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tbl>
      <w:tblPr>
        <w:tblStyle w:val="Grilledutableau"/>
        <w:tblW w:w="9918" w:type="dxa"/>
        <w:tblLook w:val="04A0" w:firstRow="1" w:lastRow="0" w:firstColumn="1" w:lastColumn="0" w:noHBand="0" w:noVBand="1"/>
      </w:tblPr>
      <w:tblGrid>
        <w:gridCol w:w="988"/>
        <w:gridCol w:w="1417"/>
        <w:gridCol w:w="1276"/>
        <w:gridCol w:w="6237"/>
      </w:tblGrid>
      <w:tr w:rsidR="00B549EC" w14:paraId="4597AC44" w14:textId="587A7E27" w:rsidTr="00B549EC">
        <w:tc>
          <w:tcPr>
            <w:tcW w:w="988" w:type="dxa"/>
          </w:tcPr>
          <w:p w14:paraId="30C9BC81" w14:textId="4034F35F" w:rsidR="00B549EC" w:rsidRDefault="00B549EC">
            <w:pPr>
              <w:rPr>
                <w:rFonts w:cs="Times New Roman"/>
                <w:lang w:val="en-GB"/>
              </w:rPr>
            </w:pPr>
            <w:r>
              <w:rPr>
                <w:rFonts w:cs="Times New Roman"/>
                <w:lang w:val="en-GB"/>
              </w:rPr>
              <w:t>V5</w:t>
            </w:r>
          </w:p>
        </w:tc>
        <w:tc>
          <w:tcPr>
            <w:tcW w:w="1417" w:type="dxa"/>
          </w:tcPr>
          <w:p w14:paraId="46517D66" w14:textId="0505473A" w:rsidR="00B549EC" w:rsidRDefault="00B549EC">
            <w:pPr>
              <w:rPr>
                <w:rFonts w:cs="Times New Roman"/>
                <w:lang w:val="en-GB"/>
              </w:rPr>
            </w:pPr>
            <w:r>
              <w:rPr>
                <w:rFonts w:cs="Times New Roman"/>
                <w:lang w:val="en-GB"/>
              </w:rPr>
              <w:t>Clotilde</w:t>
            </w:r>
          </w:p>
        </w:tc>
        <w:tc>
          <w:tcPr>
            <w:tcW w:w="1276" w:type="dxa"/>
          </w:tcPr>
          <w:p w14:paraId="3F449868" w14:textId="4EC2670D" w:rsidR="00B549EC" w:rsidRDefault="00B549EC">
            <w:pPr>
              <w:rPr>
                <w:rFonts w:cs="Times New Roman"/>
                <w:lang w:val="en-GB"/>
              </w:rPr>
            </w:pPr>
            <w:r>
              <w:rPr>
                <w:rFonts w:cs="Times New Roman"/>
                <w:lang w:val="en-GB"/>
              </w:rPr>
              <w:t>7/08</w:t>
            </w:r>
          </w:p>
        </w:tc>
        <w:tc>
          <w:tcPr>
            <w:tcW w:w="6237" w:type="dxa"/>
          </w:tcPr>
          <w:p w14:paraId="6E467CA6" w14:textId="5A1262A5" w:rsidR="00B549EC" w:rsidRDefault="00B549EC">
            <w:pPr>
              <w:rPr>
                <w:rFonts w:cs="Times New Roman"/>
                <w:lang w:val="en-GB"/>
              </w:rPr>
            </w:pPr>
            <w:r>
              <w:rPr>
                <w:rFonts w:cs="Times New Roman"/>
                <w:lang w:val="en-GB"/>
              </w:rPr>
              <w:t>Update list of authors + citation</w:t>
            </w:r>
          </w:p>
        </w:tc>
      </w:tr>
      <w:tr w:rsidR="00B549EC" w14:paraId="3BE94962" w14:textId="2128EE62" w:rsidTr="00B549EC">
        <w:tc>
          <w:tcPr>
            <w:tcW w:w="988" w:type="dxa"/>
          </w:tcPr>
          <w:p w14:paraId="66B8886A" w14:textId="77777777" w:rsidR="00B549EC" w:rsidRDefault="00B549EC">
            <w:pPr>
              <w:rPr>
                <w:rFonts w:cs="Times New Roman"/>
                <w:lang w:val="en-GB"/>
              </w:rPr>
            </w:pPr>
          </w:p>
        </w:tc>
        <w:tc>
          <w:tcPr>
            <w:tcW w:w="1417" w:type="dxa"/>
          </w:tcPr>
          <w:p w14:paraId="505630EF" w14:textId="77777777" w:rsidR="00B549EC" w:rsidRDefault="00B549EC">
            <w:pPr>
              <w:rPr>
                <w:rFonts w:cs="Times New Roman"/>
                <w:lang w:val="en-GB"/>
              </w:rPr>
            </w:pPr>
          </w:p>
        </w:tc>
        <w:tc>
          <w:tcPr>
            <w:tcW w:w="1276" w:type="dxa"/>
          </w:tcPr>
          <w:p w14:paraId="15A02648" w14:textId="77777777" w:rsidR="00B549EC" w:rsidRDefault="00B549EC">
            <w:pPr>
              <w:rPr>
                <w:rFonts w:cs="Times New Roman"/>
                <w:lang w:val="en-GB"/>
              </w:rPr>
            </w:pPr>
          </w:p>
        </w:tc>
        <w:tc>
          <w:tcPr>
            <w:tcW w:w="6237" w:type="dxa"/>
          </w:tcPr>
          <w:p w14:paraId="3A4DE5AA" w14:textId="77777777" w:rsidR="00B549EC" w:rsidRDefault="00B549EC">
            <w:pPr>
              <w:rPr>
                <w:rFonts w:cs="Times New Roman"/>
                <w:lang w:val="en-GB"/>
              </w:rPr>
            </w:pPr>
          </w:p>
        </w:tc>
      </w:tr>
      <w:tr w:rsidR="00B549EC" w14:paraId="15A2DEC2" w14:textId="59709036" w:rsidTr="00B549EC">
        <w:tc>
          <w:tcPr>
            <w:tcW w:w="988" w:type="dxa"/>
          </w:tcPr>
          <w:p w14:paraId="7FB11B66" w14:textId="77777777" w:rsidR="00B549EC" w:rsidRDefault="00B549EC">
            <w:pPr>
              <w:rPr>
                <w:rFonts w:cs="Times New Roman"/>
                <w:lang w:val="en-GB"/>
              </w:rPr>
            </w:pPr>
          </w:p>
        </w:tc>
        <w:tc>
          <w:tcPr>
            <w:tcW w:w="1417" w:type="dxa"/>
          </w:tcPr>
          <w:p w14:paraId="48752059" w14:textId="77777777" w:rsidR="00B549EC" w:rsidRDefault="00B549EC">
            <w:pPr>
              <w:rPr>
                <w:rFonts w:cs="Times New Roman"/>
                <w:lang w:val="en-GB"/>
              </w:rPr>
            </w:pPr>
          </w:p>
        </w:tc>
        <w:tc>
          <w:tcPr>
            <w:tcW w:w="1276" w:type="dxa"/>
          </w:tcPr>
          <w:p w14:paraId="5066DFC1" w14:textId="77777777" w:rsidR="00B549EC" w:rsidRDefault="00B549EC">
            <w:pPr>
              <w:rPr>
                <w:rFonts w:cs="Times New Roman"/>
                <w:lang w:val="en-GB"/>
              </w:rPr>
            </w:pPr>
          </w:p>
        </w:tc>
        <w:tc>
          <w:tcPr>
            <w:tcW w:w="6237" w:type="dxa"/>
          </w:tcPr>
          <w:p w14:paraId="4E593F35" w14:textId="77777777" w:rsidR="00B549EC" w:rsidRDefault="00B549EC">
            <w:pPr>
              <w:rPr>
                <w:rFonts w:cs="Times New Roman"/>
                <w:lang w:val="en-GB"/>
              </w:rPr>
            </w:pPr>
          </w:p>
        </w:tc>
      </w:tr>
    </w:tbl>
    <w:p w14:paraId="5C1511EA" w14:textId="1220C257" w:rsidR="00B549EC" w:rsidRDefault="00B549EC">
      <w:pPr>
        <w:rPr>
          <w:rFonts w:cs="Times New Roman"/>
          <w:lang w:val="en-GB"/>
        </w:rPr>
      </w:pPr>
      <w:r>
        <w:rPr>
          <w:rFonts w:cs="Times New Roman"/>
          <w:lang w:val="en-GB"/>
        </w:rPr>
        <w:br w:type="page"/>
      </w:r>
    </w:p>
    <w:p w14:paraId="0DCC488B" w14:textId="77777777" w:rsidR="00350DE9" w:rsidRDefault="00350DE9" w:rsidP="00841A35">
      <w:pPr>
        <w:rPr>
          <w:rFonts w:cs="Times New Roman"/>
          <w:lang w:val="en-GB"/>
        </w:rPr>
      </w:pPr>
    </w:p>
    <w:p w14:paraId="018CDB7B" w14:textId="7E0E98C2" w:rsidR="00AF11D1" w:rsidRPr="00D424AA" w:rsidRDefault="00AF11D1" w:rsidP="00841A35">
      <w:pPr>
        <w:pStyle w:val="AR6Chap11Level0"/>
        <w:rPr>
          <w:rFonts w:cs="Times New Roman"/>
          <w:lang w:val="en-GB"/>
        </w:rPr>
      </w:pPr>
      <w:r w:rsidRPr="00841A35">
        <w:rPr>
          <w:rFonts w:cs="Times New Roman"/>
          <w:lang w:val="en-GB"/>
        </w:rPr>
        <w:t xml:space="preserve">Chapter </w:t>
      </w:r>
      <w:r w:rsidR="00E57AB7" w:rsidRPr="00D424AA">
        <w:rPr>
          <w:rFonts w:cs="Times New Roman"/>
          <w:lang w:val="en-GB"/>
        </w:rPr>
        <w:t>1</w:t>
      </w:r>
      <w:r w:rsidR="007D562F" w:rsidRPr="00D424AA">
        <w:rPr>
          <w:rFonts w:cs="Times New Roman"/>
          <w:lang w:val="en-GB"/>
        </w:rPr>
        <w:t>1</w:t>
      </w:r>
      <w:r w:rsidRPr="00D424AA">
        <w:rPr>
          <w:rFonts w:cs="Times New Roman"/>
          <w:lang w:val="en-GB"/>
        </w:rPr>
        <w:t xml:space="preserve">: </w:t>
      </w:r>
      <w:r w:rsidR="00B814D6" w:rsidRPr="00D424AA">
        <w:rPr>
          <w:rFonts w:cs="Times New Roman"/>
          <w:lang w:val="en-GB"/>
        </w:rPr>
        <w:t>Weather and climate extreme events in a changing climate</w:t>
      </w:r>
    </w:p>
    <w:p w14:paraId="13CCBB34" w14:textId="77777777" w:rsidR="00AF11D1" w:rsidRPr="00D424AA" w:rsidRDefault="00AF11D1" w:rsidP="00841A35">
      <w:pPr>
        <w:pStyle w:val="AR6BodyText"/>
        <w:rPr>
          <w:rFonts w:cs="Times New Roman"/>
          <w:lang w:val="en-GB"/>
        </w:rPr>
      </w:pPr>
    </w:p>
    <w:p w14:paraId="33C963EB" w14:textId="77777777" w:rsidR="00AF11D1" w:rsidRPr="00D424AA" w:rsidRDefault="00AF11D1" w:rsidP="00D424AA">
      <w:pPr>
        <w:pStyle w:val="AR6BodyTextBold"/>
        <w:rPr>
          <w:rFonts w:cs="Times New Roman"/>
          <w:lang w:val="en-GB"/>
        </w:rPr>
      </w:pPr>
    </w:p>
    <w:p w14:paraId="49947FBD" w14:textId="77777777" w:rsidR="00B549EC" w:rsidRPr="001C2BC4" w:rsidRDefault="00B549EC" w:rsidP="00B549EC">
      <w:pPr>
        <w:pStyle w:val="AR6BodyText"/>
        <w:rPr>
          <w:b/>
          <w:bCs/>
          <w:lang w:val="en-GB"/>
        </w:rPr>
      </w:pPr>
      <w:r w:rsidRPr="001C2BC4">
        <w:rPr>
          <w:b/>
          <w:bCs/>
          <w:lang w:val="en-GB"/>
        </w:rPr>
        <w:t xml:space="preserve">Coordinating Lead Authors: </w:t>
      </w:r>
    </w:p>
    <w:p w14:paraId="60F54D1A" w14:textId="77777777" w:rsidR="00B549EC" w:rsidRPr="00D424AA" w:rsidRDefault="00B549EC" w:rsidP="00B549EC">
      <w:pPr>
        <w:rPr>
          <w:rFonts w:cs="Times New Roman"/>
          <w:lang w:val="en-GB"/>
        </w:rPr>
      </w:pPr>
      <w:bookmarkStart w:id="0" w:name="_Hlk78646109"/>
      <w:r w:rsidRPr="00D424AA">
        <w:rPr>
          <w:rFonts w:cs="Times New Roman"/>
          <w:lang w:val="en-GB"/>
        </w:rPr>
        <w:t>Sonia I. Seneviratne (Switzerland), Xuebin Zhang (Canada)</w:t>
      </w:r>
    </w:p>
    <w:p w14:paraId="3D9BB750" w14:textId="77777777" w:rsidR="00B549EC" w:rsidRPr="00D424AA" w:rsidRDefault="00B549EC" w:rsidP="00B549EC">
      <w:pPr>
        <w:pStyle w:val="AR6BodyTextBold"/>
        <w:rPr>
          <w:rFonts w:cs="Times New Roman"/>
          <w:lang w:val="en-GB"/>
        </w:rPr>
      </w:pPr>
    </w:p>
    <w:p w14:paraId="19D43BE0" w14:textId="77777777" w:rsidR="00B549EC" w:rsidRPr="001C2BC4" w:rsidRDefault="00B549EC" w:rsidP="00B549EC">
      <w:pPr>
        <w:pStyle w:val="AR6BodyText"/>
        <w:rPr>
          <w:b/>
          <w:bCs/>
          <w:lang w:val="en-GB"/>
        </w:rPr>
      </w:pPr>
      <w:r w:rsidRPr="001C2BC4">
        <w:rPr>
          <w:b/>
          <w:bCs/>
          <w:lang w:val="en-GB"/>
        </w:rPr>
        <w:t xml:space="preserve">Lead Authors: </w:t>
      </w:r>
    </w:p>
    <w:p w14:paraId="7E09C29C" w14:textId="77777777" w:rsidR="00B549EC" w:rsidRPr="00D424AA" w:rsidRDefault="00B549EC" w:rsidP="00B549EC">
      <w:pPr>
        <w:rPr>
          <w:rFonts w:cs="Times New Roman"/>
          <w:lang w:val="en-GB"/>
        </w:rPr>
      </w:pPr>
      <w:r w:rsidRPr="00D424AA">
        <w:rPr>
          <w:rFonts w:cs="Times New Roman"/>
          <w:lang w:val="en-GB"/>
        </w:rPr>
        <w:t>Muhammad Adnan (Pakistan), Wafae Badi (Morocco), Claudine Dereczynski (Brazil), Alejandro Di Luca (Australia</w:t>
      </w:r>
      <w:r>
        <w:rPr>
          <w:rFonts w:cs="Times New Roman"/>
          <w:lang w:val="en-GB"/>
        </w:rPr>
        <w:t>, Canada</w:t>
      </w:r>
      <w:r w:rsidRPr="00D424AA">
        <w:rPr>
          <w:rFonts w:cs="Times New Roman"/>
          <w:lang w:val="en-GB"/>
        </w:rPr>
        <w:t>/Argentina), Subimal Ghosh (India), Iskhaq Iskandar (Indonesia), James Kossin (</w:t>
      </w:r>
      <w:r>
        <w:rPr>
          <w:lang w:val="en-US"/>
        </w:rPr>
        <w:t>United States of America</w:t>
      </w:r>
      <w:r w:rsidRPr="00D424AA">
        <w:rPr>
          <w:rFonts w:cs="Times New Roman"/>
          <w:lang w:val="en-GB"/>
        </w:rPr>
        <w:t>), Sophie Lewis (Australia), Friederike Otto (</w:t>
      </w:r>
      <w:r>
        <w:rPr>
          <w:lang w:val="en-US"/>
        </w:rPr>
        <w:t>United Kingdom</w:t>
      </w:r>
      <w:r w:rsidRPr="00D424AA">
        <w:rPr>
          <w:rFonts w:cs="Times New Roman"/>
          <w:lang w:val="en-GB"/>
        </w:rPr>
        <w:t>/Germany), Izidine Pinto (</w:t>
      </w:r>
      <w:r>
        <w:rPr>
          <w:rFonts w:cs="Times New Roman"/>
          <w:lang w:val="en-GB"/>
        </w:rPr>
        <w:t>South Africa/</w:t>
      </w:r>
      <w:r w:rsidRPr="00D424AA">
        <w:rPr>
          <w:rFonts w:cs="Times New Roman"/>
          <w:lang w:val="en-GB"/>
        </w:rPr>
        <w:t>Mozambique), Masaki Satoh (Japan), Sergio M. Vicente-Serrano (Spain), Michael Wehner (</w:t>
      </w:r>
      <w:r>
        <w:rPr>
          <w:lang w:val="en-US"/>
        </w:rPr>
        <w:t>United States of America</w:t>
      </w:r>
      <w:r w:rsidRPr="00D424AA">
        <w:rPr>
          <w:rFonts w:cs="Times New Roman"/>
          <w:lang w:val="en-GB"/>
        </w:rPr>
        <w:t>), Botao Zhou (China)</w:t>
      </w:r>
    </w:p>
    <w:bookmarkEnd w:id="0"/>
    <w:p w14:paraId="577BCA64" w14:textId="77777777" w:rsidR="00B549EC" w:rsidRPr="00D424AA" w:rsidRDefault="00B549EC" w:rsidP="00B549EC">
      <w:pPr>
        <w:pStyle w:val="AR6BodyText"/>
        <w:rPr>
          <w:rFonts w:cs="Times New Roman"/>
          <w:lang w:val="en-GB"/>
        </w:rPr>
      </w:pPr>
    </w:p>
    <w:p w14:paraId="43103193" w14:textId="77777777" w:rsidR="00B549EC" w:rsidRPr="001C2BC4" w:rsidRDefault="00B549EC" w:rsidP="00B549EC">
      <w:pPr>
        <w:pStyle w:val="AR6BodyText"/>
        <w:rPr>
          <w:b/>
          <w:bCs/>
          <w:lang w:val="en-GB"/>
        </w:rPr>
      </w:pPr>
      <w:r w:rsidRPr="001C2BC4">
        <w:rPr>
          <w:b/>
          <w:bCs/>
          <w:lang w:val="en-GB"/>
        </w:rPr>
        <w:t xml:space="preserve">Contributing Authors: </w:t>
      </w:r>
    </w:p>
    <w:p w14:paraId="5F4AA6AC" w14:textId="77777777" w:rsidR="00B549EC" w:rsidRPr="00D424AA" w:rsidRDefault="00B549EC" w:rsidP="00B549EC">
      <w:pPr>
        <w:rPr>
          <w:rFonts w:cs="Times New Roman"/>
          <w:lang w:val="en-GB"/>
        </w:rPr>
      </w:pPr>
      <w:r w:rsidRPr="00D424AA">
        <w:rPr>
          <w:rFonts w:cs="Times New Roman"/>
          <w:lang w:val="en-GB"/>
        </w:rPr>
        <w:t>Mathias Hauser (Switzerland), Megan Kirchmeier-Young (Canada/</w:t>
      </w:r>
      <w:r>
        <w:rPr>
          <w:lang w:val="en-US"/>
        </w:rPr>
        <w:t>United States of America</w:t>
      </w:r>
      <w:r w:rsidRPr="00D424AA">
        <w:rPr>
          <w:rFonts w:cs="Times New Roman"/>
          <w:lang w:val="en-GB"/>
        </w:rPr>
        <w:t xml:space="preserve">), Lisa V. Alexander (Australia), Richard </w:t>
      </w:r>
      <w:r>
        <w:rPr>
          <w:rFonts w:cs="Times New Roman"/>
          <w:lang w:val="en-GB"/>
        </w:rPr>
        <w:t xml:space="preserve">P. </w:t>
      </w:r>
      <w:r w:rsidRPr="00D424AA">
        <w:rPr>
          <w:rFonts w:cs="Times New Roman"/>
          <w:lang w:val="en-GB"/>
        </w:rPr>
        <w:t>Allan (</w:t>
      </w:r>
      <w:r>
        <w:rPr>
          <w:lang w:val="en-US"/>
        </w:rPr>
        <w:t>United Kingdom</w:t>
      </w:r>
      <w:r w:rsidRPr="00D424AA">
        <w:rPr>
          <w:rFonts w:cs="Times New Roman"/>
          <w:lang w:val="en-GB"/>
        </w:rPr>
        <w:t>), Mansour Almazroui (</w:t>
      </w:r>
      <w:r>
        <w:rPr>
          <w:rFonts w:cs="Times New Roman"/>
          <w:lang w:val="en-GB"/>
        </w:rPr>
        <w:t>Saudi Arabia</w:t>
      </w:r>
      <w:r w:rsidRPr="00D424AA">
        <w:rPr>
          <w:rFonts w:cs="Times New Roman"/>
          <w:lang w:val="en-GB"/>
        </w:rPr>
        <w:t>), Lincoln M</w:t>
      </w:r>
      <w:r>
        <w:rPr>
          <w:rFonts w:cs="Times New Roman"/>
          <w:lang w:val="en-GB"/>
        </w:rPr>
        <w:t>.</w:t>
      </w:r>
      <w:r w:rsidRPr="00D424AA">
        <w:rPr>
          <w:rFonts w:cs="Times New Roman"/>
          <w:lang w:val="en-GB"/>
        </w:rPr>
        <w:t xml:space="preserve"> Alvez (Brazil), Margot Bador (</w:t>
      </w:r>
      <w:r>
        <w:rPr>
          <w:rFonts w:cs="Times New Roman"/>
          <w:lang w:val="en-GB"/>
        </w:rPr>
        <w:t xml:space="preserve">Australia, </w:t>
      </w:r>
      <w:r w:rsidRPr="00D424AA">
        <w:rPr>
          <w:rFonts w:cs="Times New Roman"/>
          <w:lang w:val="en-GB"/>
        </w:rPr>
        <w:t>France/</w:t>
      </w:r>
      <w:r>
        <w:rPr>
          <w:rFonts w:cs="Times New Roman"/>
          <w:lang w:val="en-GB"/>
        </w:rPr>
        <w:t>France</w:t>
      </w:r>
      <w:r w:rsidRPr="00D424AA">
        <w:rPr>
          <w:rFonts w:cs="Times New Roman"/>
          <w:lang w:val="en-GB"/>
        </w:rPr>
        <w:t xml:space="preserve">), Rondrotiana Barimalala (South Africa/Madagascar), Richard </w:t>
      </w:r>
      <w:r>
        <w:rPr>
          <w:rFonts w:cs="Times New Roman"/>
          <w:lang w:val="en-GB"/>
        </w:rPr>
        <w:t xml:space="preserve">A. </w:t>
      </w:r>
      <w:r w:rsidRPr="00D424AA">
        <w:rPr>
          <w:rFonts w:cs="Times New Roman"/>
          <w:lang w:val="en-GB"/>
        </w:rPr>
        <w:t>Betts (</w:t>
      </w:r>
      <w:r>
        <w:rPr>
          <w:lang w:val="en-US"/>
        </w:rPr>
        <w:t>United Kingdom</w:t>
      </w:r>
      <w:r w:rsidRPr="00D424AA">
        <w:rPr>
          <w:rFonts w:cs="Times New Roman"/>
          <w:lang w:val="en-GB"/>
        </w:rPr>
        <w:t>), Suzana J. Camargo (</w:t>
      </w:r>
      <w:r>
        <w:rPr>
          <w:lang w:val="en-US"/>
        </w:rPr>
        <w:t>United States of America</w:t>
      </w:r>
      <w:r w:rsidRPr="00D424AA">
        <w:rPr>
          <w:rFonts w:cs="Times New Roman"/>
          <w:lang w:val="en-GB"/>
        </w:rPr>
        <w:t>/Brazil</w:t>
      </w:r>
      <w:r>
        <w:rPr>
          <w:rFonts w:cs="Times New Roman"/>
          <w:lang w:val="en-GB"/>
        </w:rPr>
        <w:t>, USA</w:t>
      </w:r>
      <w:r w:rsidRPr="00D424AA">
        <w:rPr>
          <w:rFonts w:cs="Times New Roman"/>
          <w:lang w:val="en-GB"/>
        </w:rPr>
        <w:t xml:space="preserve">), Pep </w:t>
      </w:r>
      <w:r>
        <w:rPr>
          <w:rFonts w:cs="Times New Roman"/>
          <w:lang w:val="en-GB"/>
        </w:rPr>
        <w:t xml:space="preserve">G. </w:t>
      </w:r>
      <w:r w:rsidRPr="00D424AA">
        <w:rPr>
          <w:rFonts w:cs="Times New Roman"/>
          <w:lang w:val="en-GB"/>
        </w:rPr>
        <w:t xml:space="preserve">Canadell (Australia), Erika Coppola (Italy), Markus </w:t>
      </w:r>
      <w:r>
        <w:rPr>
          <w:rFonts w:cs="Times New Roman"/>
          <w:lang w:val="en-GB"/>
        </w:rPr>
        <w:t xml:space="preserve">G. </w:t>
      </w:r>
      <w:r w:rsidRPr="00D424AA">
        <w:rPr>
          <w:rFonts w:cs="Times New Roman"/>
          <w:lang w:val="en-GB"/>
        </w:rPr>
        <w:t>Donat (</w:t>
      </w:r>
      <w:r>
        <w:rPr>
          <w:rFonts w:cs="Times New Roman"/>
          <w:lang w:val="en-GB"/>
        </w:rPr>
        <w:t>Spain/</w:t>
      </w:r>
      <w:r w:rsidRPr="00D424AA">
        <w:rPr>
          <w:rFonts w:cs="Times New Roman"/>
          <w:lang w:val="en-GB"/>
        </w:rPr>
        <w:t>Germany</w:t>
      </w:r>
      <w:r>
        <w:rPr>
          <w:rFonts w:cs="Times New Roman"/>
          <w:lang w:val="en-GB"/>
        </w:rPr>
        <w:t>, Australia</w:t>
      </w:r>
      <w:r w:rsidRPr="00D424AA">
        <w:rPr>
          <w:rFonts w:cs="Times New Roman"/>
          <w:lang w:val="en-GB"/>
        </w:rPr>
        <w:t xml:space="preserve">), Hervé Douville (France), Robert </w:t>
      </w:r>
      <w:r>
        <w:rPr>
          <w:rFonts w:cs="Times New Roman"/>
          <w:lang w:val="en-GB"/>
        </w:rPr>
        <w:t xml:space="preserve">J. H. </w:t>
      </w:r>
      <w:r w:rsidRPr="00D424AA">
        <w:rPr>
          <w:rFonts w:cs="Times New Roman"/>
          <w:lang w:val="en-GB"/>
        </w:rPr>
        <w:t>Dunn (</w:t>
      </w:r>
      <w:r>
        <w:rPr>
          <w:lang w:val="en-US"/>
        </w:rPr>
        <w:t>United Kingdom</w:t>
      </w:r>
      <w:r>
        <w:rPr>
          <w:rFonts w:cs="Times New Roman"/>
          <w:lang w:val="en-GB"/>
        </w:rPr>
        <w:t xml:space="preserve">/Germany, </w:t>
      </w:r>
      <w:r>
        <w:rPr>
          <w:lang w:val="en-US"/>
        </w:rPr>
        <w:t>United Kingdom</w:t>
      </w:r>
      <w:r w:rsidRPr="00D424AA">
        <w:rPr>
          <w:rFonts w:cs="Times New Roman"/>
          <w:lang w:val="en-GB"/>
        </w:rPr>
        <w:t xml:space="preserve">), Erich Fischer (Switzerland), Hayley </w:t>
      </w:r>
      <w:r>
        <w:rPr>
          <w:rFonts w:cs="Times New Roman"/>
          <w:lang w:val="en-GB"/>
        </w:rPr>
        <w:t xml:space="preserve">J. </w:t>
      </w:r>
      <w:r w:rsidRPr="00D424AA">
        <w:rPr>
          <w:rFonts w:cs="Times New Roman"/>
          <w:lang w:val="en-GB"/>
        </w:rPr>
        <w:t>Fowler (</w:t>
      </w:r>
      <w:r>
        <w:rPr>
          <w:lang w:val="en-US"/>
        </w:rPr>
        <w:t>United Kingdom</w:t>
      </w:r>
      <w:r w:rsidRPr="00D424AA">
        <w:rPr>
          <w:rFonts w:cs="Times New Roman"/>
          <w:lang w:val="en-GB"/>
        </w:rPr>
        <w:t xml:space="preserve">), Nathan </w:t>
      </w:r>
      <w:r>
        <w:rPr>
          <w:rFonts w:cs="Times New Roman"/>
          <w:lang w:val="en-GB"/>
        </w:rPr>
        <w:t xml:space="preserve">P. </w:t>
      </w:r>
      <w:r w:rsidRPr="00D424AA">
        <w:rPr>
          <w:rFonts w:cs="Times New Roman"/>
          <w:lang w:val="en-GB"/>
        </w:rPr>
        <w:t>Gillett (Canada), Peter Greve (</w:t>
      </w:r>
      <w:r>
        <w:rPr>
          <w:rFonts w:cs="Times New Roman"/>
          <w:lang w:val="en-GB"/>
        </w:rPr>
        <w:t>Austria/</w:t>
      </w:r>
      <w:r w:rsidRPr="00D424AA">
        <w:rPr>
          <w:rFonts w:cs="Times New Roman"/>
          <w:lang w:val="en-GB"/>
        </w:rPr>
        <w:t>Germany), Michael Grose (Australia), Lukas Gudmundsson (Switzerland/Germany</w:t>
      </w:r>
      <w:r>
        <w:rPr>
          <w:rFonts w:cs="Times New Roman"/>
          <w:lang w:val="en-GB"/>
        </w:rPr>
        <w:t>, Iceland</w:t>
      </w:r>
      <w:r w:rsidRPr="00D424AA">
        <w:rPr>
          <w:rFonts w:cs="Times New Roman"/>
          <w:lang w:val="en-GB"/>
        </w:rPr>
        <w:t>), Jose M</w:t>
      </w:r>
      <w:r>
        <w:rPr>
          <w:rFonts w:cs="Times New Roman"/>
          <w:lang w:val="en-GB"/>
        </w:rPr>
        <w:t>anuel</w:t>
      </w:r>
      <w:r w:rsidRPr="00D424AA">
        <w:rPr>
          <w:rFonts w:cs="Times New Roman"/>
          <w:lang w:val="en-GB"/>
        </w:rPr>
        <w:t xml:space="preserve"> Guttierez (Spain), Lofti Halimi (Algeria), Zhenyu Han (China), Kevin Hennessy (Australia), Richard </w:t>
      </w:r>
      <w:r>
        <w:rPr>
          <w:rFonts w:cs="Times New Roman"/>
          <w:lang w:val="en-GB"/>
        </w:rPr>
        <w:t xml:space="preserve">G. </w:t>
      </w:r>
      <w:r w:rsidRPr="00D424AA">
        <w:rPr>
          <w:rFonts w:cs="Times New Roman"/>
          <w:lang w:val="en-GB"/>
        </w:rPr>
        <w:t>Jones (</w:t>
      </w:r>
      <w:r>
        <w:rPr>
          <w:lang w:val="en-US"/>
        </w:rPr>
        <w:t>United Kingdom</w:t>
      </w:r>
      <w:r w:rsidRPr="00D424AA">
        <w:rPr>
          <w:rFonts w:cs="Times New Roman"/>
          <w:lang w:val="en-GB"/>
        </w:rPr>
        <w:t>), Yeon-Hee Kim (</w:t>
      </w:r>
      <w:r>
        <w:rPr>
          <w:rFonts w:cs="Times New Roman"/>
          <w:lang w:val="en-GB"/>
        </w:rPr>
        <w:t>Republic of Korea</w:t>
      </w:r>
      <w:r w:rsidRPr="00D424AA">
        <w:rPr>
          <w:rFonts w:cs="Times New Roman"/>
          <w:lang w:val="en-GB"/>
        </w:rPr>
        <w:t>), Thomas Knutson (</w:t>
      </w:r>
      <w:r>
        <w:rPr>
          <w:lang w:val="en-US"/>
        </w:rPr>
        <w:t>United States of America</w:t>
      </w:r>
      <w:r w:rsidRPr="00D424AA">
        <w:rPr>
          <w:rFonts w:cs="Times New Roman"/>
          <w:lang w:val="en-GB"/>
        </w:rPr>
        <w:t>), June-Yi Lee (</w:t>
      </w:r>
      <w:r>
        <w:rPr>
          <w:rFonts w:cs="Times New Roman"/>
          <w:lang w:val="en-GB"/>
        </w:rPr>
        <w:t>Republic of Korea</w:t>
      </w:r>
      <w:r w:rsidRPr="00D424AA">
        <w:rPr>
          <w:rFonts w:cs="Times New Roman"/>
          <w:lang w:val="en-GB"/>
        </w:rPr>
        <w:t>), Chao Li (China), Georges-Noel</w:t>
      </w:r>
      <w:r>
        <w:rPr>
          <w:rFonts w:cs="Times New Roman"/>
          <w:lang w:val="en-GB"/>
        </w:rPr>
        <w:t xml:space="preserve"> T.</w:t>
      </w:r>
      <w:r w:rsidRPr="00D424AA">
        <w:rPr>
          <w:rFonts w:cs="Times New Roman"/>
          <w:lang w:val="en-GB"/>
        </w:rPr>
        <w:t xml:space="preserve"> Longandjo (</w:t>
      </w:r>
      <w:r>
        <w:rPr>
          <w:rFonts w:cs="Times New Roman"/>
          <w:lang w:val="en-GB"/>
        </w:rPr>
        <w:t>South Africa/</w:t>
      </w:r>
      <w:r w:rsidRPr="00D424AA">
        <w:rPr>
          <w:rFonts w:cs="Times New Roman"/>
          <w:lang w:val="en-GB"/>
        </w:rPr>
        <w:t xml:space="preserve">Democratic Republic of Congo), Kathleen </w:t>
      </w:r>
      <w:r>
        <w:rPr>
          <w:rFonts w:cs="Times New Roman"/>
          <w:lang w:val="en-GB"/>
        </w:rPr>
        <w:t xml:space="preserve">L. </w:t>
      </w:r>
      <w:r w:rsidRPr="00D424AA">
        <w:rPr>
          <w:rFonts w:cs="Times New Roman"/>
          <w:lang w:val="en-GB"/>
        </w:rPr>
        <w:t>McInnes (Australia), Tim R. McVicar (Australia), Malte Meinshausen (Australia/Germany), Seung-Ki Min (</w:t>
      </w:r>
      <w:r>
        <w:rPr>
          <w:rFonts w:cs="Times New Roman"/>
          <w:lang w:val="en-GB"/>
        </w:rPr>
        <w:t xml:space="preserve">Republic of </w:t>
      </w:r>
      <w:r w:rsidRPr="00D424AA">
        <w:rPr>
          <w:rFonts w:cs="Times New Roman"/>
          <w:lang w:val="en-GB"/>
        </w:rPr>
        <w:t>Korea), Ryan S. Padron</w:t>
      </w:r>
      <w:r>
        <w:rPr>
          <w:rFonts w:cs="Times New Roman"/>
          <w:lang w:val="en-GB"/>
        </w:rPr>
        <w:t xml:space="preserve"> Flasher</w:t>
      </w:r>
      <w:r w:rsidRPr="00D424AA">
        <w:rPr>
          <w:rFonts w:cs="Times New Roman"/>
          <w:lang w:val="en-GB"/>
        </w:rPr>
        <w:t xml:space="preserve"> (Switzerland</w:t>
      </w:r>
      <w:r>
        <w:rPr>
          <w:rFonts w:cs="Times New Roman"/>
          <w:lang w:val="en-GB"/>
        </w:rPr>
        <w:t>/</w:t>
      </w:r>
      <w:r w:rsidRPr="00D424AA">
        <w:rPr>
          <w:rFonts w:cs="Times New Roman"/>
          <w:lang w:val="en-GB"/>
        </w:rPr>
        <w:t>Ecuador</w:t>
      </w:r>
      <w:r>
        <w:rPr>
          <w:rFonts w:cs="Times New Roman"/>
          <w:lang w:val="en-GB"/>
        </w:rPr>
        <w:t xml:space="preserve">, </w:t>
      </w:r>
      <w:r>
        <w:rPr>
          <w:lang w:val="en-US"/>
        </w:rPr>
        <w:t>United States of America</w:t>
      </w:r>
      <w:r w:rsidRPr="00D424AA">
        <w:rPr>
          <w:rFonts w:cs="Times New Roman"/>
          <w:lang w:val="en-GB"/>
        </w:rPr>
        <w:t>), Christina M. Patricola (</w:t>
      </w:r>
      <w:r>
        <w:rPr>
          <w:lang w:val="en-US"/>
        </w:rPr>
        <w:t>United States of America</w:t>
      </w:r>
      <w:r w:rsidRPr="00D424AA">
        <w:rPr>
          <w:rFonts w:cs="Times New Roman"/>
          <w:lang w:val="en-GB"/>
        </w:rPr>
        <w:t>), Roshanka Ranasinghe (</w:t>
      </w:r>
      <w:r>
        <w:rPr>
          <w:rFonts w:cs="Times New Roman"/>
          <w:lang w:val="en-GB"/>
        </w:rPr>
        <w:t xml:space="preserve">The </w:t>
      </w:r>
      <w:r w:rsidRPr="00D424AA">
        <w:rPr>
          <w:rFonts w:cs="Times New Roman"/>
          <w:lang w:val="en-GB"/>
        </w:rPr>
        <w:t>Netherlands/Sri Lanka</w:t>
      </w:r>
      <w:r>
        <w:rPr>
          <w:rFonts w:cs="Times New Roman"/>
          <w:lang w:val="en-GB"/>
        </w:rPr>
        <w:t xml:space="preserve">, </w:t>
      </w:r>
      <w:r w:rsidRPr="00D424AA">
        <w:rPr>
          <w:rFonts w:cs="Times New Roman"/>
          <w:lang w:val="en-GB"/>
        </w:rPr>
        <w:t>Australia), Johan Reyns (</w:t>
      </w:r>
      <w:r>
        <w:rPr>
          <w:rFonts w:cs="Times New Roman"/>
          <w:lang w:val="en-GB"/>
        </w:rPr>
        <w:t xml:space="preserve">The </w:t>
      </w:r>
      <w:r w:rsidRPr="00D424AA">
        <w:rPr>
          <w:rFonts w:cs="Times New Roman"/>
          <w:lang w:val="en-GB"/>
        </w:rPr>
        <w:t>Netherlands/Belgium), Joeri Rogelj (</w:t>
      </w:r>
      <w:r>
        <w:rPr>
          <w:lang w:val="en-US"/>
        </w:rPr>
        <w:t>United Kingdom</w:t>
      </w:r>
      <w:r>
        <w:rPr>
          <w:rFonts w:cs="Times New Roman"/>
          <w:lang w:val="en-GB"/>
        </w:rPr>
        <w:t>/</w:t>
      </w:r>
      <w:r w:rsidRPr="00D424AA">
        <w:rPr>
          <w:rFonts w:cs="Times New Roman"/>
          <w:lang w:val="en-GB"/>
        </w:rPr>
        <w:t>Belgium), Alex</w:t>
      </w:r>
      <w:r>
        <w:rPr>
          <w:rFonts w:cs="Times New Roman"/>
          <w:lang w:val="en-GB"/>
        </w:rPr>
        <w:t xml:space="preserve"> C.</w:t>
      </w:r>
      <w:r w:rsidRPr="00D424AA">
        <w:rPr>
          <w:rFonts w:cs="Times New Roman"/>
          <w:lang w:val="en-GB"/>
        </w:rPr>
        <w:t xml:space="preserve"> Ruane (</w:t>
      </w:r>
      <w:r>
        <w:rPr>
          <w:lang w:val="en-US"/>
        </w:rPr>
        <w:t>United States of America</w:t>
      </w:r>
      <w:r w:rsidRPr="00D424AA">
        <w:rPr>
          <w:rFonts w:cs="Times New Roman"/>
          <w:lang w:val="en-GB"/>
        </w:rPr>
        <w:t>), Daniel Ruiz Carrascal (</w:t>
      </w:r>
      <w:r>
        <w:rPr>
          <w:lang w:val="en-US"/>
        </w:rPr>
        <w:t>United States of America</w:t>
      </w:r>
      <w:r>
        <w:rPr>
          <w:rFonts w:cs="Times New Roman"/>
          <w:lang w:val="en-GB"/>
        </w:rPr>
        <w:t>/</w:t>
      </w:r>
      <w:r w:rsidRPr="00D424AA">
        <w:rPr>
          <w:rFonts w:cs="Times New Roman"/>
          <w:lang w:val="en-GB"/>
        </w:rPr>
        <w:t xml:space="preserve">Colombia), Bjørn </w:t>
      </w:r>
      <w:r>
        <w:rPr>
          <w:rFonts w:cs="Times New Roman"/>
          <w:lang w:val="en-GB"/>
        </w:rPr>
        <w:t xml:space="preserve">H. </w:t>
      </w:r>
      <w:r w:rsidRPr="00D424AA">
        <w:rPr>
          <w:rFonts w:cs="Times New Roman"/>
          <w:lang w:val="en-GB"/>
        </w:rPr>
        <w:t>Samset (Norway), Jonathan Spinoni (Italy), Qiaohong Sun (Canada/China), Ying Sun (China), Mouhamadou Bamba Sylla (Rwanda/Senegal), Claudia Tebaldi (</w:t>
      </w:r>
      <w:r>
        <w:rPr>
          <w:lang w:val="en-US"/>
        </w:rPr>
        <w:t>United States of America</w:t>
      </w:r>
      <w:r w:rsidRPr="00D424AA">
        <w:rPr>
          <w:rFonts w:cs="Times New Roman"/>
          <w:lang w:val="en-GB"/>
        </w:rPr>
        <w:t>), Laurent Terray (France), Wim Thiery (Belgium), Jessica Tierney (</w:t>
      </w:r>
      <w:r>
        <w:rPr>
          <w:lang w:val="en-US"/>
        </w:rPr>
        <w:t>United States of America</w:t>
      </w:r>
      <w:r w:rsidRPr="00D424AA">
        <w:rPr>
          <w:rFonts w:cs="Times New Roman"/>
          <w:lang w:val="en-GB"/>
        </w:rPr>
        <w:t xml:space="preserve">), </w:t>
      </w:r>
      <w:r w:rsidRPr="00D424AA">
        <w:rPr>
          <w:rFonts w:cs="Times New Roman"/>
          <w:lang w:val="en-GB" w:bidi="th-TH"/>
        </w:rPr>
        <w:t>Maarten K. van Aalst (</w:t>
      </w:r>
      <w:r>
        <w:rPr>
          <w:rFonts w:cs="Times New Roman"/>
          <w:lang w:val="en-GB" w:bidi="th-TH"/>
        </w:rPr>
        <w:t xml:space="preserve">The </w:t>
      </w:r>
      <w:r w:rsidRPr="00D424AA">
        <w:rPr>
          <w:rFonts w:cs="Times New Roman"/>
          <w:lang w:val="en-GB" w:bidi="th-TH"/>
        </w:rPr>
        <w:t>Netherlands),</w:t>
      </w:r>
      <w:r w:rsidRPr="00D424AA">
        <w:rPr>
          <w:rFonts w:cs="Times New Roman"/>
          <w:lang w:val="en-GB"/>
        </w:rPr>
        <w:t xml:space="preserve"> Bart van den Hurk (</w:t>
      </w:r>
      <w:r>
        <w:rPr>
          <w:rFonts w:cs="Times New Roman"/>
          <w:lang w:val="en-GB"/>
        </w:rPr>
        <w:t xml:space="preserve">The </w:t>
      </w:r>
      <w:r w:rsidRPr="00D424AA">
        <w:rPr>
          <w:rFonts w:cs="Times New Roman"/>
          <w:lang w:val="en-GB"/>
        </w:rPr>
        <w:t xml:space="preserve">Netherlands), Robert Vautard (France), Wen Wang (China), Seth Westra (Australia), Jakob Zscheischler (Germany) </w:t>
      </w:r>
    </w:p>
    <w:p w14:paraId="4DE8FF42" w14:textId="77777777" w:rsidR="00B549EC" w:rsidRPr="00D424AA" w:rsidRDefault="00B549EC" w:rsidP="00B549EC">
      <w:pPr>
        <w:pStyle w:val="AR6BodyText"/>
        <w:rPr>
          <w:rFonts w:cs="Times New Roman"/>
          <w:lang w:val="en-GB"/>
        </w:rPr>
      </w:pPr>
    </w:p>
    <w:p w14:paraId="7E955A98" w14:textId="77777777" w:rsidR="00B549EC" w:rsidRPr="00D74FF3" w:rsidRDefault="00B549EC" w:rsidP="00B549EC">
      <w:pPr>
        <w:pStyle w:val="AR6BodyText"/>
        <w:rPr>
          <w:b/>
          <w:bCs/>
          <w:lang w:val="en-GB"/>
        </w:rPr>
      </w:pPr>
      <w:r w:rsidRPr="00D74FF3">
        <w:rPr>
          <w:b/>
          <w:bCs/>
          <w:lang w:val="en-GB"/>
        </w:rPr>
        <w:t xml:space="preserve">Review Editors: </w:t>
      </w:r>
    </w:p>
    <w:p w14:paraId="42C16E55" w14:textId="77777777" w:rsidR="00B549EC" w:rsidRPr="00D424AA" w:rsidRDefault="00B549EC" w:rsidP="00B549EC">
      <w:pPr>
        <w:rPr>
          <w:rFonts w:cs="Times New Roman"/>
          <w:lang w:val="en-GB"/>
        </w:rPr>
      </w:pPr>
      <w:r w:rsidRPr="00D424AA">
        <w:rPr>
          <w:rFonts w:cs="Times New Roman"/>
          <w:lang w:val="en-GB"/>
        </w:rPr>
        <w:t>Johnny Chan (China), Asgeir Sorteberg (Norway), Carolina Vera (Argentina)</w:t>
      </w:r>
    </w:p>
    <w:p w14:paraId="11B28920" w14:textId="77777777" w:rsidR="00B549EC" w:rsidRPr="00D424AA" w:rsidRDefault="00B549EC" w:rsidP="00B549EC">
      <w:pPr>
        <w:pStyle w:val="AR6BodyText"/>
        <w:rPr>
          <w:rFonts w:cs="Times New Roman"/>
          <w:lang w:val="en-GB"/>
        </w:rPr>
      </w:pPr>
    </w:p>
    <w:p w14:paraId="094346BA" w14:textId="77777777" w:rsidR="00B549EC" w:rsidRPr="001C2BC4" w:rsidRDefault="00B549EC" w:rsidP="00B549EC">
      <w:pPr>
        <w:pStyle w:val="AR6BodyText"/>
        <w:rPr>
          <w:rFonts w:eastAsia="Calibri"/>
          <w:b/>
          <w:bCs/>
          <w:lang w:val="en-GB"/>
        </w:rPr>
      </w:pPr>
      <w:r w:rsidRPr="001C2BC4">
        <w:rPr>
          <w:rFonts w:eastAsia="Calibri"/>
          <w:b/>
          <w:bCs/>
          <w:lang w:val="en-GB"/>
        </w:rPr>
        <w:t>Chapter Scientists:</w:t>
      </w:r>
    </w:p>
    <w:p w14:paraId="74FD0696" w14:textId="77777777" w:rsidR="00B549EC" w:rsidRPr="00D424AA" w:rsidRDefault="00B549EC" w:rsidP="00B549EC">
      <w:pPr>
        <w:rPr>
          <w:rFonts w:cs="Times New Roman"/>
          <w:lang w:val="en-GB"/>
        </w:rPr>
      </w:pPr>
      <w:r w:rsidRPr="00D424AA">
        <w:rPr>
          <w:rFonts w:cs="Times New Roman"/>
          <w:lang w:val="en-GB"/>
        </w:rPr>
        <w:t>Mathias Hauser (Switzerland), Megan Kirchmeier-Young (Canada/</w:t>
      </w:r>
      <w:r w:rsidRPr="00975842">
        <w:rPr>
          <w:lang w:val="en-US"/>
        </w:rPr>
        <w:t xml:space="preserve"> </w:t>
      </w:r>
      <w:r>
        <w:rPr>
          <w:lang w:val="en-US"/>
        </w:rPr>
        <w:t>United States of America</w:t>
      </w:r>
      <w:r w:rsidRPr="00D424AA">
        <w:rPr>
          <w:rFonts w:cs="Times New Roman"/>
          <w:lang w:val="en-GB"/>
        </w:rPr>
        <w:t>), Hui Wan (Canada)</w:t>
      </w:r>
    </w:p>
    <w:p w14:paraId="29F2B176" w14:textId="77777777" w:rsidR="00B549EC" w:rsidRPr="00D424AA" w:rsidRDefault="00B549EC" w:rsidP="00B549EC">
      <w:pPr>
        <w:rPr>
          <w:rFonts w:cs="Times New Roman"/>
          <w:lang w:val="en-GB"/>
        </w:rPr>
      </w:pPr>
    </w:p>
    <w:p w14:paraId="5E8ED734" w14:textId="77777777" w:rsidR="00B549EC" w:rsidRDefault="00B549EC" w:rsidP="00B549EC">
      <w:pPr>
        <w:rPr>
          <w:rFonts w:cs="Times New Roman"/>
          <w:lang w:val="en-GB"/>
        </w:rPr>
      </w:pPr>
      <w:r>
        <w:rPr>
          <w:rFonts w:cs="Times New Roman"/>
          <w:lang w:val="en-GB"/>
        </w:rPr>
        <w:t>This Chapter should be cited as:</w:t>
      </w:r>
    </w:p>
    <w:p w14:paraId="28E2CFD7" w14:textId="77777777" w:rsidR="00B549EC" w:rsidRDefault="00B549EC" w:rsidP="00B549EC">
      <w:pPr>
        <w:rPr>
          <w:lang w:val="en-US"/>
        </w:rPr>
      </w:pPr>
      <w:r w:rsidRPr="00865C65">
        <w:rPr>
          <w:rFonts w:cs="Times New Roman"/>
          <w:lang w:val="en-US"/>
        </w:rPr>
        <w:t>Seneviratne, S. I., X. Zhang, M</w:t>
      </w:r>
      <w:r>
        <w:rPr>
          <w:rFonts w:cs="Times New Roman"/>
          <w:lang w:val="en-US"/>
        </w:rPr>
        <w:t xml:space="preserve">. </w:t>
      </w:r>
      <w:r w:rsidRPr="00D424AA">
        <w:rPr>
          <w:rFonts w:cs="Times New Roman"/>
          <w:lang w:val="en-GB"/>
        </w:rPr>
        <w:t>Adnan</w:t>
      </w:r>
      <w:r>
        <w:rPr>
          <w:rFonts w:cs="Times New Roman"/>
          <w:lang w:val="en-GB"/>
        </w:rPr>
        <w:t xml:space="preserve">, W. </w:t>
      </w:r>
      <w:r w:rsidRPr="00D424AA">
        <w:rPr>
          <w:rFonts w:cs="Times New Roman"/>
          <w:lang w:val="en-GB"/>
        </w:rPr>
        <w:t>Badi</w:t>
      </w:r>
      <w:r>
        <w:rPr>
          <w:rFonts w:cs="Times New Roman"/>
          <w:lang w:val="en-GB"/>
        </w:rPr>
        <w:t xml:space="preserve">, C. </w:t>
      </w:r>
      <w:r w:rsidRPr="00D424AA">
        <w:rPr>
          <w:rFonts w:cs="Times New Roman"/>
          <w:lang w:val="en-GB"/>
        </w:rPr>
        <w:t>Dereczynski</w:t>
      </w:r>
      <w:r>
        <w:rPr>
          <w:rFonts w:cs="Times New Roman"/>
          <w:lang w:val="en-GB"/>
        </w:rPr>
        <w:t xml:space="preserve">, A. </w:t>
      </w:r>
      <w:r w:rsidRPr="00D424AA">
        <w:rPr>
          <w:rFonts w:cs="Times New Roman"/>
          <w:lang w:val="en-GB"/>
        </w:rPr>
        <w:t>Di Luca</w:t>
      </w:r>
      <w:r>
        <w:rPr>
          <w:rFonts w:cs="Times New Roman"/>
          <w:lang w:val="en-GB"/>
        </w:rPr>
        <w:t xml:space="preserve">, S. </w:t>
      </w:r>
      <w:r w:rsidRPr="00D424AA">
        <w:rPr>
          <w:rFonts w:cs="Times New Roman"/>
          <w:lang w:val="en-GB"/>
        </w:rPr>
        <w:t>Ghosh</w:t>
      </w:r>
      <w:r>
        <w:rPr>
          <w:rFonts w:cs="Times New Roman"/>
          <w:lang w:val="en-GB"/>
        </w:rPr>
        <w:t>, I. I</w:t>
      </w:r>
      <w:r w:rsidRPr="00D424AA">
        <w:rPr>
          <w:rFonts w:cs="Times New Roman"/>
          <w:lang w:val="en-GB"/>
        </w:rPr>
        <w:t>skandar</w:t>
      </w:r>
      <w:r>
        <w:rPr>
          <w:rFonts w:cs="Times New Roman"/>
          <w:lang w:val="en-GB"/>
        </w:rPr>
        <w:t xml:space="preserve">, J. </w:t>
      </w:r>
      <w:r w:rsidRPr="00D424AA">
        <w:rPr>
          <w:rFonts w:cs="Times New Roman"/>
          <w:lang w:val="en-GB"/>
        </w:rPr>
        <w:t>Kossin</w:t>
      </w:r>
      <w:r>
        <w:rPr>
          <w:rFonts w:cs="Times New Roman"/>
          <w:lang w:val="en-GB"/>
        </w:rPr>
        <w:t xml:space="preserve">, S. </w:t>
      </w:r>
      <w:r w:rsidRPr="00D424AA">
        <w:rPr>
          <w:rFonts w:cs="Times New Roman"/>
          <w:lang w:val="en-GB"/>
        </w:rPr>
        <w:t>Lewis</w:t>
      </w:r>
      <w:r>
        <w:rPr>
          <w:rFonts w:cs="Times New Roman"/>
          <w:lang w:val="en-GB"/>
        </w:rPr>
        <w:t xml:space="preserve">, F. </w:t>
      </w:r>
      <w:r w:rsidRPr="00D424AA">
        <w:rPr>
          <w:rFonts w:cs="Times New Roman"/>
          <w:lang w:val="en-GB"/>
        </w:rPr>
        <w:t>Otto</w:t>
      </w:r>
      <w:r>
        <w:rPr>
          <w:rFonts w:cs="Times New Roman"/>
          <w:lang w:val="en-GB"/>
        </w:rPr>
        <w:t xml:space="preserve">, I. </w:t>
      </w:r>
      <w:r w:rsidRPr="00D424AA">
        <w:rPr>
          <w:rFonts w:cs="Times New Roman"/>
          <w:lang w:val="en-GB"/>
        </w:rPr>
        <w:t>Pinto</w:t>
      </w:r>
      <w:r>
        <w:rPr>
          <w:rFonts w:cs="Times New Roman"/>
          <w:lang w:val="en-GB"/>
        </w:rPr>
        <w:t xml:space="preserve">, M. </w:t>
      </w:r>
      <w:r w:rsidRPr="00D424AA">
        <w:rPr>
          <w:rFonts w:cs="Times New Roman"/>
          <w:lang w:val="en-GB"/>
        </w:rPr>
        <w:t>Satoh</w:t>
      </w:r>
      <w:r>
        <w:rPr>
          <w:rFonts w:cs="Times New Roman"/>
          <w:lang w:val="en-GB"/>
        </w:rPr>
        <w:t xml:space="preserve">, S. </w:t>
      </w:r>
      <w:r w:rsidRPr="00D424AA">
        <w:rPr>
          <w:rFonts w:cs="Times New Roman"/>
          <w:lang w:val="en-GB"/>
        </w:rPr>
        <w:t>M. Vicente-Serrano</w:t>
      </w:r>
      <w:r>
        <w:rPr>
          <w:rFonts w:cs="Times New Roman"/>
          <w:lang w:val="en-GB"/>
        </w:rPr>
        <w:t xml:space="preserve">, M. </w:t>
      </w:r>
      <w:r w:rsidRPr="00D424AA">
        <w:rPr>
          <w:rFonts w:cs="Times New Roman"/>
          <w:lang w:val="en-GB"/>
        </w:rPr>
        <w:t>Wehner</w:t>
      </w:r>
      <w:r>
        <w:rPr>
          <w:rFonts w:cs="Times New Roman"/>
          <w:lang w:val="en-GB"/>
        </w:rPr>
        <w:t xml:space="preserve">, B. </w:t>
      </w:r>
      <w:r w:rsidRPr="00D424AA">
        <w:rPr>
          <w:rFonts w:cs="Times New Roman"/>
          <w:lang w:val="en-GB"/>
        </w:rPr>
        <w:t>Zhou</w:t>
      </w:r>
      <w:r>
        <w:rPr>
          <w:rFonts w:cs="Times New Roman"/>
          <w:lang w:val="en-GB"/>
        </w:rPr>
        <w:t xml:space="preserve">, </w:t>
      </w:r>
      <w:r w:rsidRPr="00240212">
        <w:rPr>
          <w:lang w:val="en-US"/>
        </w:rPr>
        <w:t xml:space="preserve">2021, </w:t>
      </w:r>
      <w:r w:rsidRPr="00D424AA">
        <w:rPr>
          <w:rFonts w:cs="Times New Roman"/>
          <w:lang w:val="en-GB"/>
        </w:rPr>
        <w:t xml:space="preserve">Weather and </w:t>
      </w:r>
      <w:r>
        <w:rPr>
          <w:rFonts w:cs="Times New Roman"/>
          <w:lang w:val="en-GB"/>
        </w:rPr>
        <w:t>C</w:t>
      </w:r>
      <w:r w:rsidRPr="00D424AA">
        <w:rPr>
          <w:rFonts w:cs="Times New Roman"/>
          <w:lang w:val="en-GB"/>
        </w:rPr>
        <w:t xml:space="preserve">limate </w:t>
      </w:r>
      <w:r>
        <w:rPr>
          <w:rFonts w:cs="Times New Roman"/>
          <w:lang w:val="en-GB"/>
        </w:rPr>
        <w:t>E</w:t>
      </w:r>
      <w:r w:rsidRPr="00D424AA">
        <w:rPr>
          <w:rFonts w:cs="Times New Roman"/>
          <w:lang w:val="en-GB"/>
        </w:rPr>
        <w:t xml:space="preserve">xtreme </w:t>
      </w:r>
      <w:r>
        <w:rPr>
          <w:rFonts w:cs="Times New Roman"/>
          <w:lang w:val="en-GB"/>
        </w:rPr>
        <w:t>E</w:t>
      </w:r>
      <w:r w:rsidRPr="00D424AA">
        <w:rPr>
          <w:rFonts w:cs="Times New Roman"/>
          <w:lang w:val="en-GB"/>
        </w:rPr>
        <w:t xml:space="preserve">vents in a </w:t>
      </w:r>
      <w:r>
        <w:rPr>
          <w:rFonts w:cs="Times New Roman"/>
          <w:lang w:val="en-GB"/>
        </w:rPr>
        <w:t>C</w:t>
      </w:r>
      <w:r w:rsidRPr="00D424AA">
        <w:rPr>
          <w:rFonts w:cs="Times New Roman"/>
          <w:lang w:val="en-GB"/>
        </w:rPr>
        <w:t xml:space="preserve">hanging </w:t>
      </w:r>
      <w:r>
        <w:rPr>
          <w:rFonts w:cs="Times New Roman"/>
          <w:lang w:val="en-GB"/>
        </w:rPr>
        <w:t>C</w:t>
      </w:r>
      <w:r w:rsidRPr="00D424AA">
        <w:rPr>
          <w:rFonts w:cs="Times New Roman"/>
          <w:lang w:val="en-GB"/>
        </w:rPr>
        <w:t>limate</w:t>
      </w:r>
      <w:r w:rsidRPr="00240212">
        <w:rPr>
          <w:lang w:val="en-US"/>
        </w:rPr>
        <w:t xml:space="preserve">. In: </w:t>
      </w:r>
      <w:r w:rsidRPr="00240212">
        <w:rPr>
          <w:i/>
          <w:iCs/>
          <w:lang w:val="en-US"/>
        </w:rPr>
        <w:t>Climate Change 2021: The Physical Science Basis. Contribution of Working Group I to the Sixth Assessment Report of the Intergovernmental Panel on Climate Change</w:t>
      </w:r>
      <w:r w:rsidRPr="00240212">
        <w:rPr>
          <w:lang w:val="en-US"/>
        </w:rPr>
        <w:t xml:space="preserve"> [Masson-Delmotte, V., P. Zhai, A. Pirani, S. L. Connors, C. Péan, S. Berger, N. Caud, Y. Chen, L. Goldfarb, M. I. Gomis, M. Huang, K. Leitzell, E. Lonnoy, J.</w:t>
      </w:r>
      <w:r>
        <w:rPr>
          <w:lang w:val="en-US"/>
        </w:rPr>
        <w:t xml:space="preserve"> </w:t>
      </w:r>
      <w:r w:rsidRPr="00240212">
        <w:rPr>
          <w:lang w:val="en-US"/>
        </w:rPr>
        <w:t>B.</w:t>
      </w:r>
      <w:r>
        <w:rPr>
          <w:lang w:val="en-US"/>
        </w:rPr>
        <w:t xml:space="preserve"> </w:t>
      </w:r>
      <w:r w:rsidRPr="00240212">
        <w:rPr>
          <w:lang w:val="en-US"/>
        </w:rPr>
        <w:t xml:space="preserve">R. Matthews, T. K. Maycock, T. Waterfield, O. Yelekçi, R. Yu and B. Zhou (eds.)]. </w:t>
      </w:r>
      <w:r>
        <w:rPr>
          <w:lang w:val="en-US"/>
        </w:rPr>
        <w:t>Cambridge University Press</w:t>
      </w:r>
      <w:r w:rsidRPr="009956FB">
        <w:rPr>
          <w:lang w:val="en-US"/>
        </w:rPr>
        <w:t>.</w:t>
      </w:r>
      <w:r>
        <w:rPr>
          <w:lang w:val="en-US"/>
        </w:rPr>
        <w:t xml:space="preserve"> In Press.</w:t>
      </w:r>
    </w:p>
    <w:p w14:paraId="0C2CD187" w14:textId="77777777" w:rsidR="00703A1A" w:rsidRPr="00D424AA" w:rsidRDefault="00703A1A" w:rsidP="00D424AA">
      <w:pPr>
        <w:rPr>
          <w:rFonts w:cs="Times New Roman"/>
          <w:lang w:val="en-GB"/>
        </w:rPr>
      </w:pPr>
    </w:p>
    <w:p w14:paraId="598C2425" w14:textId="70537768" w:rsidR="001C2BC4" w:rsidRDefault="001C2BC4">
      <w:pPr>
        <w:rPr>
          <w:b/>
          <w:bCs/>
          <w:lang w:val="en-GB"/>
        </w:rPr>
      </w:pPr>
      <w:r>
        <w:rPr>
          <w:b/>
          <w:bCs/>
          <w:lang w:val="en-GB"/>
        </w:rPr>
        <w:br w:type="page"/>
      </w:r>
    </w:p>
    <w:p w14:paraId="60A86814" w14:textId="77777777" w:rsidR="005F0C57" w:rsidRPr="00D424AA" w:rsidRDefault="005F0C57" w:rsidP="001C2BC4">
      <w:pPr>
        <w:pStyle w:val="AR6BodyText"/>
        <w:rPr>
          <w:lang w:val="en-GB"/>
        </w:rPr>
      </w:pPr>
      <w:r w:rsidRPr="00D424AA">
        <w:rPr>
          <w:lang w:val="en-GB"/>
        </w:rPr>
        <w:lastRenderedPageBreak/>
        <w:t>Table Of Content</w:t>
      </w:r>
    </w:p>
    <w:p w14:paraId="78374423" w14:textId="59D80BE7" w:rsidR="005F0C57" w:rsidRPr="00D424AA" w:rsidRDefault="005F0C57" w:rsidP="00D424AA">
      <w:pPr>
        <w:rPr>
          <w:rFonts w:cs="Times New Roman"/>
          <w:lang w:val="en-GB"/>
        </w:rPr>
      </w:pPr>
    </w:p>
    <w:p w14:paraId="43177B28" w14:textId="77777777" w:rsidR="00AD3E93" w:rsidRDefault="00431AF4" w:rsidP="00AD3E93">
      <w:pPr>
        <w:pStyle w:val="TM1"/>
        <w:rPr>
          <w:rStyle w:val="Lienhypertexte"/>
        </w:rPr>
      </w:pPr>
      <w:r>
        <w:fldChar w:fldCharType="begin"/>
      </w:r>
      <w:r>
        <w:instrText xml:space="preserve"> TOC \h \z \t "Titre 2;1;AR6 Chap 11 Level 1 (11.1);1;AR6 Chap 11 Level 2 (11.1.1);2;AR6 Chap 11 Level 3 (11.1.1.1);2;AR6 Chap 11 Level 4 (11.1.1.1.1);2;AR6 Chap 11 Box;1;AR6 Chap 11 FAQ;2;AR6 Chap 11 Cross-Chapter Box;1" </w:instrText>
      </w:r>
      <w:r>
        <w:fldChar w:fldCharType="separate"/>
      </w:r>
      <w:hyperlink w:anchor="_Toc70702968" w:history="1">
        <w:r w:rsidR="00AD3E93" w:rsidRPr="00AD3E93">
          <w:rPr>
            <w:rStyle w:val="Lienhypertexte"/>
            <w:lang w:val="en-US"/>
          </w:rPr>
          <w:t>Executive Summary</w:t>
        </w:r>
        <w:r w:rsidR="00AD3E93">
          <w:rPr>
            <w:webHidden/>
          </w:rPr>
          <w:tab/>
        </w:r>
        <w:r w:rsidR="00AD3E93" w:rsidRPr="00AD3E93">
          <w:rPr>
            <w:webHidden/>
          </w:rPr>
          <w:fldChar w:fldCharType="begin"/>
        </w:r>
        <w:r w:rsidR="00AD3E93" w:rsidRPr="00AD3E93">
          <w:rPr>
            <w:webHidden/>
          </w:rPr>
          <w:instrText xml:space="preserve"> PAGEREF _Toc70702968 \h </w:instrText>
        </w:r>
        <w:r w:rsidR="00AD3E93" w:rsidRPr="00AD3E93">
          <w:rPr>
            <w:webHidden/>
          </w:rPr>
        </w:r>
        <w:r w:rsidR="00AD3E93" w:rsidRPr="00AD3E93">
          <w:rPr>
            <w:webHidden/>
          </w:rPr>
          <w:fldChar w:fldCharType="separate"/>
        </w:r>
        <w:r w:rsidR="00735FC5">
          <w:rPr>
            <w:webHidden/>
          </w:rPr>
          <w:t>6</w:t>
        </w:r>
        <w:r w:rsidR="00AD3E93" w:rsidRPr="00AD3E93">
          <w:rPr>
            <w:webHidden/>
          </w:rPr>
          <w:fldChar w:fldCharType="end"/>
        </w:r>
      </w:hyperlink>
    </w:p>
    <w:p w14:paraId="2B9594DC" w14:textId="469A0A4E" w:rsidR="00AD3E93" w:rsidRPr="00AD3E93" w:rsidRDefault="00AD3E93" w:rsidP="00AD3E93">
      <w:pPr>
        <w:rPr>
          <w:rFonts w:eastAsiaTheme="minorEastAsia"/>
          <w:noProof/>
        </w:rPr>
      </w:pPr>
    </w:p>
    <w:p w14:paraId="7595DAC9" w14:textId="6747D51E" w:rsidR="00AD3E93" w:rsidRPr="00AD3E93" w:rsidRDefault="00F40793" w:rsidP="00AD3E93">
      <w:pPr>
        <w:pStyle w:val="TM1"/>
        <w:rPr>
          <w:color w:val="0563C1" w:themeColor="hyperlink"/>
          <w:u w:val="single"/>
        </w:rPr>
      </w:pPr>
      <w:hyperlink w:anchor="_Toc70702969" w:history="1">
        <w:r w:rsidR="00AD3E93" w:rsidRPr="00AD3E93">
          <w:rPr>
            <w:rStyle w:val="Lienhypertexte"/>
          </w:rPr>
          <w:t>11.1</w:t>
        </w:r>
        <w:r w:rsidR="00AD3E93" w:rsidRPr="00AD3E93">
          <w:rPr>
            <w:rFonts w:asciiTheme="minorHAnsi" w:eastAsiaTheme="minorEastAsia" w:hAnsiTheme="minorHAnsi"/>
          </w:rPr>
          <w:tab/>
        </w:r>
        <w:r w:rsidR="00AD3E93" w:rsidRPr="00AD3E93">
          <w:rPr>
            <w:rStyle w:val="Lienhypertexte"/>
          </w:rPr>
          <w:t>Framing</w:t>
        </w:r>
        <w:r w:rsidR="00AD3E93">
          <w:rPr>
            <w:webHidden/>
          </w:rPr>
          <w:tab/>
        </w:r>
        <w:r w:rsidR="00AD3E93">
          <w:rPr>
            <w:webHidden/>
          </w:rPr>
          <w:fldChar w:fldCharType="begin"/>
        </w:r>
        <w:r w:rsidR="00AD3E93">
          <w:rPr>
            <w:webHidden/>
          </w:rPr>
          <w:instrText xml:space="preserve"> PAGEREF _Toc70702969 \h </w:instrText>
        </w:r>
        <w:r w:rsidR="00AD3E93">
          <w:rPr>
            <w:webHidden/>
          </w:rPr>
        </w:r>
        <w:r w:rsidR="00AD3E93">
          <w:rPr>
            <w:webHidden/>
          </w:rPr>
          <w:fldChar w:fldCharType="separate"/>
        </w:r>
        <w:r w:rsidR="00735FC5">
          <w:rPr>
            <w:webHidden/>
          </w:rPr>
          <w:t>11</w:t>
        </w:r>
        <w:r w:rsidR="00AD3E93">
          <w:rPr>
            <w:webHidden/>
          </w:rPr>
          <w:fldChar w:fldCharType="end"/>
        </w:r>
      </w:hyperlink>
    </w:p>
    <w:p w14:paraId="05228613" w14:textId="77777777" w:rsidR="00AD3E93" w:rsidRDefault="00F40793">
      <w:pPr>
        <w:pStyle w:val="TM2"/>
        <w:tabs>
          <w:tab w:val="left" w:pos="1100"/>
          <w:tab w:val="right" w:leader="dot" w:pos="9621"/>
        </w:tabs>
        <w:rPr>
          <w:rFonts w:asciiTheme="minorHAnsi" w:eastAsiaTheme="minorEastAsia" w:hAnsiTheme="minorHAnsi"/>
          <w:noProof/>
        </w:rPr>
      </w:pPr>
      <w:hyperlink w:anchor="_Toc70702970" w:history="1">
        <w:r w:rsidR="00AD3E93" w:rsidRPr="00E35440">
          <w:rPr>
            <w:rStyle w:val="Lienhypertexte"/>
            <w:rFonts w:eastAsiaTheme="majorEastAsia" w:cs="Times New Roman"/>
            <w:noProof/>
            <w:lang w:val="en-GB"/>
          </w:rPr>
          <w:t>11.1.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Introduction to the chapter</w:t>
        </w:r>
        <w:r w:rsidR="00AD3E93">
          <w:rPr>
            <w:noProof/>
            <w:webHidden/>
          </w:rPr>
          <w:tab/>
        </w:r>
        <w:r w:rsidR="00AD3E93">
          <w:rPr>
            <w:noProof/>
            <w:webHidden/>
          </w:rPr>
          <w:fldChar w:fldCharType="begin"/>
        </w:r>
        <w:r w:rsidR="00AD3E93">
          <w:rPr>
            <w:noProof/>
            <w:webHidden/>
          </w:rPr>
          <w:instrText xml:space="preserve"> PAGEREF _Toc70702970 \h </w:instrText>
        </w:r>
        <w:r w:rsidR="00AD3E93">
          <w:rPr>
            <w:noProof/>
            <w:webHidden/>
          </w:rPr>
        </w:r>
        <w:r w:rsidR="00AD3E93">
          <w:rPr>
            <w:noProof/>
            <w:webHidden/>
          </w:rPr>
          <w:fldChar w:fldCharType="separate"/>
        </w:r>
        <w:r w:rsidR="00735FC5">
          <w:rPr>
            <w:noProof/>
            <w:webHidden/>
          </w:rPr>
          <w:t>11</w:t>
        </w:r>
        <w:r w:rsidR="00AD3E93">
          <w:rPr>
            <w:noProof/>
            <w:webHidden/>
          </w:rPr>
          <w:fldChar w:fldCharType="end"/>
        </w:r>
      </w:hyperlink>
    </w:p>
    <w:p w14:paraId="187E38E2" w14:textId="77777777" w:rsidR="00AD3E93" w:rsidRDefault="00F40793">
      <w:pPr>
        <w:pStyle w:val="TM2"/>
        <w:tabs>
          <w:tab w:val="left" w:pos="1100"/>
          <w:tab w:val="right" w:leader="dot" w:pos="9621"/>
        </w:tabs>
        <w:rPr>
          <w:rFonts w:asciiTheme="minorHAnsi" w:eastAsiaTheme="minorEastAsia" w:hAnsiTheme="minorHAnsi"/>
          <w:noProof/>
        </w:rPr>
      </w:pPr>
      <w:hyperlink w:anchor="_Toc70702971" w:history="1">
        <w:r w:rsidR="00AD3E93" w:rsidRPr="00E35440">
          <w:rPr>
            <w:rStyle w:val="Lienhypertexte"/>
            <w:rFonts w:eastAsiaTheme="majorEastAsia" w:cs="Times New Roman"/>
            <w:noProof/>
            <w:lang w:val="en-GB"/>
          </w:rPr>
          <w:t>11.1.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What are extreme events and how are their changes studied?</w:t>
        </w:r>
        <w:r w:rsidR="00AD3E93">
          <w:rPr>
            <w:noProof/>
            <w:webHidden/>
          </w:rPr>
          <w:tab/>
        </w:r>
        <w:r w:rsidR="00AD3E93">
          <w:rPr>
            <w:noProof/>
            <w:webHidden/>
          </w:rPr>
          <w:fldChar w:fldCharType="begin"/>
        </w:r>
        <w:r w:rsidR="00AD3E93">
          <w:rPr>
            <w:noProof/>
            <w:webHidden/>
          </w:rPr>
          <w:instrText xml:space="preserve"> PAGEREF _Toc70702971 \h </w:instrText>
        </w:r>
        <w:r w:rsidR="00AD3E93">
          <w:rPr>
            <w:noProof/>
            <w:webHidden/>
          </w:rPr>
        </w:r>
        <w:r w:rsidR="00AD3E93">
          <w:rPr>
            <w:noProof/>
            <w:webHidden/>
          </w:rPr>
          <w:fldChar w:fldCharType="separate"/>
        </w:r>
        <w:r w:rsidR="00735FC5">
          <w:rPr>
            <w:noProof/>
            <w:webHidden/>
          </w:rPr>
          <w:t>11</w:t>
        </w:r>
        <w:r w:rsidR="00AD3E93">
          <w:rPr>
            <w:noProof/>
            <w:webHidden/>
          </w:rPr>
          <w:fldChar w:fldCharType="end"/>
        </w:r>
      </w:hyperlink>
    </w:p>
    <w:p w14:paraId="3D58EF7F" w14:textId="77777777" w:rsidR="00AD3E93" w:rsidRDefault="00F40793">
      <w:pPr>
        <w:pStyle w:val="TM2"/>
        <w:tabs>
          <w:tab w:val="left" w:pos="1100"/>
          <w:tab w:val="right" w:leader="dot" w:pos="9621"/>
        </w:tabs>
        <w:rPr>
          <w:rFonts w:asciiTheme="minorHAnsi" w:eastAsiaTheme="minorEastAsia" w:hAnsiTheme="minorHAnsi"/>
          <w:noProof/>
        </w:rPr>
      </w:pPr>
      <w:hyperlink w:anchor="_Toc70702972" w:history="1">
        <w:r w:rsidR="00AD3E93" w:rsidRPr="00E35440">
          <w:rPr>
            <w:rStyle w:val="Lienhypertexte"/>
            <w:rFonts w:eastAsiaTheme="majorEastAsia" w:cs="Times New Roman"/>
            <w:noProof/>
            <w:lang w:val="en-GB"/>
          </w:rPr>
          <w:t>11.1.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Types of extremes assessed in this chapter</w:t>
        </w:r>
        <w:r w:rsidR="00AD3E93">
          <w:rPr>
            <w:noProof/>
            <w:webHidden/>
          </w:rPr>
          <w:tab/>
        </w:r>
        <w:r w:rsidR="00AD3E93">
          <w:rPr>
            <w:noProof/>
            <w:webHidden/>
          </w:rPr>
          <w:fldChar w:fldCharType="begin"/>
        </w:r>
        <w:r w:rsidR="00AD3E93">
          <w:rPr>
            <w:noProof/>
            <w:webHidden/>
          </w:rPr>
          <w:instrText xml:space="preserve"> PAGEREF _Toc70702972 \h </w:instrText>
        </w:r>
        <w:r w:rsidR="00AD3E93">
          <w:rPr>
            <w:noProof/>
            <w:webHidden/>
          </w:rPr>
        </w:r>
        <w:r w:rsidR="00AD3E93">
          <w:rPr>
            <w:noProof/>
            <w:webHidden/>
          </w:rPr>
          <w:fldChar w:fldCharType="separate"/>
        </w:r>
        <w:r w:rsidR="00735FC5">
          <w:rPr>
            <w:noProof/>
            <w:webHidden/>
          </w:rPr>
          <w:t>12</w:t>
        </w:r>
        <w:r w:rsidR="00AD3E93">
          <w:rPr>
            <w:noProof/>
            <w:webHidden/>
          </w:rPr>
          <w:fldChar w:fldCharType="end"/>
        </w:r>
      </w:hyperlink>
    </w:p>
    <w:p w14:paraId="17E8BA39" w14:textId="77777777" w:rsidR="00AD3E93" w:rsidRDefault="00F40793">
      <w:pPr>
        <w:pStyle w:val="TM2"/>
        <w:tabs>
          <w:tab w:val="left" w:pos="1100"/>
          <w:tab w:val="right" w:leader="dot" w:pos="9621"/>
        </w:tabs>
        <w:rPr>
          <w:rStyle w:val="Lienhypertexte"/>
          <w:rFonts w:eastAsiaTheme="majorEastAsia"/>
          <w:noProof/>
        </w:rPr>
      </w:pPr>
      <w:hyperlink w:anchor="_Toc70702973" w:history="1">
        <w:r w:rsidR="00AD3E93" w:rsidRPr="00E35440">
          <w:rPr>
            <w:rStyle w:val="Lienhypertexte"/>
            <w:rFonts w:eastAsiaTheme="majorEastAsia" w:cs="Times New Roman"/>
            <w:noProof/>
            <w:lang w:val="en-GB"/>
          </w:rPr>
          <w:t>11.1.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Effects of greenhouse gas and other external forcings on extremes</w:t>
        </w:r>
        <w:r w:rsidR="00AD3E93">
          <w:rPr>
            <w:noProof/>
            <w:webHidden/>
          </w:rPr>
          <w:tab/>
        </w:r>
        <w:r w:rsidR="00AD3E93">
          <w:rPr>
            <w:noProof/>
            <w:webHidden/>
          </w:rPr>
          <w:fldChar w:fldCharType="begin"/>
        </w:r>
        <w:r w:rsidR="00AD3E93">
          <w:rPr>
            <w:noProof/>
            <w:webHidden/>
          </w:rPr>
          <w:instrText xml:space="preserve"> PAGEREF _Toc70702973 \h </w:instrText>
        </w:r>
        <w:r w:rsidR="00AD3E93">
          <w:rPr>
            <w:noProof/>
            <w:webHidden/>
          </w:rPr>
        </w:r>
        <w:r w:rsidR="00AD3E93">
          <w:rPr>
            <w:noProof/>
            <w:webHidden/>
          </w:rPr>
          <w:fldChar w:fldCharType="separate"/>
        </w:r>
        <w:r w:rsidR="00735FC5">
          <w:rPr>
            <w:noProof/>
            <w:webHidden/>
          </w:rPr>
          <w:t>13</w:t>
        </w:r>
        <w:r w:rsidR="00AD3E93">
          <w:rPr>
            <w:noProof/>
            <w:webHidden/>
          </w:rPr>
          <w:fldChar w:fldCharType="end"/>
        </w:r>
      </w:hyperlink>
    </w:p>
    <w:p w14:paraId="75D1FBC0" w14:textId="77777777" w:rsidR="00AD3E93" w:rsidRPr="00AD3E93" w:rsidRDefault="00AD3E93" w:rsidP="00AD3E93">
      <w:pPr>
        <w:rPr>
          <w:rFonts w:eastAsiaTheme="minorEastAsia"/>
          <w:noProof/>
        </w:rPr>
      </w:pPr>
    </w:p>
    <w:p w14:paraId="563CE370" w14:textId="77777777" w:rsidR="00AD3E93" w:rsidRPr="00AD3E93" w:rsidRDefault="00F40793" w:rsidP="00AD3E93">
      <w:pPr>
        <w:pStyle w:val="TM1"/>
        <w:rPr>
          <w:rStyle w:val="Lienhypertexte"/>
        </w:rPr>
      </w:pPr>
      <w:hyperlink w:anchor="_Toc70702974" w:history="1">
        <w:r w:rsidR="00AD3E93" w:rsidRPr="00AD3E93">
          <w:rPr>
            <w:rStyle w:val="Lienhypertexte"/>
          </w:rPr>
          <w:t>BOX 11.1:</w:t>
        </w:r>
        <w:r w:rsidR="00AD3E93" w:rsidRPr="00AD3E93">
          <w:rPr>
            <w:rFonts w:asciiTheme="minorHAnsi" w:eastAsiaTheme="minorEastAsia" w:hAnsiTheme="minorHAnsi"/>
          </w:rPr>
          <w:tab/>
        </w:r>
        <w:r w:rsidR="00AD3E93" w:rsidRPr="00AD3E93">
          <w:rPr>
            <w:rStyle w:val="Lienhypertexte"/>
          </w:rPr>
          <w:t>Thermodynamic and dynamic changes in extremes across scales</w:t>
        </w:r>
        <w:r w:rsidR="00AD3E93" w:rsidRPr="00AD3E93">
          <w:rPr>
            <w:webHidden/>
          </w:rPr>
          <w:tab/>
        </w:r>
        <w:r w:rsidR="00AD3E93" w:rsidRPr="00AD3E93">
          <w:rPr>
            <w:webHidden/>
          </w:rPr>
          <w:fldChar w:fldCharType="begin"/>
        </w:r>
        <w:r w:rsidR="00AD3E93" w:rsidRPr="00AD3E93">
          <w:rPr>
            <w:webHidden/>
          </w:rPr>
          <w:instrText xml:space="preserve"> PAGEREF _Toc70702974 \h </w:instrText>
        </w:r>
        <w:r w:rsidR="00AD3E93" w:rsidRPr="00AD3E93">
          <w:rPr>
            <w:webHidden/>
          </w:rPr>
        </w:r>
        <w:r w:rsidR="00AD3E93" w:rsidRPr="00AD3E93">
          <w:rPr>
            <w:webHidden/>
          </w:rPr>
          <w:fldChar w:fldCharType="separate"/>
        </w:r>
        <w:r w:rsidR="00735FC5">
          <w:rPr>
            <w:webHidden/>
          </w:rPr>
          <w:t>15</w:t>
        </w:r>
        <w:r w:rsidR="00AD3E93" w:rsidRPr="00AD3E93">
          <w:rPr>
            <w:webHidden/>
          </w:rPr>
          <w:fldChar w:fldCharType="end"/>
        </w:r>
      </w:hyperlink>
    </w:p>
    <w:p w14:paraId="3EC79DE8" w14:textId="77777777" w:rsidR="00AD3E93" w:rsidRPr="00AD3E93" w:rsidRDefault="00AD3E93" w:rsidP="00AD3E93">
      <w:pPr>
        <w:rPr>
          <w:rFonts w:eastAsiaTheme="minorEastAsia"/>
          <w:noProof/>
        </w:rPr>
      </w:pPr>
    </w:p>
    <w:p w14:paraId="78EE2B82" w14:textId="77777777" w:rsidR="00AD3E93" w:rsidRDefault="00F40793">
      <w:pPr>
        <w:pStyle w:val="TM2"/>
        <w:tabs>
          <w:tab w:val="left" w:pos="1100"/>
          <w:tab w:val="right" w:leader="dot" w:pos="9621"/>
        </w:tabs>
        <w:rPr>
          <w:rFonts w:asciiTheme="minorHAnsi" w:eastAsiaTheme="minorEastAsia" w:hAnsiTheme="minorHAnsi"/>
          <w:noProof/>
        </w:rPr>
      </w:pPr>
      <w:hyperlink w:anchor="_Toc70702975" w:history="1">
        <w:r w:rsidR="00AD3E93" w:rsidRPr="00E35440">
          <w:rPr>
            <w:rStyle w:val="Lienhypertexte"/>
            <w:rFonts w:eastAsiaTheme="majorEastAsia" w:cs="Times New Roman"/>
            <w:noProof/>
            <w:lang w:val="en-GB"/>
          </w:rPr>
          <w:t>11.1.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Effects of large-scale circulation on changes in extremes</w:t>
        </w:r>
        <w:r w:rsidR="00AD3E93">
          <w:rPr>
            <w:noProof/>
            <w:webHidden/>
          </w:rPr>
          <w:tab/>
        </w:r>
        <w:r w:rsidR="00AD3E93">
          <w:rPr>
            <w:noProof/>
            <w:webHidden/>
          </w:rPr>
          <w:fldChar w:fldCharType="begin"/>
        </w:r>
        <w:r w:rsidR="00AD3E93">
          <w:rPr>
            <w:noProof/>
            <w:webHidden/>
          </w:rPr>
          <w:instrText xml:space="preserve"> PAGEREF _Toc70702975 \h </w:instrText>
        </w:r>
        <w:r w:rsidR="00AD3E93">
          <w:rPr>
            <w:noProof/>
            <w:webHidden/>
          </w:rPr>
        </w:r>
        <w:r w:rsidR="00AD3E93">
          <w:rPr>
            <w:noProof/>
            <w:webHidden/>
          </w:rPr>
          <w:fldChar w:fldCharType="separate"/>
        </w:r>
        <w:r w:rsidR="00735FC5">
          <w:rPr>
            <w:noProof/>
            <w:webHidden/>
          </w:rPr>
          <w:t>17</w:t>
        </w:r>
        <w:r w:rsidR="00AD3E93">
          <w:rPr>
            <w:noProof/>
            <w:webHidden/>
          </w:rPr>
          <w:fldChar w:fldCharType="end"/>
        </w:r>
      </w:hyperlink>
    </w:p>
    <w:p w14:paraId="640802AD" w14:textId="77777777" w:rsidR="00AD3E93" w:rsidRDefault="00F40793">
      <w:pPr>
        <w:pStyle w:val="TM2"/>
        <w:tabs>
          <w:tab w:val="left" w:pos="1100"/>
          <w:tab w:val="right" w:leader="dot" w:pos="9621"/>
        </w:tabs>
        <w:rPr>
          <w:rFonts w:asciiTheme="minorHAnsi" w:eastAsiaTheme="minorEastAsia" w:hAnsiTheme="minorHAnsi"/>
          <w:noProof/>
        </w:rPr>
      </w:pPr>
      <w:hyperlink w:anchor="_Toc70702976" w:history="1">
        <w:r w:rsidR="00AD3E93" w:rsidRPr="00E35440">
          <w:rPr>
            <w:rStyle w:val="Lienhypertexte"/>
            <w:rFonts w:eastAsiaTheme="majorEastAsia" w:cs="Times New Roman"/>
            <w:noProof/>
            <w:lang w:val="en-GB"/>
          </w:rPr>
          <w:t>11.1.6</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Effects of regional-scale processes and forcings and feedbacks on changes in extremes</w:t>
        </w:r>
        <w:r w:rsidR="00AD3E93">
          <w:rPr>
            <w:noProof/>
            <w:webHidden/>
          </w:rPr>
          <w:tab/>
        </w:r>
        <w:r w:rsidR="00AD3E93">
          <w:rPr>
            <w:noProof/>
            <w:webHidden/>
          </w:rPr>
          <w:fldChar w:fldCharType="begin"/>
        </w:r>
        <w:r w:rsidR="00AD3E93">
          <w:rPr>
            <w:noProof/>
            <w:webHidden/>
          </w:rPr>
          <w:instrText xml:space="preserve"> PAGEREF _Toc70702976 \h </w:instrText>
        </w:r>
        <w:r w:rsidR="00AD3E93">
          <w:rPr>
            <w:noProof/>
            <w:webHidden/>
          </w:rPr>
        </w:r>
        <w:r w:rsidR="00AD3E93">
          <w:rPr>
            <w:noProof/>
            <w:webHidden/>
          </w:rPr>
          <w:fldChar w:fldCharType="separate"/>
        </w:r>
        <w:r w:rsidR="00735FC5">
          <w:rPr>
            <w:noProof/>
            <w:webHidden/>
          </w:rPr>
          <w:t>18</w:t>
        </w:r>
        <w:r w:rsidR="00AD3E93">
          <w:rPr>
            <w:noProof/>
            <w:webHidden/>
          </w:rPr>
          <w:fldChar w:fldCharType="end"/>
        </w:r>
      </w:hyperlink>
    </w:p>
    <w:p w14:paraId="225B88C8" w14:textId="77777777" w:rsidR="00AD3E93" w:rsidRDefault="00F40793">
      <w:pPr>
        <w:pStyle w:val="TM2"/>
        <w:tabs>
          <w:tab w:val="left" w:pos="1100"/>
          <w:tab w:val="right" w:leader="dot" w:pos="9621"/>
        </w:tabs>
        <w:rPr>
          <w:rStyle w:val="Lienhypertexte"/>
          <w:rFonts w:eastAsiaTheme="majorEastAsia"/>
          <w:noProof/>
        </w:rPr>
      </w:pPr>
      <w:hyperlink w:anchor="_Toc70702977" w:history="1">
        <w:r w:rsidR="00AD3E93" w:rsidRPr="00E35440">
          <w:rPr>
            <w:rStyle w:val="Lienhypertexte"/>
            <w:rFonts w:eastAsiaTheme="majorEastAsia" w:cs="Times New Roman"/>
            <w:noProof/>
            <w:lang w:val="en-GB"/>
          </w:rPr>
          <w:t>11.1.7</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Global-scale synthesis</w:t>
        </w:r>
        <w:r w:rsidR="00AD3E93">
          <w:rPr>
            <w:noProof/>
            <w:webHidden/>
          </w:rPr>
          <w:tab/>
        </w:r>
        <w:r w:rsidR="00AD3E93">
          <w:rPr>
            <w:noProof/>
            <w:webHidden/>
          </w:rPr>
          <w:fldChar w:fldCharType="begin"/>
        </w:r>
        <w:r w:rsidR="00AD3E93">
          <w:rPr>
            <w:noProof/>
            <w:webHidden/>
          </w:rPr>
          <w:instrText xml:space="preserve"> PAGEREF _Toc70702977 \h </w:instrText>
        </w:r>
        <w:r w:rsidR="00AD3E93">
          <w:rPr>
            <w:noProof/>
            <w:webHidden/>
          </w:rPr>
        </w:r>
        <w:r w:rsidR="00AD3E93">
          <w:rPr>
            <w:noProof/>
            <w:webHidden/>
          </w:rPr>
          <w:fldChar w:fldCharType="separate"/>
        </w:r>
        <w:r w:rsidR="00735FC5">
          <w:rPr>
            <w:noProof/>
            <w:webHidden/>
          </w:rPr>
          <w:t>19</w:t>
        </w:r>
        <w:r w:rsidR="00AD3E93">
          <w:rPr>
            <w:noProof/>
            <w:webHidden/>
          </w:rPr>
          <w:fldChar w:fldCharType="end"/>
        </w:r>
      </w:hyperlink>
    </w:p>
    <w:p w14:paraId="18506084" w14:textId="77777777" w:rsidR="00AD3E93" w:rsidRPr="00AD3E93" w:rsidRDefault="00AD3E93" w:rsidP="00AD3E93">
      <w:pPr>
        <w:rPr>
          <w:rFonts w:eastAsiaTheme="minorEastAsia"/>
          <w:b/>
          <w:noProof/>
        </w:rPr>
      </w:pPr>
    </w:p>
    <w:p w14:paraId="2C9B23A5" w14:textId="77777777" w:rsidR="00AD3E93" w:rsidRPr="00AD3E93" w:rsidRDefault="00F40793" w:rsidP="00AD3E93">
      <w:pPr>
        <w:pStyle w:val="TM1"/>
        <w:rPr>
          <w:rStyle w:val="Lienhypertexte"/>
        </w:rPr>
      </w:pPr>
      <w:hyperlink w:anchor="_Toc70702978" w:history="1">
        <w:r w:rsidR="00AD3E93" w:rsidRPr="00AD3E93">
          <w:rPr>
            <w:rStyle w:val="Lienhypertexte"/>
          </w:rPr>
          <w:t>BOX 11.2:</w:t>
        </w:r>
        <w:r w:rsidR="00AD3E93" w:rsidRPr="00AD3E93">
          <w:rPr>
            <w:rFonts w:asciiTheme="minorHAnsi" w:eastAsiaTheme="minorEastAsia" w:hAnsiTheme="minorHAnsi"/>
          </w:rPr>
          <w:tab/>
        </w:r>
        <w:r w:rsidR="00AD3E93" w:rsidRPr="00AD3E93">
          <w:rPr>
            <w:rStyle w:val="Lienhypertexte"/>
          </w:rPr>
          <w:t>Low-likelihood high-impact changes in extremes</w:t>
        </w:r>
        <w:r w:rsidR="00AD3E93" w:rsidRPr="00AD3E93">
          <w:rPr>
            <w:webHidden/>
          </w:rPr>
          <w:tab/>
        </w:r>
        <w:r w:rsidR="00AD3E93" w:rsidRPr="00AD3E93">
          <w:rPr>
            <w:webHidden/>
          </w:rPr>
          <w:fldChar w:fldCharType="begin"/>
        </w:r>
        <w:r w:rsidR="00AD3E93" w:rsidRPr="00AD3E93">
          <w:rPr>
            <w:webHidden/>
          </w:rPr>
          <w:instrText xml:space="preserve"> PAGEREF _Toc70702978 \h </w:instrText>
        </w:r>
        <w:r w:rsidR="00AD3E93" w:rsidRPr="00AD3E93">
          <w:rPr>
            <w:webHidden/>
          </w:rPr>
        </w:r>
        <w:r w:rsidR="00AD3E93" w:rsidRPr="00AD3E93">
          <w:rPr>
            <w:webHidden/>
          </w:rPr>
          <w:fldChar w:fldCharType="separate"/>
        </w:r>
        <w:r w:rsidR="00735FC5">
          <w:rPr>
            <w:webHidden/>
          </w:rPr>
          <w:t>24</w:t>
        </w:r>
        <w:r w:rsidR="00AD3E93" w:rsidRPr="00AD3E93">
          <w:rPr>
            <w:webHidden/>
          </w:rPr>
          <w:fldChar w:fldCharType="end"/>
        </w:r>
      </w:hyperlink>
    </w:p>
    <w:p w14:paraId="26B7B82D" w14:textId="77777777" w:rsidR="00AD3E93" w:rsidRPr="00AD3E93" w:rsidRDefault="00AD3E93" w:rsidP="00AD3E93">
      <w:pPr>
        <w:rPr>
          <w:rFonts w:eastAsiaTheme="minorEastAsia"/>
          <w:noProof/>
        </w:rPr>
      </w:pPr>
    </w:p>
    <w:p w14:paraId="56B33340" w14:textId="77777777" w:rsidR="00AD3E93" w:rsidRDefault="00F40793" w:rsidP="00AD3E93">
      <w:pPr>
        <w:pStyle w:val="TM1"/>
        <w:rPr>
          <w:rFonts w:asciiTheme="minorHAnsi" w:eastAsiaTheme="minorEastAsia" w:hAnsiTheme="minorHAnsi"/>
        </w:rPr>
      </w:pPr>
      <w:hyperlink w:anchor="_Toc70702979" w:history="1">
        <w:r w:rsidR="00AD3E93" w:rsidRPr="00E35440">
          <w:rPr>
            <w:rStyle w:val="Lienhypertexte"/>
          </w:rPr>
          <w:t>11.2</w:t>
        </w:r>
        <w:r w:rsidR="00AD3E93">
          <w:rPr>
            <w:rFonts w:asciiTheme="minorHAnsi" w:eastAsiaTheme="minorEastAsia" w:hAnsiTheme="minorHAnsi"/>
          </w:rPr>
          <w:tab/>
        </w:r>
        <w:r w:rsidR="00AD3E93" w:rsidRPr="00E35440">
          <w:rPr>
            <w:rStyle w:val="Lienhypertexte"/>
          </w:rPr>
          <w:t>Data and Methods</w:t>
        </w:r>
        <w:r w:rsidR="00AD3E93">
          <w:rPr>
            <w:webHidden/>
          </w:rPr>
          <w:tab/>
        </w:r>
        <w:r w:rsidR="00AD3E93">
          <w:rPr>
            <w:webHidden/>
          </w:rPr>
          <w:fldChar w:fldCharType="begin"/>
        </w:r>
        <w:r w:rsidR="00AD3E93">
          <w:rPr>
            <w:webHidden/>
          </w:rPr>
          <w:instrText xml:space="preserve"> PAGEREF _Toc70702979 \h </w:instrText>
        </w:r>
        <w:r w:rsidR="00AD3E93">
          <w:rPr>
            <w:webHidden/>
          </w:rPr>
        </w:r>
        <w:r w:rsidR="00AD3E93">
          <w:rPr>
            <w:webHidden/>
          </w:rPr>
          <w:fldChar w:fldCharType="separate"/>
        </w:r>
        <w:r w:rsidR="00735FC5">
          <w:rPr>
            <w:webHidden/>
          </w:rPr>
          <w:t>26</w:t>
        </w:r>
        <w:r w:rsidR="00AD3E93">
          <w:rPr>
            <w:webHidden/>
          </w:rPr>
          <w:fldChar w:fldCharType="end"/>
        </w:r>
      </w:hyperlink>
    </w:p>
    <w:p w14:paraId="33C214F0" w14:textId="77777777" w:rsidR="00AD3E93" w:rsidRDefault="00F40793">
      <w:pPr>
        <w:pStyle w:val="TM2"/>
        <w:tabs>
          <w:tab w:val="left" w:pos="1100"/>
          <w:tab w:val="right" w:leader="dot" w:pos="9621"/>
        </w:tabs>
        <w:rPr>
          <w:rFonts w:asciiTheme="minorHAnsi" w:eastAsiaTheme="minorEastAsia" w:hAnsiTheme="minorHAnsi"/>
          <w:noProof/>
        </w:rPr>
      </w:pPr>
      <w:hyperlink w:anchor="_Toc70702980" w:history="1">
        <w:r w:rsidR="00AD3E93" w:rsidRPr="00E35440">
          <w:rPr>
            <w:rStyle w:val="Lienhypertexte"/>
            <w:rFonts w:eastAsiaTheme="majorEastAsia" w:cs="Times New Roman"/>
            <w:noProof/>
            <w:lang w:val="en-GB"/>
          </w:rPr>
          <w:t>11.2.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efinition of extremes</w:t>
        </w:r>
        <w:r w:rsidR="00AD3E93">
          <w:rPr>
            <w:noProof/>
            <w:webHidden/>
          </w:rPr>
          <w:tab/>
        </w:r>
        <w:r w:rsidR="00AD3E93">
          <w:rPr>
            <w:noProof/>
            <w:webHidden/>
          </w:rPr>
          <w:fldChar w:fldCharType="begin"/>
        </w:r>
        <w:r w:rsidR="00AD3E93">
          <w:rPr>
            <w:noProof/>
            <w:webHidden/>
          </w:rPr>
          <w:instrText xml:space="preserve"> PAGEREF _Toc70702980 \h </w:instrText>
        </w:r>
        <w:r w:rsidR="00AD3E93">
          <w:rPr>
            <w:noProof/>
            <w:webHidden/>
          </w:rPr>
        </w:r>
        <w:r w:rsidR="00AD3E93">
          <w:rPr>
            <w:noProof/>
            <w:webHidden/>
          </w:rPr>
          <w:fldChar w:fldCharType="separate"/>
        </w:r>
        <w:r w:rsidR="00735FC5">
          <w:rPr>
            <w:noProof/>
            <w:webHidden/>
          </w:rPr>
          <w:t>26</w:t>
        </w:r>
        <w:r w:rsidR="00AD3E93">
          <w:rPr>
            <w:noProof/>
            <w:webHidden/>
          </w:rPr>
          <w:fldChar w:fldCharType="end"/>
        </w:r>
      </w:hyperlink>
    </w:p>
    <w:p w14:paraId="37AA0A3D" w14:textId="77777777" w:rsidR="00AD3E93" w:rsidRDefault="00F40793">
      <w:pPr>
        <w:pStyle w:val="TM2"/>
        <w:tabs>
          <w:tab w:val="left" w:pos="1100"/>
          <w:tab w:val="right" w:leader="dot" w:pos="9621"/>
        </w:tabs>
        <w:rPr>
          <w:rStyle w:val="Lienhypertexte"/>
          <w:rFonts w:eastAsiaTheme="majorEastAsia"/>
          <w:noProof/>
        </w:rPr>
      </w:pPr>
      <w:hyperlink w:anchor="_Toc70702981" w:history="1">
        <w:r w:rsidR="00AD3E93" w:rsidRPr="00E35440">
          <w:rPr>
            <w:rStyle w:val="Lienhypertexte"/>
            <w:rFonts w:eastAsiaTheme="majorEastAsia" w:cs="Times New Roman"/>
            <w:noProof/>
            <w:lang w:val="en-GB"/>
          </w:rPr>
          <w:t>11.2.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ata</w:t>
        </w:r>
        <w:r w:rsidR="00AD3E93">
          <w:rPr>
            <w:noProof/>
            <w:webHidden/>
          </w:rPr>
          <w:tab/>
        </w:r>
        <w:r w:rsidR="00AD3E93">
          <w:rPr>
            <w:noProof/>
            <w:webHidden/>
          </w:rPr>
          <w:fldChar w:fldCharType="begin"/>
        </w:r>
        <w:r w:rsidR="00AD3E93">
          <w:rPr>
            <w:noProof/>
            <w:webHidden/>
          </w:rPr>
          <w:instrText xml:space="preserve"> PAGEREF _Toc70702981 \h </w:instrText>
        </w:r>
        <w:r w:rsidR="00AD3E93">
          <w:rPr>
            <w:noProof/>
            <w:webHidden/>
          </w:rPr>
        </w:r>
        <w:r w:rsidR="00AD3E93">
          <w:rPr>
            <w:noProof/>
            <w:webHidden/>
          </w:rPr>
          <w:fldChar w:fldCharType="separate"/>
        </w:r>
        <w:r w:rsidR="00735FC5">
          <w:rPr>
            <w:noProof/>
            <w:webHidden/>
          </w:rPr>
          <w:t>27</w:t>
        </w:r>
        <w:r w:rsidR="00AD3E93">
          <w:rPr>
            <w:noProof/>
            <w:webHidden/>
          </w:rPr>
          <w:fldChar w:fldCharType="end"/>
        </w:r>
      </w:hyperlink>
    </w:p>
    <w:p w14:paraId="6298A0A0" w14:textId="77777777" w:rsidR="00AD3E93" w:rsidRPr="00AD3E93" w:rsidRDefault="00AD3E93" w:rsidP="00AD3E93">
      <w:pPr>
        <w:rPr>
          <w:rFonts w:eastAsiaTheme="minorEastAsia"/>
          <w:noProof/>
        </w:rPr>
      </w:pPr>
    </w:p>
    <w:p w14:paraId="115791D7" w14:textId="77777777" w:rsidR="00AD3E93" w:rsidRPr="00AD3E93" w:rsidRDefault="00F40793" w:rsidP="00AD3E93">
      <w:pPr>
        <w:pStyle w:val="TM1"/>
        <w:rPr>
          <w:rStyle w:val="Lienhypertexte"/>
        </w:rPr>
      </w:pPr>
      <w:hyperlink w:anchor="_Toc70702982" w:history="1">
        <w:r w:rsidR="00AD3E93" w:rsidRPr="00AD3E93">
          <w:rPr>
            <w:rStyle w:val="Lienhypertexte"/>
          </w:rPr>
          <w:t>BOX 11.3:</w:t>
        </w:r>
        <w:r w:rsidR="00AD3E93" w:rsidRPr="00AD3E93">
          <w:rPr>
            <w:rFonts w:asciiTheme="minorHAnsi" w:eastAsiaTheme="minorEastAsia" w:hAnsiTheme="minorHAnsi"/>
          </w:rPr>
          <w:tab/>
        </w:r>
        <w:r w:rsidR="00AD3E93" w:rsidRPr="00AD3E93">
          <w:rPr>
            <w:rStyle w:val="Lienhypertexte"/>
          </w:rPr>
          <w:t>Extremes in paleoclimate archives compared to instrumental records</w:t>
        </w:r>
        <w:r w:rsidR="00AD3E93" w:rsidRPr="00AD3E93">
          <w:rPr>
            <w:webHidden/>
          </w:rPr>
          <w:tab/>
        </w:r>
        <w:r w:rsidR="00AD3E93" w:rsidRPr="00AD3E93">
          <w:rPr>
            <w:webHidden/>
          </w:rPr>
          <w:fldChar w:fldCharType="begin"/>
        </w:r>
        <w:r w:rsidR="00AD3E93" w:rsidRPr="00AD3E93">
          <w:rPr>
            <w:webHidden/>
          </w:rPr>
          <w:instrText xml:space="preserve"> PAGEREF _Toc70702982 \h </w:instrText>
        </w:r>
        <w:r w:rsidR="00AD3E93" w:rsidRPr="00AD3E93">
          <w:rPr>
            <w:webHidden/>
          </w:rPr>
        </w:r>
        <w:r w:rsidR="00AD3E93" w:rsidRPr="00AD3E93">
          <w:rPr>
            <w:webHidden/>
          </w:rPr>
          <w:fldChar w:fldCharType="separate"/>
        </w:r>
        <w:r w:rsidR="00735FC5">
          <w:rPr>
            <w:webHidden/>
          </w:rPr>
          <w:t>28</w:t>
        </w:r>
        <w:r w:rsidR="00AD3E93" w:rsidRPr="00AD3E93">
          <w:rPr>
            <w:webHidden/>
          </w:rPr>
          <w:fldChar w:fldCharType="end"/>
        </w:r>
      </w:hyperlink>
    </w:p>
    <w:p w14:paraId="1CF3CBC1" w14:textId="77777777" w:rsidR="00AD3E93" w:rsidRPr="00AD3E93" w:rsidRDefault="00AD3E93" w:rsidP="00AD3E93">
      <w:pPr>
        <w:rPr>
          <w:rFonts w:eastAsiaTheme="minorEastAsia"/>
          <w:noProof/>
        </w:rPr>
      </w:pPr>
    </w:p>
    <w:p w14:paraId="6782AA1D" w14:textId="77777777" w:rsidR="00AD3E93" w:rsidRDefault="00F40793">
      <w:pPr>
        <w:pStyle w:val="TM2"/>
        <w:tabs>
          <w:tab w:val="left" w:pos="1100"/>
          <w:tab w:val="right" w:leader="dot" w:pos="9621"/>
        </w:tabs>
        <w:rPr>
          <w:rFonts w:asciiTheme="minorHAnsi" w:eastAsiaTheme="minorEastAsia" w:hAnsiTheme="minorHAnsi"/>
          <w:noProof/>
        </w:rPr>
      </w:pPr>
      <w:hyperlink w:anchor="_Toc70702983" w:history="1">
        <w:r w:rsidR="00AD3E93" w:rsidRPr="00E35440">
          <w:rPr>
            <w:rStyle w:val="Lienhypertexte"/>
            <w:rFonts w:eastAsiaTheme="majorEastAsia" w:cs="Times New Roman"/>
            <w:noProof/>
            <w:lang w:val="en-GB"/>
          </w:rPr>
          <w:t>11.2.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tribution of extremes</w:t>
        </w:r>
        <w:r w:rsidR="00AD3E93">
          <w:rPr>
            <w:noProof/>
            <w:webHidden/>
          </w:rPr>
          <w:tab/>
        </w:r>
        <w:r w:rsidR="00AD3E93">
          <w:rPr>
            <w:noProof/>
            <w:webHidden/>
          </w:rPr>
          <w:fldChar w:fldCharType="begin"/>
        </w:r>
        <w:r w:rsidR="00AD3E93">
          <w:rPr>
            <w:noProof/>
            <w:webHidden/>
          </w:rPr>
          <w:instrText xml:space="preserve"> PAGEREF _Toc70702983 \h </w:instrText>
        </w:r>
        <w:r w:rsidR="00AD3E93">
          <w:rPr>
            <w:noProof/>
            <w:webHidden/>
          </w:rPr>
        </w:r>
        <w:r w:rsidR="00AD3E93">
          <w:rPr>
            <w:noProof/>
            <w:webHidden/>
          </w:rPr>
          <w:fldChar w:fldCharType="separate"/>
        </w:r>
        <w:r w:rsidR="00735FC5">
          <w:rPr>
            <w:noProof/>
            <w:webHidden/>
          </w:rPr>
          <w:t>31</w:t>
        </w:r>
        <w:r w:rsidR="00AD3E93">
          <w:rPr>
            <w:noProof/>
            <w:webHidden/>
          </w:rPr>
          <w:fldChar w:fldCharType="end"/>
        </w:r>
      </w:hyperlink>
    </w:p>
    <w:p w14:paraId="1AC4FF8B" w14:textId="77777777" w:rsidR="00AD3E93" w:rsidRDefault="00F40793">
      <w:pPr>
        <w:pStyle w:val="TM2"/>
        <w:tabs>
          <w:tab w:val="left" w:pos="1100"/>
          <w:tab w:val="right" w:leader="dot" w:pos="9621"/>
        </w:tabs>
        <w:rPr>
          <w:rStyle w:val="Lienhypertexte"/>
          <w:rFonts w:eastAsiaTheme="majorEastAsia"/>
          <w:noProof/>
        </w:rPr>
      </w:pPr>
      <w:hyperlink w:anchor="_Toc70702984" w:history="1">
        <w:r w:rsidR="00AD3E93" w:rsidRPr="00E35440">
          <w:rPr>
            <w:rStyle w:val="Lienhypertexte"/>
            <w:rFonts w:eastAsiaTheme="majorEastAsia" w:cs="Times New Roman"/>
            <w:noProof/>
            <w:lang w:val="en-GB"/>
          </w:rPr>
          <w:t>11.2.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ojecting changes in extremes as a function of global warming levels</w:t>
        </w:r>
        <w:r w:rsidR="00AD3E93">
          <w:rPr>
            <w:noProof/>
            <w:webHidden/>
          </w:rPr>
          <w:tab/>
        </w:r>
        <w:r w:rsidR="00AD3E93">
          <w:rPr>
            <w:noProof/>
            <w:webHidden/>
          </w:rPr>
          <w:fldChar w:fldCharType="begin"/>
        </w:r>
        <w:r w:rsidR="00AD3E93">
          <w:rPr>
            <w:noProof/>
            <w:webHidden/>
          </w:rPr>
          <w:instrText xml:space="preserve"> PAGEREF _Toc70702984 \h </w:instrText>
        </w:r>
        <w:r w:rsidR="00AD3E93">
          <w:rPr>
            <w:noProof/>
            <w:webHidden/>
          </w:rPr>
        </w:r>
        <w:r w:rsidR="00AD3E93">
          <w:rPr>
            <w:noProof/>
            <w:webHidden/>
          </w:rPr>
          <w:fldChar w:fldCharType="separate"/>
        </w:r>
        <w:r w:rsidR="00735FC5">
          <w:rPr>
            <w:noProof/>
            <w:webHidden/>
          </w:rPr>
          <w:t>32</w:t>
        </w:r>
        <w:r w:rsidR="00AD3E93">
          <w:rPr>
            <w:noProof/>
            <w:webHidden/>
          </w:rPr>
          <w:fldChar w:fldCharType="end"/>
        </w:r>
      </w:hyperlink>
    </w:p>
    <w:p w14:paraId="6832D8A3" w14:textId="77777777" w:rsidR="00AD3E93" w:rsidRPr="00AD3E93" w:rsidRDefault="00AD3E93" w:rsidP="00AD3E93">
      <w:pPr>
        <w:rPr>
          <w:rFonts w:eastAsiaTheme="minorEastAsia"/>
          <w:noProof/>
        </w:rPr>
      </w:pPr>
    </w:p>
    <w:p w14:paraId="128C2548" w14:textId="4B976258" w:rsidR="00AD3E93" w:rsidRDefault="00F40793" w:rsidP="00AD3E93">
      <w:pPr>
        <w:pStyle w:val="TM1"/>
        <w:rPr>
          <w:rStyle w:val="Lienhypertexte"/>
        </w:rPr>
      </w:pPr>
      <w:hyperlink w:anchor="_Toc70702985" w:history="1">
        <w:r w:rsidR="00AD3E93" w:rsidRPr="00E35440">
          <w:rPr>
            <w:rStyle w:val="Lienhypertexte"/>
          </w:rPr>
          <w:t>Cross-Chapter Box 11.1:</w:t>
        </w:r>
        <w:r w:rsidR="00AD3E93">
          <w:rPr>
            <w:rFonts w:asciiTheme="minorHAnsi" w:eastAsiaTheme="minorEastAsia" w:hAnsiTheme="minorHAnsi"/>
          </w:rPr>
          <w:t xml:space="preserve"> </w:t>
        </w:r>
        <w:r w:rsidR="00AD3E93" w:rsidRPr="00E35440">
          <w:rPr>
            <w:rStyle w:val="Lienhypertexte"/>
          </w:rPr>
          <w:t>Translating between regional information at global warming levels vs scenarios for end users</w:t>
        </w:r>
        <w:r w:rsidR="00AD3E93">
          <w:rPr>
            <w:webHidden/>
          </w:rPr>
          <w:tab/>
        </w:r>
        <w:r w:rsidR="00AD3E93">
          <w:rPr>
            <w:webHidden/>
          </w:rPr>
          <w:fldChar w:fldCharType="begin"/>
        </w:r>
        <w:r w:rsidR="00AD3E93">
          <w:rPr>
            <w:webHidden/>
          </w:rPr>
          <w:instrText xml:space="preserve"> PAGEREF _Toc70702985 \h </w:instrText>
        </w:r>
        <w:r w:rsidR="00AD3E93">
          <w:rPr>
            <w:webHidden/>
          </w:rPr>
        </w:r>
        <w:r w:rsidR="00AD3E93">
          <w:rPr>
            <w:webHidden/>
          </w:rPr>
          <w:fldChar w:fldCharType="separate"/>
        </w:r>
        <w:r w:rsidR="00735FC5">
          <w:rPr>
            <w:webHidden/>
          </w:rPr>
          <w:t>34</w:t>
        </w:r>
        <w:r w:rsidR="00AD3E93">
          <w:rPr>
            <w:webHidden/>
          </w:rPr>
          <w:fldChar w:fldCharType="end"/>
        </w:r>
      </w:hyperlink>
    </w:p>
    <w:p w14:paraId="4EDFC7E8" w14:textId="77777777" w:rsidR="00AD3E93" w:rsidRPr="00AD3E93" w:rsidRDefault="00AD3E93" w:rsidP="00AD3E93">
      <w:pPr>
        <w:rPr>
          <w:rFonts w:eastAsiaTheme="minorEastAsia"/>
          <w:noProof/>
          <w:lang w:val="en-GB"/>
        </w:rPr>
      </w:pPr>
    </w:p>
    <w:p w14:paraId="257EEDF6" w14:textId="77777777" w:rsidR="00AD3E93" w:rsidRDefault="00F40793" w:rsidP="00AD3E93">
      <w:pPr>
        <w:pStyle w:val="TM1"/>
        <w:rPr>
          <w:rFonts w:asciiTheme="minorHAnsi" w:eastAsiaTheme="minorEastAsia" w:hAnsiTheme="minorHAnsi"/>
        </w:rPr>
      </w:pPr>
      <w:hyperlink w:anchor="_Toc70702986" w:history="1">
        <w:r w:rsidR="00AD3E93" w:rsidRPr="00E35440">
          <w:rPr>
            <w:rStyle w:val="Lienhypertexte"/>
          </w:rPr>
          <w:t>11.3</w:t>
        </w:r>
        <w:r w:rsidR="00AD3E93">
          <w:rPr>
            <w:rFonts w:asciiTheme="minorHAnsi" w:eastAsiaTheme="minorEastAsia" w:hAnsiTheme="minorHAnsi"/>
          </w:rPr>
          <w:tab/>
        </w:r>
        <w:r w:rsidR="00AD3E93" w:rsidRPr="00E35440">
          <w:rPr>
            <w:rStyle w:val="Lienhypertexte"/>
          </w:rPr>
          <w:t>Temperature extremes</w:t>
        </w:r>
        <w:r w:rsidR="00AD3E93">
          <w:rPr>
            <w:webHidden/>
          </w:rPr>
          <w:tab/>
        </w:r>
        <w:r w:rsidR="00AD3E93">
          <w:rPr>
            <w:webHidden/>
          </w:rPr>
          <w:fldChar w:fldCharType="begin"/>
        </w:r>
        <w:r w:rsidR="00AD3E93">
          <w:rPr>
            <w:webHidden/>
          </w:rPr>
          <w:instrText xml:space="preserve"> PAGEREF _Toc70702986 \h </w:instrText>
        </w:r>
        <w:r w:rsidR="00AD3E93">
          <w:rPr>
            <w:webHidden/>
          </w:rPr>
        </w:r>
        <w:r w:rsidR="00AD3E93">
          <w:rPr>
            <w:webHidden/>
          </w:rPr>
          <w:fldChar w:fldCharType="separate"/>
        </w:r>
        <w:r w:rsidR="00735FC5">
          <w:rPr>
            <w:webHidden/>
          </w:rPr>
          <w:t>38</w:t>
        </w:r>
        <w:r w:rsidR="00AD3E93">
          <w:rPr>
            <w:webHidden/>
          </w:rPr>
          <w:fldChar w:fldCharType="end"/>
        </w:r>
      </w:hyperlink>
    </w:p>
    <w:p w14:paraId="117BAFB1" w14:textId="77777777" w:rsidR="00AD3E93" w:rsidRDefault="00F40793">
      <w:pPr>
        <w:pStyle w:val="TM2"/>
        <w:tabs>
          <w:tab w:val="left" w:pos="1100"/>
          <w:tab w:val="right" w:leader="dot" w:pos="9621"/>
        </w:tabs>
        <w:rPr>
          <w:rFonts w:asciiTheme="minorHAnsi" w:eastAsiaTheme="minorEastAsia" w:hAnsiTheme="minorHAnsi"/>
          <w:noProof/>
        </w:rPr>
      </w:pPr>
      <w:hyperlink w:anchor="_Toc70702987" w:history="1">
        <w:r w:rsidR="00AD3E93" w:rsidRPr="00E35440">
          <w:rPr>
            <w:rStyle w:val="Lienhypertexte"/>
            <w:rFonts w:eastAsiaTheme="majorEastAsia" w:cs="Times New Roman"/>
            <w:noProof/>
            <w:lang w:val="en-GB"/>
          </w:rPr>
          <w:t>11.3.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echanisms and drivers</w:t>
        </w:r>
        <w:r w:rsidR="00AD3E93">
          <w:rPr>
            <w:noProof/>
            <w:webHidden/>
          </w:rPr>
          <w:tab/>
        </w:r>
        <w:r w:rsidR="00AD3E93">
          <w:rPr>
            <w:noProof/>
            <w:webHidden/>
          </w:rPr>
          <w:fldChar w:fldCharType="begin"/>
        </w:r>
        <w:r w:rsidR="00AD3E93">
          <w:rPr>
            <w:noProof/>
            <w:webHidden/>
          </w:rPr>
          <w:instrText xml:space="preserve"> PAGEREF _Toc70702987 \h </w:instrText>
        </w:r>
        <w:r w:rsidR="00AD3E93">
          <w:rPr>
            <w:noProof/>
            <w:webHidden/>
          </w:rPr>
        </w:r>
        <w:r w:rsidR="00AD3E93">
          <w:rPr>
            <w:noProof/>
            <w:webHidden/>
          </w:rPr>
          <w:fldChar w:fldCharType="separate"/>
        </w:r>
        <w:r w:rsidR="00735FC5">
          <w:rPr>
            <w:noProof/>
            <w:webHidden/>
          </w:rPr>
          <w:t>38</w:t>
        </w:r>
        <w:r w:rsidR="00AD3E93">
          <w:rPr>
            <w:noProof/>
            <w:webHidden/>
          </w:rPr>
          <w:fldChar w:fldCharType="end"/>
        </w:r>
      </w:hyperlink>
    </w:p>
    <w:p w14:paraId="510FCB0D" w14:textId="77777777" w:rsidR="00AD3E93" w:rsidRDefault="00F40793">
      <w:pPr>
        <w:pStyle w:val="TM2"/>
        <w:tabs>
          <w:tab w:val="left" w:pos="1100"/>
          <w:tab w:val="right" w:leader="dot" w:pos="9621"/>
        </w:tabs>
        <w:rPr>
          <w:rFonts w:asciiTheme="minorHAnsi" w:eastAsiaTheme="minorEastAsia" w:hAnsiTheme="minorHAnsi"/>
          <w:noProof/>
        </w:rPr>
      </w:pPr>
      <w:hyperlink w:anchor="_Toc70702988" w:history="1">
        <w:r w:rsidR="00AD3E93" w:rsidRPr="00E35440">
          <w:rPr>
            <w:rStyle w:val="Lienhypertexte"/>
            <w:rFonts w:eastAsiaTheme="majorEastAsia" w:cs="Times New Roman"/>
            <w:noProof/>
            <w:lang w:val="en-GB"/>
          </w:rPr>
          <w:t>11.3.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Observed trends</w:t>
        </w:r>
        <w:r w:rsidR="00AD3E93">
          <w:rPr>
            <w:noProof/>
            <w:webHidden/>
          </w:rPr>
          <w:tab/>
        </w:r>
        <w:r w:rsidR="00AD3E93">
          <w:rPr>
            <w:noProof/>
            <w:webHidden/>
          </w:rPr>
          <w:fldChar w:fldCharType="begin"/>
        </w:r>
        <w:r w:rsidR="00AD3E93">
          <w:rPr>
            <w:noProof/>
            <w:webHidden/>
          </w:rPr>
          <w:instrText xml:space="preserve"> PAGEREF _Toc70702988 \h </w:instrText>
        </w:r>
        <w:r w:rsidR="00AD3E93">
          <w:rPr>
            <w:noProof/>
            <w:webHidden/>
          </w:rPr>
        </w:r>
        <w:r w:rsidR="00AD3E93">
          <w:rPr>
            <w:noProof/>
            <w:webHidden/>
          </w:rPr>
          <w:fldChar w:fldCharType="separate"/>
        </w:r>
        <w:r w:rsidR="00735FC5">
          <w:rPr>
            <w:noProof/>
            <w:webHidden/>
          </w:rPr>
          <w:t>40</w:t>
        </w:r>
        <w:r w:rsidR="00AD3E93">
          <w:rPr>
            <w:noProof/>
            <w:webHidden/>
          </w:rPr>
          <w:fldChar w:fldCharType="end"/>
        </w:r>
      </w:hyperlink>
    </w:p>
    <w:p w14:paraId="65EDA2F0" w14:textId="77777777" w:rsidR="00AD3E93" w:rsidRDefault="00F40793">
      <w:pPr>
        <w:pStyle w:val="TM2"/>
        <w:tabs>
          <w:tab w:val="left" w:pos="1100"/>
          <w:tab w:val="right" w:leader="dot" w:pos="9621"/>
        </w:tabs>
        <w:rPr>
          <w:rFonts w:asciiTheme="minorHAnsi" w:eastAsiaTheme="minorEastAsia" w:hAnsiTheme="minorHAnsi"/>
          <w:noProof/>
        </w:rPr>
      </w:pPr>
      <w:hyperlink w:anchor="_Toc70702989" w:history="1">
        <w:r w:rsidR="00AD3E93" w:rsidRPr="00E35440">
          <w:rPr>
            <w:rStyle w:val="Lienhypertexte"/>
            <w:rFonts w:eastAsiaTheme="majorEastAsia" w:cs="Times New Roman"/>
            <w:noProof/>
            <w:lang w:val="en-GB"/>
          </w:rPr>
          <w:t>11.3.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odel evaluation</w:t>
        </w:r>
        <w:r w:rsidR="00AD3E93">
          <w:rPr>
            <w:noProof/>
            <w:webHidden/>
          </w:rPr>
          <w:tab/>
        </w:r>
        <w:r w:rsidR="00AD3E93">
          <w:rPr>
            <w:noProof/>
            <w:webHidden/>
          </w:rPr>
          <w:fldChar w:fldCharType="begin"/>
        </w:r>
        <w:r w:rsidR="00AD3E93">
          <w:rPr>
            <w:noProof/>
            <w:webHidden/>
          </w:rPr>
          <w:instrText xml:space="preserve"> PAGEREF _Toc70702989 \h </w:instrText>
        </w:r>
        <w:r w:rsidR="00AD3E93">
          <w:rPr>
            <w:noProof/>
            <w:webHidden/>
          </w:rPr>
        </w:r>
        <w:r w:rsidR="00AD3E93">
          <w:rPr>
            <w:noProof/>
            <w:webHidden/>
          </w:rPr>
          <w:fldChar w:fldCharType="separate"/>
        </w:r>
        <w:r w:rsidR="00735FC5">
          <w:rPr>
            <w:noProof/>
            <w:webHidden/>
          </w:rPr>
          <w:t>43</w:t>
        </w:r>
        <w:r w:rsidR="00AD3E93">
          <w:rPr>
            <w:noProof/>
            <w:webHidden/>
          </w:rPr>
          <w:fldChar w:fldCharType="end"/>
        </w:r>
      </w:hyperlink>
    </w:p>
    <w:p w14:paraId="6890BCA2" w14:textId="77777777" w:rsidR="00AD3E93" w:rsidRDefault="00F40793">
      <w:pPr>
        <w:pStyle w:val="TM2"/>
        <w:tabs>
          <w:tab w:val="left" w:pos="1100"/>
          <w:tab w:val="right" w:leader="dot" w:pos="9621"/>
        </w:tabs>
        <w:rPr>
          <w:rFonts w:asciiTheme="minorHAnsi" w:eastAsiaTheme="minorEastAsia" w:hAnsiTheme="minorHAnsi"/>
          <w:noProof/>
        </w:rPr>
      </w:pPr>
      <w:hyperlink w:anchor="_Toc70702990" w:history="1">
        <w:r w:rsidR="00AD3E93" w:rsidRPr="00E35440">
          <w:rPr>
            <w:rStyle w:val="Lienhypertexte"/>
            <w:rFonts w:eastAsiaTheme="majorEastAsia" w:cs="Times New Roman"/>
            <w:noProof/>
            <w:lang w:val="en-GB"/>
          </w:rPr>
          <w:t>11.3.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etection and attribution, event attribution</w:t>
        </w:r>
        <w:r w:rsidR="00AD3E93">
          <w:rPr>
            <w:noProof/>
            <w:webHidden/>
          </w:rPr>
          <w:tab/>
        </w:r>
        <w:r w:rsidR="00AD3E93">
          <w:rPr>
            <w:noProof/>
            <w:webHidden/>
          </w:rPr>
          <w:fldChar w:fldCharType="begin"/>
        </w:r>
        <w:r w:rsidR="00AD3E93">
          <w:rPr>
            <w:noProof/>
            <w:webHidden/>
          </w:rPr>
          <w:instrText xml:space="preserve"> PAGEREF _Toc70702990 \h </w:instrText>
        </w:r>
        <w:r w:rsidR="00AD3E93">
          <w:rPr>
            <w:noProof/>
            <w:webHidden/>
          </w:rPr>
        </w:r>
        <w:r w:rsidR="00AD3E93">
          <w:rPr>
            <w:noProof/>
            <w:webHidden/>
          </w:rPr>
          <w:fldChar w:fldCharType="separate"/>
        </w:r>
        <w:r w:rsidR="00735FC5">
          <w:rPr>
            <w:noProof/>
            <w:webHidden/>
          </w:rPr>
          <w:t>45</w:t>
        </w:r>
        <w:r w:rsidR="00AD3E93">
          <w:rPr>
            <w:noProof/>
            <w:webHidden/>
          </w:rPr>
          <w:fldChar w:fldCharType="end"/>
        </w:r>
      </w:hyperlink>
    </w:p>
    <w:p w14:paraId="13A17ED4" w14:textId="77777777" w:rsidR="00AD3E93" w:rsidRDefault="00F40793">
      <w:pPr>
        <w:pStyle w:val="TM2"/>
        <w:tabs>
          <w:tab w:val="left" w:pos="1100"/>
          <w:tab w:val="right" w:leader="dot" w:pos="9621"/>
        </w:tabs>
        <w:rPr>
          <w:rStyle w:val="Lienhypertexte"/>
          <w:rFonts w:eastAsiaTheme="majorEastAsia"/>
          <w:noProof/>
        </w:rPr>
      </w:pPr>
      <w:hyperlink w:anchor="_Toc70702991" w:history="1">
        <w:r w:rsidR="00AD3E93" w:rsidRPr="00E35440">
          <w:rPr>
            <w:rStyle w:val="Lienhypertexte"/>
            <w:rFonts w:eastAsiaTheme="majorEastAsia" w:cs="Times New Roman"/>
            <w:noProof/>
            <w:lang w:val="en-GB"/>
          </w:rPr>
          <w:t>11.3.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ojections</w:t>
        </w:r>
        <w:r w:rsidR="00AD3E93">
          <w:rPr>
            <w:noProof/>
            <w:webHidden/>
          </w:rPr>
          <w:tab/>
        </w:r>
        <w:r w:rsidR="00AD3E93">
          <w:rPr>
            <w:noProof/>
            <w:webHidden/>
          </w:rPr>
          <w:fldChar w:fldCharType="begin"/>
        </w:r>
        <w:r w:rsidR="00AD3E93">
          <w:rPr>
            <w:noProof/>
            <w:webHidden/>
          </w:rPr>
          <w:instrText xml:space="preserve"> PAGEREF _Toc70702991 \h </w:instrText>
        </w:r>
        <w:r w:rsidR="00AD3E93">
          <w:rPr>
            <w:noProof/>
            <w:webHidden/>
          </w:rPr>
        </w:r>
        <w:r w:rsidR="00AD3E93">
          <w:rPr>
            <w:noProof/>
            <w:webHidden/>
          </w:rPr>
          <w:fldChar w:fldCharType="separate"/>
        </w:r>
        <w:r w:rsidR="00735FC5">
          <w:rPr>
            <w:noProof/>
            <w:webHidden/>
          </w:rPr>
          <w:t>47</w:t>
        </w:r>
        <w:r w:rsidR="00AD3E93">
          <w:rPr>
            <w:noProof/>
            <w:webHidden/>
          </w:rPr>
          <w:fldChar w:fldCharType="end"/>
        </w:r>
      </w:hyperlink>
    </w:p>
    <w:p w14:paraId="119951B0" w14:textId="77777777" w:rsidR="00AD3E93" w:rsidRPr="00AD3E93" w:rsidRDefault="00AD3E93" w:rsidP="00AD3E93">
      <w:pPr>
        <w:rPr>
          <w:rFonts w:eastAsiaTheme="minorEastAsia"/>
          <w:noProof/>
        </w:rPr>
      </w:pPr>
    </w:p>
    <w:p w14:paraId="358B34AD" w14:textId="77777777" w:rsidR="00AD3E93" w:rsidRDefault="00F40793" w:rsidP="00AD3E93">
      <w:pPr>
        <w:pStyle w:val="TM1"/>
        <w:rPr>
          <w:rFonts w:asciiTheme="minorHAnsi" w:eastAsiaTheme="minorEastAsia" w:hAnsiTheme="minorHAnsi"/>
        </w:rPr>
      </w:pPr>
      <w:hyperlink w:anchor="_Toc70702992" w:history="1">
        <w:r w:rsidR="00AD3E93" w:rsidRPr="00E35440">
          <w:rPr>
            <w:rStyle w:val="Lienhypertexte"/>
          </w:rPr>
          <w:t>11.4</w:t>
        </w:r>
        <w:r w:rsidR="00AD3E93">
          <w:rPr>
            <w:rFonts w:asciiTheme="minorHAnsi" w:eastAsiaTheme="minorEastAsia" w:hAnsiTheme="minorHAnsi"/>
          </w:rPr>
          <w:tab/>
        </w:r>
        <w:r w:rsidR="00AD3E93" w:rsidRPr="00E35440">
          <w:rPr>
            <w:rStyle w:val="Lienhypertexte"/>
          </w:rPr>
          <w:t>Heavy precipitation</w:t>
        </w:r>
        <w:r w:rsidR="00AD3E93">
          <w:rPr>
            <w:webHidden/>
          </w:rPr>
          <w:tab/>
        </w:r>
        <w:r w:rsidR="00AD3E93">
          <w:rPr>
            <w:webHidden/>
          </w:rPr>
          <w:fldChar w:fldCharType="begin"/>
        </w:r>
        <w:r w:rsidR="00AD3E93">
          <w:rPr>
            <w:webHidden/>
          </w:rPr>
          <w:instrText xml:space="preserve"> PAGEREF _Toc70702992 \h </w:instrText>
        </w:r>
        <w:r w:rsidR="00AD3E93">
          <w:rPr>
            <w:webHidden/>
          </w:rPr>
        </w:r>
        <w:r w:rsidR="00AD3E93">
          <w:rPr>
            <w:webHidden/>
          </w:rPr>
          <w:fldChar w:fldCharType="separate"/>
        </w:r>
        <w:r w:rsidR="00735FC5">
          <w:rPr>
            <w:webHidden/>
          </w:rPr>
          <w:t>51</w:t>
        </w:r>
        <w:r w:rsidR="00AD3E93">
          <w:rPr>
            <w:webHidden/>
          </w:rPr>
          <w:fldChar w:fldCharType="end"/>
        </w:r>
      </w:hyperlink>
    </w:p>
    <w:p w14:paraId="3870AA63" w14:textId="77777777" w:rsidR="00AD3E93" w:rsidRDefault="00F40793">
      <w:pPr>
        <w:pStyle w:val="TM2"/>
        <w:tabs>
          <w:tab w:val="left" w:pos="1100"/>
          <w:tab w:val="right" w:leader="dot" w:pos="9621"/>
        </w:tabs>
        <w:rPr>
          <w:rFonts w:asciiTheme="minorHAnsi" w:eastAsiaTheme="minorEastAsia" w:hAnsiTheme="minorHAnsi"/>
          <w:noProof/>
        </w:rPr>
      </w:pPr>
      <w:hyperlink w:anchor="_Toc70702993" w:history="1">
        <w:r w:rsidR="00AD3E93" w:rsidRPr="00E35440">
          <w:rPr>
            <w:rStyle w:val="Lienhypertexte"/>
            <w:rFonts w:eastAsiaTheme="majorEastAsia" w:cs="Times New Roman"/>
            <w:noProof/>
            <w:lang w:val="en-GB"/>
          </w:rPr>
          <w:t>11.4.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echanisms and drivers</w:t>
        </w:r>
        <w:r w:rsidR="00AD3E93">
          <w:rPr>
            <w:noProof/>
            <w:webHidden/>
          </w:rPr>
          <w:tab/>
        </w:r>
        <w:r w:rsidR="00AD3E93">
          <w:rPr>
            <w:noProof/>
            <w:webHidden/>
          </w:rPr>
          <w:fldChar w:fldCharType="begin"/>
        </w:r>
        <w:r w:rsidR="00AD3E93">
          <w:rPr>
            <w:noProof/>
            <w:webHidden/>
          </w:rPr>
          <w:instrText xml:space="preserve"> PAGEREF _Toc70702993 \h </w:instrText>
        </w:r>
        <w:r w:rsidR="00AD3E93">
          <w:rPr>
            <w:noProof/>
            <w:webHidden/>
          </w:rPr>
        </w:r>
        <w:r w:rsidR="00AD3E93">
          <w:rPr>
            <w:noProof/>
            <w:webHidden/>
          </w:rPr>
          <w:fldChar w:fldCharType="separate"/>
        </w:r>
        <w:r w:rsidR="00735FC5">
          <w:rPr>
            <w:noProof/>
            <w:webHidden/>
          </w:rPr>
          <w:t>51</w:t>
        </w:r>
        <w:r w:rsidR="00AD3E93">
          <w:rPr>
            <w:noProof/>
            <w:webHidden/>
          </w:rPr>
          <w:fldChar w:fldCharType="end"/>
        </w:r>
      </w:hyperlink>
    </w:p>
    <w:p w14:paraId="55457420" w14:textId="77777777" w:rsidR="00AD3E93" w:rsidRDefault="00F40793">
      <w:pPr>
        <w:pStyle w:val="TM2"/>
        <w:tabs>
          <w:tab w:val="left" w:pos="1100"/>
          <w:tab w:val="right" w:leader="dot" w:pos="9621"/>
        </w:tabs>
        <w:rPr>
          <w:rFonts w:asciiTheme="minorHAnsi" w:eastAsiaTheme="minorEastAsia" w:hAnsiTheme="minorHAnsi"/>
          <w:noProof/>
        </w:rPr>
      </w:pPr>
      <w:hyperlink w:anchor="_Toc70702994" w:history="1">
        <w:r w:rsidR="00AD3E93" w:rsidRPr="00E35440">
          <w:rPr>
            <w:rStyle w:val="Lienhypertexte"/>
            <w:rFonts w:eastAsiaTheme="majorEastAsia" w:cs="Times New Roman"/>
            <w:noProof/>
            <w:lang w:val="en-GB"/>
          </w:rPr>
          <w:t>11.4.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Observed Trends</w:t>
        </w:r>
        <w:r w:rsidR="00AD3E93">
          <w:rPr>
            <w:noProof/>
            <w:webHidden/>
          </w:rPr>
          <w:tab/>
        </w:r>
        <w:r w:rsidR="00AD3E93">
          <w:rPr>
            <w:noProof/>
            <w:webHidden/>
          </w:rPr>
          <w:fldChar w:fldCharType="begin"/>
        </w:r>
        <w:r w:rsidR="00AD3E93">
          <w:rPr>
            <w:noProof/>
            <w:webHidden/>
          </w:rPr>
          <w:instrText xml:space="preserve"> PAGEREF _Toc70702994 \h </w:instrText>
        </w:r>
        <w:r w:rsidR="00AD3E93">
          <w:rPr>
            <w:noProof/>
            <w:webHidden/>
          </w:rPr>
        </w:r>
        <w:r w:rsidR="00AD3E93">
          <w:rPr>
            <w:noProof/>
            <w:webHidden/>
          </w:rPr>
          <w:fldChar w:fldCharType="separate"/>
        </w:r>
        <w:r w:rsidR="00735FC5">
          <w:rPr>
            <w:noProof/>
            <w:webHidden/>
          </w:rPr>
          <w:t>52</w:t>
        </w:r>
        <w:r w:rsidR="00AD3E93">
          <w:rPr>
            <w:noProof/>
            <w:webHidden/>
          </w:rPr>
          <w:fldChar w:fldCharType="end"/>
        </w:r>
      </w:hyperlink>
    </w:p>
    <w:p w14:paraId="6484D97F" w14:textId="77777777" w:rsidR="00AD3E93" w:rsidRDefault="00F40793">
      <w:pPr>
        <w:pStyle w:val="TM2"/>
        <w:tabs>
          <w:tab w:val="left" w:pos="1100"/>
          <w:tab w:val="right" w:leader="dot" w:pos="9621"/>
        </w:tabs>
        <w:rPr>
          <w:rFonts w:asciiTheme="minorHAnsi" w:eastAsiaTheme="minorEastAsia" w:hAnsiTheme="minorHAnsi"/>
          <w:noProof/>
        </w:rPr>
      </w:pPr>
      <w:hyperlink w:anchor="_Toc70702995" w:history="1">
        <w:r w:rsidR="00AD3E93" w:rsidRPr="00E35440">
          <w:rPr>
            <w:rStyle w:val="Lienhypertexte"/>
            <w:rFonts w:eastAsiaTheme="majorEastAsia" w:cs="Times New Roman"/>
            <w:noProof/>
            <w:lang w:val="en-GB"/>
          </w:rPr>
          <w:t>11.4.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odel evaluation</w:t>
        </w:r>
        <w:r w:rsidR="00AD3E93">
          <w:rPr>
            <w:noProof/>
            <w:webHidden/>
          </w:rPr>
          <w:tab/>
        </w:r>
        <w:r w:rsidR="00AD3E93">
          <w:rPr>
            <w:noProof/>
            <w:webHidden/>
          </w:rPr>
          <w:fldChar w:fldCharType="begin"/>
        </w:r>
        <w:r w:rsidR="00AD3E93">
          <w:rPr>
            <w:noProof/>
            <w:webHidden/>
          </w:rPr>
          <w:instrText xml:space="preserve"> PAGEREF _Toc70702995 \h </w:instrText>
        </w:r>
        <w:r w:rsidR="00AD3E93">
          <w:rPr>
            <w:noProof/>
            <w:webHidden/>
          </w:rPr>
        </w:r>
        <w:r w:rsidR="00AD3E93">
          <w:rPr>
            <w:noProof/>
            <w:webHidden/>
          </w:rPr>
          <w:fldChar w:fldCharType="separate"/>
        </w:r>
        <w:r w:rsidR="00735FC5">
          <w:rPr>
            <w:noProof/>
            <w:webHidden/>
          </w:rPr>
          <w:t>56</w:t>
        </w:r>
        <w:r w:rsidR="00AD3E93">
          <w:rPr>
            <w:noProof/>
            <w:webHidden/>
          </w:rPr>
          <w:fldChar w:fldCharType="end"/>
        </w:r>
      </w:hyperlink>
    </w:p>
    <w:p w14:paraId="5798D03A" w14:textId="77777777" w:rsidR="00AD3E93" w:rsidRDefault="00F40793">
      <w:pPr>
        <w:pStyle w:val="TM2"/>
        <w:tabs>
          <w:tab w:val="left" w:pos="1100"/>
          <w:tab w:val="right" w:leader="dot" w:pos="9621"/>
        </w:tabs>
        <w:rPr>
          <w:rFonts w:asciiTheme="minorHAnsi" w:eastAsiaTheme="minorEastAsia" w:hAnsiTheme="minorHAnsi"/>
          <w:noProof/>
        </w:rPr>
      </w:pPr>
      <w:hyperlink w:anchor="_Toc70702996" w:history="1">
        <w:r w:rsidR="00AD3E93" w:rsidRPr="00E35440">
          <w:rPr>
            <w:rStyle w:val="Lienhypertexte"/>
            <w:rFonts w:eastAsiaTheme="majorEastAsia" w:cs="Times New Roman"/>
            <w:noProof/>
            <w:lang w:val="en-GB"/>
          </w:rPr>
          <w:t>11.4.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etection and attribution, event attribution</w:t>
        </w:r>
        <w:r w:rsidR="00AD3E93">
          <w:rPr>
            <w:noProof/>
            <w:webHidden/>
          </w:rPr>
          <w:tab/>
        </w:r>
        <w:r w:rsidR="00AD3E93">
          <w:rPr>
            <w:noProof/>
            <w:webHidden/>
          </w:rPr>
          <w:fldChar w:fldCharType="begin"/>
        </w:r>
        <w:r w:rsidR="00AD3E93">
          <w:rPr>
            <w:noProof/>
            <w:webHidden/>
          </w:rPr>
          <w:instrText xml:space="preserve"> PAGEREF _Toc70702996 \h </w:instrText>
        </w:r>
        <w:r w:rsidR="00AD3E93">
          <w:rPr>
            <w:noProof/>
            <w:webHidden/>
          </w:rPr>
        </w:r>
        <w:r w:rsidR="00AD3E93">
          <w:rPr>
            <w:noProof/>
            <w:webHidden/>
          </w:rPr>
          <w:fldChar w:fldCharType="separate"/>
        </w:r>
        <w:r w:rsidR="00735FC5">
          <w:rPr>
            <w:noProof/>
            <w:webHidden/>
          </w:rPr>
          <w:t>57</w:t>
        </w:r>
        <w:r w:rsidR="00AD3E93">
          <w:rPr>
            <w:noProof/>
            <w:webHidden/>
          </w:rPr>
          <w:fldChar w:fldCharType="end"/>
        </w:r>
      </w:hyperlink>
    </w:p>
    <w:p w14:paraId="1C791AE9" w14:textId="77777777" w:rsidR="00AD3E93" w:rsidRDefault="00F40793">
      <w:pPr>
        <w:pStyle w:val="TM2"/>
        <w:tabs>
          <w:tab w:val="left" w:pos="1100"/>
          <w:tab w:val="right" w:leader="dot" w:pos="9621"/>
        </w:tabs>
        <w:rPr>
          <w:rStyle w:val="Lienhypertexte"/>
          <w:rFonts w:eastAsiaTheme="majorEastAsia"/>
          <w:noProof/>
        </w:rPr>
      </w:pPr>
      <w:hyperlink w:anchor="_Toc70702997" w:history="1">
        <w:r w:rsidR="00AD3E93" w:rsidRPr="00E35440">
          <w:rPr>
            <w:rStyle w:val="Lienhypertexte"/>
            <w:rFonts w:eastAsiaTheme="majorEastAsia" w:cs="Times New Roman"/>
            <w:noProof/>
            <w:lang w:val="en-GB"/>
          </w:rPr>
          <w:t>11.4.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ojections</w:t>
        </w:r>
        <w:r w:rsidR="00AD3E93">
          <w:rPr>
            <w:noProof/>
            <w:webHidden/>
          </w:rPr>
          <w:tab/>
        </w:r>
        <w:r w:rsidR="00AD3E93">
          <w:rPr>
            <w:noProof/>
            <w:webHidden/>
          </w:rPr>
          <w:fldChar w:fldCharType="begin"/>
        </w:r>
        <w:r w:rsidR="00AD3E93">
          <w:rPr>
            <w:noProof/>
            <w:webHidden/>
          </w:rPr>
          <w:instrText xml:space="preserve"> PAGEREF _Toc70702997 \h </w:instrText>
        </w:r>
        <w:r w:rsidR="00AD3E93">
          <w:rPr>
            <w:noProof/>
            <w:webHidden/>
          </w:rPr>
        </w:r>
        <w:r w:rsidR="00AD3E93">
          <w:rPr>
            <w:noProof/>
            <w:webHidden/>
          </w:rPr>
          <w:fldChar w:fldCharType="separate"/>
        </w:r>
        <w:r w:rsidR="00735FC5">
          <w:rPr>
            <w:noProof/>
            <w:webHidden/>
          </w:rPr>
          <w:t>59</w:t>
        </w:r>
        <w:r w:rsidR="00AD3E93">
          <w:rPr>
            <w:noProof/>
            <w:webHidden/>
          </w:rPr>
          <w:fldChar w:fldCharType="end"/>
        </w:r>
      </w:hyperlink>
    </w:p>
    <w:p w14:paraId="2A696E33" w14:textId="77777777" w:rsidR="00AD3E93" w:rsidRPr="00AD3E93" w:rsidRDefault="00AD3E93" w:rsidP="00AD3E93">
      <w:pPr>
        <w:rPr>
          <w:rFonts w:eastAsiaTheme="minorEastAsia"/>
          <w:noProof/>
        </w:rPr>
      </w:pPr>
    </w:p>
    <w:p w14:paraId="6D0A2E50" w14:textId="77777777" w:rsidR="00AD3E93" w:rsidRDefault="00F40793" w:rsidP="00AD3E93">
      <w:pPr>
        <w:pStyle w:val="TM1"/>
        <w:rPr>
          <w:rFonts w:asciiTheme="minorHAnsi" w:eastAsiaTheme="minorEastAsia" w:hAnsiTheme="minorHAnsi"/>
        </w:rPr>
      </w:pPr>
      <w:hyperlink w:anchor="_Toc70702998" w:history="1">
        <w:r w:rsidR="00AD3E93" w:rsidRPr="00E35440">
          <w:rPr>
            <w:rStyle w:val="Lienhypertexte"/>
          </w:rPr>
          <w:t>11.5</w:t>
        </w:r>
        <w:r w:rsidR="00AD3E93">
          <w:rPr>
            <w:rFonts w:asciiTheme="minorHAnsi" w:eastAsiaTheme="minorEastAsia" w:hAnsiTheme="minorHAnsi"/>
          </w:rPr>
          <w:tab/>
        </w:r>
        <w:r w:rsidR="00AD3E93" w:rsidRPr="00E35440">
          <w:rPr>
            <w:rStyle w:val="Lienhypertexte"/>
          </w:rPr>
          <w:t>Floods</w:t>
        </w:r>
        <w:r w:rsidR="00AD3E93">
          <w:rPr>
            <w:webHidden/>
          </w:rPr>
          <w:tab/>
        </w:r>
        <w:r w:rsidR="00AD3E93">
          <w:rPr>
            <w:webHidden/>
          </w:rPr>
          <w:fldChar w:fldCharType="begin"/>
        </w:r>
        <w:r w:rsidR="00AD3E93">
          <w:rPr>
            <w:webHidden/>
          </w:rPr>
          <w:instrText xml:space="preserve"> PAGEREF _Toc70702998 \h </w:instrText>
        </w:r>
        <w:r w:rsidR="00AD3E93">
          <w:rPr>
            <w:webHidden/>
          </w:rPr>
        </w:r>
        <w:r w:rsidR="00AD3E93">
          <w:rPr>
            <w:webHidden/>
          </w:rPr>
          <w:fldChar w:fldCharType="separate"/>
        </w:r>
        <w:r w:rsidR="00735FC5">
          <w:rPr>
            <w:webHidden/>
          </w:rPr>
          <w:t>63</w:t>
        </w:r>
        <w:r w:rsidR="00AD3E93">
          <w:rPr>
            <w:webHidden/>
          </w:rPr>
          <w:fldChar w:fldCharType="end"/>
        </w:r>
      </w:hyperlink>
    </w:p>
    <w:p w14:paraId="3A9FB2D1" w14:textId="77777777" w:rsidR="00AD3E93" w:rsidRDefault="00F40793">
      <w:pPr>
        <w:pStyle w:val="TM2"/>
        <w:tabs>
          <w:tab w:val="left" w:pos="1100"/>
          <w:tab w:val="right" w:leader="dot" w:pos="9621"/>
        </w:tabs>
        <w:rPr>
          <w:rFonts w:asciiTheme="minorHAnsi" w:eastAsiaTheme="minorEastAsia" w:hAnsiTheme="minorHAnsi"/>
          <w:noProof/>
        </w:rPr>
      </w:pPr>
      <w:hyperlink w:anchor="_Toc70702999" w:history="1">
        <w:r w:rsidR="00AD3E93" w:rsidRPr="00E35440">
          <w:rPr>
            <w:rStyle w:val="Lienhypertexte"/>
            <w:rFonts w:eastAsiaTheme="majorEastAsia" w:cs="Times New Roman"/>
            <w:noProof/>
            <w:lang w:val="en-GB"/>
          </w:rPr>
          <w:t>11.5.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echanisms and drivers</w:t>
        </w:r>
        <w:r w:rsidR="00AD3E93">
          <w:rPr>
            <w:noProof/>
            <w:webHidden/>
          </w:rPr>
          <w:tab/>
        </w:r>
        <w:r w:rsidR="00AD3E93">
          <w:rPr>
            <w:noProof/>
            <w:webHidden/>
          </w:rPr>
          <w:fldChar w:fldCharType="begin"/>
        </w:r>
        <w:r w:rsidR="00AD3E93">
          <w:rPr>
            <w:noProof/>
            <w:webHidden/>
          </w:rPr>
          <w:instrText xml:space="preserve"> PAGEREF _Toc70702999 \h </w:instrText>
        </w:r>
        <w:r w:rsidR="00AD3E93">
          <w:rPr>
            <w:noProof/>
            <w:webHidden/>
          </w:rPr>
        </w:r>
        <w:r w:rsidR="00AD3E93">
          <w:rPr>
            <w:noProof/>
            <w:webHidden/>
          </w:rPr>
          <w:fldChar w:fldCharType="separate"/>
        </w:r>
        <w:r w:rsidR="00735FC5">
          <w:rPr>
            <w:noProof/>
            <w:webHidden/>
          </w:rPr>
          <w:t>64</w:t>
        </w:r>
        <w:r w:rsidR="00AD3E93">
          <w:rPr>
            <w:noProof/>
            <w:webHidden/>
          </w:rPr>
          <w:fldChar w:fldCharType="end"/>
        </w:r>
      </w:hyperlink>
    </w:p>
    <w:p w14:paraId="1B9BCA3A" w14:textId="77777777" w:rsidR="00AD3E93" w:rsidRDefault="00F40793">
      <w:pPr>
        <w:pStyle w:val="TM2"/>
        <w:tabs>
          <w:tab w:val="left" w:pos="1100"/>
          <w:tab w:val="right" w:leader="dot" w:pos="9621"/>
        </w:tabs>
        <w:rPr>
          <w:rFonts w:asciiTheme="minorHAnsi" w:eastAsiaTheme="minorEastAsia" w:hAnsiTheme="minorHAnsi"/>
          <w:noProof/>
        </w:rPr>
      </w:pPr>
      <w:hyperlink w:anchor="_Toc70703000" w:history="1">
        <w:r w:rsidR="00AD3E93" w:rsidRPr="00E35440">
          <w:rPr>
            <w:rStyle w:val="Lienhypertexte"/>
            <w:rFonts w:eastAsiaTheme="majorEastAsia" w:cs="Times New Roman"/>
            <w:noProof/>
            <w:lang w:val="en-GB"/>
          </w:rPr>
          <w:t>11.5.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Observed trends</w:t>
        </w:r>
        <w:r w:rsidR="00AD3E93">
          <w:rPr>
            <w:noProof/>
            <w:webHidden/>
          </w:rPr>
          <w:tab/>
        </w:r>
        <w:r w:rsidR="00AD3E93">
          <w:rPr>
            <w:noProof/>
            <w:webHidden/>
          </w:rPr>
          <w:fldChar w:fldCharType="begin"/>
        </w:r>
        <w:r w:rsidR="00AD3E93">
          <w:rPr>
            <w:noProof/>
            <w:webHidden/>
          </w:rPr>
          <w:instrText xml:space="preserve"> PAGEREF _Toc70703000 \h </w:instrText>
        </w:r>
        <w:r w:rsidR="00AD3E93">
          <w:rPr>
            <w:noProof/>
            <w:webHidden/>
          </w:rPr>
        </w:r>
        <w:r w:rsidR="00AD3E93">
          <w:rPr>
            <w:noProof/>
            <w:webHidden/>
          </w:rPr>
          <w:fldChar w:fldCharType="separate"/>
        </w:r>
        <w:r w:rsidR="00735FC5">
          <w:rPr>
            <w:noProof/>
            <w:webHidden/>
          </w:rPr>
          <w:t>65</w:t>
        </w:r>
        <w:r w:rsidR="00AD3E93">
          <w:rPr>
            <w:noProof/>
            <w:webHidden/>
          </w:rPr>
          <w:fldChar w:fldCharType="end"/>
        </w:r>
      </w:hyperlink>
    </w:p>
    <w:p w14:paraId="42A9E5CB" w14:textId="77777777" w:rsidR="00AD3E93" w:rsidRDefault="00F40793">
      <w:pPr>
        <w:pStyle w:val="TM2"/>
        <w:tabs>
          <w:tab w:val="left" w:pos="1100"/>
          <w:tab w:val="right" w:leader="dot" w:pos="9621"/>
        </w:tabs>
        <w:rPr>
          <w:rFonts w:asciiTheme="minorHAnsi" w:eastAsiaTheme="minorEastAsia" w:hAnsiTheme="minorHAnsi"/>
          <w:noProof/>
        </w:rPr>
      </w:pPr>
      <w:hyperlink w:anchor="_Toc70703001" w:history="1">
        <w:r w:rsidR="00AD3E93" w:rsidRPr="00E35440">
          <w:rPr>
            <w:rStyle w:val="Lienhypertexte"/>
            <w:rFonts w:eastAsiaTheme="majorEastAsia" w:cs="Times New Roman"/>
            <w:noProof/>
            <w:lang w:val="en-GB"/>
          </w:rPr>
          <w:t>11.5.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odel evaluation</w:t>
        </w:r>
        <w:r w:rsidR="00AD3E93">
          <w:rPr>
            <w:noProof/>
            <w:webHidden/>
          </w:rPr>
          <w:tab/>
        </w:r>
        <w:r w:rsidR="00AD3E93">
          <w:rPr>
            <w:noProof/>
            <w:webHidden/>
          </w:rPr>
          <w:fldChar w:fldCharType="begin"/>
        </w:r>
        <w:r w:rsidR="00AD3E93">
          <w:rPr>
            <w:noProof/>
            <w:webHidden/>
          </w:rPr>
          <w:instrText xml:space="preserve"> PAGEREF _Toc70703001 \h </w:instrText>
        </w:r>
        <w:r w:rsidR="00AD3E93">
          <w:rPr>
            <w:noProof/>
            <w:webHidden/>
          </w:rPr>
        </w:r>
        <w:r w:rsidR="00AD3E93">
          <w:rPr>
            <w:noProof/>
            <w:webHidden/>
          </w:rPr>
          <w:fldChar w:fldCharType="separate"/>
        </w:r>
        <w:r w:rsidR="00735FC5">
          <w:rPr>
            <w:noProof/>
            <w:webHidden/>
          </w:rPr>
          <w:t>65</w:t>
        </w:r>
        <w:r w:rsidR="00AD3E93">
          <w:rPr>
            <w:noProof/>
            <w:webHidden/>
          </w:rPr>
          <w:fldChar w:fldCharType="end"/>
        </w:r>
      </w:hyperlink>
    </w:p>
    <w:p w14:paraId="0AE1649B" w14:textId="77777777" w:rsidR="00AD3E93" w:rsidRDefault="00F40793">
      <w:pPr>
        <w:pStyle w:val="TM2"/>
        <w:tabs>
          <w:tab w:val="left" w:pos="1100"/>
          <w:tab w:val="right" w:leader="dot" w:pos="9621"/>
        </w:tabs>
        <w:rPr>
          <w:rFonts w:asciiTheme="minorHAnsi" w:eastAsiaTheme="minorEastAsia" w:hAnsiTheme="minorHAnsi"/>
          <w:noProof/>
        </w:rPr>
      </w:pPr>
      <w:hyperlink w:anchor="_Toc70703002" w:history="1">
        <w:r w:rsidR="00AD3E93" w:rsidRPr="00E35440">
          <w:rPr>
            <w:rStyle w:val="Lienhypertexte"/>
            <w:rFonts w:eastAsiaTheme="majorEastAsia" w:cs="Times New Roman"/>
            <w:noProof/>
            <w:lang w:val="en-GB"/>
          </w:rPr>
          <w:t>11.5.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tribution</w:t>
        </w:r>
        <w:r w:rsidR="00AD3E93">
          <w:rPr>
            <w:noProof/>
            <w:webHidden/>
          </w:rPr>
          <w:tab/>
        </w:r>
        <w:r w:rsidR="00AD3E93">
          <w:rPr>
            <w:noProof/>
            <w:webHidden/>
          </w:rPr>
          <w:fldChar w:fldCharType="begin"/>
        </w:r>
        <w:r w:rsidR="00AD3E93">
          <w:rPr>
            <w:noProof/>
            <w:webHidden/>
          </w:rPr>
          <w:instrText xml:space="preserve"> PAGEREF _Toc70703002 \h </w:instrText>
        </w:r>
        <w:r w:rsidR="00AD3E93">
          <w:rPr>
            <w:noProof/>
            <w:webHidden/>
          </w:rPr>
        </w:r>
        <w:r w:rsidR="00AD3E93">
          <w:rPr>
            <w:noProof/>
            <w:webHidden/>
          </w:rPr>
          <w:fldChar w:fldCharType="separate"/>
        </w:r>
        <w:r w:rsidR="00735FC5">
          <w:rPr>
            <w:noProof/>
            <w:webHidden/>
          </w:rPr>
          <w:t>66</w:t>
        </w:r>
        <w:r w:rsidR="00AD3E93">
          <w:rPr>
            <w:noProof/>
            <w:webHidden/>
          </w:rPr>
          <w:fldChar w:fldCharType="end"/>
        </w:r>
      </w:hyperlink>
    </w:p>
    <w:p w14:paraId="03DD4935" w14:textId="77777777" w:rsidR="00AD3E93" w:rsidRDefault="00F40793">
      <w:pPr>
        <w:pStyle w:val="TM2"/>
        <w:tabs>
          <w:tab w:val="left" w:pos="1100"/>
          <w:tab w:val="right" w:leader="dot" w:pos="9621"/>
        </w:tabs>
        <w:rPr>
          <w:rStyle w:val="Lienhypertexte"/>
          <w:rFonts w:eastAsiaTheme="majorEastAsia"/>
          <w:noProof/>
        </w:rPr>
      </w:pPr>
      <w:hyperlink w:anchor="_Toc70703003" w:history="1">
        <w:r w:rsidR="00AD3E93" w:rsidRPr="00E35440">
          <w:rPr>
            <w:rStyle w:val="Lienhypertexte"/>
            <w:rFonts w:eastAsiaTheme="majorEastAsia" w:cs="Times New Roman"/>
            <w:noProof/>
            <w:lang w:val="en-GB"/>
          </w:rPr>
          <w:t>11.5.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Future projections</w:t>
        </w:r>
        <w:r w:rsidR="00AD3E93">
          <w:rPr>
            <w:noProof/>
            <w:webHidden/>
          </w:rPr>
          <w:tab/>
        </w:r>
        <w:r w:rsidR="00AD3E93">
          <w:rPr>
            <w:noProof/>
            <w:webHidden/>
          </w:rPr>
          <w:fldChar w:fldCharType="begin"/>
        </w:r>
        <w:r w:rsidR="00AD3E93">
          <w:rPr>
            <w:noProof/>
            <w:webHidden/>
          </w:rPr>
          <w:instrText xml:space="preserve"> PAGEREF _Toc70703003 \h </w:instrText>
        </w:r>
        <w:r w:rsidR="00AD3E93">
          <w:rPr>
            <w:noProof/>
            <w:webHidden/>
          </w:rPr>
        </w:r>
        <w:r w:rsidR="00AD3E93">
          <w:rPr>
            <w:noProof/>
            <w:webHidden/>
          </w:rPr>
          <w:fldChar w:fldCharType="separate"/>
        </w:r>
        <w:r w:rsidR="00735FC5">
          <w:rPr>
            <w:noProof/>
            <w:webHidden/>
          </w:rPr>
          <w:t>67</w:t>
        </w:r>
        <w:r w:rsidR="00AD3E93">
          <w:rPr>
            <w:noProof/>
            <w:webHidden/>
          </w:rPr>
          <w:fldChar w:fldCharType="end"/>
        </w:r>
      </w:hyperlink>
    </w:p>
    <w:p w14:paraId="65B63059" w14:textId="77777777" w:rsidR="00AD3E93" w:rsidRPr="00AD3E93" w:rsidRDefault="00AD3E93" w:rsidP="00AD3E93">
      <w:pPr>
        <w:rPr>
          <w:rFonts w:eastAsiaTheme="minorEastAsia"/>
          <w:noProof/>
        </w:rPr>
      </w:pPr>
    </w:p>
    <w:p w14:paraId="5B4E20E3" w14:textId="77777777" w:rsidR="00AD3E93" w:rsidRDefault="00F40793" w:rsidP="00AD3E93">
      <w:pPr>
        <w:pStyle w:val="TM1"/>
        <w:rPr>
          <w:rFonts w:asciiTheme="minorHAnsi" w:eastAsiaTheme="minorEastAsia" w:hAnsiTheme="minorHAnsi"/>
        </w:rPr>
      </w:pPr>
      <w:hyperlink w:anchor="_Toc70703004" w:history="1">
        <w:r w:rsidR="00AD3E93" w:rsidRPr="00E35440">
          <w:rPr>
            <w:rStyle w:val="Lienhypertexte"/>
          </w:rPr>
          <w:t>11.6</w:t>
        </w:r>
        <w:r w:rsidR="00AD3E93">
          <w:rPr>
            <w:rFonts w:asciiTheme="minorHAnsi" w:eastAsiaTheme="minorEastAsia" w:hAnsiTheme="minorHAnsi"/>
          </w:rPr>
          <w:tab/>
        </w:r>
        <w:r w:rsidR="00AD3E93" w:rsidRPr="00E35440">
          <w:rPr>
            <w:rStyle w:val="Lienhypertexte"/>
          </w:rPr>
          <w:t>Droughts</w:t>
        </w:r>
        <w:r w:rsidR="00AD3E93">
          <w:rPr>
            <w:webHidden/>
          </w:rPr>
          <w:tab/>
        </w:r>
        <w:r w:rsidR="00AD3E93">
          <w:rPr>
            <w:webHidden/>
          </w:rPr>
          <w:fldChar w:fldCharType="begin"/>
        </w:r>
        <w:r w:rsidR="00AD3E93">
          <w:rPr>
            <w:webHidden/>
          </w:rPr>
          <w:instrText xml:space="preserve"> PAGEREF _Toc70703004 \h </w:instrText>
        </w:r>
        <w:r w:rsidR="00AD3E93">
          <w:rPr>
            <w:webHidden/>
          </w:rPr>
        </w:r>
        <w:r w:rsidR="00AD3E93">
          <w:rPr>
            <w:webHidden/>
          </w:rPr>
          <w:fldChar w:fldCharType="separate"/>
        </w:r>
        <w:r w:rsidR="00735FC5">
          <w:rPr>
            <w:webHidden/>
          </w:rPr>
          <w:t>68</w:t>
        </w:r>
        <w:r w:rsidR="00AD3E93">
          <w:rPr>
            <w:webHidden/>
          </w:rPr>
          <w:fldChar w:fldCharType="end"/>
        </w:r>
      </w:hyperlink>
    </w:p>
    <w:p w14:paraId="5F508BDD" w14:textId="77777777" w:rsidR="00AD3E93" w:rsidRDefault="00F40793">
      <w:pPr>
        <w:pStyle w:val="TM2"/>
        <w:tabs>
          <w:tab w:val="left" w:pos="1100"/>
          <w:tab w:val="right" w:leader="dot" w:pos="9621"/>
        </w:tabs>
        <w:rPr>
          <w:rFonts w:asciiTheme="minorHAnsi" w:eastAsiaTheme="minorEastAsia" w:hAnsiTheme="minorHAnsi"/>
          <w:noProof/>
        </w:rPr>
      </w:pPr>
      <w:hyperlink w:anchor="_Toc70703005" w:history="1">
        <w:r w:rsidR="00AD3E93" w:rsidRPr="00E35440">
          <w:rPr>
            <w:rStyle w:val="Lienhypertexte"/>
            <w:rFonts w:eastAsiaTheme="majorEastAsia" w:cs="Times New Roman"/>
            <w:noProof/>
            <w:lang w:val="en-GB"/>
          </w:rPr>
          <w:t>11.6.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echanisms and drivers</w:t>
        </w:r>
        <w:r w:rsidR="00AD3E93">
          <w:rPr>
            <w:noProof/>
            <w:webHidden/>
          </w:rPr>
          <w:tab/>
        </w:r>
        <w:r w:rsidR="00AD3E93">
          <w:rPr>
            <w:noProof/>
            <w:webHidden/>
          </w:rPr>
          <w:fldChar w:fldCharType="begin"/>
        </w:r>
        <w:r w:rsidR="00AD3E93">
          <w:rPr>
            <w:noProof/>
            <w:webHidden/>
          </w:rPr>
          <w:instrText xml:space="preserve"> PAGEREF _Toc70703005 \h </w:instrText>
        </w:r>
        <w:r w:rsidR="00AD3E93">
          <w:rPr>
            <w:noProof/>
            <w:webHidden/>
          </w:rPr>
        </w:r>
        <w:r w:rsidR="00AD3E93">
          <w:rPr>
            <w:noProof/>
            <w:webHidden/>
          </w:rPr>
          <w:fldChar w:fldCharType="separate"/>
        </w:r>
        <w:r w:rsidR="00735FC5">
          <w:rPr>
            <w:noProof/>
            <w:webHidden/>
          </w:rPr>
          <w:t>68</w:t>
        </w:r>
        <w:r w:rsidR="00AD3E93">
          <w:rPr>
            <w:noProof/>
            <w:webHidden/>
          </w:rPr>
          <w:fldChar w:fldCharType="end"/>
        </w:r>
      </w:hyperlink>
    </w:p>
    <w:p w14:paraId="3012909A" w14:textId="77777777" w:rsidR="00AD3E93" w:rsidRDefault="00F40793">
      <w:pPr>
        <w:pStyle w:val="TM2"/>
        <w:tabs>
          <w:tab w:val="left" w:pos="1320"/>
          <w:tab w:val="right" w:leader="dot" w:pos="9621"/>
        </w:tabs>
        <w:rPr>
          <w:rFonts w:asciiTheme="minorHAnsi" w:eastAsiaTheme="minorEastAsia" w:hAnsiTheme="minorHAnsi"/>
          <w:noProof/>
        </w:rPr>
      </w:pPr>
      <w:hyperlink w:anchor="_Toc70703006" w:history="1">
        <w:r w:rsidR="00AD3E93" w:rsidRPr="00E35440">
          <w:rPr>
            <w:rStyle w:val="Lienhypertexte"/>
            <w:rFonts w:eastAsiaTheme="majorEastAsia" w:cs="Times New Roman"/>
            <w:noProof/>
            <w:lang w:val="en-GB"/>
          </w:rPr>
          <w:t>11.6.1.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ecipitation deficits</w:t>
        </w:r>
        <w:r w:rsidR="00AD3E93">
          <w:rPr>
            <w:noProof/>
            <w:webHidden/>
          </w:rPr>
          <w:tab/>
        </w:r>
        <w:r w:rsidR="00AD3E93">
          <w:rPr>
            <w:noProof/>
            <w:webHidden/>
          </w:rPr>
          <w:fldChar w:fldCharType="begin"/>
        </w:r>
        <w:r w:rsidR="00AD3E93">
          <w:rPr>
            <w:noProof/>
            <w:webHidden/>
          </w:rPr>
          <w:instrText xml:space="preserve"> PAGEREF _Toc70703006 \h </w:instrText>
        </w:r>
        <w:r w:rsidR="00AD3E93">
          <w:rPr>
            <w:noProof/>
            <w:webHidden/>
          </w:rPr>
        </w:r>
        <w:r w:rsidR="00AD3E93">
          <w:rPr>
            <w:noProof/>
            <w:webHidden/>
          </w:rPr>
          <w:fldChar w:fldCharType="separate"/>
        </w:r>
        <w:r w:rsidR="00735FC5">
          <w:rPr>
            <w:noProof/>
            <w:webHidden/>
          </w:rPr>
          <w:t>69</w:t>
        </w:r>
        <w:r w:rsidR="00AD3E93">
          <w:rPr>
            <w:noProof/>
            <w:webHidden/>
          </w:rPr>
          <w:fldChar w:fldCharType="end"/>
        </w:r>
      </w:hyperlink>
    </w:p>
    <w:p w14:paraId="53422C53" w14:textId="77777777" w:rsidR="00AD3E93" w:rsidRDefault="00F40793">
      <w:pPr>
        <w:pStyle w:val="TM2"/>
        <w:tabs>
          <w:tab w:val="left" w:pos="1320"/>
          <w:tab w:val="right" w:leader="dot" w:pos="9621"/>
        </w:tabs>
        <w:rPr>
          <w:rFonts w:asciiTheme="minorHAnsi" w:eastAsiaTheme="minorEastAsia" w:hAnsiTheme="minorHAnsi"/>
          <w:noProof/>
        </w:rPr>
      </w:pPr>
      <w:hyperlink w:anchor="_Toc70703007" w:history="1">
        <w:r w:rsidR="00AD3E93" w:rsidRPr="00E35440">
          <w:rPr>
            <w:rStyle w:val="Lienhypertexte"/>
            <w:rFonts w:eastAsiaTheme="majorEastAsia" w:cs="Times New Roman"/>
            <w:noProof/>
            <w:lang w:val="en-GB"/>
          </w:rPr>
          <w:t>11.6.1.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mospheric evaporative demand</w:t>
        </w:r>
        <w:r w:rsidR="00AD3E93">
          <w:rPr>
            <w:noProof/>
            <w:webHidden/>
          </w:rPr>
          <w:tab/>
        </w:r>
        <w:r w:rsidR="00AD3E93">
          <w:rPr>
            <w:noProof/>
            <w:webHidden/>
          </w:rPr>
          <w:fldChar w:fldCharType="begin"/>
        </w:r>
        <w:r w:rsidR="00AD3E93">
          <w:rPr>
            <w:noProof/>
            <w:webHidden/>
          </w:rPr>
          <w:instrText xml:space="preserve"> PAGEREF _Toc70703007 \h </w:instrText>
        </w:r>
        <w:r w:rsidR="00AD3E93">
          <w:rPr>
            <w:noProof/>
            <w:webHidden/>
          </w:rPr>
        </w:r>
        <w:r w:rsidR="00AD3E93">
          <w:rPr>
            <w:noProof/>
            <w:webHidden/>
          </w:rPr>
          <w:fldChar w:fldCharType="separate"/>
        </w:r>
        <w:r w:rsidR="00735FC5">
          <w:rPr>
            <w:noProof/>
            <w:webHidden/>
          </w:rPr>
          <w:t>69</w:t>
        </w:r>
        <w:r w:rsidR="00AD3E93">
          <w:rPr>
            <w:noProof/>
            <w:webHidden/>
          </w:rPr>
          <w:fldChar w:fldCharType="end"/>
        </w:r>
      </w:hyperlink>
    </w:p>
    <w:p w14:paraId="2CAB57D3" w14:textId="77777777" w:rsidR="00AD3E93" w:rsidRDefault="00F40793">
      <w:pPr>
        <w:pStyle w:val="TM2"/>
        <w:tabs>
          <w:tab w:val="left" w:pos="1320"/>
          <w:tab w:val="right" w:leader="dot" w:pos="9621"/>
        </w:tabs>
        <w:rPr>
          <w:rFonts w:asciiTheme="minorHAnsi" w:eastAsiaTheme="minorEastAsia" w:hAnsiTheme="minorHAnsi"/>
          <w:noProof/>
        </w:rPr>
      </w:pPr>
      <w:hyperlink w:anchor="_Toc70703008" w:history="1">
        <w:r w:rsidR="00AD3E93" w:rsidRPr="00E35440">
          <w:rPr>
            <w:rStyle w:val="Lienhypertexte"/>
            <w:rFonts w:eastAsiaTheme="majorEastAsia" w:cs="Times New Roman"/>
            <w:noProof/>
            <w:lang w:val="en-GB"/>
          </w:rPr>
          <w:t>11.6.1.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oil moisture deficits</w:t>
        </w:r>
        <w:r w:rsidR="00AD3E93">
          <w:rPr>
            <w:noProof/>
            <w:webHidden/>
          </w:rPr>
          <w:tab/>
        </w:r>
        <w:r w:rsidR="00AD3E93">
          <w:rPr>
            <w:noProof/>
            <w:webHidden/>
          </w:rPr>
          <w:fldChar w:fldCharType="begin"/>
        </w:r>
        <w:r w:rsidR="00AD3E93">
          <w:rPr>
            <w:noProof/>
            <w:webHidden/>
          </w:rPr>
          <w:instrText xml:space="preserve"> PAGEREF _Toc70703008 \h </w:instrText>
        </w:r>
        <w:r w:rsidR="00AD3E93">
          <w:rPr>
            <w:noProof/>
            <w:webHidden/>
          </w:rPr>
        </w:r>
        <w:r w:rsidR="00AD3E93">
          <w:rPr>
            <w:noProof/>
            <w:webHidden/>
          </w:rPr>
          <w:fldChar w:fldCharType="separate"/>
        </w:r>
        <w:r w:rsidR="00735FC5">
          <w:rPr>
            <w:noProof/>
            <w:webHidden/>
          </w:rPr>
          <w:t>70</w:t>
        </w:r>
        <w:r w:rsidR="00AD3E93">
          <w:rPr>
            <w:noProof/>
            <w:webHidden/>
          </w:rPr>
          <w:fldChar w:fldCharType="end"/>
        </w:r>
      </w:hyperlink>
    </w:p>
    <w:p w14:paraId="4455142A" w14:textId="77777777" w:rsidR="00AD3E93" w:rsidRDefault="00F40793">
      <w:pPr>
        <w:pStyle w:val="TM2"/>
        <w:tabs>
          <w:tab w:val="left" w:pos="1320"/>
          <w:tab w:val="right" w:leader="dot" w:pos="9621"/>
        </w:tabs>
        <w:rPr>
          <w:rFonts w:asciiTheme="minorHAnsi" w:eastAsiaTheme="minorEastAsia" w:hAnsiTheme="minorHAnsi"/>
          <w:noProof/>
        </w:rPr>
      </w:pPr>
      <w:hyperlink w:anchor="_Toc70703009" w:history="1">
        <w:r w:rsidR="00AD3E93" w:rsidRPr="00E35440">
          <w:rPr>
            <w:rStyle w:val="Lienhypertexte"/>
            <w:rFonts w:eastAsiaTheme="majorEastAsia" w:cs="Times New Roman"/>
            <w:noProof/>
            <w:lang w:val="en-GB"/>
          </w:rPr>
          <w:t>11.6.1.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Hydrological deficits</w:t>
        </w:r>
        <w:r w:rsidR="00AD3E93">
          <w:rPr>
            <w:noProof/>
            <w:webHidden/>
          </w:rPr>
          <w:tab/>
        </w:r>
        <w:r w:rsidR="00AD3E93">
          <w:rPr>
            <w:noProof/>
            <w:webHidden/>
          </w:rPr>
          <w:fldChar w:fldCharType="begin"/>
        </w:r>
        <w:r w:rsidR="00AD3E93">
          <w:rPr>
            <w:noProof/>
            <w:webHidden/>
          </w:rPr>
          <w:instrText xml:space="preserve"> PAGEREF _Toc70703009 \h </w:instrText>
        </w:r>
        <w:r w:rsidR="00AD3E93">
          <w:rPr>
            <w:noProof/>
            <w:webHidden/>
          </w:rPr>
        </w:r>
        <w:r w:rsidR="00AD3E93">
          <w:rPr>
            <w:noProof/>
            <w:webHidden/>
          </w:rPr>
          <w:fldChar w:fldCharType="separate"/>
        </w:r>
        <w:r w:rsidR="00735FC5">
          <w:rPr>
            <w:noProof/>
            <w:webHidden/>
          </w:rPr>
          <w:t>71</w:t>
        </w:r>
        <w:r w:rsidR="00AD3E93">
          <w:rPr>
            <w:noProof/>
            <w:webHidden/>
          </w:rPr>
          <w:fldChar w:fldCharType="end"/>
        </w:r>
      </w:hyperlink>
    </w:p>
    <w:p w14:paraId="0EF37949" w14:textId="77777777" w:rsidR="00AD3E93" w:rsidRDefault="00F40793">
      <w:pPr>
        <w:pStyle w:val="TM2"/>
        <w:tabs>
          <w:tab w:val="left" w:pos="1320"/>
          <w:tab w:val="right" w:leader="dot" w:pos="9621"/>
        </w:tabs>
        <w:rPr>
          <w:rFonts w:asciiTheme="minorHAnsi" w:eastAsiaTheme="minorEastAsia" w:hAnsiTheme="minorHAnsi"/>
          <w:noProof/>
        </w:rPr>
      </w:pPr>
      <w:hyperlink w:anchor="_Toc70703010" w:history="1">
        <w:r w:rsidR="00AD3E93" w:rsidRPr="00E35440">
          <w:rPr>
            <w:rStyle w:val="Lienhypertexte"/>
            <w:rFonts w:eastAsiaTheme="majorEastAsia" w:cs="Times New Roman"/>
            <w:noProof/>
            <w:lang w:val="en-GB"/>
          </w:rPr>
          <w:t>11.6.1.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mospheric-based drought indices</w:t>
        </w:r>
        <w:r w:rsidR="00AD3E93">
          <w:rPr>
            <w:noProof/>
            <w:webHidden/>
          </w:rPr>
          <w:tab/>
        </w:r>
        <w:r w:rsidR="00AD3E93">
          <w:rPr>
            <w:noProof/>
            <w:webHidden/>
          </w:rPr>
          <w:fldChar w:fldCharType="begin"/>
        </w:r>
        <w:r w:rsidR="00AD3E93">
          <w:rPr>
            <w:noProof/>
            <w:webHidden/>
          </w:rPr>
          <w:instrText xml:space="preserve"> PAGEREF _Toc70703010 \h </w:instrText>
        </w:r>
        <w:r w:rsidR="00AD3E93">
          <w:rPr>
            <w:noProof/>
            <w:webHidden/>
          </w:rPr>
        </w:r>
        <w:r w:rsidR="00AD3E93">
          <w:rPr>
            <w:noProof/>
            <w:webHidden/>
          </w:rPr>
          <w:fldChar w:fldCharType="separate"/>
        </w:r>
        <w:r w:rsidR="00735FC5">
          <w:rPr>
            <w:noProof/>
            <w:webHidden/>
          </w:rPr>
          <w:t>71</w:t>
        </w:r>
        <w:r w:rsidR="00AD3E93">
          <w:rPr>
            <w:noProof/>
            <w:webHidden/>
          </w:rPr>
          <w:fldChar w:fldCharType="end"/>
        </w:r>
      </w:hyperlink>
    </w:p>
    <w:p w14:paraId="2D8099D2" w14:textId="77777777" w:rsidR="00AD3E93" w:rsidRDefault="00F40793">
      <w:pPr>
        <w:pStyle w:val="TM2"/>
        <w:tabs>
          <w:tab w:val="left" w:pos="1320"/>
          <w:tab w:val="right" w:leader="dot" w:pos="9621"/>
        </w:tabs>
        <w:rPr>
          <w:rFonts w:asciiTheme="minorHAnsi" w:eastAsiaTheme="minorEastAsia" w:hAnsiTheme="minorHAnsi"/>
          <w:noProof/>
        </w:rPr>
      </w:pPr>
      <w:hyperlink w:anchor="_Toc70703011" w:history="1">
        <w:r w:rsidR="00AD3E93" w:rsidRPr="00E35440">
          <w:rPr>
            <w:rStyle w:val="Lienhypertexte"/>
            <w:rFonts w:eastAsiaTheme="majorEastAsia" w:cs="Times New Roman"/>
            <w:noProof/>
            <w:lang w:val="en-GB"/>
          </w:rPr>
          <w:t>11.6.1.6</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Relation of assessed variables and metrics for changes in different drought types</w:t>
        </w:r>
        <w:r w:rsidR="00AD3E93">
          <w:rPr>
            <w:noProof/>
            <w:webHidden/>
          </w:rPr>
          <w:tab/>
        </w:r>
        <w:r w:rsidR="00AD3E93">
          <w:rPr>
            <w:noProof/>
            <w:webHidden/>
          </w:rPr>
          <w:fldChar w:fldCharType="begin"/>
        </w:r>
        <w:r w:rsidR="00AD3E93">
          <w:rPr>
            <w:noProof/>
            <w:webHidden/>
          </w:rPr>
          <w:instrText xml:space="preserve"> PAGEREF _Toc70703011 \h </w:instrText>
        </w:r>
        <w:r w:rsidR="00AD3E93">
          <w:rPr>
            <w:noProof/>
            <w:webHidden/>
          </w:rPr>
        </w:r>
        <w:r w:rsidR="00AD3E93">
          <w:rPr>
            <w:noProof/>
            <w:webHidden/>
          </w:rPr>
          <w:fldChar w:fldCharType="separate"/>
        </w:r>
        <w:r w:rsidR="00735FC5">
          <w:rPr>
            <w:noProof/>
            <w:webHidden/>
          </w:rPr>
          <w:t>71</w:t>
        </w:r>
        <w:r w:rsidR="00AD3E93">
          <w:rPr>
            <w:noProof/>
            <w:webHidden/>
          </w:rPr>
          <w:fldChar w:fldCharType="end"/>
        </w:r>
      </w:hyperlink>
    </w:p>
    <w:p w14:paraId="3999DEE3" w14:textId="77777777" w:rsidR="00AD3E93" w:rsidRDefault="00F40793">
      <w:pPr>
        <w:pStyle w:val="TM2"/>
        <w:tabs>
          <w:tab w:val="left" w:pos="1100"/>
          <w:tab w:val="right" w:leader="dot" w:pos="9621"/>
        </w:tabs>
        <w:rPr>
          <w:rFonts w:asciiTheme="minorHAnsi" w:eastAsiaTheme="minorEastAsia" w:hAnsiTheme="minorHAnsi"/>
          <w:noProof/>
        </w:rPr>
      </w:pPr>
      <w:hyperlink w:anchor="_Toc70703012" w:history="1">
        <w:r w:rsidR="00AD3E93" w:rsidRPr="00E35440">
          <w:rPr>
            <w:rStyle w:val="Lienhypertexte"/>
            <w:rFonts w:eastAsiaTheme="majorEastAsia" w:cs="Times New Roman"/>
            <w:noProof/>
            <w:lang w:val="en-GB"/>
          </w:rPr>
          <w:t>11.6.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Observed trends</w:t>
        </w:r>
        <w:r w:rsidR="00AD3E93">
          <w:rPr>
            <w:noProof/>
            <w:webHidden/>
          </w:rPr>
          <w:tab/>
        </w:r>
        <w:r w:rsidR="00AD3E93">
          <w:rPr>
            <w:noProof/>
            <w:webHidden/>
          </w:rPr>
          <w:fldChar w:fldCharType="begin"/>
        </w:r>
        <w:r w:rsidR="00AD3E93">
          <w:rPr>
            <w:noProof/>
            <w:webHidden/>
          </w:rPr>
          <w:instrText xml:space="preserve"> PAGEREF _Toc70703012 \h </w:instrText>
        </w:r>
        <w:r w:rsidR="00AD3E93">
          <w:rPr>
            <w:noProof/>
            <w:webHidden/>
          </w:rPr>
        </w:r>
        <w:r w:rsidR="00AD3E93">
          <w:rPr>
            <w:noProof/>
            <w:webHidden/>
          </w:rPr>
          <w:fldChar w:fldCharType="separate"/>
        </w:r>
        <w:r w:rsidR="00735FC5">
          <w:rPr>
            <w:noProof/>
            <w:webHidden/>
          </w:rPr>
          <w:t>72</w:t>
        </w:r>
        <w:r w:rsidR="00AD3E93">
          <w:rPr>
            <w:noProof/>
            <w:webHidden/>
          </w:rPr>
          <w:fldChar w:fldCharType="end"/>
        </w:r>
      </w:hyperlink>
    </w:p>
    <w:p w14:paraId="5F087CE2" w14:textId="77777777" w:rsidR="00AD3E93" w:rsidRDefault="00F40793">
      <w:pPr>
        <w:pStyle w:val="TM2"/>
        <w:tabs>
          <w:tab w:val="left" w:pos="1320"/>
          <w:tab w:val="right" w:leader="dot" w:pos="9621"/>
        </w:tabs>
        <w:rPr>
          <w:rFonts w:asciiTheme="minorHAnsi" w:eastAsiaTheme="minorEastAsia" w:hAnsiTheme="minorHAnsi"/>
          <w:noProof/>
        </w:rPr>
      </w:pPr>
      <w:hyperlink w:anchor="_Toc70703013" w:history="1">
        <w:r w:rsidR="00AD3E93" w:rsidRPr="00E35440">
          <w:rPr>
            <w:rStyle w:val="Lienhypertexte"/>
            <w:rFonts w:eastAsiaTheme="majorEastAsia" w:cs="Times New Roman"/>
            <w:noProof/>
            <w:lang w:val="en-GB"/>
          </w:rPr>
          <w:t>11.6.2.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ecipitation deficits</w:t>
        </w:r>
        <w:r w:rsidR="00AD3E93">
          <w:rPr>
            <w:noProof/>
            <w:webHidden/>
          </w:rPr>
          <w:tab/>
        </w:r>
        <w:r w:rsidR="00AD3E93">
          <w:rPr>
            <w:noProof/>
            <w:webHidden/>
          </w:rPr>
          <w:fldChar w:fldCharType="begin"/>
        </w:r>
        <w:r w:rsidR="00AD3E93">
          <w:rPr>
            <w:noProof/>
            <w:webHidden/>
          </w:rPr>
          <w:instrText xml:space="preserve"> PAGEREF _Toc70703013 \h </w:instrText>
        </w:r>
        <w:r w:rsidR="00AD3E93">
          <w:rPr>
            <w:noProof/>
            <w:webHidden/>
          </w:rPr>
        </w:r>
        <w:r w:rsidR="00AD3E93">
          <w:rPr>
            <w:noProof/>
            <w:webHidden/>
          </w:rPr>
          <w:fldChar w:fldCharType="separate"/>
        </w:r>
        <w:r w:rsidR="00735FC5">
          <w:rPr>
            <w:noProof/>
            <w:webHidden/>
          </w:rPr>
          <w:t>72</w:t>
        </w:r>
        <w:r w:rsidR="00AD3E93">
          <w:rPr>
            <w:noProof/>
            <w:webHidden/>
          </w:rPr>
          <w:fldChar w:fldCharType="end"/>
        </w:r>
      </w:hyperlink>
    </w:p>
    <w:p w14:paraId="63ABE2CF" w14:textId="77777777" w:rsidR="00AD3E93" w:rsidRDefault="00F40793">
      <w:pPr>
        <w:pStyle w:val="TM2"/>
        <w:tabs>
          <w:tab w:val="left" w:pos="1320"/>
          <w:tab w:val="right" w:leader="dot" w:pos="9621"/>
        </w:tabs>
        <w:rPr>
          <w:rFonts w:asciiTheme="minorHAnsi" w:eastAsiaTheme="minorEastAsia" w:hAnsiTheme="minorHAnsi"/>
          <w:noProof/>
        </w:rPr>
      </w:pPr>
      <w:hyperlink w:anchor="_Toc70703014" w:history="1">
        <w:r w:rsidR="00AD3E93" w:rsidRPr="00E35440">
          <w:rPr>
            <w:rStyle w:val="Lienhypertexte"/>
            <w:rFonts w:eastAsiaTheme="majorEastAsia" w:cs="Times New Roman"/>
            <w:noProof/>
            <w:lang w:val="en-GB"/>
          </w:rPr>
          <w:t>11.6.2.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mospheric evaporative demand</w:t>
        </w:r>
        <w:r w:rsidR="00AD3E93">
          <w:rPr>
            <w:noProof/>
            <w:webHidden/>
          </w:rPr>
          <w:tab/>
        </w:r>
        <w:r w:rsidR="00AD3E93">
          <w:rPr>
            <w:noProof/>
            <w:webHidden/>
          </w:rPr>
          <w:fldChar w:fldCharType="begin"/>
        </w:r>
        <w:r w:rsidR="00AD3E93">
          <w:rPr>
            <w:noProof/>
            <w:webHidden/>
          </w:rPr>
          <w:instrText xml:space="preserve"> PAGEREF _Toc70703014 \h </w:instrText>
        </w:r>
        <w:r w:rsidR="00AD3E93">
          <w:rPr>
            <w:noProof/>
            <w:webHidden/>
          </w:rPr>
        </w:r>
        <w:r w:rsidR="00AD3E93">
          <w:rPr>
            <w:noProof/>
            <w:webHidden/>
          </w:rPr>
          <w:fldChar w:fldCharType="separate"/>
        </w:r>
        <w:r w:rsidR="00735FC5">
          <w:rPr>
            <w:noProof/>
            <w:webHidden/>
          </w:rPr>
          <w:t>72</w:t>
        </w:r>
        <w:r w:rsidR="00AD3E93">
          <w:rPr>
            <w:noProof/>
            <w:webHidden/>
          </w:rPr>
          <w:fldChar w:fldCharType="end"/>
        </w:r>
      </w:hyperlink>
    </w:p>
    <w:p w14:paraId="542910F1" w14:textId="77777777" w:rsidR="00AD3E93" w:rsidRDefault="00F40793">
      <w:pPr>
        <w:pStyle w:val="TM2"/>
        <w:tabs>
          <w:tab w:val="left" w:pos="1320"/>
          <w:tab w:val="right" w:leader="dot" w:pos="9621"/>
        </w:tabs>
        <w:rPr>
          <w:rFonts w:asciiTheme="minorHAnsi" w:eastAsiaTheme="minorEastAsia" w:hAnsiTheme="minorHAnsi"/>
          <w:noProof/>
        </w:rPr>
      </w:pPr>
      <w:hyperlink w:anchor="_Toc70703015" w:history="1">
        <w:r w:rsidR="00AD3E93" w:rsidRPr="00E35440">
          <w:rPr>
            <w:rStyle w:val="Lienhypertexte"/>
            <w:rFonts w:eastAsiaTheme="majorEastAsia" w:cs="Times New Roman"/>
            <w:noProof/>
            <w:lang w:val="en-GB"/>
          </w:rPr>
          <w:t>11.6.2.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oil moisture deficits</w:t>
        </w:r>
        <w:r w:rsidR="00AD3E93">
          <w:rPr>
            <w:noProof/>
            <w:webHidden/>
          </w:rPr>
          <w:tab/>
        </w:r>
        <w:r w:rsidR="00AD3E93">
          <w:rPr>
            <w:noProof/>
            <w:webHidden/>
          </w:rPr>
          <w:fldChar w:fldCharType="begin"/>
        </w:r>
        <w:r w:rsidR="00AD3E93">
          <w:rPr>
            <w:noProof/>
            <w:webHidden/>
          </w:rPr>
          <w:instrText xml:space="preserve"> PAGEREF _Toc70703015 \h </w:instrText>
        </w:r>
        <w:r w:rsidR="00AD3E93">
          <w:rPr>
            <w:noProof/>
            <w:webHidden/>
          </w:rPr>
        </w:r>
        <w:r w:rsidR="00AD3E93">
          <w:rPr>
            <w:noProof/>
            <w:webHidden/>
          </w:rPr>
          <w:fldChar w:fldCharType="separate"/>
        </w:r>
        <w:r w:rsidR="00735FC5">
          <w:rPr>
            <w:noProof/>
            <w:webHidden/>
          </w:rPr>
          <w:t>73</w:t>
        </w:r>
        <w:r w:rsidR="00AD3E93">
          <w:rPr>
            <w:noProof/>
            <w:webHidden/>
          </w:rPr>
          <w:fldChar w:fldCharType="end"/>
        </w:r>
      </w:hyperlink>
    </w:p>
    <w:p w14:paraId="467BBD0D" w14:textId="77777777" w:rsidR="00AD3E93" w:rsidRDefault="00F40793">
      <w:pPr>
        <w:pStyle w:val="TM2"/>
        <w:tabs>
          <w:tab w:val="left" w:pos="1320"/>
          <w:tab w:val="right" w:leader="dot" w:pos="9621"/>
        </w:tabs>
        <w:rPr>
          <w:rFonts w:asciiTheme="minorHAnsi" w:eastAsiaTheme="minorEastAsia" w:hAnsiTheme="minorHAnsi"/>
          <w:noProof/>
        </w:rPr>
      </w:pPr>
      <w:hyperlink w:anchor="_Toc70703016" w:history="1">
        <w:r w:rsidR="00AD3E93" w:rsidRPr="00E35440">
          <w:rPr>
            <w:rStyle w:val="Lienhypertexte"/>
            <w:rFonts w:eastAsiaTheme="majorEastAsia" w:cs="Times New Roman"/>
            <w:noProof/>
            <w:lang w:val="en-GB"/>
          </w:rPr>
          <w:t>11.6.2.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Hydrological deficits</w:t>
        </w:r>
        <w:r w:rsidR="00AD3E93">
          <w:rPr>
            <w:noProof/>
            <w:webHidden/>
          </w:rPr>
          <w:tab/>
        </w:r>
        <w:r w:rsidR="00AD3E93">
          <w:rPr>
            <w:noProof/>
            <w:webHidden/>
          </w:rPr>
          <w:fldChar w:fldCharType="begin"/>
        </w:r>
        <w:r w:rsidR="00AD3E93">
          <w:rPr>
            <w:noProof/>
            <w:webHidden/>
          </w:rPr>
          <w:instrText xml:space="preserve"> PAGEREF _Toc70703016 \h </w:instrText>
        </w:r>
        <w:r w:rsidR="00AD3E93">
          <w:rPr>
            <w:noProof/>
            <w:webHidden/>
          </w:rPr>
        </w:r>
        <w:r w:rsidR="00AD3E93">
          <w:rPr>
            <w:noProof/>
            <w:webHidden/>
          </w:rPr>
          <w:fldChar w:fldCharType="separate"/>
        </w:r>
        <w:r w:rsidR="00735FC5">
          <w:rPr>
            <w:noProof/>
            <w:webHidden/>
          </w:rPr>
          <w:t>74</w:t>
        </w:r>
        <w:r w:rsidR="00AD3E93">
          <w:rPr>
            <w:noProof/>
            <w:webHidden/>
          </w:rPr>
          <w:fldChar w:fldCharType="end"/>
        </w:r>
      </w:hyperlink>
    </w:p>
    <w:p w14:paraId="14106ADA" w14:textId="77777777" w:rsidR="00AD3E93" w:rsidRDefault="00F40793">
      <w:pPr>
        <w:pStyle w:val="TM2"/>
        <w:tabs>
          <w:tab w:val="left" w:pos="1320"/>
          <w:tab w:val="right" w:leader="dot" w:pos="9621"/>
        </w:tabs>
        <w:rPr>
          <w:rFonts w:asciiTheme="minorHAnsi" w:eastAsiaTheme="minorEastAsia" w:hAnsiTheme="minorHAnsi"/>
          <w:noProof/>
        </w:rPr>
      </w:pPr>
      <w:hyperlink w:anchor="_Toc70703017" w:history="1">
        <w:r w:rsidR="00AD3E93" w:rsidRPr="00E35440">
          <w:rPr>
            <w:rStyle w:val="Lienhypertexte"/>
            <w:rFonts w:eastAsiaTheme="majorEastAsia" w:cs="Times New Roman"/>
            <w:noProof/>
            <w:lang w:val="en-GB"/>
          </w:rPr>
          <w:t>11.6.2.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mospheric-based drought indices</w:t>
        </w:r>
        <w:r w:rsidR="00AD3E93">
          <w:rPr>
            <w:noProof/>
            <w:webHidden/>
          </w:rPr>
          <w:tab/>
        </w:r>
        <w:r w:rsidR="00AD3E93">
          <w:rPr>
            <w:noProof/>
            <w:webHidden/>
          </w:rPr>
          <w:fldChar w:fldCharType="begin"/>
        </w:r>
        <w:r w:rsidR="00AD3E93">
          <w:rPr>
            <w:noProof/>
            <w:webHidden/>
          </w:rPr>
          <w:instrText xml:space="preserve"> PAGEREF _Toc70703017 \h </w:instrText>
        </w:r>
        <w:r w:rsidR="00AD3E93">
          <w:rPr>
            <w:noProof/>
            <w:webHidden/>
          </w:rPr>
        </w:r>
        <w:r w:rsidR="00AD3E93">
          <w:rPr>
            <w:noProof/>
            <w:webHidden/>
          </w:rPr>
          <w:fldChar w:fldCharType="separate"/>
        </w:r>
        <w:r w:rsidR="00735FC5">
          <w:rPr>
            <w:noProof/>
            <w:webHidden/>
          </w:rPr>
          <w:t>74</w:t>
        </w:r>
        <w:r w:rsidR="00AD3E93">
          <w:rPr>
            <w:noProof/>
            <w:webHidden/>
          </w:rPr>
          <w:fldChar w:fldCharType="end"/>
        </w:r>
      </w:hyperlink>
    </w:p>
    <w:p w14:paraId="54DFD97A" w14:textId="77777777" w:rsidR="00AD3E93" w:rsidRDefault="00F40793">
      <w:pPr>
        <w:pStyle w:val="TM2"/>
        <w:tabs>
          <w:tab w:val="left" w:pos="1320"/>
          <w:tab w:val="right" w:leader="dot" w:pos="9621"/>
        </w:tabs>
        <w:rPr>
          <w:rFonts w:asciiTheme="minorHAnsi" w:eastAsiaTheme="minorEastAsia" w:hAnsiTheme="minorHAnsi"/>
          <w:noProof/>
        </w:rPr>
      </w:pPr>
      <w:hyperlink w:anchor="_Toc70703018" w:history="1">
        <w:r w:rsidR="00AD3E93" w:rsidRPr="00E35440">
          <w:rPr>
            <w:rStyle w:val="Lienhypertexte"/>
            <w:rFonts w:eastAsiaTheme="majorEastAsia" w:cs="Times New Roman"/>
            <w:noProof/>
            <w:lang w:val="en-GB"/>
          </w:rPr>
          <w:t>11.6.2.6</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ynthesis for different drought types</w:t>
        </w:r>
        <w:r w:rsidR="00AD3E93">
          <w:rPr>
            <w:noProof/>
            <w:webHidden/>
          </w:rPr>
          <w:tab/>
        </w:r>
        <w:r w:rsidR="00AD3E93">
          <w:rPr>
            <w:noProof/>
            <w:webHidden/>
          </w:rPr>
          <w:fldChar w:fldCharType="begin"/>
        </w:r>
        <w:r w:rsidR="00AD3E93">
          <w:rPr>
            <w:noProof/>
            <w:webHidden/>
          </w:rPr>
          <w:instrText xml:space="preserve"> PAGEREF _Toc70703018 \h </w:instrText>
        </w:r>
        <w:r w:rsidR="00AD3E93">
          <w:rPr>
            <w:noProof/>
            <w:webHidden/>
          </w:rPr>
        </w:r>
        <w:r w:rsidR="00AD3E93">
          <w:rPr>
            <w:noProof/>
            <w:webHidden/>
          </w:rPr>
          <w:fldChar w:fldCharType="separate"/>
        </w:r>
        <w:r w:rsidR="00735FC5">
          <w:rPr>
            <w:noProof/>
            <w:webHidden/>
          </w:rPr>
          <w:t>75</w:t>
        </w:r>
        <w:r w:rsidR="00AD3E93">
          <w:rPr>
            <w:noProof/>
            <w:webHidden/>
          </w:rPr>
          <w:fldChar w:fldCharType="end"/>
        </w:r>
      </w:hyperlink>
    </w:p>
    <w:p w14:paraId="2AA70493" w14:textId="77777777" w:rsidR="00AD3E93" w:rsidRDefault="00F40793">
      <w:pPr>
        <w:pStyle w:val="TM2"/>
        <w:tabs>
          <w:tab w:val="left" w:pos="1100"/>
          <w:tab w:val="right" w:leader="dot" w:pos="9621"/>
        </w:tabs>
        <w:rPr>
          <w:rFonts w:asciiTheme="minorHAnsi" w:eastAsiaTheme="minorEastAsia" w:hAnsiTheme="minorHAnsi"/>
          <w:noProof/>
        </w:rPr>
      </w:pPr>
      <w:hyperlink w:anchor="_Toc70703019" w:history="1">
        <w:r w:rsidR="00AD3E93" w:rsidRPr="00E35440">
          <w:rPr>
            <w:rStyle w:val="Lienhypertexte"/>
            <w:rFonts w:eastAsiaTheme="majorEastAsia" w:cs="Times New Roman"/>
            <w:noProof/>
            <w:lang w:val="en-GB"/>
          </w:rPr>
          <w:t>11.6.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odel evaluation</w:t>
        </w:r>
        <w:r w:rsidR="00AD3E93">
          <w:rPr>
            <w:noProof/>
            <w:webHidden/>
          </w:rPr>
          <w:tab/>
        </w:r>
        <w:r w:rsidR="00AD3E93">
          <w:rPr>
            <w:noProof/>
            <w:webHidden/>
          </w:rPr>
          <w:fldChar w:fldCharType="begin"/>
        </w:r>
        <w:r w:rsidR="00AD3E93">
          <w:rPr>
            <w:noProof/>
            <w:webHidden/>
          </w:rPr>
          <w:instrText xml:space="preserve"> PAGEREF _Toc70703019 \h </w:instrText>
        </w:r>
        <w:r w:rsidR="00AD3E93">
          <w:rPr>
            <w:noProof/>
            <w:webHidden/>
          </w:rPr>
        </w:r>
        <w:r w:rsidR="00AD3E93">
          <w:rPr>
            <w:noProof/>
            <w:webHidden/>
          </w:rPr>
          <w:fldChar w:fldCharType="separate"/>
        </w:r>
        <w:r w:rsidR="00735FC5">
          <w:rPr>
            <w:noProof/>
            <w:webHidden/>
          </w:rPr>
          <w:t>75</w:t>
        </w:r>
        <w:r w:rsidR="00AD3E93">
          <w:rPr>
            <w:noProof/>
            <w:webHidden/>
          </w:rPr>
          <w:fldChar w:fldCharType="end"/>
        </w:r>
      </w:hyperlink>
    </w:p>
    <w:p w14:paraId="64673A6A" w14:textId="77777777" w:rsidR="00AD3E93" w:rsidRDefault="00F40793">
      <w:pPr>
        <w:pStyle w:val="TM2"/>
        <w:tabs>
          <w:tab w:val="left" w:pos="1320"/>
          <w:tab w:val="right" w:leader="dot" w:pos="9621"/>
        </w:tabs>
        <w:rPr>
          <w:rFonts w:asciiTheme="minorHAnsi" w:eastAsiaTheme="minorEastAsia" w:hAnsiTheme="minorHAnsi"/>
          <w:noProof/>
        </w:rPr>
      </w:pPr>
      <w:hyperlink w:anchor="_Toc70703020" w:history="1">
        <w:r w:rsidR="00AD3E93" w:rsidRPr="00E35440">
          <w:rPr>
            <w:rStyle w:val="Lienhypertexte"/>
            <w:rFonts w:eastAsiaTheme="majorEastAsia" w:cs="Times New Roman"/>
            <w:noProof/>
            <w:lang w:val="en-GB"/>
          </w:rPr>
          <w:t>11.6.3.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ecipitation deficits</w:t>
        </w:r>
        <w:r w:rsidR="00AD3E93">
          <w:rPr>
            <w:noProof/>
            <w:webHidden/>
          </w:rPr>
          <w:tab/>
        </w:r>
        <w:r w:rsidR="00AD3E93">
          <w:rPr>
            <w:noProof/>
            <w:webHidden/>
          </w:rPr>
          <w:fldChar w:fldCharType="begin"/>
        </w:r>
        <w:r w:rsidR="00AD3E93">
          <w:rPr>
            <w:noProof/>
            <w:webHidden/>
          </w:rPr>
          <w:instrText xml:space="preserve"> PAGEREF _Toc70703020 \h </w:instrText>
        </w:r>
        <w:r w:rsidR="00AD3E93">
          <w:rPr>
            <w:noProof/>
            <w:webHidden/>
          </w:rPr>
        </w:r>
        <w:r w:rsidR="00AD3E93">
          <w:rPr>
            <w:noProof/>
            <w:webHidden/>
          </w:rPr>
          <w:fldChar w:fldCharType="separate"/>
        </w:r>
        <w:r w:rsidR="00735FC5">
          <w:rPr>
            <w:noProof/>
            <w:webHidden/>
          </w:rPr>
          <w:t>75</w:t>
        </w:r>
        <w:r w:rsidR="00AD3E93">
          <w:rPr>
            <w:noProof/>
            <w:webHidden/>
          </w:rPr>
          <w:fldChar w:fldCharType="end"/>
        </w:r>
      </w:hyperlink>
    </w:p>
    <w:p w14:paraId="6738EB7E" w14:textId="77777777" w:rsidR="00AD3E93" w:rsidRDefault="00F40793">
      <w:pPr>
        <w:pStyle w:val="TM2"/>
        <w:tabs>
          <w:tab w:val="left" w:pos="1320"/>
          <w:tab w:val="right" w:leader="dot" w:pos="9621"/>
        </w:tabs>
        <w:rPr>
          <w:rFonts w:asciiTheme="minorHAnsi" w:eastAsiaTheme="minorEastAsia" w:hAnsiTheme="minorHAnsi"/>
          <w:noProof/>
        </w:rPr>
      </w:pPr>
      <w:hyperlink w:anchor="_Toc70703021" w:history="1">
        <w:r w:rsidR="00AD3E93" w:rsidRPr="00E35440">
          <w:rPr>
            <w:rStyle w:val="Lienhypertexte"/>
            <w:rFonts w:eastAsiaTheme="majorEastAsia" w:cs="Times New Roman"/>
            <w:noProof/>
            <w:lang w:val="en-GB"/>
          </w:rPr>
          <w:t>11.6.3.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mospheric evaporative demand</w:t>
        </w:r>
        <w:r w:rsidR="00AD3E93">
          <w:rPr>
            <w:noProof/>
            <w:webHidden/>
          </w:rPr>
          <w:tab/>
        </w:r>
        <w:r w:rsidR="00AD3E93">
          <w:rPr>
            <w:noProof/>
            <w:webHidden/>
          </w:rPr>
          <w:fldChar w:fldCharType="begin"/>
        </w:r>
        <w:r w:rsidR="00AD3E93">
          <w:rPr>
            <w:noProof/>
            <w:webHidden/>
          </w:rPr>
          <w:instrText xml:space="preserve"> PAGEREF _Toc70703021 \h </w:instrText>
        </w:r>
        <w:r w:rsidR="00AD3E93">
          <w:rPr>
            <w:noProof/>
            <w:webHidden/>
          </w:rPr>
        </w:r>
        <w:r w:rsidR="00AD3E93">
          <w:rPr>
            <w:noProof/>
            <w:webHidden/>
          </w:rPr>
          <w:fldChar w:fldCharType="separate"/>
        </w:r>
        <w:r w:rsidR="00735FC5">
          <w:rPr>
            <w:noProof/>
            <w:webHidden/>
          </w:rPr>
          <w:t>75</w:t>
        </w:r>
        <w:r w:rsidR="00AD3E93">
          <w:rPr>
            <w:noProof/>
            <w:webHidden/>
          </w:rPr>
          <w:fldChar w:fldCharType="end"/>
        </w:r>
      </w:hyperlink>
    </w:p>
    <w:p w14:paraId="0DAF2BB3" w14:textId="77777777" w:rsidR="00AD3E93" w:rsidRDefault="00F40793">
      <w:pPr>
        <w:pStyle w:val="TM2"/>
        <w:tabs>
          <w:tab w:val="left" w:pos="1320"/>
          <w:tab w:val="right" w:leader="dot" w:pos="9621"/>
        </w:tabs>
        <w:rPr>
          <w:rFonts w:asciiTheme="minorHAnsi" w:eastAsiaTheme="minorEastAsia" w:hAnsiTheme="minorHAnsi"/>
          <w:noProof/>
        </w:rPr>
      </w:pPr>
      <w:hyperlink w:anchor="_Toc70703022" w:history="1">
        <w:r w:rsidR="00AD3E93" w:rsidRPr="00E35440">
          <w:rPr>
            <w:rStyle w:val="Lienhypertexte"/>
            <w:rFonts w:eastAsiaTheme="majorEastAsia" w:cs="Times New Roman"/>
            <w:noProof/>
            <w:lang w:val="en-GB"/>
          </w:rPr>
          <w:t>11.6.3.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oil moisture deficits</w:t>
        </w:r>
        <w:r w:rsidR="00AD3E93">
          <w:rPr>
            <w:noProof/>
            <w:webHidden/>
          </w:rPr>
          <w:tab/>
        </w:r>
        <w:r w:rsidR="00AD3E93">
          <w:rPr>
            <w:noProof/>
            <w:webHidden/>
          </w:rPr>
          <w:fldChar w:fldCharType="begin"/>
        </w:r>
        <w:r w:rsidR="00AD3E93">
          <w:rPr>
            <w:noProof/>
            <w:webHidden/>
          </w:rPr>
          <w:instrText xml:space="preserve"> PAGEREF _Toc70703022 \h </w:instrText>
        </w:r>
        <w:r w:rsidR="00AD3E93">
          <w:rPr>
            <w:noProof/>
            <w:webHidden/>
          </w:rPr>
        </w:r>
        <w:r w:rsidR="00AD3E93">
          <w:rPr>
            <w:noProof/>
            <w:webHidden/>
          </w:rPr>
          <w:fldChar w:fldCharType="separate"/>
        </w:r>
        <w:r w:rsidR="00735FC5">
          <w:rPr>
            <w:noProof/>
            <w:webHidden/>
          </w:rPr>
          <w:t>76</w:t>
        </w:r>
        <w:r w:rsidR="00AD3E93">
          <w:rPr>
            <w:noProof/>
            <w:webHidden/>
          </w:rPr>
          <w:fldChar w:fldCharType="end"/>
        </w:r>
      </w:hyperlink>
    </w:p>
    <w:p w14:paraId="142C2D39" w14:textId="77777777" w:rsidR="00AD3E93" w:rsidRDefault="00F40793">
      <w:pPr>
        <w:pStyle w:val="TM2"/>
        <w:tabs>
          <w:tab w:val="left" w:pos="1320"/>
          <w:tab w:val="right" w:leader="dot" w:pos="9621"/>
        </w:tabs>
        <w:rPr>
          <w:rFonts w:asciiTheme="minorHAnsi" w:eastAsiaTheme="minorEastAsia" w:hAnsiTheme="minorHAnsi"/>
          <w:noProof/>
        </w:rPr>
      </w:pPr>
      <w:hyperlink w:anchor="_Toc70703023" w:history="1">
        <w:r w:rsidR="00AD3E93" w:rsidRPr="00E35440">
          <w:rPr>
            <w:rStyle w:val="Lienhypertexte"/>
            <w:rFonts w:eastAsiaTheme="majorEastAsia" w:cs="Times New Roman"/>
            <w:noProof/>
            <w:lang w:val="en-GB"/>
          </w:rPr>
          <w:t>11.6.3.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Hydrological deficits</w:t>
        </w:r>
        <w:r w:rsidR="00AD3E93">
          <w:rPr>
            <w:noProof/>
            <w:webHidden/>
          </w:rPr>
          <w:tab/>
        </w:r>
        <w:r w:rsidR="00AD3E93">
          <w:rPr>
            <w:noProof/>
            <w:webHidden/>
          </w:rPr>
          <w:fldChar w:fldCharType="begin"/>
        </w:r>
        <w:r w:rsidR="00AD3E93">
          <w:rPr>
            <w:noProof/>
            <w:webHidden/>
          </w:rPr>
          <w:instrText xml:space="preserve"> PAGEREF _Toc70703023 \h </w:instrText>
        </w:r>
        <w:r w:rsidR="00AD3E93">
          <w:rPr>
            <w:noProof/>
            <w:webHidden/>
          </w:rPr>
        </w:r>
        <w:r w:rsidR="00AD3E93">
          <w:rPr>
            <w:noProof/>
            <w:webHidden/>
          </w:rPr>
          <w:fldChar w:fldCharType="separate"/>
        </w:r>
        <w:r w:rsidR="00735FC5">
          <w:rPr>
            <w:noProof/>
            <w:webHidden/>
          </w:rPr>
          <w:t>77</w:t>
        </w:r>
        <w:r w:rsidR="00AD3E93">
          <w:rPr>
            <w:noProof/>
            <w:webHidden/>
          </w:rPr>
          <w:fldChar w:fldCharType="end"/>
        </w:r>
      </w:hyperlink>
    </w:p>
    <w:p w14:paraId="7DCFAA36" w14:textId="77777777" w:rsidR="00AD3E93" w:rsidRDefault="00F40793">
      <w:pPr>
        <w:pStyle w:val="TM2"/>
        <w:tabs>
          <w:tab w:val="left" w:pos="1320"/>
          <w:tab w:val="right" w:leader="dot" w:pos="9621"/>
        </w:tabs>
        <w:rPr>
          <w:rFonts w:asciiTheme="minorHAnsi" w:eastAsiaTheme="minorEastAsia" w:hAnsiTheme="minorHAnsi"/>
          <w:noProof/>
        </w:rPr>
      </w:pPr>
      <w:hyperlink w:anchor="_Toc70703024" w:history="1">
        <w:r w:rsidR="00AD3E93" w:rsidRPr="00E35440">
          <w:rPr>
            <w:rStyle w:val="Lienhypertexte"/>
            <w:rFonts w:eastAsiaTheme="majorEastAsia" w:cs="Times New Roman"/>
            <w:noProof/>
            <w:lang w:val="en-GB"/>
          </w:rPr>
          <w:t>11.6.3.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mospheric-based drought indices</w:t>
        </w:r>
        <w:r w:rsidR="00AD3E93">
          <w:rPr>
            <w:noProof/>
            <w:webHidden/>
          </w:rPr>
          <w:tab/>
        </w:r>
        <w:r w:rsidR="00AD3E93">
          <w:rPr>
            <w:noProof/>
            <w:webHidden/>
          </w:rPr>
          <w:fldChar w:fldCharType="begin"/>
        </w:r>
        <w:r w:rsidR="00AD3E93">
          <w:rPr>
            <w:noProof/>
            <w:webHidden/>
          </w:rPr>
          <w:instrText xml:space="preserve"> PAGEREF _Toc70703024 \h </w:instrText>
        </w:r>
        <w:r w:rsidR="00AD3E93">
          <w:rPr>
            <w:noProof/>
            <w:webHidden/>
          </w:rPr>
        </w:r>
        <w:r w:rsidR="00AD3E93">
          <w:rPr>
            <w:noProof/>
            <w:webHidden/>
          </w:rPr>
          <w:fldChar w:fldCharType="separate"/>
        </w:r>
        <w:r w:rsidR="00735FC5">
          <w:rPr>
            <w:noProof/>
            <w:webHidden/>
          </w:rPr>
          <w:t>77</w:t>
        </w:r>
        <w:r w:rsidR="00AD3E93">
          <w:rPr>
            <w:noProof/>
            <w:webHidden/>
          </w:rPr>
          <w:fldChar w:fldCharType="end"/>
        </w:r>
      </w:hyperlink>
    </w:p>
    <w:p w14:paraId="22C1D6E6" w14:textId="77777777" w:rsidR="00AD3E93" w:rsidRDefault="00F40793">
      <w:pPr>
        <w:pStyle w:val="TM2"/>
        <w:tabs>
          <w:tab w:val="left" w:pos="1320"/>
          <w:tab w:val="right" w:leader="dot" w:pos="9621"/>
        </w:tabs>
        <w:rPr>
          <w:rFonts w:asciiTheme="minorHAnsi" w:eastAsiaTheme="minorEastAsia" w:hAnsiTheme="minorHAnsi"/>
          <w:noProof/>
        </w:rPr>
      </w:pPr>
      <w:hyperlink w:anchor="_Toc70703025" w:history="1">
        <w:r w:rsidR="00AD3E93" w:rsidRPr="00E35440">
          <w:rPr>
            <w:rStyle w:val="Lienhypertexte"/>
            <w:rFonts w:eastAsiaTheme="majorEastAsia" w:cs="Times New Roman"/>
            <w:noProof/>
            <w:lang w:val="en-GB"/>
          </w:rPr>
          <w:t>11.6.3.6</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ynthesis for different drought types</w:t>
        </w:r>
        <w:r w:rsidR="00AD3E93">
          <w:rPr>
            <w:noProof/>
            <w:webHidden/>
          </w:rPr>
          <w:tab/>
        </w:r>
        <w:r w:rsidR="00AD3E93">
          <w:rPr>
            <w:noProof/>
            <w:webHidden/>
          </w:rPr>
          <w:fldChar w:fldCharType="begin"/>
        </w:r>
        <w:r w:rsidR="00AD3E93">
          <w:rPr>
            <w:noProof/>
            <w:webHidden/>
          </w:rPr>
          <w:instrText xml:space="preserve"> PAGEREF _Toc70703025 \h </w:instrText>
        </w:r>
        <w:r w:rsidR="00AD3E93">
          <w:rPr>
            <w:noProof/>
            <w:webHidden/>
          </w:rPr>
        </w:r>
        <w:r w:rsidR="00AD3E93">
          <w:rPr>
            <w:noProof/>
            <w:webHidden/>
          </w:rPr>
          <w:fldChar w:fldCharType="separate"/>
        </w:r>
        <w:r w:rsidR="00735FC5">
          <w:rPr>
            <w:noProof/>
            <w:webHidden/>
          </w:rPr>
          <w:t>77</w:t>
        </w:r>
        <w:r w:rsidR="00AD3E93">
          <w:rPr>
            <w:noProof/>
            <w:webHidden/>
          </w:rPr>
          <w:fldChar w:fldCharType="end"/>
        </w:r>
      </w:hyperlink>
    </w:p>
    <w:p w14:paraId="015E0402" w14:textId="77777777" w:rsidR="00AD3E93" w:rsidRDefault="00F40793">
      <w:pPr>
        <w:pStyle w:val="TM2"/>
        <w:tabs>
          <w:tab w:val="left" w:pos="1100"/>
          <w:tab w:val="right" w:leader="dot" w:pos="9621"/>
        </w:tabs>
        <w:rPr>
          <w:rFonts w:asciiTheme="minorHAnsi" w:eastAsiaTheme="minorEastAsia" w:hAnsiTheme="minorHAnsi"/>
          <w:noProof/>
        </w:rPr>
      </w:pPr>
      <w:hyperlink w:anchor="_Toc70703026" w:history="1">
        <w:r w:rsidR="00AD3E93" w:rsidRPr="00E35440">
          <w:rPr>
            <w:rStyle w:val="Lienhypertexte"/>
            <w:rFonts w:eastAsiaTheme="majorEastAsia" w:cs="Times New Roman"/>
            <w:noProof/>
            <w:lang w:val="en-GB"/>
          </w:rPr>
          <w:t>11.6.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etection and attribution, event attribution</w:t>
        </w:r>
        <w:r w:rsidR="00AD3E93">
          <w:rPr>
            <w:noProof/>
            <w:webHidden/>
          </w:rPr>
          <w:tab/>
        </w:r>
        <w:r w:rsidR="00AD3E93">
          <w:rPr>
            <w:noProof/>
            <w:webHidden/>
          </w:rPr>
          <w:fldChar w:fldCharType="begin"/>
        </w:r>
        <w:r w:rsidR="00AD3E93">
          <w:rPr>
            <w:noProof/>
            <w:webHidden/>
          </w:rPr>
          <w:instrText xml:space="preserve"> PAGEREF _Toc70703026 \h </w:instrText>
        </w:r>
        <w:r w:rsidR="00AD3E93">
          <w:rPr>
            <w:noProof/>
            <w:webHidden/>
          </w:rPr>
        </w:r>
        <w:r w:rsidR="00AD3E93">
          <w:rPr>
            <w:noProof/>
            <w:webHidden/>
          </w:rPr>
          <w:fldChar w:fldCharType="separate"/>
        </w:r>
        <w:r w:rsidR="00735FC5">
          <w:rPr>
            <w:noProof/>
            <w:webHidden/>
          </w:rPr>
          <w:t>78</w:t>
        </w:r>
        <w:r w:rsidR="00AD3E93">
          <w:rPr>
            <w:noProof/>
            <w:webHidden/>
          </w:rPr>
          <w:fldChar w:fldCharType="end"/>
        </w:r>
      </w:hyperlink>
    </w:p>
    <w:p w14:paraId="0ECC7B06" w14:textId="77777777" w:rsidR="00AD3E93" w:rsidRDefault="00F40793">
      <w:pPr>
        <w:pStyle w:val="TM2"/>
        <w:tabs>
          <w:tab w:val="left" w:pos="1320"/>
          <w:tab w:val="right" w:leader="dot" w:pos="9621"/>
        </w:tabs>
        <w:rPr>
          <w:rFonts w:asciiTheme="minorHAnsi" w:eastAsiaTheme="minorEastAsia" w:hAnsiTheme="minorHAnsi"/>
          <w:noProof/>
        </w:rPr>
      </w:pPr>
      <w:hyperlink w:anchor="_Toc70703027" w:history="1">
        <w:r w:rsidR="00AD3E93" w:rsidRPr="00E35440">
          <w:rPr>
            <w:rStyle w:val="Lienhypertexte"/>
            <w:rFonts w:eastAsiaTheme="majorEastAsia" w:cs="Times New Roman"/>
            <w:noProof/>
            <w:lang w:val="en-GB"/>
          </w:rPr>
          <w:t>11.6.4.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ecipitation deficits</w:t>
        </w:r>
        <w:r w:rsidR="00AD3E93">
          <w:rPr>
            <w:noProof/>
            <w:webHidden/>
          </w:rPr>
          <w:tab/>
        </w:r>
        <w:r w:rsidR="00AD3E93">
          <w:rPr>
            <w:noProof/>
            <w:webHidden/>
          </w:rPr>
          <w:fldChar w:fldCharType="begin"/>
        </w:r>
        <w:r w:rsidR="00AD3E93">
          <w:rPr>
            <w:noProof/>
            <w:webHidden/>
          </w:rPr>
          <w:instrText xml:space="preserve"> PAGEREF _Toc70703027 \h </w:instrText>
        </w:r>
        <w:r w:rsidR="00AD3E93">
          <w:rPr>
            <w:noProof/>
            <w:webHidden/>
          </w:rPr>
        </w:r>
        <w:r w:rsidR="00AD3E93">
          <w:rPr>
            <w:noProof/>
            <w:webHidden/>
          </w:rPr>
          <w:fldChar w:fldCharType="separate"/>
        </w:r>
        <w:r w:rsidR="00735FC5">
          <w:rPr>
            <w:noProof/>
            <w:webHidden/>
          </w:rPr>
          <w:t>78</w:t>
        </w:r>
        <w:r w:rsidR="00AD3E93">
          <w:rPr>
            <w:noProof/>
            <w:webHidden/>
          </w:rPr>
          <w:fldChar w:fldCharType="end"/>
        </w:r>
      </w:hyperlink>
    </w:p>
    <w:p w14:paraId="559854CB" w14:textId="77777777" w:rsidR="00AD3E93" w:rsidRDefault="00F40793">
      <w:pPr>
        <w:pStyle w:val="TM2"/>
        <w:tabs>
          <w:tab w:val="left" w:pos="1320"/>
          <w:tab w:val="right" w:leader="dot" w:pos="9621"/>
        </w:tabs>
        <w:rPr>
          <w:rFonts w:asciiTheme="minorHAnsi" w:eastAsiaTheme="minorEastAsia" w:hAnsiTheme="minorHAnsi"/>
          <w:noProof/>
        </w:rPr>
      </w:pPr>
      <w:hyperlink w:anchor="_Toc70703028" w:history="1">
        <w:r w:rsidR="00AD3E93" w:rsidRPr="00E35440">
          <w:rPr>
            <w:rStyle w:val="Lienhypertexte"/>
            <w:rFonts w:eastAsiaTheme="majorEastAsia" w:cs="Times New Roman"/>
            <w:noProof/>
            <w:lang w:val="en-GB"/>
          </w:rPr>
          <w:t>11.6.4.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oil moisture deficits</w:t>
        </w:r>
        <w:r w:rsidR="00AD3E93">
          <w:rPr>
            <w:noProof/>
            <w:webHidden/>
          </w:rPr>
          <w:tab/>
        </w:r>
        <w:r w:rsidR="00AD3E93">
          <w:rPr>
            <w:noProof/>
            <w:webHidden/>
          </w:rPr>
          <w:fldChar w:fldCharType="begin"/>
        </w:r>
        <w:r w:rsidR="00AD3E93">
          <w:rPr>
            <w:noProof/>
            <w:webHidden/>
          </w:rPr>
          <w:instrText xml:space="preserve"> PAGEREF _Toc70703028 \h </w:instrText>
        </w:r>
        <w:r w:rsidR="00AD3E93">
          <w:rPr>
            <w:noProof/>
            <w:webHidden/>
          </w:rPr>
        </w:r>
        <w:r w:rsidR="00AD3E93">
          <w:rPr>
            <w:noProof/>
            <w:webHidden/>
          </w:rPr>
          <w:fldChar w:fldCharType="separate"/>
        </w:r>
        <w:r w:rsidR="00735FC5">
          <w:rPr>
            <w:noProof/>
            <w:webHidden/>
          </w:rPr>
          <w:t>79</w:t>
        </w:r>
        <w:r w:rsidR="00AD3E93">
          <w:rPr>
            <w:noProof/>
            <w:webHidden/>
          </w:rPr>
          <w:fldChar w:fldCharType="end"/>
        </w:r>
      </w:hyperlink>
    </w:p>
    <w:p w14:paraId="4FF9DD41" w14:textId="77777777" w:rsidR="00AD3E93" w:rsidRDefault="00F40793">
      <w:pPr>
        <w:pStyle w:val="TM2"/>
        <w:tabs>
          <w:tab w:val="left" w:pos="1320"/>
          <w:tab w:val="right" w:leader="dot" w:pos="9621"/>
        </w:tabs>
        <w:rPr>
          <w:rFonts w:asciiTheme="minorHAnsi" w:eastAsiaTheme="minorEastAsia" w:hAnsiTheme="minorHAnsi"/>
          <w:noProof/>
        </w:rPr>
      </w:pPr>
      <w:hyperlink w:anchor="_Toc70703029" w:history="1">
        <w:r w:rsidR="00AD3E93" w:rsidRPr="00E35440">
          <w:rPr>
            <w:rStyle w:val="Lienhypertexte"/>
            <w:rFonts w:eastAsiaTheme="majorEastAsia" w:cs="Times New Roman"/>
            <w:noProof/>
            <w:lang w:val="en-GB"/>
          </w:rPr>
          <w:t>11.6.4.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Hydrological deficits</w:t>
        </w:r>
        <w:r w:rsidR="00AD3E93">
          <w:rPr>
            <w:noProof/>
            <w:webHidden/>
          </w:rPr>
          <w:tab/>
        </w:r>
        <w:r w:rsidR="00AD3E93">
          <w:rPr>
            <w:noProof/>
            <w:webHidden/>
          </w:rPr>
          <w:fldChar w:fldCharType="begin"/>
        </w:r>
        <w:r w:rsidR="00AD3E93">
          <w:rPr>
            <w:noProof/>
            <w:webHidden/>
          </w:rPr>
          <w:instrText xml:space="preserve"> PAGEREF _Toc70703029 \h </w:instrText>
        </w:r>
        <w:r w:rsidR="00AD3E93">
          <w:rPr>
            <w:noProof/>
            <w:webHidden/>
          </w:rPr>
        </w:r>
        <w:r w:rsidR="00AD3E93">
          <w:rPr>
            <w:noProof/>
            <w:webHidden/>
          </w:rPr>
          <w:fldChar w:fldCharType="separate"/>
        </w:r>
        <w:r w:rsidR="00735FC5">
          <w:rPr>
            <w:noProof/>
            <w:webHidden/>
          </w:rPr>
          <w:t>79</w:t>
        </w:r>
        <w:r w:rsidR="00AD3E93">
          <w:rPr>
            <w:noProof/>
            <w:webHidden/>
          </w:rPr>
          <w:fldChar w:fldCharType="end"/>
        </w:r>
      </w:hyperlink>
    </w:p>
    <w:p w14:paraId="3FA9DF2E" w14:textId="77777777" w:rsidR="00AD3E93" w:rsidRDefault="00F40793">
      <w:pPr>
        <w:pStyle w:val="TM2"/>
        <w:tabs>
          <w:tab w:val="left" w:pos="1320"/>
          <w:tab w:val="right" w:leader="dot" w:pos="9621"/>
        </w:tabs>
        <w:rPr>
          <w:rFonts w:asciiTheme="minorHAnsi" w:eastAsiaTheme="minorEastAsia" w:hAnsiTheme="minorHAnsi"/>
          <w:noProof/>
        </w:rPr>
      </w:pPr>
      <w:hyperlink w:anchor="_Toc70703030" w:history="1">
        <w:r w:rsidR="00AD3E93" w:rsidRPr="00E35440">
          <w:rPr>
            <w:rStyle w:val="Lienhypertexte"/>
            <w:rFonts w:eastAsiaTheme="majorEastAsia" w:cs="Times New Roman"/>
            <w:noProof/>
            <w:lang w:val="en-GB"/>
          </w:rPr>
          <w:t>11.6.4.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mospheric-based drought indices</w:t>
        </w:r>
        <w:r w:rsidR="00AD3E93">
          <w:rPr>
            <w:noProof/>
            <w:webHidden/>
          </w:rPr>
          <w:tab/>
        </w:r>
        <w:r w:rsidR="00AD3E93">
          <w:rPr>
            <w:noProof/>
            <w:webHidden/>
          </w:rPr>
          <w:fldChar w:fldCharType="begin"/>
        </w:r>
        <w:r w:rsidR="00AD3E93">
          <w:rPr>
            <w:noProof/>
            <w:webHidden/>
          </w:rPr>
          <w:instrText xml:space="preserve"> PAGEREF _Toc70703030 \h </w:instrText>
        </w:r>
        <w:r w:rsidR="00AD3E93">
          <w:rPr>
            <w:noProof/>
            <w:webHidden/>
          </w:rPr>
        </w:r>
        <w:r w:rsidR="00AD3E93">
          <w:rPr>
            <w:noProof/>
            <w:webHidden/>
          </w:rPr>
          <w:fldChar w:fldCharType="separate"/>
        </w:r>
        <w:r w:rsidR="00735FC5">
          <w:rPr>
            <w:noProof/>
            <w:webHidden/>
          </w:rPr>
          <w:t>80</w:t>
        </w:r>
        <w:r w:rsidR="00AD3E93">
          <w:rPr>
            <w:noProof/>
            <w:webHidden/>
          </w:rPr>
          <w:fldChar w:fldCharType="end"/>
        </w:r>
      </w:hyperlink>
    </w:p>
    <w:p w14:paraId="72E3B602" w14:textId="77777777" w:rsidR="00AD3E93" w:rsidRDefault="00F40793">
      <w:pPr>
        <w:pStyle w:val="TM2"/>
        <w:tabs>
          <w:tab w:val="left" w:pos="1320"/>
          <w:tab w:val="right" w:leader="dot" w:pos="9621"/>
        </w:tabs>
        <w:rPr>
          <w:rFonts w:asciiTheme="minorHAnsi" w:eastAsiaTheme="minorEastAsia" w:hAnsiTheme="minorHAnsi"/>
          <w:noProof/>
        </w:rPr>
      </w:pPr>
      <w:hyperlink w:anchor="_Toc70703031" w:history="1">
        <w:r w:rsidR="00AD3E93" w:rsidRPr="00E35440">
          <w:rPr>
            <w:rStyle w:val="Lienhypertexte"/>
            <w:rFonts w:eastAsiaTheme="majorEastAsia" w:cs="Times New Roman"/>
            <w:noProof/>
            <w:lang w:val="en-GB"/>
          </w:rPr>
          <w:t>11.6.4.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ynthesis for different drought types</w:t>
        </w:r>
        <w:r w:rsidR="00AD3E93">
          <w:rPr>
            <w:noProof/>
            <w:webHidden/>
          </w:rPr>
          <w:tab/>
        </w:r>
        <w:r w:rsidR="00AD3E93">
          <w:rPr>
            <w:noProof/>
            <w:webHidden/>
          </w:rPr>
          <w:fldChar w:fldCharType="begin"/>
        </w:r>
        <w:r w:rsidR="00AD3E93">
          <w:rPr>
            <w:noProof/>
            <w:webHidden/>
          </w:rPr>
          <w:instrText xml:space="preserve"> PAGEREF _Toc70703031 \h </w:instrText>
        </w:r>
        <w:r w:rsidR="00AD3E93">
          <w:rPr>
            <w:noProof/>
            <w:webHidden/>
          </w:rPr>
        </w:r>
        <w:r w:rsidR="00AD3E93">
          <w:rPr>
            <w:noProof/>
            <w:webHidden/>
          </w:rPr>
          <w:fldChar w:fldCharType="separate"/>
        </w:r>
        <w:r w:rsidR="00735FC5">
          <w:rPr>
            <w:noProof/>
            <w:webHidden/>
          </w:rPr>
          <w:t>80</w:t>
        </w:r>
        <w:r w:rsidR="00AD3E93">
          <w:rPr>
            <w:noProof/>
            <w:webHidden/>
          </w:rPr>
          <w:fldChar w:fldCharType="end"/>
        </w:r>
      </w:hyperlink>
    </w:p>
    <w:p w14:paraId="24CA63D0" w14:textId="77777777" w:rsidR="00AD3E93" w:rsidRDefault="00F40793">
      <w:pPr>
        <w:pStyle w:val="TM2"/>
        <w:tabs>
          <w:tab w:val="left" w:pos="1100"/>
          <w:tab w:val="right" w:leader="dot" w:pos="9621"/>
        </w:tabs>
        <w:rPr>
          <w:rFonts w:asciiTheme="minorHAnsi" w:eastAsiaTheme="minorEastAsia" w:hAnsiTheme="minorHAnsi"/>
          <w:noProof/>
        </w:rPr>
      </w:pPr>
      <w:hyperlink w:anchor="_Toc70703032" w:history="1">
        <w:r w:rsidR="00AD3E93" w:rsidRPr="00E35440">
          <w:rPr>
            <w:rStyle w:val="Lienhypertexte"/>
            <w:rFonts w:eastAsiaTheme="majorEastAsia" w:cs="Times New Roman"/>
            <w:noProof/>
            <w:lang w:val="en-GB"/>
          </w:rPr>
          <w:t>11.6.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ojections</w:t>
        </w:r>
        <w:r w:rsidR="00AD3E93">
          <w:rPr>
            <w:noProof/>
            <w:webHidden/>
          </w:rPr>
          <w:tab/>
        </w:r>
        <w:r w:rsidR="00AD3E93">
          <w:rPr>
            <w:noProof/>
            <w:webHidden/>
          </w:rPr>
          <w:fldChar w:fldCharType="begin"/>
        </w:r>
        <w:r w:rsidR="00AD3E93">
          <w:rPr>
            <w:noProof/>
            <w:webHidden/>
          </w:rPr>
          <w:instrText xml:space="preserve"> PAGEREF _Toc70703032 \h </w:instrText>
        </w:r>
        <w:r w:rsidR="00AD3E93">
          <w:rPr>
            <w:noProof/>
            <w:webHidden/>
          </w:rPr>
        </w:r>
        <w:r w:rsidR="00AD3E93">
          <w:rPr>
            <w:noProof/>
            <w:webHidden/>
          </w:rPr>
          <w:fldChar w:fldCharType="separate"/>
        </w:r>
        <w:r w:rsidR="00735FC5">
          <w:rPr>
            <w:noProof/>
            <w:webHidden/>
          </w:rPr>
          <w:t>81</w:t>
        </w:r>
        <w:r w:rsidR="00AD3E93">
          <w:rPr>
            <w:noProof/>
            <w:webHidden/>
          </w:rPr>
          <w:fldChar w:fldCharType="end"/>
        </w:r>
      </w:hyperlink>
    </w:p>
    <w:p w14:paraId="0363EA6C" w14:textId="77777777" w:rsidR="00AD3E93" w:rsidRDefault="00F40793">
      <w:pPr>
        <w:pStyle w:val="TM2"/>
        <w:tabs>
          <w:tab w:val="left" w:pos="1320"/>
          <w:tab w:val="right" w:leader="dot" w:pos="9621"/>
        </w:tabs>
        <w:rPr>
          <w:rFonts w:asciiTheme="minorHAnsi" w:eastAsiaTheme="minorEastAsia" w:hAnsiTheme="minorHAnsi"/>
          <w:noProof/>
        </w:rPr>
      </w:pPr>
      <w:hyperlink w:anchor="_Toc70703033" w:history="1">
        <w:r w:rsidR="00AD3E93" w:rsidRPr="00E35440">
          <w:rPr>
            <w:rStyle w:val="Lienhypertexte"/>
            <w:rFonts w:eastAsiaTheme="majorEastAsia" w:cs="Times New Roman"/>
            <w:noProof/>
            <w:lang w:val="en-GB"/>
          </w:rPr>
          <w:t>11.6.5.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ecipitation deficits</w:t>
        </w:r>
        <w:r w:rsidR="00AD3E93">
          <w:rPr>
            <w:noProof/>
            <w:webHidden/>
          </w:rPr>
          <w:tab/>
        </w:r>
        <w:r w:rsidR="00AD3E93">
          <w:rPr>
            <w:noProof/>
            <w:webHidden/>
          </w:rPr>
          <w:fldChar w:fldCharType="begin"/>
        </w:r>
        <w:r w:rsidR="00AD3E93">
          <w:rPr>
            <w:noProof/>
            <w:webHidden/>
          </w:rPr>
          <w:instrText xml:space="preserve"> PAGEREF _Toc70703033 \h </w:instrText>
        </w:r>
        <w:r w:rsidR="00AD3E93">
          <w:rPr>
            <w:noProof/>
            <w:webHidden/>
          </w:rPr>
        </w:r>
        <w:r w:rsidR="00AD3E93">
          <w:rPr>
            <w:noProof/>
            <w:webHidden/>
          </w:rPr>
          <w:fldChar w:fldCharType="separate"/>
        </w:r>
        <w:r w:rsidR="00735FC5">
          <w:rPr>
            <w:noProof/>
            <w:webHidden/>
          </w:rPr>
          <w:t>81</w:t>
        </w:r>
        <w:r w:rsidR="00AD3E93">
          <w:rPr>
            <w:noProof/>
            <w:webHidden/>
          </w:rPr>
          <w:fldChar w:fldCharType="end"/>
        </w:r>
      </w:hyperlink>
    </w:p>
    <w:p w14:paraId="2B24EC21" w14:textId="77777777" w:rsidR="00AD3E93" w:rsidRDefault="00F40793">
      <w:pPr>
        <w:pStyle w:val="TM2"/>
        <w:tabs>
          <w:tab w:val="left" w:pos="1320"/>
          <w:tab w:val="right" w:leader="dot" w:pos="9621"/>
        </w:tabs>
        <w:rPr>
          <w:rFonts w:asciiTheme="minorHAnsi" w:eastAsiaTheme="minorEastAsia" w:hAnsiTheme="minorHAnsi"/>
          <w:noProof/>
        </w:rPr>
      </w:pPr>
      <w:hyperlink w:anchor="_Toc70703034" w:history="1">
        <w:r w:rsidR="00AD3E93" w:rsidRPr="00E35440">
          <w:rPr>
            <w:rStyle w:val="Lienhypertexte"/>
            <w:rFonts w:eastAsiaTheme="majorEastAsia" w:cs="Times New Roman"/>
            <w:noProof/>
            <w:lang w:val="en-GB"/>
          </w:rPr>
          <w:t>11.6.5.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mospheric evaporative demand</w:t>
        </w:r>
        <w:r w:rsidR="00AD3E93">
          <w:rPr>
            <w:noProof/>
            <w:webHidden/>
          </w:rPr>
          <w:tab/>
        </w:r>
        <w:r w:rsidR="00AD3E93">
          <w:rPr>
            <w:noProof/>
            <w:webHidden/>
          </w:rPr>
          <w:fldChar w:fldCharType="begin"/>
        </w:r>
        <w:r w:rsidR="00AD3E93">
          <w:rPr>
            <w:noProof/>
            <w:webHidden/>
          </w:rPr>
          <w:instrText xml:space="preserve"> PAGEREF _Toc70703034 \h </w:instrText>
        </w:r>
        <w:r w:rsidR="00AD3E93">
          <w:rPr>
            <w:noProof/>
            <w:webHidden/>
          </w:rPr>
        </w:r>
        <w:r w:rsidR="00AD3E93">
          <w:rPr>
            <w:noProof/>
            <w:webHidden/>
          </w:rPr>
          <w:fldChar w:fldCharType="separate"/>
        </w:r>
        <w:r w:rsidR="00735FC5">
          <w:rPr>
            <w:noProof/>
            <w:webHidden/>
          </w:rPr>
          <w:t>82</w:t>
        </w:r>
        <w:r w:rsidR="00AD3E93">
          <w:rPr>
            <w:noProof/>
            <w:webHidden/>
          </w:rPr>
          <w:fldChar w:fldCharType="end"/>
        </w:r>
      </w:hyperlink>
    </w:p>
    <w:p w14:paraId="42837EFC" w14:textId="77777777" w:rsidR="00AD3E93" w:rsidRDefault="00F40793">
      <w:pPr>
        <w:pStyle w:val="TM2"/>
        <w:tabs>
          <w:tab w:val="left" w:pos="1320"/>
          <w:tab w:val="right" w:leader="dot" w:pos="9621"/>
        </w:tabs>
        <w:rPr>
          <w:rFonts w:asciiTheme="minorHAnsi" w:eastAsiaTheme="minorEastAsia" w:hAnsiTheme="minorHAnsi"/>
          <w:noProof/>
        </w:rPr>
      </w:pPr>
      <w:hyperlink w:anchor="_Toc70703035" w:history="1">
        <w:r w:rsidR="00AD3E93" w:rsidRPr="00E35440">
          <w:rPr>
            <w:rStyle w:val="Lienhypertexte"/>
            <w:rFonts w:eastAsiaTheme="majorEastAsia" w:cs="Times New Roman"/>
            <w:noProof/>
            <w:lang w:val="en-GB"/>
          </w:rPr>
          <w:t>11.6.5.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oil moisture deficits</w:t>
        </w:r>
        <w:r w:rsidR="00AD3E93">
          <w:rPr>
            <w:noProof/>
            <w:webHidden/>
          </w:rPr>
          <w:tab/>
        </w:r>
        <w:r w:rsidR="00AD3E93">
          <w:rPr>
            <w:noProof/>
            <w:webHidden/>
          </w:rPr>
          <w:fldChar w:fldCharType="begin"/>
        </w:r>
        <w:r w:rsidR="00AD3E93">
          <w:rPr>
            <w:noProof/>
            <w:webHidden/>
          </w:rPr>
          <w:instrText xml:space="preserve"> PAGEREF _Toc70703035 \h </w:instrText>
        </w:r>
        <w:r w:rsidR="00AD3E93">
          <w:rPr>
            <w:noProof/>
            <w:webHidden/>
          </w:rPr>
        </w:r>
        <w:r w:rsidR="00AD3E93">
          <w:rPr>
            <w:noProof/>
            <w:webHidden/>
          </w:rPr>
          <w:fldChar w:fldCharType="separate"/>
        </w:r>
        <w:r w:rsidR="00735FC5">
          <w:rPr>
            <w:noProof/>
            <w:webHidden/>
          </w:rPr>
          <w:t>83</w:t>
        </w:r>
        <w:r w:rsidR="00AD3E93">
          <w:rPr>
            <w:noProof/>
            <w:webHidden/>
          </w:rPr>
          <w:fldChar w:fldCharType="end"/>
        </w:r>
      </w:hyperlink>
    </w:p>
    <w:p w14:paraId="49AB70F3" w14:textId="77777777" w:rsidR="00AD3E93" w:rsidRDefault="00F40793">
      <w:pPr>
        <w:pStyle w:val="TM2"/>
        <w:tabs>
          <w:tab w:val="left" w:pos="1320"/>
          <w:tab w:val="right" w:leader="dot" w:pos="9621"/>
        </w:tabs>
        <w:rPr>
          <w:rFonts w:asciiTheme="minorHAnsi" w:eastAsiaTheme="minorEastAsia" w:hAnsiTheme="minorHAnsi"/>
          <w:noProof/>
        </w:rPr>
      </w:pPr>
      <w:hyperlink w:anchor="_Toc70703036" w:history="1">
        <w:r w:rsidR="00AD3E93" w:rsidRPr="00E35440">
          <w:rPr>
            <w:rStyle w:val="Lienhypertexte"/>
            <w:rFonts w:eastAsiaTheme="majorEastAsia" w:cs="Times New Roman"/>
            <w:noProof/>
            <w:lang w:val="en-GB"/>
          </w:rPr>
          <w:t>11.6.5.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Hydrological deficits</w:t>
        </w:r>
        <w:r w:rsidR="00AD3E93">
          <w:rPr>
            <w:noProof/>
            <w:webHidden/>
          </w:rPr>
          <w:tab/>
        </w:r>
        <w:r w:rsidR="00AD3E93">
          <w:rPr>
            <w:noProof/>
            <w:webHidden/>
          </w:rPr>
          <w:fldChar w:fldCharType="begin"/>
        </w:r>
        <w:r w:rsidR="00AD3E93">
          <w:rPr>
            <w:noProof/>
            <w:webHidden/>
          </w:rPr>
          <w:instrText xml:space="preserve"> PAGEREF _Toc70703036 \h </w:instrText>
        </w:r>
        <w:r w:rsidR="00AD3E93">
          <w:rPr>
            <w:noProof/>
            <w:webHidden/>
          </w:rPr>
        </w:r>
        <w:r w:rsidR="00AD3E93">
          <w:rPr>
            <w:noProof/>
            <w:webHidden/>
          </w:rPr>
          <w:fldChar w:fldCharType="separate"/>
        </w:r>
        <w:r w:rsidR="00735FC5">
          <w:rPr>
            <w:noProof/>
            <w:webHidden/>
          </w:rPr>
          <w:t>84</w:t>
        </w:r>
        <w:r w:rsidR="00AD3E93">
          <w:rPr>
            <w:noProof/>
            <w:webHidden/>
          </w:rPr>
          <w:fldChar w:fldCharType="end"/>
        </w:r>
      </w:hyperlink>
    </w:p>
    <w:p w14:paraId="5118E73A" w14:textId="77777777" w:rsidR="00AD3E93" w:rsidRDefault="00F40793">
      <w:pPr>
        <w:pStyle w:val="TM2"/>
        <w:tabs>
          <w:tab w:val="left" w:pos="1320"/>
          <w:tab w:val="right" w:leader="dot" w:pos="9621"/>
        </w:tabs>
        <w:rPr>
          <w:rFonts w:asciiTheme="minorHAnsi" w:eastAsiaTheme="minorEastAsia" w:hAnsiTheme="minorHAnsi"/>
          <w:noProof/>
        </w:rPr>
      </w:pPr>
      <w:hyperlink w:anchor="_Toc70703037" w:history="1">
        <w:r w:rsidR="00AD3E93" w:rsidRPr="00E35440">
          <w:rPr>
            <w:rStyle w:val="Lienhypertexte"/>
            <w:rFonts w:eastAsiaTheme="majorEastAsia" w:cs="Times New Roman"/>
            <w:noProof/>
            <w:lang w:val="en-GB"/>
          </w:rPr>
          <w:t>11.6.5.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Atmospheric-based drought indices</w:t>
        </w:r>
        <w:r w:rsidR="00AD3E93">
          <w:rPr>
            <w:noProof/>
            <w:webHidden/>
          </w:rPr>
          <w:tab/>
        </w:r>
        <w:r w:rsidR="00AD3E93">
          <w:rPr>
            <w:noProof/>
            <w:webHidden/>
          </w:rPr>
          <w:fldChar w:fldCharType="begin"/>
        </w:r>
        <w:r w:rsidR="00AD3E93">
          <w:rPr>
            <w:noProof/>
            <w:webHidden/>
          </w:rPr>
          <w:instrText xml:space="preserve"> PAGEREF _Toc70703037 \h </w:instrText>
        </w:r>
        <w:r w:rsidR="00AD3E93">
          <w:rPr>
            <w:noProof/>
            <w:webHidden/>
          </w:rPr>
        </w:r>
        <w:r w:rsidR="00AD3E93">
          <w:rPr>
            <w:noProof/>
            <w:webHidden/>
          </w:rPr>
          <w:fldChar w:fldCharType="separate"/>
        </w:r>
        <w:r w:rsidR="00735FC5">
          <w:rPr>
            <w:noProof/>
            <w:webHidden/>
          </w:rPr>
          <w:t>85</w:t>
        </w:r>
        <w:r w:rsidR="00AD3E93">
          <w:rPr>
            <w:noProof/>
            <w:webHidden/>
          </w:rPr>
          <w:fldChar w:fldCharType="end"/>
        </w:r>
      </w:hyperlink>
    </w:p>
    <w:p w14:paraId="436B8AD0" w14:textId="77777777" w:rsidR="00AD3E93" w:rsidRDefault="00F40793">
      <w:pPr>
        <w:pStyle w:val="TM2"/>
        <w:tabs>
          <w:tab w:val="left" w:pos="1320"/>
          <w:tab w:val="right" w:leader="dot" w:pos="9621"/>
        </w:tabs>
        <w:rPr>
          <w:rStyle w:val="Lienhypertexte"/>
          <w:rFonts w:eastAsiaTheme="majorEastAsia"/>
          <w:noProof/>
        </w:rPr>
      </w:pPr>
      <w:hyperlink w:anchor="_Toc70703038" w:history="1">
        <w:r w:rsidR="00AD3E93" w:rsidRPr="00E35440">
          <w:rPr>
            <w:rStyle w:val="Lienhypertexte"/>
            <w:rFonts w:eastAsiaTheme="majorEastAsia" w:cs="Times New Roman"/>
            <w:noProof/>
            <w:lang w:val="en-GB"/>
          </w:rPr>
          <w:t>11.6.5.6</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ynthesis for different drought types</w:t>
        </w:r>
        <w:r w:rsidR="00AD3E93">
          <w:rPr>
            <w:noProof/>
            <w:webHidden/>
          </w:rPr>
          <w:tab/>
        </w:r>
        <w:r w:rsidR="00AD3E93">
          <w:rPr>
            <w:noProof/>
            <w:webHidden/>
          </w:rPr>
          <w:fldChar w:fldCharType="begin"/>
        </w:r>
        <w:r w:rsidR="00AD3E93">
          <w:rPr>
            <w:noProof/>
            <w:webHidden/>
          </w:rPr>
          <w:instrText xml:space="preserve"> PAGEREF _Toc70703038 \h </w:instrText>
        </w:r>
        <w:r w:rsidR="00AD3E93">
          <w:rPr>
            <w:noProof/>
            <w:webHidden/>
          </w:rPr>
        </w:r>
        <w:r w:rsidR="00AD3E93">
          <w:rPr>
            <w:noProof/>
            <w:webHidden/>
          </w:rPr>
          <w:fldChar w:fldCharType="separate"/>
        </w:r>
        <w:r w:rsidR="00735FC5">
          <w:rPr>
            <w:noProof/>
            <w:webHidden/>
          </w:rPr>
          <w:t>86</w:t>
        </w:r>
        <w:r w:rsidR="00AD3E93">
          <w:rPr>
            <w:noProof/>
            <w:webHidden/>
          </w:rPr>
          <w:fldChar w:fldCharType="end"/>
        </w:r>
      </w:hyperlink>
    </w:p>
    <w:p w14:paraId="408DDFF7" w14:textId="77777777" w:rsidR="00AD3E93" w:rsidRPr="00AD3E93" w:rsidRDefault="00AD3E93" w:rsidP="00AD3E93">
      <w:pPr>
        <w:rPr>
          <w:rFonts w:eastAsiaTheme="minorEastAsia"/>
          <w:noProof/>
        </w:rPr>
      </w:pPr>
    </w:p>
    <w:p w14:paraId="0FB9393D" w14:textId="77777777" w:rsidR="00AD3E93" w:rsidRDefault="00F40793" w:rsidP="00AD3E93">
      <w:pPr>
        <w:pStyle w:val="TM1"/>
        <w:rPr>
          <w:rFonts w:asciiTheme="minorHAnsi" w:eastAsiaTheme="minorEastAsia" w:hAnsiTheme="minorHAnsi"/>
        </w:rPr>
      </w:pPr>
      <w:hyperlink w:anchor="_Toc70703039" w:history="1">
        <w:r w:rsidR="00AD3E93" w:rsidRPr="00E35440">
          <w:rPr>
            <w:rStyle w:val="Lienhypertexte"/>
          </w:rPr>
          <w:t>11.7</w:t>
        </w:r>
        <w:r w:rsidR="00AD3E93">
          <w:rPr>
            <w:rFonts w:asciiTheme="minorHAnsi" w:eastAsiaTheme="minorEastAsia" w:hAnsiTheme="minorHAnsi"/>
          </w:rPr>
          <w:tab/>
        </w:r>
        <w:r w:rsidR="00AD3E93" w:rsidRPr="00E35440">
          <w:rPr>
            <w:rStyle w:val="Lienhypertexte"/>
          </w:rPr>
          <w:t>Extreme storms</w:t>
        </w:r>
        <w:r w:rsidR="00AD3E93">
          <w:rPr>
            <w:webHidden/>
          </w:rPr>
          <w:tab/>
        </w:r>
        <w:r w:rsidR="00AD3E93">
          <w:rPr>
            <w:webHidden/>
          </w:rPr>
          <w:fldChar w:fldCharType="begin"/>
        </w:r>
        <w:r w:rsidR="00AD3E93">
          <w:rPr>
            <w:webHidden/>
          </w:rPr>
          <w:instrText xml:space="preserve"> PAGEREF _Toc70703039 \h </w:instrText>
        </w:r>
        <w:r w:rsidR="00AD3E93">
          <w:rPr>
            <w:webHidden/>
          </w:rPr>
        </w:r>
        <w:r w:rsidR="00AD3E93">
          <w:rPr>
            <w:webHidden/>
          </w:rPr>
          <w:fldChar w:fldCharType="separate"/>
        </w:r>
        <w:r w:rsidR="00735FC5">
          <w:rPr>
            <w:webHidden/>
          </w:rPr>
          <w:t>87</w:t>
        </w:r>
        <w:r w:rsidR="00AD3E93">
          <w:rPr>
            <w:webHidden/>
          </w:rPr>
          <w:fldChar w:fldCharType="end"/>
        </w:r>
      </w:hyperlink>
    </w:p>
    <w:p w14:paraId="4FD58D4F" w14:textId="77777777" w:rsidR="00AD3E93" w:rsidRDefault="00F40793">
      <w:pPr>
        <w:pStyle w:val="TM2"/>
        <w:tabs>
          <w:tab w:val="left" w:pos="1100"/>
          <w:tab w:val="right" w:leader="dot" w:pos="9621"/>
        </w:tabs>
        <w:rPr>
          <w:rFonts w:asciiTheme="minorHAnsi" w:eastAsiaTheme="minorEastAsia" w:hAnsiTheme="minorHAnsi"/>
          <w:noProof/>
        </w:rPr>
      </w:pPr>
      <w:hyperlink w:anchor="_Toc70703040" w:history="1">
        <w:r w:rsidR="00AD3E93" w:rsidRPr="00E35440">
          <w:rPr>
            <w:rStyle w:val="Lienhypertexte"/>
            <w:rFonts w:eastAsiaTheme="majorEastAsia" w:cs="Times New Roman"/>
            <w:noProof/>
            <w:lang w:val="en-GB"/>
          </w:rPr>
          <w:t>11.7.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Tropical cyclones</w:t>
        </w:r>
        <w:r w:rsidR="00AD3E93">
          <w:rPr>
            <w:noProof/>
            <w:webHidden/>
          </w:rPr>
          <w:tab/>
        </w:r>
        <w:r w:rsidR="00AD3E93">
          <w:rPr>
            <w:noProof/>
            <w:webHidden/>
          </w:rPr>
          <w:fldChar w:fldCharType="begin"/>
        </w:r>
        <w:r w:rsidR="00AD3E93">
          <w:rPr>
            <w:noProof/>
            <w:webHidden/>
          </w:rPr>
          <w:instrText xml:space="preserve"> PAGEREF _Toc70703040 \h </w:instrText>
        </w:r>
        <w:r w:rsidR="00AD3E93">
          <w:rPr>
            <w:noProof/>
            <w:webHidden/>
          </w:rPr>
        </w:r>
        <w:r w:rsidR="00AD3E93">
          <w:rPr>
            <w:noProof/>
            <w:webHidden/>
          </w:rPr>
          <w:fldChar w:fldCharType="separate"/>
        </w:r>
        <w:r w:rsidR="00735FC5">
          <w:rPr>
            <w:noProof/>
            <w:webHidden/>
          </w:rPr>
          <w:t>88</w:t>
        </w:r>
        <w:r w:rsidR="00AD3E93">
          <w:rPr>
            <w:noProof/>
            <w:webHidden/>
          </w:rPr>
          <w:fldChar w:fldCharType="end"/>
        </w:r>
      </w:hyperlink>
    </w:p>
    <w:p w14:paraId="4E9AF9B9" w14:textId="77777777" w:rsidR="00AD3E93" w:rsidRDefault="00F40793">
      <w:pPr>
        <w:pStyle w:val="TM2"/>
        <w:tabs>
          <w:tab w:val="left" w:pos="1320"/>
          <w:tab w:val="right" w:leader="dot" w:pos="9621"/>
        </w:tabs>
        <w:rPr>
          <w:rFonts w:asciiTheme="minorHAnsi" w:eastAsiaTheme="minorEastAsia" w:hAnsiTheme="minorHAnsi"/>
          <w:noProof/>
        </w:rPr>
      </w:pPr>
      <w:hyperlink w:anchor="_Toc70703041" w:history="1">
        <w:r w:rsidR="00AD3E93" w:rsidRPr="00E35440">
          <w:rPr>
            <w:rStyle w:val="Lienhypertexte"/>
            <w:rFonts w:eastAsiaTheme="majorEastAsia" w:cs="Times New Roman"/>
            <w:noProof/>
            <w:lang w:val="en-GB"/>
          </w:rPr>
          <w:t>11.7.1.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echanisms and drivers</w:t>
        </w:r>
        <w:r w:rsidR="00AD3E93">
          <w:rPr>
            <w:noProof/>
            <w:webHidden/>
          </w:rPr>
          <w:tab/>
        </w:r>
        <w:r w:rsidR="00AD3E93">
          <w:rPr>
            <w:noProof/>
            <w:webHidden/>
          </w:rPr>
          <w:fldChar w:fldCharType="begin"/>
        </w:r>
        <w:r w:rsidR="00AD3E93">
          <w:rPr>
            <w:noProof/>
            <w:webHidden/>
          </w:rPr>
          <w:instrText xml:space="preserve"> PAGEREF _Toc70703041 \h </w:instrText>
        </w:r>
        <w:r w:rsidR="00AD3E93">
          <w:rPr>
            <w:noProof/>
            <w:webHidden/>
          </w:rPr>
        </w:r>
        <w:r w:rsidR="00AD3E93">
          <w:rPr>
            <w:noProof/>
            <w:webHidden/>
          </w:rPr>
          <w:fldChar w:fldCharType="separate"/>
        </w:r>
        <w:r w:rsidR="00735FC5">
          <w:rPr>
            <w:noProof/>
            <w:webHidden/>
          </w:rPr>
          <w:t>88</w:t>
        </w:r>
        <w:r w:rsidR="00AD3E93">
          <w:rPr>
            <w:noProof/>
            <w:webHidden/>
          </w:rPr>
          <w:fldChar w:fldCharType="end"/>
        </w:r>
      </w:hyperlink>
    </w:p>
    <w:p w14:paraId="2A6B08DF" w14:textId="77777777" w:rsidR="00AD3E93" w:rsidRDefault="00F40793">
      <w:pPr>
        <w:pStyle w:val="TM2"/>
        <w:tabs>
          <w:tab w:val="left" w:pos="1320"/>
          <w:tab w:val="right" w:leader="dot" w:pos="9621"/>
        </w:tabs>
        <w:rPr>
          <w:rFonts w:asciiTheme="minorHAnsi" w:eastAsiaTheme="minorEastAsia" w:hAnsiTheme="minorHAnsi"/>
          <w:noProof/>
        </w:rPr>
      </w:pPr>
      <w:hyperlink w:anchor="_Toc70703042" w:history="1">
        <w:r w:rsidR="00AD3E93" w:rsidRPr="00E35440">
          <w:rPr>
            <w:rStyle w:val="Lienhypertexte"/>
            <w:rFonts w:eastAsiaTheme="majorEastAsia" w:cs="Times New Roman"/>
            <w:noProof/>
            <w:lang w:val="en-GB"/>
          </w:rPr>
          <w:t>11.7.1.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Observed trends</w:t>
        </w:r>
        <w:r w:rsidR="00AD3E93">
          <w:rPr>
            <w:noProof/>
            <w:webHidden/>
          </w:rPr>
          <w:tab/>
        </w:r>
        <w:r w:rsidR="00AD3E93">
          <w:rPr>
            <w:noProof/>
            <w:webHidden/>
          </w:rPr>
          <w:fldChar w:fldCharType="begin"/>
        </w:r>
        <w:r w:rsidR="00AD3E93">
          <w:rPr>
            <w:noProof/>
            <w:webHidden/>
          </w:rPr>
          <w:instrText xml:space="preserve"> PAGEREF _Toc70703042 \h </w:instrText>
        </w:r>
        <w:r w:rsidR="00AD3E93">
          <w:rPr>
            <w:noProof/>
            <w:webHidden/>
          </w:rPr>
        </w:r>
        <w:r w:rsidR="00AD3E93">
          <w:rPr>
            <w:noProof/>
            <w:webHidden/>
          </w:rPr>
          <w:fldChar w:fldCharType="separate"/>
        </w:r>
        <w:r w:rsidR="00735FC5">
          <w:rPr>
            <w:noProof/>
            <w:webHidden/>
          </w:rPr>
          <w:t>88</w:t>
        </w:r>
        <w:r w:rsidR="00AD3E93">
          <w:rPr>
            <w:noProof/>
            <w:webHidden/>
          </w:rPr>
          <w:fldChar w:fldCharType="end"/>
        </w:r>
      </w:hyperlink>
    </w:p>
    <w:p w14:paraId="6740249B" w14:textId="77777777" w:rsidR="00AD3E93" w:rsidRDefault="00F40793">
      <w:pPr>
        <w:pStyle w:val="TM2"/>
        <w:tabs>
          <w:tab w:val="left" w:pos="1320"/>
          <w:tab w:val="right" w:leader="dot" w:pos="9621"/>
        </w:tabs>
        <w:rPr>
          <w:rFonts w:asciiTheme="minorHAnsi" w:eastAsiaTheme="minorEastAsia" w:hAnsiTheme="minorHAnsi"/>
          <w:noProof/>
        </w:rPr>
      </w:pPr>
      <w:hyperlink w:anchor="_Toc70703043" w:history="1">
        <w:r w:rsidR="00AD3E93" w:rsidRPr="00E35440">
          <w:rPr>
            <w:rStyle w:val="Lienhypertexte"/>
            <w:rFonts w:eastAsiaTheme="majorEastAsia" w:cs="Times New Roman"/>
            <w:noProof/>
            <w:lang w:val="en-GB"/>
          </w:rPr>
          <w:t>11.7.1.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odel evaluation</w:t>
        </w:r>
        <w:r w:rsidR="00AD3E93">
          <w:rPr>
            <w:noProof/>
            <w:webHidden/>
          </w:rPr>
          <w:tab/>
        </w:r>
        <w:r w:rsidR="00AD3E93">
          <w:rPr>
            <w:noProof/>
            <w:webHidden/>
          </w:rPr>
          <w:fldChar w:fldCharType="begin"/>
        </w:r>
        <w:r w:rsidR="00AD3E93">
          <w:rPr>
            <w:noProof/>
            <w:webHidden/>
          </w:rPr>
          <w:instrText xml:space="preserve"> PAGEREF _Toc70703043 \h </w:instrText>
        </w:r>
        <w:r w:rsidR="00AD3E93">
          <w:rPr>
            <w:noProof/>
            <w:webHidden/>
          </w:rPr>
        </w:r>
        <w:r w:rsidR="00AD3E93">
          <w:rPr>
            <w:noProof/>
            <w:webHidden/>
          </w:rPr>
          <w:fldChar w:fldCharType="separate"/>
        </w:r>
        <w:r w:rsidR="00735FC5">
          <w:rPr>
            <w:noProof/>
            <w:webHidden/>
          </w:rPr>
          <w:t>90</w:t>
        </w:r>
        <w:r w:rsidR="00AD3E93">
          <w:rPr>
            <w:noProof/>
            <w:webHidden/>
          </w:rPr>
          <w:fldChar w:fldCharType="end"/>
        </w:r>
      </w:hyperlink>
    </w:p>
    <w:p w14:paraId="22C94718" w14:textId="77777777" w:rsidR="00AD3E93" w:rsidRDefault="00F40793">
      <w:pPr>
        <w:pStyle w:val="TM2"/>
        <w:tabs>
          <w:tab w:val="left" w:pos="1320"/>
          <w:tab w:val="right" w:leader="dot" w:pos="9621"/>
        </w:tabs>
        <w:rPr>
          <w:rFonts w:asciiTheme="minorHAnsi" w:eastAsiaTheme="minorEastAsia" w:hAnsiTheme="minorHAnsi"/>
          <w:noProof/>
        </w:rPr>
      </w:pPr>
      <w:hyperlink w:anchor="_Toc70703044" w:history="1">
        <w:r w:rsidR="00AD3E93" w:rsidRPr="00E35440">
          <w:rPr>
            <w:rStyle w:val="Lienhypertexte"/>
            <w:rFonts w:eastAsiaTheme="majorEastAsia" w:cs="Times New Roman"/>
            <w:noProof/>
            <w:lang w:val="en-GB"/>
          </w:rPr>
          <w:t>11.7.1.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etection and attribution, event attribution</w:t>
        </w:r>
        <w:r w:rsidR="00AD3E93">
          <w:rPr>
            <w:noProof/>
            <w:webHidden/>
          </w:rPr>
          <w:tab/>
        </w:r>
        <w:r w:rsidR="00AD3E93">
          <w:rPr>
            <w:noProof/>
            <w:webHidden/>
          </w:rPr>
          <w:fldChar w:fldCharType="begin"/>
        </w:r>
        <w:r w:rsidR="00AD3E93">
          <w:rPr>
            <w:noProof/>
            <w:webHidden/>
          </w:rPr>
          <w:instrText xml:space="preserve"> PAGEREF _Toc70703044 \h </w:instrText>
        </w:r>
        <w:r w:rsidR="00AD3E93">
          <w:rPr>
            <w:noProof/>
            <w:webHidden/>
          </w:rPr>
        </w:r>
        <w:r w:rsidR="00AD3E93">
          <w:rPr>
            <w:noProof/>
            <w:webHidden/>
          </w:rPr>
          <w:fldChar w:fldCharType="separate"/>
        </w:r>
        <w:r w:rsidR="00735FC5">
          <w:rPr>
            <w:noProof/>
            <w:webHidden/>
          </w:rPr>
          <w:t>92</w:t>
        </w:r>
        <w:r w:rsidR="00AD3E93">
          <w:rPr>
            <w:noProof/>
            <w:webHidden/>
          </w:rPr>
          <w:fldChar w:fldCharType="end"/>
        </w:r>
      </w:hyperlink>
    </w:p>
    <w:p w14:paraId="1EB93611" w14:textId="77777777" w:rsidR="00AD3E93" w:rsidRDefault="00F40793">
      <w:pPr>
        <w:pStyle w:val="TM2"/>
        <w:tabs>
          <w:tab w:val="left" w:pos="1320"/>
          <w:tab w:val="right" w:leader="dot" w:pos="9621"/>
        </w:tabs>
        <w:rPr>
          <w:rFonts w:asciiTheme="minorHAnsi" w:eastAsiaTheme="minorEastAsia" w:hAnsiTheme="minorHAnsi"/>
          <w:noProof/>
        </w:rPr>
      </w:pPr>
      <w:hyperlink w:anchor="_Toc70703045" w:history="1">
        <w:r w:rsidR="00AD3E93" w:rsidRPr="00E35440">
          <w:rPr>
            <w:rStyle w:val="Lienhypertexte"/>
            <w:rFonts w:eastAsiaTheme="majorEastAsia" w:cs="Times New Roman"/>
            <w:noProof/>
            <w:lang w:val="en-GB"/>
          </w:rPr>
          <w:t>11.7.1.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ojections</w:t>
        </w:r>
        <w:r w:rsidR="00AD3E93">
          <w:rPr>
            <w:noProof/>
            <w:webHidden/>
          </w:rPr>
          <w:tab/>
        </w:r>
        <w:r w:rsidR="00AD3E93">
          <w:rPr>
            <w:noProof/>
            <w:webHidden/>
          </w:rPr>
          <w:fldChar w:fldCharType="begin"/>
        </w:r>
        <w:r w:rsidR="00AD3E93">
          <w:rPr>
            <w:noProof/>
            <w:webHidden/>
          </w:rPr>
          <w:instrText xml:space="preserve"> PAGEREF _Toc70703045 \h </w:instrText>
        </w:r>
        <w:r w:rsidR="00AD3E93">
          <w:rPr>
            <w:noProof/>
            <w:webHidden/>
          </w:rPr>
        </w:r>
        <w:r w:rsidR="00AD3E93">
          <w:rPr>
            <w:noProof/>
            <w:webHidden/>
          </w:rPr>
          <w:fldChar w:fldCharType="separate"/>
        </w:r>
        <w:r w:rsidR="00735FC5">
          <w:rPr>
            <w:noProof/>
            <w:webHidden/>
          </w:rPr>
          <w:t>94</w:t>
        </w:r>
        <w:r w:rsidR="00AD3E93">
          <w:rPr>
            <w:noProof/>
            <w:webHidden/>
          </w:rPr>
          <w:fldChar w:fldCharType="end"/>
        </w:r>
      </w:hyperlink>
    </w:p>
    <w:p w14:paraId="425BF58E" w14:textId="77777777" w:rsidR="00AD3E93" w:rsidRDefault="00F40793">
      <w:pPr>
        <w:pStyle w:val="TM2"/>
        <w:tabs>
          <w:tab w:val="left" w:pos="1100"/>
          <w:tab w:val="right" w:leader="dot" w:pos="9621"/>
        </w:tabs>
        <w:rPr>
          <w:rFonts w:asciiTheme="minorHAnsi" w:eastAsiaTheme="minorEastAsia" w:hAnsiTheme="minorHAnsi"/>
          <w:noProof/>
        </w:rPr>
      </w:pPr>
      <w:hyperlink w:anchor="_Toc70703046" w:history="1">
        <w:r w:rsidR="00AD3E93" w:rsidRPr="00E35440">
          <w:rPr>
            <w:rStyle w:val="Lienhypertexte"/>
            <w:rFonts w:eastAsiaTheme="majorEastAsia" w:cs="Times New Roman"/>
            <w:noProof/>
            <w:lang w:val="en-GB"/>
          </w:rPr>
          <w:t>11.7.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Extratropical storms</w:t>
        </w:r>
        <w:r w:rsidR="00AD3E93">
          <w:rPr>
            <w:noProof/>
            <w:webHidden/>
          </w:rPr>
          <w:tab/>
        </w:r>
        <w:r w:rsidR="00AD3E93">
          <w:rPr>
            <w:noProof/>
            <w:webHidden/>
          </w:rPr>
          <w:fldChar w:fldCharType="begin"/>
        </w:r>
        <w:r w:rsidR="00AD3E93">
          <w:rPr>
            <w:noProof/>
            <w:webHidden/>
          </w:rPr>
          <w:instrText xml:space="preserve"> PAGEREF _Toc70703046 \h </w:instrText>
        </w:r>
        <w:r w:rsidR="00AD3E93">
          <w:rPr>
            <w:noProof/>
            <w:webHidden/>
          </w:rPr>
        </w:r>
        <w:r w:rsidR="00AD3E93">
          <w:rPr>
            <w:noProof/>
            <w:webHidden/>
          </w:rPr>
          <w:fldChar w:fldCharType="separate"/>
        </w:r>
        <w:r w:rsidR="00735FC5">
          <w:rPr>
            <w:noProof/>
            <w:webHidden/>
          </w:rPr>
          <w:t>97</w:t>
        </w:r>
        <w:r w:rsidR="00AD3E93">
          <w:rPr>
            <w:noProof/>
            <w:webHidden/>
          </w:rPr>
          <w:fldChar w:fldCharType="end"/>
        </w:r>
      </w:hyperlink>
    </w:p>
    <w:p w14:paraId="5CE81815" w14:textId="77777777" w:rsidR="00AD3E93" w:rsidRDefault="00F40793">
      <w:pPr>
        <w:pStyle w:val="TM2"/>
        <w:tabs>
          <w:tab w:val="left" w:pos="1320"/>
          <w:tab w:val="right" w:leader="dot" w:pos="9621"/>
        </w:tabs>
        <w:rPr>
          <w:rFonts w:asciiTheme="minorHAnsi" w:eastAsiaTheme="minorEastAsia" w:hAnsiTheme="minorHAnsi"/>
          <w:noProof/>
        </w:rPr>
      </w:pPr>
      <w:hyperlink w:anchor="_Toc70703047" w:history="1">
        <w:r w:rsidR="00AD3E93" w:rsidRPr="00E35440">
          <w:rPr>
            <w:rStyle w:val="Lienhypertexte"/>
            <w:rFonts w:eastAsiaTheme="majorEastAsia" w:cs="Times New Roman"/>
            <w:noProof/>
            <w:lang w:val="en-GB"/>
          </w:rPr>
          <w:t>11.7.2.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Observed trends</w:t>
        </w:r>
        <w:r w:rsidR="00AD3E93">
          <w:rPr>
            <w:noProof/>
            <w:webHidden/>
          </w:rPr>
          <w:tab/>
        </w:r>
        <w:r w:rsidR="00AD3E93">
          <w:rPr>
            <w:noProof/>
            <w:webHidden/>
          </w:rPr>
          <w:fldChar w:fldCharType="begin"/>
        </w:r>
        <w:r w:rsidR="00AD3E93">
          <w:rPr>
            <w:noProof/>
            <w:webHidden/>
          </w:rPr>
          <w:instrText xml:space="preserve"> PAGEREF _Toc70703047 \h </w:instrText>
        </w:r>
        <w:r w:rsidR="00AD3E93">
          <w:rPr>
            <w:noProof/>
            <w:webHidden/>
          </w:rPr>
        </w:r>
        <w:r w:rsidR="00AD3E93">
          <w:rPr>
            <w:noProof/>
            <w:webHidden/>
          </w:rPr>
          <w:fldChar w:fldCharType="separate"/>
        </w:r>
        <w:r w:rsidR="00735FC5">
          <w:rPr>
            <w:noProof/>
            <w:webHidden/>
          </w:rPr>
          <w:t>97</w:t>
        </w:r>
        <w:r w:rsidR="00AD3E93">
          <w:rPr>
            <w:noProof/>
            <w:webHidden/>
          </w:rPr>
          <w:fldChar w:fldCharType="end"/>
        </w:r>
      </w:hyperlink>
    </w:p>
    <w:p w14:paraId="4EF0D31E" w14:textId="77777777" w:rsidR="00AD3E93" w:rsidRDefault="00F40793">
      <w:pPr>
        <w:pStyle w:val="TM2"/>
        <w:tabs>
          <w:tab w:val="left" w:pos="1320"/>
          <w:tab w:val="right" w:leader="dot" w:pos="9621"/>
        </w:tabs>
        <w:rPr>
          <w:rFonts w:asciiTheme="minorHAnsi" w:eastAsiaTheme="minorEastAsia" w:hAnsiTheme="minorHAnsi"/>
          <w:noProof/>
        </w:rPr>
      </w:pPr>
      <w:hyperlink w:anchor="_Toc70703048" w:history="1">
        <w:r w:rsidR="00AD3E93" w:rsidRPr="00E35440">
          <w:rPr>
            <w:rStyle w:val="Lienhypertexte"/>
            <w:rFonts w:eastAsiaTheme="majorEastAsia" w:cs="Times New Roman"/>
            <w:noProof/>
            <w:lang w:val="en-GB"/>
          </w:rPr>
          <w:t>11.7.2.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odel evaluation</w:t>
        </w:r>
        <w:r w:rsidR="00AD3E93">
          <w:rPr>
            <w:noProof/>
            <w:webHidden/>
          </w:rPr>
          <w:tab/>
        </w:r>
        <w:r w:rsidR="00AD3E93">
          <w:rPr>
            <w:noProof/>
            <w:webHidden/>
          </w:rPr>
          <w:fldChar w:fldCharType="begin"/>
        </w:r>
        <w:r w:rsidR="00AD3E93">
          <w:rPr>
            <w:noProof/>
            <w:webHidden/>
          </w:rPr>
          <w:instrText xml:space="preserve"> PAGEREF _Toc70703048 \h </w:instrText>
        </w:r>
        <w:r w:rsidR="00AD3E93">
          <w:rPr>
            <w:noProof/>
            <w:webHidden/>
          </w:rPr>
        </w:r>
        <w:r w:rsidR="00AD3E93">
          <w:rPr>
            <w:noProof/>
            <w:webHidden/>
          </w:rPr>
          <w:fldChar w:fldCharType="separate"/>
        </w:r>
        <w:r w:rsidR="00735FC5">
          <w:rPr>
            <w:noProof/>
            <w:webHidden/>
          </w:rPr>
          <w:t>98</w:t>
        </w:r>
        <w:r w:rsidR="00AD3E93">
          <w:rPr>
            <w:noProof/>
            <w:webHidden/>
          </w:rPr>
          <w:fldChar w:fldCharType="end"/>
        </w:r>
      </w:hyperlink>
    </w:p>
    <w:p w14:paraId="07DFF88C" w14:textId="77777777" w:rsidR="00AD3E93" w:rsidRDefault="00F40793">
      <w:pPr>
        <w:pStyle w:val="TM2"/>
        <w:tabs>
          <w:tab w:val="left" w:pos="1320"/>
          <w:tab w:val="right" w:leader="dot" w:pos="9621"/>
        </w:tabs>
        <w:rPr>
          <w:rFonts w:asciiTheme="minorHAnsi" w:eastAsiaTheme="minorEastAsia" w:hAnsiTheme="minorHAnsi"/>
          <w:noProof/>
        </w:rPr>
      </w:pPr>
      <w:hyperlink w:anchor="_Toc70703049" w:history="1">
        <w:r w:rsidR="00AD3E93" w:rsidRPr="00E35440">
          <w:rPr>
            <w:rStyle w:val="Lienhypertexte"/>
            <w:rFonts w:eastAsiaTheme="majorEastAsia" w:cs="Times New Roman"/>
            <w:noProof/>
            <w:lang w:val="en-GB"/>
          </w:rPr>
          <w:t>11.7.2.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etection and attribution, event attribution</w:t>
        </w:r>
        <w:r w:rsidR="00AD3E93">
          <w:rPr>
            <w:noProof/>
            <w:webHidden/>
          </w:rPr>
          <w:tab/>
        </w:r>
        <w:r w:rsidR="00AD3E93">
          <w:rPr>
            <w:noProof/>
            <w:webHidden/>
          </w:rPr>
          <w:fldChar w:fldCharType="begin"/>
        </w:r>
        <w:r w:rsidR="00AD3E93">
          <w:rPr>
            <w:noProof/>
            <w:webHidden/>
          </w:rPr>
          <w:instrText xml:space="preserve"> PAGEREF _Toc70703049 \h </w:instrText>
        </w:r>
        <w:r w:rsidR="00AD3E93">
          <w:rPr>
            <w:noProof/>
            <w:webHidden/>
          </w:rPr>
        </w:r>
        <w:r w:rsidR="00AD3E93">
          <w:rPr>
            <w:noProof/>
            <w:webHidden/>
          </w:rPr>
          <w:fldChar w:fldCharType="separate"/>
        </w:r>
        <w:r w:rsidR="00735FC5">
          <w:rPr>
            <w:noProof/>
            <w:webHidden/>
          </w:rPr>
          <w:t>98</w:t>
        </w:r>
        <w:r w:rsidR="00AD3E93">
          <w:rPr>
            <w:noProof/>
            <w:webHidden/>
          </w:rPr>
          <w:fldChar w:fldCharType="end"/>
        </w:r>
      </w:hyperlink>
    </w:p>
    <w:p w14:paraId="364ED3C0" w14:textId="77777777" w:rsidR="00AD3E93" w:rsidRDefault="00F40793">
      <w:pPr>
        <w:pStyle w:val="TM2"/>
        <w:tabs>
          <w:tab w:val="left" w:pos="1320"/>
          <w:tab w:val="right" w:leader="dot" w:pos="9621"/>
        </w:tabs>
        <w:rPr>
          <w:rFonts w:asciiTheme="minorHAnsi" w:eastAsiaTheme="minorEastAsia" w:hAnsiTheme="minorHAnsi"/>
          <w:noProof/>
        </w:rPr>
      </w:pPr>
      <w:hyperlink w:anchor="_Toc70703050" w:history="1">
        <w:r w:rsidR="00AD3E93" w:rsidRPr="00E35440">
          <w:rPr>
            <w:rStyle w:val="Lienhypertexte"/>
            <w:rFonts w:eastAsiaTheme="majorEastAsia" w:cs="Times New Roman"/>
            <w:noProof/>
            <w:lang w:val="en-GB"/>
          </w:rPr>
          <w:t>11.7.2.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ojections</w:t>
        </w:r>
        <w:r w:rsidR="00AD3E93">
          <w:rPr>
            <w:noProof/>
            <w:webHidden/>
          </w:rPr>
          <w:tab/>
        </w:r>
        <w:r w:rsidR="00AD3E93">
          <w:rPr>
            <w:noProof/>
            <w:webHidden/>
          </w:rPr>
          <w:fldChar w:fldCharType="begin"/>
        </w:r>
        <w:r w:rsidR="00AD3E93">
          <w:rPr>
            <w:noProof/>
            <w:webHidden/>
          </w:rPr>
          <w:instrText xml:space="preserve"> PAGEREF _Toc70703050 \h </w:instrText>
        </w:r>
        <w:r w:rsidR="00AD3E93">
          <w:rPr>
            <w:noProof/>
            <w:webHidden/>
          </w:rPr>
        </w:r>
        <w:r w:rsidR="00AD3E93">
          <w:rPr>
            <w:noProof/>
            <w:webHidden/>
          </w:rPr>
          <w:fldChar w:fldCharType="separate"/>
        </w:r>
        <w:r w:rsidR="00735FC5">
          <w:rPr>
            <w:noProof/>
            <w:webHidden/>
          </w:rPr>
          <w:t>98</w:t>
        </w:r>
        <w:r w:rsidR="00AD3E93">
          <w:rPr>
            <w:noProof/>
            <w:webHidden/>
          </w:rPr>
          <w:fldChar w:fldCharType="end"/>
        </w:r>
      </w:hyperlink>
    </w:p>
    <w:p w14:paraId="091E2BC5" w14:textId="77777777" w:rsidR="00AD3E93" w:rsidRDefault="00F40793">
      <w:pPr>
        <w:pStyle w:val="TM2"/>
        <w:tabs>
          <w:tab w:val="left" w:pos="1100"/>
          <w:tab w:val="right" w:leader="dot" w:pos="9621"/>
        </w:tabs>
        <w:rPr>
          <w:rFonts w:asciiTheme="minorHAnsi" w:eastAsiaTheme="minorEastAsia" w:hAnsiTheme="minorHAnsi"/>
          <w:noProof/>
        </w:rPr>
      </w:pPr>
      <w:hyperlink w:anchor="_Toc70703051" w:history="1">
        <w:r w:rsidR="00AD3E93" w:rsidRPr="00E35440">
          <w:rPr>
            <w:rStyle w:val="Lienhypertexte"/>
            <w:rFonts w:eastAsiaTheme="majorEastAsia" w:cs="Times New Roman"/>
            <w:noProof/>
            <w:lang w:val="en-GB"/>
          </w:rPr>
          <w:t>11.7.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Severe convective storms</w:t>
        </w:r>
        <w:r w:rsidR="00AD3E93">
          <w:rPr>
            <w:noProof/>
            <w:webHidden/>
          </w:rPr>
          <w:tab/>
        </w:r>
        <w:r w:rsidR="00AD3E93">
          <w:rPr>
            <w:noProof/>
            <w:webHidden/>
          </w:rPr>
          <w:fldChar w:fldCharType="begin"/>
        </w:r>
        <w:r w:rsidR="00AD3E93">
          <w:rPr>
            <w:noProof/>
            <w:webHidden/>
          </w:rPr>
          <w:instrText xml:space="preserve"> PAGEREF _Toc70703051 \h </w:instrText>
        </w:r>
        <w:r w:rsidR="00AD3E93">
          <w:rPr>
            <w:noProof/>
            <w:webHidden/>
          </w:rPr>
        </w:r>
        <w:r w:rsidR="00AD3E93">
          <w:rPr>
            <w:noProof/>
            <w:webHidden/>
          </w:rPr>
          <w:fldChar w:fldCharType="separate"/>
        </w:r>
        <w:r w:rsidR="00735FC5">
          <w:rPr>
            <w:noProof/>
            <w:webHidden/>
          </w:rPr>
          <w:t>99</w:t>
        </w:r>
        <w:r w:rsidR="00AD3E93">
          <w:rPr>
            <w:noProof/>
            <w:webHidden/>
          </w:rPr>
          <w:fldChar w:fldCharType="end"/>
        </w:r>
      </w:hyperlink>
    </w:p>
    <w:p w14:paraId="6581CED3" w14:textId="77777777" w:rsidR="00AD3E93" w:rsidRDefault="00F40793">
      <w:pPr>
        <w:pStyle w:val="TM2"/>
        <w:tabs>
          <w:tab w:val="left" w:pos="1320"/>
          <w:tab w:val="right" w:leader="dot" w:pos="9621"/>
        </w:tabs>
        <w:rPr>
          <w:rFonts w:asciiTheme="minorHAnsi" w:eastAsiaTheme="minorEastAsia" w:hAnsiTheme="minorHAnsi"/>
          <w:noProof/>
        </w:rPr>
      </w:pPr>
      <w:hyperlink w:anchor="_Toc70703052" w:history="1">
        <w:r w:rsidR="00AD3E93" w:rsidRPr="00E35440">
          <w:rPr>
            <w:rStyle w:val="Lienhypertexte"/>
            <w:rFonts w:eastAsiaTheme="majorEastAsia" w:cs="Times New Roman"/>
            <w:noProof/>
            <w:lang w:val="en-GB"/>
          </w:rPr>
          <w:t>11.7.3.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echanisms and drivers</w:t>
        </w:r>
        <w:r w:rsidR="00AD3E93">
          <w:rPr>
            <w:noProof/>
            <w:webHidden/>
          </w:rPr>
          <w:tab/>
        </w:r>
        <w:r w:rsidR="00AD3E93">
          <w:rPr>
            <w:noProof/>
            <w:webHidden/>
          </w:rPr>
          <w:fldChar w:fldCharType="begin"/>
        </w:r>
        <w:r w:rsidR="00AD3E93">
          <w:rPr>
            <w:noProof/>
            <w:webHidden/>
          </w:rPr>
          <w:instrText xml:space="preserve"> PAGEREF _Toc70703052 \h </w:instrText>
        </w:r>
        <w:r w:rsidR="00AD3E93">
          <w:rPr>
            <w:noProof/>
            <w:webHidden/>
          </w:rPr>
        </w:r>
        <w:r w:rsidR="00AD3E93">
          <w:rPr>
            <w:noProof/>
            <w:webHidden/>
          </w:rPr>
          <w:fldChar w:fldCharType="separate"/>
        </w:r>
        <w:r w:rsidR="00735FC5">
          <w:rPr>
            <w:noProof/>
            <w:webHidden/>
          </w:rPr>
          <w:t>100</w:t>
        </w:r>
        <w:r w:rsidR="00AD3E93">
          <w:rPr>
            <w:noProof/>
            <w:webHidden/>
          </w:rPr>
          <w:fldChar w:fldCharType="end"/>
        </w:r>
      </w:hyperlink>
    </w:p>
    <w:p w14:paraId="3FE85F93" w14:textId="77777777" w:rsidR="00AD3E93" w:rsidRDefault="00F40793">
      <w:pPr>
        <w:pStyle w:val="TM2"/>
        <w:tabs>
          <w:tab w:val="left" w:pos="1320"/>
          <w:tab w:val="right" w:leader="dot" w:pos="9621"/>
        </w:tabs>
        <w:rPr>
          <w:rFonts w:asciiTheme="minorHAnsi" w:eastAsiaTheme="minorEastAsia" w:hAnsiTheme="minorHAnsi"/>
          <w:noProof/>
        </w:rPr>
      </w:pPr>
      <w:hyperlink w:anchor="_Toc70703053" w:history="1">
        <w:r w:rsidR="00AD3E93" w:rsidRPr="00E35440">
          <w:rPr>
            <w:rStyle w:val="Lienhypertexte"/>
            <w:rFonts w:eastAsiaTheme="majorEastAsia" w:cs="Times New Roman"/>
            <w:noProof/>
            <w:lang w:val="en-GB"/>
          </w:rPr>
          <w:t>11.7.3.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Observed trends</w:t>
        </w:r>
        <w:r w:rsidR="00AD3E93">
          <w:rPr>
            <w:noProof/>
            <w:webHidden/>
          </w:rPr>
          <w:tab/>
        </w:r>
        <w:r w:rsidR="00AD3E93">
          <w:rPr>
            <w:noProof/>
            <w:webHidden/>
          </w:rPr>
          <w:fldChar w:fldCharType="begin"/>
        </w:r>
        <w:r w:rsidR="00AD3E93">
          <w:rPr>
            <w:noProof/>
            <w:webHidden/>
          </w:rPr>
          <w:instrText xml:space="preserve"> PAGEREF _Toc70703053 \h </w:instrText>
        </w:r>
        <w:r w:rsidR="00AD3E93">
          <w:rPr>
            <w:noProof/>
            <w:webHidden/>
          </w:rPr>
        </w:r>
        <w:r w:rsidR="00AD3E93">
          <w:rPr>
            <w:noProof/>
            <w:webHidden/>
          </w:rPr>
          <w:fldChar w:fldCharType="separate"/>
        </w:r>
        <w:r w:rsidR="00735FC5">
          <w:rPr>
            <w:noProof/>
            <w:webHidden/>
          </w:rPr>
          <w:t>101</w:t>
        </w:r>
        <w:r w:rsidR="00AD3E93">
          <w:rPr>
            <w:noProof/>
            <w:webHidden/>
          </w:rPr>
          <w:fldChar w:fldCharType="end"/>
        </w:r>
      </w:hyperlink>
    </w:p>
    <w:p w14:paraId="50A76BF5" w14:textId="77777777" w:rsidR="00AD3E93" w:rsidRDefault="00F40793">
      <w:pPr>
        <w:pStyle w:val="TM2"/>
        <w:tabs>
          <w:tab w:val="left" w:pos="1320"/>
          <w:tab w:val="right" w:leader="dot" w:pos="9621"/>
        </w:tabs>
        <w:rPr>
          <w:rFonts w:asciiTheme="minorHAnsi" w:eastAsiaTheme="minorEastAsia" w:hAnsiTheme="minorHAnsi"/>
          <w:noProof/>
        </w:rPr>
      </w:pPr>
      <w:hyperlink w:anchor="_Toc70703054" w:history="1">
        <w:r w:rsidR="00AD3E93" w:rsidRPr="00E35440">
          <w:rPr>
            <w:rStyle w:val="Lienhypertexte"/>
            <w:rFonts w:eastAsiaTheme="majorEastAsia" w:cs="Times New Roman"/>
            <w:noProof/>
            <w:lang w:val="en-GB"/>
          </w:rPr>
          <w:t>11.7.3.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Model evaluation</w:t>
        </w:r>
        <w:r w:rsidR="00AD3E93">
          <w:rPr>
            <w:noProof/>
            <w:webHidden/>
          </w:rPr>
          <w:tab/>
        </w:r>
        <w:r w:rsidR="00AD3E93">
          <w:rPr>
            <w:noProof/>
            <w:webHidden/>
          </w:rPr>
          <w:fldChar w:fldCharType="begin"/>
        </w:r>
        <w:r w:rsidR="00AD3E93">
          <w:rPr>
            <w:noProof/>
            <w:webHidden/>
          </w:rPr>
          <w:instrText xml:space="preserve"> PAGEREF _Toc70703054 \h </w:instrText>
        </w:r>
        <w:r w:rsidR="00AD3E93">
          <w:rPr>
            <w:noProof/>
            <w:webHidden/>
          </w:rPr>
        </w:r>
        <w:r w:rsidR="00AD3E93">
          <w:rPr>
            <w:noProof/>
            <w:webHidden/>
          </w:rPr>
          <w:fldChar w:fldCharType="separate"/>
        </w:r>
        <w:r w:rsidR="00735FC5">
          <w:rPr>
            <w:noProof/>
            <w:webHidden/>
          </w:rPr>
          <w:t>102</w:t>
        </w:r>
        <w:r w:rsidR="00AD3E93">
          <w:rPr>
            <w:noProof/>
            <w:webHidden/>
          </w:rPr>
          <w:fldChar w:fldCharType="end"/>
        </w:r>
      </w:hyperlink>
    </w:p>
    <w:p w14:paraId="41E582E0" w14:textId="77777777" w:rsidR="00AD3E93" w:rsidRDefault="00F40793">
      <w:pPr>
        <w:pStyle w:val="TM2"/>
        <w:tabs>
          <w:tab w:val="left" w:pos="1320"/>
          <w:tab w:val="right" w:leader="dot" w:pos="9621"/>
        </w:tabs>
        <w:rPr>
          <w:rFonts w:asciiTheme="minorHAnsi" w:eastAsiaTheme="minorEastAsia" w:hAnsiTheme="minorHAnsi"/>
          <w:noProof/>
        </w:rPr>
      </w:pPr>
      <w:hyperlink w:anchor="_Toc70703055" w:history="1">
        <w:r w:rsidR="00AD3E93" w:rsidRPr="00E35440">
          <w:rPr>
            <w:rStyle w:val="Lienhypertexte"/>
            <w:rFonts w:eastAsiaTheme="majorEastAsia" w:cs="Times New Roman"/>
            <w:noProof/>
            <w:lang w:val="en-GB"/>
          </w:rPr>
          <w:t>11.7.3.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etection and attribution, event attribution</w:t>
        </w:r>
        <w:r w:rsidR="00AD3E93">
          <w:rPr>
            <w:noProof/>
            <w:webHidden/>
          </w:rPr>
          <w:tab/>
        </w:r>
        <w:r w:rsidR="00AD3E93">
          <w:rPr>
            <w:noProof/>
            <w:webHidden/>
          </w:rPr>
          <w:fldChar w:fldCharType="begin"/>
        </w:r>
        <w:r w:rsidR="00AD3E93">
          <w:rPr>
            <w:noProof/>
            <w:webHidden/>
          </w:rPr>
          <w:instrText xml:space="preserve"> PAGEREF _Toc70703055 \h </w:instrText>
        </w:r>
        <w:r w:rsidR="00AD3E93">
          <w:rPr>
            <w:noProof/>
            <w:webHidden/>
          </w:rPr>
        </w:r>
        <w:r w:rsidR="00AD3E93">
          <w:rPr>
            <w:noProof/>
            <w:webHidden/>
          </w:rPr>
          <w:fldChar w:fldCharType="separate"/>
        </w:r>
        <w:r w:rsidR="00735FC5">
          <w:rPr>
            <w:noProof/>
            <w:webHidden/>
          </w:rPr>
          <w:t>103</w:t>
        </w:r>
        <w:r w:rsidR="00AD3E93">
          <w:rPr>
            <w:noProof/>
            <w:webHidden/>
          </w:rPr>
          <w:fldChar w:fldCharType="end"/>
        </w:r>
      </w:hyperlink>
    </w:p>
    <w:p w14:paraId="1CDAA24B" w14:textId="77777777" w:rsidR="00AD3E93" w:rsidRDefault="00F40793">
      <w:pPr>
        <w:pStyle w:val="TM2"/>
        <w:tabs>
          <w:tab w:val="left" w:pos="1320"/>
          <w:tab w:val="right" w:leader="dot" w:pos="9621"/>
        </w:tabs>
        <w:rPr>
          <w:rFonts w:asciiTheme="minorHAnsi" w:eastAsiaTheme="minorEastAsia" w:hAnsiTheme="minorHAnsi"/>
          <w:noProof/>
        </w:rPr>
      </w:pPr>
      <w:hyperlink w:anchor="_Toc70703056" w:history="1">
        <w:r w:rsidR="00AD3E93" w:rsidRPr="00E35440">
          <w:rPr>
            <w:rStyle w:val="Lienhypertexte"/>
            <w:rFonts w:eastAsiaTheme="majorEastAsia" w:cs="Times New Roman"/>
            <w:noProof/>
            <w:lang w:val="en-GB"/>
          </w:rPr>
          <w:t>11.7.3.5</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Projections</w:t>
        </w:r>
        <w:r w:rsidR="00AD3E93">
          <w:rPr>
            <w:noProof/>
            <w:webHidden/>
          </w:rPr>
          <w:tab/>
        </w:r>
        <w:r w:rsidR="00AD3E93">
          <w:rPr>
            <w:noProof/>
            <w:webHidden/>
          </w:rPr>
          <w:fldChar w:fldCharType="begin"/>
        </w:r>
        <w:r w:rsidR="00AD3E93">
          <w:rPr>
            <w:noProof/>
            <w:webHidden/>
          </w:rPr>
          <w:instrText xml:space="preserve"> PAGEREF _Toc70703056 \h </w:instrText>
        </w:r>
        <w:r w:rsidR="00AD3E93">
          <w:rPr>
            <w:noProof/>
            <w:webHidden/>
          </w:rPr>
        </w:r>
        <w:r w:rsidR="00AD3E93">
          <w:rPr>
            <w:noProof/>
            <w:webHidden/>
          </w:rPr>
          <w:fldChar w:fldCharType="separate"/>
        </w:r>
        <w:r w:rsidR="00735FC5">
          <w:rPr>
            <w:noProof/>
            <w:webHidden/>
          </w:rPr>
          <w:t>103</w:t>
        </w:r>
        <w:r w:rsidR="00AD3E93">
          <w:rPr>
            <w:noProof/>
            <w:webHidden/>
          </w:rPr>
          <w:fldChar w:fldCharType="end"/>
        </w:r>
      </w:hyperlink>
    </w:p>
    <w:p w14:paraId="0A90E5B3" w14:textId="77777777" w:rsidR="00AD3E93" w:rsidRDefault="00F40793">
      <w:pPr>
        <w:pStyle w:val="TM2"/>
        <w:tabs>
          <w:tab w:val="left" w:pos="1100"/>
          <w:tab w:val="right" w:leader="dot" w:pos="9621"/>
        </w:tabs>
        <w:rPr>
          <w:rStyle w:val="Lienhypertexte"/>
          <w:rFonts w:eastAsiaTheme="majorEastAsia"/>
          <w:noProof/>
        </w:rPr>
      </w:pPr>
      <w:hyperlink w:anchor="_Toc70703057" w:history="1">
        <w:r w:rsidR="00AD3E93" w:rsidRPr="00E35440">
          <w:rPr>
            <w:rStyle w:val="Lienhypertexte"/>
            <w:rFonts w:eastAsiaTheme="majorEastAsia" w:cs="Times New Roman"/>
            <w:noProof/>
            <w:lang w:val="en-GB"/>
          </w:rPr>
          <w:t>11.7.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Extreme winds</w:t>
        </w:r>
        <w:r w:rsidR="00AD3E93">
          <w:rPr>
            <w:noProof/>
            <w:webHidden/>
          </w:rPr>
          <w:tab/>
        </w:r>
        <w:r w:rsidR="00AD3E93">
          <w:rPr>
            <w:noProof/>
            <w:webHidden/>
          </w:rPr>
          <w:fldChar w:fldCharType="begin"/>
        </w:r>
        <w:r w:rsidR="00AD3E93">
          <w:rPr>
            <w:noProof/>
            <w:webHidden/>
          </w:rPr>
          <w:instrText xml:space="preserve"> PAGEREF _Toc70703057 \h </w:instrText>
        </w:r>
        <w:r w:rsidR="00AD3E93">
          <w:rPr>
            <w:noProof/>
            <w:webHidden/>
          </w:rPr>
        </w:r>
        <w:r w:rsidR="00AD3E93">
          <w:rPr>
            <w:noProof/>
            <w:webHidden/>
          </w:rPr>
          <w:fldChar w:fldCharType="separate"/>
        </w:r>
        <w:r w:rsidR="00735FC5">
          <w:rPr>
            <w:noProof/>
            <w:webHidden/>
          </w:rPr>
          <w:t>104</w:t>
        </w:r>
        <w:r w:rsidR="00AD3E93">
          <w:rPr>
            <w:noProof/>
            <w:webHidden/>
          </w:rPr>
          <w:fldChar w:fldCharType="end"/>
        </w:r>
      </w:hyperlink>
    </w:p>
    <w:p w14:paraId="416EB8DE" w14:textId="77777777" w:rsidR="00AD3E93" w:rsidRPr="00AD3E93" w:rsidRDefault="00AD3E93" w:rsidP="00AD3E93">
      <w:pPr>
        <w:rPr>
          <w:rFonts w:eastAsiaTheme="minorEastAsia"/>
          <w:noProof/>
        </w:rPr>
      </w:pPr>
    </w:p>
    <w:p w14:paraId="73C8BE52" w14:textId="77777777" w:rsidR="00AD3E93" w:rsidRDefault="00F40793" w:rsidP="00AD3E93">
      <w:pPr>
        <w:pStyle w:val="TM1"/>
        <w:rPr>
          <w:rFonts w:asciiTheme="minorHAnsi" w:eastAsiaTheme="minorEastAsia" w:hAnsiTheme="minorHAnsi"/>
        </w:rPr>
      </w:pPr>
      <w:hyperlink w:anchor="_Toc70703058" w:history="1">
        <w:r w:rsidR="00AD3E93" w:rsidRPr="00E35440">
          <w:rPr>
            <w:rStyle w:val="Lienhypertexte"/>
          </w:rPr>
          <w:t>11.8</w:t>
        </w:r>
        <w:r w:rsidR="00AD3E93">
          <w:rPr>
            <w:rFonts w:asciiTheme="minorHAnsi" w:eastAsiaTheme="minorEastAsia" w:hAnsiTheme="minorHAnsi"/>
          </w:rPr>
          <w:tab/>
        </w:r>
        <w:r w:rsidR="00AD3E93" w:rsidRPr="00E35440">
          <w:rPr>
            <w:rStyle w:val="Lienhypertexte"/>
          </w:rPr>
          <w:t>Compound events</w:t>
        </w:r>
        <w:r w:rsidR="00AD3E93">
          <w:rPr>
            <w:webHidden/>
          </w:rPr>
          <w:tab/>
        </w:r>
        <w:r w:rsidR="00AD3E93">
          <w:rPr>
            <w:webHidden/>
          </w:rPr>
          <w:fldChar w:fldCharType="begin"/>
        </w:r>
        <w:r w:rsidR="00AD3E93">
          <w:rPr>
            <w:webHidden/>
          </w:rPr>
          <w:instrText xml:space="preserve"> PAGEREF _Toc70703058 \h </w:instrText>
        </w:r>
        <w:r w:rsidR="00AD3E93">
          <w:rPr>
            <w:webHidden/>
          </w:rPr>
        </w:r>
        <w:r w:rsidR="00AD3E93">
          <w:rPr>
            <w:webHidden/>
          </w:rPr>
          <w:fldChar w:fldCharType="separate"/>
        </w:r>
        <w:r w:rsidR="00735FC5">
          <w:rPr>
            <w:webHidden/>
          </w:rPr>
          <w:t>106</w:t>
        </w:r>
        <w:r w:rsidR="00AD3E93">
          <w:rPr>
            <w:webHidden/>
          </w:rPr>
          <w:fldChar w:fldCharType="end"/>
        </w:r>
      </w:hyperlink>
    </w:p>
    <w:p w14:paraId="773A35C3" w14:textId="77777777" w:rsidR="00AD3E93" w:rsidRDefault="00F40793">
      <w:pPr>
        <w:pStyle w:val="TM2"/>
        <w:tabs>
          <w:tab w:val="left" w:pos="1100"/>
          <w:tab w:val="right" w:leader="dot" w:pos="9621"/>
        </w:tabs>
        <w:rPr>
          <w:rFonts w:asciiTheme="minorHAnsi" w:eastAsiaTheme="minorEastAsia" w:hAnsiTheme="minorHAnsi"/>
          <w:noProof/>
        </w:rPr>
      </w:pPr>
      <w:hyperlink w:anchor="_Toc70703059" w:history="1">
        <w:r w:rsidR="00AD3E93" w:rsidRPr="00E35440">
          <w:rPr>
            <w:rStyle w:val="Lienhypertexte"/>
            <w:rFonts w:eastAsiaTheme="majorEastAsia" w:cs="Times New Roman"/>
            <w:noProof/>
            <w:lang w:val="en-GB"/>
          </w:rPr>
          <w:t>11.8.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Overview</w:t>
        </w:r>
        <w:r w:rsidR="00AD3E93">
          <w:rPr>
            <w:noProof/>
            <w:webHidden/>
          </w:rPr>
          <w:tab/>
        </w:r>
        <w:r w:rsidR="00AD3E93">
          <w:rPr>
            <w:noProof/>
            <w:webHidden/>
          </w:rPr>
          <w:fldChar w:fldCharType="begin"/>
        </w:r>
        <w:r w:rsidR="00AD3E93">
          <w:rPr>
            <w:noProof/>
            <w:webHidden/>
          </w:rPr>
          <w:instrText xml:space="preserve"> PAGEREF _Toc70703059 \h </w:instrText>
        </w:r>
        <w:r w:rsidR="00AD3E93">
          <w:rPr>
            <w:noProof/>
            <w:webHidden/>
          </w:rPr>
        </w:r>
        <w:r w:rsidR="00AD3E93">
          <w:rPr>
            <w:noProof/>
            <w:webHidden/>
          </w:rPr>
          <w:fldChar w:fldCharType="separate"/>
        </w:r>
        <w:r w:rsidR="00735FC5">
          <w:rPr>
            <w:noProof/>
            <w:webHidden/>
          </w:rPr>
          <w:t>106</w:t>
        </w:r>
        <w:r w:rsidR="00AD3E93">
          <w:rPr>
            <w:noProof/>
            <w:webHidden/>
          </w:rPr>
          <w:fldChar w:fldCharType="end"/>
        </w:r>
      </w:hyperlink>
    </w:p>
    <w:p w14:paraId="0F2D824A" w14:textId="77777777" w:rsidR="00AD3E93" w:rsidRDefault="00F40793">
      <w:pPr>
        <w:pStyle w:val="TM2"/>
        <w:tabs>
          <w:tab w:val="left" w:pos="1100"/>
          <w:tab w:val="right" w:leader="dot" w:pos="9621"/>
        </w:tabs>
        <w:rPr>
          <w:rFonts w:asciiTheme="minorHAnsi" w:eastAsiaTheme="minorEastAsia" w:hAnsiTheme="minorHAnsi"/>
          <w:noProof/>
        </w:rPr>
      </w:pPr>
      <w:hyperlink w:anchor="_Toc70703060" w:history="1">
        <w:r w:rsidR="00AD3E93" w:rsidRPr="00E35440">
          <w:rPr>
            <w:rStyle w:val="Lienhypertexte"/>
            <w:rFonts w:eastAsiaTheme="majorEastAsia" w:cs="Times New Roman"/>
            <w:noProof/>
            <w:lang w:val="en-GB"/>
          </w:rPr>
          <w:t>11.8.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Concurrent extremes in coastal and estuarine regions</w:t>
        </w:r>
        <w:r w:rsidR="00AD3E93">
          <w:rPr>
            <w:noProof/>
            <w:webHidden/>
          </w:rPr>
          <w:tab/>
        </w:r>
        <w:r w:rsidR="00AD3E93">
          <w:rPr>
            <w:noProof/>
            <w:webHidden/>
          </w:rPr>
          <w:fldChar w:fldCharType="begin"/>
        </w:r>
        <w:r w:rsidR="00AD3E93">
          <w:rPr>
            <w:noProof/>
            <w:webHidden/>
          </w:rPr>
          <w:instrText xml:space="preserve"> PAGEREF _Toc70703060 \h </w:instrText>
        </w:r>
        <w:r w:rsidR="00AD3E93">
          <w:rPr>
            <w:noProof/>
            <w:webHidden/>
          </w:rPr>
        </w:r>
        <w:r w:rsidR="00AD3E93">
          <w:rPr>
            <w:noProof/>
            <w:webHidden/>
          </w:rPr>
          <w:fldChar w:fldCharType="separate"/>
        </w:r>
        <w:r w:rsidR="00735FC5">
          <w:rPr>
            <w:noProof/>
            <w:webHidden/>
          </w:rPr>
          <w:t>107</w:t>
        </w:r>
        <w:r w:rsidR="00AD3E93">
          <w:rPr>
            <w:noProof/>
            <w:webHidden/>
          </w:rPr>
          <w:fldChar w:fldCharType="end"/>
        </w:r>
      </w:hyperlink>
    </w:p>
    <w:p w14:paraId="5FEBFB84" w14:textId="77777777" w:rsidR="00AD3E93" w:rsidRDefault="00F40793">
      <w:pPr>
        <w:pStyle w:val="TM2"/>
        <w:tabs>
          <w:tab w:val="left" w:pos="1100"/>
          <w:tab w:val="right" w:leader="dot" w:pos="9621"/>
        </w:tabs>
        <w:rPr>
          <w:rStyle w:val="Lienhypertexte"/>
          <w:rFonts w:eastAsiaTheme="majorEastAsia"/>
          <w:noProof/>
        </w:rPr>
      </w:pPr>
      <w:hyperlink w:anchor="_Toc70703061" w:history="1">
        <w:r w:rsidR="00AD3E93" w:rsidRPr="00E35440">
          <w:rPr>
            <w:rStyle w:val="Lienhypertexte"/>
            <w:rFonts w:eastAsiaTheme="majorEastAsia" w:cs="Times New Roman"/>
            <w:noProof/>
            <w:lang w:val="en-GB"/>
          </w:rPr>
          <w:t>11.8.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Concurrent droughts and heat waves</w:t>
        </w:r>
        <w:r w:rsidR="00AD3E93">
          <w:rPr>
            <w:noProof/>
            <w:webHidden/>
          </w:rPr>
          <w:tab/>
        </w:r>
        <w:r w:rsidR="00AD3E93">
          <w:rPr>
            <w:noProof/>
            <w:webHidden/>
          </w:rPr>
          <w:fldChar w:fldCharType="begin"/>
        </w:r>
        <w:r w:rsidR="00AD3E93">
          <w:rPr>
            <w:noProof/>
            <w:webHidden/>
          </w:rPr>
          <w:instrText xml:space="preserve"> PAGEREF _Toc70703061 \h </w:instrText>
        </w:r>
        <w:r w:rsidR="00AD3E93">
          <w:rPr>
            <w:noProof/>
            <w:webHidden/>
          </w:rPr>
        </w:r>
        <w:r w:rsidR="00AD3E93">
          <w:rPr>
            <w:noProof/>
            <w:webHidden/>
          </w:rPr>
          <w:fldChar w:fldCharType="separate"/>
        </w:r>
        <w:r w:rsidR="00735FC5">
          <w:rPr>
            <w:noProof/>
            <w:webHidden/>
          </w:rPr>
          <w:t>108</w:t>
        </w:r>
        <w:r w:rsidR="00AD3E93">
          <w:rPr>
            <w:noProof/>
            <w:webHidden/>
          </w:rPr>
          <w:fldChar w:fldCharType="end"/>
        </w:r>
      </w:hyperlink>
    </w:p>
    <w:p w14:paraId="53AB0F69" w14:textId="77777777" w:rsidR="00AD3E93" w:rsidRPr="00AD3E93" w:rsidRDefault="00AD3E93" w:rsidP="00AD3E93">
      <w:pPr>
        <w:rPr>
          <w:rFonts w:eastAsiaTheme="minorEastAsia"/>
          <w:noProof/>
        </w:rPr>
      </w:pPr>
    </w:p>
    <w:p w14:paraId="7B1CDE5A" w14:textId="77777777" w:rsidR="00AD3E93" w:rsidRDefault="00F40793" w:rsidP="00AD3E93">
      <w:pPr>
        <w:pStyle w:val="TM1"/>
        <w:rPr>
          <w:rStyle w:val="Lienhypertexte"/>
        </w:rPr>
      </w:pPr>
      <w:hyperlink w:anchor="_Toc70703062" w:history="1">
        <w:r w:rsidR="00AD3E93" w:rsidRPr="00E35440">
          <w:rPr>
            <w:rStyle w:val="Lienhypertexte"/>
          </w:rPr>
          <w:t>BOX 11.4:</w:t>
        </w:r>
        <w:r w:rsidR="00AD3E93">
          <w:rPr>
            <w:rFonts w:asciiTheme="minorHAnsi" w:eastAsiaTheme="minorEastAsia" w:hAnsiTheme="minorHAnsi"/>
          </w:rPr>
          <w:tab/>
        </w:r>
        <w:r w:rsidR="00AD3E93" w:rsidRPr="00E35440">
          <w:rPr>
            <w:rStyle w:val="Lienhypertexte"/>
          </w:rPr>
          <w:t>Case study: Global-scale concurrent climate anomalies at the example of the 2015-2016 extreme El Niño and the 2018 boreal spring/summer extremes</w:t>
        </w:r>
        <w:r w:rsidR="00AD3E93">
          <w:rPr>
            <w:webHidden/>
          </w:rPr>
          <w:tab/>
        </w:r>
        <w:r w:rsidR="00AD3E93">
          <w:rPr>
            <w:webHidden/>
          </w:rPr>
          <w:fldChar w:fldCharType="begin"/>
        </w:r>
        <w:r w:rsidR="00AD3E93">
          <w:rPr>
            <w:webHidden/>
          </w:rPr>
          <w:instrText xml:space="preserve"> PAGEREF _Toc70703062 \h </w:instrText>
        </w:r>
        <w:r w:rsidR="00AD3E93">
          <w:rPr>
            <w:webHidden/>
          </w:rPr>
        </w:r>
        <w:r w:rsidR="00AD3E93">
          <w:rPr>
            <w:webHidden/>
          </w:rPr>
          <w:fldChar w:fldCharType="separate"/>
        </w:r>
        <w:r w:rsidR="00735FC5">
          <w:rPr>
            <w:webHidden/>
          </w:rPr>
          <w:t>109</w:t>
        </w:r>
        <w:r w:rsidR="00AD3E93">
          <w:rPr>
            <w:webHidden/>
          </w:rPr>
          <w:fldChar w:fldCharType="end"/>
        </w:r>
      </w:hyperlink>
    </w:p>
    <w:p w14:paraId="1ADAD01C" w14:textId="77777777" w:rsidR="00AD3E93" w:rsidRPr="00AD3E93" w:rsidRDefault="00AD3E93" w:rsidP="00AD3E93">
      <w:pPr>
        <w:rPr>
          <w:rFonts w:eastAsiaTheme="minorEastAsia"/>
          <w:noProof/>
          <w:lang w:val="en-GB"/>
        </w:rPr>
      </w:pPr>
    </w:p>
    <w:p w14:paraId="1D8B1603" w14:textId="77777777" w:rsidR="00AD3E93" w:rsidRDefault="00F40793" w:rsidP="00AD3E93">
      <w:pPr>
        <w:pStyle w:val="TM1"/>
        <w:rPr>
          <w:rFonts w:asciiTheme="minorHAnsi" w:eastAsiaTheme="minorEastAsia" w:hAnsiTheme="minorHAnsi"/>
        </w:rPr>
      </w:pPr>
      <w:hyperlink w:anchor="_Toc70703063" w:history="1">
        <w:r w:rsidR="00AD3E93" w:rsidRPr="00E35440">
          <w:rPr>
            <w:rStyle w:val="Lienhypertexte"/>
          </w:rPr>
          <w:t>11.9</w:t>
        </w:r>
        <w:r w:rsidR="00AD3E93">
          <w:rPr>
            <w:rFonts w:asciiTheme="minorHAnsi" w:eastAsiaTheme="minorEastAsia" w:hAnsiTheme="minorHAnsi"/>
          </w:rPr>
          <w:tab/>
        </w:r>
        <w:r w:rsidR="00AD3E93" w:rsidRPr="00E35440">
          <w:rPr>
            <w:rStyle w:val="Lienhypertexte"/>
          </w:rPr>
          <w:t>Regional information on extremes</w:t>
        </w:r>
        <w:r w:rsidR="00AD3E93">
          <w:rPr>
            <w:webHidden/>
          </w:rPr>
          <w:tab/>
        </w:r>
        <w:r w:rsidR="00AD3E93">
          <w:rPr>
            <w:webHidden/>
          </w:rPr>
          <w:fldChar w:fldCharType="begin"/>
        </w:r>
        <w:r w:rsidR="00AD3E93">
          <w:rPr>
            <w:webHidden/>
          </w:rPr>
          <w:instrText xml:space="preserve"> PAGEREF _Toc70703063 \h </w:instrText>
        </w:r>
        <w:r w:rsidR="00AD3E93">
          <w:rPr>
            <w:webHidden/>
          </w:rPr>
        </w:r>
        <w:r w:rsidR="00AD3E93">
          <w:rPr>
            <w:webHidden/>
          </w:rPr>
          <w:fldChar w:fldCharType="separate"/>
        </w:r>
        <w:r w:rsidR="00735FC5">
          <w:rPr>
            <w:webHidden/>
          </w:rPr>
          <w:t>113</w:t>
        </w:r>
        <w:r w:rsidR="00AD3E93">
          <w:rPr>
            <w:webHidden/>
          </w:rPr>
          <w:fldChar w:fldCharType="end"/>
        </w:r>
      </w:hyperlink>
    </w:p>
    <w:p w14:paraId="7BD8398B" w14:textId="77777777" w:rsidR="00AD3E93" w:rsidRDefault="00F40793">
      <w:pPr>
        <w:pStyle w:val="TM2"/>
        <w:tabs>
          <w:tab w:val="left" w:pos="1100"/>
          <w:tab w:val="right" w:leader="dot" w:pos="9621"/>
        </w:tabs>
        <w:rPr>
          <w:rFonts w:asciiTheme="minorHAnsi" w:eastAsiaTheme="minorEastAsia" w:hAnsiTheme="minorHAnsi"/>
          <w:noProof/>
        </w:rPr>
      </w:pPr>
      <w:hyperlink w:anchor="_Toc70703064" w:history="1">
        <w:r w:rsidR="00AD3E93" w:rsidRPr="00E35440">
          <w:rPr>
            <w:rStyle w:val="Lienhypertexte"/>
            <w:rFonts w:eastAsiaTheme="majorEastAsia" w:cs="Times New Roman"/>
            <w:noProof/>
            <w:lang w:val="en-GB"/>
          </w:rPr>
          <w:t>11.9.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Overview</w:t>
        </w:r>
        <w:r w:rsidR="00AD3E93">
          <w:rPr>
            <w:noProof/>
            <w:webHidden/>
          </w:rPr>
          <w:tab/>
        </w:r>
        <w:r w:rsidR="00AD3E93">
          <w:rPr>
            <w:noProof/>
            <w:webHidden/>
          </w:rPr>
          <w:fldChar w:fldCharType="begin"/>
        </w:r>
        <w:r w:rsidR="00AD3E93">
          <w:rPr>
            <w:noProof/>
            <w:webHidden/>
          </w:rPr>
          <w:instrText xml:space="preserve"> PAGEREF _Toc70703064 \h </w:instrText>
        </w:r>
        <w:r w:rsidR="00AD3E93">
          <w:rPr>
            <w:noProof/>
            <w:webHidden/>
          </w:rPr>
        </w:r>
        <w:r w:rsidR="00AD3E93">
          <w:rPr>
            <w:noProof/>
            <w:webHidden/>
          </w:rPr>
          <w:fldChar w:fldCharType="separate"/>
        </w:r>
        <w:r w:rsidR="00735FC5">
          <w:rPr>
            <w:noProof/>
            <w:webHidden/>
          </w:rPr>
          <w:t>113</w:t>
        </w:r>
        <w:r w:rsidR="00AD3E93">
          <w:rPr>
            <w:noProof/>
            <w:webHidden/>
          </w:rPr>
          <w:fldChar w:fldCharType="end"/>
        </w:r>
      </w:hyperlink>
    </w:p>
    <w:p w14:paraId="31247C23" w14:textId="77777777" w:rsidR="00AD3E93" w:rsidRDefault="00F40793">
      <w:pPr>
        <w:pStyle w:val="TM2"/>
        <w:tabs>
          <w:tab w:val="left" w:pos="1100"/>
          <w:tab w:val="right" w:leader="dot" w:pos="9621"/>
        </w:tabs>
        <w:rPr>
          <w:rFonts w:asciiTheme="minorHAnsi" w:eastAsiaTheme="minorEastAsia" w:hAnsiTheme="minorHAnsi"/>
          <w:noProof/>
        </w:rPr>
      </w:pPr>
      <w:hyperlink w:anchor="_Toc70703065" w:history="1">
        <w:r w:rsidR="00AD3E93" w:rsidRPr="00E35440">
          <w:rPr>
            <w:rStyle w:val="Lienhypertexte"/>
            <w:rFonts w:eastAsiaTheme="majorEastAsia" w:cs="Times New Roman"/>
            <w:noProof/>
            <w:lang w:val="en-GB"/>
          </w:rPr>
          <w:t>11.9.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Temperature extremes</w:t>
        </w:r>
        <w:r w:rsidR="00AD3E93">
          <w:rPr>
            <w:noProof/>
            <w:webHidden/>
          </w:rPr>
          <w:tab/>
        </w:r>
        <w:r w:rsidR="00AD3E93">
          <w:rPr>
            <w:noProof/>
            <w:webHidden/>
          </w:rPr>
          <w:fldChar w:fldCharType="begin"/>
        </w:r>
        <w:r w:rsidR="00AD3E93">
          <w:rPr>
            <w:noProof/>
            <w:webHidden/>
          </w:rPr>
          <w:instrText xml:space="preserve"> PAGEREF _Toc70703065 \h </w:instrText>
        </w:r>
        <w:r w:rsidR="00AD3E93">
          <w:rPr>
            <w:noProof/>
            <w:webHidden/>
          </w:rPr>
        </w:r>
        <w:r w:rsidR="00AD3E93">
          <w:rPr>
            <w:noProof/>
            <w:webHidden/>
          </w:rPr>
          <w:fldChar w:fldCharType="separate"/>
        </w:r>
        <w:r w:rsidR="00735FC5">
          <w:rPr>
            <w:noProof/>
            <w:webHidden/>
          </w:rPr>
          <w:t>114</w:t>
        </w:r>
        <w:r w:rsidR="00AD3E93">
          <w:rPr>
            <w:noProof/>
            <w:webHidden/>
          </w:rPr>
          <w:fldChar w:fldCharType="end"/>
        </w:r>
      </w:hyperlink>
    </w:p>
    <w:p w14:paraId="5FBB2141" w14:textId="77777777" w:rsidR="00AD3E93" w:rsidRDefault="00F40793">
      <w:pPr>
        <w:pStyle w:val="TM2"/>
        <w:tabs>
          <w:tab w:val="left" w:pos="1100"/>
          <w:tab w:val="right" w:leader="dot" w:pos="9621"/>
        </w:tabs>
        <w:rPr>
          <w:rFonts w:asciiTheme="minorHAnsi" w:eastAsiaTheme="minorEastAsia" w:hAnsiTheme="minorHAnsi"/>
          <w:noProof/>
        </w:rPr>
      </w:pPr>
      <w:hyperlink w:anchor="_Toc70703066" w:history="1">
        <w:r w:rsidR="00AD3E93" w:rsidRPr="00E35440">
          <w:rPr>
            <w:rStyle w:val="Lienhypertexte"/>
            <w:rFonts w:eastAsiaTheme="majorEastAsia" w:cs="Times New Roman"/>
            <w:noProof/>
            <w:lang w:val="en-GB"/>
          </w:rPr>
          <w:t>11.9.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Heavy precipitation</w:t>
        </w:r>
        <w:r w:rsidR="00AD3E93">
          <w:rPr>
            <w:noProof/>
            <w:webHidden/>
          </w:rPr>
          <w:tab/>
        </w:r>
        <w:r w:rsidR="00AD3E93">
          <w:rPr>
            <w:noProof/>
            <w:webHidden/>
          </w:rPr>
          <w:fldChar w:fldCharType="begin"/>
        </w:r>
        <w:r w:rsidR="00AD3E93">
          <w:rPr>
            <w:noProof/>
            <w:webHidden/>
          </w:rPr>
          <w:instrText xml:space="preserve"> PAGEREF _Toc70703066 \h </w:instrText>
        </w:r>
        <w:r w:rsidR="00AD3E93">
          <w:rPr>
            <w:noProof/>
            <w:webHidden/>
          </w:rPr>
        </w:r>
        <w:r w:rsidR="00AD3E93">
          <w:rPr>
            <w:noProof/>
            <w:webHidden/>
          </w:rPr>
          <w:fldChar w:fldCharType="separate"/>
        </w:r>
        <w:r w:rsidR="00735FC5">
          <w:rPr>
            <w:noProof/>
            <w:webHidden/>
          </w:rPr>
          <w:t>114</w:t>
        </w:r>
        <w:r w:rsidR="00AD3E93">
          <w:rPr>
            <w:noProof/>
            <w:webHidden/>
          </w:rPr>
          <w:fldChar w:fldCharType="end"/>
        </w:r>
      </w:hyperlink>
    </w:p>
    <w:p w14:paraId="28F7B2F3" w14:textId="77777777" w:rsidR="00AD3E93" w:rsidRDefault="00F40793">
      <w:pPr>
        <w:pStyle w:val="TM2"/>
        <w:tabs>
          <w:tab w:val="left" w:pos="1100"/>
          <w:tab w:val="right" w:leader="dot" w:pos="9621"/>
        </w:tabs>
        <w:rPr>
          <w:rStyle w:val="Lienhypertexte"/>
          <w:rFonts w:eastAsiaTheme="majorEastAsia"/>
          <w:noProof/>
        </w:rPr>
      </w:pPr>
      <w:hyperlink w:anchor="_Toc70703067" w:history="1">
        <w:r w:rsidR="00AD3E93" w:rsidRPr="00E35440">
          <w:rPr>
            <w:rStyle w:val="Lienhypertexte"/>
            <w:rFonts w:eastAsiaTheme="majorEastAsia" w:cs="Times New Roman"/>
            <w:noProof/>
            <w:lang w:val="en-GB"/>
          </w:rPr>
          <w:t>11.9.4</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roughts</w:t>
        </w:r>
        <w:r w:rsidR="00AD3E93">
          <w:rPr>
            <w:noProof/>
            <w:webHidden/>
          </w:rPr>
          <w:tab/>
        </w:r>
        <w:r w:rsidR="00AD3E93">
          <w:rPr>
            <w:noProof/>
            <w:webHidden/>
          </w:rPr>
          <w:fldChar w:fldCharType="begin"/>
        </w:r>
        <w:r w:rsidR="00AD3E93">
          <w:rPr>
            <w:noProof/>
            <w:webHidden/>
          </w:rPr>
          <w:instrText xml:space="preserve"> PAGEREF _Toc70703067 \h </w:instrText>
        </w:r>
        <w:r w:rsidR="00AD3E93">
          <w:rPr>
            <w:noProof/>
            <w:webHidden/>
          </w:rPr>
        </w:r>
        <w:r w:rsidR="00AD3E93">
          <w:rPr>
            <w:noProof/>
            <w:webHidden/>
          </w:rPr>
          <w:fldChar w:fldCharType="separate"/>
        </w:r>
        <w:r w:rsidR="00735FC5">
          <w:rPr>
            <w:noProof/>
            <w:webHidden/>
          </w:rPr>
          <w:t>115</w:t>
        </w:r>
        <w:r w:rsidR="00AD3E93">
          <w:rPr>
            <w:noProof/>
            <w:webHidden/>
          </w:rPr>
          <w:fldChar w:fldCharType="end"/>
        </w:r>
      </w:hyperlink>
    </w:p>
    <w:p w14:paraId="001C0224" w14:textId="77777777" w:rsidR="00AD3E93" w:rsidRPr="00AD3E93" w:rsidRDefault="00AD3E93" w:rsidP="00AD3E93">
      <w:pPr>
        <w:rPr>
          <w:rFonts w:eastAsiaTheme="minorEastAsia"/>
          <w:noProof/>
        </w:rPr>
      </w:pPr>
    </w:p>
    <w:p w14:paraId="4198E32D" w14:textId="77777777" w:rsidR="00AD3E93" w:rsidRDefault="00F40793" w:rsidP="00AD3E93">
      <w:pPr>
        <w:pStyle w:val="TM1"/>
        <w:rPr>
          <w:rFonts w:asciiTheme="minorHAnsi" w:eastAsiaTheme="minorEastAsia" w:hAnsiTheme="minorHAnsi"/>
        </w:rPr>
      </w:pPr>
      <w:hyperlink w:anchor="_Toc70703068" w:history="1">
        <w:r w:rsidR="00AD3E93" w:rsidRPr="00E35440">
          <w:rPr>
            <w:rStyle w:val="Lienhypertexte"/>
            <w:lang w:bidi="th-TH"/>
          </w:rPr>
          <w:t>Frequently Asked Questions</w:t>
        </w:r>
        <w:r w:rsidR="00AD3E93">
          <w:rPr>
            <w:webHidden/>
          </w:rPr>
          <w:tab/>
        </w:r>
        <w:r w:rsidR="00AD3E93">
          <w:rPr>
            <w:webHidden/>
          </w:rPr>
          <w:fldChar w:fldCharType="begin"/>
        </w:r>
        <w:r w:rsidR="00AD3E93">
          <w:rPr>
            <w:webHidden/>
          </w:rPr>
          <w:instrText xml:space="preserve"> PAGEREF _Toc70703068 \h </w:instrText>
        </w:r>
        <w:r w:rsidR="00AD3E93">
          <w:rPr>
            <w:webHidden/>
          </w:rPr>
        </w:r>
        <w:r w:rsidR="00AD3E93">
          <w:rPr>
            <w:webHidden/>
          </w:rPr>
          <w:fldChar w:fldCharType="separate"/>
        </w:r>
        <w:r w:rsidR="00735FC5">
          <w:rPr>
            <w:webHidden/>
          </w:rPr>
          <w:t>117</w:t>
        </w:r>
        <w:r w:rsidR="00AD3E93">
          <w:rPr>
            <w:webHidden/>
          </w:rPr>
          <w:fldChar w:fldCharType="end"/>
        </w:r>
      </w:hyperlink>
    </w:p>
    <w:p w14:paraId="21501974" w14:textId="77777777" w:rsidR="00AD3E93" w:rsidRDefault="00F40793">
      <w:pPr>
        <w:pStyle w:val="TM2"/>
        <w:tabs>
          <w:tab w:val="left" w:pos="1540"/>
          <w:tab w:val="right" w:leader="dot" w:pos="9621"/>
        </w:tabs>
        <w:rPr>
          <w:rFonts w:asciiTheme="minorHAnsi" w:eastAsiaTheme="minorEastAsia" w:hAnsiTheme="minorHAnsi"/>
          <w:noProof/>
        </w:rPr>
      </w:pPr>
      <w:hyperlink w:anchor="_Toc70703069" w:history="1">
        <w:r w:rsidR="00AD3E93" w:rsidRPr="00E35440">
          <w:rPr>
            <w:rStyle w:val="Lienhypertexte"/>
            <w:rFonts w:eastAsiaTheme="majorEastAsia" w:cs="Times New Roman"/>
            <w:noProof/>
            <w:lang w:val="en-GB"/>
          </w:rPr>
          <w:t>FAQ 11.1:</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How do changes in climate extremes compare with changes in climate averages?</w:t>
        </w:r>
        <w:r w:rsidR="00AD3E93">
          <w:rPr>
            <w:noProof/>
            <w:webHidden/>
          </w:rPr>
          <w:tab/>
        </w:r>
        <w:r w:rsidR="00AD3E93">
          <w:rPr>
            <w:noProof/>
            <w:webHidden/>
          </w:rPr>
          <w:fldChar w:fldCharType="begin"/>
        </w:r>
        <w:r w:rsidR="00AD3E93">
          <w:rPr>
            <w:noProof/>
            <w:webHidden/>
          </w:rPr>
          <w:instrText xml:space="preserve"> PAGEREF _Toc70703069 \h </w:instrText>
        </w:r>
        <w:r w:rsidR="00AD3E93">
          <w:rPr>
            <w:noProof/>
            <w:webHidden/>
          </w:rPr>
        </w:r>
        <w:r w:rsidR="00AD3E93">
          <w:rPr>
            <w:noProof/>
            <w:webHidden/>
          </w:rPr>
          <w:fldChar w:fldCharType="separate"/>
        </w:r>
        <w:r w:rsidR="00735FC5">
          <w:rPr>
            <w:noProof/>
            <w:webHidden/>
          </w:rPr>
          <w:t>117</w:t>
        </w:r>
        <w:r w:rsidR="00AD3E93">
          <w:rPr>
            <w:noProof/>
            <w:webHidden/>
          </w:rPr>
          <w:fldChar w:fldCharType="end"/>
        </w:r>
      </w:hyperlink>
    </w:p>
    <w:p w14:paraId="18ED4465" w14:textId="77777777" w:rsidR="00AD3E93" w:rsidRDefault="00F40793">
      <w:pPr>
        <w:pStyle w:val="TM2"/>
        <w:tabs>
          <w:tab w:val="left" w:pos="1540"/>
          <w:tab w:val="right" w:leader="dot" w:pos="9621"/>
        </w:tabs>
        <w:rPr>
          <w:rFonts w:asciiTheme="minorHAnsi" w:eastAsiaTheme="minorEastAsia" w:hAnsiTheme="minorHAnsi"/>
          <w:noProof/>
        </w:rPr>
      </w:pPr>
      <w:hyperlink w:anchor="_Toc70703070" w:history="1">
        <w:r w:rsidR="00AD3E93" w:rsidRPr="00E35440">
          <w:rPr>
            <w:rStyle w:val="Lienhypertexte"/>
            <w:rFonts w:eastAsiaTheme="majorEastAsia" w:cs="Times New Roman"/>
            <w:noProof/>
            <w:lang w:val="en-GB"/>
          </w:rPr>
          <w:t>FAQ 11.2:</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Will unprecedented extremes occur as a result of human-induced climate change?</w:t>
        </w:r>
        <w:r w:rsidR="00AD3E93">
          <w:rPr>
            <w:noProof/>
            <w:webHidden/>
          </w:rPr>
          <w:tab/>
        </w:r>
        <w:r w:rsidR="00AD3E93">
          <w:rPr>
            <w:noProof/>
            <w:webHidden/>
          </w:rPr>
          <w:fldChar w:fldCharType="begin"/>
        </w:r>
        <w:r w:rsidR="00AD3E93">
          <w:rPr>
            <w:noProof/>
            <w:webHidden/>
          </w:rPr>
          <w:instrText xml:space="preserve"> PAGEREF _Toc70703070 \h </w:instrText>
        </w:r>
        <w:r w:rsidR="00AD3E93">
          <w:rPr>
            <w:noProof/>
            <w:webHidden/>
          </w:rPr>
        </w:r>
        <w:r w:rsidR="00AD3E93">
          <w:rPr>
            <w:noProof/>
            <w:webHidden/>
          </w:rPr>
          <w:fldChar w:fldCharType="separate"/>
        </w:r>
        <w:r w:rsidR="00735FC5">
          <w:rPr>
            <w:noProof/>
            <w:webHidden/>
          </w:rPr>
          <w:t>119</w:t>
        </w:r>
        <w:r w:rsidR="00AD3E93">
          <w:rPr>
            <w:noProof/>
            <w:webHidden/>
          </w:rPr>
          <w:fldChar w:fldCharType="end"/>
        </w:r>
      </w:hyperlink>
    </w:p>
    <w:p w14:paraId="61659495" w14:textId="77777777" w:rsidR="00AD3E93" w:rsidRDefault="00F40793">
      <w:pPr>
        <w:pStyle w:val="TM2"/>
        <w:tabs>
          <w:tab w:val="left" w:pos="1540"/>
          <w:tab w:val="right" w:leader="dot" w:pos="9621"/>
        </w:tabs>
        <w:rPr>
          <w:rStyle w:val="Lienhypertexte"/>
          <w:rFonts w:eastAsiaTheme="majorEastAsia"/>
          <w:noProof/>
        </w:rPr>
      </w:pPr>
      <w:hyperlink w:anchor="_Toc70703071" w:history="1">
        <w:r w:rsidR="00AD3E93" w:rsidRPr="00E35440">
          <w:rPr>
            <w:rStyle w:val="Lienhypertexte"/>
            <w:rFonts w:eastAsiaTheme="majorEastAsia" w:cs="Times New Roman"/>
            <w:noProof/>
            <w:lang w:val="en-GB"/>
          </w:rPr>
          <w:t>FAQ 11.3:</w:t>
        </w:r>
        <w:r w:rsidR="00AD3E93">
          <w:rPr>
            <w:rFonts w:asciiTheme="minorHAnsi" w:eastAsiaTheme="minorEastAsia" w:hAnsiTheme="minorHAnsi"/>
            <w:noProof/>
          </w:rPr>
          <w:tab/>
        </w:r>
        <w:r w:rsidR="00AD3E93" w:rsidRPr="00E35440">
          <w:rPr>
            <w:rStyle w:val="Lienhypertexte"/>
            <w:rFonts w:eastAsiaTheme="majorEastAsia" w:cs="Times New Roman"/>
            <w:noProof/>
            <w:lang w:val="en-GB"/>
          </w:rPr>
          <w:t>Did climate change cause that recent extreme event in my country?</w:t>
        </w:r>
        <w:r w:rsidR="00AD3E93">
          <w:rPr>
            <w:noProof/>
            <w:webHidden/>
          </w:rPr>
          <w:tab/>
        </w:r>
        <w:r w:rsidR="00AD3E93">
          <w:rPr>
            <w:noProof/>
            <w:webHidden/>
          </w:rPr>
          <w:fldChar w:fldCharType="begin"/>
        </w:r>
        <w:r w:rsidR="00AD3E93">
          <w:rPr>
            <w:noProof/>
            <w:webHidden/>
          </w:rPr>
          <w:instrText xml:space="preserve"> PAGEREF _Toc70703071 \h </w:instrText>
        </w:r>
        <w:r w:rsidR="00AD3E93">
          <w:rPr>
            <w:noProof/>
            <w:webHidden/>
          </w:rPr>
        </w:r>
        <w:r w:rsidR="00AD3E93">
          <w:rPr>
            <w:noProof/>
            <w:webHidden/>
          </w:rPr>
          <w:fldChar w:fldCharType="separate"/>
        </w:r>
        <w:r w:rsidR="00735FC5">
          <w:rPr>
            <w:noProof/>
            <w:webHidden/>
          </w:rPr>
          <w:t>120</w:t>
        </w:r>
        <w:r w:rsidR="00AD3E93">
          <w:rPr>
            <w:noProof/>
            <w:webHidden/>
          </w:rPr>
          <w:fldChar w:fldCharType="end"/>
        </w:r>
      </w:hyperlink>
    </w:p>
    <w:p w14:paraId="706F354A" w14:textId="77777777" w:rsidR="00AD3E93" w:rsidRPr="00AD3E93" w:rsidRDefault="00AD3E93" w:rsidP="00AD3E93">
      <w:pPr>
        <w:rPr>
          <w:rFonts w:eastAsiaTheme="minorEastAsia"/>
          <w:noProof/>
        </w:rPr>
      </w:pPr>
    </w:p>
    <w:p w14:paraId="1101F352" w14:textId="0CB9EF2C" w:rsidR="00AD3E93" w:rsidRDefault="00F40793" w:rsidP="00AD3E93">
      <w:pPr>
        <w:pStyle w:val="TM1"/>
        <w:rPr>
          <w:rStyle w:val="Lienhypertexte"/>
        </w:rPr>
      </w:pPr>
      <w:hyperlink w:anchor="_Toc70703072" w:history="1">
        <w:r w:rsidR="00AD3E93" w:rsidRPr="00E35440">
          <w:rPr>
            <w:rStyle w:val="Lienhypertexte"/>
          </w:rPr>
          <w:t>Large tables</w:t>
        </w:r>
        <w:r w:rsidR="00AD3E93">
          <w:rPr>
            <w:webHidden/>
          </w:rPr>
          <w:tab/>
        </w:r>
        <w:r w:rsidR="00AD3E93">
          <w:rPr>
            <w:webHidden/>
          </w:rPr>
          <w:tab/>
        </w:r>
        <w:r w:rsidR="00AD3E93">
          <w:rPr>
            <w:webHidden/>
          </w:rPr>
          <w:fldChar w:fldCharType="begin"/>
        </w:r>
        <w:r w:rsidR="00AD3E93">
          <w:rPr>
            <w:webHidden/>
          </w:rPr>
          <w:instrText xml:space="preserve"> PAGEREF _Toc70703072 \h </w:instrText>
        </w:r>
        <w:r w:rsidR="00AD3E93">
          <w:rPr>
            <w:webHidden/>
          </w:rPr>
        </w:r>
        <w:r w:rsidR="00AD3E93">
          <w:rPr>
            <w:webHidden/>
          </w:rPr>
          <w:fldChar w:fldCharType="separate"/>
        </w:r>
        <w:r w:rsidR="00735FC5">
          <w:rPr>
            <w:webHidden/>
          </w:rPr>
          <w:t>122</w:t>
        </w:r>
        <w:r w:rsidR="00AD3E93">
          <w:rPr>
            <w:webHidden/>
          </w:rPr>
          <w:fldChar w:fldCharType="end"/>
        </w:r>
      </w:hyperlink>
    </w:p>
    <w:p w14:paraId="273BEBD6" w14:textId="77777777" w:rsidR="00AD3E93" w:rsidRPr="00AD3E93" w:rsidRDefault="00AD3E93" w:rsidP="00AD3E93">
      <w:pPr>
        <w:rPr>
          <w:rFonts w:eastAsiaTheme="minorEastAsia"/>
          <w:noProof/>
          <w:lang w:val="en-GB"/>
        </w:rPr>
      </w:pPr>
    </w:p>
    <w:p w14:paraId="12E04671" w14:textId="77777777" w:rsidR="00AD3E93" w:rsidRDefault="00F40793" w:rsidP="00AD3E93">
      <w:pPr>
        <w:pStyle w:val="TM1"/>
        <w:rPr>
          <w:rStyle w:val="Lienhypertexte"/>
        </w:rPr>
      </w:pPr>
      <w:hyperlink w:anchor="_Toc70703073" w:history="1">
        <w:r w:rsidR="00AD3E93" w:rsidRPr="00E35440">
          <w:rPr>
            <w:rStyle w:val="Lienhypertexte"/>
          </w:rPr>
          <w:t>Acknowledgements</w:t>
        </w:r>
        <w:r w:rsidR="00AD3E93">
          <w:rPr>
            <w:webHidden/>
          </w:rPr>
          <w:tab/>
        </w:r>
        <w:r w:rsidR="00AD3E93">
          <w:rPr>
            <w:webHidden/>
          </w:rPr>
          <w:fldChar w:fldCharType="begin"/>
        </w:r>
        <w:r w:rsidR="00AD3E93">
          <w:rPr>
            <w:webHidden/>
          </w:rPr>
          <w:instrText xml:space="preserve"> PAGEREF _Toc70703073 \h </w:instrText>
        </w:r>
        <w:r w:rsidR="00AD3E93">
          <w:rPr>
            <w:webHidden/>
          </w:rPr>
        </w:r>
        <w:r w:rsidR="00AD3E93">
          <w:rPr>
            <w:webHidden/>
          </w:rPr>
          <w:fldChar w:fldCharType="separate"/>
        </w:r>
        <w:r w:rsidR="00735FC5">
          <w:rPr>
            <w:webHidden/>
          </w:rPr>
          <w:t>233</w:t>
        </w:r>
        <w:r w:rsidR="00AD3E93">
          <w:rPr>
            <w:webHidden/>
          </w:rPr>
          <w:fldChar w:fldCharType="end"/>
        </w:r>
      </w:hyperlink>
    </w:p>
    <w:p w14:paraId="688F4395" w14:textId="77777777" w:rsidR="00AD3E93" w:rsidRPr="00AD3E93" w:rsidRDefault="00AD3E93" w:rsidP="00AD3E93">
      <w:pPr>
        <w:rPr>
          <w:rFonts w:eastAsiaTheme="minorEastAsia"/>
          <w:noProof/>
          <w:lang w:val="en-GB"/>
        </w:rPr>
      </w:pPr>
    </w:p>
    <w:p w14:paraId="40FB12A0" w14:textId="538EC582" w:rsidR="00AD3E93" w:rsidRDefault="00F40793" w:rsidP="00AD3E93">
      <w:pPr>
        <w:pStyle w:val="TM1"/>
        <w:rPr>
          <w:rStyle w:val="Lienhypertexte"/>
        </w:rPr>
      </w:pPr>
      <w:hyperlink w:anchor="_Toc70703074" w:history="1">
        <w:r w:rsidR="00AD3E93" w:rsidRPr="00E35440">
          <w:rPr>
            <w:rStyle w:val="Lienhypertexte"/>
          </w:rPr>
          <w:t>References</w:t>
        </w:r>
        <w:r w:rsidR="00AD3E93">
          <w:rPr>
            <w:webHidden/>
          </w:rPr>
          <w:tab/>
        </w:r>
        <w:r w:rsidR="00AD3E93">
          <w:rPr>
            <w:webHidden/>
          </w:rPr>
          <w:tab/>
        </w:r>
        <w:r w:rsidR="00AD3E93">
          <w:rPr>
            <w:webHidden/>
          </w:rPr>
          <w:fldChar w:fldCharType="begin"/>
        </w:r>
        <w:r w:rsidR="00AD3E93">
          <w:rPr>
            <w:webHidden/>
          </w:rPr>
          <w:instrText xml:space="preserve"> PAGEREF _Toc70703074 \h </w:instrText>
        </w:r>
        <w:r w:rsidR="00AD3E93">
          <w:rPr>
            <w:webHidden/>
          </w:rPr>
        </w:r>
        <w:r w:rsidR="00AD3E93">
          <w:rPr>
            <w:webHidden/>
          </w:rPr>
          <w:fldChar w:fldCharType="separate"/>
        </w:r>
        <w:r w:rsidR="00735FC5">
          <w:rPr>
            <w:webHidden/>
          </w:rPr>
          <w:t>234</w:t>
        </w:r>
        <w:r w:rsidR="00AD3E93">
          <w:rPr>
            <w:webHidden/>
          </w:rPr>
          <w:fldChar w:fldCharType="end"/>
        </w:r>
      </w:hyperlink>
    </w:p>
    <w:p w14:paraId="5A2EED57" w14:textId="77777777" w:rsidR="00AD3E93" w:rsidRPr="00AD3E93" w:rsidRDefault="00AD3E93" w:rsidP="00AD3E93">
      <w:pPr>
        <w:rPr>
          <w:rFonts w:eastAsiaTheme="minorEastAsia"/>
          <w:noProof/>
          <w:lang w:val="en-GB"/>
        </w:rPr>
      </w:pPr>
    </w:p>
    <w:p w14:paraId="7B065917" w14:textId="77777777" w:rsidR="00AD3E93" w:rsidRDefault="00F40793" w:rsidP="00AD3E93">
      <w:pPr>
        <w:pStyle w:val="TM1"/>
        <w:rPr>
          <w:rFonts w:asciiTheme="minorHAnsi" w:eastAsiaTheme="minorEastAsia" w:hAnsiTheme="minorHAnsi"/>
        </w:rPr>
      </w:pPr>
      <w:hyperlink w:anchor="_Toc70703075" w:history="1">
        <w:r w:rsidR="00AD3E93" w:rsidRPr="00E35440">
          <w:rPr>
            <w:rStyle w:val="Lienhypertexte"/>
          </w:rPr>
          <w:t>Appendix 11.A</w:t>
        </w:r>
        <w:r w:rsidR="00AD3E93">
          <w:rPr>
            <w:webHidden/>
          </w:rPr>
          <w:tab/>
        </w:r>
        <w:r w:rsidR="00AD3E93">
          <w:rPr>
            <w:webHidden/>
          </w:rPr>
          <w:fldChar w:fldCharType="begin"/>
        </w:r>
        <w:r w:rsidR="00AD3E93">
          <w:rPr>
            <w:webHidden/>
          </w:rPr>
          <w:instrText xml:space="preserve"> PAGEREF _Toc70703075 \h </w:instrText>
        </w:r>
        <w:r w:rsidR="00AD3E93">
          <w:rPr>
            <w:webHidden/>
          </w:rPr>
        </w:r>
        <w:r w:rsidR="00AD3E93">
          <w:rPr>
            <w:webHidden/>
          </w:rPr>
          <w:fldChar w:fldCharType="separate"/>
        </w:r>
        <w:r w:rsidR="00735FC5">
          <w:rPr>
            <w:webHidden/>
          </w:rPr>
          <w:t>314</w:t>
        </w:r>
        <w:r w:rsidR="00AD3E93">
          <w:rPr>
            <w:webHidden/>
          </w:rPr>
          <w:fldChar w:fldCharType="end"/>
        </w:r>
      </w:hyperlink>
    </w:p>
    <w:p w14:paraId="49E0E224" w14:textId="60C74F2A" w:rsidR="008E4A27" w:rsidRPr="00841A35" w:rsidRDefault="00431AF4" w:rsidP="00D424AA">
      <w:pPr>
        <w:rPr>
          <w:rFonts w:cs="Times New Roman"/>
          <w:lang w:val="en-GB"/>
        </w:rPr>
      </w:pPr>
      <w:r>
        <w:rPr>
          <w:lang w:val="en-GB"/>
        </w:rPr>
        <w:fldChar w:fldCharType="end"/>
      </w:r>
    </w:p>
    <w:p w14:paraId="4A12C2F4" w14:textId="77777777" w:rsidR="005B530B" w:rsidRPr="00D424AA" w:rsidRDefault="005B530B" w:rsidP="00D424AA">
      <w:pPr>
        <w:rPr>
          <w:rFonts w:cs="Times New Roman"/>
          <w:lang w:val="en-GB"/>
        </w:rPr>
      </w:pPr>
      <w:r w:rsidRPr="00841A35">
        <w:rPr>
          <w:rFonts w:cs="Times New Roman"/>
          <w:lang w:val="en-GB"/>
        </w:rPr>
        <w:br w:type="page"/>
      </w:r>
    </w:p>
    <w:p w14:paraId="1B2F53CA" w14:textId="77777777" w:rsidR="005B530B" w:rsidRPr="00D74FF3" w:rsidRDefault="005B530B" w:rsidP="00D424AA">
      <w:pPr>
        <w:pStyle w:val="Titre2"/>
        <w:rPr>
          <w:lang w:val="en-US"/>
        </w:rPr>
      </w:pPr>
      <w:bookmarkStart w:id="1" w:name="_Toc56915208"/>
      <w:bookmarkStart w:id="2" w:name="_Toc70702968"/>
      <w:r w:rsidRPr="00D74FF3">
        <w:rPr>
          <w:lang w:val="en-US"/>
        </w:rPr>
        <w:lastRenderedPageBreak/>
        <w:t>Executive Summary</w:t>
      </w:r>
      <w:bookmarkEnd w:id="1"/>
      <w:bookmarkEnd w:id="2"/>
      <w:r w:rsidRPr="00D74FF3">
        <w:rPr>
          <w:lang w:val="en-US"/>
        </w:rPr>
        <w:t xml:space="preserve"> </w:t>
      </w:r>
    </w:p>
    <w:p w14:paraId="01AE39F0" w14:textId="77777777" w:rsidR="005B530B" w:rsidRPr="00D424AA" w:rsidRDefault="005B530B" w:rsidP="00D424AA">
      <w:pPr>
        <w:pStyle w:val="AR6BodyText"/>
        <w:rPr>
          <w:lang w:val="en-GB"/>
        </w:rPr>
      </w:pPr>
    </w:p>
    <w:p w14:paraId="00FD44DA" w14:textId="77777777" w:rsidR="00963283" w:rsidRDefault="00963283" w:rsidP="00963283">
      <w:pPr>
        <w:rPr>
          <w:rFonts w:cs="Times New Roman"/>
          <w:color w:val="000000"/>
          <w:lang w:val="en-GB"/>
        </w:rPr>
      </w:pPr>
      <w:r w:rsidRPr="00963283">
        <w:rPr>
          <w:rFonts w:cs="Times New Roman"/>
          <w:b/>
          <w:bCs/>
          <w:color w:val="000000"/>
          <w:lang w:val="en-GB"/>
        </w:rPr>
        <w:t>This chapter assesses changes in weather and climate extremes on regional and global scales, including observed changes and their attribution, as well as projected changes.</w:t>
      </w:r>
      <w:r w:rsidRPr="000355B3">
        <w:rPr>
          <w:rFonts w:cs="Times New Roman"/>
          <w:bCs/>
          <w:color w:val="000000"/>
          <w:lang w:val="en-GB"/>
        </w:rPr>
        <w:t xml:space="preserve"> </w:t>
      </w:r>
      <w:r w:rsidRPr="007B56F1">
        <w:rPr>
          <w:rFonts w:cs="Times New Roman"/>
          <w:bCs/>
          <w:color w:val="000000"/>
          <w:lang w:val="en-GB"/>
        </w:rPr>
        <w:t>The</w:t>
      </w:r>
      <w:r w:rsidRPr="00527706">
        <w:rPr>
          <w:rFonts w:cs="Times New Roman"/>
          <w:bCs/>
          <w:color w:val="000000"/>
          <w:lang w:val="en-GB"/>
        </w:rPr>
        <w:t xml:space="preserve"> extremes considered include temperature extremes, heavy precipitation and pluvial floods, river floods, droughts, storms (including tropical cyclones), as well as compound events (multivariate and concurrent extremes). </w:t>
      </w:r>
      <w:r w:rsidRPr="00527706">
        <w:rPr>
          <w:rFonts w:cs="Times New Roman"/>
          <w:color w:val="000000"/>
          <w:lang w:val="en-GB"/>
        </w:rPr>
        <w:t xml:space="preserve">Changes in marine extremes are addressed in Chapter 9 and Cross-Chapter Box 9.1. Assessments of past changes and their drivers are from 1950 onward, unless indicated otherwise. Projections for changes in extremes are presented for different levels of global warming, supplemented with information for the conversion to emission scenario-based projections (Cross-Chapter Box 11.1; Chapter 4, Table 4.2). Since AR5, </w:t>
      </w:r>
      <w:r w:rsidRPr="00527706">
        <w:rPr>
          <w:rFonts w:cs="Times New Roman"/>
          <w:bCs/>
          <w:color w:val="000000"/>
          <w:lang w:val="en-GB"/>
        </w:rPr>
        <w:t>there have been important new developments and knowledge advances on changes in weather and climate extremes, in particular regarding human influence on individual extreme events, on changes in droughts, tropical cyclones, and compound events, and on projections at different global warming levels (1.5°C</w:t>
      </w:r>
      <w:r>
        <w:rPr>
          <w:rFonts w:cs="Times New Roman"/>
          <w:bCs/>
          <w:color w:val="000000"/>
          <w:lang w:val="en-GB"/>
        </w:rPr>
        <w:t>–</w:t>
      </w:r>
      <w:r w:rsidRPr="00527706">
        <w:rPr>
          <w:rFonts w:cs="Times New Roman"/>
          <w:bCs/>
          <w:color w:val="000000"/>
          <w:lang w:val="en-GB"/>
        </w:rPr>
        <w:t>4°C).</w:t>
      </w:r>
      <w:r w:rsidRPr="00527706">
        <w:rPr>
          <w:rFonts w:cs="Times New Roman"/>
          <w:color w:val="000000"/>
          <w:lang w:val="en-GB"/>
        </w:rPr>
        <w:t xml:space="preserve"> These, together with new evidence at regional scales, provide a stronger basis and more regional information for the AR6 assessment on weather and climate extremes.</w:t>
      </w:r>
    </w:p>
    <w:p w14:paraId="0A8EB55D" w14:textId="77777777" w:rsidR="00963283" w:rsidRPr="00527706" w:rsidRDefault="00963283" w:rsidP="00963283">
      <w:pPr>
        <w:rPr>
          <w:rFonts w:cs="Times New Roman"/>
          <w:color w:val="000000"/>
          <w:lang w:val="en-GB"/>
        </w:rPr>
      </w:pPr>
    </w:p>
    <w:p w14:paraId="0F471AFE" w14:textId="77777777" w:rsidR="00963283" w:rsidRDefault="00963283" w:rsidP="00963283">
      <w:pPr>
        <w:rPr>
          <w:rFonts w:cs="Times New Roman"/>
          <w:color w:val="000000"/>
          <w:lang w:val="en-GB"/>
        </w:rPr>
      </w:pPr>
      <w:r w:rsidRPr="00527706">
        <w:rPr>
          <w:rFonts w:cs="Times New Roman"/>
          <w:b/>
          <w:color w:val="000000"/>
          <w:lang w:val="en-GB"/>
        </w:rPr>
        <w:t>It is an established fact that human-induced greenhouse gas emissions have led to an increased frequency and/or intensity of some weather and climate extremes since pre-industrial time, in particular for temperature extremes.</w:t>
      </w:r>
      <w:r w:rsidRPr="00527706">
        <w:rPr>
          <w:rFonts w:cs="Times New Roman"/>
          <w:color w:val="000000"/>
          <w:lang w:val="en-GB"/>
        </w:rPr>
        <w:t xml:space="preserve"> Evidence of observed changes in extremes and their attribution to human influence (including greenhouse gas and aerosol emissions and land</w:t>
      </w:r>
      <w:r>
        <w:rPr>
          <w:rFonts w:cs="Times New Roman"/>
          <w:color w:val="000000"/>
          <w:lang w:val="en-GB"/>
        </w:rPr>
        <w:t>-</w:t>
      </w:r>
      <w:r w:rsidRPr="00527706">
        <w:rPr>
          <w:rFonts w:cs="Times New Roman"/>
          <w:color w:val="000000"/>
          <w:lang w:val="en-GB"/>
        </w:rPr>
        <w:t>use changes) has strengthened since AR5, in particular for extreme precipitation, droughts, tropical cyclones and compound extremes</w:t>
      </w:r>
      <w:r>
        <w:rPr>
          <w:rFonts w:cs="Times New Roman"/>
          <w:color w:val="000000"/>
          <w:lang w:val="en-GB"/>
        </w:rPr>
        <w:t xml:space="preserve"> (including dry/hot events and fire weather)</w:t>
      </w:r>
      <w:r w:rsidRPr="00527706">
        <w:rPr>
          <w:rFonts w:cs="Times New Roman"/>
          <w:color w:val="000000"/>
          <w:lang w:val="en-GB"/>
        </w:rPr>
        <w:t>. Some recent hot extreme events would have been </w:t>
      </w:r>
      <w:r w:rsidRPr="00527706">
        <w:rPr>
          <w:rFonts w:cs="Times New Roman"/>
          <w:i/>
          <w:iCs/>
          <w:color w:val="000000"/>
          <w:lang w:val="en-GB"/>
        </w:rPr>
        <w:t>extremely unlikely</w:t>
      </w:r>
      <w:r w:rsidRPr="00527706">
        <w:rPr>
          <w:rFonts w:cs="Times New Roman"/>
          <w:color w:val="000000"/>
          <w:lang w:val="en-GB"/>
        </w:rPr>
        <w:t> to occur without human influence on the climate system. {11.2, 11.3, 11.4, 11.6, 11.7, 11.8}</w:t>
      </w:r>
    </w:p>
    <w:p w14:paraId="2D509717" w14:textId="77777777" w:rsidR="00963283" w:rsidRPr="00527706" w:rsidRDefault="00963283" w:rsidP="00963283">
      <w:pPr>
        <w:rPr>
          <w:rFonts w:cs="Times New Roman"/>
          <w:color w:val="000000"/>
          <w:lang w:val="en-GB"/>
        </w:rPr>
      </w:pPr>
    </w:p>
    <w:p w14:paraId="35E333CE" w14:textId="77777777" w:rsidR="00963283" w:rsidRDefault="00963283" w:rsidP="00963283">
      <w:pPr>
        <w:rPr>
          <w:rFonts w:cs="Times New Roman"/>
          <w:color w:val="000000"/>
          <w:lang w:val="en-GB"/>
        </w:rPr>
      </w:pPr>
      <w:r w:rsidRPr="00527706">
        <w:rPr>
          <w:rFonts w:cs="Times New Roman"/>
          <w:b/>
          <w:color w:val="000000"/>
          <w:lang w:val="en-GB"/>
        </w:rPr>
        <w:t xml:space="preserve">Regional changes in the intensity and frequency of climate extremes generally scale with global warming. </w:t>
      </w:r>
      <w:r w:rsidRPr="00527706">
        <w:rPr>
          <w:rFonts w:cs="Times New Roman"/>
          <w:b/>
          <w:bCs/>
          <w:color w:val="000000"/>
          <w:lang w:val="en-GB"/>
        </w:rPr>
        <w:t>New evidence strengthens the conclusion</w:t>
      </w:r>
      <w:r>
        <w:rPr>
          <w:rFonts w:cs="Times New Roman"/>
          <w:b/>
          <w:bCs/>
          <w:color w:val="000000"/>
          <w:lang w:val="en-GB"/>
        </w:rPr>
        <w:t xml:space="preserve"> from SR1.5</w:t>
      </w:r>
      <w:r w:rsidRPr="00527706">
        <w:rPr>
          <w:rFonts w:cs="Times New Roman"/>
          <w:b/>
          <w:bCs/>
          <w:color w:val="000000"/>
          <w:lang w:val="en-GB"/>
        </w:rPr>
        <w:t xml:space="preserve"> that even relatively small incremental increases in global warming (+0.5°C) cause statistically significant changes in extremes on the global scale and for large regions (</w:t>
      </w:r>
      <w:r w:rsidRPr="00527706">
        <w:rPr>
          <w:rFonts w:cs="Times New Roman"/>
          <w:b/>
          <w:bCs/>
          <w:i/>
          <w:iCs/>
          <w:color w:val="000000"/>
          <w:lang w:val="en-GB"/>
        </w:rPr>
        <w:t>high confidence</w:t>
      </w:r>
      <w:r w:rsidRPr="00527706">
        <w:rPr>
          <w:rFonts w:cs="Times New Roman"/>
          <w:b/>
          <w:bCs/>
          <w:color w:val="000000"/>
          <w:lang w:val="en-GB"/>
        </w:rPr>
        <w:t xml:space="preserve">). </w:t>
      </w:r>
      <w:r>
        <w:rPr>
          <w:rFonts w:cs="Times New Roman"/>
          <w:b/>
          <w:bCs/>
          <w:color w:val="000000"/>
          <w:lang w:val="en-GB"/>
        </w:rPr>
        <w:t>I</w:t>
      </w:r>
      <w:r w:rsidRPr="00527706">
        <w:rPr>
          <w:rFonts w:cs="Times New Roman"/>
          <w:b/>
          <w:bCs/>
          <w:color w:val="000000"/>
          <w:lang w:val="en-GB"/>
        </w:rPr>
        <w:t>n particular</w:t>
      </w:r>
      <w:r>
        <w:rPr>
          <w:rFonts w:cs="Times New Roman"/>
          <w:b/>
          <w:bCs/>
          <w:color w:val="000000"/>
          <w:lang w:val="en-GB"/>
        </w:rPr>
        <w:t>, this is</w:t>
      </w:r>
      <w:r w:rsidRPr="00527706">
        <w:rPr>
          <w:rFonts w:cs="Times New Roman"/>
          <w:b/>
          <w:bCs/>
          <w:color w:val="000000"/>
          <w:lang w:val="en-GB"/>
        </w:rPr>
        <w:t xml:space="preserve"> the case for temperature extremes (</w:t>
      </w:r>
      <w:r w:rsidRPr="00512FAF">
        <w:rPr>
          <w:rFonts w:cs="Times New Roman"/>
          <w:b/>
          <w:bCs/>
          <w:i/>
          <w:iCs/>
          <w:color w:val="000000"/>
          <w:lang w:val="en-GB"/>
        </w:rPr>
        <w:t>very</w:t>
      </w:r>
      <w:r>
        <w:rPr>
          <w:rFonts w:cs="Times New Roman"/>
          <w:b/>
          <w:bCs/>
          <w:color w:val="000000"/>
          <w:lang w:val="en-GB"/>
        </w:rPr>
        <w:t xml:space="preserve"> </w:t>
      </w:r>
      <w:r w:rsidRPr="00527706">
        <w:rPr>
          <w:rFonts w:cs="Times New Roman"/>
          <w:b/>
          <w:bCs/>
          <w:i/>
          <w:iCs/>
          <w:color w:val="000000"/>
          <w:lang w:val="en-GB"/>
        </w:rPr>
        <w:t>likely</w:t>
      </w:r>
      <w:r w:rsidRPr="00527706">
        <w:rPr>
          <w:rFonts w:cs="Times New Roman"/>
          <w:b/>
          <w:bCs/>
          <w:color w:val="000000"/>
          <w:lang w:val="en-GB"/>
        </w:rPr>
        <w:t>), the intensification of heavy precipitation (</w:t>
      </w:r>
      <w:r w:rsidRPr="00527706">
        <w:rPr>
          <w:rFonts w:cs="Times New Roman"/>
          <w:b/>
          <w:bCs/>
          <w:i/>
          <w:color w:val="000000"/>
          <w:lang w:val="en-GB"/>
        </w:rPr>
        <w:t>high confidence</w:t>
      </w:r>
      <w:r w:rsidRPr="00527706">
        <w:rPr>
          <w:rFonts w:cs="Times New Roman"/>
          <w:b/>
          <w:bCs/>
          <w:color w:val="000000"/>
          <w:lang w:val="en-GB"/>
        </w:rPr>
        <w:t>) including that associated with tropical cyclones (</w:t>
      </w:r>
      <w:r w:rsidRPr="00527706">
        <w:rPr>
          <w:rFonts w:cs="Times New Roman"/>
          <w:b/>
          <w:bCs/>
          <w:i/>
          <w:iCs/>
          <w:color w:val="000000"/>
          <w:lang w:val="en-GB"/>
        </w:rPr>
        <w:t>medium confidence</w:t>
      </w:r>
      <w:r w:rsidRPr="00527706">
        <w:rPr>
          <w:rFonts w:cs="Times New Roman"/>
          <w:b/>
          <w:bCs/>
          <w:color w:val="000000"/>
          <w:lang w:val="en-GB"/>
        </w:rPr>
        <w:t>), and the worsening of droughts in some regions (</w:t>
      </w:r>
      <w:r w:rsidRPr="00527706">
        <w:rPr>
          <w:rFonts w:cs="Times New Roman"/>
          <w:b/>
          <w:bCs/>
          <w:i/>
          <w:color w:val="000000"/>
          <w:lang w:val="en-GB"/>
        </w:rPr>
        <w:t>high confidence</w:t>
      </w:r>
      <w:r w:rsidRPr="00527706">
        <w:rPr>
          <w:rFonts w:cs="Times New Roman"/>
          <w:b/>
          <w:bCs/>
          <w:color w:val="000000"/>
          <w:lang w:val="en-GB"/>
        </w:rPr>
        <w:t>)</w:t>
      </w:r>
      <w:r>
        <w:rPr>
          <w:rFonts w:cs="Times New Roman"/>
          <w:b/>
          <w:bCs/>
          <w:color w:val="000000"/>
          <w:lang w:val="en-GB"/>
        </w:rPr>
        <w:t>.</w:t>
      </w:r>
      <w:r w:rsidRPr="00527706">
        <w:rPr>
          <w:rFonts w:cs="Times New Roman"/>
          <w:b/>
          <w:bCs/>
          <w:color w:val="000000"/>
          <w:lang w:val="en-GB"/>
        </w:rPr>
        <w:t xml:space="preserve"> </w:t>
      </w:r>
      <w:r w:rsidRPr="00527706">
        <w:rPr>
          <w:rFonts w:cs="Times New Roman"/>
          <w:bCs/>
          <w:color w:val="000000"/>
          <w:lang w:val="en-GB"/>
        </w:rPr>
        <w:t xml:space="preserve">The occurrence of extreme events unprecedented </w:t>
      </w:r>
      <w:r>
        <w:rPr>
          <w:rFonts w:cs="Times New Roman"/>
          <w:bCs/>
          <w:color w:val="000000"/>
          <w:lang w:val="en-GB"/>
        </w:rPr>
        <w:t>in the observed record</w:t>
      </w:r>
      <w:r w:rsidRPr="00527706">
        <w:rPr>
          <w:rFonts w:cs="Times New Roman"/>
          <w:bCs/>
          <w:color w:val="000000"/>
          <w:lang w:val="en-GB"/>
        </w:rPr>
        <w:t xml:space="preserve"> will increase with increasing global warming</w:t>
      </w:r>
      <w:r>
        <w:rPr>
          <w:rFonts w:cs="Times New Roman"/>
          <w:bCs/>
          <w:color w:val="000000"/>
          <w:lang w:val="en-GB"/>
        </w:rPr>
        <w:t>, even at 1.5°C of global warming</w:t>
      </w:r>
      <w:r w:rsidRPr="00527706">
        <w:rPr>
          <w:rFonts w:cs="Times New Roman"/>
          <w:bCs/>
          <w:color w:val="000000"/>
          <w:lang w:val="en-GB"/>
        </w:rPr>
        <w:t xml:space="preserve">. </w:t>
      </w:r>
      <w:r w:rsidRPr="00527706">
        <w:rPr>
          <w:rFonts w:cs="Times New Roman"/>
          <w:color w:val="000000"/>
          <w:lang w:val="en-GB"/>
        </w:rPr>
        <w:t xml:space="preserve">Projected percentage changes in frequency are higher for the </w:t>
      </w:r>
      <w:r>
        <w:rPr>
          <w:rFonts w:cs="Times New Roman"/>
          <w:color w:val="000000"/>
          <w:lang w:val="en-GB"/>
        </w:rPr>
        <w:t>rarer</w:t>
      </w:r>
      <w:r w:rsidRPr="00527706">
        <w:rPr>
          <w:rFonts w:cs="Times New Roman"/>
          <w:color w:val="000000"/>
          <w:lang w:val="en-GB"/>
        </w:rPr>
        <w:t xml:space="preserve"> extreme events (</w:t>
      </w:r>
      <w:r w:rsidRPr="00527706">
        <w:rPr>
          <w:rFonts w:cs="Times New Roman"/>
          <w:i/>
          <w:iCs/>
          <w:color w:val="000000"/>
          <w:lang w:val="en-GB"/>
        </w:rPr>
        <w:t>high confidence</w:t>
      </w:r>
      <w:r w:rsidRPr="00527706">
        <w:rPr>
          <w:rFonts w:cs="Times New Roman"/>
          <w:color w:val="000000"/>
          <w:lang w:val="en-GB"/>
        </w:rPr>
        <w:t>). {11.1, 11.2, 11.3, 11.4, 11.6, 11.9, CC-Box 11.1}</w:t>
      </w:r>
    </w:p>
    <w:p w14:paraId="48B3C45C" w14:textId="77777777" w:rsidR="00963283" w:rsidRPr="00527706" w:rsidRDefault="00963283" w:rsidP="00963283">
      <w:pPr>
        <w:rPr>
          <w:rFonts w:cs="Times New Roman"/>
          <w:b/>
          <w:color w:val="000000"/>
          <w:lang w:val="en-GB"/>
        </w:rPr>
      </w:pPr>
    </w:p>
    <w:p w14:paraId="68472749" w14:textId="77777777" w:rsidR="00963283" w:rsidRDefault="00963283" w:rsidP="00963283">
      <w:pPr>
        <w:rPr>
          <w:rFonts w:cs="Times New Roman"/>
          <w:b/>
          <w:bCs/>
          <w:color w:val="000000"/>
          <w:lang w:val="en-GB"/>
        </w:rPr>
      </w:pPr>
      <w:r w:rsidRPr="00527706">
        <w:rPr>
          <w:rFonts w:cs="Times New Roman"/>
          <w:b/>
          <w:bCs/>
          <w:color w:val="000000"/>
          <w:lang w:val="en-GB"/>
        </w:rPr>
        <w:t xml:space="preserve">Methods and </w:t>
      </w:r>
      <w:r>
        <w:rPr>
          <w:rFonts w:cs="Times New Roman"/>
          <w:b/>
          <w:bCs/>
          <w:color w:val="000000"/>
          <w:lang w:val="en-GB"/>
        </w:rPr>
        <w:t>D</w:t>
      </w:r>
      <w:r w:rsidRPr="00527706">
        <w:rPr>
          <w:rFonts w:cs="Times New Roman"/>
          <w:b/>
          <w:bCs/>
          <w:color w:val="000000"/>
          <w:lang w:val="en-GB"/>
        </w:rPr>
        <w:t xml:space="preserve">ata for </w:t>
      </w:r>
      <w:r>
        <w:rPr>
          <w:rFonts w:cs="Times New Roman"/>
          <w:b/>
          <w:bCs/>
          <w:color w:val="000000"/>
          <w:lang w:val="en-GB"/>
        </w:rPr>
        <w:t>E</w:t>
      </w:r>
      <w:r w:rsidRPr="00527706">
        <w:rPr>
          <w:rFonts w:cs="Times New Roman"/>
          <w:b/>
          <w:bCs/>
          <w:color w:val="000000"/>
          <w:lang w:val="en-GB"/>
        </w:rPr>
        <w:t>xtremes</w:t>
      </w:r>
    </w:p>
    <w:p w14:paraId="44F2911F" w14:textId="77777777" w:rsidR="00963283" w:rsidRPr="00527706" w:rsidRDefault="00963283" w:rsidP="00963283">
      <w:pPr>
        <w:rPr>
          <w:rFonts w:cs="Times New Roman"/>
          <w:b/>
          <w:bCs/>
          <w:color w:val="000000"/>
          <w:lang w:val="en-GB"/>
        </w:rPr>
      </w:pPr>
    </w:p>
    <w:p w14:paraId="0CBAFB95" w14:textId="77777777" w:rsidR="00963283" w:rsidRDefault="00963283" w:rsidP="00963283">
      <w:pPr>
        <w:rPr>
          <w:rFonts w:cs="Times New Roman"/>
          <w:color w:val="000000"/>
          <w:lang w:val="en-GB"/>
        </w:rPr>
      </w:pPr>
      <w:r w:rsidRPr="00527706">
        <w:rPr>
          <w:rFonts w:cs="Times New Roman"/>
          <w:b/>
          <w:bCs/>
          <w:color w:val="000000"/>
          <w:lang w:val="en-GB"/>
        </w:rPr>
        <w:t>Since AR5, the confidence about past and future changes in weather and climate extremes has increased due to better physical understanding of processes, an increasing proportion of the scientific literature combining different lines of evidence, and improved accessibility to different types of climate models (</w:t>
      </w:r>
      <w:r w:rsidRPr="00527706">
        <w:rPr>
          <w:rFonts w:cs="Times New Roman"/>
          <w:b/>
          <w:bCs/>
          <w:i/>
          <w:iCs/>
          <w:color w:val="000000"/>
          <w:lang w:val="en-GB"/>
        </w:rPr>
        <w:t>high confidence</w:t>
      </w:r>
      <w:r w:rsidRPr="00527706">
        <w:rPr>
          <w:rFonts w:cs="Times New Roman"/>
          <w:b/>
          <w:bCs/>
          <w:color w:val="000000"/>
          <w:lang w:val="en-GB"/>
        </w:rPr>
        <w:t>). There have been improvements in some observation-based datasets</w:t>
      </w:r>
      <w:r>
        <w:rPr>
          <w:rFonts w:cs="Times New Roman"/>
          <w:b/>
          <w:bCs/>
          <w:color w:val="000000"/>
          <w:lang w:val="en-GB"/>
        </w:rPr>
        <w:t>,</w:t>
      </w:r>
      <w:r w:rsidRPr="00527706">
        <w:rPr>
          <w:rFonts w:cs="Times New Roman"/>
          <w:b/>
          <w:bCs/>
          <w:color w:val="000000"/>
          <w:lang w:val="en-GB"/>
        </w:rPr>
        <w:t xml:space="preserve"> including reanalysis data (</w:t>
      </w:r>
      <w:r w:rsidRPr="00527706">
        <w:rPr>
          <w:rFonts w:cs="Times New Roman"/>
          <w:b/>
          <w:bCs/>
          <w:i/>
          <w:iCs/>
          <w:color w:val="000000"/>
          <w:lang w:val="en-GB"/>
        </w:rPr>
        <w:t>high confidence</w:t>
      </w:r>
      <w:r w:rsidRPr="00527706">
        <w:rPr>
          <w:rFonts w:cs="Times New Roman"/>
          <w:b/>
          <w:bCs/>
          <w:color w:val="000000"/>
          <w:lang w:val="en-GB"/>
        </w:rPr>
        <w:t>). Climate models can reproduce the sign of changes in temperature extremes observed globally and in most regions, although the magnitude of the trends may differ (</w:t>
      </w:r>
      <w:r w:rsidRPr="00527706">
        <w:rPr>
          <w:rFonts w:cs="Times New Roman"/>
          <w:b/>
          <w:bCs/>
          <w:i/>
          <w:iCs/>
          <w:color w:val="000000"/>
          <w:lang w:val="en-GB"/>
        </w:rPr>
        <w:t>high confidence</w:t>
      </w:r>
      <w:r w:rsidRPr="00527706">
        <w:rPr>
          <w:rFonts w:cs="Times New Roman"/>
          <w:b/>
          <w:bCs/>
          <w:color w:val="000000"/>
          <w:lang w:val="en-GB"/>
        </w:rPr>
        <w:t xml:space="preserve">). </w:t>
      </w:r>
      <w:r w:rsidRPr="00527706">
        <w:rPr>
          <w:rFonts w:cs="Times New Roman"/>
          <w:color w:val="000000"/>
          <w:lang w:val="en-GB"/>
        </w:rPr>
        <w:t>Models are able to capture the large-scale spatial distribution of precipitation extremes over land (</w:t>
      </w:r>
      <w:r w:rsidRPr="00527706">
        <w:rPr>
          <w:rFonts w:cs="Times New Roman"/>
          <w:i/>
          <w:iCs/>
          <w:color w:val="000000"/>
          <w:lang w:val="en-GB"/>
        </w:rPr>
        <w:t>high confidence</w:t>
      </w:r>
      <w:r w:rsidRPr="00527706">
        <w:rPr>
          <w:rFonts w:cs="Times New Roman"/>
          <w:color w:val="000000"/>
          <w:lang w:val="en-GB"/>
        </w:rPr>
        <w:t xml:space="preserve">). The intensity and frequency of extreme precipitation simulated by </w:t>
      </w:r>
      <w:r>
        <w:rPr>
          <w:rFonts w:cs="Times New Roman"/>
          <w:color w:val="000000"/>
          <w:lang w:val="en-GB"/>
        </w:rPr>
        <w:t>Coupled Model Intercomparison Project Phase 6 (</w:t>
      </w:r>
      <w:r w:rsidRPr="00527706">
        <w:rPr>
          <w:rFonts w:cs="Times New Roman"/>
          <w:color w:val="000000"/>
          <w:lang w:val="en-GB"/>
        </w:rPr>
        <w:t>CMIP6</w:t>
      </w:r>
      <w:r>
        <w:rPr>
          <w:rFonts w:cs="Times New Roman"/>
          <w:color w:val="000000"/>
          <w:lang w:val="en-GB"/>
        </w:rPr>
        <w:t>)</w:t>
      </w:r>
      <w:r w:rsidRPr="00527706">
        <w:rPr>
          <w:rFonts w:cs="Times New Roman"/>
          <w:color w:val="000000"/>
          <w:lang w:val="en-GB"/>
        </w:rPr>
        <w:t xml:space="preserve"> models are similar to those simulated by CMIP5 models (</w:t>
      </w:r>
      <w:r w:rsidRPr="00527706">
        <w:rPr>
          <w:rFonts w:cs="Times New Roman"/>
          <w:i/>
          <w:iCs/>
          <w:color w:val="000000"/>
          <w:lang w:val="en-GB"/>
        </w:rPr>
        <w:t>high confidence</w:t>
      </w:r>
      <w:r w:rsidRPr="00527706">
        <w:rPr>
          <w:rFonts w:cs="Times New Roman"/>
          <w:color w:val="000000"/>
          <w:lang w:val="en-GB"/>
        </w:rPr>
        <w:t>). Higher horizontal model resolution improves the spatial representation of some extreme events (e.g.</w:t>
      </w:r>
      <w:r>
        <w:rPr>
          <w:rFonts w:cs="Times New Roman"/>
          <w:color w:val="000000"/>
          <w:lang w:val="en-GB"/>
        </w:rPr>
        <w:t>,</w:t>
      </w:r>
      <w:r w:rsidRPr="00527706">
        <w:rPr>
          <w:rFonts w:cs="Times New Roman"/>
          <w:color w:val="000000"/>
          <w:lang w:val="en-GB"/>
        </w:rPr>
        <w:t xml:space="preserve"> heavy precipitation events), in particular in regions with highly varying topography (</w:t>
      </w:r>
      <w:r w:rsidRPr="00527706">
        <w:rPr>
          <w:rFonts w:cs="Times New Roman"/>
          <w:i/>
          <w:iCs/>
          <w:color w:val="000000"/>
          <w:lang w:val="en-GB"/>
        </w:rPr>
        <w:t>high confidence</w:t>
      </w:r>
      <w:r w:rsidRPr="00527706">
        <w:rPr>
          <w:rFonts w:cs="Times New Roman"/>
          <w:color w:val="000000"/>
          <w:lang w:val="en-GB"/>
        </w:rPr>
        <w:t>).</w:t>
      </w:r>
      <w:r w:rsidRPr="00527706">
        <w:rPr>
          <w:rFonts w:cs="Times New Roman"/>
          <w:i/>
          <w:iCs/>
          <w:color w:val="000000"/>
          <w:lang w:val="en-GB"/>
        </w:rPr>
        <w:t xml:space="preserve"> </w:t>
      </w:r>
      <w:r w:rsidRPr="00527706">
        <w:rPr>
          <w:rFonts w:cs="Times New Roman"/>
          <w:color w:val="000000"/>
          <w:lang w:val="en-GB"/>
        </w:rPr>
        <w:t>{11.2, 11.3, 11.4}</w:t>
      </w:r>
    </w:p>
    <w:p w14:paraId="414B80AF" w14:textId="77777777" w:rsidR="00963283" w:rsidRPr="00527706" w:rsidRDefault="00963283" w:rsidP="00963283">
      <w:pPr>
        <w:rPr>
          <w:rFonts w:cs="Times New Roman"/>
          <w:color w:val="000000"/>
          <w:lang w:val="en-GB"/>
        </w:rPr>
      </w:pPr>
    </w:p>
    <w:p w14:paraId="7C52315B" w14:textId="77777777" w:rsidR="00963283" w:rsidRDefault="00963283" w:rsidP="00963283">
      <w:pPr>
        <w:rPr>
          <w:rFonts w:cs="Times New Roman"/>
          <w:b/>
          <w:color w:val="000000"/>
          <w:lang w:val="en-GB"/>
        </w:rPr>
      </w:pPr>
      <w:r w:rsidRPr="00527706">
        <w:rPr>
          <w:rFonts w:cs="Times New Roman"/>
          <w:b/>
          <w:color w:val="000000"/>
          <w:lang w:val="en-GB"/>
        </w:rPr>
        <w:t>Temperature Extremes</w:t>
      </w:r>
    </w:p>
    <w:p w14:paraId="2719E68D" w14:textId="77777777" w:rsidR="00963283" w:rsidRPr="00527706" w:rsidRDefault="00963283" w:rsidP="00963283">
      <w:pPr>
        <w:rPr>
          <w:rFonts w:cs="Times New Roman"/>
          <w:b/>
          <w:color w:val="000000"/>
          <w:lang w:val="en-GB"/>
        </w:rPr>
      </w:pPr>
    </w:p>
    <w:p w14:paraId="783C7308" w14:textId="77777777" w:rsidR="00963283" w:rsidRDefault="00963283" w:rsidP="00963283">
      <w:pPr>
        <w:rPr>
          <w:rFonts w:cs="Times New Roman"/>
          <w:color w:val="000000"/>
          <w:lang w:val="en-GB"/>
        </w:rPr>
      </w:pPr>
      <w:r w:rsidRPr="00527706">
        <w:rPr>
          <w:rFonts w:cs="Times New Roman"/>
          <w:b/>
          <w:color w:val="000000"/>
          <w:lang w:val="en-GB"/>
        </w:rPr>
        <w:t xml:space="preserve">The frequency and intensity of hot extremes have increased and those of cold extremes have decreased on the global scale since 1950 </w:t>
      </w:r>
      <w:r w:rsidRPr="00512FAF">
        <w:rPr>
          <w:rFonts w:cs="Times New Roman"/>
          <w:b/>
          <w:color w:val="000000"/>
          <w:lang w:val="en-GB"/>
        </w:rPr>
        <w:t>(</w:t>
      </w:r>
      <w:r w:rsidRPr="00527706">
        <w:rPr>
          <w:rFonts w:cs="Times New Roman"/>
          <w:b/>
          <w:i/>
          <w:iCs/>
          <w:color w:val="000000"/>
          <w:lang w:val="en-GB"/>
        </w:rPr>
        <w:t>virtually certain</w:t>
      </w:r>
      <w:r w:rsidRPr="00512FAF">
        <w:rPr>
          <w:rFonts w:cs="Times New Roman"/>
          <w:b/>
          <w:color w:val="000000"/>
          <w:lang w:val="en-GB"/>
        </w:rPr>
        <w:t>)</w:t>
      </w:r>
      <w:r w:rsidRPr="00527706">
        <w:rPr>
          <w:rFonts w:cs="Times New Roman"/>
          <w:b/>
          <w:color w:val="000000"/>
          <w:lang w:val="en-GB"/>
        </w:rPr>
        <w:t xml:space="preserve">. </w:t>
      </w:r>
      <w:r w:rsidRPr="00527706">
        <w:rPr>
          <w:rFonts w:cs="Times New Roman"/>
          <w:b/>
          <w:bCs/>
          <w:color w:val="000000"/>
          <w:lang w:val="en-GB"/>
        </w:rPr>
        <w:t xml:space="preserve">This also applies at regional scale, with more than </w:t>
      </w:r>
      <w:r w:rsidRPr="00527706">
        <w:rPr>
          <w:rFonts w:cs="Times New Roman"/>
          <w:b/>
          <w:bCs/>
          <w:color w:val="000000"/>
          <w:lang w:val="en-GB"/>
        </w:rPr>
        <w:lastRenderedPageBreak/>
        <w:t>80% of AR6 regions</w:t>
      </w:r>
      <w:r w:rsidRPr="0045536A">
        <w:rPr>
          <w:rStyle w:val="Appelnotedebasdep"/>
        </w:rPr>
        <w:footnoteReference w:id="1"/>
      </w:r>
      <w:r w:rsidRPr="00527706">
        <w:rPr>
          <w:rFonts w:cs="Times New Roman"/>
          <w:b/>
          <w:bCs/>
          <w:color w:val="000000"/>
          <w:lang w:val="en-GB"/>
        </w:rPr>
        <w:t xml:space="preserve"> showing similar changes assessed to be at least </w:t>
      </w:r>
      <w:r w:rsidRPr="00527706">
        <w:rPr>
          <w:rFonts w:cs="Times New Roman"/>
          <w:b/>
          <w:bCs/>
          <w:i/>
          <w:iCs/>
          <w:color w:val="000000"/>
          <w:lang w:val="en-GB"/>
        </w:rPr>
        <w:t>likely</w:t>
      </w:r>
      <w:r w:rsidRPr="00527706">
        <w:rPr>
          <w:rFonts w:cs="Times New Roman"/>
          <w:b/>
          <w:color w:val="000000"/>
          <w:lang w:val="en-GB"/>
        </w:rPr>
        <w:t>.</w:t>
      </w:r>
      <w:r w:rsidRPr="00512FAF">
        <w:rPr>
          <w:rFonts w:cs="Times New Roman"/>
          <w:bCs/>
          <w:color w:val="000000"/>
          <w:lang w:val="en-GB"/>
        </w:rPr>
        <w:t xml:space="preserve"> </w:t>
      </w:r>
      <w:r w:rsidRPr="00527706">
        <w:rPr>
          <w:rFonts w:cs="Times New Roman"/>
          <w:bCs/>
          <w:color w:val="000000"/>
          <w:lang w:val="en-GB"/>
        </w:rPr>
        <w:t xml:space="preserve">In a few regions, </w:t>
      </w:r>
      <w:r w:rsidRPr="00512FAF">
        <w:rPr>
          <w:rFonts w:cs="Times New Roman"/>
          <w:bCs/>
          <w:i/>
          <w:iCs/>
          <w:color w:val="000000"/>
          <w:lang w:val="en-GB"/>
        </w:rPr>
        <w:t>limited evidence</w:t>
      </w:r>
      <w:r w:rsidRPr="00527706">
        <w:rPr>
          <w:rFonts w:cs="Times New Roman"/>
          <w:bCs/>
          <w:color w:val="000000"/>
          <w:lang w:val="en-GB"/>
        </w:rPr>
        <w:t xml:space="preserve"> (data or literature) prevents the reliable estimation of trends. </w:t>
      </w:r>
      <w:r w:rsidRPr="00527706">
        <w:rPr>
          <w:rFonts w:cs="Times New Roman"/>
          <w:color w:val="000000"/>
          <w:lang w:val="en-GB"/>
        </w:rPr>
        <w:t>{11.3, 11.9}</w:t>
      </w:r>
    </w:p>
    <w:p w14:paraId="735C86DB" w14:textId="77777777" w:rsidR="00963283" w:rsidRPr="00527706" w:rsidRDefault="00963283" w:rsidP="00963283">
      <w:pPr>
        <w:rPr>
          <w:rFonts w:cs="Times New Roman"/>
          <w:color w:val="000000"/>
          <w:lang w:val="en-GB"/>
        </w:rPr>
      </w:pPr>
    </w:p>
    <w:p w14:paraId="4215E73A" w14:textId="77777777" w:rsidR="00963283" w:rsidRPr="00512FAF" w:rsidRDefault="00963283" w:rsidP="00963283">
      <w:pPr>
        <w:pStyle w:val="Default"/>
        <w:spacing w:after="0" w:line="240" w:lineRule="auto"/>
        <w:rPr>
          <w:rFonts w:eastAsia="Times New Roman"/>
          <w:sz w:val="22"/>
          <w:szCs w:val="22"/>
        </w:rPr>
      </w:pPr>
      <w:r w:rsidRPr="00512FAF">
        <w:rPr>
          <w:rFonts w:eastAsia="Times New Roman"/>
          <w:b/>
          <w:sz w:val="22"/>
          <w:szCs w:val="22"/>
        </w:rPr>
        <w:t>Human-induced greenhouse gas forcing is the main driver of the observed changes in hot and cold extremes on the global scale (</w:t>
      </w:r>
      <w:r w:rsidRPr="00512FAF">
        <w:rPr>
          <w:rFonts w:eastAsia="Times New Roman"/>
          <w:b/>
          <w:i/>
          <w:sz w:val="22"/>
          <w:szCs w:val="22"/>
        </w:rPr>
        <w:t>virtually certain</w:t>
      </w:r>
      <w:r w:rsidRPr="00512FAF">
        <w:rPr>
          <w:rFonts w:eastAsia="Times New Roman"/>
          <w:b/>
          <w:sz w:val="22"/>
          <w:szCs w:val="22"/>
        </w:rPr>
        <w:t>) and on most continents (</w:t>
      </w:r>
      <w:r w:rsidRPr="00512FAF">
        <w:rPr>
          <w:rFonts w:eastAsia="Times New Roman"/>
          <w:b/>
          <w:i/>
          <w:sz w:val="22"/>
          <w:szCs w:val="22"/>
        </w:rPr>
        <w:t>very likely</w:t>
      </w:r>
      <w:r w:rsidRPr="00512FAF">
        <w:rPr>
          <w:rFonts w:eastAsia="Times New Roman"/>
          <w:b/>
          <w:sz w:val="22"/>
          <w:szCs w:val="22"/>
        </w:rPr>
        <w:t>).</w:t>
      </w:r>
      <w:r w:rsidRPr="00512FAF">
        <w:rPr>
          <w:rFonts w:eastAsia="Times New Roman"/>
          <w:sz w:val="22"/>
          <w:szCs w:val="22"/>
        </w:rPr>
        <w:t xml:space="preserve"> </w:t>
      </w:r>
      <w:r w:rsidRPr="00512FAF">
        <w:rPr>
          <w:rFonts w:eastAsia="Times New Roman"/>
          <w:bCs/>
          <w:sz w:val="22"/>
          <w:szCs w:val="22"/>
        </w:rPr>
        <w:t xml:space="preserve">The effect of enhanced greenhouse gas concentrations on extreme temperatures is moderated or amplified at the regional scale by regional processes such as </w:t>
      </w:r>
      <w:r w:rsidRPr="00512FAF">
        <w:rPr>
          <w:rFonts w:eastAsia="Times New Roman"/>
          <w:sz w:val="22"/>
          <w:szCs w:val="22"/>
        </w:rPr>
        <w:t xml:space="preserve">soil moisture or snow/ice-albedo feedbacks, </w:t>
      </w:r>
      <w:r w:rsidRPr="00512FAF">
        <w:rPr>
          <w:rFonts w:cs="Angsana New"/>
          <w:color w:val="auto"/>
          <w:sz w:val="22"/>
          <w:szCs w:val="22"/>
        </w:rPr>
        <w:t>by regional</w:t>
      </w:r>
      <w:r w:rsidRPr="0030183F">
        <w:rPr>
          <w:rFonts w:cs="Angsana New"/>
          <w:color w:val="auto"/>
          <w:sz w:val="22"/>
          <w:szCs w:val="22"/>
        </w:rPr>
        <w:t xml:space="preserve"> forcing from land use and land-cover changes, or aerosol concentrations, and decadal and multidecadal natural variability</w:t>
      </w:r>
      <w:r w:rsidRPr="00527706">
        <w:rPr>
          <w:rFonts w:eastAsia="Times New Roman"/>
          <w:bCs/>
        </w:rPr>
        <w:t>.</w:t>
      </w:r>
      <w:r w:rsidRPr="00527706">
        <w:rPr>
          <w:rFonts w:eastAsia="Times New Roman"/>
        </w:rPr>
        <w:t xml:space="preserve"> </w:t>
      </w:r>
      <w:r w:rsidRPr="00512FAF">
        <w:rPr>
          <w:rFonts w:eastAsia="Times New Roman"/>
          <w:sz w:val="22"/>
          <w:szCs w:val="22"/>
        </w:rPr>
        <w:t xml:space="preserve">Changes in anthropogenic aerosol concentrations have </w:t>
      </w:r>
      <w:r w:rsidRPr="00512FAF">
        <w:rPr>
          <w:rFonts w:eastAsia="Times New Roman"/>
          <w:i/>
          <w:iCs/>
          <w:sz w:val="22"/>
          <w:szCs w:val="22"/>
        </w:rPr>
        <w:t>likely</w:t>
      </w:r>
      <w:r w:rsidRPr="00512FAF">
        <w:rPr>
          <w:rFonts w:eastAsia="Times New Roman"/>
          <w:sz w:val="22"/>
          <w:szCs w:val="22"/>
        </w:rPr>
        <w:t xml:space="preserve"> affected trends in hot extremes in some regions. Irrigation and crop expansion have attenuated increases in summer hot extremes in some regions, such as the U.S. Midwest (</w:t>
      </w:r>
      <w:r w:rsidRPr="00512FAF">
        <w:rPr>
          <w:rFonts w:eastAsia="Times New Roman"/>
          <w:i/>
          <w:sz w:val="22"/>
          <w:szCs w:val="22"/>
        </w:rPr>
        <w:t>medium confidence</w:t>
      </w:r>
      <w:r w:rsidRPr="00512FAF">
        <w:rPr>
          <w:rFonts w:eastAsia="Times New Roman"/>
          <w:iCs/>
          <w:sz w:val="22"/>
          <w:szCs w:val="22"/>
        </w:rPr>
        <w:t>)</w:t>
      </w:r>
      <w:r w:rsidRPr="00512FAF">
        <w:rPr>
          <w:rFonts w:eastAsia="Times New Roman"/>
          <w:sz w:val="22"/>
          <w:szCs w:val="22"/>
        </w:rPr>
        <w:t xml:space="preserve">. Urbanization has </w:t>
      </w:r>
      <w:r w:rsidRPr="00512FAF">
        <w:rPr>
          <w:rFonts w:eastAsia="Times New Roman"/>
          <w:i/>
          <w:iCs/>
          <w:sz w:val="22"/>
          <w:szCs w:val="22"/>
        </w:rPr>
        <w:t xml:space="preserve">likely </w:t>
      </w:r>
      <w:r w:rsidRPr="00512FAF">
        <w:rPr>
          <w:rFonts w:eastAsia="Times New Roman"/>
          <w:sz w:val="22"/>
          <w:szCs w:val="22"/>
        </w:rPr>
        <w:t>exacerbated changes in temperature extremes in cities, in particular for night-time extremes. {11.1, 11.2, 11.3}</w:t>
      </w:r>
    </w:p>
    <w:p w14:paraId="5D547682" w14:textId="77777777" w:rsidR="00963283" w:rsidRPr="00512FAF" w:rsidRDefault="00963283" w:rsidP="00963283">
      <w:pPr>
        <w:pStyle w:val="Default"/>
        <w:spacing w:after="0" w:line="240" w:lineRule="auto"/>
      </w:pPr>
    </w:p>
    <w:p w14:paraId="0C533C49" w14:textId="77777777" w:rsidR="00963283" w:rsidRDefault="00963283" w:rsidP="00963283">
      <w:pPr>
        <w:rPr>
          <w:rFonts w:cs="Times New Roman"/>
          <w:color w:val="000000"/>
          <w:lang w:val="en-GB"/>
        </w:rPr>
      </w:pPr>
      <w:r w:rsidRPr="00527706">
        <w:rPr>
          <w:rFonts w:cs="Times New Roman"/>
          <w:b/>
          <w:color w:val="000000"/>
          <w:lang w:val="en-GB"/>
        </w:rPr>
        <w:t>The frequency and intensity of hot extremes will continue to increase and those of cold extremes will continue to decrease</w:t>
      </w:r>
      <w:r>
        <w:rPr>
          <w:rFonts w:cs="Times New Roman"/>
          <w:b/>
          <w:color w:val="000000"/>
          <w:lang w:val="en-GB"/>
        </w:rPr>
        <w:t>,</w:t>
      </w:r>
      <w:r w:rsidRPr="00527706">
        <w:rPr>
          <w:rFonts w:cs="Times New Roman"/>
          <w:b/>
          <w:color w:val="000000"/>
          <w:lang w:val="en-GB"/>
        </w:rPr>
        <w:t xml:space="preserve"> at both global and continental scales and in nearly all inhabited regions</w:t>
      </w:r>
      <w:r w:rsidRPr="00512FAF">
        <w:rPr>
          <w:rFonts w:cs="Times New Roman"/>
          <w:b/>
          <w:color w:val="000000"/>
          <w:vertAlign w:val="superscript"/>
          <w:lang w:val="en-GB"/>
        </w:rPr>
        <w:t>1</w:t>
      </w:r>
      <w:r>
        <w:rPr>
          <w:rFonts w:cs="Times New Roman"/>
          <w:b/>
          <w:color w:val="000000"/>
          <w:lang w:val="en-GB"/>
        </w:rPr>
        <w:t xml:space="preserve"> </w:t>
      </w:r>
      <w:r w:rsidRPr="00527706">
        <w:rPr>
          <w:rFonts w:cs="Times New Roman"/>
          <w:b/>
          <w:color w:val="000000"/>
          <w:lang w:val="en-GB"/>
        </w:rPr>
        <w:t xml:space="preserve">with increasing global warming levels. </w:t>
      </w:r>
      <w:r w:rsidRPr="00527706">
        <w:rPr>
          <w:rFonts w:cs="Times New Roman"/>
          <w:bCs/>
          <w:color w:val="000000"/>
          <w:lang w:val="en-GB"/>
        </w:rPr>
        <w:t>This will be the case even if global warming is stabilized at 1.5°C. Relative to present-day conditions, changes in</w:t>
      </w:r>
      <w:r>
        <w:rPr>
          <w:rFonts w:cs="Times New Roman"/>
          <w:bCs/>
          <w:color w:val="000000"/>
          <w:lang w:val="en-GB"/>
        </w:rPr>
        <w:t xml:space="preserve"> the intensity of</w:t>
      </w:r>
      <w:r w:rsidRPr="00527706">
        <w:rPr>
          <w:rFonts w:cs="Times New Roman"/>
          <w:bCs/>
          <w:color w:val="000000"/>
          <w:lang w:val="en-GB"/>
        </w:rPr>
        <w:t xml:space="preserve"> extremes would be at least double at 2°C, and quadruple at 3°C of global warming, compared to changes at 1.5°C of global warming. The number of hot days and hot nights and the length, frequency, and/or intensity of warm spells or heat waves will increase over most land areas (</w:t>
      </w:r>
      <w:r w:rsidRPr="00527706">
        <w:rPr>
          <w:rFonts w:cs="Times New Roman"/>
          <w:bCs/>
          <w:i/>
          <w:iCs/>
          <w:color w:val="000000"/>
          <w:lang w:val="en-GB"/>
        </w:rPr>
        <w:t>virtually certain</w:t>
      </w:r>
      <w:r w:rsidRPr="00527706">
        <w:rPr>
          <w:rFonts w:cs="Times New Roman"/>
          <w:bCs/>
          <w:color w:val="000000"/>
          <w:lang w:val="en-GB"/>
        </w:rPr>
        <w:t>).</w:t>
      </w:r>
      <w:r w:rsidRPr="00527706">
        <w:rPr>
          <w:rFonts w:cs="Times New Roman"/>
          <w:color w:val="000000"/>
          <w:lang w:val="en-GB"/>
        </w:rPr>
        <w:t xml:space="preserve"> In most regions, future changes in the intensity of temperature extremes will </w:t>
      </w:r>
      <w:r w:rsidRPr="00527706">
        <w:rPr>
          <w:rFonts w:cs="Times New Roman"/>
          <w:i/>
          <w:iCs/>
          <w:color w:val="000000"/>
          <w:lang w:val="en-GB"/>
        </w:rPr>
        <w:t>very likely </w:t>
      </w:r>
      <w:r w:rsidRPr="00527706">
        <w:rPr>
          <w:rFonts w:cs="Times New Roman"/>
          <w:color w:val="000000"/>
          <w:lang w:val="en-GB"/>
        </w:rPr>
        <w:t>be proportional to changes in global warming, and up to 2</w:t>
      </w:r>
      <w:r>
        <w:rPr>
          <w:rFonts w:cs="Times New Roman"/>
          <w:color w:val="000000"/>
          <w:lang w:val="en-GB"/>
        </w:rPr>
        <w:t>–</w:t>
      </w:r>
      <w:r w:rsidRPr="00527706">
        <w:rPr>
          <w:rFonts w:cs="Times New Roman"/>
          <w:color w:val="000000"/>
          <w:lang w:val="en-GB"/>
        </w:rPr>
        <w:t>3 times larger (</w:t>
      </w:r>
      <w:r w:rsidRPr="00527706">
        <w:rPr>
          <w:rFonts w:cs="Times New Roman"/>
          <w:i/>
          <w:iCs/>
          <w:color w:val="000000"/>
          <w:lang w:val="en-GB"/>
        </w:rPr>
        <w:t>high confidence</w:t>
      </w:r>
      <w:r w:rsidRPr="00527706">
        <w:rPr>
          <w:rFonts w:cs="Times New Roman"/>
          <w:color w:val="000000"/>
          <w:lang w:val="en-GB"/>
        </w:rPr>
        <w:t>). </w:t>
      </w:r>
      <w:r>
        <w:rPr>
          <w:rFonts w:cs="Times New Roman"/>
          <w:color w:val="000000"/>
          <w:lang w:val="en-GB"/>
        </w:rPr>
        <w:t>The highest increase of temperature of hottest days is projected in some mid-latitude and semi-arid regions, at about 1.5 time to twice the rate of global warming (</w:t>
      </w:r>
      <w:r w:rsidRPr="00512FAF">
        <w:rPr>
          <w:rFonts w:cs="Times New Roman"/>
          <w:i/>
          <w:iCs/>
          <w:color w:val="000000"/>
          <w:lang w:val="en-GB"/>
        </w:rPr>
        <w:t>high confidence</w:t>
      </w:r>
      <w:r>
        <w:rPr>
          <w:rFonts w:cs="Times New Roman"/>
          <w:color w:val="000000"/>
          <w:lang w:val="en-GB"/>
        </w:rPr>
        <w:t>). The highest increase of temperature of coldest days is projected in Arctic regions, at about three times the rate of global warming (</w:t>
      </w:r>
      <w:r w:rsidRPr="00512FAF">
        <w:rPr>
          <w:rFonts w:cs="Times New Roman"/>
          <w:i/>
          <w:iCs/>
          <w:color w:val="000000"/>
          <w:lang w:val="en-GB"/>
        </w:rPr>
        <w:t>high confidence</w:t>
      </w:r>
      <w:r>
        <w:rPr>
          <w:rFonts w:cs="Times New Roman"/>
          <w:color w:val="000000"/>
          <w:lang w:val="en-GB"/>
        </w:rPr>
        <w:t xml:space="preserve">). </w:t>
      </w:r>
      <w:r w:rsidRPr="00527706">
        <w:rPr>
          <w:rFonts w:cs="Times New Roman"/>
          <w:color w:val="000000"/>
          <w:lang w:val="en-GB"/>
        </w:rPr>
        <w:t xml:space="preserve">The frequency of hot temperature extreme events will </w:t>
      </w:r>
      <w:r w:rsidRPr="00527706">
        <w:rPr>
          <w:rFonts w:cs="Times New Roman"/>
          <w:i/>
          <w:iCs/>
          <w:color w:val="000000"/>
          <w:lang w:val="en-GB"/>
        </w:rPr>
        <w:t>very likely</w:t>
      </w:r>
      <w:r w:rsidRPr="00527706">
        <w:rPr>
          <w:rFonts w:cs="Times New Roman"/>
          <w:color w:val="000000"/>
          <w:lang w:val="en-GB"/>
        </w:rPr>
        <w:t xml:space="preserve"> increase non-linearly with increasing global warming, with larger percentage increases for rarer events. {11.2, 11.3, 11.9; </w:t>
      </w:r>
      <w:r>
        <w:rPr>
          <w:rFonts w:cs="Times New Roman"/>
          <w:color w:val="000000"/>
          <w:lang w:val="en-GB"/>
        </w:rPr>
        <w:t>Table 11.1; Figure 11.3</w:t>
      </w:r>
      <w:r w:rsidRPr="00527706">
        <w:rPr>
          <w:rFonts w:cs="Times New Roman"/>
          <w:color w:val="000000"/>
          <w:lang w:val="en-GB"/>
        </w:rPr>
        <w:t>}</w:t>
      </w:r>
    </w:p>
    <w:p w14:paraId="349FB900" w14:textId="77777777" w:rsidR="00963283" w:rsidRPr="00527706" w:rsidRDefault="00963283" w:rsidP="00963283">
      <w:pPr>
        <w:rPr>
          <w:rFonts w:cs="Times New Roman"/>
          <w:color w:val="000000"/>
          <w:lang w:val="en-GB"/>
        </w:rPr>
      </w:pPr>
    </w:p>
    <w:p w14:paraId="703C74F0" w14:textId="77777777" w:rsidR="00963283" w:rsidRDefault="00963283" w:rsidP="00963283">
      <w:pPr>
        <w:rPr>
          <w:rFonts w:cs="Times New Roman"/>
          <w:b/>
          <w:color w:val="000000"/>
          <w:lang w:val="en-GB"/>
        </w:rPr>
      </w:pPr>
      <w:r w:rsidRPr="00527706">
        <w:rPr>
          <w:rFonts w:cs="Times New Roman"/>
          <w:b/>
          <w:color w:val="000000"/>
          <w:lang w:val="en-GB"/>
        </w:rPr>
        <w:t xml:space="preserve">Heavy Precipitation and Pluvial Floods </w:t>
      </w:r>
    </w:p>
    <w:p w14:paraId="5C4EFAF5" w14:textId="77777777" w:rsidR="00963283" w:rsidRPr="00527706" w:rsidRDefault="00963283" w:rsidP="00963283">
      <w:pPr>
        <w:rPr>
          <w:rFonts w:cs="Times New Roman"/>
          <w:b/>
          <w:color w:val="000000"/>
          <w:lang w:val="en-GB"/>
        </w:rPr>
      </w:pPr>
    </w:p>
    <w:p w14:paraId="5A5F12C6" w14:textId="77777777" w:rsidR="00963283" w:rsidRDefault="00963283" w:rsidP="00963283">
      <w:pPr>
        <w:rPr>
          <w:rFonts w:cs="Times New Roman"/>
          <w:color w:val="000000"/>
          <w:lang w:val="en-GB"/>
        </w:rPr>
      </w:pPr>
      <w:r w:rsidRPr="00527706">
        <w:rPr>
          <w:rFonts w:cs="Times New Roman"/>
          <w:b/>
          <w:color w:val="000000"/>
          <w:lang w:val="en-GB"/>
        </w:rPr>
        <w:t xml:space="preserve">The frequency and intensity of heavy precipitation events have </w:t>
      </w:r>
      <w:r w:rsidRPr="00512FAF">
        <w:rPr>
          <w:rFonts w:cs="Times New Roman"/>
          <w:b/>
          <w:i/>
          <w:iCs/>
          <w:color w:val="000000"/>
          <w:lang w:val="en-GB"/>
        </w:rPr>
        <w:t>likely</w:t>
      </w:r>
      <w:r w:rsidRPr="00527706">
        <w:rPr>
          <w:rFonts w:cs="Times New Roman"/>
          <w:b/>
          <w:color w:val="000000"/>
          <w:lang w:val="en-GB"/>
        </w:rPr>
        <w:t xml:space="preserve"> increased at the global scale over a majority of land regions with good observational coverage.</w:t>
      </w:r>
      <w:r w:rsidRPr="00527706">
        <w:rPr>
          <w:rFonts w:cs="Times New Roman"/>
          <w:bCs/>
          <w:color w:val="000000"/>
          <w:lang w:val="en-GB"/>
        </w:rPr>
        <w:t xml:space="preserve"> </w:t>
      </w:r>
      <w:r w:rsidRPr="00527706">
        <w:rPr>
          <w:rFonts w:cs="Times New Roman"/>
          <w:b/>
          <w:bCs/>
          <w:color w:val="000000"/>
          <w:lang w:val="en-GB"/>
        </w:rPr>
        <w:t xml:space="preserve">Heavy precipitation has </w:t>
      </w:r>
      <w:r w:rsidRPr="00527706">
        <w:rPr>
          <w:rFonts w:cs="Times New Roman"/>
          <w:b/>
          <w:bCs/>
          <w:i/>
          <w:color w:val="000000"/>
          <w:lang w:val="en-GB"/>
        </w:rPr>
        <w:t>likely</w:t>
      </w:r>
      <w:r w:rsidRPr="00527706">
        <w:rPr>
          <w:rFonts w:cs="Times New Roman"/>
          <w:b/>
          <w:bCs/>
          <w:color w:val="000000"/>
          <w:lang w:val="en-GB"/>
        </w:rPr>
        <w:t xml:space="preserve"> increased on the continental scale over three continents</w:t>
      </w:r>
      <w:r>
        <w:rPr>
          <w:rFonts w:cs="Times New Roman"/>
          <w:b/>
          <w:bCs/>
          <w:color w:val="000000"/>
          <w:lang w:val="en-GB"/>
        </w:rPr>
        <w:t>:</w:t>
      </w:r>
      <w:r w:rsidRPr="00527706">
        <w:rPr>
          <w:rFonts w:cs="Times New Roman"/>
          <w:b/>
          <w:bCs/>
          <w:color w:val="000000"/>
          <w:lang w:val="en-GB"/>
        </w:rPr>
        <w:t xml:space="preserve"> North America, Europe, and Asia. </w:t>
      </w:r>
      <w:r w:rsidRPr="00527706">
        <w:rPr>
          <w:rFonts w:cs="Times New Roman"/>
          <w:color w:val="000000"/>
          <w:lang w:val="en-GB"/>
        </w:rPr>
        <w:t xml:space="preserve">Regional increases in the frequency and/or intensity of heavy precipitation have been observed with at least </w:t>
      </w:r>
      <w:r w:rsidRPr="00527706">
        <w:rPr>
          <w:rFonts w:cs="Times New Roman"/>
          <w:i/>
          <w:color w:val="000000"/>
          <w:lang w:val="en-GB"/>
        </w:rPr>
        <w:t xml:space="preserve">medium confidence </w:t>
      </w:r>
      <w:r w:rsidRPr="00527706">
        <w:rPr>
          <w:rFonts w:cs="Times New Roman"/>
          <w:color w:val="000000"/>
          <w:lang w:val="en-GB"/>
        </w:rPr>
        <w:t>for nearly half of AR6 regions, including WSAF, ESAF, WSB, SAS, ESB, REF, WCA, ECA, TIB, EAS, SEA, NAU, NEU, EEU, GIC, WCE, SES, CNA, and ENA. {11.4, 11.9}</w:t>
      </w:r>
    </w:p>
    <w:p w14:paraId="7B51B352" w14:textId="77777777" w:rsidR="00963283" w:rsidRPr="00527706" w:rsidRDefault="00963283" w:rsidP="00963283">
      <w:pPr>
        <w:rPr>
          <w:rFonts w:cs="Times New Roman"/>
          <w:color w:val="000000"/>
          <w:lang w:val="en-GB"/>
        </w:rPr>
      </w:pPr>
    </w:p>
    <w:p w14:paraId="0C600BE0" w14:textId="77777777" w:rsidR="00963283" w:rsidRDefault="00963283" w:rsidP="00963283">
      <w:pPr>
        <w:rPr>
          <w:rFonts w:cs="Times New Roman"/>
          <w:bCs/>
          <w:color w:val="000000"/>
          <w:lang w:val="en-GB"/>
        </w:rPr>
      </w:pPr>
      <w:r w:rsidRPr="00527706">
        <w:rPr>
          <w:rFonts w:cs="Times New Roman"/>
          <w:b/>
          <w:color w:val="000000"/>
          <w:lang w:val="en-GB"/>
        </w:rPr>
        <w:t xml:space="preserve">Human influence, in particular greenhouse gas emissions, </w:t>
      </w:r>
      <w:r>
        <w:rPr>
          <w:rFonts w:cs="Times New Roman"/>
          <w:b/>
          <w:color w:val="000000"/>
          <w:lang w:val="en-GB"/>
        </w:rPr>
        <w:t>is</w:t>
      </w:r>
      <w:r w:rsidRPr="00527706">
        <w:rPr>
          <w:rFonts w:cs="Times New Roman"/>
          <w:b/>
          <w:color w:val="000000"/>
          <w:lang w:val="en-GB"/>
        </w:rPr>
        <w:t xml:space="preserve"> </w:t>
      </w:r>
      <w:r w:rsidRPr="00527706">
        <w:rPr>
          <w:rFonts w:cs="Times New Roman"/>
          <w:b/>
          <w:i/>
          <w:color w:val="000000"/>
          <w:lang w:val="en-GB"/>
        </w:rPr>
        <w:t>likely</w:t>
      </w:r>
      <w:r w:rsidRPr="00527706">
        <w:rPr>
          <w:rFonts w:cs="Times New Roman"/>
          <w:b/>
          <w:color w:val="000000"/>
          <w:lang w:val="en-GB"/>
        </w:rPr>
        <w:t xml:space="preserve"> the main driver of the observed global scale intensification of heavy precipitation in land regions. </w:t>
      </w:r>
      <w:r w:rsidRPr="00527706">
        <w:rPr>
          <w:rFonts w:cs="Times New Roman"/>
          <w:bCs/>
          <w:color w:val="000000"/>
          <w:lang w:val="en-GB"/>
        </w:rPr>
        <w:t xml:space="preserve">It is </w:t>
      </w:r>
      <w:r w:rsidRPr="00527706">
        <w:rPr>
          <w:rFonts w:cs="Times New Roman"/>
          <w:bCs/>
          <w:i/>
          <w:color w:val="000000"/>
          <w:lang w:val="en-GB"/>
        </w:rPr>
        <w:t>likely</w:t>
      </w:r>
      <w:r w:rsidRPr="00527706">
        <w:rPr>
          <w:rFonts w:cs="Times New Roman"/>
          <w:bCs/>
          <w:color w:val="000000"/>
          <w:lang w:val="en-GB"/>
        </w:rPr>
        <w:t xml:space="preserve"> that human</w:t>
      </w:r>
      <w:r>
        <w:rPr>
          <w:rFonts w:cs="Times New Roman"/>
          <w:bCs/>
          <w:color w:val="000000"/>
          <w:lang w:val="en-GB"/>
        </w:rPr>
        <w:t>-induced climate change has</w:t>
      </w:r>
      <w:r w:rsidRPr="00527706">
        <w:rPr>
          <w:rFonts w:cs="Times New Roman"/>
          <w:bCs/>
          <w:color w:val="000000"/>
          <w:lang w:val="en-GB"/>
        </w:rPr>
        <w:t xml:space="preserve"> contributed to the observed intensification of heavy precipitation at the continental scale in North America, Europe and Asia.</w:t>
      </w:r>
      <w:r w:rsidRPr="00527706">
        <w:rPr>
          <w:rFonts w:cs="Times New Roman"/>
          <w:b/>
          <w:color w:val="000000"/>
          <w:lang w:val="en-GB"/>
        </w:rPr>
        <w:t xml:space="preserve"> </w:t>
      </w:r>
      <w:r w:rsidRPr="00527706">
        <w:rPr>
          <w:rFonts w:cs="Times New Roman"/>
          <w:bCs/>
          <w:color w:val="000000"/>
          <w:lang w:val="en-GB"/>
        </w:rPr>
        <w:t>Evidence of a human influence on heavy precipitation has emerged in some regions. {11.4, 11.9</w:t>
      </w:r>
      <w:r w:rsidRPr="00432F4A">
        <w:rPr>
          <w:rFonts w:cs="Times New Roman"/>
          <w:bCs/>
          <w:color w:val="000000"/>
          <w:lang w:val="en-GB"/>
        </w:rPr>
        <w:t>,</w:t>
      </w:r>
      <w:r w:rsidRPr="00512FAF">
        <w:rPr>
          <w:rFonts w:cs="Times New Roman"/>
          <w:bCs/>
          <w:color w:val="000000"/>
          <w:lang w:val="en-GB"/>
        </w:rPr>
        <w:t xml:space="preserve"> Table 11.1</w:t>
      </w:r>
      <w:r w:rsidRPr="00432F4A">
        <w:rPr>
          <w:rFonts w:cs="Times New Roman"/>
          <w:bCs/>
          <w:color w:val="000000"/>
          <w:lang w:val="en-GB"/>
        </w:rPr>
        <w:t>}</w:t>
      </w:r>
    </w:p>
    <w:p w14:paraId="0DFD185A" w14:textId="77777777" w:rsidR="00963283" w:rsidRPr="00527706" w:rsidRDefault="00963283" w:rsidP="00963283">
      <w:pPr>
        <w:rPr>
          <w:rFonts w:cs="Times New Roman"/>
          <w:color w:val="000000"/>
          <w:lang w:val="en-GB"/>
        </w:rPr>
      </w:pPr>
    </w:p>
    <w:p w14:paraId="5BB450F6" w14:textId="77777777" w:rsidR="00963283" w:rsidRDefault="00963283" w:rsidP="00963283">
      <w:pPr>
        <w:rPr>
          <w:rFonts w:cs="Times New Roman"/>
          <w:color w:val="000000"/>
          <w:lang w:val="en-GB"/>
        </w:rPr>
      </w:pPr>
      <w:r w:rsidRPr="00527706">
        <w:rPr>
          <w:rFonts w:cs="Times New Roman"/>
          <w:b/>
          <w:color w:val="000000"/>
          <w:lang w:val="en-GB"/>
        </w:rPr>
        <w:t xml:space="preserve">Heavy precipitation will </w:t>
      </w:r>
      <w:r>
        <w:rPr>
          <w:rFonts w:cs="Times New Roman"/>
          <w:b/>
          <w:color w:val="000000"/>
          <w:lang w:val="en-GB"/>
        </w:rPr>
        <w:t xml:space="preserve">generally </w:t>
      </w:r>
      <w:r w:rsidRPr="00527706">
        <w:rPr>
          <w:rFonts w:cs="Times New Roman"/>
          <w:b/>
          <w:color w:val="000000"/>
          <w:lang w:val="en-GB"/>
        </w:rPr>
        <w:t xml:space="preserve">become more frequent and more intense with additional global warming. At global warming levels of 4°C relative to the pre-industrial, very rare (e.g., 1 in 10 or more </w:t>
      </w:r>
      <w:r w:rsidRPr="00527706">
        <w:rPr>
          <w:rFonts w:cs="Times New Roman"/>
          <w:b/>
          <w:color w:val="000000"/>
          <w:lang w:val="en-GB"/>
        </w:rPr>
        <w:lastRenderedPageBreak/>
        <w:t>years) heavy precipitation events would become more frequent and more intense than in the recent past, on the global scale (</w:t>
      </w:r>
      <w:r w:rsidRPr="00527706">
        <w:rPr>
          <w:rFonts w:cs="Times New Roman"/>
          <w:b/>
          <w:i/>
          <w:color w:val="000000"/>
          <w:lang w:val="en-GB"/>
        </w:rPr>
        <w:t>virtually certain</w:t>
      </w:r>
      <w:r w:rsidRPr="00527706">
        <w:rPr>
          <w:rFonts w:cs="Times New Roman"/>
          <w:b/>
          <w:color w:val="000000"/>
          <w:lang w:val="en-GB"/>
        </w:rPr>
        <w:t xml:space="preserve">) and in all continents and AR6 regions. The increase in frequency and intensity is </w:t>
      </w:r>
      <w:r w:rsidRPr="00527706">
        <w:rPr>
          <w:rFonts w:cs="Times New Roman"/>
          <w:b/>
          <w:i/>
          <w:color w:val="000000"/>
          <w:lang w:val="en-GB"/>
        </w:rPr>
        <w:t>extremely likely</w:t>
      </w:r>
      <w:r w:rsidRPr="00527706">
        <w:rPr>
          <w:rFonts w:cs="Times New Roman"/>
          <w:b/>
          <w:color w:val="000000"/>
          <w:lang w:val="en-GB"/>
        </w:rPr>
        <w:t xml:space="preserve"> for most continents and </w:t>
      </w:r>
      <w:r w:rsidRPr="00527706">
        <w:rPr>
          <w:rFonts w:cs="Times New Roman"/>
          <w:b/>
          <w:i/>
          <w:color w:val="000000"/>
          <w:lang w:val="en-GB"/>
        </w:rPr>
        <w:t>very likely</w:t>
      </w:r>
      <w:r w:rsidRPr="00527706">
        <w:rPr>
          <w:rFonts w:cs="Times New Roman"/>
          <w:b/>
          <w:color w:val="000000"/>
          <w:lang w:val="en-GB"/>
        </w:rPr>
        <w:t xml:space="preserve"> for most AR6 regions.</w:t>
      </w:r>
      <w:r w:rsidRPr="00527706">
        <w:rPr>
          <w:rFonts w:cs="Times New Roman"/>
          <w:color w:val="000000"/>
          <w:lang w:val="en-GB"/>
        </w:rPr>
        <w:t xml:space="preserve"> At the global scale, the intensification of heavy precipitation will follow the rate of increase in the maximum amount of moisture that the atmosphere can hold as it warms (</w:t>
      </w:r>
      <w:r w:rsidRPr="00527706">
        <w:rPr>
          <w:rFonts w:cs="Times New Roman"/>
          <w:i/>
          <w:iCs/>
          <w:color w:val="000000"/>
          <w:lang w:val="en-GB"/>
        </w:rPr>
        <w:t>high confidence</w:t>
      </w:r>
      <w:r w:rsidRPr="00527706">
        <w:rPr>
          <w:rFonts w:cs="Times New Roman"/>
          <w:color w:val="000000"/>
          <w:lang w:val="en-GB"/>
        </w:rPr>
        <w:t xml:space="preserve">), of about 7% per </w:t>
      </w:r>
      <w:r>
        <w:rPr>
          <w:rFonts w:cs="Times New Roman"/>
          <w:color w:val="000000"/>
          <w:lang w:val="en-GB"/>
        </w:rPr>
        <w:t>1</w:t>
      </w:r>
      <w:r w:rsidRPr="00527706">
        <w:rPr>
          <w:rFonts w:cs="Times New Roman"/>
          <w:color w:val="000000"/>
          <w:lang w:val="en-GB"/>
        </w:rPr>
        <w:t>°C of global warming. The increase in the frequency of heavy precipitation events will accelerate with more warming and will be higher for rarer events (</w:t>
      </w:r>
      <w:r w:rsidRPr="00527706">
        <w:rPr>
          <w:rFonts w:cs="Times New Roman"/>
          <w:i/>
          <w:color w:val="000000"/>
          <w:lang w:val="en-GB"/>
        </w:rPr>
        <w:t>high confidence</w:t>
      </w:r>
      <w:r w:rsidRPr="00527706">
        <w:rPr>
          <w:rFonts w:cs="Times New Roman"/>
          <w:color w:val="000000"/>
          <w:lang w:val="en-GB"/>
        </w:rPr>
        <w:t xml:space="preserve">), with a </w:t>
      </w:r>
      <w:r w:rsidRPr="00527706">
        <w:rPr>
          <w:rFonts w:cs="Times New Roman"/>
          <w:i/>
          <w:color w:val="000000"/>
          <w:lang w:val="en-GB"/>
        </w:rPr>
        <w:t xml:space="preserve">likely </w:t>
      </w:r>
      <w:r w:rsidRPr="00527706">
        <w:rPr>
          <w:rFonts w:cs="Times New Roman"/>
          <w:color w:val="000000"/>
          <w:lang w:val="en-GB"/>
        </w:rPr>
        <w:t>doubling and tripling in the frequency of 10-year and 50-year events, respectively, compared to the recent past</w:t>
      </w:r>
      <w:r>
        <w:rPr>
          <w:rFonts w:cs="Times New Roman"/>
          <w:color w:val="000000"/>
          <w:lang w:val="en-GB"/>
        </w:rPr>
        <w:t xml:space="preserve"> </w:t>
      </w:r>
      <w:r w:rsidRPr="00527706">
        <w:rPr>
          <w:rFonts w:cs="Times New Roman"/>
          <w:color w:val="000000"/>
          <w:lang w:val="en-GB"/>
        </w:rPr>
        <w:t xml:space="preserve">at 4°C </w:t>
      </w:r>
      <w:r>
        <w:rPr>
          <w:rFonts w:cs="Times New Roman"/>
          <w:color w:val="000000"/>
          <w:lang w:val="en-GB"/>
        </w:rPr>
        <w:t xml:space="preserve">of </w:t>
      </w:r>
      <w:r w:rsidRPr="00527706">
        <w:rPr>
          <w:rFonts w:cs="Times New Roman"/>
          <w:color w:val="000000"/>
          <w:lang w:val="en-GB"/>
        </w:rPr>
        <w:t>global warming. Increases in the intensity of extreme precipitation at regional scales will vary, depending on the amount of regional warming, changes in atmospheric circulation and storm dynamics (</w:t>
      </w:r>
      <w:r w:rsidRPr="00527706">
        <w:rPr>
          <w:rFonts w:cs="Times New Roman"/>
          <w:i/>
          <w:color w:val="000000"/>
          <w:lang w:val="en-GB"/>
        </w:rPr>
        <w:t>high confidence</w:t>
      </w:r>
      <w:r w:rsidRPr="00527706">
        <w:rPr>
          <w:rFonts w:cs="Times New Roman"/>
          <w:color w:val="000000"/>
          <w:lang w:val="en-GB"/>
        </w:rPr>
        <w:t xml:space="preserve">). </w:t>
      </w:r>
      <w:r w:rsidRPr="00512FAF">
        <w:rPr>
          <w:rFonts w:cs="Times New Roman"/>
          <w:color w:val="000000"/>
          <w:lang w:val="en-GB"/>
        </w:rPr>
        <w:t>{11.4, Box 11.1}</w:t>
      </w:r>
    </w:p>
    <w:p w14:paraId="57168846" w14:textId="77777777" w:rsidR="00963283" w:rsidRPr="00527706" w:rsidRDefault="00963283" w:rsidP="00963283">
      <w:pPr>
        <w:rPr>
          <w:rFonts w:cs="Times New Roman"/>
          <w:color w:val="000000"/>
          <w:lang w:val="en-GB"/>
        </w:rPr>
      </w:pPr>
    </w:p>
    <w:p w14:paraId="2F92DD3D" w14:textId="77777777" w:rsidR="00963283" w:rsidRDefault="00963283" w:rsidP="00963283">
      <w:pPr>
        <w:rPr>
          <w:rFonts w:cs="Times New Roman"/>
          <w:color w:val="000000"/>
          <w:lang w:val="en-GB"/>
        </w:rPr>
      </w:pPr>
      <w:r w:rsidRPr="00527706">
        <w:rPr>
          <w:rFonts w:cs="Times New Roman"/>
          <w:b/>
          <w:color w:val="000000"/>
          <w:lang w:val="en-GB"/>
        </w:rPr>
        <w:t>The projected increase in the intensity of extreme precipitation translates to an increase in the frequency and magnitude of pluvial floods</w:t>
      </w:r>
      <w:r>
        <w:rPr>
          <w:rFonts w:cs="Times New Roman"/>
          <w:b/>
          <w:color w:val="000000"/>
          <w:lang w:val="en-GB"/>
        </w:rPr>
        <w:t xml:space="preserve"> – surface water and flash floods –</w:t>
      </w:r>
      <w:r w:rsidRPr="00527706">
        <w:rPr>
          <w:rFonts w:cs="Times New Roman"/>
          <w:b/>
          <w:color w:val="000000"/>
          <w:lang w:val="en-GB"/>
        </w:rPr>
        <w:t xml:space="preserve"> (</w:t>
      </w:r>
      <w:r w:rsidRPr="00527706">
        <w:rPr>
          <w:rFonts w:cs="Times New Roman"/>
          <w:b/>
          <w:i/>
          <w:color w:val="000000"/>
          <w:lang w:val="en-GB"/>
        </w:rPr>
        <w:t>high confidence</w:t>
      </w:r>
      <w:r w:rsidRPr="00527706">
        <w:rPr>
          <w:rFonts w:cs="Times New Roman"/>
          <w:b/>
          <w:color w:val="000000"/>
          <w:lang w:val="en-GB"/>
        </w:rPr>
        <w:t>)</w:t>
      </w:r>
      <w:r>
        <w:rPr>
          <w:rFonts w:cs="Times New Roman"/>
          <w:b/>
          <w:color w:val="000000"/>
          <w:lang w:val="en-GB"/>
        </w:rPr>
        <w:t>,</w:t>
      </w:r>
      <w:r w:rsidRPr="00527706">
        <w:rPr>
          <w:rFonts w:cs="Times New Roman"/>
          <w:b/>
          <w:color w:val="000000"/>
          <w:lang w:val="en-GB"/>
        </w:rPr>
        <w:t xml:space="preserve"> as pluvial flooding results from precipitation intensity exceeding the capacity of natural and artificial drainage systems.</w:t>
      </w:r>
      <w:r w:rsidRPr="00527706">
        <w:rPr>
          <w:rFonts w:cs="Times New Roman"/>
          <w:color w:val="000000"/>
          <w:lang w:val="en-GB"/>
        </w:rPr>
        <w:t xml:space="preserve"> {11.4}</w:t>
      </w:r>
    </w:p>
    <w:p w14:paraId="222A6451" w14:textId="77777777" w:rsidR="00963283" w:rsidRPr="00512FAF" w:rsidRDefault="00963283" w:rsidP="00963283">
      <w:pPr>
        <w:rPr>
          <w:rFonts w:cs="Times New Roman"/>
          <w:b/>
          <w:color w:val="000000"/>
          <w:lang w:val="en-GB"/>
        </w:rPr>
      </w:pPr>
    </w:p>
    <w:p w14:paraId="303E27E8" w14:textId="77777777" w:rsidR="00963283" w:rsidRDefault="00963283" w:rsidP="00963283">
      <w:pPr>
        <w:rPr>
          <w:rFonts w:cs="Times New Roman"/>
          <w:b/>
          <w:color w:val="000000"/>
          <w:lang w:val="en-GB"/>
        </w:rPr>
      </w:pPr>
      <w:r w:rsidRPr="00527706">
        <w:rPr>
          <w:rFonts w:cs="Times New Roman"/>
          <w:b/>
          <w:color w:val="000000"/>
          <w:lang w:val="en-GB"/>
        </w:rPr>
        <w:t>River Floods</w:t>
      </w:r>
    </w:p>
    <w:p w14:paraId="240C9766" w14:textId="77777777" w:rsidR="00963283" w:rsidRPr="00527706" w:rsidRDefault="00963283" w:rsidP="00963283">
      <w:pPr>
        <w:rPr>
          <w:rFonts w:cs="Times New Roman"/>
          <w:b/>
          <w:color w:val="000000"/>
          <w:lang w:val="en-GB"/>
        </w:rPr>
      </w:pPr>
    </w:p>
    <w:p w14:paraId="5B8DB257" w14:textId="77777777" w:rsidR="00963283" w:rsidRDefault="00963283" w:rsidP="00963283">
      <w:pPr>
        <w:rPr>
          <w:rFonts w:cs="Times New Roman"/>
          <w:color w:val="000000"/>
          <w:lang w:val="en-GB"/>
        </w:rPr>
      </w:pPr>
      <w:r w:rsidRPr="00527706">
        <w:rPr>
          <w:rFonts w:cs="Times New Roman"/>
          <w:b/>
          <w:color w:val="000000"/>
          <w:lang w:val="en-GB"/>
        </w:rPr>
        <w:t xml:space="preserve">Significant trends in peak streamflow have been observed in some regions over the past decades </w:t>
      </w:r>
      <w:r w:rsidRPr="00527706">
        <w:rPr>
          <w:rFonts w:cs="Times New Roman"/>
          <w:color w:val="000000"/>
          <w:lang w:val="en-GB"/>
        </w:rPr>
        <w:t>(</w:t>
      </w:r>
      <w:r w:rsidRPr="00527706">
        <w:rPr>
          <w:rFonts w:cs="Times New Roman"/>
          <w:i/>
          <w:iCs/>
          <w:color w:val="000000"/>
          <w:lang w:val="en-GB"/>
        </w:rPr>
        <w:t>high confidence</w:t>
      </w:r>
      <w:r w:rsidRPr="00527706">
        <w:rPr>
          <w:rFonts w:cs="Times New Roman"/>
          <w:color w:val="000000"/>
          <w:lang w:val="en-GB"/>
        </w:rPr>
        <w:t xml:space="preserve">). This includes increases </w:t>
      </w:r>
      <w:r w:rsidRPr="00527706">
        <w:rPr>
          <w:rFonts w:cs="Times New Roman"/>
          <w:color w:val="000000"/>
          <w:lang w:val="en-US"/>
        </w:rPr>
        <w:t>in RAR, NSA, and parts of SES, NEU, ENA and  </w:t>
      </w:r>
      <w:r w:rsidRPr="00527706">
        <w:rPr>
          <w:rFonts w:cs="Times New Roman"/>
          <w:color w:val="000000"/>
          <w:lang w:val="en-US"/>
        </w:rPr>
        <w:br/>
        <w:t>decreases in NES, SAU, and parts of MED and EAS</w:t>
      </w:r>
      <w:r w:rsidRPr="00527706">
        <w:rPr>
          <w:rFonts w:cs="Times New Roman"/>
          <w:color w:val="000000"/>
          <w:lang w:val="en-GB"/>
        </w:rPr>
        <w:t>). The seasonality of river floods has changed in cold regions where snow-melt is involved, with an earlier occurrence of peak streamflow (</w:t>
      </w:r>
      <w:r w:rsidRPr="00527706">
        <w:rPr>
          <w:rFonts w:cs="Times New Roman"/>
          <w:i/>
          <w:color w:val="000000"/>
          <w:lang w:val="en-GB"/>
        </w:rPr>
        <w:t>high confidence</w:t>
      </w:r>
      <w:r w:rsidRPr="00527706">
        <w:rPr>
          <w:rFonts w:cs="Times New Roman"/>
          <w:color w:val="000000"/>
          <w:lang w:val="en-GB"/>
        </w:rPr>
        <w:t>). {11.5}</w:t>
      </w:r>
    </w:p>
    <w:p w14:paraId="31AD1980" w14:textId="77777777" w:rsidR="00963283" w:rsidRPr="00527706" w:rsidRDefault="00963283" w:rsidP="00963283">
      <w:pPr>
        <w:rPr>
          <w:rFonts w:cs="Times New Roman"/>
          <w:color w:val="000000"/>
          <w:lang w:val="en-US"/>
        </w:rPr>
      </w:pPr>
    </w:p>
    <w:p w14:paraId="65FFA33F" w14:textId="77777777" w:rsidR="00963283" w:rsidRDefault="00963283" w:rsidP="00963283">
      <w:pPr>
        <w:rPr>
          <w:rFonts w:cs="Times New Roman"/>
          <w:color w:val="000000"/>
          <w:lang w:val="en-GB"/>
        </w:rPr>
      </w:pPr>
      <w:r w:rsidRPr="00527706">
        <w:rPr>
          <w:rFonts w:cs="Times New Roman"/>
          <w:b/>
          <w:color w:val="000000"/>
          <w:lang w:val="en-GB"/>
        </w:rPr>
        <w:t>Global hydrological models project a larger fraction of land areas to be affected by an increase in river floods than by a decrease in river floods (</w:t>
      </w:r>
      <w:r w:rsidRPr="00527706">
        <w:rPr>
          <w:rFonts w:cs="Times New Roman"/>
          <w:b/>
          <w:i/>
          <w:color w:val="000000"/>
          <w:lang w:val="en-GB"/>
        </w:rPr>
        <w:t>medium confidence</w:t>
      </w:r>
      <w:r w:rsidRPr="00527706">
        <w:rPr>
          <w:rFonts w:cs="Times New Roman"/>
          <w:b/>
          <w:color w:val="000000"/>
          <w:lang w:val="en-GB"/>
        </w:rPr>
        <w:t>).</w:t>
      </w:r>
      <w:r w:rsidRPr="00527706">
        <w:rPr>
          <w:rFonts w:cs="Times New Roman"/>
          <w:color w:val="000000"/>
          <w:lang w:val="en-GB"/>
        </w:rPr>
        <w:t xml:space="preserve"> River floods are projected to become more frequent and intense in some AR6 regions (RAR, SEA, SAS, NWS) (</w:t>
      </w:r>
      <w:r w:rsidRPr="00527706">
        <w:rPr>
          <w:rFonts w:cs="Times New Roman"/>
          <w:i/>
          <w:iCs/>
          <w:color w:val="000000"/>
          <w:lang w:val="en-GB"/>
        </w:rPr>
        <w:t>high confidence</w:t>
      </w:r>
      <w:r w:rsidRPr="00527706">
        <w:rPr>
          <w:rFonts w:cs="Times New Roman"/>
          <w:color w:val="000000"/>
          <w:lang w:val="en-GB"/>
        </w:rPr>
        <w:t>) and less frequent and intense in others (WCE, EEU, MED) (</w:t>
      </w:r>
      <w:r w:rsidRPr="00527706">
        <w:rPr>
          <w:rFonts w:cs="Times New Roman"/>
          <w:i/>
          <w:iCs/>
          <w:color w:val="000000"/>
          <w:lang w:val="en-GB"/>
        </w:rPr>
        <w:t>high confidence</w:t>
      </w:r>
      <w:r w:rsidRPr="00527706">
        <w:rPr>
          <w:rFonts w:cs="Times New Roman"/>
          <w:color w:val="000000"/>
          <w:lang w:val="en-GB"/>
        </w:rPr>
        <w:t>). Regional changes in river floods are more uncertain than changes in pluvial floods because complex hydrological processes and forcings, including land cover</w:t>
      </w:r>
      <w:r>
        <w:rPr>
          <w:rFonts w:cs="Times New Roman"/>
          <w:color w:val="000000"/>
          <w:lang w:val="en-GB"/>
        </w:rPr>
        <w:t xml:space="preserve"> change</w:t>
      </w:r>
      <w:r w:rsidRPr="00527706">
        <w:rPr>
          <w:rFonts w:cs="Times New Roman"/>
          <w:color w:val="000000"/>
          <w:lang w:val="en-GB"/>
        </w:rPr>
        <w:t xml:space="preserve"> and human water management, are involved. {11.5}</w:t>
      </w:r>
    </w:p>
    <w:p w14:paraId="21832E47" w14:textId="77777777" w:rsidR="00963283" w:rsidRPr="00527706" w:rsidRDefault="00963283" w:rsidP="00963283">
      <w:pPr>
        <w:rPr>
          <w:rFonts w:cs="Times New Roman"/>
          <w:color w:val="000000"/>
          <w:lang w:val="en-GB"/>
        </w:rPr>
      </w:pPr>
    </w:p>
    <w:p w14:paraId="1B269A74" w14:textId="77777777" w:rsidR="00963283" w:rsidRDefault="00963283" w:rsidP="00963283">
      <w:pPr>
        <w:rPr>
          <w:rFonts w:cs="Times New Roman"/>
          <w:b/>
          <w:color w:val="000000"/>
          <w:lang w:val="en-GB"/>
        </w:rPr>
      </w:pPr>
      <w:r w:rsidRPr="00527706">
        <w:rPr>
          <w:rFonts w:cs="Times New Roman"/>
          <w:b/>
          <w:color w:val="000000"/>
          <w:lang w:val="en-GB"/>
        </w:rPr>
        <w:t xml:space="preserve">Droughts </w:t>
      </w:r>
    </w:p>
    <w:p w14:paraId="0B91D865" w14:textId="77777777" w:rsidR="00963283" w:rsidRPr="00527706" w:rsidRDefault="00963283" w:rsidP="00963283">
      <w:pPr>
        <w:rPr>
          <w:rFonts w:cs="Times New Roman"/>
          <w:b/>
          <w:color w:val="000000"/>
          <w:lang w:val="en-GB"/>
        </w:rPr>
      </w:pPr>
    </w:p>
    <w:p w14:paraId="33002391" w14:textId="77777777" w:rsidR="00963283" w:rsidRDefault="00963283" w:rsidP="00963283">
      <w:pPr>
        <w:rPr>
          <w:rFonts w:cs="Times New Roman"/>
          <w:color w:val="000000"/>
          <w:lang w:val="en-GB"/>
        </w:rPr>
      </w:pPr>
      <w:r w:rsidRPr="00527706">
        <w:rPr>
          <w:rFonts w:cs="Times New Roman"/>
          <w:b/>
          <w:color w:val="000000"/>
          <w:lang w:val="en-GB"/>
        </w:rPr>
        <w:t>Different drought types exist</w:t>
      </w:r>
      <w:r>
        <w:rPr>
          <w:rFonts w:cs="Times New Roman"/>
          <w:b/>
          <w:color w:val="000000"/>
          <w:lang w:val="en-GB"/>
        </w:rPr>
        <w:t>,</w:t>
      </w:r>
      <w:r w:rsidRPr="00527706">
        <w:rPr>
          <w:rFonts w:cs="Times New Roman"/>
          <w:b/>
          <w:color w:val="000000"/>
          <w:lang w:val="en-GB"/>
        </w:rPr>
        <w:t xml:space="preserve"> and they are associated with different impacts and respond differently to increasing greenhouse gas concentrations.</w:t>
      </w:r>
      <w:r w:rsidRPr="00527706">
        <w:rPr>
          <w:rFonts w:cs="Times New Roman"/>
          <w:color w:val="000000"/>
          <w:lang w:val="en-GB"/>
        </w:rPr>
        <w:t xml:space="preserve"> Precipitation deficits and changes in evapotranspiration (ET) govern net water availability. A lack of sufficient soil moisture, sometimes amplified by increased atmospheric evaporative demand (AED), results in agricultural and ecological drought. Lack of runoff and surface water result in hydrological drought. {11.6}</w:t>
      </w:r>
    </w:p>
    <w:p w14:paraId="22DA86BF" w14:textId="77777777" w:rsidR="00963283" w:rsidRPr="00527706" w:rsidRDefault="00963283" w:rsidP="00963283">
      <w:pPr>
        <w:rPr>
          <w:rFonts w:cs="Times New Roman"/>
          <w:color w:val="000000"/>
          <w:lang w:val="en-GB"/>
        </w:rPr>
      </w:pPr>
    </w:p>
    <w:p w14:paraId="276139D5" w14:textId="77777777" w:rsidR="00963283" w:rsidRDefault="00963283" w:rsidP="00963283">
      <w:pPr>
        <w:rPr>
          <w:rFonts w:cs="Times New Roman"/>
          <w:color w:val="000000"/>
          <w:lang w:val="en-GB"/>
        </w:rPr>
      </w:pPr>
      <w:r w:rsidRPr="00527706">
        <w:rPr>
          <w:rFonts w:cs="Times New Roman"/>
          <w:b/>
          <w:bCs/>
          <w:color w:val="000000"/>
          <w:lang w:val="en-GB"/>
        </w:rPr>
        <w:t>Human</w:t>
      </w:r>
      <w:r>
        <w:rPr>
          <w:rFonts w:cs="Times New Roman"/>
          <w:b/>
          <w:bCs/>
          <w:color w:val="000000"/>
          <w:lang w:val="en-GB"/>
        </w:rPr>
        <w:t>-induced climate change</w:t>
      </w:r>
      <w:r w:rsidRPr="00527706">
        <w:rPr>
          <w:rFonts w:cs="Times New Roman"/>
          <w:b/>
          <w:bCs/>
          <w:color w:val="000000"/>
          <w:lang w:val="en-GB"/>
        </w:rPr>
        <w:t xml:space="preserve"> has contributed to decreases in water availability during the dry season over a predominant fraction of the land area due to </w:t>
      </w:r>
      <w:r>
        <w:rPr>
          <w:rFonts w:cs="Times New Roman"/>
          <w:b/>
          <w:bCs/>
          <w:color w:val="000000"/>
          <w:lang w:val="en-GB"/>
        </w:rPr>
        <w:t>evapotranspiration</w:t>
      </w:r>
      <w:r w:rsidRPr="00527706">
        <w:rPr>
          <w:rFonts w:cs="Times New Roman"/>
          <w:b/>
          <w:bCs/>
          <w:color w:val="000000"/>
          <w:lang w:val="en-GB"/>
        </w:rPr>
        <w:t xml:space="preserve"> increases (</w:t>
      </w:r>
      <w:r w:rsidRPr="00527706">
        <w:rPr>
          <w:rFonts w:cs="Times New Roman"/>
          <w:b/>
          <w:bCs/>
          <w:i/>
          <w:iCs/>
          <w:color w:val="000000"/>
          <w:lang w:val="en-GB"/>
        </w:rPr>
        <w:t>medium confidence</w:t>
      </w:r>
      <w:r w:rsidRPr="00527706">
        <w:rPr>
          <w:rFonts w:cs="Times New Roman"/>
          <w:b/>
          <w:bCs/>
          <w:color w:val="000000"/>
          <w:lang w:val="en-GB"/>
        </w:rPr>
        <w:t>).</w:t>
      </w:r>
      <w:r w:rsidRPr="00527706">
        <w:rPr>
          <w:rFonts w:cs="Times New Roman"/>
          <w:color w:val="000000"/>
          <w:lang w:val="en-GB"/>
        </w:rPr>
        <w:t xml:space="preserve"> </w:t>
      </w:r>
      <w:r>
        <w:rPr>
          <w:rFonts w:cs="Times New Roman"/>
          <w:color w:val="000000"/>
          <w:lang w:val="en-GB"/>
        </w:rPr>
        <w:t>Increases in evapotranspiration</w:t>
      </w:r>
      <w:r w:rsidRPr="00527706">
        <w:rPr>
          <w:rFonts w:cs="Times New Roman"/>
          <w:color w:val="000000"/>
          <w:lang w:val="en-GB"/>
        </w:rPr>
        <w:t xml:space="preserve"> have been driven by AED increases induced by </w:t>
      </w:r>
      <w:r w:rsidRPr="00512FAF">
        <w:rPr>
          <w:rFonts w:cs="Times New Roman"/>
          <w:color w:val="000000"/>
          <w:lang w:val="en-GB"/>
        </w:rPr>
        <w:t>increased temperature,</w:t>
      </w:r>
      <w:r w:rsidRPr="00527706">
        <w:rPr>
          <w:rFonts w:cs="Times New Roman"/>
          <w:color w:val="000000"/>
          <w:lang w:val="en-GB"/>
        </w:rPr>
        <w:t xml:space="preserve"> decreased relative humidity and increased net radiation (</w:t>
      </w:r>
      <w:r w:rsidRPr="00527706">
        <w:rPr>
          <w:rFonts w:cs="Times New Roman"/>
          <w:i/>
          <w:iCs/>
          <w:color w:val="000000"/>
          <w:lang w:val="en-GB"/>
        </w:rPr>
        <w:t>high confidence</w:t>
      </w:r>
      <w:r w:rsidRPr="00527706">
        <w:rPr>
          <w:rFonts w:cs="Times New Roman"/>
          <w:color w:val="000000"/>
          <w:lang w:val="en-GB"/>
        </w:rPr>
        <w:t xml:space="preserve">). </w:t>
      </w:r>
      <w:r w:rsidRPr="00527706">
        <w:rPr>
          <w:rFonts w:cs="Times New Roman"/>
          <w:bCs/>
          <w:color w:val="000000"/>
          <w:lang w:val="en-GB"/>
        </w:rPr>
        <w:t>Trends in precipitation are not a main driver in affecting global-scale trends in drought (</w:t>
      </w:r>
      <w:r w:rsidRPr="00527706">
        <w:rPr>
          <w:rFonts w:cs="Times New Roman"/>
          <w:bCs/>
          <w:i/>
          <w:iCs/>
          <w:color w:val="000000"/>
          <w:lang w:val="en-GB"/>
        </w:rPr>
        <w:t>medium confidence</w:t>
      </w:r>
      <w:r w:rsidRPr="00527706">
        <w:rPr>
          <w:rFonts w:cs="Times New Roman"/>
          <w:bCs/>
          <w:color w:val="000000"/>
          <w:lang w:val="en-GB"/>
        </w:rPr>
        <w:t xml:space="preserve">), but have induced drying trends in a few AR6 regions </w:t>
      </w:r>
      <w:r w:rsidRPr="00527706">
        <w:rPr>
          <w:rFonts w:cs="Times New Roman"/>
          <w:color w:val="000000"/>
          <w:lang w:val="en-GB"/>
        </w:rPr>
        <w:t xml:space="preserve">(NES: </w:t>
      </w:r>
      <w:r w:rsidRPr="00527706">
        <w:rPr>
          <w:rFonts w:cs="Times New Roman"/>
          <w:i/>
          <w:iCs/>
          <w:color w:val="000000"/>
          <w:lang w:val="en-GB"/>
        </w:rPr>
        <w:t>high confidence</w:t>
      </w:r>
      <w:r w:rsidRPr="00527706">
        <w:rPr>
          <w:rFonts w:cs="Times New Roman"/>
          <w:color w:val="000000"/>
          <w:lang w:val="en-GB"/>
        </w:rPr>
        <w:t xml:space="preserve">; WAF, CAF, ESAF, SAM, SWS, SSA, SAS: </w:t>
      </w:r>
      <w:r w:rsidRPr="00527706">
        <w:rPr>
          <w:rFonts w:cs="Times New Roman"/>
          <w:i/>
          <w:iCs/>
          <w:color w:val="000000"/>
          <w:lang w:val="en-GB"/>
        </w:rPr>
        <w:t>medium confidence</w:t>
      </w:r>
      <w:r w:rsidRPr="00527706">
        <w:rPr>
          <w:rFonts w:cs="Times New Roman"/>
          <w:color w:val="000000"/>
          <w:lang w:val="en-GB"/>
        </w:rPr>
        <w:t>).</w:t>
      </w:r>
      <w:r w:rsidRPr="00527706">
        <w:rPr>
          <w:rFonts w:cs="Times New Roman"/>
          <w:bCs/>
          <w:color w:val="000000"/>
          <w:lang w:val="en-GB"/>
        </w:rPr>
        <w:t xml:space="preserve"> Increasing trends in agricultural and ecological droughts have been observed on all continents (</w:t>
      </w:r>
      <w:r w:rsidRPr="00527706">
        <w:rPr>
          <w:rFonts w:cs="Times New Roman"/>
          <w:color w:val="000000"/>
          <w:lang w:val="en-GB"/>
        </w:rPr>
        <w:t xml:space="preserve">WAF, CAF, WSAF, ESAF, WCA, ECA, EAS, SAU, MED, WCE, </w:t>
      </w:r>
      <w:r>
        <w:rPr>
          <w:rFonts w:cs="Times New Roman"/>
          <w:color w:val="000000"/>
          <w:lang w:val="en-GB"/>
        </w:rPr>
        <w:t xml:space="preserve">WNA, </w:t>
      </w:r>
      <w:r w:rsidRPr="00527706">
        <w:rPr>
          <w:rFonts w:cs="Times New Roman"/>
          <w:color w:val="000000"/>
          <w:lang w:val="en-GB"/>
        </w:rPr>
        <w:t xml:space="preserve">NES: </w:t>
      </w:r>
      <w:r w:rsidRPr="00527706">
        <w:rPr>
          <w:rFonts w:cs="Times New Roman"/>
          <w:i/>
          <w:iCs/>
          <w:color w:val="000000"/>
          <w:lang w:val="en-GB"/>
        </w:rPr>
        <w:t>medium confidence</w:t>
      </w:r>
      <w:r w:rsidRPr="00527706">
        <w:rPr>
          <w:rFonts w:cs="Times New Roman"/>
          <w:color w:val="000000"/>
          <w:lang w:val="en-GB"/>
        </w:rPr>
        <w:t xml:space="preserve">), but decreases only in one AR6 region (NAU: </w:t>
      </w:r>
      <w:r w:rsidRPr="00527706">
        <w:rPr>
          <w:rFonts w:cs="Times New Roman"/>
          <w:i/>
          <w:iCs/>
          <w:color w:val="000000"/>
          <w:lang w:val="en-GB"/>
        </w:rPr>
        <w:t>medium confidence</w:t>
      </w:r>
      <w:r w:rsidRPr="00527706">
        <w:rPr>
          <w:rFonts w:cs="Times New Roman"/>
          <w:color w:val="000000"/>
          <w:lang w:val="en-GB"/>
        </w:rPr>
        <w:t>)</w:t>
      </w:r>
      <w:r w:rsidRPr="00527706">
        <w:rPr>
          <w:rFonts w:cs="Times New Roman"/>
          <w:bCs/>
          <w:color w:val="000000"/>
          <w:lang w:val="en-GB"/>
        </w:rPr>
        <w:t xml:space="preserve">. Increasing trends in hydrological droughts have been observed in a few AR6 regions </w:t>
      </w:r>
      <w:r w:rsidRPr="00527706">
        <w:rPr>
          <w:rFonts w:cs="Times New Roman"/>
          <w:color w:val="000000"/>
          <w:lang w:val="en-GB"/>
        </w:rPr>
        <w:t xml:space="preserve">(MED: </w:t>
      </w:r>
      <w:r w:rsidRPr="00527706">
        <w:rPr>
          <w:rFonts w:cs="Times New Roman"/>
          <w:i/>
          <w:iCs/>
          <w:color w:val="000000"/>
          <w:lang w:val="en-GB"/>
        </w:rPr>
        <w:t>high confidence</w:t>
      </w:r>
      <w:r w:rsidRPr="00527706">
        <w:rPr>
          <w:rFonts w:cs="Times New Roman"/>
          <w:color w:val="000000"/>
          <w:lang w:val="en-GB"/>
        </w:rPr>
        <w:t xml:space="preserve">; WAF, EAS, SAU: </w:t>
      </w:r>
      <w:r w:rsidRPr="00527706">
        <w:rPr>
          <w:rFonts w:cs="Times New Roman"/>
          <w:i/>
          <w:iCs/>
          <w:color w:val="000000"/>
          <w:lang w:val="en-GB"/>
        </w:rPr>
        <w:t>medium confidence</w:t>
      </w:r>
      <w:r w:rsidRPr="00527706">
        <w:rPr>
          <w:rFonts w:cs="Times New Roman"/>
          <w:color w:val="000000"/>
          <w:lang w:val="en-GB"/>
        </w:rPr>
        <w:t>)</w:t>
      </w:r>
      <w:r w:rsidRPr="00527706">
        <w:rPr>
          <w:rFonts w:cs="Times New Roman"/>
          <w:bCs/>
          <w:color w:val="000000"/>
          <w:lang w:val="en-GB"/>
        </w:rPr>
        <w:t>. Regional-scale attribution shows that human-induced climate change has contributed to increased agricultural and ecological droughts (MED, WNA), and increased hydrological drought (MED) in some regions (</w:t>
      </w:r>
      <w:r w:rsidRPr="00527706">
        <w:rPr>
          <w:rFonts w:cs="Times New Roman"/>
          <w:bCs/>
          <w:i/>
          <w:iCs/>
          <w:color w:val="000000"/>
          <w:lang w:val="en-GB"/>
        </w:rPr>
        <w:t>medium confidence</w:t>
      </w:r>
      <w:r w:rsidRPr="00527706">
        <w:rPr>
          <w:rFonts w:cs="Times New Roman"/>
          <w:bCs/>
          <w:color w:val="000000"/>
          <w:lang w:val="en-GB"/>
        </w:rPr>
        <w:t xml:space="preserve">). </w:t>
      </w:r>
      <w:r w:rsidRPr="00527706">
        <w:rPr>
          <w:rFonts w:cs="Times New Roman"/>
          <w:color w:val="000000"/>
          <w:lang w:val="en-GB"/>
        </w:rPr>
        <w:t>{11.6, 11.9}</w:t>
      </w:r>
    </w:p>
    <w:p w14:paraId="3073E466" w14:textId="77777777" w:rsidR="00963283" w:rsidRPr="00202EBF" w:rsidRDefault="00963283" w:rsidP="00963283">
      <w:pPr>
        <w:rPr>
          <w:rFonts w:cs="Times New Roman"/>
          <w:color w:val="000000"/>
          <w:lang w:val="en-GB"/>
        </w:rPr>
      </w:pPr>
    </w:p>
    <w:p w14:paraId="57F47725" w14:textId="77777777" w:rsidR="00963283" w:rsidRDefault="00963283" w:rsidP="00963283">
      <w:pPr>
        <w:rPr>
          <w:rFonts w:cs="Times New Roman"/>
          <w:color w:val="000000"/>
          <w:lang w:val="en-GB"/>
        </w:rPr>
      </w:pPr>
      <w:r w:rsidRPr="00527706">
        <w:rPr>
          <w:rFonts w:cs="Times New Roman"/>
          <w:b/>
          <w:bCs/>
          <w:color w:val="000000"/>
          <w:lang w:val="en-GB"/>
        </w:rPr>
        <w:t xml:space="preserve">The land area affected by increasing drought frequency and severity expands with increasing global </w:t>
      </w:r>
      <w:r w:rsidRPr="00527706">
        <w:rPr>
          <w:rFonts w:cs="Times New Roman"/>
          <w:b/>
          <w:bCs/>
          <w:color w:val="000000"/>
          <w:lang w:val="en-GB"/>
        </w:rPr>
        <w:lastRenderedPageBreak/>
        <w:t>warming (</w:t>
      </w:r>
      <w:r w:rsidRPr="00527706">
        <w:rPr>
          <w:rFonts w:cs="Times New Roman"/>
          <w:b/>
          <w:bCs/>
          <w:i/>
          <w:iCs/>
          <w:color w:val="000000"/>
          <w:lang w:val="en-GB"/>
        </w:rPr>
        <w:t>high confidence</w:t>
      </w:r>
      <w:r w:rsidRPr="00527706">
        <w:rPr>
          <w:rFonts w:cs="Times New Roman"/>
          <w:b/>
          <w:bCs/>
          <w:color w:val="000000"/>
          <w:lang w:val="en-GB"/>
        </w:rPr>
        <w:t>).</w:t>
      </w:r>
      <w:r w:rsidRPr="00527706">
        <w:rPr>
          <w:rFonts w:cs="Times New Roman"/>
          <w:color w:val="000000"/>
          <w:lang w:val="en-GB"/>
        </w:rPr>
        <w:t xml:space="preserve"> Several regions will be affected by more severe agricultural and ecological droughts even if global warming is </w:t>
      </w:r>
      <w:r w:rsidRPr="00512FAF">
        <w:rPr>
          <w:rFonts w:cs="Times New Roman"/>
          <w:color w:val="000000"/>
          <w:lang w:val="en-GB"/>
        </w:rPr>
        <w:t>stabilized in a range of 1.5°C-2°C of global warming</w:t>
      </w:r>
      <w:r w:rsidRPr="00527706">
        <w:rPr>
          <w:rFonts w:cs="Times New Roman"/>
          <w:color w:val="000000"/>
          <w:lang w:val="en-GB"/>
        </w:rPr>
        <w:t xml:space="preserve"> (</w:t>
      </w:r>
      <w:r w:rsidRPr="00527706">
        <w:rPr>
          <w:rFonts w:cs="Times New Roman"/>
          <w:i/>
          <w:iCs/>
          <w:color w:val="000000"/>
          <w:lang w:val="en-GB"/>
        </w:rPr>
        <w:t>high confidence</w:t>
      </w:r>
      <w:r w:rsidRPr="00527706">
        <w:rPr>
          <w:rFonts w:cs="Times New Roman"/>
          <w:color w:val="000000"/>
          <w:lang w:val="en-GB"/>
        </w:rPr>
        <w:t>), including WCE, MED, EAU, SAU, SCA, NSA, SAM, SWS, SSA, NCA, CAN, WSAF, ESAF and MDG (</w:t>
      </w:r>
      <w:r w:rsidRPr="00527706">
        <w:rPr>
          <w:rFonts w:cs="Times New Roman"/>
          <w:i/>
          <w:iCs/>
          <w:color w:val="000000"/>
          <w:lang w:val="en-GB"/>
        </w:rPr>
        <w:t>medium confidence</w:t>
      </w:r>
      <w:r w:rsidRPr="00527706">
        <w:rPr>
          <w:rFonts w:cs="Times New Roman"/>
          <w:color w:val="000000"/>
          <w:lang w:val="en-GB"/>
        </w:rPr>
        <w:t>).</w:t>
      </w:r>
      <w:r w:rsidRPr="00527706" w:rsidDel="00D769B0">
        <w:rPr>
          <w:rFonts w:cs="Times New Roman"/>
          <w:color w:val="000000"/>
          <w:lang w:val="en-GB"/>
        </w:rPr>
        <w:t xml:space="preserve"> </w:t>
      </w:r>
      <w:r w:rsidRPr="00527706">
        <w:rPr>
          <w:rFonts w:cs="Times New Roman"/>
          <w:color w:val="000000"/>
          <w:lang w:val="en-GB"/>
        </w:rPr>
        <w:t xml:space="preserve">At 4°C of global warming, about 50% of all inhabited AR6 regions would be affected (WCE, MED, CAU, EAU, SAU, WCA, EAS, SCA, CAR, NSA, NES, SAM, SWS, SSA, NCA, CAN, ENA, WNA, WSAF, ESAF, MDG; </w:t>
      </w:r>
      <w:r w:rsidRPr="00527706">
        <w:rPr>
          <w:rFonts w:cs="Times New Roman"/>
          <w:i/>
          <w:iCs/>
          <w:color w:val="000000"/>
          <w:lang w:val="en-GB"/>
        </w:rPr>
        <w:t xml:space="preserve">medium confidence </w:t>
      </w:r>
      <w:r w:rsidRPr="00527706">
        <w:rPr>
          <w:rFonts w:cs="Times New Roman"/>
          <w:color w:val="000000"/>
          <w:lang w:val="en-GB"/>
        </w:rPr>
        <w:t>or higher), and only two regions (NEAF, SAS) would experience decreases in agricultural and ecological drought (</w:t>
      </w:r>
      <w:r w:rsidRPr="00527706">
        <w:rPr>
          <w:rFonts w:cs="Times New Roman"/>
          <w:i/>
          <w:iCs/>
          <w:color w:val="000000"/>
          <w:lang w:val="en-GB"/>
        </w:rPr>
        <w:t>medium confidence</w:t>
      </w:r>
      <w:r w:rsidRPr="00527706">
        <w:rPr>
          <w:rFonts w:cs="Times New Roman"/>
          <w:color w:val="000000"/>
          <w:lang w:val="en-GB"/>
        </w:rPr>
        <w:t>).</w:t>
      </w:r>
      <w:r w:rsidRPr="00527706">
        <w:rPr>
          <w:rFonts w:cs="Times New Roman"/>
          <w:b/>
          <w:bCs/>
          <w:color w:val="000000"/>
          <w:lang w:val="en-GB"/>
        </w:rPr>
        <w:t xml:space="preserve"> </w:t>
      </w:r>
      <w:r w:rsidRPr="00527706">
        <w:rPr>
          <w:rFonts w:cs="Times New Roman"/>
          <w:color w:val="000000"/>
          <w:lang w:val="en-GB"/>
        </w:rPr>
        <w:t xml:space="preserve">There is </w:t>
      </w:r>
      <w:r w:rsidRPr="00527706">
        <w:rPr>
          <w:rFonts w:cs="Times New Roman"/>
          <w:i/>
          <w:iCs/>
          <w:color w:val="000000"/>
          <w:lang w:val="en-GB"/>
        </w:rPr>
        <w:t>high confidence</w:t>
      </w:r>
      <w:r w:rsidRPr="00527706">
        <w:rPr>
          <w:rFonts w:cs="Times New Roman"/>
          <w:color w:val="000000"/>
          <w:lang w:val="en-GB"/>
        </w:rPr>
        <w:t xml:space="preserve"> that the projected increases in agricultural and ecological droughts are strongly affected by ET increases associated with enhanced AED</w:t>
      </w:r>
      <w:r w:rsidRPr="00527706">
        <w:rPr>
          <w:rFonts w:cs="Times New Roman"/>
          <w:b/>
          <w:bCs/>
          <w:color w:val="000000"/>
          <w:lang w:val="en-GB"/>
        </w:rPr>
        <w:t xml:space="preserve">. </w:t>
      </w:r>
      <w:r w:rsidRPr="00527706">
        <w:rPr>
          <w:rFonts w:cs="Times New Roman"/>
          <w:color w:val="000000"/>
          <w:lang w:val="en-GB"/>
        </w:rPr>
        <w:t xml:space="preserve">Several regions are projected to be more strongly affected by hydrological droughts with increasing global warming (at 4°C of global warming: NEU, WCE, EEU, MED, SAU, WCA, SCA, NSA, SAM, SWS, SSA, WNA, WSAF, ESAF, MDG; </w:t>
      </w:r>
      <w:r w:rsidRPr="00527706">
        <w:rPr>
          <w:rFonts w:cs="Times New Roman"/>
          <w:i/>
          <w:iCs/>
          <w:color w:val="000000"/>
          <w:lang w:val="en-GB"/>
        </w:rPr>
        <w:t xml:space="preserve">medium confidence </w:t>
      </w:r>
      <w:r w:rsidRPr="00527706">
        <w:rPr>
          <w:rFonts w:cs="Times New Roman"/>
          <w:color w:val="000000"/>
          <w:lang w:val="en-GB"/>
        </w:rPr>
        <w:t>or higher).</w:t>
      </w:r>
      <w:r w:rsidRPr="00527706">
        <w:rPr>
          <w:rFonts w:cs="Times New Roman"/>
          <w:b/>
          <w:bCs/>
          <w:color w:val="000000"/>
          <w:lang w:val="en-GB"/>
        </w:rPr>
        <w:t xml:space="preserve"> </w:t>
      </w:r>
      <w:r w:rsidRPr="00527706">
        <w:rPr>
          <w:rFonts w:cs="Times New Roman"/>
          <w:color w:val="000000"/>
          <w:lang w:val="en-US"/>
        </w:rPr>
        <w:t>There is </w:t>
      </w:r>
      <w:r w:rsidRPr="00527706">
        <w:rPr>
          <w:rFonts w:cs="Times New Roman"/>
          <w:i/>
          <w:iCs/>
          <w:color w:val="000000"/>
          <w:lang w:val="en-US"/>
        </w:rPr>
        <w:t>low confidence</w:t>
      </w:r>
      <w:r w:rsidRPr="00527706">
        <w:rPr>
          <w:rFonts w:cs="Times New Roman"/>
          <w:color w:val="000000"/>
          <w:lang w:val="en-US"/>
        </w:rPr>
        <w:t> that effects of enhanced atmospheric CO</w:t>
      </w:r>
      <w:r w:rsidRPr="00527706">
        <w:rPr>
          <w:rFonts w:cs="Times New Roman"/>
          <w:color w:val="000000"/>
          <w:vertAlign w:val="subscript"/>
          <w:lang w:val="en-US"/>
        </w:rPr>
        <w:t>2</w:t>
      </w:r>
      <w:r w:rsidRPr="00527706">
        <w:rPr>
          <w:rFonts w:cs="Times New Roman"/>
          <w:color w:val="000000"/>
          <w:lang w:val="en-US"/>
        </w:rPr>
        <w:t> concentrations on plant water-use efficiency alleviate extreme agricultural and ecological droughts in conditions characterized by limited soil moisture and enhanced AED. There is also </w:t>
      </w:r>
      <w:r w:rsidRPr="00527706">
        <w:rPr>
          <w:rFonts w:cs="Times New Roman"/>
          <w:i/>
          <w:iCs/>
          <w:color w:val="000000"/>
          <w:lang w:val="en-US"/>
        </w:rPr>
        <w:t>low confidence</w:t>
      </w:r>
      <w:r w:rsidRPr="00527706">
        <w:rPr>
          <w:rFonts w:cs="Times New Roman"/>
          <w:color w:val="000000"/>
          <w:lang w:val="en-US"/>
        </w:rPr>
        <w:t> that these effects will substantially reduce global plant transpiration and the severity of hydrological droughts.</w:t>
      </w:r>
      <w:r>
        <w:rPr>
          <w:rFonts w:cs="Times New Roman"/>
          <w:color w:val="000000"/>
          <w:lang w:val="en-GB"/>
        </w:rPr>
        <w:t xml:space="preserve"> </w:t>
      </w:r>
      <w:r w:rsidRPr="00527706">
        <w:rPr>
          <w:rFonts w:cs="Times New Roman"/>
          <w:color w:val="000000"/>
          <w:lang w:val="en-GB"/>
        </w:rPr>
        <w:t xml:space="preserve">There is </w:t>
      </w:r>
      <w:r w:rsidRPr="00527706">
        <w:rPr>
          <w:rFonts w:cs="Times New Roman"/>
          <w:i/>
          <w:iCs/>
          <w:color w:val="000000"/>
          <w:lang w:val="en-GB"/>
        </w:rPr>
        <w:t>high confidence</w:t>
      </w:r>
      <w:r w:rsidRPr="00527706">
        <w:rPr>
          <w:rFonts w:cs="Times New Roman"/>
          <w:color w:val="000000"/>
          <w:lang w:val="en-GB"/>
        </w:rPr>
        <w:t xml:space="preserve"> that the land carbon sink will become less efficient due to soil moisture limitations and associated drought conditions in some regions in higher</w:t>
      </w:r>
      <w:r>
        <w:rPr>
          <w:rFonts w:cs="Times New Roman"/>
          <w:color w:val="000000"/>
          <w:lang w:val="en-GB"/>
        </w:rPr>
        <w:t>-</w:t>
      </w:r>
      <w:r w:rsidRPr="00527706">
        <w:rPr>
          <w:rFonts w:cs="Times New Roman"/>
          <w:color w:val="000000"/>
          <w:lang w:val="en-GB"/>
        </w:rPr>
        <w:t>emission scenarios, in particular under global warming levels above 4°C. {11.6, 11.9, CC-Box 5.1}</w:t>
      </w:r>
    </w:p>
    <w:p w14:paraId="73E287DA" w14:textId="77777777" w:rsidR="00963283" w:rsidRPr="00527706" w:rsidRDefault="00963283" w:rsidP="00963283">
      <w:pPr>
        <w:rPr>
          <w:rFonts w:cs="Times New Roman"/>
          <w:b/>
          <w:bCs/>
          <w:color w:val="000000"/>
          <w:lang w:val="en-GB"/>
        </w:rPr>
      </w:pPr>
    </w:p>
    <w:p w14:paraId="588BAD51" w14:textId="77777777" w:rsidR="00963283" w:rsidRDefault="00963283" w:rsidP="00963283">
      <w:pPr>
        <w:rPr>
          <w:rFonts w:cs="Times New Roman"/>
          <w:b/>
          <w:color w:val="000000"/>
          <w:lang w:val="en-GB"/>
        </w:rPr>
      </w:pPr>
      <w:r w:rsidRPr="00527706">
        <w:rPr>
          <w:rFonts w:cs="Times New Roman"/>
          <w:b/>
          <w:color w:val="000000"/>
          <w:lang w:val="en-GB"/>
        </w:rPr>
        <w:t>Extreme Storms, Including Tropical Cyclones (TCs)</w:t>
      </w:r>
    </w:p>
    <w:p w14:paraId="6BA22CEE" w14:textId="77777777" w:rsidR="00963283" w:rsidRPr="00527706" w:rsidRDefault="00963283" w:rsidP="00963283">
      <w:pPr>
        <w:rPr>
          <w:rFonts w:cs="Times New Roman"/>
          <w:b/>
          <w:color w:val="000000"/>
          <w:lang w:val="en-GB"/>
        </w:rPr>
      </w:pPr>
    </w:p>
    <w:p w14:paraId="0184E554" w14:textId="77777777" w:rsidR="00963283" w:rsidRDefault="00963283" w:rsidP="00963283">
      <w:pPr>
        <w:rPr>
          <w:rFonts w:cs="Times New Roman"/>
          <w:color w:val="000000"/>
          <w:lang w:val="en-GB"/>
        </w:rPr>
      </w:pPr>
      <w:r w:rsidRPr="00527706">
        <w:rPr>
          <w:rFonts w:cs="Times New Roman"/>
          <w:b/>
          <w:bCs/>
          <w:color w:val="000000"/>
          <w:lang w:val="en-GB"/>
        </w:rPr>
        <w:t xml:space="preserve">The average and maximum rain rates associated with TCs, extratropical cyclones and atmospheric rivers across the globe, </w:t>
      </w:r>
      <w:r w:rsidRPr="00527706">
        <w:rPr>
          <w:rFonts w:cs="Times New Roman"/>
          <w:b/>
          <w:color w:val="000000"/>
          <w:lang w:val="en-GB"/>
        </w:rPr>
        <w:t xml:space="preserve">and </w:t>
      </w:r>
      <w:r w:rsidRPr="00527706">
        <w:rPr>
          <w:rFonts w:cs="Times New Roman"/>
          <w:b/>
          <w:bCs/>
          <w:color w:val="000000"/>
          <w:lang w:val="en-GB"/>
        </w:rPr>
        <w:t>severe convective storms in some regions,</w:t>
      </w:r>
      <w:r w:rsidRPr="00527706">
        <w:rPr>
          <w:rFonts w:cs="Times New Roman"/>
          <w:color w:val="000000"/>
          <w:lang w:val="en-GB"/>
        </w:rPr>
        <w:t xml:space="preserve"> </w:t>
      </w:r>
      <w:r w:rsidRPr="00527706">
        <w:rPr>
          <w:rFonts w:cs="Times New Roman"/>
          <w:b/>
          <w:bCs/>
          <w:color w:val="000000"/>
          <w:lang w:val="en-GB"/>
        </w:rPr>
        <w:t xml:space="preserve">increase in a warming world </w:t>
      </w:r>
      <w:r w:rsidRPr="00512FAF">
        <w:rPr>
          <w:rFonts w:cs="Times New Roman"/>
          <w:b/>
          <w:bCs/>
          <w:color w:val="000000"/>
          <w:lang w:val="en-GB"/>
        </w:rPr>
        <w:t>(</w:t>
      </w:r>
      <w:r w:rsidRPr="00527706">
        <w:rPr>
          <w:rFonts w:cs="Times New Roman"/>
          <w:b/>
          <w:bCs/>
          <w:i/>
          <w:iCs/>
          <w:color w:val="000000"/>
          <w:lang w:val="en-GB"/>
        </w:rPr>
        <w:t>high confidence</w:t>
      </w:r>
      <w:r w:rsidRPr="00512FAF">
        <w:rPr>
          <w:rFonts w:cs="Times New Roman"/>
          <w:b/>
          <w:bCs/>
          <w:color w:val="000000"/>
          <w:lang w:val="en-GB"/>
        </w:rPr>
        <w:t>)</w:t>
      </w:r>
      <w:r w:rsidRPr="00527706">
        <w:rPr>
          <w:rFonts w:cs="Times New Roman"/>
          <w:b/>
          <w:bCs/>
          <w:i/>
          <w:iCs/>
          <w:color w:val="000000"/>
          <w:lang w:val="en-GB"/>
        </w:rPr>
        <w:t xml:space="preserve">. </w:t>
      </w:r>
      <w:r w:rsidRPr="00527706">
        <w:rPr>
          <w:rFonts w:cs="Times New Roman"/>
          <w:bCs/>
          <w:iCs/>
          <w:color w:val="000000"/>
          <w:lang w:val="en-GB"/>
        </w:rPr>
        <w:t xml:space="preserve">Available </w:t>
      </w:r>
      <w:r w:rsidRPr="00527706">
        <w:rPr>
          <w:rFonts w:cs="Times New Roman"/>
          <w:color w:val="000000"/>
          <w:lang w:val="en-GB"/>
        </w:rPr>
        <w:t xml:space="preserve">event attribution studies of observed strong TCs provide </w:t>
      </w:r>
      <w:r w:rsidRPr="00527706">
        <w:rPr>
          <w:rFonts w:cs="Times New Roman"/>
          <w:i/>
          <w:iCs/>
          <w:color w:val="000000"/>
          <w:lang w:val="en-GB"/>
        </w:rPr>
        <w:t>medium confidence</w:t>
      </w:r>
      <w:r w:rsidRPr="00527706">
        <w:rPr>
          <w:rFonts w:cs="Times New Roman"/>
          <w:color w:val="000000"/>
          <w:lang w:val="en-GB"/>
        </w:rPr>
        <w:t xml:space="preserve"> for a human contribution to extreme TC rainfall. Peak TC rain rates increase with local warming at least at the rate of mean water vapour increase over oceans (about 7% per 1°C of warming) and in some cases exceeding this rate due to increased low-level moisture convergence caused by increases in TC wind intensity (</w:t>
      </w:r>
      <w:r w:rsidRPr="00527706">
        <w:rPr>
          <w:rFonts w:cs="Times New Roman"/>
          <w:i/>
          <w:iCs/>
          <w:color w:val="000000"/>
          <w:lang w:val="en-GB"/>
        </w:rPr>
        <w:t>medium confidence</w:t>
      </w:r>
      <w:r w:rsidRPr="00527706">
        <w:rPr>
          <w:rFonts w:cs="Times New Roman"/>
          <w:color w:val="000000"/>
          <w:lang w:val="en-GB"/>
        </w:rPr>
        <w:t>).  {11.7, 11.4, Box 11.1}</w:t>
      </w:r>
    </w:p>
    <w:p w14:paraId="0F58562B" w14:textId="77777777" w:rsidR="00963283" w:rsidRPr="00527706" w:rsidRDefault="00963283" w:rsidP="00963283">
      <w:pPr>
        <w:rPr>
          <w:rFonts w:cs="Times New Roman"/>
          <w:color w:val="000000"/>
          <w:lang w:val="en-GB"/>
        </w:rPr>
      </w:pPr>
    </w:p>
    <w:p w14:paraId="625E8661" w14:textId="77777777" w:rsidR="00963283" w:rsidRDefault="00963283" w:rsidP="00963283">
      <w:pPr>
        <w:rPr>
          <w:rFonts w:cs="Times New Roman"/>
          <w:color w:val="000000"/>
          <w:lang w:val="en-GB"/>
        </w:rPr>
      </w:pPr>
      <w:r w:rsidRPr="00527706">
        <w:rPr>
          <w:rFonts w:cs="Times New Roman"/>
          <w:b/>
          <w:bCs/>
          <w:color w:val="000000"/>
          <w:lang w:val="en-GB"/>
        </w:rPr>
        <w:t xml:space="preserve">It is </w:t>
      </w:r>
      <w:r w:rsidRPr="00527706">
        <w:rPr>
          <w:rFonts w:cs="Times New Roman"/>
          <w:b/>
          <w:bCs/>
          <w:i/>
          <w:color w:val="000000"/>
          <w:lang w:val="en-GB"/>
        </w:rPr>
        <w:t xml:space="preserve">likely </w:t>
      </w:r>
      <w:r w:rsidRPr="00527706">
        <w:rPr>
          <w:rFonts w:cs="Times New Roman"/>
          <w:b/>
          <w:bCs/>
          <w:color w:val="000000"/>
          <w:lang w:val="en-GB"/>
        </w:rPr>
        <w:t>that the global proportion of major TC (Category 3</w:t>
      </w:r>
      <w:r>
        <w:rPr>
          <w:rFonts w:cs="Times New Roman"/>
          <w:b/>
          <w:bCs/>
          <w:color w:val="000000"/>
          <w:lang w:val="en-GB"/>
        </w:rPr>
        <w:t>–</w:t>
      </w:r>
      <w:r w:rsidRPr="00527706">
        <w:rPr>
          <w:rFonts w:cs="Times New Roman"/>
          <w:b/>
          <w:bCs/>
          <w:color w:val="000000"/>
          <w:lang w:val="en-GB"/>
        </w:rPr>
        <w:t xml:space="preserve">5) intensities over the past four decades has increased. </w:t>
      </w:r>
      <w:r w:rsidRPr="00527706">
        <w:rPr>
          <w:rFonts w:cs="Times New Roman"/>
          <w:bCs/>
          <w:color w:val="000000"/>
          <w:lang w:val="en-GB"/>
        </w:rPr>
        <w:t xml:space="preserve">The average location where TCs reach their peak wind intensity has </w:t>
      </w:r>
      <w:r w:rsidRPr="00527706">
        <w:rPr>
          <w:rFonts w:cs="Times New Roman"/>
          <w:bCs/>
          <w:i/>
          <w:color w:val="000000"/>
          <w:lang w:val="en-GB"/>
        </w:rPr>
        <w:t>very likely</w:t>
      </w:r>
      <w:r w:rsidRPr="00527706">
        <w:rPr>
          <w:rFonts w:cs="Times New Roman"/>
          <w:bCs/>
          <w:color w:val="000000"/>
          <w:lang w:val="en-GB"/>
        </w:rPr>
        <w:t xml:space="preserve"> migrated poleward in the western North Pacific Ocean since the 1940s, and TC translation speed has </w:t>
      </w:r>
      <w:r w:rsidRPr="00527706">
        <w:rPr>
          <w:rFonts w:cs="Times New Roman"/>
          <w:bCs/>
          <w:i/>
          <w:color w:val="000000"/>
          <w:lang w:val="en-GB"/>
        </w:rPr>
        <w:t>likely</w:t>
      </w:r>
      <w:r w:rsidRPr="00527706">
        <w:rPr>
          <w:rFonts w:cs="Times New Roman"/>
          <w:bCs/>
          <w:color w:val="000000"/>
          <w:lang w:val="en-GB"/>
        </w:rPr>
        <w:t xml:space="preserve"> slowed over the conterminous USA since 1900. Evidence of similar trends in other regions is not robust. The global frequency of TC rapid intensification events has </w:t>
      </w:r>
      <w:r w:rsidRPr="00527706">
        <w:rPr>
          <w:rFonts w:cs="Times New Roman"/>
          <w:bCs/>
          <w:i/>
          <w:color w:val="000000"/>
          <w:lang w:val="en-GB"/>
        </w:rPr>
        <w:t>likely</w:t>
      </w:r>
      <w:r w:rsidRPr="00527706">
        <w:rPr>
          <w:rFonts w:cs="Times New Roman"/>
          <w:bCs/>
          <w:color w:val="000000"/>
          <w:lang w:val="en-GB"/>
        </w:rPr>
        <w:t xml:space="preserve"> increased over the past four decades. None of these changes can be explained by natural variability</w:t>
      </w:r>
      <w:r>
        <w:rPr>
          <w:rFonts w:cs="Times New Roman"/>
          <w:bCs/>
          <w:color w:val="000000"/>
          <w:lang w:val="en-GB"/>
        </w:rPr>
        <w:t xml:space="preserve"> alone</w:t>
      </w:r>
      <w:r w:rsidRPr="00527706">
        <w:rPr>
          <w:rFonts w:cs="Times New Roman"/>
          <w:bCs/>
          <w:color w:val="000000"/>
          <w:lang w:val="en-GB"/>
        </w:rPr>
        <w:t xml:space="preserve"> (</w:t>
      </w:r>
      <w:r w:rsidRPr="00527706">
        <w:rPr>
          <w:rFonts w:cs="Times New Roman"/>
          <w:bCs/>
          <w:i/>
          <w:color w:val="000000"/>
          <w:lang w:val="en-GB"/>
        </w:rPr>
        <w:t>medium confidence</w:t>
      </w:r>
      <w:r w:rsidRPr="00512FAF">
        <w:rPr>
          <w:rFonts w:cs="Times New Roman"/>
          <w:bCs/>
          <w:iCs/>
          <w:color w:val="000000"/>
          <w:lang w:val="en-GB"/>
        </w:rPr>
        <w:t>)</w:t>
      </w:r>
      <w:r w:rsidRPr="00527706">
        <w:rPr>
          <w:rFonts w:cs="Times New Roman"/>
          <w:color w:val="000000"/>
          <w:lang w:val="en-GB"/>
        </w:rPr>
        <w:t xml:space="preserve">. </w:t>
      </w:r>
    </w:p>
    <w:p w14:paraId="1556A5DC" w14:textId="77777777" w:rsidR="00737519" w:rsidRPr="00527706" w:rsidRDefault="00737519" w:rsidP="00963283">
      <w:pPr>
        <w:rPr>
          <w:rFonts w:cs="Times New Roman"/>
          <w:color w:val="000000"/>
          <w:lang w:val="en-GB"/>
        </w:rPr>
      </w:pPr>
    </w:p>
    <w:p w14:paraId="5F56204A" w14:textId="77777777" w:rsidR="00963283" w:rsidRDefault="00963283" w:rsidP="00963283">
      <w:pPr>
        <w:rPr>
          <w:rFonts w:cs="Times New Roman"/>
          <w:color w:val="000000"/>
          <w:lang w:val="en-GB"/>
        </w:rPr>
      </w:pPr>
      <w:r w:rsidRPr="00527706">
        <w:rPr>
          <w:rFonts w:cs="Times New Roman"/>
          <w:b/>
          <w:bCs/>
          <w:color w:val="000000"/>
          <w:lang w:val="en-GB"/>
        </w:rPr>
        <w:t>The proportion of intense TCs, average peak TC wind speeds, and peak wind speeds of the most intense TCs will increase on the global scale with increasing global warming (</w:t>
      </w:r>
      <w:r w:rsidRPr="00527706">
        <w:rPr>
          <w:rFonts w:cs="Times New Roman"/>
          <w:b/>
          <w:bCs/>
          <w:i/>
          <w:iCs/>
          <w:color w:val="000000"/>
          <w:lang w:val="en-GB"/>
        </w:rPr>
        <w:t>high confidence</w:t>
      </w:r>
      <w:r w:rsidRPr="00527706">
        <w:rPr>
          <w:rFonts w:cs="Times New Roman"/>
          <w:b/>
          <w:bCs/>
          <w:color w:val="000000"/>
          <w:lang w:val="en-GB"/>
        </w:rPr>
        <w:t>).</w:t>
      </w:r>
      <w:r w:rsidRPr="00527706">
        <w:rPr>
          <w:rFonts w:cs="Times New Roman"/>
          <w:color w:val="000000"/>
          <w:lang w:val="en-GB"/>
        </w:rPr>
        <w:t xml:space="preserve"> The total global frequency of TC formation will decrease or remain unchanged with increasing global warming (</w:t>
      </w:r>
      <w:r w:rsidRPr="00527706">
        <w:rPr>
          <w:rFonts w:cs="Times New Roman"/>
          <w:i/>
          <w:iCs/>
          <w:color w:val="000000"/>
          <w:lang w:val="en-GB"/>
        </w:rPr>
        <w:t>medium confidence</w:t>
      </w:r>
      <w:r w:rsidRPr="00527706">
        <w:rPr>
          <w:rFonts w:cs="Times New Roman"/>
          <w:color w:val="000000"/>
          <w:lang w:val="en-GB"/>
        </w:rPr>
        <w:t xml:space="preserve">). {11.7.1} </w:t>
      </w:r>
    </w:p>
    <w:p w14:paraId="3EA14C87" w14:textId="77777777" w:rsidR="00737519" w:rsidRPr="00527706" w:rsidRDefault="00737519" w:rsidP="00963283">
      <w:pPr>
        <w:rPr>
          <w:rFonts w:cs="Times New Roman"/>
          <w:color w:val="000000"/>
          <w:lang w:val="en-GB"/>
        </w:rPr>
      </w:pPr>
    </w:p>
    <w:p w14:paraId="06218F27" w14:textId="77777777" w:rsidR="00963283" w:rsidRDefault="00963283" w:rsidP="00963283">
      <w:pPr>
        <w:rPr>
          <w:rFonts w:cs="Times New Roman"/>
          <w:color w:val="000000"/>
          <w:lang w:val="en-GB"/>
        </w:rPr>
      </w:pPr>
      <w:r w:rsidRPr="00527706">
        <w:rPr>
          <w:rFonts w:cs="Times New Roman"/>
          <w:b/>
          <w:bCs/>
          <w:color w:val="000000"/>
          <w:lang w:val="en-GB"/>
        </w:rPr>
        <w:t xml:space="preserve">There is </w:t>
      </w:r>
      <w:r w:rsidRPr="00527706">
        <w:rPr>
          <w:rFonts w:cs="Times New Roman"/>
          <w:b/>
          <w:bCs/>
          <w:i/>
          <w:iCs/>
          <w:color w:val="000000"/>
          <w:lang w:val="en-GB"/>
        </w:rPr>
        <w:t>low confidence</w:t>
      </w:r>
      <w:r w:rsidRPr="00527706">
        <w:rPr>
          <w:rFonts w:cs="Times New Roman"/>
          <w:b/>
          <w:bCs/>
          <w:color w:val="000000"/>
          <w:lang w:val="en-GB"/>
        </w:rPr>
        <w:t xml:space="preserve"> in past changes of maximum wind speeds and other measures of dynamical intensity of extratropical cyclones. Future wind speed changes are expected to be small, although poleward shifts in the storm tracks could lead to substantial changes in extreme wind speeds in some regions (</w:t>
      </w:r>
      <w:r w:rsidRPr="00527706">
        <w:rPr>
          <w:rFonts w:cs="Times New Roman"/>
          <w:b/>
          <w:bCs/>
          <w:i/>
          <w:iCs/>
          <w:color w:val="000000"/>
          <w:lang w:val="en-GB"/>
        </w:rPr>
        <w:t>medium confidence</w:t>
      </w:r>
      <w:r w:rsidRPr="00527706">
        <w:rPr>
          <w:rFonts w:cs="Times New Roman"/>
          <w:b/>
          <w:bCs/>
          <w:color w:val="000000"/>
          <w:lang w:val="en-GB"/>
        </w:rPr>
        <w:t xml:space="preserve">). </w:t>
      </w:r>
      <w:r w:rsidRPr="00527706">
        <w:rPr>
          <w:rFonts w:cs="Times New Roman"/>
          <w:bCs/>
          <w:color w:val="000000"/>
          <w:lang w:val="en-GB"/>
        </w:rPr>
        <w:t xml:space="preserve">There is </w:t>
      </w:r>
      <w:r w:rsidRPr="00527706">
        <w:rPr>
          <w:rFonts w:cs="Times New Roman"/>
          <w:bCs/>
          <w:i/>
          <w:iCs/>
          <w:color w:val="000000"/>
          <w:lang w:val="en-GB"/>
        </w:rPr>
        <w:t>low confidence</w:t>
      </w:r>
      <w:r w:rsidRPr="00527706">
        <w:rPr>
          <w:rFonts w:cs="Times New Roman"/>
          <w:bCs/>
          <w:color w:val="000000"/>
          <w:lang w:val="en-GB"/>
        </w:rPr>
        <w:t xml:space="preserve"> in past trends in characteristics of severe convective storms, such as hail and severe winds, beyond an increase in precipitation rates.</w:t>
      </w:r>
      <w:r w:rsidRPr="00527706">
        <w:rPr>
          <w:rFonts w:cs="Times New Roman"/>
          <w:color w:val="000000"/>
          <w:lang w:val="en-GB"/>
        </w:rPr>
        <w:t xml:space="preserve"> The frequency of springtime severe convective storms is projected to increase in the USA</w:t>
      </w:r>
      <w:r>
        <w:rPr>
          <w:rFonts w:cs="Times New Roman"/>
          <w:color w:val="000000"/>
          <w:lang w:val="en-GB"/>
        </w:rPr>
        <w:t>,</w:t>
      </w:r>
      <w:r w:rsidRPr="00527706">
        <w:rPr>
          <w:rFonts w:cs="Times New Roman"/>
          <w:color w:val="000000"/>
          <w:lang w:val="en-GB"/>
        </w:rPr>
        <w:t xml:space="preserve"> leading to a lengthening of the severe convective storm season (</w:t>
      </w:r>
      <w:r w:rsidRPr="00527706">
        <w:rPr>
          <w:rFonts w:cs="Times New Roman"/>
          <w:i/>
          <w:iCs/>
          <w:color w:val="000000"/>
          <w:lang w:val="en-GB"/>
        </w:rPr>
        <w:t>medium confidence</w:t>
      </w:r>
      <w:r w:rsidRPr="00527706">
        <w:rPr>
          <w:rFonts w:cs="Times New Roman"/>
          <w:color w:val="000000"/>
          <w:lang w:val="en-GB"/>
        </w:rPr>
        <w:t>); evidence in other regions is limited. {11.7.2, 11.7.3}.</w:t>
      </w:r>
    </w:p>
    <w:p w14:paraId="2D71CDBF" w14:textId="77777777" w:rsidR="00737519" w:rsidRPr="00527706" w:rsidRDefault="00737519" w:rsidP="00963283">
      <w:pPr>
        <w:rPr>
          <w:rFonts w:cs="Times New Roman"/>
          <w:color w:val="000000"/>
          <w:lang w:val="en-GB"/>
        </w:rPr>
      </w:pPr>
    </w:p>
    <w:p w14:paraId="507D7D98" w14:textId="77777777" w:rsidR="00963283" w:rsidRDefault="00963283" w:rsidP="00963283">
      <w:pPr>
        <w:rPr>
          <w:rFonts w:cs="Times New Roman"/>
          <w:b/>
          <w:color w:val="000000"/>
          <w:lang w:val="en-GB"/>
        </w:rPr>
      </w:pPr>
      <w:r w:rsidRPr="00527706">
        <w:rPr>
          <w:rFonts w:cs="Times New Roman"/>
          <w:b/>
          <w:color w:val="000000"/>
          <w:lang w:val="en-GB"/>
        </w:rPr>
        <w:t>Compound Events, Including Dry/Hot events, Fire Weather, Compound Flooding, and Concurrent Extremes</w:t>
      </w:r>
    </w:p>
    <w:p w14:paraId="15721DEF" w14:textId="77777777" w:rsidR="00737519" w:rsidRPr="00527706" w:rsidRDefault="00737519" w:rsidP="00963283">
      <w:pPr>
        <w:rPr>
          <w:rFonts w:cs="Times New Roman"/>
          <w:b/>
          <w:color w:val="000000"/>
          <w:lang w:val="en-GB"/>
        </w:rPr>
      </w:pPr>
    </w:p>
    <w:p w14:paraId="7F61BFA2" w14:textId="77777777" w:rsidR="00737519" w:rsidRDefault="00963283" w:rsidP="00963283">
      <w:pPr>
        <w:rPr>
          <w:rFonts w:cs="Times New Roman"/>
          <w:color w:val="000000"/>
          <w:lang w:val="en-GB"/>
        </w:rPr>
      </w:pPr>
      <w:r w:rsidRPr="00527706">
        <w:rPr>
          <w:rFonts w:cs="Times New Roman"/>
          <w:b/>
          <w:bCs/>
          <w:color w:val="000000"/>
          <w:lang w:val="en-GB"/>
        </w:rPr>
        <w:t xml:space="preserve">The probability of compound events has </w:t>
      </w:r>
      <w:r>
        <w:rPr>
          <w:rFonts w:cs="Times New Roman"/>
          <w:b/>
          <w:bCs/>
          <w:i/>
          <w:iCs/>
          <w:color w:val="000000"/>
          <w:lang w:val="en-GB"/>
        </w:rPr>
        <w:t xml:space="preserve">likely </w:t>
      </w:r>
      <w:r w:rsidRPr="00527706">
        <w:rPr>
          <w:rFonts w:cs="Times New Roman"/>
          <w:b/>
          <w:bCs/>
          <w:color w:val="000000"/>
          <w:lang w:val="en-GB"/>
        </w:rPr>
        <w:t xml:space="preserve">increased in the past due to human-induced climate change and will </w:t>
      </w:r>
      <w:r w:rsidRPr="00512FAF">
        <w:rPr>
          <w:rFonts w:cs="Times New Roman"/>
          <w:b/>
          <w:bCs/>
          <w:i/>
          <w:iCs/>
          <w:color w:val="000000"/>
          <w:lang w:val="en-GB"/>
        </w:rPr>
        <w:t xml:space="preserve">likely </w:t>
      </w:r>
      <w:r w:rsidRPr="00527706">
        <w:rPr>
          <w:rFonts w:cs="Times New Roman"/>
          <w:b/>
          <w:bCs/>
          <w:color w:val="000000"/>
          <w:lang w:val="en-GB"/>
        </w:rPr>
        <w:t>continue to increase with further global warming.</w:t>
      </w:r>
      <w:r w:rsidRPr="00527706">
        <w:rPr>
          <w:rFonts w:cs="Times New Roman"/>
          <w:bCs/>
          <w:color w:val="000000"/>
          <w:lang w:val="en-GB"/>
        </w:rPr>
        <w:t xml:space="preserve"> </w:t>
      </w:r>
      <w:r w:rsidRPr="00527706">
        <w:rPr>
          <w:rFonts w:cs="Times New Roman"/>
          <w:color w:val="000000"/>
          <w:lang w:val="en-GB"/>
        </w:rPr>
        <w:t>Concurrent heat waves and droughts have become more frequent and this trend will continue with higher global warming (</w:t>
      </w:r>
      <w:r w:rsidRPr="00527706">
        <w:rPr>
          <w:rFonts w:cs="Times New Roman"/>
          <w:i/>
          <w:iCs/>
          <w:color w:val="000000"/>
          <w:lang w:val="en-GB"/>
        </w:rPr>
        <w:t>high confidence</w:t>
      </w:r>
      <w:r w:rsidRPr="00527706">
        <w:rPr>
          <w:rFonts w:cs="Times New Roman"/>
          <w:color w:val="000000"/>
          <w:lang w:val="en-GB"/>
        </w:rPr>
        <w:t xml:space="preserve">). </w:t>
      </w:r>
      <w:r>
        <w:rPr>
          <w:rFonts w:cs="Times New Roman"/>
          <w:color w:val="000000"/>
          <w:lang w:val="en-GB"/>
        </w:rPr>
        <w:t>Fire weather conditions</w:t>
      </w:r>
      <w:r w:rsidRPr="00527706">
        <w:rPr>
          <w:rFonts w:cs="Times New Roman"/>
          <w:color w:val="000000"/>
          <w:lang w:val="en-GB"/>
        </w:rPr>
        <w:t xml:space="preserve"> (compound hot, dry and windy events) have become more probable in </w:t>
      </w:r>
      <w:r w:rsidRPr="00527706">
        <w:rPr>
          <w:rFonts w:cs="Times New Roman"/>
          <w:color w:val="000000"/>
          <w:lang w:val="en-GB"/>
        </w:rPr>
        <w:lastRenderedPageBreak/>
        <w:t>some regions (</w:t>
      </w:r>
      <w:r w:rsidRPr="00527706">
        <w:rPr>
          <w:rFonts w:cs="Times New Roman"/>
          <w:i/>
          <w:iCs/>
          <w:color w:val="000000"/>
          <w:lang w:val="en-GB"/>
        </w:rPr>
        <w:t>medium confidence</w:t>
      </w:r>
      <w:r w:rsidRPr="00527706">
        <w:rPr>
          <w:rFonts w:cs="Times New Roman"/>
          <w:color w:val="000000"/>
          <w:lang w:val="en-GB"/>
        </w:rPr>
        <w:t xml:space="preserve">) and </w:t>
      </w:r>
      <w:r>
        <w:rPr>
          <w:rFonts w:cs="Times New Roman"/>
          <w:color w:val="000000"/>
          <w:lang w:val="en-GB"/>
        </w:rPr>
        <w:t xml:space="preserve">there is </w:t>
      </w:r>
      <w:r w:rsidRPr="00512FAF">
        <w:rPr>
          <w:rFonts w:cs="Times New Roman"/>
          <w:i/>
          <w:iCs/>
          <w:color w:val="000000"/>
          <w:lang w:val="en-GB"/>
        </w:rPr>
        <w:t>high confidence</w:t>
      </w:r>
      <w:r>
        <w:rPr>
          <w:rFonts w:cs="Times New Roman"/>
          <w:color w:val="000000"/>
          <w:lang w:val="en-GB"/>
        </w:rPr>
        <w:t xml:space="preserve"> that they will </w:t>
      </w:r>
      <w:r w:rsidRPr="00527706">
        <w:rPr>
          <w:rFonts w:cs="Times New Roman"/>
          <w:color w:val="000000"/>
          <w:lang w:val="en-GB"/>
        </w:rPr>
        <w:t>become more frequent</w:t>
      </w:r>
      <w:r>
        <w:rPr>
          <w:rFonts w:cs="Times New Roman"/>
          <w:color w:val="000000"/>
          <w:lang w:val="en-GB"/>
        </w:rPr>
        <w:t xml:space="preserve"> in some regions</w:t>
      </w:r>
      <w:r w:rsidRPr="00527706">
        <w:rPr>
          <w:rFonts w:cs="Times New Roman"/>
          <w:color w:val="000000"/>
          <w:lang w:val="en-GB"/>
        </w:rPr>
        <w:t xml:space="preserve"> at higher levels of global warming. The probability of compound flooding (storm surge, extreme rainfall and/or river flow) has increased in some locations, and will continue to increase due to both sea level rise and increases in heavy precipitation, including changes in precipitation intensity associated with TCs (</w:t>
      </w:r>
      <w:r w:rsidRPr="00527706">
        <w:rPr>
          <w:rFonts w:cs="Times New Roman"/>
          <w:i/>
          <w:iCs/>
          <w:color w:val="000000"/>
          <w:lang w:val="en-GB"/>
        </w:rPr>
        <w:t>high confidence</w:t>
      </w:r>
      <w:r w:rsidRPr="00527706">
        <w:rPr>
          <w:rFonts w:cs="Times New Roman"/>
          <w:color w:val="000000"/>
          <w:lang w:val="en-GB"/>
        </w:rPr>
        <w:t>). The land area affected by concurrent extremes has increased (</w:t>
      </w:r>
      <w:r w:rsidRPr="00527706">
        <w:rPr>
          <w:rFonts w:cs="Times New Roman"/>
          <w:i/>
          <w:iCs/>
          <w:color w:val="000000"/>
          <w:lang w:val="en-GB"/>
        </w:rPr>
        <w:t>high confidence</w:t>
      </w:r>
      <w:r w:rsidRPr="00527706">
        <w:rPr>
          <w:rFonts w:cs="Times New Roman"/>
          <w:color w:val="000000"/>
          <w:lang w:val="en-GB"/>
        </w:rPr>
        <w:t xml:space="preserve">). </w:t>
      </w:r>
      <w:r w:rsidRPr="00527706">
        <w:rPr>
          <w:rFonts w:cs="Times New Roman"/>
          <w:bCs/>
          <w:color w:val="000000"/>
          <w:lang w:val="en-GB"/>
        </w:rPr>
        <w:t xml:space="preserve">Concurrent extreme events at different locations, but possibly affecting similar sectors (e.g., </w:t>
      </w:r>
      <w:r>
        <w:rPr>
          <w:rFonts w:cs="Times New Roman"/>
          <w:bCs/>
          <w:color w:val="000000"/>
          <w:lang w:val="en-GB"/>
        </w:rPr>
        <w:t>critical crop-producing areas for global food supply</w:t>
      </w:r>
      <w:r w:rsidRPr="00527706">
        <w:rPr>
          <w:rFonts w:cs="Times New Roman"/>
          <w:bCs/>
          <w:color w:val="000000"/>
          <w:lang w:val="en-GB"/>
        </w:rPr>
        <w:t>) in different regions, will become more frequent with increasing global warming, in particular above 2°C of global warming (</w:t>
      </w:r>
      <w:r w:rsidRPr="00527706">
        <w:rPr>
          <w:rFonts w:cs="Times New Roman"/>
          <w:bCs/>
          <w:i/>
          <w:iCs/>
          <w:color w:val="000000"/>
          <w:lang w:val="en-GB"/>
        </w:rPr>
        <w:t>high confidence</w:t>
      </w:r>
      <w:r w:rsidRPr="00527706">
        <w:rPr>
          <w:rFonts w:cs="Times New Roman"/>
          <w:bCs/>
          <w:color w:val="000000"/>
          <w:lang w:val="en-GB"/>
        </w:rPr>
        <w:t xml:space="preserve">). </w:t>
      </w:r>
      <w:r w:rsidRPr="00527706">
        <w:rPr>
          <w:rFonts w:cs="Times New Roman"/>
          <w:color w:val="000000"/>
          <w:lang w:val="en-GB"/>
        </w:rPr>
        <w:t xml:space="preserve">{11.8, Box 11.3, Box 11.4}.  </w:t>
      </w:r>
    </w:p>
    <w:p w14:paraId="7948136C" w14:textId="6401A4E2" w:rsidR="00963283" w:rsidRDefault="00963283" w:rsidP="00963283">
      <w:pPr>
        <w:rPr>
          <w:rFonts w:cs="Times New Roman"/>
          <w:color w:val="000000"/>
          <w:lang w:val="en-GB"/>
        </w:rPr>
      </w:pPr>
      <w:r w:rsidRPr="00527706">
        <w:rPr>
          <w:rFonts w:cs="Times New Roman"/>
          <w:color w:val="000000"/>
          <w:lang w:val="en-GB"/>
        </w:rPr>
        <w:t xml:space="preserve"> </w:t>
      </w:r>
    </w:p>
    <w:p w14:paraId="5D1E02F4" w14:textId="77777777" w:rsidR="00963283" w:rsidRDefault="00963283" w:rsidP="00963283">
      <w:pPr>
        <w:rPr>
          <w:rFonts w:cs="Times New Roman"/>
          <w:b/>
          <w:bCs/>
          <w:color w:val="000000"/>
          <w:lang w:val="en-GB"/>
        </w:rPr>
      </w:pPr>
      <w:r w:rsidRPr="00512FAF">
        <w:rPr>
          <w:rFonts w:cs="Times New Roman"/>
          <w:b/>
          <w:bCs/>
          <w:color w:val="000000"/>
          <w:lang w:val="en-GB"/>
        </w:rPr>
        <w:t>Low-</w:t>
      </w:r>
      <w:r>
        <w:rPr>
          <w:rFonts w:cs="Times New Roman"/>
          <w:b/>
          <w:bCs/>
          <w:color w:val="000000"/>
          <w:lang w:val="en-GB"/>
        </w:rPr>
        <w:t>L</w:t>
      </w:r>
      <w:r w:rsidRPr="00512FAF">
        <w:rPr>
          <w:rFonts w:cs="Times New Roman"/>
          <w:b/>
          <w:bCs/>
          <w:color w:val="000000"/>
          <w:lang w:val="en-GB"/>
        </w:rPr>
        <w:t xml:space="preserve">ikelihood </w:t>
      </w:r>
      <w:r>
        <w:rPr>
          <w:rFonts w:cs="Times New Roman"/>
          <w:b/>
          <w:bCs/>
          <w:color w:val="000000"/>
          <w:lang w:val="en-GB"/>
        </w:rPr>
        <w:t>H</w:t>
      </w:r>
      <w:r w:rsidRPr="00512FAF">
        <w:rPr>
          <w:rFonts w:cs="Times New Roman"/>
          <w:b/>
          <w:bCs/>
          <w:color w:val="000000"/>
          <w:lang w:val="en-GB"/>
        </w:rPr>
        <w:t>igh-</w:t>
      </w:r>
      <w:r>
        <w:rPr>
          <w:rFonts w:cs="Times New Roman"/>
          <w:b/>
          <w:bCs/>
          <w:color w:val="000000"/>
          <w:lang w:val="en-GB"/>
        </w:rPr>
        <w:t>I</w:t>
      </w:r>
      <w:r w:rsidRPr="00512FAF">
        <w:rPr>
          <w:rFonts w:cs="Times New Roman"/>
          <w:b/>
          <w:bCs/>
          <w:color w:val="000000"/>
          <w:lang w:val="en-GB"/>
        </w:rPr>
        <w:t xml:space="preserve">mpact </w:t>
      </w:r>
      <w:r>
        <w:rPr>
          <w:rFonts w:cs="Times New Roman"/>
          <w:b/>
          <w:bCs/>
          <w:color w:val="000000"/>
          <w:lang w:val="en-GB"/>
        </w:rPr>
        <w:t>(LLHI) Events</w:t>
      </w:r>
      <w:r w:rsidRPr="00512FAF">
        <w:rPr>
          <w:rFonts w:cs="Times New Roman"/>
          <w:b/>
          <w:bCs/>
          <w:color w:val="000000"/>
          <w:lang w:val="en-GB"/>
        </w:rPr>
        <w:t xml:space="preserve"> </w:t>
      </w:r>
      <w:r>
        <w:rPr>
          <w:rFonts w:cs="Times New Roman"/>
          <w:b/>
          <w:bCs/>
          <w:color w:val="000000"/>
          <w:lang w:val="en-GB"/>
        </w:rPr>
        <w:t>A</w:t>
      </w:r>
      <w:r w:rsidRPr="00512FAF">
        <w:rPr>
          <w:rFonts w:cs="Times New Roman"/>
          <w:b/>
          <w:bCs/>
          <w:color w:val="000000"/>
          <w:lang w:val="en-GB"/>
        </w:rPr>
        <w:t xml:space="preserve">ssociated </w:t>
      </w:r>
      <w:r>
        <w:rPr>
          <w:rFonts w:cs="Times New Roman"/>
          <w:b/>
          <w:bCs/>
          <w:color w:val="000000"/>
          <w:lang w:val="en-GB"/>
        </w:rPr>
        <w:t>W</w:t>
      </w:r>
      <w:r w:rsidRPr="00512FAF">
        <w:rPr>
          <w:rFonts w:cs="Times New Roman"/>
          <w:b/>
          <w:bCs/>
          <w:color w:val="000000"/>
          <w:lang w:val="en-GB"/>
        </w:rPr>
        <w:t xml:space="preserve">ith </w:t>
      </w:r>
      <w:r>
        <w:rPr>
          <w:rFonts w:cs="Times New Roman"/>
          <w:b/>
          <w:bCs/>
          <w:color w:val="000000"/>
          <w:lang w:val="en-GB"/>
        </w:rPr>
        <w:t>C</w:t>
      </w:r>
      <w:r w:rsidRPr="00512FAF">
        <w:rPr>
          <w:rFonts w:cs="Times New Roman"/>
          <w:b/>
          <w:bCs/>
          <w:color w:val="000000"/>
          <w:lang w:val="en-GB"/>
        </w:rPr>
        <w:t xml:space="preserve">limate </w:t>
      </w:r>
      <w:r>
        <w:rPr>
          <w:rFonts w:cs="Times New Roman"/>
          <w:b/>
          <w:bCs/>
          <w:color w:val="000000"/>
          <w:lang w:val="en-GB"/>
        </w:rPr>
        <w:t>E</w:t>
      </w:r>
      <w:r w:rsidRPr="00512FAF">
        <w:rPr>
          <w:rFonts w:cs="Times New Roman"/>
          <w:b/>
          <w:bCs/>
          <w:color w:val="000000"/>
          <w:lang w:val="en-GB"/>
        </w:rPr>
        <w:t>xtremes</w:t>
      </w:r>
    </w:p>
    <w:p w14:paraId="21FC5AC3" w14:textId="77777777" w:rsidR="00737519" w:rsidRPr="00512FAF" w:rsidRDefault="00737519" w:rsidP="00963283">
      <w:pPr>
        <w:rPr>
          <w:rFonts w:cs="Times New Roman"/>
          <w:b/>
          <w:bCs/>
          <w:color w:val="000000"/>
          <w:lang w:val="en-GB"/>
        </w:rPr>
      </w:pPr>
    </w:p>
    <w:p w14:paraId="63643A0F" w14:textId="77777777" w:rsidR="00963283" w:rsidRDefault="00963283" w:rsidP="00963283">
      <w:pPr>
        <w:rPr>
          <w:rFonts w:cs="Times New Roman"/>
          <w:color w:val="000000"/>
          <w:lang w:val="en-GB"/>
        </w:rPr>
      </w:pPr>
      <w:r w:rsidRPr="00512FAF">
        <w:rPr>
          <w:rFonts w:cs="Times New Roman"/>
          <w:b/>
          <w:bCs/>
          <w:color w:val="000000" w:themeColor="text1"/>
          <w:lang w:val="en-GB"/>
        </w:rPr>
        <w:t xml:space="preserve">The </w:t>
      </w:r>
      <w:r>
        <w:rPr>
          <w:rFonts w:cs="Times New Roman"/>
          <w:b/>
          <w:bCs/>
          <w:color w:val="000000" w:themeColor="text1"/>
          <w:lang w:val="en-GB"/>
        </w:rPr>
        <w:t xml:space="preserve">future occurrence of </w:t>
      </w:r>
      <w:r w:rsidRPr="00611D83">
        <w:rPr>
          <w:rFonts w:cs="Times New Roman"/>
          <w:b/>
          <w:bCs/>
          <w:color w:val="000000" w:themeColor="text1"/>
          <w:lang w:val="en-GB"/>
        </w:rPr>
        <w:t>LLHI events</w:t>
      </w:r>
      <w:r>
        <w:rPr>
          <w:rFonts w:cs="Times New Roman"/>
          <w:b/>
          <w:bCs/>
          <w:color w:val="000000" w:themeColor="text1"/>
          <w:lang w:val="en-GB"/>
        </w:rPr>
        <w:t xml:space="preserve"> linked to climate extremes </w:t>
      </w:r>
      <w:r w:rsidRPr="00512FAF">
        <w:rPr>
          <w:rFonts w:cs="Times New Roman"/>
          <w:b/>
          <w:bCs/>
          <w:color w:val="000000" w:themeColor="text1"/>
          <w:lang w:val="en-GB"/>
        </w:rPr>
        <w:t>is</w:t>
      </w:r>
      <w:r w:rsidRPr="00611D83">
        <w:rPr>
          <w:rFonts w:cs="Times New Roman"/>
          <w:b/>
          <w:bCs/>
          <w:color w:val="000000" w:themeColor="text1"/>
          <w:lang w:val="en-GB"/>
        </w:rPr>
        <w:t xml:space="preserve"> generally associated with </w:t>
      </w:r>
      <w:r w:rsidRPr="00611D83">
        <w:rPr>
          <w:rFonts w:cs="Times New Roman"/>
          <w:b/>
          <w:bCs/>
          <w:i/>
          <w:iCs/>
          <w:color w:val="000000" w:themeColor="text1"/>
          <w:lang w:val="en-GB"/>
        </w:rPr>
        <w:t>low confidence</w:t>
      </w:r>
      <w:r w:rsidRPr="00611D83">
        <w:rPr>
          <w:rFonts w:cs="Times New Roman"/>
          <w:b/>
          <w:bCs/>
          <w:color w:val="000000" w:themeColor="text1"/>
          <w:lang w:val="en-GB"/>
        </w:rPr>
        <w:t xml:space="preserve">, but cannot be excluded, especially at global warming levels above 4°C. </w:t>
      </w:r>
      <w:r w:rsidRPr="00512FAF">
        <w:rPr>
          <w:rFonts w:cs="Times New Roman"/>
          <w:color w:val="000000" w:themeColor="text1"/>
          <w:lang w:val="en-GB"/>
        </w:rPr>
        <w:t>Compound events, including concurrent extremes, are a factor increasing the probability of LLHI events (</w:t>
      </w:r>
      <w:r w:rsidRPr="00512FAF">
        <w:rPr>
          <w:rFonts w:cs="Times New Roman"/>
          <w:i/>
          <w:iCs/>
          <w:color w:val="000000" w:themeColor="text1"/>
          <w:lang w:val="en-GB"/>
        </w:rPr>
        <w:t>high confidence</w:t>
      </w:r>
      <w:r w:rsidRPr="00512FAF">
        <w:rPr>
          <w:rFonts w:cs="Times New Roman"/>
          <w:color w:val="000000" w:themeColor="text1"/>
          <w:lang w:val="en-GB"/>
        </w:rPr>
        <w:t>). With increasing global warming</w:t>
      </w:r>
      <w:r w:rsidRPr="00B40C02">
        <w:rPr>
          <w:rFonts w:cs="Times New Roman"/>
          <w:color w:val="212121"/>
          <w:lang w:val="en-GB" w:eastAsia="en-GB" w:bidi="th-TH"/>
        </w:rPr>
        <w:t xml:space="preserve"> some compound events with low likelihood in past and current climate will become more frequent, and there is a higher chance of occurrence of historically unprecedented</w:t>
      </w:r>
      <w:r w:rsidRPr="00512FAF">
        <w:rPr>
          <w:rFonts w:cs="Times New Roman"/>
          <w:color w:val="000000"/>
          <w:lang w:val="en-GB" w:eastAsia="en-GB" w:bidi="th-TH"/>
        </w:rPr>
        <w:t xml:space="preserve"> events and surprises (</w:t>
      </w:r>
      <w:r w:rsidRPr="00512FAF">
        <w:rPr>
          <w:rFonts w:cs="Times New Roman"/>
          <w:i/>
          <w:iCs/>
          <w:color w:val="000000"/>
          <w:lang w:val="en-GB" w:eastAsia="en-GB" w:bidi="th-TH"/>
        </w:rPr>
        <w:t>high confidence</w:t>
      </w:r>
      <w:r w:rsidRPr="00512FAF">
        <w:rPr>
          <w:rFonts w:cs="Times New Roman"/>
          <w:color w:val="000000"/>
          <w:lang w:val="en-GB" w:eastAsia="en-GB" w:bidi="th-TH"/>
        </w:rPr>
        <w:t>).</w:t>
      </w:r>
      <w:r w:rsidRPr="00512FAF">
        <w:rPr>
          <w:rFonts w:cs="Times New Roman"/>
          <w:lang w:val="en-US" w:eastAsia="en-GB" w:bidi="th-TH"/>
        </w:rPr>
        <w:t xml:space="preserve"> </w:t>
      </w:r>
      <w:r w:rsidRPr="00512FAF">
        <w:rPr>
          <w:rFonts w:cs="Times New Roman"/>
          <w:color w:val="000000" w:themeColor="text1"/>
          <w:lang w:val="en-GB"/>
        </w:rPr>
        <w:t>However, even extreme events that do not have a particularly low probability in the present climate (at more than 1°C of global warming) can be perceived as surprises because of the pace of global warming (</w:t>
      </w:r>
      <w:r w:rsidRPr="00512FAF">
        <w:rPr>
          <w:rFonts w:cs="Times New Roman"/>
          <w:i/>
          <w:iCs/>
          <w:color w:val="000000" w:themeColor="text1"/>
          <w:lang w:val="en-GB"/>
        </w:rPr>
        <w:t>high confidence</w:t>
      </w:r>
      <w:r w:rsidRPr="00512FAF">
        <w:rPr>
          <w:rFonts w:cs="Times New Roman"/>
          <w:color w:val="000000" w:themeColor="text1"/>
          <w:lang w:val="en-GB"/>
        </w:rPr>
        <w:t>).</w:t>
      </w:r>
      <w:r>
        <w:rPr>
          <w:rFonts w:cs="Times New Roman"/>
          <w:color w:val="000000" w:themeColor="text1"/>
          <w:lang w:val="en-GB"/>
        </w:rPr>
        <w:t xml:space="preserve"> {Box 11.2}</w:t>
      </w:r>
    </w:p>
    <w:p w14:paraId="4AAF9538" w14:textId="35EC6CB2" w:rsidR="008E4A27" w:rsidRPr="00D424AA" w:rsidRDefault="008E4A27" w:rsidP="00D424AA">
      <w:pPr>
        <w:rPr>
          <w:rFonts w:cs="Times New Roman"/>
          <w:lang w:val="en-GB"/>
        </w:rPr>
      </w:pPr>
      <w:r w:rsidRPr="00D424AA">
        <w:rPr>
          <w:rFonts w:cs="Times New Roman"/>
          <w:lang w:val="en-GB"/>
        </w:rPr>
        <w:br w:type="page"/>
      </w:r>
    </w:p>
    <w:p w14:paraId="210E8383" w14:textId="77777777" w:rsidR="00907744" w:rsidRPr="00D424AA" w:rsidRDefault="00907744" w:rsidP="00D424AA">
      <w:pPr>
        <w:pStyle w:val="AR6Chap11Level1111"/>
        <w:rPr>
          <w:rFonts w:cs="Times New Roman"/>
          <w:lang w:val="en-GB"/>
        </w:rPr>
      </w:pPr>
      <w:bookmarkStart w:id="3" w:name="_Toc25583625"/>
      <w:bookmarkStart w:id="4" w:name="_Toc29672855"/>
      <w:bookmarkStart w:id="5" w:name="_Toc56915209"/>
      <w:bookmarkStart w:id="6" w:name="_Toc70702969"/>
      <w:r w:rsidRPr="00D424AA">
        <w:rPr>
          <w:rFonts w:cs="Times New Roman"/>
          <w:lang w:val="en-GB"/>
        </w:rPr>
        <w:lastRenderedPageBreak/>
        <w:t>Framing</w:t>
      </w:r>
      <w:bookmarkEnd w:id="3"/>
      <w:bookmarkEnd w:id="4"/>
      <w:bookmarkEnd w:id="5"/>
      <w:bookmarkEnd w:id="6"/>
    </w:p>
    <w:p w14:paraId="44D808C3" w14:textId="77777777" w:rsidR="00907744" w:rsidRPr="00D424AA" w:rsidRDefault="00907744" w:rsidP="00D424AA">
      <w:pPr>
        <w:rPr>
          <w:rFonts w:cs="Times New Roman"/>
          <w:lang w:val="en-GB"/>
        </w:rPr>
      </w:pPr>
    </w:p>
    <w:p w14:paraId="2ED50851" w14:textId="77777777" w:rsidR="00907744" w:rsidRPr="00D424AA" w:rsidRDefault="00907744" w:rsidP="00D424AA">
      <w:pPr>
        <w:pStyle w:val="AR6Chap11Level21111"/>
        <w:rPr>
          <w:rFonts w:cs="Times New Roman"/>
          <w:lang w:val="en-GB"/>
        </w:rPr>
      </w:pPr>
      <w:bookmarkStart w:id="7" w:name="_Toc6904513"/>
      <w:bookmarkStart w:id="8" w:name="_Toc25583626"/>
      <w:bookmarkStart w:id="9" w:name="_Toc29672856"/>
      <w:bookmarkStart w:id="10" w:name="_Toc56915210"/>
      <w:bookmarkStart w:id="11" w:name="_Toc70702970"/>
      <w:r w:rsidRPr="00D424AA">
        <w:rPr>
          <w:rFonts w:cs="Times New Roman"/>
          <w:lang w:val="en-GB"/>
        </w:rPr>
        <w:t>Introduction to the chapter</w:t>
      </w:r>
      <w:bookmarkEnd w:id="7"/>
      <w:bookmarkEnd w:id="8"/>
      <w:bookmarkEnd w:id="9"/>
      <w:bookmarkEnd w:id="10"/>
      <w:bookmarkEnd w:id="11"/>
    </w:p>
    <w:p w14:paraId="3DACDF59" w14:textId="77777777" w:rsidR="00907744" w:rsidRPr="00D424AA" w:rsidRDefault="00907744" w:rsidP="00D424AA">
      <w:pPr>
        <w:rPr>
          <w:rFonts w:cs="Times New Roman"/>
          <w:lang w:val="en-GB"/>
        </w:rPr>
      </w:pPr>
    </w:p>
    <w:p w14:paraId="2C011D98" w14:textId="5E63D5B0" w:rsidR="00907744" w:rsidRPr="00D424AA" w:rsidRDefault="00907744" w:rsidP="00D424AA">
      <w:pPr>
        <w:rPr>
          <w:rFonts w:cs="Times New Roman"/>
          <w:lang w:val="en-GB"/>
        </w:rPr>
      </w:pPr>
      <w:r w:rsidRPr="00D424AA">
        <w:rPr>
          <w:rFonts w:cs="Times New Roman"/>
          <w:lang w:val="en-GB"/>
        </w:rPr>
        <w:t xml:space="preserve">This chapter provides assessments of changes in weather and climate extremes (collectively referred to as extremes) </w:t>
      </w:r>
      <w:r w:rsidR="002D1DFE">
        <w:rPr>
          <w:rFonts w:cs="Times New Roman"/>
          <w:lang w:val="en-GB"/>
        </w:rPr>
        <w:t>framed in terms of</w:t>
      </w:r>
      <w:r w:rsidRPr="00D424AA">
        <w:rPr>
          <w:rFonts w:cs="Times New Roman"/>
          <w:lang w:val="en-GB"/>
        </w:rPr>
        <w:t xml:space="preserve"> the relevance to the Working Group II assessment. It assesses observed changes in extremes, their attribution to causes, and future projections, at three global warming levels: 1.5°C, 2°C, 4°C. This chapter is also one of the four “regional chapters” of the WGI report (along with Chapters 10 and 12 and the Atlas). Consequently, while it encompasses assessments of changes in extremes at global and continental scales to provide a large-scale context, it also addresses changes in extremes at regional scales. </w:t>
      </w:r>
    </w:p>
    <w:p w14:paraId="41D915E7" w14:textId="77777777" w:rsidR="00907744" w:rsidRPr="00D424AA" w:rsidRDefault="00907744" w:rsidP="00D424AA">
      <w:pPr>
        <w:rPr>
          <w:rFonts w:cs="Times New Roman"/>
          <w:lang w:val="en-GB"/>
        </w:rPr>
      </w:pPr>
    </w:p>
    <w:p w14:paraId="402A15E9" w14:textId="630143A0" w:rsidR="00907744" w:rsidRPr="00D424AA" w:rsidRDefault="00907744" w:rsidP="00D424AA">
      <w:pPr>
        <w:rPr>
          <w:rFonts w:cs="Times New Roman"/>
          <w:lang w:val="en-GB"/>
        </w:rPr>
      </w:pPr>
      <w:r w:rsidRPr="00D424AA">
        <w:rPr>
          <w:rFonts w:cs="Times New Roman"/>
          <w:lang w:val="en-GB"/>
        </w:rPr>
        <w:t>Extremes are climatic impact-drivers (</w:t>
      </w:r>
      <w:r w:rsidR="002D1DFE">
        <w:rPr>
          <w:rFonts w:cs="Times New Roman"/>
          <w:lang w:val="en-GB"/>
        </w:rPr>
        <w:t>Annex VII: Glossary, see Chapter 12 for a comprehensive assessment</w:t>
      </w:r>
      <w:r w:rsidRPr="00D424AA">
        <w:rPr>
          <w:rFonts w:cs="Times New Roman"/>
          <w:lang w:val="en-GB"/>
        </w:rPr>
        <w:t xml:space="preserve">). The IPCC risk framework (Chapter 1) articulates clearly that the exposure and vulnerability to climatic impact-drivers, such as extremes, modulate the risk of adverse impacts of these drivers, and that adaptation that reduces exposure and vulnerability will increase resilience resulting in a reduction in impacts. Nonetheless, changes in extremes lead to changes in impacts not only as a direct consequence of changes in their magnitude and frequency, but also through their influence on exposure and resilience. </w:t>
      </w:r>
    </w:p>
    <w:p w14:paraId="29976111" w14:textId="77777777" w:rsidR="00907744" w:rsidRPr="00D424AA" w:rsidRDefault="00907744" w:rsidP="00D424AA">
      <w:pPr>
        <w:rPr>
          <w:rFonts w:cs="Times New Roman"/>
          <w:lang w:val="en-GB"/>
        </w:rPr>
      </w:pPr>
    </w:p>
    <w:p w14:paraId="2F737F5A" w14:textId="1599796C" w:rsidR="00907744" w:rsidRPr="00D424AA" w:rsidRDefault="00907744" w:rsidP="00D424AA">
      <w:pPr>
        <w:rPr>
          <w:rFonts w:cs="Times New Roman"/>
          <w:lang w:val="en-GB"/>
        </w:rPr>
      </w:pPr>
      <w:r w:rsidRPr="00D424AA">
        <w:rPr>
          <w:rFonts w:cs="Times New Roman"/>
          <w:lang w:val="en-GB"/>
        </w:rPr>
        <w:t xml:space="preserve">The Special Report on Managing the Risks of Extreme Events and Disasters to Advance Climate Change Adaptation (referred as the SREX report, </w:t>
      </w:r>
      <w:commentRangeStart w:id="12"/>
      <w:r w:rsidRPr="00D424AA">
        <w:rPr>
          <w:rFonts w:cs="Times New Roman"/>
          <w:i/>
          <w:iCs/>
          <w:lang w:val="en-GB"/>
        </w:rPr>
        <w:fldChar w:fldCharType="begin" w:fldLock="1"/>
      </w:r>
      <w:ins w:id="13" w:author="Robin Matthews" w:date="2021-07-13T16:37:00Z">
        <w:r w:rsidR="00540EA4">
          <w:rPr>
            <w:rFonts w:cs="Times New Roman"/>
            <w:lang w:val="en-GB"/>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instrText>
        </w:r>
      </w:ins>
      <w:del w:id="14" w:author="Robin Matthews" w:date="2021-07-13T16:37:00Z">
        <w:r w:rsidR="00FF6231" w:rsidDel="00540EA4">
          <w:rPr>
            <w:rFonts w:cs="Times New Roman"/>
            <w:lang w:val="en-GB"/>
          </w:rPr>
          <w:del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delInstrText>
        </w:r>
      </w:del>
      <w:r w:rsidRPr="00D424AA">
        <w:rPr>
          <w:rFonts w:cs="Times New Roman"/>
          <w:i/>
          <w:iCs/>
          <w:lang w:val="en-GB"/>
        </w:rPr>
        <w:fldChar w:fldCharType="separate"/>
      </w:r>
      <w:r w:rsidR="00A26296">
        <w:rPr>
          <w:rFonts w:cs="Times New Roman"/>
          <w:noProof/>
          <w:lang w:val="en-GB"/>
        </w:rPr>
        <w:t>IPCC, 201</w:t>
      </w:r>
      <w:ins w:id="15" w:author="Robin Matthews" w:date="2021-07-13T16:37:00Z">
        <w:r w:rsidR="00540EA4">
          <w:rPr>
            <w:rFonts w:cs="Times New Roman"/>
            <w:noProof/>
            <w:lang w:val="en-GB"/>
          </w:rPr>
          <w:t>2)</w:t>
        </w:r>
      </w:ins>
      <w:del w:id="16" w:author="Robin Matthews" w:date="2021-07-13T16:37:00Z">
        <w:r w:rsidR="00A26296" w:rsidDel="00540EA4">
          <w:rPr>
            <w:rFonts w:cs="Times New Roman"/>
            <w:noProof/>
            <w:lang w:val="en-GB"/>
          </w:rPr>
          <w:delText>2</w:delText>
        </w:r>
      </w:del>
      <w:r w:rsidRPr="00D424AA">
        <w:rPr>
          <w:rFonts w:cs="Times New Roman"/>
          <w:i/>
          <w:iCs/>
          <w:lang w:val="en-GB"/>
        </w:rPr>
        <w:fldChar w:fldCharType="end"/>
      </w:r>
      <w:commentRangeEnd w:id="12"/>
      <w:r w:rsidR="00A26296">
        <w:rPr>
          <w:rStyle w:val="Marquedecommentaire"/>
        </w:rPr>
        <w:commentReference w:id="12"/>
      </w:r>
      <w:del w:id="17" w:author="Robin Matthews" w:date="2021-07-13T16:37:00Z">
        <w:r w:rsidRPr="00841A35" w:rsidDel="00540EA4">
          <w:rPr>
            <w:rFonts w:cs="Times New Roman"/>
            <w:lang w:val="en-GB"/>
          </w:rPr>
          <w:delText>)</w:delText>
        </w:r>
      </w:del>
      <w:r w:rsidRPr="00841A35">
        <w:rPr>
          <w:rFonts w:cs="Times New Roman"/>
          <w:lang w:val="en-GB"/>
        </w:rPr>
        <w:t xml:space="preserve"> provided a comprehensive assessment on changes in extremes and how exposure and vulnerability to extremes determine the impacts and likelihood of disasters. Chapter 3 of that report </w:t>
      </w:r>
      <w:commentRangeStart w:id="18"/>
      <w:r w:rsidRPr="00D424AA">
        <w:rPr>
          <w:rFonts w:cs="Times New Roman"/>
          <w:lang w:val="en-GB"/>
        </w:rPr>
        <w:fldChar w:fldCharType="begin" w:fldLock="1"/>
      </w:r>
      <w:ins w:id="19" w:author="Robin Matthews" w:date="2021-07-13T16:38:00Z">
        <w:r w:rsidR="00540EA4">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manualFormatting" : "(Seneviratne et al., 2012", "plainTextFormattedCitation" : "(Seneviratne et al., 2012)", "previouslyFormattedCitation" : "(Seneviratne et al., 2012)" }, "properties" : { "noteIndex" : 0 }, "schema" : "https://github.com/citation-style-language/schema/raw/master/csl-citation.json" }</w:instrText>
        </w:r>
      </w:ins>
      <w:del w:id="20" w:author="Robin Matthews" w:date="2021-07-13T16:38:00Z">
        <w:r w:rsidR="007D2D56" w:rsidDel="00540EA4">
          <w:rPr>
            <w:rFonts w:cs="Times New Roman"/>
            <w:lang w:val="en-GB"/>
          </w:rPr>
          <w:del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manualFormatting" : "(Seneviratne et al., 2012,", "plainTextFormattedCitation" : "(Seneviratne et al., 2012)", "previouslyFormattedCitation" : "(Seneviratne et al., 2012)"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Seneviratne et al., 2012</w:t>
      </w:r>
      <w:del w:id="21" w:author="Robin Matthews" w:date="2021-07-13T16:38:00Z">
        <w:r w:rsidR="00A26296" w:rsidDel="00540EA4">
          <w:rPr>
            <w:rFonts w:cs="Times New Roman"/>
            <w:noProof/>
            <w:lang w:val="en-GB"/>
          </w:rPr>
          <w:delText>,</w:delText>
        </w:r>
      </w:del>
      <w:r w:rsidRPr="00D424AA">
        <w:rPr>
          <w:rFonts w:cs="Times New Roman"/>
          <w:lang w:val="en-GB"/>
        </w:rPr>
        <w:fldChar w:fldCharType="end"/>
      </w:r>
      <w:commentRangeEnd w:id="18"/>
      <w:r w:rsidR="00A26296">
        <w:rPr>
          <w:rStyle w:val="Marquedecommentaire"/>
        </w:rPr>
        <w:commentReference w:id="18"/>
      </w:r>
      <w:ins w:id="22" w:author="Robin Matthews" w:date="2021-07-13T16:38:00Z">
        <w:r w:rsidR="00540EA4">
          <w:rPr>
            <w:rFonts w:cs="Times New Roman"/>
            <w:lang w:val="en-GB"/>
          </w:rPr>
          <w:t>,</w:t>
        </w:r>
      </w:ins>
      <w:r w:rsidRPr="00841A35">
        <w:rPr>
          <w:rFonts w:cs="Times New Roman"/>
          <w:lang w:val="en-GB"/>
        </w:rPr>
        <w:t xml:space="preserve"> hereafter also referred to as SREX Ch3) assessed physical aspects of extremes, and laid a foundation for the follow-up IPCC assessments. Several chapters of the </w:t>
      </w:r>
      <w:r w:rsidR="002D1DFE">
        <w:rPr>
          <w:rFonts w:cs="Times New Roman"/>
          <w:lang w:val="en-GB"/>
        </w:rPr>
        <w:t>WGI</w:t>
      </w:r>
      <w:r w:rsidRPr="00D424AA">
        <w:rPr>
          <w:rFonts w:cs="Times New Roman"/>
          <w:lang w:val="en-GB"/>
        </w:rPr>
        <w:t xml:space="preserve"> </w:t>
      </w:r>
      <w:r w:rsidR="002D1DFE">
        <w:rPr>
          <w:rFonts w:cs="Times New Roman"/>
          <w:lang w:val="en-GB"/>
        </w:rPr>
        <w:t>AR5</w:t>
      </w:r>
      <w:r w:rsidRPr="00D424AA">
        <w:rPr>
          <w:rFonts w:cs="Times New Roman"/>
          <w:lang w:val="en-GB"/>
        </w:rPr>
        <w:t xml:space="preserve"> (IPCC AR5; </w:t>
      </w:r>
      <w:commentRangeStart w:id="23"/>
      <w:r w:rsidRPr="00D424AA">
        <w:rPr>
          <w:rFonts w:cs="Times New Roman"/>
          <w:i/>
          <w:iCs/>
          <w:lang w:val="en-GB"/>
        </w:rPr>
        <w:fldChar w:fldCharType="begin" w:fldLock="1"/>
      </w:r>
      <w:r w:rsidR="00FF6231">
        <w:rPr>
          <w:rFonts w:cs="Times New Roman"/>
          <w:lang w:val="en-GB"/>
        </w:rPr>
        <w:instrText>ADDIN CSL_CITATION { "citationItems" : [ { "id" : "ITEM-1", "itemData" : { "DOI" : "10.1017/CBO978110741532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S930", "given" : "Rt12", "non-dropping-particle" : "", "parse-names" : false, "suffix" : "" } ], "type" : "report" }, "uris" : [ "http://www.mendeley.com/documents/?uuid=06a5c25e-2844-4ed3-940c-aeef724e91da" ] } ], "mendeley" : { "formattedCitation" : "(IPCC, 2013)", "manualFormatting" : "IPCC, 2013)", "plainTextFormattedCitation" : "(IPCC, 2013)", "previouslyFormattedCitation" : "(IPCC, 2013)" }, "properties" : { "noteIndex" : 0 }, "schema" : "https://github.com/citation-style-language/schema/raw/master/csl-citation.json" }</w:instrText>
      </w:r>
      <w:r w:rsidRPr="00D424AA">
        <w:rPr>
          <w:rFonts w:cs="Times New Roman"/>
          <w:i/>
          <w:iCs/>
          <w:lang w:val="en-GB"/>
        </w:rPr>
        <w:fldChar w:fldCharType="separate"/>
      </w:r>
      <w:r w:rsidR="00A26296">
        <w:rPr>
          <w:rFonts w:cs="Times New Roman"/>
          <w:noProof/>
          <w:lang w:val="en-GB"/>
        </w:rPr>
        <w:t>IPCC, 2013)</w:t>
      </w:r>
      <w:r w:rsidRPr="00D424AA">
        <w:rPr>
          <w:rFonts w:cs="Times New Roman"/>
          <w:i/>
          <w:iCs/>
          <w:lang w:val="en-GB"/>
        </w:rPr>
        <w:fldChar w:fldCharType="end"/>
      </w:r>
      <w:commentRangeEnd w:id="23"/>
      <w:r w:rsidR="00A26296">
        <w:rPr>
          <w:rStyle w:val="Marquedecommentaire"/>
        </w:rPr>
        <w:commentReference w:id="23"/>
      </w:r>
      <w:r w:rsidRPr="00841A35">
        <w:rPr>
          <w:rFonts w:cs="Times New Roman"/>
          <w:lang w:val="en-GB"/>
        </w:rPr>
        <w:t xml:space="preserve"> addressed climate extremes with respect to observed changes </w:t>
      </w:r>
      <w:commentRangeStart w:id="24"/>
      <w:r w:rsidRPr="00D424AA">
        <w:rPr>
          <w:rFonts w:cs="Times New Roman"/>
          <w:lang w:val="en-GB"/>
        </w:rPr>
        <w:fldChar w:fldCharType="begin" w:fldLock="1"/>
      </w:r>
      <w:ins w:id="25" w:author="Robin Matthews" w:date="2021-07-13T16:38:00Z">
        <w:r w:rsidR="00540EA4">
          <w:rPr>
            <w:rFonts w:cs="Times New Roman"/>
            <w:lang w:val="en-GB"/>
          </w:rPr>
          <w:instrText>ADDIN CSL_CITATION { "citationItems" : [ { "id" : "ITEM-1", "itemData" : { "DOI" : "10.1017/CBO9781107415324.008", "ISBN" : "9781107661820", "author" : [ { "dropping-particle" : "", "family" : "Hartmann", "given" : "Dennis J", "non-dropping-particle" : "", "parse-names" : false, "suffix" : "" }, { "dropping-particle" : "", "family" : "Klein Tank", "given" : "Albert M 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S97", "given" : "Rt13", "non-dropping-particle" : "", "parse-names" : false, "suffix" : "" } ], "type" : "chapter" }, "uris" : [ "http://www.mendeley.com/documents/?uuid=0d7f5735-1ed9-4b19-8b77-d0fb71273b13" ] } ], "mendeley" : { "formattedCitation" : "(Hartmann et al., 2013)", "manualFormatting" : "(Hartmann et al., 2013)", "plainTextFormattedCitation" : "(Hartmann et al., 2013)", "previouslyFormattedCitation" : "(Hartmann et al., 2013)" }, "properties" : { "noteIndex" : 0 }, "schema" : "https://github.com/citation-style-language/schema/raw/master/csl-citation.json" }</w:instrText>
        </w:r>
      </w:ins>
      <w:del w:id="26" w:author="Robin Matthews" w:date="2021-07-13T16:38:00Z">
        <w:r w:rsidR="00FF6231" w:rsidDel="00540EA4">
          <w:rPr>
            <w:rFonts w:cs="Times New Roman"/>
            <w:lang w:val="en-GB"/>
          </w:rPr>
          <w:delInstrText>ADDIN CSL_CITATION { "citationItems" : [ { "id" : "ITEM-1", "itemData" : { "DOI" : "10.1017/CBO9781107415324.008", "ISBN" : "9781107661820", "author" : [ { "dropping-particle" : "", "family" : "Hartmann", "given" : "Dennis J", "non-dropping-particle" : "", "parse-names" : false, "suffix" : "" }, { "dropping-particle" : "", "family" : "Klein Tank", "given" : "Albert M 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S97", "given" : "Rt13", "non-dropping-particle" : "", "parse-names" : false, "suffix" : "" } ], "type" : "chapter" }, "uris" : [ "http://www.mendeley.com/documents/?uuid=0d7f5735-1ed9-4b19-8b77-d0fb71273b13" ] } ], "mendeley" : { "formattedCitation" : "(Hartmann et al., 2013)", "manualFormatting" : "(Hartmann et al., 2013", "plainTextFormattedCitation" : "(Hartmann et al., 2013)", "previouslyFormattedCitation" : "(Hartmann et al., 2013)"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Hartmann et al., 201</w:t>
      </w:r>
      <w:ins w:id="27" w:author="Robin Matthews" w:date="2021-07-13T16:38:00Z">
        <w:r w:rsidR="00540EA4">
          <w:rPr>
            <w:rFonts w:cs="Times New Roman"/>
            <w:noProof/>
            <w:lang w:val="en-GB"/>
          </w:rPr>
          <w:t>3)</w:t>
        </w:r>
      </w:ins>
      <w:del w:id="28" w:author="Robin Matthews" w:date="2021-07-13T16:38:00Z">
        <w:r w:rsidR="00A26296" w:rsidDel="00540EA4">
          <w:rPr>
            <w:rFonts w:cs="Times New Roman"/>
            <w:noProof/>
            <w:lang w:val="en-GB"/>
          </w:rPr>
          <w:delText>3</w:delText>
        </w:r>
      </w:del>
      <w:r w:rsidRPr="00D424AA">
        <w:rPr>
          <w:rFonts w:cs="Times New Roman"/>
          <w:lang w:val="en-GB"/>
        </w:rPr>
        <w:fldChar w:fldCharType="end"/>
      </w:r>
      <w:commentRangeEnd w:id="24"/>
      <w:r w:rsidR="00A26296">
        <w:rPr>
          <w:rStyle w:val="Marquedecommentaire"/>
        </w:rPr>
        <w:commentReference w:id="24"/>
      </w:r>
      <w:del w:id="29" w:author="Robin Matthews" w:date="2021-07-13T16:38:00Z">
        <w:r w:rsidRPr="00841A35" w:rsidDel="00540EA4">
          <w:rPr>
            <w:rFonts w:cs="Times New Roman"/>
            <w:lang w:val="en-GB"/>
          </w:rPr>
          <w:delText>)</w:delText>
        </w:r>
      </w:del>
      <w:r w:rsidRPr="00841A35">
        <w:rPr>
          <w:rFonts w:cs="Times New Roman"/>
          <w:lang w:val="en-GB"/>
        </w:rPr>
        <w:t>,</w:t>
      </w:r>
      <w:r w:rsidRPr="00D424AA">
        <w:rPr>
          <w:rFonts w:cs="Times New Roman"/>
          <w:lang w:val="en-GB"/>
        </w:rPr>
        <w:t xml:space="preserve"> model evaluation </w:t>
      </w:r>
      <w:r w:rsidRPr="00D424AA">
        <w:rPr>
          <w:rFonts w:cs="Times New Roman"/>
          <w:lang w:val="en-GB"/>
        </w:rPr>
        <w:fldChar w:fldCharType="begin" w:fldLock="1"/>
      </w:r>
      <w:r w:rsidR="00FF6231">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S98", "given" : "Rt13", "non-dropping-particle" : "", "parse-names" : false, "suffix" : "" } ], "type" : "chapter" }, "uris" : [ "http://www.mendeley.com/documents/?uuid=2d9d83cc-97dc-4fdb-a41b-0695b6b2cd55" ] } ], "mendeley" : { "formattedCitation" : "(Flato et al., 2013)", "plainTextFormattedCitation" : "(Flato et al., 2013)", "previouslyFormattedCitation" : "(Flato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lato et al., 2013)</w:t>
      </w:r>
      <w:r w:rsidRPr="00D424AA">
        <w:rPr>
          <w:rFonts w:cs="Times New Roman"/>
          <w:lang w:val="en-GB"/>
        </w:rPr>
        <w:fldChar w:fldCharType="end"/>
      </w:r>
      <w:r w:rsidRPr="00841A35">
        <w:rPr>
          <w:rFonts w:cs="Times New Roman"/>
          <w:lang w:val="en-GB"/>
        </w:rPr>
        <w:t>,</w:t>
      </w:r>
      <w:r w:rsidRPr="00D424AA">
        <w:rPr>
          <w:rFonts w:cs="Times New Roman"/>
          <w:lang w:val="en-GB"/>
        </w:rPr>
        <w:t xml:space="preserve"> attribution </w:t>
      </w:r>
      <w:commentRangeStart w:id="30"/>
      <w:r w:rsidRPr="00D424AA">
        <w:rPr>
          <w:rFonts w:cs="Times New Roman"/>
          <w:lang w:val="en-GB"/>
        </w:rPr>
        <w:fldChar w:fldCharType="begin" w:fldLock="1"/>
      </w:r>
      <w:ins w:id="31" w:author="Robin Matthews" w:date="2021-07-13T16:38:00Z">
        <w:r w:rsidR="00540EA4">
          <w:rPr>
            <w:rFonts w:cs="Times New Roman"/>
            <w:lang w:val="en-GB"/>
          </w:rPr>
          <w:instrText>ADDIN CSL_CITATION { "citationItems" : [ { "id" : "ITEM-1", "itemData" : { "DOI" : "10.1017/CBO9781107415324.022", "ISBN" : "9781107661820", "author" : [ { "dropping-particle" : "", "family" : "Bindoff", "given" : "N L", "non-dropping-particle" : "", "parse-names" : false, "suffix" : "" }, { "dropping-particle" : "", "family" : "Stott", "given" : "P.A.", "non-dropping-particle" : "", "parse-names" : false, "suffix" : "" }, { "dropping-particle" : "", "family" : "AchutaRao", "given" : "K", "non-dropping-particle" : "", "parse-names" : false, "suffix" : "" }, { "dropping-particle" : "", "family" : "Allen", "given" : "Myles R.", "non-dropping-particle" : "", "parse-names" : false, "suffix" : "" }, { "dropping-particle" : "", "family" : "Gillett", "given" : "N",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 "non-dropping-particle" : "", "parse-names" : false, "suffix" : "" }, { "dropping-particle" : "", "family" : "Hu", "given" : "S", "non-dropping-particle" : "", "parse-names" : false, "suffix" : "" }, { "dropping-particle" : "", "family" : "Mokhov", "given" : "Igor I.", "non-dropping-particle" : "", "parse-names" : false, "suffix" : "" }, { "dropping-particle" : "", "family" : "Overpeck", "given" : "J.", "non-dropping-particle" : "", "parse-names" : false, "suffix" : "" }, { "dropping-particle" : "", "family" : "Perlwitz", "given" : "Judith", "non-dropping-particle" : "", "parse-names" : false, "suffix" : "" }, { "dropping-particle" : "", "family" : "Sebbari", "given" : "R",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ted Kingdom and New York, NY, USA", "title" : "Detection and Attribution of Climate Change: from Global to Regional", "translator" : [ { "dropping-particle" : "", "family" : "S931", "given" : "Rt13", "non-dropping-particle" : "", "parse-names" : false, "suffix" : "" } ], "type" : "chapter" }, "uris" : [ "http://www.mendeley.com/documents/?uuid=b5ad17e6-804c-44fa-bacb-a88c9aa68a94"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instrText>
        </w:r>
      </w:ins>
      <w:del w:id="32" w:author="Robin Matthews" w:date="2021-07-13T16:38:00Z">
        <w:r w:rsidR="00FF6231" w:rsidDel="00540EA4">
          <w:rPr>
            <w:rFonts w:cs="Times New Roman"/>
            <w:lang w:val="en-GB"/>
          </w:rPr>
          <w:delInstrText>ADDIN CSL_CITATION { "citationItems" : [ { "id" : "ITEM-1", "itemData" : { "DOI" : "10.1017/CBO9781107415324.022", "ISBN" : "9781107661820", "author" : [ { "dropping-particle" : "", "family" : "Bindoff", "given" : "N L", "non-dropping-particle" : "", "parse-names" : false, "suffix" : "" }, { "dropping-particle" : "", "family" : "Stott", "given" : "P.A.", "non-dropping-particle" : "", "parse-names" : false, "suffix" : "" }, { "dropping-particle" : "", "family" : "AchutaRao", "given" : "K", "non-dropping-particle" : "", "parse-names" : false, "suffix" : "" }, { "dropping-particle" : "", "family" : "Allen", "given" : "Myles R.", "non-dropping-particle" : "", "parse-names" : false, "suffix" : "" }, { "dropping-particle" : "", "family" : "Gillett", "given" : "N",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 "non-dropping-particle" : "", "parse-names" : false, "suffix" : "" }, { "dropping-particle" : "", "family" : "Hu", "given" : "S", "non-dropping-particle" : "", "parse-names" : false, "suffix" : "" }, { "dropping-particle" : "", "family" : "Mokhov", "given" : "Igor I.", "non-dropping-particle" : "", "parse-names" : false, "suffix" : "" }, { "dropping-particle" : "", "family" : "Overpeck", "given" : "J.", "non-dropping-particle" : "", "parse-names" : false, "suffix" : "" }, { "dropping-particle" : "", "family" : "Perlwitz", "given" : "Judith", "non-dropping-particle" : "", "parse-names" : false, "suffix" : "" }, { "dropping-particle" : "", "family" : "Sebbari", "given" : "R",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ted Kingdom and New York, NY, USA", "title" : "Detection and Attribution of Climate Change: from Global to Regional", "translator" : [ { "dropping-particle" : "", "family" : "S931", "given" : "Rt13", "non-dropping-particle" : "", "parse-names" : false, "suffix" : "" } ], "type" : "chapter" }, "uris" : [ "http://www.mendeley.com/documents/?uuid=b5ad17e6-804c-44fa-bacb-a88c9aa68a94"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Bindoff et al., 201</w:t>
      </w:r>
      <w:ins w:id="33" w:author="Robin Matthews" w:date="2021-07-13T16:38:00Z">
        <w:r w:rsidR="00540EA4">
          <w:rPr>
            <w:rFonts w:cs="Times New Roman"/>
            <w:noProof/>
            <w:lang w:val="en-GB"/>
          </w:rPr>
          <w:t>3)</w:t>
        </w:r>
      </w:ins>
      <w:del w:id="34" w:author="Robin Matthews" w:date="2021-07-13T16:38:00Z">
        <w:r w:rsidR="00A26296" w:rsidDel="00540EA4">
          <w:rPr>
            <w:rFonts w:cs="Times New Roman"/>
            <w:noProof/>
            <w:lang w:val="en-GB"/>
          </w:rPr>
          <w:delText>3</w:delText>
        </w:r>
      </w:del>
      <w:r w:rsidRPr="00D424AA">
        <w:rPr>
          <w:rFonts w:cs="Times New Roman"/>
          <w:lang w:val="en-GB"/>
        </w:rPr>
        <w:fldChar w:fldCharType="end"/>
      </w:r>
      <w:commentRangeEnd w:id="30"/>
      <w:r w:rsidR="00A26296">
        <w:rPr>
          <w:rStyle w:val="Marquedecommentaire"/>
        </w:rPr>
        <w:commentReference w:id="30"/>
      </w:r>
      <w:del w:id="35" w:author="Robin Matthews" w:date="2021-07-13T16:38:00Z">
        <w:r w:rsidRPr="00841A35" w:rsidDel="00540EA4">
          <w:rPr>
            <w:rFonts w:cs="Times New Roman"/>
            <w:lang w:val="en-GB"/>
          </w:rPr>
          <w:delText>)</w:delText>
        </w:r>
      </w:del>
      <w:r w:rsidRPr="00841A35">
        <w:rPr>
          <w:rFonts w:cs="Times New Roman"/>
          <w:lang w:val="en-GB"/>
        </w:rPr>
        <w:t xml:space="preserve">, and projected long-term changes </w:t>
      </w:r>
      <w:r w:rsidR="00926AA1" w:rsidRPr="00D424AA">
        <w:rPr>
          <w:rFonts w:cs="Times New Roman"/>
          <w:lang w:val="en-GB"/>
        </w:rPr>
        <w:fldChar w:fldCharType="begin" w:fldLock="1"/>
      </w:r>
      <w:r w:rsidR="00FF6231">
        <w:rPr>
          <w:rFonts w:cs="Times New Roman"/>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S3516", "given" : "Rt13", "non-dropping-particle" : "", "parse-names" : false, "suffix" : "" } ], "type" : "chapter" }, "uris" : [ "http://www.mendeley.com/documents/?uuid=623078c0-d1d2-43b3-aced-dccf68930033" ] } ], "mendeley" : { "formattedCitation" : "(Collins et al., 2013)", "plainTextFormattedCitation" : "(Collins et al., 2013)", "previouslyFormattedCitation" : "(Collins et al., 2013)" }, "properties" : { "noteIndex" : 0 }, "schema" : "https://github.com/citation-style-language/schema/raw/master/csl-citation.json" }</w:instrText>
      </w:r>
      <w:r w:rsidR="00926AA1" w:rsidRPr="00D424AA">
        <w:rPr>
          <w:rFonts w:cs="Times New Roman"/>
          <w:lang w:val="en-GB"/>
        </w:rPr>
        <w:fldChar w:fldCharType="separate"/>
      </w:r>
      <w:r w:rsidR="00A26296">
        <w:rPr>
          <w:rFonts w:cs="Times New Roman"/>
          <w:noProof/>
          <w:lang w:val="en-GB"/>
        </w:rPr>
        <w:t>(Collins et al., 2013)</w:t>
      </w:r>
      <w:r w:rsidR="00926AA1" w:rsidRPr="00D424AA">
        <w:rPr>
          <w:rFonts w:cs="Times New Roman"/>
          <w:lang w:val="en-GB"/>
        </w:rPr>
        <w:fldChar w:fldCharType="end"/>
      </w:r>
      <w:r w:rsidRPr="00841A35">
        <w:rPr>
          <w:rFonts w:cs="Times New Roman"/>
          <w:lang w:val="en-GB"/>
        </w:rPr>
        <w:t>. Assessments were also provided in</w:t>
      </w:r>
      <w:r w:rsidRPr="00D424AA">
        <w:rPr>
          <w:rFonts w:cs="Times New Roman"/>
          <w:lang w:val="en-GB"/>
        </w:rPr>
        <w:t xml:space="preserve"> the recent IPCC </w:t>
      </w:r>
      <w:r w:rsidR="002D1DFE">
        <w:rPr>
          <w:rFonts w:cs="Times New Roman"/>
          <w:lang w:val="en-GB"/>
        </w:rPr>
        <w:t>S</w:t>
      </w:r>
      <w:r w:rsidRPr="00D424AA">
        <w:rPr>
          <w:rFonts w:cs="Times New Roman"/>
          <w:lang w:val="en-GB"/>
        </w:rPr>
        <w:t xml:space="preserve">pecial </w:t>
      </w:r>
      <w:r w:rsidR="002D1DFE">
        <w:rPr>
          <w:rFonts w:cs="Times New Roman"/>
          <w:lang w:val="en-GB"/>
        </w:rPr>
        <w:t>R</w:t>
      </w:r>
      <w:r w:rsidRPr="00D424AA">
        <w:rPr>
          <w:rFonts w:cs="Times New Roman"/>
          <w:lang w:val="en-GB"/>
        </w:rPr>
        <w:t xml:space="preserve">eports on 1.5°C global warming (SR15, </w:t>
      </w:r>
      <w:ins w:id="36" w:author="Robin Matthews" w:date="2021-07-13T16:40:00Z">
        <w:r w:rsidR="00C11C25">
          <w:rPr>
            <w:rFonts w:cs="Times New Roman"/>
            <w:i/>
            <w:iCs/>
          </w:rPr>
          <w:fldChar w:fldCharType="begin" w:fldLock="1"/>
        </w:r>
      </w:ins>
      <w:r w:rsidR="0012753B" w:rsidRPr="00127991">
        <w:rPr>
          <w:rFonts w:cs="Times New Roman"/>
          <w:i/>
          <w:iCs/>
          <w:lang w:val="en-US"/>
          <w:rPrChange w:id="37" w:author="Clotilde Pean" w:date="2021-08-07T14:56:00Z">
            <w:rPr>
              <w:rFonts w:cs="Times New Roman"/>
              <w:i/>
              <w:iCs/>
            </w:rPr>
          </w:rPrChange>
        </w:rPr>
        <w:instrText>ADDIN CSL_CITATION { "citationItems" : [ { "id" : "ITEM-1", "itemData" : { "author" : [ { "dropping-particle" : "", "family" : "IPCC", "given" : "",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w:instrText>
      </w:r>
      <w:r w:rsidR="0012753B">
        <w:rPr>
          <w:rFonts w:cs="Times New Roman"/>
          <w:i/>
          <w:iCs/>
        </w:rPr>
        <w:instrText>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2", "publisher" : "In Press", "title" : "Summary for Policymakers", "translator" : [ { "dropping-particle" : "", "family" : "S1773", "given" : "Rt13", "non-dropping-particle" : "", "parse-names" : false, "suffix" : "" } ], "type" : "chapter" }, "uris" : [ "http://www.mendeley.com/documents/?uuid=762cb447-85ef-4245-9bd3-bf3b36109136", "http://www.mendeley.com/documents/?uuid=678d9d65-c7f5-4913-a34b-57eda37edd74" ] }, { "id" : "ITEM-2",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mendeley" : { "formattedCitation" : "(Hoegh-Guldberg et al., 2018; IPCC, 2018)", "manualFormatting" : "IPCC, 2018; Hoegh-Guldberg et al., 2018)", "plainTextFormattedCitation" : "(Hoegh-Guldberg et al., 2018; IPCC, 2018)", "previouslyFormattedCitation" : "(Hoegh-Guldberg et al., 2018; IPCC, 2018)" }, "properties" : { "noteIndex" : 0 }, "schema" : "https://github.com/citation-style-language/schema/raw/master/csl-citation.json" }</w:instrText>
      </w:r>
      <w:ins w:id="38" w:author="Robin Matthews" w:date="2021-07-13T16:40:00Z">
        <w:r w:rsidR="00C11C25">
          <w:rPr>
            <w:rFonts w:cs="Times New Roman"/>
            <w:i/>
            <w:iCs/>
          </w:rPr>
          <w:fldChar w:fldCharType="separate"/>
        </w:r>
        <w:r w:rsidR="00C11C25">
          <w:rPr>
            <w:rFonts w:cs="Times New Roman"/>
            <w:iCs/>
            <w:noProof/>
          </w:rPr>
          <w:t xml:space="preserve">IPCC, 2018; </w:t>
        </w:r>
        <w:r w:rsidR="00C11C25" w:rsidRPr="001C5196">
          <w:rPr>
            <w:rFonts w:cs="Times New Roman"/>
            <w:iCs/>
            <w:noProof/>
          </w:rPr>
          <w:t>Hoegh-Guldberg et al., 2018)</w:t>
        </w:r>
        <w:r w:rsidR="00C11C25">
          <w:rPr>
            <w:rFonts w:cs="Times New Roman"/>
            <w:i/>
            <w:iCs/>
          </w:rPr>
          <w:fldChar w:fldCharType="end"/>
        </w:r>
      </w:ins>
      <w:commentRangeStart w:id="39"/>
      <w:del w:id="40" w:author="Robin Matthews" w:date="2021-07-13T16:40:00Z">
        <w:r w:rsidRPr="00D424AA" w:rsidDel="00C11C25">
          <w:rPr>
            <w:rFonts w:cs="Times New Roman"/>
            <w:i/>
            <w:iCs/>
            <w:lang w:val="en-GB"/>
          </w:rPr>
          <w:fldChar w:fldCharType="begin" w:fldLock="1"/>
        </w:r>
        <w:r w:rsidR="007D2D56" w:rsidDel="00C11C25">
          <w:rPr>
            <w:rFonts w:cs="Times New Roman"/>
            <w:lang w:val="en-GB"/>
          </w:rPr>
          <w:delInstrText>ADDIN CSL_CITATION { "citationItems" : [ { "id" : "ITEM-1", "itemData" : { "author" : [ { "dropping-particle" : "", "family" : "IPCC", "given" : "",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2", "publisher" : "In Press", "title" : "Summary for Policymakers", "translator" : [ { "dropping-particle" : "", "family" : "S1773", "given" : "Rt13", "non-dropping-particle" : "", "parse-names" : false, "suffix" : "" } ], "type" : "chapter" }, "uris" : [ "http://www.mendeley.com/documents/?uuid=762cb447-85ef-4245-9bd3-bf3b36109136", "http://www.mendeley.com/documents/?uuid=678d9d65-c7f5-4913-a34b-57eda37edd74" ] } ], "mendeley" : { "formattedCitation" : "(IPCC, 2018)", "manualFormatting" : "IPCC, 2018", "plainTextFormattedCitation" : "(IPCC, 2018)", "previouslyFormattedCitation" : "(IPCC, 2018)" }, "properties" : { "noteIndex" : 0 }, "schema" : "https://github.com/citation-style-language/schema/raw/master/csl-citation.json" }</w:delInstrText>
        </w:r>
        <w:r w:rsidRPr="00D424AA" w:rsidDel="00C11C25">
          <w:rPr>
            <w:rFonts w:cs="Times New Roman"/>
            <w:i/>
            <w:iCs/>
            <w:lang w:val="en-GB"/>
          </w:rPr>
          <w:fldChar w:fldCharType="separate"/>
        </w:r>
        <w:r w:rsidR="00A26296" w:rsidDel="00C11C25">
          <w:rPr>
            <w:rFonts w:cs="Times New Roman"/>
            <w:noProof/>
            <w:lang w:val="en-GB"/>
          </w:rPr>
          <w:delText>IPCC, 2018</w:delText>
        </w:r>
        <w:r w:rsidRPr="00D424AA" w:rsidDel="00C11C25">
          <w:rPr>
            <w:rFonts w:cs="Times New Roman"/>
            <w:i/>
            <w:iCs/>
            <w:lang w:val="en-GB"/>
          </w:rPr>
          <w:fldChar w:fldCharType="end"/>
        </w:r>
        <w:commentRangeEnd w:id="39"/>
        <w:r w:rsidR="00A26296" w:rsidDel="00C11C25">
          <w:rPr>
            <w:rStyle w:val="Marquedecommentaire"/>
          </w:rPr>
          <w:commentReference w:id="39"/>
        </w:r>
        <w:r w:rsidRPr="00841A35" w:rsidDel="00C11C25">
          <w:rPr>
            <w:rFonts w:cs="Times New Roman"/>
            <w:iCs/>
            <w:lang w:val="en-GB"/>
          </w:rPr>
          <w:delText xml:space="preserve">; </w:delText>
        </w:r>
        <w:commentRangeStart w:id="41"/>
        <w:r w:rsidRPr="00D424AA" w:rsidDel="00C11C25">
          <w:rPr>
            <w:rFonts w:cs="Times New Roman"/>
            <w:iCs/>
            <w:lang w:val="en-GB"/>
          </w:rPr>
          <w:fldChar w:fldCharType="begin" w:fldLock="1"/>
        </w:r>
        <w:r w:rsidR="00FF6231" w:rsidDel="00C11C25">
          <w:rPr>
            <w:rFonts w:cs="Times New Roman"/>
            <w:iCs/>
            <w:lang w:val="en-GB"/>
          </w:rPr>
          <w:del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delInstrText>
        </w:r>
        <w:r w:rsidRPr="00D424AA" w:rsidDel="00C11C25">
          <w:rPr>
            <w:rFonts w:cs="Times New Roman"/>
            <w:iCs/>
            <w:lang w:val="en-GB"/>
          </w:rPr>
          <w:fldChar w:fldCharType="separate"/>
        </w:r>
        <w:r w:rsidR="00A26296" w:rsidDel="00C11C25">
          <w:rPr>
            <w:rFonts w:cs="Times New Roman"/>
            <w:iCs/>
            <w:noProof/>
            <w:lang w:val="en-GB"/>
          </w:rPr>
          <w:delText>Hoegh-Guldberg et al., 2018</w:delText>
        </w:r>
        <w:r w:rsidRPr="00D424AA" w:rsidDel="00C11C25">
          <w:rPr>
            <w:rFonts w:cs="Times New Roman"/>
            <w:iCs/>
            <w:lang w:val="en-GB"/>
          </w:rPr>
          <w:fldChar w:fldCharType="end"/>
        </w:r>
        <w:commentRangeEnd w:id="41"/>
        <w:r w:rsidR="00A26296" w:rsidDel="00C11C25">
          <w:rPr>
            <w:rStyle w:val="Marquedecommentaire"/>
          </w:rPr>
          <w:commentReference w:id="41"/>
        </w:r>
        <w:r w:rsidRPr="00841A35" w:rsidDel="00C11C25">
          <w:rPr>
            <w:rFonts w:cs="Times New Roman"/>
            <w:iCs/>
            <w:lang w:val="en-GB"/>
          </w:rPr>
          <w:delText>)</w:delText>
        </w:r>
      </w:del>
      <w:r w:rsidRPr="00D424AA">
        <w:rPr>
          <w:rFonts w:cs="Times New Roman"/>
          <w:lang w:val="en-GB"/>
        </w:rPr>
        <w:t xml:space="preserve">, on climate change and </w:t>
      </w:r>
      <w:bookmarkStart w:id="42" w:name="_Hlk77086929"/>
      <w:r w:rsidRPr="00D424AA">
        <w:rPr>
          <w:rFonts w:cs="Times New Roman"/>
          <w:lang w:val="en-GB"/>
        </w:rPr>
        <w:t xml:space="preserve">land </w:t>
      </w:r>
      <w:ins w:id="43" w:author="Robin Matthews" w:date="2021-07-15T10:35:00Z">
        <w:r w:rsidR="00BC6A0F">
          <w:fldChar w:fldCharType="begin" w:fldLock="1"/>
        </w:r>
      </w:ins>
      <w:r w:rsidR="00D60E09">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S3648", "given" : "Rt12", "non-dropping-particle" : "", "parse-names" : false, "suffix" : "" } ], "type" : "report" }, "uris" : [ "http://www.mendeley.com/documents/?uuid=37673fba-be84-472e-9510-1f00bc12a877" ] } ], "mendeley" : { "formattedCitation" : "(IPCC, 2019a)", "manualFormatting" : "(IPCC, 2019a)", "plainTextFormattedCitation" : "(IPCC, 2019a)", "previouslyFormattedCitation" : "(IPCC, 2019a)" }, "properties" : { "noteIndex" : 0 }, "schema" : "https://github.com/citation-style-language/schema/raw/master/csl-citation.json" }</w:instrText>
      </w:r>
      <w:ins w:id="44" w:author="Robin Matthews" w:date="2021-07-15T10:35:00Z">
        <w:r w:rsidR="00BC6A0F">
          <w:fldChar w:fldCharType="separate"/>
        </w:r>
        <w:r w:rsidR="00BC6A0F" w:rsidRPr="00E441FA">
          <w:rPr>
            <w:noProof/>
          </w:rPr>
          <w:t>(IPCC, 2019</w:t>
        </w:r>
        <w:r w:rsidR="00BC6A0F">
          <w:rPr>
            <w:noProof/>
          </w:rPr>
          <w:t>a</w:t>
        </w:r>
        <w:r w:rsidR="00BC6A0F" w:rsidRPr="00E441FA">
          <w:rPr>
            <w:noProof/>
          </w:rPr>
          <w:t>)</w:t>
        </w:r>
        <w:r w:rsidR="00BC6A0F">
          <w:fldChar w:fldCharType="end"/>
        </w:r>
      </w:ins>
      <w:commentRangeStart w:id="45"/>
      <w:commentRangeStart w:id="46"/>
      <w:del w:id="47" w:author="Robin Matthews" w:date="2021-07-15T10:35:00Z">
        <w:r w:rsidRPr="00D424AA" w:rsidDel="00BC6A0F">
          <w:rPr>
            <w:rFonts w:cs="Times New Roman"/>
            <w:lang w:val="en-GB"/>
          </w:rPr>
          <w:fldChar w:fldCharType="begin" w:fldLock="1"/>
        </w:r>
      </w:del>
      <w:del w:id="48" w:author="Robin Matthews" w:date="2021-07-13T16:43:00Z">
        <w:r w:rsidR="007D2D56" w:rsidDel="00C11C25">
          <w:rPr>
            <w:rFonts w:cs="Times New Roman"/>
            <w:lang w:val="en-GB"/>
          </w:rPr>
          <w:del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P.R. Shukla", "given" : "", "non-dropping-particle" : "", "parse-names" : false, "suffix" : "" }, { "dropping-particle" : "", "family" : "Skea", "given" : "J.", "non-dropping-particle" : "", "parse-names" : false, "suffix" : "" }, { "dropping-particle" : "", "family" : "E. Calvo Buendia", "given" : "",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S3399", "given" : "Rt13", "non-dropping-particle" : "", "parse-names" : false, "suffix" : "" } ], "type" : "chapter" }, "uris" : [ "http://www.mendeley.com/documents/?uuid=1ba5caa7-8aa5-4c11-b087-418c1b2187ef" ] } ], "mendeley" : { "formattedCitation" : "(Jia et al., 2019)", "manualFormatting" : "(IPCC, 2019)", "plainTextFormattedCitation" : "(Jia et al., 2019)", "previouslyFormattedCitation" : "(Jia et al., 2019)" }, "properties" : { "noteIndex" : 0 }, "schema" : "https://github.com/citation-style-language/schema/raw/master/csl-citation.json" }</w:delInstrText>
        </w:r>
      </w:del>
      <w:del w:id="49" w:author="Robin Matthews" w:date="2021-07-15T10:35:00Z">
        <w:r w:rsidRPr="00D424AA" w:rsidDel="00BC6A0F">
          <w:rPr>
            <w:rFonts w:cs="Times New Roman"/>
            <w:lang w:val="en-GB"/>
          </w:rPr>
          <w:fldChar w:fldCharType="separate"/>
        </w:r>
        <w:r w:rsidR="00A26296" w:rsidDel="00BC6A0F">
          <w:rPr>
            <w:rFonts w:cs="Times New Roman"/>
            <w:noProof/>
            <w:lang w:val="en-GB"/>
          </w:rPr>
          <w:delText>(IPCC, 2019)</w:delText>
        </w:r>
        <w:r w:rsidRPr="00D424AA" w:rsidDel="00BC6A0F">
          <w:rPr>
            <w:rFonts w:cs="Times New Roman"/>
            <w:lang w:val="en-GB"/>
          </w:rPr>
          <w:fldChar w:fldCharType="end"/>
        </w:r>
      </w:del>
      <w:commentRangeEnd w:id="45"/>
      <w:r w:rsidR="00A26296">
        <w:rPr>
          <w:rStyle w:val="Marquedecommentaire"/>
        </w:rPr>
        <w:commentReference w:id="45"/>
      </w:r>
      <w:commentRangeEnd w:id="46"/>
      <w:r w:rsidR="00C11C25">
        <w:rPr>
          <w:rStyle w:val="Marquedecommentaire"/>
        </w:rPr>
        <w:commentReference w:id="46"/>
      </w:r>
      <w:r w:rsidRPr="00841A35">
        <w:rPr>
          <w:rFonts w:cs="Times New Roman"/>
          <w:lang w:val="en-GB"/>
        </w:rPr>
        <w:t xml:space="preserve">, and on oceans and the cryosphere </w:t>
      </w:r>
      <w:r w:rsidRPr="00D424AA">
        <w:rPr>
          <w:rFonts w:cs="Times New Roman"/>
          <w:lang w:val="en-GB"/>
        </w:rPr>
        <w:fldChar w:fldCharType="begin" w:fldLock="1"/>
      </w:r>
      <w:r w:rsidR="00D60E09">
        <w:rPr>
          <w:rFonts w:cs="Times New Roman"/>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S2754", "given" : "Rt12", "non-dropping-particle" : "", "parse-names" : false, "suffix" : "" } ], "type" : "report" }, "uris" : [ "http://www.mendeley.com/documents/?uuid=3a24c293-1995-4711-8476-cc53f1d9e680" ] } ], "mendeley" : { "formattedCitation" : "(IPCC, 2019b)", "manualFormatting" : "(IPCC, 2019b)", "plainTextFormattedCitation" : "(IPCC, 2019b)", "previouslyFormattedCitation" : "(IPCC, 2019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IPCC, 2019</w:t>
      </w:r>
      <w:ins w:id="50" w:author="Robin Matthews" w:date="2021-07-13T16:43:00Z">
        <w:r w:rsidR="00C11C25">
          <w:rPr>
            <w:rFonts w:cs="Times New Roman"/>
            <w:noProof/>
            <w:lang w:val="en-GB"/>
          </w:rPr>
          <w:t>b</w:t>
        </w:r>
      </w:ins>
      <w:r w:rsidR="00A26296">
        <w:rPr>
          <w:rFonts w:cs="Times New Roman"/>
          <w:noProof/>
          <w:lang w:val="en-GB"/>
        </w:rPr>
        <w:t>)</w:t>
      </w:r>
      <w:r w:rsidRPr="00D424AA">
        <w:rPr>
          <w:rFonts w:cs="Times New Roman"/>
          <w:lang w:val="en-GB"/>
        </w:rPr>
        <w:fldChar w:fldCharType="end"/>
      </w:r>
      <w:r w:rsidRPr="00841A35">
        <w:rPr>
          <w:rFonts w:cs="Times New Roman"/>
          <w:lang w:val="en-GB"/>
        </w:rPr>
        <w:t xml:space="preserve">. These assessments are the starting point of the present assessment. </w:t>
      </w:r>
    </w:p>
    <w:bookmarkEnd w:id="42"/>
    <w:p w14:paraId="7CE95FAE" w14:textId="77777777" w:rsidR="00907744" w:rsidRPr="00D424AA" w:rsidRDefault="00907744" w:rsidP="00D424AA">
      <w:pPr>
        <w:rPr>
          <w:rFonts w:cs="Times New Roman"/>
          <w:lang w:val="en-GB"/>
        </w:rPr>
      </w:pPr>
    </w:p>
    <w:p w14:paraId="20089B10" w14:textId="19090AC5" w:rsidR="00907744" w:rsidRPr="00D424AA" w:rsidRDefault="00907744" w:rsidP="00D424AA">
      <w:pPr>
        <w:rPr>
          <w:rFonts w:cs="Times New Roman"/>
          <w:lang w:val="en-GB"/>
        </w:rPr>
      </w:pPr>
      <w:r w:rsidRPr="00D424AA">
        <w:rPr>
          <w:rFonts w:cs="Times New Roman"/>
          <w:lang w:val="en-GB"/>
        </w:rPr>
        <w:t>This chapter is structured as follows (Figure 11.1). This Section (11.1) provides the general framing and introduction to the chapter, highlighting key aspects that underlie the confidence and uncertainty in the assessment of changes in extremes, and introducing some main elements of the chapter.</w:t>
      </w:r>
      <w:r w:rsidR="006E422F" w:rsidRPr="00D424AA">
        <w:rPr>
          <w:rFonts w:cs="Times New Roman"/>
          <w:lang w:val="en-GB"/>
        </w:rPr>
        <w:t xml:space="preserve"> To provide readers a quick overview of past and future changes in extremes, a synthesis of global scale assessment for different types of extremes is included at the end of this Section</w:t>
      </w:r>
      <w:r w:rsidR="00D67066">
        <w:rPr>
          <w:rFonts w:cs="Times New Roman"/>
          <w:lang w:val="en-GB"/>
        </w:rPr>
        <w:t xml:space="preserve"> (Tables 11.1 and 11.2)</w:t>
      </w:r>
      <w:r w:rsidR="006E422F" w:rsidRPr="00D424AA">
        <w:rPr>
          <w:rFonts w:cs="Times New Roman"/>
          <w:lang w:val="en-GB"/>
        </w:rPr>
        <w:t>.</w:t>
      </w:r>
      <w:r w:rsidRPr="00841A35">
        <w:rPr>
          <w:rFonts w:cs="Times New Roman"/>
          <w:lang w:val="en-GB"/>
        </w:rPr>
        <w:t xml:space="preserve"> Section 11.2 introduces methodological aspects of research on climate extremes. Sections 11.3 to 11.7 assess past changes and their attribution to causes, and projected future changes in extremes, for different types of extremes, including temperature ext</w:t>
      </w:r>
      <w:r w:rsidRPr="00D424AA">
        <w:rPr>
          <w:rFonts w:cs="Times New Roman"/>
          <w:lang w:val="en-GB"/>
        </w:rPr>
        <w:t xml:space="preserve">remes, heavy precipitation and pluvial floods, river floods, droughts, and storms, in separate sections. Section 11.8 addresses compound events. Section 11.9 summarizes regional </w:t>
      </w:r>
      <w:r w:rsidR="006E422F" w:rsidRPr="00D424AA">
        <w:rPr>
          <w:rFonts w:cs="Times New Roman"/>
          <w:lang w:val="en-GB"/>
        </w:rPr>
        <w:t xml:space="preserve">assessments of changes in temperature extremes, in precipitation extremes and in droughts </w:t>
      </w:r>
      <w:r w:rsidRPr="00D424AA">
        <w:rPr>
          <w:rFonts w:cs="Times New Roman"/>
          <w:lang w:val="en-GB"/>
        </w:rPr>
        <w:t>by continents in tables. The chapter also includes several boxes and FAQs on more specific topics.</w:t>
      </w:r>
    </w:p>
    <w:p w14:paraId="05316A3E" w14:textId="775E27B2" w:rsidR="00907744" w:rsidRDefault="00907744" w:rsidP="00D424AA">
      <w:pPr>
        <w:rPr>
          <w:rFonts w:cs="Times New Roman"/>
          <w:lang w:val="en-GB"/>
        </w:rPr>
      </w:pPr>
    </w:p>
    <w:p w14:paraId="7225C595" w14:textId="77777777" w:rsidR="00703712" w:rsidRPr="00D424AA" w:rsidRDefault="00703712" w:rsidP="00D424AA">
      <w:pPr>
        <w:rPr>
          <w:rFonts w:cs="Times New Roman"/>
          <w:lang w:val="en-GB"/>
        </w:rPr>
      </w:pPr>
    </w:p>
    <w:p w14:paraId="53C56D31" w14:textId="1085BFDE" w:rsidR="00907744" w:rsidRDefault="00907744" w:rsidP="00D424AA">
      <w:pPr>
        <w:rPr>
          <w:rFonts w:cs="Times New Roman"/>
          <w:b/>
          <w:lang w:val="en-GB"/>
        </w:rPr>
      </w:pPr>
      <w:r w:rsidRPr="00D424AA">
        <w:rPr>
          <w:rFonts w:cs="Times New Roman"/>
          <w:b/>
          <w:lang w:val="en-GB"/>
        </w:rPr>
        <w:t>[START FIGURE 11.1 HERE]</w:t>
      </w:r>
    </w:p>
    <w:p w14:paraId="761E5D25" w14:textId="77777777" w:rsidR="004D6F20" w:rsidRPr="00D424AA" w:rsidRDefault="004D6F20" w:rsidP="00D424AA">
      <w:pPr>
        <w:rPr>
          <w:rFonts w:cs="Times New Roman"/>
          <w:b/>
          <w:lang w:val="en-GB"/>
        </w:rPr>
      </w:pPr>
    </w:p>
    <w:p w14:paraId="57FAD222" w14:textId="77777777" w:rsidR="00907744" w:rsidRPr="00D424AA" w:rsidRDefault="00907744" w:rsidP="00D424AA">
      <w:pPr>
        <w:rPr>
          <w:rFonts w:cs="Times New Roman"/>
          <w:sz w:val="8"/>
          <w:szCs w:val="8"/>
          <w:lang w:val="en-GB"/>
        </w:rPr>
      </w:pPr>
    </w:p>
    <w:p w14:paraId="4C5C3A51" w14:textId="709BF85D" w:rsidR="00907744" w:rsidRPr="00841A35" w:rsidRDefault="004E2C9C" w:rsidP="00DE4CA9">
      <w:pPr>
        <w:pStyle w:val="AR6Chap11Figure"/>
        <w:rPr>
          <w:lang w:bidi="th-TH"/>
        </w:rPr>
      </w:pPr>
      <w:r w:rsidRPr="00D424AA">
        <w:t>Chapter 11 visual abstract of contents.</w:t>
      </w:r>
      <w:r w:rsidRPr="00D424AA" w:rsidDel="004D4DF5">
        <w:t xml:space="preserve"> </w:t>
      </w:r>
    </w:p>
    <w:p w14:paraId="093618B6" w14:textId="77777777" w:rsidR="00907744" w:rsidRPr="00D424AA" w:rsidRDefault="00907744" w:rsidP="00D424AA">
      <w:pPr>
        <w:rPr>
          <w:rFonts w:cs="Times New Roman"/>
          <w:sz w:val="8"/>
          <w:szCs w:val="8"/>
          <w:lang w:val="en-GB"/>
        </w:rPr>
      </w:pPr>
      <w:r w:rsidRPr="00D424AA">
        <w:rPr>
          <w:rFonts w:cs="Times New Roman"/>
          <w:sz w:val="8"/>
          <w:szCs w:val="8"/>
          <w:lang w:val="en-GB"/>
        </w:rPr>
        <w:t xml:space="preserve">  </w:t>
      </w:r>
    </w:p>
    <w:p w14:paraId="49E7895B" w14:textId="77777777" w:rsidR="004D6F20" w:rsidRDefault="004D6F20" w:rsidP="00D424AA">
      <w:pPr>
        <w:rPr>
          <w:rFonts w:cs="Times New Roman"/>
          <w:b/>
          <w:lang w:val="en-GB"/>
        </w:rPr>
      </w:pPr>
    </w:p>
    <w:p w14:paraId="7B5EA514" w14:textId="5CBFECAD" w:rsidR="00907744" w:rsidRPr="00D424AA" w:rsidRDefault="00907744" w:rsidP="00D424AA">
      <w:pPr>
        <w:rPr>
          <w:rFonts w:cs="Times New Roman"/>
          <w:b/>
          <w:lang w:val="en-GB"/>
        </w:rPr>
      </w:pPr>
      <w:r w:rsidRPr="00D424AA">
        <w:rPr>
          <w:rFonts w:cs="Times New Roman"/>
          <w:b/>
          <w:lang w:val="en-GB"/>
        </w:rPr>
        <w:t>[END FIGURE 11.1 HERE]</w:t>
      </w:r>
    </w:p>
    <w:p w14:paraId="6C7FA296" w14:textId="00051437" w:rsidR="00703712" w:rsidRDefault="00703712" w:rsidP="00D424AA">
      <w:pPr>
        <w:rPr>
          <w:rFonts w:cs="Times New Roman"/>
          <w:lang w:val="en-GB"/>
        </w:rPr>
      </w:pPr>
    </w:p>
    <w:p w14:paraId="5DE5251F" w14:textId="77777777" w:rsidR="00703712" w:rsidRPr="00D424AA" w:rsidRDefault="00703712" w:rsidP="00D424AA">
      <w:pPr>
        <w:rPr>
          <w:rFonts w:cs="Times New Roman"/>
          <w:lang w:val="en-GB"/>
        </w:rPr>
      </w:pPr>
    </w:p>
    <w:p w14:paraId="24C4218E" w14:textId="77777777" w:rsidR="00907744" w:rsidRPr="00D424AA" w:rsidRDefault="00907744" w:rsidP="00D424AA">
      <w:pPr>
        <w:pStyle w:val="AR6Chap11Level21111"/>
        <w:rPr>
          <w:rFonts w:cs="Times New Roman"/>
          <w:lang w:val="en-GB"/>
        </w:rPr>
      </w:pPr>
      <w:bookmarkStart w:id="51" w:name="_Toc6904514"/>
      <w:bookmarkStart w:id="52" w:name="_Toc25583627"/>
      <w:bookmarkStart w:id="53" w:name="_Toc29672857"/>
      <w:bookmarkStart w:id="54" w:name="_Toc56915211"/>
      <w:bookmarkStart w:id="55" w:name="_Toc70702971"/>
      <w:r w:rsidRPr="00D424AA">
        <w:rPr>
          <w:rFonts w:cs="Times New Roman"/>
          <w:lang w:val="en-GB"/>
        </w:rPr>
        <w:t>What are extreme events and how are their changes studied?</w:t>
      </w:r>
      <w:bookmarkEnd w:id="51"/>
      <w:bookmarkEnd w:id="52"/>
      <w:bookmarkEnd w:id="53"/>
      <w:bookmarkEnd w:id="54"/>
      <w:bookmarkEnd w:id="55"/>
    </w:p>
    <w:p w14:paraId="134801A8" w14:textId="77777777" w:rsidR="00907744" w:rsidRPr="00D424AA" w:rsidRDefault="00907744" w:rsidP="00D424AA">
      <w:pPr>
        <w:rPr>
          <w:rFonts w:cs="Times New Roman"/>
          <w:lang w:val="en-GB"/>
        </w:rPr>
      </w:pPr>
    </w:p>
    <w:p w14:paraId="4C743EEE" w14:textId="112A8E6B" w:rsidR="00907744" w:rsidRPr="00D424AA" w:rsidRDefault="00907744" w:rsidP="00D424AA">
      <w:pPr>
        <w:rPr>
          <w:rFonts w:cs="Times New Roman"/>
          <w:lang w:val="en-GB"/>
        </w:rPr>
      </w:pPr>
      <w:r w:rsidRPr="00D424AA">
        <w:rPr>
          <w:rFonts w:cs="Times New Roman"/>
          <w:lang w:val="en-GB"/>
        </w:rPr>
        <w:t xml:space="preserve">Building on the SREX report and AR5, this </w:t>
      </w:r>
      <w:r w:rsidR="002D1DFE">
        <w:rPr>
          <w:rFonts w:cs="Times New Roman"/>
          <w:lang w:val="en-GB"/>
        </w:rPr>
        <w:t>R</w:t>
      </w:r>
      <w:r w:rsidRPr="00D424AA">
        <w:rPr>
          <w:rFonts w:cs="Times New Roman"/>
          <w:lang w:val="en-GB"/>
        </w:rPr>
        <w:t xml:space="preserve">eport defines an extreme weather event as “an event that is rare at a particular place and time of year” and an extreme climate event as “a pattern of extreme weather that </w:t>
      </w:r>
      <w:r w:rsidRPr="00D424AA">
        <w:rPr>
          <w:rFonts w:cs="Times New Roman"/>
          <w:lang w:val="en-GB"/>
        </w:rPr>
        <w:lastRenderedPageBreak/>
        <w:t>persists for some time, such as a season” (</w:t>
      </w:r>
      <w:r w:rsidR="002D1DFE">
        <w:rPr>
          <w:rFonts w:cs="Times New Roman"/>
          <w:lang w:val="en-GB"/>
        </w:rPr>
        <w:t>Annex VII:</w:t>
      </w:r>
      <w:r w:rsidR="002D1DFE" w:rsidRPr="00D424AA">
        <w:rPr>
          <w:rFonts w:cs="Times New Roman"/>
          <w:lang w:val="en-GB"/>
        </w:rPr>
        <w:t xml:space="preserve"> </w:t>
      </w:r>
      <w:r w:rsidRPr="00D424AA">
        <w:rPr>
          <w:rFonts w:cs="Times New Roman"/>
          <w:lang w:val="en-GB"/>
        </w:rPr>
        <w:t xml:space="preserve">Glossary). The definitions of rare are wide ranging, depending on applications. Some studies consider an event as an extreme if it is unprecedented; on the other hand, other studies consider events that occur several times a year as moderate extreme events. Rarity of an event with a fixed magnitude also changes under human-induced climate change, making </w:t>
      </w:r>
      <w:r w:rsidR="00AF54A6" w:rsidRPr="00D424AA">
        <w:rPr>
          <w:rFonts w:cs="Times New Roman"/>
          <w:lang w:val="en-GB"/>
        </w:rPr>
        <w:t xml:space="preserve">events that are </w:t>
      </w:r>
      <w:r w:rsidRPr="00D424AA">
        <w:rPr>
          <w:rFonts w:cs="Times New Roman"/>
          <w:lang w:val="en-GB"/>
        </w:rPr>
        <w:t xml:space="preserve">unprecedented </w:t>
      </w:r>
      <w:r w:rsidR="00AF54A6" w:rsidRPr="00D424AA">
        <w:rPr>
          <w:rFonts w:cs="Times New Roman"/>
          <w:lang w:val="en-GB"/>
        </w:rPr>
        <w:t>so far</w:t>
      </w:r>
      <w:r w:rsidRPr="00D424AA">
        <w:rPr>
          <w:rFonts w:cs="Times New Roman"/>
          <w:lang w:val="en-GB"/>
        </w:rPr>
        <w:t xml:space="preserve"> rather probable under present conditions,</w:t>
      </w:r>
      <w:r w:rsidRPr="00841A35">
        <w:rPr>
          <w:rFonts w:cs="Times New Roman"/>
          <w:lang w:val="en-GB"/>
        </w:rPr>
        <w:t xml:space="preserve"> but unique in the observational record – and thus often c</w:t>
      </w:r>
      <w:r w:rsidRPr="00D424AA">
        <w:rPr>
          <w:rFonts w:cs="Times New Roman"/>
          <w:lang w:val="en-GB"/>
        </w:rPr>
        <w:t xml:space="preserve">onsidered as “surprises” (see Box 11.2). </w:t>
      </w:r>
    </w:p>
    <w:p w14:paraId="229F1371" w14:textId="77777777" w:rsidR="00907744" w:rsidRPr="00D424AA" w:rsidRDefault="00907744" w:rsidP="00D424AA">
      <w:pPr>
        <w:rPr>
          <w:rFonts w:cs="Times New Roman"/>
          <w:lang w:val="en-GB"/>
        </w:rPr>
      </w:pPr>
    </w:p>
    <w:p w14:paraId="4BB9ADDE" w14:textId="77777777" w:rsidR="00907744" w:rsidRPr="00D424AA" w:rsidRDefault="00907744" w:rsidP="00D424AA">
      <w:pPr>
        <w:rPr>
          <w:rFonts w:cs="Times New Roman"/>
          <w:lang w:val="en-GB"/>
        </w:rPr>
      </w:pPr>
      <w:r w:rsidRPr="00D424AA">
        <w:rPr>
          <w:rFonts w:cs="Times New Roman"/>
          <w:lang w:val="en-GB"/>
        </w:rPr>
        <w:t>Various approaches are used to define extremes. These are generally based on the determination of relative (e.g. 90</w:t>
      </w:r>
      <w:r w:rsidRPr="00D424AA">
        <w:rPr>
          <w:rFonts w:cs="Times New Roman"/>
          <w:vertAlign w:val="superscript"/>
          <w:lang w:val="en-GB"/>
        </w:rPr>
        <w:t>th</w:t>
      </w:r>
      <w:r w:rsidRPr="00D424AA">
        <w:rPr>
          <w:rFonts w:cs="Times New Roman"/>
          <w:lang w:val="en-GB"/>
        </w:rPr>
        <w:t xml:space="preserve"> percentile) or absolute (e.g. 35°C for a hot day) thresholds above which conditions are considered extremes. Changes in extremes can be examined from two perspectives, either focusing on changes in frequency of given extremes, or on changes in their intensity. These considerations in the definition of extremes are further addressed in Section 11.2.1.</w:t>
      </w:r>
    </w:p>
    <w:p w14:paraId="2D4FF2FE" w14:textId="77777777" w:rsidR="00907744" w:rsidRPr="00D424AA" w:rsidRDefault="00907744" w:rsidP="00D424AA">
      <w:pPr>
        <w:rPr>
          <w:rFonts w:cs="Times New Roman"/>
          <w:lang w:val="en-GB"/>
        </w:rPr>
      </w:pPr>
    </w:p>
    <w:p w14:paraId="23A10C7B" w14:textId="77777777" w:rsidR="00907744" w:rsidRPr="00D424AA" w:rsidRDefault="00907744" w:rsidP="00D424AA">
      <w:pPr>
        <w:rPr>
          <w:rFonts w:cs="Times New Roman"/>
          <w:i/>
          <w:iCs/>
          <w:lang w:val="en-GB"/>
        </w:rPr>
      </w:pPr>
    </w:p>
    <w:p w14:paraId="74689B3B" w14:textId="77777777" w:rsidR="00907744" w:rsidRPr="00D424AA" w:rsidRDefault="00907744" w:rsidP="00D424AA">
      <w:pPr>
        <w:pStyle w:val="AR6Chap11Level21111"/>
        <w:rPr>
          <w:rFonts w:cs="Times New Roman"/>
          <w:lang w:val="en-GB"/>
        </w:rPr>
      </w:pPr>
      <w:bookmarkStart w:id="56" w:name="_Toc6904515"/>
      <w:bookmarkStart w:id="57" w:name="_Toc25583628"/>
      <w:bookmarkStart w:id="58" w:name="_Toc29672858"/>
      <w:bookmarkStart w:id="59" w:name="_Toc56915212"/>
      <w:bookmarkStart w:id="60" w:name="_Toc70702972"/>
      <w:r w:rsidRPr="00D424AA">
        <w:rPr>
          <w:rFonts w:cs="Times New Roman"/>
          <w:lang w:val="en-GB"/>
        </w:rPr>
        <w:t>Types of extremes assessed in this chapter</w:t>
      </w:r>
      <w:bookmarkEnd w:id="56"/>
      <w:bookmarkEnd w:id="57"/>
      <w:bookmarkEnd w:id="58"/>
      <w:bookmarkEnd w:id="59"/>
      <w:bookmarkEnd w:id="60"/>
    </w:p>
    <w:p w14:paraId="6C180A63" w14:textId="77777777" w:rsidR="00907744" w:rsidRPr="00D424AA" w:rsidRDefault="00907744" w:rsidP="00D424AA">
      <w:pPr>
        <w:rPr>
          <w:rFonts w:cs="Times New Roman"/>
          <w:lang w:val="en-GB"/>
        </w:rPr>
      </w:pPr>
    </w:p>
    <w:p w14:paraId="71535DCA" w14:textId="616428EF" w:rsidR="00907744" w:rsidRPr="00D424AA" w:rsidRDefault="00907744" w:rsidP="00D424AA">
      <w:pPr>
        <w:rPr>
          <w:rFonts w:cs="Times New Roman"/>
          <w:lang w:val="en-GB"/>
        </w:rPr>
      </w:pPr>
      <w:r w:rsidRPr="00D424AA">
        <w:rPr>
          <w:rFonts w:cs="Times New Roman"/>
          <w:lang w:val="en-GB"/>
        </w:rPr>
        <w:t>The types of extremes assessed in this chapter include temperature extremes, heavy precipitation and pluvial floods, river floods, droughts, and storms. The drought assessment addresses meteorological droughts, agricultural and ecological droughts, and hydrological droughts</w:t>
      </w:r>
      <w:r w:rsidR="006A25E2">
        <w:rPr>
          <w:rFonts w:cs="Times New Roman"/>
          <w:lang w:val="en-GB"/>
        </w:rPr>
        <w:t xml:space="preserve"> (see </w:t>
      </w:r>
      <w:r w:rsidR="00675D89">
        <w:rPr>
          <w:rFonts w:cs="Times New Roman"/>
          <w:lang w:val="en-GB"/>
        </w:rPr>
        <w:t xml:space="preserve">Annex VII: </w:t>
      </w:r>
      <w:r w:rsidR="006A25E2">
        <w:rPr>
          <w:rFonts w:cs="Times New Roman"/>
          <w:lang w:val="en-GB"/>
        </w:rPr>
        <w:t>Glossary)</w:t>
      </w:r>
      <w:r w:rsidRPr="00D424AA">
        <w:rPr>
          <w:rFonts w:cs="Times New Roman"/>
          <w:lang w:val="en-GB"/>
        </w:rPr>
        <w:t>. The storms assessment addresses tropical cyclones, extratropical cyclones, and severe convective storms. In addition, this chapter also assesses changes in compound events, that is, multivariate or concurrent extreme events</w:t>
      </w:r>
      <w:r w:rsidR="00E75A1D" w:rsidRPr="00D424AA">
        <w:rPr>
          <w:rFonts w:cs="Times New Roman"/>
          <w:lang w:val="en-GB"/>
        </w:rPr>
        <w:t>,</w:t>
      </w:r>
      <w:r w:rsidRPr="00D424AA">
        <w:rPr>
          <w:rFonts w:cs="Times New Roman"/>
          <w:lang w:val="en-GB"/>
        </w:rPr>
        <w:t xml:space="preserve"> because of their relevance to impacts as well as the emergence of new literature on the subject. Most of the considered extremes were also assessed in the SREX and AR5. Compound events were not assessed in depth in past IPCC reports (SREX Ch3</w:t>
      </w:r>
      <w:r w:rsidR="00E75A1D" w:rsidRPr="00D424AA">
        <w:rPr>
          <w:rFonts w:cs="Times New Roman"/>
          <w:lang w:val="en-GB"/>
        </w:rPr>
        <w:t>; Section 11.8</w:t>
      </w:r>
      <w:r w:rsidRPr="00D424AA">
        <w:rPr>
          <w:rFonts w:cs="Times New Roman"/>
          <w:lang w:val="en-GB"/>
        </w:rPr>
        <w:t>). Marine-related extremes such as marine heat waves and extreme sea level, are assessed in Chapter 9 (</w:t>
      </w:r>
      <w:r w:rsidR="008F196B">
        <w:rPr>
          <w:rFonts w:cs="Times New Roman"/>
          <w:lang w:val="en-GB"/>
        </w:rPr>
        <w:t>Section 9.6.4 and Box</w:t>
      </w:r>
      <w:r w:rsidRPr="00D424AA">
        <w:rPr>
          <w:rFonts w:cs="Times New Roman"/>
          <w:lang w:val="en-GB"/>
        </w:rPr>
        <w:t xml:space="preserve"> 9.</w:t>
      </w:r>
      <w:r w:rsidR="008F196B">
        <w:rPr>
          <w:rFonts w:cs="Times New Roman"/>
          <w:lang w:val="en-GB"/>
        </w:rPr>
        <w:t>2</w:t>
      </w:r>
      <w:r w:rsidRPr="00D424AA">
        <w:rPr>
          <w:rFonts w:cs="Times New Roman"/>
          <w:lang w:val="en-GB"/>
        </w:rPr>
        <w:t xml:space="preserve">) of this report. </w:t>
      </w:r>
    </w:p>
    <w:p w14:paraId="264208E4" w14:textId="77777777" w:rsidR="00907744" w:rsidRPr="00D424AA" w:rsidRDefault="00907744" w:rsidP="00D424AA">
      <w:pPr>
        <w:rPr>
          <w:rFonts w:cs="Times New Roman"/>
          <w:lang w:val="en-GB"/>
        </w:rPr>
      </w:pPr>
    </w:p>
    <w:p w14:paraId="377C2ED4" w14:textId="67C1F63B" w:rsidR="00907744" w:rsidRDefault="00907744" w:rsidP="00D424AA">
      <w:pPr>
        <w:rPr>
          <w:rFonts w:cs="Times New Roman"/>
          <w:lang w:val="en-GB"/>
        </w:rPr>
      </w:pPr>
      <w:r w:rsidRPr="00D424AA">
        <w:rPr>
          <w:rFonts w:cs="Times New Roman"/>
          <w:lang w:val="en-GB"/>
        </w:rPr>
        <w:t>Extremes and related phenomena are of various spatial and temporal scales. Tornadoes have a spatial scale as small as less than 100 meters and a temporal scale as short as a few minutes. In contrast, a drought can last for multiple years, affecting vast regions. The level of complexity of the involved processes differs from one type of extreme to another, affecting our capability to detect, attribute and project changes in weather and climate extremes. Temperature and precipitation extremes studied in the literature are often based on extremes derived from daily values. Studies of events on longer time scales for both temperature or precipitation, or on sub-daily extremes</w:t>
      </w:r>
      <w:r w:rsidR="00E75A1D" w:rsidRPr="00D424AA">
        <w:rPr>
          <w:rFonts w:cs="Times New Roman"/>
          <w:lang w:val="en-GB"/>
        </w:rPr>
        <w:t>,</w:t>
      </w:r>
      <w:r w:rsidRPr="00D424AA">
        <w:rPr>
          <w:rFonts w:cs="Times New Roman"/>
          <w:lang w:val="en-GB"/>
        </w:rPr>
        <w:t xml:space="preserve"> are scarcer, which generally limits the assessment for such events. Nevertheless, extremes on time scales different from daily are assessed for temperature extremes and heavy precipitation, when possible</w:t>
      </w:r>
      <w:r w:rsidR="00E75A1D" w:rsidRPr="00D424AA">
        <w:rPr>
          <w:rFonts w:cs="Times New Roman"/>
          <w:lang w:val="en-GB"/>
        </w:rPr>
        <w:t xml:space="preserve"> (Sections 11.3, 11.4)</w:t>
      </w:r>
      <w:r w:rsidRPr="00D424AA">
        <w:rPr>
          <w:rFonts w:cs="Times New Roman"/>
          <w:lang w:val="en-GB"/>
        </w:rPr>
        <w:t>. Droughts, as well as tropical and extratropical cyclones, are assessed as phenomena in general, not limited by their extreme forms, because these phenomena are relevant to impacts</w:t>
      </w:r>
      <w:r w:rsidR="00E75A1D" w:rsidRPr="00D424AA">
        <w:rPr>
          <w:rFonts w:cs="Times New Roman"/>
          <w:lang w:val="en-GB"/>
        </w:rPr>
        <w:t xml:space="preserve"> (Sections 11.6, 11.7)</w:t>
      </w:r>
      <w:r w:rsidRPr="00D424AA">
        <w:rPr>
          <w:rFonts w:cs="Times New Roman"/>
          <w:lang w:val="en-GB"/>
        </w:rPr>
        <w:t xml:space="preserve">. Both precipitation and wind extremes associated with storms are considered. </w:t>
      </w:r>
    </w:p>
    <w:p w14:paraId="17102EE5" w14:textId="77777777" w:rsidR="002D1DFE" w:rsidRPr="00D424AA" w:rsidRDefault="002D1DFE" w:rsidP="00D424AA">
      <w:pPr>
        <w:rPr>
          <w:rFonts w:cs="Times New Roman"/>
          <w:lang w:val="en-GB"/>
        </w:rPr>
      </w:pPr>
    </w:p>
    <w:p w14:paraId="321D4F03" w14:textId="4CFE7F71" w:rsidR="00907744" w:rsidRPr="00D424AA" w:rsidRDefault="00907744" w:rsidP="00D424AA">
      <w:pPr>
        <w:rPr>
          <w:rFonts w:cs="Times New Roman"/>
          <w:lang w:val="en-GB"/>
        </w:rPr>
      </w:pPr>
      <w:r w:rsidRPr="00D424AA">
        <w:rPr>
          <w:rFonts w:cs="Times New Roman"/>
          <w:lang w:val="en-GB"/>
        </w:rPr>
        <w:t>Multiple concomitant extremes can lead to stronger impacts than those resulting from the same extremes had they happened in isolation. For this reason, the occurrence of multiple extremes that are multivariate and/or concurrent and/or happening in succession, also called “compound events” (SREX Ch3), are assessed in this chapter based on emerging literature on this topic (Section 11.8).</w:t>
      </w:r>
      <w:r w:rsidR="001528A5" w:rsidRPr="00D424AA">
        <w:rPr>
          <w:rFonts w:cs="Times New Roman"/>
          <w:lang w:val="en-GB"/>
        </w:rPr>
        <w:t xml:space="preserve"> Box 11.2 also provides an assessment on low-likelihood high-impact scenarios associated with extremes.</w:t>
      </w:r>
    </w:p>
    <w:p w14:paraId="296CF152" w14:textId="77777777" w:rsidR="00907744" w:rsidRPr="00D424AA" w:rsidRDefault="00907744" w:rsidP="00D424AA">
      <w:pPr>
        <w:rPr>
          <w:rFonts w:cs="Times New Roman"/>
          <w:i/>
          <w:lang w:val="en-GB"/>
        </w:rPr>
      </w:pPr>
    </w:p>
    <w:p w14:paraId="5372985A" w14:textId="614FEFAF" w:rsidR="00907744" w:rsidRPr="00D424AA" w:rsidRDefault="00907744" w:rsidP="00D424AA">
      <w:pPr>
        <w:rPr>
          <w:rFonts w:cs="Times New Roman"/>
          <w:i/>
          <w:lang w:val="en-GB"/>
        </w:rPr>
      </w:pPr>
      <w:r w:rsidRPr="00D424AA">
        <w:rPr>
          <w:rFonts w:cs="Times New Roman"/>
          <w:lang w:val="en-GB"/>
        </w:rPr>
        <w:t xml:space="preserve">The assessment of projected future changes in extremes is presented as function of different global warming levels (Section 11.2.4 and CC-Box 11.1). On the one hand, this provides traceability and comparison to the SR15 assessment </w:t>
      </w:r>
      <w:commentRangeStart w:id="61"/>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oegh-Guldberg et al., 2018</w:t>
      </w:r>
      <w:r w:rsidRPr="00D424AA">
        <w:rPr>
          <w:rFonts w:cs="Times New Roman"/>
          <w:lang w:val="en-GB"/>
        </w:rPr>
        <w:fldChar w:fldCharType="end"/>
      </w:r>
      <w:commentRangeEnd w:id="61"/>
      <w:r w:rsidR="00A26296">
        <w:rPr>
          <w:rStyle w:val="Marquedecommentaire"/>
        </w:rPr>
        <w:commentReference w:id="61"/>
      </w:r>
      <w:r w:rsidRPr="00841A35">
        <w:rPr>
          <w:rFonts w:cs="Times New Roman"/>
          <w:lang w:val="en-GB"/>
        </w:rPr>
        <w:t>, hereafter referred to as SR15 Ch3). On the other hand, this is useful for decision makers as actionable information, as much of the mitigation policy discussion and adaptation planning can be tied to the level of global warming. For example</w:t>
      </w:r>
      <w:r w:rsidRPr="00D424AA">
        <w:rPr>
          <w:rFonts w:cs="Times New Roman"/>
          <w:lang w:val="en-GB"/>
        </w:rPr>
        <w:t xml:space="preserve">, regional changes in extremes, and thus their impacts, can be linked to global mitigation efforts. Additionally, there is also an advantage of separating uncertainty in future projections due to regional responses as function of global warming levels from other factors such as differences in global climate sensitivity and emission scenarios (CC-Box 11.1). However, information is also provided on the translation between information provided </w:t>
      </w:r>
      <w:r w:rsidR="00E75A1D" w:rsidRPr="00D424AA">
        <w:rPr>
          <w:rFonts w:cs="Times New Roman"/>
          <w:lang w:val="en-GB"/>
        </w:rPr>
        <w:t xml:space="preserve">at </w:t>
      </w:r>
      <w:r w:rsidRPr="00D424AA">
        <w:rPr>
          <w:rFonts w:cs="Times New Roman"/>
          <w:lang w:val="en-GB"/>
        </w:rPr>
        <w:t xml:space="preserve">global warming levels and for single emissions scenarios (CC-Box 11.1) to facilitate easier comparison with the AR5 </w:t>
      </w:r>
      <w:r w:rsidRPr="00D424AA">
        <w:rPr>
          <w:rFonts w:cs="Times New Roman"/>
          <w:lang w:val="en-GB"/>
        </w:rPr>
        <w:lastRenderedPageBreak/>
        <w:t xml:space="preserve">assessment and </w:t>
      </w:r>
      <w:r w:rsidR="00E75A1D" w:rsidRPr="00D424AA">
        <w:rPr>
          <w:rFonts w:cs="Times New Roman"/>
          <w:lang w:val="en-GB"/>
        </w:rPr>
        <w:t xml:space="preserve">with </w:t>
      </w:r>
      <w:r w:rsidRPr="00D424AA">
        <w:rPr>
          <w:rFonts w:cs="Times New Roman"/>
          <w:lang w:val="en-GB"/>
        </w:rPr>
        <w:t>some analyses provided in other chapters as function of emissions scenarios</w:t>
      </w:r>
      <w:r w:rsidRPr="00841A35">
        <w:rPr>
          <w:rFonts w:cs="Times New Roman"/>
          <w:lang w:val="en-GB"/>
        </w:rPr>
        <w:t>.</w:t>
      </w:r>
    </w:p>
    <w:p w14:paraId="16808A82" w14:textId="77777777" w:rsidR="001528A5" w:rsidRPr="00D424AA" w:rsidRDefault="001528A5" w:rsidP="00D424AA">
      <w:pPr>
        <w:rPr>
          <w:rFonts w:cs="Times New Roman"/>
          <w:i/>
          <w:lang w:val="en-GB"/>
        </w:rPr>
      </w:pPr>
    </w:p>
    <w:p w14:paraId="634913B5" w14:textId="52071A28" w:rsidR="00907744" w:rsidRPr="00841A35" w:rsidRDefault="00907744" w:rsidP="00D424AA">
      <w:pPr>
        <w:rPr>
          <w:rFonts w:cs="Times New Roman"/>
          <w:iCs/>
          <w:lang w:val="en-GB"/>
        </w:rPr>
      </w:pPr>
      <w:r w:rsidRPr="00D424AA">
        <w:rPr>
          <w:rFonts w:cs="Times New Roman"/>
          <w:iCs/>
          <w:lang w:val="en-GB"/>
        </w:rPr>
        <w:t>A global-scale synthesis of this chapter’s assessments is provided in Section 11.1.7. In particular, Tables 11.1 and 11.2 provide a synthesis for observed and attributed changes, and projected changes in extremes, respectively, at different global warming levels (1.5°C, 2°C, 4°C). Tables on regional-scale assessments for changes in temperature extremes, heavy precipitation and droughts, are provided in Section 11.9.</w:t>
      </w:r>
    </w:p>
    <w:p w14:paraId="0585F521" w14:textId="26816443" w:rsidR="00907744" w:rsidRDefault="00907744" w:rsidP="00D424AA">
      <w:pPr>
        <w:rPr>
          <w:rFonts w:cs="Times New Roman"/>
          <w:noProof/>
          <w:lang w:val="en-GB"/>
        </w:rPr>
      </w:pPr>
    </w:p>
    <w:p w14:paraId="4CF0188F" w14:textId="77777777" w:rsidR="00703712" w:rsidRPr="00D424AA" w:rsidRDefault="00703712" w:rsidP="00D424AA">
      <w:pPr>
        <w:rPr>
          <w:rFonts w:cs="Times New Roman"/>
          <w:noProof/>
          <w:lang w:val="en-GB"/>
        </w:rPr>
      </w:pPr>
    </w:p>
    <w:p w14:paraId="7F199574" w14:textId="77777777" w:rsidR="00907744" w:rsidRPr="00D424AA" w:rsidRDefault="00907744" w:rsidP="00D424AA">
      <w:pPr>
        <w:pStyle w:val="AR6Chap11Level21111"/>
        <w:rPr>
          <w:rFonts w:cs="Times New Roman"/>
          <w:lang w:val="en-GB"/>
        </w:rPr>
      </w:pPr>
      <w:bookmarkStart w:id="62" w:name="_Toc6904516"/>
      <w:bookmarkStart w:id="63" w:name="_Toc25583629"/>
      <w:bookmarkStart w:id="64" w:name="_Toc29672859"/>
      <w:bookmarkStart w:id="65" w:name="_Toc56915213"/>
      <w:bookmarkStart w:id="66" w:name="_Toc70702973"/>
      <w:r w:rsidRPr="00D424AA">
        <w:rPr>
          <w:rFonts w:cs="Times New Roman"/>
          <w:lang w:val="en-GB"/>
        </w:rPr>
        <w:t>Effects of greenhouse gas and other external forcings on extremes</w:t>
      </w:r>
      <w:bookmarkEnd w:id="62"/>
      <w:bookmarkEnd w:id="63"/>
      <w:bookmarkEnd w:id="64"/>
      <w:bookmarkEnd w:id="65"/>
      <w:bookmarkEnd w:id="66"/>
    </w:p>
    <w:p w14:paraId="13877243" w14:textId="77777777" w:rsidR="00907744" w:rsidRPr="00D424AA" w:rsidRDefault="00907744" w:rsidP="00D424AA">
      <w:pPr>
        <w:rPr>
          <w:rFonts w:cs="Times New Roman"/>
          <w:lang w:val="en-GB"/>
        </w:rPr>
      </w:pPr>
    </w:p>
    <w:p w14:paraId="4E373634" w14:textId="4E9DF773" w:rsidR="00907744" w:rsidRPr="00D424AA" w:rsidRDefault="00907744" w:rsidP="00D424AA">
      <w:pPr>
        <w:rPr>
          <w:rFonts w:cs="Times New Roman"/>
          <w:lang w:val="en-GB"/>
        </w:rPr>
      </w:pPr>
      <w:r w:rsidRPr="00D424AA">
        <w:rPr>
          <w:rFonts w:cs="Times New Roman"/>
          <w:lang w:val="en-GB"/>
        </w:rPr>
        <w:t>SREX, AR5, and SR15 assessed that there is evidence from observations that some extremes have changed since the mid 20</w:t>
      </w:r>
      <w:r w:rsidRPr="00D424AA">
        <w:rPr>
          <w:rFonts w:cs="Times New Roman"/>
          <w:vertAlign w:val="superscript"/>
          <w:lang w:val="en-GB"/>
        </w:rPr>
        <w:t>th</w:t>
      </w:r>
      <w:r w:rsidRPr="00D424AA">
        <w:rPr>
          <w:rFonts w:cs="Times New Roman"/>
          <w:lang w:val="en-GB"/>
        </w:rPr>
        <w:t xml:space="preserve"> century, that some of the changes are a result of anthropogenic influences, and that some observed changes are projected to continue into the future, while other changes are projected to emerge from natural climate variability under enhanced global warming (SREX Ch</w:t>
      </w:r>
      <w:r w:rsidR="009D531E">
        <w:rPr>
          <w:rFonts w:cs="Times New Roman"/>
          <w:lang w:val="en-GB"/>
        </w:rPr>
        <w:t xml:space="preserve">apter </w:t>
      </w:r>
      <w:r w:rsidRPr="00D424AA">
        <w:rPr>
          <w:rFonts w:cs="Times New Roman"/>
          <w:lang w:val="en-GB"/>
        </w:rPr>
        <w:t>3, AR5 Ch</w:t>
      </w:r>
      <w:r w:rsidR="009D531E">
        <w:rPr>
          <w:rFonts w:cs="Times New Roman"/>
          <w:lang w:val="en-GB"/>
        </w:rPr>
        <w:t xml:space="preserve">apter </w:t>
      </w:r>
      <w:r w:rsidRPr="00D424AA">
        <w:rPr>
          <w:rFonts w:cs="Times New Roman"/>
          <w:lang w:val="en-GB"/>
        </w:rPr>
        <w:t xml:space="preserve">10). </w:t>
      </w:r>
    </w:p>
    <w:p w14:paraId="372735C5" w14:textId="77777777" w:rsidR="00907744" w:rsidRPr="00D424AA" w:rsidRDefault="00907744" w:rsidP="00D424AA">
      <w:pPr>
        <w:rPr>
          <w:rFonts w:cs="Times New Roman"/>
          <w:lang w:val="en-GB"/>
        </w:rPr>
      </w:pPr>
    </w:p>
    <w:p w14:paraId="764687FA" w14:textId="3C6F05DF" w:rsidR="00907744" w:rsidRPr="00D424AA" w:rsidRDefault="00907744" w:rsidP="00D424AA">
      <w:pPr>
        <w:rPr>
          <w:rFonts w:cs="Times New Roman"/>
          <w:lang w:val="en-GB"/>
        </w:rPr>
      </w:pPr>
      <w:r w:rsidRPr="00D424AA">
        <w:rPr>
          <w:rFonts w:cs="Times New Roman"/>
          <w:lang w:val="en-GB"/>
        </w:rPr>
        <w:t>At the global scale but also at the regional scale to some extent, many of the changes in extremes are a direct consequence of enhanced radiative forcing, and the associated global warming and/or resultant increase in the water-holding capacity of the atmosphere, as well as changes in vertical stability and meridional temperature gradients that affect climate dynamics (see Box 11.1). Widespread observed and projected increases in</w:t>
      </w:r>
      <w:r w:rsidR="00F360B3">
        <w:rPr>
          <w:rFonts w:cs="Times New Roman"/>
          <w:lang w:val="en-GB"/>
        </w:rPr>
        <w:t xml:space="preserve"> the intensity and frequency of</w:t>
      </w:r>
      <w:r w:rsidRPr="00D424AA">
        <w:rPr>
          <w:rFonts w:cs="Times New Roman"/>
          <w:lang w:val="en-GB"/>
        </w:rPr>
        <w:t xml:space="preserve"> hot extremes, together with decreases in</w:t>
      </w:r>
      <w:r w:rsidR="00F360B3">
        <w:rPr>
          <w:rFonts w:cs="Times New Roman"/>
          <w:lang w:val="en-GB"/>
        </w:rPr>
        <w:t xml:space="preserve"> the intensity and frequency of</w:t>
      </w:r>
      <w:r w:rsidRPr="00D424AA">
        <w:rPr>
          <w:rFonts w:cs="Times New Roman"/>
          <w:lang w:val="en-GB"/>
        </w:rPr>
        <w:t xml:space="preserve"> cold extremes, are consistent with global and regional warming (</w:t>
      </w:r>
      <w:r w:rsidR="00F360B3">
        <w:rPr>
          <w:rFonts w:cs="Times New Roman"/>
          <w:lang w:val="en-GB"/>
        </w:rPr>
        <w:t xml:space="preserve">Figure 11.2, </w:t>
      </w:r>
      <w:r w:rsidRPr="00D424AA">
        <w:rPr>
          <w:rFonts w:cs="Times New Roman"/>
          <w:lang w:val="en-GB"/>
        </w:rPr>
        <w:t>Section 11.3). Extreme temperatures on land tend to increase more than the global mean temperature (Fig</w:t>
      </w:r>
      <w:r w:rsidR="00946D6B" w:rsidRPr="00D424AA">
        <w:rPr>
          <w:rFonts w:cs="Times New Roman"/>
          <w:lang w:val="en-GB"/>
        </w:rPr>
        <w:t>ure</w:t>
      </w:r>
      <w:r w:rsidRPr="00D424AA">
        <w:rPr>
          <w:rFonts w:cs="Times New Roman"/>
          <w:lang w:val="en-GB"/>
        </w:rPr>
        <w:t xml:space="preserve"> 11.2), due in large part to the land-sea contrast, and additionally to regional feedbacks in some regions (Section 11.1.6). Increases in the </w:t>
      </w:r>
      <w:r w:rsidR="00F360B3">
        <w:rPr>
          <w:rFonts w:cs="Times New Roman"/>
          <w:lang w:val="en-GB"/>
        </w:rPr>
        <w:t>intensity</w:t>
      </w:r>
      <w:r w:rsidRPr="00D424AA">
        <w:rPr>
          <w:rFonts w:cs="Times New Roman"/>
          <w:lang w:val="en-GB"/>
        </w:rPr>
        <w:t xml:space="preserve"> of temperature extremes</w:t>
      </w:r>
      <w:r w:rsidR="009D531E">
        <w:rPr>
          <w:rFonts w:cs="Times New Roman"/>
          <w:lang w:val="en-GB"/>
        </w:rPr>
        <w:t xml:space="preserve"> </w:t>
      </w:r>
      <w:r w:rsidRPr="00D424AA">
        <w:rPr>
          <w:rFonts w:cs="Times New Roman"/>
          <w:lang w:val="en-GB"/>
        </w:rPr>
        <w:t xml:space="preserve">scale robustly and in general linearly with global warming across different geographical regions in projections up to 2100, with </w:t>
      </w:r>
      <w:r w:rsidR="00F360B3">
        <w:rPr>
          <w:rFonts w:cs="Times New Roman"/>
          <w:lang w:val="en-GB"/>
        </w:rPr>
        <w:t>minimal</w:t>
      </w:r>
      <w:r w:rsidRPr="00D424AA">
        <w:rPr>
          <w:rFonts w:cs="Times New Roman"/>
          <w:lang w:val="en-GB"/>
        </w:rPr>
        <w:t xml:space="preserve"> dependence on emissions scenarios (Figures 11.3 and 11.A.1; </w:t>
      </w:r>
      <w:bookmarkStart w:id="67" w:name="_Hlk77087109"/>
      <w:ins w:id="68" w:author="Robin Matthews" w:date="2021-07-13T16:46:00Z">
        <w:r w:rsidR="00C11C25">
          <w:rPr>
            <w:rFonts w:cs="Times New Roman"/>
            <w:lang w:val="en-GB"/>
          </w:rPr>
          <w:fldChar w:fldCharType="begin" w:fldLock="1"/>
        </w:r>
      </w:ins>
      <w:r w:rsidR="0012753B">
        <w:rPr>
          <w:rFonts w:cs="Times New Roman"/>
          <w:lang w:val="en-GB"/>
        </w:rPr>
        <w: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2",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2",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3",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3",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Seneviratne et al., 2016; Wartenburger et al., 2017; Kharin et al., 2018)", "manualFormatting" : "Seneviratne et al., 2016; Wartenburger et al., 2017; Kharin et al., 2018", "plainTextFormattedCitation" : "(Seneviratne et al., 2016; Wartenburger et al., 2017; Kharin et al., 2018)", "previouslyFormattedCitation" : "(Seneviratne et al., 2016; Wartenburger et al., 2017; Kharin et al., 2018)" }, "properties" : { "noteIndex" : 0 }, "schema" : "https://github.com/citation-style-language/schema/raw/master/csl-citation.json" }</w:instrText>
      </w:r>
      <w:ins w:id="69" w:author="Robin Matthews" w:date="2021-07-13T16:46:00Z">
        <w:r w:rsidR="00C11C25">
          <w:rPr>
            <w:rFonts w:cs="Times New Roman"/>
            <w:lang w:val="en-GB"/>
          </w:rPr>
          <w:fldChar w:fldCharType="separate"/>
        </w:r>
        <w:r w:rsidR="00C11C25" w:rsidRPr="001C5196">
          <w:rPr>
            <w:rFonts w:cs="Times New Roman"/>
            <w:noProof/>
            <w:lang w:val="en-GB"/>
          </w:rPr>
          <w:t>Seneviratne et al., 2016; Wartenburger et al., 2017; Kharin et al., 2018</w:t>
        </w:r>
        <w:r w:rsidR="00C11C25">
          <w:rPr>
            <w:rFonts w:cs="Times New Roman"/>
            <w:lang w:val="en-GB"/>
          </w:rPr>
          <w:fldChar w:fldCharType="end"/>
        </w:r>
      </w:ins>
      <w:commentRangeStart w:id="70"/>
      <w:del w:id="71" w:author="Robin Matthews" w:date="2021-07-13T16:46:00Z">
        <w:r w:rsidRPr="00D424AA" w:rsidDel="00C11C25">
          <w:rPr>
            <w:rFonts w:cs="Times New Roman"/>
            <w:lang w:val="en-GB"/>
          </w:rPr>
          <w:fldChar w:fldCharType="begin" w:fldLock="1"/>
        </w:r>
        <w:r w:rsidR="00FF6231" w:rsidRPr="00C11C25" w:rsidDel="00C11C25">
          <w:rPr>
            <w:rFonts w:cs="Times New Roman"/>
            <w:lang w:val="en-GB"/>
          </w:rPr>
          <w:del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w:delInstrText>
        </w:r>
        <w:r w:rsidR="00FF6231" w:rsidRPr="00C11C25" w:rsidDel="00C11C25">
          <w:rPr>
            <w:rFonts w:cs="Times New Roman"/>
          </w:rPr>
          <w:delInstrText xml:space="preserve">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mendeley" : { "formattedCitation" : "(Seneviratne et al., 2016)", "manualFormatting" : "Seneviratne et al., 2016", "plainTextFormattedCitation" : "(Seneviratne et al., 2016)", "previouslyFormattedCitation" : "(Seneviratne et al., 2016)" }, "properties" : { "noteIndex" : 0 }, "schema" : "https://github.com/citation-style-language/schema/raw/master/csl-citation.json" }</w:delInstrText>
        </w:r>
        <w:r w:rsidRPr="00D424AA" w:rsidDel="00C11C25">
          <w:rPr>
            <w:rFonts w:cs="Times New Roman"/>
            <w:lang w:val="en-GB"/>
          </w:rPr>
          <w:fldChar w:fldCharType="separate"/>
        </w:r>
        <w:r w:rsidR="00A26296" w:rsidRPr="00C11C25" w:rsidDel="00C11C25">
          <w:rPr>
            <w:rFonts w:cs="Times New Roman"/>
            <w:noProof/>
            <w:lang w:val="nb-NO"/>
          </w:rPr>
          <w:delText>Seneviratne et al., 2016</w:delText>
        </w:r>
        <w:r w:rsidRPr="00D424AA" w:rsidDel="00C11C25">
          <w:rPr>
            <w:rFonts w:cs="Times New Roman"/>
            <w:lang w:val="en-GB"/>
          </w:rPr>
          <w:fldChar w:fldCharType="end"/>
        </w:r>
        <w:commentRangeEnd w:id="70"/>
        <w:r w:rsidR="00A26296" w:rsidDel="00C11C25">
          <w:rPr>
            <w:rStyle w:val="Marquedecommentaire"/>
          </w:rPr>
          <w:commentReference w:id="70"/>
        </w:r>
        <w:r w:rsidRPr="00841A35" w:rsidDel="00C11C25">
          <w:rPr>
            <w:rFonts w:cs="Times New Roman"/>
            <w:lang w:val="nb-NO"/>
          </w:rPr>
          <w:delText xml:space="preserve">; </w:delText>
        </w:r>
        <w:commentRangeStart w:id="72"/>
        <w:r w:rsidRPr="00D424AA" w:rsidDel="00C11C25">
          <w:rPr>
            <w:rFonts w:cs="Times New Roman"/>
            <w:lang w:val="en-GB"/>
          </w:rPr>
          <w:fldChar w:fldCharType="begin" w:fldLock="1"/>
        </w:r>
        <w:r w:rsidR="007D2D56" w:rsidDel="00C11C25">
          <w:rPr>
            <w:rFonts w:cs="Times New Roman"/>
            <w:lang w:val="nb-NO"/>
          </w:rPr>
          <w:del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manualFormatting" : "Wartenburger et al., 2017", "plainTextFormattedCitation" : "(Wartenburger et al., 2017)", "previouslyFormattedCitation" : "(Wartenburger et al., 2017)" }, "properties" : { "noteIndex" : 0 }, "schema" : "https://github.com/citation-style-language/schema/raw/master/csl-citation.json" }</w:delInstrText>
        </w:r>
        <w:r w:rsidRPr="00D424AA" w:rsidDel="00C11C25">
          <w:rPr>
            <w:rFonts w:cs="Times New Roman"/>
            <w:lang w:val="en-GB"/>
          </w:rPr>
          <w:fldChar w:fldCharType="separate"/>
        </w:r>
        <w:r w:rsidR="00A26296" w:rsidDel="00C11C25">
          <w:rPr>
            <w:rFonts w:cs="Times New Roman"/>
            <w:noProof/>
            <w:lang w:val="nb-NO"/>
          </w:rPr>
          <w:delText>Wartenburger et al., 2017</w:delText>
        </w:r>
        <w:r w:rsidRPr="00D424AA" w:rsidDel="00C11C25">
          <w:rPr>
            <w:rFonts w:cs="Times New Roman"/>
            <w:lang w:val="en-GB"/>
          </w:rPr>
          <w:fldChar w:fldCharType="end"/>
        </w:r>
        <w:commentRangeEnd w:id="72"/>
        <w:r w:rsidR="00A26296" w:rsidDel="00C11C25">
          <w:rPr>
            <w:rStyle w:val="Marquedecommentaire"/>
          </w:rPr>
          <w:commentReference w:id="72"/>
        </w:r>
        <w:r w:rsidRPr="00841A35" w:rsidDel="00C11C25">
          <w:rPr>
            <w:rFonts w:cs="Times New Roman"/>
            <w:lang w:val="nb-NO"/>
          </w:rPr>
          <w:delText xml:space="preserve">; </w:delText>
        </w:r>
        <w:commentRangeStart w:id="73"/>
        <w:r w:rsidRPr="00D424AA" w:rsidDel="00C11C25">
          <w:rPr>
            <w:rFonts w:cs="Times New Roman"/>
            <w:lang w:val="en-GB"/>
          </w:rPr>
          <w:fldChar w:fldCharType="begin" w:fldLock="1"/>
        </w:r>
        <w:r w:rsidR="00FF6231" w:rsidDel="00C11C25">
          <w:rPr>
            <w:rFonts w:cs="Times New Roman"/>
            <w:lang w:val="nb-NO"/>
          </w:rPr>
          <w:del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delInstrText>
        </w:r>
        <w:r w:rsidRPr="00D424AA" w:rsidDel="00C11C25">
          <w:rPr>
            <w:rFonts w:cs="Times New Roman"/>
            <w:lang w:val="en-GB"/>
          </w:rPr>
          <w:fldChar w:fldCharType="separate"/>
        </w:r>
        <w:r w:rsidR="00A26296" w:rsidDel="00C11C25">
          <w:rPr>
            <w:rFonts w:cs="Times New Roman"/>
            <w:noProof/>
            <w:lang w:val="nb-NO"/>
          </w:rPr>
          <w:delText>Kharin et al., 2018</w:delText>
        </w:r>
        <w:r w:rsidRPr="00D424AA" w:rsidDel="00C11C25">
          <w:rPr>
            <w:rFonts w:cs="Times New Roman"/>
            <w:lang w:val="en-GB"/>
          </w:rPr>
          <w:fldChar w:fldCharType="end"/>
        </w:r>
      </w:del>
      <w:commentRangeEnd w:id="73"/>
      <w:r w:rsidR="00A26296">
        <w:rPr>
          <w:rStyle w:val="Marquedecommentaire"/>
        </w:rPr>
        <w:commentReference w:id="73"/>
      </w:r>
      <w:r w:rsidRPr="00841A35">
        <w:rPr>
          <w:rFonts w:cs="Times New Roman"/>
          <w:lang w:val="nb-NO"/>
        </w:rPr>
        <w:t xml:space="preserve">; </w:t>
      </w:r>
      <w:r w:rsidRPr="00D424AA">
        <w:rPr>
          <w:rFonts w:cs="Times New Roman"/>
          <w:lang w:val="nb-NO"/>
        </w:rPr>
        <w:t>Section 11.2.4 and CC-Box 11.1)</w:t>
      </w:r>
      <w:bookmarkEnd w:id="67"/>
      <w:r w:rsidRPr="00D424AA">
        <w:rPr>
          <w:rFonts w:cs="Times New Roman"/>
          <w:lang w:val="nb-NO"/>
        </w:rPr>
        <w:t xml:space="preserve">. </w:t>
      </w:r>
      <w:r w:rsidRPr="00D424AA">
        <w:rPr>
          <w:rFonts w:cs="Times New Roman"/>
          <w:lang w:val="en-GB"/>
        </w:rPr>
        <w:t>The frequency of hot temperature extremes (see Figure 11.6), the number of heat wave days and the length of heat wave seasons in various regions also scale well, but non-linearly (because of the threshold effect), with global mean temperatures</w:t>
      </w:r>
      <w:ins w:id="74" w:author="Robin Matthews" w:date="2021-07-13T16:47:00Z">
        <w:r w:rsidR="00C11C25">
          <w:rPr>
            <w:rFonts w:cs="Times New Roman"/>
            <w:lang w:val="en-GB"/>
          </w:rPr>
          <w:t xml:space="preserve"> </w:t>
        </w:r>
        <w:r w:rsidR="00C11C25">
          <w:rPr>
            <w:rFonts w:cs="Times New Roman"/>
            <w:lang w:val="en-GB"/>
          </w:rPr>
          <w:fldChar w:fldCharType="begin" w:fldLock="1"/>
        </w:r>
      </w:ins>
      <w:r w:rsidR="003A5209">
        <w:rPr>
          <w:rFonts w:cs="Times New Roman"/>
          <w:lang w:val="en-GB"/>
        </w:rPr>
        <w: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2", "itemData" : { "DOI" : "10.1029/2018EF000963", "ISSN" : "2328-4277", "author" : [ { "dropping-particle" : "", "family" : "Sun", "given" : "Ying", "non-dropping-particle" : "", "parse-names" : false, "suffix" : "" }, { "dropping-particle" : "", "family" : "Hu", "given" : "Ting", "non-dropping-particle" : "", "parse-names" : false, "suffix" : "" }, { "dropping-particle" : "", "family" : "Zhang", "given" : "Xuebin", "non-dropping-particle" : "", "parse-names" : false, "suffix" : "" } ], "container-title" : "Earth's Future", "id" : "ITEM-2", "issue" : "11", "issued" : { "date-parts" : [ [ "2018", "11", "5" ] ] }, "page" : "1528-1538", "title" : "Substantial Increase in Heat Wave Risks in China in a Future Warmer World", "translator" : [ { "dropping-particle" : "", "family" : "S927", "given" : "", "non-dropping-particle" : "", "parse-names" : false, "suffix" : "" } ], "type" : "article-journal", "volume" : "6" }, "uris" : [ "http://www.mendeley.com/documents/?uuid=829aa56d-6d9e-457a-a175-874cd3c8eb21" ] } ], "mendeley" : { "formattedCitation" : "(Wartenburger et al., 2017; Sun et al., 2018a)", "manualFormatting" : "(Wartenburger et al., 2017; Y. Sun et al., 2018a)", "plainTextFormattedCitation" : "(Wartenburger et al., 2017; Sun et al., 2018a)", "previouslyFormattedCitation" : "(Wartenburger et al., 2017; Sun et al., 2018a)" }, "properties" : { "noteIndex" : 0 }, "schema" : "https://github.com/citation-style-language/schema/raw/master/csl-citation.json" }</w:instrText>
      </w:r>
      <w:ins w:id="75" w:author="Robin Matthews" w:date="2021-07-13T16:47:00Z">
        <w:r w:rsidR="00C11C25">
          <w:rPr>
            <w:rFonts w:cs="Times New Roman"/>
            <w:lang w:val="en-GB"/>
          </w:rPr>
          <w:fldChar w:fldCharType="separate"/>
        </w:r>
        <w:r w:rsidR="00C11C25">
          <w:rPr>
            <w:rFonts w:cs="Times New Roman"/>
            <w:noProof/>
            <w:lang w:val="en-GB"/>
          </w:rPr>
          <w:t>(W</w:t>
        </w:r>
        <w:r w:rsidR="00C11C25" w:rsidRPr="001C5196">
          <w:rPr>
            <w:rFonts w:cs="Times New Roman"/>
            <w:noProof/>
            <w:lang w:val="en-GB"/>
          </w:rPr>
          <w:t xml:space="preserve">artenburger et al., 2017; </w:t>
        </w:r>
        <w:r w:rsidR="00C11C25">
          <w:rPr>
            <w:rFonts w:cs="Times New Roman"/>
            <w:noProof/>
            <w:lang w:val="en-GB"/>
          </w:rPr>
          <w:t xml:space="preserve">Y. </w:t>
        </w:r>
        <w:r w:rsidR="00C11C25" w:rsidRPr="001C5196">
          <w:rPr>
            <w:rFonts w:cs="Times New Roman"/>
            <w:noProof/>
            <w:lang w:val="en-GB"/>
          </w:rPr>
          <w:t>Sun et al., 2018</w:t>
        </w:r>
        <w:r w:rsidR="00C11C25">
          <w:rPr>
            <w:rFonts w:cs="Times New Roman"/>
            <w:noProof/>
            <w:lang w:val="en-GB"/>
          </w:rPr>
          <w:t>a)</w:t>
        </w:r>
        <w:r w:rsidR="00C11C25">
          <w:rPr>
            <w:rFonts w:cs="Times New Roman"/>
            <w:lang w:val="en-GB"/>
          </w:rPr>
          <w:fldChar w:fldCharType="end"/>
        </w:r>
      </w:ins>
      <w:del w:id="76" w:author="Robin Matthews" w:date="2021-07-13T16:47:00Z">
        <w:r w:rsidRPr="00D424AA" w:rsidDel="00C11C25">
          <w:rPr>
            <w:rFonts w:cs="Times New Roman"/>
            <w:lang w:val="en-GB"/>
          </w:rPr>
          <w:delText xml:space="preserve"> (</w:delText>
        </w:r>
        <w:bookmarkStart w:id="77" w:name="_Hlk77087220"/>
        <w:commentRangeStart w:id="78"/>
        <w:r w:rsidRPr="00D424AA" w:rsidDel="00C11C25">
          <w:rPr>
            <w:rFonts w:cs="Times New Roman"/>
            <w:lang w:val="en-GB"/>
          </w:rPr>
          <w:fldChar w:fldCharType="begin" w:fldLock="1"/>
        </w:r>
        <w:r w:rsidR="007D2D56" w:rsidRPr="00C11C25" w:rsidDel="00C11C25">
          <w:rPr>
            <w:rFonts w:cs="Times New Roman"/>
            <w:lang w:val="en-GB"/>
          </w:rPr>
          <w:del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manualFormatting" : "Wartenburger et al., 2017", "plainTextFormattedCitation" : "(Wartenburger et al., 2017)", "previouslyFormattedCitation" : "(Wartenburger et al., 2017)" }, "properties" : { "noteIndex" : 0 }, "schema" : "https://github.com/citation-style-language/schema/raw/master/csl-citation.json" }</w:delInstrText>
        </w:r>
        <w:r w:rsidRPr="00D424AA" w:rsidDel="00C11C25">
          <w:rPr>
            <w:rFonts w:cs="Times New Roman"/>
            <w:lang w:val="en-GB"/>
          </w:rPr>
          <w:fldChar w:fldCharType="separate"/>
        </w:r>
        <w:r w:rsidR="00A26296" w:rsidRPr="00C11C25" w:rsidDel="00C11C25">
          <w:rPr>
            <w:rFonts w:cs="Times New Roman"/>
            <w:noProof/>
            <w:lang w:val="en-GB"/>
          </w:rPr>
          <w:delText>Wartenburger et al., 2017</w:delText>
        </w:r>
        <w:r w:rsidRPr="00D424AA" w:rsidDel="00C11C25">
          <w:rPr>
            <w:rFonts w:cs="Times New Roman"/>
            <w:lang w:val="en-GB"/>
          </w:rPr>
          <w:fldChar w:fldCharType="end"/>
        </w:r>
        <w:commentRangeEnd w:id="78"/>
        <w:r w:rsidR="00A26296" w:rsidDel="00C11C25">
          <w:rPr>
            <w:rStyle w:val="Marquedecommentaire"/>
          </w:rPr>
          <w:commentReference w:id="78"/>
        </w:r>
        <w:r w:rsidRPr="00841A35" w:rsidDel="00C11C25">
          <w:rPr>
            <w:rFonts w:cs="Times New Roman"/>
            <w:lang w:val="en-GB"/>
          </w:rPr>
          <w:delText xml:space="preserve">; </w:delText>
        </w:r>
        <w:commentRangeStart w:id="79"/>
        <w:r w:rsidRPr="00D424AA" w:rsidDel="00C11C25">
          <w:rPr>
            <w:rFonts w:cs="Times New Roman"/>
            <w:lang w:val="en-GB"/>
          </w:rPr>
          <w:fldChar w:fldCharType="begin" w:fldLock="1"/>
        </w:r>
        <w:r w:rsidR="00FF6231" w:rsidDel="00C11C25">
          <w:rPr>
            <w:rFonts w:cs="Times New Roman"/>
            <w:lang w:val="en-GB"/>
          </w:rPr>
          <w:delInstrText>ADDIN CSL_CITATION { "citationItems" : [ { "id" : "ITEM-1", "itemData" : { "DOI" : "10.1029/2018EF000963", "ISSN" : "2328-4277", "author" : [ { "dropping-particle" : "", "family" : "Sun", "given" : "Ying", "non-dropping-particle" : "", "parse-names" : false, "suffix" : "" }, { "dropping-particle" : "", "family" : "Hu", "given" : "Ting", "non-dropping-particle" : "", "parse-names" : false, "suffix" : "" }, { "dropping-particle" : "", "family" : "Zhang", "given" : "Xuebin", "non-dropping-particle" : "", "parse-names" : false, "suffix" : "" } ], "container-title" : "Earth's Future", "id" : "ITEM-1", "issue" : "11", "issued" : { "date-parts" : [ [ "2018", "11", "5" ] ] }, "page" : "1528-1538", "title" : "Substantial Increase in Heat Wave Risks in China in a Future Warmer World", "translator" : [ { "dropping-particle" : "", "family" : "S927", "given" : "", "non-dropping-particle" : "", "parse-names" : false, "suffix" : "" } ], "type" : "article-journal", "volume" : "6" }, "uris" : [ "http://www.mendeley.com/documents/?uuid=829aa56d-6d9e-457a-a175-874cd3c8eb21" ] } ], "mendeley" : { "formattedCitation" : "(Sun et al., 2018a)", "manualFormatting" : "Sun et al., 2018a", "plainTextFormattedCitation" : "(Sun et al., 2018a)", "previouslyFormattedCitation" : "(Sun et al., 2018a)" }, "properties" : { "noteIndex" : 0 }, "schema" : "https://github.com/citation-style-language/schema/raw/master/csl-citation.json" }</w:delInstrText>
        </w:r>
        <w:r w:rsidRPr="00D424AA" w:rsidDel="00C11C25">
          <w:rPr>
            <w:rFonts w:cs="Times New Roman"/>
            <w:lang w:val="en-GB"/>
          </w:rPr>
          <w:fldChar w:fldCharType="separate"/>
        </w:r>
        <w:r w:rsidR="00A26296" w:rsidDel="00C11C25">
          <w:rPr>
            <w:rFonts w:cs="Times New Roman"/>
            <w:noProof/>
            <w:lang w:val="en-GB"/>
          </w:rPr>
          <w:delText>Sun et al., 2018a</w:delText>
        </w:r>
        <w:r w:rsidRPr="00D424AA" w:rsidDel="00C11C25">
          <w:rPr>
            <w:rFonts w:cs="Times New Roman"/>
            <w:lang w:val="en-GB"/>
          </w:rPr>
          <w:fldChar w:fldCharType="end"/>
        </w:r>
        <w:commentRangeEnd w:id="79"/>
        <w:r w:rsidR="00A26296" w:rsidDel="00C11C25">
          <w:rPr>
            <w:rStyle w:val="Marquedecommentaire"/>
          </w:rPr>
          <w:commentReference w:id="79"/>
        </w:r>
        <w:bookmarkEnd w:id="77"/>
        <w:r w:rsidRPr="00841A35" w:rsidDel="00C11C25">
          <w:rPr>
            <w:rFonts w:cs="Times New Roman"/>
            <w:lang w:val="en-GB"/>
          </w:rPr>
          <w:delText>)</w:delText>
        </w:r>
      </w:del>
      <w:r w:rsidRPr="00841A35">
        <w:rPr>
          <w:rFonts w:cs="Times New Roman"/>
          <w:lang w:val="en-GB"/>
        </w:rPr>
        <w:t xml:space="preserve">. </w:t>
      </w:r>
    </w:p>
    <w:p w14:paraId="0ADB719E" w14:textId="77777777" w:rsidR="00907744" w:rsidRPr="00D424AA" w:rsidRDefault="00907744" w:rsidP="00D424AA">
      <w:pPr>
        <w:rPr>
          <w:rFonts w:cs="Times New Roman"/>
          <w:lang w:val="en-GB"/>
        </w:rPr>
      </w:pPr>
    </w:p>
    <w:p w14:paraId="1FA26E2D" w14:textId="080E9A12" w:rsidR="00907744" w:rsidRPr="00D424AA" w:rsidRDefault="00907744" w:rsidP="00D424AA">
      <w:pPr>
        <w:rPr>
          <w:rFonts w:cs="Times New Roman"/>
          <w:lang w:val="en-GB"/>
        </w:rPr>
      </w:pPr>
      <w:r w:rsidRPr="00D424AA">
        <w:rPr>
          <w:rFonts w:cs="Times New Roman"/>
          <w:lang w:val="en-GB"/>
        </w:rPr>
        <w:t>Changes in annual maximum one-day precipitation</w:t>
      </w:r>
      <w:r w:rsidR="00D215D9" w:rsidRPr="00D424AA">
        <w:rPr>
          <w:rFonts w:cs="Times New Roman"/>
          <w:lang w:val="en-GB"/>
        </w:rPr>
        <w:t xml:space="preserve"> (Rx1day)</w:t>
      </w:r>
      <w:r w:rsidRPr="00D424AA">
        <w:rPr>
          <w:rFonts w:cs="Times New Roman"/>
          <w:lang w:val="en-GB"/>
        </w:rPr>
        <w:t xml:space="preserve"> are proportional to </w:t>
      </w:r>
      <w:r w:rsidR="009D531E">
        <w:rPr>
          <w:rFonts w:cs="Times New Roman"/>
          <w:lang w:val="en-GB"/>
        </w:rPr>
        <w:t xml:space="preserve">mean </w:t>
      </w:r>
      <w:r w:rsidRPr="00D424AA">
        <w:rPr>
          <w:rFonts w:cs="Times New Roman"/>
          <w:lang w:val="en-GB"/>
        </w:rPr>
        <w:t xml:space="preserve">global </w:t>
      </w:r>
      <w:r w:rsidR="009D531E">
        <w:rPr>
          <w:rFonts w:cs="Times New Roman"/>
          <w:lang w:val="en-GB"/>
        </w:rPr>
        <w:t>surface</w:t>
      </w:r>
      <w:r w:rsidR="009D531E" w:rsidRPr="00D424AA">
        <w:rPr>
          <w:rFonts w:cs="Times New Roman"/>
          <w:lang w:val="en-GB"/>
        </w:rPr>
        <w:t xml:space="preserve"> </w:t>
      </w:r>
      <w:r w:rsidRPr="00D424AA">
        <w:rPr>
          <w:rFonts w:cs="Times New Roman"/>
          <w:lang w:val="en-GB"/>
        </w:rPr>
        <w:t xml:space="preserve">temperature changes, at about 7% increase per 1°C temperature increase, that is, following the Clausius-Clapeyron relationship (Box 11.1), both in observations </w:t>
      </w:r>
      <w:r w:rsidRPr="00D424AA">
        <w:rPr>
          <w:rFonts w:cs="Times New Roman"/>
          <w:lang w:val="en-GB"/>
        </w:rPr>
        <w:fldChar w:fldCharType="begin" w:fldLock="1"/>
      </w:r>
      <w:r w:rsidR="00FF6231">
        <w:rPr>
          <w:rFonts w:cs="Times New Roman"/>
          <w:lang w:val="en-GB"/>
        </w:rPr>
        <w:instrText>ADDIN CSL_CITATION { "citationItems" : [ { "id" : "ITEM-1", "itemData" : { "DOI" : "10.1175/JCLI-D-12-00502.1", "ISBN" : "10.1175/JCLI-D-12-00502.1", "ISSN" : "0894-8755", "PMID" : "87915643", "abstract" : "This study investigates the presence of trends in annual maximum daily precipitation time series obtained from a global dataset of 8326 high-quality land-based observing stations with more than 30 years of record over the period from 1900 to 2009. Two complementary statistical techniques were adopted to evaluate the possible nonstationary behavior of these precipitation data. The first was a Mann\u2013Kendall nonparametric trend test, and it was used to evaluate the existence of monotonic trends. The second was a nonstationary generalized extreme value analysis, and it was used to determine the strength of association between the precipitation extremes and globally averaged near-surface temperature. The outcomes are that statistically significant increasing trends can be detected at the global scale, with close to two-thirds of stations showing increases. Furthermore, there is a statistically significant association with globally averaged near-surface temperature, with the median intensity of extreme precipitation changing in proportion with changes in global mean temperature at a rate of between 5.9% and 7.7% K \u22121 , depending on the method of analysis. This ratio was robust irrespective of record length or time period considered and was not strongly biased by the uneven global coverage of precipitation data. Finally, there is a distinct meridional variation, with the greatest sensitivity occurring in the tropics and higher latitudes and the minima around 13\u00b0S and 11\u00b0N. The greatest uncertainty was near the equator because of the limited number of sufficiently long precipitation records, and there remains an urgent need to improve data collection in this region to better constrain future changes in tropical precipitation.", "author" : [ { "dropping-particle" : "", "family" : "Westra", "given" : "Seth", "non-dropping-particle" : "", "parse-names" : false, "suffix" : "" }, { "dropping-particle" : "V.", "family" : "Alexander", "given" : "Lisa", "non-dropping-particle" : "", "parse-names" : false, "suffix" : "" }, { "dropping-particle" : "", "family" : "Zwiers", "given" : "Francis W.", "non-dropping-particle" : "", "parse-names" : false, "suffix" : "" } ], "container-title" : "Journal of Climate", "id" : "ITEM-1", "issue" : "11", "issued" : { "date-parts" : [ [ "2013", "6", "14" ] ] }, "note" : "From Duplicate 2 (Global Increasing Trends in Annual Maximum Daily Precipitation - Westra, Seth; Alexander, Lisa V.; Zwiers, Francis W.)\n\nFrom Duplicate 2 (Global Increasing Trends in Annual Maximum Daily Precipitation - Westra, Seth; Alexander, Lisa V; Zwiers, Francis W)\n\ndoi: 10.1175/JCLI-D-12-00502.1", "page" : "3904-3918", "publisher" : "American Meteorological Society", "title" : "Global Increasing Trends in Annual Maximum Daily Precipitation", "translator" : [ { "dropping-particle" : "", "family" : "S2427", "given" : "", "non-dropping-particle" : "", "parse-names" : false, "suffix" : "" } ], "type" : "article-journal", "volume" : "26" }, "uris" : [ "http://www.mendeley.com/documents/?uuid=88aa1c16-5a88-497d-a121-b5ef49e93308", "http://www.mendeley.com/documents/?uuid=2a90c14b-cff4-427f-a0dc-885ba188fe84" ] } ], "mendeley" : { "formattedCitation" : "(Westra et al., 2013)", "plainTextFormattedCitation" : "(Westra et al., 2013)", "previouslyFormattedCitation" : "(Westra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stra et al., 2013)</w:t>
      </w:r>
      <w:r w:rsidRPr="00D424AA">
        <w:rPr>
          <w:rFonts w:cs="Times New Roman"/>
          <w:lang w:val="en-GB"/>
        </w:rPr>
        <w:fldChar w:fldCharType="end"/>
      </w:r>
      <w:r w:rsidRPr="00841A35">
        <w:rPr>
          <w:rFonts w:cs="Times New Roman"/>
          <w:lang w:val="en-GB"/>
        </w:rPr>
        <w:t xml:space="preserve"> and i</w:t>
      </w:r>
      <w:r w:rsidRPr="00D424AA">
        <w:rPr>
          <w:rFonts w:cs="Times New Roman"/>
          <w:lang w:val="en-GB"/>
        </w:rPr>
        <w:t xml:space="preserve">n future projections </w:t>
      </w:r>
      <w:r w:rsidRPr="00D424AA">
        <w:rPr>
          <w:rFonts w:cs="Times New Roman"/>
          <w:lang w:val="en-GB"/>
        </w:rPr>
        <w:fldChar w:fldCharType="begin" w:fldLock="1"/>
      </w:r>
      <w:r w:rsidR="00FF6231">
        <w:rPr>
          <w:rFonts w:cs="Times New Roman"/>
          <w:lang w:val="en-GB"/>
        </w:rPr>
        <w:instrText>ADDIN CSL_CITATION { "citationItems" : [ { "id" : "ITEM-1", "itemData" : { "DOI" : "10.1007/s10584-013-0705-8", "ISSN" : "0165-0009", "abstract" : "Twenty-year temperature and precipitation extremes and their projected future changes are evaluated in an ensemble of climate models participating in the Coupled Model Intercomparison Project Phase 5 (CMIP5), updating a similar study based on the CMIP3 ensemble. The projected changes are documented for three radiative forcing scenarios. The performance of the CMIP5 models in simulating 20-year temperature and precipitation extremes is comparable to that of the CMIP3 ensemble. The models simulate late 20th century warm extremes reasonably well, compared to estimates from reanalyses. The model discrepancies in simulating cold extremes are generally larger than those for warm extremes. Simulated late 20th century precipitation extremes are plausible in the extratropics but uncertainty in extreme precipitation in the tropics and subtropics remains very large, both in the models and the observationally-constrained datasets. Consistent with CMIP3 results, CMIP5 cold extremes generally warm faster than warm extremes, mainly in regions where snow and sea-ice retreat with global warming. There are tropical and subtropical regions where warming rates of warm extremes exceed those of cold extremes. Relative changes in the intensity of precipitation extremes generally exceed relative changes in annual mean precipitation. The corresponding waiting times for late 20th century extreme precipitation events are reduced almost everywhere, except for a few subtropical regions. The CMIP5 planetary sensitivity in extreme precipitation is about 6 %/C, with generally lower values over extratropical land.", "author"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Wehner", "given" : "M.", "non-dropping-particle" : "", "parse-names" : false, "suffix" : "" } ], "container-title" : "Climatic Change", "id" : "ITEM-1", "issue" : "2", "issued" : { "date-parts" : [ [ "2013", "7", "20" ] ] }, "page" : "345-357", "title" : "Changes in temperature and precipitation extremes in the CMIP5 ensemble", "translator" : [ { "dropping-particle" : "", "family" : "S206", "given" : "", "non-dropping-particle" : "", "parse-names" : false, "suffix" : "" } ], "type" : "article-journal", "volume" : "119" }, "uris" : [ "http://www.mendeley.com/documents/?uuid=b026d97f-bebc-3495-8c24-9bd30a5c8c1a" ] } ], "mendeley" : { "formattedCitation" : "(Kharin et al., 2013)", "plainTextFormattedCitation" : "(Kharin et al., 2013)", "previouslyFormattedCitation" : "(Kharin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harin et al., 2013)</w:t>
      </w:r>
      <w:r w:rsidRPr="00D424AA">
        <w:rPr>
          <w:rFonts w:cs="Times New Roman"/>
          <w:lang w:val="en-GB"/>
        </w:rPr>
        <w:fldChar w:fldCharType="end"/>
      </w:r>
      <w:r w:rsidRPr="00841A35">
        <w:rPr>
          <w:rFonts w:cs="Times New Roman"/>
          <w:lang w:val="en-GB"/>
        </w:rPr>
        <w:t xml:space="preserve"> at the global scale. Extreme short-duration precipitation in North America also scales with global </w:t>
      </w:r>
      <w:r w:rsidR="009D531E">
        <w:rPr>
          <w:rFonts w:cs="Times New Roman"/>
          <w:lang w:val="en-GB"/>
        </w:rPr>
        <w:t>surface</w:t>
      </w:r>
      <w:r w:rsidR="009D531E" w:rsidRPr="00841A35">
        <w:rPr>
          <w:rFonts w:cs="Times New Roman"/>
          <w:lang w:val="en-GB"/>
        </w:rPr>
        <w:t xml:space="preserve"> </w:t>
      </w:r>
      <w:r w:rsidRPr="00841A35">
        <w:rPr>
          <w:rFonts w:cs="Times New Roman"/>
          <w:lang w:val="en-GB"/>
        </w:rPr>
        <w:t>temperature</w:t>
      </w:r>
      <w:del w:id="80" w:author="Robin Matthews" w:date="2021-07-13T16:49:00Z">
        <w:r w:rsidRPr="00841A35" w:rsidDel="00C11C25">
          <w:rPr>
            <w:rFonts w:cs="Times New Roman"/>
            <w:lang w:val="en-GB"/>
          </w:rPr>
          <w:delText xml:space="preserve"> </w:delText>
        </w:r>
      </w:del>
      <w:bookmarkStart w:id="81" w:name="_Hlk77087310"/>
      <w:ins w:id="82" w:author="Robin Matthews" w:date="2021-07-13T16:49:00Z">
        <w:r w:rsidR="00C11C25">
          <w:rPr>
            <w:rFonts w:cs="Times New Roman"/>
            <w:lang w:val="en-GB"/>
          </w:rPr>
          <w:t xml:space="preserve"> </w:t>
        </w:r>
        <w:r w:rsidR="00C11C25">
          <w:rPr>
            <w:rFonts w:cs="Times New Roman"/>
            <w:lang w:val="en-GB"/>
          </w:rPr>
          <w:fldChar w:fldCharType="begin" w:fldLock="1"/>
        </w:r>
      </w:ins>
      <w:r w:rsidR="003A5209">
        <w:rPr>
          <w:rFonts w:cs="Times New Roman"/>
          <w:lang w:val="en-GB"/>
        </w:rPr>
        <w:instrText>ADDIN CSL_CITATION { "citationItems" : [ { "id" : "ITEM-1", "itemData" : { "DOI" : "10.1029/2018EF001001", "ISSN" : "2328-4277",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container-title" : "Earth's Future", "id" : "ITEM-1", "issued" : { "date-parts" : [ [ "2018", "12", "13" ] ] }, "page" : "2018EF001001", "title" : "How much information is required to well\u2010constrain local estimates of future precipitation extremes?", "translator" : [ { "dropping-particle" : "", "family" : "S1650", "given" : "", "non-dropping-particle" : "", "parse-names" : false, "suffix" : "" } ], "type" : "article-journal" }, "uris" : [ "http://www.mendeley.com/documents/?uuid=e5ec1a75-f795-449c-9130-a1523dc74f24" ] }, { "id" : "ITEM-2", "itemData" : { "DOI" : "10.1038/nclimate3168", "ISSN" : "1758-678X", "author" : [ { "dropping-particle" : "", "family" : "Prein", "given" : "Andreas F.", "non-dropping-particle" : "", "parse-names" : false, "suffix" : "" }, { "dropping-particle" : "", "family" : "Rasmussen", "given" : "Roy M.", "non-dropping-particle" : "", "parse-names" : false, "suffix" : "" }, { "dropping-particle" : "", "family" : "Ikeda", "given" : "Kyoko", "non-dropping-particle" : "", "parse-names" : false, "suffix" : "" }, { "dropping-particle" : "", "family" : "Liu", "given" : "Changhai", "non-dropping-particle" : "", "parse-names" : false, "suffix" : "" }, { "dropping-particle" : "", "family" : "Clark", "given" : "Martyn P.", "non-dropping-particle" : "", "parse-names" : false, "suffix" : "" }, { "dropping-particle" : "", "family" : "Holland", "given" : "Greg J.", "non-dropping-particle" : "", "parse-names" : false, "suffix" : "" } ], "container-title" : "Nature Climate Change", "id" : "ITEM-2", "issue" : "1", "issued" : { "date-parts" : [ [ "2016", "12", "5" ] ] }, "page" : "48", "publisher" : "Nature Publishing Group", "title" : "The future intensification of hourly precipitation extremes", "translator" : [ { "dropping-particle" : "", "family" : "S3338", "given" : "", "non-dropping-particle" : "", "parse-names" : false, "suffix" : "" } ], "type" : "article-journal", "volume" : "7" }, "uris" : [ "http://www.mendeley.com/documents/?uuid=00eaffd6-8d5c-41fe-bee2-788e976a3b1e" ] } ], "mendeley" : { "formattedCitation" : "(Prein et al., 2016b; Li et al., 2018b)", "manualFormatting" : "(Prein et al., 2016b; C. Li et al., 2018a)", "plainTextFormattedCitation" : "(Prein et al., 2016b; Li et al., 2018b)", "previouslyFormattedCitation" : "(Prein et al., 2016b; Li et al., 2018b)" }, "properties" : { "noteIndex" : 0 }, "schema" : "https://github.com/citation-style-language/schema/raw/master/csl-citation.json" }</w:instrText>
      </w:r>
      <w:ins w:id="83" w:author="Robin Matthews" w:date="2021-07-13T16:49:00Z">
        <w:r w:rsidR="00C11C25">
          <w:rPr>
            <w:rFonts w:cs="Times New Roman"/>
            <w:lang w:val="en-GB"/>
          </w:rPr>
          <w:fldChar w:fldCharType="separate"/>
        </w:r>
        <w:r w:rsidR="00C11C25" w:rsidRPr="001C5196">
          <w:rPr>
            <w:rFonts w:cs="Times New Roman"/>
            <w:noProof/>
            <w:lang w:val="en-GB"/>
          </w:rPr>
          <w:t>(Prein et al., 2016</w:t>
        </w:r>
        <w:r w:rsidR="00E84F31">
          <w:rPr>
            <w:rFonts w:cs="Times New Roman"/>
            <w:noProof/>
            <w:lang w:val="en-GB"/>
          </w:rPr>
          <w:t>b</w:t>
        </w:r>
        <w:r w:rsidR="00C11C25" w:rsidRPr="001C5196">
          <w:rPr>
            <w:rFonts w:cs="Times New Roman"/>
            <w:noProof/>
            <w:lang w:val="en-GB"/>
          </w:rPr>
          <w:t xml:space="preserve">; </w:t>
        </w:r>
        <w:r w:rsidR="00C11C25">
          <w:rPr>
            <w:rFonts w:cs="Times New Roman"/>
            <w:noProof/>
            <w:lang w:val="en-GB"/>
          </w:rPr>
          <w:t xml:space="preserve">C. </w:t>
        </w:r>
        <w:r w:rsidR="00C11C25" w:rsidRPr="001C5196">
          <w:rPr>
            <w:rFonts w:cs="Times New Roman"/>
            <w:noProof/>
            <w:lang w:val="en-GB"/>
          </w:rPr>
          <w:t>Li et al., 2018</w:t>
        </w:r>
        <w:r w:rsidR="00C11C25">
          <w:rPr>
            <w:rFonts w:cs="Times New Roman"/>
            <w:noProof/>
            <w:lang w:val="en-GB"/>
          </w:rPr>
          <w:t>a</w:t>
        </w:r>
        <w:r w:rsidR="00C11C25" w:rsidRPr="001C5196">
          <w:rPr>
            <w:rFonts w:cs="Times New Roman"/>
            <w:noProof/>
            <w:lang w:val="en-GB"/>
          </w:rPr>
          <w:t>)</w:t>
        </w:r>
        <w:r w:rsidR="00C11C25">
          <w:rPr>
            <w:rFonts w:cs="Times New Roman"/>
            <w:lang w:val="en-GB"/>
          </w:rPr>
          <w:fldChar w:fldCharType="end"/>
        </w:r>
      </w:ins>
      <w:del w:id="84" w:author="Robin Matthews" w:date="2021-07-13T16:49:00Z">
        <w:r w:rsidRPr="00841A35" w:rsidDel="00C11C25">
          <w:rPr>
            <w:rFonts w:cs="Times New Roman"/>
            <w:lang w:val="en-GB"/>
          </w:rPr>
          <w:delText>(</w:delText>
        </w:r>
        <w:commentRangeStart w:id="85"/>
        <w:r w:rsidRPr="00D424AA" w:rsidDel="00C11C25">
          <w:rPr>
            <w:rFonts w:cs="Times New Roman"/>
            <w:lang w:val="en-GB"/>
          </w:rPr>
          <w:fldChar w:fldCharType="begin" w:fldLock="1"/>
        </w:r>
        <w:r w:rsidR="00FF6231" w:rsidRPr="00C11C25" w:rsidDel="00C11C25">
          <w:rPr>
            <w:rFonts w:cs="Times New Roman"/>
            <w:lang w:val="en-GB"/>
          </w:rPr>
          <w:delInstrText>ADDIN CSL_CITATION { "citationItems" : [ { "id" : "ITEM-1", "item</w:delInstrText>
        </w:r>
        <w:r w:rsidR="00FF6231" w:rsidRPr="00C11C25" w:rsidDel="00C11C25">
          <w:rPr>
            <w:rFonts w:cs="Times New Roman"/>
          </w:rPr>
          <w:delInstrText>Data" : { "DOI" : "10.1029/2018EF001001", "ISSN" : "2328-4277",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container-title" : "Earth's Future", "id" : "ITEM-1", "issued" : { "date-parts" : [ [ "2018", "12", "13" ] ] }, "page" : "2018EF001001", "title" : "How much information is required to well\u2010constrain local estimates of future precipitation extremes?", "translator" : [ { "dropping-particle" : "", "family" : "S1650", "given" : "", "non-dropping-particle" : "", "parse-names" : false, "suffix" : "" } ], "type" : "article-journal" }, "uris" : [ "http://www.mendeley.com/documents/?uuid=e5ec1a75-f795-449c-9130-a1523dc74f24" ] } ], "mendeley" : { "formattedCitation" : "(Li et al., 2018b)", "manualFormatting" : "Li et al., 2018a", "plainTextFormattedCitation" : "(Li et al., 2018b)", "previouslyFormattedCitation" : "(Li et al., 2018b)" }, "properties" : { "noteIndex" : 0 }, "schema" : "https://github.com/citation-style-language/schema/raw/master/csl-citation.json" }</w:delInstrText>
        </w:r>
        <w:r w:rsidRPr="00D424AA" w:rsidDel="00C11C25">
          <w:rPr>
            <w:rFonts w:cs="Times New Roman"/>
            <w:lang w:val="en-GB"/>
          </w:rPr>
          <w:fldChar w:fldCharType="separate"/>
        </w:r>
        <w:r w:rsidR="00A26296" w:rsidRPr="00C11C25" w:rsidDel="00C11C25">
          <w:rPr>
            <w:rFonts w:cs="Times New Roman"/>
            <w:noProof/>
          </w:rPr>
          <w:delText>Li et al., 2018a</w:delText>
        </w:r>
        <w:r w:rsidRPr="00D424AA" w:rsidDel="00C11C25">
          <w:rPr>
            <w:rFonts w:cs="Times New Roman"/>
            <w:lang w:val="en-GB"/>
          </w:rPr>
          <w:fldChar w:fldCharType="end"/>
        </w:r>
        <w:commentRangeEnd w:id="85"/>
        <w:r w:rsidR="00A26296" w:rsidDel="00C11C25">
          <w:rPr>
            <w:rStyle w:val="Marquedecommentaire"/>
          </w:rPr>
          <w:commentReference w:id="85"/>
        </w:r>
        <w:r w:rsidRPr="00350DE9" w:rsidDel="00C11C25">
          <w:rPr>
            <w:rFonts w:cs="Times New Roman"/>
          </w:rPr>
          <w:delText xml:space="preserve">; </w:delText>
        </w:r>
        <w:commentRangeStart w:id="86"/>
        <w:r w:rsidRPr="00D424AA" w:rsidDel="00C11C25">
          <w:rPr>
            <w:rFonts w:cs="Times New Roman"/>
            <w:lang w:val="en-GB"/>
          </w:rPr>
          <w:fldChar w:fldCharType="begin" w:fldLock="1"/>
        </w:r>
        <w:r w:rsidR="00FF6231" w:rsidRPr="00350DE9" w:rsidDel="00C11C25">
          <w:rPr>
            <w:rFonts w:cs="Times New Roman"/>
          </w:rPr>
          <w:delInstrText>ADDIN CSL_CITATION { "citationItems" : [ { "id" : "ITEM-1", "itemData" : { "DOI" : "10.1038/nclimate3168", "ISSN" : "1758-678X", "author" : [ { "dropping-particle" : "", "family" : "Prein", "given" : "Andreas F.", "non-dropping-particle" : "", "parse-names" : false, "suffix" : "" }, { "dropping-particle" : "", "family" : "Rasmussen", "given" : "Roy M.", "non-dropping-particle" : "", "parse-names" : false, "suffix" : "" }, { "dropping-particle" : "", "family" : "Ikeda", "given" : "Kyoko", "non-dropping-particle" : "", "parse-names" : false, "suffix" : "" }, { "dropping-particle" : "", "family" : "Liu", "given" : "Changhai", "non-dropping-particle" : "", "parse-names" : false, "suffix" : "" }, { "dropping-particle" : "", "family" : "Clark", "given" : "Martyn P.", "non-dropping-particle" : "", "parse-names" : false, "suffix" : "" }, { "dropping-particle" : "", "family" : "Holland", "given" : "Greg J.", "non-dropping-particle" : "", "parse-names" : false, "suffix" : "" } ], "container-title" : "Nature Climate Change", "id" : "ITEM-1", "issue" : "1", "issued" : { "date-parts" : [ [ "2016", "12", "5" ] ] }, "page" : "48", "publisher" : "Nature Publishing Group", "title" : "The future intensification of hourly precipitation extremes", "translator" : [ { "dropping-particle" : "", "family" : "S3338", "given" : "", "non-dropping-particle" : "", "parse-names" : false, "suffix" : "" } ], "type" : "article-journal", "volume" : "7" }, "uris" : [ "http://www.mendeley.com/documents/?uuid=00eaffd6-8d5c-41fe-bee2-788e976a3b1e" ] } ], "mendeley" : { "formattedCitation" : "(Prein et al., 2016b)", "manualFormatting" : "Prein et al., 2016b", "plainTextFormattedCitation" : "(Prein et al., 2016b)", "previouslyFormattedCitation" : "(Prein et al., 2016b)" }, "properties" : { "noteIndex" : 0 }, "schema" : "https://github.com/citation-style-language/schema/raw/master/csl-citation.json" }</w:delInstrText>
        </w:r>
        <w:r w:rsidRPr="00D424AA" w:rsidDel="00C11C25">
          <w:rPr>
            <w:rFonts w:cs="Times New Roman"/>
            <w:lang w:val="en-GB"/>
          </w:rPr>
          <w:fldChar w:fldCharType="separate"/>
        </w:r>
        <w:r w:rsidR="00A26296" w:rsidDel="00C11C25">
          <w:rPr>
            <w:rFonts w:cs="Times New Roman"/>
            <w:noProof/>
          </w:rPr>
          <w:delText>Prein et al., 2016b</w:delText>
        </w:r>
        <w:r w:rsidRPr="00D424AA" w:rsidDel="00C11C25">
          <w:rPr>
            <w:rFonts w:cs="Times New Roman"/>
            <w:lang w:val="en-GB"/>
          </w:rPr>
          <w:fldChar w:fldCharType="end"/>
        </w:r>
        <w:commentRangeEnd w:id="86"/>
        <w:r w:rsidR="00A26296" w:rsidDel="00C11C25">
          <w:rPr>
            <w:rStyle w:val="Marquedecommentaire"/>
          </w:rPr>
          <w:commentReference w:id="86"/>
        </w:r>
        <w:r w:rsidRPr="00350DE9" w:rsidDel="00C11C25">
          <w:rPr>
            <w:rFonts w:cs="Times New Roman"/>
          </w:rPr>
          <w:delText>)</w:delText>
        </w:r>
      </w:del>
      <w:r w:rsidRPr="00350DE9">
        <w:rPr>
          <w:rFonts w:cs="Times New Roman"/>
        </w:rPr>
        <w:t xml:space="preserve">. </w:t>
      </w:r>
      <w:bookmarkEnd w:id="81"/>
      <w:r w:rsidRPr="00127991">
        <w:rPr>
          <w:rFonts w:cs="Times New Roman"/>
          <w:lang w:val="en-US"/>
          <w:rPrChange w:id="87" w:author="Clotilde Pean" w:date="2021-08-07T14:56:00Z">
            <w:rPr>
              <w:rFonts w:cs="Times New Roman"/>
            </w:rPr>
          </w:rPrChange>
        </w:rPr>
        <w:t xml:space="preserve">At the local and regional scales, changes in extremes are also strongly modulated and controlled by regional forcings and feedback mechanisms (Section 11.1.6), whereby some regional forcings, for example, associated with changes in land cover and land or aerosol emissions, can have non-local or some (non-homogeneous) global-scale effects. </w:t>
      </w:r>
      <w:r w:rsidRPr="00D424AA">
        <w:rPr>
          <w:rFonts w:cs="Times New Roman"/>
          <w:lang w:val="en-GB"/>
        </w:rPr>
        <w:t xml:space="preserve">In general, there is </w:t>
      </w:r>
      <w:r w:rsidRPr="00D424AA">
        <w:rPr>
          <w:rFonts w:cs="Times New Roman"/>
          <w:i/>
          <w:iCs/>
          <w:lang w:val="en-GB"/>
        </w:rPr>
        <w:t xml:space="preserve">high confidence </w:t>
      </w:r>
      <w:r w:rsidRPr="00D424AA">
        <w:rPr>
          <w:rFonts w:cs="Times New Roman"/>
          <w:lang w:val="en-GB"/>
        </w:rPr>
        <w:t xml:space="preserve">in changes in extremes due to global-scale thermodynamic processes (i.e., global warming, mean moistening of the air) as the processes are well understood, while the confidence in those related to dynamic processes or regional and local forcing, including regional and local thermodynamic processes, is much lower due to multiple factors (see following sub-section and Box 11.1).  </w:t>
      </w:r>
    </w:p>
    <w:p w14:paraId="35697B88" w14:textId="1893AD5E" w:rsidR="00907744" w:rsidRDefault="00907744" w:rsidP="00D424AA">
      <w:pPr>
        <w:rPr>
          <w:rFonts w:cs="Times New Roman"/>
          <w:lang w:val="en-GB"/>
        </w:rPr>
      </w:pPr>
    </w:p>
    <w:p w14:paraId="746EAFE2" w14:textId="77777777" w:rsidR="00703712" w:rsidRPr="00D424AA" w:rsidRDefault="00703712" w:rsidP="00D424AA">
      <w:pPr>
        <w:rPr>
          <w:rFonts w:cs="Times New Roman"/>
          <w:lang w:val="en-GB"/>
        </w:rPr>
      </w:pPr>
    </w:p>
    <w:p w14:paraId="2AB4D950" w14:textId="265CD3BD" w:rsidR="00907744" w:rsidRPr="00D424AA" w:rsidRDefault="00907744" w:rsidP="00D424AA">
      <w:pPr>
        <w:rPr>
          <w:rFonts w:cs="Times New Roman"/>
          <w:b/>
          <w:lang w:val="en-GB"/>
        </w:rPr>
      </w:pPr>
      <w:r w:rsidRPr="00D424AA">
        <w:rPr>
          <w:rFonts w:cs="Times New Roman"/>
          <w:b/>
          <w:lang w:val="en-GB"/>
        </w:rPr>
        <w:t>[START FIGURE 11.2 HERE]</w:t>
      </w:r>
    </w:p>
    <w:p w14:paraId="5233C869" w14:textId="7B32C7F9" w:rsidR="005854E0" w:rsidRPr="00D424AA" w:rsidRDefault="005854E0" w:rsidP="00D424AA">
      <w:pPr>
        <w:rPr>
          <w:rFonts w:cs="Times New Roman"/>
          <w:b/>
          <w:lang w:val="en-GB"/>
        </w:rPr>
      </w:pPr>
    </w:p>
    <w:p w14:paraId="00B307CB" w14:textId="2F29A354" w:rsidR="005854E0" w:rsidRPr="00D424AA" w:rsidRDefault="005854E0" w:rsidP="00DE4CA9">
      <w:pPr>
        <w:pStyle w:val="AR6Chap11Figure"/>
        <w:rPr>
          <w:lang w:eastAsia="en-GB" w:bidi="th-TH"/>
        </w:rPr>
      </w:pPr>
      <w:bookmarkStart w:id="88" w:name="_Toc31126150"/>
      <w:r w:rsidRPr="00D424AA">
        <w:rPr>
          <w:lang w:eastAsia="en-GB" w:bidi="th-TH"/>
        </w:rPr>
        <w:t xml:space="preserve">Time series of observed temperature anomalies for global average annual mean temperature (black), land average annual mean temperature (green), land average annual hottest daily maximum temperature (TXx, purple), and land average annual coldest daily minimum temperature (TNn, blue). Global and land mean temperature anomalies are relative to their 1850-1900 means based on the multi-product mean annual time series assessed in Section 2.3.1.1.3 (see text for references). TXx and TNn anomalies are relative to  their respective 1961-1990 means and are based on the HadEX3 dataset </w:t>
      </w:r>
      <w:r w:rsidRPr="00D424AA">
        <w:rPr>
          <w:lang w:eastAsia="en-GB" w:bidi="th-TH"/>
        </w:rPr>
        <w:fldChar w:fldCharType="begin" w:fldLock="1"/>
      </w:r>
      <w:r w:rsidR="00FF6231">
        <w:rPr>
          <w:lang w:eastAsia="en-GB" w:bidi="th-TH"/>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lang w:eastAsia="en-GB" w:bidi="th-TH"/>
        </w:rPr>
        <w:fldChar w:fldCharType="separate"/>
      </w:r>
      <w:r w:rsidR="00A26296">
        <w:rPr>
          <w:noProof/>
          <w:lang w:eastAsia="en-GB" w:bidi="th-TH"/>
        </w:rPr>
        <w:t>(Dunn et al., 2020)</w:t>
      </w:r>
      <w:r w:rsidRPr="00D424AA">
        <w:rPr>
          <w:lang w:eastAsia="en-GB" w:bidi="th-TH"/>
        </w:rPr>
        <w:fldChar w:fldCharType="end"/>
      </w:r>
      <w:r w:rsidRPr="00841A35">
        <w:rPr>
          <w:lang w:eastAsia="en-GB" w:bidi="th-TH"/>
        </w:rPr>
        <w:t xml:space="preserve"> using values for grid boxes with at least 90% temporal completeness over 1961-2018.</w:t>
      </w:r>
      <w:bookmarkEnd w:id="88"/>
      <w:r w:rsidR="00DB45A5">
        <w:rPr>
          <w:lang w:eastAsia="en-GB" w:bidi="th-TH"/>
        </w:rPr>
        <w:t xml:space="preserve"> </w:t>
      </w:r>
      <w:r w:rsidR="00DB45A5" w:rsidRPr="004369BC">
        <w:rPr>
          <w:rFonts w:cs="Times New Roman"/>
          <w:szCs w:val="20"/>
        </w:rPr>
        <w:t xml:space="preserve">Further details on data sources </w:t>
      </w:r>
      <w:r w:rsidR="00DB45A5" w:rsidRPr="004369BC">
        <w:rPr>
          <w:rFonts w:cs="Times New Roman"/>
          <w:szCs w:val="20"/>
        </w:rPr>
        <w:lastRenderedPageBreak/>
        <w:t xml:space="preserve">and processing are available in the chapter data table (Table </w:t>
      </w:r>
      <w:r w:rsidR="00DB45A5">
        <w:rPr>
          <w:rFonts w:cs="Times New Roman"/>
          <w:szCs w:val="20"/>
        </w:rPr>
        <w:t>11.SM.9</w:t>
      </w:r>
      <w:r w:rsidR="00DB45A5" w:rsidRPr="004369BC">
        <w:rPr>
          <w:rFonts w:cs="Times New Roman"/>
          <w:szCs w:val="20"/>
        </w:rPr>
        <w:t>).</w:t>
      </w:r>
    </w:p>
    <w:p w14:paraId="6F3EAAAB" w14:textId="77777777" w:rsidR="005854E0" w:rsidRPr="00841A35" w:rsidRDefault="005854E0" w:rsidP="00D424AA">
      <w:pPr>
        <w:ind w:left="1134"/>
        <w:rPr>
          <w:rFonts w:cs="Times New Roman"/>
          <w:sz w:val="20"/>
          <w:lang w:val="en-GB" w:eastAsia="en-GB" w:bidi="th-TH"/>
        </w:rPr>
      </w:pPr>
    </w:p>
    <w:p w14:paraId="1F453915" w14:textId="299E3AC6" w:rsidR="00907744" w:rsidRPr="00D424AA" w:rsidRDefault="00907744" w:rsidP="00D424AA">
      <w:pPr>
        <w:rPr>
          <w:rFonts w:cs="Times New Roman"/>
          <w:sz w:val="8"/>
          <w:szCs w:val="8"/>
          <w:lang w:val="en-GB"/>
        </w:rPr>
      </w:pPr>
    </w:p>
    <w:p w14:paraId="3DABA39C" w14:textId="77777777" w:rsidR="00907744" w:rsidRPr="00D424AA" w:rsidRDefault="00907744" w:rsidP="00D424AA">
      <w:pPr>
        <w:rPr>
          <w:rFonts w:cs="Times New Roman"/>
          <w:b/>
          <w:lang w:val="en-GB"/>
        </w:rPr>
      </w:pPr>
      <w:r w:rsidRPr="00D424AA">
        <w:rPr>
          <w:rFonts w:cs="Times New Roman"/>
          <w:b/>
          <w:lang w:val="en-GB"/>
        </w:rPr>
        <w:t>[END FIGURE 11.2 HERE]</w:t>
      </w:r>
    </w:p>
    <w:p w14:paraId="7CB06E5C" w14:textId="1C0E5481" w:rsidR="00907744" w:rsidRDefault="00907744" w:rsidP="00D424AA">
      <w:pPr>
        <w:rPr>
          <w:rFonts w:cs="Times New Roman"/>
          <w:lang w:val="en-GB"/>
        </w:rPr>
      </w:pPr>
    </w:p>
    <w:p w14:paraId="6CCC9075" w14:textId="77777777" w:rsidR="00703712" w:rsidRPr="00D424AA" w:rsidRDefault="00703712" w:rsidP="00D424AA">
      <w:pPr>
        <w:rPr>
          <w:rFonts w:cs="Times New Roman"/>
          <w:lang w:val="en-GB"/>
        </w:rPr>
      </w:pPr>
    </w:p>
    <w:p w14:paraId="1786C5B2" w14:textId="77777777" w:rsidR="00907744" w:rsidRPr="00D424AA" w:rsidRDefault="00907744" w:rsidP="00D424AA">
      <w:pPr>
        <w:rPr>
          <w:rFonts w:cs="Times New Roman"/>
          <w:b/>
          <w:lang w:val="en-GB"/>
        </w:rPr>
      </w:pPr>
      <w:r w:rsidRPr="00D424AA">
        <w:rPr>
          <w:rFonts w:cs="Times New Roman"/>
          <w:b/>
          <w:lang w:val="en-GB"/>
        </w:rPr>
        <w:t>[START FIGURE 11.3 HERE]</w:t>
      </w:r>
      <w:bookmarkStart w:id="89" w:name="_Toc31126160"/>
    </w:p>
    <w:p w14:paraId="285B0453" w14:textId="77777777" w:rsidR="00907744" w:rsidRPr="00D424AA" w:rsidRDefault="00907744" w:rsidP="00D424AA">
      <w:pPr>
        <w:rPr>
          <w:rFonts w:cs="Times New Roman"/>
          <w:b/>
          <w:sz w:val="8"/>
          <w:szCs w:val="8"/>
          <w:lang w:val="en-GB"/>
        </w:rPr>
      </w:pPr>
    </w:p>
    <w:bookmarkEnd w:id="89"/>
    <w:p w14:paraId="1432126F" w14:textId="77777777" w:rsidR="00492F99" w:rsidRDefault="00492F99" w:rsidP="00492F99">
      <w:pPr>
        <w:pStyle w:val="AR6BodyText"/>
        <w:rPr>
          <w:lang w:val="en-US"/>
        </w:rPr>
      </w:pPr>
    </w:p>
    <w:p w14:paraId="2085780C" w14:textId="5F3FDDC6" w:rsidR="00492F99" w:rsidRPr="00600331" w:rsidRDefault="00492F99" w:rsidP="00492F99">
      <w:pPr>
        <w:pStyle w:val="AR6Chap11Figure"/>
      </w:pPr>
      <w:r w:rsidRPr="00AD710F">
        <w:t>Regional mean changes in annual hottest daily maximum temperature (TXx) for AR6 land regions and the global land, against changes in global mean surface air temperature (GSAT) as simulated by CMIP6 models under different forcing scenarios SSP1-1.9, SSP1-2.6, SSP2-4.5, SSP3-7.0, and SSP5-8.5. (a) shows individual models from the CMIP6 ensemble (grey), the multi-model median under three selected SSPs (colours), and the multi-model median (black). (b) to (l) show the multi-model-median for the pooled data for individual AR6 regions. Numbers in parantheses indicate the linear scaling between regional TXx and GSAT. The black line indicates the 1:1 reference scaling between TXx and GSAT. See Atlas.1.3.2 for the definition of regions. For details on the methods see Supplementary Material 11.SM.2.</w:t>
      </w:r>
    </w:p>
    <w:p w14:paraId="26F015EC" w14:textId="39D9F7C8" w:rsidR="00660610" w:rsidRPr="00D424AA" w:rsidRDefault="00660610" w:rsidP="00B67DCF">
      <w:pPr>
        <w:pStyle w:val="AR6BodyText"/>
        <w:rPr>
          <w:lang w:val="en-GB"/>
        </w:rPr>
      </w:pPr>
    </w:p>
    <w:p w14:paraId="0D895A27" w14:textId="77777777" w:rsidR="00907744" w:rsidRPr="00D424AA" w:rsidRDefault="00907744" w:rsidP="00D424AA">
      <w:pPr>
        <w:rPr>
          <w:rFonts w:cs="Times New Roman"/>
          <w:sz w:val="8"/>
          <w:szCs w:val="8"/>
          <w:lang w:val="en-GB"/>
        </w:rPr>
      </w:pPr>
      <w:r w:rsidRPr="00841A35">
        <w:rPr>
          <w:rFonts w:cs="Times New Roman"/>
          <w:sz w:val="8"/>
          <w:szCs w:val="8"/>
          <w:lang w:val="en-GB"/>
        </w:rPr>
        <w:t xml:space="preserve"> </w:t>
      </w:r>
    </w:p>
    <w:p w14:paraId="69544536" w14:textId="77777777" w:rsidR="00907744" w:rsidRPr="00D424AA" w:rsidRDefault="00907744" w:rsidP="00D424AA">
      <w:pPr>
        <w:rPr>
          <w:rFonts w:cs="Times New Roman"/>
          <w:b/>
          <w:lang w:val="en-GB"/>
        </w:rPr>
      </w:pPr>
      <w:r w:rsidRPr="00D424AA">
        <w:rPr>
          <w:rFonts w:cs="Times New Roman"/>
          <w:b/>
          <w:lang w:val="en-GB"/>
        </w:rPr>
        <w:t>[END FIGURE 11.3 HERE]</w:t>
      </w:r>
    </w:p>
    <w:p w14:paraId="60F0078D" w14:textId="08E8245A" w:rsidR="00907744" w:rsidRDefault="00907744" w:rsidP="00D424AA">
      <w:pPr>
        <w:rPr>
          <w:rFonts w:cs="Times New Roman"/>
          <w:lang w:val="en-GB"/>
        </w:rPr>
      </w:pPr>
    </w:p>
    <w:p w14:paraId="4CC744D8" w14:textId="77777777" w:rsidR="00703712" w:rsidRPr="00D424AA" w:rsidRDefault="00703712" w:rsidP="00D424AA">
      <w:pPr>
        <w:rPr>
          <w:rFonts w:cs="Times New Roman"/>
          <w:lang w:val="en-GB"/>
        </w:rPr>
      </w:pPr>
    </w:p>
    <w:p w14:paraId="735E8B61" w14:textId="0C9E1651" w:rsidR="00907744" w:rsidRPr="00D424AA" w:rsidRDefault="00907744" w:rsidP="00D424AA">
      <w:pPr>
        <w:rPr>
          <w:rFonts w:cs="Times New Roman"/>
          <w:lang w:val="en-GB"/>
        </w:rPr>
      </w:pPr>
      <w:r w:rsidRPr="00D424AA">
        <w:rPr>
          <w:rFonts w:cs="Times New Roman"/>
          <w:lang w:val="en-GB"/>
        </w:rPr>
        <w:t xml:space="preserve">Since AR5, the attribution of extreme weather events, or the investigation of changes in the frequency and/or magnitude of individual and local- and regional-scale extreme weather events due to various drivers (see </w:t>
      </w:r>
      <w:r w:rsidR="00DF7AE2" w:rsidRPr="00D424AA">
        <w:rPr>
          <w:rFonts w:cs="Times New Roman"/>
          <w:lang w:val="en-GB" w:eastAsia="zh-CN"/>
        </w:rPr>
        <w:t>Cross-Working Group Box 1.1</w:t>
      </w:r>
      <w:r w:rsidR="00DF7AE2">
        <w:rPr>
          <w:rFonts w:cs="Times New Roman"/>
          <w:lang w:val="en-GB" w:eastAsia="zh-CN"/>
        </w:rPr>
        <w:t xml:space="preserve"> (in Chapter 1)</w:t>
      </w:r>
      <w:r w:rsidR="00403E43">
        <w:rPr>
          <w:rFonts w:cs="Times New Roman"/>
          <w:lang w:val="en-GB"/>
        </w:rPr>
        <w:t xml:space="preserve"> and</w:t>
      </w:r>
      <w:r w:rsidRPr="00D424AA">
        <w:rPr>
          <w:rFonts w:cs="Times New Roman"/>
          <w:lang w:val="en-GB"/>
        </w:rPr>
        <w:t xml:space="preserve"> </w:t>
      </w:r>
      <w:r w:rsidRPr="00841A35">
        <w:rPr>
          <w:rFonts w:cs="Times New Roman"/>
          <w:lang w:val="en-GB"/>
        </w:rPr>
        <w:t xml:space="preserve">Section 11.2.3) has provided evidence that greenhouse gases and other external forcings have affected individual extreme weather events. The events that have been studied are geographically uneven. A few events, for example, extreme rainfall events in the </w:t>
      </w:r>
      <w:r w:rsidRPr="00D424AA">
        <w:rPr>
          <w:rFonts w:cs="Times New Roman"/>
          <w:lang w:val="en-GB"/>
        </w:rPr>
        <w:t xml:space="preserve">UK </w:t>
      </w:r>
      <w:r w:rsidRPr="00D424AA">
        <w:rPr>
          <w:rFonts w:cs="Times New Roman"/>
          <w:lang w:val="en-GB"/>
        </w:rPr>
        <w:fldChar w:fldCharType="begin" w:fldLock="1"/>
      </w:r>
      <w:r w:rsidR="007D2D56">
        <w:rPr>
          <w:rFonts w:cs="Times New Roman"/>
          <w:lang w:val="en-GB"/>
        </w:rPr>
        <w:instrText>ADDIN CSL_CITATION { "citationItems" : [ { "id" : "ITEM-1", "itemData" : { "DOI" : "10.1088/1748-9326/11/11/114009", "ISSN" : "1748-9326", "abstract" : "We present a new method that allows a separation of the attribution of human influence in extreme events into changes in atmospheric flows and changes in other processes. Assuming two data sets of model simulations or observations representing a natural, or \u2018counter-factual\u2019 climate, and the actual, or \u2018factual\u2019 climate, we show how flow analogs used across data sets can provide quantitative estimates of each contribution to the changes in probabilities of extreme events. We apply this method to the extreme January precipitation amounts in Southern UK such as were observed in the winter of 2013/2014. Using large ensembles of an atmospheric model forced by factual and counterfactual sea surface temperatures, we demonstrate that about a third of the increase in January precipitation amounts can be attributed to changes in weather circulation patterns and two thirds of the increase to thermodynamic changes. This method can be generalized to many classes of events and regions and provides, in the above case study, similar results to those obtained in Schaller et al (2016 Nat. Clim. Change 6 [http://dx.doi.org/10.1038/nclimate2927] 627\u201334 ) who used a simple circulation index, describing only a local feature of the circulation, as in other methods using circulation indices (van Ulden and van Oldenborgh 2006 Atmos. Chem. Phys. 6 [http://dx.doi.org/10.5194/acp-6-863-2006] 863\u201381 ).", "author" : [ { "dropping-particle" : "", "family" : "Vautard", "given" : "R", "non-dropping-particle" : "", "parse-names" : false, "suffix" : "" }, { "dropping-particle" : "", "family" : "Yiou", "given" : "P", "non-dropping-particle" : "", "parse-names" : false, "suffix" : "" }, { "dropping-particle" : "", "family" : "Otto", "given" : "F", "non-dropping-particle" : "", "parse-names" : false, "suffix" : "" }, { "dropping-particle" : "", "family" : "Stott", "given" : "P", "non-dropping-particle" : "", "parse-names" : false, "suffix" : "" }, { "dropping-particle" : "", "family" : "Christidis", "given" : "N", "non-dropping-particle" : "", "parse-names" : false, "suffix" : "" }, { "dropping-particle" : "van", "family" : "Oldenborgh", "given" : "G J", "non-dropping-particle" : "", "parse-names" : false, "suffix" : "" }, { "dropping-particle" : "", "family" : "Schaller", "given" : "N", "non-dropping-particle" : "", "parse-names" : false, "suffix" : "" } ], "container-title" : "Environmental Research Letters", "id" : "ITEM-1", "issue" : "11", "issued" : { "date-parts" : [ [ "2016", "11", "1" ] ] }, "page" : "114009", "publisher" : "IOP Publishing", "title" : "Attribution of human-induced dynamical and thermodynamical contributions in extreme weather events", "translator" : [ { "dropping-particle" : "", "family" : "S1558", "given" : "", "non-dropping-particle" : "", "parse-names" : false, "suffix" : "" } ], "type" : "article-journal", "volume" : "11" }, "uris" : [ "http://www.mendeley.com/documents/?uuid=38897816-558e-4be8-89e0-9285f46e82db" ] }, { "id" : "ITEM-2", "itemData" : { "DOI" : "10.1038/nclimate2927", "ISSN" : "1758-678X",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2", "issue" : "6", "issued" : { "date-parts" : [ [ "2016", "6", "1" ] ] }, "page" : "627-634", "title" : "Human influence on climate in the 2014 southern England winter floods and their impacts", "translator" : [ { "dropping-particle" : "", "family" : "S379", "given" : "", "non-dropping-particle" : "", "parse-names" : false, "suffix" : "" } ], "type" : "article-journal", "volume" : "6" }, "uris" : [ "http://www.mendeley.com/documents/?uuid=9f30d715-1548-491d-b012-df495a0aee4a" ] }, { "id" : "ITEM-3", "itemData" : { "DOI" : "10.1088/1748-9326/aa9663", "ISSN" : "1748-9326", "author" : [ { "dropping-particle" : "", "family" : "Otto", "given" : "Friederike E L", "non-dropping-particle" : "", "parse-names" : false, "suffix" : "" }, { "dropping-particle" : "", "family" : "Wiel", "given" : "Karin", "non-dropping-particle" : "van der", "parse-names" : false, "suffix" : "" }, { "dropping-particle" : "", "family" : "Oldenborgh", "given" : "Geert Jan", "non-dropping-particle" : "van", "parse-names" : false, "suffix" : "" }, { "dropping-particle" : "", "family" : "Philip", "given" : "Sjoukje", "non-dropping-particle" : "", "parse-names" : false, "suffix" : "" }, { "dropping-particle" : "", "family" : "Kew", "given" : "Sarah F", "non-dropping-particle" : "", "parse-names" : false, "suffix" : "" }, { "dropping-particle" : "", "family" : "Uhe", "given" : "Peter", "non-dropping-particle" : "", "parse-names" : false, "suffix" : "" }, { "dropping-particle" : "", "family" : "Cullen", "given" : "Heidi", "non-dropping-particle" : "", "parse-names" : false, "suffix" : "" } ], "container-title" : "Environmental Research Letters", "id" : "ITEM-3", "issue" : "2", "issued" : { "date-parts" : [ [ "2018", "2", "1" ] ] }, "page" : "024006", "title" : "Climate change increases the probability of heavy rains in Northern England/Southern Scotland like those of storm Desmond\u2014a real-time event attribution revisited", "translator" : [ { "dropping-particle" : "", "family" : "S378", "given" : "", "non-dropping-particle" : "", "parse-names" : false, "suffix" : "" } ], "type" : "article-journal", "volume" : "13" }, "uris" : [ "http://www.mendeley.com/documents/?uuid=ec9148f7-c5e0-4a9a-8a37-ce071eeaf1ab" ] } ], "mendeley" : { "formattedCitation" : "(Schaller et al., 2016; Vautard et al., 2016; Otto et al., 2018b)", "plainTextFormattedCitation" : "(Schaller et al., 2016; Vautard et al., 2016; Otto et al., 2018b)", "previouslyFormattedCitation" : "(Schaller et al., 2016; Vautard et al., 2016; Otto et al., 2018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aller et al., 2016; Vautard et al., 2016; Otto et al., 2018b)</w:t>
      </w:r>
      <w:r w:rsidRPr="00D424AA">
        <w:rPr>
          <w:rFonts w:cs="Times New Roman"/>
          <w:lang w:val="en-GB"/>
        </w:rPr>
        <w:fldChar w:fldCharType="end"/>
      </w:r>
      <w:r w:rsidRPr="00841A35">
        <w:rPr>
          <w:rFonts w:cs="Times New Roman"/>
          <w:lang w:val="en-GB"/>
        </w:rPr>
        <w:t xml:space="preserve"> or heat waves in Australia </w:t>
      </w:r>
      <w:r w:rsidRPr="00D424AA">
        <w:rPr>
          <w:rFonts w:cs="Times New Roman"/>
          <w:lang w:val="en-GB"/>
        </w:rPr>
        <w:fldChar w:fldCharType="begin" w:fldLock="1"/>
      </w:r>
      <w:r w:rsidR="007D2D56">
        <w:rPr>
          <w:rFonts w:cs="Times New Roman"/>
          <w:lang w:val="en-GB"/>
        </w:rPr>
        <w:instrText>ADDIN CSL_CITATION { "citationItems" : [ { "id" : "ITEM-1", "itemData" : { "DOI" : "10.1175/1520-0477-95.9.S41", "ISBN" : "0003-0007", "ISSN" : "0003-0007",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ing", "given" : "Andrew D.", "non-dropping-particle" : "", "parse-names" : false, "suffix" : "" }, { "dropping-particle" : "", "family" : "Karoly", "given" : "David J", "non-dropping-particle" : "", "parse-names" : false, "suffix" : "" }, { "dropping-particle" : "", "family" : "Donat", "given" : "Markus G.", "non-dropping-particle" : "", "parse-names" : false, "suffix" : "" }, { "dropping-particle" : "", "family" : "Alexander", "given" : "L.V.", "non-dropping-particle" : "", "parse-names" : false, "suffix" : "" } ], "container-title" : "Bulletin of the American Meteorological Society", "id" : "ITEM-1", "issue" : "9", "issued" : { "date-parts" : [ [ "2014", "9" ] ] }, "page" : "S41-S45", "title" : "Climate change turns Australia's 2013 big dry into a year of record-breaking heat [in \u201cExplaining Extreme Events of 2013 from a Climate Perspective\u201d]", "translator" : [ { "dropping-particle" : "", "family" : "S1396", "given" : "", "non-dropping-particle" : "", "parse-names" : false, "suffix" : "" } ], "type" : "article-journal", "volume" : "95" }, "uris" : [ "http://www.mendeley.com/documents/?uuid=45e3cfc7-fa41-4e72-99d3-aa13dd5c2134" ] }, { "id" : "ITEM-2", "itemData" : { "DOI" : "10.1007/s10584-016-1650-0", "ISSN" : "1573-1480", "abstract" : "As part of a special issue on natural hazards, this paper reviews the current state of scientific knowledge of Australian heatwaves. Over recent years, progress has been made in understanding both the causes of and changes to heatwaves. Relationships between atmospheric heatwaves and large-scale and synoptic variability have been identified, with increasing trends in heatwave intensity, frequency and duration projected to continue throughout the 21st century. However, more research is required to further our understanding of the dynamical interactions of atmospheric heatwaves, particularly with the land surface. Research into marine heatwaves is still in its infancy, with little known about driving mechanisms, and observed and future changes. In order to address these knowledge gaps, recommendations include: focusing on a comprehensive assessment of atmospheric heatwave dynamics; understanding links with droughts; working towards a unified measurement framework; and investigating observed and future trends in marine heatwaves. Such work requires comprehensive and long-term collaboration activities. However, benefits will extend to the international community, thus addressing global grand challenges surrounding these extreme events.", "author" : [ { "dropping-particle" : "", "family" : "Perkins-Kirkpatrick", "given" : "S E", "non-dropping-particle" : "", "parse-names" : false, "suffix" : "" }, { "dropping-particle" : "", "family" : "White", "given" : "C J", "non-dropping-particle" : "", "parse-names" : false, "suffix" : "" }, { "dropping-particle" : "V", "family" : "Alexander", "given" : "L", "non-dropping-particle" : "", "parse-names" : false, "suffix" : "" }, { "dropping-particle" : "", "family" : "Arg\u00fceso", "given" : "D", "non-dropping-particle" : "", "parse-names" : false, "suffix" : "" }, { "dropping-particle" : "", "family" : "Boschat", "given" : "G", "non-dropping-particle" : "", "parse-names" : false, "suffix" : "" }, { "dropping-particle" : "", "family" : "Cowan", "given" : "T", "non-dropping-particle" : "", "parse-names" : false, "suffix" : "" }, { "dropping-particle" : "", "family" : "Evans", "given" : "J P", "non-dropping-particle" : "", "parse-names" : false, "suffix" : "" }, { "dropping-particle" : "", "family" : "Ekstr\u00f6m", "given" : "M", "non-dropping-particle" : "", "parse-names" : false, "suffix" : "" }, { "dropping-particle" : "", "family" : "Oliver", "given" : "E C J", "non-dropping-particle" : "", "parse-names" : false, "suffix" : "" }, { "dropping-particle" : "", "family" : "Phatak", "given" : "A", "non-dropping-particle" : "", "parse-names" : false, "suffix" : "" }, { "dropping-particle" : "", "family" : "Purich", "given" : "A", "non-dropping-particle" : "", "parse-names" : false, "suffix" : "" } ], "container-title" : "Climatic Change", "id" : "ITEM-2", "issue" : "1", "issued" : { "date-parts" : [ [ "2016" ] ] }, "page" : "101-114", "title" : "Natural hazards in Australia: heatwaves", "translator" : [ { "dropping-particle" : "", "family" : "S2292", "given" : "", "non-dropping-particle" : "", "parse-names" : false, "suffix" : "" } ], "type" : "article-journal", "volume" : "139" }, "uris" : [ "http://www.mendeley.com/documents/?uuid=35f56d3e-6e5d-472c-b651-0b250716e60d" ] }, { "id" : "ITEM-3", "itemData" : { "DOI" : "10.1175/BAMS-D-16-0183.1", "ISSN" : "0003-0007", "abstract" : "The term \u201cnew normal\u201d has been used in scientific literature and public commentary to contextualize contemporary climate events as an indicator of a changing climate due to enhanced greenhouse warming. A new normal has been used broadly but tends to be descriptive and ambiguously defined. Here we review previous studies conceptualizing this idea of a new climatological normal and argue that this term should be used cautiously and with explicit definition in order to avoid confusion. We provide a formal definition of a new climate normal relative to present based around record-breaking contemporary events and explore the timing of when such extremes become statistically normal in the future model simulations. Applying this method to the record-breaking global-average 2015 temperatures as a reference event and a suite of model climate models, we determine that 2015 global annual-average temperatures will be the new normal by 2040 in all emissions scenarios. At the regional level, a new normal can be delayed through aggressive greenhouse gas emissions reductions. Using this specific case study to investigate a climatological new normal, our approach demonstrates the greater value of the concept of a climatological new normal for understanding and communicating climate change when the term is explicitly defined. This approach moves us one step closer to understanding how current extremes will change in the future in a warming world.", "author" : [ { "dropping-particle" : "", "family" : "Lewis", "given" : "Sophie C.", "non-dropping-particle" : "", "parse-names" : false, "suffix" : "" }, { "dropping-particle" : "", "family" : "King", "given" : "Andrew D.", "non-dropping-particle" : "", "parse-names" : false, "suffix" : "" }, { "dropping-particle" : "", "family" : "Perkins-Kirkpatrick", "given" : "Sarah E.", "non-dropping-particle" : "", "parse-names" : false, "suffix" : "" } ], "container-title" : "Bulletin of the American Meteorological Society", "id" : "ITEM-3", "issue" : "6", "issued" : { "date-parts" : [ [ "2017", "6" ] ] }, "page" : "1139-1151", "title" : "Defining a New Normal for Extremes in a Warming World", "translator" : [ { "dropping-particle" : "", "family" : "S1513", "given" : "", "non-dropping-particle" : "", "parse-names" : false, "suffix" : "" } ], "type" : "article-journal", "volume" : "98" }, "uris" : [ "http://www.mendeley.com/documents/?uuid=b282c287-5f09-471b-b3a0-c8d9c3c8287f" ] } ], "mendeley" : { "formattedCitation" : "(King et al., 2014; Perkins-Kirkpatrick et al., 2016; Lewis et al., 2017b)", "plainTextFormattedCitation" : "(King et al., 2014; Perkins-Kirkpatrick et al., 2016; Lewis et al., 2017b)", "previouslyFormattedCitation" : "(King et al., 2014; Perkins-Kirkpatrick et al., 2016; Lewis et al., 2017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ng et al., 2014; Perkins-Kirkpatrick et al., 2016; Lewis et al., 2017b)</w:t>
      </w:r>
      <w:r w:rsidRPr="00D424AA">
        <w:rPr>
          <w:rFonts w:cs="Times New Roman"/>
          <w:lang w:val="en-GB"/>
        </w:rPr>
        <w:fldChar w:fldCharType="end"/>
      </w:r>
      <w:r w:rsidRPr="00841A35">
        <w:rPr>
          <w:rFonts w:cs="Times New Roman"/>
          <w:lang w:val="en-GB"/>
        </w:rPr>
        <w:t>, have spurred more studies than other events. Many highly impactful extreme weather events have not been studied in the event attribution framework. Studies in the developing world are</w:t>
      </w:r>
      <w:r w:rsidRPr="00D424AA">
        <w:rPr>
          <w:rFonts w:cs="Times New Roman"/>
          <w:lang w:val="en-GB"/>
        </w:rPr>
        <w:t xml:space="preserve"> also generally lacking. This is due to various reasons (Section 11.2) including lack of observational data, lack of reliable climate models, and lack of scientific capacity </w:t>
      </w:r>
      <w:r w:rsidRPr="00D424AA">
        <w:rPr>
          <w:rFonts w:cs="Times New Roman"/>
          <w:lang w:val="en-GB"/>
        </w:rPr>
        <w:fldChar w:fldCharType="begin" w:fldLock="1"/>
      </w:r>
      <w:r w:rsidR="00FF6231">
        <w:rPr>
          <w:rFonts w:cs="Times New Roman"/>
          <w:lang w:val="en-GB"/>
        </w:rPr>
        <w:instrText>ADDIN CSL_CITATION { "citationItems" : [ { "id" : "ITEM-1", "itemData" : { "DOI" : "10.1175/BAMS-D-19-0317.1", "ISSN" : "0003-0007", "abstract" : "The science of event attribution has emerged to routinely answer the question whether and to what extent human-induced climate change altered the likelihood and intensity of recently observed extreme weather events. In Europe a pilot program to operationalize the method started in November 2019, highlighting the demand for timely information on the role of climate change when it is needed most: in the direct aftermath of an extreme event. Independent of whether studies are provided operationally or as academic studies, the necessity of good observational data and well-verified climate models imply most attributions are currently made for highly developed countries only. Current attribution assessments therefore provide very little information about those events and regions where the largest damages and socio-economic losses are incurred. Arguably, these larger damages signify a much greater need for information on how the likelihood and intensity of such high-impact events have been changing and are likely to change in a warmer world. In short, why do we not focus event attribution research efforts on the whole world, and particularly events in the developing world? The reasons are not just societal and political but also scientific. We simply cannot attribute these events in the same probabilistic framework employed in most studies today. We outline six focus areas to lessen these barriers, but we will not overcome them in the near future.", "author" : [ { "dropping-particle" : "", "family" : "Otto", "given" : "Friederike E. L.", "non-dropping-particle" : "", "parse-names" : false, "suffix" : "" }, { "dropping-particle" : "", "family" : "Harrington", "given" : "Luke", "non-dropping-particle" : "", "parse-names" : false, "suffix" : "" }, { "dropping-particle" : "", "family" : "Schmitt", "given" : "Katharina", "non-dropping-particle" : "", "parse-names" : false, "suffix" : "" }, { "dropping-particle" : "", "family" : "Philip", "given" : "Sjoukje", "non-dropping-particle" : "", "parse-names" : false, "suffix" : "" }, { "dropping-particle" : "", "family" : "Kew", "given" : "Sarah", "non-dropping-particle" : "", "parse-names" : false, "suffix" : "" }, { "dropping-particle" : "", "family" : "Oldenborgh", "given" : "Geert Jan", "non-dropping-particle" : "van", "parse-names" : false, "suffix" : "" }, { "dropping-particle" : "", "family" : "Singh", "given" : "Roop", "non-dropping-particle" : "", "parse-names" : false, "suffix" : "" }, { "dropping-particle" : "", "family" : "Kimutai", "given" : "Joyce", "non-dropping-particle" : "", "parse-names" : false, "suffix" : "" }, { "dropping-particle" : "", "family" : "Wolski", "given" : "Piotr", "non-dropping-particle" : "", "parse-names" : false, "suffix" : "" } ], "container-title" : "Bulletin of the American Meteorological Society", "id" : "ITEM-1", "issue" : "10", "issued" : { "date-parts" : [ [ "2020", "10", "1" ] ] }, "page" : "E1851-E1860", "title" : "Challenges to Understanding Extreme Weather Changes in Lower Income Countries", "translator" : [ { "dropping-particle" : "", "family" : "S3336", "given" : "", "non-dropping-particle" : "", "parse-names" : false, "suffix" : "" } ], "type" : "article-journal", "volume" : "101" }, "uris" : [ "http://www.mendeley.com/documents/?uuid=98ce2eda-3e18-4645-808e-3a38a89fdf63" ] } ], "mendeley" : { "formattedCitation" : "(Otto et al., 2020)", "plainTextFormattedCitation" : "(Otto et al., 2020)", "previouslyFormattedCitation" : "(Otto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tto et al., 2020)</w:t>
      </w:r>
      <w:r w:rsidRPr="00D424AA">
        <w:rPr>
          <w:rFonts w:cs="Times New Roman"/>
          <w:lang w:val="en-GB"/>
        </w:rPr>
        <w:fldChar w:fldCharType="end"/>
      </w:r>
      <w:r w:rsidRPr="00841A35">
        <w:rPr>
          <w:rFonts w:cs="Times New Roman"/>
          <w:lang w:val="en-GB"/>
        </w:rPr>
        <w:t>. While the events that have been studi</w:t>
      </w:r>
      <w:r w:rsidRPr="00D424AA">
        <w:rPr>
          <w:rFonts w:cs="Times New Roman"/>
          <w:lang w:val="en-GB"/>
        </w:rPr>
        <w:t>ed are not representative of all extreme events that occurred and results from these studies may also be subject to selection bias, the large number of event attribution studies provide evidence that changes in the properties of these local and individual events are in line with expected consequences of human influence on the climate and can be attributed to external drivers</w:t>
      </w:r>
      <w:r w:rsidR="00403E43">
        <w:rPr>
          <w:rFonts w:cs="Times New Roman"/>
          <w:lang w:val="en-GB"/>
        </w:rPr>
        <w:t xml:space="preserve"> (Section 11.9)</w:t>
      </w:r>
      <w:r w:rsidRPr="00D424AA">
        <w:rPr>
          <w:rFonts w:cs="Times New Roman"/>
          <w:lang w:val="en-GB"/>
        </w:rPr>
        <w:t>. Fig</w:t>
      </w:r>
      <w:r w:rsidR="00946D6B" w:rsidRPr="00D424AA">
        <w:rPr>
          <w:rFonts w:cs="Times New Roman"/>
          <w:lang w:val="en-GB"/>
        </w:rPr>
        <w:t>ure</w:t>
      </w:r>
      <w:r w:rsidRPr="00D424AA">
        <w:rPr>
          <w:rFonts w:cs="Times New Roman"/>
          <w:lang w:val="en-GB"/>
        </w:rPr>
        <w:t xml:space="preserve"> 11.4 </w:t>
      </w:r>
      <w:r w:rsidR="00143E34" w:rsidRPr="00D424AA">
        <w:rPr>
          <w:rFonts w:cs="Times New Roman"/>
          <w:lang w:val="en-GB"/>
        </w:rPr>
        <w:t xml:space="preserve">summarizes assessments of observed changes in temperature extremes, in heavy precipitation and in droughts, and their attribution in a map form. </w:t>
      </w:r>
      <w:r w:rsidRPr="00841A35">
        <w:rPr>
          <w:rFonts w:cs="Times New Roman"/>
          <w:lang w:val="en-GB"/>
        </w:rPr>
        <w:t xml:space="preserve"> </w:t>
      </w:r>
    </w:p>
    <w:p w14:paraId="0D15FC4E" w14:textId="2970CA42" w:rsidR="00907744" w:rsidRDefault="00907744" w:rsidP="00D424AA">
      <w:pPr>
        <w:rPr>
          <w:rFonts w:cs="Times New Roman"/>
          <w:lang w:val="en-GB"/>
        </w:rPr>
      </w:pPr>
    </w:p>
    <w:p w14:paraId="670C14A6" w14:textId="77777777" w:rsidR="00703712" w:rsidRPr="00D424AA" w:rsidRDefault="00703712" w:rsidP="00D424AA">
      <w:pPr>
        <w:rPr>
          <w:rFonts w:cs="Times New Roman"/>
          <w:lang w:val="en-GB"/>
        </w:rPr>
      </w:pPr>
    </w:p>
    <w:p w14:paraId="1F7CFDC0" w14:textId="77777777" w:rsidR="00907744" w:rsidRPr="00D424AA" w:rsidRDefault="00907744" w:rsidP="00D424AA">
      <w:pPr>
        <w:rPr>
          <w:rFonts w:cs="Times New Roman"/>
          <w:b/>
          <w:lang w:val="en-GB"/>
        </w:rPr>
      </w:pPr>
      <w:r w:rsidRPr="00D424AA">
        <w:rPr>
          <w:rFonts w:cs="Times New Roman"/>
          <w:b/>
          <w:lang w:val="en-GB"/>
        </w:rPr>
        <w:t>[START FIGURE 11.4 HERE]</w:t>
      </w:r>
    </w:p>
    <w:p w14:paraId="191F782F" w14:textId="77777777" w:rsidR="00907744" w:rsidRPr="00D424AA" w:rsidRDefault="00907744" w:rsidP="00D424AA">
      <w:pPr>
        <w:rPr>
          <w:rFonts w:cs="Times New Roman"/>
          <w:sz w:val="8"/>
          <w:szCs w:val="8"/>
          <w:lang w:val="en-GB"/>
        </w:rPr>
      </w:pPr>
    </w:p>
    <w:p w14:paraId="333C1E30" w14:textId="2264F1FF" w:rsidR="008A3B40" w:rsidRPr="00D707C3" w:rsidRDefault="008A3B40">
      <w:pPr>
        <w:pStyle w:val="AR6Chap11Figure"/>
      </w:pPr>
      <w:r w:rsidRPr="00D707C3">
        <w:rPr>
          <w:rStyle w:val="Accentuation"/>
          <w:i w:val="0"/>
        </w:rPr>
        <w:t>Overview of observed changes for cold, hot, and wet extremes and </w:t>
      </w:r>
      <w:r w:rsidRPr="00D707C3">
        <w:rPr>
          <w:rStyle w:val="lev"/>
          <w:b w:val="0"/>
        </w:rPr>
        <w:t>their potential human</w:t>
      </w:r>
      <w:r>
        <w:rPr>
          <w:rStyle w:val="lev"/>
          <w:b w:val="0"/>
        </w:rPr>
        <w:t xml:space="preserve"> </w:t>
      </w:r>
      <w:r w:rsidRPr="00D707C3">
        <w:rPr>
          <w:rStyle w:val="lev"/>
          <w:b w:val="0"/>
        </w:rPr>
        <w:t>contribution</w:t>
      </w:r>
      <w:r w:rsidRPr="00D707C3">
        <w:rPr>
          <w:rStyle w:val="Accentuation"/>
          <w:i w:val="0"/>
        </w:rPr>
        <w:t>. Shown are the direction of </w:t>
      </w:r>
      <w:r w:rsidRPr="00D707C3">
        <w:rPr>
          <w:rStyle w:val="lev"/>
          <w:b w:val="0"/>
        </w:rPr>
        <w:t>change</w:t>
      </w:r>
      <w:r w:rsidRPr="00D707C3">
        <w:rPr>
          <w:rStyle w:val="Accentuation"/>
          <w:i w:val="0"/>
        </w:rPr>
        <w:t> and the confidence in </w:t>
      </w:r>
      <w:r w:rsidRPr="00D707C3">
        <w:rPr>
          <w:rStyle w:val="lev"/>
          <w:b w:val="0"/>
        </w:rPr>
        <w:t>1)</w:t>
      </w:r>
      <w:r w:rsidRPr="00D707C3">
        <w:rPr>
          <w:rStyle w:val="Accentuation"/>
          <w:i w:val="0"/>
        </w:rPr>
        <w:t xml:space="preserve"> the observed changes in how cold and hot as well as wet extremes have already changed across the world and </w:t>
      </w:r>
      <w:r w:rsidRPr="00D707C3">
        <w:rPr>
          <w:rStyle w:val="lev"/>
          <w:b w:val="0"/>
        </w:rPr>
        <w:t xml:space="preserve"> 2)</w:t>
      </w:r>
      <w:r w:rsidRPr="00D707C3">
        <w:rPr>
          <w:rStyle w:val="Accentuation"/>
          <w:i w:val="0"/>
        </w:rPr>
        <w:t> in the contribution of whether human-induced climate change contributed in causing to these changes (</w:t>
      </w:r>
      <w:r w:rsidRPr="00D707C3">
        <w:rPr>
          <w:rStyle w:val="lev"/>
          <w:b w:val="0"/>
        </w:rPr>
        <w:t>attribution</w:t>
      </w:r>
      <w:r w:rsidRPr="00D707C3">
        <w:rPr>
          <w:rStyle w:val="Accentuation"/>
          <w:i w:val="0"/>
        </w:rPr>
        <w:t>). In each region changes in extremes are indicated by colour (orange – increase in the type of extreme, blue – decrease, both colours – there are changes of opposing direction within the region the signal depends on the exact event definition, grey – there are  no changes observed, </w:t>
      </w:r>
      <w:r w:rsidRPr="00D707C3">
        <w:rPr>
          <w:rStyle w:val="lev"/>
          <w:b w:val="0"/>
        </w:rPr>
        <w:t>and no fill – </w:t>
      </w:r>
      <w:r w:rsidRPr="00D707C3">
        <w:rPr>
          <w:rStyle w:val="Accentuation"/>
          <w:i w:val="0"/>
        </w:rPr>
        <w:t>the data/evidence is too sparse to make an assessment). The</w:t>
      </w:r>
      <w:r w:rsidRPr="00D707C3">
        <w:rPr>
          <w:rStyle w:val="lev"/>
          <w:b w:val="0"/>
        </w:rPr>
        <w:t xml:space="preserve"> squares and dots next to</w:t>
      </w:r>
      <w:r w:rsidRPr="00D707C3">
        <w:rPr>
          <w:rStyle w:val="Accentuation"/>
          <w:i w:val="0"/>
        </w:rPr>
        <w:t xml:space="preserve"> the symbol indicate the level of confidence for observing the trend and the human contribution,</w:t>
      </w:r>
      <w:r w:rsidRPr="00D707C3">
        <w:rPr>
          <w:rStyle w:val="lev"/>
          <w:b w:val="0"/>
        </w:rPr>
        <w:t> respectively</w:t>
      </w:r>
      <w:r w:rsidRPr="00D707C3">
        <w:rPr>
          <w:rStyle w:val="Accentuation"/>
          <w:i w:val="0"/>
        </w:rPr>
        <w:t>. The more </w:t>
      </w:r>
      <w:r w:rsidRPr="00D707C3">
        <w:rPr>
          <w:rStyle w:val="lev"/>
          <w:b w:val="0"/>
        </w:rPr>
        <w:t>black</w:t>
      </w:r>
      <w:r w:rsidRPr="00D707C3">
        <w:rPr>
          <w:rStyle w:val="Accentuation"/>
          <w:i w:val="0"/>
        </w:rPr>
        <w:t> dots/</w:t>
      </w:r>
      <w:r w:rsidRPr="00D707C3">
        <w:rPr>
          <w:rStyle w:val="lev"/>
          <w:b w:val="0"/>
        </w:rPr>
        <w:t>squares</w:t>
      </w:r>
      <w:r w:rsidRPr="00D707C3">
        <w:rPr>
          <w:rStyle w:val="Accentuation"/>
          <w:i w:val="0"/>
        </w:rPr>
        <w:t> the higher the level of confidence. The information on this figure is based on regional assessment of the literature on observed trends, detection and attribution and event attribution in section 11.9.</w:t>
      </w:r>
    </w:p>
    <w:p w14:paraId="225CE6BA" w14:textId="77777777" w:rsidR="00EA634E" w:rsidRPr="00350DE9" w:rsidRDefault="00EA634E" w:rsidP="00D424AA">
      <w:pPr>
        <w:rPr>
          <w:rFonts w:cs="Times New Roman"/>
          <w:b/>
          <w:lang w:val="en-GB"/>
        </w:rPr>
      </w:pPr>
    </w:p>
    <w:p w14:paraId="4CAD4225" w14:textId="452B1F4F" w:rsidR="00907744" w:rsidRPr="00D424AA" w:rsidRDefault="00907744" w:rsidP="00D424AA">
      <w:pPr>
        <w:rPr>
          <w:rFonts w:cs="Times New Roman"/>
          <w:b/>
          <w:lang w:val="en-GB"/>
        </w:rPr>
      </w:pPr>
      <w:r w:rsidRPr="00D424AA">
        <w:rPr>
          <w:rFonts w:cs="Times New Roman"/>
          <w:b/>
          <w:lang w:val="en-GB"/>
        </w:rPr>
        <w:t>[END FIGURE 11.4 HERE]</w:t>
      </w:r>
    </w:p>
    <w:p w14:paraId="4B0F6B6B" w14:textId="77777777" w:rsidR="00703712" w:rsidRPr="00D424AA" w:rsidRDefault="00703712" w:rsidP="00D424AA">
      <w:pPr>
        <w:rPr>
          <w:rFonts w:cs="Times New Roman"/>
          <w:lang w:val="en-GB"/>
        </w:rPr>
      </w:pPr>
    </w:p>
    <w:p w14:paraId="704943A3" w14:textId="77777777" w:rsidR="005A649D" w:rsidRDefault="005A649D" w:rsidP="00D424AA">
      <w:pPr>
        <w:rPr>
          <w:rFonts w:cs="Times New Roman"/>
          <w:lang w:val="en-GB"/>
        </w:rPr>
      </w:pPr>
    </w:p>
    <w:p w14:paraId="1D3B9FAA" w14:textId="77777777" w:rsidR="00711AA7" w:rsidRDefault="00711AA7" w:rsidP="00D424AA">
      <w:pPr>
        <w:rPr>
          <w:rFonts w:cs="Times New Roman"/>
          <w:lang w:val="en-GB"/>
        </w:rPr>
      </w:pPr>
    </w:p>
    <w:p w14:paraId="05D6E5EF" w14:textId="77777777" w:rsidR="00711AA7" w:rsidRDefault="00711AA7" w:rsidP="00D424AA">
      <w:pPr>
        <w:rPr>
          <w:rFonts w:cs="Times New Roman"/>
          <w:lang w:val="en-GB"/>
        </w:rPr>
      </w:pPr>
    </w:p>
    <w:p w14:paraId="46F80F1C" w14:textId="77777777" w:rsidR="00711AA7" w:rsidRDefault="00711AA7" w:rsidP="00D424AA">
      <w:pPr>
        <w:rPr>
          <w:rFonts w:cs="Times New Roman"/>
          <w:lang w:val="en-GB"/>
        </w:rPr>
      </w:pPr>
    </w:p>
    <w:p w14:paraId="4FB72927" w14:textId="77777777" w:rsidR="00711AA7" w:rsidRPr="00D424AA" w:rsidRDefault="00711AA7" w:rsidP="00D424AA">
      <w:pPr>
        <w:rPr>
          <w:rFonts w:cs="Times New Roman"/>
          <w:lang w:val="en-GB"/>
        </w:rPr>
      </w:pPr>
    </w:p>
    <w:p w14:paraId="45B4B774" w14:textId="2E003FD2" w:rsidR="005A649D" w:rsidRDefault="005A649D" w:rsidP="00D424AA">
      <w:pPr>
        <w:rPr>
          <w:rFonts w:cs="Times New Roman"/>
          <w:b/>
          <w:lang w:val="en-GB"/>
        </w:rPr>
      </w:pPr>
      <w:r w:rsidRPr="00D424AA">
        <w:rPr>
          <w:rFonts w:cs="Times New Roman"/>
          <w:b/>
          <w:lang w:val="en-GB"/>
        </w:rPr>
        <w:t>[START BOX 11.1 HERE]</w:t>
      </w:r>
    </w:p>
    <w:p w14:paraId="40EEC511" w14:textId="77777777" w:rsidR="005A649D" w:rsidRDefault="005A649D" w:rsidP="00D424AA">
      <w:pPr>
        <w:rPr>
          <w:rFonts w:cs="Times New Roman"/>
          <w:b/>
          <w:lang w:val="en-GB"/>
        </w:rPr>
      </w:pPr>
    </w:p>
    <w:p w14:paraId="250E0E4F" w14:textId="77777777" w:rsidR="00711AA7" w:rsidRPr="00D424AA" w:rsidRDefault="00711AA7" w:rsidP="00D424AA">
      <w:pPr>
        <w:rPr>
          <w:rFonts w:cs="Times New Roman"/>
          <w:sz w:val="8"/>
          <w:szCs w:val="8"/>
          <w:lang w:val="en-GB"/>
        </w:rPr>
      </w:pPr>
    </w:p>
    <w:p w14:paraId="230AF48B" w14:textId="77777777" w:rsidR="005A649D" w:rsidRPr="00D424AA" w:rsidRDefault="005A649D" w:rsidP="004D6F20">
      <w:pPr>
        <w:pStyle w:val="AR6Chap11Box"/>
        <w:shd w:val="clear" w:color="auto" w:fill="DEEAF6" w:themeFill="accent1" w:themeFillTint="33"/>
        <w:rPr>
          <w:rFonts w:cs="Times New Roman"/>
          <w:lang w:val="en-GB"/>
        </w:rPr>
      </w:pPr>
      <w:bookmarkStart w:id="90" w:name="_Toc5114109"/>
      <w:bookmarkStart w:id="91" w:name="_Toc6904517"/>
      <w:bookmarkStart w:id="92" w:name="_Toc25583630"/>
      <w:bookmarkStart w:id="93" w:name="_Toc29672860"/>
      <w:bookmarkStart w:id="94" w:name="_Toc56915214"/>
      <w:bookmarkStart w:id="95" w:name="_Toc70702974"/>
      <w:r w:rsidRPr="00D424AA">
        <w:rPr>
          <w:rFonts w:cs="Times New Roman"/>
          <w:lang w:val="en-GB"/>
        </w:rPr>
        <w:t xml:space="preserve">Thermodynamic and dynamic </w:t>
      </w:r>
      <w:bookmarkEnd w:id="90"/>
      <w:bookmarkEnd w:id="91"/>
      <w:r w:rsidRPr="00D424AA">
        <w:rPr>
          <w:rFonts w:cs="Times New Roman"/>
          <w:lang w:val="en-GB"/>
        </w:rPr>
        <w:t>changes in extremes across scales</w:t>
      </w:r>
      <w:bookmarkEnd w:id="92"/>
      <w:bookmarkEnd w:id="93"/>
      <w:bookmarkEnd w:id="94"/>
      <w:bookmarkEnd w:id="95"/>
    </w:p>
    <w:p w14:paraId="66F208C5" w14:textId="77777777" w:rsidR="00F172EE" w:rsidRPr="00350DE9" w:rsidRDefault="00F172EE" w:rsidP="004D6F20">
      <w:pPr>
        <w:shd w:val="clear" w:color="auto" w:fill="DEEAF6" w:themeFill="accent1" w:themeFillTint="33"/>
        <w:rPr>
          <w:rFonts w:cs="Times New Roman"/>
          <w:lang w:val="en-GB" w:eastAsia="en-US"/>
        </w:rPr>
      </w:pPr>
    </w:p>
    <w:p w14:paraId="71D4D7FC" w14:textId="31923860" w:rsidR="005A649D" w:rsidRPr="00D424AA" w:rsidRDefault="005A649D" w:rsidP="004D6F20">
      <w:pPr>
        <w:shd w:val="clear" w:color="auto" w:fill="DEEAF6" w:themeFill="accent1" w:themeFillTint="33"/>
        <w:rPr>
          <w:rFonts w:cs="Times New Roman"/>
          <w:noProof/>
          <w:color w:val="2A2A2A"/>
          <w:shd w:val="clear" w:color="auto" w:fill="FFFFFF"/>
          <w:lang w:val="en-GB"/>
        </w:rPr>
      </w:pPr>
      <w:bookmarkStart w:id="96" w:name="_Hlk14801396"/>
      <w:r w:rsidRPr="00D424AA">
        <w:rPr>
          <w:rFonts w:cs="Times New Roman"/>
          <w:noProof/>
          <w:shd w:val="clear" w:color="auto" w:fill="DEEAF6" w:themeFill="accent1" w:themeFillTint="33"/>
          <w:lang w:val="en-GB"/>
        </w:rPr>
        <w:t>Changes in weather and climate extremes are determined by local exchanges in heat, moisture, and other related quantities (thermodynamic changes) and those associated with atmospheric and oceanic motions (dynamic changes). While thermodynamic and dynamic processes are interconnected, considering them separately helps to disentangle the roles of different processes contributing to changes in climate extremes (e.g.</w:t>
      </w:r>
      <w:ins w:id="97" w:author="Robin Matthews" w:date="2021-07-13T16:50:00Z">
        <w:r w:rsidR="00E84F31">
          <w:rPr>
            <w:rFonts w:cs="Times New Roman"/>
            <w:noProof/>
            <w:shd w:val="clear" w:color="auto" w:fill="DEEAF6" w:themeFill="accent1" w:themeFillTint="33"/>
            <w:lang w:val="en-GB"/>
          </w:rPr>
          <w:t>,</w:t>
        </w:r>
      </w:ins>
      <w:r w:rsidRPr="00D424AA">
        <w:rPr>
          <w:rFonts w:cs="Times New Roman"/>
          <w:noProof/>
          <w:shd w:val="clear" w:color="auto" w:fill="DEEAF6" w:themeFill="accent1" w:themeFillTint="33"/>
          <w:lang w:val="en-GB"/>
        </w:rPr>
        <w:t xml:space="preserve"> </w:t>
      </w:r>
      <w:commentRangeStart w:id="98"/>
      <w:r w:rsidRPr="00D424AA">
        <w:rPr>
          <w:rFonts w:cs="Times New Roman"/>
          <w:noProof/>
          <w:shd w:val="clear" w:color="auto" w:fill="DEEAF6" w:themeFill="accent1" w:themeFillTint="33"/>
          <w:lang w:val="en-GB"/>
        </w:rPr>
        <w:fldChar w:fldCharType="begin" w:fldLock="1"/>
      </w:r>
      <w:ins w:id="99" w:author="Robin Matthews" w:date="2021-07-13T16:50:00Z">
        <w:r w:rsidR="00EE5096">
          <w:rPr>
            <w:rFonts w:cs="Times New Roman"/>
            <w:noProof/>
            <w:shd w:val="clear" w:color="auto" w:fill="DEEAF6" w:themeFill="accent1" w:themeFillTint="33"/>
            <w:lang w:val="en-GB"/>
          </w:rPr>
          <w:instrText>ADDIN CSL_CITATION { "citationItems" : [ { "id" : "ITEM-1", "itemData" : { "DOI" : "10.1038/NGEO2253", "ISBN" : "1752-0894", "ISSN" : "17520908", "PMID" : "24339207", "abstract" :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heodore G.", "non-dropping-particle" : "", "parse-names" : false, "suffix" : "" } ], "container-title" : "Nature Geoscience", "id" : "ITEM-1", "issue" : "10", "issued" : { "date-parts" : [ [ "2014" ] ] }, "page" : "703-708", "publisher" : "Nature Publishing Group", "title" : "Atmospheric circulation as a source of uncertainty in climate change projections", "translator" : [ { "dropping-particle" : "", "family" : "S1681", "given" : "", "non-dropping-particle" : "", "parse-names" : false, "suffix" : "" } ], "type" : "article-journal", "volume" : "7" }, "uris" : [ "http://www.mendeley.com/documents/?uuid=338188b7-9ac9-4057-b67c-44165d7a203b" ] } ], "mendeley" : { "formattedCitation" : "(Shepherd, 2014)", "manualFormatting" : "Shepherd, 2014)", "plainTextFormattedCitation" : "(Shepherd, 2014)", "previouslyFormattedCitation" : "(Shepherd, 2014)" }, "properties" : { "noteIndex" : 0 }, "schema" : "https://github.com/citation-style-language/schema/raw/master/csl-citation.json" }</w:instrText>
        </w:r>
      </w:ins>
      <w:del w:id="100" w:author="Robin Matthews" w:date="2021-07-13T16:50:00Z">
        <w:r w:rsidR="00FF6231" w:rsidDel="00EE5096">
          <w:rPr>
            <w:rFonts w:cs="Times New Roman"/>
            <w:noProof/>
            <w:shd w:val="clear" w:color="auto" w:fill="DEEAF6" w:themeFill="accent1" w:themeFillTint="33"/>
            <w:lang w:val="en-GB"/>
          </w:rPr>
          <w:delInstrText>ADDIN CSL_CITATION { "citationItems" : [ { "id" : "ITEM-1", "itemData" : { "DOI" : "10.1038/NGEO2253", "ISBN" : "1752-0894", "ISSN" : "17520908", "PMID" : "24339207", "abstract" :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heodore G.", "non-dropping-particle" : "", "parse-names" : false, "suffix" : "" } ], "container-title" : "Nature Geoscience", "id" : "ITEM-1", "issue" : "10", "issued" : { "date-parts" : [ [ "2014" ] ] }, "page" : "703-708", "publisher" : "Nature Publishing Group", "title" : "Atmospheric circulation as a source of uncertainty in climate change projections", "translator" : [ { "dropping-particle" : "", "family" : "S1681", "given" : "", "non-dropping-particle" : "", "parse-names" : false, "suffix" : "" } ], "type" : "article-journal", "volume" : "7" }, "uris" : [ "http://www.mendeley.com/documents/?uuid=338188b7-9ac9-4057-b67c-44165d7a203b" ] } ], "mendeley" : { "formattedCitation" : "(Shepherd, 2014)", "manualFormatting" : "Shepherd, 2014", "plainTextFormattedCitation" : "(Shepherd, 2014)", "previouslyFormattedCitation" : "(Shepherd, 2014)" }, "properties" : { "noteIndex" : 0 }, "schema" : "https://github.com/citation-style-language/schema/raw/master/csl-citation.json" }</w:delInstrText>
        </w:r>
      </w:del>
      <w:r w:rsidRPr="00D424AA">
        <w:rPr>
          <w:rFonts w:cs="Times New Roman"/>
          <w:noProof/>
          <w:shd w:val="clear" w:color="auto" w:fill="DEEAF6" w:themeFill="accent1" w:themeFillTint="33"/>
          <w:lang w:val="en-GB"/>
        </w:rPr>
        <w:fldChar w:fldCharType="separate"/>
      </w:r>
      <w:r w:rsidR="00A26296">
        <w:rPr>
          <w:rFonts w:cs="Times New Roman"/>
          <w:noProof/>
          <w:shd w:val="clear" w:color="auto" w:fill="DEEAF6" w:themeFill="accent1" w:themeFillTint="33"/>
          <w:lang w:val="en-GB"/>
        </w:rPr>
        <w:t>Shepherd, 201</w:t>
      </w:r>
      <w:ins w:id="101" w:author="Robin Matthews" w:date="2021-07-13T16:50:00Z">
        <w:r w:rsidR="00EE5096">
          <w:rPr>
            <w:rFonts w:cs="Times New Roman"/>
            <w:noProof/>
            <w:shd w:val="clear" w:color="auto" w:fill="DEEAF6" w:themeFill="accent1" w:themeFillTint="33"/>
            <w:lang w:val="en-GB"/>
          </w:rPr>
          <w:t>4)</w:t>
        </w:r>
      </w:ins>
      <w:del w:id="102" w:author="Robin Matthews" w:date="2021-07-13T16:50:00Z">
        <w:r w:rsidR="00A26296" w:rsidDel="00EE5096">
          <w:rPr>
            <w:rFonts w:cs="Times New Roman"/>
            <w:noProof/>
            <w:shd w:val="clear" w:color="auto" w:fill="DEEAF6" w:themeFill="accent1" w:themeFillTint="33"/>
            <w:lang w:val="en-GB"/>
          </w:rPr>
          <w:delText>4</w:delText>
        </w:r>
      </w:del>
      <w:r w:rsidRPr="00D424AA">
        <w:rPr>
          <w:rFonts w:cs="Times New Roman"/>
          <w:noProof/>
          <w:shd w:val="clear" w:color="auto" w:fill="DEEAF6" w:themeFill="accent1" w:themeFillTint="33"/>
          <w:lang w:val="en-GB"/>
        </w:rPr>
        <w:fldChar w:fldCharType="end"/>
      </w:r>
      <w:commentRangeStart w:id="103"/>
      <w:commentRangeEnd w:id="98"/>
      <w:r w:rsidR="00A26296">
        <w:rPr>
          <w:rStyle w:val="Marquedecommentaire"/>
        </w:rPr>
        <w:commentReference w:id="98"/>
      </w:r>
      <w:del w:id="104" w:author="Robin Matthews" w:date="2021-07-13T16:50:00Z">
        <w:r w:rsidRPr="00D424AA" w:rsidDel="00EE5096">
          <w:rPr>
            <w:rFonts w:cs="Times New Roman"/>
            <w:noProof/>
            <w:shd w:val="clear" w:color="auto" w:fill="DEEAF6" w:themeFill="accent1" w:themeFillTint="33"/>
            <w:lang w:val="en-GB"/>
          </w:rPr>
          <w:fldChar w:fldCharType="begin" w:fldLock="1"/>
        </w:r>
        <w:r w:rsidR="00FF6231" w:rsidRPr="00EE5096" w:rsidDel="00EE5096">
          <w:rPr>
            <w:rFonts w:cs="Times New Roman"/>
            <w:noProof/>
            <w:shd w:val="clear" w:color="auto" w:fill="DEEAF6" w:themeFill="accent1" w:themeFillTint="33"/>
            <w:lang w:val="en-GB"/>
          </w:rPr>
          <w:delInstrText>ADDIN CSL_CITATION { "citationItems" : [ { "id" : "ITEM-1", "itemData" : { "DOI" : "10.1007/s40641-016-0033-y", "ISSN" : "2198-6061", "abstract" : "The extent to which a given extreme weather or climate event is attributable to anthropogenic climate change is a question of considerable public interest. From a scientific perspective, the question can be framed in various ways, and the answer depends very much on the framing. One such framing is a risk-based approach, which answers the question probabilistically, in terms of a change in likelihood of a class of event similar to the one in question, and natural variability is treated as noise. A rather different framing is a storyline approach, which examines the role of the various factors contributing to the event as it unfolded, including the anomalous aspects of natural variability, and answers the question deterministically. It is argued that these two apparently irreconcilable approaches can be viewed within a common framework, where the most useful level of conditioning will depend on the question being asked and the uncertainties involved.", "author" : [ { "dropping-particle" : "", "family" : "Shepherd", "given" : "Theodore G", "non-dropping-particle" : "", "parse-names" : false, "suffix" : "" } ], "container-title" : "Current Climate Change Reports", "id" : "ITEM-1", "issue" : "1", "issued" : { "date-parts" : [ [ "2016" ] ] }, "page" : "28-38", "title" : "A Common Framework for Approaches to Extreme Event Attribution", "translator" : [ { "dropping-particle" : "", "family" : "S158", "given" : "", "non-dropping-particle" : "", "parse-names" : false, "suffix" : "" } ], "type" : "article-journal", "volume" : "2" }, "uris" : [ "http://www.mendeley.com/documents/?uuid=c5395ed0-2be7-4af7-94a0-b4a4671106cc" ] } ], "mendeley" : { "formattedCitation" : "(Shepherd, 2016)", "manualFormatting" : ")", "plainTextFormattedCitation" : "(Shepherd, 2016)", "previouslyFormattedCitation" : "(Shepherd, 2016)" }, "properties" : { "noteIndex" : 0 }, "schema" : "https://github.com/citation-style-language/schema/raw/master/csl-citation.json" }</w:delInstrText>
        </w:r>
        <w:r w:rsidRPr="00D424AA" w:rsidDel="00EE5096">
          <w:rPr>
            <w:rFonts w:cs="Times New Roman"/>
            <w:noProof/>
            <w:shd w:val="clear" w:color="auto" w:fill="DEEAF6" w:themeFill="accent1" w:themeFillTint="33"/>
            <w:lang w:val="en-GB"/>
          </w:rPr>
          <w:fldChar w:fldCharType="separate"/>
        </w:r>
        <w:r w:rsidR="00A26296" w:rsidRPr="00EE5096" w:rsidDel="00EE5096">
          <w:rPr>
            <w:rFonts w:cs="Times New Roman"/>
            <w:noProof/>
            <w:shd w:val="clear" w:color="auto" w:fill="DEEAF6" w:themeFill="accent1" w:themeFillTint="33"/>
            <w:lang w:val="en-GB"/>
          </w:rPr>
          <w:delText>)</w:delText>
        </w:r>
        <w:r w:rsidRPr="00D424AA" w:rsidDel="00EE5096">
          <w:rPr>
            <w:rFonts w:cs="Times New Roman"/>
            <w:noProof/>
            <w:shd w:val="clear" w:color="auto" w:fill="DEEAF6" w:themeFill="accent1" w:themeFillTint="33"/>
            <w:lang w:val="en-GB"/>
          </w:rPr>
          <w:fldChar w:fldCharType="end"/>
        </w:r>
      </w:del>
      <w:commentRangeEnd w:id="103"/>
      <w:r w:rsidR="00A26296">
        <w:rPr>
          <w:rStyle w:val="Marquedecommentaire"/>
        </w:rPr>
        <w:commentReference w:id="103"/>
      </w:r>
      <w:r w:rsidRPr="00841A35">
        <w:rPr>
          <w:rFonts w:cs="Times New Roman"/>
          <w:noProof/>
          <w:lang w:val="en-GB"/>
        </w:rPr>
        <w:t xml:space="preserve">. </w:t>
      </w:r>
    </w:p>
    <w:p w14:paraId="0D6ED1CA" w14:textId="77777777" w:rsidR="005A649D" w:rsidRPr="00D424AA" w:rsidRDefault="005A649D" w:rsidP="004D6F20">
      <w:pPr>
        <w:shd w:val="clear" w:color="auto" w:fill="DEEAF6" w:themeFill="accent1" w:themeFillTint="33"/>
        <w:rPr>
          <w:rFonts w:cs="Times New Roman"/>
          <w:iCs/>
          <w:noProof/>
          <w:lang w:val="en-GB"/>
        </w:rPr>
      </w:pPr>
    </w:p>
    <w:p w14:paraId="6F72F3F1" w14:textId="77777777" w:rsidR="005A649D" w:rsidRPr="00D424AA" w:rsidRDefault="005A649D" w:rsidP="004D6F20">
      <w:pPr>
        <w:shd w:val="clear" w:color="auto" w:fill="DEEAF6" w:themeFill="accent1" w:themeFillTint="33"/>
        <w:rPr>
          <w:rFonts w:cs="Times New Roman"/>
          <w:b/>
          <w:noProof/>
          <w:lang w:val="en-GB"/>
        </w:rPr>
      </w:pPr>
      <w:r w:rsidRPr="00D424AA">
        <w:rPr>
          <w:rFonts w:cs="Times New Roman"/>
          <w:b/>
          <w:noProof/>
          <w:lang w:val="en-GB"/>
        </w:rPr>
        <w:t>Temperature extremes</w:t>
      </w:r>
    </w:p>
    <w:p w14:paraId="28056248" w14:textId="132BD35F" w:rsidR="005A649D" w:rsidRPr="00D424AA" w:rsidRDefault="005A649D" w:rsidP="004D6F20">
      <w:pPr>
        <w:shd w:val="clear" w:color="auto" w:fill="DEEAF6" w:themeFill="accent1" w:themeFillTint="33"/>
        <w:rPr>
          <w:rFonts w:cs="Times New Roman"/>
          <w:noProof/>
          <w:lang w:val="en-GB"/>
        </w:rPr>
      </w:pPr>
      <w:r w:rsidRPr="00D424AA">
        <w:rPr>
          <w:rFonts w:cs="Times New Roman"/>
          <w:noProof/>
          <w:lang w:val="en-GB"/>
        </w:rPr>
        <w:t xml:space="preserve">An increase in the concentration of greenhouse gases in the atmosphere leads to the warming of tropospheric air and the Earth’s surface. This direct thermodynamic effect leads to warmer temperatures everywhere with an increase in the frequency and intensity of warm extremes and a decrease in the frequency and intensity of cold extremes. The initial increase in temperature in turn leads to other thermodynamic responses and feedbacks affecting both the atmosphere and the surface. These include an increase in the water vapour content of the atmosphere (water vapour feedback, see Section 7.4.2.2) and a change in the vertical profile of temperature (e.g., lapse rate feedback, see Section 7.4.2.2). While the water vapour feedback always amplifies the initial temperature increases (positive feedback), the lapse rate feedback amplifies near-surface temperature increases (positive feedback) in mid- and high latitudes but reduces temperature increases (negative feedback) in tropical regions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1038/ngeo2071", "ISBN" : "doi:10.1038/ngeo2071", "ISSN" : "17520908", "abstract" : "Climate change is amplified in the Arctic region. Arctic amplification has been found in past warm1 and glacial2 periods, as well as in historical observations3,4 and climate model experiments5,6 . Feedback effects associated with tem- perature, water vapour and clouds have been suggested to contribute to amplified warming in the Arctic, but the surface albedo feedback\u2014the increase in surface absorption of solar radiation when snow and ice retreat\u2014is often cited as the main contributor7\u201310 . However, Arctic amplification is also found in models without changes in snow and ice cover11,12 . Here we analyse climate model simulations from the Coupled Model Intercomparison Project Phase 5 archive to quantify the contributions of the various feedbacks. We find that in the simulations, the largest contribution to Arctic amplification comes from a temperature feedbacks: as the surface warms, more energy is radiated back to space in low latitudes, compared with the Arctic. This effect can be attributed to both the different vertical structure of the warming in high and low latitudes, and a smaller increase in emitted blackbody radiation per unit warming at colder temperatures. We find that the surface albedo feedback is the second main contributor to Arctic amplification and that other contributions are", "author" : [ { "dropping-particle" : "", "family" : "Pithan", "given" : "Felix", "non-dropping-particle" : "", "parse-names" : false, "suffix" : "" }, { "dropping-particle" : "", "family" : "Mauritsen", "given" : "Thorsten", "non-dropping-particle" : "", "parse-names" : false, "suffix" : "" } ], "container-title" : "Nature Geoscience", "id" : "ITEM-1", "issue" : "3", "issued" : { "date-parts" : [ [ "2014" ] ] }, "page" : "181-184", "title" : "Arctic amplification dominated by temperature feedbacks in contemporary climate models", "translator" : [ { "dropping-particle" : "", "family" : "S804", "given" : "", "non-dropping-particle" : "", "parse-names" : false, "suffix" : "" } ], "type" : "article-journal", "volume" : "7" }, "uris" : [ "http://www.mendeley.com/documents/?uuid=d8350bc4-c231-4355-b613-736d11fb02a7" ] } ], "mendeley" : { "formattedCitation" : "(Pithan and Mauritsen, 2014)", "manualFormatting" : "(Pithan and Mauritsen, 2014)", "plainTextFormattedCitation" : "(Pithan and Mauritsen, 2014)", "previouslyFormattedCitation" : "(Pithan and Mauritsen, 2014)"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en-GB"/>
        </w:rPr>
        <w:t>(Pithan and Mauritsen, 2014)</w:t>
      </w:r>
      <w:r w:rsidRPr="00D424AA">
        <w:rPr>
          <w:rFonts w:cs="Times New Roman"/>
          <w:noProof/>
          <w:lang w:val="en-GB"/>
        </w:rPr>
        <w:fldChar w:fldCharType="end"/>
      </w:r>
      <w:r w:rsidRPr="00841A35">
        <w:rPr>
          <w:rFonts w:cs="Times New Roman"/>
          <w:noProof/>
          <w:lang w:val="en-GB"/>
        </w:rPr>
        <w:t xml:space="preserve">. </w:t>
      </w:r>
    </w:p>
    <w:p w14:paraId="71983633" w14:textId="77777777" w:rsidR="005A649D" w:rsidRPr="00D424AA" w:rsidRDefault="005A649D" w:rsidP="004D6F20">
      <w:pPr>
        <w:shd w:val="clear" w:color="auto" w:fill="DEEAF6" w:themeFill="accent1" w:themeFillTint="33"/>
        <w:rPr>
          <w:rFonts w:cs="Times New Roman"/>
          <w:noProof/>
          <w:lang w:val="en-GB"/>
        </w:rPr>
      </w:pPr>
    </w:p>
    <w:p w14:paraId="77643EC1" w14:textId="21764911" w:rsidR="005A649D" w:rsidRPr="00D424AA" w:rsidRDefault="005A649D" w:rsidP="004D6F20">
      <w:pPr>
        <w:shd w:val="clear" w:color="auto" w:fill="DEEAF6" w:themeFill="accent1" w:themeFillTint="33"/>
        <w:rPr>
          <w:rFonts w:cs="Times New Roman"/>
          <w:noProof/>
          <w:lang w:val="en-GB"/>
        </w:rPr>
      </w:pPr>
      <w:r w:rsidRPr="00D424AA">
        <w:rPr>
          <w:rFonts w:cs="Times New Roman"/>
          <w:noProof/>
          <w:lang w:val="en-GB"/>
        </w:rPr>
        <w:t xml:space="preserve">Thermodynamic responses and feedbacks also occur through surface processes. For instance, observations and model simulations show that temperature increases, including extreme temperatures, are </w:t>
      </w:r>
      <w:r w:rsidRPr="00D424AA">
        <w:rPr>
          <w:rFonts w:cs="Times New Roman"/>
          <w:lang w:val="en-GB" w:eastAsia="ja-JP"/>
        </w:rPr>
        <w:t>amplified in areas where seasonal snow cover is reduced due to decreases in surface albedo (see Section 11.3.1).</w:t>
      </w:r>
      <w:r w:rsidRPr="00D424AA">
        <w:rPr>
          <w:rFonts w:cs="Times New Roman"/>
          <w:noProof/>
          <w:lang w:val="en-GB"/>
        </w:rPr>
        <w:t xml:space="preserve"> In some mid-latitude areas, temperature increases are amplified by the higher atmospheric </w:t>
      </w:r>
      <w:r w:rsidR="00D8133B">
        <w:rPr>
          <w:rFonts w:cs="Times New Roman"/>
          <w:noProof/>
          <w:lang w:val="en-GB"/>
        </w:rPr>
        <w:t>evaporative</w:t>
      </w:r>
      <w:r w:rsidRPr="00D424AA">
        <w:rPr>
          <w:rFonts w:cs="Times New Roman"/>
          <w:noProof/>
          <w:lang w:val="en-GB"/>
        </w:rPr>
        <w:t xml:space="preserve"> demand </w:t>
      </w:r>
      <w:del w:id="105" w:author="Robin Matthews" w:date="2021-07-13T16:51:00Z">
        <w:r w:rsidRPr="00D424AA" w:rsidDel="00EE5096">
          <w:rPr>
            <w:rFonts w:cs="Times New Roman"/>
            <w:noProof/>
            <w:lang w:val="en-GB"/>
          </w:rPr>
          <w:delText xml:space="preserve"> </w:delText>
        </w:r>
      </w:del>
      <w:commentRangeStart w:id="106"/>
      <w:r w:rsidRPr="00D424AA">
        <w:rPr>
          <w:rFonts w:cs="Times New Roman"/>
          <w:noProof/>
          <w:lang w:val="en-GB"/>
        </w:rPr>
        <w:fldChar w:fldCharType="begin" w:fldLock="1"/>
      </w:r>
      <w:ins w:id="107" w:author="Robin Matthews" w:date="2021-07-13T16:51:00Z">
        <w:r w:rsidR="00EE5096">
          <w:rPr>
            <w:rFonts w:cs="Times New Roman"/>
            <w:noProof/>
            <w:lang w:val="en-GB"/>
          </w:rPr>
          <w:instrText>ADDIN CSL_CITATION { "citationItems" : [ { "id" : "ITEM-1", "itemData" : { "DOI" : "10.1002/2014JD021608", "ISSN" : "2169897X", "abstract" : "\u00a9 2014. American Geophysical Union. All rights reserved. The dryness of terrestrial climate can be measured by the ratio of annual precipitation (P) to potential evapotranspiration (PET), where the latter represents the evaporative demand of the atmosphere, which depends on the surface air temperature, relative humidity, wind speed, and available energy. This study examines how the terrestrial mean aridity responds to global warming in terms of P/PET using the Coupled Model Intercomparison Project phase 5 transient CO2increase to 2 \u00d7 CO2simulations. We show that the (percentage) increase (rate) in P averaged over land is ~1.7%/\u00b0C ocean mean surface air temperature increase, while the increase in PET is 5.3%/\u00b0C, leading to a decrease in P/PET (i.e., a drier terrestrial climate) by ~3.4%/\u00b0C. Noting a similar rate of percentage increase in P over land to that in evaporation (E) over ocean, we propose a framework for examining the change in P/PET, in which we compare the change in PET over land and E over ocean, both expressed using the Penman\u2013Monteith formula. We show that a drier terrestrial climate is caused by (i) enhanced land warming relative to the ocean, (ii) a decrease in relative humidity over land but an increase over ocean, (iii) part of increase in net downward surface radiation going into the deep ocean, and (iv) different responses of PET over land and E over ocean for given changes in atmospheric conditions (largely associated with changes in temperatures). The relative contributions to the change in terrestrial mean aridity from these four factors are about 35%, 35%, 15%, and 15%, respectively. The slight slowdown of the surface wind over both land and ocean has little impact on the terrestrial mean aridity.", "author" : [ { "dropping-particle" : "", "family" : "Fu", "given" : "Qiang", "non-dropping-particle" : "", "parse-names" : false, "suffix" : "" }, { "dropping-particle" : "", "family" : "Feng", "given" : "Song", "non-dropping-particle" : "", "parse-names" : false, "suffix" : "" } ], "container-title" : "Journal of Geophysical Research: Atmospheres", "id" : "ITEM-1", "issue" : "13", "issued" : { "date-parts" : [ [ "2014", "7", "16" ] ] }, "page" : "7863-7875", "title" : "Responses of terrestrial aridity to global warming", "translator" : [ { "dropping-particle" : "", "family" : "S676", "given" : "", "non-dropping-particle" : "", "parse-names" : false, "suffix" : "" } ], "type" : "article-journal", "volume" : "119" }, "uris" : [ "http://www.mendeley.com/documents/?uuid=882b7956-e544-4d47-92ca-de8dec7d5d64" ] }, { "id" : "ITEM-2",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2",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Fu and Feng, 2014; Vicente-Serrano et al., 2020b)", "manualFormatting" : "(Fu and Feng, 2014; Vicente-Serrano et al., 2020a)", "plainTextFormattedCitation" : "(Fu and Feng, 2014; Vicente-Serrano et al., 2020b)", "previouslyFormattedCitation" : "(Fu and Feng, 2014; Vicente-Serrano et al., 2020b)" }, "properties" : { "noteIndex" : 0 }, "schema" : "https://github.com/citation-style-language/schema/raw/master/csl-citation.json" }</w:instrText>
        </w:r>
      </w:ins>
      <w:del w:id="108" w:author="Robin Matthews" w:date="2021-07-13T16:51:00Z">
        <w:r w:rsidR="007D2D56" w:rsidDel="00EE5096">
          <w:rPr>
            <w:rFonts w:cs="Times New Roman"/>
            <w:noProof/>
            <w:lang w:val="en-GB"/>
          </w:rPr>
          <w:delInstrText>ADDIN CSL_CITATION { "citationItems" : [ { "id" : "ITEM-1", "itemData" : { "DOI" : "10.1002/2014JD021608", "ISSN" : "2169897X", "abstract" : "\u00a9 2014. American Geophysical Union. All rights reserved. The dryness of terrestrial climate can be measured by the ratio of annual precipitation (P) to potential evapotranspiration (PET), where the latter represents the evaporative demand of the atmosphere, which depends on the surface air temperature, relative humidity, wind speed, and available energy. This study examines how the terrestrial mean aridity responds to global warming in terms of P/PET using the Coupled Model Intercomparison Project phase 5 transient CO2increase to 2 \u00d7 CO2simulations. We show that the (percentage) increase (rate) in P averaged over land is ~1.7%/\u00b0C ocean mean surface air temperature increase, while the increase in PET is 5.3%/\u00b0C, leading to a decrease in P/PET (i.e., a drier terrestrial climate) by ~3.4%/\u00b0C. Noting a similar rate of percentage increase in P over land to that in evaporation (E) over ocean, we propose a framework for examining the change in P/PET, in which we compare the change in PET over land and E over ocean, both expressed using the Penman\u2013Monteith formula. We show that a drier terrestrial climate is caused by (i) enhanced land warming relative to the ocean, (ii) a decrease in relative humidity over land but an increase over ocean, (iii) part of increase in net downward surface radiation going into the deep ocean, and (iv) different responses of PET over land and E over ocean for given changes in atmospheric conditions (largely associated with changes in temperatures). The relative contributions to the change in terrestrial mean aridity from these four factors are about 35%, 35%, 15%, and 15%, respectively. The slight slowdown of the surface wind over both land and ocean has little impact on the terrestrial mean aridity.", "author" : [ { "dropping-particle" : "", "family" : "Fu", "given" : "Qiang", "non-dropping-particle" : "", "parse-names" : false, "suffix" : "" }, { "dropping-particle" : "", "family" : "Feng", "given" : "Song", "non-dropping-particle" : "", "parse-names" : false, "suffix" : "" } ], "container-title" : "Journal of Geophysical Research: Atmospheres", "id" : "ITEM-1", "issue" : "13", "issued" : { "date-parts" : [ [ "2014", "7", "16" ] ] }, "page" : "7863-7875", "title" : "Responses of terrestrial aridity to global warming", "translator" : [ { "dropping-particle" : "", "family" : "S676", "given" : "", "non-dropping-particle" : "", "parse-names" : false, "suffix" : "" } ], "type" : "article-journal", "volume" : "119" }, "uris" : [ "http://www.mendeley.com/documents/?uuid=882b7956-e544-4d47-92ca-de8dec7d5d64" ] }, { "id" : "ITEM-2",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2",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Fu and Feng, 2014; Vicente-Serrano et al., 2020b)", "plainTextFormattedCitation" : "(Fu and Feng, 2014; Vicente-Serrano et al., 2020b)", "previouslyFormattedCitation" : "(Fu and Feng, 2014; Vicente-Serrano et al., 2020b)" }, "properties" : { "noteIndex" : 0 }, "schema" : "https://github.com/citation-style-language/schema/raw/master/csl-citation.json" }</w:delInstrText>
        </w:r>
      </w:del>
      <w:r w:rsidRPr="00D424AA">
        <w:rPr>
          <w:rFonts w:cs="Times New Roman"/>
          <w:noProof/>
          <w:lang w:val="en-GB"/>
        </w:rPr>
        <w:fldChar w:fldCharType="separate"/>
      </w:r>
      <w:r w:rsidR="00A26296">
        <w:rPr>
          <w:rFonts w:cs="Times New Roman"/>
          <w:noProof/>
          <w:lang w:val="en-GB"/>
        </w:rPr>
        <w:t>(Fu and Feng, 2014; Vicente-Serrano et al., 2020</w:t>
      </w:r>
      <w:ins w:id="109" w:author="Robin Matthews" w:date="2021-07-13T16:51:00Z">
        <w:r w:rsidR="00EE5096">
          <w:rPr>
            <w:rFonts w:cs="Times New Roman"/>
            <w:noProof/>
            <w:lang w:val="en-GB"/>
          </w:rPr>
          <w:t>a</w:t>
        </w:r>
      </w:ins>
      <w:del w:id="110" w:author="Robin Matthews" w:date="2021-07-13T16:51:00Z">
        <w:r w:rsidR="00A26296" w:rsidDel="00EE5096">
          <w:rPr>
            <w:rFonts w:cs="Times New Roman"/>
            <w:noProof/>
            <w:lang w:val="en-GB"/>
          </w:rPr>
          <w:delText>b</w:delText>
        </w:r>
      </w:del>
      <w:r w:rsidR="00A26296">
        <w:rPr>
          <w:rFonts w:cs="Times New Roman"/>
          <w:noProof/>
          <w:lang w:val="en-GB"/>
        </w:rPr>
        <w:t>)</w:t>
      </w:r>
      <w:r w:rsidRPr="00D424AA">
        <w:rPr>
          <w:rFonts w:cs="Times New Roman"/>
          <w:noProof/>
          <w:lang w:val="en-GB"/>
        </w:rPr>
        <w:fldChar w:fldCharType="end"/>
      </w:r>
      <w:commentRangeEnd w:id="106"/>
      <w:r w:rsidR="00A26296">
        <w:rPr>
          <w:rStyle w:val="Marquedecommentaire"/>
        </w:rPr>
        <w:commentReference w:id="106"/>
      </w:r>
      <w:r w:rsidRPr="00841A35">
        <w:rPr>
          <w:rFonts w:cs="Times New Roman"/>
          <w:noProof/>
          <w:lang w:val="en-GB"/>
        </w:rPr>
        <w:t xml:space="preserve"> </w:t>
      </w:r>
      <w:r w:rsidR="00D8133B">
        <w:rPr>
          <w:rFonts w:cs="Times New Roman"/>
          <w:noProof/>
          <w:lang w:val="en-GB"/>
        </w:rPr>
        <w:t xml:space="preserve">that results in a drying of soils </w:t>
      </w:r>
      <w:r w:rsidR="007504FF">
        <w:rPr>
          <w:rFonts w:cs="Times New Roman"/>
          <w:noProof/>
          <w:lang w:val="en-GB"/>
        </w:rPr>
        <w:t>in some regions (Section 11.6)</w:t>
      </w:r>
      <w:r w:rsidR="00FE21EC">
        <w:rPr>
          <w:rFonts w:cs="Times New Roman"/>
          <w:noProof/>
          <w:lang w:val="en-GB"/>
        </w:rPr>
        <w:t>,</w:t>
      </w:r>
      <w:r w:rsidR="007504FF">
        <w:rPr>
          <w:rFonts w:cs="Times New Roman"/>
          <w:noProof/>
          <w:lang w:val="en-GB"/>
        </w:rPr>
        <w:t xml:space="preserve"> </w:t>
      </w:r>
      <w:r w:rsidRPr="00841A35">
        <w:rPr>
          <w:rFonts w:cs="Times New Roman"/>
          <w:noProof/>
          <w:lang w:val="en-GB"/>
        </w:rPr>
        <w:t>leading to increased sensible heat fluxes (soil-moisture temperatu</w:t>
      </w:r>
      <w:r w:rsidRPr="00D424AA">
        <w:rPr>
          <w:rFonts w:cs="Times New Roman"/>
          <w:noProof/>
          <w:lang w:val="en-GB"/>
        </w:rPr>
        <w:t>re feedback, see Section</w:t>
      </w:r>
      <w:r w:rsidR="007504FF">
        <w:rPr>
          <w:rFonts w:cs="Times New Roman"/>
          <w:noProof/>
          <w:lang w:val="en-GB"/>
        </w:rPr>
        <w:t>s 11.1.6 and</w:t>
      </w:r>
      <w:r w:rsidRPr="00D424AA">
        <w:rPr>
          <w:rFonts w:cs="Times New Roman"/>
          <w:noProof/>
          <w:lang w:val="en-GB"/>
        </w:rPr>
        <w:t xml:space="preserve"> 11.3.1). Other thermodynamic feedback processes include changes in the water-use efficien</w:t>
      </w:r>
      <w:r w:rsidR="006E5E86">
        <w:rPr>
          <w:rFonts w:cs="Times New Roman"/>
          <w:noProof/>
          <w:lang w:val="en-GB"/>
        </w:rPr>
        <w:t>c</w:t>
      </w:r>
      <w:r w:rsidRPr="00D424AA">
        <w:rPr>
          <w:rFonts w:cs="Times New Roman"/>
          <w:noProof/>
          <w:lang w:val="en-GB"/>
        </w:rPr>
        <w:t>y of plants</w:t>
      </w:r>
      <w:r w:rsidR="006E5E86">
        <w:rPr>
          <w:rFonts w:cs="Times New Roman"/>
          <w:noProof/>
          <w:lang w:val="en-GB"/>
        </w:rPr>
        <w:t xml:space="preserve"> under enhanced atmospheric CO</w:t>
      </w:r>
      <w:r w:rsidR="006E5E86" w:rsidRPr="00804CE7">
        <w:rPr>
          <w:rFonts w:cs="Times New Roman"/>
          <w:noProof/>
          <w:vertAlign w:val="subscript"/>
          <w:lang w:val="en-GB"/>
        </w:rPr>
        <w:t>2</w:t>
      </w:r>
      <w:r w:rsidR="006E5E86">
        <w:rPr>
          <w:rFonts w:cs="Times New Roman"/>
          <w:noProof/>
          <w:lang w:val="en-GB"/>
        </w:rPr>
        <w:t xml:space="preserve"> concentrations</w:t>
      </w:r>
      <w:r w:rsidRPr="00D424AA">
        <w:rPr>
          <w:rFonts w:cs="Times New Roman"/>
          <w:noProof/>
          <w:lang w:val="en-GB"/>
        </w:rPr>
        <w:t xml:space="preserve"> that can </w:t>
      </w:r>
      <w:r w:rsidR="006E5E86">
        <w:rPr>
          <w:rFonts w:cs="Times New Roman"/>
          <w:noProof/>
          <w:lang w:val="en-GB"/>
        </w:rPr>
        <w:t>reduce</w:t>
      </w:r>
      <w:r w:rsidRPr="00D424AA">
        <w:rPr>
          <w:rFonts w:cs="Times New Roman"/>
          <w:noProof/>
          <w:lang w:val="en-GB"/>
        </w:rPr>
        <w:t xml:space="preserve"> the overall transpiration</w:t>
      </w:r>
      <w:r w:rsidR="007504FF">
        <w:rPr>
          <w:rFonts w:cs="Times New Roman"/>
          <w:noProof/>
          <w:lang w:val="en-GB"/>
        </w:rPr>
        <w:t xml:space="preserve">, and thus also </w:t>
      </w:r>
      <w:r w:rsidR="006E5E86">
        <w:rPr>
          <w:rFonts w:cs="Times New Roman"/>
          <w:noProof/>
          <w:lang w:val="en-GB"/>
        </w:rPr>
        <w:t xml:space="preserve">enhance </w:t>
      </w:r>
      <w:r w:rsidR="007504FF">
        <w:rPr>
          <w:rFonts w:cs="Times New Roman"/>
          <w:noProof/>
          <w:lang w:val="en-GB"/>
        </w:rPr>
        <w:t>temperature</w:t>
      </w:r>
      <w:r w:rsidR="006E5E86">
        <w:rPr>
          <w:rFonts w:cs="Times New Roman"/>
          <w:noProof/>
          <w:lang w:val="en-GB"/>
        </w:rPr>
        <w:t xml:space="preserve"> in projections</w:t>
      </w:r>
      <w:r w:rsidRPr="00D424AA">
        <w:rPr>
          <w:rFonts w:cs="Times New Roman"/>
          <w:noProof/>
          <w:lang w:val="en-GB"/>
        </w:rPr>
        <w:t xml:space="preserve"> (Sections 8.2.3.3</w:t>
      </w:r>
      <w:r w:rsidR="007504FF">
        <w:rPr>
          <w:rFonts w:cs="Times New Roman"/>
          <w:noProof/>
          <w:lang w:val="en-GB"/>
        </w:rPr>
        <w:t>,</w:t>
      </w:r>
      <w:r w:rsidRPr="00D424AA">
        <w:rPr>
          <w:rFonts w:cs="Times New Roman"/>
          <w:noProof/>
          <w:lang w:val="en-GB"/>
        </w:rPr>
        <w:t xml:space="preserve"> </w:t>
      </w:r>
      <w:r w:rsidR="007504FF">
        <w:rPr>
          <w:rFonts w:cs="Times New Roman"/>
          <w:noProof/>
          <w:lang w:val="en-GB"/>
        </w:rPr>
        <w:t xml:space="preserve">11.1.6, 11.3, and </w:t>
      </w:r>
      <w:r w:rsidRPr="00D424AA">
        <w:rPr>
          <w:rFonts w:cs="Times New Roman"/>
          <w:noProof/>
          <w:lang w:val="en-GB"/>
        </w:rPr>
        <w:t>11.6).</w:t>
      </w:r>
    </w:p>
    <w:p w14:paraId="5BC8789C" w14:textId="77777777" w:rsidR="005A649D" w:rsidRPr="00D424AA" w:rsidRDefault="005A649D" w:rsidP="004D6F20">
      <w:pPr>
        <w:shd w:val="clear" w:color="auto" w:fill="DEEAF6" w:themeFill="accent1" w:themeFillTint="33"/>
        <w:rPr>
          <w:rFonts w:cs="Times New Roman"/>
          <w:noProof/>
          <w:lang w:val="en-GB"/>
        </w:rPr>
      </w:pPr>
    </w:p>
    <w:p w14:paraId="34C7D44F" w14:textId="02BBDE51" w:rsidR="005A649D" w:rsidRPr="00804CE7" w:rsidRDefault="005A649D" w:rsidP="004D6F20">
      <w:pPr>
        <w:shd w:val="clear" w:color="auto" w:fill="DEEAF6" w:themeFill="accent1" w:themeFillTint="33"/>
        <w:rPr>
          <w:rFonts w:cs="Times New Roman"/>
          <w:noProof/>
          <w:lang w:val="nb-NO"/>
        </w:rPr>
      </w:pPr>
      <w:r w:rsidRPr="00D424AA">
        <w:rPr>
          <w:rFonts w:cs="Times New Roman"/>
          <w:noProof/>
          <w:lang w:val="en-GB"/>
        </w:rPr>
        <w:t xml:space="preserve">Changes in the spatial distribution of temperatures can also affect temperature extremes by modifying the characteristics of weather patterns </w:t>
      </w:r>
      <w:commentRangeStart w:id="111"/>
      <w:r w:rsidRPr="00D424AA">
        <w:rPr>
          <w:rFonts w:cs="Times New Roman"/>
          <w:noProof/>
          <w:lang w:val="en-GB"/>
        </w:rPr>
        <w:fldChar w:fldCharType="begin" w:fldLock="1"/>
      </w:r>
      <w:ins w:id="112" w:author="Robin Matthews" w:date="2021-07-13T16:51:00Z">
        <w:r w:rsidR="00EE5096">
          <w:rPr>
            <w:rFonts w:cs="Times New Roman"/>
            <w:noProof/>
            <w:lang w:val="en-GB"/>
          </w:rPr>
          <w:instrText>ADDIN CSL_CITATION { "citationItems" : [ { "id" : "ITEM-1", "itemData" : { "DOI" : "10.1007/s00382-020-05233-2", "ISSN" : "1432-0894", "abstract" : "We use the 100-member Max Planck Institute Grand Ensemble (MPI-GE) to disentangle the contributions from colocated dynamic atmospheric conditions and local thermodynamic effects of moisture limitation as drivers of variability in European summer heat extremes. Using a novel extreme event definition, we find that heat extremes with respect to the evolving mean climate increase by 70% under a moderate warming scenario during the twenty-first century. With a multiple regression approach, we find that the dynamical mechanisms representing blocking and anticyclonic conditions are the main driver of variability in extreme European summer temperatures, both in past and future climates. By contrast, local thermodynamic drivers play a secondary role in explaining the total variability in extreme temperatures. We also find that considering both dynamical and thermodynamical sources of variability simultaneously is crucial. Assessing only one type of drivers leads to an overestimation of their effect on extreme temperatures, particularly when considering only thermodynamical drivers. Lastly, we find that although most past and future heat extremes occur under favorable dynamical atmospheric conditions; this occurs 10\u201340% less frequently over Central Europe in the twenty-first century. By contrast, heat extremes over Central Europe occur 40% more frequently under concurrent extreme moisture limitation in the twenty-first Century. Our findings highlight a new type of neutral-atmosphere, moisture-driven heat extremes, and confirm that the increase in European heat extremes and associated variability increase are dominated by the local thermodynamic effect of moisture limitation.", "author" : [ { "dropping-particle" : "", "family" : "Suarez-Gutierrez", "given" : "Laura", "non-dropping-particle" : "", "parse-names" : false, "suffix" : "" }, { "dropping-particle" : "", "family" : "M\u00fcller", "given" : "Wolfgang A", "non-dropping-particle" : "", "parse-names" : false, "suffix" : "" }, { "dropping-particle" : "", "family" : "Li", "given" : "Chao", "non-dropping-particle" : "", "parse-names" : false, "suffix" : "" }, { "dropping-particle" : "", "family" : "Marotzke", "given" : "Jochem", "non-dropping-particle" : "", "parse-names" : false, "suffix" : "" } ], "container-title" : "Climate Dynamics", "id" : "ITEM-1", "issue" : "9", "issued" : { "date-parts" : [ [ "2020" ] ] }, "page" : "4351-4366", "title" : "Dynamical and thermodynamical drivers of variability in European summer heat extremes", "translator" : [ { "dropping-particle" : "", "family" : "S2885", "given" : "", "non-dropping-particle" : "", "parse-names" : false, "suffix" : "" } ], "type" : "article-journal", "volume" : "54" }, "uris" : [ "http://www.mendeley.com/documents/?uuid=9b9a1a9b-33f7-46f4-bb28-bd5c61247521" ] } ], "mendeley" : { "formattedCitation" : "(Suarez-Gutierrez et al., 2020a)", "manualFormatting" : "(e.g., Suarez-Gutierrez et al., 2020a)", "plainTextFormattedCitation" : "(Suarez-Gutierrez et al., 2020a)", "previouslyFormattedCitation" : "(Suarez-Gutierrez et al., 2020a)" }, "properties" : { "noteIndex" : 0 }, "schema" : "https://github.com/citation-style-language/schema/raw/master/csl-citation.json" }</w:instrText>
        </w:r>
      </w:ins>
      <w:del w:id="113" w:author="Robin Matthews" w:date="2021-07-13T16:51:00Z">
        <w:r w:rsidR="00FF6231" w:rsidDel="00EE5096">
          <w:rPr>
            <w:rFonts w:cs="Times New Roman"/>
            <w:noProof/>
            <w:lang w:val="en-GB"/>
          </w:rPr>
          <w:delInstrText>ADDIN CSL_CITATION { "citationItems" : [ { "id" : "ITEM-1", "itemData" : { "DOI" : "10.1007/s00382-020-05233-2", "ISSN" : "1432-0894", "abstract" : "We use the 100-member Max Planck Institute Grand Ensemble (MPI-GE) to disentangle the contributions from colocated dynamic atmospheric conditions and local thermodynamic effects of moisture limitation as drivers of variability in European summer heat extremes. Using a novel extreme event definition, we find that heat extremes with respect to the evolving mean climate increase by 70% under a moderate warming scenario during the twenty-first century. With a multiple regression approach, we find that the dynamical mechanisms representing blocking and anticyclonic conditions are the main driver of variability in extreme European summer temperatures, both in past and future climates. By contrast, local thermodynamic drivers play a secondary role in explaining the total variability in extreme temperatures. We also find that considering both dynamical and thermodynamical sources of variability simultaneously is crucial. Assessing only one type of drivers leads to an overestimation of their effect on extreme temperatures, particularly when considering only thermodynamical drivers. Lastly, we find that although most past and future heat extremes occur under favorable dynamical atmospheric conditions; this occurs 10\u201340% less frequently over Central Europe in the twenty-first century. By contrast, heat extremes over Central Europe occur 40% more frequently under concurrent extreme moisture limitation in the twenty-first Century. Our findings highlight a new type of neutral-atmosphere, moisture-driven heat extremes, and confirm that the increase in European heat extremes and associated variability increase are dominated by the local thermodynamic effect of moisture limitation.", "author" : [ { "dropping-particle" : "", "family" : "Suarez-Gutierrez", "given" : "Laura", "non-dropping-particle" : "", "parse-names" : false, "suffix" : "" }, { "dropping-particle" : "", "family" : "M\u00fcller", "given" : "Wolfgang A", "non-dropping-particle" : "", "parse-names" : false, "suffix" : "" }, { "dropping-particle" : "", "family" : "Li", "given" : "Chao", "non-dropping-particle" : "", "parse-names" : false, "suffix" : "" }, { "dropping-particle" : "", "family" : "Marotzke", "given" : "Jochem", "non-dropping-particle" : "", "parse-names" : false, "suffix" : "" } ], "container-title" : "Climate Dynamics", "id" : "ITEM-1", "issue" : "9", "issued" : { "date-parts" : [ [ "2020" ] ] }, "page" : "4351-4366", "title" : "Dynamical and thermodynamical drivers of variability in European summer heat extremes", "translator" : [ { "dropping-particle" : "", "family" : "S2885", "given" : "", "non-dropping-particle" : "", "parse-names" : false, "suffix" : "" } ], "type" : "article-journal", "volume" : "54" }, "uris" : [ "http://www.mendeley.com/documents/?uuid=9b9a1a9b-33f7-46f4-bb28-bd5c61247521" ] } ], "mendeley" : { "formattedCitation" : "(Suarez-Gutierrez et al., 2020a)", "manualFormatting" : "(e.g., Suarez-Gutierrez et al., 2020)", "plainTextFormattedCitation" : "(Suarez-Gutierrez et al., 2020a)", "previouslyFormattedCitation" : "(Suarez-Gutierrez et al., 2020a)" }, "properties" : { "noteIndex" : 0 }, "schema" : "https://github.com/citation-style-language/schema/raw/master/csl-citation.json" }</w:delInstrText>
        </w:r>
      </w:del>
      <w:r w:rsidRPr="00D424AA">
        <w:rPr>
          <w:rFonts w:cs="Times New Roman"/>
          <w:noProof/>
          <w:lang w:val="en-GB"/>
        </w:rPr>
        <w:fldChar w:fldCharType="separate"/>
      </w:r>
      <w:r w:rsidR="00A26296">
        <w:rPr>
          <w:rFonts w:cs="Times New Roman"/>
          <w:noProof/>
          <w:lang w:val="en-GB"/>
        </w:rPr>
        <w:t>(e.g., Suarez-Gutierrez et al., 2020</w:t>
      </w:r>
      <w:ins w:id="114" w:author="Robin Matthews" w:date="2021-07-13T16:51:00Z">
        <w:r w:rsidR="00EE5096">
          <w:rPr>
            <w:rFonts w:cs="Times New Roman"/>
            <w:noProof/>
            <w:lang w:val="en-GB"/>
          </w:rPr>
          <w:t>a</w:t>
        </w:r>
      </w:ins>
      <w:r w:rsidR="00A26296">
        <w:rPr>
          <w:rFonts w:cs="Times New Roman"/>
          <w:noProof/>
          <w:lang w:val="en-GB"/>
        </w:rPr>
        <w:t>)</w:t>
      </w:r>
      <w:r w:rsidRPr="00D424AA">
        <w:rPr>
          <w:rFonts w:cs="Times New Roman"/>
          <w:noProof/>
          <w:lang w:val="en-GB"/>
        </w:rPr>
        <w:fldChar w:fldCharType="end"/>
      </w:r>
      <w:commentRangeEnd w:id="111"/>
      <w:r w:rsidR="00A26296">
        <w:rPr>
          <w:rStyle w:val="Marquedecommentaire"/>
        </w:rPr>
        <w:commentReference w:id="111"/>
      </w:r>
      <w:r w:rsidRPr="00841A35">
        <w:rPr>
          <w:rFonts w:cs="Times New Roman"/>
          <w:noProof/>
          <w:lang w:val="en-GB"/>
        </w:rPr>
        <w:t>. For example, a robust thermodynamic effect of polar amplification is a weakened north-south temperature gradient, which amplifies the warming of cold extremes in t</w:t>
      </w:r>
      <w:r w:rsidRPr="00D424AA">
        <w:rPr>
          <w:rFonts w:cs="Times New Roman"/>
          <w:noProof/>
          <w:lang w:val="en-GB"/>
        </w:rPr>
        <w:t xml:space="preserve">he Northern Hemisphere mid- and high latitudes because of the reduction of cold air advection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5194/esd-11-97-2020", "author" : [ { "dropping-particle" : "", "family" : "Gross", "given" : "M H", "non-dropping-particle" : "", "parse-names" : false, "suffix" : "" }, { "dropping-particle" : "", "family" : "Donat", "given" : "M G", "non-dropping-particle" : "", "parse-names" : false, "suffix" : "" }, { "dropping-particle" : "V", "family" : "Alexander", "given" : "L", "non-dropping-particle" : "", "parse-names" : false, "suffix" : "" }, { "dropping-particle" : "", "family" : "Sherwood", "given" : "S C", "non-dropping-particle" : "", "parse-names" : false, "suffix" : "" } ], "container-title" : "Earth System Dynamics", "id" : "ITEM-1", "issue" : "1", "issued" : { "date-parts" : [ [ "2020" ] ] }, "page" : "97-111", "title" : "Amplified warming of seasonal cold extremes relative to the mean in the Northern Hemisphere extratropics", "translator" : [ { "dropping-particle" : "", "family" : "S2797", "given" : "", "non-dropping-particle" : "", "parse-names" : false, "suffix" : "" } ], "type" : "article-journal", "volume" : "11" }, "uris" : [ "http://www.mendeley.com/documents/?uuid=74f44047-4ad7-4094-93d4-000e5449bf40" ] }, { "id" : "ITEM-2", "itemData" : { "DOI" : "10.1175/JCLI-D-14-00632.1", "ISSN" : "08948755", "abstract" : "This paper examines the physical processes controlling how synoptic midlatitude temperature variability near the surface changes with climate. Because synoptic temperature variability is primarily generated by advection, it can be related to mean potential temperature gradients and mixing lengths near the surface. Scaling arguments show that the reduction of meridional potential temperature gradients that accompanies polar amplification of global warming leads to a reduction of the synoptic temperature variance near the surface. This is confirmed in simulations of a wide range of climates with an idealized GCM. In comprehensive climate simulations (CMIP5), Arctic amplification of global warming similarly entails a large-scale reduction of the near-surface temperature variance in Northern Hemisphere midlatitudes, especially in winter. The probability density functions of synoptic near-surface temperature variations in midlatitudes are statistically indistinguishable from Gaussian, both in reanalysi...", "author" : [ { "dropping-particle" : "", "family" : "Schneider", "given" : "Tapio", "non-dropping-particle" : "", "parse-names" : false, "suffix" : "" }, { "dropping-particle" : "", "family" : "Bischoff", "given" : "Tobias", "non-dropping-particle" : "", "parse-names" : false, "suffix" : "" }, { "dropping-particle" : "", "family" : "P\u0142otka", "given" : "Hanna", "non-dropping-particle" : "", "parse-names" : false, "suffix" : "" } ], "container-title" : "Journal of Climate", "id" : "ITEM-2", "issue" : "6", "issued" : { "date-parts" : [ [ "2015" ] ] }, "page" : "2312-2331", "title" : "Physics of changes in synoptic midlatitude temperature variability", "translator" : [ { "dropping-particle" : "", "family" : "S2905", "given" : "", "non-dropping-particle" : "", "parse-names" : false, "suffix" : "" } ], "type" : "article-journal", "volume" : "28" }, "uris" : [ "http://www.mendeley.com/documents/?uuid=45acf7a4-1127-4a6a-b355-a302f2252ca5" ] }, { "id" : "ITEM-3", "itemData" : { "DOI" : "10.1175/JCLI-D-14-00735.1", "ISSN" : "0894-8755", "abstract" : "AbstractRecent temperature extremes have highlighted the importance of assessing projected changes in the variability of temperature as well as the mean. A large fraction of present-day temperature variance is associated with thermal advection, as anomalous winds blow across the land?sea temperature contrast, for instance. Models project robust heterogeneity in the twenty-first-century warming pattern under greenhouse gas forcing, resulting in land?sea temperature contrasts increasing in summer and decreasing in winter and the pole-to-equator temperature gradient weakening in winter. In this study, future changes in monthly variability of near-surface temperature in the 17-member ensemble ESSENCE (Ensemble Simulations of Extreme Weather Events under Nonlinear Climate Change) are assessed. In winter, variability in midlatitudes decreases whereas in very high latitudes and the tropics it increases. In summer, variability increases over most land areas and in the tropics, with decreasing variability in high latitude oceans. Multiple regression analysis is used to determine the contributions to variability changes from changing temperature gradients and circulation patterns. Thermal advection is found to be of particular importance in the Northern Hemisphere winter midlatitudes, where the change in mean state temperature gradients alone could account for over half the projected changes. Changes in thermal advection are also found to be important in summer in Europe and coastal areas, although less so than in winter. Comparison with CMIP5 data shows that the midlatitude changes in variability are robust across large regions, particularly high northern latitudes in winter and middle northern latitudes in summer.", "author" : [ { "dropping-particle" : "", "family" : "Holmes", "given" : "Caroline R", "non-dropping-particle" : "", "parse-names" : false, "suffix" : "" }, { "dropping-particle" : "", "family" : "Woollings", "given" : "Tim", "non-dropping-particle" : "", "parse-names" : false, "suffix" : "" }, { "dropping-particle" : "", "family" : "Hawkins", "given" : "Ed", "non-dropping-particle" : "", "parse-names" : false, "suffix" : "" }, { "dropping-particle" : "", "family" : "Vries", "given" : "Hylke", "non-dropping-particle" : "de", "parse-names" : false, "suffix" : "" } ], "container-title" : "Journal of Climate", "id" : "ITEM-3", "issue" : "6", "issued" : { "date-parts" : [ [ "2015", "7", "22" ] ] }, "note" : "doi: 10.1175/JCLI-D-14-00735.1", "page" : "2221-2236", "publisher" : "American Meteorological Society", "title" : "Robust Future Changes in Temperature Variability under Greenhouse Gas Forcing and the Relationship with Thermal Advection", "translator" : [ { "dropping-particle" : "", "family" : "S3169", "given" : "", "non-dropping-particle" : "", "parse-names" : false, "suffix" : "" } ], "type" : "article-journal", "volume" : "29" }, "uris" : [ "http://www.mendeley.com/documents/?uuid=a410fd23-2f92-444c-a0da-25494ee1760c" ] } ], "mendeley" : { "formattedCitation" : "(Holmes et al., 2015; Schneider et al., 2015; Gross et al., 2020)", "plainTextFormattedCitation" : "(Holmes et al., 2015; Schneider et al., 2015; Gross et al., 2020)", "previouslyFormattedCitation" : "(Holmes et al., 2015; Schneider et al., 2015; Gross et al., 2020)"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en-GB"/>
        </w:rPr>
        <w:t>(Holmes et al., 2015; Schneider et al., 2015; Gross et al., 2020)</w:t>
      </w:r>
      <w:r w:rsidRPr="00D424AA">
        <w:rPr>
          <w:rFonts w:cs="Times New Roman"/>
          <w:noProof/>
          <w:lang w:val="en-GB"/>
        </w:rPr>
        <w:fldChar w:fldCharType="end"/>
      </w:r>
      <w:r w:rsidRPr="00841A35">
        <w:rPr>
          <w:rFonts w:cs="Times New Roman"/>
          <w:noProof/>
          <w:lang w:val="en-GB"/>
        </w:rPr>
        <w:t>. Much less robust is the dynamic e</w:t>
      </w:r>
      <w:r w:rsidRPr="00D424AA">
        <w:rPr>
          <w:rFonts w:cs="Times New Roman"/>
          <w:noProof/>
          <w:lang w:val="en-GB"/>
        </w:rPr>
        <w:t xml:space="preserve">ffect of polar amplification </w:t>
      </w:r>
      <w:r w:rsidR="009D531E">
        <w:rPr>
          <w:rFonts w:cs="Times New Roman"/>
          <w:noProof/>
          <w:lang w:val="en-GB"/>
        </w:rPr>
        <w:t xml:space="preserve">(Section </w:t>
      </w:r>
      <w:r w:rsidR="009D531E" w:rsidRPr="009D531E">
        <w:rPr>
          <w:rFonts w:cs="Times New Roman"/>
          <w:noProof/>
          <w:lang w:val="en-GB"/>
        </w:rPr>
        <w:t>7.4.4.1</w:t>
      </w:r>
      <w:r w:rsidR="009D531E">
        <w:rPr>
          <w:rFonts w:cs="Times New Roman"/>
          <w:noProof/>
          <w:lang w:val="en-GB"/>
        </w:rPr>
        <w:t xml:space="preserve">) </w:t>
      </w:r>
      <w:r w:rsidRPr="00D424AA">
        <w:rPr>
          <w:rFonts w:cs="Times New Roman"/>
          <w:noProof/>
          <w:lang w:val="en-GB"/>
        </w:rPr>
        <w:t xml:space="preserve">and the reduced low-altitude meridional temperature gradient that has been linked to an increase in the persistence of weather patterns (e.g., heatwaves) and subsequent increases in temperature extremes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1038/srep45242", "author" : [ { "dropping-particle" : "", "family" : "Mann", "given" : "Michael E", "non-dropping-particle" : "", "parse-names" : false, "suffix" : "" }, { "dropping-particle" : "", "family" : "Rahmstorf", "given" : "Stefan", "non-dropping-particle" : "", "parse-names" : false, "suffix" : "" }, { "dropping-particle" : "", "family" : "Kornhuber", "given" : "Kai", "non-dropping-particle" : "", "parse-names" : false, "suffix" : "" }, { "dropping-particle" : "", "family" : "Steinman", "given" : "Byron A", "non-dropping-particle" : "", "parse-names" : false, "suffix" : "" }, { "dropping-particle" : "", "family" : "Miller", "given" : "Sonya K", "non-dropping-particle" : "", "parse-names" : false, "suffix" : "" }, { "dropping-particle" : "", "family" : "Coumou", "given" : "Dim", "non-dropping-particle" : "", "parse-names" : false, "suffix" : "" } ], "container-title" : "Scientific Reports", "id" : "ITEM-1", "issued" : { "date-parts" : [ [ "2017", "3", "27" ] ] }, "page" : "45242", "publisher" : "The Author(s)", "title" : "Influence of Anthropogenic Climate Change on Planetary Wave Resonance and Extreme Weather Events", "translator" : [ { "dropping-particle" : "", "family" : "S108", "given" : "", "non-dropping-particle" : "", "parse-names" : false, "suffix" : "" } ], "type" : "article-journal", "volume" : "7" }, "uris" : [ "http://www.mendeley.com/documents/?uuid=fb1fba8a-acce-4f12-8a71-264539fadd73" ] }, { "id" : "ITEM-2", "itemData" : { "DOI" : "10.1126/science.1261768", "ISSN" : "0036-8075", "abstract" : "Has recent rapid warming in the Arctic affected weather elsewhere in the world? Coumou et al. find that some key measures of atmospheric circulation in the Northern Hemisphere have weakened during the summer. This change has been caused by the reduction of the temperature difference between mid-latitudes and the North Pole. As summertime circulation has decreased in intensity, episodes of hot weather have become more persistent because there are fewer storms to bring cooler conditions.Science, this issue p. 324 Rapid warming in the Arctic could influence mid-latitude circulation by reducing the poleward temperature gradient. The largest changes are generally expected in autumn or winter, but whether significant changes have occurred is debated. Here we report significant weakening of summer circulation detected in three key dynamical quantities: (i) the zonal-mean zonal wind, (ii) the eddy kinetic energy (EKE), and (iii) the amplitude of fast-moving Rossby waves. Weakening of the zonal wind is explained by a reduction in the poleward temperature gradient. Changes in Rossby waves and EKE are consistent with regression analyses of climate model projections and changes over the seasonal cycle. Monthly heat extremes are associated with low EKE, and thus the observed weakening might have contributed to more persistent heat waves in recent summers.", "author" : [ { "dropping-particle" : "", "family" : "Coumou", "given" : "Dim", "non-dropping-particle" : "", "parse-names" : false, "suffix" : "" }, { "dropping-particle" : "", "family" : "Lehmann", "given" : "Jascha", "non-dropping-particle" : "", "parse-names" : false, "suffix" : "" }, { "dropping-particle" : "", "family" : "Beckmann", "given" : "Johanna", "non-dropping-particle" : "", "parse-names" : false, "suffix" : "" } ], "container-title" : "Science", "id" : "ITEM-2", "issue" : "6232", "issued" : { "date-parts" : [ [ "2015" ] ] }, "page" : "324-327", "publisher" : "American Association for the Advancement of Science", "title" : "The weakening summer circulation in the Northern Hemisphere mid-latitudes", "translator" : [ { "dropping-particle" : "", "family" : "S294", "given" : "", "non-dropping-particle" : "", "parse-names" : false, "suffix" : "" } ], "type" : "article-journal", "volume" : "348" }, "uris" : [ "http://www.mendeley.com/documents/?uuid=1ac45953-f228-4499-b60e-bd2df0130973" ] }, { "id" : "ITEM-3", "itemData" : { "DOI" : "10.1038/s41467-018-05256-8", "ISBN" : "4146701805",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3", "issue" : "1", "issued" : { "date-parts" : [ [ "2018" ] ] }, "page" : "2959", "title" : "The influence of Arctic amplification on mid-latitude summer circulation", "translator" : [ { "dropping-particle" : "", "family" : "S1328", "given" : "", "non-dropping-particle" : "", "parse-names" : false, "suffix" : "" } ], "type" : "article-journal", "volume" : "9" }, "uris" : [ "http://www.mendeley.com/documents/?uuid=cddd07f5-9352-4c9b-b7c7-489dc73bd018" ] }, { "id" : "ITEM-4", "itemData" : { "DOI" : "10.1029/2012GL051000", "abstract" : "Arctic amplification (AA) \u2013 the observed enhanced warming in high northern latitudes relative to the northern hemisphere \u2013 is evident in lower-tropospheric temperatures and in 1000-to-500 hPa thicknesses. Daily fields of 500 hPa heights from the National Centers for Environmental Prediction Reanalysis are analyzed over N. America and the N. Atlantic to assess changes in north-south (Rossby) wave characteristics associated with AA and the relaxation of poleward thickness gradients. Two effects are identified that each contribute to a slower eastward progression of Rossby waves in the upper-level flow: 1) weakened zonal winds, and 2) increased wave amplitude. These effects are particularly evident in autumn and winter consistent with sea-ice loss, but are also apparent in summer, possibly related to earlier snow melt on high-latitude land. Slower progression of upper-level waves would cause associ</w:instrText>
      </w:r>
      <w:r w:rsidR="00FF6231" w:rsidRPr="00350DE9">
        <w:rPr>
          <w:rFonts w:cs="Times New Roman"/>
          <w:noProof/>
        </w:rPr>
        <w:instrText>ated weather patterns in mid-latitudes to be more persistent, which may lead to an increased probability of extreme weather events that result from prolonged conditions, such as drought, flooding, cold spells, and heat waves.", "author" : [ { "dropping-particle" : "", "family" : "Francis", "given" : "Jennifer A", "non-dropping-particle" : "", "parse-names" : false, "suffix" : "" }, { "dropping-particle" : "", "family" : "Vavrus", "given" : "Stephen J", "non-dropping-particle" : "", "parse-names" : false, "suffix" : "" } ], "container-title" : "Geophysical Research Letters", "id" : "ITEM-4", "issue" : "6", "issued" : { "date-parts" : [ [ "2012" ] ] }, "title" : "Evidence linking Arctic amplification to extreme weather in mid-latitudes", "translator" : [ { "dropping-particle" : "", "family" : "S587", "given" : "", "non-dropping-particle" : "", "parse-names" : false, "suffix" : "" } ], "type" : "article-journal", "volume" : "39" }, "uris" : [ "http://www.mendeley.com/documents/?uuid=58042a91-602f-41de-b177-2cc2209bd670" ] } ], "mendeley" : { "formattedCitation" : "(Francis and Vavrus, 2012; Coumou et al., 2015, 2018; Mann et al., 2017)", "plainTextFormattedCitation" : "(Francis and Vavrus, 2012; Coumou et al., 2015, 2018; Mann et al., 2017)", "previouslyFormattedCitation" : "(Francis and Vavrus, 2012; Coumou et al., 2015, 2018; Mann et al., 2017)"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nb-NO"/>
        </w:rPr>
        <w:t>(Francis and Vavrus, 2012; Coumou et al., 2015, 2018; Mann et al., 2017)</w:t>
      </w:r>
      <w:r w:rsidRPr="00D424AA">
        <w:rPr>
          <w:rFonts w:cs="Times New Roman"/>
          <w:noProof/>
          <w:lang w:val="en-GB"/>
        </w:rPr>
        <w:fldChar w:fldCharType="end"/>
      </w:r>
      <w:r w:rsidRPr="00804CE7">
        <w:rPr>
          <w:rFonts w:cs="Times New Roman"/>
          <w:noProof/>
          <w:lang w:val="nb-NO"/>
        </w:rPr>
        <w:t xml:space="preserve"> (</w:t>
      </w:r>
      <w:r w:rsidR="001C2222" w:rsidRPr="00804CE7">
        <w:rPr>
          <w:rFonts w:cs="Times New Roman"/>
          <w:noProof/>
          <w:lang w:val="nb-NO"/>
        </w:rPr>
        <w:t>CC-</w:t>
      </w:r>
      <w:r w:rsidRPr="00804CE7">
        <w:rPr>
          <w:rFonts w:cs="Times New Roman"/>
          <w:noProof/>
          <w:lang w:val="nb-NO"/>
        </w:rPr>
        <w:t xml:space="preserve">Box 10.1). </w:t>
      </w:r>
    </w:p>
    <w:p w14:paraId="7128BA28" w14:textId="77777777" w:rsidR="005A649D" w:rsidRPr="00804CE7" w:rsidRDefault="005A649D" w:rsidP="004D6F20">
      <w:pPr>
        <w:shd w:val="clear" w:color="auto" w:fill="DEEAF6" w:themeFill="accent1" w:themeFillTint="33"/>
        <w:rPr>
          <w:rFonts w:cs="Times New Roman"/>
          <w:noProof/>
          <w:lang w:val="nb-NO"/>
        </w:rPr>
      </w:pPr>
    </w:p>
    <w:p w14:paraId="427A7A1B" w14:textId="77777777" w:rsidR="005A649D" w:rsidRPr="00D424AA" w:rsidRDefault="005A649D" w:rsidP="004D6F20">
      <w:pPr>
        <w:shd w:val="clear" w:color="auto" w:fill="DEEAF6" w:themeFill="accent1" w:themeFillTint="33"/>
        <w:rPr>
          <w:rFonts w:cs="Times New Roman"/>
          <w:b/>
          <w:noProof/>
          <w:lang w:val="en-GB"/>
        </w:rPr>
      </w:pPr>
      <w:r w:rsidRPr="00D424AA">
        <w:rPr>
          <w:rFonts w:cs="Times New Roman"/>
          <w:b/>
          <w:noProof/>
          <w:lang w:val="en-GB"/>
        </w:rPr>
        <w:t>Precipitation extremes</w:t>
      </w:r>
    </w:p>
    <w:p w14:paraId="6FAB3519" w14:textId="5A6542BE" w:rsidR="005A649D" w:rsidRPr="0085657C" w:rsidRDefault="005A649D" w:rsidP="004D6F20">
      <w:pPr>
        <w:shd w:val="clear" w:color="auto" w:fill="DEEAF6" w:themeFill="accent1" w:themeFillTint="33"/>
        <w:rPr>
          <w:rFonts w:cs="Times New Roman"/>
          <w:noProof/>
        </w:rPr>
      </w:pPr>
      <w:r w:rsidRPr="00D424AA">
        <w:rPr>
          <w:rFonts w:cs="Times New Roman"/>
          <w:noProof/>
          <w:lang w:val="en-GB"/>
        </w:rPr>
        <w:t xml:space="preserve">Changes in temperature also control changes in water vapour through increases in evaporation and in the water-holding capacity of the atmosphere (Section 8.2.1). At the global scale, column-integrated water vapour content increases roughly following the Clausius-Clapeyron (C-C) relation, with an increase of approximately 7% for every degree celsius of global-mean surface warming (Section 8.2.1). Nonetheless, at regional scales, water vapour increases differ from this C-C rate due to several reasons (Section 8.2.2), including a change in weather regimes and limitations in moisture transport from the ocean, which warms more slowly than land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1073/pnas.1722312115", "ISSN" : "0027-8424",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u2013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1", "issue" : "19", "issued" : { "date-parts" : [ [ "2018", "5", "8" ] ] }, "page" : "4863-4868", "title" : "Trends in continental temperature and humidity directly linked to ocean warming", "translator" : [ { "dropping-particle" : "", "family" : "S541", "given" : "", "non-dropping-particle" : "", "parse-names" : false, "suffix" : "" } ], "type" : "article-journal", "volume" : "115" }, "uris" : [ "http://www.mendeley.com/documents/?uuid=4fedb8b3-9d50-490c-825d-a63dabe40582" ] } ], "mendeley" : { "formattedCitation" : "(Byrne and O\u2019Gorman, 2018)", "plainTextFormattedCitation" : "(Byrne and O\u2019Gorman, 2018)", "previouslyFormattedCitation" : "(Byrne and O\u2019Gorman, 2018)"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en-GB"/>
        </w:rPr>
        <w:t>(Byrne and O’Gorman, 2018)</w:t>
      </w:r>
      <w:r w:rsidRPr="00D424AA">
        <w:rPr>
          <w:rFonts w:cs="Times New Roman"/>
          <w:noProof/>
          <w:lang w:val="en-GB"/>
        </w:rPr>
        <w:fldChar w:fldCharType="end"/>
      </w:r>
      <w:r w:rsidRPr="00841A35">
        <w:rPr>
          <w:rFonts w:cs="Times New Roman"/>
          <w:noProof/>
          <w:lang w:val="en-GB"/>
        </w:rPr>
        <w:t xml:space="preserve">. Observational studies </w:t>
      </w:r>
      <w:commentRangeStart w:id="115"/>
      <w:r w:rsidRPr="00D424AA">
        <w:rPr>
          <w:rFonts w:cs="Times New Roman"/>
          <w:noProof/>
          <w:lang w:val="en-GB"/>
        </w:rPr>
        <w:fldChar w:fldCharType="begin" w:fldLock="1"/>
      </w:r>
      <w:ins w:id="116" w:author="Robin Matthews" w:date="2021-07-13T16:51:00Z">
        <w:r w:rsidR="00EE5096">
          <w:rPr>
            <w:rFonts w:cs="Times New Roman"/>
            <w:noProof/>
            <w:lang w:val="en-GB"/>
          </w:rPr>
          <w:instrText>ADDIN CSL_CITATION { "citationItems" : [ { "id" : "ITEM-1", "itemData" : { "DOI" : "10.1038/nclimate3110", "ISBN" : "1758-6798", "ISSN" : "17586798", "abstract" : "Environmental phenomena are often observed first, and then explained quantitatively. The complexity of processes, the range of scales involved, and the lack of first principles make it challenging to predict conditions beyond the ones observed. Here we use the intensification of heavy precipitation as a counterexample, where seemingly complex and potentially computationally intractable processes manifest themselves to first order in simple ways: heavy precipitation intensification is now emerging in the observed record across many regions of the world, confirming both theory and model predictions made decades ago. As the anthropogenic climate signal strengthens, there will be more opportunities to test climate predictions for other variables against observations and across a hierarchy of different models and theoretical concepts.", "author" : [ { "dropping-particle" : "", "family" : "Fischer", "given" : "E. M.", "non-dropping-particle" : "", "parse-names" : false, "suffix" : "" }, { "dropping-particle" : "", "family" : "Knutti", "given" : "R.", "non-dropping-particle" : "", "parse-names" : false, "suffix" : "" } ], "container-title" : "Nature Climate Change", "id" : "ITEM-1", "issue" : "11", "issued" : { "date-parts" : [ [ "2016" ] ] }, "page" : "986-991", "publisher" : "Nature Publishing Group", "title" : "Observed heavy precipitation increase confirms theory and early models", "translator" : [ { "dropping-particle" : "", "family" : "S1971", "given" : "", "non-dropping-particle" : "", "parse-names" : false, "suffix" : "" } ], "type" : "article-journal", "volume" : "6" }, "uris" : [ "http://www.mendeley.com/documents/?uuid=faca55ec-c900-4750-9aa5-d759c5e4cd4a" ] }, { "id" : "ITEM-2",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2",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Fischer and Knutti, 2016; Sun et al., 2020a)", "manualFormatting" : "(Fischer and Knutti, 2016; Sun et al., 2020b)", "plainTextFormattedCitation" : "(Fischer and Knutti, 2016; Sun et al., 2020a)", "previouslyFormattedCitation" : "(Fischer and Knutti, 2016; Sun et al., 2020a)" }, "properties" : { "noteIndex" : 0 }, "schema" : "https://github.com/citation-style-language/schema/raw/master/csl-citation.json" }</w:instrText>
        </w:r>
      </w:ins>
      <w:del w:id="117" w:author="Robin Matthews" w:date="2021-07-13T16:51:00Z">
        <w:r w:rsidR="00AB36D4" w:rsidDel="00EE5096">
          <w:rPr>
            <w:rFonts w:cs="Times New Roman"/>
            <w:noProof/>
            <w:lang w:val="en-GB"/>
          </w:rPr>
          <w:delInstrText>ADDIN CSL_CITATION { "citationItems" : [ { "id" : "ITEM-1", "itemData" : { "DOI" : "10.1038/nclimate3110", "ISBN" : "1758-6798", "ISSN" : "17586798", "abstract" : "Environmental phenomena are often observed first, and then explained quantitatively. The complexity of processes, the range of scales involved, and the lack of first principles make it challenging to predict conditions beyond the ones observed. Here we use the intensification of heavy precipitation as a counterexample, where seemingly complex and potentially computationally intractable processes manifest themselves to first order in simple ways: heavy precipitation intensification is now emerging in the observed record across many regions of the world, confirming both theory and model predictions made decades ago. As the anthropogenic climate signal strengthens, there will be more opportunities to test climate predictions for other variables against observations and across a hierarchy of different models and theoretical concepts.", "author" : [ { "dropping-particle" : "", "family" : "Fischer", "given" : "E. M.", "non-dropping-particle" : "", "parse-names" : false, "suffix" : "" }, { "dropping-particle" : "", "family" : "Knutti", "given" : "R.", "non-dropping-particle" : "", "parse-names" : false, "suffix" : "" } ], "container-title" : "Nature Climate Change", "id" : "ITEM-1", "issue" : "11", "issued" : { "date-parts" : [ [ "2016" ] ] }, "page" : "986-991", "publisher" : "Nature Publishing Group", "title" : "Observed heavy precipitation increase confirms theory and early models", "translator" : [ { "dropping-particle" : "", "family" : "S1971", "given" : "", "non-dropping-particle" : "", "parse-names" : false, "suffix" : "" } ], "type" : "article-journal", "volume" : "6" }, "uris" : [ "http://www.mendeley.com/documents/?uuid=faca55ec-c900-4750-9aa5-d759c5e4cd4a" ] }, { "id" : "ITEM-2",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2",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Fischer and Knutti, 2016; Sun et al., 2020a)", "plainTextFormattedCitation" : "(Fischer and Knutti, 2016; Sun et al., 2020a)", "previouslyFormattedCitation" : "(Fischer and Knutti, 2016; Sun et al., 2020a)" }, "properties" : { "noteIndex" : 0 }, "schema" : "https://github.com/citation-style-language/schema/raw/master/csl-citation.json" }</w:delInstrText>
        </w:r>
      </w:del>
      <w:r w:rsidRPr="00D424AA">
        <w:rPr>
          <w:rFonts w:cs="Times New Roman"/>
          <w:noProof/>
          <w:lang w:val="en-GB"/>
        </w:rPr>
        <w:fldChar w:fldCharType="separate"/>
      </w:r>
      <w:r w:rsidR="00A26296">
        <w:rPr>
          <w:rFonts w:cs="Times New Roman"/>
          <w:noProof/>
          <w:lang w:val="en-GB"/>
        </w:rPr>
        <w:t>(Fischer and Knutti, 2016; Sun et al., 2020</w:t>
      </w:r>
      <w:ins w:id="118" w:author="Robin Matthews" w:date="2021-07-13T16:51:00Z">
        <w:r w:rsidR="00EE5096">
          <w:rPr>
            <w:rFonts w:cs="Times New Roman"/>
            <w:noProof/>
            <w:lang w:val="en-GB"/>
          </w:rPr>
          <w:t>b</w:t>
        </w:r>
      </w:ins>
      <w:del w:id="119" w:author="Robin Matthews" w:date="2021-07-13T16:51:00Z">
        <w:r w:rsidR="00A26296" w:rsidDel="00EE5096">
          <w:rPr>
            <w:rFonts w:cs="Times New Roman"/>
            <w:noProof/>
            <w:lang w:val="en-GB"/>
          </w:rPr>
          <w:delText>a</w:delText>
        </w:r>
      </w:del>
      <w:r w:rsidR="00A26296">
        <w:rPr>
          <w:rFonts w:cs="Times New Roman"/>
          <w:noProof/>
          <w:lang w:val="en-GB"/>
        </w:rPr>
        <w:t>)</w:t>
      </w:r>
      <w:r w:rsidRPr="00D424AA">
        <w:rPr>
          <w:rFonts w:cs="Times New Roman"/>
          <w:noProof/>
          <w:lang w:val="en-GB"/>
        </w:rPr>
        <w:fldChar w:fldCharType="end"/>
      </w:r>
      <w:commentRangeEnd w:id="115"/>
      <w:r w:rsidR="00A26296">
        <w:rPr>
          <w:rStyle w:val="Marquedecommentaire"/>
        </w:rPr>
        <w:commentReference w:id="115"/>
      </w:r>
      <w:r w:rsidRPr="00841A35">
        <w:rPr>
          <w:rFonts w:cs="Times New Roman"/>
          <w:noProof/>
          <w:lang w:val="en-GB"/>
        </w:rPr>
        <w:t xml:space="preserve"> have shown the observed rate of increase of precipitation extremes is similar to the C-C scaling at the global scale. Climate model projections show</w:t>
      </w:r>
      <w:r w:rsidR="00183C77">
        <w:rPr>
          <w:rFonts w:cs="Times New Roman"/>
          <w:noProof/>
          <w:lang w:val="en-GB"/>
        </w:rPr>
        <w:t xml:space="preserve"> that</w:t>
      </w:r>
      <w:r w:rsidRPr="00841A35">
        <w:rPr>
          <w:rFonts w:cs="Times New Roman"/>
          <w:noProof/>
          <w:lang w:val="en-GB"/>
        </w:rPr>
        <w:t xml:space="preserve"> the i</w:t>
      </w:r>
      <w:r w:rsidRPr="00D424AA">
        <w:rPr>
          <w:rFonts w:cs="Times New Roman"/>
          <w:noProof/>
          <w:lang w:val="en-GB"/>
        </w:rPr>
        <w:t xml:space="preserve">ncrease in water vapour leads to robust increases in precipitation extremes everywhere, with a magnitude that varies between 4% and 8% per degree </w:t>
      </w:r>
      <w:r w:rsidRPr="00D424AA">
        <w:rPr>
          <w:rFonts w:cs="Times New Roman"/>
          <w:noProof/>
          <w:lang w:val="en-GB"/>
        </w:rPr>
        <w:lastRenderedPageBreak/>
        <w:t xml:space="preserve">celsius of surface warming (thermodynamic contribution, Box 11.1, Figure 1b). At regional scales, climate models show </w:t>
      </w:r>
      <w:r w:rsidR="00183C77">
        <w:rPr>
          <w:rFonts w:cs="Times New Roman"/>
          <w:noProof/>
          <w:lang w:val="en-GB"/>
        </w:rPr>
        <w:t xml:space="preserve">that </w:t>
      </w:r>
      <w:r w:rsidRPr="00D424AA">
        <w:rPr>
          <w:rFonts w:cs="Times New Roman"/>
          <w:noProof/>
          <w:lang w:val="en-GB"/>
        </w:rPr>
        <w:t xml:space="preserve">the dynamic contribution (Box 11.1, Figure 1c) can be substantial and strongly modify the projected rate of change of extreme precipitation (Box 11.1, Figure 1a) with large regions in the subtropics showing robust reductions and other areas (e.g., equatorial Pacific) showing robust amplifications (Box 11.1, Figure 1c). However, </w:t>
      </w:r>
      <w:r w:rsidR="00183C77">
        <w:rPr>
          <w:rFonts w:cs="Times New Roman"/>
          <w:noProof/>
          <w:lang w:val="en-GB"/>
        </w:rPr>
        <w:t xml:space="preserve">the </w:t>
      </w:r>
      <w:r w:rsidRPr="00D424AA">
        <w:rPr>
          <w:rFonts w:cs="Times New Roman"/>
          <w:noProof/>
          <w:lang w:val="en-GB"/>
        </w:rPr>
        <w:t xml:space="preserve">dynamic contributions show large differences across models and are more uncertain than thermodynamic contributions </w:t>
      </w:r>
      <w:commentRangeStart w:id="120"/>
      <w:r w:rsidRPr="00D424AA">
        <w:rPr>
          <w:rFonts w:cs="Times New Roman"/>
          <w:noProof/>
          <w:lang w:val="en-GB"/>
        </w:rPr>
        <w:fldChar w:fldCharType="begin" w:fldLock="1"/>
      </w:r>
      <w:ins w:id="121" w:author="Robin Matthews" w:date="2021-07-13T16:51:00Z">
        <w:r w:rsidR="00EE5096">
          <w:rPr>
            <w:rFonts w:cs="Times New Roman"/>
            <w:noProof/>
            <w:lang w:val="en-GB"/>
          </w:rPr>
          <w:instrText>ADDIN CSL_CITATION { "citationItems" : [ { "id" : "ITEM-1", "itemData" : { "DOI" : "10.1038/NGEO2253", "ISBN" : "1752-0894", "ISSN" : "17520908", "PMID" : "24339207", "abstract" :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heodore G.", "non-dropping-particle" : "", "parse-names" : false, "suffix" : "" } ], "container-title" : "Nature Geoscience", "id" : "ITEM-1", "issue" : "10", "issued" : { "date-parts" : [ [ "2014" ] ] }, "page" : "703-708", "publisher" : "Nature Publishing Group", "title" : "Atmospheric circulation as a source of uncertainty in climate change projections", "translator" : [ { "dropping-particle" : "", "family" : "S1681", "given" : "", "non-dropping-particle" : "", "parse-names" : false, "suffix" : "" } ], "type" : "article-journal", "volume" : "7" }, "uris" : [ "http://www.mendeley.com/documents/?uuid=338188b7-9ac9-4057-b67c-44165d7a203b" ] }, { "id" : "ITEM-2", "itemData" : { "DOI" : "10.1038/nclimate2657", "ISBN" : "1758-678X", "ISSN" : "17586798", "PMID" : "3020", "abstract" : "There is a tremendous desire to attribute causes to weather and climate events that is often challenging from a physical standpoint. Headlines attributing an event solely to either human-induced climate change or natural variability can be misleading when both are invariably in play. The conventional attribution framework struggles with dynamically driven extremes because of the small signal-to-noise ratios and often uncertain nature of the forced changes. Here, we suggest that a different framing is desirable, which asks why such extremes unfold the way they do. Specifically, we suggest that it is more useful to regard the extreme circulation regime or weather event as being largely unaffected by climate change, and question whether known changes in the climate system's thermodynamic state affected the impact of the particular event. Some examples briefly illustrated include 'snowmaggedon' in February 2010, superstorm Sandy in October 2012 and supertyphoon Haiyan in November 2013, and, in more detail, the Boulder floods of September 2013, all of which were influenced by high sea surface temperatures that had a discernible human component.",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2", "issue" : "8", "issued" : { "date-parts" : [ [ "2015" ] ] }, "page" : "725-730", "title" : "Attribution of climate extreme events", "translator" : [ { "dropping-particle" : "", "family" : "S41", "given" : "", "non-dropping-particle" : "", "parse-names" : false, "suffix" : "" } ], "type" : "article-journal", "volume" : "5" }, "uris" : [ "http://www.mendeley.com/documents/?uuid=699c0832-61f7-4041-bc64-17172ffd0a7b" ] }, { "id" : "ITEM-3", "itemData" : { "DOI" : "10.1038/nclimate3287", "author" : [ { "dropping-particle" : "", "family" : "Pfahl", "given" : "S", "non-dropping-particle" : "", "parse-names" : false, "suffix" : "" }, { "dropping-particle" : "", "family" : "O\u2019Gorman", "given" : "P A", "non-dropping-particle" : "", "parse-names" : false, "suffix" : "" }, { "dropping-particle" : "", "family" : "Fischer", "given" : "E M", "non-dropping-particle" : "", "parse-names" : false, "suffix" : "" } ], "container-title" : "Nature Climate Change", "id" : "ITEM-3", "issued" : { "date-parts" : [ [ "2017", "5", "15" ] ] }, "page" : "423", "publisher" : "Nature Publishing Group", "title" : "Understanding the regional pattern of projected future changes in extreme precipitation", "translator" : [ { "dropping-particle" : "", "family" : "S114", "given" : "", "non-dropping-particle" : "", "parse-names" : false, "suffix" : "" } ], "type" : "article-journal", "volume" : "7" }, "uris" : [ "http://www.mendeley.com/documents/?uuid=d6220ced-95d8-4a5d-b13d-9ec8c97c4498" ] } ], "mendeley" : { "formattedCitation" : "(Shepherd, 2014; Trenberth et al., 2015; Pfahl et al., 2017)", "manualFormatting" : "(Shepherd, 2014; Trenberth et al., 2015; Pfahl et al., 2017", "plainTextFormattedCitation" : "(Shepherd, 2014; Trenberth et al., 2015; Pfahl et al., 2017)", "previouslyFormattedCitation" : "(Shepherd, 2014; Trenberth et al., 2015; Pfahl et al., 2017)" }, "properties" : { "noteIndex" : 0 }, "schema" : "https://github.com/citation-style-language/schema/raw/master/csl-citation.json" }</w:instrText>
        </w:r>
      </w:ins>
      <w:del w:id="122" w:author="Robin Matthews" w:date="2021-07-13T16:51:00Z">
        <w:r w:rsidR="00FF6231" w:rsidDel="00EE5096">
          <w:rPr>
            <w:rFonts w:cs="Times New Roman"/>
            <w:noProof/>
            <w:lang w:val="en-GB"/>
          </w:rPr>
          <w:delInstrText>ADDIN CSL_CITATION { "citationItems" : [ { "id" : "ITEM-1", "itemData" : { "DOI" : "10.1038/NGEO2253", "ISBN" : "1752-0894", "ISSN" : "17520908", "PMID" : "24339207", "abstract" :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heodore G.", "non-dropping-particle" : "", "parse-names" : false, "suffix" : "" } ], "container-title" : "Nature Geoscience", "id" : "ITEM-1", "issue" : "10", "issued" : { "date-parts" : [ [ "2014" ] ] }, "page" : "703-708", "publisher" : "Nature Publishing Group", "title" : "Atmospheric circulation as a source of uncertainty in climate change projections", "translator" : [ { "dropping-particle" : "", "family" : "S1681", "given" : "", "non-dropping-particle" : "", "parse-names" : false, "suffix" : "" } ], "type" : "article-journal", "volume" : "7" }, "uris" : [ "http://www.mendeley.com/documents/?uuid=338188b7-9ac9-4057-b67c-44165d7a203b" ] }, { "id" : "ITEM-2", "itemData" : { "DOI" : "10.1038/nclimate2657", "ISBN" : "1758-678X", "ISSN" : "17586798", "PMID" : "3020", "abstract" : "There is a tremendous desire to attribute causes to weather and climate events that is often challenging from a physical standpoint. Headlines attributing an event solely to either human-induced climate change or natural variability can be misleading when both are invariably in play. The conventional attribution framework struggles with dynamically driven extremes because of the small signal-to-noise ratios and often uncertain nature of the forced changes. Here, we suggest that a different framing is desirable, which asks why such extremes unfold the way they do. Specifically, we suggest that it is more useful to regard the extreme circulation regime or weather event as being largely unaffected by climate change, and question whether known changes in the climate system's thermodynamic state affected the impact of the particular event. Some examples briefly illustrated include 'snowmaggedon' in February 2010, superstorm Sandy in October 2012 and supertyphoon Haiyan in November 2013, and, in more detail, the Boulder floods of September 2013, all of which were influenced by high sea surface temperatures that had a discernible human component.",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2", "issue" : "8", "issued" : { "date-parts" : [ [ "2015" ] ] }, "page" : "725-730", "title" : "Attribution of climate extreme events", "translator" : [ { "dropping-particle" : "", "family" : "S41", "given" : "", "non-dropping-particle" : "", "parse-names" : false, "suffix" : "" } ], "type" : "article-journal", "volume" : "5" }, "uris" : [ "http://www.mendeley.com/documents/?uuid=699c0832-61f7-4041-bc64-17172ffd0a7b" ] }, { "id" : "ITEM-3", "itemData" : { "DOI" : "10.1038/nclimate3287", "author" : [ { "dropping-par</w:delInstrText>
        </w:r>
        <w:r w:rsidR="00FF6231" w:rsidRPr="00350DE9" w:rsidDel="00EE5096">
          <w:rPr>
            <w:rFonts w:cs="Times New Roman"/>
            <w:noProof/>
          </w:rPr>
          <w:delInstrText>ticle" : "", "family" : "Pfahl", "given" : "S", "non-dropping-particle" : "", "parse-names" : false, "suffix" : "" }, { "dropping-particle" : "", "family" : "O\u2019Gorman", "given" : "P A", "non-dropping-particle" : "", "parse-names" : false, "suffix" : "" }, { "dropping-particle" : "", "family" : "Fischer", "given" : "E M", "non-dropping-particle" : "", "parse-names" : false, "suffix" : "" } ], "container-title" : "Nature Climate Change", "id" : "ITEM-3", "issued" : { "date-parts" : [ [ "2017", "5", "15" ] ] }, "page" : "423", "publisher" : "Nature Publishing Group", "title" : "Understanding the regional pattern of projected future changes in extreme precipitation", "translator" : [ { "dropping-particle" : "", "family" : "S114", "given" : "", "non-dropping-particle" : "", "parse-names" : false, "suffix" : "" } ], "type" : "article-journal", "volume" : "7" }, "uris" : [ "http://www.mendeley.com/documents/?uuid=d6220ced-95d8-4a5d-b13d-9ec8c97c4498" ] } ], "mendeley" : { "formattedCitation" : "(Shepherd, 2014; Trenberth et al., 2015; Pfahl et al., 2017)", "manualFormatting" : "(Shepherd, 2014; Trenberth et al., 2015; Pfahl et al., 2017; Box 11.1, Figure 1c)", "plainTextFormattedCitation" : "(Shepherd, 2014; Trenberth et al., 2015; Pfahl et al., 2017)", "previouslyFormattedCitation" : "(Shepherd, 2014; Trenberth et al., 2015; Pfahl et al., 2017)" }, "properties" : { "noteIndex" : 0 }, "schema" : "https://github.com/citation-style-language/schema/raw/master/csl-citation.json" }</w:delInstrText>
        </w:r>
      </w:del>
      <w:r w:rsidRPr="00D424AA">
        <w:rPr>
          <w:rFonts w:cs="Times New Roman"/>
          <w:noProof/>
          <w:lang w:val="en-GB"/>
        </w:rPr>
        <w:fldChar w:fldCharType="separate"/>
      </w:r>
      <w:r w:rsidR="00A26296">
        <w:rPr>
          <w:rFonts w:cs="Times New Roman"/>
          <w:noProof/>
        </w:rPr>
        <w:t>(Shepherd, 2014; Trenberth et al., 2015; Pfahl et al., 2017</w:t>
      </w:r>
      <w:del w:id="123" w:author="Robin Matthews" w:date="2021-07-13T16:51:00Z">
        <w:r w:rsidR="00A26296" w:rsidDel="00EE5096">
          <w:rPr>
            <w:rFonts w:cs="Times New Roman"/>
            <w:noProof/>
          </w:rPr>
          <w:delText>; Box 11.1, Figure 1c)</w:delText>
        </w:r>
      </w:del>
      <w:r w:rsidRPr="00D424AA">
        <w:rPr>
          <w:rFonts w:cs="Times New Roman"/>
          <w:noProof/>
          <w:lang w:val="en-GB"/>
        </w:rPr>
        <w:fldChar w:fldCharType="end"/>
      </w:r>
      <w:commentRangeEnd w:id="120"/>
      <w:r w:rsidR="00A26296">
        <w:rPr>
          <w:rStyle w:val="Marquedecommentaire"/>
        </w:rPr>
        <w:commentReference w:id="120"/>
      </w:r>
      <w:ins w:id="124" w:author="Robin Matthews" w:date="2021-07-13T16:51:00Z">
        <w:r w:rsidR="00EE5096">
          <w:rPr>
            <w:rFonts w:cs="Times New Roman"/>
            <w:noProof/>
          </w:rPr>
          <w:t>; Box 11.1, Figure 1c)</w:t>
        </w:r>
      </w:ins>
      <w:r w:rsidRPr="0085657C">
        <w:rPr>
          <w:rFonts w:cs="Times New Roman"/>
          <w:noProof/>
        </w:rPr>
        <w:t xml:space="preserve">. </w:t>
      </w:r>
    </w:p>
    <w:p w14:paraId="1620F160" w14:textId="77777777" w:rsidR="005A649D" w:rsidRPr="0085657C" w:rsidRDefault="005A649D" w:rsidP="004D6F20">
      <w:pPr>
        <w:shd w:val="clear" w:color="auto" w:fill="DEEAF6" w:themeFill="accent1" w:themeFillTint="33"/>
        <w:rPr>
          <w:rFonts w:cs="Times New Roman"/>
          <w:noProof/>
        </w:rPr>
      </w:pPr>
    </w:p>
    <w:p w14:paraId="08D8BBEE" w14:textId="77FEA7E8" w:rsidR="005A649D" w:rsidRPr="00D424AA" w:rsidRDefault="005A649D" w:rsidP="004D6F20">
      <w:pPr>
        <w:shd w:val="clear" w:color="auto" w:fill="DEEAF6" w:themeFill="accent1" w:themeFillTint="33"/>
        <w:rPr>
          <w:rFonts w:cs="Times New Roman"/>
          <w:noProof/>
          <w:lang w:val="en-GB"/>
        </w:rPr>
      </w:pPr>
      <w:r w:rsidRPr="00D424AA">
        <w:rPr>
          <w:rFonts w:cs="Times New Roman"/>
          <w:noProof/>
          <w:lang w:val="en-GB"/>
        </w:rPr>
        <w:t>Dynamic contributions can occur in re</w:t>
      </w:r>
      <w:r w:rsidR="003B57E0">
        <w:rPr>
          <w:rFonts w:cs="Times New Roman"/>
          <w:noProof/>
          <w:lang w:val="en-GB"/>
        </w:rPr>
        <w:t>s</w:t>
      </w:r>
      <w:r w:rsidRPr="00D424AA">
        <w:rPr>
          <w:rFonts w:cs="Times New Roman"/>
          <w:noProof/>
          <w:lang w:val="en-GB"/>
        </w:rPr>
        <w:t xml:space="preserve">ponse to changes in the vertical and horizontal distribution of temperature (thermodynamics) and can affect the frequency and intensity of synoptic and subsynoptic phenomena including tropical cyclones, extratropical cyclones, fronts, mesoscale-convective systems and thunderstorms. For example, the poleward shift and strengthening of the Southern Hemisphere mid-latitude storm tracks (Section 4.5.1) can modify the frequency/intensity of extreme precipitation. However, the precise way in which dynamic changes will affect precipitation extremes is unclear due to several competing effects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1038/ngeo2783", "ISBN" : "1752-0894", "ISSN" : "1752-0894",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ocean system [mdash] from highly idealized to comprehensive [mdash]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A.", "non-dropping-particle" : "", "parse-names" : false, "suffix" : "" }, { "dropping-particle" : "", "family" : "Baldwin", "given" : "M.", "non-dropping-particle" : "", "parse-names" : false, "suffix" : "" }, { "dropping-particle" : "", "family" : "Barnes", "given" : "E.A.", "non-dropping-particle" : "", "parse-names" : false, "suffix" : "" }, { "dropping-particle" : "", "family" : "Caballero", "given" : "R.", "non-dropping-particle" : "", "parse-names" : false, "suffix" : "" }, { "dropping-particle" : "", "family" : "Garfinkel", "given" : "C.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A.", "non-dropping-particle" : "", "parse-names" : false, "suffix" : "" }, { "dropping-particle" : "", "family" : "Rivi\u00e8re", "given" : "G.", "non-dropping-particle" : "", "parse-names" : false, "suffix" : "" }, { "dropping-particle" : "", "family" : "Simpson", "given" : "I.R.", "non-dropping-particle" : "", "parse-names" : false, "suffix" : "" }, { "dropping-particle" : "", "family" : "Voigt", "given" : "A.", "non-dropping-particle" : "", "parse-names" : false, "suffix" : "" } ], "container-title" : "Nature Geoscience", "id" : "ITEM-1", "issue" : "9", "issued" : { "date-parts" : [ [ "2016", "9", "29" ] ] }, "page" : "656-664", "title" : "Storm track processes and the opposing influences of climate change", "translator" : [ { "dropping-particle" : "", "family" : "S1141", "given" : "", "non-dropping-particle" : "", "parse-names" : false, "suffix" : "" } ], "type" : "article-journal", "volume" : "9" }, "uris" : [ "http://www.mendeley.com/documents/?uuid=6a7d744c-1a5f-4ece-ba8d-38f933c3529c" ] }, { "id" : "ITEM-2", "itemData" : { "DOI" : "10.1111/nyas.14337", "ISSN" : "17496632", "PMID" : "32246848", "abstract" : "Globally, thermodynamics explains an increase in atmospheric water vapor with warming of around 7%/\u00b0C near to the surface. In contrast, global precipitation and evaporation are constrained by the Earth's energy balance to increase at \u223c2-3%/\u00b0C. However, this rate of increase is suppressed by rapid atmospheric adjustments in response to greenhouse gases and absorbing aerosols that directly alter the atmospheric energy budget. Rapid adjustments to forcings, cooling effects from scattering aerosol, and observational uncertainty can explain why observed global precipitation responses are currently difficult to detect but are expected to emerge and accelerate as warming increases and aerosol forcing diminishes. Precipitation increases with warming are expected to be smaller over land than ocean due to limitations on moisture convergence, exacerbated by feedbacks and affected by rapid adjustments. Thermodynamic increases in atmospheric moisture fluxes amplify wet and dry events, driving an intensification of precipitation extremes. The rate of intensification can deviate from a simple thermodynamic response due to in-storm and larger-scale feedback processes, while changes in large-scale dynamics and catchment characteristics further modulate the frequency of flooding in response to precipitation increases. Changes in atmospheric circulation in response to radiative forcing and evolving surface temperature patterns are capable of dominating water cycle changes in some regions. Moreover, the direct impact of human activities on the water cycle through water abstraction, irrigation, and land use change is already a significant component of regional water cycle change and is expected to further increase in importance as water demand grows with global population.", "author" : [ { "dropping-particle" : "", "family" : "Allan", "given" : "Richard P.", "non-dropping-particle" : "", "parse-names" : false, "suffix" : "" }, { "dropping-particle" : "", "family" : "Barlow", "given" : "Mathew", "non-dropping-particle" : "", "parse-names" : false, "suffix" : "" }, { "dropping-particle" : "", "family" : "Byrne", "given" : "Michael P.", "non-dropping-particle" : "", "parse-names" : false, "suffix" : "" }, { "dropping-particle" : "", "family" : "Cherchi", "given" : "Annalisa", "non-dropping-particle" : "", "parse-names" : false, "suffix" : "" }, { "dropping-particle" : "", "family" : "Douville", "given" : "Herv\u00e9", "non-dropping-particle" : "", "parse-names" : false, "suffix" : "" }, { "dropping-particle" : "", "family" : "Fowler", "given" : "Hayley J.", "non-dropping-particle" : "", "parse-names" : false, "suffix" : "" }, { "dropping-particle" : "", "family" : "Gan", "given" : "Thian Y.", "non-dropping-particle" : "", "parse-names" : false, "suffix" : "" }, { "dropping-particle" : "", "family" : "Pendergrass", "given" : "Angeline G.", "non-dropping-particle" : "", "parse-names" : false, "suffix" : "" }, { "dropping-particle" : "", "family" : "Rosenfeld", "given" : "Daniel", "non-dropping-particle" : "", "parse-names" : false, "suffix" : "" }, { "dropping-particle" : "", "family" : "Swann", "given" : "Abigail L.S.", "non-dropping-particle" : "", "parse-names" : false, "suffix" : "" }, { "dropping-particle" : "", "family" : "Wilcox", "given" : "Laura J.", "non-dropping-particle" : "", "parse-names" : false, "suffix" : "" }, { "dropping-particle" : "", "family" : "Zolina", "given" : "Olga", "non-dropping-particle" : "", "parse-names" : false, "suffix" : "" } ], "container-title" : "Annals of the New York Academy of Sciences", "id" : "ITEM-2", "issue" : "1", "issued" : { "date-parts" : [ [ "2020" ] ] }, "page" : "49-75", "title" : "Advances in understanding large-scale responses of the water cycle to climate change", "translator" : [ { "dropping-particle" : "", "family" : "S2898", "given" : "", "non-dropping-particle" : "", "parse-names" : false, "suffix" : "" } ], "type" : "article-journal", "volume" : "1472" }, "uris" : [ "http://www.mendeley.com/documents/?uuid=8f146a1e-76e3-456f-9ee4-e8dba32d1b40" ] } ], "mendeley" : { "formattedCitation" : "(Shaw et al., 2016; Allan et al., 2020)", "plainTextFormattedCitation" : "(Shaw et al., 2016; Allan et al., 2020)", "previouslyFormattedCitation" : "(Shaw et al., 2016; Allan et al., 2020)"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en-GB"/>
        </w:rPr>
        <w:t>(Shaw et al., 2016; Allan et al., 2020)</w:t>
      </w:r>
      <w:r w:rsidRPr="00D424AA">
        <w:rPr>
          <w:rFonts w:cs="Times New Roman"/>
          <w:noProof/>
          <w:lang w:val="en-GB"/>
        </w:rPr>
        <w:fldChar w:fldCharType="end"/>
      </w:r>
      <w:r w:rsidRPr="00841A35">
        <w:rPr>
          <w:rFonts w:cs="Times New Roman"/>
          <w:noProof/>
          <w:lang w:val="en-GB"/>
        </w:rPr>
        <w:t>.</w:t>
      </w:r>
    </w:p>
    <w:p w14:paraId="7DAE5AF2" w14:textId="77777777" w:rsidR="005A649D" w:rsidRPr="00D424AA" w:rsidRDefault="005A649D" w:rsidP="004D6F20">
      <w:pPr>
        <w:shd w:val="clear" w:color="auto" w:fill="DEEAF6" w:themeFill="accent1" w:themeFillTint="33"/>
        <w:rPr>
          <w:rFonts w:cs="Times New Roman"/>
          <w:noProof/>
          <w:lang w:val="en-GB"/>
        </w:rPr>
      </w:pPr>
    </w:p>
    <w:p w14:paraId="24E3ECAD" w14:textId="1713C2F9" w:rsidR="005A649D" w:rsidRPr="00D424AA" w:rsidRDefault="005A649D" w:rsidP="004D6F20">
      <w:pPr>
        <w:shd w:val="clear" w:color="auto" w:fill="DEEAF6" w:themeFill="accent1" w:themeFillTint="33"/>
        <w:rPr>
          <w:rFonts w:cs="Times New Roman"/>
          <w:strike/>
          <w:noProof/>
          <w:lang w:val="nb-NO"/>
        </w:rPr>
      </w:pPr>
      <w:r w:rsidRPr="00D424AA">
        <w:rPr>
          <w:rFonts w:cs="Times New Roman"/>
          <w:noProof/>
          <w:lang w:val="en-GB"/>
        </w:rPr>
        <w:t xml:space="preserve">Extreme precipitation can also be enhanced by dynamic responses and feedbacks occurring within storms that result from the extra latent heat released from the thermodynamic increases in moisture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1175/JCLI-D-14-00418.1", "ISSN" : "08948755", "abstract" : "Previous studies investigating the impacts of climate change on extratropical cyclones have primarily fo- cused on changes in the frequency, intensity, and distribution of these events. Fewer studies have directly investigated changes in the storm-scale dynamics of individual cyclones. Precipitation associated with these events is projected to increase with warming owing to increased atmospheric water vapor content. This presents the potential for enhancement of cyclone intensity through increased lower-tropospheric diabatic potential vorticity generation. This hypothesis is tested using the Weather Research and Forecasting Model to simulate individual wintertime extratropical cyclone events along the United States East Coast in present-day and future thermodynamic environments. Thermodynamic changes derived from an ensemble of GCMs for the IPCC Fourth Assessment Report (AR4) A2 emissions scenario are applied to analyzed initial and lateral boundary conditions of observed strongly developing cyclone events, holding relative humidity constant. The perturbed boundary conditions are then used to drive future simulations of these strongly developing events. Present-to-future changes in the storm-scale dynamics are assessed using Earth-relative and storm-relative compositing. Precipitation increases at a rate slightly less than that dictated by the Clausius\u2013Clapeyron relation with warming. Increases in cyclone intensity are seen in the form of minimum sea level pressure decreases and a strengthened 10-m wind field. Amplification of the low-level jet occurs because of the en- hancement of latent heating. Storm-relative potential vorticity diagnostics indicate a strengthening of diabatic potential vorticity near the cyclone center, thus supporting the hypothesis that enhanced latent heat release is responsible for this regional increase in future cyclone intensity.", "author" : [ { "dropping-particle" : "", "family" : "Marciano", "given" : "Christopher G.", "non-dropping-particle" : "", "parse-names" : false, "suffix" : "" }, { "dropping-particle" : "", "family" : "Lackmann", "given" : "Gary M.", "non-dropping-particle" : "", "parse-names" : false, "suffix" : "" }, { "dropping-particle" : "", "family" : "Robinson", "given" : "Walter A.", "non-dropping-particle" : "", "parse-names" : false, "suffix" : "" } ], "container-title" : "Journal of Climate", "id" : "ITEM-1", "issue" : "2", "issued" : { "date-parts" : [ [ "2015" ] ] }, "page" : "468-484", "title" : "Changes in U.S. East Coast cyclone dynamics with climate change", "translator" : [ { "dropping-particle" : "", "family" : "S1142", "given" : "", "non-dropping-particle" : "", "parse-names" : false, "suffix" : "" } ], "type" : "article-journal", "volume" : "28" }, "uris" : [ "http://www.mendeley.com/documents/?uuid=eeb47732-f401-4c9c-92af-61eee6f323c4" ] }, { "id" : "ITEM-2", "itemData" : { "DOI" : "10.1175/JCLI-D-12-00392.1", "ISBN" : "0894-8755", "ISSN" : "08948755", "abstract" : "Previous studies have documented a feedback mechanism involving the cyclonic low-level jet (LLJ), poleward moisture flux and flux convergence, and condensational heating. Increased water vapor content and potentially heavier precipitation accompanying climate warming suggest the hypothesis that this feedback could strengthen with warming, contributing to amplification of precipitation extremes beyond what the thermodynamically controlled vapor increase would provide. Here, this hypothesis is tested with numerical simulations of a severe flooding event that took place in early May 2010 in the south-central United States. Control simulations with a mesoscale model capture the main features of the May 2010 flooding event. A pseudo\u2013global warming approach is used to modify the current initial, surface, and boundary conditions by applying thermodynamic changes projected by an ensemble of GCMs for the A2 emission scenario. The observed synoptic pattern of the flooding event is replicated but with modified future thermodynamics, al- lowing isolation of thermodynamic changes on the moisture feedback. This comparison does not indicate a strengthening of the LLJ in the future simulation. Analysis of the lower-tropospheric potential vorticity evolution reveals that the southern portion of the LLJ over the Gulf of Mexico in this event was strengthened through processes involving the terrain of the Mexican Plateau; this aspect is largely insensitive to climate change. Despite the lack of LLJ strengthening, precipitation in the future simulation increased at a super Clausius\u2013Clapeyron rate because of strengthened convective updrafts.", "author" : [ { "dropping-particle" : "", "family" : "Lackmann", "given" : "Gary M.", "non-dropping-particle" : "", "parse-names" : false, "suffix" : "" } ], "container-title" : "Journal of Climate", "id" : "ITEM-2", "issue" : "13", "issued" : { "date-parts" : [ [ "2013" ] ] }, "page" : "4688-4709", "title" : "The south-central U.S. flood of may 2010: Present and future", "translator" : [ { "dropping-particle" : "", "family" : "S1630", "given" : "", "non-dropping-particle" : "", "parse-names" : false, "suffix" : "" } ], "type" : "article-journal", "volume" : "26" }, "uris" : [ "http://www.mendeley.com/documents/?uuid=0e3204ba-0916-4fb4-a1bd-b7c73bef7a99" ] }, { "id" : "ITEM-3", "itemData" : { "DOI" : "10.1175/JAS-D-12-0226.1", "ISBN" : "0022-4928", "ISSN" : "0022-4928", "abstract" : "Theoretical, observational, and modeling studies have established an important role for latent heating in midlatitude cyclone development. Models simulate some contribution from condensational heating to cyclogenesis, even with relatively coarse grid spacing (on the order of 100 km). Our goal is to more accurately assess the diabatic contribution to storm-track dynamics and cyclogenesis while bridging the gap between climate modeling and synoptic dynamics. This study uses Weather Research and Forecasting model (WRF) simulations with 120- and 20-km grid spacing to demonstrate the importance of resolving additional mesoscale features that are associated with intense precipitation and latent heat release within extratropical cyclones. Sensitivity to resolution is demonstrated first with a case study, followed by analyses of 10 simulated winters over the North Atlantic storm track. Potential vorticity diagnostics are employed to isolate the influences of latent heating on storm dynamics, and terms in the Lorenz energy cycle are analyzed to determine the resulting influences on the storm track. The authors find that the intensities of individual storms and their aggregate behavior in the storm track are strongly sensitive to horizontal resolution. An enhanced positive feedback between cyclone intensification and latent heat release is seen at higher resolution, resulting in a systematic increase in eddy intensity and a stronger storm track relative to the coarser simulations. These results have implications for general circulation models and their projections of climate change.", "author" : [ { "dropping-particle" : "", "family" : "Willison", "given" : "Jeff", "non-dropping-particle" : "", "parse-names" : false, "suffix" : "" }, { "dropping-particle" : "", "family" : "Robinson", "given" : "Walter A.", "non-dropping-particle" : "", "parse-names" : false, "suffix" : "" }, { "dropping-particle" : "", "family" : "Lackmann", "given" : "Gary M.", "non-dropping-particle" : "", "parse-names" : false, "suffix" : "" } ], "container-title" : "Journal of the Atmospheric Sciences", "id" : "ITEM-3", "issue" : "7", "issued" : { "date-parts" : [ [ "2013" ] ] }, "page" : "2234-2250", "title" : "The Importance of Resolving Mesoscale Latent Heating in the North Atlantic Storm Track", "translator" : [ { "dropping-particle" : "", "family" : "S515", "given" : "", "non-dropping-particle" : "", "parse-names" : false, "suffix" : "" } ], "type" : "article-journal", "volume" : "70" }, "uris" : [ "http://www.mendeley.com/documents/?uuid=baecdc02-cfb2-45b0-a900-80c0f0f3ff4d" ] }, { "id" : "ITEM-4", "itemData" : { "DOI" : "10.1073/pnas.1800357115", "ISSN" : "0027-8424", "abstract" : "A useful starting hypothesis for predictions of changes in precipitation extremes with climate is that those extremes increase at the same rate as atmospheric moisture does, which is [Formula: see text] following the Clausius-Clapeyron (CC) relation. This hypothesis, however, neglects potential changes in the strengths of atmospheric circulations associated with precipitation extremes. As increased moisture leads to increased precipitation, the increased latent heating may lead to stronger large-scale ascent and thus, additional increase in precipitation, leading to a super-CC scaling. This study investigates this possibility in the context of the 2015 Texas extreme precipitation event using the Column Quasi-Geostrophic (CQG) method. Analogs to this event are simulated in different climatic conditions with varying surface temperature ([Formula: see text]) given the same adiabatic quasigeostrophic forcing. Precipitation in these events exhibits super-CC scaling due to the dynamic contribution associated with increasing ascent due to increased latent heating, an increase with importance that increases with [Formula: see text] The thermodynamic contribution (attributable to increasing water vapor; assuming no change in vertical motion) approximately follows CC as expected, while vertical structure changes of moisture and diabatic heating lead to negative but secondary contributions to the sensitivity, reducing the rate of increase.", "author" : [ { "dropping-particle" : "", "family" : "Nie", "given" : "Ji", "non-dropping-particle" : "", "parse-names" : false, "suffix" : "" }, { "dropping-particle" : "", "family" : "Sobel", "given" : "Adam H.", "non-dropping-particle" : "", "parse-names" : false, "suffix" : "" }, { "dropping-particle" : "", "family" : "Shaevitz", "given" : "Daniel A.", "non-dropping-particle" : "", "parse-names" : false, "suffix" : "" }, { "dropping-particle" : "", "family" : "Wang", "given" : "Shuguang", "non-dropping-particle" : "", "parse-names" : false, "suffix" : "" } ], "container-title" : "Proceedings of the National Academy of Sciences", "id" : "ITEM-4", "issue" : "38", "issued" : { "date-parts" : [ [ "2018", "9", "18" ] ] }, "page" : "9467 LP - 9472", "title" : "Dynamic amplification of extreme precipitation sensitivity", "translator" : [ { "dropping-particle" : "", "family" : "S1637", "given" : "", "non-dropping-particle" : "", "parse-names" : false, "suffix" : "" } ], "type" : "article-journal", "volume" : "115" }, "uris" : [ "http://www.mendeley.com/documents/?uuid=832c7079-cf1a-42fa-9a0c-51ac371210d0" ] }, { "id" : "ITEM-5", "itemData" : { "DOI" : "10.1029/2019GL086855", "ISSN" : "19448007", "abstract" : "The dependence of projected changes in extreme precipitation on the return period, as well as on the temporal and spatial scales, is investigated using a large ensemble climate simulation with a 60-km resolution global atmospheric model. The rate of increase in extreme precipitation is noticeably larger for longer return values in most parts of the world. While thermodynamic contribution to this increase generally follows the Clausius-Clapeyron relationship for all return periods, dynamic contribution determines the dependence on the return periods. While the dependence on the temporal scales of precipitation has similar characteristics, that on spatial scales is not large. Composites for days with the 100-year return value show that upward motion is enhanced in the middle and upper troposphere, accompanied by the enhanced horizontal water vapor convergence below. It suggests that an increase in latent heat release</w:instrText>
      </w:r>
      <w:r w:rsidR="00FF6231" w:rsidRPr="00350DE9">
        <w:rPr>
          <w:rFonts w:cs="Times New Roman"/>
          <w:noProof/>
        </w:rPr>
        <w:instrText xml:space="preserve"> due to the water vapor increase plays a significant role in the dynamic contribution.", "author" : [ { "dropping-particle" : "", "family" : "Mizuta", "given" : "Ryo", "non-dropping-particle" : "", "parse-names" : false, "suffix" : "" }, { "dropping-particle" : "", "family" : "Endo", "given" : "Hirokazu", "non-dropping-particle" : "", "parse-names" : false, "suffix" : "" } ], "container-title" : "Geophysical Research Letters", "id" : "ITEM-5", "issue" : "13", "issued" : { "date-parts" : [ [ "2020" ] ] }, "page" : "1-8", "title" : "Projected Changes in Extreme Precipitation in a 60-km AGCM Large Ensemble and Their Dependence on Return Periods", "translator" : [ { "dropping-particle" : "", "family" : "S2897", "given" : "", "non-dropping-particle" : "", "parse-names" : false, "suffix" : "" } ], "type" : "article-journal", "volume" : "47" }, "uris" : [ "http://www.mendeley.com/documents/?uuid=bd0e1f41-cf5a-4107-a567-01bb2e690707" ] } ], "mendeley" : { "formattedCitation" : "(Lackmann, 2013; Willison et al., 2013; Marciano et al., 2015; Nie et al., 2018; Mizuta and Endo, 2020)", "plainTextFormattedCitation" : "(Lackmann, 2013; Willison et al., 2013; Marciano et al., 2015; Nie et al., 2018; Mizuta and Endo, 2020)", "previouslyFormattedCitation" : "(Lackmann, 2013; Willison et al., 2013; Marciano et al., 2015; Nie et al., 2018; Mizuta and Endo, 2020)"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nb-NO"/>
        </w:rPr>
        <w:t>(Lackmann, 2013; Willison et al., 2013; Marciano et al., 2015; Nie et al., 2018; Mizuta and Endo, 2020)</w:t>
      </w:r>
      <w:r w:rsidRPr="00D424AA">
        <w:rPr>
          <w:rFonts w:cs="Times New Roman"/>
          <w:noProof/>
          <w:lang w:val="en-GB"/>
        </w:rPr>
        <w:fldChar w:fldCharType="end"/>
      </w:r>
      <w:r w:rsidRPr="00841A35">
        <w:rPr>
          <w:rFonts w:cs="Times New Roman"/>
          <w:noProof/>
          <w:lang w:val="nb-NO"/>
        </w:rPr>
        <w:t xml:space="preserve">. </w:t>
      </w:r>
      <w:r w:rsidRPr="00D424AA">
        <w:rPr>
          <w:rFonts w:cs="Times New Roman"/>
          <w:noProof/>
          <w:lang w:val="en-GB"/>
        </w:rPr>
        <w:t xml:space="preserve">The extra latent heat released within storms has been shown to increase precipitation extremes by strengthening convective updrafts and the intensity of the cyclonic circulation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5194/hess-19-1753-2015", "ISSN" : "16077938", "abstract" : "Extreme precipitation is thought to increase with warming at rates similar to or greater than the water vapour holding capacity of the air at \u223c 7%\u00b0C&lt;sup&gt;-1&lt;/sup&gt;, the so-called Clausius-Clapeyron (CC) rate. We present an empirical study of the variability in the rates of increase in precipitation intensity with air temperature using 30 years of 10 min and 1 h data from 59 stations in Switzerland. The analysis is conducted on storm events rather than fixed interval data, and divided into storm type subsets based on the presence of lightning which is expected to indicate convection. The average rates of increase in extremes (95th percentile) of mean event intensity computed from 10 min data are 6.5%\u00b0C&lt;sup&gt;-1&lt;/sup&gt; (no-lightning events), 8.9%\u00b0C&lt;sup&gt;-1&lt;/sup&gt; (lightning events) and 10.7%\u00b0C&lt;sup&gt;-1&lt;/sup&gt; (all events combined). For peak 10 min intensities during an event the rates are 6.9%\u00b0C&lt;sup&gt;-1&lt;/sup&gt; (no-lightning events), 9.3%\u00b0C&lt;sup&gt;-1&lt;/sup&gt; (lightning events) and 13.0%\u00b0C&lt;sup&gt;-1&lt;/sup&gt; (all events combined). Mixing of the two storm types exaggerates the relations to air temperature. Doubled CC rates reported by other studies are an exception in our data set, even in convective rain. The large spatial variability in scaling rates across Switzerland suggests that both local (orographic) and regional effects limit moisture supply and availability in Alpine environments, especially in mountain valleys. The estimated number of convective events has increased across Switzerland in the last 30 years, with 30% of the stations showing statistically significant changes. The changes in intense convective storms with higher temperatures may be relevant for hydrological risk connected with those events in the future.", "author" : [ { "dropping-particle" : "", "family" : "Molnar", "given" : "P.", "non-dropping-particle" : "", "parse-names" : false, "suffix" : "" }, { "dropping-particle" : "", "family" : "Fatichi", "given" : "S.", "non-dropping-particle" : "", "parse-names" : false, "suffix" : "" }, { "dropping-particle" : "", "family" : "Ga\u00e1l", "given" : "L.", "non-dropping-particle" : "", "parse-names" : false, "suffix" : "" }, { "dropping-particle" : "", "family" : "Szolgay", "given" : "J.", "non-dropping-particle" : "", "parse-names" : false, "suffix" : "" }, { "dropping-particle" : "", "family" : "Burlando", "given" : "P.", "non-dropping-particle" : "", "parse-names" : false, "suffix" : "" } ], "container-title" : "Hydrology and Earth System Sciences", "id" : "ITEM-1", "issue" : "4", "issued" : { "date-parts" : [ [ "2015" ] ] }, "page" : "1753-1766", "title" : "Storm type effects on super Clausius-Clapeyron scaling of intense rainstorm properties with air temperature", "translator" : [ { "dropping-particle" : "", "family" : "S3466", "given" : "", "non-dropping-particle" : "", "parse-names" : false, "suffix" : "" } ], "type" : "article-journal", "volume" : "19" }, "uris" : [ "http://www.mendeley.com/documents/?uuid=7f97ab7f-207d-4ba4-98c6-02e8850ce1a1" ] }, { "id" : "ITEM-2", "itemData" : { "DOI" : "10.1073/pnas.1800357115", "ISSN" : "0027-8424", "abstract" : "A useful starting hypothesis for predictions of changes in precipitation extremes with climate is that those extremes increase at the same rate as atmospheric moisture does, which is [Formula: see text] following the Clausius-Clapeyron (CC) relation. This hypothesis, however, neglects potential changes in the strengths of atmospheric circulations associated with precipitation extremes. As increased moisture leads to increased precipitation, the increased latent heating may lead to stronger large-scale ascent and thus, additional increase in precipitation, leading to a super-CC scaling. This study investigates this possibility in the context of the 2015 Texas extreme precipitation event using the Column Quasi-Geostrophic (CQG) method. Analogs to this event are simulated in different climatic conditions with varying surface temperature ([Formula: see text]) given the same adiabatic quasigeostrophic forcing. Precipitation in these events exhibits super-CC scaling due to the dynamic contribution associated with increasing ascent due to increased latent heating, an increase with importance that increases with [Formula: see text] The thermodynamic contribution (attributable to increasing water vapor; assuming no change in vertical motion) approximately follows CC as expected, while vertical structure changes of moisture and diabatic heating lead to negative but secondary contributions to the sensitivity, reducing the rate of increase.", "author" : [ { "dropping-particle" : "", "family" : "Nie", "given" : "Ji", "non-dropping-particle" : "", "parse-names" : false, "suffix" : "" }, { "dropping-particle" : "", "family" : "Sobel", "given" : "Adam H.", "non-dropping-particle" : "", "parse-names" : false, "suffix" : "" }, { "dropping-particle" : "", "family" : "Shaevitz", "given" : "Daniel A.", "non-dropping-particle" : "", "parse-names" : false, "suffix" : "" }, { "dropping-particle" : "", "family" : "Wang", "given" : "Shuguang", "non-dropping-particle" : "", "parse-names" : false, "suffix" : "" } ], "container-title" : "Proceedings of the National Academy of Sciences", "id" : "ITEM-2", "issue" : "38", "issued" : { "date-parts" : [ [ "2018", "9", "18" ] ] }, "page" : "9467 LP - 9472", "title" : "Dynamic amplification of extreme precipitation sensitivity", "translator" : [ { "dropping-particle" : "", "family" : "S1637", "given" : "", "non-dropping-particle" : "", "parse-names" : false, "suffix" : "" } ], "type" : "article-journal", "volume" : "115" }, "uris" : [ "http://www.mendeley.com/documents/?uuid=832c7079-cf1a-42fa-9a0c-51ac371210d0" ] } ], "mendeley" : { "formattedCitation" : "(Molnar et al., 2015; Nie et al., 2018)", "manualFormatting" : "(e.g., Molnar et al., 2015; Nie et al., 2018)", "plainTextFormattedCitation" : "(Molnar et al., 2015; Nie et al., 2018)", "previouslyFormattedCitation" : "(Molnar et al., 2015; Nie et al., 2018)"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en-GB"/>
        </w:rPr>
        <w:t>(e.g., Molnar et al., 2015; Nie et al., 2018)</w:t>
      </w:r>
      <w:r w:rsidRPr="00D424AA">
        <w:rPr>
          <w:rFonts w:cs="Times New Roman"/>
          <w:noProof/>
          <w:lang w:val="en-GB"/>
        </w:rPr>
        <w:fldChar w:fldCharType="end"/>
      </w:r>
      <w:r w:rsidRPr="00841A35">
        <w:rPr>
          <w:rFonts w:cs="Times New Roman"/>
          <w:noProof/>
          <w:lang w:val="en-GB"/>
        </w:rPr>
        <w:t>, although weakening effects have a</w:t>
      </w:r>
      <w:r w:rsidRPr="00D424AA">
        <w:rPr>
          <w:rFonts w:cs="Times New Roman"/>
          <w:noProof/>
          <w:lang w:val="en-GB"/>
        </w:rPr>
        <w:t xml:space="preserve">lso been found in mid-latitude cyclones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1175/jas-d-17-0188.1", "ISSN" : "0022-4928", "abstract" : "Idealized simulations are used to examine the sensitivity of moist baroclinic wave growth to environmental temperature and moisture content. With relative humidity held fixed, the surface temperature at 458N, denoted T 0 , is varied from 275 to 290 K. As T 0 increases, the atmospheric moisture content, moist instability, and moist available potential energy also increase. For the chosen initial configuration, moist waves develop larger eddy kinetic energy K e than corresponding dry waves, but enhanced diabatic heating at larger T 0 does not further increase K e. This finding is linked to a warm-frontal cyclonic potential vorticity (PV) anomaly that strengthens and shifts downstream at larger T 0 owing to increased diabatic heating along the frontal cloud band. This eastward shift feeds back negatively on the parent cyclone by increasing the downstream export of mechanical energy aloft and degrading the phasing between dry baroclinic vertical motion and buoyancy within the warm sector. The latter suppresses the conversion from eddy potential energy to K e [C(P e , K e)], offsetting a direct enhancement of C(P e , K e) by diabatic heating. Compared to their dry counterparts, isolated moist waves (initiated by a single finite-amplitude PV anomaly) display a similar sensitivity to T 0 , while periodic wave trains (initiated by multiple such anomalies) exhibit a stronger negative relationship. The latter stems from anticyclonic diabatic PV anomalies aloft that originate along the warm front and recirculate through the system to interact with the upper-level trough. This interaction leads to a horizontal forward wave tilt that enhances the conversion of wave K e into zonal-mean kinetic energy.", "author" : [ { "dropping-particle" : "", "family" : "Kirshbaum", "given" : "D. J.", "non-dropping-particle" : "", "parse-names" : false, "suffix" : "" }, { "dropping-particle" : "", "family" : "Merlis", "given" : "T. M.", "non-dropping-particle" : "", "parse-names" : false, "suffix" : "" }, { "dropping-particle" : "", "family" : "Gyakum", "given" : "J. R.", "non-dropping-particle" : "", "parse-names" : false, "suffix" : "" }, { "dropping-particle" : "", "family" : "McTaggart-Cowan", "given" : "R.", "non-dropping-particle" : "", "parse-names" : false, "suffix" : "" } ], "container-title" : "Journal of the Atmospheric Sciences", "id" : "ITEM-1", "issue" : "1", "issued" : { "date-parts" : [ [ "2017" ] ] }, "page" : "337-360", "title" : "Sensitivity of Idealized Moist Baroclinic Waves to Environmental Temperature and Moisture Content", "translator" : [ { "dropping-particle" : "", "family" : "S1896", "given" : "", "non-dropping-particle" : "", "parse-names" : false, "suffix" : "" } ], "type" : "article-journal", "volume" : "75" }, "uris" : [ "http://www.mendeley.com/documents/?uuid=7bc2b5fd-4f0e-4b9d-9d16-465332833a3e", "http://www.mendeley.com/documents/?uuid=823e2fb0-2f9e-415c-a736-9e84a1817174" ] } ], "mendeley" : { "formattedCitation" : "(Kirshbaum et al., 2017)", "manualFormatting" : "(e.g., Kirshbaum et al., 2017)", "plainTextFormattedCitation" : "(Kirshbaum et al., 2017)", "previouslyFormattedCitation" : "(Kirshbaum et al., 2017)"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en-GB"/>
        </w:rPr>
        <w:t>(e.g., Kirshbaum et al., 2017)</w:t>
      </w:r>
      <w:r w:rsidRPr="00D424AA">
        <w:rPr>
          <w:rFonts w:cs="Times New Roman"/>
          <w:noProof/>
          <w:lang w:val="en-GB"/>
        </w:rPr>
        <w:fldChar w:fldCharType="end"/>
      </w:r>
      <w:r w:rsidRPr="00841A35">
        <w:rPr>
          <w:rFonts w:cs="Times New Roman"/>
          <w:noProof/>
          <w:lang w:val="en-GB"/>
        </w:rPr>
        <w:t xml:space="preserve">. Additionally, the increase in latent heat can also suppress convection at larger scales due to atmospheric stabilization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1038/s41467-019-09776-9", "ISSN" : "2041-1723", "abstract" : "African society is particularly vulnerable to climate change. The representation of convection in climate models has so far restricted our ability to accurately simulate African weather extremes, limiting climate change predictions. Here we show results from climate change experiments with a convection-permitting (4.5 km grid-spacing) model, for the first time over an Africa-wide domain (CP4A). The model realistically captures hourly rainfall characteristics, unlike coarser resolution models. CP4A shows greater future increases in extreme 3-hourly precipitation compared to a convection-parameterised 25 km model (R25). CP4A also shows future increases in dry spell length during the wet season over western and central Africa, weaker or not apparent in R25. These differences relate to the more realistic representation of convection in CP4A, and its response to increasing atmospheric moisture and stability. We conclude that, with the more accurate representation of convection, projected changes in both wet and dry extremes over Africa may be more severe.", "author" : [ { "dropping-particle" : "", "family" : "Kendon", "given" : "Elizabeth J.", "non-dropping-particle" : "", "parse-names" : false, "suffix" : "" }, { "dropping-particle" : "", "family" : "Stratton", "given" : "Rachel A.", "non-dropping-particle" : "", "parse-names" : false, "suffix" : "" }, { "dropping-particle" : "", "family" : "Tucker", "given" : "Simon", "non-dropping-particle" : "", "parse-names" : false, "suffix" : "" }, { "dropping-particle" : "", "family" : "Marsham", "given" : "John H.", "non-dropping-particle" : "", "parse-names" : false, "suffix" : "" }, { "dropping-particle" : "", "family" : "Berthou", "given" : "S\u00e9gol\u00e8ne", "non-dropping-particle" : "", "parse-names" : false, "suffix" : "" }, { "dropping-particle" : "", "family" : "Rowell", "given" : "David P.", "non-dropping-particle" : "", "parse-names" : false, "suffix" : "" }, { "dropping-particle" : "", "family" : "Senior", "given" : "Catherine A.", "non-dropping-particle" : "", "parse-names" : false, "suffix" : "" } ], "container-title" : "Nature Communications", "id" : "ITEM-1", "issue" : "1", "issued" : { "date-parts" : [ [ "2019", "12", "23" ] ] }, "page" : "1794", "title" : "Enhanced future changes in wet and dry extremes over Africa at convection-permitting scale", "translator" : [ { "dropping-particle" : "", "family" : "S2996", "given" : "", "non-dropping-particle" : "", "parse-names" : false, "suffix" : "" } ], "type" : "article-journal", "volume" : "10" }, "uris" : [ "http://www.mendeley.com/documents/?uuid=65668845-837a-4e2f-ae86-2d0eeffb1c60" ] }, { "id" : "ITEM-2", "itemData" : { "DOI" : "10.1073/pnas.1800357115", "ISSN" : "0027-8424", "abstract" : "A useful starting hypothesis for predictions of changes in precipitation extremes with climate is that those extremes increase at the same rate as atmospheric moisture does, which is [Formula: see text] following the Clausius-Clapeyron (CC) relation. This hypothesis, however, neglects potential changes in the strengths of atmospheric circulations associated with precipitation extremes. As increased moisture leads to increased precipitation, the increased latent heating may lead to stronger large-scale ascent and thus, additional increase in precipitation, leading to a super-CC scaling. This study investigates this possibility in the context of the 2015 Texas extreme precipitation event using the Column Quasi-Geostrophic (CQG) method. Analogs to this event are simulated in different climatic conditions with varying surface temperature ([Formula: see text]) given the same adiabatic quasigeostrophic forcing. Precipitation in these events exhibits super-CC scaling due to the dynamic contribution associated with increasing ascent due to increased latent heating, an increase with importance that increases with [Formula: see text] The thermodynamic contribution (attributable to increasing water vapor; assuming no change in vertical motion) approximately follows CC as expected, while vertical structure changes of moisture and diabatic heating lead to negative but secondary contributions to the sensitivity, reducing the rate of increase.", "author" : [ { "dropping-particle" : "", "family" : "Nie", "given" : "Ji", "non-dropping-particle" : "", "parse-names" : false, "suffix" : "" }, { "dropping-particle" : "", "family" : "Sobel", "given" : "Adam H.", "non-dropping-particle" : "", "parse-names" : false, "suffix" : "" }, { "dropping-particle" : "", "family" : "Shaevitz", "given" : "Daniel A.", "non-dropping-particle" : "", "parse-names" : false, "suffix" : "" }, { "dropping-particle" : "", "family" : "Wang", "given" : "Shuguang", "non-dropping-particle" : "", "parse-names" : false, "suffix" : "" } ], "container-title" : "Proceedings of the National Academy of Sciences", "id" : "ITEM-2", "issue" : "38", "issued" : { "date-parts" : [ [ "2018", "9", "18" ] ] }, "page" : "9467 LP - 9472", "title" : "Dynamic amplification of extreme precipitation sensitivity", "translator" : [ { "dropping-particle" : "", "family" : "S1637", "given" : "", "non-dropping-particle" : "", "parse-names" : false, "suffix" : "" } ], "type" : "article-journal", "volume" : "115" }, "uris" : [ "http://www.mendeley.com/documents/?uuid=832c7079-cf1a-42fa-9a0c-51ac371210d0" ] }, { "id" : "ITEM-3", "itemData" : { "DOI" : "10.1002/2017GL076361", "ISBN" : "1944-8007", "ISSN" : "19448007", "abstract" : "Abstract Climate model projections of extreme precipitation intensity depend heavily on the region: some regions will experience exceptionally strong increases in extreme precipitation intensity, while other regions will experience decreases in extreme precipitation intensity. These regional variations are closely related to regional changes in large-scale ascent during extreme precipitation events?that is, ?extreme ascent??but the drivers of extreme ascent changes remain poorly understood. Using output from a large ensemble of the Canadian Earth System Model version 2, we show that subtropical changes in extreme ascent likely result from changes in the horizontal scale of ascending anomalies, which are in turn associated with changes in vertical stability. Near the equator, changes in the seasonal mean circulation may be an important factor influencing extreme ascent, but this finding is model dependent.", "author" : [ { "dropping-particle" : "", "family" : "Tandon", "given" : "Neil F.", "non-dropping-particle" : "", "parse-names" : false, "suffix" : "" }, { "dropping-particle" : "", "family" : "Zhang", "given" : "Xuebin", "non-dropping-particle" : "", "parse-names" : false, "suffix" : "" }, { "dropping-particle" : "", "family" : "Sobel", "given" : "Adam H.", "non-dropping-particle" : "", "parse-names" : false, "suffix" : "" } ], "container-title" : "Geophysical Research Letters", "id" : "ITEM-3", "issue" : "6", "issued" : { "date-parts" : [ [ "2018" ] ] }, "page" : "2870-2878", "title" : "Understanding the Dynamics of Future Changes in Extreme Precipitation Intensity", "translator" : [ { "dropping-particle" : "", "family" : "S1667", "given" : "", "non-dropping-particle" : "", "parse-names" : false, "suffix" : "" } ], "type" : "article-journal", "volume" : "45" }, "uris" : [ "http://www.mendeley.com/documents/?uuid=9021fd85-3de7-425c-b112-6e029f9b49ee" ] } ], "mendeley" : { "formattedCitation" : "(Nie et al., 2018; Tandon et al., 2018; Kendon et al., 2019)", "plainTextFormattedCitation" : "(Nie et al., 2018; Tandon et al., 2018; Kendon et al., 2019)", "previouslyFormattedCitation" : "(Nie et al., 2018; Tandon et al., 2018; Kendon et al., 2019)"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en-GB"/>
        </w:rPr>
        <w:t>(Nie et al., 2018; Tandon et al., 2018; Kendon et al., 2019)</w:t>
      </w:r>
      <w:r w:rsidRPr="00D424AA">
        <w:rPr>
          <w:rFonts w:cs="Times New Roman"/>
          <w:noProof/>
          <w:lang w:val="en-GB"/>
        </w:rPr>
        <w:fldChar w:fldCharType="end"/>
      </w:r>
      <w:r w:rsidRPr="00841A35">
        <w:rPr>
          <w:rFonts w:cs="Times New Roman"/>
          <w:noProof/>
          <w:lang w:val="en-GB"/>
        </w:rPr>
        <w:t>. As these dynamic effects result from feedback processes within storms where convective processes are crucial, their proper representation might req</w:t>
      </w:r>
      <w:r w:rsidRPr="00D424AA">
        <w:rPr>
          <w:rFonts w:cs="Times New Roman"/>
          <w:noProof/>
          <w:lang w:val="en-GB"/>
        </w:rPr>
        <w:t xml:space="preserve">uire improving the horizontal/vertical resolution, the formulation of parameterizations, or both, in current climate models (i.e., </w:t>
      </w:r>
      <w:commentRangeStart w:id="125"/>
      <w:commentRangeStart w:id="126"/>
      <w:r w:rsidRPr="00D424AA">
        <w:rPr>
          <w:rFonts w:cs="Times New Roman"/>
          <w:noProof/>
          <w:lang w:val="en-GB"/>
        </w:rPr>
        <w:fldChar w:fldCharType="begin" w:fldLock="1"/>
      </w:r>
      <w:ins w:id="127" w:author="Robin Matthews" w:date="2021-07-13T16:52:00Z">
        <w:r w:rsidR="004B67E4">
          <w:rPr>
            <w:rFonts w:cs="Times New Roman"/>
            <w:noProof/>
            <w:lang w:val="en-GB"/>
          </w:rPr>
          <w:instrText>ADDIN CSL_CITATION { "citationItems" : [ { "id" : "ITEM-1", "itemData" : { "DOI" : "10.1002/2014RG000475", "ISBN" : "1944-9208", "ISSN" : "19449208", "PMID" : "27478878", "abstract" : "Regional climate modeling using convection-permitting models (CPMs; horizontal grid spacing 10\u2009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non-dropping-particle" : "Van", "parse-names" : false, "suffix" : "" }, { "dropping-particle" : "", "family" : "Leung", "given" : "Ruby", "non-dropping-particle" : "", "parse-names" : false, "suffix" : "" } ], "container-title" : "Reviews of Geophysics", "id" : "ITEM-1", "issue" : "2", "issued" : { "date-parts" : [ [ "2015" ] ] }, "page" : "323-361", "title" : "A review on regional convection-permitting climate modeling: Demonstrations, prospects, and challenges", "translator" : [ { "dropping-particle" : "", "family" : "S498", "given" : "", "non-dropping-particle" : "", "parse-names" : false, "suffix" : "" } ], "type" : "article-journal", "volume" : "53" }, "uris" : [ "http://www.mendeley.com/documents/?uuid=79f4fa4b-ac83-4066-a34b-2fa41cfd21ec" ] }, { "id" : "ITEM-2", "itemData" : { "DOI" : "10.1002/2014GL062588", "ISSN" : "19448007", "abstract" : "AbstractClimate models project that heavy precipitation events intensify with climate change. It is generally accepted that extreme day-long events will increase at a rate of about 6?7% per degree warming, consistent with the Clausius-Clapeyron relation. However, recent studies suggest that subdaily (e.g., hourly) precipitation extremes may increase at about twice this rate. Conventional climate models are not suited to assess such events, due to the limited spatial resolution and the need to parametrize convective precipitation (i.e., thunderstorms and rain showers). Here we employ a convection-resolving model using a horizontal grid spacing of 2.2 km across an extended region covering the Alps and its larger-scale surrounding from northern Italy to northern Germany. Consistent with previous results, projections using a Representative Concentration Pathways version 8.5 greenhouse gas scenario reveal a significant decrease of mean summer precipitation. However, unlike previous studies, we find that both extreme day-long and hour-long precipitation events asymptotically intensify with the Clausius-Clapeyron relation. Differences to previous studies might be due to the model or region considered, but we also show that it is inconsistent to extrapolate from present-day precipitation scaling into the future.",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Geophysical Research Letters", "id" : "ITEM-2", "issue" : "4", "issued" : { "date-parts" : [ [ "2015", "2", "28" ] ] }, "note" : "From Duplicate 2 (Heavy precipitation in a changing climate: Does short-term summer precipitation increase faster? - Ban, Nikolina; Schmidli, Juerg; Sch\u00e4r, Christoph)\n\ndoi: 10.1002/2014GL062588", "page" : "1165-1172", "publisher" : "John Wiley &amp; Sons, Ltd", "title" : "Heavy precipitation in a changing climate: Does short-term summer precipitation increase faster?", "translator" : [ { "dropping-particle" : "", "family" : "S3309", "given" : "", "non-dropping-particle" : "", "parse-names" : false, "suffix" : "" } ], "type" : "article-journal", "volume" : "42" }, "uris" : [ "http://www.mendeley.com/documents/?uuid=487a2137-3054-42f6-b4cc-81b9543a02e7" ] }, { "id" : "ITEM-3", "itemData" : { "DOI" : "10.1002/2014RG000464", "ISSN" : "87551209", "abstract" : "Abstract Evidence that extreme rainfall intensity is increasing at the global scale has strengthened considerably in recent years. Research now indicates that the greatest increases are likely to occur in short-duration storms lasting less than a day, potentially leading to an increase in the magnitude and frequency of flash floods. This review examines the evidence for subdaily extreme rainfall intensification due to anthropogenic climate change and describes our current physical understanding of the association between subdaily extreme rainfall intensity and atmospheric temperature. We also examine the nature, quality, and quantity of information needed to allow society to adapt successfully to predicted future changes, and discuss the roles of observational and modeling studies in helping us to better understand the physical processes that can influence subdaily extreme rainfall characteristics. We conclude by describing the types of research required to produce a more thorough understanding of the relationships between local-scale thermodynamic effects, large-scale atmospheric circulation, and subdaily extreme rainfall intensity.", "author" : [ { "dropping-particle" : "", "family" : "Westra", "given" : "S", "non-dropping-particle" : "", "parse-names" : false, "suffix" : "" }, { "dropping-particle" : "", "family" : "Fowler", "given" : "H J", "non-dropping-particle" : "", "parse-names" : false, "suffix" : "" }, { "dropping-particle" : "", "family" : "Evans", "given" : "J P", "non-dropping-particle" : "", "parse-names" : false, "suffix" : "" }, { "dropping-particle" : "V", "family" : "Alexander", "given" : "L", "non-dropping-particle" : "", "parse-names" : false, "suffix" : "" }, { "dropping-particle" : "", "family" : "Berg", "given" : "P", "non-dropping-particle" : "", "parse-names" : false, "suffix" : "" }, { "dropping-particle" : "", "family" : "Johnson", "given" : "F", "non-dropping-particle" : "", "parse-names" : false, "suffix" : "" }, { "dropping-particle" : "", "family" : "Kendon", "given" : "E J", "non-dropping-particle" : "", "parse-names" : false, "suffix" : "" }, { "dropping-particle" : "", "family" : "Lenderink", "given" : "G", "non-dropping-particle" : "", "parse-names" : false, "suffix" : "" }, { "dropping-particle" : "", "family" : "Roberts", "given" : "N M", "non-dropping-particle" : "", "parse-names" : false, "suffix" : "" } ], "container-title" : "Reviews of Geophysics", "id" : "ITEM-3", "issue" : "3", "issued" : { "date-parts" : [ [ "2014", "9" ] ] }, "page" : "522-555", "title" : "Future changes to the intensity and frequency of short-duration extreme rainfall", "translator" : [ { "dropping-particle" : "", "family" : "S577", "given" : "", "non-dropping-particle" : "", "parse-names" : false, "suffix" : "" } ], "type" : "article-journal", "volume" : "52" }, "uris" : [ "http://www.mendeley.com/documents/?uuid=5b17e376-84e8-4141-811d-d4ddf8126d5a" ] }, { "id" : "ITEM-4", "itemData" : { "DOI" : "10.1073/pnas.1800357115", "ISSN" : "0027-8424", "abstract" : "A useful starting hypothesis for predictions of changes in precipitation extremes with climate is that those extremes increase at the same rate as atmospheric moisture does, which is [Formula: see text] following the Clausius-Clapeyron (CC) relation. This hypothesis, however, neglects potential changes in the strengths of atmospheric circulations associated with precipitation extremes. As increased moisture leads to increased precipitation, the increased latent heating may lead to stronger large-scale ascent and thus, additional increase in precipitation, leading to a super-CC scaling. This study investigates this possibility in the context of the 2015 Texas extreme precipitation event using the Column Quasi-Geostrophic (CQG) method. Analogs to this event are simulated in different climatic conditions with varying surface temperature ([Formula: see text]) given the same adiabatic quasigeostrophic forcing. Precipitation in these events exhibits super-CC scaling due to the dynamic contribution associated with increasing ascent due to increased latent heating, an increase with importance that increases with [Formula: see text] The thermodynamic contribution (attributable to increasing water vapor; assuming no change in vertical motion) approximately follows CC as expected, while vertical structure changes of moisture and diabatic heating lead to negative but secondary contributions to the sensitivity, reducing the rate of increase.", "author" : [ { "dropping-particle" : "", "family" : "Nie", "given" : "Ji", "non-dropping-particle" : "", "parse-names" : false, "suffix" : "" }, { "dropping-particle" : "", "family" : "Sobel", "given" : "Adam H.", "non-dropping-particle" : "", "parse-names" : false, "suffix" : "" }, { "dropping-particle" : "", "family" : "Shaevitz", "given" : "Daniel A.", "non-dropping-particle" : "", "parse-names" : false, "suffix" : "" }, { "dropping-particle" : "", "family" : "Wang", "given" : "Shuguang", "non-dropping-particle" : "", "parse-names" : false, "suffix" : "" } ], "container-title" : "Proceedings of the National Academy of Sciences", "id" : "ITEM-4", "issue" : "38", "issued" : { "date-parts" : [ [ "2018", "9", "18" ] ] }, "page" : "9467 LP - 9472", "title" : "Dynamic amplification of extreme precipitation sensitivity", "translator" : [ { "dropping-particle" : "", "family" : "S1637", "given" : "", "non-dropping-particle" : "", "parse-names" : false, "suffix" : "" } ], "type" : "article-journal", "volume" : "115" }, "uris" : [ "http://www.mendeley.com/documents/?uuid=832c7079-cf1a-42fa-9a0c-51ac371210d0" ] }, { "id" : "ITEM-5", "itemData" : { "DOI" : "10.1038/nclimate2258", "ISBN" : "1758-6798", "ISSN" : "17586798", "abstract" : "The intensification of precipitation extremes with climate change1 is of key importance to society as a result of the large impact through flooding. Observations show that heavy rainfall is increasing on daily timescales in many regions2 , but how changes will manifest themselves on sub-daily timescales remains highly uncertain. Here we perform the first climate change experiments with a very high resolution (1.5km grid spacing) model more typically used for weather forecasting, in this instance for a region of the UK. The model simulates realistic hourly rainfall characteristics, including extremes3,4 , unlike coarser resolution climate models5,6 , giving us confidence in its ability to project future changes at this timescale.We find the 1.5km model shows increases in hourly rainfall intensities in winter, consistent with projections from a coarser 12km resolution model and previous studies at the daily timescale7 . However, the 1.5km model also shows a future intensification of short-duration rain in summer, with significantly more events exceeding the high thresholds indicative of serious flash flooding.We conclude that accurate representation of the local storm dynamics is an essential requirement for predicting changes to convective extremes; when included we find for the model here that summer downpours intensify with warming. Few", "author" : [ { "dropping-particle" : "", "family" : "Kendon", "given" : "Elizabeth J.",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Senior", "given" : "Catherine A.", "non-dropping-particle" : "", "parse-names" : false, "suffix" : "" } ], "container-title" : "Nature Climate Change", "id" : "ITEM-5", "issue" : "7", "issued" : { "date-parts" : [ [ "2014" ] ] }, "page" : "570-576", "title" : "Heavier summer downpours with climate change revealed by weather forecast resolution model", "translator" : [ { "dropping-particle" : "", "family" : "S1632", "given" : "", "non-dropping-particle" : "", "parse-names" : false, "suffix" : "" } ], "type" : "article-journal", "volume" : "4" }, "uris" : [ "http://www.mendeley.com/documents/?uuid=b1c9e4bb-1e82-4c65-a113-92440754df70" ] }, { "id" : "ITEM-6",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6", "issue" : "8", "issued" : { "date-parts" : [ [ "2015", "8", "13" ] ] }, "page" : "615-619", "publisher" : "Nature Publishing Group", "title" : "Crucial role of Black Sea warming in amplifying the 2012 Krymsk precipitation extreme", "translator" : [ { "dropping-particle" : "", "family" : "S900", "given" : "", "non-dropping-particle" : "", "parse-names" : false, "suffix" : "" } ], "type" : "article-journal", "volume" : "8" }, "uris" : [ "http://www.mendeley.com/documents/?uuid=69c31d49-8c9f-4f0d-b250-7b6fdd9be077" ] } ], "mendeley" : { "formattedCitation" : "(Kendon et al., 2014; Westra et al., 2014; Ban et al., 2015; Meredith et al., 2015; Prein et al., 2015; Nie et al., 2018)", "manualFormatting" : "Kendon et al., 2014; Westra et al., 2014; Ban et al., 2015; Meredith et al., 2015; Prein et al., 2015; Nie et al., 2018)", "plainTextFormattedCitation" : "(Kendon et al., 2014; Westra et al., 2014; Ban et al., 2015; Meredith et al., 2015; Prein et al., 2015; Nie et al., 2018)", "previouslyFormattedCitation" : "(Kendon et al., 2014; Westra et al., 2014; Ban et al., 2015; Meredith et al., 2015; Prein et al., 2015; Nie et al., 2018)" }, "properties" : { "noteIndex" : 0 }, "schema" : "https://github.com/citation-style-language/schema/raw/master/csl-citation.json" }</w:instrText>
        </w:r>
      </w:ins>
      <w:del w:id="128" w:author="Robin Matthews" w:date="2021-07-13T16:52:00Z">
        <w:r w:rsidR="00FF6231" w:rsidDel="004B67E4">
          <w:rPr>
            <w:rFonts w:cs="Times New Roman"/>
            <w:noProof/>
            <w:lang w:val="en-GB"/>
          </w:rPr>
          <w:delInstrText>ADDIN CSL_CITATION { "citationItems" : [ { "id" : "ITEM-1", "itemData" : { "DOI" : "10.1002/2014RG000475", "ISBN" : "1944-9208", "ISSN" : "19449208", "PMID" : "27478878", "abstract" : "Regional climate modeling using convection-permitting models (CPMs; horizontal grid spacing 10\u2009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non-dropping-particle" : "Van", "parse-names" : false, "suffix" : "" }, { "dropping-particle" : "", "family" : "Leung", "given" : "Ruby", "non-dropping-particle" : "", "parse-names" : false, "suffix" : "" } ], "container-title" : "Reviews of Geophysics", "id" : "ITEM-1", "issue" : "2", "issued" : { "date-parts" : [ [ "2015" ] ] }, "page" : "323-361", "title" : "A review on regional convection-permitting climate modeling: Demonstrations, prospects, and challenges", "translator" : [ { "dropping-particle" : "", "family" : "S498", "given" : "", "non-dropping-particle" : "", "parse-names" : false, "suffix" : "" } ], "type" : "article-journal", "volume" : "53" }, "uris" : [ "http://www.mendeley.com/documents/?uuid=79f4fa4b-ac83-4066-a34b-2fa41cfd21ec" ] }, { "id" : "ITEM-2", "itemData" : { "DOI" : "10.1002/2014GL062588", "ISSN" : "19448007", "abstract" : "AbstractClimate models project that heavy precipitation events intensify with climate change. It is generally accepted that extreme day-long events will increase at a rate of about 6?7% per degree warming, consistent with the Clausius-Clapeyron relation. However, recent studies suggest that subdaily (e.g., hourly) precipitation extremes may increase at about twice this rate. Conventional climate models are not suited to assess such events, due to the limited spatial resolution and the need to parametrize convective precipitation (i.e., thunderstorms and rain showers). Here we employ a convection-resolving model using a horizontal grid spacing of 2.2 km across an extended region covering the Alps and its larger-scale surrounding from northern Italy to northern Germany. Consistent with previous results, projections using a Representative Concentration Pathways version 8.5 greenhouse gas scenario reveal a significant decrease of mean summer precipitation. However, unlike previous studies, we find that both extreme day-long and hour-long precipitation events asymptotically intensify with the Clausius-Clapeyron relation. Differences to previous studies might be due to the model or region considered, but we also show that it is inconsistent to extrapolate from present-day precipitation scaling into the future.",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Geophysical Research Letters", "id" : "ITEM-2", "issue" : "4", "issued" : { "date-parts" : [ [ "2015", "2", "28" ] ] }, "note" : "From Duplicate 2 (Heavy precipitation in a changing climate: Does short-term summer precipitation increase faster? - Ban, Nikolina; Schmidli, Juerg; Sch\u00e4r, Christoph)\n\ndoi: 10.1002/2014GL062588", "page" : "1165-1172", "publisher" : "John Wiley &amp; Sons, Ltd", "title" : "Heavy precipitation in a changing climate: Does short-term summer precipitation increase faster?", "translator" : [ { "dropping-particle" : "", "family" : "S3309", "given" : "", "non-dropping-particle" : "", "parse-names" : false, "suffix" : "" } ], "type" : "article-journal", "volume" : "42" }, "uris" : [ "http://www.mendeley.com/documents/?uuid=487a2137-3054-42f6-b4cc-81b9543a02e7" ] }, { "id" : "ITEM-3", "itemData" : { "DOI" : "10.1002/2014RG000464", "ISSN" : "87551209", "abstract" : "Abstract Evidence that extreme rainfall intensity is increasing at the global scale has strengthened considerably in recent years. Research now indicates that the greatest increases are likely to occur in short-duration storms lasting less than a day, potentially leading to an increase in the magnitude and frequency of flash floods. This review examines the evidence for subdaily extreme rainfall intensification due to anthropogenic climate change and describes our current physical understanding of the association between subdaily extreme rainfall intensity and atmospheric temperature. We also examine the nature, quality, and quantity of information needed to allow society to adapt successfully to predicted future changes, and discuss the roles of observational and modeling studies in helping us to better understand the physical processes that can influence subdaily extreme rainfall characteristics. We conclude by describing the types of research required to produce a more thorough understanding of the relationships between local-scale thermodynamic effects, large-scale atmospheric circulation, and subdaily extreme rainfall intensity.", "author" : [ { "dropping-particle" : "", "family" : "Westra", "given" : "S", "non-dropping-particle" : "", "parse-names" : false, "suffix" : "" }, { "dropping-particle" : "", "family" : "Fowler", "given" : "H J", "non-dropping-particle" : "", "parse-names" : false, "suffix" : "" }, { "dropping-particle" : "", "family" : "Evans", "given" : "J P", "non-dropping-particle" : "", "parse-names" : false, "suffix" : "" }, { "dropping-particle" : "V", "family" : "Alexander", "given" : "L", "non-dropping-particle" : "", "parse-names" : false, "suffix" : "" }, { "dropping-particle" : "", "family" : "Berg", "given" : "P", "non-dropping-particle" : "", "parse-names" : false, "suffix" : "" }, { "dropping-particle" : "", "family" : "Johnson", "given" : "F", "non-dropping-particle" : "", "parse-names" : false, "suffix" : "" }, { "dropping-particle" : "", "family" : "Kendon", "given" : "E J", "non-dropping-particle" : "", "parse-names" : false, "suffix" : "" }, { "dropping-particle" : "", "family" : "Lenderink", "given" : "G", "non-dropping-particle" : "", "parse-names" : false, "suffix" : "" }, { "dropping-particle" : "", "family" : "Roberts", "given" : "N M", "non-dropping-particle" : "", "parse-names" : false, "suffix" : "" } ], "container-title" : "Reviews of Geophysics", "id" : "ITEM-3", "issue" : "3", "issued" : { "date-parts" : [ [ "2014", "9" ] ] }, "page" : "522-555", "title" : "Future changes to the intensity and frequency of short-duration extreme rainfall", "translator" : [ { "dropping-particle" : "", "family" : "S577", "given" : "", "non-dropping-particle" : "", "parse-names" : false, "suffix" : "" } ], "type" : "article-journal", "volume" : "52" }, "uris" : [ "http://www.mendeley.com/documents/?uuid=5b17e376-84e8-4141-811d-d4ddf8126d5a" ] }, { "id" : "ITEM-4", "itemData" : { "DOI" : "10.1073/pnas.1800357115", "ISSN" : "0027-8424", "abstract" : "A useful starting hypothesis for predictions of changes in precipitation extremes with climate is that those extremes increase at the same rate as atmospheric moisture does, which is [Formula: see text] following the Clausius-Clapeyron (CC) relation. This hypothesis, however, neglects potential changes in the strengths of atmospheric circulations associated with precipitation extremes. As increased moisture leads to increased precipitation, the increased latent heating may lead to stronger large-scale ascent and thus, additional increase in precipitation, leading to a super-CC scaling. This study investigates this possibility in the context of the 2015 Texas extreme precipitation event using the Column Quasi-Geostrophic (CQG) method. Analogs to this event are simulated in different climatic conditions with varying surface temperature ([Formula: see text]) given the same adiabatic quasigeostrophic forcing. Precipitation in these events exhibits super-CC scaling due to the dynamic contribution associated with increasing ascent due to increased latent heating, an increase with importance that increases with [Formula: see text] The thermodynamic contribution (attributable to increasing water vapor; assuming no change in vertical motion) approximately follows CC as expected, while vertical structure changes of moisture and diabatic heating lead to negative but secondary contributions to the sensitivity, reducing the rate of increase.", "author" : [ { "dropping-particle" : "", "family" : "Nie", "given" : "Ji", "non-dropping-particle" : "", "parse-names" : false, "suffix" : "" }, { "dropping-particle" : "", "family" : "Sobel", "given" : "Adam H.", "non-dropping-particle" : "", "parse-names" : false, "suffix" : "" }, { "dropping-particle" : "", "family" : "Shaevitz", "given" : "Daniel A.", "non-dropping-particle" : "", "parse-names" : false, "suffix" : "" }, { "dropping-particle" : "", "family" : "Wang", "given" : "Shuguang", "non-dropping-particle" : "", "parse-names" : false, "suffix" : "" } ], "container-title" : "Proceedings of the National Academy of Sciences", "id" : "ITEM-4", "issue" : "38", "issued" : { "date-parts" : [ [ "2018", "9", "18" ] ] }, "page" : "9467 LP - 9472", "title" : "Dynamic amplification of extreme precipitation sensitivity", "translator" : [ { "dropping-particle" : "", "family" : "S1637", "given" : "", "non-dropping-particle" : "", "parse-names" : false, "suffix" : "" } ], "type" : "article-journal", "volume" : "115" }, "uris" : [ "http://www.mendeley.com/documents/?uuid=832c7079-cf1a-42fa-9a0c-51ac371210d0" ] }, { "id" : "ITEM-5", "itemData" : { "DOI" : "10.1038/nclimate2258", "ISBN" : "1758-6798", "ISSN" : "17586798", "abstract" : "The intensification of precipitation extremes with climate change1 is of key importance to society as a result of the large impact through flooding. Observations show that heavy rainfall is increasing on daily timescales in many regions2 , but how changes will manifest themselves on sub-daily timescales remains highly uncertain. Here we perform the first climate change experiments with a very high resolution (1.5km grid spacing) model more typically used for weather forecasting, in this instance for a region of the UK. The model simulates realistic hourly rainfall characteristics, including extremes3,4 , unlike coarser resolution climate models5,6 , giving us confidence in its ability to project future changes at this timescale.We find the 1.5km model shows increases in hourly rainfall intensities in winter, consistent with projections from a coarser 12km resolution model and previous studies at the daily timescale7 . However, the 1.5km model also shows a future intensification of short-duration rain in summer, with significantly more events exceeding the high thresholds indicative of serious flash flooding.We conclude that accurate representation of the local storm dynamics is an essential requirement for predicting changes to convective extremes; when included we find for the model here that summer downpours intensify with warming. Few", "author" : [ { "dropping-particle" : "", "family" : "Kendon", "given" : "Elizabeth J.",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Senior", "given" : "Catherine A.", "non-dropping-particle" : "", "parse-names" : false, "suffix" : "" } ], "container-title" : "Nature Climate Change", "id" : "ITEM-5", "issue" : "7", "issued" : { "date-parts" : [ [ "2014" ] ] }, "page" : "570-576", "title" : "Heavier summer downpours with climate change revealed by weather forecast resolution model", "translator" : [ { "dropping-particle" : "", "family" : "S1632", "given" : "", "non-dropping-particle" : "", "parse-names" : false, "suffix" : "" } ], "type" : "article-journal", "volume" : "4" }, "uris" : [ "http://www.mendeley.com/documents/?uuid=b1c9e4bb-1e82-4c65-a113-92440754df70" ] }, { "id" : "ITEM-6",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w:delInstrText>
        </w:r>
        <w:r w:rsidR="00FF6231" w:rsidRPr="00350DE9" w:rsidDel="004B67E4">
          <w:rPr>
            <w:rFonts w:cs="Times New Roman"/>
            <w:noProof/>
          </w:rPr>
          <w:delInstrText>fix" : "" }, { "dropping-particle" : "V.", "family" : "Chernokulsky", "given" : "Alexander", "non-dropping-particle" : "", "parse-names" : false, "suffix" : "" } ], "container-title" : "Nature Geoscience", "id" : "ITEM-6", "issue" : "8", "issued" : { "date-parts" : [ [ "2015", "8", "13" ] ] }, "page" : "615-619", "publisher" : "Nature Publishing Group", "title" : "Crucial role of Black Sea warming in amplifying the 2012 Krymsk precipitation extreme", "translator" : [ { "dropping-particle" : "", "family" : "S900", "given" : "", "non-dropping-particle" : "", "parse-names" : false, "suffix" : "" } ], "type" : "article-journal", "volume" : "8" }, "uris" : [ "http://www.mendeley.com/documents/?uuid=69c31d49-8c9f-4f0d-b250-7b6fdd9be077" ] } ], "mendeley" : { "formattedCitation" : "(Kendon et al., 2014; Westra et al., 2014; Ban et al., 2015; Meredith et al., 2015; Prein et al., 2015; Nie et al., 2018)", "manualFormatting" : "Ban et al., 2015; Kendon et al., 2014; Meredith et al., 2015; Nie et al., 2018; Prein et al., 2015; Westra et al., 2014)", "plainTextFormattedCitation" : "(Kendon et al., 2014; Westra et al., 2014; Ban et al., 2015; Meredith et al., 2015; Prein et al., 2015; Nie et al., 2018)", "previouslyFormattedCitation" : "(Kendon et al., 2014; Westra et al., 2014; Ban et al., 2015; Meredith et al., 2015; Prein et al., 2015; Nie et al., 2018)" }, "properties" : { "noteIndex" : 0 }, "schema" : "https://github.com/citation-style-language/schema/raw/master/csl-citation.json" }</w:delInstrText>
        </w:r>
      </w:del>
      <w:r w:rsidRPr="00D424AA">
        <w:rPr>
          <w:rFonts w:cs="Times New Roman"/>
          <w:noProof/>
          <w:lang w:val="en-GB"/>
        </w:rPr>
        <w:fldChar w:fldCharType="separate"/>
      </w:r>
      <w:del w:id="129" w:author="Robin Matthews" w:date="2021-07-13T16:52:00Z">
        <w:r w:rsidR="00A26296" w:rsidDel="004B67E4">
          <w:rPr>
            <w:rFonts w:cs="Times New Roman"/>
            <w:noProof/>
            <w:lang w:val="nb-NO"/>
          </w:rPr>
          <w:delText>B</w:delText>
        </w:r>
      </w:del>
      <w:ins w:id="130" w:author="Robin Matthews" w:date="2021-07-13T16:52:00Z">
        <w:r w:rsidR="004B67E4">
          <w:rPr>
            <w:noProof/>
          </w:rPr>
          <w:t>Kendon et al., 2014; Westra et al., 2014; Ban et al., 2015; Meredith et al., 2015; Prein et al., 2015; Nie et al., 2018</w:t>
        </w:r>
      </w:ins>
      <w:del w:id="131" w:author="Robin Matthews" w:date="2021-07-13T16:52:00Z">
        <w:r w:rsidR="00A26296" w:rsidDel="004B67E4">
          <w:rPr>
            <w:rFonts w:cs="Times New Roman"/>
            <w:noProof/>
            <w:lang w:val="nb-NO"/>
          </w:rPr>
          <w:delText>an et al., 2015; Kendon et al., 2014; Meredith et al., 2015; Nie et al., 2018; Prein et al., 2015; Westra et al., 2014</w:delText>
        </w:r>
      </w:del>
      <w:r w:rsidR="00A26296">
        <w:rPr>
          <w:rFonts w:cs="Times New Roman"/>
          <w:noProof/>
          <w:lang w:val="nb-NO"/>
        </w:rPr>
        <w:t>)</w:t>
      </w:r>
      <w:r w:rsidRPr="00D424AA">
        <w:rPr>
          <w:rFonts w:cs="Times New Roman"/>
          <w:noProof/>
          <w:lang w:val="en-GB"/>
        </w:rPr>
        <w:fldChar w:fldCharType="end"/>
      </w:r>
      <w:commentRangeEnd w:id="125"/>
      <w:r w:rsidR="00A26296">
        <w:rPr>
          <w:rStyle w:val="Marquedecommentaire"/>
        </w:rPr>
        <w:commentReference w:id="125"/>
      </w:r>
      <w:r w:rsidRPr="00841A35">
        <w:rPr>
          <w:rFonts w:cs="Times New Roman"/>
          <w:noProof/>
          <w:lang w:val="nb-NO"/>
        </w:rPr>
        <w:t>.</w:t>
      </w:r>
      <w:commentRangeEnd w:id="126"/>
      <w:r w:rsidR="004B67E4">
        <w:rPr>
          <w:rStyle w:val="Marquedecommentaire"/>
        </w:rPr>
        <w:commentReference w:id="126"/>
      </w:r>
    </w:p>
    <w:p w14:paraId="56FB7EF0" w14:textId="77777777" w:rsidR="005A649D" w:rsidRDefault="005A649D" w:rsidP="009C3A13">
      <w:pPr>
        <w:shd w:val="clear" w:color="auto" w:fill="DEEAF6" w:themeFill="accent1" w:themeFillTint="33"/>
        <w:rPr>
          <w:rFonts w:cs="Times New Roman"/>
          <w:b/>
          <w:noProof/>
          <w:lang w:val="nb-NO" w:eastAsia="zh-CN"/>
        </w:rPr>
      </w:pPr>
    </w:p>
    <w:p w14:paraId="2B0EB82F" w14:textId="77777777" w:rsidR="009C3A13" w:rsidRPr="00D424AA" w:rsidRDefault="009C3A13" w:rsidP="009C3A13">
      <w:pPr>
        <w:shd w:val="clear" w:color="auto" w:fill="DEEAF6" w:themeFill="accent1" w:themeFillTint="33"/>
        <w:rPr>
          <w:rFonts w:cs="Times New Roman"/>
          <w:b/>
          <w:noProof/>
          <w:lang w:val="nb-NO" w:eastAsia="zh-CN"/>
        </w:rPr>
      </w:pPr>
    </w:p>
    <w:p w14:paraId="0941B214" w14:textId="0C21A11B" w:rsidR="005A649D" w:rsidRDefault="005A649D" w:rsidP="004D6F20">
      <w:pPr>
        <w:pStyle w:val="AR6BodyTextBold"/>
        <w:shd w:val="clear" w:color="auto" w:fill="DEEAF6" w:themeFill="accent1" w:themeFillTint="33"/>
        <w:rPr>
          <w:rFonts w:cs="Times New Roman"/>
          <w:noProof/>
          <w:lang w:val="en-GB" w:eastAsia="zh-CN"/>
        </w:rPr>
      </w:pPr>
      <w:bookmarkStart w:id="132" w:name="_Toc66989706"/>
      <w:r w:rsidRPr="00D424AA">
        <w:rPr>
          <w:rFonts w:cs="Times New Roman"/>
          <w:noProof/>
          <w:lang w:val="en-GB" w:eastAsia="zh-CN"/>
        </w:rPr>
        <w:t xml:space="preserve">[START BOX 11.1, </w:t>
      </w:r>
      <w:r w:rsidR="004D6F20" w:rsidRPr="00D424AA">
        <w:rPr>
          <w:rFonts w:cs="Times New Roman"/>
          <w:noProof/>
          <w:lang w:val="en-GB" w:eastAsia="zh-CN"/>
        </w:rPr>
        <w:t>FIGURE</w:t>
      </w:r>
      <w:r w:rsidRPr="00D424AA">
        <w:rPr>
          <w:rFonts w:cs="Times New Roman"/>
          <w:noProof/>
          <w:lang w:val="en-GB" w:eastAsia="zh-CN"/>
        </w:rPr>
        <w:t xml:space="preserve"> 1 HERE]</w:t>
      </w:r>
      <w:bookmarkEnd w:id="132"/>
    </w:p>
    <w:p w14:paraId="012E4ECC" w14:textId="77777777" w:rsidR="004D6F20" w:rsidRPr="004D6F20" w:rsidRDefault="004D6F20" w:rsidP="004D6F20">
      <w:pPr>
        <w:pStyle w:val="AR6BodyText"/>
        <w:shd w:val="clear" w:color="auto" w:fill="DEEAF6" w:themeFill="accent1" w:themeFillTint="33"/>
        <w:rPr>
          <w:lang w:val="en-GB" w:eastAsia="zh-CN"/>
        </w:rPr>
      </w:pPr>
    </w:p>
    <w:p w14:paraId="4265CEFF" w14:textId="2F16E1AC" w:rsidR="009B01E4" w:rsidRDefault="005A649D" w:rsidP="00703712">
      <w:pPr>
        <w:shd w:val="clear" w:color="auto" w:fill="DEEAF6" w:themeFill="accent1" w:themeFillTint="33"/>
        <w:ind w:left="1701" w:hanging="1701"/>
        <w:rPr>
          <w:rFonts w:cs="Times New Roman"/>
          <w:noProof/>
          <w:sz w:val="20"/>
          <w:szCs w:val="20"/>
          <w:lang w:val="en-GB"/>
        </w:rPr>
      </w:pPr>
      <w:r w:rsidRPr="00D424AA">
        <w:rPr>
          <w:rFonts w:cs="Times New Roman"/>
          <w:b/>
          <w:noProof/>
          <w:sz w:val="20"/>
          <w:szCs w:val="20"/>
          <w:lang w:val="en-GB" w:eastAsia="zh-CN"/>
        </w:rPr>
        <w:t>Box 11.1, Figure 1:</w:t>
      </w:r>
      <w:r w:rsidRPr="00D424AA">
        <w:rPr>
          <w:rFonts w:cs="Times New Roman"/>
          <w:noProof/>
          <w:sz w:val="20"/>
          <w:szCs w:val="20"/>
          <w:lang w:val="en-GB" w:eastAsia="zh-CN"/>
        </w:rPr>
        <w:t xml:space="preserve"> </w:t>
      </w:r>
      <w:r w:rsidR="009B01E4" w:rsidRPr="00D30F2D">
        <w:rPr>
          <w:rFonts w:cs="Times New Roman"/>
          <w:noProof/>
          <w:sz w:val="20"/>
          <w:szCs w:val="20"/>
          <w:lang w:val="en-GB"/>
        </w:rPr>
        <w:t>Multi-model</w:t>
      </w:r>
      <w:r w:rsidR="009B01E4">
        <w:rPr>
          <w:rFonts w:cs="Times New Roman"/>
          <w:noProof/>
          <w:sz w:val="20"/>
          <w:szCs w:val="20"/>
          <w:lang w:val="en-GB"/>
        </w:rPr>
        <w:t xml:space="preserve"> (CMIP5)</w:t>
      </w:r>
      <w:r w:rsidR="009B01E4" w:rsidRPr="00D30F2D">
        <w:rPr>
          <w:rFonts w:cs="Times New Roman"/>
          <w:noProof/>
          <w:sz w:val="20"/>
          <w:szCs w:val="20"/>
          <w:lang w:val="en-GB"/>
        </w:rPr>
        <w:t xml:space="preserve"> mean fractional changes </w:t>
      </w:r>
      <w:r w:rsidR="009B01E4">
        <w:rPr>
          <w:rFonts w:cs="Times New Roman"/>
          <w:noProof/>
          <w:sz w:val="20"/>
          <w:szCs w:val="20"/>
          <w:lang w:val="en-GB"/>
        </w:rPr>
        <w:t>(</w:t>
      </w:r>
      <w:r w:rsidR="009B01E4" w:rsidRPr="00D30F2D">
        <w:rPr>
          <w:rFonts w:cs="Times New Roman"/>
          <w:noProof/>
          <w:sz w:val="20"/>
          <w:szCs w:val="20"/>
          <w:lang w:val="en-GB"/>
        </w:rPr>
        <w:t>in % per degree of warming</w:t>
      </w:r>
      <w:r w:rsidR="009B01E4">
        <w:rPr>
          <w:rFonts w:cs="Times New Roman"/>
          <w:noProof/>
          <w:sz w:val="20"/>
          <w:szCs w:val="20"/>
          <w:lang w:val="en-GB"/>
        </w:rPr>
        <w:t>)</w:t>
      </w:r>
      <w:r w:rsidR="009B01E4" w:rsidRPr="00D30F2D">
        <w:rPr>
          <w:rFonts w:cs="Times New Roman"/>
          <w:noProof/>
          <w:sz w:val="20"/>
          <w:szCs w:val="20"/>
          <w:lang w:val="en-GB"/>
        </w:rPr>
        <w:t xml:space="preserve"> for (a) </w:t>
      </w:r>
      <w:r w:rsidR="009B01E4" w:rsidRPr="00D30F2D">
        <w:rPr>
          <w:rFonts w:ascii="Tahoma" w:hAnsi="Tahoma" w:cs="Tahoma"/>
          <w:noProof/>
          <w:sz w:val="20"/>
          <w:szCs w:val="20"/>
          <w:lang w:val="en-GB"/>
        </w:rPr>
        <w:t>﻿</w:t>
      </w:r>
      <w:r w:rsidR="009B01E4" w:rsidRPr="00D30F2D">
        <w:rPr>
          <w:rFonts w:cs="Times New Roman"/>
          <w:noProof/>
          <w:sz w:val="20"/>
          <w:szCs w:val="20"/>
          <w:lang w:val="en-GB"/>
        </w:rPr>
        <w:t xml:space="preserve">annual maximum precipitation (Rx1day), (b) </w:t>
      </w:r>
      <w:r w:rsidR="009B01E4">
        <w:rPr>
          <w:rFonts w:cs="Times New Roman"/>
          <w:noProof/>
          <w:sz w:val="20"/>
          <w:szCs w:val="20"/>
          <w:lang w:val="en-GB"/>
        </w:rPr>
        <w:t xml:space="preserve">changes in Rx1day due to the </w:t>
      </w:r>
      <w:r w:rsidR="009B01E4" w:rsidRPr="00D30F2D">
        <w:rPr>
          <w:rFonts w:cs="Times New Roman"/>
          <w:noProof/>
          <w:sz w:val="20"/>
          <w:szCs w:val="20"/>
          <w:lang w:val="en-GB"/>
        </w:rPr>
        <w:t xml:space="preserve">thermodynamic contribution and (c) </w:t>
      </w:r>
      <w:r w:rsidR="009B01E4">
        <w:rPr>
          <w:rFonts w:cs="Times New Roman"/>
          <w:noProof/>
          <w:sz w:val="20"/>
          <w:szCs w:val="20"/>
          <w:lang w:val="en-GB"/>
        </w:rPr>
        <w:t xml:space="preserve">changes in Rx1day due to the </w:t>
      </w:r>
      <w:r w:rsidR="009B01E4" w:rsidRPr="00D30F2D">
        <w:rPr>
          <w:rFonts w:cs="Times New Roman"/>
          <w:noProof/>
          <w:sz w:val="20"/>
          <w:szCs w:val="20"/>
          <w:lang w:val="en-GB"/>
        </w:rPr>
        <w:t xml:space="preserve">dynamic contribution estimated </w:t>
      </w:r>
      <w:r w:rsidR="009B01E4">
        <w:rPr>
          <w:rFonts w:cs="Times New Roman"/>
          <w:noProof/>
          <w:sz w:val="20"/>
          <w:szCs w:val="20"/>
          <w:lang w:val="en-GB"/>
        </w:rPr>
        <w:t xml:space="preserve">as </w:t>
      </w:r>
      <w:r w:rsidR="009B01E4" w:rsidRPr="00D30F2D">
        <w:rPr>
          <w:rFonts w:cs="Times New Roman"/>
          <w:noProof/>
          <w:sz w:val="20"/>
          <w:szCs w:val="20"/>
          <w:lang w:val="en-GB"/>
        </w:rPr>
        <w:t xml:space="preserve">the difference between </w:t>
      </w:r>
      <w:r w:rsidR="009B01E4">
        <w:rPr>
          <w:rFonts w:cs="Times New Roman"/>
          <w:noProof/>
          <w:sz w:val="20"/>
          <w:szCs w:val="20"/>
          <w:lang w:val="en-GB"/>
        </w:rPr>
        <w:t>the total</w:t>
      </w:r>
      <w:r w:rsidR="009B01E4" w:rsidRPr="00D30F2D">
        <w:rPr>
          <w:rFonts w:cs="Times New Roman"/>
          <w:noProof/>
          <w:sz w:val="20"/>
          <w:szCs w:val="20"/>
          <w:lang w:val="en-GB"/>
        </w:rPr>
        <w:t xml:space="preserve"> changes and </w:t>
      </w:r>
      <w:r w:rsidR="009B01E4">
        <w:rPr>
          <w:rFonts w:cs="Times New Roman"/>
          <w:noProof/>
          <w:sz w:val="20"/>
          <w:szCs w:val="20"/>
          <w:lang w:val="en-GB"/>
        </w:rPr>
        <w:t xml:space="preserve">the </w:t>
      </w:r>
      <w:r w:rsidR="009B01E4" w:rsidRPr="00D30F2D">
        <w:rPr>
          <w:rFonts w:cs="Times New Roman"/>
          <w:noProof/>
          <w:sz w:val="20"/>
          <w:szCs w:val="20"/>
          <w:lang w:val="en-GB"/>
        </w:rPr>
        <w:t xml:space="preserve">thermodynamic contribution. Changes were derived from a linear regression for the period 1950–2100. </w:t>
      </w:r>
      <w:r w:rsidR="009B01E4" w:rsidRPr="007371E9">
        <w:rPr>
          <w:rFonts w:cs="Times New Roman"/>
          <w:noProof/>
          <w:sz w:val="20"/>
          <w:szCs w:val="20"/>
          <w:lang w:val="en-GB"/>
        </w:rPr>
        <w:t>Uncertainty is represented using the simple approach: no overlay indicates regions with high model agreement, where ≥80% of models (n=22) agree on sign of change; diagonal lines indicate regions with low model agreement, where &lt;80% of models agree on sign of change. For more information on the simple approach, please refer to the Cross-Chapter Box Atlas 1.</w:t>
      </w:r>
      <w:r w:rsidR="009B01E4">
        <w:rPr>
          <w:rFonts w:cs="Times New Roman"/>
          <w:noProof/>
          <w:sz w:val="20"/>
          <w:szCs w:val="20"/>
          <w:lang w:val="en-GB"/>
        </w:rPr>
        <w:t xml:space="preserve"> </w:t>
      </w:r>
      <w:r w:rsidR="009B01E4" w:rsidRPr="00D30F2D">
        <w:rPr>
          <w:rFonts w:cs="Times New Roman"/>
          <w:noProof/>
          <w:sz w:val="20"/>
          <w:szCs w:val="20"/>
          <w:lang w:val="en-GB"/>
        </w:rPr>
        <w:t xml:space="preserve">A detailed description of the estimation of dynamic and thermodynamic contributions is given in </w:t>
      </w:r>
      <w:commentRangeStart w:id="133"/>
      <w:r w:rsidR="009B01E4" w:rsidRPr="00D30F2D">
        <w:rPr>
          <w:rFonts w:cs="Times New Roman"/>
          <w:noProof/>
          <w:sz w:val="20"/>
          <w:szCs w:val="20"/>
          <w:lang w:val="en-GB"/>
        </w:rPr>
        <w:fldChar w:fldCharType="begin" w:fldLock="1"/>
      </w:r>
      <w:ins w:id="134" w:author="Robin Matthews" w:date="2021-07-13T16:53:00Z">
        <w:r w:rsidR="004B67E4">
          <w:rPr>
            <w:rFonts w:cs="Times New Roman"/>
            <w:noProof/>
            <w:sz w:val="20"/>
            <w:szCs w:val="20"/>
            <w:lang w:val="en-GB"/>
          </w:rPr>
          <w:instrText>ADDIN CSL_CITATION { "citationItems" : [ { "id" : "ITEM-1", "itemData" : { "DOI" : "10.1038/nclimate3287", "author" : [ { "dropping-particle" : "", "family" : "Pfahl", "given" : "S", "non-dropping-particle" : "", "parse-names" : false, "suffix" : "" }, { "dropping-particle" : "", "family" : "O\u2019Gorman", "given" : "P A", "non-dropping-particle" : "", "parse-names" : false, "suffix" : "" }, { "dropping-particle" : "", "family" : "Fischer", "given" : "E M", "non-dropping-particle" : "", "parse-names" : false, "suffix" : "" } ], "container-title" : "Nature Climate Change", "id" : "ITEM-1", "issued" : { "date-parts" : [ [ "2017", "5", "15" ] ] }, "page" : "423", "publisher" : "Nature Publishing Group", "title" : "Understanding the regional pattern of projected future changes in extreme precipitation", "translator" : [ { "dropping-particle" : "", "family" : "S114", "given" : "", "non-dropping-particle" : "", "parse-names" : false, "suffix" : "" } ], "type" : "article-journal", "volume" : "7" }, "uris" : [ "http://www.mendeley.com/documents/?uuid=d6220ced-95d8-4a5d-b13d-9ec8c97c4498" ] } ], "mendeley" : { "formattedCitation" : "(Pfahl et al., 2017)", "manualFormatting" : "Pfahl et al. (2017)", "plainTextFormattedCitation" : "(Pfahl et al., 2017)", "previouslyFormattedCitation" : "(Pfahl et al., 2017)" }, "properties" : { "noteIndex" : 0 }, "schema" : "https://github.com/citation-style-language/schema/raw/master/csl-citation.json" }</w:instrText>
        </w:r>
      </w:ins>
      <w:del w:id="135" w:author="Robin Matthews" w:date="2021-07-13T16:53:00Z">
        <w:r w:rsidR="00FF6231" w:rsidDel="004B67E4">
          <w:rPr>
            <w:rFonts w:cs="Times New Roman"/>
            <w:noProof/>
            <w:sz w:val="20"/>
            <w:szCs w:val="20"/>
            <w:lang w:val="en-GB"/>
          </w:rPr>
          <w:delInstrText>ADDIN CSL_CITATION { "citationItems" : [ { "id" : "ITEM-1", "itemData" : { "DOI" : "10.1038/nclimate3287", "author" : [ { "dropping-particle" : "", "family" : "Pfahl", "given" : "S", "non-dropping-particle" : "", "parse-names" : false, "suffix" : "" }, { "dropping-particle" : "", "family" : "O\u2019Gorman", "given" : "P A", "non-dropping-particle" : "", "parse-names" : false, "suffix" : "" }, { "dropping-particle" : "", "family" : "Fischer", "given" : "E M", "non-dropping-particle" : "", "parse-names" : false, "suffix" : "" } ], "container-title" : "Nature Climate Change", "id" : "ITEM-1", "issued" : { "date-parts" : [ [ "2017", "5", "15" ] ] }, "page" : "423", "publisher" : "Nature Publishing Group", "title" : "Understanding the regional pattern of projected future changes in extreme precipitation", "translator" : [ { "dropping-particle" : "", "family" : "S114", "given" : "", "non-dropping-particle" : "", "parse-names" : false, "suffix" : "" } ], "type" : "article-journal", "volume" : "7" }, "uris" : [ "http://www.mendeley.com/documents/?uuid=d6220ced-95d8-4a5d-b13d-9ec8c97c4498" ] } ], "mendeley" : { "formattedCitation" : "(Pfahl et al., 2017)", "manualFormatting" : "Pfahl et al. (2017", "plainTextFormattedCitation" : "(Pfahl et al., 2017)", "previouslyFormattedCitation" : "(Pfahl et al., 2017)" }, "properties" : { "noteIndex" : 0 }, "schema" : "https://github.com/citation-style-language/schema/raw/master/csl-citation.json" }</w:delInstrText>
        </w:r>
      </w:del>
      <w:r w:rsidR="009B01E4" w:rsidRPr="00D30F2D">
        <w:rPr>
          <w:rFonts w:cs="Times New Roman"/>
          <w:noProof/>
          <w:sz w:val="20"/>
          <w:szCs w:val="20"/>
          <w:lang w:val="en-GB"/>
        </w:rPr>
        <w:fldChar w:fldCharType="separate"/>
      </w:r>
      <w:r w:rsidR="00A26296">
        <w:rPr>
          <w:rFonts w:cs="Times New Roman"/>
          <w:noProof/>
          <w:sz w:val="20"/>
          <w:szCs w:val="20"/>
          <w:lang w:val="en-GB"/>
        </w:rPr>
        <w:t>Pfahl et al. (201</w:t>
      </w:r>
      <w:ins w:id="136" w:author="Robin Matthews" w:date="2021-07-13T16:53:00Z">
        <w:r w:rsidR="004B67E4">
          <w:rPr>
            <w:rFonts w:cs="Times New Roman"/>
            <w:noProof/>
            <w:sz w:val="20"/>
            <w:szCs w:val="20"/>
            <w:lang w:val="en-GB"/>
          </w:rPr>
          <w:t>7)</w:t>
        </w:r>
      </w:ins>
      <w:del w:id="137" w:author="Robin Matthews" w:date="2021-07-13T16:53:00Z">
        <w:r w:rsidR="00A26296" w:rsidDel="004B67E4">
          <w:rPr>
            <w:rFonts w:cs="Times New Roman"/>
            <w:noProof/>
            <w:sz w:val="20"/>
            <w:szCs w:val="20"/>
            <w:lang w:val="en-GB"/>
          </w:rPr>
          <w:delText>7</w:delText>
        </w:r>
      </w:del>
      <w:r w:rsidR="009B01E4" w:rsidRPr="00D30F2D">
        <w:rPr>
          <w:rFonts w:cs="Times New Roman"/>
          <w:noProof/>
          <w:sz w:val="20"/>
          <w:szCs w:val="20"/>
          <w:lang w:val="en-GB"/>
        </w:rPr>
        <w:fldChar w:fldCharType="end"/>
      </w:r>
      <w:commentRangeEnd w:id="133"/>
      <w:r w:rsidR="00A26296">
        <w:rPr>
          <w:rStyle w:val="Marquedecommentaire"/>
        </w:rPr>
        <w:commentReference w:id="133"/>
      </w:r>
      <w:del w:id="138" w:author="Robin Matthews" w:date="2021-07-13T16:53:00Z">
        <w:r w:rsidR="009B01E4" w:rsidRPr="00D30F2D" w:rsidDel="004B67E4">
          <w:rPr>
            <w:rFonts w:cs="Times New Roman"/>
            <w:noProof/>
            <w:sz w:val="20"/>
            <w:szCs w:val="20"/>
            <w:lang w:val="en-GB"/>
          </w:rPr>
          <w:delText>)</w:delText>
        </w:r>
      </w:del>
      <w:r w:rsidR="009B01E4">
        <w:rPr>
          <w:rFonts w:cs="Times New Roman"/>
          <w:noProof/>
          <w:sz w:val="20"/>
          <w:szCs w:val="20"/>
          <w:lang w:val="en-GB"/>
        </w:rPr>
        <w:t xml:space="preserve">. Adapted from </w:t>
      </w:r>
      <w:r w:rsidR="009B01E4">
        <w:rPr>
          <w:rFonts w:cs="Times New Roman"/>
          <w:noProof/>
          <w:sz w:val="20"/>
          <w:szCs w:val="20"/>
          <w:lang w:val="en-GB"/>
        </w:rPr>
        <w:fldChar w:fldCharType="begin" w:fldLock="1"/>
      </w:r>
      <w:ins w:id="139" w:author="Robin Matthews" w:date="2021-07-13T16:53:00Z">
        <w:r w:rsidR="004B67E4">
          <w:rPr>
            <w:rFonts w:cs="Times New Roman"/>
            <w:noProof/>
            <w:sz w:val="20"/>
            <w:szCs w:val="20"/>
            <w:lang w:val="en-GB"/>
          </w:rPr>
          <w:instrText>ADDIN CSL_CITATION { "citationItems" : [ { "id" : "ITEM-1", "itemData" : { "DOI" : "10.1038/nclimate3287", "author" : [ { "dropping-particle" : "", "family" : "Pfahl", "given" : "S", "non-dropping-particle" : "", "parse-names" : false, "suffix" : "" }, { "dropping-particle" : "", "family" : "O\u2019Gorman", "given" : "P A", "non-dropping-particle" : "", "parse-names" : false, "suffix" : "" }, { "dropping-particle" : "", "family" : "Fischer", "given" : "E M", "non-dropping-particle" : "", "parse-names" : false, "suffix" : "" } ], "container-title" : "Nature Climate Change", "id" : "ITEM-1", "issued" : { "date-parts" : [ [ "2017", "5", "15" ] ] }, "page" : "423", "publisher" : "Nature Publishing Group", "title" : "Understanding the regional pattern of projected future changes in extreme precipitation", "translator" : [ { "dropping-particle" : "", "family" : "S114", "given" : "", "non-dropping-particle" : "", "parse-names" : false, "suffix" : "" } ], "type" : "article-journal", "volume" : "7" }, "uris" : [ "http://www.mendeley.com/documents/?uuid=d6220ced-95d8-4a5d-b13d-9ec8c97c4498" ] } ], "mendeley" : { "formattedCitation" : "(Pfahl et al., 2017)", "manualFormatting" : "Pfahl et al. (2017)", "plainTextFormattedCitation" : "(Pfahl et al., 2017)", "previouslyFormattedCitation" : "(Pfahl et al., 2017)" }, "properties" : { "noteIndex" : 0 }, "schema" : "https://github.com/citation-style-language/schema/raw/master/csl-citation.json" }</w:instrText>
        </w:r>
      </w:ins>
      <w:del w:id="140" w:author="Robin Matthews" w:date="2021-07-13T16:53:00Z">
        <w:r w:rsidR="00FF6231" w:rsidDel="004B67E4">
          <w:rPr>
            <w:rFonts w:cs="Times New Roman"/>
            <w:noProof/>
            <w:sz w:val="20"/>
            <w:szCs w:val="20"/>
            <w:lang w:val="en-GB"/>
          </w:rPr>
          <w:delInstrText>ADDIN CSL_CITATION { "citationItems" : [ { "id" : "ITEM-1", "itemData" : { "DOI" : "10.1038/nclimate3287", "author" : [ { "dropping-particle" : "", "family" : "Pfahl", "given" : "S", "non-dropping-particle" : "", "parse-names" : false, "suffix" : "" }, { "dropping-particle" : "", "family" : "O\u2019Gorman", "given" : "P A", "non-dropping-particle" : "", "parse-names" : false, "suffix" : "" }, { "dropping-particle" : "", "family" : "Fischer", "given" : "E M", "non-dropping-particle" : "", "parse-names" : false, "suffix" : "" } ], "container-title" : "Nature Climate Change", "id" : "ITEM-1", "issued" : { "date-parts" : [ [ "2017", "5", "15" ] ] }, "page" : "423", "publisher" : "Nature Publishing Group", "title" : "Understanding the regional pattern of projected future changes in extreme precipitation", "translator" : [ { "dropping-particle" : "", "family" : "S114", "given" : "", "non-dropping-particle" : "", "parse-names" : false, "suffix" : "" } ], "type" : "article-journal", "volume" : "7" }, "uris" : [ "http://www.mendeley.com/documents/?uuid=d6220ced-95d8-4a5d-b13d-9ec8c97c4498" ] } ], "mendeley" : { "formattedCitation" : "(Pfahl et al., 2017)", "plainTextFormattedCitation" : "(Pfahl et al., 2017)", "previouslyFormattedCitation" : "(Pfahl et al., 2017)" }, "properties" : { "noteIndex" : 0 }, "schema" : "https://github.com/citation-style-language/schema/raw/master/csl-citation.json" }</w:delInstrText>
        </w:r>
      </w:del>
      <w:r w:rsidR="009B01E4">
        <w:rPr>
          <w:rFonts w:cs="Times New Roman"/>
          <w:noProof/>
          <w:sz w:val="20"/>
          <w:szCs w:val="20"/>
          <w:lang w:val="en-GB"/>
        </w:rPr>
        <w:fldChar w:fldCharType="separate"/>
      </w:r>
      <w:del w:id="141" w:author="Robin Matthews" w:date="2021-07-13T16:53:00Z">
        <w:r w:rsidR="00A26296" w:rsidDel="004B67E4">
          <w:rPr>
            <w:rFonts w:cs="Times New Roman"/>
            <w:noProof/>
            <w:sz w:val="20"/>
            <w:szCs w:val="20"/>
            <w:lang w:val="en-GB"/>
          </w:rPr>
          <w:delText>(</w:delText>
        </w:r>
      </w:del>
      <w:r w:rsidR="00A26296">
        <w:rPr>
          <w:rFonts w:cs="Times New Roman"/>
          <w:noProof/>
          <w:sz w:val="20"/>
          <w:szCs w:val="20"/>
          <w:lang w:val="en-GB"/>
        </w:rPr>
        <w:t>Pfahl et al.</w:t>
      </w:r>
      <w:ins w:id="142" w:author="Robin Matthews" w:date="2021-07-13T16:53:00Z">
        <w:r w:rsidR="004B67E4">
          <w:rPr>
            <w:rFonts w:cs="Times New Roman"/>
            <w:noProof/>
            <w:sz w:val="20"/>
            <w:szCs w:val="20"/>
            <w:lang w:val="en-GB"/>
          </w:rPr>
          <w:t xml:space="preserve"> (</w:t>
        </w:r>
      </w:ins>
      <w:del w:id="143" w:author="Robin Matthews" w:date="2021-07-13T16:53:00Z">
        <w:r w:rsidR="00A26296" w:rsidDel="004B67E4">
          <w:rPr>
            <w:rFonts w:cs="Times New Roman"/>
            <w:noProof/>
            <w:sz w:val="20"/>
            <w:szCs w:val="20"/>
            <w:lang w:val="en-GB"/>
          </w:rPr>
          <w:delText xml:space="preserve">, </w:delText>
        </w:r>
      </w:del>
      <w:r w:rsidR="00A26296">
        <w:rPr>
          <w:rFonts w:cs="Times New Roman"/>
          <w:noProof/>
          <w:sz w:val="20"/>
          <w:szCs w:val="20"/>
          <w:lang w:val="en-GB"/>
        </w:rPr>
        <w:t>2017)</w:t>
      </w:r>
      <w:r w:rsidR="009B01E4">
        <w:rPr>
          <w:rFonts w:cs="Times New Roman"/>
          <w:noProof/>
          <w:sz w:val="20"/>
          <w:szCs w:val="20"/>
          <w:lang w:val="en-GB"/>
        </w:rPr>
        <w:fldChar w:fldCharType="end"/>
      </w:r>
      <w:r w:rsidR="00A15127" w:rsidRPr="00A15127">
        <w:rPr>
          <w:rFonts w:cs="Times New Roman"/>
          <w:noProof/>
          <w:sz w:val="20"/>
          <w:szCs w:val="20"/>
          <w:lang w:val="en-GB"/>
        </w:rPr>
        <w:t>, originally published in Nature Climate Change/ Springer Nature.</w:t>
      </w:r>
      <w:r w:rsidR="00DB45A5">
        <w:rPr>
          <w:rFonts w:cs="Times New Roman"/>
          <w:noProof/>
          <w:sz w:val="20"/>
          <w:szCs w:val="20"/>
          <w:lang w:val="en-GB"/>
        </w:rPr>
        <w:t xml:space="preserve"> </w:t>
      </w:r>
      <w:r w:rsidR="00DB45A5" w:rsidRPr="00350DE9">
        <w:rPr>
          <w:rFonts w:cs="Times New Roman"/>
          <w:sz w:val="20"/>
          <w:szCs w:val="20"/>
          <w:lang w:val="en-GB"/>
        </w:rPr>
        <w:t>Further details on data sources and processing are available in the chapter data table (Table 11.SM.9).</w:t>
      </w:r>
    </w:p>
    <w:p w14:paraId="66A72F52" w14:textId="77777777" w:rsidR="009B01E4" w:rsidRDefault="009B01E4" w:rsidP="009B01E4">
      <w:pPr>
        <w:shd w:val="clear" w:color="auto" w:fill="DEEAF6" w:themeFill="accent1" w:themeFillTint="33"/>
        <w:spacing w:before="120"/>
        <w:ind w:left="1701" w:hanging="1701"/>
        <w:rPr>
          <w:rFonts w:cs="Times New Roman"/>
          <w:noProof/>
          <w:sz w:val="20"/>
          <w:szCs w:val="20"/>
          <w:lang w:val="en-GB"/>
        </w:rPr>
      </w:pPr>
    </w:p>
    <w:p w14:paraId="59589EE6" w14:textId="56C2ED85" w:rsidR="005A649D" w:rsidRPr="00D424AA" w:rsidRDefault="005A649D" w:rsidP="009B01E4">
      <w:pPr>
        <w:shd w:val="clear" w:color="auto" w:fill="DEEAF6" w:themeFill="accent1" w:themeFillTint="33"/>
        <w:ind w:left="1701" w:hanging="1701"/>
        <w:rPr>
          <w:rFonts w:cs="Times New Roman"/>
          <w:b/>
          <w:noProof/>
          <w:lang w:val="en-GB"/>
        </w:rPr>
      </w:pPr>
      <w:r w:rsidRPr="00D424AA">
        <w:rPr>
          <w:rFonts w:cs="Times New Roman"/>
          <w:noProof/>
          <w:lang w:val="en-GB"/>
        </w:rPr>
        <w:t>[</w:t>
      </w:r>
      <w:r w:rsidRPr="00D424AA">
        <w:rPr>
          <w:rFonts w:cs="Times New Roman"/>
          <w:b/>
          <w:noProof/>
          <w:lang w:val="en-GB"/>
        </w:rPr>
        <w:t xml:space="preserve">END BOX 11.1, </w:t>
      </w:r>
      <w:r w:rsidR="004D6F20" w:rsidRPr="00D424AA">
        <w:rPr>
          <w:rFonts w:cs="Times New Roman"/>
          <w:b/>
          <w:noProof/>
          <w:lang w:val="en-GB"/>
        </w:rPr>
        <w:t>FIGURE</w:t>
      </w:r>
      <w:r w:rsidRPr="00D424AA">
        <w:rPr>
          <w:rFonts w:cs="Times New Roman"/>
          <w:b/>
          <w:noProof/>
          <w:lang w:val="en-GB"/>
        </w:rPr>
        <w:t xml:space="preserve"> 1 HERE]</w:t>
      </w:r>
    </w:p>
    <w:p w14:paraId="37D4BFF0" w14:textId="0E513D40" w:rsidR="005A649D" w:rsidRDefault="005A649D" w:rsidP="004D6F20">
      <w:pPr>
        <w:shd w:val="clear" w:color="auto" w:fill="DEEAF6" w:themeFill="accent1" w:themeFillTint="33"/>
        <w:rPr>
          <w:rFonts w:cs="Times New Roman"/>
          <w:noProof/>
          <w:lang w:val="en-GB"/>
        </w:rPr>
      </w:pPr>
    </w:p>
    <w:p w14:paraId="5DA78688" w14:textId="77777777" w:rsidR="00703712" w:rsidRPr="00D424AA" w:rsidRDefault="00703712" w:rsidP="004D6F20">
      <w:pPr>
        <w:shd w:val="clear" w:color="auto" w:fill="DEEAF6" w:themeFill="accent1" w:themeFillTint="33"/>
        <w:rPr>
          <w:rFonts w:cs="Times New Roman"/>
          <w:noProof/>
          <w:lang w:val="en-GB"/>
        </w:rPr>
      </w:pPr>
    </w:p>
    <w:p w14:paraId="77D4209E" w14:textId="77777777" w:rsidR="005A649D" w:rsidRPr="00D424AA" w:rsidRDefault="005A649D" w:rsidP="004D6F20">
      <w:pPr>
        <w:shd w:val="clear" w:color="auto" w:fill="DEEAF6" w:themeFill="accent1" w:themeFillTint="33"/>
        <w:rPr>
          <w:rFonts w:cs="Times New Roman"/>
          <w:b/>
          <w:iCs/>
          <w:noProof/>
          <w:lang w:val="en-GB"/>
        </w:rPr>
      </w:pPr>
      <w:r w:rsidRPr="00D424AA">
        <w:rPr>
          <w:rFonts w:cs="Times New Roman"/>
          <w:b/>
          <w:iCs/>
          <w:noProof/>
          <w:lang w:val="en-GB"/>
        </w:rPr>
        <w:t>Droughts</w:t>
      </w:r>
    </w:p>
    <w:p w14:paraId="1FF443B6" w14:textId="09CA1FD4" w:rsidR="005A649D" w:rsidRPr="00D424AA" w:rsidRDefault="005A649D" w:rsidP="004D6F20">
      <w:pPr>
        <w:shd w:val="clear" w:color="auto" w:fill="DEEAF6" w:themeFill="accent1" w:themeFillTint="33"/>
        <w:rPr>
          <w:rFonts w:cs="Times New Roman"/>
          <w:noProof/>
          <w:lang w:val="en-GB"/>
        </w:rPr>
      </w:pPr>
      <w:r w:rsidRPr="00D424AA" w:rsidDel="00860A2D">
        <w:rPr>
          <w:rFonts w:cs="Times New Roman"/>
          <w:noProof/>
          <w:lang w:val="en-GB"/>
        </w:rPr>
        <w:t xml:space="preserve">Droughts </w:t>
      </w:r>
      <w:r w:rsidRPr="00D424AA">
        <w:rPr>
          <w:rFonts w:cs="Times New Roman"/>
          <w:noProof/>
          <w:lang w:val="en-GB"/>
        </w:rPr>
        <w:t>are also affected by both</w:t>
      </w:r>
      <w:r w:rsidRPr="00D424AA" w:rsidDel="00860A2D">
        <w:rPr>
          <w:rFonts w:cs="Times New Roman"/>
          <w:noProof/>
          <w:lang w:val="en-GB"/>
        </w:rPr>
        <w:t xml:space="preserve"> thermodynamic and dynamic processes (</w:t>
      </w:r>
      <w:r w:rsidRPr="00D424AA">
        <w:rPr>
          <w:rFonts w:cs="Times New Roman"/>
          <w:noProof/>
          <w:lang w:val="en-GB"/>
        </w:rPr>
        <w:t xml:space="preserve">Sections 8.2.3.3 and </w:t>
      </w:r>
      <w:r w:rsidRPr="00D424AA" w:rsidDel="00860A2D">
        <w:rPr>
          <w:rFonts w:cs="Times New Roman"/>
          <w:noProof/>
          <w:lang w:val="en-GB"/>
        </w:rPr>
        <w:t xml:space="preserve">11.6). </w:t>
      </w:r>
      <w:r w:rsidRPr="00D424AA">
        <w:rPr>
          <w:rFonts w:cs="Times New Roman"/>
          <w:noProof/>
          <w:lang w:val="en-GB"/>
        </w:rPr>
        <w:t xml:space="preserve">Thermodynamic processes affect droughts by increasing </w:t>
      </w:r>
      <w:r w:rsidR="003B57E0">
        <w:rPr>
          <w:rFonts w:cs="Times New Roman"/>
          <w:noProof/>
          <w:lang w:val="en-GB"/>
        </w:rPr>
        <w:t xml:space="preserve">atmospheric </w:t>
      </w:r>
      <w:r w:rsidRPr="00D424AA">
        <w:rPr>
          <w:rFonts w:cs="Times New Roman"/>
          <w:noProof/>
          <w:lang w:val="en-GB"/>
        </w:rPr>
        <w:t xml:space="preserve">evaporative demand </w:t>
      </w:r>
      <w:commentRangeStart w:id="144"/>
      <w:r w:rsidRPr="00D424AA">
        <w:rPr>
          <w:rFonts w:cs="Times New Roman"/>
          <w:noProof/>
          <w:lang w:val="en-GB"/>
        </w:rPr>
        <w:fldChar w:fldCharType="begin" w:fldLock="1"/>
      </w:r>
      <w:ins w:id="145" w:author="Robin Matthews" w:date="2021-07-13T16:53:00Z">
        <w:r w:rsidR="004B67E4">
          <w:rPr>
            <w:rFonts w:cs="Times New Roman"/>
            <w:noProof/>
            <w:lang w:val="en-GB"/>
          </w:rPr>
          <w:instrText>ADDIN CSL_CITATION { "citationItems" : [ { "id" : "ITEM-1", "itemData" : { "DOI" : "10.1029/2018GL079807", "abstract" : "\u00a92018. American Geophysical Union. All Rights Reserved. This study assesses projections from 24 CMIP5 models of number, duration, and severity of pluvial and drought events utilizing 6-month standardized precipitation index. Increased variability of standardized precipitation index is projected globally. More frequent, longer lasting, and stronger pluvials are projected in wet regions, and the same for droughts in dry regions. Worsening pluvials and droughts are most apparent in the Northern Hemisphere midlatitudes and the Americas, respectively. Uniquely, this study investigates pluvials and droughts in locations where the precipitation trend is of the opposite sign. In drying regions, 40% of grid points project an increase in number and 65% project an increase in duration of severe pluvials. Projections for severe drought events in wetting regions show similar projections. As precipitation trends alone do not provide information about pluvial and drought characteristics this study has important implications for planning and resilience.", "author" : [ { "dropping-particle" : "", "family" : "Martin", "given" : "E.R.", "non-dropping-particle" : "", "parse-names" : false, "suffix" : "" } ], "container-title" : "Geophysical Research Letters", "id" : "ITEM-1", "issued" : { "date-parts" : [ [ "2018" ] ] }, "title" : "Future Projections of Global Pluvial and Drought Event Characteristics", "translator" : [ { "dropping-particle" : "", "family" : "S1278", "given" : "", "non-dropping-particle" : "", "parse-names" : false, "suffix" : "" } ], "type" : "article-journal" }, "uris" : [ "http://www.mendeley.com/documents/?uuid=2e336e3c-011c-416f-b64b-f59dc8065ec4" ] }, { "id" : "ITEM-2", "itemData" : { "DOI" : "10.1016/j.scitotenv.2019.135299", "ISSN" : "00489697", "abstract" : "Understanding historical patterns of changes in drought is essential for drought adaptation and mitigation. While the negative impacts of drought in the Greater Horn of Africa (GHA) have attracted increasing attention, a comprehensive and long-term spatiotemporal assessment of drought is still lacking. Here, we provided a comprehensive spatiotemporal drought pattern analysis during the period of 1964\u20132015 over the GHA. The Standardised Precipitation-Evapotranspiration Index (SPEI) at various timescales (1 month (SPEI-01), 3 month (SPEI-03), 6 month (SPEI-06), and 12 month (SPEI-12)) was used to investigate drought patterns on a monthly, seasonal, and interannual basis. The results showed that despite regional differences, an overall increasing tendency of drought was observed across the GHA over the past 52 yr, with trends of change of \u22120.0017 yr\u22121, \u22120.0036 yr\u22121, \u22120.0031 yr\u22121, and \u22120.0023 yr\u22121 for SPEI-01, SPEI-03, SPEI-06, and SPEI-12, respectively. Droughts were more frequent, persistent, and intense in Sudan and Tanzania, while more severe droughts were found in Somalia, Ethiopia, and Kenya. Droughts occurred frequently before the 1990 s, and then became intermittent with large-scale impacts occurred during 1973\u20131974, 1984\u20131985, and 2010\u20132011. A turning point was also detected in 1989, with the SPEI showing a statistically significant downward trend during 1964\u20131989 and a non-statistically significant downward trend from 1990 to 2015. Seasonally, droughts exhibited an increasing trend in winter, spring, and summer, but a decreasing trend in autumn. The research findings have significant implications for drought adaptation and mitigation strategies through identifying the hotspot regions across the GHA at various timescales. Area-specific efforts are required to alleviate environmental and societal vulnerabilities to drought events.", "author" : [ { "dropping-particle" : "", "family" : "Gebremeskel Haile", "given" : "Gebremedhin", "non-dropping-particle" : "", "parse-names" : false, "suffix" : "" }, { "dropping-particle" : "", "family" : "Tang", "given" : "Qiuhong", "non-dropping-particle" : "", "parse-names" : false, "suffix" : "" }, { "dropping-particle" : "", "family" : "Leng", "given" : "Guoyong", "non-dropping-particle" : "", "parse-names" : false, "suffix" : "" }, { "dropping-particle" : "", "family" : "Jia", "given" : "Guoqiang", "non-dropping-particle" : "", "parse-names" : false, "suffix" : "" }, { "dropping-particle" : "", "family" : "Wang", "given" : "Jie", "non-dropping-particle" : "", "parse-names" : false, "suffix" : "" }, { "dropping-particle" : "", "family" : "Cai", "given" : "Diwen", "non-dropping-particle" : "", "parse-names" : false, "suffix" : "" }, { "dropping-particle" : "", "family" : "Sun", "given" : "Siao", "non-dropping-particle" : "", "parse-names" : false, "suffix" : "" }, { "dropping-particle" : "", "family" : "Baniya", "given" : "Binod", "non-dropping-particle" : "", "parse-names" : false, "suffix" : "" }, { "dropping-particle" : "", "family" : "Zhang", "given" : "Qinghuan", "non-dropping-particle" : "", "parse-names" : false, "suffix" : "" } ], "container-title" : "Science of The Total Environment", "id" : "ITEM-2", "issued" : { "date-parts" : [ [ "2020", "2", "20" ] ] }, "page" : "135299", "publisher" : "Elsevier B.V.", "title" : "Long-term spatiotemporal variation of drought patterns over the Greater Horn of Africa", "translator" : [ { "dropping-particle" : "", "family" : "S2839", "given" : "", "non-dropping-particle" : "", "parse-names" : false, "suffix" : "" } ], "type" : "article-journal", "volume" : "704" }, "uris" : [ "http://www.mendeley.com/documents/?uuid=6b955384-a0bd-3529-abd5-087bda589fc0" ] }, { "id" : "ITEM-3",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3",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Martin, 2018; Gebremeskel Haile et al., 2020; Vicente-Serrano et al., 2020b)", "manualFormatting" : "(Martin, 2018; Gebremeskel Haile et al., 2020; Vicente-Serrano et al., 2020a)", "plainTextFormattedCitation" : "(Martin, 2018; Gebremeskel Haile et al., 2020; Vicente-Serrano et al., 2020b)", "previouslyFormattedCitation" : "(Martin, 2018; Gebremeskel Haile et al., 2020; Vicente-Serrano et al., 2020b)" }, "properties" : { "noteIndex" : 0 }, "schema" : "https://github.com/citation-style-language/schema/raw/master/csl-citation.json" }</w:instrText>
        </w:r>
      </w:ins>
      <w:del w:id="146" w:author="Robin Matthews" w:date="2021-07-13T16:53:00Z">
        <w:r w:rsidR="00FF6231" w:rsidDel="004B67E4">
          <w:rPr>
            <w:rFonts w:cs="Times New Roman"/>
            <w:noProof/>
            <w:lang w:val="en-GB"/>
          </w:rPr>
          <w:delInstrText>ADDIN CSL_CITATION { "citationItems" : [ { "id" : "ITEM-1", "itemData" : { "DOI" : "10.1029/2018GL079807", "abstract" : "\u00a92018. American Geophysical Union. All Rights Reserved. This study assesses projections from 24 CMIP5 models of number, duration, and severity of pluvial and drought events utilizing 6-month standardized precipitation index. Increased variability of standardized precipitation index is projected globally. More frequent, longer lasting, and stronger pluvials are projected in wet regions, and the same for droughts in dry regions. Worsening pluvials and droughts are most apparent in the Northern Hemisphere midlatitudes and the Americas, respectively. Uniquely, this study investigates pluvials and droughts in locations where the precipitation trend is of the opposite sign. In drying regions, 40% of grid points project an increase in number and 65% project an increase in duration of severe pluvials. Projections for severe drought events in wetting regions show similar projections. As precipitation trends alone do not provide information about pluvial and drought characteristics this study has important implications for planning and resilience.", "author" : [ { "dropping-particle" : "", "family" : "Martin", "given" : "E.R.", "non-dropping-particle" : "", "parse-names" : false, "suffix" : "" } ], "container-title" : "Geophysical Research Letters", "id" : "ITEM-1", "issued" : { "date-parts" : [ [ "2018" ] ] }, "title" : "Future Projections of Global Pluvial and Drought Event Characteristics", "translator" : [ { "dropping-particle" : "", "family" : "S1278", "given" : "", "non-dropping-particle" : "", "parse-names" : false, "suffix" : "" } ], "type" : "article-journal" }, "uris" : [ "http://www.mendeley.com/documents/?uuid=2e336e3c-011c-416f-b64b-f59dc8065ec4" ] }, { "id" : "ITEM-2", "itemData" : { "DOI" : "10.1016/j.scitotenv.2019.135299", "ISSN" : "00489697", "abstract" : "Understanding historical patterns of changes in drought is essential for drought adaptation and mitigation. While the negative impacts of drought in the Greater Horn of Africa (GHA) have attracted increasing attention, a comprehensive and long-term spatiotemporal assessment of drought is still lacking. Here, we provided a comprehensive spatiotemporal drought pattern analysis during the period of 1964\u20132015 over the GHA. The Standardised Precipitation-Evapotranspiration Index (SPEI) at various timescales (1 month (SPEI-01), 3 month (SPEI-03), 6 month (SPEI-06), and 12 month (SPEI-12)) was used to investigate drought patterns on a monthly, seasonal, and interannual basis. The results showed that despite regional differences, an overall increasing tendency of drought was observed across the GHA over the past 52 yr, with trends of change of \u22120.0017 yr\u22121, \u22120.0036 yr\u22121, \u22120.0031 yr\u22121, and \u22120.0023 yr\u22121 for SPEI-01, SPEI-03, SPEI-06, and SPEI-12, respectively. Droughts were more frequent, persistent, and intense in Sudan and Tanzania, while more severe droughts were found in Somalia, Ethiopia, and Kenya. Droughts occurred frequently before the 1990 s, and then became intermittent with large-scale impacts occurred during 1973\u20131974, 1984\u20131985, and 2010\u20132011. A turning point was also detected in 1989, with the SPEI showing a statistically significant downward trend during 1964\u20131989 and a non-statistically significant downward trend from 1990 to 2015. Seasonally, droughts exhibited an increasing trend in winter, spring, and summer, but a decreasing trend in autumn. The research findings have significant implications for drought adaptation and mitigation strategies through identifying the hotspot regions across the GHA at various timescales. Area-specific efforts are required to alleviate environmental and societal vulnerabilities to drought events.", "author" : [ { "dropping-particle" : "", "family" : "Gebremeskel Haile", "given" : "Gebremedhin", "non-dropping-particle" : "", "parse-names" : false, "suffix" : "" }, { "dropping-particle" : "", "family" : "Tang", "given" : "Qiuhong", "non-dropping-particle" : "", "parse-names" : false, "suffix" : "" }, { "dropping-particle" : "", "family" : "Leng", "given" : "Guoyong", "non-dropping-particle" : "", "parse-names" : false, "suffix" : "" }, { "dropping-particle" : "", "family" : "Jia", "given" : "Guoqiang", "non-dropping-particle" : "", "parse-names" : false, "suffix" : "" }, { "dropping-particle" : "", "family" : "Wang", "given" : "Jie", "non-dropping-particle" : "", "parse-names" : false, "suffix" : "" }, { "dropping-particle" : "", "family" : "Cai", "given" : "Diwen", "non-dropping-particle" : "", "parse-names" : false, "suffix" : "" }, { "dropping-particle" : "", "family" : "Sun", "given" : "Siao", "non-dropping-particle" : "", "parse-names" : false, "suffix" : "" }, { "dropping-particle" : "", "family" : "Baniya", "given" : "Binod", "non-dropping-particle" : "", "parse-names" : false, "suffix" : "" }, { "dropping-particle" : "", "family" : "Zhang", "given" : "Qinghuan", "non-dropping-particle" : "", "parse-names" : false, "suffix" : "" } ], "container-title" : "Science of The Total Environment", "id" : "ITEM-2", "issued" : { "date-parts" : [ [ "2020", "2", "20" ] ] }, "page" : "135299", "publisher" : "Elsevier B.V.", "title" : "Long-term spatiotemporal variation of drought patterns over the Greater Horn of Africa", "translator" : [ { "dropping-particle" : "", "family" : "S2839", "given" : "", "non-dropping-particle" : "", "parse-names" : false, "suffix" : "" } ], "type" : "article-journal", "volume" : "704" }, "uris" : [ "http://www.mendeley.com/documents/?uuid=6b955384-a0bd-3529-abd5-087bda589fc0" ] }, { "id" : "ITEM-3",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3",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Martin, 2018; Gebremeskel Haile et al., 2020; Vicente-Serrano et al., 2020b)", "plainTextFormattedCitation" : "(Martin, 2018; Gebremeskel Haile et al., 2020; Vicente-Serrano et al., 2020b)", "previouslyFormattedCitation" : "(Martin, 2018; Gebremeskel Haile et al., 2020; Vicente-Serrano et al., 2020b)" }, "properties" : { "noteIndex" : 0 }, "schema" : "https://github.com/citation-style-language/schema/raw/master/csl-citation.json" }</w:delInstrText>
        </w:r>
      </w:del>
      <w:r w:rsidRPr="00D424AA">
        <w:rPr>
          <w:rFonts w:cs="Times New Roman"/>
          <w:noProof/>
          <w:lang w:val="en-GB"/>
        </w:rPr>
        <w:fldChar w:fldCharType="separate"/>
      </w:r>
      <w:r w:rsidR="00A26296">
        <w:rPr>
          <w:rFonts w:cs="Times New Roman"/>
          <w:noProof/>
          <w:lang w:val="en-GB"/>
        </w:rPr>
        <w:t>(Martin, 2018; Gebremeskel Haile et al., 2020; Vicente-Serrano et al., 2020</w:t>
      </w:r>
      <w:ins w:id="147" w:author="Robin Matthews" w:date="2021-07-13T16:53:00Z">
        <w:r w:rsidR="004B67E4">
          <w:rPr>
            <w:rFonts w:cs="Times New Roman"/>
            <w:noProof/>
            <w:lang w:val="en-GB"/>
          </w:rPr>
          <w:t>a</w:t>
        </w:r>
      </w:ins>
      <w:del w:id="148" w:author="Robin Matthews" w:date="2021-07-13T16:53:00Z">
        <w:r w:rsidR="00A26296" w:rsidDel="004B67E4">
          <w:rPr>
            <w:rFonts w:cs="Times New Roman"/>
            <w:noProof/>
            <w:lang w:val="en-GB"/>
          </w:rPr>
          <w:delText>b</w:delText>
        </w:r>
      </w:del>
      <w:r w:rsidR="00A26296">
        <w:rPr>
          <w:rFonts w:cs="Times New Roman"/>
          <w:noProof/>
          <w:lang w:val="en-GB"/>
        </w:rPr>
        <w:t>)</w:t>
      </w:r>
      <w:r w:rsidRPr="00D424AA">
        <w:rPr>
          <w:rFonts w:cs="Times New Roman"/>
          <w:noProof/>
          <w:lang w:val="en-GB"/>
        </w:rPr>
        <w:fldChar w:fldCharType="end"/>
      </w:r>
      <w:commentRangeEnd w:id="144"/>
      <w:r w:rsidR="00A26296">
        <w:rPr>
          <w:rStyle w:val="Marquedecommentaire"/>
        </w:rPr>
        <w:commentReference w:id="144"/>
      </w:r>
      <w:r w:rsidRPr="00841A35">
        <w:rPr>
          <w:rFonts w:cs="Times New Roman"/>
          <w:noProof/>
          <w:lang w:val="en-GB"/>
        </w:rPr>
        <w:t xml:space="preserve"> through changes in air temperature, radiation, wind speed, and relative humidity. Dynamic processes affect droughts through changes in the</w:t>
      </w:r>
      <w:r w:rsidRPr="00D424AA">
        <w:rPr>
          <w:rFonts w:cs="Times New Roman"/>
          <w:noProof/>
          <w:lang w:val="en-GB"/>
        </w:rPr>
        <w:t xml:space="preserve"> occurrence, duration and intensity of </w:t>
      </w:r>
      <w:r w:rsidR="003B57E0">
        <w:rPr>
          <w:rFonts w:cs="Times New Roman"/>
          <w:noProof/>
          <w:lang w:val="en-GB"/>
        </w:rPr>
        <w:t xml:space="preserve">weather anomalies, which are related to </w:t>
      </w:r>
      <w:r w:rsidRPr="00D424AA">
        <w:rPr>
          <w:rFonts w:cs="Times New Roman"/>
          <w:noProof/>
          <w:lang w:val="en-GB"/>
        </w:rPr>
        <w:t xml:space="preserve">precipitation and </w:t>
      </w:r>
      <w:r w:rsidR="003B57E0">
        <w:rPr>
          <w:rFonts w:cs="Times New Roman"/>
          <w:noProof/>
          <w:lang w:val="en-GB"/>
        </w:rPr>
        <w:t xml:space="preserve">the </w:t>
      </w:r>
      <w:r w:rsidRPr="00D424AA">
        <w:rPr>
          <w:rFonts w:cs="Times New Roman"/>
          <w:noProof/>
          <w:lang w:val="en-GB"/>
        </w:rPr>
        <w:t xml:space="preserve">amount of sunlight </w:t>
      </w:r>
      <w:r w:rsidRPr="00D424AA" w:rsidDel="00860A2D">
        <w:rPr>
          <w:rFonts w:cs="Times New Roman"/>
          <w:noProof/>
          <w:lang w:val="en-GB"/>
        </w:rPr>
        <w:t>(</w:t>
      </w:r>
      <w:r w:rsidRPr="00D424AA">
        <w:rPr>
          <w:rFonts w:cs="Times New Roman"/>
          <w:noProof/>
          <w:lang w:val="en-GB"/>
        </w:rPr>
        <w:t xml:space="preserve">Section </w:t>
      </w:r>
      <w:r w:rsidRPr="00D424AA" w:rsidDel="00860A2D">
        <w:rPr>
          <w:rFonts w:cs="Times New Roman"/>
          <w:noProof/>
          <w:lang w:val="en-GB"/>
        </w:rPr>
        <w:t xml:space="preserve">11.6). </w:t>
      </w:r>
      <w:bookmarkStart w:id="149" w:name="_Hlk59025916"/>
      <w:r w:rsidRPr="00D424AA">
        <w:rPr>
          <w:rFonts w:cs="Times New Roman"/>
          <w:noProof/>
          <w:lang w:val="en-GB"/>
        </w:rPr>
        <w:t xml:space="preserve">While atmospheric </w:t>
      </w:r>
      <w:r w:rsidR="003B57E0">
        <w:rPr>
          <w:rFonts w:cs="Times New Roman"/>
          <w:noProof/>
          <w:lang w:val="en-GB"/>
        </w:rPr>
        <w:t>evaporative</w:t>
      </w:r>
      <w:r w:rsidRPr="00D424AA">
        <w:rPr>
          <w:rFonts w:cs="Times New Roman"/>
          <w:noProof/>
          <w:lang w:val="en-GB"/>
        </w:rPr>
        <w:t xml:space="preserve"> demand increases with warming, regional changes in </w:t>
      </w:r>
      <w:r w:rsidRPr="00D424AA">
        <w:rPr>
          <w:rFonts w:cs="Times New Roman"/>
          <w:noProof/>
          <w:lang w:val="en-GB"/>
        </w:rPr>
        <w:lastRenderedPageBreak/>
        <w:t>aridity are affected by increasing land-ocean warming contrast, vegetation feedbacks and responses to rising CO</w:t>
      </w:r>
      <w:r w:rsidRPr="00804CE7">
        <w:rPr>
          <w:rFonts w:cs="Times New Roman"/>
          <w:noProof/>
          <w:vertAlign w:val="subscript"/>
          <w:lang w:val="en-GB"/>
        </w:rPr>
        <w:t>2</w:t>
      </w:r>
      <w:r w:rsidRPr="00D424AA">
        <w:rPr>
          <w:rFonts w:cs="Times New Roman"/>
          <w:noProof/>
          <w:lang w:val="en-GB"/>
        </w:rPr>
        <w:t xml:space="preserve"> concentrations and dynamic shifts in the location of the wet and dry parts of the atmospheric circulation in response to climate change as well as internal variability </w:t>
      </w:r>
      <w:r w:rsidRPr="00D424AA">
        <w:rPr>
          <w:rFonts w:cs="Times New Roman"/>
          <w:noProof/>
          <w:lang w:val="en-GB"/>
        </w:rPr>
        <w:fldChar w:fldCharType="begin" w:fldLock="1"/>
      </w:r>
      <w:r w:rsidR="00FF6231">
        <w:rPr>
          <w:rFonts w:cs="Times New Roman"/>
          <w:noProof/>
          <w:lang w:val="en-GB"/>
        </w:rPr>
        <w:instrText>ADDIN CSL_CITATION { "citationItems" : [ { "id" : "ITEM-1", "itemData" : { "DOI" : "10.1175/JCLI-D-15-0369.1", "ISSN" : "0894-8755", "abstract" : "Simulations with climate models show a land\u2013ocean contrast in the response of P \u2212 E (precipitation minus evaporation or evapotranspiration) to global warming, with larger changes over ocean than over land. The changes over ocean broadly follow a simple thermodynamic scaling of the atmospheric moisture convergence: the so-called \u201cwet-get-wetter, dry-get-drier\u201d mechanism. Over land, however, the simple scaling fails to give any regions with decreases in P \u2212 E, and it overestimates increases in P \u2212 E compared to the simulations. Changes in circulation cause deviations from the simple scaling, but they are not sufficient to explain this systematic moist bias. It is shown here that horizontal gradients of changes in temperature and fractional changes in relative humidity, not accounted for in the simple scaling, are important over land and high-latitude oceans. An extended scaling that incorporates these gradients is shown to better capture the response of P \u2212 E over land, including a smaller increase in global-mean runoff and several regions with decreases in P \u2212 E. In the zonal mean over land, the gradient terms lead to a robust drying tendency at almost all latitudes. This drying tendency is shown to relate, in part, to the polar amplification of warming in the Northern Hemisphere, and to the amplified warming over continental interiors and on the eastern side of midlatitude continents.", "author" : [ { "dropping-particle" : "", "family" : "Byrne", "given" : "Michael P", "non-dropping-particle" : "", "parse-names" : false, "suffix" : "" }, { "dropping-particle" : "", "family" : "O\u2019Gorman", "given" : "Paul A.", "non-dropping-particle" : "", "parse-names" : false, "suffix" : "" } ], "container-title" : "Journal of Climate", "id" : "ITEM-1", "issue" : "20", "issued" : { "date-parts" : [ [ "2015", "10", "15" ] ] }, "page" : "8078-8092", "title" : "The Response of Precipitation Minus Evapotranspiration to Climate Warming: Why the \u201cWet-Get-Wetter, Dry-Get-Drier\u201d Scaling Does Not Hold over Land*", "translator" : [ { "dropping-particle" : "", "family" : "S8", "given" : "", "non-dropping-particle" : "", "parse-names" : false, "suffix" : "" } ], "type" : "article-journal", "volume" : "28" }, "uris" : [ "http://www.mendeley.com/documents/?uuid=adaaa22a-a7d4-4140-9193-f14b1cf63815" ] }, { "id" : "ITEM-2", "itemData" : { "DOI" : "10.1002/2015GL066858", "ISSN" : "00948276", "author" : [ { "dropping-particle" : "", "family" : "Kumar", "given" : "Sanjiv", "non-dropping-particle" : "", "parse-names" : false, "suffix" : "" }, { "dropping-particle" : "", "family" : "Allan", "given" : "Richard P.", "non-dropping-particle" : "", "parse-names" : false, "suffix" : "" }, { "dropping-particle" : "", "family" : "Zwiers", "given" : "Francis", "non-dropping-particle" : "", "parse-names" : false, "suffix" : "" }, { "dropping-particle" : "", "family" : "Lawrence", "given" : "David M.", "non-dropping-particle" : "", "parse-names" : false, "suffix" : "" }, { "dropping-particle" : "", "family" : "Dirmeyer", "given" : "Paul A.", "non-dropping-particle" : "", "parse-names" : false, "suffix" : "" } ], "container-title" : "Geophysical Research Letters", "id" : "ITEM-2", "issue" : "24", "issued" : { "date-parts" : [ [ "2015", "12", "28" ] ] }, "page" : "10,867-10,875", "title" : "Revisiting trends in wetness and dryness in the presence of internal climate variability and water limitations over land", "translator" : [ { "dropping-particle" : "", "family" : "S1738", "given" : "", "non-dropping-particle" : "", "parse-names" : false, "suffix" : "" } ], "type" : "article-journal", "volume" : "42" }, "uris" : [ "http://www.mendeley.com/documents/?uuid=7fd4b507-1797-4f1a-a9b3-8ca73ebd639c" ] }, { "id" : "ITEM-3", "itemData" : { "DOI" : "10.1111/nyas.14337", "ISSN" : "17496632", "PMID" : "32246848", "abstract" : "Globally, thermodynamics explains an increase in atmospheric water vapor with warming of around 7%/\u00b0C near to the surface. In contrast, global precipitation and evaporation are constrained by the Earth's energy balance to increase at \u223c2-3%/\u00b0C. However, this rate of increase is suppressed by rapid atmospheric adjustments in response to greenhouse gases and absorbing aerosols that directly alter the atmospheric energy budget. Rapid adjustments to forcings, cooling effects from scattering aerosol, and observational uncertainty can explain why observed global precipitation responses are currently difficult to detect but are expected to emerge and accelerate as warming increases and aerosol forcing diminishes. Precipitation increases with warming are expected to be smaller over land than ocean due to limitations on moisture convergence, exacerbated by feedbacks and affected by rapid adjustments. Thermodynamic increases in atmospheric moisture fluxes amplify wet and dry events, driving an intensification of precipitation extremes. The rate of intensification can deviate from a simple thermodynamic response due to in-storm and larger-scale feedback processes, while changes in large-scale dynamics and catchment characteristics further modulate the frequency of flooding in response to precipitation increases. Changes in atmospheric circulation in response to radiative forcing and evolving surface temperature patterns are capable of dominating water cycle changes in some regions. Moreover, the direct impact of human activities on the water cycle through water abstraction, irrigation, and land use change is already a significant component of regional water cycle change and is expected to further increase in importance as water demand grows with global population.", "author" : [ { "dropping-particle" : "", "family" : "Allan", "given" : "Richard P.", "non-dropping-particle" : "", "parse-names" : false, "suffix" : "" }, { "dropping-particle" : "", "family" : "Barlow", "given" : "Mathew", "non-dropping-particle" : "", "parse-names" : false, "suffix" : "" }, { "dropping-particle" : "", "family" : "Byrne", "given" : "Michael P.", "non-dropping-particle" : "", "parse-names" : false, "suffix" : "" }, { "dropping-particle" : "", "family" : "Cherchi", "given" : "Annalisa", "non-dropping-particle" : "", "parse-names" : false, "suffix" : "" }, { "dropping-particle" : "", "family" : "Douville", "given" : "Herv\u00e9", "non-dropping-particle" : "", "parse-names" : false, "suffix" : "" }, { "dropping-particle" : "", "family" : "Fowler", "given" : "Hayley J.", "non-dropping-particle" : "", "parse-names" : false, "suffix" : "" }, { "dropping-particle" : "", "family" : "Gan", "given" : "Thian Y.", "non-dropping-particle" : "", "parse-names" : false, "suffix" : "" }, { "dropping-particle" : "", "family" : "Pendergrass", "given" : "Angeline G.", "non-dropping-particle" : "", "parse-names" : false, "suffix" : "" }, { "dropping-particle" : "", "family" : "Rosenfeld", "given" : "Daniel", "non-dropping-particle" : "", "parse-names" : false, "suffix" : "" }, { "dropping-particle" : "", "family" : "Swann", "given" : "Abigail L.S.", "non-dropping-particle" : "", "parse-names" : false, "suffix" : "" }, { "dropping-particle" : "", "family" : "Wilcox", "given" : "Laura J.", "non-dropping-particle" : "", "parse-names" : false, "suffix" : "" }, { "dropping-particle" : "", "family" : "Zolina", "given" : "Olga", "non-dropping-particle" : "", "parse-names" : false, "suffix" : "" } ], "container-title" : "Annals of the New York Academy of Sciences", "id" : "ITEM-3", "issue" : "1", "issued" : { "date-parts" : [ [ "2020" ] ] }, "page" : "49-75", "title" : "Advances in understanding large-scale responses of the water cycle to climate change", "translator" : [ { "dropping-particle" : "", "family" : "S2898", "given" : "", "non-dropping-particle" : "", "parse-names" : false, "suffix" : "" } ], "type" : "article-journal", "volume" : "1472" }, "uris" : [ "http://www.mendeley.com/documents/?uuid=8f146a1e-76e3-456f-9ee4-e8dba32d1b40" ] } ], "mendeley" : { "formattedCitation" : "(Byrne and O\u2019Gorman, 2015; Kumar et al., 2015; Allan et al., 2020)", "plainTextFormattedCitation" : "(Byrne and O\u2019Gorman, 2015; Kumar et al., 2015; Allan et al., 2020)", "previouslyFormattedCitation" : "(Byrne and O\u2019Gorman, 2015; Kumar et al., 2015; Allan et al., 2020)"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en-GB"/>
        </w:rPr>
        <w:t>(Byrne and O’Gorman, 2015; Kumar et al., 2015; Allan et al., 2020)</w:t>
      </w:r>
      <w:r w:rsidRPr="00D424AA">
        <w:rPr>
          <w:rFonts w:cs="Times New Roman"/>
          <w:noProof/>
          <w:lang w:val="en-GB"/>
        </w:rPr>
        <w:fldChar w:fldCharType="end"/>
      </w:r>
      <w:r w:rsidRPr="00841A35">
        <w:rPr>
          <w:rFonts w:cs="Times New Roman"/>
          <w:noProof/>
          <w:lang w:val="en-GB"/>
        </w:rPr>
        <w:t>.</w:t>
      </w:r>
    </w:p>
    <w:bookmarkEnd w:id="149"/>
    <w:p w14:paraId="78D66FC3" w14:textId="77777777" w:rsidR="005A649D" w:rsidRPr="00D424AA" w:rsidRDefault="005A649D" w:rsidP="004D6F20">
      <w:pPr>
        <w:shd w:val="clear" w:color="auto" w:fill="DEEAF6" w:themeFill="accent1" w:themeFillTint="33"/>
        <w:rPr>
          <w:rFonts w:cs="Times New Roman"/>
          <w:noProof/>
          <w:lang w:val="en-GB"/>
        </w:rPr>
      </w:pPr>
    </w:p>
    <w:p w14:paraId="558A7317" w14:textId="31A93636" w:rsidR="005A649D" w:rsidRPr="00804CE7" w:rsidRDefault="005A649D" w:rsidP="004D6F20">
      <w:pPr>
        <w:shd w:val="clear" w:color="auto" w:fill="DEEAF6" w:themeFill="accent1" w:themeFillTint="33"/>
        <w:rPr>
          <w:rFonts w:cs="Times New Roman"/>
          <w:iCs/>
          <w:noProof/>
          <w:lang w:val="en-GB"/>
        </w:rPr>
      </w:pPr>
      <w:r w:rsidRPr="00157CCE">
        <w:rPr>
          <w:rFonts w:cs="Times New Roman"/>
          <w:iCs/>
          <w:noProof/>
          <w:lang w:val="en-GB"/>
        </w:rPr>
        <w:t>In summary, both thermodynamic and dynamic processes are involved in the changes of extremes in response to warming. Anthropogenic forcing (e.g., increases</w:t>
      </w:r>
      <w:r w:rsidR="003B57E0" w:rsidRPr="00675D89">
        <w:rPr>
          <w:rFonts w:cs="Times New Roman"/>
          <w:iCs/>
          <w:noProof/>
          <w:lang w:val="en-GB"/>
        </w:rPr>
        <w:t xml:space="preserve"> in greenhouse gas concentrations</w:t>
      </w:r>
      <w:r w:rsidRPr="00804CE7">
        <w:rPr>
          <w:rFonts w:cs="Times New Roman"/>
          <w:iCs/>
          <w:noProof/>
          <w:lang w:val="en-GB"/>
        </w:rPr>
        <w:t xml:space="preserve">) directly affects thermodynamic variables, including </w:t>
      </w:r>
      <w:r w:rsidR="00E8656D" w:rsidRPr="00675D89">
        <w:rPr>
          <w:rFonts w:cs="Times New Roman"/>
          <w:iCs/>
          <w:noProof/>
          <w:lang w:val="en-GB"/>
        </w:rPr>
        <w:t xml:space="preserve">overall </w:t>
      </w:r>
      <w:r w:rsidRPr="00804CE7">
        <w:rPr>
          <w:rFonts w:cs="Times New Roman"/>
          <w:iCs/>
          <w:noProof/>
          <w:lang w:val="en-GB"/>
        </w:rPr>
        <w:t>increases in high temperatures and atmospheric evaporative demand</w:t>
      </w:r>
      <w:r w:rsidR="00E8656D" w:rsidRPr="00675D89">
        <w:rPr>
          <w:rFonts w:cs="Times New Roman"/>
          <w:iCs/>
          <w:noProof/>
          <w:lang w:val="en-GB"/>
        </w:rPr>
        <w:t>, and regional changes in atmospheric moisture</w:t>
      </w:r>
      <w:r w:rsidRPr="00804CE7">
        <w:rPr>
          <w:rFonts w:cs="Times New Roman"/>
          <w:iCs/>
          <w:noProof/>
          <w:lang w:val="en-GB"/>
        </w:rPr>
        <w:t>, which intensify heatwaves, droughts and heavy precipitation events when they occur (</w:t>
      </w:r>
      <w:r w:rsidRPr="00804CE7">
        <w:rPr>
          <w:rFonts w:cs="Times New Roman"/>
          <w:i/>
          <w:noProof/>
          <w:lang w:val="en-GB"/>
        </w:rPr>
        <w:t>high confidence</w:t>
      </w:r>
      <w:r w:rsidRPr="00804CE7">
        <w:rPr>
          <w:rFonts w:cs="Times New Roman"/>
          <w:iCs/>
          <w:noProof/>
          <w:lang w:val="en-GB"/>
        </w:rPr>
        <w:t xml:space="preserve">). Dynamic processes are often indirect responses to thermodynamic changes, are strongly affected by internal climate variability and are also less well understood. As such, there is </w:t>
      </w:r>
      <w:r w:rsidRPr="00804CE7">
        <w:rPr>
          <w:rFonts w:cs="Times New Roman"/>
          <w:i/>
          <w:noProof/>
          <w:lang w:val="en-GB"/>
        </w:rPr>
        <w:t>low confidence</w:t>
      </w:r>
      <w:r w:rsidRPr="00804CE7">
        <w:rPr>
          <w:rFonts w:cs="Times New Roman"/>
          <w:iCs/>
          <w:noProof/>
          <w:lang w:val="en-GB"/>
        </w:rPr>
        <w:t xml:space="preserve"> in how dynamic changes affect the location and magnitude of extreme events in a warming climate.</w:t>
      </w:r>
    </w:p>
    <w:bookmarkEnd w:id="96"/>
    <w:p w14:paraId="3B6E1EE2" w14:textId="77777777" w:rsidR="005A649D" w:rsidRPr="00D424AA" w:rsidRDefault="005A649D" w:rsidP="00703712">
      <w:pPr>
        <w:pStyle w:val="AR6BodyText"/>
        <w:rPr>
          <w:lang w:val="en-GB"/>
        </w:rPr>
      </w:pPr>
    </w:p>
    <w:p w14:paraId="42A41013" w14:textId="146A6E0C" w:rsidR="005A649D" w:rsidRPr="00D424AA" w:rsidRDefault="005A649D" w:rsidP="00D424AA">
      <w:pPr>
        <w:rPr>
          <w:rFonts w:cs="Times New Roman"/>
          <w:b/>
          <w:lang w:val="en-GB"/>
        </w:rPr>
      </w:pPr>
      <w:r w:rsidRPr="00D424AA">
        <w:rPr>
          <w:rFonts w:cs="Times New Roman"/>
          <w:b/>
          <w:lang w:val="en-GB"/>
        </w:rPr>
        <w:t>[END BOX 11.1 HERE]</w:t>
      </w:r>
    </w:p>
    <w:p w14:paraId="6D52C24A" w14:textId="0E73B47E" w:rsidR="00907744" w:rsidRDefault="00907744" w:rsidP="00841A35">
      <w:pPr>
        <w:rPr>
          <w:rFonts w:cs="Times New Roman"/>
          <w:lang w:val="en-GB"/>
        </w:rPr>
      </w:pPr>
    </w:p>
    <w:p w14:paraId="07E00D42" w14:textId="77777777" w:rsidR="00703712" w:rsidRPr="00D424AA" w:rsidRDefault="00703712" w:rsidP="00841A35">
      <w:pPr>
        <w:rPr>
          <w:rFonts w:cs="Times New Roman"/>
          <w:lang w:val="en-GB"/>
        </w:rPr>
      </w:pPr>
    </w:p>
    <w:p w14:paraId="1AF4816D" w14:textId="77777777" w:rsidR="00907744" w:rsidRPr="00D424AA" w:rsidRDefault="00907744" w:rsidP="00D424AA">
      <w:pPr>
        <w:pStyle w:val="AR6Chap11Level21111"/>
        <w:rPr>
          <w:rFonts w:cs="Times New Roman"/>
          <w:lang w:val="en-GB"/>
        </w:rPr>
      </w:pPr>
      <w:bookmarkStart w:id="150" w:name="_Toc6904518"/>
      <w:bookmarkStart w:id="151" w:name="_Toc25583631"/>
      <w:bookmarkStart w:id="152" w:name="_Toc29672861"/>
      <w:bookmarkStart w:id="153" w:name="_Toc56915215"/>
      <w:bookmarkStart w:id="154" w:name="_Toc70702975"/>
      <w:r w:rsidRPr="00D424AA">
        <w:rPr>
          <w:rFonts w:cs="Times New Roman"/>
          <w:lang w:val="en-GB"/>
        </w:rPr>
        <w:t>Effects of large-scale circulation on changes in extremes</w:t>
      </w:r>
      <w:bookmarkEnd w:id="150"/>
      <w:bookmarkEnd w:id="151"/>
      <w:bookmarkEnd w:id="152"/>
      <w:bookmarkEnd w:id="153"/>
      <w:bookmarkEnd w:id="154"/>
    </w:p>
    <w:p w14:paraId="311605D8" w14:textId="77777777" w:rsidR="00907744" w:rsidRPr="00D424AA" w:rsidRDefault="00907744" w:rsidP="00D424AA">
      <w:pPr>
        <w:rPr>
          <w:rFonts w:eastAsia="MS Mincho" w:cs="Times New Roman"/>
          <w:lang w:val="en-GB"/>
        </w:rPr>
      </w:pPr>
      <w:bookmarkStart w:id="155" w:name="_Hlk526282560"/>
    </w:p>
    <w:p w14:paraId="34EB01BE" w14:textId="6F3EB63D" w:rsidR="00907744" w:rsidRPr="00D424AA" w:rsidRDefault="00907744" w:rsidP="00D424AA">
      <w:pPr>
        <w:rPr>
          <w:rFonts w:eastAsia="MS Mincho" w:cs="Times New Roman"/>
          <w:lang w:val="en-GB" w:eastAsia="ja-JP"/>
        </w:rPr>
      </w:pPr>
      <w:r w:rsidRPr="00D424AA">
        <w:rPr>
          <w:rFonts w:eastAsia="MS Mincho" w:cs="Times New Roman"/>
          <w:lang w:val="en-GB"/>
        </w:rPr>
        <w:t xml:space="preserve">Atmospheric large-scale circulation patterns and associated atmospheric dynamics are important determinants of the regional climate (Chapter 10). As a result, they are also important to the magnitude, frequency, and duration of extremes (Box 11.4). Aspects of changes in large-scale circulation patterns are assessed in Chapters 2, 3, 4, and 8 </w:t>
      </w:r>
      <w:r w:rsidRPr="00D424AA">
        <w:rPr>
          <w:rFonts w:cs="Times New Roman"/>
          <w:lang w:val="en-GB"/>
        </w:rPr>
        <w:t>and representative atmospheric and oceanic modes are described in Annex IV.</w:t>
      </w:r>
      <w:r w:rsidRPr="00D424AA">
        <w:rPr>
          <w:rFonts w:eastAsia="MS Mincho" w:cs="Times New Roman"/>
          <w:lang w:val="en-GB"/>
        </w:rPr>
        <w:t xml:space="preserve"> </w:t>
      </w:r>
      <w:r w:rsidR="00285E17">
        <w:rPr>
          <w:rFonts w:eastAsia="MS Mincho" w:cs="Times New Roman"/>
          <w:lang w:val="en-GB"/>
        </w:rPr>
        <w:t>This subsection</w:t>
      </w:r>
      <w:r w:rsidRPr="00D424AA">
        <w:rPr>
          <w:rFonts w:eastAsia="MS Mincho" w:cs="Times New Roman"/>
          <w:lang w:val="en-GB"/>
        </w:rPr>
        <w:t xml:space="preserve"> provide</w:t>
      </w:r>
      <w:r w:rsidR="00285E17">
        <w:rPr>
          <w:rFonts w:eastAsia="MS Mincho" w:cs="Times New Roman"/>
          <w:lang w:val="en-GB"/>
        </w:rPr>
        <w:t>s</w:t>
      </w:r>
      <w:r w:rsidRPr="00D424AA">
        <w:rPr>
          <w:rFonts w:eastAsia="MS Mincho" w:cs="Times New Roman"/>
          <w:lang w:val="en-GB"/>
        </w:rPr>
        <w:t xml:space="preserve"> some general concepts, through a couple of examples, on why the uncertainty in the response of large-scale circulation patterns to external forcing can cascade to uncertainty in the response of extremes to external forcings. Details for specific types of extremes are covered in the relevant subsections. For example, the occurrence of the El Ni</w:t>
      </w:r>
      <w:r w:rsidRPr="00D424AA">
        <w:rPr>
          <w:rFonts w:eastAsia="MS Mincho" w:cs="Times New Roman"/>
          <w:lang w:val="en-GB" w:eastAsia="ja-JP"/>
        </w:rPr>
        <w:t>ñ</w:t>
      </w:r>
      <w:r w:rsidRPr="00D424AA">
        <w:rPr>
          <w:rFonts w:eastAsia="MS Mincho" w:cs="Times New Roman"/>
          <w:lang w:val="en-GB"/>
        </w:rPr>
        <w:t>o-Southern Oscillation (ENSO) influences precipitation regimes in many areas, favoring droughts in some regions and heavy rains in others (</w:t>
      </w:r>
      <w:r w:rsidRPr="00D424AA">
        <w:rPr>
          <w:rFonts w:cs="Times New Roman"/>
          <w:lang w:val="en-GB"/>
        </w:rPr>
        <w:t>Box 11.4</w:t>
      </w:r>
      <w:r w:rsidRPr="00D424AA">
        <w:rPr>
          <w:rFonts w:eastAsia="MS Mincho" w:cs="Times New Roman"/>
          <w:lang w:val="en-GB"/>
        </w:rPr>
        <w:t xml:space="preserve">). The extent and strength of the Hadley circulation influences regions where tropical and extra-tropical cyclones occur, with important consequences for the characteristics of extreme precipitation, drought, and winds (Section 11.7). Changes in circulation patterns associated with land-ocean heat contrast, which affect the </w:t>
      </w:r>
      <w:r w:rsidRPr="00D424AA">
        <w:rPr>
          <w:rFonts w:eastAsia="MS Mincho" w:cs="Times New Roman"/>
          <w:lang w:val="en-GB" w:eastAsia="ja-JP"/>
        </w:rPr>
        <w:t xml:space="preserve">monsoon circulations (Section 8.4.2.4), </w:t>
      </w:r>
      <w:r w:rsidRPr="00841A35">
        <w:rPr>
          <w:rFonts w:eastAsia="MS Mincho" w:cs="Times New Roman"/>
          <w:lang w:val="en-GB" w:eastAsia="ja-JP"/>
        </w:rPr>
        <w:t>lead to heavy precipitation along the coastal regions</w:t>
      </w:r>
      <w:r w:rsidRPr="00D424AA">
        <w:rPr>
          <w:rFonts w:eastAsia="MS Mincho" w:cs="Times New Roman"/>
          <w:lang w:val="en-GB"/>
        </w:rPr>
        <w:t xml:space="preserve"> in East Asia </w:t>
      </w:r>
      <w:r w:rsidRPr="00D424AA">
        <w:rPr>
          <w:rFonts w:eastAsia="MS Mincho" w:cs="Times New Roman"/>
          <w:lang w:val="en-GB"/>
        </w:rPr>
        <w:fldChar w:fldCharType="begin" w:fldLock="1"/>
      </w:r>
      <w:r w:rsidR="00FF6231">
        <w:rPr>
          <w:rFonts w:eastAsia="MS Mincho" w:cs="Times New Roman"/>
          <w:lang w:val="en-GB"/>
        </w:rPr>
        <w:instrText>ADDIN CSL_CITATION { "citationItems" : [ { "id" : "ITEM-1", "itemData" : { "DOI" : "10.1175/JCLI-D-14-00449.1", "abstract" : " AbstractChange in extreme events in climate projections is a major concern. If the frequency of dry events is expected to increase in a warmer climate (thus, the overall number of wet days will decrease), heavy and extreme precipitation are also expected to increase because of a shift of the precipitation spectrum. However, the forecasts exhibit numerous uncertainties.This study focuses on the Asian region, separated into the following three subregions: the East Asian region, the Indian region, and western North Pacific region, where the summer monsoon can bring heavy rainfall. Particularly emphasized herein is the reliability of the projection, using data from a large ensemble of 30 models from phase 5 of the Coupled Model Intercomparison Project. The scattering of the ensemble enables obtaining an optimal estimate of the uncertainties, and it is used to compute the correlation between projected changes of extreme events and circulation changes.The results show clear spatial and temporal variations in the confidence of changes, with results being more reliable during the wet season (i.e., the summer monsoon). The ensemble predicts changes in atmospheric circulation with favorable confidence, especially in the low-level moisture flux convergence (MFC). However, the correlation between this mean change and the modification of extreme events is nonsignificant. Also analyzed herein are the correlation and change of MFC exclusively during these events. The horizontal MFC exerts a nonnegligible influence on the change in the intensity of extremes. However, it is mostly the change in vertical circulation and moisture advection that is correlated with the change in frequency and intensity of extreme events. ", "author" : [ { "dropping-particle" : "", "family" : "Freychet", "given" : "Nicolas", "non-dropping-particle" : "", "parse-names" : false, "suffix" : "" }, { "dropping-particle" : "", "family" : "Hsu", "given" : "Huang-Hsiung", "non-dropping-particle" : "", "parse-names" : false, "suffix" : "" }, { "dropping-particle" : "", "family" : "Chou", "given" : "Chia", "non-dropping-particle" : "", "parse-names" : false, "suffix" : "" }, { "dropping-particle" : "", "family" : "Wu", "given" : "Chi-Hua", "non-dropping-particle" : "", "parse-names" : false, "suffix" : "" } ], "container-title" : "Journal of Climate", "id" : "ITEM-1", "issue" : "4", "issued" : { "date-parts" : [ [ "2015" ] ] }, "page" : "1477-1493", "title" : "Asian Summer Monsoon in CMIP5 Projections: A Link between the Change in Extreme Precipitation and Monsoon Dynamics", "translator" : [ { "dropping-particle" : "", "family" : "S102", "given" : "", "non-dropping-particle" : "", "parse-names" : false, "suffix" : "" } ], "type" : "article-journal", "volume" : "28" }, "uris" : [ "http://www.mendeley.com/documents/?uuid=6e14f97a-cd34-4ada-95ff-43caffb3774e" ] } ], "mendeley" : { "formattedCitation" : "(Freychet et al., 2015)", "plainTextFormattedCitation" : "(Freychet et al., 2015)", "previouslyFormattedCitation" : "(Freychet et al., 2015)" }, "properties" : { "noteIndex" : 0 }, "schema" : "https://github.com/citation-style-language/schema/raw/master/csl-citation.json" }</w:instrText>
      </w:r>
      <w:r w:rsidRPr="00D424AA">
        <w:rPr>
          <w:rFonts w:eastAsia="MS Mincho" w:cs="Times New Roman"/>
          <w:lang w:val="en-GB"/>
        </w:rPr>
        <w:fldChar w:fldCharType="separate"/>
      </w:r>
      <w:r w:rsidR="00A26296">
        <w:rPr>
          <w:rFonts w:eastAsia="MS Mincho" w:cs="Times New Roman"/>
          <w:noProof/>
          <w:lang w:val="en-GB"/>
        </w:rPr>
        <w:t>(Freychet et al., 2015)</w:t>
      </w:r>
      <w:r w:rsidRPr="00D424AA">
        <w:rPr>
          <w:rFonts w:eastAsia="MS Mincho" w:cs="Times New Roman"/>
          <w:lang w:val="en-GB"/>
        </w:rPr>
        <w:fldChar w:fldCharType="end"/>
      </w:r>
      <w:r w:rsidRPr="00841A35">
        <w:rPr>
          <w:rFonts w:eastAsia="MS Mincho" w:cs="Times New Roman"/>
          <w:lang w:val="en-GB"/>
        </w:rPr>
        <w:t xml:space="preserve">. As a result, changes in the spatial and/or temporal variability of the atmospheric circulation in response to warming </w:t>
      </w:r>
      <w:r w:rsidRPr="00D424AA">
        <w:rPr>
          <w:rFonts w:eastAsia="MS Mincho" w:cs="Times New Roman"/>
          <w:lang w:val="en-GB" w:eastAsia="ja-JP"/>
        </w:rPr>
        <w:t xml:space="preserve">affect characteristics of weather systems such as tropical cyclones </w:t>
      </w:r>
      <w:r w:rsidRPr="00D424AA">
        <w:rPr>
          <w:rFonts w:eastAsia="MS Mincho" w:cs="Times New Roman"/>
          <w:lang w:val="en-GB"/>
        </w:rPr>
        <w:fldChar w:fldCharType="begin" w:fldLock="1"/>
      </w:r>
      <w:r w:rsidR="00FF6231">
        <w:rPr>
          <w:rFonts w:eastAsia="MS Mincho" w:cs="Times New Roman"/>
          <w:lang w:val="en-GB"/>
        </w:rPr>
        <w:instrText>ADDIN CSL_CITATION { "citationItems" : [ { "id" : "ITEM-1", "itemData" : { "DOI" : "10.1038/s41558-018-0227-5", "ISSN" : "1758-6798", "abstract" : "Recent research indicates that the annual-mean locations of tropical cyclones have migrated toward higher latitudes. Concurrently, an anthropogenically forced tropical expansion has been observed, yet the connection between the two processes remains little-explored. Here, using observational and reanalysis data, we investigate how large-scale dynamical effects, combined with coherent changes in the regional Hadley circulation, explain recent changes in regional tropical cyclone genesis over 1980\u20132014. We show that the recent anomalous upper-level weakening of the rising branch of the Hadley circulation in the deep tropics, possibly induced by the increased vertical stability, has likely suppressed the low-latitude tropical cyclone genesis in most ocean basins via anomalous large-scale subsidence. Regional Hadley circulation variations have also favoured a poleward displacement of tropical-cyclone-favourable climate conditions through poleward shift of the Hadley circulation\u2019s meridional extent. With projections indicating continued tropical expansion, these results indicate that tropical cyclone genesis will also continue to shift poleward, potentially increasing tropical-cyclone-related hazards in higher-latitude regions.", "author" : [ { "dropping-particle" : "", "family" : "Sharmila", "given" : "S", "non-dropping-particle" : "", "parse-names" : false, "suffix" : "" }, { "dropping-particle" : "", "family" : "Walsh", "given" : "K J E", "non-dropping-particle" : "", "parse-names" : false, "suffix" : "" } ], "container-title" : "Nature Climate Change", "id" : "ITEM-1", "issued" : { "date-parts" : [ [ "2018" ] ] }, "title" : "Recent poleward shift of tropical cyclone formation linked to Hadley cell expansion", "translator" : [ { "dropping-particle" : "", "family" : "S455", "given" : "", "non-dropping-particle" : "", "parse-names" : false, "suffix" : "" } ], "type" : "article-journal" }, "uris" : [ "http://www.mendeley.com/documents/?uuid=06c4985f-ec88-49dd-838c-ce0363975396" ] } ], "mendeley" : { "formattedCitation" : "(Sharmila and Walsh, 2018)", "plainTextFormattedCitation" : "(Sharmila and Walsh, 2018)", "previouslyFormattedCitation" : "(Sharmila and Walsh, 2018)" }, "properties" : { "noteIndex" : 0 }, "schema" : "https://github.com/citation-style-language/schema/raw/master/csl-citation.json" }</w:instrText>
      </w:r>
      <w:r w:rsidRPr="00D424AA">
        <w:rPr>
          <w:rFonts w:eastAsia="MS Mincho" w:cs="Times New Roman"/>
          <w:lang w:val="en-GB"/>
        </w:rPr>
        <w:fldChar w:fldCharType="separate"/>
      </w:r>
      <w:r w:rsidR="00A26296">
        <w:rPr>
          <w:rFonts w:eastAsia="MS Mincho" w:cs="Times New Roman"/>
          <w:noProof/>
          <w:lang w:val="en-GB"/>
        </w:rPr>
        <w:t>(Sharmila and Walsh, 2018)</w:t>
      </w:r>
      <w:r w:rsidRPr="00D424AA">
        <w:rPr>
          <w:rFonts w:eastAsia="MS Mincho" w:cs="Times New Roman"/>
          <w:lang w:val="en-GB"/>
        </w:rPr>
        <w:fldChar w:fldCharType="end"/>
      </w:r>
      <w:r w:rsidRPr="00841A35">
        <w:rPr>
          <w:rFonts w:eastAsia="MS Mincho" w:cs="Times New Roman"/>
          <w:lang w:val="en-GB" w:eastAsia="ja-JP"/>
        </w:rPr>
        <w:t xml:space="preserve">, storm tracks </w:t>
      </w:r>
      <w:r w:rsidRPr="00D424AA">
        <w:rPr>
          <w:rFonts w:eastAsia="MS Mincho" w:cs="Times New Roman"/>
          <w:lang w:val="en-GB" w:eastAsia="ja-JP"/>
        </w:rPr>
        <w:fldChar w:fldCharType="begin" w:fldLock="1"/>
      </w:r>
      <w:r w:rsidR="00FF6231">
        <w:rPr>
          <w:rFonts w:eastAsia="MS Mincho" w:cs="Times New Roman"/>
          <w:lang w:val="en-GB" w:eastAsia="ja-JP"/>
        </w:rPr>
        <w:instrText>ADDIN CSL_CITATION { "citationItems" : [ { "id" : "ITEM-1", "itemData" : { "DOI" : "10.1038/ngeo2783", "ISBN" : "1752-0894", "ISSN" : "1752-0894",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ocean system [mdash] from highly idealized to comprehensive [mdash]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A.", "non-dropping-particle" : "", "parse-names" : false, "suffix" : "" }, { "dropping-particle" : "", "family" : "Baldwin", "given" : "M.", "non-dropping-particle" : "", "parse-names" : false, "suffix" : "" }, { "dropping-particle" : "", "family" : "Barnes", "given" : "E.A.", "non-dropping-particle" : "", "parse-names" : false, "suffix" : "" }, { "dropping-particle" : "", "family" : "Caballero", "given" : "R.", "non-dropping-particle" : "", "parse-names" : false, "suffix" : "" }, { "dropping-particle" : "", "family" : "Garfinkel", "given" : "C.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A.", "non-dropping-particle" : "", "parse-names" : false, "suffix" : "" }, { "dropping-particle" : "", "family" : "Rivi\u00e8re", "given" : "G.", "non-dropping-particle" : "", "parse-names" : false, "suffix" : "" }, { "dropping-particle" : "", "family" : "Simpson", "given" : "I.R.", "non-dropping-particle" : "", "parse-names" : false, "suffix" : "" }, { "dropping-particle" : "", "family" : "Voigt", "given" : "A.", "non-dropping-particle" : "", "parse-names" : false, "suffix" : "" } ], "container-title" : "Nature Geoscience", "id" : "ITEM-1", "issue" : "9", "issued" : { "date-parts" : [ [ "2016", "9", "29" ] ] }, "page" : "656-664", "title" : "Storm track processes and the opposing influences of climate change", "translator" : [ { "dropping-particle" : "", "family" : "S1141", "given" : "", "non-dropping-particle" : "", "parse-names" : false, "suffix" : "" } ], "type" : "article-journal", "volume" : "9" }, "uris" : [ "http://www.mendeley.com/documents/?uuid=6a7d744c-1a5f-4ece-ba8d-38f933c3529c" ] } ], "mendeley" : { "formattedCitation" : "(Shaw et al., 2016)", "plainTextFormattedCitation" : "(Shaw et al., 2016)", "previouslyFormattedCitation" : "(Shaw et al., 2016)" }, "properties" : { "noteIndex" : 0 }, "schema" : "https://github.com/citation-style-language/schema/raw/master/csl-citation.json" }</w:instrText>
      </w:r>
      <w:r w:rsidRPr="00D424AA">
        <w:rPr>
          <w:rFonts w:eastAsia="MS Mincho" w:cs="Times New Roman"/>
          <w:lang w:val="en-GB" w:eastAsia="ja-JP"/>
        </w:rPr>
        <w:fldChar w:fldCharType="separate"/>
      </w:r>
      <w:r w:rsidR="00A26296">
        <w:rPr>
          <w:rFonts w:eastAsia="MS Mincho" w:cs="Times New Roman"/>
          <w:noProof/>
          <w:lang w:val="en-GB" w:eastAsia="ja-JP"/>
        </w:rPr>
        <w:t>(Shaw et al., 2016)</w:t>
      </w:r>
      <w:r w:rsidRPr="00D424AA">
        <w:rPr>
          <w:rFonts w:eastAsia="MS Mincho" w:cs="Times New Roman"/>
          <w:lang w:val="en-GB" w:eastAsia="ja-JP"/>
        </w:rPr>
        <w:fldChar w:fldCharType="end"/>
      </w:r>
      <w:r w:rsidRPr="00841A35">
        <w:rPr>
          <w:rFonts w:eastAsia="MS Mincho" w:cs="Times New Roman"/>
          <w:lang w:val="en-GB" w:eastAsia="ja-JP"/>
        </w:rPr>
        <w:t xml:space="preserve">, and atmospheric rivers </w:t>
      </w:r>
      <w:r w:rsidRPr="00D424AA">
        <w:rPr>
          <w:rFonts w:eastAsia="MS Mincho" w:cs="Times New Roman"/>
          <w:lang w:val="en-GB"/>
        </w:rPr>
        <w:fldChar w:fldCharType="begin" w:fldLock="1"/>
      </w:r>
      <w:r w:rsidR="00FF6231">
        <w:rPr>
          <w:rFonts w:eastAsia="MS Mincho" w:cs="Times New Roman"/>
          <w:lang w:val="en-GB"/>
        </w:rPr>
        <w:instrText>ADDIN CSL_CITATION { "citationItems" : [ { "id" : "ITEM-1", "itemData" : { "DOI" : "10.1038/ngeo2894", "author" : [ { "dropping-particle" : "", "family" : "Waliser", "given" : "Duane", "non-dropping-particle" : "", "parse-names" : false, "suffix" : "" }, { "dropping-particle" : "", "family" : "Guan", "given" : "Bin", "non-dropping-particle" : "", "parse-names" : false, "suffix" : "" } ], "container-title" : "Nature Geoscience", "id" : "ITEM-1", "issued" : { "date-parts" : [ [ "2017", "2", "20" ] ] }, "page" : "179", "publisher" : "Nature Publishing Group", "title" : "Extreme winds and precipitation during landfall of atmospheric rivers", "translator" : [ { "dropping-particle" : "", "family" : "S1182", "given" : "", "non-dropping-particle" : "", "parse-names" : false, "suffix" : "" } ], "type" : "article-journal", "volume" : "10" }, "uris" : [ "http://www.mendeley.com/documents/?uuid=4ca44f98-d220-4a2e-b095-66dfe02a0507" ] } ], "mendeley" : { "formattedCitation" : "(Waliser and Guan, 2017)", "plainTextFormattedCitation" : "(Waliser and Guan, 2017)", "previouslyFormattedCitation" : "(Waliser and Guan, 2017)" }, "properties" : { "noteIndex" : 0 }, "schema" : "https://github.com/citation-style-language/schema/raw/master/csl-citation.json" }</w:instrText>
      </w:r>
      <w:r w:rsidRPr="00D424AA">
        <w:rPr>
          <w:rFonts w:eastAsia="MS Mincho" w:cs="Times New Roman"/>
          <w:lang w:val="en-GB"/>
        </w:rPr>
        <w:fldChar w:fldCharType="separate"/>
      </w:r>
      <w:r w:rsidR="00A26296">
        <w:rPr>
          <w:rFonts w:eastAsia="MS Mincho" w:cs="Times New Roman"/>
          <w:noProof/>
          <w:lang w:val="en-GB"/>
        </w:rPr>
        <w:t>(Waliser and Guan, 2017)</w:t>
      </w:r>
      <w:r w:rsidRPr="00D424AA">
        <w:rPr>
          <w:rFonts w:eastAsia="MS Mincho" w:cs="Times New Roman"/>
          <w:lang w:val="en-GB"/>
        </w:rPr>
        <w:fldChar w:fldCharType="end"/>
      </w:r>
      <w:r w:rsidRPr="00841A35">
        <w:rPr>
          <w:rFonts w:eastAsia="MS Mincho" w:cs="Times New Roman"/>
          <w:lang w:val="en-GB"/>
        </w:rPr>
        <w:t xml:space="preserve"> (e.g. Section 11.7)</w:t>
      </w:r>
      <w:r w:rsidRPr="00D424AA">
        <w:rPr>
          <w:rFonts w:eastAsia="MS Mincho" w:cs="Times New Roman"/>
          <w:lang w:val="en-GB" w:eastAsia="ja-JP"/>
        </w:rPr>
        <w:t xml:space="preserve">. Changes in weather systems come with changes in the frequency and intensity of extreme winds, extreme temperatures, and extreme precipitation, on the backdrop of thermodynamic responses of extremes to warming (Box 11.1). </w:t>
      </w:r>
      <w:r w:rsidRPr="00D424AA">
        <w:rPr>
          <w:rFonts w:cs="Times New Roman"/>
          <w:lang w:val="en-GB" w:eastAsia="ja-JP"/>
        </w:rPr>
        <w:t xml:space="preserve">Floods are also affected by large-scale circulation modes, including ENSO, the North Atlantic Oscillation (NAO), the Atlantic Multi-decadal Variability (AMV), and the Pacific Decadal Variability (PDV) </w:t>
      </w:r>
      <w:commentRangeStart w:id="156"/>
      <w:r w:rsidRPr="00D424AA">
        <w:rPr>
          <w:rFonts w:cs="Times New Roman"/>
          <w:lang w:val="en-GB" w:eastAsia="ja-JP"/>
        </w:rPr>
        <w:fldChar w:fldCharType="begin" w:fldLock="1"/>
      </w:r>
      <w:r w:rsidR="00FF6231">
        <w:rPr>
          <w:rFonts w:cs="Times New Roman"/>
          <w:lang w:val="en-GB" w:eastAsia="ja-JP"/>
        </w:rPr>
        <w:instrText>ADDIN CSL_CITATION { "citationItems" : [ { "id" : "ITEM-1", "itemData" : { "DOI" : "10.2166/nh.2017.016", "author" : [ { "dropping-particle" : "", "family" : "Kundzewicz", "given" : "Z W", "non-dropping-particle" : "", "parse-names" : false, "suffix" : "" }, { "dropping-particle" : "", "family" : "Pin'skwar", "given" : "I", "non-dropping-particle" : "", "parse-names" : false, "suffix" : "" }, { "dropping-particle" : "", "family" : "Brakenridge", "given" : "G R", "non-dropping-particle" : "", "parse-names" : false, "suffix" : "" } ], "container-title" : "Hydrology Research", "id" : "ITEM-1", "issue" : "2", "issued" : { "date-parts" : [ [ "2018" ] ] }, "note" : "cited By 3", "page" : "294-302", "title" : "Changes in river flood hazard in Europe: A review", "translator" : [ { "dropping-particle" : "", "family" : "S454", "given" : "", "non-dropping-particle" : "", "parse-names" : false, "suffix" : "" } ], "type" : "article-journal", "volume" : "49" }, "uris" : [ "http://www.mendeley.com/documents/?uuid=b234ba36-f888-4e11-9783-3ad222f9c74e" ] } ], "mendeley" : { "formattedCitation" : "(Kundzewicz et al., 2018)", "manualFormatting" : "(Kundzewicz et al., 2018", "plainTextFormattedCitation" : "(Kundzewicz et al., 2018)", "previouslyFormattedCitation" : "(Kundzewicz et al., 2018)" }, "properties" : { "noteIndex" : 0 }, "schema" : "https://github.com/citation-style-language/schema/raw/master/csl-citation.json" }</w:instrText>
      </w:r>
      <w:r w:rsidRPr="00D424AA">
        <w:rPr>
          <w:rFonts w:cs="Times New Roman"/>
          <w:lang w:val="en-GB" w:eastAsia="ja-JP"/>
        </w:rPr>
        <w:fldChar w:fldCharType="separate"/>
      </w:r>
      <w:r w:rsidR="00A26296">
        <w:rPr>
          <w:rFonts w:cs="Times New Roman"/>
          <w:noProof/>
          <w:lang w:val="en-GB" w:eastAsia="ja-JP"/>
        </w:rPr>
        <w:t>(Kundzewicz et al., 2018</w:t>
      </w:r>
      <w:r w:rsidRPr="00D424AA">
        <w:rPr>
          <w:rFonts w:cs="Times New Roman"/>
          <w:lang w:val="en-GB" w:eastAsia="ja-JP"/>
        </w:rPr>
        <w:fldChar w:fldCharType="end"/>
      </w:r>
      <w:commentRangeEnd w:id="156"/>
      <w:r w:rsidR="00A26296">
        <w:rPr>
          <w:rStyle w:val="Marquedecommentaire"/>
        </w:rPr>
        <w:commentReference w:id="156"/>
      </w:r>
      <w:r w:rsidR="00667FA5" w:rsidRPr="00841A35">
        <w:rPr>
          <w:rFonts w:cs="Times New Roman"/>
          <w:lang w:val="en-GB" w:eastAsia="ja-JP"/>
        </w:rPr>
        <w:t xml:space="preserve">; </w:t>
      </w:r>
      <w:r w:rsidRPr="00D424AA">
        <w:rPr>
          <w:rFonts w:cs="Times New Roman"/>
          <w:lang w:val="en-GB" w:eastAsia="ja-JP"/>
        </w:rPr>
        <w:t xml:space="preserve">Annex IV). </w:t>
      </w:r>
      <w:r w:rsidRPr="00D424AA">
        <w:rPr>
          <w:rFonts w:eastAsia="MS Mincho" w:cs="Times New Roman"/>
          <w:lang w:val="en-GB"/>
        </w:rPr>
        <w:t>Aerosol forcing</w:t>
      </w:r>
      <w:r w:rsidR="00250507">
        <w:rPr>
          <w:rFonts w:eastAsia="MS Mincho" w:cs="Times New Roman"/>
          <w:lang w:val="en-GB"/>
        </w:rPr>
        <w:t>,</w:t>
      </w:r>
      <w:r w:rsidRPr="00D424AA">
        <w:rPr>
          <w:rFonts w:eastAsia="MS Mincho" w:cs="Times New Roman"/>
          <w:lang w:val="en-GB"/>
        </w:rPr>
        <w:t xml:space="preserve"> through chang</w:t>
      </w:r>
      <w:r w:rsidR="00250507">
        <w:rPr>
          <w:rFonts w:eastAsia="MS Mincho" w:cs="Times New Roman"/>
          <w:lang w:val="en-GB"/>
        </w:rPr>
        <w:t>es in</w:t>
      </w:r>
      <w:r w:rsidRPr="00D424AA">
        <w:rPr>
          <w:rFonts w:eastAsia="MS Mincho" w:cs="Times New Roman"/>
          <w:lang w:val="en-GB"/>
        </w:rPr>
        <w:t xml:space="preserve"> patterns of sea surface temperatures (SSTs)</w:t>
      </w:r>
      <w:r w:rsidR="00250507">
        <w:rPr>
          <w:rFonts w:eastAsia="MS Mincho" w:cs="Times New Roman"/>
          <w:lang w:val="en-GB"/>
        </w:rPr>
        <w:t>,</w:t>
      </w:r>
      <w:r w:rsidRPr="00D424AA">
        <w:rPr>
          <w:rFonts w:eastAsia="MS Mincho" w:cs="Times New Roman"/>
          <w:lang w:val="en-GB"/>
        </w:rPr>
        <w:t xml:space="preserve"> also affects circulation patterns and tropical cyclone activities </w:t>
      </w:r>
      <w:r w:rsidRPr="00D424AA">
        <w:rPr>
          <w:rFonts w:eastAsia="MS Mincho" w:cs="Times New Roman"/>
          <w:lang w:val="en-GB"/>
        </w:rPr>
        <w:fldChar w:fldCharType="begin" w:fldLock="1"/>
      </w:r>
      <w:r w:rsidR="00FF6231">
        <w:rPr>
          <w:rFonts w:eastAsia="MS Mincho" w:cs="Times New Roman"/>
          <w:lang w:val="en-GB"/>
        </w:rPr>
        <w:instrText>ADDIN CSL_CITATION { "citationItems" : [ { "id" : "ITEM-1", "itemData" : { "DOI" : "10.1002/2017GL075369", "ISSN" : "0094-8276", "abstract" : "Abstract Over the past two decades, the number of tropical cyclones (TCs) has decreased markedly in the southeastern part of the western North Pacific (WNP) as a component of the interdecadal variation. This decrease has partially been explained by an internal low-frequency variability of sea surface temperature (SST) in the Pacific, but influences of external forcing remain unclear. Here we show that past changes in sulfate aerosol emissions contributed approximately 60% of the observed decreasing trends in TC genesis frequency in the southeastern WNP for 1992?2011, using multiple simulations by a global climate model. This decrease was mainly attributed to the increased vertical wind shear and decreased low-level vorticity, associated with a trans-basin multidecadal SST change driven by aerosol forcing. The near-future projection shows that the aerosol forcing still has some potential influence on decadal TC change, but the projected decreasing frequency is mainly due to increasing greenhouse gases forcing.", "author" : [ { "dropping-particle" : "", "family" : "Takahashi", "given" : "Chiharu", "non-dropping-particle" : "", "parse-names" : false, "suffix" : "" }, { "dropping-particle" : "", "family" : "Watanabe", "given" : "Masahiro", "non-dropping-particle" : "", "parse-names" : false, "suffix" : "" }, { "dropping-particle" : "", "family" : "Mori", "given" : "Masato", "non-dropping-particle" : "", "parse-names" : false, "suffix" : "" } ], "container-title" : "Geophysical Research Letters", "id" : "ITEM-1", "issue" : "18", "issued" : { "date-parts" : [ [ "2017", "9", "5" ] ] }, "note" : "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4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4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 "page" : "9496-9504", "publisher" : "Wiley-Blackwell", "title" : "Significant Aerosol Influence on the Recent Decadal Decrease in Tropical Cyclone Activity Over the Western North Pacific", "translator" : [ { "dropping-particle" : "", "family" : "S1528", "given" : "", "non-dropping-particle" : "", "parse-names" : false, "suffix" : "" } ], "type" : "article-journal", "volume" : "44" }, "uris" : [ "http://www.mendeley.com/documents/?uuid=e37b2ad0-9c65-4b23-8a84-0e75d5aaef7b" ] } ], "mendeley" : { "formattedCitation" : "(Takahashi et al., 2017)", "plainTextFormattedCitation" : "(Takahashi et al., 2017)", "previouslyFormattedCitation" : "(Takahashi et al., 2017)" }, "properties" : { "noteIndex" : 0 }, "schema" : "https://github.com/citation-style-language/schema/raw/master/csl-citation.json" }</w:instrText>
      </w:r>
      <w:r w:rsidRPr="00D424AA">
        <w:rPr>
          <w:rFonts w:eastAsia="MS Mincho" w:cs="Times New Roman"/>
          <w:lang w:val="en-GB"/>
        </w:rPr>
        <w:fldChar w:fldCharType="separate"/>
      </w:r>
      <w:r w:rsidR="00A26296">
        <w:rPr>
          <w:rFonts w:eastAsia="MS Mincho" w:cs="Times New Roman"/>
          <w:noProof/>
          <w:lang w:val="en-GB"/>
        </w:rPr>
        <w:t>(Takahashi et al., 2017)</w:t>
      </w:r>
      <w:r w:rsidRPr="00D424AA">
        <w:rPr>
          <w:rFonts w:eastAsia="MS Mincho" w:cs="Times New Roman"/>
          <w:lang w:val="en-GB"/>
        </w:rPr>
        <w:fldChar w:fldCharType="end"/>
      </w:r>
      <w:r w:rsidRPr="00841A35">
        <w:rPr>
          <w:rFonts w:eastAsia="MS Mincho" w:cs="Times New Roman"/>
          <w:lang w:val="en-GB"/>
        </w:rPr>
        <w:t>.</w:t>
      </w:r>
    </w:p>
    <w:p w14:paraId="36AE9A6F" w14:textId="77777777" w:rsidR="00907744" w:rsidRPr="00D424AA" w:rsidRDefault="00907744" w:rsidP="00D424AA">
      <w:pPr>
        <w:rPr>
          <w:rFonts w:eastAsia="MS Mincho" w:cs="Times New Roman"/>
          <w:lang w:val="en-GB" w:eastAsia="ja-JP"/>
        </w:rPr>
      </w:pPr>
    </w:p>
    <w:p w14:paraId="636767F1" w14:textId="25130B6F" w:rsidR="00907744" w:rsidRPr="00D424AA" w:rsidRDefault="00907744" w:rsidP="00D424AA">
      <w:pPr>
        <w:rPr>
          <w:rFonts w:eastAsia="MS Mincho" w:cs="Times New Roman"/>
          <w:lang w:val="en-GB"/>
        </w:rPr>
      </w:pPr>
      <w:r w:rsidRPr="00D424AA">
        <w:rPr>
          <w:rFonts w:eastAsia="MS Mincho" w:cs="Times New Roman"/>
          <w:lang w:val="en-GB" w:eastAsia="ja-JP"/>
        </w:rPr>
        <w:t>Changes in atmospheric large-scale circulation due to external forcing are uncertain in general</w:t>
      </w:r>
      <w:r w:rsidR="00250507">
        <w:rPr>
          <w:rFonts w:eastAsia="MS Mincho" w:cs="Times New Roman"/>
          <w:lang w:val="en-GB" w:eastAsia="ja-JP"/>
        </w:rPr>
        <w:t>,</w:t>
      </w:r>
      <w:r w:rsidRPr="00D424AA">
        <w:rPr>
          <w:rFonts w:eastAsia="MS Mincho" w:cs="Times New Roman"/>
          <w:lang w:val="en-GB" w:eastAsia="ja-JP"/>
        </w:rPr>
        <w:t xml:space="preserve"> but there are clear signals in some aspects (Chapter 2, 3, 4, and 8</w:t>
      </w:r>
      <w:r w:rsidRPr="00D424AA">
        <w:rPr>
          <w:rFonts w:cs="Times New Roman"/>
          <w:lang w:val="en-GB" w:eastAsia="ja-JP"/>
        </w:rPr>
        <w:t xml:space="preserve">; </w:t>
      </w:r>
      <w:r w:rsidRPr="00D424AA">
        <w:rPr>
          <w:rFonts w:cs="Times New Roman"/>
          <w:lang w:val="en-GB"/>
        </w:rPr>
        <w:t>Sections 2.3.1.4, 8.2.2.2</w:t>
      </w:r>
      <w:r w:rsidRPr="00841A35">
        <w:rPr>
          <w:rFonts w:eastAsia="MS Mincho" w:cs="Times New Roman"/>
          <w:lang w:val="en-GB" w:eastAsia="ja-JP"/>
        </w:rPr>
        <w:t xml:space="preserve">). Among them, </w:t>
      </w:r>
      <w:r w:rsidRPr="00D424AA">
        <w:rPr>
          <w:rFonts w:cs="Times New Roman"/>
          <w:lang w:val="en-GB"/>
        </w:rPr>
        <w:t xml:space="preserve">there has been a </w:t>
      </w:r>
      <w:r w:rsidRPr="00D424AA">
        <w:rPr>
          <w:rFonts w:cs="Times New Roman"/>
          <w:i/>
          <w:iCs/>
          <w:lang w:val="en-GB"/>
        </w:rPr>
        <w:t xml:space="preserve">very likely </w:t>
      </w:r>
      <w:r w:rsidRPr="00D424AA">
        <w:rPr>
          <w:rFonts w:cs="Times New Roman"/>
          <w:lang w:val="en-GB"/>
        </w:rPr>
        <w:t xml:space="preserve">widening of the Hadley circulation since the 1980s and the extratropical jets and cyclone tracks have </w:t>
      </w:r>
      <w:r w:rsidRPr="00D424AA">
        <w:rPr>
          <w:rFonts w:cs="Times New Roman"/>
          <w:i/>
          <w:iCs/>
          <w:lang w:val="en-GB"/>
        </w:rPr>
        <w:t>likely</w:t>
      </w:r>
      <w:r w:rsidRPr="00D424AA">
        <w:rPr>
          <w:rFonts w:cs="Times New Roman"/>
          <w:lang w:val="en-GB"/>
        </w:rPr>
        <w:t xml:space="preserve"> been shifting poleward since the 1980s (Section 2.3.1.4</w:t>
      </w:r>
      <w:r w:rsidRPr="00841A35">
        <w:rPr>
          <w:rFonts w:cs="Times New Roman"/>
          <w:lang w:val="en-GB"/>
        </w:rPr>
        <w:t xml:space="preserve">). </w:t>
      </w:r>
      <w:r w:rsidRPr="00D424AA">
        <w:rPr>
          <w:rFonts w:eastAsia="MS Mincho" w:cs="Times New Roman"/>
          <w:lang w:val="en-GB"/>
        </w:rPr>
        <w:t xml:space="preserve">The poleward expansion affects drought occurrence in some regions (Section 11.6), and results in poleward shifts of tropical cyclones and storm tracks (Sections 11.7.1, 11.7.2). </w:t>
      </w:r>
      <w:r w:rsidRPr="00D424AA">
        <w:rPr>
          <w:rFonts w:cs="Times New Roman"/>
          <w:lang w:val="en-GB"/>
        </w:rPr>
        <w:t xml:space="preserve">Although it is </w:t>
      </w:r>
      <w:r w:rsidRPr="00D424AA">
        <w:rPr>
          <w:rFonts w:cs="Times New Roman"/>
          <w:i/>
          <w:iCs/>
          <w:lang w:val="en-GB"/>
        </w:rPr>
        <w:t>very likely</w:t>
      </w:r>
      <w:r w:rsidRPr="00D424AA">
        <w:rPr>
          <w:rFonts w:cs="Times New Roman"/>
          <w:lang w:val="en-GB"/>
        </w:rPr>
        <w:t xml:space="preserve"> that the amplitude of ENSO variability </w:t>
      </w:r>
      <w:r w:rsidR="00250507">
        <w:rPr>
          <w:rFonts w:cs="Times New Roman"/>
          <w:lang w:val="en-GB"/>
        </w:rPr>
        <w:t>will</w:t>
      </w:r>
      <w:r w:rsidRPr="00D424AA">
        <w:rPr>
          <w:rFonts w:cs="Times New Roman"/>
          <w:lang w:val="en-GB"/>
        </w:rPr>
        <w:t xml:space="preserve"> not robustly change over the 21st century (Section 4.3.3.2</w:t>
      </w:r>
      <w:r w:rsidRPr="00841A35">
        <w:rPr>
          <w:rFonts w:cs="Times New Roman"/>
          <w:lang w:val="en-GB"/>
        </w:rPr>
        <w:t xml:space="preserve">), the frequency of extreme El Niños (Box 11.4), defined by precipitation threshold, is projected to increase with global warming (Section 6.5 of SROCC). </w:t>
      </w:r>
      <w:r w:rsidRPr="00D424AA">
        <w:rPr>
          <w:rFonts w:eastAsia="MS Mincho" w:cs="Times New Roman"/>
          <w:lang w:val="en-GB"/>
        </w:rPr>
        <w:t xml:space="preserve">This would have implications for projected changes in extreme events affected by ENSO, including droughts over wide areas (Section 11.6; Box 11.4) and tropical cyclones (Section 11.7.1). A case study is provided for extreme ENSOs in 2015/2016 in Box 11.4 to highlight the influence of ENSO on extremes. </w:t>
      </w:r>
    </w:p>
    <w:p w14:paraId="110B7DAB" w14:textId="77777777" w:rsidR="00907744" w:rsidRPr="00D424AA" w:rsidRDefault="00907744" w:rsidP="00D424AA">
      <w:pPr>
        <w:rPr>
          <w:rFonts w:eastAsia="MS Mincho" w:cs="Times New Roman"/>
          <w:lang w:val="en-GB"/>
        </w:rPr>
      </w:pPr>
    </w:p>
    <w:p w14:paraId="48233197" w14:textId="3AC74337" w:rsidR="00907744" w:rsidRDefault="00907744" w:rsidP="00D424AA">
      <w:pPr>
        <w:rPr>
          <w:rFonts w:cs="Times New Roman"/>
          <w:lang w:val="en-GB"/>
        </w:rPr>
      </w:pPr>
      <w:r w:rsidRPr="00804CE7">
        <w:rPr>
          <w:rFonts w:eastAsia="MS Mincho" w:cs="Times New Roman"/>
          <w:lang w:val="en-GB"/>
        </w:rPr>
        <w:lastRenderedPageBreak/>
        <w:t xml:space="preserve">In summary, large-scale atmospheric circulation patterns are important drivers for local and regional extremes. There is overall </w:t>
      </w:r>
      <w:r w:rsidRPr="00804CE7">
        <w:rPr>
          <w:rFonts w:eastAsia="MS Mincho" w:cs="Times New Roman"/>
          <w:i/>
          <w:lang w:val="en-GB"/>
        </w:rPr>
        <w:t xml:space="preserve">low confidence </w:t>
      </w:r>
      <w:r w:rsidRPr="00804CE7">
        <w:rPr>
          <w:rFonts w:eastAsia="MS Mincho" w:cs="Times New Roman"/>
          <w:lang w:val="en-GB"/>
        </w:rPr>
        <w:t xml:space="preserve">about future changes in the </w:t>
      </w:r>
      <w:r w:rsidRPr="00804CE7">
        <w:rPr>
          <w:rFonts w:cs="Times New Roman"/>
          <w:lang w:val="en-GB"/>
        </w:rPr>
        <w:t>magnitude, frequency, and spatial distribution</w:t>
      </w:r>
      <w:r w:rsidRPr="00804CE7">
        <w:rPr>
          <w:rFonts w:eastAsia="MS Mincho" w:cs="Times New Roman"/>
          <w:lang w:val="en-GB"/>
        </w:rPr>
        <w:t xml:space="preserve"> of these patterns, which contributes to uncertainty in projected responses of extremes, especially in the near term.  </w:t>
      </w:r>
      <w:bookmarkEnd w:id="155"/>
    </w:p>
    <w:p w14:paraId="58F2DC7A" w14:textId="34B4CC32" w:rsidR="00703712" w:rsidRDefault="00703712" w:rsidP="00D424AA">
      <w:pPr>
        <w:rPr>
          <w:rFonts w:cs="Times New Roman"/>
          <w:lang w:val="en-GB"/>
        </w:rPr>
      </w:pPr>
    </w:p>
    <w:p w14:paraId="170A7AD3" w14:textId="77777777" w:rsidR="00703712" w:rsidRPr="00D424AA" w:rsidRDefault="00703712" w:rsidP="00D424AA">
      <w:pPr>
        <w:rPr>
          <w:rFonts w:cs="Times New Roman"/>
          <w:lang w:val="en-GB"/>
        </w:rPr>
      </w:pPr>
    </w:p>
    <w:p w14:paraId="0932515D" w14:textId="77777777" w:rsidR="00907744" w:rsidRPr="00841A35" w:rsidRDefault="00907744" w:rsidP="00D424AA">
      <w:pPr>
        <w:pStyle w:val="AR6Chap11Level21111"/>
        <w:rPr>
          <w:rFonts w:cs="Times New Roman"/>
          <w:lang w:val="en-GB"/>
        </w:rPr>
      </w:pPr>
      <w:bookmarkStart w:id="157" w:name="_Toc6904519"/>
      <w:bookmarkStart w:id="158" w:name="_Toc25583632"/>
      <w:bookmarkStart w:id="159" w:name="_Toc29672862"/>
      <w:bookmarkStart w:id="160" w:name="_Toc56915216"/>
      <w:bookmarkStart w:id="161" w:name="_Toc70702976"/>
      <w:r w:rsidRPr="00D424AA">
        <w:rPr>
          <w:rFonts w:cs="Times New Roman"/>
          <w:lang w:val="en-GB"/>
        </w:rPr>
        <w:t>Effects of regional-scale processes and forcings and feedbacks on changes in extremes</w:t>
      </w:r>
      <w:bookmarkEnd w:id="157"/>
      <w:bookmarkEnd w:id="158"/>
      <w:bookmarkEnd w:id="159"/>
      <w:bookmarkEnd w:id="160"/>
      <w:bookmarkEnd w:id="161"/>
    </w:p>
    <w:p w14:paraId="6A68241D" w14:textId="77777777" w:rsidR="00907744" w:rsidRPr="00D424AA" w:rsidRDefault="00907744" w:rsidP="00D424AA">
      <w:pPr>
        <w:rPr>
          <w:rFonts w:cs="Times New Roman"/>
          <w:lang w:val="en-GB"/>
        </w:rPr>
      </w:pPr>
    </w:p>
    <w:p w14:paraId="383E69BE" w14:textId="3BFC10D7" w:rsidR="00907744" w:rsidRPr="00D424AA" w:rsidRDefault="00907744" w:rsidP="00D424AA">
      <w:pPr>
        <w:rPr>
          <w:rFonts w:cs="Times New Roman"/>
          <w:lang w:val="en-GB"/>
        </w:rPr>
      </w:pPr>
      <w:r w:rsidRPr="00D424AA">
        <w:rPr>
          <w:rFonts w:cs="Times New Roman"/>
          <w:lang w:val="en-GB"/>
        </w:rPr>
        <w:t xml:space="preserve">At the local and regional scales, changes in extremes are strongly modulated by regional and local feedbacks (SRCCL, </w:t>
      </w:r>
      <w:bookmarkStart w:id="162" w:name="_Hlk77087675"/>
      <w:ins w:id="163" w:author="Robin Matthews" w:date="2021-07-13T16:55:00Z">
        <w:r w:rsidR="004B67E4">
          <w:rPr>
            <w:rFonts w:cs="Times New Roman"/>
            <w:lang w:val="en-GB"/>
          </w:rPr>
          <w:fldChar w:fldCharType="begin" w:fldLock="1"/>
        </w:r>
      </w:ins>
      <w:r w:rsidR="003A5209">
        <w:rPr>
          <w:rFonts w:cs="Times New Roman"/>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P.R. Shukla", "given" : "", "non-dropping-particle" : "", "parse-names" : false, "suffix" : "" }, { "dropping-particle" : "", "family" : "Skea", "given" : "J.", "non-dropping-particle" : "", "parse-names" : false, "suffix" : "" }, { "dropping-particle" : "", "family" : "E. Calvo Buendia", "given" : "",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S3399", "given" : "Rt13", "non-dropping-particle" : "", "parse-names" : false, "suffix" : "" } ], "type" : "chapter" }, "uris" : [ "http://www.mendeley.com/documents/?uuid=1ba5caa7-8aa5-4c11-b087-418c1b2187ef" ] }, { "id" : "ITEM-2", "itemData" : { "DOI" : "10.1002/grl.50956", "ISBN" : "0094-8276; 1944-8007", "ISSN" : "00948276", "abstract" : "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 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2", "issue" : "19", "issued" : { "date-parts" : [ [ "2013" ] ] }, "page" : "5212-5217", "title" : "Impact of soil moisture-climate feedbacks on CMIP5 projections: First results from the GLACE-CMIP5 experiment", "translator" : [ { "dropping-particle" : "", "family" : "S500", "given" : "", "non-dropping-particle" : "", "parse-names" : false, "suffix" : "" } ], "type" : "article-journal", "volume" : "40" }, "uris" : [ "http://www.mendeley.com/documents/?uuid=e949bd86-9225-4dff-97b8-b6e372e51b70" ] }, { "id" : "ITEM-3", "itemData" : { "DOI" : "10.1038/ngeo2141", "ISBN" : "1752-0894", "ISSN" : "17520908", "abstract" : "\"The recent European mega-heatwaves of 2003 and 2010 broke\" \"temperature records across Europe1\u20135 . Although events of this magnitude were unprecedented from a historical perspective, they are expected to become common by the end of the century6,7 . However, our understanding of extreme heatwave events is limited and their representation in climate models remains imperfect8 . Here we investigate the physical processes underlying recent mega-heatwaves using satellite and balloon measurements of land and atmospheric conditions from the summers of 2003 in France and 2010 in Russia, in combination with a soil\u2013water\u2013atmosphere model. We find that, in both events, persistent atmospheric pressure patterns induced land\u2013atmosphere feedbacks that led to extreme temperatures. During daytime, heat was supplied by large-scale horizontal advection, warming of an increasingly desiccated land surface and enhanced entrainment of warm air into the atmospheric boundary layer. Overnight, the heat generated during the day was preserved in an anomalous kilometres-deep atmospheric layer located several hundred metres above the surface, available to re-enter the atmospheric boundary layer during the next diurnal cycle. This resulted in a progressive accumulation of heat over several days, which enhanced soil desiccation and led to further escalation in air temperatures. Our findings suggest that the extreme temperatures in mega-heatwaves can be explained by the combined multi-day memory of the land surface and the atmospheric boundary layer.\"", "author" : [ { "dropping-particle" : "", "family" : "Miralles", "given" : "Diego G.", "non-dropping-particle" : "", "parse-names" : false, "suffix" : "" }, { "dropping-particle" : "", "family" : "Teuling", "given" : "Adriaan J.", "non-dropping-particle" : "", "parse-names" : false, "suffix" : "" }, { "dropping-particle" : "", "family" : "Heerwaarden", "given" : "Chiel C.", "non-dropping-particle" : "Van", "parse-names" : false, "suffix" : "" }, { "dropping-particle" : "", "family" : "Arellano", "given" : "Jordi Vil\u00e0 Guerau", "non-dropping-particle" : "De", "parse-names" : false, "suffix" : "" } ], "container-title" : "Nature Geoscience", "id" : "ITEM-3", "issue" : "5", "issued" : { "date-parts" : [ [ "2014" ] ] }, "page" : "345-349", "title" : "Mega-heatwave temperatures due to combined soil desiccation and atmospheric heat accumulation", "translator" : [ { "dropping-particle" : "", "family" : "S864", "given" : "", "non-dropping-particle" : "", "parse-names" : false, "suffix" : "" } ], "type" : "article-journal", "volume" : "7" }, "uris" : [ "http://www.mendeley.com/documents/?uuid=38c8ce2e-0902-46d8-a389-e25fddc2cde1" ] }, { "id" : "ITEM-4", "itemData" : { "DOI" : "10.1002/2015JD024053", "ISSN" : "2169-897X", "abstract" :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moisture variability and trends on the intensity, frequency, and duration of climate extremes by the end of the 21st century under a business-as-usual (Representative Concentration Pathway 8.5)emission scenario. Removing soil moisture variability significantly reduces temperature extremes over most continental surfaces, while wet precipitation extremes are enhanced in the tropics.Projected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4", "issue" : "2", "issued" : { "date-parts" : [ [ "2016", "1", "27" ] ] }, "page" : "607-623", "title" : "Influence of land\u2010atmosphere feedbacks on temperature and precipitation extremes in the GLACE\u2010CMIP5 ensemble", "translator" : [ { "dropping-particle" : "", "family" : "S499", "given" : "", "non-dropping-particle" : "", "parse-names" : false, "suffix" : "" } ], "type" : "article-journal", "volume" : "121" }, "uris" : [ "http://www.mendeley.com/documents/?uuid=595523c7-a79f-400f-bff7-521ab19e62bb" ] }, { "id" : "ITEM-5",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w:instrText>
      </w:r>
      <w:r w:rsidR="003A5209" w:rsidRPr="00B549EC">
        <w:rPr>
          <w:rFonts w:cs="Times New Roman"/>
        </w:rPr>
        <w:instrText>ng-particle" : "van den", "parse-names" : false, "suffix" : "" }, { "dropping-particle" : "", "family" : "Seneviratne", "given" : "S.I.", "non-dropping-particle" : "", "parse-names" : false, "suffix" : "" } ], "container-title" : "Geophysical Research Letters", "id" : "ITEM-5",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mendeley" : { "formattedCitation" : "(Seneviratne et al., 2013; Miralles et al., 2014a; Lorenz et al., 2016; Vogel et al., 2017; Jia et al., 2019)", "manualFormatting" : "Jia et al., 2019; Seneviratne et al., 2013; Miralles et al., 2014a; Lorenz et al., 2016; Vogel et al., 2017)", "plainTextFormattedCitation" : "(Seneviratne et al., 2013; Miralles et al., 2014a; Lorenz et al., 2016; Vogel et al., 2017; Jia et al., 2019)", "previouslyFormattedCitation" : "(Seneviratne et al., 2013; Miralles et al., 2014a; Lorenz et al., 2016; Vogel et al., 2017; Jia et al., 2019)" }, "properties" : { "noteIndex" : 0 }, "schema" : "https://github.com/citation-style-language/schema/raw/master/csl-citation.json" }</w:instrText>
      </w:r>
      <w:ins w:id="164" w:author="Robin Matthews" w:date="2021-07-13T16:55:00Z">
        <w:r w:rsidR="004B67E4">
          <w:rPr>
            <w:rFonts w:cs="Times New Roman"/>
            <w:lang w:val="en-GB"/>
          </w:rPr>
          <w:fldChar w:fldCharType="separate"/>
        </w:r>
        <w:r w:rsidR="004B67E4" w:rsidRPr="00B549EC">
          <w:rPr>
            <w:rFonts w:cs="Times New Roman"/>
            <w:noProof/>
          </w:rPr>
          <w:t>Jia et al., 2019; Seneviratne et al., 2013; Miralles et al., 2014a; Lorenz et al., 2016; Vogel et al., 2017)</w:t>
        </w:r>
        <w:r w:rsidR="004B67E4">
          <w:rPr>
            <w:rFonts w:cs="Times New Roman"/>
            <w:lang w:val="en-GB"/>
          </w:rPr>
          <w:fldChar w:fldCharType="end"/>
        </w:r>
      </w:ins>
      <w:commentRangeStart w:id="165"/>
      <w:del w:id="166" w:author="Robin Matthews" w:date="2021-07-13T16:55:00Z">
        <w:r w:rsidRPr="00D424AA" w:rsidDel="004B67E4">
          <w:rPr>
            <w:rFonts w:cs="Times New Roman"/>
            <w:lang w:val="en-GB"/>
          </w:rPr>
          <w:fldChar w:fldCharType="begin" w:fldLock="1"/>
        </w:r>
        <w:r w:rsidR="007D2D56" w:rsidRPr="00B549EC" w:rsidDel="004B67E4">
          <w:rPr>
            <w:rFonts w:cs="Times New Roman"/>
          </w:rPr>
          <w:del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w:delInstrText>
        </w:r>
        <w:r w:rsidR="007D2D56" w:rsidDel="004B67E4">
          <w:rPr>
            <w:rFonts w:cs="Times New Roman"/>
            <w:lang w:val="en-GB"/>
          </w:rPr>
          <w:delInstrText>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P.R. Shukla", "given" : "", "non-dropping-particle" : "", "parse-names" : false, "suffix" : "" }, { "dropping-particle" : "", "family" : "Skea", "given" : "J.", "non-dropping-particle" : "", "parse-names" : false, "suffix" : "" }, { "dropping-particle" : "", "family" : "E. Calvo Buendia", "given" : "",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S3399", "given" : "Rt13", "non-dropping-particle" : "", "parse-names" : false, "suffix" : "" } ], "type" : "chapter" }, "uris" : [ "http://www.mendeley.com/documents/?uuid=1ba5caa7-8aa5-4c11-b087-418c1b2187ef" ] } ], "mendeley" : { "formattedCitation" : "(Jia et al., 2019)", "manualFormatting" : "Jia et al., 2019", "plainTextFormattedCitation" : "(Jia et al., 2019)", "previouslyFormattedCitation" : "(Jia et al., 2019)"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lang w:val="en-GB"/>
          </w:rPr>
          <w:delText>Jia et al., 2019</w:delText>
        </w:r>
        <w:r w:rsidRPr="00D424AA" w:rsidDel="004B67E4">
          <w:rPr>
            <w:rFonts w:cs="Times New Roman"/>
            <w:lang w:val="en-GB"/>
          </w:rPr>
          <w:fldChar w:fldCharType="end"/>
        </w:r>
        <w:commentRangeEnd w:id="165"/>
        <w:r w:rsidR="00A26296" w:rsidDel="004B67E4">
          <w:rPr>
            <w:rStyle w:val="Marquedecommentaire"/>
          </w:rPr>
          <w:commentReference w:id="165"/>
        </w:r>
        <w:r w:rsidRPr="00841A35" w:rsidDel="004B67E4">
          <w:rPr>
            <w:rFonts w:cs="Times New Roman"/>
            <w:lang w:val="en-GB"/>
          </w:rPr>
          <w:delText xml:space="preserve">; </w:delText>
        </w:r>
        <w:commentRangeStart w:id="167"/>
        <w:r w:rsidRPr="00D424AA" w:rsidDel="004B67E4">
          <w:rPr>
            <w:rFonts w:cs="Times New Roman"/>
            <w:lang w:val="en-GB"/>
          </w:rPr>
          <w:fldChar w:fldCharType="begin" w:fldLock="1"/>
        </w:r>
        <w:r w:rsidR="00FF6231" w:rsidDel="004B67E4">
          <w:rPr>
            <w:rFonts w:cs="Times New Roman"/>
            <w:lang w:val="en-GB"/>
          </w:rPr>
          <w:delInstrText>ADDIN CSL_CITATION { "citationItems" : [ { "id" : "ITEM-1", "itemData" : { "DOI" : "10.1002/grl.50956", "ISBN" : "0094-8276; 1944-8007", "ISSN" : "00948276", "abstract" : "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 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1", "issue" : "19", "issued" : { "date-parts" : [ [ "2013" ] ] }, "page" : "5212-5217", "title" : "Impact of soil moisture-climate feedbacks on CMIP5 projections: First results from the GLACE-CMIP5 experiment", "translator" : [ { "dropping-particle" : "", "family" : "S500", "given" : "", "non-dropping-particle" : "", "parse-names" : false, "suffix" : "" } ], "type" : "article-journal", "volume" : "40" }, "uris" : [ "http://www.mendeley.com/documents/?uuid=e949bd86-9225-4dff-97b8-b6e372e51b70" ] } ], "mendeley" : { "formattedCitation" : "(Seneviratne et al., 2013)", "manualFormatting" : "Seneviratne et al., 2013", "plainTextFormattedCitation" : "(Seneviratne et al., 2013)", "previouslyFormattedCitation" : "(Seneviratne et al., 2013)"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lang w:val="en-GB"/>
          </w:rPr>
          <w:delText>Seneviratne et al., 2013</w:delText>
        </w:r>
        <w:r w:rsidRPr="00D424AA" w:rsidDel="004B67E4">
          <w:rPr>
            <w:rFonts w:cs="Times New Roman"/>
            <w:lang w:val="en-GB"/>
          </w:rPr>
          <w:fldChar w:fldCharType="end"/>
        </w:r>
        <w:commentRangeEnd w:id="167"/>
        <w:r w:rsidR="00A26296" w:rsidDel="004B67E4">
          <w:rPr>
            <w:rStyle w:val="Marquedecommentaire"/>
          </w:rPr>
          <w:commentReference w:id="167"/>
        </w:r>
        <w:r w:rsidRPr="00841A35" w:rsidDel="004B67E4">
          <w:rPr>
            <w:rFonts w:cs="Times New Roman"/>
            <w:lang w:val="en-GB"/>
          </w:rPr>
          <w:delText xml:space="preserve">; </w:delText>
        </w:r>
        <w:commentRangeStart w:id="168"/>
        <w:r w:rsidRPr="00D424AA" w:rsidDel="004B67E4">
          <w:rPr>
            <w:rFonts w:cs="Times New Roman"/>
            <w:lang w:val="en-GB"/>
          </w:rPr>
          <w:fldChar w:fldCharType="begin" w:fldLock="1"/>
        </w:r>
        <w:r w:rsidR="00FF6231" w:rsidDel="004B67E4">
          <w:rPr>
            <w:rFonts w:cs="Times New Roman"/>
            <w:lang w:val="en-GB"/>
          </w:rPr>
          <w:delInstrText>ADDIN CSL_CITATION { "citationItems" : [ { "id" : "ITEM-1", "itemData" : { "DOI" : "10.1038/ngeo2141", "ISBN" : "1752-0894", "ISSN" : "17520908", "abstract" : "\"The recent European mega-heatwaves of 2003 and 2010 broke\" \"temperature records across Europe1\u20135 . Although events of this magnitude were unprecedented from a historical perspective, they are expected to become common by the end of the century6,7 . However, our understanding of extreme heatwave events is limited and their representation in climate models remains imperfect8 . Here we investigate the physical processes underlying recent mega-heatwaves using satellite and balloon measurements of land and atmospheric conditions from the summers of 2003 in France and 2010 in Russia, in combination with a soil\u2013water\u2013atmosphere model. We find that, in both events, persistent atmospheric pressure patterns induced land\u2013atmosphere feedbacks that led to extreme temperatures. During daytime, heat was supplied by large-scale horizontal advection, warming of an increasingly desiccated land surface and enhanced entrainment of warm air into the atmospheric boundary layer. Overnight, the heat generated during the day was preserved in an anomalous kilometres-deep atmospheric layer located several hundred metres above the surface, available to re-enter the atmospheric boundary layer during the next diurnal cycle. This resulted in a progressive accumulation of heat over several days, which enhanced soil desiccation and led to further escalation in air temperatures. Our findings suggest that the extreme temperatures in mega-heatwaves can be explained by the combined multi-day memory of the land surface and the atmospheric boundary layer.\"", "author" : [ { "dropping-particle" : "", "family" : "Miralles", "given" : "Diego G.", "non-dropping-particle" : "", "parse-names" : false, "suffix" : "" }, { "dropping-particle" : "", "family" : "Teuling", "given" : "Adriaan J.", "non-dropping-particle" : "", "parse-names" : false, "suffix" : "" }, { "dropping-particle" : "", "family" : "Heerwaarden", "given" : "Chiel C.", "non-dropping-particle" : "Van", "parse-names" : false, "suffix" : "" }, { "dropping-particle" : "", "family" : "Arellano", "given" : "Jordi Vil\u00e0 Guerau", "non-dropping-particle" : "De", "parse-names" : false, "suffix" : "" } ], "container-title" : "Nature Geoscience", "id" : "ITEM-1", "issue" : "5", "issued" : { "date-parts" : [ [ "2014" ] ] }, "page" : "345-349", "title" : "Mega-heatwave temperatures due to combined soil desiccation and atmospheric heat accumulation", "translator" : [ { "dropping-particle" : "", "family" : "S864", "given" : "", "non-dropping-particle" : "", "parse-names" : false, "suffix" : "" } ], "type" : "article-journal", "volume" : "7" }, "uris" : [ "http://www.mendeley.com/documents/?uuid=38c8ce2e-0902-46d8-a389-e25fddc2cde1" ] } ], "mendeley" : { "formattedCitation" : "(Miralles et al., 2014a)", "manualFormatting" : "Miralles et al., 2014", "plainTextFormattedCitation" : "(Miralles et al., 2014a)", "previouslyFormattedCitation" : "(Miralles et al., 2014a)"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lang w:val="en-GB"/>
          </w:rPr>
          <w:delText>Miralles et al., 2014</w:delText>
        </w:r>
        <w:r w:rsidRPr="00D424AA" w:rsidDel="004B67E4">
          <w:rPr>
            <w:rFonts w:cs="Times New Roman"/>
            <w:lang w:val="en-GB"/>
          </w:rPr>
          <w:fldChar w:fldCharType="end"/>
        </w:r>
        <w:commentRangeEnd w:id="168"/>
        <w:r w:rsidR="00A26296" w:rsidDel="004B67E4">
          <w:rPr>
            <w:rStyle w:val="Marquedecommentaire"/>
          </w:rPr>
          <w:commentReference w:id="168"/>
        </w:r>
        <w:r w:rsidRPr="00841A35" w:rsidDel="004B67E4">
          <w:rPr>
            <w:rFonts w:cs="Times New Roman"/>
            <w:lang w:val="en-GB"/>
          </w:rPr>
          <w:delText xml:space="preserve">; </w:delText>
        </w:r>
        <w:commentRangeStart w:id="169"/>
        <w:r w:rsidRPr="00D424AA" w:rsidDel="004B67E4">
          <w:rPr>
            <w:rFonts w:cs="Times New Roman"/>
            <w:lang w:val="en-GB"/>
          </w:rPr>
          <w:fldChar w:fldCharType="begin" w:fldLock="1"/>
        </w:r>
        <w:r w:rsidR="007D2D56" w:rsidDel="004B67E4">
          <w:rPr>
            <w:rFonts w:cs="Times New Roman"/>
            <w:lang w:val="en-GB"/>
          </w:rPr>
          <w:delInstrText>ADDIN CSL_CITATION { "citationItems" : [ { "id" : "ITEM-1", "itemData" : { "DOI" : "10.1002/2015JD024053", "ISSN" : "2169-897X", "abstract" :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moisture variability and trends on the intensity, frequency, and duration of climate extremes by the end of the 21st century under a business-as-usual (Representative Concentration Pathway 8.5)emission scenario. Removing soil moisture variability significantly reduces temperature extremes over most continental surfaces, while wet precipitation extremes are enhanced in the tropics.Projected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1", "issue" : "2", "issued" : { "date-parts" : [ [ "2016", "1", "27" ] ] }, "page" : "607-623", "title" : "Influence of land\u2010atmosphere feedbacks on temperature and precipitation extremes in the GLACE\u2010CMIP5 ensemble", "translator" : [ { "dropping-particle" : "", "family" : "S499", "given" : "", "non-dropping-particle" : "", "parse-names" : false, "suffix" : "" } ], "type" : "article-journal", "volume" : "121" }, "uris" : [ "http://www.mendeley.com/documents/?uuid=595523c7-a79f-400f-bff7-521ab19e62bb" ] } ], "mendeley" : { "formattedCitation" : "(Lorenz et al., 2016)", "manualFormatting" : "Lorenz et al., 2016", "plainTextFormattedCitation" : "(Lorenz et al., 2016)", "previouslyFormattedCitation" : "(Lorenz et al., 2016)"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rPr>
          <w:delText>Lorenz et al., 2016</w:delText>
        </w:r>
        <w:r w:rsidRPr="00D424AA" w:rsidDel="004B67E4">
          <w:rPr>
            <w:rFonts w:cs="Times New Roman"/>
            <w:lang w:val="en-GB"/>
          </w:rPr>
          <w:fldChar w:fldCharType="end"/>
        </w:r>
        <w:commentRangeEnd w:id="169"/>
        <w:r w:rsidR="00A26296" w:rsidDel="004B67E4">
          <w:rPr>
            <w:rStyle w:val="Marquedecommentaire"/>
          </w:rPr>
          <w:commentReference w:id="169"/>
        </w:r>
        <w:r w:rsidRPr="0085657C" w:rsidDel="004B67E4">
          <w:rPr>
            <w:rFonts w:cs="Times New Roman"/>
          </w:rPr>
          <w:delText xml:space="preserve">; </w:delText>
        </w:r>
        <w:commentRangeStart w:id="170"/>
        <w:r w:rsidRPr="00D424AA" w:rsidDel="004B67E4">
          <w:rPr>
            <w:rFonts w:cs="Times New Roman"/>
            <w:i/>
            <w:iCs/>
            <w:lang w:val="en-GB"/>
          </w:rPr>
          <w:fldChar w:fldCharType="begin" w:fldLock="1"/>
        </w:r>
        <w:r w:rsidR="00FF6231" w:rsidDel="004B67E4">
          <w:rPr>
            <w:rFonts w:cs="Times New Roman"/>
          </w:rPr>
          <w:delInstrText>ADDIN CSL_CITATION { "citationItems" : [ { "id" : "ITEM-1",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w:delInstrText>
        </w:r>
        <w:r w:rsidR="00FF6231" w:rsidRPr="00350DE9" w:rsidDel="004B67E4">
          <w:rPr>
            <w:rFonts w:cs="Times New Roman"/>
            <w:lang w:val="en-GB"/>
          </w:rPr>
          <w:delInstrText xml:space="preserve">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1",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mendeley" : { "formattedCitation" : "(Vogel et al., 2017)", "manualFormatting" : "Vogel et al., 2017)", "plainTextFormattedCitation" : "(Vogel et al., 2017)", "previouslyFormattedCitation" : "(Vogel et al., 2017)" }, "properties" : { "noteIndex" : 0 }, "schema" : "https://github.com/citation-style-language/schema/raw/master/csl-citation.json" }</w:delInstrText>
        </w:r>
        <w:r w:rsidRPr="00D424AA" w:rsidDel="004B67E4">
          <w:rPr>
            <w:rFonts w:cs="Times New Roman"/>
            <w:i/>
            <w:iCs/>
            <w:lang w:val="en-GB"/>
          </w:rPr>
          <w:fldChar w:fldCharType="separate"/>
        </w:r>
        <w:r w:rsidR="00A26296" w:rsidDel="004B67E4">
          <w:rPr>
            <w:rFonts w:cs="Times New Roman"/>
            <w:noProof/>
            <w:lang w:val="en-GB"/>
          </w:rPr>
          <w:delText>Vogel et al., 2017)</w:delText>
        </w:r>
        <w:r w:rsidRPr="00D424AA" w:rsidDel="004B67E4">
          <w:rPr>
            <w:rFonts w:cs="Times New Roman"/>
            <w:i/>
            <w:iCs/>
            <w:lang w:val="en-GB"/>
          </w:rPr>
          <w:fldChar w:fldCharType="end"/>
        </w:r>
      </w:del>
      <w:bookmarkEnd w:id="162"/>
      <w:commentRangeEnd w:id="170"/>
      <w:r w:rsidR="00A26296">
        <w:rPr>
          <w:rStyle w:val="Marquedecommentaire"/>
        </w:rPr>
        <w:commentReference w:id="170"/>
      </w:r>
      <w:r w:rsidRPr="00350DE9">
        <w:rPr>
          <w:rFonts w:cs="Times New Roman"/>
          <w:lang w:val="en-GB"/>
        </w:rPr>
        <w:t>, changes in large-scale circulation patterns (11.1.5), and regional forcings such as changes in land use or aerosol concentrations (Chapters 3 and 7;</w:t>
      </w:r>
      <w:del w:id="171" w:author="Robin Matthews" w:date="2021-07-13T16:58:00Z">
        <w:r w:rsidRPr="00350DE9" w:rsidDel="004B67E4">
          <w:rPr>
            <w:rFonts w:cs="Times New Roman"/>
            <w:lang w:val="en-GB"/>
          </w:rPr>
          <w:delText xml:space="preserve"> </w:delText>
        </w:r>
      </w:del>
      <w:bookmarkStart w:id="172" w:name="_Hlk77087808"/>
      <w:ins w:id="173" w:author="Robin Matthews" w:date="2021-07-13T16:58:00Z">
        <w:r w:rsidR="004B67E4">
          <w:rPr>
            <w:rFonts w:cs="Times New Roman"/>
            <w:lang w:val="en-GB"/>
          </w:rPr>
          <w:t xml:space="preserve"> </w:t>
        </w:r>
        <w:r w:rsidR="004B67E4">
          <w:rPr>
            <w:rFonts w:cs="Times New Roman"/>
            <w:lang w:val="en-GB"/>
          </w:rPr>
          <w:fldChar w:fldCharType="begin" w:fldLock="1"/>
        </w:r>
      </w:ins>
      <w:r w:rsidR="003A5209">
        <w:rPr>
          <w:rFonts w:cs="Times New Roman"/>
          <w:lang w:val="en-GB"/>
        </w:rPr>
        <w:instrText>ADDIN CSL_CITATION { "citationItems" : [ { "id" : "ITEM-1", "itemData" : { "DOI" : "10.1002/2016JD026125", "ISSN" : "2169897X", "author" : [ { "dropping-particle" : "", "family" : "Hirsch", "given" : "A. L.", "non-dropping-particle" : "", "parse-names" : false, "suffix" : "" }, { "dropping-particle" : "", "family" : "Wilhelm", "given" : "M.", "non-dropping-particle" : "", "parse-names" : false, "suffix" : "" }, { "dropping-particle" : "", "family" : "Davin", "given" : "E. L.", "non-dropping-particle" : "", "parse-names" : false, "suffix" : "" }, { "dropping-particle" : "", "family" : "Thiery", "given" : "W.", "non-dropping-particle" : "", "parse-names" : false, "suffix" : "" }, { "dropping-particle" : "", "family" : "Seneviratne", "given" : "S. I.", "non-dropping-particle" : "", "parse-names" : false, "suffix" : "" } ], "container-title" : "Journal of Geophysical Research: Atmospheres", "id" : "ITEM-1", "issue" : "4", "issued" : { "date-parts" : [ [ "2017", "2", "27" ] ] }, "page" : "2269-2288", "title" : "Can climate-effective land management reduce regional warming?", "translator" : [ { "dropping-particle" : "", "family" : "S1480", "given" : "", "non-dropping-particle" : "", "parse-names" : false, "suffix" : "" } ], "type" : "article-journal", "volume" : "122" }, "uris" : [ "http://www.mendeley.com/documents/?uuid=7029e8bc-e108-4cad-9e89-7a70dfce57ea" ] }, { "id" : "ITEM-2", "itemData" : { "DOI" : "10.1002/2017EF000744", "ISSN" : "23284277", "author" : [ { "dropping-particle" : "", "family" : "Hirsch", "given" : "Annette L.", "non-dropping-particle" : "", "parse-names" : false, "suffix" : "" }, { "dropping-particle" : "", "family" : "Guillod", "given" : "Benoit P.", "non-dropping-particle" : "", "parse-names" : false, "suffix" : "" }, { "dropping-particle" : "", "family" : "Seneviratne", "given" : "Sonia I.", "non-dropping-particle" : "", "parse-names" : false, "suffix" : "" }, { "dropping-particle" : "", "family" : "Beyerle", "given" : "Urs", "non-dropping-particle" : "", "parse-names" : false, "suffix" : "" }, { "dropping-particle" : "", "family" : "Boysen", "given" : "Lena R.", "non-dropping-particle" : "", "parse-names" : false, "suffix" : "" }, { "dropping-particle" : "", "family" : "Brovkin", "given" : "Victor", "non-dropping-particle" : "", "parse-names" : false, "suffix" : "" }, { "dropping-particle" : "", "family" : "Davin", "given" : "Edouard L.", "non-dropping-particle" : "", "parse-names" : false, "suffix" : "" }, { "dropping-particle" : "", "family" : "Doelman", "given" : "Jonathan C.", "non-dropping-particle" : "", "parse-names" : false, "suffix" : "" }, { "dropping-particle" : "", "family" : "Kim", "given" : "Hyungjun", "non-dropping-particle" : "", "parse-names" : false, "suffix" : "" }, { "dropping-particle" : "", "family" : "Mitchell", "given" : "Daniel M.", "non-dropping-particle" : "", "parse-names" : false, "suffix" : "" }, { "dropping-particle" : "", "family" : "Nitta", "given" : "Tomoko", "non-dropping-particle" : "", "parse-names" : false, "suffix" : "" }, { "dropping-particle" : "", "family" : "Shiogama", "given" : "Hideo", "non-dropping-particle" : "", "parse-names" : false, "suffix" : "" }, { "dropping-particle" : "", "family" : "Sparrow", "given" : "Sarah", "non-dropping-particle" : "", "parse-names" : false, "suffix" : "" }, { "dropping-particle" : "", "family" : "Stehfest", "given" : "Elke", "non-dropping-particle" : "", "parse-names" : false, "suffix" : "" }, { "dropping-particle" : "", "family" : "Vuuren", "given" : "Detlef P.", "non-dropping-particle" : "van", "parse-names" : false, "suffix" : "" }, { "dropping-particle" : "", "family" : "Wilson", "given" : "Simon", "non-dropping-particle" : "", "parse-names" : false, "suffix" : "" } ], "container-title" : "Earth's Future", "id" : "ITEM-2", "issue" : "3", "issued" : { "date-parts" : [ [ "2018", "3" ] ] }, "page" : "396-409", "title" : "Biogeophysical Impacts of Land-Use Change on Climate Extremes in Low-Emission Scenarios: Results From HAPPI-Land", "translator" : [ { "dropping-particle" : "", "family" : "S1684", "given" : "", "non-dropping-particle" : "", "parse-names" : false, "suffix" : "" } ], "type" : "article-journal", "volume" : "6" }, "uris" : [ "http://www.mendeley.com/documents/?uuid=c3292592-88b5-483b-a317-d445d1c83909" ] }, { "id" : "ITEM-3", "itemData" : { "DOI" : "10.1002/2016JD025740", "ISSN" : "2169897X",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3", "issue" : "3", "issued" : { "date-parts" : [ [ "2017", "2", "16" ] ] }, "page" : "1403-1422", "title" : "Present-day irrigation mitigates heat extremes", "translator" : [ { "dropping-particle" : "", "family" : "S1482", "given" : "", "non-dropping-particle" : "", "parse-names" : false, "suffix" : "" } ], "type" : "article-journal", "volume" : "122" }, "uris" : [ "http://www.mendeley.com/documents/?uuid=f6cc8987-541d-49f9-9979-adc9181b44a2" ] }, { "id" : "ITEM-4", "itemData" : { "DOI" : "10.1038/srep46432", "ISSN" : "2045-2322", "author" : [ { "dropping-particle" : "", "family" : "Wang", "given" : "Zhili", "non-dropping-particle" : "", "parse-names" : false, "suffix" : "" }, { "dropping-particle" : "", "family" : "Lin", "given" : "Lei", "non-dropping-particle" : "", "parse-names" : false, "suffix" : "" }, { "dropping-particle" : "", "family" : "Zhang", "given" : "Xiaoye", "non-dropping-particle" : "", "parse-names" : false, "suffix" : "" }, { "dropping-particle" : "", "family" : "Zhang", "given" : "Hua", "non-dropping-particle" : "", "parse-names" : false, "suffix" : "" }, { "dropping-particle" : "", "family" : "Liu", "given" : "Liangke", "non-dropping-particle" : "", "parse-names" : false, "suffix" : "" }, { "dropping-particle" : "", "family" : "Xu", "given" : "Yangyang", "non-dropping-particle" : "", "parse-names" : false, "suffix" : "" } ], "container-title" : "Scientific Reports", "id" : "ITEM-4", "issue" : "1", "issued" : { "date-parts" : [ [ "2017", "12", "20" ] ] }, "page" : "46432", "title" : "Scenario dependence of future changes in climate extremes under 1.5 \u00b0C and 2 \u00b0C global warming", "translator" : [ { "dropping-particle" : "", "family" : "S1192", "given" : "", "non-dropping-particle" : "", "parse-names" : false, "suffix" : "" } ], "type" : "article-journal", "volume" : "7" }, "uris" : [ "http://www.mendeley.com/documents/?uuid=1c62bbad-5a8d-4f84-9ca2-960006910e85" ] }, { "id" : "ITEM-5", "itemData" : { "DOI" : "10.1038/s41467-017-01038-w", "ISSN" : "2041-1723", "author" : [ { "dropping-particle" : "", "family" : "Findell", "given" : "Kirsten L.", "non-dropping-particle" : "", "parse-names" : false, "suffix" : "" }, { "dropping-particle" : "", "family" : "Berg", "given" : "Alexis", "non-dropping-particle" : "", "parse-names" : false, "suffix" : "" }, { "dropping-particle" : "", "family" : "Gentine", "given" : "Pierre", "non-dropping-particle" : "", "parse-names" : false, "suffix" : "" }, { "dropping-particle" : "", "family" : "Krasting", "given" : "John P.", "non-dropping-particle" : "", "parse-names" : false, "suffix" : "" }, { "dropping-particle" : "", "family" : "Lintner", "given" : "Benjamin R.", "non-dropping-particle" : "", "parse-names" : false, "suffix" : "" }, { "dropping-particle" : "", "family" : "Malyshev", "given" : "Sergey", "non-dropping-particle" : "", "parse-names" : false, "suffix" : "" }, { "dropping-particle" : "", "family" : "Santanello", "given" : "Joseph A.", "non-dropping-particle" : "", "parse-names" : false, "suffix" : "" }, { "dropping-particle" : "", "family" : "Shevliakova", "given" : "Elena", "non-dropping-particle" : "", "parse-names" : false, "suffix" : "" } ], "container-title" : "Nature Communications", "id" : "ITEM-5", "issue" : "1", "issued" : { "date-parts" : [ [ "2017", "12", "20" ] ] }, "page" : "989", "title" : "The impact of anthropogenic land use and land cover change on regional climate extremes", "translator" : [ { "dropping-particle" : "", "family" : "S2593", "given" : "", "non-dropping-particle" : "", "parse-names" : false, "suffix" : "" } ], "type" : "article-journal", "volume" : "8" }, "uris" : [ "http://www.mendeley.com/documents/?uuid=c56d3347-3d26-4a66-bfbc-7017c713777a" ] } ], "mendeley" : { "formattedCitation" : "(Findell et al., 2017; Hirsch et al., 2017, 2018; Thiery et al., 2017; Wang et al., 2017d)", "manualFormatting" : "Findell et al., 2017; Hirsch et al., 2017, 2018; Thiery et al., 2017; Z. Wang et al., 2017b)", "plainTextFormattedCitation" : "(Findell et al., 2017; Hirsch et al., 2017, 2018; Thiery et al., 2017; Wang et al., 2017d)", "previouslyFormattedCitation" : "(Findell et al., 2017; Hirsch et al., 2017, 2018; Thiery et al., 2017; Wang et al., 2017d)" }, "properties" : { "noteIndex" : 0 }, "schema" : "https://github.com/citation-style-language/schema/raw/master/csl-citation.json" }</w:instrText>
      </w:r>
      <w:ins w:id="174" w:author="Robin Matthews" w:date="2021-07-13T16:58:00Z">
        <w:r w:rsidR="004B67E4">
          <w:rPr>
            <w:rFonts w:cs="Times New Roman"/>
            <w:lang w:val="en-GB"/>
          </w:rPr>
          <w:fldChar w:fldCharType="separate"/>
        </w:r>
        <w:r w:rsidR="004B67E4" w:rsidRPr="00BB222F">
          <w:rPr>
            <w:rFonts w:cs="Times New Roman"/>
            <w:noProof/>
            <w:lang w:val="en-GB"/>
          </w:rPr>
          <w:t xml:space="preserve">Findell et al., 2017; Hirsch et al., 2017, 2018; Thiery et al., 2017; </w:t>
        </w:r>
        <w:r w:rsidR="004B67E4">
          <w:rPr>
            <w:rFonts w:cs="Times New Roman"/>
            <w:noProof/>
            <w:lang w:val="en-GB"/>
          </w:rPr>
          <w:t xml:space="preserve">Z. </w:t>
        </w:r>
        <w:r w:rsidR="004B67E4" w:rsidRPr="00BB222F">
          <w:rPr>
            <w:rFonts w:cs="Times New Roman"/>
            <w:noProof/>
            <w:lang w:val="en-GB"/>
          </w:rPr>
          <w:t>Wang et al., 2017</w:t>
        </w:r>
        <w:r w:rsidR="004B67E4">
          <w:rPr>
            <w:rFonts w:cs="Times New Roman"/>
            <w:noProof/>
            <w:lang w:val="en-GB"/>
          </w:rPr>
          <w:t>b</w:t>
        </w:r>
        <w:r w:rsidR="004B67E4" w:rsidRPr="00BB222F">
          <w:rPr>
            <w:rFonts w:cs="Times New Roman"/>
            <w:noProof/>
            <w:lang w:val="en-GB"/>
          </w:rPr>
          <w:t>)</w:t>
        </w:r>
        <w:r w:rsidR="004B67E4">
          <w:rPr>
            <w:rFonts w:cs="Times New Roman"/>
            <w:lang w:val="en-GB"/>
          </w:rPr>
          <w:fldChar w:fldCharType="end"/>
        </w:r>
      </w:ins>
      <w:commentRangeStart w:id="175"/>
      <w:del w:id="176" w:author="Robin Matthews" w:date="2021-07-13T16:58:00Z">
        <w:r w:rsidRPr="00D424AA" w:rsidDel="004B67E4">
          <w:rPr>
            <w:rFonts w:cs="Times New Roman"/>
            <w:lang w:val="en-GB"/>
          </w:rPr>
          <w:fldChar w:fldCharType="begin" w:fldLock="1"/>
        </w:r>
        <w:r w:rsidR="00FF6231" w:rsidRPr="004B67E4" w:rsidDel="004B67E4">
          <w:rPr>
            <w:rFonts w:cs="Times New Roman"/>
            <w:lang w:val="en-GB"/>
          </w:rPr>
          <w:delInstrText>ADDIN CSL_CITATION { "citationItems" : [ { "id" : "ITEM-1", "itemData" : { "DOI" : "10.1002/2016JD026125", "ISSN" : "2169897X", "author" : [ { "dropping-particle" : "", "family" : "Hirsch", "given" : "A. L.", "non-dropping-particle" : "", "parse-names" : false, "suffix" : "" }, { "dropping-particle" : "", "family" : "Wilhelm", "given" : "M.", "non-dropping-particle" : "", "parse-names" : false, "suffix" : "" }, { "dropping-particle" : "", "family" : "Davin", "given" : "E. L.", "non-dropping-particle" : "", "parse-names" : false, "suffix" : "" }, { "dropping-particle" : "", "family" : "Thiery", "given" : "W.", "non-dropping-particle" : "", "parse-names" : false, "suffix" : "" }, { "dropping-particle" : "", "family" : "Seneviratne", "given" : "S. I.", "non-dropping-particle" : "", "parse-names" : false, "suffix" : "" } ], "container-title" : "Journal of Geophysical Research: Atmospheres", "id" : "ITEM-1", "issue" : "4", "issued" : { "date-parts" : [ [ "2017", "2", "27" ] ] }, "page" : "2269-2288", "title" : "Can climate-effective land management reduce regional warming?", "translator" : [ { "dropping-particle" : "", "family" : "S1480", "given" : "", "non-dropping-particle" : "", "parse-names" : false, "suffix" : "" } ], "type" : "article-journal", "volume" : "122" }, "uris" : [ "http://www.mendeley.com/docume</w:delInstrText>
        </w:r>
        <w:r w:rsidR="00FF6231" w:rsidRPr="004B67E4" w:rsidDel="004B67E4">
          <w:rPr>
            <w:rFonts w:cs="Times New Roman"/>
          </w:rPr>
          <w:delInstrText>nts/?uuid=7029e8bc-e108-4cad-9e89-7a70dfce57ea" ] }, { "id" : "ITEM-2", "itemData" : { "DOI" : "10.1002/2017EF000744", "ISSN" : "23284277", "author" : [ { "dropping-particle" : "", "family" : "Hirsch", "given" : "Annette L.", "non-dropping-particle" : "", "parse-names" : false, "suffix" : "" }, { "dropping-particle" : "", "family" : "Guillod", "given" : "Benoit P.", "non-dropping-particle" : "", "parse-names" : false, "suffix" : "" }, { "dropping-particle" : "", "family" : "Seneviratne", "given" : "Sonia I.", "non-dropping-particle" : "", "parse-names" : false, "suffix" : "" }, { "dropping-particle" : "", "family" : "Beyerle", "given" : "Urs", "non-dropping-particle" : "", "parse-names" : false, "suffix" : "" }, { "dropping-particle" : "", "family" : "Boysen", "given" : "Lena R.", "non-dropping-particle" : "", "parse-names" : false, "suffix" : "" }, { "dropping-particle" : "", "family" : "Brovkin", "given" : "Victor", "non-dropping-particle" : "", "parse-names" : false, "suffix" : "" }, { "dropping-particle" : "", "family" : "Davin", "given" : "Edouard L.", "non-dropping-particle" : "", "parse-names" : false, "suffix" : "" }, { "dropping-particle" : "", "family" : "Doelman", "given" : "Jonathan C.", "non-dropping-particle" : "", "parse-names" : false, "suffix" : "" }, { "dropping-particle" : "", "family" : "Kim", "given" : "Hyungjun", "non-dropping-particle" : "", "parse-names" : false, "suffix" : "" }, { "dropping-particle" : "", "family" : "Mitchell", "given" : "Daniel M.", "non-dropping-particle" : "", "parse-names" : false, "suffix" : "" }, { "dropping-particle" : "", "family" : "Nitta", "given" : "Tomoko", "non-dropping-particle" : "", "parse-names" : false, "suffix" : "" }, { "dropping-particle" : "", "family" : "Shiogama", "given" : "Hideo", "non-dropping-particle" : "", "parse-names" : false, "suffix" : "" }, { "dropping-particle" : "", "family" : "Sparrow", "given" : "Sarah", "non-dropping-particle" : "", "parse-names" : false, "suffix" : "" }, { "dropping-particle" : "", "family" : "Stehfest", "given" : "Elke", "non-dropping-particle" : "", "parse-names" : false, "suffix" : "" }, { "dropping-particle" : "", "family" : "Vuuren", "given" : "Detlef P.", "non-dropping-particle" : "van", "parse-names" : false, "suffix" : "" }, { "dropping-particle" : "", "family" : "Wilson", "given" : "Simon", "non-dropping-particle" : "", "parse-names" : false, "suffix" : "" } ], "container-title" : "Earth's Future", "id" : "ITEM-2", "issue" : "3", "issued" : { "date-parts" : [ [ "2018", "3" ] ] }, "page" : "396-409", "title" : "Biogeophysical Impacts of Land-Use Change on Climate Extremes in Low-Emission Scenarios: Results From HAPPI-Land", "translator" : [ { "dropping-particle" : "", "family" : "S1684", "given" : "", "non-dropping-particle" : "", "parse-names" : false, "suffix" : "" } ], "type" : "article-journal", "volume" : "6" }, "uris" : [ "http://www.mendeley.com/documents/?uuid=c3292592-88b5-483b-a317-d445d1c83909" ] } ], "mendeley" : { "formattedCitation" : "(Hirsch et al., 2017, 2018)", "manualFormatting" : "Hirsch et al., 2017, 2018", "plainTextFormattedCitation" : "(Hirsch et al., 2017, 2018)", "previouslyFormattedCitation" : "(Hirsch et al., 2017, 2018)" }, "properties" : { "noteIndex" : 0 }, "schema" : "https://github.com/citation-style-language/schema/raw/master/csl-citation.json" }</w:delInstrText>
        </w:r>
        <w:r w:rsidRPr="00D424AA" w:rsidDel="004B67E4">
          <w:rPr>
            <w:rFonts w:cs="Times New Roman"/>
            <w:lang w:val="en-GB"/>
          </w:rPr>
          <w:fldChar w:fldCharType="separate"/>
        </w:r>
        <w:r w:rsidR="00A26296" w:rsidRPr="004B67E4" w:rsidDel="004B67E4">
          <w:rPr>
            <w:rFonts w:cs="Times New Roman"/>
            <w:noProof/>
          </w:rPr>
          <w:delText>Hirsch et al., 2017, 2018</w:delText>
        </w:r>
        <w:r w:rsidRPr="00D424AA" w:rsidDel="004B67E4">
          <w:rPr>
            <w:rFonts w:cs="Times New Roman"/>
            <w:lang w:val="en-GB"/>
          </w:rPr>
          <w:fldChar w:fldCharType="end"/>
        </w:r>
        <w:commentRangeEnd w:id="175"/>
        <w:r w:rsidR="00A26296" w:rsidDel="004B67E4">
          <w:rPr>
            <w:rStyle w:val="Marquedecommentaire"/>
          </w:rPr>
          <w:commentReference w:id="175"/>
        </w:r>
        <w:r w:rsidRPr="00350DE9" w:rsidDel="004B67E4">
          <w:rPr>
            <w:rFonts w:cs="Times New Roman"/>
          </w:rPr>
          <w:delText xml:space="preserve">; </w:delText>
        </w:r>
        <w:commentRangeStart w:id="177"/>
        <w:r w:rsidRPr="00D424AA" w:rsidDel="004B67E4">
          <w:rPr>
            <w:rFonts w:cs="Times New Roman"/>
            <w:lang w:val="en-GB"/>
          </w:rPr>
          <w:fldChar w:fldCharType="begin" w:fldLock="1"/>
        </w:r>
        <w:r w:rsidR="00FF6231" w:rsidRPr="00350DE9" w:rsidDel="004B67E4">
          <w:rPr>
            <w:rFonts w:cs="Times New Roman"/>
          </w:rPr>
          <w:delInstrText>ADDIN CSL_CITATION { "citationItems" : [ { "id" : "ITEM-1", "itemData" : { "DOI" : "10.1002/2016JD025740", "ISSN" : "2169897X",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1", "issue" : "3", "issued" : { "date-parts" : [ [ "2017", "2", "16" ] ] }, "page" : "1403-1422", "title" : "Present-day irrigation mitigates heat extremes", "translator" : [ { "dropping-particle" : "", "family" : "S1482", "given" : "", "non-dropping-particle" : "", "parse-names" : false, "suffix" : "" } ], "type" : "article-journal", "volume" : "122" }, "uris" : [ "http://www.mendeley.com/documents/?uuid=f6cc8987-541d-49f9-9979-adc9181b44a2" ] } ], "mendeley" : { "formattedCitation" : "(Thiery et al., 2017)", "manualFormatting" : "Thiery et al., 2017", "plainTextFormattedCitation" : "(Thiery et al., 2017)", "previouslyFormattedCitation" : "(Thiery et al., 2017)"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rPr>
          <w:delText>Thiery et al., 2017</w:delText>
        </w:r>
        <w:r w:rsidRPr="00D424AA" w:rsidDel="004B67E4">
          <w:rPr>
            <w:rFonts w:cs="Times New Roman"/>
            <w:lang w:val="en-GB"/>
          </w:rPr>
          <w:fldChar w:fldCharType="end"/>
        </w:r>
        <w:commentRangeEnd w:id="177"/>
        <w:r w:rsidR="00A26296" w:rsidDel="004B67E4">
          <w:rPr>
            <w:rStyle w:val="Marquedecommentaire"/>
          </w:rPr>
          <w:commentReference w:id="177"/>
        </w:r>
        <w:r w:rsidRPr="00350DE9" w:rsidDel="004B67E4">
          <w:rPr>
            <w:rFonts w:cs="Times New Roman"/>
          </w:rPr>
          <w:delText xml:space="preserve">; </w:delText>
        </w:r>
        <w:commentRangeStart w:id="178"/>
        <w:r w:rsidRPr="00D424AA" w:rsidDel="004B67E4">
          <w:rPr>
            <w:rFonts w:cs="Times New Roman"/>
            <w:lang w:val="en-GB"/>
          </w:rPr>
          <w:fldChar w:fldCharType="begin" w:fldLock="1"/>
        </w:r>
        <w:r w:rsidR="00FF6231" w:rsidRPr="00350DE9" w:rsidDel="004B67E4">
          <w:rPr>
            <w:rFonts w:cs="Times New Roman"/>
          </w:rPr>
          <w:delInstrText>ADDIN CSL_CITATION { "citationItems" : [ { "id" : "ITEM-1", "itemData" : { "DOI" : "10.1038/srep46432", "ISSN" : "2045-2322", "author" : [ { "dropping-particle" : "", "family" : "Wang", "given" : "Zhili", "non-dropping-particle" : "", "parse-names" : false, "suffix" : "" }, { "dropping-particle" : "", "family" : "Lin", "given" : "Lei", "non-dropping-particle" : "", "parse-names" : false, "suffix" : "" }, { "dropping-particle" : "", "family" : "Zhang", "given" : "Xiaoye", "non-dropping-particle" : "", "parse-names" : false, "suffix" : "" }, { "dropping-particle" : "", "family" : "Zhang", "given" : "Hua", "non-dropping-particle" : "", "parse-names" : false, "suffix" : "" }, { "dropping-particle" : "", "family" : "Liu", "given" : "Liangke", "non-dropping-particle" : "", "parse-names" : false, "suffix" : "" }, { "dropping-particle" : "", "family" : "Xu", "given" : "Yangyang", "non-dropping-particle" : "", "parse-names" : false, "suffix" : "" } ], "container-title" : "Scientific Reports", "id" : "ITEM-1", "issue" : "1", "issued" : { "date-parts" : [ [ "2017", "12", "20" ] ] }, "page" : "46432", "title" : "Scenario dependence of future changes in climate extremes under 1.5 \u00b0C and 2 \u00b0C global warming", "translator" : [ { "dropping-particle" : "", "family" : "S1192", "given" : "", "non-dropping-particle" : "", "parse-names" : false, "suffix" : "" } ], "type" : "article-journal", "volume" : "7" }, "uris" : [ "http://www.mendeley.com/documents/?uuid=1c62bbad-5a8d-4f84-9ca2-960006910e85" ] } ], "mendeley" : { "formattedCitation" : "(Wang et al., 2017d)", "manualFormatting" : "Wang et al., 2017f", "plainTextFormattedCitation" : "(Wang et al., 2017d)", "previouslyFormattedCitation" : "(Wang et al., 2017d)"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rPr>
          <w:delText>Wang et al., 2017f</w:delText>
        </w:r>
        <w:r w:rsidRPr="00D424AA" w:rsidDel="004B67E4">
          <w:rPr>
            <w:rFonts w:cs="Times New Roman"/>
            <w:lang w:val="en-GB"/>
          </w:rPr>
          <w:fldChar w:fldCharType="end"/>
        </w:r>
        <w:commentRangeEnd w:id="178"/>
        <w:r w:rsidR="00A26296" w:rsidDel="004B67E4">
          <w:rPr>
            <w:rStyle w:val="Marquedecommentaire"/>
          </w:rPr>
          <w:commentReference w:id="178"/>
        </w:r>
        <w:r w:rsidRPr="00350DE9" w:rsidDel="004B67E4">
          <w:rPr>
            <w:rFonts w:cs="Times New Roman"/>
          </w:rPr>
          <w:delText xml:space="preserve">; </w:delText>
        </w:r>
        <w:commentRangeStart w:id="179"/>
        <w:r w:rsidRPr="00D424AA" w:rsidDel="004B67E4">
          <w:rPr>
            <w:rFonts w:cs="Times New Roman"/>
            <w:lang w:val="en-GB"/>
          </w:rPr>
          <w:fldChar w:fldCharType="begin" w:fldLock="1"/>
        </w:r>
        <w:r w:rsidR="00FF6231" w:rsidRPr="00350DE9" w:rsidDel="004B67E4">
          <w:rPr>
            <w:rFonts w:cs="Times New Roman"/>
          </w:rPr>
          <w:delInstrText>ADDIN CSL_CITATION { "citationItems" : [ { "id" : "ITEM-1", "itemData" : { "DOI" : "10.1038/s41467-017-01038-w", "ISSN" : "2041-1723", "author" : [ { "dropping-particle" : "", "family" : "Findell", "given" : "Kirsten L.", "non-dropping-particle" : "", "parse-names" : false, "suffix" : "" }, { "dropping-particle" : "", "family" : "Berg", "given" : "Alexis", "non-dropping-particle" : "", "parse-names" : false, "suffix" : "" }, { "dropping-particle" : "", "family" : "Gentine", "given" : "Pierre", "non-dropping-particle" : "", "parse-names" : false, "suffix" : "" }, { "dropping-particle" : "", "family" : "Krasting", "given" : "John P.", "non-dropping-particle" : "", "parse-names" : fal</w:delInstrText>
        </w:r>
        <w:r w:rsidR="00FF6231" w:rsidRPr="00F1665C" w:rsidDel="004B67E4">
          <w:rPr>
            <w:rFonts w:cs="Times New Roman"/>
            <w:lang w:val="en-GB"/>
          </w:rPr>
          <w:delInstrText xml:space="preserve">se, "suffix" : "" }, { "dropping-particle" : "", "family" : "Lintner", "given" : "Benjamin R.", "non-dropping-particle" : "", "parse-names" : false, "suffix" : "" }, { "dropping-particle" : "", "family" : "Malyshev", "given" : "Sergey", "non-dropping-particle" : "", "parse-names" : false, "suffix" : "" }, { "dropping-particle" : "", "family" : "Santanello", "given" : "Joseph A.", "non-dropping-particle" : "", "parse-names" : false, "suffix" : "" }, { "dropping-particle" : "", "family" : "Shevliakova", "given" : "Elena", "non-dropping-particle" : "", "parse-names" : false, "suffix" : "" } ], "container-title" : "Nature Communications", "id" : "ITEM-1", "issue" : "1", "issued" : { "date-parts" : [ [ "2017", "12", "20" ] ] }, "page" : "989", "title" : "The impact of anthropogenic </w:delInstrText>
        </w:r>
        <w:r w:rsidR="00FF6231" w:rsidDel="004B67E4">
          <w:rPr>
            <w:rFonts w:cs="Times New Roman"/>
            <w:lang w:val="en-GB"/>
          </w:rPr>
          <w:delInstrText>land use and land cover change on regional climate extremes", "translator" : [ { "dropping-particle" : "", "family" : "S2593", "given" : "", "non-dropping-particle" : "", "parse-names" : false, "suffix" : "" } ], "type" : "article-journal", "volume" : "8" }, "uris" : [ "http://www.mendeley.com/documents/?uuid=c56d3347-3d26-4a66-bfbc-7017c713777a" ] } ], "mendeley" : { "formattedCitation" : "(Findell et al., 2017)", "manualFormatting" : "Findell et al., 2017)", "plainTextFormattedCitation" : "(Findell et al., 2017)", "previouslyFormattedCitation" : "(Findell et al., 2017)"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lang w:val="en-GB"/>
          </w:rPr>
          <w:delText>Findell et al., 2017)</w:delText>
        </w:r>
        <w:r w:rsidRPr="00D424AA" w:rsidDel="004B67E4">
          <w:rPr>
            <w:rFonts w:cs="Times New Roman"/>
            <w:lang w:val="en-GB"/>
          </w:rPr>
          <w:fldChar w:fldCharType="end"/>
        </w:r>
        <w:commentRangeEnd w:id="179"/>
        <w:r w:rsidR="00A26296" w:rsidDel="004B67E4">
          <w:rPr>
            <w:rStyle w:val="Marquedecommentaire"/>
          </w:rPr>
          <w:commentReference w:id="179"/>
        </w:r>
      </w:del>
      <w:bookmarkEnd w:id="172"/>
      <w:r w:rsidRPr="00841A35">
        <w:rPr>
          <w:rFonts w:cs="Times New Roman"/>
          <w:lang w:val="en-GB"/>
        </w:rPr>
        <w:t>. In some cases, such responses may also include non-local effects (e.g.,</w:t>
      </w:r>
      <w:del w:id="180" w:author="Robin Matthews" w:date="2021-07-13T16:59:00Z">
        <w:r w:rsidRPr="00841A35" w:rsidDel="004B67E4">
          <w:rPr>
            <w:rFonts w:cs="Times New Roman"/>
            <w:lang w:val="en-GB"/>
          </w:rPr>
          <w:delText xml:space="preserve"> </w:delText>
        </w:r>
      </w:del>
      <w:bookmarkStart w:id="181" w:name="_Hlk77087930"/>
      <w:ins w:id="182" w:author="Robin Matthews" w:date="2021-07-13T16:59:00Z">
        <w:r w:rsidR="004B67E4">
          <w:rPr>
            <w:rFonts w:cs="Times New Roman"/>
            <w:lang w:val="en-GB"/>
          </w:rPr>
          <w:t xml:space="preserve"> </w:t>
        </w:r>
        <w:r w:rsidR="004B67E4">
          <w:rPr>
            <w:rFonts w:cs="Times New Roman"/>
            <w:lang w:val="en-GB"/>
          </w:rPr>
          <w:fldChar w:fldCharType="begin" w:fldLock="1"/>
        </w:r>
      </w:ins>
      <w:r w:rsidR="0012753B">
        <w:rPr>
          <w:rFonts w:cs="Times New Roman"/>
          <w:lang w:val="en-GB"/>
        </w:rPr>
        <w:instrText>ADDIN CSL_CITATION { "citationItems" : [ { "id" : "ITEM-1", "itemData" : { "DOI" : "10.1038/s41467-018-05838-6", "ISSN" : "2041-1723", "author" : [ { "dropping-particle" : "", "family" : "Persad", "given" : "Geeta G.", "non-dropping-particle" : "", "parse-names" : false, "suffix" : "" }, { "dropping-particle" : "", "family" : "Caldeira", "given" : "Ken", "non-dropping-particle" : "", "parse-names" : false, "suffix" : "" } ], "container-title" : "Nature Communications", "id" : "ITEM-1", "issue" : "1", "issued" : { "date-parts" : [ [ "2018", "12", "17" ] ] }, "page" : "3289", "title" : "Divergent global-scale temperature effects from identical aerosols emitted in different regions", "translator" : [ { "dropping-particle" : "", "family" : "S1613", "given" : "", "non-dropping-particle" : "", "parse-names" : false, "suffix" : "" } ], "type" : "article-journal", "volume" : "9" }, "uris" : [ "http://www.mendeley.com/documents/?uuid=7d6d3845-570e-4c50-b52b-1084f1c8466f" ] }, { "id" : "ITEM-2", "itemData" : { "DOI" : "10.1111/nyas.13912", "ISSN" : "00778923", "author" : [ { "dropping-particle" : "", "family" : "Miralles", "given" : "Diego G", "non-dropping-particle" : "", "parse-names" : false, "suffix" : "" }, { "dropping-particle" : "", "family" : "Gentine", "given" : "Pierre", "non-dropping-particle" : "", "parse-names" : false, "suffix" : "" }, { "dropping-particle" : "", "family" : "Seneviratne", "given" : "Sonia I", "non-dropping-particle" : "", "parse-names" : false, "suffix" : "" }, { "dropping-particle" : "", "family" : "Teuling", "given" : "Adriaan J", "non-dropping-particle" : "", "parse-names" : false, "suffix" : "" } ], "container-title" : "Annals of the New York Academy of Sciences", "id" : "ITEM-2", "issue" : "1", "issued" : { "date-parts" : [ [ "2019", "1" ] ] }, "page" : "19-35", "publisher" : "New York Academy of Sciences", "publisher-place" : "New York, NY, USA", "title" : "Land-atmospheric feedbacks during droughts and heatwaves: state of the science and current challenges", "translator" : [ { "dropping-particle" : "", "family" : "S3163", "given" : "", "non-dropping-particle" : "", "parse-names" : false, "suffix" : "" } ], "type" : "article-journal", "volume" : "1436" }, "uris" : [ "http://www.mendeley.com/documents/?uuid=8a380d21-51b1-49c1-b5b0-3f346c4257ce" ] }, { "id" : "ITEM-3", "itemData" : { "DOI" : "10.1002/2016GL068146", "ISSN" : "00948276", "author" : [ { "dropping-particle" : "", "family" : "Vrese", "given" : "Philipp", "non-dropping-particle" : "de", "parse-names" : false, "suffix" : "" }, { "dropping-particle" : "", "family" : "Hagemann", "given" : "Stefan", "non-dropping-particle" : "", "parse-names" : false, "suffix" : "" }, { "dropping-particle" : "", "family" : "Claussen", "given" : "Martin", "non-dropping-particle" : "", "parse-names" : false, "suffix" : "" } ], "container-title" : "Geophysical Research Letters", "id" : "ITEM-3", "issue" : "8", "issued" : { "date-parts" : [ [ "2016", "4", "28" ] ] }, "page" : "3737-3745", "title" : "Asian irrigation, African rain: Remote impacts of irrigation", "translator" : [ { "dropping-particle" : "", "family" : "S3490", "given" : "", "non-dropping-particle" : "", "parse-names" : false, "suffix" : "" } ], "type" : "article-journal", "volume" : "43" }, "uris" : [ "http://www.mendeley.com/documents/?uuid=83d2167d-6374-4445-9d7b-1e0f766e6c36" ] }, { "id" : "ITEM-4", "itemData" : { "DOI" : "10.1038/s41561-019-0431-6", "ISSN" : "1752-0894", "author" : [ { "dropping-particle" : "", "family" : "Schumacher", "given" : "Dominik L.", "non-dropping-particle" : "", "parse-names" : false, "suffix" : "" }, { "dropping-particle" : "", "family" : "Keune", "given" : "Jessica", "non-dropping-particle" : "", "parse-names" : false, "suffix" : "" }, { "dropping-particle" : "", "family" : "Heerwaarden", "given" : "Chiel C.", "non-dropping-particle" : "van", "parse-names" : false, "suffix" : "" }, { "dropping-particle" : "", "family" : "Vil\u00e0-Guerau de Arellano", "given" : "Jordi", "non-dropping-particle" : "", "parse-names" : false, "suffix" : "" }, { "dropping-part</w:instrText>
      </w:r>
      <w:r w:rsidR="0012753B" w:rsidRPr="00B549EC">
        <w:rPr>
          <w:rFonts w:cs="Times New Roman"/>
        </w:rPr>
        <w:instrText>icle" : "", "family" : "Teuling", "given" : "Adriaan J.", "non-dropping-particle" : "", "parse-names" : false, "suffix" : "" }, { "dropping-particle" : "", "family" : "Miralles", "given" : "Diego G.", "non-dropping-particle" : "", "parse-names" : false, "suffix" : "" } ], "container-title" : "Nature Geoscience", "id" : "ITEM-4", "issue" : "9", "issued" : { "date-parts" : [ [ "2019", "9", "19" ] ] }, "page" : "712-717", "publisher" : "Springer US", "title" : "Amplification of mega-heatwaves through heat torrents fuelled by upwind drought", "translator" : [ { "dropping-particle" : "", "family" : "S2800", "given" : "", "non-dropping-particle" : "", "parse-names" : false, "suffix" : "" } ], "type" : "article-journal", "volume" : "12" }, "uris" : [ "http://www.mendeley.com/documents/?uuid=3d6f4331-eef7-4906-8e76-6aa88ded7325" ] } ], "mendeley" : { "formattedCitation" : "(de Vrese et al., 2016; Persad and Caldeira, 2018; Miralles et al., 2019; Schumacher et al., 2019)", "manualFormatting" : "de Vrese et al., 2016; Persad and Caldeira, 2018; Miralles et al., 2019; Schumacher et al., 2019)", "plainTextFormattedCitation" : "(de Vrese et al., 2016; Persad and Caldeira, 2018; Miralles et al., 2019; Schumacher et al., 2019)", "previouslyFormattedCitation" : "(de Vrese et al., 2016; Persad and Caldeira, 2018; Miralles et al., 2019; Schumacher et al., 2019)" }, "properties" : { "noteIndex" : 0 }, "schema" : "https://github.com/citation-style-language/schema/raw/master/csl-citation.json" }</w:instrText>
      </w:r>
      <w:ins w:id="183" w:author="Robin Matthews" w:date="2021-07-13T16:59:00Z">
        <w:r w:rsidR="004B67E4">
          <w:rPr>
            <w:rFonts w:cs="Times New Roman"/>
            <w:lang w:val="en-GB"/>
          </w:rPr>
          <w:fldChar w:fldCharType="separate"/>
        </w:r>
        <w:r w:rsidR="004B67E4" w:rsidRPr="00B549EC">
          <w:rPr>
            <w:rFonts w:cs="Times New Roman"/>
            <w:noProof/>
          </w:rPr>
          <w:t>de Vrese et al., 2016; Persad and Caldeira, 2018; Miralles et al., 2019; Schumacher et al., 2019)</w:t>
        </w:r>
        <w:r w:rsidR="004B67E4">
          <w:rPr>
            <w:rFonts w:cs="Times New Roman"/>
            <w:lang w:val="en-GB"/>
          </w:rPr>
          <w:fldChar w:fldCharType="end"/>
        </w:r>
      </w:ins>
      <w:commentRangeStart w:id="184"/>
      <w:del w:id="185" w:author="Robin Matthews" w:date="2021-07-13T16:59:00Z">
        <w:r w:rsidRPr="00D424AA" w:rsidDel="004B67E4">
          <w:rPr>
            <w:rFonts w:cs="Times New Roman"/>
            <w:lang w:val="en-GB"/>
          </w:rPr>
          <w:fldChar w:fldCharType="begin" w:fldLock="1"/>
        </w:r>
        <w:r w:rsidR="00FF6231" w:rsidRPr="00B549EC" w:rsidDel="004B67E4">
          <w:rPr>
            <w:rFonts w:cs="Times New Roman"/>
          </w:rPr>
          <w:delInstrText>ADDIN CSL_CITATION { "citationItems" : [ { "id" : "ITEM-1", "itemData" : { "DOI" : "10.1038/s41467-018-05838-6", "ISSN" : "2041-1723", "author" : [ { "dropping-particle" : "", "family" : "Persad", "given" : "Geeta G.", "non-dropping-particle" : "", "parse-names" : false, "suffix" : "" }, { "dropping-particle" : "", "family" : "Caldeira", "given" : "Ken", "non-dropping-particle" : "", "parse-names" : false, "suffix" : "" } ], "container-title" : "Nature Communications", "id" : "ITEM-1", "issue" : "1", "issued" : { "date-parts" : [ [ "2018", "12", "17" ] ] }, "page" : "3289", "title" : "Divergent global-scale temperature effects from identical aerosols emitted in different regions", "translator" : [ { "dropping-particle" : "", "family" : "S1613", "given" : "", "non-dropping-particle" : "", "parse-names" : false, "suffix" : "" } ], "type" : "article-journal", "volume" : "9" }, "uris" : [ "http://www.mendeley.com/documents/?uuid=7d6d3845-570e-4c50-b52b-1084f1c8466f" ] } ], "mendeley" : { "formattedCitation" : "(Persad and Caldeira, 2018)", "manualFormatting" : "Persad and Caldeira, 2018", "plainTextFormattedCitation" : "(Persad and Caldeira, 2018)", "previouslyFormattedCitation" : "(Persad and Caldeira, 2018)"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lang w:val="nb-NO"/>
          </w:rPr>
          <w:delText>Persad and Caldeira, 2018</w:delText>
        </w:r>
        <w:r w:rsidRPr="00D424AA" w:rsidDel="004B67E4">
          <w:rPr>
            <w:rFonts w:cs="Times New Roman"/>
            <w:lang w:val="en-GB"/>
          </w:rPr>
          <w:fldChar w:fldCharType="end"/>
        </w:r>
        <w:commentRangeEnd w:id="184"/>
        <w:r w:rsidR="00A26296" w:rsidDel="004B67E4">
          <w:rPr>
            <w:rStyle w:val="Marquedecommentaire"/>
          </w:rPr>
          <w:commentReference w:id="184"/>
        </w:r>
        <w:r w:rsidRPr="000F1B8F" w:rsidDel="004B67E4">
          <w:rPr>
            <w:rFonts w:cs="Times New Roman"/>
            <w:lang w:val="nb-NO"/>
          </w:rPr>
          <w:delText xml:space="preserve">; </w:delText>
        </w:r>
        <w:commentRangeStart w:id="186"/>
        <w:r w:rsidRPr="00D424AA" w:rsidDel="004B67E4">
          <w:rPr>
            <w:rFonts w:cs="Times New Roman"/>
            <w:lang w:val="en-GB"/>
          </w:rPr>
          <w:fldChar w:fldCharType="begin" w:fldLock="1"/>
        </w:r>
        <w:r w:rsidR="00FF6231" w:rsidDel="004B67E4">
          <w:rPr>
            <w:rFonts w:cs="Times New Roman"/>
            <w:lang w:val="nb-NO"/>
          </w:rPr>
          <w:delInstrText>ADDIN CSL_CITATION { "citationItems" : [ { "id" : "ITEM-1", "itemData" : { "DOI" : "10.1111/nyas.13912", "ISSN" : "00778923", "author" : [ { "dropping-particle" : "", "family" : "Miralles", "given" : "Diego G", "non-dropping-particle" : "", "parse-names" : false, "suffix" : "" }, { "dropping-particle" : "", "family" : "Gentine", "given" : "Pierre", "non-dropping-particle" : "", "parse-names" : false, "suffix" : "" }, { "dropping-particle" : "", "family" : "Seneviratne", "given" : "Sonia I", "non-dropping-particle" : "", "parse-names" : false, "suffix" : "" }, { "dropping-particle" : "", "family" : "Teuling", "given" : "Adriaan J", "non-dropping-particle" : "", "parse-names" : false, "suffix" : "" } ], "container-title" : "Annals of the New York Academy of Sciences", "id" : "ITEM-1", "issue" : "1", "issued" : { "date-parts" : [ [ "2019", "1" ] ] }, "page" : "19-35", "publisher" : "New York Academy of Sciences", "publisher-place" : "New York, NY, USA", "title" : "Land-atmospheric feedbacks during droughts and heatwaves: state of the science and current challenges", "translator" : [ { "dropping-particle" : "", "family" : "S3163", "given" : "", "non-dropping-particle" : "", "parse-names" : false, "suffix" : "" } ], "type" : "article-journal", "volume" : "1436" }, "uris" : [ "http://www.mendeley.com/documents/?uuid=8a380d21-51b1-49c1-b5b0-3f346c4257ce" ] } ], "mendeley" : { "formattedCitation" : "(Miralles et al., 2019)", "manualFormatting" : "Miralles et al., 2019; ", "plainTextFormattedCitation" : "(Miralles et al., 2019)", "previouslyFormattedCitation" : "(Miralles et al., 2019)"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lang w:val="nb-NO"/>
          </w:rPr>
          <w:delText xml:space="preserve">Miralles et al., 2019; </w:delText>
        </w:r>
        <w:r w:rsidRPr="00D424AA" w:rsidDel="004B67E4">
          <w:rPr>
            <w:rFonts w:cs="Times New Roman"/>
            <w:lang w:val="en-GB"/>
          </w:rPr>
          <w:fldChar w:fldCharType="end"/>
        </w:r>
        <w:commentRangeEnd w:id="186"/>
        <w:r w:rsidR="00A26296" w:rsidDel="004B67E4">
          <w:rPr>
            <w:rStyle w:val="Marquedecommentaire"/>
          </w:rPr>
          <w:commentReference w:id="186"/>
        </w:r>
        <w:commentRangeStart w:id="187"/>
        <w:r w:rsidRPr="00D424AA" w:rsidDel="004B67E4">
          <w:rPr>
            <w:rFonts w:cs="Times New Roman"/>
            <w:lang w:val="en-GB"/>
          </w:rPr>
          <w:fldChar w:fldCharType="begin" w:fldLock="1"/>
        </w:r>
        <w:r w:rsidR="00FF6231" w:rsidDel="004B67E4">
          <w:rPr>
            <w:rFonts w:cs="Times New Roman"/>
            <w:lang w:val="nb-NO"/>
          </w:rPr>
          <w:delInstrText>ADDIN CSL_CITATION { "citationItems" : [ { "id" : "ITEM-1", "itemData" : { "DOI" : "10.1002/2016GL068146", "ISSN" : "00948276", "author" : [ { "dropping-particle" : "", "family" : "Vrese", "given" : "Philipp", "non-dropping-particle" : "de", "parse-names" : false, "suffix" : "" }, { "dropping-particle" : "", "family" : "Hagemann", "given" : "Stefan", "non-dropping-particle" : "", "parse-names" : false, "suffix" : "" }, { "dropping-particle" : "", "family" : "Claussen", "given" : "Martin", "non-dropping-particle" : "", "parse-names" : false, "suffix" : "" } ], "container-title" : "Geophysical Research Letters", "id" : "ITEM-1", "issue" : "8", "issued" : { "date-parts" : [ [ "2016", "4", "28" ] ] }, "page" : "3737-3745", "title" : "Asian irrigation, African rain: Remote impacts of irrigation", "translator" : [ { "dropping-particle" : "", "family" : "S3490", "given" : "", "non-dropping-particle" : "", "parse-names" : false, "suffix" : "" } ], "type" : "article-journal", "volume" : "43" }, "uris" : [ "http://www.mendeley.com/documents/?uuid=83d2167d-6374-4445-9d7b-1e0f766e6c36" ] } ], "mendeley" : { "formattedCitation" : "(de Vrese et al., 2016)", "manualFormatting" : "de Vrese et al., 2016; ", "plainTextFormattedCitation" : "(de Vrese et al., 2016)", "previouslyFormattedCitation" : "(de Vrese et al., 2016)" }, "properties" : { "noteIndex" : 0 }, "schema" : "https://github.com/citation-style-language/schema/raw/master/csl-citation.json" }</w:delInstrText>
        </w:r>
        <w:r w:rsidRPr="00D424AA" w:rsidDel="004B67E4">
          <w:rPr>
            <w:rFonts w:cs="Times New Roman"/>
            <w:lang w:val="en-GB"/>
          </w:rPr>
          <w:fldChar w:fldCharType="separate"/>
        </w:r>
        <w:r w:rsidR="00A26296" w:rsidDel="004B67E4">
          <w:rPr>
            <w:rFonts w:cs="Times New Roman"/>
            <w:noProof/>
            <w:lang w:val="nb-NO"/>
          </w:rPr>
          <w:delText xml:space="preserve">de Vrese et al., 2016; </w:delText>
        </w:r>
        <w:r w:rsidRPr="00D424AA" w:rsidDel="004B67E4">
          <w:rPr>
            <w:rFonts w:cs="Times New Roman"/>
            <w:lang w:val="en-GB"/>
          </w:rPr>
          <w:fldChar w:fldCharType="end"/>
        </w:r>
        <w:commentRangeEnd w:id="187"/>
        <w:r w:rsidR="00A26296" w:rsidDel="004B67E4">
          <w:rPr>
            <w:rStyle w:val="Marquedecommentaire"/>
          </w:rPr>
          <w:commentReference w:id="187"/>
        </w:r>
        <w:commentRangeStart w:id="188"/>
        <w:r w:rsidRPr="00D424AA" w:rsidDel="004B67E4">
          <w:rPr>
            <w:rFonts w:cs="Times New Roman"/>
            <w:lang w:val="en-GB"/>
          </w:rPr>
          <w:fldChar w:fldCharType="begin" w:fldLock="1"/>
        </w:r>
        <w:r w:rsidR="00FF6231" w:rsidDel="004B67E4">
          <w:rPr>
            <w:rFonts w:cs="Times New Roman"/>
            <w:lang w:val="nb-NO"/>
          </w:rPr>
          <w:delInstrText>ADDIN CSL_CITATION { "citationItems" : [ { "id" : "ITEM-1", "itemData" : { "DOI" : "10.1038/s41561-019-0431-6", "ISSN" : "1752-0894", "author" : [ { "dropping-particle" : "", "family" : "Schumacher", "given" : "Dominik L.", "non-dropping-particle" : "", "parse-names" : false, "suffix" : "" }, { "dropping-particle" : "", "family" : "Keune", "given" : "Jessica", "non-dropping-particle" : "", "parse-names" : false, "suffix" : "" }, { "dropping-particle" : "", "family" : "Heerwaarden", "given" : "Chiel C.", "non-dropping-particle" : "van", "parse-names" : false, "suffix" : "" }, { "dropping-particle" : "", "family" : "Vil\u00e0-Guerau de Arellano", "given" : "Jordi", "non-dropping-particle" : "", "parse-names" : false, "suffix" : "" }, { "dropping-particle" : "", "family" : "Teuling", "given" : "Adriaan J.", "non-dropping-particle" : "", "parse-names" : false, "suffix" : "" }, { "dropping-particle" : "", "family" : "Miralles", "given" : "Diego G.", "non-dropping-particle" : "", "parse-names" : false, "suffix" : "" } ], "container-title" : "Nature Geoscience", "id" : "ITEM-1", "issue" : "9", "issued" : { "date-parts" : [ [ "2019", "9", "19" ] ] }, "page" : "712-717", "publisher" : "Springer US", "title" : "Amplification of mega-heatwaves through heat torrents fuelled by upwind drought", "translator" : [ { "dropping-particle" : "", "family" : "S2800", "given" : "", "non-dropping-particle" : "", "parse-names" : false, "suffix" : "" } ], "type" : "article-journal", "volume" : "12" }, "uris" : [ "http://www.mendeley.com/documents/?uuid=3d6f4331-eef7-4906-8e76-6aa88ded7325" ] } ], "mendeley" : { "formattedCitation" : "(Schumacher et al., 2019)", "manualFormatting" : "Schumacher et al., 2019)", "plainTextFormattedCitation" : "(Schumacher et al., 2019)", "previouslyFormattedCitation" : "(Schumacher et al., 2019)" }, "properties" : { "noteIndex" : 0 }, "schema" : "https://github.com/citation-style-language/schema/raw/master/csl-citation.json" }</w:delInstrText>
        </w:r>
        <w:r w:rsidRPr="00D424AA" w:rsidDel="004B67E4">
          <w:rPr>
            <w:rFonts w:cs="Times New Roman"/>
            <w:lang w:val="en-GB"/>
          </w:rPr>
          <w:fldChar w:fldCharType="separate"/>
        </w:r>
        <w:r w:rsidR="00A26296" w:rsidRPr="00B549EC" w:rsidDel="004B67E4">
          <w:rPr>
            <w:rFonts w:cs="Times New Roman"/>
            <w:noProof/>
            <w:lang w:val="en-US"/>
          </w:rPr>
          <w:delText>Schumacher et al., 2019)</w:delText>
        </w:r>
        <w:r w:rsidRPr="00D424AA" w:rsidDel="004B67E4">
          <w:rPr>
            <w:rFonts w:cs="Times New Roman"/>
            <w:lang w:val="en-GB"/>
          </w:rPr>
          <w:fldChar w:fldCharType="end"/>
        </w:r>
        <w:commentRangeEnd w:id="188"/>
        <w:r w:rsidR="00A26296" w:rsidDel="004B67E4">
          <w:rPr>
            <w:rStyle w:val="Marquedecommentaire"/>
          </w:rPr>
          <w:commentReference w:id="188"/>
        </w:r>
      </w:del>
      <w:bookmarkEnd w:id="181"/>
      <w:r w:rsidRPr="00B549EC">
        <w:rPr>
          <w:rFonts w:cs="Times New Roman"/>
          <w:lang w:val="en-US"/>
        </w:rPr>
        <w:t xml:space="preserve">. </w:t>
      </w:r>
      <w:r w:rsidRPr="00841A35">
        <w:rPr>
          <w:rFonts w:cs="Times New Roman"/>
          <w:lang w:val="en-GB"/>
        </w:rPr>
        <w:t>Regional-scale forcing and feedbacks often affect temperature distributions asymmetrically, with generally higher effects for the hottes</w:t>
      </w:r>
      <w:r w:rsidRPr="00D424AA">
        <w:rPr>
          <w:rFonts w:cs="Times New Roman"/>
          <w:lang w:val="en-GB"/>
        </w:rPr>
        <w:t xml:space="preserve">t percentiles (Section 11.3). </w:t>
      </w:r>
    </w:p>
    <w:p w14:paraId="4D6B6581" w14:textId="77777777" w:rsidR="00907744" w:rsidRPr="00D424AA" w:rsidRDefault="00907744" w:rsidP="00D424AA">
      <w:pPr>
        <w:rPr>
          <w:rFonts w:cs="Times New Roman"/>
          <w:lang w:val="en-GB"/>
        </w:rPr>
      </w:pPr>
    </w:p>
    <w:p w14:paraId="2C21EAA5" w14:textId="6FD3FDB5" w:rsidR="00907744" w:rsidRPr="00350DE9" w:rsidRDefault="00907744" w:rsidP="00D424AA">
      <w:pPr>
        <w:rPr>
          <w:rFonts w:cs="Times New Roman"/>
          <w:lang w:val="en-GB"/>
        </w:rPr>
      </w:pPr>
      <w:r w:rsidRPr="00D424AA">
        <w:rPr>
          <w:rFonts w:cs="Times New Roman"/>
          <w:lang w:val="en-GB"/>
        </w:rPr>
        <w:t>Land use can affect regional extremes, in particular hot extremes, in several ways (</w:t>
      </w:r>
      <w:r w:rsidRPr="00D424AA">
        <w:rPr>
          <w:rFonts w:cs="Times New Roman"/>
          <w:i/>
          <w:iCs/>
          <w:lang w:val="en-GB"/>
        </w:rPr>
        <w:t>high confidence</w:t>
      </w:r>
      <w:r w:rsidRPr="00D424AA">
        <w:rPr>
          <w:rFonts w:cs="Times New Roman"/>
          <w:lang w:val="en-GB"/>
        </w:rPr>
        <w:t>).</w:t>
      </w:r>
      <w:r w:rsidR="00385A43" w:rsidRPr="00D424AA">
        <w:rPr>
          <w:rFonts w:cs="Times New Roman"/>
          <w:lang w:val="en-GB"/>
        </w:rPr>
        <w:t xml:space="preserve"> This includes effects of land management (e.g. cropland intensification, irrigation, double cropping</w:t>
      </w:r>
      <w:r w:rsidR="005350A0" w:rsidRPr="00D424AA">
        <w:rPr>
          <w:rFonts w:cs="Times New Roman"/>
          <w:lang w:val="en-GB"/>
        </w:rPr>
        <w:t>) and well as of land cover changes (deforestation) (Section 11.3.2; see also 11.6).</w:t>
      </w:r>
      <w:r w:rsidR="009C1A06" w:rsidRPr="00D424AA">
        <w:rPr>
          <w:rFonts w:cs="Times New Roman"/>
          <w:lang w:val="en-GB"/>
        </w:rPr>
        <w:t xml:space="preserve"> Some of these processes are not well represented (e.g. effects of forest cover on diurnal temperature cycle) or not integrated (e.g. irrigation) in climate models (Sections 11.3.2, 11.3.3).</w:t>
      </w:r>
      <w:r w:rsidRPr="00D424AA">
        <w:rPr>
          <w:rFonts w:cs="Times New Roman"/>
          <w:lang w:val="en-GB"/>
        </w:rPr>
        <w:t xml:space="preserve"> </w:t>
      </w:r>
      <w:r w:rsidRPr="00841A35">
        <w:rPr>
          <w:rFonts w:cs="Times New Roman"/>
          <w:lang w:val="en-GB"/>
        </w:rPr>
        <w:t>Overall, the effects of land use forcing may be particularly relevant in the context of low-emissions scenarios, which include large land use modifications, for instance associated with the expansion of biofuels, biofuels with carbon capture and storage (</w:t>
      </w:r>
      <w:r w:rsidRPr="00D424AA">
        <w:rPr>
          <w:rFonts w:cs="Times New Roman"/>
          <w:lang w:val="en-GB"/>
        </w:rPr>
        <w:t>BECCS), or re-afforestation to ensure negative emissions, as well as with the expansion of food production (e.g. SR15, Chapter 3</w:t>
      </w:r>
      <w:r w:rsidR="008622ED" w:rsidRPr="00D424AA">
        <w:rPr>
          <w:rFonts w:cs="Times New Roman"/>
          <w:lang w:val="en-GB"/>
        </w:rPr>
        <w:t>; CC-Box 5.1</w:t>
      </w:r>
      <w:r w:rsidRPr="00D424AA">
        <w:rPr>
          <w:rFonts w:cs="Times New Roman"/>
          <w:lang w:val="en-GB"/>
        </w:rPr>
        <w:t xml:space="preserve">; </w:t>
      </w:r>
      <w:ins w:id="189" w:author="Robin Matthews" w:date="2021-07-13T17:00:00Z">
        <w:r w:rsidR="00122285">
          <w:rPr>
            <w:rFonts w:cs="Times New Roman"/>
            <w:lang w:val="en-GB"/>
          </w:rPr>
          <w:fldChar w:fldCharType="begin" w:fldLock="1"/>
        </w:r>
      </w:ins>
      <w:r w:rsidR="0012753B">
        <w:rPr>
          <w:rFonts w:cs="Times New Roman"/>
          <w:lang w:val="en-GB"/>
        </w:rPr>
        <w:instrText>ADDIN CSL_CITATION { "citationItems" : [ { "id" : "ITEM-1", "itemData" : { "DOI" : "10.1007/s10584-011-0152-3", "ISSN" : "01650009", "abstract" : "The RCP2.6 emission and concentration pathway is representative of the literature on mitigation scenarios aiming to limit the increase of global mean temperature to 2\u00b0C. These scenarios form the low end of the scenario literature in terms of emissions and radiative forcing. They often show negative emissions from energy use in the second half of the 21st century. The RCP2. 6 scenario is shown to be technically feasible in the IMAGE integrated assessment modeling framework from a medium emission baseline scenario, assuming full participation of all countries. Cumulative emissions of greenhouse gases from 2010 to 2100 need to be reduced by 70% compared to a baseline scenario, requiring substantial changes in energy use and emissions of non-CO2 gases. These measures (specifically the use of bio-energy and reforestation measures) also have clear consequences for global land use. Based on the RCP2. 6 scenario, recommendations for further research on low emission scenarios have been formulated. These include the response of the climate system to a radiative forcing peak, the ability of society to achieve the required emission reduction rates given political and social inertia and the possibilities to further reduce emissions of non-CO2 gases. \u00a9 2011 The Author(s).", "author" : [ { "dropping-particle" : "", "family" : "Vuuren", "given" : "Detlef P.", "non-dropping-particle" : "van", "parse-names" : false, "suffix" : "" }, { "dropping-particle" : "", "family" : "Stehfest", "given" : "Elke", "non-dropping-particle" : "", "parse-names" : false, "suffix" : "" }, { "dropping-particle" : "", "family" : "Elzen", "given" : "Michel G.J.", "non-dropping-particle" : "den", "parse-names" : false, "suffix" : "" }, { "dropping-particle" : "", "family" : "Kram", "given" : "Tom", "non-dropping-particle" : "", "parse-names" : false, "suffix" : "" }, { "dropping-particle" : "", "family" : "Vliet", "given" : "Jasper", "non-dropping-particle" : "van", "parse-names" : false, "suffix" : "" }, { "dropping-particle" : "", "family" : "Deetman", "given" : "Sebastiaan", "non-dropping-particle" : "", "parse-names" : false, "suffix" : "" }, { "dropping-particle" : "", "family" : "Isaac", "given" : "Morna", "non-dropping-particle" : "", "parse-names" : false, "suffix" : "" }, { "dropping-particle" : "", "family" : "Goldewijk", "given" : "Kees Klein", "non-dropping-particle" : "", "parse-names" : false, "suffix" : "" }, { "dropping-particle" : "", "family" : "Hof", "given" : "Andries", "non-dropping-particle" : "", "parse-names" : false, "suffix" : "" }, { "dropping-particle" : "", "family" : "Beltran", "given" : "Angelica Mendoza", "non-dropping-particle" : "", "parse-names" : false, "suffix" : "" }, { "dropping-particle" : "", "family" : "Oostenrijk", "given" : "Rineke", "non-dropping-particle" : "", "parse-names" : false, "suffix" : "" }, { "dropping-particle" : "", "family" : "Ruijven", "given" : "Bas", "non-dropping-particle" : "van", "parse-names" : false, "suffix" : "" } ], "container-title" : "Climatic Change", "id" : "ITEM-1", "issue" : "1", "issued" : { "date-parts" : [ [ "2011" ] ] }, "page" : "95-116", "title" : "RCP2.6: Exploring the possibility to keep global mean temperature increase below 2\u00b0C", "translator" : [ { "dropping-particle" : "", "family" : "S3483", "given" : "", "non-dropping-particle" : "", "parse-names" : false, "suffix" : "" } ], "type" : "article-journal", "volume" : "109" }, "uris" : [ "http://www.mendeley.com/documents/?uuid=68437598-22cf-4109-8186-00c02f2034ea" ] }, { "id" : "ITEM-2", "itemData" : { "DOI" : "10.1002/2017EF000744", "ISSN" : "23284277", "author" : [ { "dropping-particle" : "", "family" : "Hirsch", "given" : "Annette L.", "non-dropping-particle" : "", "parse-names" : false, "suffix" : "" }, { "dropping-particle" : "", "family" : "Guillod", "given" : "Benoit P.", "non-dropping-particle" : "", "parse-names" : false, "suffix" : "" }, { "dropping-particle" : "", "family" : "Seneviratne", "given" : "Sonia I.", "non-dropping-particle" : "", "parse-names" : false, "suffix" : "" }, { "dropping-particle" : "", "family" : "Beyerle", "given" : "Urs", "non-dropping-particle" : "", "parse-names" : false, "suffix" : "" }, { "dropping-particle" : "", "family" : "Boysen", "given" : "Lena R.", "non-dropping-particle" : "", "parse-names" : false, "suffix" : "" }, { "dropping-particle" : "", "family" : "Brovkin", "given" : "Victor", "non-dropping-particle" : "", "parse-names" : false, "suffix" : "" }, { "dropping-particle" : "", "family" : "Davin", "given" : "Edouard L.", "non-dropping-particle" : "", "parse-names" : false, "suffix" : "" }, { "dropping-particle" : "", "family" : "Doelman", "given" : "Jonathan C.", "non-dropping-particle" : "", "parse-names" : false, "suffix" : "" }, { "dropping-particle" : "", "family" : "Kim", "given" : "Hyungjun", "non-dropping-particle" : "", "parse-names" : false, "suffix" : "" }, { "dropping-particle" : "", "family" : "Mitchell", "given" : "Daniel M.", "non-dropping-particle" : "", "parse-names" : false, "suffix" : "" }, { "dropping-particle" : "", "family" : "Nitta", "given" : "Tomoko", "non-dropping-particle" : "", "parse-names" : false, "suffix" : "" }, { "dropping-particle" : "", "family" : "Shiogama", "given" : "Hideo", "non-dropping-particle" : "", "parse-names" : false, "suffix" : "" }, { "dropping-particle" : "", "family" : "Sparrow", "given" : "Sarah", "non-dropping-particle" : "", "parse-names" : false, "suffix" : "" }, { "dropping-particle" : "", "family" : "Stehfest", "given" : "Elke", "non-dropping-particle" : "", "parse-names" : false, "suffix" : "" }, { "dropping-particle" : "", "family" : "Vuuren", "given" : "Detlef P.", "non-dropping-particle" : "van", "parse-names" : false, "suffix" : "" }, { "dropping-particle" : "", "family" : "Wilson", "given" : "Simon", "non-dropping-particle" : "", "parse-names" : false, "suffix" : "" } ], "container-title" : "Earth's Future", "id" : "ITEM-2", "issue" : "3", "issued" : { "date-parts" : [ [ "2018", "3" ] ] }, "page" : "396-409", "title" : "Biogeophysical Impacts of Land-Use Change on Climate Extremes in Low-Emission Scenarios: Results From HAPPI-Land", "translator" : [ { "dropping-particle" : "", "family" : "S1684", "given" : "", "non-dropping-particle" : "", "parse-names" : false, "suffix" : "" } ], "type" : "article-journal", "volume" : "6" }, "uris" : [ "http://www.mendeley.com/documents/?uuid=c3292592-88b5-483b-a317-d445d1c83909" ] } ], "mendeley" : { "formattedCitation" : "(van Vuuren et al., 2011; Hirsch et al., 2018)", "manualFormatting" : "van Vuuren et al., 2011; Hirsch et al., 2018)", "plainTextFormattedCitation" : "(van Vuuren et al., 2011; Hirsch et al., 2018)", "previouslyFormattedCitation" : "(van Vuuren et al., 2011; Hirsch et al., 2018)" }, "properties" : { "noteIndex" : 0 }, "schema" : "https://github.com/citation-style-language/schema/raw/master/csl-citation.json" }</w:instrText>
      </w:r>
      <w:ins w:id="190" w:author="Robin Matthews" w:date="2021-07-13T17:00:00Z">
        <w:r w:rsidR="00122285">
          <w:rPr>
            <w:rFonts w:cs="Times New Roman"/>
            <w:lang w:val="en-GB"/>
          </w:rPr>
          <w:fldChar w:fldCharType="separate"/>
        </w:r>
        <w:r w:rsidR="00122285" w:rsidRPr="00BB222F">
          <w:rPr>
            <w:rFonts w:cs="Times New Roman"/>
            <w:noProof/>
            <w:lang w:val="en-GB"/>
          </w:rPr>
          <w:t>van Vuuren et al., 2011; Hirsch et al., 2018)</w:t>
        </w:r>
        <w:r w:rsidR="00122285">
          <w:rPr>
            <w:rFonts w:cs="Times New Roman"/>
            <w:lang w:val="en-GB"/>
          </w:rPr>
          <w:fldChar w:fldCharType="end"/>
        </w:r>
      </w:ins>
      <w:commentRangeStart w:id="191"/>
      <w:del w:id="192" w:author="Robin Matthews" w:date="2021-07-13T17:00:00Z">
        <w:r w:rsidRPr="00D424AA" w:rsidDel="00122285">
          <w:rPr>
            <w:rFonts w:cs="Times New Roman"/>
            <w:lang w:val="en-GB"/>
          </w:rPr>
          <w:fldChar w:fldCharType="begin" w:fldLock="1"/>
        </w:r>
        <w:r w:rsidR="00FF6231" w:rsidDel="00122285">
          <w:rPr>
            <w:rFonts w:cs="Times New Roman"/>
            <w:lang w:val="en-GB"/>
          </w:rPr>
          <w:delInstrText>ADDIN CSL_CITATION { "citationItems" : [ { "id" : "ITEM-1", "itemData" : { "DOI" : "10.1007/s10584-011-0152-3", "ISSN" : "01650009", "abstract" : "The RCP2.6 emission and concentration pathway is representative of the literature on mitigation scenarios aiming to limit the increase of global mean temperature to 2\u00b0C. These scenarios form the low end of the scenario literature in terms of emissions and radiative forcing. They often show negative emissions from energy use in the second half of the 21st century. The RCP2. 6 scenario is shown to be technically feasible in the IMAGE integrated assessment modeling framework from a medium emission baseline scenario, assuming full participation of all countries. Cumulative emissions of greenhouse gases from 2010 to 2100 need to be reduced by 70% compared to a baseline scenario, requiring substantial changes in energy use and emissions of non-CO2 gases. These measures (specifically the use of bio-energy and reforestation measures) also have clear consequences for global land use. Based on the RCP2. 6 scenario, recommendations for further research on low emission scenarios have been formulated. These include the response of the climate system to a radiative forcing peak, the ability of society to achieve the required emission reduction rates given political and social inertia and the possibilities to further reduce emissions of non-CO2 gases. \u00a9 2011 The Author(s).", "author" : [ { "dropping-particle" : "", "family" : "Vuuren", "given" : "Detlef P.", "non-dropping-particle" : "van", "parse-names" : false, "suffix" : "" }, { "dropping-particle" : "", "family" : "Stehfest", "given" : "Elke", "non-dropping-particle" : "", "parse-names" : false, "suffix" : "" }, { "dropping-particle" : "", "family" : "Elzen", "given" : "Michel G.J.", "non-dropping-particle" : "den", "parse-names" : false, "suffix" : "" }, { "dropping-particle" : "", "family" : "Kram", "given" : "Tom", "non-dropping-particle" : "", "parse-names" : false, "suffix" : "" }, { "dropping-particle" : "", "family" : "Vliet", "given" : "Jasper", "non-dropping-particle" : "van", "parse-names" : false, "suffix" : "" }, { "dropping-particle" : "", "family" : "Deetman", "given" : "Sebastiaan", "non-dropping-particle" : "", "parse-names" : false, "suffix" : "" }, { "dropping-particle" : "", "family" : "Isaac", "given" : "Morna", "non-dropping-particle" : "", "parse-names" : false, "suffix" : "" }, { "dropping-particle" : "", "family" : "Goldewijk", "given" : "Kees Klein", "non-dropping-particle" : "", "parse-names" : false, "suffix" : "" }, { "dropping-particle" : "", "family" : "Hof", "given" : "Andries", "non-dropping-particle" : "", "parse-names" : false, "suffix" : "" }, { "dropping-particle" : "", "family" : "Beltran", "given" : "Angelica Mendoza", "non-dropping-particle" : "", "parse-names" : false, "suffix" : "" }, { "dropping-particle" : "", "family" : "Oostenrijk", "given" : "Rineke", "non-dropping-particle" : "", "parse-names" : false, "suffix" : "" }, { "dropping-particle" : "", "family" : "Ruijven", "given" : "Bas", "non-dropping-particle" : "van", "parse-names" : false, "suffix" : "" } ], "container-title" : "Climatic Change", "id" : "ITEM-1", "issue" : "1", "issued" : { "date-parts" : [ [ "2011" ] ] }, "page" : "95-116", "title" : "RCP2.6: Exploring the possibility to keep global mean temperature increase below 2\u00b0C", "translator" : [ { "dropping-particle" : "", "family" : "S3483", "given" : "", "non-dropping-particle" : "", "parse-names" : false, "suffix" : "" } ], "type" : "article-journal", "volume" : "109" }, "uris" : [ "http://www.mendeley.com/documents/?uuid=68437598-22cf-4109-8186-00c02f2034ea" ] } ], "mendeley" : { "formattedCitation" : "(van Vuuren et al., 2011)", "manualFormatting" : "van Vuuren et al., 2011", "plainTextFormattedCitation" : "(van Vuuren et al., 2011)", "previouslyFormattedCitation" : "(van Vuuren et al., 2011)" }, "properties" : { "noteIndex" : 0 }, "schema" : "https://github.com/citation-style-language/schema/raw/master/csl-citation.json" }</w:delInstrText>
        </w:r>
        <w:r w:rsidRPr="00D424AA" w:rsidDel="00122285">
          <w:rPr>
            <w:rFonts w:cs="Times New Roman"/>
            <w:lang w:val="en-GB"/>
          </w:rPr>
          <w:fldChar w:fldCharType="separate"/>
        </w:r>
        <w:r w:rsidR="00A26296" w:rsidDel="00122285">
          <w:rPr>
            <w:rFonts w:cs="Times New Roman"/>
            <w:noProof/>
          </w:rPr>
          <w:delText>van Vuuren et al., 2011</w:delText>
        </w:r>
        <w:r w:rsidRPr="00D424AA" w:rsidDel="00122285">
          <w:rPr>
            <w:rFonts w:cs="Times New Roman"/>
            <w:lang w:val="en-GB"/>
          </w:rPr>
          <w:fldChar w:fldCharType="end"/>
        </w:r>
        <w:commentRangeEnd w:id="191"/>
        <w:r w:rsidR="00A26296" w:rsidDel="00122285">
          <w:rPr>
            <w:rStyle w:val="Marquedecommentaire"/>
          </w:rPr>
          <w:commentReference w:id="191"/>
        </w:r>
        <w:r w:rsidRPr="00FE4BC4" w:rsidDel="00122285">
          <w:rPr>
            <w:rFonts w:cs="Times New Roman"/>
          </w:rPr>
          <w:delText xml:space="preserve">, </w:delText>
        </w:r>
        <w:commentRangeStart w:id="193"/>
        <w:r w:rsidRPr="00D424AA" w:rsidDel="00122285">
          <w:rPr>
            <w:rFonts w:cs="Times New Roman"/>
            <w:lang w:val="en-GB"/>
          </w:rPr>
          <w:fldChar w:fldCharType="begin" w:fldLock="1"/>
        </w:r>
        <w:r w:rsidR="00FF6231" w:rsidDel="00122285">
          <w:rPr>
            <w:rFonts w:cs="Times New Roman"/>
          </w:rPr>
          <w:delInstrText xml:space="preserve">ADDIN CSL_CITATION { "citationItems" : [ { "id" : "ITEM-1", "itemData" : { "DOI" : "10.1002/2017EF000744", "ISSN" : "23284277", "author" : [ { "dropping-particle" : "", "family" : "Hirsch", "given" : "Annette L.", "non-dropping-particle" : "", "parse-names" : false, "suffix" : "" }, { "dropping-particle" : "", "family" : "Guillod", "given" : "Benoit P.", "non-dropping-particle" : "", "parse-names" : false, "suffix" : "" }, { "dropping-particle" : "", "family" : "Seneviratne", "given" : "Sonia I.", "non-dropping-particle" : "", "parse-names" : false, "suffix" : "" }, { "dropping-particle" : "", "family" : "Beyerle", "given" : "Urs", "non-dropping-particle" : "", "parse-names" : false, "suffix" : "" }, { "dropping-particle" : "", "family" : "Boysen", "given" : "Lena R.", "non-dropping-particle" : "", "parse-names" : false, "suffix" : "" }, { "dropping-particle" : "", "family" : "Brovkin", "given" : "Victor", "non-dropping-particle" : "", "parse-names" : false, "suffix" : "" }, { "dropping-particle" : "", "family" : "Davin", "given" : "Edouard L.", "non-dropping-particle" : "", "parse-names" : false, "suffix" : "" }, { "dropping-particle" : "", "family" : "Doelman", "given" : "Jonathan C.", "non-dropping-particle" : "", "parse-names" : false, "suffix" : "" }, { "dropping-particle" : "", "family" : "Kim", "given" : "Hyungjun", "non-dropping-particle" : "", "parse-names" : false, "suffix" : "" }, { "dropping-particle" : "", "family" : "Mitchell", "given" : "Daniel M.", "non-dropping-particle" : "", "parse-names" : false, "suffix" : "" }, { "dropping-particle" : "", "family" : "Nitta", "given" : "Tomoko", "non-dropping-particle" : "", "parse-names" : false, "suffix" : "" }, { "dropping-particle" : "", "family" : "Shiogama", "given" : "Hideo", "non-dropping-particle" : "", "parse-names" : </w:delInstrText>
        </w:r>
        <w:r w:rsidR="00FF6231" w:rsidRPr="00350DE9" w:rsidDel="00122285">
          <w:rPr>
            <w:rFonts w:cs="Times New Roman"/>
            <w:lang w:val="en-GB"/>
          </w:rPr>
          <w:delInstrText>false, "suffix" : "" }, { "dropping-particle" : "", "family" : "Sparrow", "given" : "Sarah", "non-dropping-particle" : "", "parse-names" : false, "suffix" : "" }, { "dropping-particle" : "", "family" : "Stehfest", "given" : "Elke", "non-dropping-particle" : "", "parse-names" : false, "suffix" : "" }, { "dropping-particle" : "", "family" : "Vuuren", "given" : "Detlef P.", "non-dropping-particle" : "van", "parse-names" : false, "suffix" : "" }, { "dropping-particle" : "", "family" : "Wilson", "given" : "Simon", "non-dropping-particle" : "", "parse-names" : false, "suffix" : "" } ], "container-title" : "Earth's Future", "id" : "ITEM-1", "issue" : "3", "issued" : { "date-parts" : [ [ "2018", "3" ] ] }, "page" : "396-409", "title" : "Biogeophysical Impacts of Land-Use Change on Climate Extremes in Low-Emission Scenarios: Results From HAPPI-Land", "translator" : [ { "dropping-particle" : "", "family" : "S1684", "given" : "", "non-dropping-particle" : "", "parse-names" : false, "suffix" : "" } ], "type" : "article-journal", "volume" : "6" }, "uris" : [ "http://www.mendeley.com/documents/?uuid=c3292592-88b5-483b-a317-d445d1c83909" ] } ], "mendeley" : { "formattedCitation" : "(Hirsch et al., 2018)", "manualFormatting" : "Hirsch et al., 2018)", "plainTextFormattedCitation" : "(Hirsch et al., 2018)", "previouslyFormattedCitation" : "(Hirsch et al., 2018)" }, "properties" : { "noteIndex" : 0 }, "schema" : "https://github.com/citation-style-language/schema/raw/master/csl-citation.json" }</w:delInstrText>
        </w:r>
        <w:r w:rsidRPr="00D424AA" w:rsidDel="00122285">
          <w:rPr>
            <w:rFonts w:cs="Times New Roman"/>
            <w:lang w:val="en-GB"/>
          </w:rPr>
          <w:fldChar w:fldCharType="separate"/>
        </w:r>
        <w:r w:rsidR="00A26296" w:rsidDel="00122285">
          <w:rPr>
            <w:rFonts w:cs="Times New Roman"/>
            <w:noProof/>
            <w:lang w:val="en-GB"/>
          </w:rPr>
          <w:delText>Hirsch et al., 2018)</w:delText>
        </w:r>
        <w:r w:rsidRPr="00D424AA" w:rsidDel="00122285">
          <w:rPr>
            <w:rFonts w:cs="Times New Roman"/>
            <w:lang w:val="en-GB"/>
          </w:rPr>
          <w:fldChar w:fldCharType="end"/>
        </w:r>
      </w:del>
      <w:commentRangeEnd w:id="193"/>
      <w:r w:rsidR="00A26296">
        <w:rPr>
          <w:rStyle w:val="Marquedecommentaire"/>
        </w:rPr>
        <w:commentReference w:id="193"/>
      </w:r>
      <w:r w:rsidRPr="00350DE9">
        <w:rPr>
          <w:rFonts w:cs="Times New Roman"/>
          <w:lang w:val="en-GB"/>
        </w:rPr>
        <w:t>.</w:t>
      </w:r>
      <w:r w:rsidR="008C3068" w:rsidRPr="00350DE9">
        <w:rPr>
          <w:rFonts w:cs="Times New Roman"/>
          <w:lang w:val="en-GB"/>
        </w:rPr>
        <w:t xml:space="preserve"> There are also effects on the water cycle through freshwater use (CC-Box 5.1; Section 11</w:t>
      </w:r>
      <w:r w:rsidR="009E3731" w:rsidRPr="00350DE9">
        <w:rPr>
          <w:rFonts w:cs="Times New Roman"/>
          <w:lang w:val="en-GB"/>
        </w:rPr>
        <w:t>.</w:t>
      </w:r>
      <w:r w:rsidR="008C3068" w:rsidRPr="00350DE9">
        <w:rPr>
          <w:rFonts w:cs="Times New Roman"/>
          <w:lang w:val="en-GB"/>
        </w:rPr>
        <w:t>6).</w:t>
      </w:r>
    </w:p>
    <w:p w14:paraId="2C337B2F" w14:textId="77777777" w:rsidR="00907744" w:rsidRPr="00350DE9" w:rsidRDefault="00907744" w:rsidP="00D424AA">
      <w:pPr>
        <w:rPr>
          <w:rFonts w:cs="Times New Roman"/>
          <w:lang w:val="en-GB"/>
        </w:rPr>
      </w:pPr>
    </w:p>
    <w:p w14:paraId="4E09793D" w14:textId="0F8DA2D8" w:rsidR="00907744" w:rsidRPr="00D424AA" w:rsidRDefault="00907744" w:rsidP="00D424AA">
      <w:pPr>
        <w:rPr>
          <w:rFonts w:cs="Times New Roman"/>
          <w:lang w:val="en-GB"/>
        </w:rPr>
      </w:pPr>
      <w:r w:rsidRPr="00D424AA">
        <w:rPr>
          <w:rFonts w:cs="Times New Roman"/>
          <w:lang w:val="en-GB"/>
        </w:rPr>
        <w:t>Aerosol forcing also has a strong regional footprint associated with regional emissions, which affects temperature and precipitation extremes (</w:t>
      </w:r>
      <w:r w:rsidRPr="00D424AA">
        <w:rPr>
          <w:rFonts w:cs="Times New Roman"/>
          <w:i/>
          <w:iCs/>
          <w:lang w:val="en-GB"/>
        </w:rPr>
        <w:t xml:space="preserve">high confidence; </w:t>
      </w:r>
      <w:r w:rsidRPr="00D424AA">
        <w:rPr>
          <w:rFonts w:cs="Times New Roman"/>
          <w:lang w:val="en-GB"/>
        </w:rPr>
        <w:t>Sections 11.3, 11.4). From ca. the 1950s to 1980s, enhanced aerosol loadings led to regional cooling due to decreased global solar radiation (“global dimming”) which was followed by a phase of “global brightening” due to a reduction in aerosol loadings (Chapter</w:t>
      </w:r>
      <w:r w:rsidR="008C3068" w:rsidRPr="00D424AA">
        <w:rPr>
          <w:rFonts w:cs="Times New Roman"/>
          <w:lang w:val="en-GB"/>
        </w:rPr>
        <w:t>s 3 and</w:t>
      </w:r>
      <w:r w:rsidRPr="00D424AA">
        <w:rPr>
          <w:rFonts w:cs="Times New Roman"/>
          <w:lang w:val="en-GB"/>
        </w:rPr>
        <w:t xml:space="preserve"> 7; </w:t>
      </w:r>
      <w:commentRangeStart w:id="194"/>
      <w:r w:rsidRPr="00D424AA">
        <w:rPr>
          <w:rFonts w:cs="Times New Roman"/>
          <w:lang w:val="en-GB"/>
        </w:rPr>
        <w:fldChar w:fldCharType="begin" w:fldLock="1"/>
      </w:r>
      <w:r w:rsidR="0012753B">
        <w:rPr>
          <w:rFonts w:cs="Times New Roman"/>
          <w:lang w:val="en-GB"/>
        </w:rPr>
        <w:instrText>ADDIN CSL_CITATION { "citationItems" : [ { "id" : "ITEM-1", "itemData" : { "DOI" : "10.1126/science.1103215", "ISSN" : "0036-8075", "author" : [ { "dropping-particle" : "", "family" : "Wild", "given" : "M.", "non-dropping-particle" : "", "parse-names" : false, "suffix" : "" }, { "dropping-particle" : "", "family" : "Gilgen", "given" : "H.", "non-dropping-particle" : "", "parse-names" : false, "suffix" : "" }, { "dropping-particle" : "", "family" : "Roesch", "given" : "A.", "non-dropping-particle" : "", "parse-names" : false, "suffix" : "" }, { "dropping-particle" : "", "family" : "Ohmura", "given" : "A.", "non-dropping-particle" : "", "parse-names" : false, "suffix" : "" }, { "dropping-particle" : "", "family" : "Long", "given" : "C. N.", "non-dropping-particle" : "", "parse-names" : false, "suffix" : "" }, { "dropping-particle" : "", "family" : "Dutton", "given" : "E. G.", "non-dropping-particle" : "", "parse-names" : false, "suffix" : "" }, { "dropping-particle" : "", "family" : "Forgan", "given" : "B.", "non-dropping-particle" : "", "parse-names" : false, "suffix" : "" }, { "dropping-particle" : "", "family" : "Kallis", "given" : "A.", "non-dropping-particle" : "", "parse-names" : false, "suffix" : "" }, { "dropping-particle" : "", "family" : "Russak", "given" : "V.", "non-dropping-particle" : "", "parse-names" : false, "suffix" : "" }, { "dropping-particle" : "", "family" : "Tsvetkov", "given" : "A.", "non-dropping-particle" : "", "parse-names" : false, "suffix" : "" } ], "container-title" : "Science", "id" : "ITEM-1", "issue" : "5723", "issued" : { "date-parts" : [ [ "2005", "5", "6" ] ] }, "page" : "847-850", "title" : "From Dimming to Brightening: Decadal Changes in Solar Radiation at Earth's Surface", "translator" : [ { "dropping-particle" : "", "family" : "S1790", "given" : "", "non-dropping-particle" : "", "parse-names" : false, "suffix" : "" } ], "type" : "article-journal", "volume" : "308" }, "uris" : [ "http://www.mendeley.com/documents/?uuid=14cf990f-f9bc-4ed4-9c83-b12979c4897d" ] } ], "mendeley" : { "formattedCitation" : "(Wild et al., 2005)", "manualFormatting" : "Wild et al., 2005)", "plainTextFormattedCitation" : "(Wild et al., 2005)", "previouslyFormattedCitation" : "(Wild et al., 200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ild et al., 200</w:t>
      </w:r>
      <w:ins w:id="195" w:author="Robin Matthews" w:date="2021-07-13T17:01:00Z">
        <w:r w:rsidR="00122285">
          <w:rPr>
            <w:rFonts w:cs="Times New Roman"/>
            <w:noProof/>
            <w:lang w:val="en-GB"/>
          </w:rPr>
          <w:t>5)</w:t>
        </w:r>
      </w:ins>
      <w:del w:id="196" w:author="Robin Matthews" w:date="2021-07-13T17:01:00Z">
        <w:r w:rsidR="00A26296" w:rsidDel="00122285">
          <w:rPr>
            <w:rFonts w:cs="Times New Roman"/>
            <w:noProof/>
            <w:lang w:val="en-GB"/>
          </w:rPr>
          <w:delText>5</w:delText>
        </w:r>
      </w:del>
      <w:r w:rsidRPr="00D424AA">
        <w:rPr>
          <w:rFonts w:cs="Times New Roman"/>
          <w:lang w:val="en-GB"/>
        </w:rPr>
        <w:fldChar w:fldCharType="end"/>
      </w:r>
      <w:commentRangeEnd w:id="194"/>
      <w:r w:rsidR="00A26296">
        <w:rPr>
          <w:rStyle w:val="Marquedecommentaire"/>
        </w:rPr>
        <w:commentReference w:id="194"/>
      </w:r>
      <w:del w:id="197" w:author="Robin Matthews" w:date="2021-07-13T17:01:00Z">
        <w:r w:rsidRPr="00841A35" w:rsidDel="00122285">
          <w:rPr>
            <w:rFonts w:cs="Times New Roman"/>
            <w:lang w:val="en-GB"/>
          </w:rPr>
          <w:delText>)</w:delText>
        </w:r>
      </w:del>
      <w:r w:rsidRPr="00841A35">
        <w:rPr>
          <w:rFonts w:cs="Times New Roman"/>
          <w:lang w:val="en-GB"/>
        </w:rPr>
        <w:t xml:space="preserve">. </w:t>
      </w:r>
      <w:commentRangeStart w:id="198"/>
      <w:r w:rsidRPr="00D424AA">
        <w:rPr>
          <w:rFonts w:cs="Times New Roman"/>
          <w:lang w:val="en-GB"/>
        </w:rPr>
        <w:fldChar w:fldCharType="begin" w:fldLock="1"/>
      </w:r>
      <w:ins w:id="199" w:author="Robin Matthews" w:date="2021-07-13T17:01:00Z">
        <w:r w:rsidR="00122285">
          <w:rPr>
            <w:rFonts w:cs="Times New Roman"/>
            <w:lang w:val="en-GB"/>
          </w:rPr>
          <w:instrText>ADDIN CSL_CITATION { "citationItems" : [ { "id" : "ITEM-1", "itemData" : { "DOI" : "10.1002/2015GL067448", "ISSN" : "00948276", "author" : [ { "dropping-particle" : "", "family" : "King", "given" : "Andrew D.", "non-dropping-particle" : "", "parse-names" : false, "suffix" : "" }, { "dropping-particle" : "", "family" : "Black", "given" : "Mitchell T.", "non-dropping-particle" : "", "parse-names" : false, "suffix" : "" }, { "dropping-particle" : "", "family" : "Min", "given" : "Seung-Ki", "non-dropping-particle" : "", "parse-names" : false, "suffix" : "" }, { "dropping-particle" : "", "family" : "Fischer", "given" : "Erich M.", "non-dropping-particle" : "", "parse-names" : false, "suffix" : "" }, { "dropping-particle" : "", "family" : "Mitchell", "given" : "Daniel M.", "non-dropping-particle" : "", "parse-names" : false, "suffix" : "" }, { "dropping-particle" : "", "family" : "Harrington", "given" : "Luke J.", "non-dropping-particle" : "", "parse-names" : false, "suffix" : "" }, { "dropping-particle" : "", "family" : "Perkins-Kirkpatrick", "given" : "Sarah E.", "non-dropping-particle" : "", "parse-names" : false, "suffix" : "" } ], "container-title" : "Geophysical Research Letters", "id" : "ITEM-1", "issue" : "7", "issued" : { "date-parts" : [ [ "2016", "4", "16" ] ] }, "page" : "3438-3443", "title" : "Emergence of heat extremes attributable to anthropogenic influences", "translator" : [ { "dropping-particle" : "", "family" : "S1789", "given" : "", "non-dropping-particle" : "", "parse-names" : false, "suffix" : "" } ], "type" : "article-journal", "volume" : "43" }, "uris" : [ "http://www.mendeley.com/documents/?uuid=d6d7d90a-64d7-452c-b54b-c3018d567f70" ] } ], "mendeley" : { "formattedCitation" : "(King et al., 2016a)", "manualFormatting" : "King et al. (2016b)", "plainTextFormattedCitation" : "(King et al., 2016a)", "previouslyFormattedCitation" : "(King et al., 2016a)" }, "properties" : { "noteIndex" : 0 }, "schema" : "https://github.com/citation-style-language/schema/raw/master/csl-citation.json" }</w:instrText>
        </w:r>
      </w:ins>
      <w:del w:id="200" w:author="Robin Matthews" w:date="2021-07-13T17:01:00Z">
        <w:r w:rsidR="00FF6231" w:rsidDel="00122285">
          <w:rPr>
            <w:rFonts w:cs="Times New Roman"/>
            <w:lang w:val="en-GB"/>
          </w:rPr>
          <w:delInstrText>ADDIN CSL_CITATION { "citationItems" : [ { "id" : "ITEM-1", "itemData" : { "DOI" : "10.1002/2015GL067448", "ISSN" : "00948276", "author" : [ { "dropping-particle" : "", "family" : "King", "given" : "Andrew D.", "non-dropping-particle" : "", "parse-names" : false, "suffix" : "" }, { "dropping-particle" : "", "family" : "Black", "given" : "Mitchell T.", "non-dropping-particle" : "", "parse-names" : false, "suffix" : "" }, { "dropping-particle" : "", "family" : "Min", "given" : "Seung-Ki", "non-dropping-particle" : "", "parse-names" : false, "suffix" : "" }, { "dropping-particle" : "", "family" : "Fischer", "given" : "Erich M.", "non-dropping-particle" : "", "parse-names" : false, "suffix" : "" }, { "dropping-particle" : "", "family" : "Mitchell", "given" : "Daniel M.", "non-dropping-particle" : "", "parse-names" : false, "suffix" : "" }, { "dropping-particle" : "", "family" : "Harrington", "given" : "Luke J.", "non-dropping-particle" : "", "parse-names" : false, "suffix" : "" }, { "dropping-particle" : "", "family" : "Perkins-Kirkpatrick", "given" : "Sarah E.", "non-dropping-particle" : "", "parse-names" : false, "suffix" : "" } ], "container-title" : "Geophysical Research Letters", "id" : "ITEM-1", "issue" : "7", "issued" : { "date-parts" : [ [ "2016", "4", "16" ] ] }, "page" : "3438-3443", "title" : "Emergence of heat extremes attributable to anthropogenic influences", "translator" : [ { "dropping-particle" : "", "family" : "S1789", "given" : "", "non-dropping-particle" : "", "parse-names" : false, "suffix" : "" } ], "type" : "article-journal", "volume" : "43" }, "uris" : [ "http://www.mendeley.com/documents/?uuid=d6d7d90a-64d7-452c-b54b-c3018d567f70" ] } ], "mendeley" : { "formattedCitation" : "(King et al., 2016a)", "manualFormatting" : "King et al. (2016a)", "plainTextFormattedCitation" : "(King et al., 2016a)", "previouslyFormattedCitation" : "(King et al., 2016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King et al. (2016</w:t>
      </w:r>
      <w:del w:id="201" w:author="Robin Matthews" w:date="2021-07-13T17:01:00Z">
        <w:r w:rsidR="00A26296" w:rsidDel="00122285">
          <w:rPr>
            <w:rFonts w:cs="Times New Roman"/>
            <w:noProof/>
            <w:lang w:val="en-GB"/>
          </w:rPr>
          <w:delText>a</w:delText>
        </w:r>
      </w:del>
      <w:ins w:id="202" w:author="Robin Matthews" w:date="2021-07-13T17:01:00Z">
        <w:r w:rsidR="00122285">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198"/>
      <w:r w:rsidR="00A26296">
        <w:rPr>
          <w:rStyle w:val="Marquedecommentaire"/>
        </w:rPr>
        <w:commentReference w:id="198"/>
      </w:r>
      <w:r w:rsidRPr="00841A35">
        <w:rPr>
          <w:rFonts w:cs="Times New Roman"/>
          <w:lang w:val="en-GB"/>
        </w:rPr>
        <w:t xml:space="preserve"> show that aerosol-</w:t>
      </w:r>
      <w:r w:rsidRPr="00D424AA">
        <w:rPr>
          <w:rFonts w:cs="Times New Roman"/>
          <w:lang w:val="en-GB" w:bidi="th-TH"/>
        </w:rPr>
        <w:t xml:space="preserve">induced cooling delayed the timing of a significant human contribution to record-breaking heat extremes in some regions. On the other hand, the decreased aerosol loading since the 1990s has led to an accelerated warming of hot extremes in some regions. </w:t>
      </w:r>
      <w:r w:rsidRPr="00D424AA">
        <w:rPr>
          <w:rFonts w:cs="Times New Roman"/>
          <w:lang w:val="en-GB"/>
        </w:rPr>
        <w:t xml:space="preserve">Based on </w:t>
      </w:r>
      <w:r w:rsidR="000111EC">
        <w:rPr>
          <w:rFonts w:cs="Times New Roman"/>
          <w:lang w:val="en-GB"/>
        </w:rPr>
        <w:t>Earth System Model (</w:t>
      </w:r>
      <w:r w:rsidRPr="00D424AA">
        <w:rPr>
          <w:rFonts w:cs="Times New Roman"/>
          <w:lang w:val="en-GB"/>
        </w:rPr>
        <w:t>ESM</w:t>
      </w:r>
      <w:r w:rsidR="000111EC">
        <w:rPr>
          <w:rFonts w:cs="Times New Roman"/>
          <w:lang w:val="en-GB"/>
        </w:rPr>
        <w:t>)</w:t>
      </w:r>
      <w:r w:rsidRPr="00D424AA">
        <w:rPr>
          <w:rFonts w:cs="Times New Roman"/>
          <w:lang w:val="en-GB"/>
        </w:rPr>
        <w:t xml:space="preserve"> simulations, </w:t>
      </w:r>
      <w:commentRangeStart w:id="203"/>
      <w:r w:rsidRPr="00D424AA">
        <w:rPr>
          <w:rFonts w:cs="Times New Roman"/>
          <w:lang w:val="en-GB"/>
        </w:rPr>
        <w:fldChar w:fldCharType="begin" w:fldLock="1"/>
      </w:r>
      <w:ins w:id="204" w:author="Robin Matthews" w:date="2021-07-13T17:01:00Z">
        <w:r w:rsidR="00122285">
          <w:rPr>
            <w:rFonts w:cs="Times New Roman"/>
            <w:lang w:val="en-GB"/>
          </w:rPr>
          <w:instrText>ADDIN CSL_CITATION { "citationItems" : [ { "id" : "ITEM-1", "itemData" : { "DOI" : "10.1007/s00382-016-3158-8", "ISBN" : "0038201631", "ISSN" : "0930-7575", "abstract" : "frequency of summer days. It explains 45.5 \u00b1 17.6 % and 40.9 \u00b1 18.4 % of area averaged signals for these tempera-ture extremes. The direct impact of the reduction of AAer precursor emissions over Europe acts to increase DTR locally, but the change in DTR is countered by the direct impact of GHGs forcing. In the next few decades, green-house gas concentrations will continue to rise and AAer precursor emissions over Europe and North America will continue to decline. Our results suggest that the changes in summer seasonal mean SAT and temperature extremes over Western Europe since the mid-1990s are most likely to be sustained or amplified in the near term, unless other factors intervene.", "author" : [ { "dropping-particle" : "", "family" : "Dong", "given" : "Buwen", "non-dropping-particle" : "", "parse-names" : false, "suffix" : "" }, { "dropping-particle" : "", "family" : "Sutton", "given" : "Rowan T.", "non-dropping-particle" : "", "parse-names" : false, "suffix" : "" }, { "dropping-particle" : "", "family" : "Shaffrey", "given" : "Len", "non-dropping-particle" : "", "parse-names" : false, "suffix" : "" } ], "container-title" : "Climate Dynamics", "id" : "ITEM-1", "issue" : "5-6", "issued" : { "date-parts" : [ [ "2017", "3", "5" ] ] }, "page" : "1537-1554", "publisher" : "Springer Berlin Heidelberg", "title" : "Understanding the rapid summer warming and changes in temperature extremes since the mid-1990s over Western Europe", "translator" : [ { "dropping-particle" : "", "family" : "S1775", "given" : "", "non-dropping-particle" : "", "parse-names" : false, "suffix" : "" } ], "type" : "article-journal", "volume" : "48" }, "uris" : [ "http://www.mendeley.com/documents/?uuid=84617715-90dd-4a09-bd55-c1b360eab508" ] } ], "mendeley" : { "formattedCitation" : "(Dong et al., 2017)", "manualFormatting" : "Dong et al. (2017)", "plainTextFormattedCitation" : "(Dong et al., 2017)", "previouslyFormattedCitation" : "(Dong et al., 2017)" }, "properties" : { "noteIndex" : 0 }, "schema" : "https://github.com/citation-style-language/schema/raw/master/csl-citation.json" }</w:instrText>
        </w:r>
      </w:ins>
      <w:del w:id="205" w:author="Robin Matthews" w:date="2021-07-13T17:01:00Z">
        <w:r w:rsidR="00FF6231" w:rsidDel="00122285">
          <w:rPr>
            <w:rFonts w:cs="Times New Roman"/>
            <w:lang w:val="en-GB"/>
          </w:rPr>
          <w:delInstrText>ADDIN CSL_CITATION { "citationItems" : [ { "id" : "ITEM-1", "itemData" : { "DOI" : "10.1007/s00382-016-3158-8", "ISBN" : "0038201631", "ISSN" : "0930-7575", "abstract" : "frequency of summer days. It explains 45.5 \u00b1 17.6 % and 40.9 \u00b1 18.4 % of area averaged signals for these tempera-ture extremes. The direct impact of the reduction of AAer precursor emissions over Europe acts to increase DTR locally, but the change in DTR is countered by the direct impact of GHGs forcing. In the next few decades, green-house gas concentrations will continue to rise and AAer precursor emissions over Europe and North America will continue to decline. Our results suggest that the changes in summer seasonal mean SAT and temperature extremes over Western Europe since the mid-1990s are most likely to be sustained or amplified in the near term, unless other factors intervene.", "author" : [ { "dropping-particle" : "", "family" : "Dong", "given" : "Buwen", "non-dropping-particle" : "", "parse-names" : false, "suffix" : "" }, { "dropping-particle" : "", "family" : "Sutton", "given" : "Rowan T.", "non-dropping-particle" : "", "parse-names" : false, "suffix" : "" }, { "dropping-particle" : "", "family" : "Shaffrey", "given" : "Len", "non-dropping-particle" : "", "parse-names" : false, "suffix" : "" } ], "container-title" : "Climate Dynamics", "id" : "ITEM-1", "issue" : "5-6", "issued" : { "date-parts" : [ [ "2017", "3", "5" ] ] }, "page" : "1537-1554", "publisher" : "Springer Berlin Heidelberg", "title" : "Understanding the rapid summer warming and changes in temperature extremes since the mid-1990s over Western Europe", "translator" : [ { "dropping-particle" : "", "family" : "S1775", "given" : "", "non-dropping-particle" : "", "parse-names" : false, "suffix" : "" } ], "type" : "article-journal", "volume" : "48" }, "uris" : [ "http://www.mendeley.com/documents/?uuid=84617715-90dd-4a09-bd55-c1b360eab508" ] } ], "mendeley" : { "formattedCitation" : "(Dong et al., 2017)", "manualFormatting" : "Dong et al. (2017b)", "plainTextFormattedCitation" : "(Dong et al., 2017)", "previouslyFormattedCitation" : "(Dong et al., 2017)"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Dong et al. (2017</w:t>
      </w:r>
      <w:del w:id="206" w:author="Robin Matthews" w:date="2021-07-13T17:01:00Z">
        <w:r w:rsidR="00A26296" w:rsidDel="00122285">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03"/>
      <w:r w:rsidR="00A26296">
        <w:rPr>
          <w:rStyle w:val="Marquedecommentaire"/>
        </w:rPr>
        <w:commentReference w:id="203"/>
      </w:r>
      <w:r w:rsidRPr="00841A35">
        <w:rPr>
          <w:rFonts w:cs="Times New Roman"/>
          <w:lang w:val="en-GB"/>
        </w:rPr>
        <w:t xml:space="preserve"> suggest that a sub</w:t>
      </w:r>
      <w:r w:rsidRPr="00D424AA">
        <w:rPr>
          <w:rFonts w:cs="Times New Roman"/>
          <w:lang w:val="en-GB"/>
        </w:rPr>
        <w:t xml:space="preserve">stantial fraction of the warming of the annual hottest days in Western Europe since the mid-1990s has been due to decreases in aerosol concentrations in the region. </w:t>
      </w:r>
      <w:commentRangeStart w:id="207"/>
      <w:r w:rsidRPr="00D424AA">
        <w:rPr>
          <w:rFonts w:cs="Times New Roman"/>
          <w:lang w:val="en-GB"/>
        </w:rPr>
        <w:fldChar w:fldCharType="begin" w:fldLock="1"/>
      </w:r>
      <w:ins w:id="208" w:author="Robin Matthews" w:date="2021-07-13T17:02:00Z">
        <w:r w:rsidR="00122285">
          <w:rPr>
            <w:rFonts w:cs="Times New Roman"/>
            <w:lang w:val="en-GB"/>
          </w:rPr>
          <w:instrText>ADDIN CSL_CITATION { "citationItems" : [ { "id" : "ITEM-1", "itemData" : { "DOI" : "10.1007/s00376-016-5247-3", "ISBN" : "0037601652", "ISSN" : "02561530", "abstract" : "This study investigated the drivers and physical processes for the abrupt decadal summer surface warming and increases in hot temperature extremes that occurred over Northeast Asia in the mid-1990s. Observations indicate an abrupt increase in summer mean surface air temperature (SAT) over Northeast Asia since the mid-1990s. Accompanying this abrupt surface warming, significant changes in some temperature extremes, characterized by increases in summer mean daily maximum temperature (Tmax), daily minimum temperature (Tmin), annual hottest day temperature (TXx), and annual warmest night temperature (TNx) were observed. There were also increases in the frequency of summer days (SU) and tropical nights (TR). Atmospheric general circulation model experiments forced by changes in sea surface temperature (SST)/ sea ice extent (SIE), anthropogenic greenhouse gas (GHG) concentrations, and anthropogenic aerosol (AA) forcing, relative to the period 1964\u2013 93, reproduced the general patterns of observed summer mean SAT changes and associated changes in temperature extremes, although the abrupt decrease in precipitation since the mid-1990s was not simulated. Additional model experiments with different forcings indicated that changes in SST/SIE explained 76% of the area-averaged summer mean surface warming signal over Northeast Asia, while the direct impact of changes in GHG and AA explained the remaining 24% of the surface warming signal. Analysis of physical processes indicated that the direct impact of the changes in AA (through aerosol\u2013 radiation and aerosol\u2013cloud interactions), mainly related to the reduction of AA precursor emissions over Europe, played a dominant role in the increase in TXx and a similarly important role as SST/SIE changes in the increase in the frequency of SU over Northeast Asia via AA-induced coupled atmosphere\u2013land surface and cloud feedbacks, rather than through a direct impact of AA changes on cloud condensation nuclei. The modelling results also imply that the abrupt summer surface warming and increases in hot temperature extremes over Northeast Asia since the mid-1990s will probably sustain in the next few decades as GHG concentrations continue to increase and AA precursor emissions over both North America and Europe continue", "author" : [ { "dropping-particle" : "", "family" : "Dong", "given" : "Buwen", "non-dropping-particle" : "", "parse-names" : false, "suffix" : "" }, { "dropping-particle" : "", "family" : "Sutton", "given" : "Rowan T.", "non-dropping-particle" : "", "parse-names" : false, "suffix" : "" }, { "dropping-particle" : "", "family" : "Chen", "given" : "Wei", "non-dropping-particle" : "", "parse-names" : false, "suffix" : "" }, { "dropping-particle" : "", "family" : "Liu", "given" : "Xiaodong", "non-dropping-particle" : "", "parse-names" : false, "suffix" : "" }, { "dropping-particle" : "", "family" : "Lu", "given" : "Riyu", "non-dropping-particle" : "", "parse-names" : false, "suffix" : "" }, { "dropping-particle" : "", "family" : "Sun", "given" : "Ying", "non-dropping-particle" : "", "parse-names" : false, "suffix" : "" } ], "container-title" : "Advances in Atmospheric Sciences", "id" : "ITEM-1", "issue" : "9", "issued" : { "date-parts" : [ [ "2016" ] ] }, "page" : "1005-1023", "title" : "Abrupt summer warming and changes in temperature extremes over Northeast Asia since the mid-1990s: Drivers and physical processes", "translator" : [ { "dropping-particle" : "", "family" : "S823", "given" : "", "non-dropping-particle" : "", "parse-names" : false, "suffix" : "" } ], "type" : "article-journal", "volume" : "33" }, "uris" : [ "http://www.mendeley.com/documents/?uuid=52aea401-446b-4e4e-8abf-d0fe240e602c" ] } ], "mendeley" : { "formattedCitation" : "(Dong et al., 2016b)", "manualFormatting" : "Dong et al. (2016b)", "plainTextFormattedCitation" : "(Dong et al., 2016b)", "previouslyFormattedCitation" : "(Dong et al., 2016b)" }, "properties" : { "noteIndex" : 0 }, "schema" : "https://github.com/citation-style-language/schema/raw/master/csl-citation.json" }</w:instrText>
        </w:r>
      </w:ins>
      <w:del w:id="209" w:author="Robin Matthews" w:date="2021-07-13T17:02:00Z">
        <w:r w:rsidR="00FF6231" w:rsidDel="00122285">
          <w:rPr>
            <w:rFonts w:cs="Times New Roman"/>
            <w:lang w:val="en-GB"/>
          </w:rPr>
          <w:delInstrText>ADDIN CSL_CITATION { "citationItems" : [ { "id" : "ITEM-1", "itemData" : { "DOI" : "10.1007/s00376-016-5247-3", "ISBN" : "0037601652", "ISSN" : "02561530", "abstract" : "This study investigated the drivers and physical processes for the abrupt decadal summer surface warming and increases in hot temperature extremes that occurred over Northeast Asia in the mid-1990s. Observations indicate an abrupt increase in summer mean surface air temperature (SAT) over Northeast Asia since the mid-1990s. Accompanying this abrupt surface warming, significant changes in some temperature extremes, characterized by increases in summer mean daily maximum temperature (Tmax), daily minimum temperature (Tmin), annual hottest day temperature (TXx), and annual warmest night temperature (TNx) were observed. There were also increases in the frequency of summer days (SU) and tropical nights (TR). Atmospheric general circulation model experiments forced by changes in sea surface temperature (SST)/ sea ice extent (SIE), anthropogenic greenhouse gas (GHG) concentrations, and anthropogenic aerosol (AA) forcing, relative to the period 1964\u2013 93, reproduced the general patterns of observed summer mean SAT changes and associated changes in temperature extremes, although the abrupt decrease in precipitation since the mid-1990s was not simulated. Additional model experiments with different forcings indicated that changes in SST/SIE explained 76% of the area-averaged summer mean surface warming signal over Northeast Asia, while the direct impact of changes in GHG and AA explained the remaining 24% of the surface warming signal. Analysis of physical processes indicated that the direct impact of the changes in AA (through aerosol\u2013 radiation and aerosol\u2013cloud interactions), mainly related to the reduction of AA precursor emissions over Europe, played a dominant role in the increase in TXx and a similarly important role as SST/SIE changes in the increase in the frequency of SU over Northeast Asia via AA-induced coupled atmosphere\u2013land surface and cloud feedbacks, rather than through a direct impact of AA changes on cloud condensation nuclei. The modelling results also imply that the abrupt summer surface warming and increases in hot temperature extremes over Northeast Asia since the mid-1990s will probably sustain in the next few decades as GHG concentrations continue to increase and AA precursor emissions over both North America and Europe continue", "author" : [ { "dropping-particle" : "", "family" : "Dong", "given" : "Buwen", "non-dropping-particle" : "", "parse-names" : false, "suffix" : "" }, { "dropping-particle" : "", "family" : "Sutton", "given" : "Rowan T.", "non-dropping-particle" : "", "parse-names" : false, "suffix" : "" }, { "dropping-particle" : "", "family" : "Chen", "given" : "Wei", "non-dropping-particle" : "", "parse-names" : false, "suffix" : "" }, { "dropping-particle" : "", "family" : "Liu", "given" : "Xiaodong", "non-dropping-particle" : "", "parse-names" : false, "suffix" : "" }, { "dropping-particle" : "", "family" : "Lu", "given" : "Riyu", "non-dropping-particle" : "", "parse-names" : false, "suffix" : "" }, { "dropping-particle" : "", "family" : "Sun", "given" : "Ying", "non-dropping-particle" : "", "parse-names" : false, "suffix" : "" } ], "container-title" : "Advances in Atmospheric Sciences", "id" : "ITEM-1", "issue" : "9", "issued" : { "date-parts" : [ [ "2016" ] ] }, "page" : "1005-1023", "title" : "Abrupt summer warming and changes in temperature extremes over Northeast Asia since the mid-1990s: Drivers and physical processes", "translator" : [ { "dropping-particle" : "", "family" : "S823", "given" : "", "non-dropping-particle" : "", "parse-names" : false, "suffix" : "" } ], "type" : "article-journal", "volume" : "33" }, "uris" : [ "http://www.mendeley.com/documents/?uuid=52aea401-446b-4e4e-8abf-d0fe240e602c" ] } ], "mendeley" : { "formattedCitation" : "(Dong et al., 2016b)", "manualFormatting" : "Dong et al. (2016)", "plainTextFormattedCitation" : "(Dong et al., 2016b)", "previouslyFormattedCitation" : "(Dong et al., 2016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Dong et al. (2016</w:t>
      </w:r>
      <w:ins w:id="210" w:author="Robin Matthews" w:date="2021-07-13T17:02:00Z">
        <w:r w:rsidR="00122285">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207"/>
      <w:r w:rsidR="00A26296">
        <w:rPr>
          <w:rStyle w:val="Marquedecommentaire"/>
        </w:rPr>
        <w:commentReference w:id="207"/>
      </w:r>
      <w:r w:rsidRPr="00841A35">
        <w:rPr>
          <w:rFonts w:cs="Times New Roman"/>
          <w:lang w:val="en-GB"/>
        </w:rPr>
        <w:t xml:space="preserve"> also identify non-local effects of decreases in </w:t>
      </w:r>
      <w:r w:rsidRPr="00D424AA">
        <w:rPr>
          <w:rFonts w:cs="Times New Roman"/>
          <w:lang w:val="en-GB"/>
        </w:rPr>
        <w:t>aerosol concentrations in Western Europe, which they estimate played a dominant role in the warming of the hottest daytime temperatures in Northeast Asia since the mid-1990s, via induced coupled atmosphere-land surface and cloud feedbacks, rather than a direct impact of anthropogenic aerosol changes on cloud condensation nuclei. </w:t>
      </w:r>
    </w:p>
    <w:p w14:paraId="5C7CF7B8" w14:textId="77777777" w:rsidR="00907744" w:rsidRPr="00D424AA" w:rsidRDefault="00907744" w:rsidP="00D424AA">
      <w:pPr>
        <w:rPr>
          <w:rFonts w:cs="Times New Roman"/>
          <w:lang w:val="en-GB"/>
        </w:rPr>
      </w:pPr>
    </w:p>
    <w:p w14:paraId="41383086" w14:textId="57CB56B6" w:rsidR="00907744" w:rsidRPr="00D424AA" w:rsidRDefault="00907744" w:rsidP="00D424AA">
      <w:pPr>
        <w:rPr>
          <w:rFonts w:cs="Times New Roman"/>
          <w:lang w:val="en-GB"/>
        </w:rPr>
      </w:pPr>
      <w:r w:rsidRPr="00D424AA">
        <w:rPr>
          <w:rFonts w:cs="Times New Roman"/>
          <w:lang w:val="en-GB"/>
        </w:rPr>
        <w:t>In addition to regional forcings, regional feedback mechanisms can also substantially affect extremes (</w:t>
      </w:r>
      <w:r w:rsidRPr="00D424AA">
        <w:rPr>
          <w:rFonts w:cs="Times New Roman"/>
          <w:i/>
          <w:iCs/>
          <w:lang w:val="en-GB"/>
        </w:rPr>
        <w:t>high confidence</w:t>
      </w:r>
      <w:r w:rsidR="004654D3">
        <w:rPr>
          <w:rFonts w:cs="Times New Roman"/>
          <w:i/>
          <w:iCs/>
          <w:lang w:val="en-GB"/>
        </w:rPr>
        <w:t xml:space="preserve">; </w:t>
      </w:r>
      <w:r w:rsidR="004654D3">
        <w:rPr>
          <w:rFonts w:cs="Times New Roman"/>
          <w:lang w:val="en-GB"/>
        </w:rPr>
        <w:t>Sections 1</w:t>
      </w:r>
      <w:r w:rsidR="004654D3" w:rsidRPr="00804CE7">
        <w:rPr>
          <w:rFonts w:cs="Times New Roman"/>
          <w:lang w:val="en-GB"/>
        </w:rPr>
        <w:t>1.3, 11.4, 11.6</w:t>
      </w:r>
      <w:r w:rsidRPr="00D424AA">
        <w:rPr>
          <w:rFonts w:cs="Times New Roman"/>
          <w:lang w:val="en-GB"/>
        </w:rPr>
        <w:t xml:space="preserve">). </w:t>
      </w:r>
      <w:r w:rsidR="004654D3">
        <w:rPr>
          <w:rFonts w:cs="Times New Roman"/>
          <w:lang w:val="en-GB"/>
        </w:rPr>
        <w:t>In particular,</w:t>
      </w:r>
      <w:r w:rsidRPr="00D424AA">
        <w:rPr>
          <w:rFonts w:cs="Times New Roman"/>
          <w:lang w:val="en-GB"/>
        </w:rPr>
        <w:t xml:space="preserve"> soil moisture feedbacks </w:t>
      </w:r>
      <w:r w:rsidR="004654D3">
        <w:rPr>
          <w:rFonts w:cs="Times New Roman"/>
          <w:lang w:val="en-GB"/>
        </w:rPr>
        <w:t xml:space="preserve">play an important role </w:t>
      </w:r>
      <w:r w:rsidR="00CE295C">
        <w:rPr>
          <w:rFonts w:cs="Times New Roman"/>
          <w:lang w:val="en-GB"/>
        </w:rPr>
        <w:t xml:space="preserve">for extremes </w:t>
      </w:r>
      <w:r w:rsidRPr="00D424AA">
        <w:rPr>
          <w:rFonts w:cs="Times New Roman"/>
          <w:lang w:val="en-GB"/>
        </w:rPr>
        <w:t>in several mid-latitude regions, lead</w:t>
      </w:r>
      <w:r w:rsidR="004654D3">
        <w:rPr>
          <w:rFonts w:cs="Times New Roman"/>
          <w:lang w:val="en-GB"/>
        </w:rPr>
        <w:t>ing</w:t>
      </w:r>
      <w:r w:rsidRPr="00D424AA">
        <w:rPr>
          <w:rFonts w:cs="Times New Roman"/>
          <w:lang w:val="en-GB"/>
        </w:rPr>
        <w:t xml:space="preserve"> </w:t>
      </w:r>
      <w:r w:rsidR="00CE295C">
        <w:rPr>
          <w:rFonts w:cs="Times New Roman"/>
          <w:lang w:val="en-GB"/>
        </w:rPr>
        <w:t xml:space="preserve">in particular </w:t>
      </w:r>
      <w:r w:rsidRPr="00D424AA">
        <w:rPr>
          <w:rFonts w:cs="Times New Roman"/>
          <w:lang w:val="en-GB"/>
        </w:rPr>
        <w:t>to a marked additional warming of hot extremes compared to mean global warming</w:t>
      </w:r>
      <w:ins w:id="211" w:author="Robin Matthews" w:date="2021-07-13T17:03:00Z">
        <w:r w:rsidR="00122285">
          <w:rPr>
            <w:rFonts w:cs="Times New Roman"/>
            <w:lang w:val="en-GB"/>
          </w:rPr>
          <w:t xml:space="preserve"> </w:t>
        </w:r>
        <w:r w:rsidR="00122285">
          <w:rPr>
            <w:rFonts w:cs="Times New Roman"/>
            <w:lang w:val="en-GB"/>
          </w:rPr>
          <w:fldChar w:fldCharType="begin" w:fldLock="1"/>
        </w:r>
      </w:ins>
      <w:r w:rsidR="0012753B">
        <w:rPr>
          <w:rFonts w:cs="Times New Roman"/>
          <w:lang w:val="en-GB"/>
        </w:rPr>
        <w: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2", "itemData" : { "DOI" : "10.1126/sciadv.aar5809", "ISSN" : "2375-2548", "author" : [ { "dropping-particle" : "", "family" : "Bathiany", "given" : "Sebastian", "non-dropping-particle" : "", "parse-names" : false, "suffix" : "" }, { "dropping-particle" : "", "family" : "Dakos", "given" : "Vasilis", "non-dropping-particle" : "", "parse-names" : false, "suffix" : "" }, { "dropping-particle" : "", "family" : "Scheffer", "given" : "Marten", "non-dropping-particle" : "", "parse-names" : false, "suffix" : "" }, { "dropping-particle" : "", "family" : "Lenton", "given" : "Timothy M.", "non-dropping-particle" : "", "parse-names" : false, "suffix" : "" } ], "container-title" : "Science Advances", "id" : "ITEM-2", "issue" : "5", "issued" : { "date-parts" : [ [ "2018", "5", "2" ] ] }, "page" : "eaar5809", "title" : "Climate models predict increasing temperature variability in poor countries", "translator" : [ { "dropping-particle" : "", "family" : "S3264", "given" : "", "non-dropping-particle" : "", "parse-names" : false, "suffix" : "" } ], "type" : "article-journal", "volume" : "4" }, "uris" : [ "http://www.mendeley.com/documents/?uuid=5f4700fe-d935-4dc2-be48-6ff0a48a0be8" ] }, { "id" : "ITEM-3", "itemData" : { "DOI" : "10.1111/nyas.13912", "ISSN" : "00778923", "author" : [ { "dropping-particle" : "", "family" : "Miralles", "given" : "Diego G", "non-dropping-particle" : "", "parse-names" : false, "suffix" : "" }, { "dropping-particle" : "", "family" : "Gentine", "given" : "Pierre", "non-dropping-particle" : "", "parse-names" : false, "suffix" : "" }, { "dropping-particle" : "", "family" : "Seneviratne", "given" : "Sonia I", "non-dropping-particle" : "", "parse-names" : false, "suffix" : "" }, { "dropping-particle" : "", "family" : "Teuling", "given" : "Adriaan J", "non-dropping-particle" : "", "parse-names" : false, "suffix" : "" } ], "container-title" : "Annals of the New York Academy of Sciences", "id" : "ITEM-3", "issue" : "1", "issued" : { "date-parts" : [ [ "2019", "1" ] ] }, "page" : "19-35", "publisher" : "New York Academy of Sciences", "publisher-place" : "New York, NY, USA", "title" : "Land-atmospheric feedbacks during droughts and heatwaves: state of the science and current challenges", "translator" : [ { "dropping-particle" : "", "family" : "S3163", "given" : "", "non-dropping-particle" : "", "parse-names" : false, "suffix" : "" } ], "type" : "article-journal", "volume" : "1436" }, "uris" : [ "http://www.mendeley.com/documents/?uuid=8a380d21-51b1-49c1-b5b0-3f346c4257ce" ] } ], "mendeley" : { "formattedCitation" : "(Seneviratne et al., 2016; Bathiany et al., 2018; Miralles et al., 2019)", "plainTextFormattedCitation" : "(Seneviratne et al., 2016; Bathiany et al., 2018; Miralles et al., 2019)", "previouslyFormattedCitation" : "(Seneviratne et al., 2016; Bathiany et al., 2018; Miralles et al., 2019)" }, "properties" : { "noteIndex" : 0 }, "schema" : "https://github.com/citation-style-language/schema/raw/master/csl-citation.json" }</w:instrText>
      </w:r>
      <w:ins w:id="212" w:author="Robin Matthews" w:date="2021-07-13T17:03:00Z">
        <w:r w:rsidR="00122285">
          <w:rPr>
            <w:rFonts w:cs="Times New Roman"/>
            <w:lang w:val="en-GB"/>
          </w:rPr>
          <w:fldChar w:fldCharType="separate"/>
        </w:r>
        <w:r w:rsidR="00122285" w:rsidRPr="0093538F">
          <w:rPr>
            <w:rFonts w:cs="Times New Roman"/>
            <w:noProof/>
            <w:lang w:val="en-GB"/>
          </w:rPr>
          <w:t>(Seneviratne et al., 2016; Bathiany et al., 2018; Miralles et al., 2019)</w:t>
        </w:r>
        <w:r w:rsidR="00122285">
          <w:rPr>
            <w:rFonts w:cs="Times New Roman"/>
            <w:lang w:val="en-GB"/>
          </w:rPr>
          <w:fldChar w:fldCharType="end"/>
        </w:r>
      </w:ins>
      <w:del w:id="213" w:author="Robin Matthews" w:date="2021-07-13T17:03:00Z">
        <w:r w:rsidRPr="00D424AA" w:rsidDel="00122285">
          <w:rPr>
            <w:rFonts w:cs="Times New Roman"/>
            <w:lang w:val="en-GB"/>
          </w:rPr>
          <w:delText xml:space="preserve"> </w:delText>
        </w:r>
        <w:bookmarkStart w:id="214" w:name="_Hlk77088180"/>
        <w:commentRangeStart w:id="215"/>
        <w:r w:rsidRPr="00D424AA" w:rsidDel="00122285">
          <w:rPr>
            <w:rFonts w:cs="Times New Roman"/>
            <w:lang w:val="en-GB"/>
          </w:rPr>
          <w:fldChar w:fldCharType="begin" w:fldLock="1"/>
        </w:r>
        <w:r w:rsidR="00FF6231" w:rsidRPr="00122285" w:rsidDel="00122285">
          <w:rPr>
            <w:rFonts w:cs="Times New Roman"/>
            <w:lang w:val="en-GB"/>
          </w:rPr>
          <w:del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mendeley" : { "formattedCitation" : "(Seneviratne et al., 2016)", "manualFormatting" : "(Seneviratne et al., 2016", "plainTextFormattedCitation" : "(Seneviratne et al., 2016)", "previouslyFormattedCitation" : "(Seneviratne et al., 2016)" }, "properties" : { "noteIndex" : 0 }, "schema" : "https://github.com/citation-style-language/schema/raw/master/csl-citation.json" }</w:delInstrText>
        </w:r>
        <w:r w:rsidRPr="00D424AA" w:rsidDel="00122285">
          <w:rPr>
            <w:rFonts w:cs="Times New Roman"/>
            <w:lang w:val="en-GB"/>
          </w:rPr>
          <w:fldChar w:fldCharType="separate"/>
        </w:r>
        <w:r w:rsidR="00A26296" w:rsidRPr="00122285" w:rsidDel="00122285">
          <w:rPr>
            <w:rFonts w:cs="Times New Roman"/>
            <w:noProof/>
            <w:lang w:val="en-GB"/>
          </w:rPr>
          <w:delText>(Seneviratne et al., 2016</w:delText>
        </w:r>
        <w:r w:rsidRPr="00D424AA" w:rsidDel="00122285">
          <w:rPr>
            <w:rFonts w:cs="Times New Roman"/>
            <w:lang w:val="en-GB"/>
          </w:rPr>
          <w:fldChar w:fldCharType="end"/>
        </w:r>
        <w:commentRangeStart w:id="216"/>
        <w:commentRangeEnd w:id="215"/>
        <w:r w:rsidR="00A26296" w:rsidDel="00122285">
          <w:rPr>
            <w:rStyle w:val="Marquedecommentaire"/>
          </w:rPr>
          <w:commentReference w:id="215"/>
        </w:r>
        <w:r w:rsidRPr="00841A35" w:rsidDel="00122285">
          <w:rPr>
            <w:rFonts w:cs="Times New Roman"/>
            <w:lang w:val="en-GB"/>
          </w:rPr>
          <w:delText>;</w:delText>
        </w:r>
        <w:r w:rsidRPr="00D424AA" w:rsidDel="00122285">
          <w:rPr>
            <w:rFonts w:cs="Times New Roman"/>
            <w:lang w:val="en-GB"/>
          </w:rPr>
          <w:fldChar w:fldCharType="begin" w:fldLock="1"/>
        </w:r>
        <w:r w:rsidR="00FF6231" w:rsidDel="00122285">
          <w:rPr>
            <w:rFonts w:cs="Times New Roman"/>
            <w:lang w:val="en-GB"/>
          </w:rPr>
          <w:delInstrText>ADDIN CSL_CITATION { "citationItems" : [ { "id" : "ITEM-1", "itemData" : { "DOI" : "10.1126/sciadv.aar5809</w:delInstrText>
        </w:r>
        <w:r w:rsidR="00FF6231" w:rsidRPr="00F1665C" w:rsidDel="00122285">
          <w:rPr>
            <w:rFonts w:cs="Times New Roman"/>
          </w:rPr>
          <w:delInstrText>", "ISSN" : "2375-2548", "author" : [ { "dropping-particle" : "", "family" : "Bathiany", "given" : "Sebastian", "non-dropping-particle" : "", "parse-names" : false, "suffix" : "" }, { "dropping-particle" : "", "family" : "Dakos", "given" : "Vasilis", "non-dropping-particle" : "", "parse-names" : false, "suffix" : "" }, { "dropping-particle" : "", "family" : "Scheffer", "given" : "Marten", "non-dropping-particle" : "", "parse-names" : false, "suffix" : "" }, { "dropping-particle" : "", "family" : "Lenton", "given" : "Timothy M.", "non-dropping-particle" : "", "parse-names" : false, "suffix" : "" } ], "container-title" : "Science Advances", "id" : "ITEM-1", "issue" : "5", "issued" : { "date-parts" : [ [ "2018", "5", "2" ] ] }, "page" : "eaar5809", "title" : "Climate models predict increasing temperature variability in poor countries", "translator" : [ { "dropping-particle" : "", "family" : "S3264", "given" : "", "non-dropping-particle" : "", "parse-names" : false, "suffix" : "" } ], "type" : "article-journal", "volume" : "4" }, "uris" : [ "http://www.mendeley.com/documents/?uuid=5f4700fe-d935-4dc2-be48-6ff0a48a0be8" ] } ], "mendeley" : { "formattedCitation" : "(Bathiany et al., 2018)", "manualFormatting" : " Bathiany et al., 2018", "plainTextFormattedCitation" : "(Bathiany et al., 2018)", "previouslyFormattedCitation" : "(Bathiany et al., 2018)" }, "properties" : { "noteIndex" : 0 }, "schema" : "https://github.com/citation-style-language/schema/raw/master/csl-citation.json" }</w:delInstrText>
        </w:r>
        <w:r w:rsidRPr="00D424AA" w:rsidDel="00122285">
          <w:rPr>
            <w:rFonts w:cs="Times New Roman"/>
            <w:lang w:val="en-GB"/>
          </w:rPr>
          <w:fldChar w:fldCharType="separate"/>
        </w:r>
        <w:r w:rsidR="00A26296" w:rsidDel="00122285">
          <w:rPr>
            <w:rFonts w:cs="Times New Roman"/>
            <w:noProof/>
          </w:rPr>
          <w:delText xml:space="preserve"> Bathiany et al., 2018</w:delText>
        </w:r>
        <w:r w:rsidRPr="00D424AA" w:rsidDel="00122285">
          <w:rPr>
            <w:rFonts w:cs="Times New Roman"/>
            <w:lang w:val="en-GB"/>
          </w:rPr>
          <w:fldChar w:fldCharType="end"/>
        </w:r>
        <w:commentRangeStart w:id="217"/>
        <w:commentRangeEnd w:id="216"/>
        <w:r w:rsidR="00A26296" w:rsidDel="00122285">
          <w:rPr>
            <w:rStyle w:val="Marquedecommentaire"/>
          </w:rPr>
          <w:commentReference w:id="216"/>
        </w:r>
        <w:r w:rsidRPr="00350DE9" w:rsidDel="00122285">
          <w:rPr>
            <w:rFonts w:cs="Times New Roman"/>
          </w:rPr>
          <w:delText>;</w:delText>
        </w:r>
        <w:r w:rsidRPr="00D424AA" w:rsidDel="00122285">
          <w:rPr>
            <w:rFonts w:cs="Times New Roman"/>
            <w:lang w:val="en-GB"/>
          </w:rPr>
          <w:fldChar w:fldCharType="begin" w:fldLock="1"/>
        </w:r>
        <w:r w:rsidR="00FF6231" w:rsidRPr="00350DE9" w:rsidDel="00122285">
          <w:rPr>
            <w:rFonts w:cs="Times New Roman"/>
          </w:rPr>
          <w:delInstrText>ADDIN CSL_CITATION { "citationItems" : [ { "id" : "ITEM-1", "itemData" : { "DOI" : "10.1111/nyas.13912", "ISSN" : "00778923", "author" : [ { "dropping-particle" : "", "family" : "Miralles", "given" : "Diego G", "non-dropping-particle" : "", "parse-names" : false,</w:delInstrText>
        </w:r>
        <w:r w:rsidR="00FF6231" w:rsidRPr="00B549EC" w:rsidDel="00122285">
          <w:rPr>
            <w:rFonts w:cs="Times New Roman"/>
            <w:lang w:val="en-US"/>
          </w:rPr>
          <w:delInstrText xml:space="preserve"> "suffix" : "" }, { "dropping-particle" : "", "family" : "Gentine", "given" : "Pierre", "non-dropping-particle" : "", "parse-names" : false, "suffix" : "" }, { "dropping-particle" : "", "family" : "Seneviratne", "given" : "Sonia I", "non-dropping-particle" : "", "parse-names" : false, "suffix" : "" }, { "dropping-particle" : "", "family" : "Teuling", "given" : "Adriaan J", "non-dropping-particle" : "", "parse-names" : false, "suffix" : "" } ], "container-title" : "Annals of the New York Academy of Sciences", "id" : "ITEM-1", "issue" : "1", "issued" : { "date-parts" : [ [ "2019", "1" ] ] }, "page" : "19-35", "publisher" : "New York Academy of Sciences", "publisher-place" : "New York, NY, USA", "title" : "Land-atmospheric feedbacks during droughts and heatwaves: state of the science and current challenges", "translator" : [ { "dropping-particle" : "", "family" : "S3163", "given" : "", "non-dropping-particle" : "", "parse-names" : false, "suffix" : "" } ], "type" : "article-journal", "volume" : "1436" }, "uris" : [ "http://www.mendeley.com/documents/?uuid=8a380d21-51b1-49c1-b5b0-3f346c4257ce" ] } ], "mendeley" : { "formattedCitation" : "(Miralles et al., 2019)", "manualFormatting" : " Miralles et al., 2019)", "plainTextFormattedCitation" : "(Miralles et al., 2019)", "previouslyFormattedCitation" : "(Miralles et al., 2019)" }, "properties" : { "noteIndex" : 0 }, "schema" : "https://github.com/citation-style-language/schema/raw/master/csl-citation.json" }</w:delInstrText>
        </w:r>
        <w:r w:rsidRPr="00D424AA" w:rsidDel="00122285">
          <w:rPr>
            <w:rFonts w:cs="Times New Roman"/>
            <w:lang w:val="en-GB"/>
          </w:rPr>
          <w:fldChar w:fldCharType="separate"/>
        </w:r>
        <w:r w:rsidR="00A26296" w:rsidRPr="00B549EC" w:rsidDel="00122285">
          <w:rPr>
            <w:rFonts w:cs="Times New Roman"/>
            <w:noProof/>
            <w:lang w:val="en-US"/>
          </w:rPr>
          <w:delText xml:space="preserve"> Miralles et al., 2019)</w:delText>
        </w:r>
        <w:r w:rsidRPr="00D424AA" w:rsidDel="00122285">
          <w:rPr>
            <w:rFonts w:cs="Times New Roman"/>
            <w:lang w:val="en-GB"/>
          </w:rPr>
          <w:fldChar w:fldCharType="end"/>
        </w:r>
        <w:commentRangeEnd w:id="217"/>
        <w:r w:rsidR="00A26296" w:rsidDel="00122285">
          <w:rPr>
            <w:rStyle w:val="Marquedecommentaire"/>
          </w:rPr>
          <w:commentReference w:id="217"/>
        </w:r>
      </w:del>
      <w:bookmarkEnd w:id="214"/>
      <w:r w:rsidRPr="00B549EC">
        <w:rPr>
          <w:rFonts w:cs="Times New Roman"/>
          <w:lang w:val="en-US"/>
        </w:rPr>
        <w:t xml:space="preserve">, which is superimposed on the known land-sea contrast in mean warming </w:t>
      </w:r>
      <w:r w:rsidRPr="00D424AA">
        <w:rPr>
          <w:rFonts w:cs="Times New Roman"/>
          <w:lang w:val="en-GB"/>
        </w:rPr>
        <w:fldChar w:fldCharType="begin" w:fldLock="1"/>
      </w:r>
      <w:r w:rsidR="00FF6231" w:rsidRPr="00B549EC">
        <w:rPr>
          <w:rFonts w:cs="Times New Roman"/>
          <w:lang w:val="en-US"/>
        </w:rPr>
        <w:instrText>ADDIN CSL_CITATION { "citationItems" : [ { "id" : "ITEM-1",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w:instrText>
      </w:r>
      <w:r w:rsidR="00FF6231">
        <w:rPr>
          <w:rFonts w:cs="Times New Roman"/>
          <w:lang w:val="en-GB"/>
        </w:rPr>
        <w:instrText>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1",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mendeley" : { "formattedCitation" : "(Vogel et al., 2017)", "plainTextFormattedCitation" : "(Vogel et al., 2017)", "previouslyFormattedCitation" : "(Vogel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ogel et al., 2017)</w:t>
      </w:r>
      <w:r w:rsidRPr="00D424AA">
        <w:rPr>
          <w:rFonts w:cs="Times New Roman"/>
          <w:lang w:val="en-GB"/>
        </w:rPr>
        <w:fldChar w:fldCharType="end"/>
      </w:r>
      <w:r w:rsidRPr="00841A35">
        <w:rPr>
          <w:rFonts w:cs="Times New Roman"/>
          <w:lang w:val="en-GB"/>
        </w:rPr>
        <w:t xml:space="preserve">. </w:t>
      </w:r>
      <w:r w:rsidR="00CE295C">
        <w:rPr>
          <w:rFonts w:cs="Times New Roman"/>
          <w:lang w:val="en-GB"/>
        </w:rPr>
        <w:t>Soil moisture-atmosphere</w:t>
      </w:r>
      <w:r w:rsidR="008C3068" w:rsidRPr="00D424AA">
        <w:rPr>
          <w:rFonts w:cs="Times New Roman"/>
          <w:lang w:val="en-GB"/>
        </w:rPr>
        <w:t xml:space="preserve"> feedbacks also affect drought development (Section 11.6). </w:t>
      </w:r>
      <w:r w:rsidRPr="00D424AA">
        <w:rPr>
          <w:rFonts w:cs="Times New Roman"/>
          <w:lang w:val="en-GB"/>
        </w:rPr>
        <w:t xml:space="preserve">Additionally, effects of land surface conditions on circulation patterns have also been reported </w:t>
      </w:r>
      <w:r w:rsidRPr="00D424AA">
        <w:rPr>
          <w:rFonts w:cs="Times New Roman"/>
          <w:lang w:val="en-GB"/>
        </w:rPr>
        <w:fldChar w:fldCharType="begin" w:fldLock="1"/>
      </w:r>
      <w:r w:rsidR="00FF6231">
        <w:rPr>
          <w:rFonts w:cs="Times New Roman"/>
          <w:lang w:val="en-GB"/>
        </w:rPr>
        <w:instrText>ADDIN CSL_CITATION { "citationItems" : [ { "id" : "ITEM-1", "itemData" : { "DOI" : "10.1175/JCLI-D-16-0192.1", "ISSN" : "0894-8755", "abstract" : "A series of stationary wave model (SWM) experiments are performed in which the boreal summer atmosphere is forced, over a number of locations in the continental United States, with an idealized diabatic heating anomaly that mimics the atmospheric heating associated with a dry land surface. For localized heating within a large portion of the continental interior, regardless of the specific location of this heating, the spatial pattern of the forced atmospheric circulation anomaly (in terms of 250-hPa eddy streamfunction) is largely the same: a high anomaly forms over west-central North America and a low anomaly forms to the east. In supplemental atmospheric general circulation model (AGCM) experiments, similar results are found; imposing soil moisture dryness in the AGCM in different locations within the U.S. interior tends to produce the aforementioned pattern, along with an associated near-surface warming and precipitation deficit in the center of the continent. The SWM-based and AGCM-based patterns generally agree with composites generated using reanalysis and precipitation gauge data. The AGCM experiments also suggest that dry anomalies imposed in the lower Mississippi River valley have remote surface impacts of particularly large spatial extent, and a region along the eastern half of the U.S.\u2013Canadian border is particularly sensitive to dry anomalies in a number of remote areas. Overall, the SWM and AGCM experiments support the idea of a positive feedback loop operating over the continent: dry surface conditions in many interior locations lead to changes in atmospheric circulation that act to enhance further the overall dryness of the continental interior.", "author" : [ { "dropping-particle" : "", "family" : "Koster", "given" : "Randal D", "non-dropping-particle" : "", "parse-names" : false, "suffix" : "" }, { "dropping-particle" : "", "family" : "Chang", "given" : "Yehui", "non-dropping-particle" : "", "parse-names" : false, "suffix" : "" }, { "dropping-particle" : "", "family" : "Wang", "given" : "Hailan", "non-dropping-particle" : "", "parse-names" : false, "suffix" : "" }, { "dropping-particle" : "", "family" : "Schubert", "given" : "Siegfried D", "non-dropping-particle" : "", "parse-names" : false, "suffix" : "" } ], "container-title" : "Journal of Climate", "id" : "ITEM-1", "issue" : "20", "issued" : { "date-parts" : [ [ "2016", "9", "27" ] ] }, "page" : "7345-7364", "title" : "Impacts of Local Soil Moisture Anomalies on the Atmospheric Circulation and on Remote Surface Meteorological Fields during Boreal Summer: A Comprehensive Analysis over North America", "translator" : [ { "dropping-particle" : "", "family" : "S2882", "given" : "", "non-dropping-particle" : "", "parse-names" : false, "suffix" : "" } ], "type" : "article-journal", "volume" : "29" }, "uris" : [ "http://www.mendeley.com/documents/?uuid=afc8366c-44f4-4faf-bb53-f8622da8f32f" ] }, { "id" : "ITEM-2", "itemData" : { "DOI" : "10.1038/s41598-019-47291-5", "ISSN" : "2045-2322", "abstract" : "Persistent abnormal hot weather can cause considerable damage to human society and natural environments. In northern Eurasia, the recent change in summer surface air temperature exhibits a heterogeneous pattern with accelerated warming around the Eastern European Plain and Central Siberia, forming a wave train-like structure. However, the key factors that determine the magnitude and spatial distribution of this summer temperature trend remain unclear. Here, a huge ensemble of general circulation model (GCM) simulations show that the recent summer temperature trend has been intensified by two factors: steady warming induced by external forcing and inhomogeneous warming induced by internal atmosphere\u2013land interactions that amplify quasi-stationary waves. The latter is sensitive to both snow cover and soil moisture anomalies in the spring, suggesting the potential of land surface monitoring for better seasonal prediction of summer temperatures. Dramatic changes in the circumpolar environment, characterised by Eurasian snow variation and Arctic Ocean warming, collectively affect summertime climate via memory effects of the land surface.", "author" : [ { "dropping-particle" : "", "family" : "Sato", "given" : "Tomonori", "non-dropping-particle" : "", "parse-names" : false, "suffix" : "" }, { "dropping-particle" : "", "family" : "Nakamura", "given" : "Tetsu", "non-dropping-particle" : "", "parse-names" : false, "suffix" : "" } ], "container-title" : "Scientific Reports", "id" : "ITEM-2", "issue" : "1", "issued" : { "date-parts" : [ [ "2019" ] ] }, "page" : "10866", "title" : "Intensification of hot Eurasian summers by climate change and land\u2013atmosphere interactions", "translator" : [ { "dropping-particle" : "", "family" : "S2862", "given" : "", "non-dropping-particle" : "", "parse-names" : false, "suffix" : "" } ], "type" : "article-journal", "volume" : "9" }, "uris" : [ "http://www.mendeley.com/documents/?uuid=3e8a9813-7f11-45dc-a494-fa6c2ff98b2e" ] } ], "mendeley" : { "formattedCitation" : "(Koster et al., 2016; Sato and Nakamura, 2019)", "plainTextFormattedCitation" : "(Koster et al., 2016; Sato and Nakamura, 2019)", "previouslyFormattedCitation" : "(Koster et al., 2016; Sato and Nakamura,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ter et al., 2016; Sato and Nakamura, 2019)</w:t>
      </w:r>
      <w:r w:rsidRPr="00D424AA">
        <w:rPr>
          <w:rFonts w:cs="Times New Roman"/>
          <w:lang w:val="en-GB"/>
        </w:rPr>
        <w:fldChar w:fldCharType="end"/>
      </w:r>
      <w:r w:rsidRPr="00841A35">
        <w:rPr>
          <w:rFonts w:cs="Times New Roman"/>
          <w:lang w:val="en-GB"/>
        </w:rPr>
        <w:t>. These</w:t>
      </w:r>
      <w:r w:rsidR="004654D3">
        <w:rPr>
          <w:rFonts w:cs="Times New Roman"/>
          <w:lang w:val="en-GB"/>
        </w:rPr>
        <w:t xml:space="preserve"> regional</w:t>
      </w:r>
      <w:r w:rsidRPr="00841A35">
        <w:rPr>
          <w:rFonts w:cs="Times New Roman"/>
          <w:lang w:val="en-GB"/>
        </w:rPr>
        <w:t xml:space="preserve"> </w:t>
      </w:r>
      <w:r w:rsidRPr="00D424AA">
        <w:rPr>
          <w:rFonts w:cs="Times New Roman"/>
          <w:lang w:val="en-GB"/>
        </w:rPr>
        <w:t>feedbacks are also associated with substantial spread in models</w:t>
      </w:r>
      <w:r w:rsidR="004654D3">
        <w:rPr>
          <w:rFonts w:cs="Times New Roman"/>
          <w:lang w:val="en-GB"/>
        </w:rPr>
        <w:t xml:space="preserve"> (Section 11.3)</w:t>
      </w:r>
      <w:r w:rsidRPr="00D424AA">
        <w:rPr>
          <w:rFonts w:cs="Times New Roman"/>
          <w:lang w:val="en-GB"/>
        </w:rPr>
        <w:t xml:space="preserve">, and </w:t>
      </w:r>
      <w:r w:rsidR="004654D3">
        <w:rPr>
          <w:rFonts w:cs="Times New Roman"/>
          <w:lang w:val="en-GB"/>
        </w:rPr>
        <w:t>contribute to the identified</w:t>
      </w:r>
      <w:r w:rsidRPr="00D424AA">
        <w:rPr>
          <w:rFonts w:cs="Times New Roman"/>
          <w:lang w:val="en-GB"/>
        </w:rPr>
        <w:t xml:space="preserve"> </w:t>
      </w:r>
      <w:r w:rsidR="004654D3">
        <w:rPr>
          <w:rFonts w:cs="Times New Roman"/>
          <w:lang w:val="en-GB"/>
        </w:rPr>
        <w:t xml:space="preserve">higher </w:t>
      </w:r>
      <w:r w:rsidR="004654D3">
        <w:rPr>
          <w:rFonts w:cs="Times New Roman"/>
          <w:lang w:val="en-GB"/>
        </w:rPr>
        <w:lastRenderedPageBreak/>
        <w:t xml:space="preserve">spread of regional </w:t>
      </w:r>
      <w:r w:rsidRPr="00D424AA">
        <w:rPr>
          <w:rFonts w:cs="Times New Roman"/>
          <w:lang w:val="en-GB"/>
        </w:rPr>
        <w:t xml:space="preserve">projections </w:t>
      </w:r>
      <w:r w:rsidR="004654D3">
        <w:rPr>
          <w:rFonts w:cs="Times New Roman"/>
          <w:lang w:val="en-GB"/>
        </w:rPr>
        <w:t>of</w:t>
      </w:r>
      <w:r w:rsidRPr="00D424AA">
        <w:rPr>
          <w:rFonts w:cs="Times New Roman"/>
          <w:lang w:val="en-GB"/>
        </w:rPr>
        <w:t xml:space="preserve"> temperature extremes</w:t>
      </w:r>
      <w:r w:rsidR="004654D3">
        <w:rPr>
          <w:rFonts w:cs="Times New Roman"/>
          <w:lang w:val="en-GB"/>
        </w:rPr>
        <w:t xml:space="preserve"> as function of global warming, compared with</w:t>
      </w:r>
      <w:r w:rsidRPr="00D424AA">
        <w:rPr>
          <w:rFonts w:cs="Times New Roman"/>
          <w:lang w:val="en-GB"/>
        </w:rPr>
        <w:t xml:space="preserve"> the spread resulting from the differences in projected global warming (global transient climate responses) in climate models </w:t>
      </w:r>
      <w:r w:rsidRPr="00D424AA">
        <w:rPr>
          <w:rFonts w:cs="Times New Roman"/>
          <w:lang w:val="en-GB"/>
        </w:rPr>
        <w:fldChar w:fldCharType="begin" w:fldLock="1"/>
      </w:r>
      <w:r w:rsidR="00FC4C2D">
        <w:rPr>
          <w:rFonts w:cs="Times New Roman"/>
          <w:lang w:val="en-GB"/>
        </w:rPr>
        <w:instrText>ADDIN CSL_CITATION { "citationItems" : [ { "id" : "ITEM-1",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1",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mendeley" : { "formattedCitation" : "(Seneviratne and Hauser, 2020)", "plainTextFormattedCitation" : "(Seneviratne and Hauser, 2020)", "previouslyFormattedCitation" : "(Seneviratne and Hauser,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neviratne and Hauser, 2020)</w:t>
      </w:r>
      <w:r w:rsidRPr="00D424AA">
        <w:rPr>
          <w:rFonts w:cs="Times New Roman"/>
          <w:lang w:val="en-GB"/>
        </w:rPr>
        <w:fldChar w:fldCharType="end"/>
      </w:r>
      <w:r w:rsidRPr="00841A35">
        <w:rPr>
          <w:rFonts w:cs="Times New Roman"/>
          <w:lang w:val="en-GB"/>
        </w:rPr>
        <w:t>. In ad</w:t>
      </w:r>
      <w:r w:rsidRPr="00D424AA">
        <w:rPr>
          <w:rFonts w:cs="Times New Roman"/>
          <w:lang w:val="en-GB"/>
        </w:rPr>
        <w:t xml:space="preserve">dition, there are also feedbacks between soil moisture content and precipitation occurrence, generally characterized by negative spatial feedbacks and positive local feedbacks </w:t>
      </w:r>
      <w:bookmarkStart w:id="218" w:name="_Hlk77088271"/>
      <w:ins w:id="219" w:author="Robin Matthews" w:date="2021-07-13T17:04:00Z">
        <w:r w:rsidR="00C42B91">
          <w:rPr>
            <w:rFonts w:cs="Times New Roman"/>
            <w:lang w:val="en-GB"/>
          </w:rPr>
          <w:fldChar w:fldCharType="begin" w:fldLock="1"/>
        </w:r>
      </w:ins>
      <w:r w:rsidR="0012753B">
        <w:rPr>
          <w:rFonts w:cs="Times New Roman"/>
          <w:lang w:val="en-GB"/>
        </w:rPr>
        <w:instrText>ADDIN CSL_CITATION { "citationItems" : [ { "id" : "ITEM-1", "itemData" : { "DOI" : "10.1038/nature11377", "ISSN" : "0028-0836", "author" : [ { "dropping-particle" : "", "family" : "Taylor", "given" : "Christopher M.", "non-dropping-particle" : "", "parse-names" : false, "suffix" : "" }, { "dropping-particle" : "", "family" : "Jeu", "given" : "Richard A. M.", "non-dropping-particle" : "de", "parse-names" : false, "suffix" : "" }, { "dropping-particle" : "", "family" : "Guichard", "given" : "Fran\u00e7oise", "non-dropping-particle" : "", "parse-names" : false, "suffix" : "" }, { "dropping-particle" : "", "family" : "Harris", "given" : "Phil P.", "non-dropping-particle" : "", "parse-names" : false, "suffix" : "" }, { "dropping-particle" : "", "family" : "Dorigo", "given" : "Wouter A.", "non-dropping-particle" : "", "parse-names" : false, "suffix" : "" } ], "container-title" : "Nature", "id" : "ITEM-1", "issue" : "7416", "issued" : { "date-parts" : [ [ "2012", "9", "12" ] ] }, "page" : "423-426", "title" : "Afternoon rain more likely over drier soils", "translator" : [ { "dropping-particle" : "", "family" : "S1788", "given" : "", "non-dropping-particle" : "", "parse-names" : false, "suffix" : "" } ], "type" : "article-journal", "volume" : "489" }, "uris" : [ "http://www.mendeley.com/documents/?uuid=bb448756-8dc2-449f-a93a-79295723fbf1" ] }, { "id" : "ITEM-2", "itemData" : { "DOI" : "10.1038/ncomms7443", "ISSN" : "2041-1723", "author" : [ { "dropping-particle" : "", "family" : "Guillod", "given" : "Benoit P.", "non-dropping-particle" : "", "parse-names" : false, "suffix" : "" }, { "dropping-particle" : "", "family" : "Orlowsky", "given" : "Boris",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Seneviratne", "given" : "Sonia I.", "non-dropping-particle" : "", "parse-names" : false, "suffix" : "" } ], "container-title" : "Nature Communications", "id" : "ITEM-2", "issue" : "1", "issued" : { "date-parts" : [ [ "2015", "12", "5" ] ] }, "page" : "6443", "title" : "Reconciling spatial and temporal soil moisture effects on afternoon rainfall", "translator" : [ { "dropping-particle" : "", "family" : "S1786", "given" : "", "non-dropping-particle" : "", "parse-names" : false, "suffix" : "" } ], "type" : "article-journal", "volume" : "6" }, "uris" : [ "http://www.mendeley.com/documents/?uuid=01002f0c-2a29-4181-9514-d46ee141162d" ] } ], "mendeley" : { "formattedCitation" : "(Taylor et al., 2012; Guillod et al., 2015)", "plainTextFormattedCitation" : "(Taylor et al., 2012; Guillod et al., 2015)", "previouslyFormattedCitation" : "(Taylor et al., 2012; Guillod et al., 2015)" }, "properties" : { "noteIndex" : 0 }, "schema" : "https://github.com/citation-style-language/schema/raw/master/csl-citation.json" }</w:instrText>
      </w:r>
      <w:ins w:id="220" w:author="Robin Matthews" w:date="2021-07-13T17:04:00Z">
        <w:r w:rsidR="00C42B91">
          <w:rPr>
            <w:rFonts w:cs="Times New Roman"/>
            <w:lang w:val="en-GB"/>
          </w:rPr>
          <w:fldChar w:fldCharType="separate"/>
        </w:r>
        <w:r w:rsidR="00C42B91" w:rsidRPr="0093538F">
          <w:rPr>
            <w:rFonts w:cs="Times New Roman"/>
            <w:noProof/>
            <w:lang w:val="en-GB"/>
          </w:rPr>
          <w:t>(Taylor et al., 2012; Guillod et al., 2015)</w:t>
        </w:r>
        <w:r w:rsidR="00C42B91">
          <w:rPr>
            <w:rFonts w:cs="Times New Roman"/>
            <w:lang w:val="en-GB"/>
          </w:rPr>
          <w:fldChar w:fldCharType="end"/>
        </w:r>
      </w:ins>
      <w:commentRangeStart w:id="221"/>
      <w:del w:id="222" w:author="Robin Matthews" w:date="2021-07-13T17:04:00Z">
        <w:r w:rsidRPr="00D424AA" w:rsidDel="00C42B91">
          <w:rPr>
            <w:rFonts w:cs="Times New Roman"/>
            <w:lang w:val="en-GB"/>
          </w:rPr>
          <w:fldChar w:fldCharType="begin" w:fldLock="1"/>
        </w:r>
        <w:r w:rsidR="00FF6231" w:rsidDel="00C42B91">
          <w:rPr>
            <w:rFonts w:cs="Times New Roman"/>
            <w:lang w:val="en-GB"/>
          </w:rPr>
          <w:delInstrText xml:space="preserve">ADDIN CSL_CITATION { "citationItems" : [ { "id" : "ITEM-1", "itemData" : { "DOI" : "10.1038/nature11377", "ISSN" : "0028-0836", "author" : [ { "dropping-particle" : "", "family" : "Taylor", "given" : "Christopher </w:delInstrText>
        </w:r>
        <w:r w:rsidR="00FF6231" w:rsidRPr="00F1665C" w:rsidDel="00C42B91">
          <w:rPr>
            <w:rFonts w:cs="Times New Roman"/>
          </w:rPr>
          <w:delInstrText>M.", "non-dropping-particle" : "", "parse-names" : false, "suffix" : "" }, { "dropping-particle" : "", "family" : "Jeu", "given" : "Richard A. M.", "non-dropping-particle" : "de", "parse-names" : false, "suffix" : "" }, { "dropping-particle" : "", "family" : "Guichard", "given" : "Fran\u00e7oise", "non-dropping-particle" : "", "parse-names" : false, "suffix" : "" }, { "dropping-particle" : "", "family" : "Harris", "given" : "Phil P.", "non-dropping-particle" : "", "parse-names" : false, "suffix" : "" }, { "dropping-particle" : "", "family" : "Dorigo", "given" : "Wouter A.", "non-dropping-particle" : "", "parse-names" : false, "suffix" : "" } ], "container-title" : "Nature", "id" : "ITEM-1", "issue" : "7416", "issued" : { "date-parts" : [ [ "2012", "9", "12" ] ] }, "page" : "423-426", "title" : "Afternoon rain more likely over drier soils", "translator" : [ { "dropping-particle" : "", "family" : "S1788", "given" : "", "non-dropping-particle" : "", "parse-names" : false, "suffix" : "" } ], "type" : "article-journal", "volume" : "489" }, "uris" : [ "http://www.mendeley.com/documents/?uuid=bb</w:delInstrText>
        </w:r>
        <w:r w:rsidR="00FF6231" w:rsidRPr="00350DE9" w:rsidDel="00C42B91">
          <w:rPr>
            <w:rFonts w:cs="Times New Roman"/>
          </w:rPr>
          <w:delInstrText>448756-8dc2-449f-a93a-79295723fbf1" ] } ], "mendeley" : { "formattedCitation" : "(Taylor et al., 2012)", "manualFormatting" : "(Taylor et al., 2012", "plainTextFormattedCitation" : "(Taylor et al., 2012)", "previouslyFormattedCitation" : "(Taylor et al., 2012)" }, "properties" : { "noteIndex" : 0 }, "schema" : "https://github.com/citation-style-language/schema/raw/master/csl-citation.json" }</w:delInstrText>
        </w:r>
        <w:r w:rsidRPr="00D424AA" w:rsidDel="00C42B91">
          <w:rPr>
            <w:rFonts w:cs="Times New Roman"/>
            <w:lang w:val="en-GB"/>
          </w:rPr>
          <w:fldChar w:fldCharType="separate"/>
        </w:r>
        <w:r w:rsidR="00A26296" w:rsidDel="00C42B91">
          <w:rPr>
            <w:rFonts w:cs="Times New Roman"/>
            <w:noProof/>
          </w:rPr>
          <w:delText>(Taylor et al., 2012</w:delText>
        </w:r>
        <w:r w:rsidRPr="00D424AA" w:rsidDel="00C42B91">
          <w:rPr>
            <w:rFonts w:cs="Times New Roman"/>
            <w:lang w:val="en-GB"/>
          </w:rPr>
          <w:fldChar w:fldCharType="end"/>
        </w:r>
        <w:commentRangeEnd w:id="221"/>
        <w:r w:rsidR="00A26296" w:rsidDel="00C42B91">
          <w:rPr>
            <w:rStyle w:val="Marquedecommentaire"/>
          </w:rPr>
          <w:commentReference w:id="221"/>
        </w:r>
        <w:r w:rsidRPr="00350DE9" w:rsidDel="00C42B91">
          <w:rPr>
            <w:rFonts w:cs="Times New Roman"/>
          </w:rPr>
          <w:delText xml:space="preserve">; </w:delText>
        </w:r>
        <w:commentRangeStart w:id="223"/>
        <w:r w:rsidRPr="00D424AA" w:rsidDel="00C42B91">
          <w:rPr>
            <w:rFonts w:cs="Times New Roman"/>
            <w:lang w:val="en-GB"/>
          </w:rPr>
          <w:fldChar w:fldCharType="begin" w:fldLock="1"/>
        </w:r>
        <w:r w:rsidR="00FF6231" w:rsidRPr="00350DE9" w:rsidDel="00C42B91">
          <w:rPr>
            <w:rFonts w:cs="Times New Roman"/>
          </w:rPr>
          <w:delInstrText>ADDIN CSL_CITATION { "citationItems" : [ { "id" : "ITEM-1", "itemData" : { "DOI" : "10.1038/ncomms7443", "ISSN" : "2041-1723", "author" : [ { "dropping-particle" : "", "family" : "Guillod", "given" : "Benoit P.", "non-dropping-particle" : "", "parse-names" : false, "suffi</w:delInstrText>
        </w:r>
        <w:r w:rsidR="00FF6231" w:rsidRPr="00B549EC" w:rsidDel="00C42B91">
          <w:rPr>
            <w:rFonts w:cs="Times New Roman"/>
            <w:lang w:val="en-US"/>
          </w:rPr>
          <w:delInstrText>x" : "" }, { "dropping-particle" : "", "family" : "Orlowsky", "given" : "Boris",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Seneviratne", "given" : "Sonia I.", "non-dropping-particle" : "", "parse-names" : false, "suffix" : "" } ], "container-title" : "Nature Communications", "id" : "ITEM-1", "issue" : "1", "issued" : { "date-parts" : [ [ "2015", "12", "5" ] ] }, "page" : "6443", "title" : "Reconciling spatial and temporal soil moisture effects on afternoon rainfall", "translator" : [ { "dropping-particle" : "", "family" : "S1786", "given" : "", "non-dropping-particle" : "", "parse-names" : false, "suffix" : "" } ], "type" : "article-journal", "volume" : "6" }, "uris" : [ "http://www.mendeley.com/documents/?uuid=01002f0c-2a29-4181-9514-d46ee141162d" ] } ], "mendeley" : { "formattedCitation" : "(Guillod et al., 2015)", "manualFormatting" : "Guillod et al., 2015)", "plainTextFormattedCitation" : "(Guillod et al., 2015)", "previouslyFormattedCitation" : "(Guillod et al., 2015)" }, "properties" : { "noteIndex" : 0 }, "schema" : "https://github.com/citation-style-language/schema/raw/master/csl-citation.json" }</w:delInstrText>
        </w:r>
        <w:r w:rsidRPr="00D424AA" w:rsidDel="00C42B91">
          <w:rPr>
            <w:rFonts w:cs="Times New Roman"/>
            <w:lang w:val="en-GB"/>
          </w:rPr>
          <w:fldChar w:fldCharType="separate"/>
        </w:r>
        <w:r w:rsidR="00A26296" w:rsidRPr="00B549EC" w:rsidDel="00C42B91">
          <w:rPr>
            <w:rFonts w:cs="Times New Roman"/>
            <w:noProof/>
            <w:lang w:val="en-US"/>
          </w:rPr>
          <w:delText>Guillod et al., 2015)</w:delText>
        </w:r>
        <w:r w:rsidRPr="00D424AA" w:rsidDel="00C42B91">
          <w:rPr>
            <w:rFonts w:cs="Times New Roman"/>
            <w:lang w:val="en-GB"/>
          </w:rPr>
          <w:fldChar w:fldCharType="end"/>
        </w:r>
      </w:del>
      <w:bookmarkEnd w:id="218"/>
      <w:commentRangeEnd w:id="223"/>
      <w:r w:rsidR="00A26296">
        <w:rPr>
          <w:rStyle w:val="Marquedecommentaire"/>
        </w:rPr>
        <w:commentReference w:id="223"/>
      </w:r>
      <w:r w:rsidRPr="00B549EC">
        <w:rPr>
          <w:rFonts w:cs="Times New Roman"/>
          <w:lang w:val="en-US"/>
        </w:rPr>
        <w:t xml:space="preserve">. </w:t>
      </w:r>
      <w:r w:rsidRPr="00127991">
        <w:rPr>
          <w:rFonts w:cs="Times New Roman"/>
          <w:lang w:val="en-US"/>
          <w:rPrChange w:id="224" w:author="Clotilde Pean" w:date="2021-08-07T14:57:00Z">
            <w:rPr>
              <w:rFonts w:cs="Times New Roman"/>
            </w:rPr>
          </w:rPrChange>
        </w:rPr>
        <w:t xml:space="preserve">Climate model projections suggest that these feedbacks are relevant for projected changes in heavy precipitation </w:t>
      </w:r>
      <w:r w:rsidRPr="00D424AA">
        <w:rPr>
          <w:rFonts w:cs="Times New Roman"/>
          <w:lang w:val="en-GB"/>
        </w:rPr>
        <w:fldChar w:fldCharType="begin" w:fldLock="1"/>
      </w:r>
      <w:r w:rsidR="00FF6231" w:rsidRPr="00127991">
        <w:rPr>
          <w:rFonts w:cs="Times New Roman"/>
          <w:lang w:val="en-US"/>
          <w:rPrChange w:id="225" w:author="Clotilde Pean" w:date="2021-08-07T14:57:00Z">
            <w:rPr>
              <w:rFonts w:cs="Times New Roman"/>
            </w:rPr>
          </w:rPrChange>
        </w:rPr>
        <w:instrText>ADDIN CSL_CITATION { "citationItems" : [ { "id" : "ITEM-1", "itemData" : { "DOI" : "10.1002/grl.50956", "ISBN" : "0094-8276; 1944-8007", "ISSN" : "00948276", "abstract" : "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w:instrText>
      </w:r>
      <w:r w:rsidR="00FF6231">
        <w:rPr>
          <w:rFonts w:cs="Times New Roman"/>
          <w:lang w:val="en-GB"/>
        </w:rPr>
        <w:instrText>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 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1", "issue" : "19", "issued" : { "date-parts" : [ [ "2013" ] ] }, "page" : "5212-5217", "title" : "Impact of soil moisture-climate feedbacks on CMIP5 projections: First results from the GLACE-CMIP5 experiment", "translator" : [ { "dropping-particle" : "", "family" : "S500", "given" : "", "non-dropping-particle" : "", "parse-names" : false, "suffix" : "" } ], "type" : "article-journal", "volume" : "40" }, "uris" : [ "http://www.mendeley.com/documents/?uuid=e949bd86-9225-4dff-97b8-b6e372e51b70" ] } ], "mendeley" : { "formattedCitation" : "(Seneviratne et al., 2013)", "plainTextFormattedCitation" : "(Seneviratne et al., 2013)", "previouslyFormattedCitation" : "(Seneviratne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neviratne et al., 2013)</w:t>
      </w:r>
      <w:r w:rsidRPr="00D424AA">
        <w:rPr>
          <w:rFonts w:cs="Times New Roman"/>
          <w:lang w:val="en-GB"/>
        </w:rPr>
        <w:fldChar w:fldCharType="end"/>
      </w:r>
      <w:r w:rsidRPr="00841A35">
        <w:rPr>
          <w:rFonts w:cs="Times New Roman"/>
          <w:lang w:val="en-GB"/>
        </w:rPr>
        <w:t xml:space="preserve">, however, there is evidence that climate models do not capture the correct sign of the soil moisture-precipitation feedbacks in several regions, in particular spatially and/or in some cases also temporally </w:t>
      </w:r>
      <w:bookmarkStart w:id="226" w:name="_Hlk77088340"/>
      <w:ins w:id="227" w:author="Robin Matthews" w:date="2021-07-13T17:05:00Z">
        <w:r w:rsidR="00C42B91">
          <w:rPr>
            <w:rFonts w:cs="Times New Roman"/>
            <w:lang w:val="en-GB"/>
          </w:rPr>
          <w:fldChar w:fldCharType="begin" w:fldLock="1"/>
        </w:r>
      </w:ins>
      <w:r w:rsidR="0012753B">
        <w:rPr>
          <w:rFonts w:cs="Times New Roman"/>
          <w:lang w:val="en-GB"/>
        </w:rPr>
        <w:instrText>ADDIN CSL_CITATION { "citationItems" : [ { "id" : "ITEM-1", "itemData" : { "DOI" : "10.1038/nature11377", "ISSN" : "0028-0836", "author" : [ { "dropping-particle" : "", "family" : "Taylor", "given" : "Christopher M.", "non-dropping-particle" : "", "parse-names" : false, "suffix" : "" }, { "dropping-particle" : "", "family" : "Jeu", "given" : "Richard A. M.", "non-dropping-particle" : "de", "parse-names" : false, "suffix" : "" }, { "dropping-particle" : "", "family" : "Guichard", "given" : "Fran\u00e7oise", "non-dropping-particle" : "", "parse-names" : false, "suffix" : "" }, { "dropping-particle" : "", "family" : "Harris", "given" : "Phil P.", "non-dropping-particle" : "", "parse-names" : false, "suffix" : "" }, { "dropping-particle" : "", "family" : "Dorigo", "given" : "Wouter A.", "non-dropping-particle" : "", "parse-names" : false, "suffix" : "" } ], "container-title" : "Nature", "id" : "ITEM-1", "issue" : "7416", "issued" : { "date-parts" : [ [ "2012", "9", "12" ] ] }, "page" : "423-426", "title" : "Afternoon rain more likely over drier soils", "translator" : [ { "dropping-particle" : "", "family" : "S1788", "given" : "", "non-dropping-particle" : "", "parse-names" : false, "suffix" : "" } ], "type" : "article-journal", "volume" : "489" }, "uris" : [ "http://www.mendeley.com/documents/?uuid=bb448756-8dc2-449f-a93a-79295723fbf1" ] }, { "id" : "ITEM-2", "itemData" : { "DOI" : "10.1029/2018GL080879", "ISSN" : "00948276", "author" : [ { "dropping-particle" : "", "family" : "Moon", "given" : "Heewon", "non-dropping-particle" : "", "parse-names" : false, "suffix" : "" }, { "dropping-particle" : "", "family" : "Guillod", "given" : "Benoit P.",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2", "issue" : "3", "issued" : { "date-parts" : [ [ "2019", "2", "16" ] ] }, "page" : "1861-1869", "title" : "Soil Moisture Effects on Afternoon Precipitation Occurrence in Current Climate Models", "translator" : [ { "dropping-particle" : "", "family" : "S1591", "given" : "", "non-dropping-particle" : "", "parse-names" : false, "suffix" : "" } ], "type" : "article-journal", "volume" : "46" }, "uris" : [ "http://www.mendeley.com/documents/?uuid=620b68be-26f7-4860-b01c-ea794314cd82" ] } ], "mendeley" : { "formattedCitation" : "(Taylor et al., 2012; Moon et al., 2019)", "plainTextFormattedCitation" : "(Taylor et al., 2012; Moon et al., 2019)", "previouslyFormattedCitation" : "(Taylor et al., 2012; Moon et al., 2019)" }, "properties" : { "noteIndex" : 0 }, "schema" : "https://github.com/citation-style-language/schema/raw/master/csl-citation.json" }</w:instrText>
      </w:r>
      <w:ins w:id="228" w:author="Robin Matthews" w:date="2021-07-13T17:05:00Z">
        <w:r w:rsidR="00C42B91">
          <w:rPr>
            <w:rFonts w:cs="Times New Roman"/>
            <w:lang w:val="en-GB"/>
          </w:rPr>
          <w:fldChar w:fldCharType="separate"/>
        </w:r>
        <w:r w:rsidR="00C42B91" w:rsidRPr="0093538F">
          <w:rPr>
            <w:rFonts w:cs="Times New Roman"/>
            <w:noProof/>
            <w:lang w:val="en-GB"/>
          </w:rPr>
          <w:t>(Taylor et al., 2012; Moon et al., 2019)</w:t>
        </w:r>
        <w:r w:rsidR="00C42B91">
          <w:rPr>
            <w:rFonts w:cs="Times New Roman"/>
            <w:lang w:val="en-GB"/>
          </w:rPr>
          <w:fldChar w:fldCharType="end"/>
        </w:r>
      </w:ins>
      <w:commentRangeStart w:id="229"/>
      <w:del w:id="230" w:author="Robin Matthews" w:date="2021-07-13T17:05:00Z">
        <w:r w:rsidRPr="00D424AA" w:rsidDel="00C42B91">
          <w:rPr>
            <w:rFonts w:cs="Times New Roman"/>
            <w:lang w:val="en-GB"/>
          </w:rPr>
          <w:fldChar w:fldCharType="begin" w:fldLock="1"/>
        </w:r>
        <w:r w:rsidR="00FF6231" w:rsidDel="00C42B91">
          <w:rPr>
            <w:rFonts w:cs="Times New Roman"/>
            <w:lang w:val="en-GB"/>
          </w:rPr>
          <w:delInstrText xml:space="preserve">ADDIN CSL_CITATION { "citationItems" : [ { "id" : "ITEM-1", "itemData" : { "DOI" : "10.1038/nature11377", "ISSN" : "0028-0836", "author" : [ { "dropping-particle" : "", "family" : "Taylor", "given" : "Christopher </w:delInstrText>
        </w:r>
        <w:r w:rsidR="00FF6231" w:rsidRPr="00F1665C" w:rsidDel="00C42B91">
          <w:rPr>
            <w:rFonts w:cs="Times New Roman"/>
          </w:rPr>
          <w:delInstrText>M.", "non-dropping-particle" : "", "parse-names" : false, "suffix" : "" }, { "dropping-particle" : "", "family" : "Jeu", "given" : "Richard A. M.", "non-dropping-particle" : "de", "parse-names" : false, "suffix" : "" }, { "dropping-particle" : "", "family" : "Guichard", "given" : "Fran\u00e7oise", "non-dropping-particle" : "", "parse-names" : false, "suffix" : "" }, { "dropping-particle" : "", "family" : "Harris", "given" : "Phil P.", "non-dropping-particle" : "", "parse-names" : false, "suffix" : "" }, { "dropping-particle" : "", "family" : "Dorigo", "given" : "Wouter A.", "non-dropping-particle" : "", "parse-names" : false, "suffix" : "" } ], "container-title" : "Nature", "id" : "ITEM-1", "issue" : "7416", "issued" : { "date-parts" : [ [ "2012", "9", "12" ] ] }, "page" : "423-426", "title" : "Afternoon rain more likely over drier soils", "translator" : [ { "dropping-particle" : "", "family" : "S1788", "given" : "", "non-dropping-particle" : "", "parse-names" : false, "suffix" : "" } ], "type" : "article-journal", "volume" : "489" }, "</w:delInstrText>
        </w:r>
        <w:r w:rsidR="00FF6231" w:rsidRPr="00350DE9" w:rsidDel="00C42B91">
          <w:rPr>
            <w:rFonts w:cs="Times New Roman"/>
          </w:rPr>
          <w:delInstrText>uris" : [ "http://www.mendeley.com/documents/?uuid=bb448756-8dc2-449f-a93a-79295723fbf1" ] } ], "mendeley" : { "formattedCitation" : "(Taylor et al., 2012)", "manualFormatting" : "(Taylor et al., 2012", "plainTextFormattedCitation" : "(Taylor et al., 2012)", "previouslyFormattedCitation" : "(Taylor et al., 2012)" }, "properties" : { "noteIndex" : 0 }, "schema" : "https://github.com/citation-style-language/schema/raw/master/csl-citation.json" }</w:delInstrText>
        </w:r>
        <w:r w:rsidRPr="00D424AA" w:rsidDel="00C42B91">
          <w:rPr>
            <w:rFonts w:cs="Times New Roman"/>
            <w:lang w:val="en-GB"/>
          </w:rPr>
          <w:fldChar w:fldCharType="separate"/>
        </w:r>
        <w:r w:rsidR="00A26296" w:rsidDel="00C42B91">
          <w:rPr>
            <w:rFonts w:cs="Times New Roman"/>
            <w:noProof/>
          </w:rPr>
          <w:delText>(Taylor et al., 2012</w:delText>
        </w:r>
        <w:r w:rsidRPr="00D424AA" w:rsidDel="00C42B91">
          <w:rPr>
            <w:rFonts w:cs="Times New Roman"/>
            <w:lang w:val="en-GB"/>
          </w:rPr>
          <w:fldChar w:fldCharType="end"/>
        </w:r>
        <w:commentRangeEnd w:id="229"/>
        <w:r w:rsidR="00A26296" w:rsidDel="00C42B91">
          <w:rPr>
            <w:rStyle w:val="Marquedecommentaire"/>
          </w:rPr>
          <w:commentReference w:id="229"/>
        </w:r>
        <w:r w:rsidRPr="00350DE9" w:rsidDel="00C42B91">
          <w:rPr>
            <w:rFonts w:cs="Times New Roman"/>
          </w:rPr>
          <w:delText xml:space="preserve">; </w:delText>
        </w:r>
        <w:commentRangeStart w:id="231"/>
        <w:r w:rsidRPr="00D424AA" w:rsidDel="00C42B91">
          <w:rPr>
            <w:rFonts w:cs="Times New Roman"/>
            <w:lang w:val="en-GB"/>
          </w:rPr>
          <w:fldChar w:fldCharType="begin" w:fldLock="1"/>
        </w:r>
        <w:r w:rsidR="00FF6231" w:rsidRPr="00350DE9" w:rsidDel="00C42B91">
          <w:rPr>
            <w:rFonts w:cs="Times New Roman"/>
          </w:rPr>
          <w:delInstrText>ADDIN CSL_CITATION { "citationItems" : [ { "id" : "ITEM-1", "itemData" : { "DOI" : "10.1029/2018GL080879", "ISSN" : "00948276", "auth</w:delInstrText>
        </w:r>
        <w:r w:rsidR="00FF6231" w:rsidRPr="00B549EC" w:rsidDel="00C42B91">
          <w:rPr>
            <w:rFonts w:cs="Times New Roman"/>
            <w:lang w:val="en-US"/>
          </w:rPr>
          <w:delInstrText>or" : [ { "dropping-particle" : "", "family" : "Moon", "given" : "Heewon", "non-dropping-particle" : "", "parse-names" : false, "suffix" : "" }, { "dropping-particle" : "", "family" : "Guillod", "given" : "Benoit P.",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1", "issue" : "3", "issued" : { "date-parts" : [ [ "2019", "2", "16" ] ] }, "page" : "1861-1869", "title" : "Soil Moisture Effects on Afternoon Precipitation Occurrence in Current Climate Models", "translator" : [ { "dropping-particle" : "", "family" : "S1591", "given" : "", "non-dropping-particle" : "", "parse-names" : false, "suffix" : "" } ], "type" : "article-journal", "volume" : "46" }, "uris" : [ "http://www.mendeley.com/documents/?uuid=620b68be-26f7-4860-b01c-ea794314cd82" ] } ], "mendeley" : { "formattedCitation" : "(Moon et al., 2019)", "manualFormatting" : "Moon et al., 2019)", "plainTextFormattedCitation" : "(Moon et al., 2019)", "previouslyFormattedCitation" : "(Moon et al., 2019)" }, "properties" : { "noteIndex" : 0 }, "schema" : "https://github.com/citation-style-language/schema/raw/master/csl-citation.json" }</w:delInstrText>
        </w:r>
        <w:r w:rsidRPr="00D424AA" w:rsidDel="00C42B91">
          <w:rPr>
            <w:rFonts w:cs="Times New Roman"/>
            <w:lang w:val="en-GB"/>
          </w:rPr>
          <w:fldChar w:fldCharType="separate"/>
        </w:r>
        <w:r w:rsidR="00A26296" w:rsidRPr="00B549EC" w:rsidDel="00C42B91">
          <w:rPr>
            <w:rFonts w:cs="Times New Roman"/>
            <w:noProof/>
            <w:lang w:val="en-US"/>
          </w:rPr>
          <w:delText>Moon et al., 2019)</w:delText>
        </w:r>
        <w:r w:rsidRPr="00D424AA" w:rsidDel="00C42B91">
          <w:rPr>
            <w:rFonts w:cs="Times New Roman"/>
            <w:lang w:val="en-GB"/>
          </w:rPr>
          <w:fldChar w:fldCharType="end"/>
        </w:r>
      </w:del>
      <w:bookmarkEnd w:id="226"/>
      <w:commentRangeEnd w:id="231"/>
      <w:r w:rsidR="00A26296">
        <w:rPr>
          <w:rStyle w:val="Marquedecommentaire"/>
        </w:rPr>
        <w:commentReference w:id="231"/>
      </w:r>
      <w:r w:rsidRPr="00B549EC">
        <w:rPr>
          <w:rFonts w:cs="Times New Roman"/>
          <w:lang w:val="en-US"/>
        </w:rPr>
        <w:t xml:space="preserve">. </w:t>
      </w:r>
      <w:r w:rsidRPr="00127991">
        <w:rPr>
          <w:rFonts w:cs="Times New Roman"/>
          <w:lang w:val="en-US"/>
          <w:rPrChange w:id="232" w:author="Clotilde Pean" w:date="2021-08-07T14:57:00Z">
            <w:rPr>
              <w:rFonts w:cs="Times New Roman"/>
            </w:rPr>
          </w:rPrChange>
        </w:rPr>
        <w:t xml:space="preserve">In the Northern Hemisphere high latitudes, the snow- and ice-albedo feedback, along with other factors, is projected to largely amplify temperature increases </w:t>
      </w:r>
      <w:r w:rsidRPr="00D424AA">
        <w:rPr>
          <w:rFonts w:cs="Times New Roman"/>
          <w:i/>
          <w:iCs/>
          <w:lang w:val="en-GB"/>
        </w:rPr>
        <w:fldChar w:fldCharType="begin" w:fldLock="1"/>
      </w:r>
      <w:r w:rsidR="00FF6231" w:rsidRPr="00127991">
        <w:rPr>
          <w:rFonts w:cs="Times New Roman"/>
          <w:lang w:val="en-US"/>
          <w:rPrChange w:id="233" w:author="Clotilde Pean" w:date="2021-08-07T14:57:00Z">
            <w:rPr>
              <w:rFonts w:cs="Times New Roman"/>
            </w:rPr>
          </w:rPrChange>
        </w:rPr>
        <w:instrText>ADDIN CSL_CITATION { "citationItems" : [ { "id" : "ITEM-1", "itemData" : { "DOI" : "10.1038/ngeo2071", "ISBN" : "doi:10.1038/ngeo2071", "ISSN" : "17520908", "abstract" : "Climate change is amplified in the Arctic region. Arctic amplification has been found in past warm1 and glacial2 periods, as well as in historical observations3,4 and climate model experiments5,6 . Feedback effects associated with tem- perature, water vapour and clouds have been suggested to contribute to amplified warming in the Arctic, but the surface albedo feedback\u2014the increase in surface absorption of solar radiation when snow and ice retreat\u2014is often cited as the main contributor7\u201310 . However, Arctic amplification is also found in models without changes in snow and ice cover11,12 . Here we analyse climate model simulations from the Coupled Model Intercomparison Project Phase 5 archive to quantify the contributions of the various feedbacks. We find that in the simulations, the largest contribution to Arctic amplification comes from a temperature feedbacks: as the surface warms, more energy is radiated back to space in low latitudes, compared with the Arctic. This effect can be attributed to both the different ver</w:instrText>
      </w:r>
      <w:r w:rsidR="00FF6231" w:rsidRPr="00F1665C">
        <w:rPr>
          <w:rFonts w:cs="Times New Roman"/>
          <w:lang w:val="en-GB"/>
        </w:rPr>
        <w:instrText xml:space="preserve">tical structure of the warming in high and low latitudes, and a smaller increase in emitted blackbody radiation per unit </w:instrText>
      </w:r>
      <w:r w:rsidR="00FF6231">
        <w:rPr>
          <w:rFonts w:cs="Times New Roman"/>
          <w:lang w:val="en-GB"/>
        </w:rPr>
        <w:instrText>warming at colder temperatures. We find that the surface albedo feedback is the second main contributor to Arctic amplification and that other contributions are", "author" : [ { "dropping-particle" : "", "family" : "Pithan", "given" : "Felix", "non-dropping-particle" : "", "parse-names" : false, "suffix" : "" }, { "dropping-particle" : "", "family" : "Mauritsen", "given" : "Thorsten", "non-dropping-particle" : "", "parse-names" : false, "suffix" : "" } ], "container-title" : "Nature Geoscience", "id" : "ITEM-1", "issue" : "3", "issued" : { "date-parts" : [ [ "2014" ] ] }, "page" : "181-184", "title" : "Arctic amplification dominated by temperature feedbacks in contemporary climate models", "translator" : [ { "dropping-particle" : "", "family" : "S804", "given" : "", "non-dropping-particle" : "", "parse-names" : false, "suffix" : "" } ], "type" : "article-journal", "volume" : "7" }, "uris" : [ "http://www.mendeley.com/documents/?uuid=d8350bc4-c231-4355-b613-736d11fb02a7" ] } ], "mendeley" : { "formattedCitation" : "(Pithan and Mauritsen, 2014)", "manualFormatting" : "(e.g., Pithan and Mauritsen, 2014)", "plainTextFormattedCitation" : "(Pithan and Mauritsen, 2014)", "previouslyFormattedCitation" : "(Pithan and Mauritsen, 2014)" }, "properties" : { "noteIndex" : 0 }, "schema" : "https://github.com/citation-style-language/schema/raw/master/csl-citation.json" }</w:instrText>
      </w:r>
      <w:r w:rsidRPr="00D424AA">
        <w:rPr>
          <w:rFonts w:cs="Times New Roman"/>
          <w:i/>
          <w:iCs/>
          <w:lang w:val="en-GB"/>
        </w:rPr>
        <w:fldChar w:fldCharType="separate"/>
      </w:r>
      <w:r w:rsidR="00A26296">
        <w:rPr>
          <w:rFonts w:cs="Times New Roman"/>
          <w:noProof/>
          <w:lang w:val="en-GB"/>
        </w:rPr>
        <w:t>(e.g., Pithan and Mauritsen, 2014)</w:t>
      </w:r>
      <w:r w:rsidRPr="00D424AA">
        <w:rPr>
          <w:rFonts w:cs="Times New Roman"/>
          <w:i/>
          <w:iCs/>
          <w:lang w:val="en-GB"/>
        </w:rPr>
        <w:fldChar w:fldCharType="end"/>
      </w:r>
      <w:r w:rsidRPr="00841A35">
        <w:rPr>
          <w:rFonts w:cs="Times New Roman"/>
          <w:iCs/>
          <w:lang w:val="en-GB"/>
        </w:rPr>
        <w:t>,</w:t>
      </w:r>
      <w:r w:rsidRPr="00D424AA">
        <w:rPr>
          <w:rFonts w:cs="Times New Roman"/>
          <w:lang w:val="en-GB"/>
        </w:rPr>
        <w:t xml:space="preserve"> although the effect on temperature extremes is still unclear. It is also still unclear whether snow-albedo feedbacks in mountainous regions might have an effect on temperature and precipitation extremes</w:t>
      </w:r>
      <w:r w:rsidRPr="00D424AA">
        <w:rPr>
          <w:rFonts w:cs="Times New Roman"/>
          <w:i/>
          <w:iCs/>
          <w:lang w:val="en-GB"/>
        </w:rPr>
        <w:t xml:space="preserve"> </w:t>
      </w:r>
      <w:r w:rsidRPr="00D424AA">
        <w:rPr>
          <w:rFonts w:cs="Times New Roman"/>
          <w:lang w:val="en-GB"/>
        </w:rPr>
        <w:t xml:space="preserve">(e.g. </w:t>
      </w:r>
      <w:commentRangeStart w:id="234"/>
      <w:r w:rsidRPr="00D424AA">
        <w:rPr>
          <w:rFonts w:cs="Times New Roman"/>
          <w:lang w:val="en-GB"/>
        </w:rPr>
        <w:fldChar w:fldCharType="begin" w:fldLock="1"/>
      </w:r>
      <w:r w:rsidR="0012753B">
        <w:rPr>
          <w:rFonts w:cs="Times New Roman"/>
          <w:lang w:val="en-GB"/>
        </w:rPr>
        <w:instrText>ADDIN CSL_CITATION { "citationItems" : [ { "id" : "ITEM-1", "itemData" : { "DOI" : "10.1016/j.scitotenv.2013.07.050", "ISBN" : "0048-9697", "ISSN" : "00489697", "PMID" : "23953405", "abstract" : "Reliable estimates of future climate change in the Alps are relevant for large parts of the European society. At the same time, the complex Alpine region poses considerable challenges to climate models, which translate to uncertainties in the climate projections. Against this background, the present study reviews the state-of-knowledge about 21st century climate change in the Alps based on existing literature and additional analyses. In particular, it explicitly considers the reliability and uncertainty of climate projections.Results show that besides Alpine temperatures, also precipitation, global radiation, relative humidity, and closely related impacts like floods, droughts, snow cover, and natural hazards will be affected by global warming.Under the A1B emission scenario, about 0.25. \u00b0C warming per decade until the mid of the 21st century and accelerated 0.36. \u00b0C warming per decade in the second half of the century is expected. Warming will probably be associated with changes in the seasonality of precipitation, global radiation, and relative humidity, and more intense precipitation extremes and flooding potential in the colder part of the year. The conditions of currently record breaking warm or hot winter or summer seasons, respectively, may become normal at the end of the 21st century, and there is indication for droughts to become more severe in the future. Snow cover is expected to drastically decrease below 1500-2000. m and natural hazards related to glacier and permafrost retreat are expected to become more frequent.Such changes in climatic parameters and related quantities will have considerable impact on ecosystems and society and will challenge their adaptive capabilities.", "author" : [ { "dropping-particle" : "", "family" : "Gobiet", "given" : "Andreas", "non-dropping-particle" : "", "parse-names" : false, "suffix" : "" }, { "dropping-particle" : "", "family" : "Kotlarski", "given" : "Sven", "non-dropping-particle" : "", "parse-names" : false, "suffix" : "" }, { "dropping-particle" : "", "family" : "Beniston", "given" : "Martin", "non-dropping-particle" : "", "parse-names" : false, "suffix" : "" }, { "dropping-particle" : "", "family" : "Heinrich", "given" : "Georg", "non-dropping-particle" : "", "parse-names" : false, "suffix" : "" }, { "dropping-particle" : "", "family" : "Rajczak", "given" : "Jan", "non-dropping-particle" : "", "parse-names" : false, "suffix" : "" }, { "dropping-particle" : "", "family" : "Stoffel", "given" : "Markus", "non-dropping-particle" : "", "parse-names" : false, "suffix" : "" } ], "container-title" : "Science of The Total Environment", "id" : "ITEM-1", "issued" : { "date-parts" : [ [ "2014", "9" ] ] }, "page" : "1138-1151", "publisher" : "The Authors", "title" : "21st century climate change in the European Alps \u2013 A review", "translator" : [ { "dropping-particle" : "", "family" : "S494", "given" : "", "non-dropping-particle" : "", "parse-names" : false, "suffix" : "" } ], "type" : "article-journal", "volume" : "493" }, "uris" : [ "http://www.mendeley.com/documents/?uuid=3c799f0a-1bbd-4377-87cb-0c989f98741a" ] } ], "mendeley" : { "formattedCitation" : "(Gobiet et al., 2014)", "manualFormatting" : "Gobiet et al., 2014)", "plainTextFormattedCitation" : "(Gobiet et al., 2014)", "previouslyFormattedCitation" : "(Gobiet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obiet et al., 201</w:t>
      </w:r>
      <w:ins w:id="235" w:author="Robin Matthews" w:date="2021-07-13T17:05:00Z">
        <w:r w:rsidR="00C42B91">
          <w:rPr>
            <w:rFonts w:cs="Times New Roman"/>
            <w:noProof/>
            <w:lang w:val="en-GB"/>
          </w:rPr>
          <w:t>4)</w:t>
        </w:r>
      </w:ins>
      <w:del w:id="236" w:author="Robin Matthews" w:date="2021-07-13T17:05:00Z">
        <w:r w:rsidR="00A26296" w:rsidDel="00C42B91">
          <w:rPr>
            <w:rFonts w:cs="Times New Roman"/>
            <w:noProof/>
            <w:lang w:val="en-GB"/>
          </w:rPr>
          <w:delText>4</w:delText>
        </w:r>
      </w:del>
      <w:r w:rsidRPr="00D424AA">
        <w:rPr>
          <w:rFonts w:cs="Times New Roman"/>
          <w:lang w:val="en-GB"/>
        </w:rPr>
        <w:fldChar w:fldCharType="end"/>
      </w:r>
      <w:commentRangeEnd w:id="234"/>
      <w:r w:rsidR="00A26296">
        <w:rPr>
          <w:rStyle w:val="Marquedecommentaire"/>
        </w:rPr>
        <w:commentReference w:id="234"/>
      </w:r>
      <w:del w:id="237" w:author="Robin Matthews" w:date="2021-07-13T17:05:00Z">
        <w:r w:rsidRPr="00841A35" w:rsidDel="00C42B91">
          <w:rPr>
            <w:rFonts w:cs="Times New Roman"/>
            <w:lang w:val="en-GB"/>
          </w:rPr>
          <w:delText>)</w:delText>
        </w:r>
      </w:del>
      <w:r w:rsidRPr="00841A35">
        <w:rPr>
          <w:rFonts w:cs="Times New Roman"/>
          <w:lang w:val="en-GB"/>
        </w:rPr>
        <w:t xml:space="preserve">, however these feedbacks play an important role in projected changes in high-latitude warming </w:t>
      </w:r>
      <w:del w:id="238" w:author="Robin Matthews" w:date="2021-07-13T17:06:00Z">
        <w:r w:rsidRPr="00841A35" w:rsidDel="00C42B91">
          <w:rPr>
            <w:rFonts w:cs="Times New Roman"/>
            <w:lang w:val="en-GB"/>
          </w:rPr>
          <w:delText>(</w:delText>
        </w:r>
      </w:del>
      <w:commentRangeStart w:id="239"/>
      <w:r w:rsidRPr="00D424AA">
        <w:rPr>
          <w:rFonts w:cs="Times New Roman"/>
          <w:noProof/>
          <w:lang w:val="en-GB"/>
        </w:rPr>
        <w:fldChar w:fldCharType="begin" w:fldLock="1"/>
      </w:r>
      <w:ins w:id="240" w:author="Robin Matthews" w:date="2021-07-13T17:06:00Z">
        <w:r w:rsidR="00C42B91">
          <w:rPr>
            <w:rFonts w:cs="Times New Roman"/>
            <w:noProof/>
            <w:lang w:val="en-GB"/>
          </w:rPr>
          <w:instrText>ADDIN CSL_CITATION { "citationItems" : [ { "id" : "ITEM-1", "itemData" : { "DOI" : "10.1029/2005GL025127", "ISSN" : "0094-8276", "author" : [ { "dropping-particle" : "", "family" : "Hall", "given" : "Alex", "non-dropping-particle" : "", "parse-names" : false, "suffix" : "" }, { "dropping-particle" : "", "family" : "Qu", "given" : "Xin", "non-dropping-particle" : "", "parse-names" : false, "suffix" : "" } ], "container-title" : "Geophysical Research Letters", "id" : "ITEM-1", "issue" : "3", "issued" : { "date-parts" : [ [ "2006" ] ] }, "page" : "L03502", "title" : "Using the current seasonal cycle to constrain snow albedo feedback in future climate change", "translator" : [ { "dropping-particle" : "", "family" : "S1609", "given" : "", "non-dropping-particle" : "", "parse-names" : false, "suffix" : "" } ], "type" : "article-journal", "volume" : "33" }, "uris" : [ "http://www.mendeley.com/documents/?uuid=06bdbb92-1475-4f0b-bc5a-ac4e50b162f8" ] } ], "mendeley" : { "formattedCitation" : "(Hall and Qu, 2006)", "manualFormatting" : "(Hall and Qu, 2006)", "plainTextFormattedCitation" : "(Hall and Qu, 2006)", "previouslyFormattedCitation" : "(Hall and Qu, 2006)" }, "properties" : { "noteIndex" : 0 }, "schema" : "https://github.com/citation-style-language/schema/raw/master/csl-citation.json" }</w:instrText>
        </w:r>
      </w:ins>
      <w:del w:id="241" w:author="Robin Matthews" w:date="2021-07-13T17:06:00Z">
        <w:r w:rsidR="00FF6231" w:rsidDel="00C42B91">
          <w:rPr>
            <w:rFonts w:cs="Times New Roman"/>
            <w:noProof/>
            <w:lang w:val="en-GB"/>
          </w:rPr>
          <w:delInstrText>ADDIN CSL_CITATION { "citationItems" : [ { "id" : "ITEM-1", "itemData" : { "DOI" : "10.1029/2005GL025127", "ISSN" : "0094-8276", "author" : [ { "dropping-particle" : "", "family" : "Hall", "given" : "Alex", "non-dropping-particle" : "", "parse-names" : false, "suffix" : "" }, { "dropping-particle" : "", "family" : "Qu", "given" : "Xin", "non-dropping-particle" : "", "parse-names" : false, "suffix" : "" } ], "container-title" : "Geophysical Research Letters", "id" : "ITEM-1", "issue" : "3", "issued" : { "date-parts" : [ [ "2006" ] ] }, "page" : "L03502", "title" : "Using the current seasonal cycle to constrain snow albedo feedback in future climate change", "translator" : [ { "dropping-particle" : "", "family" : "S1609", "given" : "", "non-dropping-particle" : "", "parse-names" : false, "suffix" : "" } ], "type" : "article-journal", "volume" : "33" }, "uris" : [ "http://www.mendeley.com/documents/?uuid=06bdbb92-1475-4f0b-bc5a-ac4e50b162f8" ] } ], "mendeley" : { "formattedCitation" : "(Hall and Qu, 2006)", "manualFormatting" : "Hall and Qu, 2006)", "plainTextFormattedCitation" : "(Hall and Qu, 2006)", "previouslyFormattedCitation" : "(Hall and Qu, 2006)" }, "properties" : { "noteIndex" : 0 }, "schema" : "https://github.com/citation-style-language/schema/raw/master/csl-citation.json" }</w:delInstrText>
        </w:r>
      </w:del>
      <w:r w:rsidRPr="00D424AA">
        <w:rPr>
          <w:rFonts w:cs="Times New Roman"/>
          <w:noProof/>
          <w:lang w:val="en-GB"/>
        </w:rPr>
        <w:fldChar w:fldCharType="separate"/>
      </w:r>
      <w:del w:id="242" w:author="Robin Matthews" w:date="2021-07-13T17:06:00Z">
        <w:r w:rsidR="00A26296" w:rsidDel="00C42B91">
          <w:rPr>
            <w:rFonts w:cs="Times New Roman"/>
            <w:noProof/>
            <w:lang w:val="en-GB"/>
          </w:rPr>
          <w:delText>H</w:delText>
        </w:r>
      </w:del>
      <w:ins w:id="243" w:author="Robin Matthews" w:date="2021-07-13T17:06:00Z">
        <w:r w:rsidR="00C42B91">
          <w:rPr>
            <w:rFonts w:cs="Times New Roman"/>
            <w:noProof/>
            <w:lang w:val="en-GB"/>
          </w:rPr>
          <w:t>(H</w:t>
        </w:r>
      </w:ins>
      <w:r w:rsidR="00A26296">
        <w:rPr>
          <w:rFonts w:cs="Times New Roman"/>
          <w:noProof/>
          <w:lang w:val="en-GB"/>
        </w:rPr>
        <w:t>all and Qu, 2006)</w:t>
      </w:r>
      <w:r w:rsidRPr="00D424AA">
        <w:rPr>
          <w:rFonts w:cs="Times New Roman"/>
          <w:noProof/>
          <w:lang w:val="en-GB"/>
        </w:rPr>
        <w:fldChar w:fldCharType="end"/>
      </w:r>
      <w:commentRangeEnd w:id="239"/>
      <w:r w:rsidR="00A26296">
        <w:rPr>
          <w:rStyle w:val="Marquedecommentaire"/>
        </w:rPr>
        <w:commentReference w:id="239"/>
      </w:r>
      <w:r w:rsidRPr="00841A35">
        <w:rPr>
          <w:rFonts w:cs="Times New Roman"/>
          <w:lang w:val="en-GB"/>
        </w:rPr>
        <w:t xml:space="preserve">, </w:t>
      </w:r>
      <w:r w:rsidRPr="00D424AA">
        <w:rPr>
          <w:rFonts w:cs="Times New Roman"/>
          <w:lang w:val="en-GB"/>
        </w:rPr>
        <w:t xml:space="preserve">and, in particular, </w:t>
      </w:r>
      <w:r w:rsidR="004654D3">
        <w:rPr>
          <w:rFonts w:cs="Times New Roman"/>
          <w:lang w:val="en-GB"/>
        </w:rPr>
        <w:t xml:space="preserve">in </w:t>
      </w:r>
      <w:r w:rsidRPr="00D424AA">
        <w:rPr>
          <w:rFonts w:cs="Times New Roman"/>
          <w:lang w:val="en-GB"/>
        </w:rPr>
        <w:t>changes in cold extremes in these regions (Section 11.3).</w:t>
      </w:r>
    </w:p>
    <w:p w14:paraId="23AA66FD" w14:textId="77777777" w:rsidR="00907744" w:rsidRPr="00D424AA" w:rsidRDefault="00907744" w:rsidP="00D424AA">
      <w:pPr>
        <w:rPr>
          <w:rFonts w:cs="Times New Roman"/>
          <w:lang w:val="en-GB"/>
        </w:rPr>
      </w:pPr>
    </w:p>
    <w:p w14:paraId="5B3DB760" w14:textId="4EA24A2E" w:rsidR="00907744" w:rsidRPr="00804CE7" w:rsidRDefault="00907744" w:rsidP="00D424AA">
      <w:pPr>
        <w:rPr>
          <w:rFonts w:cs="Times New Roman"/>
          <w:color w:val="000000" w:themeColor="text1"/>
          <w:lang w:val="nb-NO"/>
        </w:rPr>
      </w:pPr>
      <w:r w:rsidRPr="00D424AA">
        <w:rPr>
          <w:rFonts w:cs="Times New Roman"/>
          <w:lang w:val="en-GB"/>
        </w:rPr>
        <w:t>Finally, extreme events may also regionally amplify one another. This is, e.g., the case for heat waves and droughts, with high temperatures and stronger radiative forcing leading to drying tendencies on land due to increased evapotranspiration</w:t>
      </w:r>
      <w:r w:rsidR="004654D3">
        <w:rPr>
          <w:rFonts w:cs="Times New Roman"/>
          <w:lang w:val="en-GB"/>
        </w:rPr>
        <w:t xml:space="preserve"> (Section 11.6)</w:t>
      </w:r>
      <w:r w:rsidRPr="00D424AA">
        <w:rPr>
          <w:rFonts w:cs="Times New Roman"/>
          <w:lang w:val="en-GB"/>
        </w:rPr>
        <w:t xml:space="preserve">, and drier soils then inducing decreased evapotranspiration and higher sensible heat flux and hot temperatures </w:t>
      </w:r>
      <w:bookmarkStart w:id="244" w:name="_Hlk77088412"/>
      <w:ins w:id="245" w:author="Robin Matthews" w:date="2021-07-13T17:08:00Z">
        <w:r w:rsidR="00C42B91">
          <w:rPr>
            <w:rFonts w:cs="Times New Roman"/>
            <w:i/>
            <w:iCs/>
            <w:lang w:val="en-GB"/>
          </w:rPr>
          <w:fldChar w:fldCharType="begin" w:fldLock="1"/>
        </w:r>
      </w:ins>
      <w:r w:rsidR="003A5209">
        <w:rPr>
          <w:rFonts w:cs="Times New Roman"/>
          <w:i/>
          <w:iCs/>
          <w:lang w:val="en-GB"/>
        </w:rPr>
        <w:instrText>ADDIN CSL_CITATION { "citationItems" : [ { "id" : "ITEM-1", "itemData" : { "DOI" : "10.1002/grl.50956", "ISBN" : "0094-8276; 1944-8007", "ISSN" : "00948276", "abstract" : "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 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1", "issue" : "19", "issued" : { "date-parts" : [ [ "2013" ] ] }, "page" : "5212-5217", "title" : "Impact of soil moisture-climate feedbacks on CMIP5 projections: First results from the GLACE-CMIP5 experiment", "translator" : [ { "dropping-particle" : "", "family" : "S500", "given" : "", "non-dropping-particle" : "", "parse-names" : false, "suffix" : "" } ], "type" : "article-journal", "volume" : "40" }, "uris" : [ "http://www.mendeley.com/documents/?uuid=e949bd86-9225-4dff-97b8-b6e372e51b70" ] }, { "id" : "ITEM-2", "itemData" : { "DOI" : "10.1038/ngeo2141", "ISBN" : "1752-0894", "ISSN" : "17520908", "abstract" : "\"The recent European mega-heatwaves of 2003 and 2010 broke\" \"temperature records across Europe1\u20135 . Although events of this magnitude were unprecedented from a historical perspective, they are expected to become common by the end of the century6,7 . However, our understanding of extreme heatwave events is limited and their representation in climate models remains imperfect8 . Here we investigate the physical processes underlying recent mega-heatwaves using satellite and balloon measurements of land and atmospheric conditions from the summers of 2003 in France and 2010 in Russia, in combination with a soil\u2013water\u2013atmosphere model. We find that, in both events, persistent atmospheric pressure patterns induced land\u2013atmosphere feedbacks that led to extreme temperatures. During daytime, heat was supplied by large-scale horizontal advection, warming of an increasingly desiccated land surface and enhanced entrainment of warm air into the atmospheric boundary layer. Overnight, the heat generated during the day was preserved in an anomalous kilometres-deep atmospheric layer located several hundred metres above the surface, available to re-enter the atmospheric boundary layer during the next diurnal cycle. This resulted in a progressive accumulation of heat over several days, which enhanced soil desiccation and led to further escalation in air temperatures. Our findings suggest that the extreme temperatures in mega-heatwaves can be explained by the combined multi-day memory of the land surface and the atmospheric boundary layer.\"", "author" : [ { "dropping-particle" : "", "family" : "Miralles", "given" : "Diego G.", "non-dropping-particle" : "", "parse-names" : false, "suffix" : "" }, { "dropping-particle" : "", "family" : "Teuling", "given" : "Adriaan J.", "non-dropping-particle" : "", "parse-names" : false, "suffix" : "" }, { "dropping-particle" : "", "family" : "Heerwaarden", "given" : "Chiel C.", "non-dropping-particle" : "Van", "parse-names" : false, "suffix" : "" }, { "dropping-particle" : "", "family" : "Arellano", "given" : "Jordi Vil\u00e0 Guerau", "non-dropping-particle" : "De", "parse-names" : false, "suffix" : "" } ], "container-title" : "Nature Geoscience", "id" : "ITEM-2", "issue" : "5", "issued" : { "date-parts" : [ [ "2014" ] ] }, "page" : "345-349", "title" : "Mega-heatwave temperatures due to combined soil desiccation and atmospheric heat accumulation", "translator" : [ { "dropping-particle" : "", "family" : "S864", "given" : "", "non-dropping-particle" : "", "parse-names" : false, "suffix" : "" } ], "type" : "article-journal", "volume" : "7" }, "uris" : [ "http://www.mendeley.com/documents/?uuid=38c8ce2e-0902-46d8-a389-e25fddc2cde1" ] }, { "id" : "ITEM-3",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3",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id" : "ITEM-4", "itemData" : { "DOI" : "10.1126/sciadv.1700263", "ISSN" : "2375-2548", "abstract" : "Compound climate extremes are receiving increasing attention because of their disproportionate impacts on humans and ecosystems. However, risks assessments generally focus on univariate statistics. We analyze the co-occurrence of hot and dry summers and show that these are correlated, inducing a much higher frequency of concurrent hot and dry summers than what would be assumed from the independent combination of the univariate statistics. Our results demonstrate how the dependence structure between variables affects the occurrence frequency of multivariate extremes. Assessments based on univariate statistics can thus strongly underestimate risks associated with given extremes, if impacts depend on multiple (dependent) variables. We conclude that a multivariate perspective is necessary to appropriately assess changes in climate extremes and their impacts and to design adaptation strategies.", "author" : [ { "dropping-particle" : "", "family" : "Zscheischler", "given" : "Jakob", "non-dropping-particle" : "", "parse-names" : false, "suffix" : "" }, { "dropping-particle" : "", "family" : "Seneviratne", "given" : "Sonia I", "non-dropping-particle" : "", "parse-names" : false, "suffix" : "" } ], "container-title" : "Science Advances", "id" : "ITEM-4", "issue" : "6", "issued" : { "date-parts" : [ [ "2017", "6", "28" ] ] }, "page" : "e1700263", "title" : "Dependence of drivers affects risks associated with compound events", "translator" : [ { "dropping-particle" : "", "family" : "S929", "given" : "", "non-dropping-particle" : "", "parse-names" : false, "suffix" : "" } ], "type" : "article-journal", "volume" : "3" }, "uris" : [ "http://www.mendeley.com/documents/?uuid=96557326-c04d-4906-955b-60e1531796ea" ] }, { "id" : "ITEM-5", "itemData" : { "DOI" : "10.1073/pnas.1904955116", "ISSN" : "0027-8424", "abstract" : "Compound extremes such as cooccurring soil drought (low soil moisture) and atmospheric aridity (high vapor pressure deficit) can be disastrous for natural and societal systems. Soil drought and atmospheric aridity are 2 main physiological stressors driving widespread vegetation mortality and reduced terrestrial carbon uptake. Here, we empirically demonstrate that strong negative coupling between soil moisture and vapor pressure deficit occurs globally, indicating high probability of cooccurring soil drought and atmospheric aridity. Using the Global Land Atmosphere Coupling Experiment (GLACE)-CMIP5 experiment, we further show that concurrent soil drought and atmospheric aridity are greatly exacerbated by land\u2013atmosphere feedbacks. The feedback of soil drought on the atmosphere is largely responsible for enabling atmospheric aridity extremes. In addition, the soil moisture\u2013precipitation feedback acts to amplify precipitation and soil moisture deficits in most regions. CMIP5 models further show that the frequency of concurrent soil drought and atmospheric aridity enhanced by land\u2013atmosphere feedbacks is projected to increase in the 21st century. Importantly, land\u2013atmosphere feedbacks will greatly increase the intensity of both soil drought and atmospheric aridity beyond that expected from changes in mean climate alone.", "author" : [ { "dropping-particle" : "", "family" : "Zhou", "given" : "Sha", "non-dropping-particle" : "", "parse-names" : false, "suffix" : "" }, { "dropping-particle" : "", "family" : "Williams", "given" : "A Park", "non-dropping-particle" : "", "parse-names" : false, "suffix" : "" }, { "dropping-particle" : "", "family" : "Berg", "given" : "Alexis M", "non-dropping-particle" : "", "parse-names" : false, "suffix" : "" }, { "dropping-particle" : "", "family" : "Cook", "given" : "Benjamin I", "non-dropping-particle" : "", "parse-names" : false, "suffix" : "" }, { "dropping-particle" : "", "family" : "Zhang", "given" : "Yao", "non-dropping-particle" : "", "parse-names" : false, "suffix" : "" }, { "dropping-particle" : "", "family" : "Hagemann", "given" : "Stefan", "non-dropping-particle" : "", "parse-names" : false, "suffix" : "" }, { "dropping-particle" : "", "family" : "Lorenz", "given" : "Ruth", "non-dropping-particle" : "", "parse-names" : false, "suffix" : "" }, { "dropping-particle" : "", "family" : "Seneviratne", "given" : "Sonia I", "non-dropping-particle" : "", "parse-names" : false, "suffix" : "" }, { "dropping-particle" : "", "family" : "Gentine", "given" : "Pierre", "non-dropping-particle" : "", "parse-names" : false, "suffix" : "" } ], "container-title" : "Proceedings of the National Academy of Sciences", "id" : "ITEM-5", "issue" : "38", "issued" : { "date-parts" : [ [ "2019", "9", "17" ] ] }, "page" : "18848-18853", "publisher" : "National Academy of Sciences", "title" : "Land\u2013atmosphere feedbacks exacerbate concurrent soil drought and atmospheric aridity", "translator" : [ { "dropping-particle" : "", "family" : "S2034", "given" : "", "non-dropping-particle" : "", "parse-names" : false, "suffix" : "" } ], "type" : "article-journal", "volume" : "116" }, "uris" : [ "http://www.mendeley.com/documents/?uuid=e9011e66-dd6b-4d7f-b05f-2ec2bee8fb40" ] }, { "id" : "ITEM-6", "itemData" : { "DOI" : "10.1016/j.wace.2019.100242", "ISSN" : "22120947", "author" : [ { "dropping-particle" : "", "family" : "Kong", "given" : "Qinqin", "non-dropping-particle" : "", "parse-names" : false, "suffix" : "" }, { "dropping-particle" : "", "family" : "Guerreiro", "given" : "Selma B.", "non-dropping-particle" : "", "parse-names" : false, "suffix" : "" }, { "dropping-particle" : "", "family" : "Blenkinsop", "given" : "Stephen", "non-dropping-particle" : "", "parse-names" : false, "suffix" : "" }, { "dropping-particle" : "", "family" : "Li", "given" : "Xiao-Feng", "non-dropping-particle" : "", "parse-names" : false, "suffix" : "" }, { "dropping-pa</w:instrText>
      </w:r>
      <w:r w:rsidR="003A5209" w:rsidRPr="00B549EC">
        <w:rPr>
          <w:rFonts w:cs="Times New Roman"/>
          <w:i/>
          <w:iCs/>
        </w:rPr>
        <w:instrText>rticle" : "", "family" : "Fowler", "given" : "Hayley J.", "non-dropping-particle" : "", "parse-names" : false, "suffix" : "" } ], "container-title" : "Weather and Climate Extremes", "id" : "ITEM-6", "issued" : { "date-parts" : [ [ "2020", "6" ] ] }, "page" : "100242", "title" : "Increases in summertime concurrent drought and heatwave in Eastern China", "translator" : [ { "dropping-particle" : "", "family" : "S2121", "given" : "", "non-dropping-particle" : "", "parse-names" : false, "suffix" : "" } ], "type" : "article-journal", "volume" : "28" }, "uris" : [ "http://www.mendeley.com/documents/?uuid=3fc63e60-18ca-4ba1-8f45-ba4ff9bb85c7" ] } ], "mendeley" : { "formattedCitation" : "(Seneviratne et al., 2013; Miralles et al., 2014a; Vogel et al., 2017; Zscheischler and Seneviratne, 2017; Zhou et al., 2019b; Kong et al., 2020)", "manualFormatting" : "(Seneviratne et al., 2013; Miralles et al., 2014a; Vogel et al., 2017; Zscheischler and Seneviratne, 2017; S. Zhou et al., 2019; Kong et al., 2020", "plainTextFormattedCitation" : "(Seneviratne et al., 2013; Miralles et al., 2014a; Vogel et al., 2017; Zscheischler and Seneviratne, 2017; Zhou et al., 2019b; Kong et al., 2020)", "previouslyFormattedCitation" : "(Seneviratne et al., 2013; Miralles et al., 2014a; Vogel et al., 2017; Zscheischler and Seneviratne, 2017; Zhou et al., 2019b; Kong et al., 2020)" }, "properties" : { "noteIndex" : 0 }, "schema" : "https://github.com/citation-style-language/schema/raw/master/csl-citation.json" }</w:instrText>
      </w:r>
      <w:ins w:id="246" w:author="Robin Matthews" w:date="2021-07-13T17:08:00Z">
        <w:r w:rsidR="00C42B91">
          <w:rPr>
            <w:rFonts w:cs="Times New Roman"/>
            <w:i/>
            <w:iCs/>
            <w:lang w:val="en-GB"/>
          </w:rPr>
          <w:fldChar w:fldCharType="separate"/>
        </w:r>
        <w:r w:rsidR="00C42B91" w:rsidRPr="00B549EC">
          <w:rPr>
            <w:rFonts w:cs="Times New Roman"/>
            <w:iCs/>
            <w:noProof/>
          </w:rPr>
          <w:t>(Seneviratne et al., 2013; Miralles et al., 2014a; Vogel et al., 2017; Zscheischler and Seneviratne, 2017; S. Zhou et al., 2019; Kong et al., 2020</w:t>
        </w:r>
        <w:r w:rsidR="00C42B91">
          <w:rPr>
            <w:rFonts w:cs="Times New Roman"/>
            <w:i/>
            <w:iCs/>
            <w:lang w:val="en-GB"/>
          </w:rPr>
          <w:fldChar w:fldCharType="end"/>
        </w:r>
        <w:r w:rsidR="00C42B91" w:rsidRPr="00B549EC">
          <w:rPr>
            <w:rFonts w:cs="Times New Roman"/>
          </w:rPr>
          <w:t>;</w:t>
        </w:r>
      </w:ins>
      <w:commentRangeStart w:id="247"/>
      <w:del w:id="248" w:author="Robin Matthews" w:date="2021-07-13T17:08:00Z">
        <w:r w:rsidRPr="00D424AA" w:rsidDel="00C42B91">
          <w:rPr>
            <w:rFonts w:cs="Times New Roman"/>
            <w:i/>
            <w:iCs/>
            <w:lang w:val="en-GB"/>
          </w:rPr>
          <w:fldChar w:fldCharType="begin" w:fldLock="1"/>
        </w:r>
        <w:r w:rsidR="00FF6231" w:rsidRPr="00B549EC" w:rsidDel="00C42B91">
          <w:rPr>
            <w:rFonts w:cs="Times New Roman"/>
          </w:rPr>
          <w:delInstrText>ADDIN CSL_CITATION { "citationItems" : [ { "id" : "ITEM-1", "itemData" : { "DOI" : "10.1002/grl.50956", "ISBN" : "0094-8276; 1944-8007", "ISSN" : "00948276", "abstract" : "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 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1", "issue" : "19", "issued" : { "date-parts" : [ [ "2013" ] ] }, "page" : "5212-5217", "title" : "Impact of soil moisture-climate feedbacks on CMIP5 projections: First results from the GLACE-CMIP5 experiment", "translator" : [ { "dropping-particle" : "", "family" : "S500", "given" : "", "non-dropping-particle" : "", "parse-names" : false, "suffix" : "" } ], "type" : "article-journal", "volume" : "40" }, "uris" : [ "http://www.mendeley.com/documents/?uuid=e949bd86-9225-4dff-97b8-b6e372e51b70" ] } ], "mendeley" : { "formattedCitation" : "(Seneviratne et al., 2013)", "manualFormatting" : "(Seneviratne et al., 2013", "plainTextFormattedCitation" : "(Seneviratne et al., 2013)", "previouslyFormattedCitation" : "(Seneviratne et al., 2013)" }, "properties" : { "noteIndex" : 0 }, "schema" : "https://github.com/citation-style-language/schema/raw/master/csl-citation.json" }</w:delInstrText>
        </w:r>
        <w:r w:rsidRPr="00D424AA" w:rsidDel="00C42B91">
          <w:rPr>
            <w:rFonts w:cs="Times New Roman"/>
            <w:i/>
            <w:iCs/>
            <w:lang w:val="en-GB"/>
          </w:rPr>
          <w:fldChar w:fldCharType="separate"/>
        </w:r>
        <w:r w:rsidR="00A26296" w:rsidRPr="00C42B91" w:rsidDel="00C42B91">
          <w:rPr>
            <w:rFonts w:cs="Times New Roman"/>
            <w:noProof/>
            <w:lang w:val="nb-NO"/>
          </w:rPr>
          <w:delText>(Seneviratne et al., 2013</w:delText>
        </w:r>
        <w:r w:rsidRPr="00D424AA" w:rsidDel="00C42B91">
          <w:rPr>
            <w:rFonts w:cs="Times New Roman"/>
            <w:i/>
            <w:iCs/>
            <w:lang w:val="en-GB"/>
          </w:rPr>
          <w:fldChar w:fldCharType="end"/>
        </w:r>
        <w:commentRangeEnd w:id="247"/>
        <w:r w:rsidR="00A26296" w:rsidDel="00C42B91">
          <w:rPr>
            <w:rStyle w:val="Marquedecommentaire"/>
          </w:rPr>
          <w:commentReference w:id="247"/>
        </w:r>
        <w:r w:rsidRPr="00841A35" w:rsidDel="00C42B91">
          <w:rPr>
            <w:rFonts w:cs="Times New Roman"/>
            <w:lang w:val="nb-NO"/>
          </w:rPr>
          <w:delText>;</w:delText>
        </w:r>
        <w:r w:rsidRPr="00D424AA" w:rsidDel="00C42B91">
          <w:rPr>
            <w:rFonts w:cs="Times New Roman"/>
            <w:i/>
            <w:iCs/>
            <w:lang w:val="nb-NO"/>
          </w:rPr>
          <w:delText xml:space="preserve"> </w:delText>
        </w:r>
        <w:commentRangeStart w:id="249"/>
        <w:r w:rsidRPr="00D424AA" w:rsidDel="00C42B91">
          <w:rPr>
            <w:rFonts w:cs="Times New Roman"/>
            <w:i/>
            <w:iCs/>
            <w:lang w:val="en-GB"/>
          </w:rPr>
          <w:fldChar w:fldCharType="begin" w:fldLock="1"/>
        </w:r>
        <w:r w:rsidR="00FF6231" w:rsidDel="00C42B91">
          <w:rPr>
            <w:rFonts w:cs="Times New Roman"/>
            <w:lang w:val="nb-NO"/>
          </w:rPr>
          <w:delInstrText>ADDIN CSL_CITATION { "citationItems" : [ { "id" : "ITEM-1", "itemData" : { "DOI" : "10.1038/ngeo2141", "ISBN" : "1752-0894", "ISSN" : "17520908", "abstract" : "\"The recent European mega-heatwaves of 2003 and 2010 broke\" \"temperature records across Europe1\u20135 . Although events of this magnitude were unprecedented from a historical perspective, they are expected to become common by the end of the century6,7 . However, our understanding of extreme heatwave events is limited and their representation in climate models remains imperfect8 . Here we investigate the physical processes underlying recent mega-heatwaves using satellite and balloon measurements of land and atmospheric conditions from the summers of 2003 in France and 2010 in Russia, in combination with a soil\u2013water\u2013atmosphere model. We find that, in both events, persistent atmospheric pressure patterns induced land\u2013atmosphere feedbacks that led to extreme temperatures. During daytime, heat was supplied by large-scale horizontal advection, warming of an increasingly desiccated land surface and enhanced entrainment of warm air into the atmospheric boundary layer. Overnight, the heat generated during the day was preserved in an anomalous kilometres-deep atmospheric layer located several hundred metres above the surface, available to re-enter the atmospheric boundary layer during the next diurnal cycle. This resulted in a progressive accumulation of heat over several days, which enhanced soil desiccation and led to further escalation in air temperatures. Our findings suggest that the extreme temperatures in mega-heatwaves can be explained by the combined multi-day memory of the land surface and the atmospheric boundary layer.\"", "author" : [ { "dropping-particle" : "", "family" : "Miralles", "given" : "Diego G.", "non-dropping-particle" : "", "parse-names" : false, "suffix" : "" }, { "dropping-particle" : "", "family" : "Teuling", "given" : "Adriaan J.", "non-dropping-particle" : "", "parse-names" : false, "suffix" : "" }, { "dropping-particle" : "", "family" : "Heerwaarden", "given" : "Chiel C.", "non-dropping-particle" : "Van", "parse-names" : false, "suffix" : "" }, { "dropping-particle" : "", "family" : "Arellano", "given" : "Jordi Vil\u00e0 Guerau", "non-dropping-particle" : "De", "parse-names" : false, "suffix" : "" } ], "container-title" : "Nature Geoscience", "id" : "ITEM-1", "issue" : "5", "issued" : { "date-parts" : [ [ "2014" ] ] }, "page" : "345-349", "title" : "Mega-heatwave temperatures due to combined soil desiccation and atmospheric heat accumulation", "translator" : [ { "dropping-particle" : "", "family" : "S864", "given" : "", "non-dropping-particle" : "", "parse-names" : false, "suffix" : "" } ], "type" : "article-journal", "volume" : "7" }, "uris" : [ "http://www.mendeley.com/documents/?uuid=38c8ce2e-0902-46d8-a389-e25fddc2cde1" ] } ], "mendeley" : { "formattedCitation" : "(Miralles et al., 2014a)", "manualFormatting" : "Miralles et al., 2014", "plainTextFormattedCitation" : "(Miralles et al., 2014a)", "previouslyFormattedCitation" : "(Miralles et al., 2014a)" }, "properties" : { "noteIndex" : 0 }, "schema" : "https://github.com/citation-style-language/schema/raw/master/csl-citation.json" }</w:delInstrText>
        </w:r>
        <w:r w:rsidRPr="00D424AA" w:rsidDel="00C42B91">
          <w:rPr>
            <w:rFonts w:cs="Times New Roman"/>
            <w:i/>
            <w:iCs/>
            <w:lang w:val="en-GB"/>
          </w:rPr>
          <w:fldChar w:fldCharType="separate"/>
        </w:r>
        <w:r w:rsidR="00A26296" w:rsidDel="00C42B91">
          <w:rPr>
            <w:rFonts w:cs="Times New Roman"/>
            <w:noProof/>
            <w:lang w:val="nb-NO"/>
          </w:rPr>
          <w:delText>Miralles et al., 2014</w:delText>
        </w:r>
        <w:r w:rsidRPr="00D424AA" w:rsidDel="00C42B91">
          <w:rPr>
            <w:rFonts w:cs="Times New Roman"/>
            <w:i/>
            <w:iCs/>
            <w:lang w:val="en-GB"/>
          </w:rPr>
          <w:fldChar w:fldCharType="end"/>
        </w:r>
        <w:commentRangeEnd w:id="249"/>
        <w:r w:rsidR="00A26296" w:rsidDel="00C42B91">
          <w:rPr>
            <w:rStyle w:val="Marquedecommentaire"/>
          </w:rPr>
          <w:commentReference w:id="249"/>
        </w:r>
        <w:r w:rsidRPr="00841A35" w:rsidDel="00C42B91">
          <w:rPr>
            <w:rFonts w:cs="Times New Roman"/>
            <w:lang w:val="nb-NO"/>
          </w:rPr>
          <w:delText xml:space="preserve">; </w:delText>
        </w:r>
        <w:commentRangeStart w:id="250"/>
        <w:r w:rsidRPr="00D424AA" w:rsidDel="00C42B91">
          <w:rPr>
            <w:rFonts w:cs="Times New Roman"/>
            <w:i/>
            <w:iCs/>
            <w:lang w:val="en-GB"/>
          </w:rPr>
          <w:fldChar w:fldCharType="begin" w:fldLock="1"/>
        </w:r>
        <w:r w:rsidR="00FF6231" w:rsidDel="00C42B91">
          <w:rPr>
            <w:rFonts w:cs="Times New Roman"/>
            <w:lang w:val="nb-NO"/>
          </w:rPr>
          <w:delInstrText>ADDIN CSL_CITATION { "citationItems" : [ { "id" : "ITEM-1",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1",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mendeley" : { "formattedCitation" : "(Vogel et al., 2017)", "manualFormatting" : "Vogel et al., 2017", "plainTextFormattedCitation" : "(Vogel et al., 2017)", "previouslyFormattedCitation" : "(Vogel et al., 2017)" }, "properties" : { "noteIndex" : 0 }, "schema" : "https://github.com/citation-style-language/schema/raw/master/csl-citation.json" }</w:delInstrText>
        </w:r>
        <w:r w:rsidRPr="00D424AA" w:rsidDel="00C42B91">
          <w:rPr>
            <w:rFonts w:cs="Times New Roman"/>
            <w:i/>
            <w:iCs/>
            <w:lang w:val="en-GB"/>
          </w:rPr>
          <w:fldChar w:fldCharType="separate"/>
        </w:r>
        <w:r w:rsidR="00A26296" w:rsidDel="00C42B91">
          <w:rPr>
            <w:rFonts w:cs="Times New Roman"/>
            <w:noProof/>
            <w:lang w:val="nb-NO"/>
          </w:rPr>
          <w:delText>Vogel et al., 2017</w:delText>
        </w:r>
        <w:r w:rsidRPr="00D424AA" w:rsidDel="00C42B91">
          <w:rPr>
            <w:rFonts w:cs="Times New Roman"/>
            <w:i/>
            <w:iCs/>
            <w:lang w:val="en-GB"/>
          </w:rPr>
          <w:fldChar w:fldCharType="end"/>
        </w:r>
        <w:commentRangeEnd w:id="250"/>
        <w:r w:rsidR="00A26296" w:rsidDel="00C42B91">
          <w:rPr>
            <w:rStyle w:val="Marquedecommentaire"/>
          </w:rPr>
          <w:commentReference w:id="250"/>
        </w:r>
        <w:r w:rsidRPr="00841A35" w:rsidDel="00C42B91">
          <w:rPr>
            <w:rFonts w:cs="Times New Roman"/>
            <w:lang w:val="nb-NO"/>
          </w:rPr>
          <w:delText xml:space="preserve">; </w:delText>
        </w:r>
        <w:commentRangeStart w:id="251"/>
        <w:r w:rsidRPr="00D424AA" w:rsidDel="00C42B91">
          <w:rPr>
            <w:rFonts w:cs="Times New Roman"/>
            <w:i/>
            <w:iCs/>
            <w:lang w:val="en-GB"/>
          </w:rPr>
          <w:fldChar w:fldCharType="begin" w:fldLock="1"/>
        </w:r>
        <w:r w:rsidR="00FF6231" w:rsidDel="00C42B91">
          <w:rPr>
            <w:rFonts w:cs="Times New Roman"/>
            <w:lang w:val="nb-NO"/>
          </w:rPr>
          <w:delInstrText>ADDIN CSL_CITATION { "citationItems" : [ { "id" : "ITEM-1", "itemData" : { "DOI" : "10.1126/sciadv.1700263", "ISSN" : "2375-2548", "abstract" : "Compound climate extremes are receiving increasing attention because of their disproportionate impacts on humans and ecosystems. However, risks assessments generally focus on univariate statistics. We analyze the co-occurrence of hot and dry summers and show that these are correlated, inducing a much higher frequency of concurrent hot and dry summers than what would be assumed from the independent combination of the univariate statistics. Our results demonstrate how the dependence structure between variables affects the occurrence frequency of multivariate extremes. Assessments based on univariate statistics can thus strongly underestimate risks associated with given extremes, if impacts depend on multiple (dependent) variables. We conclude that a multivariate perspective is necessary to appropriately assess changes in climate extremes and their impacts and to design adaptation strategies.", "author" : [ { "dropping-particle" : "", "family" : "Zscheischler", "given" : "Jakob", "non-dropping-particle" : "", "parse-names" : false, "suffix" : "" }, { "dropping-particle" : "", "family" : "Seneviratne", "given" : "Sonia I", "non-dropping-particle" : "", "parse-names" : false, "suffix" : "" } ], "container-title" : "Science Advances", "id" : "ITEM-1", "issue" : "6", "issued" : { "date-parts" : [ [ "2017", "6", "28" ] ] }, "page" : "e1700263", "title" : "Dependence of drivers affects risks associated with compound events", "translator" : [ { "dropping-particle" : "", "family" : "S929", "given" : "", "non-dropping-particle" : "", "parse-names" : false, "suffix" : "" } ], "type" : "article-journal", "volume" : "3" }, "uris" : [ "http://www.mendeley.com/documents/?uuid=96557326-c04d-4906-955b-60e1531796ea" ] } ], "mendeley" : { "formattedCitation" : "(Zscheischler and Seneviratne, 2017)", "manualFormatting" : "Zscheischler and Seneviratne, 2017", "plainTextFormattedCitation" : "(Zscheischler and Seneviratne, 2017)", "previouslyFormattedCitation" : "(Zscheischler and Seneviratne, 2017)" }, "properties" : { "noteIndex" : 0 }, "schema" : "https://github.com/citation-style-language/schema/raw/master/csl-citation.json" }</w:delInstrText>
        </w:r>
        <w:r w:rsidRPr="00D424AA" w:rsidDel="00C42B91">
          <w:rPr>
            <w:rFonts w:cs="Times New Roman"/>
            <w:i/>
            <w:iCs/>
            <w:lang w:val="en-GB"/>
          </w:rPr>
          <w:fldChar w:fldCharType="separate"/>
        </w:r>
        <w:r w:rsidR="00A26296" w:rsidDel="00C42B91">
          <w:rPr>
            <w:rFonts w:cs="Times New Roman"/>
            <w:noProof/>
            <w:lang w:val="nb-NO"/>
          </w:rPr>
          <w:delText>Zscheischler and Seneviratne, 2017</w:delText>
        </w:r>
        <w:r w:rsidRPr="00D424AA" w:rsidDel="00C42B91">
          <w:rPr>
            <w:rFonts w:cs="Times New Roman"/>
            <w:i/>
            <w:iCs/>
            <w:lang w:val="en-GB"/>
          </w:rPr>
          <w:fldChar w:fldCharType="end"/>
        </w:r>
        <w:commentRangeEnd w:id="251"/>
        <w:r w:rsidR="00A26296" w:rsidDel="00C42B91">
          <w:rPr>
            <w:rStyle w:val="Marquedecommentaire"/>
          </w:rPr>
          <w:commentReference w:id="251"/>
        </w:r>
        <w:r w:rsidRPr="00841A35" w:rsidDel="00C42B91">
          <w:rPr>
            <w:rFonts w:cs="Times New Roman"/>
            <w:iCs/>
            <w:lang w:val="nb-NO"/>
          </w:rPr>
          <w:delText xml:space="preserve">; </w:delText>
        </w:r>
        <w:commentRangeStart w:id="252"/>
        <w:r w:rsidRPr="00D424AA" w:rsidDel="00C42B91">
          <w:rPr>
            <w:rFonts w:cs="Times New Roman"/>
            <w:lang w:val="en-GB"/>
          </w:rPr>
          <w:fldChar w:fldCharType="begin" w:fldLock="1"/>
        </w:r>
        <w:r w:rsidR="00FF6231" w:rsidDel="00C42B91">
          <w:rPr>
            <w:rFonts w:cs="Times New Roman"/>
            <w:lang w:val="nb-NO"/>
          </w:rPr>
          <w:delInstrText>ADDIN CSL_CITATION { "citationItems" : [ { "id" : "ITEM-1", "itemData" : { "DOI" : "10.1073/pnas.1904955116", "ISSN" : "0027-8424", "abstract" : "Compound extremes such as cooccurring soil drought (low soil moisture) and atmospheric aridity (high vapor pressure deficit) can be disastrous for natural and societal systems. Soil drought and atmospheric aridity are 2 main physiological stressors driving widespread vegetation mortality and reduced terrestrial carbon uptake. Here, we empirically demonstrate that strong negative coupling between soil moisture and vapor pressure deficit occurs globally, indicating high probability of cooccurring soil drought and atmospheric aridity. Using the Global Land Atmosphere Coupling Experiment (GLACE)-CMIP5 experiment, we further show that concurrent soil drought and atmospheric aridity are greatly exacerbated by land\u2013atmosphere feedbacks. The feedback of soil drought on the atmosphere is largely responsible for enabling atmospheric aridity extremes. In addition, the soil moisture\u2013precipitation feedback acts to amplify precipitation and soil moisture deficits in most regions. CMIP5 models further show that the frequency of concurrent soil drought and atmospheric aridity enhanced by land\u2013atmosphere feedbacks is projected to increase in the 21st century. Importantly, land\u2013atmosphere feedbacks will greatly increase the intensity of both soil drought and atmospheric aridity beyond that expected from changes in mean climate alone.", "author" : [ { "dropping-particle" : "", "family" : "Zhou", "given" : "Sha", "non-dropping-particle" : "", "parse-names" : false, "suffix" : "" }, { "dropping-particle" : "", "family" : "Williams", "given" : "A Park", "non-dropping-particle" : "", "parse-names" : false, "suffix" : "" }, { "dropping-particle" : "", "family" : "Berg", "given" : "Alexis M", "non-dropping-particle" : "", "parse-names" : false, "suffix" : "" }, { "dropping-particle" : "", "family" : "Cook", "given" : "Benjamin I", "non-dropping-particle" : "", "parse-names" : false, "suffix" : "" }, { "dropping-particle" : "", "family" : "Zhang", "given" : "Yao", "non-dropping-particle" : "", "parse-names" : false, "suffix" : "" }, { "dropping-particle" : "", "family" : "Hagemann", "given" : "Stefan", "non-dropping-particle" : "", "parse-names" : false, "suffix" : "" }, { "dropping-particle" : "", "family" : "Lorenz", "given" : "Ruth", "non-dropping-particle" : "", "parse-names" : false, "suffix" : "" }, { "dropping-particle" : "", "family" : "Seneviratne", "given" : "Sonia I", "non-dropping-particle" : "", "parse-names" : false, "suffix" : "" }, { "dropping-particle" : "", "family" : "Gentine", "given" : "Pierre", "non-dropping-particle" : "", "parse-names" : false, "suffix" : "" } ], "container-title" : "Proceedings of the National Academy of Sciences", "id" : "ITEM-1", "issue" : "38", "issued" : { "date-parts" : [ [ "2019", "9", "17" ] ] }, "page" : "18848-18853", "publisher" : "National Academy of Sciences", "title" : "Land\u2013atmosphere feedbacks exacerbate concurrent soil drought and atmospheric aridity", "translator" : [ { "dropping-particle" : "", "family" : "S2034", "given" : "", "non-dropping-particle" : "", "parse-names" : false, "suffix" : "" } ], "type" : "article-journal", "volume" : "116" }, "uris" : [ "http://www.mendeley.com/documents/?uuid=e9011e66-dd6b-4d7f-b05f-2ec2bee8fb40" ] } ], "mendeley" : { "formattedCitation" : "(Zhou et al., 2019b)", "manualFormatting" : "Zhou et al., 2019b", "plainTextFormattedCitation" : "(Zhou et al., 2019b)", "previouslyFormattedCitation" : "(Zhou et al., 2019b)" }, "properties" : { "noteIndex" : 0 }, "schema" : "https://github.com/citation-style-language/schema/raw/master/csl-citation.json" }</w:delInstrText>
        </w:r>
        <w:r w:rsidRPr="00D424AA" w:rsidDel="00C42B91">
          <w:rPr>
            <w:rFonts w:cs="Times New Roman"/>
            <w:lang w:val="en-GB"/>
          </w:rPr>
          <w:fldChar w:fldCharType="separate"/>
        </w:r>
        <w:r w:rsidR="00A26296" w:rsidDel="00C42B91">
          <w:rPr>
            <w:rFonts w:cs="Times New Roman"/>
            <w:noProof/>
            <w:lang w:val="nb-NO"/>
          </w:rPr>
          <w:delText>Zhou et al., 2019b</w:delText>
        </w:r>
        <w:r w:rsidRPr="00D424AA" w:rsidDel="00C42B91">
          <w:rPr>
            <w:rFonts w:cs="Times New Roman"/>
            <w:lang w:val="en-GB"/>
          </w:rPr>
          <w:fldChar w:fldCharType="end"/>
        </w:r>
        <w:commentRangeEnd w:id="252"/>
        <w:r w:rsidR="00A26296" w:rsidDel="00C42B91">
          <w:rPr>
            <w:rStyle w:val="Marquedecommentaire"/>
          </w:rPr>
          <w:commentReference w:id="252"/>
        </w:r>
        <w:r w:rsidRPr="00841A35" w:rsidDel="00C42B91">
          <w:rPr>
            <w:rFonts w:cs="Times New Roman"/>
            <w:lang w:val="nb-NO"/>
          </w:rPr>
          <w:delText xml:space="preserve">; </w:delText>
        </w:r>
        <w:commentRangeStart w:id="253"/>
        <w:r w:rsidRPr="00D424AA" w:rsidDel="00C42B91">
          <w:rPr>
            <w:rFonts w:cs="Times New Roman"/>
            <w:lang w:val="en-GB"/>
          </w:rPr>
          <w:fldChar w:fldCharType="begin" w:fldLock="1"/>
        </w:r>
        <w:r w:rsidR="00FF6231" w:rsidDel="00C42B91">
          <w:rPr>
            <w:rFonts w:cs="Times New Roman"/>
            <w:lang w:val="nb-NO"/>
          </w:rPr>
          <w:delInstrText>ADDIN CSL_CITATION { "citationItems" : [ { "id" : "ITEM-1", "itemData" : { "DOI" : "10.1016/j.wace.2019.100242", "ISSN" : "22120947", "author" : [ { "dropping-particle" : "", "family" : "Kong", "given" : "Qinqin", "non-dropping-particle" : "", "parse-names" : false, "suffix" : "" }, { "dropping-particle" : "", "family" : "Guerreiro", "given" : "Selma B.", "non-dropping-particle" : "", "parse-names" : false, "suffix" : "" }, { "dropping-particle" : "", "family" : "Blenkinsop", "given" : "Stephen", "non-dropping-particle" : "", "parse-names" : false, "suffix" : "" }, { "dropping-particle" : "", "family" : "Li", "given" : "Xiao-Feng", "non-dropping-particle" : "", "parse-names" : false, "suffix" : "" }, { "dropping-particle" : "", "family" : "Fowler", "given" : "Hayley J.", "non-dropping-particle" : "", "parse-names" : false, "suffix" : "" } ], "container-title" : "Weather and Climate Extremes", "id" : "ITEM-1", "issued" : { "date-parts" : [ [ "2020", "6" ] ] }, "page" : "100242", "title" : "Increases in summertime concurrent drought and heatwave in Eastern China", "translator" : [ { "dropping-particle" : "", "family" : "S2121", "given" : "", "non-dropping-particle" : "", "parse-names" : false, "suffix" : "" } ], "type" : "article-journal", "volume" : "28" }, "uris" : [ "http://www.mendeley.com/documents/?uuid=3fc63e60-18ca-4ba1-8f45-ba4ff9bb85c7" ] } ], "mendeley" : { "formattedCitation" : "(Kong et al., 2020)", "manualFormatting" : "Kong et al., 2020;", "plainTextFormattedCitation" : "(Kong et al., 2020)", "previouslyFormattedCitation" : "(Kong et al., 2020)" }, "properties" : { "noteIndex" : 0 }, "schema" : "https://github.com/citation-style-language/schema/raw/master/csl-citation.json" }</w:delInstrText>
        </w:r>
        <w:r w:rsidRPr="00D424AA" w:rsidDel="00C42B91">
          <w:rPr>
            <w:rFonts w:cs="Times New Roman"/>
            <w:lang w:val="en-GB"/>
          </w:rPr>
          <w:fldChar w:fldCharType="separate"/>
        </w:r>
        <w:r w:rsidR="00A26296" w:rsidDel="00C42B91">
          <w:rPr>
            <w:rFonts w:cs="Times New Roman"/>
            <w:noProof/>
            <w:lang w:val="nb-NO"/>
          </w:rPr>
          <w:delText>Kong et al., 2020;</w:delText>
        </w:r>
        <w:r w:rsidRPr="00D424AA" w:rsidDel="00C42B91">
          <w:rPr>
            <w:rFonts w:cs="Times New Roman"/>
            <w:lang w:val="en-GB"/>
          </w:rPr>
          <w:fldChar w:fldCharType="end"/>
        </w:r>
      </w:del>
      <w:bookmarkEnd w:id="244"/>
      <w:commentRangeEnd w:id="253"/>
      <w:r w:rsidR="00A26296">
        <w:rPr>
          <w:rStyle w:val="Marquedecommentaire"/>
        </w:rPr>
        <w:commentReference w:id="253"/>
      </w:r>
      <w:r w:rsidRPr="00841A35">
        <w:rPr>
          <w:rFonts w:cs="Times New Roman"/>
          <w:lang w:val="nb-NO"/>
        </w:rPr>
        <w:t xml:space="preserve"> </w:t>
      </w:r>
      <w:r w:rsidRPr="00804CE7">
        <w:rPr>
          <w:rFonts w:cs="Times New Roman"/>
          <w:color w:val="000000" w:themeColor="text1"/>
          <w:lang w:val="nb-NO"/>
        </w:rPr>
        <w:t xml:space="preserve">see </w:t>
      </w:r>
      <w:r w:rsidR="00157CCE" w:rsidRPr="00804CE7">
        <w:rPr>
          <w:rFonts w:cs="Times New Roman"/>
          <w:color w:val="000000" w:themeColor="text1"/>
          <w:lang w:val="nb-NO"/>
        </w:rPr>
        <w:t>Box 11.1</w:t>
      </w:r>
      <w:r w:rsidRPr="00804CE7">
        <w:rPr>
          <w:rFonts w:cs="Times New Roman"/>
          <w:color w:val="000000" w:themeColor="text1"/>
          <w:lang w:val="nb-NO"/>
        </w:rPr>
        <w:t xml:space="preserve">, </w:t>
      </w:r>
      <w:r w:rsidR="00157CCE" w:rsidRPr="00804CE7">
        <w:rPr>
          <w:rFonts w:cs="Times New Roman"/>
          <w:color w:val="000000" w:themeColor="text1"/>
          <w:lang w:val="nb-NO"/>
        </w:rPr>
        <w:t>Section 11.8</w:t>
      </w:r>
      <w:r w:rsidRPr="00804CE7">
        <w:rPr>
          <w:rFonts w:cs="Times New Roman"/>
          <w:color w:val="000000" w:themeColor="text1"/>
          <w:lang w:val="nb-NO"/>
        </w:rPr>
        <w:t xml:space="preserve">). </w:t>
      </w:r>
    </w:p>
    <w:p w14:paraId="69B0B1F1" w14:textId="77777777" w:rsidR="00907744" w:rsidRPr="00D424AA" w:rsidRDefault="00907744" w:rsidP="00D424AA">
      <w:pPr>
        <w:rPr>
          <w:rFonts w:cs="Times New Roman"/>
          <w:lang w:val="nb-NO"/>
        </w:rPr>
      </w:pPr>
    </w:p>
    <w:p w14:paraId="3AA7631C" w14:textId="77777777" w:rsidR="00907744" w:rsidRPr="00804CE7" w:rsidRDefault="00907744" w:rsidP="00D424AA">
      <w:pPr>
        <w:rPr>
          <w:rFonts w:cs="Times New Roman"/>
          <w:lang w:val="en-GB"/>
        </w:rPr>
      </w:pPr>
      <w:r w:rsidRPr="00804CE7">
        <w:rPr>
          <w:rFonts w:cs="Times New Roman"/>
          <w:lang w:val="en-GB"/>
        </w:rPr>
        <w:t>In summary, regional forcings and feedbacks, in particular associated with land use and aerosol forcings, and soil moisture-temperature, soil moisture-precipitation, and snow/ice-albedo-temperature feedbacks, play an important role in modulating regional changes in extremes. These can also lead to a higher warming of extreme temperatures compared to mean temperature (</w:t>
      </w:r>
      <w:r w:rsidRPr="00804CE7">
        <w:rPr>
          <w:rFonts w:cs="Times New Roman"/>
          <w:i/>
          <w:iCs/>
          <w:lang w:val="en-GB"/>
        </w:rPr>
        <w:t>high confidence</w:t>
      </w:r>
      <w:r w:rsidRPr="00804CE7">
        <w:rPr>
          <w:rFonts w:cs="Times New Roman"/>
          <w:lang w:val="en-GB"/>
        </w:rPr>
        <w:t>), and possibly cooling in some regions (</w:t>
      </w:r>
      <w:r w:rsidRPr="00804CE7">
        <w:rPr>
          <w:rFonts w:cs="Times New Roman"/>
          <w:i/>
          <w:iCs/>
          <w:lang w:val="en-GB"/>
        </w:rPr>
        <w:t>medium confidence</w:t>
      </w:r>
      <w:r w:rsidRPr="00804CE7">
        <w:rPr>
          <w:rFonts w:cs="Times New Roman"/>
          <w:lang w:val="en-GB"/>
        </w:rPr>
        <w:t xml:space="preserve">). However, there is only </w:t>
      </w:r>
      <w:r w:rsidRPr="00804CE7">
        <w:rPr>
          <w:rFonts w:cs="Times New Roman"/>
          <w:i/>
          <w:iCs/>
          <w:lang w:val="en-GB"/>
        </w:rPr>
        <w:t>medium confidence</w:t>
      </w:r>
      <w:r w:rsidRPr="00804CE7">
        <w:rPr>
          <w:rFonts w:cs="Times New Roman"/>
          <w:lang w:val="en-GB"/>
        </w:rPr>
        <w:t xml:space="preserve"> in the representation of the associated processes in state-of-the-art Earth System Models.</w:t>
      </w:r>
      <w:bookmarkStart w:id="254" w:name="__Fieldmark__1212_126959075"/>
      <w:bookmarkStart w:id="255" w:name="_Toc527214864"/>
      <w:bookmarkEnd w:id="254"/>
      <w:bookmarkEnd w:id="255"/>
    </w:p>
    <w:p w14:paraId="42920CFA" w14:textId="5B8D969B" w:rsidR="00907744" w:rsidRDefault="00907744" w:rsidP="00D424AA">
      <w:pPr>
        <w:rPr>
          <w:rFonts w:cs="Times New Roman"/>
          <w:lang w:val="en-GB"/>
        </w:rPr>
      </w:pPr>
    </w:p>
    <w:p w14:paraId="61D7A793" w14:textId="77777777" w:rsidR="00703712" w:rsidRPr="00D424AA" w:rsidRDefault="00703712" w:rsidP="00D424AA">
      <w:pPr>
        <w:rPr>
          <w:rFonts w:cs="Times New Roman"/>
          <w:lang w:val="en-GB"/>
        </w:rPr>
      </w:pPr>
    </w:p>
    <w:p w14:paraId="7808AA8F" w14:textId="77777777" w:rsidR="00907744" w:rsidRPr="00D424AA" w:rsidRDefault="00907744" w:rsidP="00D424AA">
      <w:pPr>
        <w:pStyle w:val="AR6Chap11Level21111"/>
        <w:rPr>
          <w:rFonts w:cs="Times New Roman"/>
          <w:lang w:val="en-GB"/>
        </w:rPr>
      </w:pPr>
      <w:bookmarkStart w:id="256" w:name="_Toc29672863"/>
      <w:bookmarkStart w:id="257" w:name="_Toc56915217"/>
      <w:bookmarkStart w:id="258" w:name="_Toc70702977"/>
      <w:r w:rsidRPr="00D424AA">
        <w:rPr>
          <w:rFonts w:cs="Times New Roman"/>
          <w:lang w:val="en-GB"/>
        </w:rPr>
        <w:t>Global-scale synthesis</w:t>
      </w:r>
      <w:bookmarkEnd w:id="256"/>
      <w:bookmarkEnd w:id="257"/>
      <w:bookmarkEnd w:id="258"/>
    </w:p>
    <w:p w14:paraId="7F8424AF" w14:textId="77777777" w:rsidR="00907744" w:rsidRPr="00D424AA" w:rsidRDefault="00907744" w:rsidP="00D424AA">
      <w:pPr>
        <w:rPr>
          <w:rFonts w:cs="Times New Roman"/>
          <w:lang w:val="en-GB"/>
        </w:rPr>
      </w:pPr>
    </w:p>
    <w:p w14:paraId="0B804DC8" w14:textId="77777777" w:rsidR="00907744" w:rsidRPr="00D424AA" w:rsidRDefault="00907744" w:rsidP="00D424AA">
      <w:pPr>
        <w:rPr>
          <w:rFonts w:cs="Times New Roman"/>
          <w:color w:val="000000" w:themeColor="text1"/>
          <w:lang w:val="en-GB"/>
        </w:rPr>
      </w:pPr>
      <w:r w:rsidRPr="00D424AA">
        <w:rPr>
          <w:rFonts w:cs="Times New Roman"/>
          <w:iCs/>
          <w:lang w:val="en-GB"/>
        </w:rPr>
        <w:t xml:space="preserve">Tables 11.1 and 11.2 provide a synthesis for observed and attributed changes in extremes, and projected changes in extremes, respectively, at different levels of global warming. </w:t>
      </w:r>
      <w:r w:rsidRPr="00D424AA">
        <w:rPr>
          <w:rFonts w:cs="Times New Roman"/>
          <w:color w:val="000000" w:themeColor="text1"/>
          <w:shd w:val="clear" w:color="auto" w:fill="FFFFFF"/>
          <w:lang w:val="en-GB"/>
        </w:rPr>
        <w:t>This synthesis assessment focuses on the more likely range of observed and projected changes. However, some low-likelihood high-impact scenarios can also be of high relevance as addressed in Box 11.2.</w:t>
      </w:r>
    </w:p>
    <w:p w14:paraId="54349D0A" w14:textId="77777777" w:rsidR="00907744" w:rsidRPr="00D424AA" w:rsidRDefault="00907744" w:rsidP="00D424AA">
      <w:pPr>
        <w:rPr>
          <w:rFonts w:cs="Times New Roman"/>
          <w:iCs/>
          <w:lang w:val="en-GB"/>
        </w:rPr>
      </w:pPr>
    </w:p>
    <w:p w14:paraId="017968FF" w14:textId="0B8B2484" w:rsidR="00907744" w:rsidRPr="00D424AA" w:rsidRDefault="00907744" w:rsidP="00D424AA">
      <w:pPr>
        <w:rPr>
          <w:rFonts w:cs="Times New Roman"/>
          <w:iCs/>
          <w:lang w:val="en-GB"/>
        </w:rPr>
      </w:pPr>
      <w:r w:rsidRPr="00D424AA">
        <w:rPr>
          <w:rFonts w:cs="Times New Roman"/>
          <w:iCs/>
          <w:lang w:val="en-GB"/>
        </w:rPr>
        <w:t>Figure 11.5 provides a synthesis on the level of confidence in the attribution and projection of changes in extremes, building</w:t>
      </w:r>
      <w:r w:rsidR="0029758D">
        <w:rPr>
          <w:rFonts w:cs="Times New Roman"/>
          <w:iCs/>
          <w:lang w:val="en-GB"/>
        </w:rPr>
        <w:t xml:space="preserve"> on</w:t>
      </w:r>
      <w:r w:rsidRPr="00D424AA">
        <w:rPr>
          <w:rFonts w:cs="Times New Roman"/>
          <w:iCs/>
          <w:lang w:val="en-GB"/>
        </w:rPr>
        <w:t xml:space="preserve"> the assessments from Tables 11.1 and 11.2</w:t>
      </w:r>
      <w:r w:rsidRPr="00D424AA">
        <w:rPr>
          <w:rFonts w:cs="Times New Roman"/>
          <w:iCs/>
          <w:color w:val="000000" w:themeColor="text1"/>
          <w:lang w:val="en-GB"/>
        </w:rPr>
        <w:t xml:space="preserve">. </w:t>
      </w:r>
      <w:r w:rsidRPr="00D424AA">
        <w:rPr>
          <w:rFonts w:cs="Times New Roman"/>
          <w:color w:val="000000" w:themeColor="text1"/>
          <w:shd w:val="clear" w:color="auto" w:fill="FFFFFF"/>
          <w:lang w:val="en-GB"/>
        </w:rPr>
        <w:t xml:space="preserve">In the case where the physical processes underlying the changes in extremes in response to human forcing are well understood and the signal in the observations is still relatively weak, confidence in the projections would be higher than in the attribution because of an increase in the signal to noise ratio with higher global warming. On the other hand, when the observed signal is already strong and when observational evidence is consistent with model simulated responses, confidence in attribution may be higher than that in projections if certain physical processes could be expected to behave differently in a much warmer world and under much higher greenhouse gas forcing, and if such a behavior is poorly understood. </w:t>
      </w:r>
    </w:p>
    <w:p w14:paraId="29BDA261" w14:textId="77777777" w:rsidR="00907744" w:rsidRPr="00D424AA" w:rsidRDefault="00907744" w:rsidP="00D424AA">
      <w:pPr>
        <w:rPr>
          <w:rFonts w:cs="Times New Roman"/>
          <w:iCs/>
          <w:lang w:val="en-GB"/>
        </w:rPr>
      </w:pPr>
    </w:p>
    <w:p w14:paraId="6B0B2F5D" w14:textId="75C7460C" w:rsidR="00907744" w:rsidRPr="00D424AA" w:rsidRDefault="00907744" w:rsidP="00D424AA">
      <w:pPr>
        <w:rPr>
          <w:rFonts w:cs="Times New Roman"/>
          <w:iCs/>
          <w:lang w:val="en-GB"/>
        </w:rPr>
      </w:pPr>
      <w:r w:rsidRPr="00D424AA">
        <w:rPr>
          <w:rFonts w:cs="Times New Roman"/>
          <w:iCs/>
          <w:lang w:val="en-GB"/>
        </w:rPr>
        <w:t xml:space="preserve">Further synthesis figures for regional assessments are provided in </w:t>
      </w:r>
      <w:r w:rsidR="00562895" w:rsidRPr="00D424AA">
        <w:rPr>
          <w:rFonts w:cs="Times New Roman"/>
          <w:iCs/>
          <w:lang w:val="en-GB"/>
        </w:rPr>
        <w:t>Figure</w:t>
      </w:r>
      <w:r w:rsidRPr="00D424AA">
        <w:rPr>
          <w:rFonts w:cs="Times New Roman"/>
          <w:iCs/>
          <w:lang w:val="en-GB"/>
        </w:rPr>
        <w:t xml:space="preserve"> 11.4 (event attribution), </w:t>
      </w:r>
      <w:r w:rsidR="00562895" w:rsidRPr="00D424AA">
        <w:rPr>
          <w:rFonts w:cs="Times New Roman"/>
          <w:iCs/>
          <w:lang w:val="en-GB"/>
        </w:rPr>
        <w:t>Figure</w:t>
      </w:r>
      <w:r w:rsidRPr="00D424AA">
        <w:rPr>
          <w:rFonts w:cs="Times New Roman"/>
          <w:iCs/>
          <w:lang w:val="en-GB"/>
        </w:rPr>
        <w:t xml:space="preserve"> 11.6 (projected change in hot temperature extremes) and </w:t>
      </w:r>
      <w:r w:rsidR="00562895" w:rsidRPr="00D424AA">
        <w:rPr>
          <w:rFonts w:cs="Times New Roman"/>
          <w:iCs/>
          <w:lang w:val="en-GB"/>
        </w:rPr>
        <w:t>Figure</w:t>
      </w:r>
      <w:r w:rsidRPr="00D424AA">
        <w:rPr>
          <w:rFonts w:cs="Times New Roman"/>
          <w:iCs/>
          <w:lang w:val="en-GB"/>
        </w:rPr>
        <w:t xml:space="preserve"> 11.7 (projected changes in precipitation extremes)</w:t>
      </w:r>
      <w:r w:rsidR="00157268">
        <w:rPr>
          <w:rFonts w:cs="Times New Roman"/>
          <w:iCs/>
          <w:lang w:val="en-GB"/>
        </w:rPr>
        <w:t>, and a synthesis on regional assessments for observed, attributed and projected changes in extremes is provided in Section 11.9</w:t>
      </w:r>
      <w:r w:rsidR="00580135">
        <w:rPr>
          <w:rFonts w:cs="Times New Roman"/>
          <w:iCs/>
          <w:lang w:val="en-GB"/>
        </w:rPr>
        <w:t xml:space="preserve"> for all AR6 </w:t>
      </w:r>
      <w:r w:rsidR="00D64B7A">
        <w:rPr>
          <w:rFonts w:cs="Times New Roman"/>
          <w:iCs/>
          <w:lang w:val="en-GB"/>
        </w:rPr>
        <w:t xml:space="preserve">reference </w:t>
      </w:r>
      <w:r w:rsidR="00580135">
        <w:rPr>
          <w:rFonts w:cs="Times New Roman"/>
          <w:iCs/>
          <w:lang w:val="en-GB"/>
        </w:rPr>
        <w:t xml:space="preserve">regions </w:t>
      </w:r>
      <w:r w:rsidR="00580135">
        <w:rPr>
          <w:rFonts w:cs="Times New Roman"/>
          <w:lang w:val="en-GB" w:eastAsia="zh-CN"/>
        </w:rPr>
        <w:t xml:space="preserve">(See Chapter 1, section 1.4.5 </w:t>
      </w:r>
      <w:r w:rsidR="00FF649B">
        <w:rPr>
          <w:rFonts w:cs="Times New Roman"/>
          <w:lang w:val="en-GB" w:eastAsia="zh-CN"/>
        </w:rPr>
        <w:t xml:space="preserve">and Figure 1.18 </w:t>
      </w:r>
      <w:r w:rsidR="00580135">
        <w:rPr>
          <w:rFonts w:cs="Times New Roman"/>
          <w:lang w:val="en-GB" w:eastAsia="zh-CN"/>
        </w:rPr>
        <w:t xml:space="preserve">for definition of </w:t>
      </w:r>
      <w:r w:rsidR="00FF649B">
        <w:rPr>
          <w:rFonts w:cs="Times New Roman"/>
          <w:lang w:val="en-GB" w:eastAsia="zh-CN"/>
        </w:rPr>
        <w:t xml:space="preserve">AR6 </w:t>
      </w:r>
      <w:r w:rsidR="00580135">
        <w:rPr>
          <w:rFonts w:cs="Times New Roman"/>
          <w:lang w:val="en-GB" w:eastAsia="zh-CN"/>
        </w:rPr>
        <w:t>regions)</w:t>
      </w:r>
      <w:r w:rsidR="00157268">
        <w:rPr>
          <w:rFonts w:cs="Times New Roman"/>
          <w:iCs/>
          <w:lang w:val="en-GB"/>
        </w:rPr>
        <w:t>.</w:t>
      </w:r>
    </w:p>
    <w:p w14:paraId="2724FD1C" w14:textId="762BF25B" w:rsidR="00907744" w:rsidRDefault="00907744" w:rsidP="00D424AA">
      <w:pPr>
        <w:rPr>
          <w:rFonts w:cs="Times New Roman"/>
          <w:iCs/>
          <w:lang w:val="en-GB"/>
        </w:rPr>
      </w:pPr>
    </w:p>
    <w:p w14:paraId="0EFD8506" w14:textId="2C054006" w:rsidR="00703712" w:rsidRPr="00B90636" w:rsidRDefault="00B90636" w:rsidP="00D424AA">
      <w:pPr>
        <w:rPr>
          <w:rFonts w:cs="Times New Roman"/>
          <w:iCs/>
          <w:lang w:val="en-GB"/>
        </w:rPr>
      </w:pPr>
      <w:r w:rsidRPr="00B90636">
        <w:rPr>
          <w:lang w:val="en-GB"/>
        </w:rPr>
        <w:lastRenderedPageBreak/>
        <w:t xml:space="preserve">Confidence and likelihood of past changes and projected future changes at 2°C of global warming lon the global scale. The information in this figure is based on Tables 11.1 and 11.2.  </w:t>
      </w:r>
    </w:p>
    <w:p w14:paraId="510ECFD9" w14:textId="3BA1E3DB" w:rsidR="00907744" w:rsidRDefault="00907744" w:rsidP="00D424AA">
      <w:pPr>
        <w:rPr>
          <w:rFonts w:cs="Times New Roman"/>
          <w:b/>
          <w:lang w:val="en-GB"/>
        </w:rPr>
      </w:pPr>
      <w:r w:rsidRPr="00D424AA">
        <w:rPr>
          <w:rFonts w:cs="Times New Roman"/>
          <w:b/>
          <w:lang w:val="en-GB"/>
        </w:rPr>
        <w:t>[START FIGURE 11.5 HERE]</w:t>
      </w:r>
    </w:p>
    <w:p w14:paraId="4CAF2D1D" w14:textId="77777777" w:rsidR="004D6F20" w:rsidRPr="00D424AA" w:rsidRDefault="004D6F20" w:rsidP="00D424AA">
      <w:pPr>
        <w:rPr>
          <w:rFonts w:cs="Times New Roman"/>
          <w:b/>
          <w:lang w:val="en-GB"/>
        </w:rPr>
      </w:pPr>
    </w:p>
    <w:p w14:paraId="404885E8" w14:textId="77777777" w:rsidR="00907744" w:rsidRPr="00D424AA" w:rsidRDefault="00907744" w:rsidP="00D424AA">
      <w:pPr>
        <w:tabs>
          <w:tab w:val="left" w:pos="0"/>
        </w:tabs>
        <w:ind w:left="1134"/>
        <w:rPr>
          <w:rFonts w:cs="Times New Roman"/>
          <w:iCs/>
          <w:sz w:val="8"/>
          <w:szCs w:val="8"/>
          <w:lang w:val="en-GB"/>
        </w:rPr>
      </w:pPr>
    </w:p>
    <w:p w14:paraId="4C7FF816" w14:textId="6DD5860F" w:rsidR="00907744" w:rsidRDefault="00EC7B8F" w:rsidP="00DE4CA9">
      <w:pPr>
        <w:pStyle w:val="AR6Chap11Figure"/>
      </w:pPr>
      <w:bookmarkStart w:id="259" w:name="_Toc31126152"/>
      <w:r w:rsidRPr="00D424AA">
        <w:t>Confidence and likelihood of past changes and pr</w:t>
      </w:r>
      <w:r w:rsidR="00F1665C">
        <w:t xml:space="preserve">ojected future changes at </w:t>
      </w:r>
      <w:r w:rsidR="00562C4D">
        <w:t>2</w:t>
      </w:r>
      <w:r w:rsidRPr="00D424AA">
        <w:t xml:space="preserve">°C </w:t>
      </w:r>
      <w:r w:rsidR="00562C4D">
        <w:t xml:space="preserve">of global warming </w:t>
      </w:r>
      <w:r w:rsidRPr="00D424AA">
        <w:t>on the global scale. The information in this figure is based on Table</w:t>
      </w:r>
      <w:r w:rsidR="00143E34" w:rsidRPr="00D424AA">
        <w:t>s</w:t>
      </w:r>
      <w:r w:rsidRPr="00D424AA">
        <w:t xml:space="preserve"> 11.</w:t>
      </w:r>
      <w:r w:rsidR="00143E34" w:rsidRPr="00D424AA">
        <w:t>1 and 11.2</w:t>
      </w:r>
      <w:r w:rsidRPr="00D424AA">
        <w:t>.</w:t>
      </w:r>
      <w:r w:rsidRPr="00841A35">
        <w:t xml:space="preserve">  </w:t>
      </w:r>
    </w:p>
    <w:p w14:paraId="192B0354" w14:textId="77777777" w:rsidR="004D6F20" w:rsidRPr="004D6F20" w:rsidRDefault="004D6F20" w:rsidP="004D6F20">
      <w:pPr>
        <w:pStyle w:val="AR6BodyText"/>
        <w:rPr>
          <w:lang w:val="en-GB"/>
        </w:rPr>
      </w:pPr>
    </w:p>
    <w:bookmarkEnd w:id="259"/>
    <w:p w14:paraId="645D4420" w14:textId="77777777" w:rsidR="00907744" w:rsidRPr="00D424AA" w:rsidRDefault="00907744" w:rsidP="00D424AA">
      <w:pPr>
        <w:rPr>
          <w:rFonts w:cs="Times New Roman"/>
          <w:iCs/>
          <w:sz w:val="8"/>
          <w:szCs w:val="8"/>
          <w:lang w:val="en-GB"/>
        </w:rPr>
      </w:pPr>
    </w:p>
    <w:p w14:paraId="690B5B2F" w14:textId="77777777" w:rsidR="00907744" w:rsidRPr="00D424AA" w:rsidRDefault="00907744" w:rsidP="00D424AA">
      <w:pPr>
        <w:rPr>
          <w:rFonts w:cs="Times New Roman"/>
          <w:b/>
          <w:lang w:val="en-GB"/>
        </w:rPr>
      </w:pPr>
      <w:r w:rsidRPr="00D424AA">
        <w:rPr>
          <w:rFonts w:cs="Times New Roman"/>
          <w:b/>
          <w:lang w:val="en-GB"/>
        </w:rPr>
        <w:t>[END FIGURE 11.5 HERE]</w:t>
      </w:r>
    </w:p>
    <w:p w14:paraId="73B618ED" w14:textId="527A7AC4" w:rsidR="00907744" w:rsidRDefault="00907744" w:rsidP="00D424AA">
      <w:pPr>
        <w:rPr>
          <w:rFonts w:cs="Times New Roman"/>
          <w:lang w:val="en-GB"/>
        </w:rPr>
      </w:pPr>
    </w:p>
    <w:p w14:paraId="3FC49575" w14:textId="77777777" w:rsidR="00703712" w:rsidRPr="00D424AA" w:rsidRDefault="00703712" w:rsidP="00D424AA">
      <w:pPr>
        <w:rPr>
          <w:rFonts w:cs="Times New Roman"/>
          <w:lang w:val="en-GB"/>
        </w:rPr>
      </w:pPr>
    </w:p>
    <w:p w14:paraId="2BE729CB" w14:textId="77777777" w:rsidR="00907744" w:rsidRDefault="00907744" w:rsidP="00D424AA">
      <w:pPr>
        <w:rPr>
          <w:rFonts w:cs="Times New Roman"/>
          <w:b/>
          <w:lang w:val="en-GB"/>
        </w:rPr>
      </w:pPr>
      <w:r w:rsidRPr="00D424AA">
        <w:rPr>
          <w:rFonts w:cs="Times New Roman"/>
          <w:b/>
          <w:lang w:val="en-GB"/>
        </w:rPr>
        <w:t>[START FIGURE 11.6 HERE]</w:t>
      </w:r>
    </w:p>
    <w:p w14:paraId="0EE59D88" w14:textId="77777777" w:rsidR="004978F6" w:rsidRPr="00D424AA" w:rsidRDefault="004978F6" w:rsidP="00D424AA">
      <w:pPr>
        <w:rPr>
          <w:rFonts w:cs="Times New Roman"/>
          <w:b/>
          <w:lang w:val="en-GB"/>
        </w:rPr>
      </w:pPr>
    </w:p>
    <w:p w14:paraId="5E3B2796" w14:textId="77777777" w:rsidR="00907744" w:rsidRPr="00D424AA" w:rsidRDefault="00907744" w:rsidP="00D424AA">
      <w:pPr>
        <w:tabs>
          <w:tab w:val="left" w:pos="0"/>
        </w:tabs>
        <w:ind w:left="1134"/>
        <w:rPr>
          <w:rFonts w:cs="Times New Roman"/>
          <w:iCs/>
          <w:sz w:val="8"/>
          <w:szCs w:val="8"/>
          <w:lang w:val="en-GB"/>
        </w:rPr>
      </w:pPr>
    </w:p>
    <w:p w14:paraId="79A32F04" w14:textId="404AF08E" w:rsidR="00907744" w:rsidRDefault="004442F9" w:rsidP="00DE4CA9">
      <w:pPr>
        <w:pStyle w:val="AR6Chap11Figure"/>
        <w:rPr>
          <w:rFonts w:cs="Times New Roman"/>
          <w:szCs w:val="20"/>
        </w:rPr>
      </w:pPr>
      <w:r w:rsidRPr="00D424AA">
        <w:t>Projected changes in the frequency of extreme temperature events under 1°C, 1.5°C, 2°C, 3°C, and 4°C global warming levels relative to the 1851-1900 baseline. Extreme temperatures are defined as the maximum daily temperatures that were exceeded on average once during a 10-year period (10-year event, blue) and once during a 50-year period (50-year event, orange) during the 1851-1900 base period. Results are shown for the global land and the AR6 regions. For each box plot, the horizontal line and the box represent the median and central 66% uncertainty range, respectively, of the frequency changes across the multi model ensemble, and the whiskers extend to the 90% uncertainty range. The dotted line indicates no change in frequency. The results are based on the multi-model ensemble from simulations of global climate models contributing to the sixth phase of the Coupled Model Intercomparison Project (CMIP6) under different SSP forcing scenarios</w:t>
      </w:r>
      <w:r w:rsidR="00962C2E" w:rsidRPr="00D424AA">
        <w:t xml:space="preserve">. </w:t>
      </w:r>
      <w:r w:rsidRPr="00D424AA">
        <w:t xml:space="preserve">Adapted from </w:t>
      </w:r>
      <w:commentRangeStart w:id="260"/>
      <w:r w:rsidRPr="00D424AA">
        <w:rPr>
          <w:lang w:val="en-CA"/>
        </w:rPr>
        <w:fldChar w:fldCharType="begin" w:fldLock="1"/>
      </w:r>
      <w:ins w:id="261" w:author="Robin Matthews" w:date="2021-07-13T17:08:00Z">
        <w:r w:rsidR="00FE5420">
          <w:rPr>
            <w:lang w:val="en-CA"/>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c14e9194-4625-4c38-95f2-94326da115e2", "http://www.mendeley.com/documents/?uuid=883a170a-d515-43b2-b8a9-3ca763a91cdf"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262" w:author="Robin Matthews" w:date="2021-07-13T17:08:00Z">
        <w:r w:rsidR="00FC4C2D" w:rsidDel="00FE5420">
          <w:rPr>
            <w:lang w:val="en-CA"/>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c14e9194-4625-4c38-95f2-94326da115e2", "http://www.mendeley.com/documents/?uuid=883a170a-d515-43b2-b8a9-3ca763a91cdf"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lang w:val="en-CA"/>
        </w:rPr>
        <w:fldChar w:fldCharType="separate"/>
      </w:r>
      <w:ins w:id="263" w:author="Robin Matthews" w:date="2021-07-13T17:08:00Z">
        <w:r w:rsidR="00FE5420">
          <w:rPr>
            <w:noProof/>
            <w:lang w:val="en-CA"/>
          </w:rPr>
          <w:t xml:space="preserve">C. </w:t>
        </w:r>
      </w:ins>
      <w:del w:id="264" w:author="Robin Matthews" w:date="2021-07-13T17:08:00Z">
        <w:r w:rsidR="00A26296" w:rsidDel="00FE5420">
          <w:rPr>
            <w:noProof/>
            <w:lang w:val="en-CA"/>
          </w:rPr>
          <w:delText>(</w:delText>
        </w:r>
      </w:del>
      <w:r w:rsidR="00A26296">
        <w:rPr>
          <w:noProof/>
          <w:lang w:val="en-CA"/>
        </w:rPr>
        <w:t>Li et al.</w:t>
      </w:r>
      <w:ins w:id="265" w:author="Robin Matthews" w:date="2021-07-13T17:08:00Z">
        <w:r w:rsidR="00FE5420">
          <w:rPr>
            <w:noProof/>
            <w:lang w:val="en-CA"/>
          </w:rPr>
          <w:t xml:space="preserve"> (</w:t>
        </w:r>
      </w:ins>
      <w:del w:id="266" w:author="Robin Matthews" w:date="2021-07-13T17:08:00Z">
        <w:r w:rsidR="00A26296" w:rsidDel="00FE5420">
          <w:rPr>
            <w:noProof/>
            <w:lang w:val="en-CA"/>
          </w:rPr>
          <w:delText xml:space="preserve">, </w:delText>
        </w:r>
      </w:del>
      <w:r w:rsidR="00A26296">
        <w:rPr>
          <w:noProof/>
          <w:lang w:val="en-CA"/>
        </w:rPr>
        <w:t>2020</w:t>
      </w:r>
      <w:del w:id="267" w:author="Robin Matthews" w:date="2021-07-13T17:08:00Z">
        <w:r w:rsidR="00A26296" w:rsidDel="00FE5420">
          <w:rPr>
            <w:noProof/>
            <w:lang w:val="en-CA"/>
          </w:rPr>
          <w:delText>a</w:delText>
        </w:r>
      </w:del>
      <w:r w:rsidR="00A26296">
        <w:rPr>
          <w:noProof/>
          <w:lang w:val="en-CA"/>
        </w:rPr>
        <w:t>)</w:t>
      </w:r>
      <w:r w:rsidRPr="00D424AA">
        <w:fldChar w:fldCharType="end"/>
      </w:r>
      <w:commentRangeEnd w:id="260"/>
      <w:r w:rsidR="00A26296">
        <w:rPr>
          <w:rStyle w:val="Marquedecommentaire"/>
          <w:lang w:val="fr-FR"/>
        </w:rPr>
        <w:commentReference w:id="260"/>
      </w:r>
      <w:r w:rsidRPr="00841A35">
        <w:t>.</w:t>
      </w:r>
      <w:r w:rsidR="00DB45A5">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6B0B1F01" w14:textId="77777777" w:rsidR="004978F6" w:rsidRPr="004978F6" w:rsidRDefault="004978F6" w:rsidP="004978F6">
      <w:pPr>
        <w:pStyle w:val="AR6BodyText"/>
        <w:rPr>
          <w:lang w:val="en-US"/>
        </w:rPr>
      </w:pPr>
    </w:p>
    <w:p w14:paraId="044FB86C" w14:textId="77777777" w:rsidR="00907744" w:rsidRPr="00D424AA" w:rsidRDefault="00907744" w:rsidP="00D424AA">
      <w:pPr>
        <w:rPr>
          <w:rFonts w:cs="Times New Roman"/>
          <w:iCs/>
          <w:sz w:val="8"/>
          <w:szCs w:val="8"/>
          <w:lang w:val="en-GB"/>
        </w:rPr>
      </w:pPr>
    </w:p>
    <w:p w14:paraId="0162C667" w14:textId="77777777" w:rsidR="00907744" w:rsidRPr="00D424AA" w:rsidRDefault="00907744" w:rsidP="00D424AA">
      <w:pPr>
        <w:rPr>
          <w:rFonts w:cs="Times New Roman"/>
          <w:b/>
          <w:lang w:val="en-GB"/>
        </w:rPr>
      </w:pPr>
      <w:r w:rsidRPr="00D424AA">
        <w:rPr>
          <w:rFonts w:cs="Times New Roman"/>
          <w:b/>
          <w:lang w:val="en-GB"/>
        </w:rPr>
        <w:t>[END FIGURE 11.6 HERE]</w:t>
      </w:r>
    </w:p>
    <w:p w14:paraId="4562159D" w14:textId="222B6497" w:rsidR="00907744" w:rsidRDefault="00907744" w:rsidP="00D424AA">
      <w:pPr>
        <w:rPr>
          <w:rFonts w:cs="Times New Roman"/>
          <w:lang w:val="en-GB"/>
        </w:rPr>
      </w:pPr>
    </w:p>
    <w:p w14:paraId="75BEBBBC" w14:textId="77777777" w:rsidR="004D6F20" w:rsidRPr="00D424AA" w:rsidRDefault="004D6F20" w:rsidP="00D424AA">
      <w:pPr>
        <w:rPr>
          <w:rFonts w:cs="Times New Roman"/>
          <w:lang w:val="en-GB"/>
        </w:rPr>
      </w:pPr>
    </w:p>
    <w:p w14:paraId="11E9DAB2" w14:textId="6B06DEA8" w:rsidR="0072156D" w:rsidRPr="00D424AA" w:rsidRDefault="00907744" w:rsidP="00D424AA">
      <w:pPr>
        <w:rPr>
          <w:rFonts w:cs="Times New Roman"/>
          <w:b/>
          <w:lang w:val="en-GB"/>
        </w:rPr>
      </w:pPr>
      <w:r w:rsidRPr="00D424AA">
        <w:rPr>
          <w:rFonts w:cs="Times New Roman"/>
          <w:b/>
          <w:lang w:val="en-GB"/>
        </w:rPr>
        <w:t>[START FIGURE 11.7 HERE]</w:t>
      </w:r>
    </w:p>
    <w:p w14:paraId="6D7BFC3F" w14:textId="77777777" w:rsidR="00907744" w:rsidRDefault="00907744" w:rsidP="00D424AA">
      <w:pPr>
        <w:tabs>
          <w:tab w:val="left" w:pos="0"/>
        </w:tabs>
        <w:ind w:left="1134"/>
        <w:rPr>
          <w:rFonts w:cs="Times New Roman"/>
          <w:iCs/>
          <w:sz w:val="8"/>
          <w:szCs w:val="8"/>
          <w:lang w:val="en-GB"/>
        </w:rPr>
      </w:pPr>
    </w:p>
    <w:p w14:paraId="62AACD5C" w14:textId="77777777" w:rsidR="004978F6" w:rsidRPr="00D424AA" w:rsidRDefault="004978F6" w:rsidP="00D424AA">
      <w:pPr>
        <w:tabs>
          <w:tab w:val="left" w:pos="0"/>
        </w:tabs>
        <w:ind w:left="1134"/>
        <w:rPr>
          <w:rFonts w:cs="Times New Roman"/>
          <w:iCs/>
          <w:sz w:val="8"/>
          <w:szCs w:val="8"/>
          <w:lang w:val="en-GB"/>
        </w:rPr>
      </w:pPr>
    </w:p>
    <w:p w14:paraId="4889010F" w14:textId="1D1A9E2B" w:rsidR="00907744" w:rsidRPr="00D424AA" w:rsidRDefault="00D84256" w:rsidP="00DE4CA9">
      <w:pPr>
        <w:pStyle w:val="AR6Chap11Figure"/>
      </w:pPr>
      <w:r w:rsidRPr="00D424AA">
        <w:t xml:space="preserve">Projected changes in the frequency of extreme precipitation events under 1°C, 1.5°C, 2°C, 3°C, and 4°C global warming levels relative to the 1951-1990 baseline. Extreme precipitation is defined as the maximum daily precipitation (Rx1day) that was exceeded on average once during a 10-year period (10-year event, blue) and once during a 50-year period (50-year event, orange) during the 1851-1900 base period. Results are shown for the global land and the AR6 regions. For each box plot, the horizontal line and the box represent the median and central 66% uncertainty range, respectively, of the frequency changes across the multi model ensemble, and the whiskers extend to the 90% uncertainty range. The dotted line indicates no change in frequency. The results are based on the multi-model ensemble from simulations of global climate models contributing to the sixth phase of the Coupled Model Intercomparison Project (CMIP6) under different SSP forcing scenarios. Adapted from </w:t>
      </w:r>
      <w:commentRangeStart w:id="268"/>
      <w:r w:rsidRPr="00D424AA">
        <w:rPr>
          <w:lang w:val="en-CA"/>
        </w:rPr>
        <w:fldChar w:fldCharType="begin" w:fldLock="1"/>
      </w:r>
      <w:ins w:id="269" w:author="Robin Matthews" w:date="2021-07-13T17:09:00Z">
        <w:r w:rsidR="00FE5420">
          <w:rPr>
            <w:lang w:val="en-CA"/>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270" w:author="Robin Matthews" w:date="2021-07-13T17:09:00Z">
        <w:r w:rsidR="00FC4C2D" w:rsidDel="00FE5420">
          <w:rPr>
            <w:lang w:val="en-CA"/>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lang w:val="en-CA"/>
        </w:rPr>
        <w:fldChar w:fldCharType="separate"/>
      </w:r>
      <w:del w:id="271" w:author="Robin Matthews" w:date="2021-07-13T17:09:00Z">
        <w:r w:rsidR="00A26296" w:rsidDel="00FE5420">
          <w:rPr>
            <w:noProof/>
            <w:lang w:val="en-CA"/>
          </w:rPr>
          <w:delText>(</w:delText>
        </w:r>
      </w:del>
      <w:ins w:id="272" w:author="Robin Matthews" w:date="2021-07-13T17:08:00Z">
        <w:r w:rsidR="00FE5420">
          <w:rPr>
            <w:noProof/>
            <w:lang w:val="en-CA"/>
          </w:rPr>
          <w:t xml:space="preserve">C. </w:t>
        </w:r>
      </w:ins>
      <w:r w:rsidR="00A26296">
        <w:rPr>
          <w:noProof/>
          <w:lang w:val="en-CA"/>
        </w:rPr>
        <w:t>Li et al.</w:t>
      </w:r>
      <w:del w:id="273" w:author="Robin Matthews" w:date="2021-07-13T17:09:00Z">
        <w:r w:rsidR="00A26296" w:rsidDel="00FE5420">
          <w:rPr>
            <w:noProof/>
            <w:lang w:val="en-CA"/>
          </w:rPr>
          <w:delText>,</w:delText>
        </w:r>
      </w:del>
      <w:ins w:id="274" w:author="Robin Matthews" w:date="2021-07-13T17:09:00Z">
        <w:r w:rsidR="00FE5420">
          <w:rPr>
            <w:noProof/>
            <w:lang w:val="en-CA"/>
          </w:rPr>
          <w:t xml:space="preserve"> (</w:t>
        </w:r>
      </w:ins>
      <w:del w:id="275" w:author="Robin Matthews" w:date="2021-07-13T17:09:00Z">
        <w:r w:rsidR="00A26296" w:rsidDel="00FE5420">
          <w:rPr>
            <w:noProof/>
            <w:lang w:val="en-CA"/>
          </w:rPr>
          <w:delText xml:space="preserve"> </w:delText>
        </w:r>
      </w:del>
      <w:r w:rsidR="00A26296">
        <w:rPr>
          <w:noProof/>
          <w:lang w:val="en-CA"/>
        </w:rPr>
        <w:t>2020</w:t>
      </w:r>
      <w:del w:id="276" w:author="Robin Matthews" w:date="2021-07-13T17:09:00Z">
        <w:r w:rsidR="00A26296" w:rsidDel="00FE5420">
          <w:rPr>
            <w:noProof/>
            <w:lang w:val="en-CA"/>
          </w:rPr>
          <w:delText>a</w:delText>
        </w:r>
      </w:del>
      <w:r w:rsidR="00A26296">
        <w:rPr>
          <w:noProof/>
          <w:lang w:val="en-CA"/>
        </w:rPr>
        <w:t>)</w:t>
      </w:r>
      <w:r w:rsidRPr="00D424AA">
        <w:fldChar w:fldCharType="end"/>
      </w:r>
      <w:commentRangeEnd w:id="268"/>
      <w:r w:rsidR="00A26296">
        <w:rPr>
          <w:rStyle w:val="Marquedecommentaire"/>
          <w:lang w:val="fr-FR"/>
        </w:rPr>
        <w:commentReference w:id="268"/>
      </w:r>
      <w:r w:rsidRPr="00841A35">
        <w:t>.</w:t>
      </w:r>
      <w:r w:rsidRPr="00D424AA">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4AFA862C" w14:textId="77777777" w:rsidR="00907744" w:rsidRPr="00D424AA" w:rsidRDefault="00907744" w:rsidP="00D424AA">
      <w:pPr>
        <w:tabs>
          <w:tab w:val="left" w:pos="851"/>
        </w:tabs>
        <w:ind w:left="1134"/>
        <w:rPr>
          <w:rFonts w:cs="Times New Roman"/>
          <w:sz w:val="8"/>
          <w:szCs w:val="8"/>
          <w:lang w:val="en-GB"/>
        </w:rPr>
      </w:pPr>
    </w:p>
    <w:p w14:paraId="07FA2B24" w14:textId="77777777" w:rsidR="00907744" w:rsidRPr="00D424AA" w:rsidRDefault="00907744" w:rsidP="00D424AA">
      <w:pPr>
        <w:rPr>
          <w:rFonts w:cs="Times New Roman"/>
          <w:iCs/>
          <w:sz w:val="8"/>
          <w:szCs w:val="8"/>
          <w:lang w:val="en-GB"/>
        </w:rPr>
      </w:pPr>
    </w:p>
    <w:p w14:paraId="2355BFCC" w14:textId="77777777" w:rsidR="00907744" w:rsidRPr="00D424AA" w:rsidRDefault="00907744" w:rsidP="00D424AA">
      <w:pPr>
        <w:rPr>
          <w:rFonts w:cs="Times New Roman"/>
          <w:b/>
          <w:lang w:val="en-GB"/>
        </w:rPr>
      </w:pPr>
      <w:r w:rsidRPr="00D424AA">
        <w:rPr>
          <w:rFonts w:cs="Times New Roman"/>
          <w:b/>
          <w:lang w:val="en-GB"/>
        </w:rPr>
        <w:t>[END FIGURE 11.7 HERE]</w:t>
      </w:r>
    </w:p>
    <w:p w14:paraId="2BABC609" w14:textId="2C9BA2DA" w:rsidR="00907744" w:rsidRDefault="00907744" w:rsidP="00D424AA">
      <w:pPr>
        <w:rPr>
          <w:rFonts w:cs="Times New Roman"/>
          <w:lang w:val="en-GB"/>
        </w:rPr>
      </w:pPr>
    </w:p>
    <w:p w14:paraId="69C35DC2" w14:textId="77777777" w:rsidR="00703712" w:rsidRPr="00D424AA" w:rsidRDefault="00703712" w:rsidP="00D424AA">
      <w:pPr>
        <w:rPr>
          <w:rFonts w:cs="Times New Roman"/>
          <w:lang w:val="en-GB"/>
        </w:rPr>
      </w:pPr>
    </w:p>
    <w:p w14:paraId="77D90156" w14:textId="77777777" w:rsidR="00907744" w:rsidRDefault="00907744" w:rsidP="00D424AA">
      <w:pPr>
        <w:rPr>
          <w:rFonts w:cs="Times New Roman"/>
          <w:b/>
          <w:lang w:val="en-GB"/>
        </w:rPr>
      </w:pPr>
      <w:r w:rsidRPr="00D424AA">
        <w:rPr>
          <w:rFonts w:cs="Times New Roman"/>
          <w:b/>
          <w:lang w:val="en-GB"/>
        </w:rPr>
        <w:t>[START TABLE 11.1 HERE]</w:t>
      </w:r>
    </w:p>
    <w:p w14:paraId="72B3F95B" w14:textId="77777777" w:rsidR="004978F6" w:rsidRPr="00841A35" w:rsidRDefault="004978F6" w:rsidP="00D424AA">
      <w:pPr>
        <w:rPr>
          <w:rFonts w:cs="Times New Roman"/>
          <w:b/>
          <w:lang w:val="en-GB"/>
        </w:rPr>
      </w:pPr>
    </w:p>
    <w:p w14:paraId="5805D65E" w14:textId="77777777" w:rsidR="00907744" w:rsidRPr="00D424AA" w:rsidRDefault="00907744" w:rsidP="00D424AA">
      <w:pPr>
        <w:rPr>
          <w:rFonts w:cs="Times New Roman"/>
          <w:bCs/>
          <w:sz w:val="8"/>
          <w:szCs w:val="8"/>
          <w:lang w:val="en-GB"/>
        </w:rPr>
      </w:pPr>
    </w:p>
    <w:p w14:paraId="47E1897F" w14:textId="77777777" w:rsidR="002B42A4" w:rsidRPr="00232B8B" w:rsidRDefault="002B42A4" w:rsidP="002B42A4">
      <w:pPr>
        <w:pStyle w:val="AR6Chap11Table"/>
        <w:rPr>
          <w:lang w:val="en-GB"/>
        </w:rPr>
      </w:pPr>
      <w:r w:rsidRPr="00232B8B">
        <w:rPr>
          <w:lang w:val="en-GB"/>
        </w:rPr>
        <w:t xml:space="preserve">Synthesis table on observed changes in extremes and contribution by human influences. Note that observed changes in marine extremes are assessed in the </w:t>
      </w:r>
      <w:r>
        <w:rPr>
          <w:lang w:val="en-GB"/>
        </w:rPr>
        <w:t>C</w:t>
      </w:r>
      <w:r w:rsidRPr="00232B8B">
        <w:rPr>
          <w:lang w:val="en-GB"/>
        </w:rPr>
        <w:t>ross-</w:t>
      </w:r>
      <w:r>
        <w:rPr>
          <w:lang w:val="en-GB"/>
        </w:rPr>
        <w:t>C</w:t>
      </w:r>
      <w:r w:rsidRPr="00232B8B">
        <w:rPr>
          <w:lang w:val="en-GB"/>
        </w:rPr>
        <w:t xml:space="preserve">hapter </w:t>
      </w:r>
      <w:r>
        <w:rPr>
          <w:lang w:val="en-GB"/>
        </w:rPr>
        <w:t>B</w:t>
      </w:r>
      <w:r w:rsidRPr="00232B8B">
        <w:rPr>
          <w:lang w:val="en-GB"/>
        </w:rPr>
        <w:t xml:space="preserve">ox 9.1 in Chapter 9. </w:t>
      </w:r>
    </w:p>
    <w:p w14:paraId="0892B9E3" w14:textId="77777777" w:rsidR="00907744" w:rsidRPr="00D424AA" w:rsidRDefault="00907744" w:rsidP="00D424AA">
      <w:pPr>
        <w:tabs>
          <w:tab w:val="left" w:pos="1134"/>
        </w:tabs>
        <w:spacing w:line="259" w:lineRule="auto"/>
        <w:ind w:left="1134"/>
        <w:rPr>
          <w:rFonts w:cs="Times New Roman"/>
          <w:sz w:val="20"/>
          <w:szCs w:val="20"/>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5"/>
        <w:gridCol w:w="3329"/>
        <w:gridCol w:w="3877"/>
      </w:tblGrid>
      <w:tr w:rsidR="002B42A4" w:rsidRPr="00B549EC" w14:paraId="53B1F9EA" w14:textId="77777777" w:rsidTr="0043797B">
        <w:tc>
          <w:tcPr>
            <w:tcW w:w="1255" w:type="pct"/>
            <w:shd w:val="clear" w:color="auto" w:fill="auto"/>
          </w:tcPr>
          <w:p w14:paraId="350565E2" w14:textId="77777777" w:rsidR="002B42A4" w:rsidRPr="00B073F4" w:rsidRDefault="002B42A4" w:rsidP="0043797B">
            <w:pPr>
              <w:spacing w:after="160" w:line="259" w:lineRule="auto"/>
              <w:rPr>
                <w:rFonts w:eastAsia="SimSun"/>
                <w:bCs/>
                <w:sz w:val="18"/>
                <w:szCs w:val="18"/>
                <w:lang w:val="en-GB"/>
              </w:rPr>
            </w:pPr>
            <w:r w:rsidRPr="00017B90">
              <w:rPr>
                <w:rFonts w:eastAsia="SimSun"/>
                <w:bCs/>
                <w:sz w:val="18"/>
                <w:szCs w:val="18"/>
                <w:lang w:val="en-GB" w:eastAsia="zh-CN"/>
              </w:rPr>
              <w:t>Phenomenon and direction of trend</w:t>
            </w:r>
          </w:p>
        </w:tc>
        <w:tc>
          <w:tcPr>
            <w:tcW w:w="1730" w:type="pct"/>
            <w:shd w:val="clear" w:color="auto" w:fill="auto"/>
          </w:tcPr>
          <w:p w14:paraId="2B2257EF" w14:textId="77777777" w:rsidR="002B42A4" w:rsidRPr="00017B90" w:rsidRDefault="002B42A4" w:rsidP="0043797B">
            <w:pPr>
              <w:spacing w:after="160" w:line="259" w:lineRule="auto"/>
              <w:rPr>
                <w:rFonts w:eastAsia="SimSun"/>
                <w:bCs/>
                <w:sz w:val="18"/>
                <w:szCs w:val="18"/>
                <w:lang w:val="en-GB"/>
              </w:rPr>
            </w:pPr>
            <w:r w:rsidRPr="00017B90">
              <w:rPr>
                <w:rFonts w:eastAsia="SimSun"/>
                <w:bCs/>
                <w:sz w:val="18"/>
                <w:szCs w:val="18"/>
                <w:lang w:val="en-GB" w:eastAsia="zh-CN"/>
              </w:rPr>
              <w:t>Observed/detected trends since 1950 (for +0.5°C global warming or higher)</w:t>
            </w:r>
          </w:p>
        </w:tc>
        <w:tc>
          <w:tcPr>
            <w:tcW w:w="2015" w:type="pct"/>
            <w:shd w:val="clear" w:color="auto" w:fill="auto"/>
          </w:tcPr>
          <w:p w14:paraId="5F943494" w14:textId="77777777" w:rsidR="002B42A4" w:rsidRPr="00017B90" w:rsidRDefault="002B42A4" w:rsidP="0043797B">
            <w:pPr>
              <w:spacing w:after="160" w:line="259" w:lineRule="auto"/>
              <w:rPr>
                <w:rFonts w:eastAsia="SimSun"/>
                <w:bCs/>
                <w:sz w:val="18"/>
                <w:szCs w:val="18"/>
                <w:lang w:val="en-GB"/>
              </w:rPr>
            </w:pPr>
            <w:r w:rsidRPr="00017B90">
              <w:rPr>
                <w:rFonts w:eastAsia="SimSun"/>
                <w:bCs/>
                <w:sz w:val="18"/>
                <w:szCs w:val="18"/>
                <w:lang w:val="en-GB" w:eastAsia="zh-CN"/>
              </w:rPr>
              <w:t xml:space="preserve">Human contribution to the observed trends since 1950 (for +0.5°C global warming or higher) </w:t>
            </w:r>
          </w:p>
        </w:tc>
      </w:tr>
      <w:tr w:rsidR="002B42A4" w:rsidRPr="00E1257E" w14:paraId="30DECFC0" w14:textId="77777777" w:rsidTr="0043797B">
        <w:tc>
          <w:tcPr>
            <w:tcW w:w="1255" w:type="pct"/>
            <w:shd w:val="clear" w:color="auto" w:fill="auto"/>
          </w:tcPr>
          <w:p w14:paraId="6DCD7247" w14:textId="77777777" w:rsidR="002B42A4" w:rsidRPr="00B073F4" w:rsidRDefault="002B42A4" w:rsidP="0043797B">
            <w:pPr>
              <w:spacing w:after="160" w:line="259" w:lineRule="auto"/>
              <w:rPr>
                <w:rFonts w:eastAsia="SimSun"/>
                <w:bCs/>
                <w:sz w:val="18"/>
                <w:szCs w:val="18"/>
                <w:lang w:val="en-GB" w:eastAsia="zh-CN"/>
              </w:rPr>
            </w:pPr>
            <w:r w:rsidRPr="00017B90">
              <w:rPr>
                <w:rFonts w:eastAsia="SimSun"/>
                <w:bCs/>
                <w:sz w:val="18"/>
                <w:szCs w:val="18"/>
                <w:lang w:val="en-GB" w:eastAsia="zh-CN"/>
              </w:rPr>
              <w:t>Warmer and/or more frequent hot days and nights over most land areas</w:t>
            </w:r>
          </w:p>
          <w:p w14:paraId="7DA5F9B0" w14:textId="77777777" w:rsidR="002B42A4" w:rsidRPr="00017B90" w:rsidRDefault="002B42A4" w:rsidP="0043797B">
            <w:pPr>
              <w:spacing w:after="160" w:line="259" w:lineRule="auto"/>
              <w:rPr>
                <w:rFonts w:eastAsia="SimSun"/>
                <w:bCs/>
                <w:sz w:val="18"/>
                <w:szCs w:val="18"/>
                <w:lang w:val="en-GB" w:eastAsia="zh-CN"/>
              </w:rPr>
            </w:pPr>
            <w:r w:rsidRPr="00017B90">
              <w:rPr>
                <w:rFonts w:eastAsia="SimSun"/>
                <w:bCs/>
                <w:sz w:val="18"/>
                <w:szCs w:val="18"/>
                <w:lang w:val="en-GB" w:eastAsia="zh-CN"/>
              </w:rPr>
              <w:lastRenderedPageBreak/>
              <w:t>Warmer and/or fewer cold days and nights over most land areas</w:t>
            </w:r>
          </w:p>
          <w:p w14:paraId="6368C45B" w14:textId="77777777" w:rsidR="002B42A4" w:rsidRPr="00017B90" w:rsidRDefault="002B42A4" w:rsidP="0043797B">
            <w:pPr>
              <w:spacing w:after="160" w:line="259" w:lineRule="auto"/>
              <w:rPr>
                <w:rFonts w:eastAsia="SimSun"/>
                <w:bCs/>
                <w:sz w:val="18"/>
                <w:szCs w:val="18"/>
                <w:lang w:val="en-GB" w:eastAsia="zh-CN"/>
              </w:rPr>
            </w:pPr>
            <w:r w:rsidRPr="00017B90">
              <w:rPr>
                <w:rFonts w:eastAsia="SimSun"/>
                <w:bCs/>
                <w:sz w:val="18"/>
                <w:szCs w:val="18"/>
                <w:lang w:val="en-GB" w:eastAsia="zh-CN"/>
              </w:rPr>
              <w:t>Warm spells/heat waves; Increases in frequency or intensity over most land areas</w:t>
            </w:r>
          </w:p>
          <w:p w14:paraId="4541B4CB" w14:textId="77777777" w:rsidR="002B42A4" w:rsidRPr="00017B90" w:rsidRDefault="002B42A4" w:rsidP="0043797B">
            <w:pPr>
              <w:spacing w:after="160" w:line="259" w:lineRule="auto"/>
              <w:rPr>
                <w:rFonts w:eastAsia="SimSun"/>
                <w:bCs/>
                <w:sz w:val="18"/>
                <w:szCs w:val="18"/>
                <w:lang w:val="en-GB" w:eastAsia="zh-CN"/>
              </w:rPr>
            </w:pPr>
            <w:r w:rsidRPr="00017B90">
              <w:rPr>
                <w:rFonts w:eastAsia="SimSun"/>
                <w:bCs/>
                <w:sz w:val="18"/>
                <w:szCs w:val="18"/>
                <w:lang w:val="en-GB" w:eastAsia="zh-CN"/>
              </w:rPr>
              <w:t>Cold spells/cold waves: Decreases in frequency or intensity over most land areas</w:t>
            </w:r>
          </w:p>
        </w:tc>
        <w:tc>
          <w:tcPr>
            <w:tcW w:w="1730" w:type="pct"/>
            <w:shd w:val="clear" w:color="auto" w:fill="auto"/>
          </w:tcPr>
          <w:p w14:paraId="04C1B281" w14:textId="77777777" w:rsidR="002B42A4" w:rsidRPr="00E1257E" w:rsidRDefault="002B42A4" w:rsidP="0043797B">
            <w:pPr>
              <w:spacing w:after="60" w:line="259" w:lineRule="auto"/>
              <w:rPr>
                <w:rFonts w:eastAsia="SimSun"/>
                <w:bCs/>
                <w:sz w:val="18"/>
                <w:szCs w:val="18"/>
                <w:lang w:val="en-GB" w:eastAsia="zh-CN"/>
              </w:rPr>
            </w:pPr>
            <w:r w:rsidRPr="00B157FB">
              <w:rPr>
                <w:rFonts w:eastAsia="SimSun"/>
                <w:bCs/>
                <w:i/>
                <w:iCs/>
                <w:sz w:val="18"/>
                <w:szCs w:val="18"/>
                <w:lang w:val="en-GB" w:eastAsia="zh-CN"/>
              </w:rPr>
              <w:lastRenderedPageBreak/>
              <w:t>Virtually certain</w:t>
            </w:r>
            <w:r w:rsidRPr="00E1257E">
              <w:rPr>
                <w:rFonts w:eastAsia="SimSun"/>
                <w:bCs/>
                <w:i/>
                <w:iCs/>
                <w:sz w:val="18"/>
                <w:szCs w:val="18"/>
                <w:lang w:val="en-GB" w:eastAsia="zh-CN"/>
              </w:rPr>
              <w:t xml:space="preserve"> </w:t>
            </w:r>
            <w:r w:rsidRPr="00E1257E">
              <w:rPr>
                <w:rFonts w:eastAsia="SimSun"/>
                <w:bCs/>
                <w:sz w:val="18"/>
                <w:szCs w:val="18"/>
                <w:lang w:val="en-GB" w:eastAsia="zh-CN"/>
              </w:rPr>
              <w:t>on global scale {11.3}</w:t>
            </w:r>
          </w:p>
          <w:p w14:paraId="15E9C1C7" w14:textId="77777777" w:rsidR="002B42A4" w:rsidRDefault="002B42A4" w:rsidP="0043797B">
            <w:pPr>
              <w:rPr>
                <w:rFonts w:eastAsia="SimSun"/>
                <w:bCs/>
                <w:i/>
                <w:iCs/>
                <w:sz w:val="18"/>
                <w:szCs w:val="18"/>
                <w:lang w:val="en-GB"/>
              </w:rPr>
            </w:pPr>
          </w:p>
          <w:p w14:paraId="43BBAAA3" w14:textId="77777777" w:rsidR="002B42A4" w:rsidRPr="00E1257E" w:rsidRDefault="002B42A4" w:rsidP="0043797B">
            <w:pPr>
              <w:spacing w:after="60"/>
              <w:rPr>
                <w:rFonts w:eastAsia="SimSun"/>
                <w:bCs/>
                <w:i/>
                <w:iCs/>
                <w:sz w:val="18"/>
                <w:szCs w:val="18"/>
                <w:lang w:val="en-GB"/>
              </w:rPr>
            </w:pPr>
            <w:r>
              <w:rPr>
                <w:rFonts w:eastAsia="SimSun"/>
                <w:bCs/>
                <w:i/>
                <w:iCs/>
                <w:sz w:val="18"/>
                <w:szCs w:val="18"/>
                <w:lang w:val="en-GB"/>
              </w:rPr>
              <w:t>Continental-scale evidence:</w:t>
            </w:r>
          </w:p>
          <w:p w14:paraId="118E03AA" w14:textId="77777777" w:rsidR="002B42A4" w:rsidRPr="00E1257E" w:rsidRDefault="002B42A4" w:rsidP="0043797B">
            <w:pPr>
              <w:spacing w:after="60"/>
              <w:rPr>
                <w:rFonts w:eastAsia="SimSun"/>
                <w:sz w:val="18"/>
                <w:szCs w:val="18"/>
                <w:lang w:val="en-GB"/>
              </w:rPr>
            </w:pPr>
            <w:r w:rsidRPr="00B157FB">
              <w:rPr>
                <w:rFonts w:eastAsia="SimSun"/>
                <w:sz w:val="18"/>
                <w:szCs w:val="18"/>
                <w:lang w:val="en-GB"/>
              </w:rPr>
              <w:t>Asia</w:t>
            </w:r>
            <w:r w:rsidRPr="00E1257E">
              <w:rPr>
                <w:rFonts w:eastAsia="SimSun"/>
                <w:sz w:val="18"/>
                <w:szCs w:val="18"/>
                <w:lang w:val="en-GB"/>
              </w:rPr>
              <w:t xml:space="preserve">, </w:t>
            </w:r>
            <w:r w:rsidRPr="00B157FB">
              <w:rPr>
                <w:rFonts w:eastAsia="SimSun"/>
                <w:sz w:val="18"/>
                <w:szCs w:val="18"/>
                <w:lang w:val="en-GB"/>
              </w:rPr>
              <w:t>Australasia</w:t>
            </w:r>
            <w:r w:rsidRPr="00E1257E">
              <w:rPr>
                <w:rFonts w:eastAsia="SimSun"/>
                <w:sz w:val="18"/>
                <w:szCs w:val="18"/>
                <w:lang w:val="en-GB"/>
              </w:rPr>
              <w:t xml:space="preserve">, </w:t>
            </w:r>
            <w:r w:rsidRPr="00B157FB">
              <w:rPr>
                <w:rFonts w:eastAsia="SimSun"/>
                <w:sz w:val="18"/>
                <w:szCs w:val="18"/>
                <w:lang w:val="en-GB"/>
              </w:rPr>
              <w:t>Europe,</w:t>
            </w:r>
            <w:r w:rsidRPr="00E1257E">
              <w:rPr>
                <w:rFonts w:eastAsia="SimSun"/>
                <w:sz w:val="18"/>
                <w:szCs w:val="18"/>
                <w:lang w:val="en-GB"/>
              </w:rPr>
              <w:t xml:space="preserve"> </w:t>
            </w:r>
            <w:r w:rsidRPr="00B157FB">
              <w:rPr>
                <w:rFonts w:eastAsia="SimSun"/>
                <w:sz w:val="18"/>
                <w:szCs w:val="18"/>
                <w:lang w:val="en-GB"/>
              </w:rPr>
              <w:t>North America</w:t>
            </w:r>
            <w:r w:rsidRPr="00E1257E">
              <w:rPr>
                <w:rFonts w:eastAsia="SimSun"/>
                <w:sz w:val="18"/>
                <w:szCs w:val="18"/>
                <w:lang w:val="en-GB"/>
              </w:rPr>
              <w:t xml:space="preserve">: </w:t>
            </w:r>
            <w:r w:rsidRPr="00E1257E">
              <w:rPr>
                <w:rFonts w:eastAsia="SimSun"/>
                <w:i/>
                <w:iCs/>
                <w:sz w:val="18"/>
                <w:szCs w:val="18"/>
                <w:lang w:val="en-GB"/>
              </w:rPr>
              <w:lastRenderedPageBreak/>
              <w:t xml:space="preserve">Very likely </w:t>
            </w:r>
          </w:p>
          <w:p w14:paraId="102F3913" w14:textId="77777777" w:rsidR="002B42A4" w:rsidRPr="00E1257E" w:rsidRDefault="002B42A4" w:rsidP="0043797B">
            <w:pPr>
              <w:spacing w:after="60"/>
              <w:rPr>
                <w:rFonts w:eastAsia="SimSun"/>
                <w:i/>
                <w:iCs/>
                <w:sz w:val="18"/>
                <w:szCs w:val="18"/>
                <w:lang w:val="en-GB"/>
              </w:rPr>
            </w:pPr>
            <w:r w:rsidRPr="00B157FB">
              <w:rPr>
                <w:rFonts w:eastAsia="SimSun"/>
                <w:sz w:val="18"/>
                <w:szCs w:val="18"/>
                <w:lang w:val="en-GB"/>
              </w:rPr>
              <w:t>Central and South America:</w:t>
            </w:r>
            <w:r w:rsidRPr="00B157FB">
              <w:rPr>
                <w:rFonts w:eastAsia="SimSun"/>
                <w:i/>
                <w:iCs/>
                <w:sz w:val="18"/>
                <w:szCs w:val="18"/>
                <w:lang w:val="en-GB"/>
              </w:rPr>
              <w:t xml:space="preserve"> High confidence</w:t>
            </w:r>
          </w:p>
          <w:p w14:paraId="7EAD36BC" w14:textId="77777777" w:rsidR="002B42A4" w:rsidRPr="00E1257E" w:rsidRDefault="002B42A4" w:rsidP="0043797B">
            <w:pPr>
              <w:spacing w:after="60"/>
              <w:rPr>
                <w:rFonts w:eastAsia="SimSun"/>
                <w:sz w:val="18"/>
                <w:szCs w:val="18"/>
                <w:lang w:val="en-GB"/>
              </w:rPr>
            </w:pPr>
            <w:r w:rsidRPr="00B157FB">
              <w:rPr>
                <w:rFonts w:eastAsia="SimSun"/>
                <w:sz w:val="18"/>
                <w:szCs w:val="18"/>
                <w:lang w:val="en-GB"/>
              </w:rPr>
              <w:t xml:space="preserve">Africa: </w:t>
            </w:r>
            <w:r w:rsidRPr="00B157FB">
              <w:rPr>
                <w:rFonts w:eastAsia="SimSun"/>
                <w:i/>
                <w:iCs/>
                <w:sz w:val="18"/>
                <w:szCs w:val="18"/>
                <w:lang w:val="en-GB"/>
              </w:rPr>
              <w:t>Medium confidence</w:t>
            </w:r>
          </w:p>
          <w:p w14:paraId="5619CA46" w14:textId="77777777" w:rsidR="002B42A4" w:rsidRPr="00E1257E" w:rsidRDefault="002B42A4" w:rsidP="0043797B">
            <w:pPr>
              <w:spacing w:after="60"/>
              <w:rPr>
                <w:rFonts w:eastAsia="SimSun"/>
                <w:sz w:val="18"/>
                <w:szCs w:val="18"/>
                <w:lang w:val="en-GB"/>
              </w:rPr>
            </w:pPr>
            <w:r>
              <w:rPr>
                <w:rFonts w:eastAsia="SimSun"/>
                <w:sz w:val="18"/>
                <w:szCs w:val="18"/>
                <w:lang w:val="en-GB"/>
              </w:rPr>
              <w:t>{11.3, 11.9}</w:t>
            </w:r>
          </w:p>
        </w:tc>
        <w:tc>
          <w:tcPr>
            <w:tcW w:w="2015" w:type="pct"/>
            <w:shd w:val="clear" w:color="auto" w:fill="auto"/>
          </w:tcPr>
          <w:p w14:paraId="3671C290" w14:textId="77777777" w:rsidR="002B42A4" w:rsidRPr="00E1257E" w:rsidRDefault="002B42A4" w:rsidP="0043797B">
            <w:pPr>
              <w:spacing w:after="60" w:line="259" w:lineRule="auto"/>
              <w:rPr>
                <w:rFonts w:eastAsia="SimSun"/>
                <w:bCs/>
                <w:i/>
                <w:iCs/>
                <w:sz w:val="18"/>
                <w:szCs w:val="18"/>
                <w:lang w:val="en-GB" w:eastAsia="zh-CN"/>
              </w:rPr>
            </w:pPr>
            <w:r w:rsidRPr="00B157FB">
              <w:rPr>
                <w:rFonts w:eastAsia="SimSun"/>
                <w:bCs/>
                <w:i/>
                <w:iCs/>
                <w:sz w:val="18"/>
                <w:szCs w:val="18"/>
                <w:lang w:val="en-GB" w:eastAsia="zh-CN"/>
              </w:rPr>
              <w:lastRenderedPageBreak/>
              <w:t>Extremely likely</w:t>
            </w:r>
            <w:r w:rsidRPr="00E1257E">
              <w:rPr>
                <w:rFonts w:eastAsia="SimSun"/>
                <w:bCs/>
                <w:i/>
                <w:iCs/>
                <w:sz w:val="18"/>
                <w:szCs w:val="18"/>
                <w:lang w:val="en-GB" w:eastAsia="zh-CN"/>
              </w:rPr>
              <w:t xml:space="preserve"> </w:t>
            </w:r>
            <w:r w:rsidRPr="00E1257E">
              <w:rPr>
                <w:rFonts w:eastAsia="SimSun"/>
                <w:bCs/>
                <w:sz w:val="18"/>
                <w:szCs w:val="18"/>
                <w:lang w:val="en-GB" w:eastAsia="zh-CN"/>
              </w:rPr>
              <w:t>main contributor</w:t>
            </w:r>
            <w:r w:rsidRPr="00E1257E">
              <w:rPr>
                <w:rFonts w:eastAsia="SimSun"/>
                <w:bCs/>
                <w:i/>
                <w:iCs/>
                <w:sz w:val="18"/>
                <w:szCs w:val="18"/>
                <w:lang w:val="en-GB" w:eastAsia="zh-CN"/>
              </w:rPr>
              <w:t xml:space="preserve"> </w:t>
            </w:r>
            <w:r w:rsidRPr="00E1257E">
              <w:rPr>
                <w:rFonts w:eastAsia="SimSun"/>
                <w:bCs/>
                <w:sz w:val="18"/>
                <w:szCs w:val="18"/>
                <w:lang w:val="en-GB" w:eastAsia="zh-CN"/>
              </w:rPr>
              <w:t>on global scale</w:t>
            </w:r>
            <w:r>
              <w:rPr>
                <w:rFonts w:eastAsia="SimSun"/>
                <w:bCs/>
                <w:sz w:val="18"/>
                <w:szCs w:val="18"/>
                <w:lang w:val="en-GB" w:eastAsia="zh-CN"/>
              </w:rPr>
              <w:t xml:space="preserve"> {11.3}</w:t>
            </w:r>
          </w:p>
          <w:p w14:paraId="4541CDB4" w14:textId="77777777" w:rsidR="002B42A4" w:rsidRDefault="002B42A4" w:rsidP="0043797B">
            <w:pPr>
              <w:spacing w:after="40"/>
              <w:rPr>
                <w:rFonts w:eastAsia="SimSun"/>
                <w:bCs/>
                <w:sz w:val="18"/>
                <w:szCs w:val="18"/>
                <w:lang w:val="en-GB" w:eastAsia="zh-CN"/>
              </w:rPr>
            </w:pPr>
          </w:p>
          <w:p w14:paraId="087D3F7F" w14:textId="77777777" w:rsidR="002B42A4" w:rsidRPr="00B157FB" w:rsidRDefault="002B42A4" w:rsidP="0043797B">
            <w:pPr>
              <w:spacing w:after="60"/>
              <w:rPr>
                <w:rFonts w:eastAsia="SimSun"/>
                <w:bCs/>
                <w:i/>
                <w:iCs/>
                <w:sz w:val="18"/>
                <w:szCs w:val="18"/>
                <w:lang w:val="en-GB" w:eastAsia="zh-CN"/>
              </w:rPr>
            </w:pPr>
            <w:r w:rsidRPr="00B157FB">
              <w:rPr>
                <w:rFonts w:eastAsia="SimSun"/>
                <w:bCs/>
                <w:i/>
                <w:iCs/>
                <w:sz w:val="18"/>
                <w:szCs w:val="18"/>
                <w:lang w:val="en-GB" w:eastAsia="zh-CN"/>
              </w:rPr>
              <w:t>Continental-scale evidence</w:t>
            </w:r>
            <w:r>
              <w:rPr>
                <w:rFonts w:eastAsia="SimSun"/>
                <w:bCs/>
                <w:i/>
                <w:iCs/>
                <w:sz w:val="18"/>
                <w:szCs w:val="18"/>
                <w:lang w:val="en-GB" w:eastAsia="zh-CN"/>
              </w:rPr>
              <w:t>:</w:t>
            </w:r>
          </w:p>
          <w:p w14:paraId="47F99B17" w14:textId="77777777" w:rsidR="002B42A4" w:rsidRPr="00E1257E" w:rsidRDefault="002B42A4" w:rsidP="0043797B">
            <w:pPr>
              <w:spacing w:after="60"/>
              <w:rPr>
                <w:rFonts w:eastAsia="SimSun"/>
                <w:bCs/>
                <w:sz w:val="18"/>
                <w:szCs w:val="18"/>
                <w:lang w:val="en-GB" w:eastAsia="zh-CN"/>
              </w:rPr>
            </w:pPr>
            <w:r w:rsidRPr="00B157FB">
              <w:rPr>
                <w:rFonts w:eastAsia="SimSun"/>
                <w:bCs/>
                <w:sz w:val="18"/>
                <w:szCs w:val="18"/>
                <w:lang w:val="en-GB" w:eastAsia="zh-CN"/>
              </w:rPr>
              <w:lastRenderedPageBreak/>
              <w:t>North America</w:t>
            </w:r>
            <w:r w:rsidRPr="00E1257E">
              <w:rPr>
                <w:rFonts w:eastAsia="SimSun"/>
                <w:bCs/>
                <w:sz w:val="18"/>
                <w:szCs w:val="18"/>
                <w:lang w:val="en-GB" w:eastAsia="zh-CN"/>
              </w:rPr>
              <w:t xml:space="preserve">, </w:t>
            </w:r>
            <w:r w:rsidRPr="00B157FB">
              <w:rPr>
                <w:rFonts w:eastAsia="SimSun"/>
                <w:bCs/>
                <w:sz w:val="18"/>
                <w:szCs w:val="18"/>
                <w:lang w:val="en-GB" w:eastAsia="zh-CN"/>
              </w:rPr>
              <w:t>Europe</w:t>
            </w:r>
            <w:r w:rsidRPr="00E1257E">
              <w:rPr>
                <w:rFonts w:eastAsia="SimSun"/>
                <w:bCs/>
                <w:sz w:val="18"/>
                <w:szCs w:val="18"/>
                <w:lang w:val="en-GB" w:eastAsia="zh-CN"/>
              </w:rPr>
              <w:t xml:space="preserve">, </w:t>
            </w:r>
            <w:r w:rsidRPr="00B157FB">
              <w:rPr>
                <w:rFonts w:eastAsia="SimSun"/>
                <w:bCs/>
                <w:sz w:val="18"/>
                <w:szCs w:val="18"/>
                <w:lang w:val="en-GB" w:eastAsia="zh-CN"/>
              </w:rPr>
              <w:t>Australasia,</w:t>
            </w:r>
            <w:r w:rsidRPr="00E1257E">
              <w:rPr>
                <w:rFonts w:eastAsia="SimSun"/>
                <w:bCs/>
                <w:sz w:val="18"/>
                <w:szCs w:val="18"/>
                <w:lang w:val="en-GB" w:eastAsia="zh-CN"/>
              </w:rPr>
              <w:t xml:space="preserve"> </w:t>
            </w:r>
            <w:r w:rsidRPr="00B157FB">
              <w:rPr>
                <w:rFonts w:eastAsia="SimSun"/>
                <w:bCs/>
                <w:sz w:val="18"/>
                <w:szCs w:val="18"/>
                <w:lang w:val="en-GB" w:eastAsia="zh-CN"/>
              </w:rPr>
              <w:t>Asia</w:t>
            </w:r>
            <w:r w:rsidRPr="00E1257E">
              <w:rPr>
                <w:rFonts w:eastAsia="SimSun"/>
                <w:bCs/>
                <w:sz w:val="18"/>
                <w:szCs w:val="18"/>
                <w:lang w:val="en-GB" w:eastAsia="zh-CN"/>
              </w:rPr>
              <w:t>:</w:t>
            </w:r>
            <w:r w:rsidRPr="00E1257E">
              <w:rPr>
                <w:rFonts w:eastAsia="SimSun"/>
                <w:bCs/>
                <w:i/>
                <w:iCs/>
                <w:sz w:val="18"/>
                <w:szCs w:val="18"/>
                <w:lang w:val="en-GB" w:eastAsia="zh-CN"/>
              </w:rPr>
              <w:t xml:space="preserve"> Very likely</w:t>
            </w:r>
            <w:r w:rsidRPr="00E1257E">
              <w:rPr>
                <w:rFonts w:eastAsia="SimSun"/>
                <w:bCs/>
                <w:sz w:val="18"/>
                <w:szCs w:val="18"/>
                <w:lang w:val="en-GB" w:eastAsia="zh-CN"/>
              </w:rPr>
              <w:t xml:space="preserve"> </w:t>
            </w:r>
          </w:p>
          <w:p w14:paraId="4DBFA4C9" w14:textId="77777777" w:rsidR="002B42A4" w:rsidRPr="000D2A46" w:rsidRDefault="002B42A4" w:rsidP="0043797B">
            <w:pPr>
              <w:spacing w:after="60"/>
              <w:rPr>
                <w:rFonts w:eastAsia="SimSun"/>
                <w:i/>
                <w:iCs/>
                <w:sz w:val="18"/>
                <w:szCs w:val="18"/>
                <w:lang w:val="en-GB"/>
              </w:rPr>
            </w:pPr>
            <w:r w:rsidRPr="00B157FB">
              <w:rPr>
                <w:rFonts w:eastAsia="SimSun"/>
                <w:sz w:val="18"/>
                <w:szCs w:val="18"/>
                <w:lang w:val="en-GB"/>
              </w:rPr>
              <w:t>Central and South America:</w:t>
            </w:r>
            <w:r w:rsidRPr="00B157FB">
              <w:rPr>
                <w:rFonts w:eastAsia="SimSun"/>
                <w:i/>
                <w:iCs/>
                <w:sz w:val="18"/>
                <w:szCs w:val="18"/>
                <w:lang w:val="en-GB"/>
              </w:rPr>
              <w:t xml:space="preserve"> High confidence</w:t>
            </w:r>
          </w:p>
          <w:p w14:paraId="4C218E48" w14:textId="77777777" w:rsidR="002B42A4" w:rsidRDefault="002B42A4" w:rsidP="0043797B">
            <w:pPr>
              <w:spacing w:after="60"/>
              <w:rPr>
                <w:rFonts w:eastAsia="SimSun"/>
                <w:i/>
                <w:iCs/>
                <w:sz w:val="18"/>
                <w:szCs w:val="18"/>
                <w:lang w:val="pt-BR"/>
              </w:rPr>
            </w:pPr>
            <w:r w:rsidRPr="00B157FB">
              <w:rPr>
                <w:rFonts w:eastAsia="SimSun"/>
                <w:sz w:val="18"/>
                <w:szCs w:val="18"/>
                <w:lang w:val="pt-BR"/>
              </w:rPr>
              <w:t>Africa:</w:t>
            </w:r>
            <w:r w:rsidRPr="00B157FB">
              <w:rPr>
                <w:rFonts w:eastAsia="SimSun"/>
                <w:i/>
                <w:iCs/>
                <w:sz w:val="18"/>
                <w:szCs w:val="18"/>
                <w:lang w:val="pt-BR"/>
              </w:rPr>
              <w:t xml:space="preserve"> Medium confidence</w:t>
            </w:r>
            <w:r w:rsidRPr="00E1257E">
              <w:rPr>
                <w:rFonts w:eastAsia="SimSun"/>
                <w:i/>
                <w:iCs/>
                <w:sz w:val="18"/>
                <w:szCs w:val="18"/>
                <w:lang w:val="pt-BR"/>
              </w:rPr>
              <w:t xml:space="preserve"> </w:t>
            </w:r>
          </w:p>
          <w:p w14:paraId="3E5C4323" w14:textId="77777777" w:rsidR="002B42A4" w:rsidRPr="00E1257E" w:rsidRDefault="002B42A4" w:rsidP="0043797B">
            <w:pPr>
              <w:spacing w:after="60"/>
              <w:rPr>
                <w:rFonts w:eastAsia="SimSun"/>
                <w:sz w:val="18"/>
                <w:szCs w:val="18"/>
                <w:lang w:val="pt-BR"/>
              </w:rPr>
            </w:pPr>
            <w:r w:rsidRPr="00E1257E">
              <w:rPr>
                <w:rFonts w:eastAsia="SimSun"/>
                <w:sz w:val="18"/>
                <w:szCs w:val="18"/>
                <w:lang w:val="pt-BR"/>
              </w:rPr>
              <w:t>{</w:t>
            </w:r>
            <w:r>
              <w:rPr>
                <w:rFonts w:eastAsia="SimSun"/>
                <w:sz w:val="18"/>
                <w:szCs w:val="18"/>
                <w:lang w:val="pt-BR"/>
              </w:rPr>
              <w:t xml:space="preserve">11.3, </w:t>
            </w:r>
            <w:r w:rsidRPr="00E1257E">
              <w:rPr>
                <w:rFonts w:eastAsia="SimSun"/>
                <w:sz w:val="18"/>
                <w:szCs w:val="18"/>
                <w:lang w:val="pt-BR"/>
              </w:rPr>
              <w:t>11.9}</w:t>
            </w:r>
          </w:p>
          <w:p w14:paraId="74886D87" w14:textId="77777777" w:rsidR="002B42A4" w:rsidRPr="00E1257E" w:rsidRDefault="002B42A4" w:rsidP="0043797B">
            <w:pPr>
              <w:spacing w:after="40"/>
              <w:rPr>
                <w:rFonts w:eastAsia="SimSun"/>
                <w:bCs/>
                <w:i/>
                <w:iCs/>
                <w:sz w:val="18"/>
                <w:szCs w:val="18"/>
                <w:lang w:val="pt-BR"/>
              </w:rPr>
            </w:pPr>
          </w:p>
        </w:tc>
      </w:tr>
      <w:tr w:rsidR="002B42A4" w:rsidRPr="000D2A46" w14:paraId="109FD144" w14:textId="77777777" w:rsidTr="0043797B">
        <w:trPr>
          <w:trHeight w:val="842"/>
        </w:trPr>
        <w:tc>
          <w:tcPr>
            <w:tcW w:w="1255" w:type="pct"/>
            <w:shd w:val="clear" w:color="auto" w:fill="auto"/>
          </w:tcPr>
          <w:p w14:paraId="6ED4CE64" w14:textId="77777777" w:rsidR="002B42A4" w:rsidRPr="00B073F4" w:rsidRDefault="002B42A4" w:rsidP="0043797B">
            <w:pPr>
              <w:spacing w:after="160" w:line="259" w:lineRule="auto"/>
              <w:rPr>
                <w:rFonts w:eastAsia="SimSun"/>
                <w:bCs/>
                <w:sz w:val="18"/>
                <w:szCs w:val="18"/>
                <w:lang w:val="en-GB"/>
              </w:rPr>
            </w:pPr>
            <w:r w:rsidRPr="00017B90">
              <w:rPr>
                <w:rFonts w:eastAsia="SimSun"/>
                <w:bCs/>
                <w:sz w:val="18"/>
                <w:szCs w:val="18"/>
                <w:lang w:val="en-GB" w:eastAsia="zh-CN"/>
              </w:rPr>
              <w:lastRenderedPageBreak/>
              <w:t xml:space="preserve">Heavy precipitation events: increase in the frequency, intensity, and/or amount of </w:t>
            </w:r>
            <w:r w:rsidRPr="00B073F4">
              <w:rPr>
                <w:rFonts w:eastAsia="SimSun"/>
                <w:bCs/>
                <w:sz w:val="18"/>
                <w:szCs w:val="18"/>
                <w:lang w:val="en-GB" w:eastAsia="zh-CN"/>
              </w:rPr>
              <w:t>heavy precipitation</w:t>
            </w:r>
          </w:p>
        </w:tc>
        <w:tc>
          <w:tcPr>
            <w:tcW w:w="1730" w:type="pct"/>
            <w:shd w:val="clear" w:color="auto" w:fill="auto"/>
          </w:tcPr>
          <w:p w14:paraId="74FEC3C4" w14:textId="77777777" w:rsidR="002B42A4" w:rsidRDefault="002B42A4" w:rsidP="0043797B">
            <w:pPr>
              <w:spacing w:line="259" w:lineRule="auto"/>
              <w:rPr>
                <w:rFonts w:eastAsia="SimSun"/>
                <w:sz w:val="18"/>
                <w:szCs w:val="18"/>
                <w:lang w:val="en-GB" w:eastAsia="zh-CN"/>
              </w:rPr>
            </w:pPr>
            <w:r w:rsidRPr="00B157FB">
              <w:rPr>
                <w:rFonts w:eastAsia="SimSun"/>
                <w:bCs/>
                <w:i/>
                <w:iCs/>
                <w:sz w:val="18"/>
                <w:szCs w:val="18"/>
                <w:lang w:val="en-GB" w:eastAsia="zh-CN"/>
              </w:rPr>
              <w:t>Likely</w:t>
            </w:r>
            <w:r w:rsidRPr="00E1257E">
              <w:rPr>
                <w:rFonts w:eastAsia="SimSun"/>
                <w:bCs/>
                <w:sz w:val="18"/>
                <w:szCs w:val="18"/>
                <w:lang w:val="en-GB" w:eastAsia="zh-CN"/>
              </w:rPr>
              <w:t xml:space="preserve"> </w:t>
            </w:r>
            <w:r>
              <w:rPr>
                <w:rFonts w:eastAsia="SimSun"/>
                <w:bCs/>
                <w:sz w:val="18"/>
                <w:szCs w:val="18"/>
                <w:lang w:val="en-GB" w:eastAsia="zh-CN"/>
              </w:rPr>
              <w:t>on global scale, over majority of land regions with good observational coverage</w:t>
            </w:r>
            <w:r>
              <w:rPr>
                <w:rFonts w:eastAsia="SimSun"/>
                <w:sz w:val="18"/>
                <w:szCs w:val="18"/>
                <w:lang w:val="en-GB" w:eastAsia="zh-CN"/>
              </w:rPr>
              <w:t xml:space="preserve"> </w:t>
            </w:r>
            <w:r w:rsidRPr="00B157FB">
              <w:rPr>
                <w:rFonts w:eastAsia="SimSun"/>
                <w:sz w:val="18"/>
                <w:szCs w:val="18"/>
                <w:lang w:val="en-GB" w:eastAsia="zh-CN"/>
              </w:rPr>
              <w:t>{11.3}</w:t>
            </w:r>
          </w:p>
          <w:p w14:paraId="6CA936B4" w14:textId="77777777" w:rsidR="002B42A4" w:rsidRDefault="002B42A4" w:rsidP="0043797B">
            <w:pPr>
              <w:spacing w:line="259" w:lineRule="auto"/>
              <w:rPr>
                <w:rFonts w:eastAsia="SimSun"/>
                <w:sz w:val="18"/>
                <w:szCs w:val="18"/>
                <w:lang w:val="en-GB" w:eastAsia="zh-CN"/>
              </w:rPr>
            </w:pPr>
          </w:p>
          <w:p w14:paraId="32A48503" w14:textId="77777777" w:rsidR="002B42A4" w:rsidRPr="00B157FB" w:rsidRDefault="002B42A4" w:rsidP="0043797B">
            <w:pPr>
              <w:spacing w:line="259" w:lineRule="auto"/>
              <w:rPr>
                <w:rFonts w:eastAsia="SimSun"/>
                <w:bCs/>
                <w:i/>
                <w:iCs/>
                <w:sz w:val="18"/>
                <w:szCs w:val="18"/>
                <w:lang w:val="en-GB" w:eastAsia="zh-CN"/>
              </w:rPr>
            </w:pPr>
            <w:r w:rsidRPr="00B157FB">
              <w:rPr>
                <w:rFonts w:eastAsia="SimSun"/>
                <w:bCs/>
                <w:i/>
                <w:iCs/>
                <w:sz w:val="18"/>
                <w:szCs w:val="18"/>
                <w:lang w:val="en-GB" w:eastAsia="zh-CN"/>
              </w:rPr>
              <w:t>Continental-scale evidence:</w:t>
            </w:r>
          </w:p>
          <w:p w14:paraId="18EAD3E4" w14:textId="77777777" w:rsidR="0042359A" w:rsidRPr="00804CE7" w:rsidRDefault="0042359A" w:rsidP="0043797B">
            <w:pPr>
              <w:spacing w:line="259" w:lineRule="auto"/>
              <w:rPr>
                <w:rFonts w:eastAsia="SimSun"/>
                <w:bCs/>
                <w:sz w:val="8"/>
                <w:szCs w:val="8"/>
                <w:lang w:val="en-GB" w:eastAsia="zh-CN"/>
              </w:rPr>
            </w:pPr>
          </w:p>
          <w:p w14:paraId="6C8F9409" w14:textId="45B70294" w:rsidR="002B42A4" w:rsidRPr="00E1257E" w:rsidRDefault="002B42A4" w:rsidP="0043797B">
            <w:pPr>
              <w:spacing w:line="259" w:lineRule="auto"/>
              <w:rPr>
                <w:rFonts w:eastAsia="SimSun"/>
                <w:bCs/>
                <w:i/>
                <w:iCs/>
                <w:sz w:val="18"/>
                <w:szCs w:val="18"/>
                <w:lang w:val="en-GB" w:eastAsia="zh-CN"/>
              </w:rPr>
            </w:pPr>
            <w:r w:rsidRPr="00B157FB">
              <w:rPr>
                <w:rFonts w:eastAsia="SimSun"/>
                <w:bCs/>
                <w:sz w:val="18"/>
                <w:szCs w:val="18"/>
                <w:lang w:val="en-GB" w:eastAsia="zh-CN"/>
              </w:rPr>
              <w:t>Asia</w:t>
            </w:r>
            <w:r w:rsidRPr="00E1257E">
              <w:rPr>
                <w:rFonts w:eastAsia="SimSun"/>
                <w:bCs/>
                <w:sz w:val="18"/>
                <w:szCs w:val="18"/>
                <w:lang w:val="en-GB" w:eastAsia="zh-CN"/>
              </w:rPr>
              <w:t xml:space="preserve">, </w:t>
            </w:r>
            <w:r w:rsidRPr="00B157FB">
              <w:rPr>
                <w:rFonts w:eastAsia="SimSun"/>
                <w:bCs/>
                <w:sz w:val="18"/>
                <w:szCs w:val="18"/>
                <w:lang w:val="en-GB" w:eastAsia="zh-CN"/>
              </w:rPr>
              <w:t>Europe, North America</w:t>
            </w:r>
            <w:r w:rsidRPr="00E1257E">
              <w:rPr>
                <w:rFonts w:eastAsia="SimSun"/>
                <w:bCs/>
                <w:sz w:val="18"/>
                <w:szCs w:val="18"/>
                <w:lang w:val="en-GB" w:eastAsia="zh-CN"/>
              </w:rPr>
              <w:t xml:space="preserve">: </w:t>
            </w:r>
            <w:r w:rsidRPr="00E1257E">
              <w:rPr>
                <w:rFonts w:eastAsia="SimSun"/>
                <w:bCs/>
                <w:i/>
                <w:iCs/>
                <w:sz w:val="18"/>
                <w:szCs w:val="18"/>
                <w:lang w:val="en-GB" w:eastAsia="zh-CN"/>
              </w:rPr>
              <w:t>Likely</w:t>
            </w:r>
          </w:p>
          <w:p w14:paraId="4BF65F68" w14:textId="77777777" w:rsidR="0042359A" w:rsidRPr="00804CE7" w:rsidRDefault="0042359A" w:rsidP="0043797B">
            <w:pPr>
              <w:spacing w:line="259" w:lineRule="auto"/>
              <w:rPr>
                <w:rFonts w:eastAsia="SimSun"/>
                <w:bCs/>
                <w:sz w:val="8"/>
                <w:szCs w:val="8"/>
                <w:lang w:val="en-GB" w:eastAsia="zh-CN"/>
              </w:rPr>
            </w:pPr>
          </w:p>
          <w:p w14:paraId="5B2F1634" w14:textId="09FD0D5D" w:rsidR="002B42A4" w:rsidRPr="00E1257E" w:rsidRDefault="002B42A4" w:rsidP="0043797B">
            <w:pPr>
              <w:spacing w:line="259" w:lineRule="auto"/>
              <w:rPr>
                <w:rFonts w:eastAsia="SimSun"/>
                <w:bCs/>
                <w:sz w:val="18"/>
                <w:szCs w:val="18"/>
                <w:lang w:val="en-GB" w:eastAsia="zh-CN"/>
              </w:rPr>
            </w:pPr>
            <w:r w:rsidRPr="00B157FB">
              <w:rPr>
                <w:rFonts w:eastAsia="SimSun"/>
                <w:bCs/>
                <w:sz w:val="18"/>
                <w:szCs w:val="18"/>
                <w:lang w:val="en-GB" w:eastAsia="zh-CN"/>
              </w:rPr>
              <w:t xml:space="preserve">Africa, Australasia, Central and South America: </w:t>
            </w:r>
            <w:r w:rsidRPr="00B157FB">
              <w:rPr>
                <w:rFonts w:eastAsia="SimSun"/>
                <w:bCs/>
                <w:i/>
                <w:iCs/>
                <w:sz w:val="18"/>
                <w:szCs w:val="18"/>
                <w:lang w:val="en-GB" w:eastAsia="zh-CN"/>
              </w:rPr>
              <w:t>Low confidence</w:t>
            </w:r>
          </w:p>
          <w:p w14:paraId="415C0612" w14:textId="77777777" w:rsidR="0042359A" w:rsidRPr="00804CE7" w:rsidRDefault="0042359A" w:rsidP="00D707C3">
            <w:pPr>
              <w:spacing w:line="259" w:lineRule="auto"/>
              <w:rPr>
                <w:rFonts w:eastAsia="SimSun"/>
                <w:bCs/>
                <w:sz w:val="8"/>
                <w:szCs w:val="8"/>
                <w:lang w:val="en-GB"/>
              </w:rPr>
            </w:pPr>
          </w:p>
          <w:p w14:paraId="3873A953" w14:textId="48B0CAAC" w:rsidR="002B42A4" w:rsidRPr="000D2A46" w:rsidRDefault="002B42A4" w:rsidP="0043797B">
            <w:pPr>
              <w:spacing w:after="160" w:line="259" w:lineRule="auto"/>
              <w:rPr>
                <w:rFonts w:eastAsia="SimSun"/>
                <w:bCs/>
                <w:sz w:val="18"/>
                <w:szCs w:val="18"/>
                <w:lang w:val="en-GB"/>
              </w:rPr>
            </w:pPr>
            <w:r>
              <w:rPr>
                <w:rFonts w:eastAsia="SimSun"/>
                <w:bCs/>
                <w:sz w:val="18"/>
                <w:szCs w:val="18"/>
                <w:lang w:val="en-GB"/>
              </w:rPr>
              <w:t>{11.3, 11.9}</w:t>
            </w:r>
          </w:p>
        </w:tc>
        <w:tc>
          <w:tcPr>
            <w:tcW w:w="2015" w:type="pct"/>
            <w:shd w:val="clear" w:color="auto" w:fill="auto"/>
          </w:tcPr>
          <w:p w14:paraId="4833A639" w14:textId="77777777" w:rsidR="002B42A4" w:rsidRDefault="002B42A4" w:rsidP="0043797B">
            <w:pPr>
              <w:spacing w:line="259" w:lineRule="auto"/>
              <w:rPr>
                <w:rFonts w:eastAsia="SimSun"/>
                <w:bCs/>
                <w:sz w:val="18"/>
                <w:szCs w:val="18"/>
                <w:lang w:val="en-GB"/>
              </w:rPr>
            </w:pPr>
            <w:r w:rsidRPr="00B157FB">
              <w:rPr>
                <w:rFonts w:eastAsia="SimSun"/>
                <w:bCs/>
                <w:i/>
                <w:iCs/>
                <w:sz w:val="18"/>
                <w:szCs w:val="18"/>
                <w:lang w:val="en-GB"/>
              </w:rPr>
              <w:t>Likely</w:t>
            </w:r>
            <w:r w:rsidRPr="00E1257E">
              <w:rPr>
                <w:rFonts w:eastAsia="SimSun"/>
                <w:bCs/>
                <w:i/>
                <w:iCs/>
                <w:sz w:val="18"/>
                <w:szCs w:val="18"/>
                <w:lang w:val="en-GB"/>
              </w:rPr>
              <w:t xml:space="preserve"> </w:t>
            </w:r>
            <w:r w:rsidRPr="00E1257E">
              <w:rPr>
                <w:rFonts w:eastAsia="SimSun"/>
                <w:bCs/>
                <w:sz w:val="18"/>
                <w:szCs w:val="18"/>
                <w:lang w:val="en-GB"/>
              </w:rPr>
              <w:t xml:space="preserve">main contributor to the observed intensification of heavy </w:t>
            </w:r>
            <w:r w:rsidRPr="000D2A46">
              <w:rPr>
                <w:rFonts w:eastAsia="SimSun"/>
                <w:bCs/>
                <w:sz w:val="18"/>
                <w:szCs w:val="18"/>
                <w:lang w:val="en-GB"/>
              </w:rPr>
              <w:t>precipitation in land regions on global scale</w:t>
            </w:r>
            <w:r>
              <w:rPr>
                <w:rFonts w:eastAsia="SimSun"/>
                <w:bCs/>
                <w:sz w:val="18"/>
                <w:szCs w:val="18"/>
                <w:lang w:val="en-GB"/>
              </w:rPr>
              <w:t>.</w:t>
            </w:r>
          </w:p>
          <w:p w14:paraId="007CC715" w14:textId="77777777" w:rsidR="002B42A4" w:rsidRDefault="002B42A4" w:rsidP="0043797B">
            <w:pPr>
              <w:spacing w:line="259" w:lineRule="auto"/>
              <w:rPr>
                <w:rFonts w:eastAsia="SimSun"/>
                <w:bCs/>
                <w:sz w:val="18"/>
                <w:szCs w:val="18"/>
                <w:lang w:val="en-GB"/>
              </w:rPr>
            </w:pPr>
            <w:r>
              <w:rPr>
                <w:rFonts w:eastAsia="SimSun"/>
                <w:bCs/>
                <w:sz w:val="18"/>
                <w:szCs w:val="18"/>
                <w:lang w:val="en-GB"/>
              </w:rPr>
              <w:t>{11.3}</w:t>
            </w:r>
          </w:p>
          <w:p w14:paraId="4DEE1318" w14:textId="77777777" w:rsidR="002B42A4" w:rsidRDefault="002B42A4" w:rsidP="0043797B">
            <w:pPr>
              <w:spacing w:line="259" w:lineRule="auto"/>
              <w:rPr>
                <w:rFonts w:eastAsia="SimSun"/>
                <w:bCs/>
                <w:sz w:val="18"/>
                <w:szCs w:val="18"/>
                <w:lang w:val="en-GB"/>
              </w:rPr>
            </w:pPr>
          </w:p>
          <w:p w14:paraId="415F6ED7" w14:textId="77777777" w:rsidR="002B42A4" w:rsidRPr="00B157FB" w:rsidRDefault="002B42A4" w:rsidP="0043797B">
            <w:pPr>
              <w:spacing w:line="259" w:lineRule="auto"/>
              <w:rPr>
                <w:rFonts w:eastAsia="SimSun"/>
                <w:bCs/>
                <w:i/>
                <w:iCs/>
                <w:sz w:val="18"/>
                <w:szCs w:val="18"/>
                <w:lang w:val="en-GB"/>
              </w:rPr>
            </w:pPr>
            <w:r w:rsidRPr="00B157FB">
              <w:rPr>
                <w:rFonts w:eastAsia="SimSun"/>
                <w:bCs/>
                <w:i/>
                <w:iCs/>
                <w:sz w:val="18"/>
                <w:szCs w:val="18"/>
                <w:lang w:val="en-GB"/>
              </w:rPr>
              <w:t>Continental-scale evidence:</w:t>
            </w:r>
          </w:p>
          <w:p w14:paraId="460F0147" w14:textId="77777777" w:rsidR="0042359A" w:rsidRPr="00804CE7" w:rsidRDefault="0042359A" w:rsidP="0043797B">
            <w:pPr>
              <w:spacing w:line="259" w:lineRule="auto"/>
              <w:rPr>
                <w:rFonts w:eastAsia="SimSun"/>
                <w:bCs/>
                <w:sz w:val="8"/>
                <w:szCs w:val="8"/>
                <w:lang w:val="en-GB" w:eastAsia="zh-CN"/>
              </w:rPr>
            </w:pPr>
          </w:p>
          <w:p w14:paraId="052BFB5C" w14:textId="35818D1A" w:rsidR="002B42A4" w:rsidRDefault="002B42A4" w:rsidP="0043797B">
            <w:pPr>
              <w:spacing w:line="259" w:lineRule="auto"/>
              <w:rPr>
                <w:rFonts w:eastAsia="SimSun"/>
                <w:bCs/>
                <w:i/>
                <w:iCs/>
                <w:sz w:val="18"/>
                <w:szCs w:val="18"/>
                <w:lang w:val="en-GB"/>
              </w:rPr>
            </w:pPr>
            <w:r w:rsidRPr="00B157FB">
              <w:rPr>
                <w:rFonts w:eastAsia="SimSun"/>
                <w:bCs/>
                <w:sz w:val="18"/>
                <w:szCs w:val="18"/>
                <w:lang w:val="en-GB" w:eastAsia="zh-CN"/>
              </w:rPr>
              <w:t>Asia</w:t>
            </w:r>
            <w:r w:rsidRPr="00E1257E">
              <w:rPr>
                <w:rFonts w:eastAsia="SimSun"/>
                <w:bCs/>
                <w:sz w:val="18"/>
                <w:szCs w:val="18"/>
                <w:lang w:val="en-GB" w:eastAsia="zh-CN"/>
              </w:rPr>
              <w:t xml:space="preserve">, </w:t>
            </w:r>
            <w:r w:rsidRPr="00B157FB">
              <w:rPr>
                <w:rFonts w:eastAsia="SimSun"/>
                <w:bCs/>
                <w:sz w:val="18"/>
                <w:szCs w:val="18"/>
                <w:lang w:val="en-GB" w:eastAsia="zh-CN"/>
              </w:rPr>
              <w:t xml:space="preserve">Europe, North America: </w:t>
            </w:r>
            <w:r w:rsidRPr="00B157FB">
              <w:rPr>
                <w:rFonts w:eastAsia="SimSun"/>
                <w:bCs/>
                <w:i/>
                <w:iCs/>
                <w:sz w:val="18"/>
                <w:szCs w:val="18"/>
                <w:lang w:val="en-GB"/>
              </w:rPr>
              <w:t xml:space="preserve">Likely </w:t>
            </w:r>
          </w:p>
          <w:p w14:paraId="4BD7EBE5" w14:textId="77777777" w:rsidR="0042359A" w:rsidRPr="00804CE7" w:rsidRDefault="0042359A" w:rsidP="0043797B">
            <w:pPr>
              <w:spacing w:line="259" w:lineRule="auto"/>
              <w:rPr>
                <w:rFonts w:eastAsia="SimSun"/>
                <w:bCs/>
                <w:sz w:val="8"/>
                <w:szCs w:val="8"/>
                <w:lang w:val="en-GB"/>
              </w:rPr>
            </w:pPr>
          </w:p>
          <w:p w14:paraId="0356B651" w14:textId="03CF896E" w:rsidR="002B42A4" w:rsidRDefault="002B42A4" w:rsidP="0043797B">
            <w:pPr>
              <w:spacing w:line="259" w:lineRule="auto"/>
              <w:rPr>
                <w:rFonts w:eastAsia="SimSun"/>
                <w:bCs/>
                <w:i/>
                <w:iCs/>
                <w:sz w:val="18"/>
                <w:szCs w:val="18"/>
                <w:lang w:val="en-GB"/>
              </w:rPr>
            </w:pPr>
            <w:r w:rsidRPr="00B157FB">
              <w:rPr>
                <w:rFonts w:eastAsia="SimSun"/>
                <w:bCs/>
                <w:sz w:val="18"/>
                <w:szCs w:val="18"/>
                <w:lang w:val="en-GB"/>
              </w:rPr>
              <w:t>Africa, Australasia, Central and South America:</w:t>
            </w:r>
            <w:r>
              <w:rPr>
                <w:rFonts w:eastAsia="SimSun"/>
                <w:bCs/>
                <w:sz w:val="18"/>
                <w:szCs w:val="18"/>
                <w:lang w:val="en-GB"/>
              </w:rPr>
              <w:t xml:space="preserve"> </w:t>
            </w:r>
            <w:r w:rsidRPr="00B157FB">
              <w:rPr>
                <w:rFonts w:eastAsia="SimSun"/>
                <w:bCs/>
                <w:i/>
                <w:iCs/>
                <w:sz w:val="18"/>
                <w:szCs w:val="18"/>
                <w:lang w:val="en-GB"/>
              </w:rPr>
              <w:t>Low confidence</w:t>
            </w:r>
          </w:p>
          <w:p w14:paraId="5F998044" w14:textId="77777777" w:rsidR="0042359A" w:rsidRPr="00804CE7" w:rsidRDefault="0042359A" w:rsidP="0043797B">
            <w:pPr>
              <w:spacing w:line="259" w:lineRule="auto"/>
              <w:rPr>
                <w:rFonts w:eastAsia="SimSun"/>
                <w:bCs/>
                <w:sz w:val="8"/>
                <w:szCs w:val="8"/>
                <w:lang w:val="en-GB"/>
              </w:rPr>
            </w:pPr>
          </w:p>
          <w:p w14:paraId="309CF640" w14:textId="40177969" w:rsidR="002B42A4" w:rsidRPr="000D2A46" w:rsidRDefault="002B42A4" w:rsidP="0043797B">
            <w:pPr>
              <w:spacing w:line="259" w:lineRule="auto"/>
              <w:rPr>
                <w:rFonts w:eastAsia="SimSun"/>
                <w:bCs/>
                <w:sz w:val="18"/>
                <w:szCs w:val="18"/>
                <w:lang w:val="en-GB"/>
              </w:rPr>
            </w:pPr>
            <w:r w:rsidRPr="00B157FB">
              <w:rPr>
                <w:rFonts w:eastAsia="SimSun"/>
                <w:bCs/>
                <w:sz w:val="18"/>
                <w:szCs w:val="18"/>
                <w:lang w:val="en-GB"/>
              </w:rPr>
              <w:t>{11.3, 11.9}</w:t>
            </w:r>
          </w:p>
        </w:tc>
      </w:tr>
      <w:tr w:rsidR="002B42A4" w:rsidRPr="00017B90" w14:paraId="141C5541" w14:textId="77777777" w:rsidTr="0043797B">
        <w:tc>
          <w:tcPr>
            <w:tcW w:w="1255" w:type="pct"/>
            <w:shd w:val="clear" w:color="auto" w:fill="auto"/>
          </w:tcPr>
          <w:p w14:paraId="5E2BD346" w14:textId="77777777" w:rsidR="002B42A4" w:rsidRPr="00B073F4" w:rsidRDefault="002B42A4" w:rsidP="0043797B">
            <w:pPr>
              <w:spacing w:after="160" w:line="259" w:lineRule="auto"/>
              <w:rPr>
                <w:rFonts w:eastAsia="SimSun"/>
                <w:bCs/>
                <w:sz w:val="18"/>
                <w:szCs w:val="18"/>
                <w:lang w:val="en-GB"/>
              </w:rPr>
            </w:pPr>
            <w:r>
              <w:rPr>
                <w:rFonts w:eastAsia="SimSun"/>
                <w:bCs/>
                <w:sz w:val="18"/>
                <w:szCs w:val="18"/>
                <w:lang w:val="en-GB" w:eastAsia="zh-CN"/>
              </w:rPr>
              <w:t>Agricultural and ecological d</w:t>
            </w:r>
            <w:r w:rsidRPr="00017B90">
              <w:rPr>
                <w:rFonts w:eastAsia="SimSun"/>
                <w:bCs/>
                <w:sz w:val="18"/>
                <w:szCs w:val="18"/>
                <w:lang w:val="en-GB" w:eastAsia="zh-CN"/>
              </w:rPr>
              <w:t xml:space="preserve">rought events: </w:t>
            </w:r>
            <w:r>
              <w:rPr>
                <w:rFonts w:eastAsia="SimSun"/>
                <w:bCs/>
                <w:sz w:val="18"/>
                <w:szCs w:val="18"/>
                <w:lang w:val="en-GB" w:eastAsia="zh-CN"/>
              </w:rPr>
              <w:t>Enhanced drying in dry season</w:t>
            </w:r>
            <w:r w:rsidRPr="00017B90">
              <w:rPr>
                <w:rFonts w:eastAsia="SimSun"/>
                <w:bCs/>
                <w:sz w:val="18"/>
                <w:szCs w:val="18"/>
                <w:lang w:val="en-GB" w:eastAsia="zh-CN"/>
              </w:rPr>
              <w:t xml:space="preserve"> </w:t>
            </w:r>
          </w:p>
          <w:p w14:paraId="52551FC3" w14:textId="77777777" w:rsidR="002B42A4" w:rsidRPr="00017B90" w:rsidRDefault="002B42A4" w:rsidP="0043797B">
            <w:pPr>
              <w:spacing w:after="160" w:line="259" w:lineRule="auto"/>
              <w:rPr>
                <w:rFonts w:eastAsia="SimSun"/>
                <w:sz w:val="18"/>
                <w:szCs w:val="18"/>
                <w:lang w:val="en-GB"/>
              </w:rPr>
            </w:pPr>
          </w:p>
        </w:tc>
        <w:tc>
          <w:tcPr>
            <w:tcW w:w="1730" w:type="pct"/>
            <w:shd w:val="clear" w:color="auto" w:fill="auto"/>
          </w:tcPr>
          <w:p w14:paraId="26B054EE" w14:textId="77777777" w:rsidR="002B42A4" w:rsidRPr="00E1257E" w:rsidRDefault="002B42A4" w:rsidP="0043797B">
            <w:pPr>
              <w:spacing w:after="60" w:line="259" w:lineRule="auto"/>
              <w:rPr>
                <w:rFonts w:eastAsia="SimSun"/>
                <w:sz w:val="18"/>
                <w:szCs w:val="18"/>
                <w:lang w:val="en-GB" w:eastAsia="zh-CN"/>
              </w:rPr>
            </w:pPr>
            <w:r w:rsidRPr="00B157FB">
              <w:rPr>
                <w:rFonts w:eastAsia="SimSun"/>
                <w:i/>
                <w:iCs/>
                <w:sz w:val="18"/>
                <w:szCs w:val="18"/>
                <w:lang w:val="en-GB" w:eastAsia="zh-CN"/>
              </w:rPr>
              <w:t>Medium confidence</w:t>
            </w:r>
            <w:r>
              <w:rPr>
                <w:rFonts w:eastAsia="SimSun"/>
                <w:i/>
                <w:iCs/>
                <w:sz w:val="18"/>
                <w:szCs w:val="18"/>
                <w:lang w:val="en-GB" w:eastAsia="zh-CN"/>
              </w:rPr>
              <w:t xml:space="preserve">, </w:t>
            </w:r>
            <w:r w:rsidRPr="00B157FB">
              <w:rPr>
                <w:rFonts w:eastAsia="SimSun"/>
                <w:sz w:val="18"/>
                <w:szCs w:val="18"/>
                <w:lang w:val="en-GB" w:eastAsia="zh-CN"/>
              </w:rPr>
              <w:t>in predominant fraction of land area</w:t>
            </w:r>
          </w:p>
          <w:p w14:paraId="55B7072D" w14:textId="77777777" w:rsidR="002B42A4" w:rsidRPr="00B073F4" w:rsidRDefault="002B42A4" w:rsidP="0043797B">
            <w:pPr>
              <w:spacing w:after="120" w:line="259" w:lineRule="auto"/>
              <w:rPr>
                <w:rFonts w:eastAsia="SimSun"/>
                <w:sz w:val="18"/>
                <w:szCs w:val="18"/>
                <w:lang w:val="en-GB" w:eastAsia="zh-CN"/>
              </w:rPr>
            </w:pPr>
            <w:r>
              <w:rPr>
                <w:rFonts w:eastAsia="SimSun"/>
                <w:sz w:val="18"/>
                <w:szCs w:val="18"/>
                <w:lang w:val="en-GB" w:eastAsia="zh-CN"/>
              </w:rPr>
              <w:t>Observed d</w:t>
            </w:r>
            <w:r w:rsidRPr="00017B90">
              <w:rPr>
                <w:rFonts w:eastAsia="SimSun"/>
                <w:sz w:val="18"/>
                <w:szCs w:val="18"/>
                <w:lang w:val="en-GB" w:eastAsia="zh-CN"/>
              </w:rPr>
              <w:t xml:space="preserve">ecrease in water availability in the dry season due to increased </w:t>
            </w:r>
            <w:r>
              <w:rPr>
                <w:rFonts w:eastAsia="SimSun"/>
                <w:sz w:val="18"/>
                <w:szCs w:val="18"/>
                <w:lang w:val="en-GB" w:eastAsia="zh-CN"/>
              </w:rPr>
              <w:t>evapotranspiration</w:t>
            </w:r>
            <w:r w:rsidRPr="00017B90">
              <w:rPr>
                <w:rFonts w:eastAsia="SimSun"/>
                <w:sz w:val="18"/>
                <w:szCs w:val="18"/>
                <w:lang w:val="en-GB" w:eastAsia="zh-CN"/>
              </w:rPr>
              <w:t xml:space="preserve"> (driven by increased</w:t>
            </w:r>
            <w:r>
              <w:rPr>
                <w:rFonts w:eastAsia="SimSun"/>
                <w:sz w:val="18"/>
                <w:szCs w:val="18"/>
                <w:lang w:val="en-GB" w:eastAsia="zh-CN"/>
              </w:rPr>
              <w:t xml:space="preserve"> atmospheric evaporative demand</w:t>
            </w:r>
            <w:r w:rsidRPr="00017B90">
              <w:rPr>
                <w:rFonts w:eastAsia="SimSun"/>
                <w:sz w:val="18"/>
                <w:szCs w:val="18"/>
                <w:lang w:val="en-GB" w:eastAsia="zh-CN"/>
              </w:rPr>
              <w:t>) in a predominant fraction of the land area (</w:t>
            </w:r>
            <w:r w:rsidRPr="00906D91">
              <w:rPr>
                <w:rFonts w:eastAsia="SimSun"/>
                <w:i/>
                <w:iCs/>
                <w:sz w:val="18"/>
                <w:szCs w:val="18"/>
                <w:lang w:val="en-GB" w:eastAsia="zh-CN"/>
              </w:rPr>
              <w:t>medium confidence</w:t>
            </w:r>
            <w:r w:rsidRPr="00017B90">
              <w:rPr>
                <w:rFonts w:eastAsia="SimSun"/>
                <w:sz w:val="18"/>
                <w:szCs w:val="18"/>
                <w:lang w:val="en-GB" w:eastAsia="zh-CN"/>
              </w:rPr>
              <w:t>)</w:t>
            </w:r>
            <w:r>
              <w:rPr>
                <w:rFonts w:eastAsia="SimSun"/>
                <w:sz w:val="18"/>
                <w:szCs w:val="18"/>
                <w:lang w:val="en-GB" w:eastAsia="zh-CN"/>
              </w:rPr>
              <w:t xml:space="preserve"> {11.6}</w:t>
            </w:r>
          </w:p>
          <w:p w14:paraId="699B2595" w14:textId="77777777" w:rsidR="002B42A4" w:rsidRPr="000D2A46" w:rsidRDefault="002B42A4" w:rsidP="0043797B">
            <w:pPr>
              <w:spacing w:line="259" w:lineRule="auto"/>
              <w:rPr>
                <w:rFonts w:eastAsia="SimSun"/>
                <w:sz w:val="18"/>
                <w:szCs w:val="18"/>
                <w:lang w:val="en-GB" w:eastAsia="zh-CN"/>
              </w:rPr>
            </w:pPr>
            <w:r w:rsidRPr="00B073F4">
              <w:rPr>
                <w:rFonts w:eastAsia="SimSun"/>
                <w:sz w:val="18"/>
                <w:szCs w:val="18"/>
                <w:lang w:val="en-GB" w:eastAsia="zh-CN"/>
              </w:rPr>
              <w:t>Increas</w:t>
            </w:r>
            <w:r w:rsidRPr="006C7E19">
              <w:rPr>
                <w:rFonts w:eastAsia="SimSun"/>
                <w:sz w:val="18"/>
                <w:szCs w:val="18"/>
                <w:lang w:val="en-GB" w:eastAsia="zh-CN"/>
              </w:rPr>
              <w:t xml:space="preserve">ing trends in agricultural and ecological droughts have been observed </w:t>
            </w:r>
            <w:r w:rsidRPr="00017B90">
              <w:rPr>
                <w:rFonts w:eastAsia="SimSun"/>
                <w:sz w:val="18"/>
                <w:szCs w:val="18"/>
                <w:lang w:val="en-GB" w:eastAsia="zh-CN"/>
              </w:rPr>
              <w:t>in AR6 regions on all continents (</w:t>
            </w:r>
            <w:r w:rsidRPr="00906D91">
              <w:rPr>
                <w:rFonts w:eastAsia="SimSun"/>
                <w:i/>
                <w:iCs/>
                <w:sz w:val="18"/>
                <w:szCs w:val="18"/>
                <w:lang w:val="en-GB" w:eastAsia="zh-CN"/>
              </w:rPr>
              <w:t>medium confidence</w:t>
            </w:r>
            <w:r w:rsidRPr="00017B90">
              <w:rPr>
                <w:rFonts w:eastAsia="SimSun"/>
                <w:sz w:val="18"/>
                <w:szCs w:val="18"/>
                <w:lang w:val="en-GB" w:eastAsia="zh-CN"/>
              </w:rPr>
              <w:t>)</w:t>
            </w:r>
            <w:r>
              <w:rPr>
                <w:rFonts w:eastAsia="SimSun"/>
                <w:sz w:val="18"/>
                <w:szCs w:val="18"/>
                <w:lang w:val="en-GB" w:eastAsia="zh-CN"/>
              </w:rPr>
              <w:t xml:space="preserve"> {11.6, 11.9}</w:t>
            </w:r>
          </w:p>
        </w:tc>
        <w:tc>
          <w:tcPr>
            <w:tcW w:w="2015" w:type="pct"/>
            <w:shd w:val="clear" w:color="auto" w:fill="auto"/>
          </w:tcPr>
          <w:p w14:paraId="7FFDB5F8" w14:textId="77777777" w:rsidR="002B42A4" w:rsidRPr="00E1257E" w:rsidRDefault="002B42A4" w:rsidP="0043797B">
            <w:pPr>
              <w:spacing w:after="60" w:line="259" w:lineRule="auto"/>
              <w:rPr>
                <w:rFonts w:eastAsia="SimSun"/>
                <w:sz w:val="18"/>
                <w:szCs w:val="18"/>
                <w:lang w:val="en-GB" w:eastAsia="zh-CN"/>
              </w:rPr>
            </w:pPr>
            <w:r w:rsidRPr="00B157FB">
              <w:rPr>
                <w:rFonts w:eastAsia="SimSun"/>
                <w:i/>
                <w:iCs/>
                <w:sz w:val="18"/>
                <w:szCs w:val="18"/>
                <w:lang w:val="en-GB" w:eastAsia="zh-CN"/>
              </w:rPr>
              <w:t>Medium confidence</w:t>
            </w:r>
            <w:r w:rsidRPr="00B157FB">
              <w:rPr>
                <w:rFonts w:eastAsia="SimSun"/>
                <w:sz w:val="18"/>
                <w:szCs w:val="18"/>
                <w:lang w:val="en-GB" w:eastAsia="zh-CN"/>
              </w:rPr>
              <w:t>, in predominant fraction of land area</w:t>
            </w:r>
          </w:p>
          <w:p w14:paraId="433ADA10" w14:textId="77777777" w:rsidR="002B42A4" w:rsidRDefault="002B42A4" w:rsidP="0043797B">
            <w:pPr>
              <w:spacing w:line="259" w:lineRule="auto"/>
              <w:rPr>
                <w:rFonts w:eastAsia="SimSun"/>
                <w:sz w:val="18"/>
                <w:szCs w:val="18"/>
                <w:lang w:val="en-GB" w:eastAsia="zh-CN"/>
              </w:rPr>
            </w:pPr>
            <w:r w:rsidRPr="00017B90">
              <w:rPr>
                <w:rFonts w:eastAsia="SimSun"/>
                <w:sz w:val="18"/>
                <w:szCs w:val="18"/>
                <w:lang w:val="en-GB" w:eastAsia="zh-CN"/>
              </w:rPr>
              <w:t>Human contribution to decrease in water availability in the dry season in a predominant fraction of the land area (</w:t>
            </w:r>
            <w:r w:rsidRPr="00906D91">
              <w:rPr>
                <w:rFonts w:eastAsia="SimSun"/>
                <w:i/>
                <w:iCs/>
                <w:sz w:val="18"/>
                <w:szCs w:val="18"/>
                <w:lang w:val="en-GB" w:eastAsia="zh-CN"/>
              </w:rPr>
              <w:t>medium confidence</w:t>
            </w:r>
            <w:r w:rsidRPr="00017B90">
              <w:rPr>
                <w:rFonts w:eastAsia="SimSun"/>
                <w:sz w:val="18"/>
                <w:szCs w:val="18"/>
                <w:lang w:val="en-GB" w:eastAsia="zh-CN"/>
              </w:rPr>
              <w:t>)</w:t>
            </w:r>
          </w:p>
          <w:p w14:paraId="43CC721A" w14:textId="77777777" w:rsidR="002B42A4" w:rsidRPr="00B073F4" w:rsidRDefault="002B42A4" w:rsidP="0043797B">
            <w:pPr>
              <w:spacing w:line="259" w:lineRule="auto"/>
              <w:rPr>
                <w:rFonts w:eastAsia="SimSun"/>
                <w:sz w:val="18"/>
                <w:szCs w:val="18"/>
                <w:lang w:val="en-GB" w:eastAsia="zh-CN"/>
              </w:rPr>
            </w:pPr>
            <w:r>
              <w:rPr>
                <w:rFonts w:eastAsia="SimSun"/>
                <w:sz w:val="18"/>
                <w:szCs w:val="18"/>
                <w:lang w:val="en-GB" w:eastAsia="zh-CN"/>
              </w:rPr>
              <w:t>{11.6}</w:t>
            </w:r>
          </w:p>
          <w:p w14:paraId="15422491" w14:textId="77777777" w:rsidR="002B42A4" w:rsidRPr="00017B90" w:rsidRDefault="002B42A4" w:rsidP="0043797B">
            <w:pPr>
              <w:spacing w:after="60" w:line="259" w:lineRule="auto"/>
              <w:rPr>
                <w:rFonts w:eastAsia="SimSun"/>
                <w:sz w:val="18"/>
                <w:szCs w:val="18"/>
                <w:lang w:val="en-GB" w:eastAsia="zh-CN"/>
              </w:rPr>
            </w:pPr>
          </w:p>
          <w:p w14:paraId="25818F57" w14:textId="77777777" w:rsidR="002B42A4" w:rsidRPr="00017B90" w:rsidRDefault="002B42A4" w:rsidP="0043797B">
            <w:pPr>
              <w:spacing w:after="60" w:line="259" w:lineRule="auto"/>
              <w:rPr>
                <w:rFonts w:eastAsia="SimSun"/>
                <w:sz w:val="18"/>
                <w:szCs w:val="18"/>
                <w:lang w:val="en-GB" w:eastAsia="zh-CN"/>
              </w:rPr>
            </w:pPr>
          </w:p>
          <w:p w14:paraId="7664CD13" w14:textId="77777777" w:rsidR="002B42A4" w:rsidRPr="00017B90" w:rsidRDefault="002B42A4" w:rsidP="0043797B">
            <w:pPr>
              <w:spacing w:after="60" w:line="259" w:lineRule="auto"/>
              <w:rPr>
                <w:rFonts w:eastAsia="SimSun"/>
                <w:i/>
                <w:iCs/>
                <w:sz w:val="18"/>
                <w:szCs w:val="18"/>
                <w:lang w:val="en-GB" w:eastAsia="zh-CN"/>
              </w:rPr>
            </w:pPr>
          </w:p>
        </w:tc>
      </w:tr>
      <w:tr w:rsidR="002B42A4" w:rsidRPr="00017B90" w14:paraId="4B21C647" w14:textId="77777777" w:rsidTr="0043797B">
        <w:tc>
          <w:tcPr>
            <w:tcW w:w="1255" w:type="pct"/>
            <w:shd w:val="clear" w:color="auto" w:fill="auto"/>
          </w:tcPr>
          <w:p w14:paraId="1DFF6220" w14:textId="77777777" w:rsidR="002B42A4" w:rsidRPr="00B073F4" w:rsidRDefault="002B42A4" w:rsidP="0043797B">
            <w:pPr>
              <w:spacing w:line="259" w:lineRule="auto"/>
              <w:rPr>
                <w:rFonts w:eastAsia="SimSun"/>
                <w:bCs/>
                <w:sz w:val="18"/>
                <w:szCs w:val="18"/>
                <w:lang w:val="en-GB"/>
              </w:rPr>
            </w:pPr>
            <w:r w:rsidRPr="00017B90">
              <w:rPr>
                <w:rFonts w:eastAsia="SimSun"/>
                <w:bCs/>
                <w:sz w:val="18"/>
                <w:szCs w:val="18"/>
                <w:lang w:val="en-GB" w:eastAsia="zh-CN"/>
              </w:rPr>
              <w:t>Increase in precipitation associated with tropical cyclones</w:t>
            </w:r>
          </w:p>
        </w:tc>
        <w:tc>
          <w:tcPr>
            <w:tcW w:w="1730" w:type="pct"/>
            <w:shd w:val="clear" w:color="auto" w:fill="auto"/>
          </w:tcPr>
          <w:p w14:paraId="69643259" w14:textId="77777777" w:rsidR="002B42A4" w:rsidRPr="00E1257E" w:rsidRDefault="002B42A4" w:rsidP="0043797B">
            <w:pPr>
              <w:spacing w:after="60" w:line="259" w:lineRule="auto"/>
              <w:rPr>
                <w:rFonts w:eastAsia="SimSun"/>
                <w:i/>
                <w:iCs/>
                <w:sz w:val="18"/>
                <w:szCs w:val="18"/>
                <w:lang w:val="en-GB" w:eastAsia="zh-CN"/>
              </w:rPr>
            </w:pPr>
            <w:r w:rsidRPr="00E1257E">
              <w:rPr>
                <w:rFonts w:eastAsia="SimSun"/>
                <w:i/>
                <w:iCs/>
                <w:sz w:val="18"/>
                <w:szCs w:val="18"/>
                <w:lang w:val="en-GB" w:eastAsia="zh-CN"/>
              </w:rPr>
              <w:t>Medium confidence</w:t>
            </w:r>
          </w:p>
          <w:p w14:paraId="43EC8089" w14:textId="77777777" w:rsidR="002B42A4" w:rsidRPr="00B157FB" w:rsidRDefault="002B42A4" w:rsidP="0043797B">
            <w:pPr>
              <w:spacing w:after="60" w:line="259" w:lineRule="auto"/>
              <w:rPr>
                <w:rFonts w:eastAsia="SimSun"/>
                <w:sz w:val="18"/>
                <w:szCs w:val="18"/>
              </w:rPr>
            </w:pPr>
            <w:r w:rsidRPr="00B157FB">
              <w:rPr>
                <w:rFonts w:cs="Times New Roman"/>
                <w:color w:val="000000"/>
                <w:sz w:val="18"/>
                <w:szCs w:val="18"/>
                <w:lang w:eastAsia="en-GB" w:bidi="th-TH"/>
              </w:rPr>
              <w:t>{11.7}</w:t>
            </w:r>
          </w:p>
        </w:tc>
        <w:tc>
          <w:tcPr>
            <w:tcW w:w="2015" w:type="pct"/>
            <w:shd w:val="clear" w:color="auto" w:fill="auto"/>
          </w:tcPr>
          <w:p w14:paraId="630BD971" w14:textId="77777777" w:rsidR="002B42A4" w:rsidRPr="00E1257E" w:rsidRDefault="002B42A4" w:rsidP="0043797B">
            <w:pPr>
              <w:spacing w:after="60" w:line="259" w:lineRule="auto"/>
              <w:rPr>
                <w:rFonts w:eastAsia="SimSun"/>
                <w:i/>
                <w:iCs/>
                <w:sz w:val="18"/>
                <w:szCs w:val="18"/>
                <w:lang w:val="en-GB" w:eastAsia="zh-CN"/>
              </w:rPr>
            </w:pPr>
            <w:r w:rsidRPr="00E1257E">
              <w:rPr>
                <w:rFonts w:eastAsia="SimSun"/>
                <w:i/>
                <w:iCs/>
                <w:sz w:val="18"/>
                <w:szCs w:val="18"/>
                <w:lang w:val="en-GB" w:eastAsia="zh-CN"/>
              </w:rPr>
              <w:t>High confidence</w:t>
            </w:r>
          </w:p>
          <w:p w14:paraId="58A19D70" w14:textId="77777777" w:rsidR="002B42A4" w:rsidRPr="00017B90" w:rsidRDefault="002B42A4" w:rsidP="0043797B">
            <w:pPr>
              <w:spacing w:after="60" w:line="259" w:lineRule="auto"/>
              <w:rPr>
                <w:rFonts w:eastAsia="SimSun"/>
                <w:sz w:val="18"/>
                <w:szCs w:val="18"/>
                <w:lang w:val="en-GB"/>
              </w:rPr>
            </w:pPr>
            <w:r>
              <w:rPr>
                <w:rFonts w:eastAsia="SimSun"/>
                <w:sz w:val="18"/>
                <w:szCs w:val="18"/>
                <w:lang w:val="en-GB"/>
              </w:rPr>
              <w:t>{11.7}</w:t>
            </w:r>
          </w:p>
        </w:tc>
      </w:tr>
      <w:tr w:rsidR="002B42A4" w:rsidRPr="00B157FB" w14:paraId="328D6F92" w14:textId="77777777" w:rsidTr="0043797B">
        <w:tc>
          <w:tcPr>
            <w:tcW w:w="1255" w:type="pct"/>
            <w:shd w:val="clear" w:color="auto" w:fill="auto"/>
          </w:tcPr>
          <w:p w14:paraId="69C05D8B" w14:textId="77777777" w:rsidR="002B42A4" w:rsidRPr="00017B90" w:rsidRDefault="002B42A4" w:rsidP="0043797B">
            <w:pPr>
              <w:spacing w:line="259" w:lineRule="auto"/>
              <w:rPr>
                <w:rFonts w:eastAsia="SimSun"/>
                <w:bCs/>
                <w:sz w:val="18"/>
                <w:szCs w:val="18"/>
                <w:lang w:val="en-GB"/>
              </w:rPr>
            </w:pPr>
            <w:r w:rsidRPr="00017B90">
              <w:rPr>
                <w:rFonts w:eastAsia="SimSun"/>
                <w:bCs/>
                <w:sz w:val="18"/>
                <w:szCs w:val="18"/>
                <w:lang w:val="en-GB" w:eastAsia="zh-CN"/>
              </w:rPr>
              <w:t>Increase in likelihood that a TC will be at major TC intensity (Cat. 3-5)</w:t>
            </w:r>
          </w:p>
        </w:tc>
        <w:tc>
          <w:tcPr>
            <w:tcW w:w="1730" w:type="pct"/>
            <w:shd w:val="clear" w:color="auto" w:fill="auto"/>
          </w:tcPr>
          <w:p w14:paraId="13D18FD7" w14:textId="77777777" w:rsidR="002B42A4" w:rsidRPr="00E1257E" w:rsidRDefault="002B42A4" w:rsidP="0043797B">
            <w:pPr>
              <w:spacing w:after="60" w:line="259" w:lineRule="auto"/>
              <w:rPr>
                <w:rFonts w:eastAsia="SimSun"/>
                <w:i/>
                <w:iCs/>
                <w:sz w:val="18"/>
                <w:szCs w:val="18"/>
                <w:lang w:val="en-GB" w:eastAsia="zh-CN"/>
              </w:rPr>
            </w:pPr>
            <w:r w:rsidRPr="00E1257E">
              <w:rPr>
                <w:rFonts w:eastAsia="SimSun"/>
                <w:i/>
                <w:iCs/>
                <w:sz w:val="18"/>
                <w:szCs w:val="18"/>
                <w:lang w:val="en-GB" w:eastAsia="zh-CN"/>
              </w:rPr>
              <w:t>Likely</w:t>
            </w:r>
          </w:p>
          <w:p w14:paraId="6987E59F" w14:textId="77777777" w:rsidR="002B42A4" w:rsidRPr="004223CB" w:rsidRDefault="002B42A4" w:rsidP="0043797B">
            <w:pPr>
              <w:spacing w:after="60" w:line="259" w:lineRule="auto"/>
              <w:rPr>
                <w:rFonts w:eastAsia="SimSun"/>
                <w:sz w:val="18"/>
                <w:szCs w:val="18"/>
              </w:rPr>
            </w:pPr>
            <w:r w:rsidRPr="004223CB">
              <w:rPr>
                <w:rFonts w:cs="Times New Roman"/>
                <w:color w:val="000000"/>
                <w:sz w:val="18"/>
                <w:szCs w:val="18"/>
                <w:lang w:eastAsia="en-GB" w:bidi="th-TH"/>
              </w:rPr>
              <w:t>{11.7}</w:t>
            </w:r>
          </w:p>
        </w:tc>
        <w:tc>
          <w:tcPr>
            <w:tcW w:w="2015" w:type="pct"/>
            <w:shd w:val="clear" w:color="auto" w:fill="auto"/>
          </w:tcPr>
          <w:p w14:paraId="1D80FFA6" w14:textId="77777777" w:rsidR="002B42A4" w:rsidRPr="00E1257E" w:rsidRDefault="002B42A4" w:rsidP="0043797B">
            <w:pPr>
              <w:spacing w:after="60" w:line="259" w:lineRule="auto"/>
              <w:rPr>
                <w:rFonts w:eastAsia="SimSun"/>
                <w:i/>
                <w:iCs/>
                <w:sz w:val="18"/>
                <w:szCs w:val="18"/>
                <w:lang w:eastAsia="zh-CN"/>
              </w:rPr>
            </w:pPr>
            <w:r w:rsidRPr="00E1257E">
              <w:rPr>
                <w:rFonts w:cs="Times New Roman"/>
                <w:i/>
                <w:iCs/>
                <w:color w:val="000000"/>
                <w:sz w:val="18"/>
                <w:szCs w:val="18"/>
                <w:lang w:eastAsia="en-GB" w:bidi="th-TH"/>
              </w:rPr>
              <w:t>Medium confidence</w:t>
            </w:r>
          </w:p>
          <w:p w14:paraId="78DC3295" w14:textId="77777777" w:rsidR="002B42A4" w:rsidRPr="00B157FB" w:rsidRDefault="002B42A4" w:rsidP="0043797B">
            <w:pPr>
              <w:spacing w:after="60" w:line="259" w:lineRule="auto"/>
              <w:rPr>
                <w:rFonts w:eastAsia="SimSun"/>
                <w:sz w:val="18"/>
                <w:szCs w:val="18"/>
                <w:lang w:val="de-CH"/>
              </w:rPr>
            </w:pPr>
            <w:r>
              <w:rPr>
                <w:rFonts w:cs="Times New Roman"/>
                <w:color w:val="000000"/>
                <w:sz w:val="18"/>
                <w:szCs w:val="18"/>
                <w:lang w:val="de-CH" w:eastAsia="en-GB" w:bidi="th-TH"/>
              </w:rPr>
              <w:t>{11.7}</w:t>
            </w:r>
          </w:p>
        </w:tc>
      </w:tr>
      <w:tr w:rsidR="002B42A4" w:rsidRPr="000D2A46" w14:paraId="50DFB656" w14:textId="77777777" w:rsidTr="0043797B">
        <w:trPr>
          <w:trHeight w:val="853"/>
        </w:trPr>
        <w:tc>
          <w:tcPr>
            <w:tcW w:w="1255" w:type="pct"/>
            <w:shd w:val="clear" w:color="auto" w:fill="auto"/>
          </w:tcPr>
          <w:p w14:paraId="76FE0E2D" w14:textId="77777777" w:rsidR="002B42A4" w:rsidRPr="00232B8B" w:rsidRDefault="002B42A4" w:rsidP="0043797B">
            <w:pPr>
              <w:spacing w:line="259" w:lineRule="auto"/>
              <w:rPr>
                <w:rFonts w:eastAsia="SimSun"/>
                <w:bCs/>
                <w:sz w:val="18"/>
                <w:szCs w:val="18"/>
                <w:lang w:val="en-GB"/>
              </w:rPr>
            </w:pPr>
            <w:r w:rsidRPr="00232B8B">
              <w:rPr>
                <w:rFonts w:eastAsia="SimSun"/>
                <w:bCs/>
                <w:sz w:val="18"/>
                <w:szCs w:val="18"/>
                <w:lang w:val="en-GB" w:eastAsia="zh-CN"/>
              </w:rPr>
              <w:t xml:space="preserve">Changes in frequency of </w:t>
            </w:r>
            <w:r>
              <w:rPr>
                <w:rFonts w:eastAsia="SimSun"/>
                <w:bCs/>
                <w:sz w:val="18"/>
                <w:szCs w:val="18"/>
                <w:lang w:val="en-GB" w:eastAsia="zh-CN"/>
              </w:rPr>
              <w:t xml:space="preserve">rapidly intensifying </w:t>
            </w:r>
            <w:r w:rsidRPr="00232B8B">
              <w:rPr>
                <w:rFonts w:eastAsia="SimSun"/>
                <w:bCs/>
                <w:sz w:val="18"/>
                <w:szCs w:val="18"/>
                <w:lang w:val="en-GB" w:eastAsia="zh-CN"/>
              </w:rPr>
              <w:t>tropical cyclones</w:t>
            </w:r>
          </w:p>
        </w:tc>
        <w:tc>
          <w:tcPr>
            <w:tcW w:w="1730" w:type="pct"/>
            <w:shd w:val="clear" w:color="auto" w:fill="auto"/>
          </w:tcPr>
          <w:p w14:paraId="0B72C1E5" w14:textId="77777777" w:rsidR="002B42A4" w:rsidRDefault="002B42A4" w:rsidP="0043797B">
            <w:pPr>
              <w:spacing w:line="259" w:lineRule="auto"/>
              <w:rPr>
                <w:rFonts w:eastAsia="SimSun"/>
                <w:i/>
                <w:iCs/>
                <w:sz w:val="18"/>
                <w:szCs w:val="18"/>
                <w:lang w:val="en-GB" w:eastAsia="zh-CN"/>
              </w:rPr>
            </w:pPr>
            <w:r>
              <w:rPr>
                <w:rFonts w:eastAsia="SimSun"/>
                <w:i/>
                <w:iCs/>
                <w:sz w:val="18"/>
                <w:szCs w:val="18"/>
                <w:lang w:val="en-GB" w:eastAsia="zh-CN"/>
              </w:rPr>
              <w:t>Likely</w:t>
            </w:r>
          </w:p>
          <w:p w14:paraId="4C85373F" w14:textId="77777777" w:rsidR="002B42A4" w:rsidRPr="00232B8B" w:rsidRDefault="002B42A4" w:rsidP="0043797B">
            <w:pPr>
              <w:spacing w:line="259" w:lineRule="auto"/>
              <w:rPr>
                <w:rFonts w:eastAsia="SimSun"/>
                <w:sz w:val="18"/>
                <w:szCs w:val="18"/>
                <w:lang w:val="en-GB" w:eastAsia="zh-CN"/>
              </w:rPr>
            </w:pPr>
            <w:r w:rsidRPr="00B157FB">
              <w:rPr>
                <w:rFonts w:eastAsia="SimSun"/>
                <w:sz w:val="18"/>
                <w:szCs w:val="18"/>
                <w:lang w:val="en-GB" w:eastAsia="zh-CN"/>
              </w:rPr>
              <w:t>{11.7}</w:t>
            </w:r>
          </w:p>
        </w:tc>
        <w:tc>
          <w:tcPr>
            <w:tcW w:w="2015" w:type="pct"/>
            <w:shd w:val="clear" w:color="auto" w:fill="auto"/>
          </w:tcPr>
          <w:p w14:paraId="2DA5498C" w14:textId="77777777" w:rsidR="002B42A4" w:rsidRPr="00E1257E" w:rsidRDefault="002B42A4" w:rsidP="0043797B">
            <w:pPr>
              <w:spacing w:line="259" w:lineRule="auto"/>
              <w:rPr>
                <w:rFonts w:eastAsia="SimSun"/>
                <w:i/>
                <w:iCs/>
                <w:sz w:val="18"/>
                <w:szCs w:val="18"/>
                <w:lang w:val="en-GB" w:eastAsia="zh-CN"/>
              </w:rPr>
            </w:pPr>
            <w:r w:rsidRPr="00E1257E">
              <w:rPr>
                <w:rFonts w:eastAsia="SimSun"/>
                <w:i/>
                <w:iCs/>
                <w:sz w:val="18"/>
                <w:szCs w:val="18"/>
                <w:lang w:val="en-GB" w:eastAsia="zh-CN"/>
              </w:rPr>
              <w:t>Medium confidence</w:t>
            </w:r>
          </w:p>
          <w:p w14:paraId="39035BA6" w14:textId="77777777" w:rsidR="002B42A4" w:rsidRPr="000D2A46" w:rsidRDefault="002B42A4" w:rsidP="0043797B">
            <w:pPr>
              <w:spacing w:line="259" w:lineRule="auto"/>
              <w:rPr>
                <w:rFonts w:eastAsia="SimSun"/>
                <w:i/>
                <w:iCs/>
                <w:sz w:val="18"/>
                <w:szCs w:val="18"/>
                <w:lang w:val="en-GB" w:eastAsia="zh-CN"/>
              </w:rPr>
            </w:pPr>
            <w:r w:rsidRPr="00B157FB">
              <w:rPr>
                <w:rFonts w:eastAsia="SimSun"/>
                <w:sz w:val="18"/>
                <w:szCs w:val="18"/>
                <w:lang w:val="en-GB" w:eastAsia="zh-CN"/>
              </w:rPr>
              <w:t>{11.7}</w:t>
            </w:r>
          </w:p>
        </w:tc>
      </w:tr>
      <w:tr w:rsidR="002B42A4" w:rsidRPr="00B157FB" w14:paraId="33FC5617" w14:textId="77777777" w:rsidTr="0043797B">
        <w:tc>
          <w:tcPr>
            <w:tcW w:w="1255" w:type="pct"/>
            <w:shd w:val="clear" w:color="auto" w:fill="auto"/>
          </w:tcPr>
          <w:p w14:paraId="3162E293" w14:textId="77777777" w:rsidR="002B42A4" w:rsidRPr="00446448" w:rsidRDefault="002B42A4" w:rsidP="0043797B">
            <w:pPr>
              <w:spacing w:after="160" w:line="259" w:lineRule="auto"/>
              <w:rPr>
                <w:rFonts w:eastAsia="SimSun"/>
                <w:bCs/>
                <w:sz w:val="18"/>
                <w:szCs w:val="18"/>
                <w:lang w:val="en-GB" w:eastAsia="zh-CN"/>
              </w:rPr>
            </w:pPr>
            <w:r w:rsidRPr="00446448">
              <w:rPr>
                <w:rFonts w:eastAsia="SimSun"/>
                <w:bCs/>
                <w:sz w:val="18"/>
                <w:szCs w:val="18"/>
                <w:lang w:val="en-GB" w:eastAsia="zh-CN"/>
              </w:rPr>
              <w:t>Poleward migration of tropical cyclones</w:t>
            </w:r>
            <w:r w:rsidRPr="00B073F4">
              <w:rPr>
                <w:rFonts w:eastAsia="SimSun"/>
                <w:bCs/>
                <w:sz w:val="18"/>
                <w:szCs w:val="18"/>
                <w:lang w:val="en-GB" w:eastAsia="zh-CN"/>
              </w:rPr>
              <w:t xml:space="preserve"> in the western Pacific</w:t>
            </w:r>
          </w:p>
        </w:tc>
        <w:tc>
          <w:tcPr>
            <w:tcW w:w="1730" w:type="pct"/>
            <w:shd w:val="clear" w:color="auto" w:fill="auto"/>
          </w:tcPr>
          <w:p w14:paraId="399AF95E" w14:textId="77777777" w:rsidR="002B42A4" w:rsidRDefault="002B42A4" w:rsidP="0043797B">
            <w:pPr>
              <w:spacing w:line="259" w:lineRule="auto"/>
              <w:rPr>
                <w:rFonts w:eastAsia="SimSun"/>
                <w:iCs/>
                <w:sz w:val="18"/>
                <w:szCs w:val="18"/>
                <w:lang w:val="en-GB"/>
              </w:rPr>
            </w:pPr>
            <w:r w:rsidRPr="00446448">
              <w:rPr>
                <w:rFonts w:eastAsia="SimSun"/>
                <w:i/>
                <w:iCs/>
                <w:sz w:val="18"/>
                <w:szCs w:val="18"/>
                <w:lang w:val="en-GB"/>
              </w:rPr>
              <w:t>Medium confidence</w:t>
            </w:r>
            <w:r w:rsidRPr="00446448">
              <w:rPr>
                <w:rFonts w:eastAsia="SimSun"/>
                <w:iCs/>
                <w:sz w:val="18"/>
                <w:szCs w:val="18"/>
                <w:lang w:val="en-GB"/>
              </w:rPr>
              <w:t xml:space="preserve"> </w:t>
            </w:r>
          </w:p>
          <w:p w14:paraId="095D6E6F" w14:textId="77777777" w:rsidR="002B42A4" w:rsidRPr="00B157FB" w:rsidRDefault="002B42A4" w:rsidP="0043797B">
            <w:pPr>
              <w:spacing w:line="259" w:lineRule="auto"/>
              <w:rPr>
                <w:rFonts w:eastAsia="SimSun"/>
                <w:sz w:val="18"/>
                <w:szCs w:val="18"/>
                <w:lang w:val="en-GB" w:eastAsia="zh-CN"/>
              </w:rPr>
            </w:pPr>
            <w:r w:rsidRPr="00B157FB">
              <w:rPr>
                <w:rFonts w:eastAsia="SimSun"/>
                <w:sz w:val="18"/>
                <w:szCs w:val="18"/>
                <w:lang w:val="en-GB"/>
              </w:rPr>
              <w:t>{11.7}</w:t>
            </w:r>
          </w:p>
        </w:tc>
        <w:tc>
          <w:tcPr>
            <w:tcW w:w="2015" w:type="pct"/>
            <w:shd w:val="clear" w:color="auto" w:fill="auto"/>
          </w:tcPr>
          <w:p w14:paraId="60623F49" w14:textId="77777777" w:rsidR="002B42A4" w:rsidRDefault="002B42A4" w:rsidP="0043797B">
            <w:pPr>
              <w:spacing w:line="259" w:lineRule="auto"/>
              <w:rPr>
                <w:rFonts w:eastAsia="SimSun"/>
                <w:iCs/>
                <w:sz w:val="18"/>
                <w:szCs w:val="18"/>
                <w:lang w:val="en-GB"/>
              </w:rPr>
            </w:pPr>
            <w:r w:rsidRPr="00446448">
              <w:rPr>
                <w:rFonts w:eastAsia="SimSun"/>
                <w:i/>
                <w:iCs/>
                <w:sz w:val="18"/>
                <w:szCs w:val="18"/>
                <w:lang w:val="en-GB"/>
              </w:rPr>
              <w:t>Medium confidence</w:t>
            </w:r>
            <w:r w:rsidRPr="00446448">
              <w:rPr>
                <w:rFonts w:eastAsia="SimSun"/>
                <w:iCs/>
                <w:sz w:val="18"/>
                <w:szCs w:val="18"/>
                <w:lang w:val="en-GB"/>
              </w:rPr>
              <w:t xml:space="preserve"> </w:t>
            </w:r>
          </w:p>
          <w:p w14:paraId="3422BEBE" w14:textId="77777777" w:rsidR="002B42A4" w:rsidRPr="00B157FB" w:rsidRDefault="002B42A4" w:rsidP="0043797B">
            <w:pPr>
              <w:spacing w:line="259" w:lineRule="auto"/>
              <w:rPr>
                <w:rFonts w:eastAsia="SimSun"/>
                <w:sz w:val="18"/>
                <w:szCs w:val="18"/>
                <w:lang w:val="en-GB" w:eastAsia="zh-CN"/>
              </w:rPr>
            </w:pPr>
            <w:r w:rsidRPr="00B157FB">
              <w:rPr>
                <w:rFonts w:eastAsia="SimSun"/>
                <w:sz w:val="18"/>
                <w:szCs w:val="18"/>
                <w:lang w:val="en-GB"/>
              </w:rPr>
              <w:t>{11.7}</w:t>
            </w:r>
          </w:p>
        </w:tc>
      </w:tr>
      <w:tr w:rsidR="002B42A4" w:rsidRPr="00B157FB" w14:paraId="447C801D" w14:textId="77777777" w:rsidTr="0043797B">
        <w:trPr>
          <w:trHeight w:val="553"/>
        </w:trPr>
        <w:tc>
          <w:tcPr>
            <w:tcW w:w="1255" w:type="pct"/>
            <w:shd w:val="clear" w:color="auto" w:fill="auto"/>
          </w:tcPr>
          <w:p w14:paraId="727F8CBD" w14:textId="77777777" w:rsidR="002B42A4" w:rsidRPr="00446448" w:rsidRDefault="002B42A4" w:rsidP="0043797B">
            <w:pPr>
              <w:spacing w:after="160" w:line="259" w:lineRule="auto"/>
              <w:rPr>
                <w:rFonts w:eastAsia="SimSun"/>
                <w:bCs/>
                <w:sz w:val="18"/>
                <w:szCs w:val="18"/>
                <w:lang w:val="en-GB" w:eastAsia="zh-CN"/>
              </w:rPr>
            </w:pPr>
            <w:r w:rsidRPr="00906D91">
              <w:rPr>
                <w:rFonts w:cs="Times New Roman"/>
                <w:color w:val="000000"/>
                <w:sz w:val="18"/>
                <w:szCs w:val="18"/>
                <w:lang w:val="uz-Cyrl-UZ" w:eastAsia="en-GB" w:bidi="th-TH"/>
              </w:rPr>
              <w:t>Decrease in TC forward</w:t>
            </w:r>
            <w:r>
              <w:rPr>
                <w:rFonts w:cs="Times New Roman"/>
                <w:color w:val="000000"/>
                <w:sz w:val="18"/>
                <w:szCs w:val="18"/>
                <w:lang w:val="uz-Cyrl-UZ" w:eastAsia="en-GB" w:bidi="th-TH"/>
              </w:rPr>
              <w:t xml:space="preserve"> motion</w:t>
            </w:r>
            <w:r w:rsidRPr="00906D91">
              <w:rPr>
                <w:rFonts w:cs="Times New Roman"/>
                <w:color w:val="000000"/>
                <w:sz w:val="18"/>
                <w:szCs w:val="18"/>
                <w:lang w:val="uz-Cyrl-UZ" w:eastAsia="en-GB" w:bidi="th-TH"/>
              </w:rPr>
              <w:t xml:space="preserve"> </w:t>
            </w:r>
            <w:r w:rsidRPr="00350DE9">
              <w:rPr>
                <w:rFonts w:cs="Times New Roman"/>
                <w:color w:val="000000"/>
                <w:sz w:val="18"/>
                <w:szCs w:val="18"/>
                <w:lang w:val="en-GB" w:eastAsia="en-GB" w:bidi="th-TH"/>
              </w:rPr>
              <w:t>over the USA</w:t>
            </w:r>
          </w:p>
        </w:tc>
        <w:tc>
          <w:tcPr>
            <w:tcW w:w="1730" w:type="pct"/>
            <w:shd w:val="clear" w:color="auto" w:fill="auto"/>
          </w:tcPr>
          <w:p w14:paraId="22472D71" w14:textId="77777777" w:rsidR="002B42A4" w:rsidRDefault="002B42A4" w:rsidP="0043797B">
            <w:pPr>
              <w:spacing w:line="259" w:lineRule="auto"/>
              <w:rPr>
                <w:rFonts w:cs="Times New Roman"/>
                <w:sz w:val="18"/>
                <w:szCs w:val="18"/>
                <w:lang w:val="en-GB"/>
              </w:rPr>
            </w:pPr>
            <w:r w:rsidRPr="00906D91">
              <w:rPr>
                <w:rFonts w:cs="Times New Roman"/>
                <w:sz w:val="18"/>
                <w:szCs w:val="18"/>
                <w:lang w:val="en-GB"/>
              </w:rPr>
              <w:t xml:space="preserve">It is </w:t>
            </w:r>
            <w:r w:rsidRPr="00906D91">
              <w:rPr>
                <w:rFonts w:cs="Times New Roman"/>
                <w:i/>
                <w:sz w:val="18"/>
                <w:szCs w:val="18"/>
                <w:lang w:val="en-GB"/>
              </w:rPr>
              <w:t>likely</w:t>
            </w:r>
            <w:r w:rsidRPr="00906D91">
              <w:rPr>
                <w:rFonts w:cs="Times New Roman"/>
                <w:sz w:val="18"/>
                <w:szCs w:val="18"/>
                <w:lang w:val="en-GB"/>
              </w:rPr>
              <w:t xml:space="preserve"> that TC translation speed has slowed over the USA since 1900. </w:t>
            </w:r>
          </w:p>
          <w:p w14:paraId="1FA7086B" w14:textId="77777777" w:rsidR="002B42A4" w:rsidRPr="000D2A46" w:rsidRDefault="002B42A4" w:rsidP="0043797B">
            <w:pPr>
              <w:spacing w:line="259" w:lineRule="auto"/>
              <w:rPr>
                <w:rFonts w:cs="Times New Roman"/>
                <w:sz w:val="18"/>
                <w:szCs w:val="18"/>
                <w:lang w:val="en-GB"/>
              </w:rPr>
            </w:pPr>
            <w:r>
              <w:rPr>
                <w:rFonts w:cs="Times New Roman"/>
                <w:sz w:val="18"/>
                <w:szCs w:val="18"/>
                <w:lang w:val="en-GB"/>
              </w:rPr>
              <w:t>{11.7}</w:t>
            </w:r>
          </w:p>
        </w:tc>
        <w:tc>
          <w:tcPr>
            <w:tcW w:w="2015" w:type="pct"/>
            <w:shd w:val="clear" w:color="auto" w:fill="auto"/>
          </w:tcPr>
          <w:p w14:paraId="65FAA578" w14:textId="77777777" w:rsidR="002B42A4" w:rsidRDefault="002B42A4" w:rsidP="0043797B">
            <w:pPr>
              <w:spacing w:line="259" w:lineRule="auto"/>
              <w:rPr>
                <w:rFonts w:cs="Times New Roman"/>
                <w:sz w:val="18"/>
                <w:szCs w:val="18"/>
                <w:lang w:val="en-GB"/>
              </w:rPr>
            </w:pPr>
            <w:r w:rsidRPr="00906D91">
              <w:rPr>
                <w:rFonts w:cs="Times New Roman"/>
                <w:sz w:val="18"/>
                <w:szCs w:val="18"/>
                <w:lang w:val="en-GB"/>
              </w:rPr>
              <w:t xml:space="preserve">It is </w:t>
            </w:r>
            <w:r w:rsidRPr="00906D91">
              <w:rPr>
                <w:rFonts w:cs="Times New Roman"/>
                <w:i/>
                <w:sz w:val="18"/>
                <w:szCs w:val="18"/>
                <w:lang w:val="en-GB"/>
              </w:rPr>
              <w:t>more likely than not</w:t>
            </w:r>
            <w:r w:rsidRPr="00906D91">
              <w:rPr>
                <w:rFonts w:cs="Times New Roman"/>
                <w:sz w:val="18"/>
                <w:szCs w:val="18"/>
                <w:lang w:val="en-GB"/>
              </w:rPr>
              <w:t xml:space="preserve"> that the slowdown of TC translation speed over the USA has contributions from anthropogenic forcing</w:t>
            </w:r>
            <w:r>
              <w:rPr>
                <w:rFonts w:cs="Times New Roman"/>
                <w:sz w:val="18"/>
                <w:szCs w:val="18"/>
                <w:lang w:val="en-GB"/>
              </w:rPr>
              <w:t>.</w:t>
            </w:r>
          </w:p>
          <w:p w14:paraId="5BAADA10" w14:textId="77777777" w:rsidR="002B42A4" w:rsidRPr="00B157FB" w:rsidRDefault="002B42A4" w:rsidP="0043797B">
            <w:pPr>
              <w:spacing w:line="259" w:lineRule="auto"/>
              <w:rPr>
                <w:rFonts w:eastAsia="SimSun"/>
                <w:sz w:val="18"/>
                <w:szCs w:val="18"/>
                <w:lang w:val="en-GB" w:eastAsia="zh-CN"/>
              </w:rPr>
            </w:pPr>
            <w:r w:rsidRPr="00B157FB">
              <w:rPr>
                <w:rFonts w:cs="Times New Roman"/>
                <w:sz w:val="18"/>
                <w:szCs w:val="18"/>
                <w:lang w:val="en-GB"/>
              </w:rPr>
              <w:t>{11.7}</w:t>
            </w:r>
          </w:p>
        </w:tc>
      </w:tr>
      <w:tr w:rsidR="002B42A4" w:rsidRPr="00232B8B" w14:paraId="402F1556" w14:textId="77777777" w:rsidTr="0043797B">
        <w:tc>
          <w:tcPr>
            <w:tcW w:w="1255" w:type="pct"/>
            <w:shd w:val="clear" w:color="auto" w:fill="auto"/>
          </w:tcPr>
          <w:p w14:paraId="774BAC60" w14:textId="77777777" w:rsidR="002B42A4" w:rsidRPr="00232B8B" w:rsidRDefault="002B42A4" w:rsidP="0043797B">
            <w:pPr>
              <w:spacing w:after="160" w:line="259" w:lineRule="auto"/>
              <w:rPr>
                <w:rFonts w:eastAsia="SimSun"/>
                <w:bCs/>
                <w:sz w:val="18"/>
                <w:szCs w:val="18"/>
                <w:highlight w:val="yellow"/>
                <w:lang w:val="en-GB" w:eastAsia="zh-CN"/>
              </w:rPr>
            </w:pPr>
            <w:r w:rsidRPr="00232B8B">
              <w:rPr>
                <w:rFonts w:eastAsia="SimSun"/>
                <w:bCs/>
                <w:sz w:val="18"/>
                <w:szCs w:val="18"/>
                <w:lang w:val="en-GB" w:eastAsia="zh-CN"/>
              </w:rPr>
              <w:t>Severe convective storms (tornadoes, hail, rainfall, wind, lightning)</w:t>
            </w:r>
          </w:p>
        </w:tc>
        <w:tc>
          <w:tcPr>
            <w:tcW w:w="1730" w:type="pct"/>
            <w:shd w:val="clear" w:color="auto" w:fill="auto"/>
          </w:tcPr>
          <w:p w14:paraId="2D20E8E5" w14:textId="77777777" w:rsidR="002B42A4" w:rsidRPr="00B157FB" w:rsidRDefault="002B42A4" w:rsidP="0043797B">
            <w:pPr>
              <w:spacing w:line="259" w:lineRule="auto"/>
              <w:rPr>
                <w:rFonts w:eastAsia="SimSun"/>
                <w:sz w:val="18"/>
                <w:szCs w:val="18"/>
                <w:lang w:val="en-GB" w:eastAsia="zh-CN"/>
              </w:rPr>
            </w:pPr>
            <w:r w:rsidRPr="00232B8B">
              <w:rPr>
                <w:rFonts w:eastAsia="SimSun"/>
                <w:i/>
                <w:sz w:val="18"/>
                <w:szCs w:val="18"/>
                <w:lang w:val="en-GB" w:eastAsia="zh-CN"/>
              </w:rPr>
              <w:t>Low confidence</w:t>
            </w:r>
            <w:r w:rsidRPr="00232B8B">
              <w:rPr>
                <w:rFonts w:eastAsia="SimSun"/>
                <w:sz w:val="18"/>
                <w:szCs w:val="18"/>
                <w:lang w:val="en-GB" w:eastAsia="zh-CN"/>
              </w:rPr>
              <w:t xml:space="preserve"> in past trends in hail and winds and tornado activity due to short length of high-quality data records.</w:t>
            </w:r>
            <w:r>
              <w:rPr>
                <w:rFonts w:eastAsia="SimSun"/>
                <w:sz w:val="18"/>
                <w:szCs w:val="18"/>
                <w:lang w:val="en-GB" w:eastAsia="zh-CN"/>
              </w:rPr>
              <w:t xml:space="preserve"> {11.7}</w:t>
            </w:r>
          </w:p>
        </w:tc>
        <w:tc>
          <w:tcPr>
            <w:tcW w:w="2015" w:type="pct"/>
            <w:shd w:val="clear" w:color="auto" w:fill="auto"/>
          </w:tcPr>
          <w:p w14:paraId="62936325" w14:textId="77777777" w:rsidR="002B42A4" w:rsidRDefault="002B42A4" w:rsidP="0043797B">
            <w:pPr>
              <w:spacing w:line="259" w:lineRule="auto"/>
              <w:rPr>
                <w:rFonts w:eastAsia="SimSun"/>
                <w:sz w:val="18"/>
                <w:szCs w:val="18"/>
                <w:lang w:val="en-GB" w:eastAsia="zh-CN"/>
              </w:rPr>
            </w:pPr>
            <w:r w:rsidRPr="00232B8B">
              <w:rPr>
                <w:rFonts w:eastAsia="SimSun"/>
                <w:i/>
                <w:sz w:val="18"/>
                <w:szCs w:val="18"/>
                <w:lang w:val="en-GB" w:eastAsia="zh-CN"/>
              </w:rPr>
              <w:t xml:space="preserve">Low </w:t>
            </w:r>
            <w:r w:rsidRPr="004D156C">
              <w:rPr>
                <w:rFonts w:eastAsia="SimSun"/>
                <w:i/>
                <w:sz w:val="18"/>
                <w:szCs w:val="18"/>
                <w:lang w:val="en-GB" w:eastAsia="zh-CN"/>
              </w:rPr>
              <w:t>confidence</w:t>
            </w:r>
            <w:r w:rsidRPr="004D156C">
              <w:rPr>
                <w:rFonts w:eastAsia="SimSun"/>
                <w:sz w:val="18"/>
                <w:szCs w:val="18"/>
                <w:lang w:val="en-GB" w:eastAsia="zh-CN"/>
              </w:rPr>
              <w:t>.</w:t>
            </w:r>
          </w:p>
          <w:p w14:paraId="4B4F66FF" w14:textId="77777777" w:rsidR="002B42A4" w:rsidRPr="00232B8B" w:rsidRDefault="002B42A4" w:rsidP="0043797B">
            <w:pPr>
              <w:spacing w:line="259" w:lineRule="auto"/>
              <w:rPr>
                <w:rFonts w:eastAsia="SimSun"/>
                <w:sz w:val="18"/>
                <w:szCs w:val="18"/>
                <w:highlight w:val="yellow"/>
                <w:lang w:val="en-GB"/>
              </w:rPr>
            </w:pPr>
            <w:r w:rsidRPr="00B157FB">
              <w:rPr>
                <w:rFonts w:eastAsia="SimSun"/>
                <w:sz w:val="18"/>
                <w:szCs w:val="18"/>
                <w:lang w:val="en-GB"/>
              </w:rPr>
              <w:t>{11.7}</w:t>
            </w:r>
          </w:p>
        </w:tc>
      </w:tr>
      <w:tr w:rsidR="002B42A4" w:rsidRPr="00232B8B" w14:paraId="2EC73FCA" w14:textId="77777777" w:rsidTr="0043797B">
        <w:tc>
          <w:tcPr>
            <w:tcW w:w="1255" w:type="pct"/>
            <w:shd w:val="clear" w:color="auto" w:fill="auto"/>
          </w:tcPr>
          <w:p w14:paraId="69524FC5"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Increase in compound events</w:t>
            </w:r>
          </w:p>
        </w:tc>
        <w:tc>
          <w:tcPr>
            <w:tcW w:w="1730" w:type="pct"/>
            <w:shd w:val="clear" w:color="auto" w:fill="auto"/>
          </w:tcPr>
          <w:p w14:paraId="7904CAD9" w14:textId="4BF259CE" w:rsidR="0087536D" w:rsidRDefault="0087536D" w:rsidP="0043797B">
            <w:pPr>
              <w:spacing w:after="60" w:line="259" w:lineRule="auto"/>
              <w:rPr>
                <w:rFonts w:eastAsia="SimSun"/>
                <w:sz w:val="18"/>
                <w:szCs w:val="18"/>
                <w:lang w:val="en-GB" w:eastAsia="zh-CN"/>
              </w:rPr>
            </w:pPr>
            <w:r>
              <w:rPr>
                <w:rFonts w:eastAsia="SimSun"/>
                <w:i/>
                <w:iCs/>
                <w:sz w:val="18"/>
                <w:szCs w:val="18"/>
                <w:lang w:val="en-GB" w:eastAsia="zh-CN"/>
              </w:rPr>
              <w:t xml:space="preserve">Likely </w:t>
            </w:r>
            <w:r w:rsidRPr="00804CE7">
              <w:rPr>
                <w:rFonts w:eastAsia="SimSun"/>
                <w:sz w:val="18"/>
                <w:szCs w:val="18"/>
                <w:lang w:val="en-GB" w:eastAsia="zh-CN"/>
              </w:rPr>
              <w:t>increase in the probability of compound events.</w:t>
            </w:r>
          </w:p>
          <w:p w14:paraId="2B6C1D30" w14:textId="77777777" w:rsidR="0087536D" w:rsidRPr="00804CE7" w:rsidRDefault="0087536D" w:rsidP="0043797B">
            <w:pPr>
              <w:spacing w:after="60" w:line="259" w:lineRule="auto"/>
              <w:rPr>
                <w:rFonts w:eastAsia="SimSun"/>
                <w:i/>
                <w:iCs/>
                <w:sz w:val="8"/>
                <w:szCs w:val="8"/>
                <w:lang w:val="en-GB" w:eastAsia="zh-CN"/>
              </w:rPr>
            </w:pPr>
          </w:p>
          <w:p w14:paraId="15CB1601" w14:textId="4FBF4D49" w:rsidR="002B42A4" w:rsidRPr="00232B8B" w:rsidRDefault="002B42A4" w:rsidP="0043797B">
            <w:pPr>
              <w:spacing w:after="60" w:line="259" w:lineRule="auto"/>
              <w:rPr>
                <w:rFonts w:eastAsia="SimSun"/>
                <w:sz w:val="18"/>
                <w:szCs w:val="18"/>
                <w:lang w:val="en-GB" w:eastAsia="zh-CN"/>
              </w:rPr>
            </w:pPr>
            <w:r w:rsidRPr="00232B8B">
              <w:rPr>
                <w:rFonts w:eastAsia="SimSun"/>
                <w:i/>
                <w:iCs/>
                <w:sz w:val="18"/>
                <w:szCs w:val="18"/>
                <w:lang w:val="en-GB" w:eastAsia="zh-CN"/>
              </w:rPr>
              <w:t>High confidence</w:t>
            </w:r>
            <w:r w:rsidRPr="00232B8B">
              <w:rPr>
                <w:rFonts w:eastAsia="SimSun"/>
                <w:sz w:val="18"/>
                <w:szCs w:val="18"/>
                <w:lang w:val="en-GB" w:eastAsia="zh-CN"/>
              </w:rPr>
              <w:t xml:space="preserve"> that co-occurrent heat waves and droughts are becoming more </w:t>
            </w:r>
            <w:r w:rsidRPr="00232B8B">
              <w:rPr>
                <w:rFonts w:eastAsia="SimSun"/>
                <w:sz w:val="18"/>
                <w:szCs w:val="18"/>
                <w:lang w:val="en-GB" w:eastAsia="zh-CN"/>
              </w:rPr>
              <w:lastRenderedPageBreak/>
              <w:t xml:space="preserve">frequent under enhanced greenhouse gas forcing at global scale. </w:t>
            </w:r>
          </w:p>
          <w:p w14:paraId="2B17EB3F" w14:textId="3966C616" w:rsidR="002B42A4" w:rsidRDefault="002B42A4" w:rsidP="0043797B">
            <w:pPr>
              <w:spacing w:after="60" w:line="259" w:lineRule="auto"/>
              <w:rPr>
                <w:rFonts w:eastAsia="SimSun"/>
                <w:i/>
                <w:iCs/>
                <w:sz w:val="18"/>
                <w:szCs w:val="18"/>
                <w:lang w:val="en-GB" w:eastAsia="zh-CN"/>
              </w:rPr>
            </w:pPr>
            <w:r w:rsidRPr="00232B8B">
              <w:rPr>
                <w:rFonts w:eastAsia="SimSun"/>
                <w:i/>
                <w:iCs/>
                <w:sz w:val="18"/>
                <w:szCs w:val="18"/>
                <w:lang w:val="en-GB" w:eastAsia="zh-CN"/>
              </w:rPr>
              <w:t>Medium confidence</w:t>
            </w:r>
            <w:r w:rsidRPr="00232B8B">
              <w:rPr>
                <w:rFonts w:eastAsia="SimSun"/>
                <w:iCs/>
                <w:sz w:val="18"/>
                <w:szCs w:val="18"/>
                <w:lang w:val="en-GB" w:eastAsia="zh-CN"/>
              </w:rPr>
              <w:t xml:space="preserve"> </w:t>
            </w:r>
            <w:r w:rsidR="00034068">
              <w:rPr>
                <w:rFonts w:eastAsia="SimSun"/>
                <w:iCs/>
                <w:sz w:val="18"/>
                <w:szCs w:val="18"/>
                <w:lang w:val="en-GB" w:eastAsia="zh-CN"/>
              </w:rPr>
              <w:t xml:space="preserve">that </w:t>
            </w:r>
            <w:r w:rsidR="00FC10E0">
              <w:rPr>
                <w:rFonts w:eastAsia="SimSun"/>
                <w:iCs/>
                <w:sz w:val="18"/>
                <w:szCs w:val="18"/>
                <w:lang w:val="en-GB" w:eastAsia="zh-CN"/>
              </w:rPr>
              <w:t>fire weather, i.e. compound hot, dry and windy events</w:t>
            </w:r>
            <w:r w:rsidR="00241BDE">
              <w:rPr>
                <w:rFonts w:eastAsia="SimSun"/>
                <w:iCs/>
                <w:sz w:val="18"/>
                <w:szCs w:val="18"/>
                <w:lang w:val="en-GB" w:eastAsia="zh-CN"/>
              </w:rPr>
              <w:t>,</w:t>
            </w:r>
            <w:r w:rsidR="00FC10E0">
              <w:rPr>
                <w:rFonts w:eastAsia="SimSun"/>
                <w:iCs/>
                <w:sz w:val="18"/>
                <w:szCs w:val="18"/>
                <w:lang w:val="en-GB" w:eastAsia="zh-CN"/>
              </w:rPr>
              <w:t xml:space="preserve"> </w:t>
            </w:r>
            <w:r w:rsidRPr="00232B8B">
              <w:rPr>
                <w:rFonts w:eastAsia="SimSun"/>
                <w:iCs/>
                <w:sz w:val="18"/>
                <w:szCs w:val="18"/>
                <w:lang w:val="en-GB" w:eastAsia="zh-CN"/>
              </w:rPr>
              <w:t xml:space="preserve">have become more </w:t>
            </w:r>
            <w:r w:rsidR="00034068">
              <w:rPr>
                <w:rFonts w:eastAsia="SimSun"/>
                <w:iCs/>
                <w:sz w:val="18"/>
                <w:szCs w:val="18"/>
                <w:lang w:val="en-GB" w:eastAsia="zh-CN"/>
              </w:rPr>
              <w:t>frequent</w:t>
            </w:r>
            <w:r w:rsidR="00FC10E0">
              <w:rPr>
                <w:rFonts w:eastAsia="SimSun"/>
                <w:iCs/>
                <w:sz w:val="18"/>
                <w:szCs w:val="18"/>
                <w:lang w:val="en-GB" w:eastAsia="zh-CN"/>
              </w:rPr>
              <w:t xml:space="preserve"> in some</w:t>
            </w:r>
            <w:r w:rsidRPr="00232B8B">
              <w:rPr>
                <w:rFonts w:eastAsia="SimSun"/>
                <w:iCs/>
                <w:sz w:val="18"/>
                <w:szCs w:val="18"/>
                <w:lang w:val="en-GB" w:eastAsia="zh-CN"/>
              </w:rPr>
              <w:t xml:space="preserve"> regions.</w:t>
            </w:r>
            <w:r w:rsidRPr="00232B8B" w:rsidDel="000E3EA5">
              <w:rPr>
                <w:rFonts w:eastAsia="SimSun"/>
                <w:i/>
                <w:iCs/>
                <w:sz w:val="18"/>
                <w:szCs w:val="18"/>
                <w:lang w:val="en-GB" w:eastAsia="zh-CN"/>
              </w:rPr>
              <w:t xml:space="preserve"> </w:t>
            </w:r>
          </w:p>
          <w:p w14:paraId="4FA8A348" w14:textId="77777777" w:rsidR="002B42A4" w:rsidRDefault="002B42A4" w:rsidP="0043797B">
            <w:pPr>
              <w:spacing w:after="60" w:line="259" w:lineRule="auto"/>
              <w:rPr>
                <w:rFonts w:eastAsia="SimSun"/>
                <w:sz w:val="18"/>
                <w:szCs w:val="18"/>
                <w:lang w:val="en-GB" w:eastAsia="zh-CN"/>
              </w:rPr>
            </w:pPr>
            <w:r w:rsidRPr="00232B8B">
              <w:rPr>
                <w:rFonts w:eastAsia="SimSun"/>
                <w:i/>
                <w:sz w:val="18"/>
                <w:szCs w:val="18"/>
                <w:lang w:val="en-GB" w:eastAsia="zh-CN"/>
              </w:rPr>
              <w:t>Medium confidence</w:t>
            </w:r>
            <w:r w:rsidRPr="00232B8B">
              <w:rPr>
                <w:rFonts w:eastAsia="SimSun"/>
                <w:sz w:val="18"/>
                <w:szCs w:val="18"/>
                <w:lang w:val="en-GB" w:eastAsia="zh-CN"/>
              </w:rPr>
              <w:t xml:space="preserve"> that compound flooding risk has increased along the US</w:t>
            </w:r>
            <w:r>
              <w:rPr>
                <w:rFonts w:eastAsia="SimSun"/>
                <w:sz w:val="18"/>
                <w:szCs w:val="18"/>
                <w:lang w:val="en-GB" w:eastAsia="zh-CN"/>
              </w:rPr>
              <w:t>A</w:t>
            </w:r>
            <w:r w:rsidRPr="00232B8B">
              <w:rPr>
                <w:rFonts w:eastAsia="SimSun"/>
                <w:sz w:val="18"/>
                <w:szCs w:val="18"/>
                <w:lang w:val="en-GB" w:eastAsia="zh-CN"/>
              </w:rPr>
              <w:t xml:space="preserve"> coastline.</w:t>
            </w:r>
          </w:p>
          <w:p w14:paraId="138CE15E" w14:textId="77777777" w:rsidR="002B42A4" w:rsidRPr="00B52246" w:rsidRDefault="002B42A4" w:rsidP="0043797B">
            <w:pPr>
              <w:spacing w:after="60" w:line="259" w:lineRule="auto"/>
              <w:rPr>
                <w:rFonts w:eastAsia="SimSun"/>
                <w:sz w:val="18"/>
                <w:szCs w:val="18"/>
                <w:lang w:val="en-GB" w:eastAsia="zh-CN"/>
              </w:rPr>
            </w:pPr>
            <w:r>
              <w:rPr>
                <w:rFonts w:eastAsia="SimSun"/>
                <w:sz w:val="18"/>
                <w:szCs w:val="18"/>
                <w:lang w:val="en-GB" w:eastAsia="zh-CN"/>
              </w:rPr>
              <w:t>{11.8}</w:t>
            </w:r>
          </w:p>
        </w:tc>
        <w:tc>
          <w:tcPr>
            <w:tcW w:w="2015" w:type="pct"/>
            <w:shd w:val="clear" w:color="auto" w:fill="auto"/>
          </w:tcPr>
          <w:p w14:paraId="52A7BFB8" w14:textId="263627AA" w:rsidR="0087536D" w:rsidRDefault="0087536D" w:rsidP="0043797B">
            <w:pPr>
              <w:spacing w:after="60" w:line="259" w:lineRule="auto"/>
              <w:rPr>
                <w:rFonts w:eastAsia="SimSun"/>
                <w:iCs/>
                <w:sz w:val="18"/>
                <w:szCs w:val="18"/>
                <w:lang w:val="en-GB" w:eastAsia="zh-CN"/>
              </w:rPr>
            </w:pPr>
            <w:r>
              <w:rPr>
                <w:rFonts w:eastAsia="SimSun"/>
                <w:i/>
                <w:sz w:val="18"/>
                <w:szCs w:val="18"/>
                <w:lang w:val="en-GB" w:eastAsia="zh-CN"/>
              </w:rPr>
              <w:lastRenderedPageBreak/>
              <w:t xml:space="preserve">Likely </w:t>
            </w:r>
            <w:r w:rsidRPr="00804CE7">
              <w:rPr>
                <w:rFonts w:eastAsia="SimSun"/>
                <w:iCs/>
                <w:sz w:val="18"/>
                <w:szCs w:val="18"/>
                <w:lang w:val="en-GB" w:eastAsia="zh-CN"/>
              </w:rPr>
              <w:t>that human-induced climate change has increased the probability of compound events.</w:t>
            </w:r>
          </w:p>
          <w:p w14:paraId="069C6F17" w14:textId="76517A64" w:rsidR="0087536D" w:rsidRPr="00804CE7" w:rsidRDefault="0087536D" w:rsidP="0043797B">
            <w:pPr>
              <w:spacing w:after="60" w:line="259" w:lineRule="auto"/>
              <w:rPr>
                <w:rFonts w:eastAsia="SimSun"/>
                <w:iCs/>
                <w:sz w:val="8"/>
                <w:szCs w:val="8"/>
                <w:lang w:val="en-GB" w:eastAsia="zh-CN"/>
              </w:rPr>
            </w:pPr>
            <w:r w:rsidRPr="00804CE7">
              <w:rPr>
                <w:rFonts w:eastAsia="SimSun"/>
                <w:iCs/>
                <w:sz w:val="8"/>
                <w:szCs w:val="8"/>
                <w:lang w:val="en-GB" w:eastAsia="zh-CN"/>
              </w:rPr>
              <w:t xml:space="preserve"> </w:t>
            </w:r>
          </w:p>
          <w:p w14:paraId="1EAE8F51" w14:textId="1E703B82" w:rsidR="002B42A4" w:rsidRPr="00232B8B" w:rsidRDefault="002B42A4" w:rsidP="0043797B">
            <w:pPr>
              <w:spacing w:after="60" w:line="259" w:lineRule="auto"/>
              <w:rPr>
                <w:rFonts w:eastAsia="SimSun"/>
                <w:i/>
                <w:sz w:val="18"/>
                <w:szCs w:val="18"/>
                <w:lang w:val="en-GB" w:eastAsia="zh-CN"/>
              </w:rPr>
            </w:pPr>
            <w:r w:rsidRPr="00232B8B">
              <w:rPr>
                <w:rFonts w:eastAsia="SimSun"/>
                <w:i/>
                <w:sz w:val="18"/>
                <w:szCs w:val="18"/>
                <w:lang w:val="en-GB" w:eastAsia="zh-CN"/>
              </w:rPr>
              <w:t xml:space="preserve">High confidence </w:t>
            </w:r>
            <w:r w:rsidRPr="00232B8B">
              <w:rPr>
                <w:rFonts w:eastAsia="SimSun"/>
                <w:iCs/>
                <w:sz w:val="18"/>
                <w:szCs w:val="18"/>
                <w:lang w:val="en-GB" w:eastAsia="zh-CN"/>
              </w:rPr>
              <w:t>that human influence has increased the frequency of co-occu</w:t>
            </w:r>
            <w:r>
              <w:rPr>
                <w:rFonts w:eastAsia="SimSun"/>
                <w:iCs/>
                <w:sz w:val="18"/>
                <w:szCs w:val="18"/>
                <w:lang w:val="en-GB" w:eastAsia="zh-CN"/>
              </w:rPr>
              <w:t>r</w:t>
            </w:r>
            <w:r w:rsidRPr="00232B8B">
              <w:rPr>
                <w:rFonts w:eastAsia="SimSun"/>
                <w:iCs/>
                <w:sz w:val="18"/>
                <w:szCs w:val="18"/>
                <w:lang w:val="en-GB" w:eastAsia="zh-CN"/>
              </w:rPr>
              <w:t xml:space="preserve">rent heat </w:t>
            </w:r>
            <w:r w:rsidRPr="00232B8B">
              <w:rPr>
                <w:rFonts w:eastAsia="SimSun"/>
                <w:iCs/>
                <w:sz w:val="18"/>
                <w:szCs w:val="18"/>
                <w:lang w:val="en-GB" w:eastAsia="zh-CN"/>
              </w:rPr>
              <w:lastRenderedPageBreak/>
              <w:t>waves and droughts.</w:t>
            </w:r>
            <w:r w:rsidRPr="00232B8B">
              <w:rPr>
                <w:rFonts w:eastAsia="SimSun"/>
                <w:i/>
                <w:sz w:val="18"/>
                <w:szCs w:val="18"/>
                <w:lang w:val="en-GB" w:eastAsia="zh-CN"/>
              </w:rPr>
              <w:t xml:space="preserve"> </w:t>
            </w:r>
          </w:p>
          <w:p w14:paraId="29BCEACC" w14:textId="36C9FC4E" w:rsidR="002B42A4" w:rsidRDefault="002B42A4" w:rsidP="0043797B">
            <w:pPr>
              <w:spacing w:after="60" w:line="259" w:lineRule="auto"/>
              <w:rPr>
                <w:rFonts w:eastAsia="SimSun"/>
                <w:i/>
                <w:sz w:val="18"/>
                <w:szCs w:val="18"/>
                <w:lang w:val="en-GB" w:eastAsia="zh-CN"/>
              </w:rPr>
            </w:pPr>
            <w:r w:rsidRPr="00232B8B">
              <w:rPr>
                <w:rFonts w:eastAsia="SimSun"/>
                <w:i/>
                <w:sz w:val="18"/>
                <w:szCs w:val="18"/>
                <w:lang w:val="en-GB" w:eastAsia="zh-CN"/>
              </w:rPr>
              <w:t xml:space="preserve">Medium confidence </w:t>
            </w:r>
            <w:r w:rsidRPr="00232B8B">
              <w:rPr>
                <w:rFonts w:eastAsia="SimSun"/>
                <w:iCs/>
                <w:sz w:val="18"/>
                <w:szCs w:val="18"/>
                <w:lang w:val="en-GB" w:eastAsia="zh-CN"/>
              </w:rPr>
              <w:t xml:space="preserve">that human influence has increased </w:t>
            </w:r>
            <w:r w:rsidR="00034068">
              <w:rPr>
                <w:rFonts w:eastAsia="SimSun"/>
                <w:iCs/>
                <w:sz w:val="18"/>
                <w:szCs w:val="18"/>
                <w:lang w:val="en-GB" w:eastAsia="zh-CN"/>
              </w:rPr>
              <w:t>fire weather</w:t>
            </w:r>
            <w:r w:rsidRPr="00232B8B">
              <w:rPr>
                <w:rFonts w:eastAsia="SimSun"/>
                <w:iCs/>
                <w:sz w:val="18"/>
                <w:szCs w:val="18"/>
                <w:lang w:val="en-GB" w:eastAsia="zh-CN"/>
              </w:rPr>
              <w:t xml:space="preserve"> occurrence in some regions.</w:t>
            </w:r>
            <w:r w:rsidRPr="00232B8B">
              <w:rPr>
                <w:rFonts w:eastAsia="SimSun"/>
                <w:i/>
                <w:sz w:val="18"/>
                <w:szCs w:val="18"/>
                <w:lang w:val="en-GB" w:eastAsia="zh-CN"/>
              </w:rPr>
              <w:t xml:space="preserve"> </w:t>
            </w:r>
          </w:p>
          <w:p w14:paraId="4F885BD1" w14:textId="77777777" w:rsidR="002B42A4" w:rsidRDefault="002B42A4" w:rsidP="0043797B">
            <w:pPr>
              <w:spacing w:after="60" w:line="259" w:lineRule="auto"/>
              <w:rPr>
                <w:rFonts w:eastAsia="SimSun"/>
                <w:sz w:val="18"/>
                <w:szCs w:val="18"/>
                <w:lang w:val="en-GB"/>
              </w:rPr>
            </w:pPr>
            <w:r w:rsidRPr="00232B8B">
              <w:rPr>
                <w:rFonts w:eastAsia="SimSun"/>
                <w:i/>
                <w:iCs/>
                <w:sz w:val="18"/>
                <w:szCs w:val="18"/>
                <w:lang w:val="en-GB"/>
              </w:rPr>
              <w:t xml:space="preserve">Low confidence </w:t>
            </w:r>
            <w:r w:rsidRPr="00232B8B">
              <w:rPr>
                <w:rFonts w:eastAsia="SimSun"/>
                <w:sz w:val="18"/>
                <w:szCs w:val="18"/>
                <w:lang w:val="en-GB"/>
              </w:rPr>
              <w:t>that human influences has contributed to changes in compound events leading to flooding.</w:t>
            </w:r>
          </w:p>
          <w:p w14:paraId="3D37343F" w14:textId="77777777" w:rsidR="002B42A4" w:rsidRPr="00B157FB" w:rsidRDefault="002B42A4" w:rsidP="0043797B">
            <w:pPr>
              <w:spacing w:after="60" w:line="259" w:lineRule="auto"/>
              <w:rPr>
                <w:rFonts w:eastAsia="SimSun"/>
                <w:sz w:val="18"/>
                <w:szCs w:val="18"/>
                <w:lang w:val="en-GB"/>
              </w:rPr>
            </w:pPr>
            <w:r w:rsidRPr="00B157FB">
              <w:rPr>
                <w:rFonts w:eastAsia="SimSun"/>
                <w:sz w:val="18"/>
                <w:szCs w:val="18"/>
                <w:lang w:val="en-GB"/>
              </w:rPr>
              <w:t>{11.8}</w:t>
            </w:r>
          </w:p>
          <w:p w14:paraId="09DC2E21" w14:textId="77777777" w:rsidR="002B42A4" w:rsidRPr="00232B8B" w:rsidRDefault="002B42A4" w:rsidP="0043797B">
            <w:pPr>
              <w:spacing w:after="60" w:line="259" w:lineRule="auto"/>
              <w:rPr>
                <w:rFonts w:eastAsia="SimSun"/>
                <w:sz w:val="18"/>
                <w:szCs w:val="18"/>
                <w:lang w:val="en-GB" w:eastAsia="zh-CN"/>
              </w:rPr>
            </w:pPr>
          </w:p>
          <w:p w14:paraId="5EE26846" w14:textId="77777777" w:rsidR="002B42A4" w:rsidRPr="00232B8B" w:rsidRDefault="002B42A4" w:rsidP="0043797B">
            <w:pPr>
              <w:spacing w:after="160" w:line="259" w:lineRule="auto"/>
              <w:rPr>
                <w:rFonts w:eastAsia="SimSun"/>
                <w:i/>
                <w:iCs/>
                <w:sz w:val="18"/>
                <w:szCs w:val="18"/>
                <w:lang w:val="en-GB"/>
              </w:rPr>
            </w:pPr>
          </w:p>
        </w:tc>
      </w:tr>
    </w:tbl>
    <w:p w14:paraId="49709ED8" w14:textId="77777777" w:rsidR="002B42A4" w:rsidRDefault="002B42A4" w:rsidP="00841A35">
      <w:pPr>
        <w:rPr>
          <w:rFonts w:cs="Times New Roman"/>
          <w:b/>
          <w:lang w:val="en-GB"/>
        </w:rPr>
      </w:pPr>
    </w:p>
    <w:p w14:paraId="4FEF5D7F" w14:textId="0ABB2B16" w:rsidR="00907744" w:rsidRPr="00D424AA" w:rsidRDefault="00907744" w:rsidP="00841A35">
      <w:pPr>
        <w:rPr>
          <w:rFonts w:cs="Times New Roman"/>
          <w:b/>
          <w:lang w:val="en-GB"/>
        </w:rPr>
      </w:pPr>
      <w:r w:rsidRPr="00D424AA">
        <w:rPr>
          <w:rFonts w:cs="Times New Roman"/>
          <w:b/>
          <w:lang w:val="en-GB"/>
        </w:rPr>
        <w:t>[END TABLE 11.1 HERE]</w:t>
      </w:r>
    </w:p>
    <w:p w14:paraId="2CE2B53E" w14:textId="0A9163AC" w:rsidR="00907744" w:rsidRDefault="00907744" w:rsidP="00D424AA">
      <w:pPr>
        <w:rPr>
          <w:rFonts w:cs="Times New Roman"/>
          <w:lang w:val="en-GB"/>
        </w:rPr>
      </w:pPr>
    </w:p>
    <w:p w14:paraId="06A96892" w14:textId="77777777" w:rsidR="00703712" w:rsidRPr="00D424AA" w:rsidRDefault="00703712" w:rsidP="00D424AA">
      <w:pPr>
        <w:rPr>
          <w:rFonts w:cs="Times New Roman"/>
          <w:lang w:val="en-GB"/>
        </w:rPr>
      </w:pPr>
    </w:p>
    <w:p w14:paraId="104FD8C7" w14:textId="77777777" w:rsidR="00907744" w:rsidRPr="00841A35" w:rsidRDefault="00907744" w:rsidP="00D424AA">
      <w:pPr>
        <w:rPr>
          <w:rFonts w:cs="Times New Roman"/>
          <w:b/>
          <w:lang w:val="en-GB"/>
        </w:rPr>
      </w:pPr>
      <w:r w:rsidRPr="00D424AA">
        <w:rPr>
          <w:rFonts w:cs="Times New Roman"/>
          <w:b/>
          <w:lang w:val="en-GB"/>
        </w:rPr>
        <w:t>[START TABLE 11.2 HERE]</w:t>
      </w:r>
    </w:p>
    <w:p w14:paraId="3412CE43" w14:textId="77777777" w:rsidR="00907744" w:rsidRPr="00D424AA" w:rsidRDefault="00907744" w:rsidP="00D424AA">
      <w:pPr>
        <w:rPr>
          <w:rFonts w:cs="Times New Roman"/>
          <w:lang w:val="en-GB"/>
        </w:rPr>
      </w:pPr>
    </w:p>
    <w:p w14:paraId="6713A501" w14:textId="5891A618" w:rsidR="002B42A4" w:rsidRDefault="002B42A4" w:rsidP="002B42A4">
      <w:pPr>
        <w:pStyle w:val="AR6Chap11Table"/>
        <w:rPr>
          <w:lang w:val="en-GB"/>
        </w:rPr>
      </w:pPr>
      <w:r w:rsidRPr="00232B8B">
        <w:rPr>
          <w:lang w:val="en-GB"/>
        </w:rPr>
        <w:t>Synthesis table on projected changes in extremes. Note that projected changes in marine extremes are assessed in Chapter 9 and the Cross-chapter box 9.1 (marine heat waves).</w:t>
      </w:r>
      <w:r>
        <w:rPr>
          <w:lang w:val="en-GB"/>
        </w:rPr>
        <w:t xml:space="preserve"> Assessments are provided compared to pre-industrial conditions.</w:t>
      </w:r>
    </w:p>
    <w:p w14:paraId="669DC5BA" w14:textId="5B4B45E8" w:rsidR="002B42A4" w:rsidRDefault="002B42A4" w:rsidP="002B42A4">
      <w:pPr>
        <w:pStyle w:val="AR6Body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2634"/>
        <w:gridCol w:w="2632"/>
        <w:gridCol w:w="2719"/>
      </w:tblGrid>
      <w:tr w:rsidR="002B42A4" w:rsidRPr="00B549EC" w14:paraId="152F4135" w14:textId="77777777" w:rsidTr="0043797B">
        <w:trPr>
          <w:trHeight w:val="609"/>
        </w:trPr>
        <w:tc>
          <w:tcPr>
            <w:tcW w:w="850" w:type="pct"/>
            <w:shd w:val="clear" w:color="auto" w:fill="auto"/>
          </w:tcPr>
          <w:p w14:paraId="27E2A4AF"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Phenomenon and direction of trend</w:t>
            </w:r>
          </w:p>
        </w:tc>
        <w:tc>
          <w:tcPr>
            <w:tcW w:w="1369" w:type="pct"/>
            <w:shd w:val="clear" w:color="auto" w:fill="auto"/>
          </w:tcPr>
          <w:p w14:paraId="3CD48FF6"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Projected changes at +1.5°C global warming</w:t>
            </w:r>
          </w:p>
        </w:tc>
        <w:tc>
          <w:tcPr>
            <w:tcW w:w="1368" w:type="pct"/>
            <w:shd w:val="clear" w:color="auto" w:fill="auto"/>
          </w:tcPr>
          <w:p w14:paraId="41A3A7A9"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Projected changes at +2°C global warming</w:t>
            </w:r>
          </w:p>
        </w:tc>
        <w:tc>
          <w:tcPr>
            <w:tcW w:w="1414" w:type="pct"/>
            <w:shd w:val="clear" w:color="auto" w:fill="auto"/>
          </w:tcPr>
          <w:p w14:paraId="3E63C953"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Projected changes at +</w:t>
            </w:r>
            <w:r>
              <w:rPr>
                <w:rFonts w:eastAsia="SimSun"/>
                <w:bCs/>
                <w:sz w:val="18"/>
                <w:szCs w:val="18"/>
                <w:lang w:val="en-GB" w:eastAsia="zh-CN"/>
              </w:rPr>
              <w:t>4</w:t>
            </w:r>
            <w:r w:rsidRPr="00232B8B">
              <w:rPr>
                <w:rFonts w:eastAsia="SimSun"/>
                <w:bCs/>
                <w:sz w:val="18"/>
                <w:szCs w:val="18"/>
                <w:lang w:val="en-GB" w:eastAsia="zh-CN"/>
              </w:rPr>
              <w:t>°C global warming</w:t>
            </w:r>
          </w:p>
        </w:tc>
      </w:tr>
      <w:tr w:rsidR="002B42A4" w:rsidRPr="00B157FB" w14:paraId="3619B7E2" w14:textId="77777777" w:rsidTr="0043797B">
        <w:tc>
          <w:tcPr>
            <w:tcW w:w="850" w:type="pct"/>
            <w:shd w:val="clear" w:color="auto" w:fill="auto"/>
          </w:tcPr>
          <w:p w14:paraId="50E54FBE" w14:textId="77777777" w:rsidR="002B42A4" w:rsidRDefault="002B42A4" w:rsidP="0043797B">
            <w:pPr>
              <w:spacing w:after="160" w:line="259" w:lineRule="auto"/>
              <w:rPr>
                <w:rFonts w:eastAsia="SimSun"/>
                <w:bCs/>
                <w:sz w:val="18"/>
                <w:szCs w:val="18"/>
                <w:lang w:val="en-GB" w:eastAsia="zh-CN"/>
              </w:rPr>
            </w:pPr>
            <w:r w:rsidRPr="00232B8B">
              <w:rPr>
                <w:rFonts w:eastAsia="SimSun"/>
                <w:bCs/>
                <w:sz w:val="18"/>
                <w:szCs w:val="18"/>
                <w:lang w:val="en-GB" w:eastAsia="zh-CN"/>
              </w:rPr>
              <w:t>Warmer and/or more frequent hot days and nights over most land areas</w:t>
            </w:r>
          </w:p>
          <w:p w14:paraId="0830FC6D" w14:textId="77777777" w:rsidR="002B42A4" w:rsidRDefault="002B42A4" w:rsidP="0043797B">
            <w:pPr>
              <w:spacing w:after="160" w:line="259" w:lineRule="auto"/>
              <w:rPr>
                <w:rFonts w:eastAsia="SimSun"/>
                <w:bCs/>
                <w:sz w:val="18"/>
                <w:szCs w:val="18"/>
                <w:lang w:val="en-GB" w:eastAsia="zh-CN"/>
              </w:rPr>
            </w:pPr>
            <w:r w:rsidRPr="00232B8B">
              <w:rPr>
                <w:rFonts w:eastAsia="SimSun"/>
                <w:bCs/>
                <w:sz w:val="18"/>
                <w:szCs w:val="18"/>
                <w:lang w:val="en-GB" w:eastAsia="zh-CN"/>
              </w:rPr>
              <w:t>Warmer and/or fewer cold days and nights over most land areas</w:t>
            </w:r>
          </w:p>
          <w:p w14:paraId="5A509140" w14:textId="77777777" w:rsidR="002B42A4" w:rsidRDefault="002B42A4" w:rsidP="0043797B">
            <w:pPr>
              <w:spacing w:after="160" w:line="259" w:lineRule="auto"/>
              <w:rPr>
                <w:rFonts w:eastAsia="SimSun"/>
                <w:bCs/>
                <w:sz w:val="18"/>
                <w:szCs w:val="18"/>
                <w:lang w:val="en-GB" w:eastAsia="zh-CN"/>
              </w:rPr>
            </w:pPr>
            <w:r w:rsidRPr="00232B8B">
              <w:rPr>
                <w:rFonts w:eastAsia="SimSun"/>
                <w:bCs/>
                <w:sz w:val="18"/>
                <w:szCs w:val="18"/>
                <w:lang w:val="en-GB" w:eastAsia="zh-CN"/>
              </w:rPr>
              <w:t>Warm spells/heat waves; Increases in frequency or intensity over most land areas</w:t>
            </w:r>
          </w:p>
          <w:p w14:paraId="5FE1322B"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Cold spells/cold waves: Decreases in frequency or intensity over most land areas</w:t>
            </w:r>
          </w:p>
        </w:tc>
        <w:tc>
          <w:tcPr>
            <w:tcW w:w="1369" w:type="pct"/>
            <w:shd w:val="clear" w:color="auto" w:fill="auto"/>
          </w:tcPr>
          <w:p w14:paraId="5D4E875E" w14:textId="77777777" w:rsidR="002B42A4" w:rsidRDefault="002B42A4" w:rsidP="0043797B">
            <w:pPr>
              <w:spacing w:after="160" w:line="259" w:lineRule="auto"/>
              <w:rPr>
                <w:rFonts w:eastAsia="SimSun"/>
                <w:sz w:val="18"/>
                <w:szCs w:val="18"/>
                <w:lang w:val="en-GB" w:eastAsia="zh-CN"/>
              </w:rPr>
            </w:pPr>
            <w:r w:rsidRPr="00B52246">
              <w:rPr>
                <w:rFonts w:eastAsia="SimSun"/>
                <w:i/>
                <w:iCs/>
                <w:sz w:val="18"/>
                <w:szCs w:val="18"/>
                <w:lang w:val="en-GB" w:eastAsia="zh-CN"/>
              </w:rPr>
              <w:t xml:space="preserve">Virtually certain </w:t>
            </w:r>
            <w:r w:rsidRPr="00B52246">
              <w:rPr>
                <w:rFonts w:eastAsia="SimSun"/>
                <w:sz w:val="18"/>
                <w:szCs w:val="18"/>
                <w:lang w:val="en-GB" w:eastAsia="zh-CN"/>
              </w:rPr>
              <w:t>compared to pre-industrial on global scale</w:t>
            </w:r>
            <w:r>
              <w:rPr>
                <w:rFonts w:eastAsia="SimSun"/>
                <w:sz w:val="18"/>
                <w:szCs w:val="18"/>
                <w:lang w:val="en-GB" w:eastAsia="zh-CN"/>
              </w:rPr>
              <w:t>.</w:t>
            </w:r>
          </w:p>
          <w:p w14:paraId="28AC02A2" w14:textId="77777777" w:rsidR="002B42A4" w:rsidRDefault="002B42A4" w:rsidP="0043797B">
            <w:pPr>
              <w:spacing w:after="160" w:line="259" w:lineRule="auto"/>
              <w:rPr>
                <w:rFonts w:eastAsia="SimSun"/>
                <w:i/>
                <w:iCs/>
                <w:sz w:val="18"/>
                <w:szCs w:val="18"/>
                <w:lang w:val="en-GB" w:eastAsia="zh-CN"/>
              </w:rPr>
            </w:pPr>
            <w:r w:rsidRPr="00B52246">
              <w:rPr>
                <w:rFonts w:eastAsia="SimSun"/>
                <w:i/>
                <w:iCs/>
                <w:sz w:val="18"/>
                <w:szCs w:val="18"/>
                <w:lang w:val="en-GB" w:eastAsia="zh-CN"/>
              </w:rPr>
              <w:t>Extremely likely</w:t>
            </w:r>
            <w:r w:rsidRPr="00B52246">
              <w:rPr>
                <w:rFonts w:eastAsia="SimSun"/>
                <w:sz w:val="18"/>
                <w:szCs w:val="18"/>
                <w:lang w:val="en-GB" w:eastAsia="zh-CN"/>
              </w:rPr>
              <w:t xml:space="preserve"> on all continents</w:t>
            </w:r>
            <w:r w:rsidRPr="00B52246">
              <w:rPr>
                <w:rFonts w:eastAsia="SimSun"/>
                <w:i/>
                <w:iCs/>
                <w:sz w:val="18"/>
                <w:szCs w:val="18"/>
                <w:lang w:val="en-GB" w:eastAsia="zh-CN"/>
              </w:rPr>
              <w:t xml:space="preserve"> </w:t>
            </w:r>
          </w:p>
          <w:p w14:paraId="69EDC063" w14:textId="15431080" w:rsidR="002B42A4" w:rsidRPr="00B52246" w:rsidRDefault="002B42A4" w:rsidP="0043797B">
            <w:pPr>
              <w:spacing w:after="160" w:line="259" w:lineRule="auto"/>
              <w:rPr>
                <w:rFonts w:eastAsia="SimSun"/>
                <w:sz w:val="18"/>
                <w:szCs w:val="18"/>
                <w:lang w:val="en-GB" w:eastAsia="zh-CN"/>
              </w:rPr>
            </w:pPr>
            <w:r w:rsidRPr="00B52246">
              <w:rPr>
                <w:rFonts w:eastAsia="SimSun"/>
                <w:sz w:val="18"/>
                <w:szCs w:val="18"/>
                <w:lang w:val="en-GB" w:eastAsia="zh-CN"/>
              </w:rPr>
              <w:t xml:space="preserve">Highest increase of temperature of hottest days is </w:t>
            </w:r>
            <w:r>
              <w:rPr>
                <w:rFonts w:eastAsia="SimSun"/>
                <w:sz w:val="18"/>
                <w:szCs w:val="18"/>
                <w:lang w:val="en-GB" w:eastAsia="zh-CN"/>
              </w:rPr>
              <w:t>projected</w:t>
            </w:r>
            <w:r w:rsidRPr="00B52246">
              <w:rPr>
                <w:rFonts w:eastAsia="SimSun"/>
                <w:sz w:val="18"/>
                <w:szCs w:val="18"/>
                <w:lang w:val="en-GB" w:eastAsia="zh-CN"/>
              </w:rPr>
              <w:t xml:space="preserve"> in some mid-latitude and semi-arid regions, at about</w:t>
            </w:r>
            <w:r w:rsidR="0068239D">
              <w:rPr>
                <w:rFonts w:eastAsia="SimSun"/>
                <w:sz w:val="18"/>
                <w:szCs w:val="18"/>
                <w:lang w:val="en-GB" w:eastAsia="zh-CN"/>
              </w:rPr>
              <w:t xml:space="preserve"> 1.5 times to</w:t>
            </w:r>
            <w:r w:rsidRPr="00B52246">
              <w:rPr>
                <w:rFonts w:eastAsia="SimSun"/>
                <w:sz w:val="18"/>
                <w:szCs w:val="18"/>
                <w:lang w:val="en-GB" w:eastAsia="zh-CN"/>
              </w:rPr>
              <w:t xml:space="preserve"> twice the rate of global warming (</w:t>
            </w:r>
            <w:r w:rsidRPr="00B52246">
              <w:rPr>
                <w:rFonts w:eastAsia="SimSun"/>
                <w:i/>
                <w:iCs/>
                <w:sz w:val="18"/>
                <w:szCs w:val="18"/>
                <w:lang w:val="en-GB" w:eastAsia="zh-CN"/>
              </w:rPr>
              <w:t>high confidence</w:t>
            </w:r>
            <w:r w:rsidRPr="00B52246">
              <w:rPr>
                <w:rFonts w:eastAsia="SimSun"/>
                <w:sz w:val="18"/>
                <w:szCs w:val="18"/>
                <w:lang w:val="en-GB" w:eastAsia="zh-CN"/>
              </w:rPr>
              <w:t>)</w:t>
            </w:r>
          </w:p>
          <w:p w14:paraId="60FA975D" w14:textId="77777777" w:rsidR="002B42A4" w:rsidRDefault="002B42A4" w:rsidP="0043797B">
            <w:pPr>
              <w:spacing w:line="259" w:lineRule="auto"/>
              <w:rPr>
                <w:rFonts w:eastAsia="SimSun"/>
                <w:sz w:val="18"/>
                <w:szCs w:val="18"/>
                <w:lang w:val="en-GB" w:eastAsia="zh-CN"/>
              </w:rPr>
            </w:pPr>
            <w:r w:rsidRPr="00B52246">
              <w:rPr>
                <w:rFonts w:eastAsia="SimSun"/>
                <w:sz w:val="18"/>
                <w:szCs w:val="18"/>
                <w:lang w:val="en-GB" w:eastAsia="zh-CN"/>
              </w:rPr>
              <w:t xml:space="preserve">Highest increase of temperature of coldest days is </w:t>
            </w:r>
            <w:r>
              <w:rPr>
                <w:rFonts w:eastAsia="SimSun"/>
                <w:sz w:val="18"/>
                <w:szCs w:val="18"/>
                <w:lang w:val="en-GB" w:eastAsia="zh-CN"/>
              </w:rPr>
              <w:t>projected</w:t>
            </w:r>
            <w:r w:rsidRPr="00B52246">
              <w:rPr>
                <w:rFonts w:eastAsia="SimSun"/>
                <w:sz w:val="18"/>
                <w:szCs w:val="18"/>
                <w:lang w:val="en-GB" w:eastAsia="zh-CN"/>
              </w:rPr>
              <w:t xml:space="preserve"> in Arctic regions, at about three times the rate of global warming (</w:t>
            </w:r>
            <w:r w:rsidRPr="00B52246">
              <w:rPr>
                <w:rFonts w:eastAsia="SimSun"/>
                <w:i/>
                <w:iCs/>
                <w:sz w:val="18"/>
                <w:szCs w:val="18"/>
                <w:lang w:val="en-GB" w:eastAsia="zh-CN"/>
              </w:rPr>
              <w:t>high confidence</w:t>
            </w:r>
            <w:r w:rsidRPr="00B52246">
              <w:rPr>
                <w:rFonts w:eastAsia="SimSun"/>
                <w:sz w:val="18"/>
                <w:szCs w:val="18"/>
                <w:lang w:val="en-GB" w:eastAsia="zh-CN"/>
              </w:rPr>
              <w:t>)</w:t>
            </w:r>
          </w:p>
          <w:p w14:paraId="088DBF3A" w14:textId="77777777" w:rsidR="002B42A4" w:rsidRDefault="002B42A4" w:rsidP="0043797B">
            <w:pPr>
              <w:spacing w:line="259" w:lineRule="auto"/>
              <w:rPr>
                <w:rFonts w:eastAsia="SimSun"/>
                <w:sz w:val="18"/>
                <w:szCs w:val="18"/>
                <w:lang w:val="en-GB" w:eastAsia="zh-CN"/>
              </w:rPr>
            </w:pPr>
            <w:r>
              <w:rPr>
                <w:rFonts w:eastAsia="SimSun"/>
                <w:sz w:val="18"/>
                <w:szCs w:val="18"/>
                <w:lang w:val="en-GB" w:eastAsia="zh-CN"/>
              </w:rPr>
              <w:t>{11.3}</w:t>
            </w:r>
          </w:p>
          <w:p w14:paraId="40EDD1E3" w14:textId="77777777" w:rsidR="002B42A4" w:rsidRDefault="002B42A4" w:rsidP="0043797B">
            <w:pPr>
              <w:spacing w:line="259" w:lineRule="auto"/>
              <w:rPr>
                <w:rFonts w:eastAsia="SimSun"/>
                <w:sz w:val="18"/>
                <w:szCs w:val="18"/>
                <w:lang w:val="en-GB" w:eastAsia="zh-CN"/>
              </w:rPr>
            </w:pPr>
          </w:p>
          <w:p w14:paraId="7E99C5AE" w14:textId="77777777" w:rsidR="002B42A4" w:rsidRPr="00B157FB" w:rsidRDefault="002B42A4" w:rsidP="0043797B">
            <w:pPr>
              <w:spacing w:line="259" w:lineRule="auto"/>
              <w:rPr>
                <w:rFonts w:eastAsia="SimSun"/>
                <w:i/>
                <w:iCs/>
                <w:sz w:val="18"/>
                <w:szCs w:val="18"/>
                <w:lang w:val="en-GB" w:eastAsia="zh-CN"/>
              </w:rPr>
            </w:pPr>
            <w:r w:rsidRPr="00B157FB">
              <w:rPr>
                <w:rFonts w:eastAsia="SimSun"/>
                <w:i/>
                <w:iCs/>
                <w:sz w:val="18"/>
                <w:szCs w:val="18"/>
                <w:lang w:val="en-GB" w:eastAsia="zh-CN"/>
              </w:rPr>
              <w:t>Continental-scale</w:t>
            </w:r>
            <w:r>
              <w:rPr>
                <w:rFonts w:eastAsia="SimSun"/>
                <w:i/>
                <w:iCs/>
                <w:sz w:val="18"/>
                <w:szCs w:val="18"/>
                <w:lang w:val="en-GB" w:eastAsia="zh-CN"/>
              </w:rPr>
              <w:t xml:space="preserve"> projections:</w:t>
            </w:r>
          </w:p>
          <w:p w14:paraId="6C41AAB4" w14:textId="77777777" w:rsidR="002B42A4" w:rsidRDefault="002B42A4" w:rsidP="0043797B">
            <w:pPr>
              <w:spacing w:line="259" w:lineRule="auto"/>
              <w:rPr>
                <w:rFonts w:eastAsia="SimSun"/>
                <w:sz w:val="18"/>
                <w:szCs w:val="18"/>
                <w:lang w:val="en-GB" w:eastAsia="zh-CN"/>
              </w:rPr>
            </w:pPr>
            <w:r w:rsidRPr="00B157FB">
              <w:rPr>
                <w:rFonts w:eastAsia="SimSun"/>
                <w:i/>
                <w:iCs/>
                <w:sz w:val="18"/>
                <w:szCs w:val="18"/>
                <w:lang w:val="en-GB" w:eastAsia="zh-CN"/>
              </w:rPr>
              <w:t>Extremely likely</w:t>
            </w:r>
            <w:r>
              <w:rPr>
                <w:rFonts w:eastAsia="SimSun"/>
                <w:sz w:val="18"/>
                <w:szCs w:val="18"/>
                <w:lang w:val="en-GB" w:eastAsia="zh-CN"/>
              </w:rPr>
              <w:t>: Africa, Asia, Australasia, Central and South America, Europe, North America</w:t>
            </w:r>
          </w:p>
          <w:p w14:paraId="2E3EBD65" w14:textId="77777777" w:rsidR="002B42A4" w:rsidRPr="00B52246" w:rsidRDefault="002B42A4" w:rsidP="0043797B">
            <w:pPr>
              <w:spacing w:after="160" w:line="259" w:lineRule="auto"/>
              <w:rPr>
                <w:rFonts w:eastAsia="SimSun"/>
                <w:sz w:val="18"/>
                <w:szCs w:val="18"/>
                <w:lang w:val="en-GB"/>
              </w:rPr>
            </w:pPr>
            <w:r>
              <w:rPr>
                <w:rFonts w:eastAsia="SimSun"/>
                <w:sz w:val="18"/>
                <w:szCs w:val="18"/>
                <w:lang w:val="en-GB"/>
              </w:rPr>
              <w:t>{11.3, 11.9}}</w:t>
            </w:r>
          </w:p>
        </w:tc>
        <w:tc>
          <w:tcPr>
            <w:tcW w:w="1368" w:type="pct"/>
            <w:shd w:val="clear" w:color="auto" w:fill="auto"/>
          </w:tcPr>
          <w:p w14:paraId="37F484DD" w14:textId="77777777" w:rsidR="002B42A4" w:rsidRDefault="002B42A4" w:rsidP="0043797B">
            <w:pPr>
              <w:spacing w:after="160" w:line="259" w:lineRule="auto"/>
              <w:rPr>
                <w:rFonts w:eastAsia="SimSun"/>
                <w:sz w:val="18"/>
                <w:szCs w:val="18"/>
                <w:lang w:val="en-GB" w:eastAsia="zh-CN"/>
              </w:rPr>
            </w:pPr>
            <w:r w:rsidRPr="00B52246">
              <w:rPr>
                <w:rFonts w:eastAsia="SimSun"/>
                <w:i/>
                <w:iCs/>
                <w:sz w:val="18"/>
                <w:szCs w:val="18"/>
                <w:lang w:val="en-GB" w:eastAsia="zh-CN"/>
              </w:rPr>
              <w:t xml:space="preserve">Virtually certain </w:t>
            </w:r>
            <w:r w:rsidRPr="00B52246">
              <w:rPr>
                <w:rFonts w:eastAsia="SimSun"/>
                <w:sz w:val="18"/>
                <w:szCs w:val="18"/>
                <w:lang w:val="en-GB" w:eastAsia="zh-CN"/>
              </w:rPr>
              <w:t>compared to pre-industrial on global scale</w:t>
            </w:r>
            <w:r>
              <w:rPr>
                <w:rFonts w:eastAsia="SimSun"/>
                <w:sz w:val="18"/>
                <w:szCs w:val="18"/>
                <w:lang w:val="en-GB" w:eastAsia="zh-CN"/>
              </w:rPr>
              <w:t>.</w:t>
            </w:r>
          </w:p>
          <w:p w14:paraId="3A99DC77" w14:textId="77777777" w:rsidR="002B42A4" w:rsidRPr="00B52246" w:rsidRDefault="002B42A4" w:rsidP="0043797B">
            <w:pPr>
              <w:spacing w:after="160" w:line="259" w:lineRule="auto"/>
              <w:rPr>
                <w:rFonts w:eastAsia="SimSun"/>
                <w:sz w:val="18"/>
                <w:szCs w:val="18"/>
                <w:lang w:val="en-GB" w:eastAsia="zh-CN"/>
              </w:rPr>
            </w:pPr>
            <w:r w:rsidRPr="00B52246">
              <w:rPr>
                <w:rFonts w:eastAsia="SimSun"/>
                <w:i/>
                <w:iCs/>
                <w:sz w:val="18"/>
                <w:szCs w:val="18"/>
                <w:lang w:val="en-GB" w:eastAsia="zh-CN"/>
              </w:rPr>
              <w:t>Virtually certain</w:t>
            </w:r>
            <w:r w:rsidRPr="00B52246">
              <w:rPr>
                <w:rFonts w:eastAsia="SimSun"/>
                <w:sz w:val="18"/>
                <w:szCs w:val="18"/>
                <w:lang w:val="en-GB" w:eastAsia="zh-CN"/>
              </w:rPr>
              <w:t xml:space="preserve"> on all continents</w:t>
            </w:r>
          </w:p>
          <w:p w14:paraId="3BAB9454" w14:textId="5F932000" w:rsidR="002B42A4" w:rsidRPr="00B52246" w:rsidRDefault="002B42A4" w:rsidP="0043797B">
            <w:pPr>
              <w:spacing w:after="160" w:line="259" w:lineRule="auto"/>
              <w:rPr>
                <w:rFonts w:eastAsia="SimSun"/>
                <w:sz w:val="18"/>
                <w:szCs w:val="18"/>
                <w:lang w:val="en-GB" w:eastAsia="zh-CN"/>
              </w:rPr>
            </w:pPr>
            <w:r w:rsidRPr="00B52246">
              <w:rPr>
                <w:rFonts w:eastAsia="SimSun"/>
                <w:sz w:val="18"/>
                <w:szCs w:val="18"/>
                <w:lang w:val="en-GB" w:eastAsia="zh-CN"/>
              </w:rPr>
              <w:t xml:space="preserve">Highest increase of temperature of hottest days is </w:t>
            </w:r>
            <w:r>
              <w:rPr>
                <w:rFonts w:eastAsia="SimSun"/>
                <w:sz w:val="18"/>
                <w:szCs w:val="18"/>
                <w:lang w:val="en-GB" w:eastAsia="zh-CN"/>
              </w:rPr>
              <w:t>projected</w:t>
            </w:r>
            <w:r w:rsidRPr="00B52246">
              <w:rPr>
                <w:rFonts w:eastAsia="SimSun"/>
                <w:sz w:val="18"/>
                <w:szCs w:val="18"/>
                <w:lang w:val="en-GB" w:eastAsia="zh-CN"/>
              </w:rPr>
              <w:t xml:space="preserve"> in some mid-latitude and semi-arid regions, at about</w:t>
            </w:r>
            <w:r w:rsidR="0068239D">
              <w:rPr>
                <w:rFonts w:eastAsia="SimSun"/>
                <w:sz w:val="18"/>
                <w:szCs w:val="18"/>
                <w:lang w:val="en-GB" w:eastAsia="zh-CN"/>
              </w:rPr>
              <w:t xml:space="preserve"> 1.5 times to</w:t>
            </w:r>
            <w:r w:rsidRPr="00B52246">
              <w:rPr>
                <w:rFonts w:eastAsia="SimSun"/>
                <w:sz w:val="18"/>
                <w:szCs w:val="18"/>
                <w:lang w:val="en-GB" w:eastAsia="zh-CN"/>
              </w:rPr>
              <w:t xml:space="preserve"> twice the rate of global warming (</w:t>
            </w:r>
            <w:r w:rsidRPr="00B52246">
              <w:rPr>
                <w:rFonts w:eastAsia="SimSun"/>
                <w:i/>
                <w:iCs/>
                <w:sz w:val="18"/>
                <w:szCs w:val="18"/>
                <w:lang w:val="en-GB" w:eastAsia="zh-CN"/>
              </w:rPr>
              <w:t>high confidence</w:t>
            </w:r>
            <w:r w:rsidRPr="00B52246">
              <w:rPr>
                <w:rFonts w:eastAsia="SimSun"/>
                <w:sz w:val="18"/>
                <w:szCs w:val="18"/>
                <w:lang w:val="en-GB" w:eastAsia="zh-CN"/>
              </w:rPr>
              <w:t>)</w:t>
            </w:r>
          </w:p>
          <w:p w14:paraId="40661EDA" w14:textId="77777777" w:rsidR="002B42A4" w:rsidRDefault="002B42A4" w:rsidP="0043797B">
            <w:pPr>
              <w:spacing w:line="259" w:lineRule="auto"/>
              <w:rPr>
                <w:rFonts w:eastAsia="SimSun"/>
                <w:sz w:val="18"/>
                <w:szCs w:val="18"/>
                <w:lang w:val="en-GB" w:eastAsia="zh-CN"/>
              </w:rPr>
            </w:pPr>
            <w:r w:rsidRPr="00B52246">
              <w:rPr>
                <w:rFonts w:eastAsia="SimSun"/>
                <w:sz w:val="18"/>
                <w:szCs w:val="18"/>
                <w:lang w:val="en-GB" w:eastAsia="zh-CN"/>
              </w:rPr>
              <w:t xml:space="preserve">Highest increase of temperature of coldest days is </w:t>
            </w:r>
            <w:r>
              <w:rPr>
                <w:rFonts w:eastAsia="SimSun"/>
                <w:sz w:val="18"/>
                <w:szCs w:val="18"/>
                <w:lang w:val="en-GB" w:eastAsia="zh-CN"/>
              </w:rPr>
              <w:t>projected</w:t>
            </w:r>
            <w:r w:rsidRPr="00B52246">
              <w:rPr>
                <w:rFonts w:eastAsia="SimSun"/>
                <w:sz w:val="18"/>
                <w:szCs w:val="18"/>
                <w:lang w:val="en-GB" w:eastAsia="zh-CN"/>
              </w:rPr>
              <w:t xml:space="preserve"> in Arctic regions, at about three times the rate of global warming (</w:t>
            </w:r>
            <w:r w:rsidRPr="00B52246">
              <w:rPr>
                <w:rFonts w:eastAsia="SimSun"/>
                <w:i/>
                <w:iCs/>
                <w:sz w:val="18"/>
                <w:szCs w:val="18"/>
                <w:lang w:val="en-GB" w:eastAsia="zh-CN"/>
              </w:rPr>
              <w:t>high confidence</w:t>
            </w:r>
            <w:r w:rsidRPr="00B52246">
              <w:rPr>
                <w:rFonts w:eastAsia="SimSun"/>
                <w:sz w:val="18"/>
                <w:szCs w:val="18"/>
                <w:lang w:val="en-GB" w:eastAsia="zh-CN"/>
              </w:rPr>
              <w:t>)</w:t>
            </w:r>
          </w:p>
          <w:p w14:paraId="28BA5DD9" w14:textId="77777777" w:rsidR="002B42A4" w:rsidRDefault="002B42A4" w:rsidP="0043797B">
            <w:pPr>
              <w:spacing w:line="259" w:lineRule="auto"/>
              <w:rPr>
                <w:rFonts w:eastAsia="SimSun"/>
                <w:sz w:val="18"/>
                <w:szCs w:val="18"/>
                <w:lang w:val="en-GB" w:eastAsia="zh-CN"/>
              </w:rPr>
            </w:pPr>
            <w:r>
              <w:rPr>
                <w:rFonts w:eastAsia="SimSun"/>
                <w:sz w:val="18"/>
                <w:szCs w:val="18"/>
                <w:lang w:val="en-GB" w:eastAsia="zh-CN"/>
              </w:rPr>
              <w:t>{11.3}</w:t>
            </w:r>
          </w:p>
          <w:p w14:paraId="10AF20B5" w14:textId="77777777" w:rsidR="002B42A4" w:rsidRPr="00B52246" w:rsidRDefault="002B42A4" w:rsidP="0043797B">
            <w:pPr>
              <w:spacing w:line="259" w:lineRule="auto"/>
              <w:rPr>
                <w:rFonts w:eastAsia="SimSun"/>
                <w:sz w:val="18"/>
                <w:szCs w:val="18"/>
                <w:lang w:val="en-GB" w:eastAsia="zh-CN"/>
              </w:rPr>
            </w:pPr>
          </w:p>
          <w:p w14:paraId="29866F2F" w14:textId="77777777" w:rsidR="002B42A4" w:rsidRPr="00B157FB" w:rsidRDefault="002B42A4" w:rsidP="0043797B">
            <w:pPr>
              <w:spacing w:line="259" w:lineRule="auto"/>
              <w:rPr>
                <w:rFonts w:eastAsia="SimSun"/>
                <w:i/>
                <w:iCs/>
                <w:sz w:val="18"/>
                <w:szCs w:val="18"/>
                <w:lang w:val="en-GB" w:eastAsia="zh-CN"/>
              </w:rPr>
            </w:pPr>
            <w:r w:rsidRPr="00B157FB">
              <w:rPr>
                <w:rFonts w:eastAsia="SimSun"/>
                <w:i/>
                <w:iCs/>
                <w:sz w:val="18"/>
                <w:szCs w:val="18"/>
                <w:lang w:val="en-GB" w:eastAsia="zh-CN"/>
              </w:rPr>
              <w:t>Continental-scale</w:t>
            </w:r>
            <w:r>
              <w:rPr>
                <w:rFonts w:eastAsia="SimSun"/>
                <w:i/>
                <w:iCs/>
                <w:sz w:val="18"/>
                <w:szCs w:val="18"/>
                <w:lang w:val="en-GB" w:eastAsia="zh-CN"/>
              </w:rPr>
              <w:t xml:space="preserve"> projections</w:t>
            </w:r>
            <w:r w:rsidRPr="00B157FB">
              <w:rPr>
                <w:rFonts w:eastAsia="SimSun"/>
                <w:i/>
                <w:iCs/>
                <w:sz w:val="18"/>
                <w:szCs w:val="18"/>
                <w:lang w:val="en-GB" w:eastAsia="zh-CN"/>
              </w:rPr>
              <w:t>:</w:t>
            </w:r>
          </w:p>
          <w:p w14:paraId="25643717" w14:textId="77777777" w:rsidR="002B42A4" w:rsidRDefault="002B42A4" w:rsidP="0043797B">
            <w:pPr>
              <w:spacing w:line="259" w:lineRule="auto"/>
              <w:rPr>
                <w:rFonts w:eastAsia="SimSun"/>
                <w:sz w:val="18"/>
                <w:szCs w:val="18"/>
                <w:lang w:val="en-GB"/>
              </w:rPr>
            </w:pPr>
            <w:r w:rsidRPr="00B157FB">
              <w:rPr>
                <w:rFonts w:eastAsia="SimSun"/>
                <w:i/>
                <w:iCs/>
                <w:sz w:val="18"/>
                <w:szCs w:val="18"/>
                <w:lang w:val="en-GB"/>
              </w:rPr>
              <w:t>Virtually certain:</w:t>
            </w:r>
            <w:r>
              <w:rPr>
                <w:rFonts w:eastAsia="SimSun"/>
                <w:sz w:val="18"/>
                <w:szCs w:val="18"/>
                <w:lang w:val="en-GB"/>
              </w:rPr>
              <w:t xml:space="preserve"> Africa, Asia, Australasia, Central and South America, Europe, North America</w:t>
            </w:r>
          </w:p>
          <w:p w14:paraId="10A23F1B" w14:textId="77777777" w:rsidR="002B42A4" w:rsidRPr="00B52246" w:rsidRDefault="002B42A4" w:rsidP="0043797B">
            <w:pPr>
              <w:spacing w:line="259" w:lineRule="auto"/>
              <w:rPr>
                <w:rFonts w:eastAsia="SimSun"/>
                <w:sz w:val="18"/>
                <w:szCs w:val="18"/>
                <w:lang w:val="en-GB"/>
              </w:rPr>
            </w:pPr>
            <w:r>
              <w:rPr>
                <w:rFonts w:eastAsia="SimSun"/>
                <w:sz w:val="18"/>
                <w:szCs w:val="18"/>
                <w:lang w:val="en-GB"/>
              </w:rPr>
              <w:t>{11.3, 11.9}</w:t>
            </w:r>
          </w:p>
        </w:tc>
        <w:tc>
          <w:tcPr>
            <w:tcW w:w="1414" w:type="pct"/>
            <w:shd w:val="clear" w:color="auto" w:fill="auto"/>
          </w:tcPr>
          <w:p w14:paraId="3B5BA8CE" w14:textId="77777777" w:rsidR="002B42A4" w:rsidRDefault="002B42A4" w:rsidP="0043797B">
            <w:pPr>
              <w:spacing w:after="160" w:line="259" w:lineRule="auto"/>
              <w:rPr>
                <w:rFonts w:eastAsia="SimSun"/>
                <w:sz w:val="18"/>
                <w:szCs w:val="18"/>
                <w:lang w:val="en-GB" w:eastAsia="zh-CN"/>
              </w:rPr>
            </w:pPr>
            <w:r w:rsidRPr="00B52246">
              <w:rPr>
                <w:rFonts w:eastAsia="SimSun"/>
                <w:i/>
                <w:iCs/>
                <w:sz w:val="18"/>
                <w:szCs w:val="18"/>
                <w:lang w:val="en-GB" w:eastAsia="zh-CN"/>
              </w:rPr>
              <w:t xml:space="preserve">Virtually certain </w:t>
            </w:r>
            <w:r w:rsidRPr="00B52246">
              <w:rPr>
                <w:rFonts w:eastAsia="SimSun"/>
                <w:sz w:val="18"/>
                <w:szCs w:val="18"/>
                <w:lang w:val="en-GB" w:eastAsia="zh-CN"/>
              </w:rPr>
              <w:t>compared to pre-industrial on global scale</w:t>
            </w:r>
            <w:r>
              <w:rPr>
                <w:rFonts w:eastAsia="SimSun"/>
                <w:sz w:val="18"/>
                <w:szCs w:val="18"/>
                <w:lang w:val="en-GB" w:eastAsia="zh-CN"/>
              </w:rPr>
              <w:t>.</w:t>
            </w:r>
          </w:p>
          <w:p w14:paraId="4667B0F1" w14:textId="77777777" w:rsidR="002B42A4" w:rsidRPr="00B52246" w:rsidRDefault="002B42A4" w:rsidP="0043797B">
            <w:pPr>
              <w:spacing w:after="160" w:line="259" w:lineRule="auto"/>
              <w:rPr>
                <w:rFonts w:eastAsia="SimSun"/>
                <w:sz w:val="18"/>
                <w:szCs w:val="18"/>
                <w:lang w:val="en-GB" w:eastAsia="zh-CN"/>
              </w:rPr>
            </w:pPr>
            <w:r>
              <w:rPr>
                <w:rFonts w:eastAsia="SimSun"/>
                <w:i/>
                <w:iCs/>
                <w:sz w:val="18"/>
                <w:szCs w:val="18"/>
                <w:lang w:val="en-GB" w:eastAsia="zh-CN"/>
              </w:rPr>
              <w:t>V</w:t>
            </w:r>
            <w:r w:rsidRPr="00B52246">
              <w:rPr>
                <w:rFonts w:eastAsia="SimSun"/>
                <w:i/>
                <w:iCs/>
                <w:sz w:val="18"/>
                <w:szCs w:val="18"/>
                <w:lang w:val="en-GB" w:eastAsia="zh-CN"/>
              </w:rPr>
              <w:t>irtually certain</w:t>
            </w:r>
            <w:r w:rsidRPr="00B52246">
              <w:rPr>
                <w:rFonts w:eastAsia="SimSun"/>
                <w:sz w:val="18"/>
                <w:szCs w:val="18"/>
                <w:lang w:val="en-GB" w:eastAsia="zh-CN"/>
              </w:rPr>
              <w:t xml:space="preserve"> on all continents</w:t>
            </w:r>
          </w:p>
          <w:p w14:paraId="12FBD9AE" w14:textId="72535B61" w:rsidR="002B42A4" w:rsidRPr="00B52246" w:rsidRDefault="002B42A4" w:rsidP="0043797B">
            <w:pPr>
              <w:spacing w:after="160" w:line="259" w:lineRule="auto"/>
              <w:rPr>
                <w:rFonts w:eastAsia="SimSun"/>
                <w:sz w:val="18"/>
                <w:szCs w:val="18"/>
                <w:lang w:val="en-GB" w:eastAsia="zh-CN"/>
              </w:rPr>
            </w:pPr>
            <w:r w:rsidRPr="00B52246">
              <w:rPr>
                <w:rFonts w:eastAsia="SimSun"/>
                <w:sz w:val="18"/>
                <w:szCs w:val="18"/>
                <w:lang w:val="en-GB" w:eastAsia="zh-CN"/>
              </w:rPr>
              <w:t xml:space="preserve">Highest increase of temperature of hottest days is </w:t>
            </w:r>
            <w:r>
              <w:rPr>
                <w:rFonts w:eastAsia="SimSun"/>
                <w:sz w:val="18"/>
                <w:szCs w:val="18"/>
                <w:lang w:val="en-GB" w:eastAsia="zh-CN"/>
              </w:rPr>
              <w:t>projected</w:t>
            </w:r>
            <w:r w:rsidRPr="00B52246">
              <w:rPr>
                <w:rFonts w:eastAsia="SimSun"/>
                <w:sz w:val="18"/>
                <w:szCs w:val="18"/>
                <w:lang w:val="en-GB" w:eastAsia="zh-CN"/>
              </w:rPr>
              <w:t xml:space="preserve"> in some mid-latitude and semi-arid regions, at about</w:t>
            </w:r>
            <w:r w:rsidR="0068239D">
              <w:rPr>
                <w:rFonts w:eastAsia="SimSun"/>
                <w:sz w:val="18"/>
                <w:szCs w:val="18"/>
                <w:lang w:val="en-GB" w:eastAsia="zh-CN"/>
              </w:rPr>
              <w:t xml:space="preserve"> 1.5 times to</w:t>
            </w:r>
            <w:r w:rsidRPr="00B52246">
              <w:rPr>
                <w:rFonts w:eastAsia="SimSun"/>
                <w:sz w:val="18"/>
                <w:szCs w:val="18"/>
                <w:lang w:val="en-GB" w:eastAsia="zh-CN"/>
              </w:rPr>
              <w:t xml:space="preserve"> twice the rate of global warming (</w:t>
            </w:r>
            <w:r w:rsidRPr="00B52246">
              <w:rPr>
                <w:rFonts w:eastAsia="SimSun"/>
                <w:i/>
                <w:iCs/>
                <w:sz w:val="18"/>
                <w:szCs w:val="18"/>
                <w:lang w:val="en-GB" w:eastAsia="zh-CN"/>
              </w:rPr>
              <w:t>high confidence</w:t>
            </w:r>
            <w:r w:rsidRPr="00B52246">
              <w:rPr>
                <w:rFonts w:eastAsia="SimSun"/>
                <w:sz w:val="18"/>
                <w:szCs w:val="18"/>
                <w:lang w:val="en-GB" w:eastAsia="zh-CN"/>
              </w:rPr>
              <w:t>)</w:t>
            </w:r>
          </w:p>
          <w:p w14:paraId="62DAB0AA" w14:textId="77777777" w:rsidR="002B42A4" w:rsidRDefault="002B42A4" w:rsidP="0043797B">
            <w:pPr>
              <w:spacing w:line="259" w:lineRule="auto"/>
              <w:rPr>
                <w:rFonts w:eastAsia="SimSun"/>
                <w:sz w:val="18"/>
                <w:szCs w:val="18"/>
                <w:lang w:val="en-GB" w:eastAsia="zh-CN"/>
              </w:rPr>
            </w:pPr>
            <w:r w:rsidRPr="00B52246">
              <w:rPr>
                <w:rFonts w:eastAsia="SimSun"/>
                <w:sz w:val="18"/>
                <w:szCs w:val="18"/>
                <w:lang w:val="en-GB" w:eastAsia="zh-CN"/>
              </w:rPr>
              <w:t xml:space="preserve">Highest increase of temperature of coldest days is </w:t>
            </w:r>
            <w:r>
              <w:rPr>
                <w:rFonts w:eastAsia="SimSun"/>
                <w:sz w:val="18"/>
                <w:szCs w:val="18"/>
                <w:lang w:val="en-GB" w:eastAsia="zh-CN"/>
              </w:rPr>
              <w:t>projected</w:t>
            </w:r>
            <w:r w:rsidRPr="00B52246">
              <w:rPr>
                <w:rFonts w:eastAsia="SimSun"/>
                <w:sz w:val="18"/>
                <w:szCs w:val="18"/>
                <w:lang w:val="en-GB" w:eastAsia="zh-CN"/>
              </w:rPr>
              <w:t xml:space="preserve"> in Arctic regions, at about three times the rate of global warming (</w:t>
            </w:r>
            <w:r w:rsidRPr="00B52246">
              <w:rPr>
                <w:rFonts w:eastAsia="SimSun"/>
                <w:i/>
                <w:iCs/>
                <w:sz w:val="18"/>
                <w:szCs w:val="18"/>
                <w:lang w:val="en-GB" w:eastAsia="zh-CN"/>
              </w:rPr>
              <w:t>high confidence</w:t>
            </w:r>
            <w:r w:rsidRPr="00B52246">
              <w:rPr>
                <w:rFonts w:eastAsia="SimSun"/>
                <w:sz w:val="18"/>
                <w:szCs w:val="18"/>
                <w:lang w:val="en-GB" w:eastAsia="zh-CN"/>
              </w:rPr>
              <w:t>)</w:t>
            </w:r>
          </w:p>
          <w:p w14:paraId="7AB85C65" w14:textId="77777777" w:rsidR="002B42A4" w:rsidRDefault="002B42A4" w:rsidP="0043797B">
            <w:pPr>
              <w:spacing w:line="259" w:lineRule="auto"/>
              <w:rPr>
                <w:rFonts w:eastAsia="SimSun"/>
                <w:sz w:val="18"/>
                <w:szCs w:val="18"/>
                <w:lang w:val="en-GB" w:eastAsia="zh-CN"/>
              </w:rPr>
            </w:pPr>
            <w:r>
              <w:rPr>
                <w:rFonts w:eastAsia="SimSun"/>
                <w:sz w:val="18"/>
                <w:szCs w:val="18"/>
                <w:lang w:val="en-GB" w:eastAsia="zh-CN"/>
              </w:rPr>
              <w:t>{11.3}</w:t>
            </w:r>
          </w:p>
          <w:p w14:paraId="0DBD8B73" w14:textId="77777777" w:rsidR="002B42A4" w:rsidRPr="00B52246" w:rsidRDefault="002B42A4" w:rsidP="0043797B">
            <w:pPr>
              <w:spacing w:line="259" w:lineRule="auto"/>
              <w:rPr>
                <w:rFonts w:eastAsia="SimSun"/>
                <w:sz w:val="18"/>
                <w:szCs w:val="18"/>
                <w:lang w:val="en-GB" w:eastAsia="zh-CN"/>
              </w:rPr>
            </w:pPr>
          </w:p>
          <w:p w14:paraId="3B9B7EE3" w14:textId="77777777" w:rsidR="002B42A4" w:rsidRDefault="002B42A4" w:rsidP="0043797B">
            <w:pPr>
              <w:spacing w:line="259" w:lineRule="auto"/>
              <w:rPr>
                <w:rFonts w:eastAsia="SimSun"/>
                <w:i/>
                <w:iCs/>
                <w:sz w:val="18"/>
                <w:szCs w:val="18"/>
                <w:lang w:val="en-GB"/>
              </w:rPr>
            </w:pPr>
            <w:r w:rsidRPr="00B157FB">
              <w:rPr>
                <w:rFonts w:eastAsia="SimSun"/>
                <w:i/>
                <w:iCs/>
                <w:sz w:val="18"/>
                <w:szCs w:val="18"/>
                <w:lang w:val="en-GB"/>
              </w:rPr>
              <w:t>Continental-scale</w:t>
            </w:r>
            <w:r>
              <w:rPr>
                <w:rFonts w:eastAsia="SimSun"/>
                <w:i/>
                <w:iCs/>
                <w:sz w:val="18"/>
                <w:szCs w:val="18"/>
                <w:lang w:val="en-GB"/>
              </w:rPr>
              <w:t xml:space="preserve"> projections</w:t>
            </w:r>
            <w:r w:rsidRPr="00B157FB">
              <w:rPr>
                <w:rFonts w:eastAsia="SimSun"/>
                <w:i/>
                <w:iCs/>
                <w:sz w:val="18"/>
                <w:szCs w:val="18"/>
                <w:lang w:val="en-GB"/>
              </w:rPr>
              <w:t>:</w:t>
            </w:r>
          </w:p>
          <w:p w14:paraId="575FA893" w14:textId="77777777" w:rsidR="002B42A4" w:rsidRPr="008C2089" w:rsidRDefault="002B42A4" w:rsidP="0043797B">
            <w:pPr>
              <w:spacing w:line="259" w:lineRule="auto"/>
              <w:rPr>
                <w:rFonts w:eastAsia="SimSun"/>
                <w:sz w:val="18"/>
                <w:szCs w:val="18"/>
                <w:lang w:val="en-GB"/>
              </w:rPr>
            </w:pPr>
            <w:r>
              <w:rPr>
                <w:rFonts w:eastAsia="SimSun"/>
                <w:i/>
                <w:iCs/>
                <w:sz w:val="18"/>
                <w:szCs w:val="18"/>
                <w:lang w:val="en-GB"/>
              </w:rPr>
              <w:t xml:space="preserve">Virtually certain: </w:t>
            </w:r>
            <w:r w:rsidRPr="00B157FB">
              <w:rPr>
                <w:rFonts w:eastAsia="SimSun"/>
                <w:sz w:val="18"/>
                <w:szCs w:val="18"/>
                <w:lang w:val="en-GB"/>
              </w:rPr>
              <w:t>Africa</w:t>
            </w:r>
            <w:r>
              <w:rPr>
                <w:rFonts w:eastAsia="SimSun"/>
                <w:sz w:val="18"/>
                <w:szCs w:val="18"/>
                <w:lang w:val="en-GB"/>
              </w:rPr>
              <w:t xml:space="preserve">, Asia, </w:t>
            </w:r>
            <w:r w:rsidRPr="008C2089">
              <w:rPr>
                <w:rFonts w:eastAsia="SimSun"/>
                <w:sz w:val="18"/>
                <w:szCs w:val="18"/>
                <w:lang w:val="en-GB"/>
              </w:rPr>
              <w:t>Australasia</w:t>
            </w:r>
            <w:r>
              <w:rPr>
                <w:rFonts w:eastAsia="SimSun"/>
                <w:sz w:val="18"/>
                <w:szCs w:val="18"/>
                <w:lang w:val="en-GB"/>
              </w:rPr>
              <w:t>, Central and South America, Europe, North America</w:t>
            </w:r>
          </w:p>
          <w:p w14:paraId="0BD2EEA4" w14:textId="6D641EA8" w:rsidR="002B42A4" w:rsidRPr="00B157FB" w:rsidRDefault="002B42A4" w:rsidP="0043797B">
            <w:pPr>
              <w:spacing w:line="259" w:lineRule="auto"/>
              <w:rPr>
                <w:rFonts w:eastAsia="SimSun"/>
                <w:i/>
                <w:iCs/>
                <w:sz w:val="18"/>
                <w:szCs w:val="18"/>
                <w:lang w:val="en-GB"/>
              </w:rPr>
            </w:pPr>
            <w:r w:rsidRPr="00B157FB">
              <w:rPr>
                <w:rFonts w:eastAsia="SimSun"/>
                <w:sz w:val="18"/>
                <w:szCs w:val="18"/>
                <w:lang w:val="en-GB"/>
              </w:rPr>
              <w:t>{11.3</w:t>
            </w:r>
            <w:r w:rsidR="00BF0070">
              <w:rPr>
                <w:rFonts w:eastAsia="SimSun"/>
                <w:sz w:val="18"/>
                <w:szCs w:val="18"/>
                <w:lang w:val="en-GB"/>
              </w:rPr>
              <w:t>,</w:t>
            </w:r>
            <w:r w:rsidRPr="00B157FB">
              <w:rPr>
                <w:rFonts w:eastAsia="SimSun"/>
                <w:sz w:val="18"/>
                <w:szCs w:val="18"/>
                <w:lang w:val="en-GB"/>
              </w:rPr>
              <w:t xml:space="preserve"> 11.9}</w:t>
            </w:r>
          </w:p>
        </w:tc>
      </w:tr>
      <w:tr w:rsidR="002B42A4" w:rsidRPr="00FD0F5A" w14:paraId="44FC3F16" w14:textId="77777777" w:rsidTr="0043797B">
        <w:tc>
          <w:tcPr>
            <w:tcW w:w="850" w:type="pct"/>
            <w:shd w:val="clear" w:color="auto" w:fill="auto"/>
          </w:tcPr>
          <w:p w14:paraId="13B03CAF"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 xml:space="preserve">Heavy precipitation events: increase in the frequency, intensity, and/or amount of heavy precipitation </w:t>
            </w:r>
          </w:p>
        </w:tc>
        <w:tc>
          <w:tcPr>
            <w:tcW w:w="1369" w:type="pct"/>
            <w:shd w:val="clear" w:color="auto" w:fill="auto"/>
          </w:tcPr>
          <w:p w14:paraId="6B14C868" w14:textId="77777777" w:rsidR="002B42A4" w:rsidRPr="00FD0F5A" w:rsidRDefault="002B42A4" w:rsidP="0043797B">
            <w:pPr>
              <w:spacing w:line="259" w:lineRule="auto"/>
              <w:rPr>
                <w:rFonts w:eastAsia="SimSun"/>
                <w:i/>
                <w:iCs/>
                <w:sz w:val="18"/>
                <w:szCs w:val="18"/>
                <w:lang w:val="en-GB" w:eastAsia="zh-CN"/>
              </w:rPr>
            </w:pPr>
            <w:r w:rsidRPr="00FD0F5A">
              <w:rPr>
                <w:rFonts w:eastAsia="SimSun"/>
                <w:i/>
                <w:iCs/>
                <w:sz w:val="18"/>
                <w:szCs w:val="18"/>
                <w:lang w:val="en-GB" w:eastAsia="zh-CN"/>
              </w:rPr>
              <w:t>High confidence</w:t>
            </w:r>
            <w:r w:rsidRPr="00FD0F5A">
              <w:rPr>
                <w:rFonts w:eastAsia="SimSun"/>
                <w:sz w:val="18"/>
                <w:szCs w:val="18"/>
                <w:lang w:val="en-GB" w:eastAsia="zh-CN"/>
              </w:rPr>
              <w:t xml:space="preserve"> that increases take place in </w:t>
            </w:r>
            <w:r>
              <w:rPr>
                <w:rFonts w:eastAsia="SimSun"/>
                <w:sz w:val="18"/>
                <w:szCs w:val="18"/>
                <w:lang w:val="en-GB" w:eastAsia="zh-CN"/>
              </w:rPr>
              <w:t>most land regions</w:t>
            </w:r>
          </w:p>
          <w:p w14:paraId="17593EE3" w14:textId="77777777" w:rsidR="002B42A4" w:rsidRDefault="002B42A4" w:rsidP="0043797B">
            <w:pPr>
              <w:spacing w:line="259" w:lineRule="auto"/>
              <w:rPr>
                <w:rFonts w:eastAsia="SimSun"/>
                <w:sz w:val="18"/>
                <w:szCs w:val="18"/>
                <w:lang w:val="en-GB" w:eastAsia="zh-CN"/>
              </w:rPr>
            </w:pPr>
            <w:r w:rsidRPr="00B157FB">
              <w:rPr>
                <w:rFonts w:eastAsia="SimSun"/>
                <w:sz w:val="18"/>
                <w:szCs w:val="18"/>
                <w:lang w:val="en-GB" w:eastAsia="zh-CN"/>
              </w:rPr>
              <w:t>{11.4}</w:t>
            </w:r>
          </w:p>
          <w:p w14:paraId="55CE3CBE" w14:textId="77777777" w:rsidR="002B42A4" w:rsidRPr="00B157FB" w:rsidRDefault="002B42A4" w:rsidP="0043797B">
            <w:pPr>
              <w:spacing w:line="259" w:lineRule="auto"/>
              <w:rPr>
                <w:rFonts w:eastAsia="SimSun"/>
                <w:sz w:val="18"/>
                <w:szCs w:val="18"/>
                <w:lang w:val="en-GB" w:eastAsia="zh-CN"/>
              </w:rPr>
            </w:pPr>
          </w:p>
          <w:p w14:paraId="63FD1A4A" w14:textId="77777777" w:rsidR="002B42A4" w:rsidRPr="00FD0F5A" w:rsidRDefault="002B42A4" w:rsidP="0043797B">
            <w:pPr>
              <w:spacing w:line="259" w:lineRule="auto"/>
              <w:rPr>
                <w:rFonts w:eastAsia="SimSun"/>
                <w:i/>
                <w:iCs/>
                <w:sz w:val="18"/>
                <w:szCs w:val="18"/>
                <w:lang w:val="en-GB" w:eastAsia="zh-CN"/>
              </w:rPr>
            </w:pPr>
            <w:r w:rsidRPr="00FD0F5A">
              <w:rPr>
                <w:rFonts w:eastAsia="SimSun"/>
                <w:i/>
                <w:iCs/>
                <w:sz w:val="18"/>
                <w:szCs w:val="18"/>
                <w:lang w:val="en-GB" w:eastAsia="zh-CN"/>
              </w:rPr>
              <w:t xml:space="preserve">Very likely: </w:t>
            </w:r>
            <w:r w:rsidRPr="00B157FB">
              <w:rPr>
                <w:rFonts w:eastAsia="SimSun"/>
                <w:sz w:val="18"/>
                <w:szCs w:val="18"/>
                <w:lang w:val="en-GB" w:eastAsia="zh-CN"/>
              </w:rPr>
              <w:t>Asia, N. America</w:t>
            </w:r>
          </w:p>
          <w:p w14:paraId="7FE67DD8" w14:textId="77777777" w:rsidR="002B42A4" w:rsidRPr="00B157FB" w:rsidRDefault="002B42A4" w:rsidP="0043797B">
            <w:pPr>
              <w:spacing w:line="259" w:lineRule="auto"/>
              <w:rPr>
                <w:rFonts w:eastAsia="SimSun"/>
                <w:sz w:val="18"/>
                <w:szCs w:val="18"/>
                <w:lang w:val="en-GB" w:eastAsia="zh-CN"/>
              </w:rPr>
            </w:pPr>
            <w:r w:rsidRPr="00FD0F5A">
              <w:rPr>
                <w:rFonts w:eastAsia="SimSun"/>
                <w:i/>
                <w:iCs/>
                <w:sz w:val="18"/>
                <w:szCs w:val="18"/>
                <w:lang w:val="en-GB" w:eastAsia="zh-CN"/>
              </w:rPr>
              <w:t xml:space="preserve">Likely: </w:t>
            </w:r>
            <w:r w:rsidRPr="00B157FB">
              <w:rPr>
                <w:rFonts w:eastAsia="SimSun"/>
                <w:sz w:val="18"/>
                <w:szCs w:val="18"/>
                <w:lang w:val="en-GB" w:eastAsia="zh-CN"/>
              </w:rPr>
              <w:t xml:space="preserve">Africa, Europe </w:t>
            </w:r>
          </w:p>
          <w:p w14:paraId="4876B610" w14:textId="77777777" w:rsidR="002B42A4" w:rsidRPr="00FD0F5A" w:rsidRDefault="002B42A4" w:rsidP="0043797B">
            <w:pPr>
              <w:spacing w:line="259" w:lineRule="auto"/>
              <w:rPr>
                <w:rFonts w:eastAsia="SimSun"/>
                <w:i/>
                <w:iCs/>
                <w:sz w:val="18"/>
                <w:szCs w:val="18"/>
                <w:lang w:val="en-GB" w:eastAsia="zh-CN"/>
              </w:rPr>
            </w:pPr>
            <w:r w:rsidRPr="00FD0F5A">
              <w:rPr>
                <w:rFonts w:eastAsia="SimSun"/>
                <w:i/>
                <w:iCs/>
                <w:sz w:val="18"/>
                <w:szCs w:val="18"/>
                <w:lang w:val="en-GB" w:eastAsia="zh-CN"/>
              </w:rPr>
              <w:t xml:space="preserve">High confidence: </w:t>
            </w:r>
            <w:r w:rsidRPr="00B157FB">
              <w:rPr>
                <w:rFonts w:eastAsia="SimSun"/>
                <w:sz w:val="18"/>
                <w:szCs w:val="18"/>
                <w:lang w:val="en-GB" w:eastAsia="zh-CN"/>
              </w:rPr>
              <w:t>Central and South America</w:t>
            </w:r>
          </w:p>
          <w:p w14:paraId="0D33618D" w14:textId="77777777" w:rsidR="002B42A4" w:rsidRDefault="002B42A4" w:rsidP="0043797B">
            <w:pPr>
              <w:spacing w:line="259" w:lineRule="auto"/>
              <w:rPr>
                <w:rFonts w:eastAsia="SimSun"/>
                <w:sz w:val="18"/>
                <w:szCs w:val="18"/>
                <w:lang w:val="en-GB" w:eastAsia="zh-CN"/>
              </w:rPr>
            </w:pPr>
            <w:r w:rsidRPr="00FD0F5A">
              <w:rPr>
                <w:rFonts w:eastAsia="SimSun"/>
                <w:i/>
                <w:iCs/>
                <w:sz w:val="18"/>
                <w:szCs w:val="18"/>
                <w:lang w:val="en-GB" w:eastAsia="zh-CN"/>
              </w:rPr>
              <w:t>Medium confidence:</w:t>
            </w:r>
            <w:r>
              <w:rPr>
                <w:rFonts w:eastAsia="SimSun"/>
                <w:i/>
                <w:iCs/>
                <w:sz w:val="18"/>
                <w:szCs w:val="18"/>
                <w:lang w:val="en-GB" w:eastAsia="zh-CN"/>
              </w:rPr>
              <w:t xml:space="preserve"> </w:t>
            </w:r>
            <w:r w:rsidRPr="00B157FB">
              <w:rPr>
                <w:rFonts w:eastAsia="SimSun"/>
                <w:sz w:val="18"/>
                <w:szCs w:val="18"/>
                <w:lang w:val="en-GB" w:eastAsia="zh-CN"/>
              </w:rPr>
              <w:t>Australasia</w:t>
            </w:r>
          </w:p>
          <w:p w14:paraId="07321A9E" w14:textId="77777777" w:rsidR="002B42A4" w:rsidRPr="00FD0F5A" w:rsidRDefault="002B42A4" w:rsidP="0043797B">
            <w:pPr>
              <w:spacing w:line="259" w:lineRule="auto"/>
              <w:rPr>
                <w:rFonts w:eastAsia="SimSun"/>
                <w:sz w:val="18"/>
                <w:szCs w:val="18"/>
                <w:lang w:val="en-GB" w:eastAsia="zh-CN"/>
              </w:rPr>
            </w:pPr>
            <w:r w:rsidRPr="00B157FB">
              <w:rPr>
                <w:rFonts w:eastAsia="SimSun"/>
                <w:sz w:val="18"/>
                <w:szCs w:val="18"/>
                <w:lang w:val="en-GB" w:eastAsia="zh-CN"/>
              </w:rPr>
              <w:t>{11.4, 11.9}</w:t>
            </w:r>
          </w:p>
        </w:tc>
        <w:tc>
          <w:tcPr>
            <w:tcW w:w="1368" w:type="pct"/>
            <w:shd w:val="clear" w:color="auto" w:fill="auto"/>
          </w:tcPr>
          <w:p w14:paraId="2833E250" w14:textId="77777777" w:rsidR="002B42A4" w:rsidRPr="00FD0F5A" w:rsidRDefault="002B42A4" w:rsidP="0043797B">
            <w:pPr>
              <w:spacing w:line="259" w:lineRule="auto"/>
              <w:rPr>
                <w:rFonts w:eastAsia="SimSun"/>
                <w:i/>
                <w:iCs/>
                <w:sz w:val="18"/>
                <w:szCs w:val="18"/>
                <w:lang w:val="en-GB" w:eastAsia="zh-CN"/>
              </w:rPr>
            </w:pPr>
            <w:r>
              <w:rPr>
                <w:rFonts w:eastAsia="SimSun"/>
                <w:i/>
                <w:iCs/>
                <w:sz w:val="18"/>
                <w:szCs w:val="18"/>
                <w:lang w:val="en-GB" w:eastAsia="zh-CN"/>
              </w:rPr>
              <w:t>Likely</w:t>
            </w:r>
            <w:r w:rsidRPr="00FD0F5A">
              <w:rPr>
                <w:rFonts w:eastAsia="SimSun"/>
                <w:sz w:val="18"/>
                <w:szCs w:val="18"/>
                <w:lang w:val="en-GB" w:eastAsia="zh-CN"/>
              </w:rPr>
              <w:t xml:space="preserve"> that increases take place in </w:t>
            </w:r>
            <w:r>
              <w:rPr>
                <w:rFonts w:eastAsia="SimSun"/>
                <w:sz w:val="18"/>
                <w:szCs w:val="18"/>
                <w:lang w:val="en-GB" w:eastAsia="zh-CN"/>
              </w:rPr>
              <w:t>most land regions</w:t>
            </w:r>
          </w:p>
          <w:p w14:paraId="697DD267" w14:textId="77777777" w:rsidR="002B42A4" w:rsidRDefault="002B42A4" w:rsidP="0043797B">
            <w:pPr>
              <w:spacing w:line="259" w:lineRule="auto"/>
              <w:rPr>
                <w:rFonts w:eastAsia="SimSun"/>
                <w:sz w:val="18"/>
                <w:szCs w:val="18"/>
                <w:lang w:val="en-GB" w:eastAsia="zh-CN"/>
              </w:rPr>
            </w:pPr>
            <w:r w:rsidRPr="00B157FB">
              <w:rPr>
                <w:rFonts w:eastAsia="SimSun"/>
                <w:sz w:val="18"/>
                <w:szCs w:val="18"/>
                <w:lang w:val="en-GB" w:eastAsia="zh-CN"/>
              </w:rPr>
              <w:t>{11.4}</w:t>
            </w:r>
          </w:p>
          <w:p w14:paraId="1AFDB43A" w14:textId="77777777" w:rsidR="002B42A4" w:rsidRPr="00B157FB" w:rsidRDefault="002B42A4" w:rsidP="0043797B">
            <w:pPr>
              <w:spacing w:line="259" w:lineRule="auto"/>
              <w:rPr>
                <w:rFonts w:eastAsia="SimSun"/>
                <w:sz w:val="18"/>
                <w:szCs w:val="18"/>
                <w:lang w:val="en-GB" w:eastAsia="zh-CN"/>
              </w:rPr>
            </w:pPr>
          </w:p>
          <w:p w14:paraId="11F7E3C0" w14:textId="77777777" w:rsidR="002B42A4" w:rsidRPr="00B157FB" w:rsidRDefault="002B42A4" w:rsidP="0043797B">
            <w:pPr>
              <w:spacing w:line="259" w:lineRule="auto"/>
              <w:rPr>
                <w:rFonts w:eastAsia="SimSun"/>
                <w:sz w:val="18"/>
                <w:szCs w:val="18"/>
                <w:lang w:val="en-GB" w:eastAsia="zh-CN"/>
              </w:rPr>
            </w:pPr>
            <w:r w:rsidRPr="00FD0F5A">
              <w:rPr>
                <w:rFonts w:eastAsia="SimSun"/>
                <w:i/>
                <w:iCs/>
                <w:sz w:val="18"/>
                <w:szCs w:val="18"/>
                <w:lang w:val="en-GB" w:eastAsia="zh-CN"/>
              </w:rPr>
              <w:t>Extremely likely</w:t>
            </w:r>
            <w:r w:rsidRPr="00906D91">
              <w:rPr>
                <w:rFonts w:eastAsia="SimSun"/>
                <w:i/>
                <w:iCs/>
                <w:sz w:val="18"/>
                <w:szCs w:val="18"/>
                <w:lang w:val="en-GB" w:eastAsia="zh-CN"/>
              </w:rPr>
              <w:t xml:space="preserve">: </w:t>
            </w:r>
            <w:r w:rsidRPr="00B157FB">
              <w:rPr>
                <w:rFonts w:eastAsia="SimSun"/>
                <w:sz w:val="18"/>
                <w:szCs w:val="18"/>
                <w:lang w:val="en-GB" w:eastAsia="zh-CN"/>
              </w:rPr>
              <w:t>Asia, N. America</w:t>
            </w:r>
          </w:p>
          <w:p w14:paraId="6DE8E595" w14:textId="77777777" w:rsidR="002B42A4" w:rsidRPr="00FD0F5A" w:rsidRDefault="002B42A4" w:rsidP="0043797B">
            <w:pPr>
              <w:spacing w:line="259" w:lineRule="auto"/>
              <w:rPr>
                <w:rFonts w:eastAsia="SimSun"/>
                <w:i/>
                <w:iCs/>
                <w:sz w:val="18"/>
                <w:szCs w:val="18"/>
                <w:lang w:val="en-GB" w:eastAsia="zh-CN"/>
              </w:rPr>
            </w:pPr>
            <w:r w:rsidRPr="00FD0F5A">
              <w:rPr>
                <w:rFonts w:eastAsia="SimSun"/>
                <w:i/>
                <w:iCs/>
                <w:sz w:val="18"/>
                <w:szCs w:val="18"/>
                <w:lang w:val="en-GB" w:eastAsia="zh-CN"/>
              </w:rPr>
              <w:t xml:space="preserve">Very likely: </w:t>
            </w:r>
            <w:r w:rsidRPr="00B157FB">
              <w:rPr>
                <w:rFonts w:eastAsia="SimSun"/>
                <w:sz w:val="18"/>
                <w:szCs w:val="18"/>
                <w:lang w:val="en-GB" w:eastAsia="zh-CN"/>
              </w:rPr>
              <w:t>Africa, Europe</w:t>
            </w:r>
          </w:p>
          <w:p w14:paraId="1ABC851C" w14:textId="77777777" w:rsidR="002B42A4" w:rsidRDefault="002B42A4" w:rsidP="0043797B">
            <w:pPr>
              <w:spacing w:line="259" w:lineRule="auto"/>
              <w:rPr>
                <w:rFonts w:eastAsia="SimSun"/>
                <w:sz w:val="18"/>
                <w:szCs w:val="18"/>
                <w:lang w:val="en-GB" w:eastAsia="zh-CN"/>
              </w:rPr>
            </w:pPr>
            <w:r w:rsidRPr="00FD0F5A">
              <w:rPr>
                <w:rFonts w:eastAsia="SimSun"/>
                <w:i/>
                <w:iCs/>
                <w:sz w:val="18"/>
                <w:szCs w:val="18"/>
                <w:lang w:val="en-GB" w:eastAsia="zh-CN"/>
              </w:rPr>
              <w:t xml:space="preserve">Likely: </w:t>
            </w:r>
            <w:r w:rsidRPr="00B157FB">
              <w:rPr>
                <w:rFonts w:eastAsia="SimSun"/>
                <w:sz w:val="18"/>
                <w:szCs w:val="18"/>
                <w:lang w:val="en-GB" w:eastAsia="zh-CN"/>
              </w:rPr>
              <w:t>Australasia, Central and South America</w:t>
            </w:r>
          </w:p>
          <w:p w14:paraId="4D4B3FF0" w14:textId="77777777" w:rsidR="002B42A4" w:rsidRPr="00FD0F5A" w:rsidRDefault="002B42A4" w:rsidP="0043797B">
            <w:pPr>
              <w:spacing w:line="259" w:lineRule="auto"/>
              <w:rPr>
                <w:rFonts w:eastAsia="SimSun"/>
                <w:sz w:val="18"/>
                <w:szCs w:val="18"/>
                <w:lang w:val="en-GB"/>
              </w:rPr>
            </w:pPr>
            <w:r>
              <w:rPr>
                <w:rFonts w:eastAsia="SimSun"/>
                <w:sz w:val="18"/>
                <w:szCs w:val="18"/>
                <w:lang w:val="en-GB" w:eastAsia="zh-CN"/>
              </w:rPr>
              <w:t>{11.4, 11.9}</w:t>
            </w:r>
          </w:p>
        </w:tc>
        <w:tc>
          <w:tcPr>
            <w:tcW w:w="1414" w:type="pct"/>
            <w:shd w:val="clear" w:color="auto" w:fill="auto"/>
          </w:tcPr>
          <w:p w14:paraId="5AE0BFF0" w14:textId="77777777" w:rsidR="002B42A4" w:rsidRDefault="002B42A4" w:rsidP="0043797B">
            <w:pPr>
              <w:spacing w:line="259" w:lineRule="auto"/>
              <w:rPr>
                <w:rFonts w:eastAsia="SimSun"/>
                <w:sz w:val="18"/>
                <w:szCs w:val="18"/>
                <w:lang w:val="en-GB" w:eastAsia="zh-CN"/>
              </w:rPr>
            </w:pPr>
            <w:r>
              <w:rPr>
                <w:rFonts w:eastAsia="SimSun"/>
                <w:i/>
                <w:iCs/>
                <w:sz w:val="18"/>
                <w:szCs w:val="18"/>
                <w:lang w:val="en-GB" w:eastAsia="zh-CN"/>
              </w:rPr>
              <w:t>Very likely</w:t>
            </w:r>
            <w:r w:rsidRPr="00FD0F5A">
              <w:rPr>
                <w:rFonts w:eastAsia="SimSun"/>
                <w:sz w:val="18"/>
                <w:szCs w:val="18"/>
                <w:lang w:val="en-GB" w:eastAsia="zh-CN"/>
              </w:rPr>
              <w:t xml:space="preserve"> that increases take place in </w:t>
            </w:r>
            <w:r>
              <w:rPr>
                <w:rFonts w:eastAsia="SimSun"/>
                <w:sz w:val="18"/>
                <w:szCs w:val="18"/>
                <w:lang w:val="en-GB" w:eastAsia="zh-CN"/>
              </w:rPr>
              <w:t>most land regions</w:t>
            </w:r>
          </w:p>
          <w:p w14:paraId="7B304DA6" w14:textId="77777777" w:rsidR="002B42A4" w:rsidRDefault="002B42A4" w:rsidP="0043797B">
            <w:pPr>
              <w:spacing w:line="259" w:lineRule="auto"/>
              <w:rPr>
                <w:rFonts w:eastAsia="SimSun"/>
                <w:sz w:val="18"/>
                <w:szCs w:val="18"/>
                <w:lang w:val="en-GB" w:eastAsia="zh-CN"/>
              </w:rPr>
            </w:pPr>
            <w:r>
              <w:rPr>
                <w:rFonts w:eastAsia="SimSun"/>
                <w:sz w:val="18"/>
                <w:szCs w:val="18"/>
                <w:lang w:val="en-GB" w:eastAsia="zh-CN"/>
              </w:rPr>
              <w:t>{11.4}</w:t>
            </w:r>
          </w:p>
          <w:p w14:paraId="071FD5FD" w14:textId="77777777" w:rsidR="002B42A4" w:rsidRPr="00FD0F5A" w:rsidRDefault="002B42A4" w:rsidP="0043797B">
            <w:pPr>
              <w:spacing w:line="259" w:lineRule="auto"/>
              <w:rPr>
                <w:rFonts w:eastAsia="SimSun"/>
                <w:i/>
                <w:iCs/>
                <w:sz w:val="18"/>
                <w:szCs w:val="18"/>
                <w:lang w:val="en-GB" w:eastAsia="zh-CN"/>
              </w:rPr>
            </w:pPr>
          </w:p>
          <w:p w14:paraId="6B6107F9" w14:textId="77777777" w:rsidR="002B42A4" w:rsidRPr="00B157FB" w:rsidRDefault="002B42A4" w:rsidP="0043797B">
            <w:pPr>
              <w:spacing w:line="259" w:lineRule="auto"/>
              <w:rPr>
                <w:rFonts w:eastAsia="SimSun"/>
                <w:sz w:val="18"/>
                <w:szCs w:val="18"/>
                <w:lang w:val="en-GB" w:eastAsia="zh-CN"/>
              </w:rPr>
            </w:pPr>
            <w:r w:rsidRPr="00FD0F5A">
              <w:rPr>
                <w:rFonts w:eastAsia="SimSun"/>
                <w:i/>
                <w:iCs/>
                <w:sz w:val="18"/>
                <w:szCs w:val="18"/>
                <w:lang w:val="en-GB" w:eastAsia="zh-CN"/>
              </w:rPr>
              <w:t xml:space="preserve">Virtually certain: </w:t>
            </w:r>
            <w:r w:rsidRPr="00B157FB">
              <w:rPr>
                <w:rFonts w:eastAsia="SimSun"/>
                <w:sz w:val="18"/>
                <w:szCs w:val="18"/>
                <w:lang w:val="en-GB" w:eastAsia="zh-CN"/>
              </w:rPr>
              <w:t xml:space="preserve">Africa, Asia, N. America </w:t>
            </w:r>
          </w:p>
          <w:p w14:paraId="047BDD16" w14:textId="77777777" w:rsidR="002B42A4" w:rsidRPr="00FD0F5A" w:rsidRDefault="002B42A4" w:rsidP="0043797B">
            <w:pPr>
              <w:spacing w:line="259" w:lineRule="auto"/>
              <w:rPr>
                <w:rFonts w:eastAsia="SimSun"/>
                <w:sz w:val="18"/>
                <w:szCs w:val="18"/>
                <w:lang w:val="en-GB" w:eastAsia="zh-CN"/>
              </w:rPr>
            </w:pPr>
            <w:r w:rsidRPr="00FD0F5A">
              <w:rPr>
                <w:rFonts w:eastAsia="SimSun"/>
                <w:i/>
                <w:sz w:val="18"/>
                <w:szCs w:val="18"/>
                <w:lang w:val="en-GB" w:eastAsia="zh-CN"/>
              </w:rPr>
              <w:t xml:space="preserve">Extremely likely: </w:t>
            </w:r>
            <w:r w:rsidRPr="00FD0F5A">
              <w:rPr>
                <w:rFonts w:eastAsia="SimSun"/>
                <w:sz w:val="18"/>
                <w:szCs w:val="18"/>
                <w:lang w:val="en-GB" w:eastAsia="zh-CN"/>
              </w:rPr>
              <w:t xml:space="preserve">Central and South America, Europe </w:t>
            </w:r>
          </w:p>
          <w:p w14:paraId="1EDD51C3" w14:textId="77777777" w:rsidR="002B42A4" w:rsidRDefault="002B42A4" w:rsidP="0043797B">
            <w:pPr>
              <w:spacing w:line="259" w:lineRule="auto"/>
              <w:rPr>
                <w:rFonts w:eastAsia="SimSun"/>
                <w:sz w:val="18"/>
                <w:szCs w:val="18"/>
                <w:lang w:val="en-GB" w:eastAsia="zh-CN"/>
              </w:rPr>
            </w:pPr>
            <w:r w:rsidRPr="00FD0F5A">
              <w:rPr>
                <w:rFonts w:eastAsia="SimSun"/>
                <w:i/>
                <w:iCs/>
                <w:sz w:val="18"/>
                <w:szCs w:val="18"/>
                <w:lang w:val="en-GB" w:eastAsia="zh-CN"/>
              </w:rPr>
              <w:t>Very likely</w:t>
            </w:r>
            <w:r w:rsidRPr="00FD0F5A">
              <w:rPr>
                <w:rFonts w:eastAsia="SimSun"/>
                <w:sz w:val="18"/>
                <w:szCs w:val="18"/>
                <w:lang w:val="en-GB" w:eastAsia="zh-CN"/>
              </w:rPr>
              <w:t xml:space="preserve"> </w:t>
            </w:r>
            <w:r w:rsidRPr="00906D91">
              <w:rPr>
                <w:rFonts w:eastAsia="SimSun"/>
                <w:sz w:val="18"/>
                <w:szCs w:val="18"/>
                <w:lang w:val="en-GB" w:eastAsia="zh-CN"/>
              </w:rPr>
              <w:t>Australasia</w:t>
            </w:r>
          </w:p>
          <w:p w14:paraId="2B96653B" w14:textId="77777777" w:rsidR="002B42A4" w:rsidRPr="00FD0F5A" w:rsidRDefault="002B42A4" w:rsidP="0043797B">
            <w:pPr>
              <w:spacing w:line="259" w:lineRule="auto"/>
              <w:rPr>
                <w:rFonts w:eastAsia="SimSun"/>
                <w:sz w:val="18"/>
                <w:szCs w:val="18"/>
                <w:lang w:val="en-GB" w:eastAsia="zh-CN"/>
              </w:rPr>
            </w:pPr>
            <w:r>
              <w:rPr>
                <w:rFonts w:eastAsia="SimSun"/>
                <w:sz w:val="18"/>
                <w:szCs w:val="18"/>
                <w:lang w:val="en-GB" w:eastAsia="zh-CN"/>
              </w:rPr>
              <w:t>{11.4, 11.9}</w:t>
            </w:r>
          </w:p>
          <w:p w14:paraId="43B65589" w14:textId="77777777" w:rsidR="002B42A4" w:rsidRPr="00FD0F5A" w:rsidRDefault="002B42A4" w:rsidP="0043797B">
            <w:pPr>
              <w:spacing w:after="160" w:line="259" w:lineRule="auto"/>
              <w:rPr>
                <w:rFonts w:eastAsia="SimSun"/>
                <w:sz w:val="18"/>
                <w:szCs w:val="18"/>
                <w:lang w:val="en-GB"/>
              </w:rPr>
            </w:pPr>
          </w:p>
        </w:tc>
      </w:tr>
      <w:tr w:rsidR="002B42A4" w:rsidRPr="00232B8B" w14:paraId="4AEE6EB3" w14:textId="77777777" w:rsidTr="0043797B">
        <w:trPr>
          <w:trHeight w:val="4027"/>
        </w:trPr>
        <w:tc>
          <w:tcPr>
            <w:tcW w:w="850" w:type="pct"/>
            <w:shd w:val="clear" w:color="auto" w:fill="auto"/>
          </w:tcPr>
          <w:p w14:paraId="1C0D126D" w14:textId="77777777" w:rsidR="002B42A4" w:rsidRPr="00232B8B" w:rsidRDefault="002B42A4" w:rsidP="0043797B">
            <w:pPr>
              <w:spacing w:after="160" w:line="259" w:lineRule="auto"/>
              <w:rPr>
                <w:rFonts w:eastAsia="SimSun"/>
                <w:bCs/>
                <w:i/>
                <w:sz w:val="18"/>
                <w:szCs w:val="18"/>
                <w:lang w:val="en-GB"/>
              </w:rPr>
            </w:pPr>
            <w:r>
              <w:rPr>
                <w:rFonts w:eastAsia="SimSun"/>
                <w:bCs/>
                <w:sz w:val="18"/>
                <w:szCs w:val="18"/>
                <w:lang w:val="en-GB" w:eastAsia="zh-CN"/>
              </w:rPr>
              <w:lastRenderedPageBreak/>
              <w:t xml:space="preserve">Agricultural and ecological droughts: </w:t>
            </w:r>
            <w:r w:rsidRPr="00232B8B">
              <w:rPr>
                <w:rFonts w:eastAsia="SimSun"/>
                <w:bCs/>
                <w:sz w:val="18"/>
                <w:szCs w:val="18"/>
                <w:lang w:val="en-GB" w:eastAsia="zh-CN"/>
              </w:rPr>
              <w:t xml:space="preserve">Increases in intensity and/or duration of drought events </w:t>
            </w:r>
          </w:p>
        </w:tc>
        <w:tc>
          <w:tcPr>
            <w:tcW w:w="1369" w:type="pct"/>
            <w:shd w:val="clear" w:color="auto" w:fill="auto"/>
          </w:tcPr>
          <w:p w14:paraId="3C88947F" w14:textId="77777777" w:rsidR="002B42A4" w:rsidRDefault="002B42A4" w:rsidP="0043797B">
            <w:pPr>
              <w:rPr>
                <w:rFonts w:cs="Times New Roman"/>
                <w:sz w:val="18"/>
                <w:szCs w:val="18"/>
                <w:lang w:val="en-GB"/>
              </w:rPr>
            </w:pPr>
            <w:r w:rsidRPr="00AC0FEC">
              <w:rPr>
                <w:rFonts w:cs="Times New Roman"/>
                <w:i/>
                <w:iCs/>
                <w:sz w:val="18"/>
                <w:szCs w:val="18"/>
                <w:lang w:val="en-GB"/>
              </w:rPr>
              <w:t>High confidence</w:t>
            </w:r>
            <w:r>
              <w:rPr>
                <w:rFonts w:cs="Times New Roman"/>
                <w:sz w:val="18"/>
                <w:szCs w:val="18"/>
                <w:lang w:val="en-GB"/>
              </w:rPr>
              <w:t xml:space="preserve"> over predominant fraction of land area</w:t>
            </w:r>
          </w:p>
          <w:p w14:paraId="5EB5AF1E" w14:textId="77777777" w:rsidR="002B42A4" w:rsidRDefault="002B42A4" w:rsidP="0043797B">
            <w:pPr>
              <w:rPr>
                <w:rFonts w:cs="Times New Roman"/>
                <w:sz w:val="18"/>
                <w:szCs w:val="18"/>
                <w:lang w:val="en-GB"/>
              </w:rPr>
            </w:pPr>
          </w:p>
          <w:p w14:paraId="7B0BE9B6" w14:textId="77777777" w:rsidR="002B42A4" w:rsidRPr="006C7E19" w:rsidRDefault="002B42A4" w:rsidP="0043797B">
            <w:pPr>
              <w:rPr>
                <w:i/>
                <w:iCs/>
                <w:color w:val="000000"/>
                <w:sz w:val="18"/>
                <w:szCs w:val="18"/>
                <w:lang w:val="en-GB"/>
              </w:rPr>
            </w:pPr>
            <w:r w:rsidRPr="00906D91">
              <w:rPr>
                <w:rFonts w:cs="Times New Roman"/>
                <w:sz w:val="18"/>
                <w:szCs w:val="18"/>
                <w:lang w:val="en-GB"/>
              </w:rPr>
              <w:t>Land area affected by increasing drought frequency and severity expands with increasing global warming</w:t>
            </w:r>
            <w:r w:rsidRPr="00906D91">
              <w:rPr>
                <w:rFonts w:cs="Times New Roman"/>
                <w:i/>
                <w:iCs/>
                <w:sz w:val="18"/>
                <w:szCs w:val="18"/>
                <w:lang w:val="en-GB"/>
              </w:rPr>
              <w:t xml:space="preserve"> (high confidence)</w:t>
            </w:r>
            <w:r>
              <w:rPr>
                <w:rFonts w:cs="Times New Roman"/>
                <w:i/>
                <w:iCs/>
                <w:sz w:val="18"/>
                <w:szCs w:val="18"/>
                <w:lang w:val="en-GB"/>
              </w:rPr>
              <w:t xml:space="preserve">. </w:t>
            </w:r>
            <w:r w:rsidRPr="004223CB">
              <w:rPr>
                <w:rFonts w:cs="Times New Roman"/>
                <w:sz w:val="18"/>
                <w:szCs w:val="18"/>
                <w:lang w:val="en-GB"/>
              </w:rPr>
              <w:t>{11.6</w:t>
            </w:r>
            <w:r>
              <w:rPr>
                <w:rFonts w:cs="Times New Roman"/>
                <w:sz w:val="18"/>
                <w:szCs w:val="18"/>
                <w:lang w:val="en-GB"/>
              </w:rPr>
              <w:t>, 11.9</w:t>
            </w:r>
            <w:r w:rsidRPr="004223CB">
              <w:rPr>
                <w:rFonts w:cs="Times New Roman"/>
                <w:sz w:val="18"/>
                <w:szCs w:val="18"/>
                <w:lang w:val="en-GB"/>
              </w:rPr>
              <w:t>}</w:t>
            </w:r>
          </w:p>
          <w:p w14:paraId="1311E6D4" w14:textId="77777777" w:rsidR="002B42A4" w:rsidRDefault="002B42A4" w:rsidP="0043797B">
            <w:pPr>
              <w:rPr>
                <w:i/>
                <w:iCs/>
                <w:color w:val="000000"/>
                <w:sz w:val="18"/>
                <w:szCs w:val="18"/>
                <w:lang w:val="en-GB"/>
              </w:rPr>
            </w:pPr>
          </w:p>
          <w:p w14:paraId="30D1024C" w14:textId="77777777" w:rsidR="002B42A4" w:rsidRDefault="002B42A4" w:rsidP="0043797B">
            <w:pPr>
              <w:rPr>
                <w:color w:val="000000"/>
                <w:sz w:val="18"/>
                <w:szCs w:val="18"/>
                <w:lang w:val="en-GB"/>
              </w:rPr>
            </w:pPr>
            <w:r>
              <w:rPr>
                <w:color w:val="000000"/>
                <w:sz w:val="18"/>
                <w:szCs w:val="18"/>
                <w:lang w:val="en-GB"/>
              </w:rPr>
              <w:t>Precipitation decreases is going to increase the severity of drought in some regions; a</w:t>
            </w:r>
            <w:r w:rsidRPr="00232B8B">
              <w:rPr>
                <w:color w:val="000000"/>
                <w:sz w:val="18"/>
                <w:szCs w:val="18"/>
                <w:lang w:val="en-GB"/>
              </w:rPr>
              <w:t xml:space="preserve">tmospheric evaporative demand will continue to increase compared to pre-industrial conditions and lead to further </w:t>
            </w:r>
            <w:r>
              <w:rPr>
                <w:color w:val="000000"/>
                <w:sz w:val="18"/>
                <w:szCs w:val="18"/>
                <w:lang w:val="en-GB"/>
              </w:rPr>
              <w:t>increases in agricultural and ecological droughts due to increased evapotranspiration</w:t>
            </w:r>
            <w:r w:rsidRPr="00232B8B">
              <w:rPr>
                <w:color w:val="000000"/>
                <w:sz w:val="18"/>
                <w:szCs w:val="18"/>
                <w:lang w:val="en-GB"/>
              </w:rPr>
              <w:t xml:space="preserve"> in some regions</w:t>
            </w:r>
            <w:r>
              <w:rPr>
                <w:color w:val="000000"/>
                <w:sz w:val="18"/>
                <w:szCs w:val="18"/>
                <w:lang w:val="en-GB"/>
              </w:rPr>
              <w:t>. (</w:t>
            </w:r>
            <w:r w:rsidRPr="00906D91">
              <w:rPr>
                <w:i/>
                <w:iCs/>
                <w:color w:val="000000"/>
                <w:sz w:val="18"/>
                <w:szCs w:val="18"/>
                <w:lang w:val="en-GB"/>
              </w:rPr>
              <w:t>high confidence</w:t>
            </w:r>
            <w:r>
              <w:rPr>
                <w:color w:val="000000"/>
                <w:sz w:val="18"/>
                <w:szCs w:val="18"/>
                <w:lang w:val="en-GB"/>
              </w:rPr>
              <w:t>)</w:t>
            </w:r>
          </w:p>
          <w:p w14:paraId="5D51E8B0" w14:textId="77777777" w:rsidR="002B42A4" w:rsidRPr="00B157FB" w:rsidRDefault="002B42A4" w:rsidP="0043797B">
            <w:pPr>
              <w:rPr>
                <w:color w:val="000000"/>
                <w:sz w:val="18"/>
                <w:szCs w:val="18"/>
                <w:lang w:val="en-GB"/>
              </w:rPr>
            </w:pPr>
            <w:r>
              <w:rPr>
                <w:color w:val="000000"/>
                <w:sz w:val="18"/>
                <w:szCs w:val="18"/>
                <w:lang w:val="en-GB"/>
              </w:rPr>
              <w:t>{11.6, 11.9}</w:t>
            </w:r>
          </w:p>
        </w:tc>
        <w:tc>
          <w:tcPr>
            <w:tcW w:w="1368" w:type="pct"/>
            <w:shd w:val="clear" w:color="auto" w:fill="auto"/>
          </w:tcPr>
          <w:p w14:paraId="2A5881EE" w14:textId="77777777" w:rsidR="002B42A4" w:rsidRDefault="002B42A4" w:rsidP="0043797B">
            <w:pPr>
              <w:rPr>
                <w:rFonts w:cs="Times New Roman"/>
                <w:sz w:val="18"/>
                <w:szCs w:val="18"/>
                <w:lang w:val="en-GB"/>
              </w:rPr>
            </w:pPr>
            <w:r>
              <w:rPr>
                <w:rFonts w:cs="Times New Roman"/>
                <w:i/>
                <w:iCs/>
                <w:sz w:val="18"/>
                <w:szCs w:val="18"/>
                <w:lang w:val="en-GB"/>
              </w:rPr>
              <w:t>Likely</w:t>
            </w:r>
            <w:r>
              <w:rPr>
                <w:rFonts w:cs="Times New Roman"/>
                <w:sz w:val="18"/>
                <w:szCs w:val="18"/>
                <w:lang w:val="en-GB"/>
              </w:rPr>
              <w:t xml:space="preserve"> over predominant fraction of land area</w:t>
            </w:r>
          </w:p>
          <w:p w14:paraId="207D40B5" w14:textId="77777777" w:rsidR="002B42A4" w:rsidRDefault="002B42A4" w:rsidP="0043797B">
            <w:pPr>
              <w:rPr>
                <w:rFonts w:cs="Times New Roman"/>
                <w:sz w:val="18"/>
                <w:szCs w:val="18"/>
                <w:lang w:val="en-GB"/>
              </w:rPr>
            </w:pPr>
          </w:p>
          <w:p w14:paraId="002830E8" w14:textId="77777777" w:rsidR="002B42A4" w:rsidRPr="004223CB" w:rsidRDefault="002B42A4" w:rsidP="0043797B">
            <w:pPr>
              <w:rPr>
                <w:color w:val="000000"/>
                <w:sz w:val="18"/>
                <w:szCs w:val="18"/>
                <w:lang w:val="en-GB"/>
              </w:rPr>
            </w:pPr>
            <w:r w:rsidRPr="00482A0A">
              <w:rPr>
                <w:rFonts w:cs="Times New Roman"/>
                <w:sz w:val="18"/>
                <w:szCs w:val="18"/>
                <w:lang w:val="en-GB"/>
              </w:rPr>
              <w:t>Land area affected by increasing drought frequency and severity expands with increasing global warming</w:t>
            </w:r>
            <w:r w:rsidRPr="00482A0A">
              <w:rPr>
                <w:rFonts w:cs="Times New Roman"/>
                <w:i/>
                <w:iCs/>
                <w:sz w:val="18"/>
                <w:szCs w:val="18"/>
                <w:lang w:val="en-GB"/>
              </w:rPr>
              <w:t xml:space="preserve"> (</w:t>
            </w:r>
            <w:r>
              <w:rPr>
                <w:rFonts w:cs="Times New Roman"/>
                <w:i/>
                <w:iCs/>
                <w:sz w:val="18"/>
                <w:szCs w:val="18"/>
                <w:lang w:val="en-GB"/>
              </w:rPr>
              <w:t>likely</w:t>
            </w:r>
            <w:r w:rsidRPr="00482A0A">
              <w:rPr>
                <w:rFonts w:cs="Times New Roman"/>
                <w:i/>
                <w:iCs/>
                <w:sz w:val="18"/>
                <w:szCs w:val="18"/>
                <w:lang w:val="en-GB"/>
              </w:rPr>
              <w:t>)</w:t>
            </w:r>
            <w:r>
              <w:rPr>
                <w:rFonts w:cs="Times New Roman"/>
                <w:i/>
                <w:iCs/>
                <w:sz w:val="18"/>
                <w:szCs w:val="18"/>
                <w:lang w:val="en-GB"/>
              </w:rPr>
              <w:t xml:space="preserve">. </w:t>
            </w:r>
            <w:r w:rsidRPr="004223CB">
              <w:rPr>
                <w:rFonts w:cs="Times New Roman"/>
                <w:sz w:val="18"/>
                <w:szCs w:val="18"/>
                <w:lang w:val="en-GB"/>
              </w:rPr>
              <w:t>{11.6, 11.9}</w:t>
            </w:r>
          </w:p>
          <w:p w14:paraId="20E8DCE5" w14:textId="77777777" w:rsidR="002B42A4" w:rsidRDefault="002B42A4" w:rsidP="0043797B">
            <w:pPr>
              <w:rPr>
                <w:i/>
                <w:iCs/>
                <w:color w:val="000000"/>
                <w:sz w:val="18"/>
                <w:szCs w:val="18"/>
                <w:lang w:val="en-GB"/>
              </w:rPr>
            </w:pPr>
          </w:p>
          <w:p w14:paraId="206F01E8" w14:textId="77777777" w:rsidR="002B42A4" w:rsidRDefault="002B42A4" w:rsidP="0043797B">
            <w:pPr>
              <w:rPr>
                <w:color w:val="000000"/>
                <w:sz w:val="18"/>
                <w:szCs w:val="18"/>
                <w:lang w:val="en-GB"/>
              </w:rPr>
            </w:pPr>
            <w:r>
              <w:rPr>
                <w:color w:val="000000"/>
                <w:sz w:val="18"/>
                <w:szCs w:val="18"/>
                <w:lang w:val="en-GB"/>
              </w:rPr>
              <w:t>Precipitation decreases is going to increase the severity of drought in some regions; a</w:t>
            </w:r>
            <w:r w:rsidRPr="00232B8B">
              <w:rPr>
                <w:color w:val="000000"/>
                <w:sz w:val="18"/>
                <w:szCs w:val="18"/>
                <w:lang w:val="en-GB"/>
              </w:rPr>
              <w:t xml:space="preserve">tmospheric evaporative demand will continue to increase compared to pre-industrial conditions and lead to further </w:t>
            </w:r>
            <w:r>
              <w:rPr>
                <w:color w:val="000000"/>
                <w:sz w:val="18"/>
                <w:szCs w:val="18"/>
                <w:lang w:val="en-GB"/>
              </w:rPr>
              <w:t>increases in agricultural and ecological droughts due to increased evapotranspiration</w:t>
            </w:r>
            <w:r w:rsidRPr="00232B8B">
              <w:rPr>
                <w:color w:val="000000"/>
                <w:sz w:val="18"/>
                <w:szCs w:val="18"/>
                <w:lang w:val="en-GB"/>
              </w:rPr>
              <w:t xml:space="preserve"> in some regions</w:t>
            </w:r>
            <w:r>
              <w:rPr>
                <w:color w:val="000000"/>
                <w:sz w:val="18"/>
                <w:szCs w:val="18"/>
                <w:lang w:val="en-GB"/>
              </w:rPr>
              <w:t>. (</w:t>
            </w:r>
            <w:r w:rsidRPr="00482A0A">
              <w:rPr>
                <w:i/>
                <w:iCs/>
                <w:color w:val="000000"/>
                <w:sz w:val="18"/>
                <w:szCs w:val="18"/>
                <w:lang w:val="en-GB"/>
              </w:rPr>
              <w:t>high confidence</w:t>
            </w:r>
            <w:r>
              <w:rPr>
                <w:color w:val="000000"/>
                <w:sz w:val="18"/>
                <w:szCs w:val="18"/>
                <w:lang w:val="en-GB"/>
              </w:rPr>
              <w:t>)</w:t>
            </w:r>
          </w:p>
          <w:p w14:paraId="5DA8D26F" w14:textId="77777777" w:rsidR="002B42A4" w:rsidRPr="00B157FB" w:rsidRDefault="002B42A4" w:rsidP="0043797B">
            <w:pPr>
              <w:rPr>
                <w:color w:val="000000"/>
                <w:sz w:val="18"/>
                <w:szCs w:val="18"/>
                <w:lang w:val="en-GB"/>
              </w:rPr>
            </w:pPr>
            <w:r>
              <w:rPr>
                <w:color w:val="000000"/>
                <w:sz w:val="18"/>
                <w:szCs w:val="18"/>
                <w:lang w:val="en-GB"/>
              </w:rPr>
              <w:t>{11.6, 11.9}</w:t>
            </w:r>
          </w:p>
        </w:tc>
        <w:tc>
          <w:tcPr>
            <w:tcW w:w="1414" w:type="pct"/>
            <w:shd w:val="clear" w:color="auto" w:fill="auto"/>
          </w:tcPr>
          <w:p w14:paraId="309DCC29" w14:textId="77777777" w:rsidR="002B42A4" w:rsidRDefault="002B42A4" w:rsidP="0043797B">
            <w:pPr>
              <w:rPr>
                <w:rFonts w:cs="Times New Roman"/>
                <w:sz w:val="18"/>
                <w:szCs w:val="18"/>
                <w:lang w:val="en-GB"/>
              </w:rPr>
            </w:pPr>
            <w:r>
              <w:rPr>
                <w:rFonts w:cs="Times New Roman"/>
                <w:i/>
                <w:iCs/>
                <w:sz w:val="18"/>
                <w:szCs w:val="18"/>
                <w:lang w:val="en-GB"/>
              </w:rPr>
              <w:t>Very likely</w:t>
            </w:r>
            <w:r>
              <w:rPr>
                <w:rFonts w:cs="Times New Roman"/>
                <w:sz w:val="18"/>
                <w:szCs w:val="18"/>
                <w:lang w:val="en-GB"/>
              </w:rPr>
              <w:t xml:space="preserve"> over predominant fraction of land area</w:t>
            </w:r>
          </w:p>
          <w:p w14:paraId="30AE0096" w14:textId="77777777" w:rsidR="002B42A4" w:rsidRDefault="002B42A4" w:rsidP="0043797B">
            <w:pPr>
              <w:rPr>
                <w:rFonts w:cs="Times New Roman"/>
                <w:sz w:val="18"/>
                <w:szCs w:val="18"/>
                <w:lang w:val="en-GB"/>
              </w:rPr>
            </w:pPr>
          </w:p>
          <w:p w14:paraId="1E593D1B" w14:textId="77777777" w:rsidR="002B42A4" w:rsidRPr="004223CB" w:rsidRDefault="002B42A4" w:rsidP="0043797B">
            <w:pPr>
              <w:rPr>
                <w:color w:val="000000"/>
                <w:sz w:val="18"/>
                <w:szCs w:val="18"/>
                <w:lang w:val="en-GB"/>
              </w:rPr>
            </w:pPr>
            <w:r w:rsidRPr="00482A0A">
              <w:rPr>
                <w:rFonts w:cs="Times New Roman"/>
                <w:sz w:val="18"/>
                <w:szCs w:val="18"/>
                <w:lang w:val="en-GB"/>
              </w:rPr>
              <w:t>Land area affected by increasing drought frequency and severity expands with increasing global warming</w:t>
            </w:r>
            <w:r w:rsidRPr="00482A0A">
              <w:rPr>
                <w:rFonts w:cs="Times New Roman"/>
                <w:i/>
                <w:iCs/>
                <w:sz w:val="18"/>
                <w:szCs w:val="18"/>
                <w:lang w:val="en-GB"/>
              </w:rPr>
              <w:t xml:space="preserve"> (</w:t>
            </w:r>
            <w:r>
              <w:rPr>
                <w:rFonts w:cs="Times New Roman"/>
                <w:i/>
                <w:iCs/>
                <w:sz w:val="18"/>
                <w:szCs w:val="18"/>
                <w:lang w:val="en-GB"/>
              </w:rPr>
              <w:t>very likely</w:t>
            </w:r>
            <w:r w:rsidRPr="00482A0A">
              <w:rPr>
                <w:rFonts w:cs="Times New Roman"/>
                <w:i/>
                <w:iCs/>
                <w:sz w:val="18"/>
                <w:szCs w:val="18"/>
                <w:lang w:val="en-GB"/>
              </w:rPr>
              <w:t>)</w:t>
            </w:r>
            <w:r>
              <w:rPr>
                <w:rFonts w:cs="Times New Roman"/>
                <w:i/>
                <w:iCs/>
                <w:sz w:val="18"/>
                <w:szCs w:val="18"/>
                <w:lang w:val="en-GB"/>
              </w:rPr>
              <w:t xml:space="preserve">. </w:t>
            </w:r>
            <w:r w:rsidRPr="004223CB">
              <w:rPr>
                <w:rFonts w:cs="Times New Roman"/>
                <w:sz w:val="18"/>
                <w:szCs w:val="18"/>
                <w:lang w:val="en-GB"/>
              </w:rPr>
              <w:t>{11.6, 11.9}</w:t>
            </w:r>
          </w:p>
          <w:p w14:paraId="6089FAA4" w14:textId="77777777" w:rsidR="002B42A4" w:rsidRDefault="002B42A4" w:rsidP="0043797B">
            <w:pPr>
              <w:rPr>
                <w:i/>
                <w:iCs/>
                <w:color w:val="000000"/>
                <w:sz w:val="18"/>
                <w:szCs w:val="18"/>
                <w:lang w:val="en-GB"/>
              </w:rPr>
            </w:pPr>
          </w:p>
          <w:p w14:paraId="28614A82" w14:textId="77777777" w:rsidR="002B42A4" w:rsidRDefault="002B42A4" w:rsidP="0043797B">
            <w:pPr>
              <w:rPr>
                <w:color w:val="000000"/>
                <w:sz w:val="18"/>
                <w:szCs w:val="18"/>
                <w:lang w:val="en-GB"/>
              </w:rPr>
            </w:pPr>
            <w:r>
              <w:rPr>
                <w:color w:val="000000"/>
                <w:sz w:val="18"/>
                <w:szCs w:val="18"/>
                <w:lang w:val="en-GB"/>
              </w:rPr>
              <w:t>Precipitation decreases is going to increase the severity of drought in several regions; a</w:t>
            </w:r>
            <w:r w:rsidRPr="00232B8B">
              <w:rPr>
                <w:color w:val="000000"/>
                <w:sz w:val="18"/>
                <w:szCs w:val="18"/>
                <w:lang w:val="en-GB"/>
              </w:rPr>
              <w:t xml:space="preserve">tmospheric evaporative demand will continue to increase compared to pre-industrial conditions and lead to further </w:t>
            </w:r>
            <w:r>
              <w:rPr>
                <w:color w:val="000000"/>
                <w:sz w:val="18"/>
                <w:szCs w:val="18"/>
                <w:lang w:val="en-GB"/>
              </w:rPr>
              <w:t>increases in agricultural and ecological droughts due to increased evapotranspiration</w:t>
            </w:r>
            <w:r w:rsidRPr="00232B8B">
              <w:rPr>
                <w:color w:val="000000"/>
                <w:sz w:val="18"/>
                <w:szCs w:val="18"/>
                <w:lang w:val="en-GB"/>
              </w:rPr>
              <w:t xml:space="preserve"> in s</w:t>
            </w:r>
            <w:r>
              <w:rPr>
                <w:color w:val="000000"/>
                <w:sz w:val="18"/>
                <w:szCs w:val="18"/>
                <w:lang w:val="en-GB"/>
              </w:rPr>
              <w:t>everal</w:t>
            </w:r>
            <w:r w:rsidRPr="00232B8B">
              <w:rPr>
                <w:color w:val="000000"/>
                <w:sz w:val="18"/>
                <w:szCs w:val="18"/>
                <w:lang w:val="en-GB"/>
              </w:rPr>
              <w:t xml:space="preserve"> regions</w:t>
            </w:r>
            <w:r>
              <w:rPr>
                <w:color w:val="000000"/>
                <w:sz w:val="18"/>
                <w:szCs w:val="18"/>
                <w:lang w:val="en-GB"/>
              </w:rPr>
              <w:t>. (</w:t>
            </w:r>
            <w:r w:rsidRPr="00482A0A">
              <w:rPr>
                <w:i/>
                <w:iCs/>
                <w:color w:val="000000"/>
                <w:sz w:val="18"/>
                <w:szCs w:val="18"/>
                <w:lang w:val="en-GB"/>
              </w:rPr>
              <w:t>high confidence</w:t>
            </w:r>
            <w:r>
              <w:rPr>
                <w:color w:val="000000"/>
                <w:sz w:val="18"/>
                <w:szCs w:val="18"/>
                <w:lang w:val="en-GB"/>
              </w:rPr>
              <w:t>)</w:t>
            </w:r>
          </w:p>
          <w:p w14:paraId="37742A67" w14:textId="77777777" w:rsidR="002B42A4" w:rsidRPr="00232B8B" w:rsidRDefault="002B42A4" w:rsidP="0043797B">
            <w:pPr>
              <w:rPr>
                <w:color w:val="000000"/>
                <w:sz w:val="18"/>
                <w:szCs w:val="18"/>
                <w:lang w:val="en-GB"/>
              </w:rPr>
            </w:pPr>
            <w:r>
              <w:rPr>
                <w:color w:val="000000"/>
                <w:sz w:val="18"/>
                <w:szCs w:val="18"/>
                <w:lang w:val="en-GB"/>
              </w:rPr>
              <w:t>{11.6, 11.9}</w:t>
            </w:r>
          </w:p>
          <w:p w14:paraId="7E8B8EB3" w14:textId="77777777" w:rsidR="002B42A4" w:rsidRPr="00232B8B" w:rsidRDefault="002B42A4" w:rsidP="0043797B">
            <w:pPr>
              <w:spacing w:after="160" w:line="259" w:lineRule="auto"/>
              <w:rPr>
                <w:rFonts w:eastAsia="SimSun"/>
                <w:sz w:val="18"/>
                <w:szCs w:val="18"/>
                <w:lang w:val="en-GB" w:eastAsia="zh-CN"/>
              </w:rPr>
            </w:pPr>
          </w:p>
        </w:tc>
      </w:tr>
      <w:tr w:rsidR="002B42A4" w:rsidRPr="00232B8B" w14:paraId="57EE290E" w14:textId="77777777" w:rsidTr="0043797B">
        <w:tc>
          <w:tcPr>
            <w:tcW w:w="850" w:type="pct"/>
            <w:shd w:val="clear" w:color="auto" w:fill="auto"/>
          </w:tcPr>
          <w:p w14:paraId="3819A4AA"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Increase in precipitation associated with tropical cyclones (TC)</w:t>
            </w:r>
          </w:p>
        </w:tc>
        <w:tc>
          <w:tcPr>
            <w:tcW w:w="1369" w:type="pct"/>
            <w:shd w:val="clear" w:color="auto" w:fill="auto"/>
          </w:tcPr>
          <w:p w14:paraId="4ACEED37" w14:textId="77777777" w:rsidR="002B42A4" w:rsidRDefault="002B42A4" w:rsidP="0043797B">
            <w:pPr>
              <w:spacing w:line="276" w:lineRule="auto"/>
              <w:rPr>
                <w:rFonts w:eastAsia="SimSun"/>
                <w:sz w:val="18"/>
                <w:szCs w:val="18"/>
                <w:lang w:val="en-GB"/>
              </w:rPr>
            </w:pPr>
            <w:r w:rsidRPr="00232B8B">
              <w:rPr>
                <w:rFonts w:eastAsia="SimSun"/>
                <w:i/>
                <w:sz w:val="18"/>
                <w:szCs w:val="18"/>
                <w:lang w:val="en-GB"/>
              </w:rPr>
              <w:t>High confidence</w:t>
            </w:r>
            <w:r w:rsidRPr="00232B8B">
              <w:rPr>
                <w:rFonts w:eastAsia="SimSun"/>
                <w:sz w:val="18"/>
                <w:szCs w:val="18"/>
                <w:lang w:val="en-GB"/>
              </w:rPr>
              <w:t xml:space="preserve"> in a projected increase of TC rain rates at the global scale; the median projected rate of increase </w:t>
            </w:r>
            <w:r>
              <w:rPr>
                <w:rFonts w:eastAsia="SimSun"/>
                <w:sz w:val="18"/>
                <w:szCs w:val="18"/>
                <w:lang w:val="en-GB"/>
              </w:rPr>
              <w:t xml:space="preserve">due to human emissions </w:t>
            </w:r>
            <w:r w:rsidRPr="00232B8B">
              <w:rPr>
                <w:rFonts w:eastAsia="SimSun"/>
                <w:sz w:val="18"/>
                <w:szCs w:val="18"/>
                <w:lang w:val="en-GB"/>
              </w:rPr>
              <w:t>is about 11%.</w:t>
            </w:r>
            <w:r>
              <w:rPr>
                <w:rFonts w:eastAsia="SimSun"/>
                <w:sz w:val="18"/>
                <w:szCs w:val="18"/>
                <w:lang w:val="en-GB"/>
              </w:rPr>
              <w:t xml:space="preserve"> {11.7}</w:t>
            </w:r>
          </w:p>
          <w:p w14:paraId="7F6F408D" w14:textId="77777777" w:rsidR="002B42A4" w:rsidRPr="00232B8B" w:rsidRDefault="002B42A4" w:rsidP="0043797B">
            <w:pPr>
              <w:spacing w:line="276" w:lineRule="auto"/>
              <w:rPr>
                <w:rFonts w:eastAsia="SimSun"/>
                <w:sz w:val="18"/>
                <w:szCs w:val="18"/>
                <w:lang w:val="en-GB"/>
              </w:rPr>
            </w:pPr>
          </w:p>
          <w:p w14:paraId="6A0C5ECD" w14:textId="77777777" w:rsidR="002B42A4" w:rsidRPr="00232B8B" w:rsidRDefault="002B42A4" w:rsidP="0043797B">
            <w:pPr>
              <w:spacing w:after="160" w:line="259" w:lineRule="auto"/>
              <w:rPr>
                <w:rFonts w:eastAsia="SimSun"/>
                <w:sz w:val="18"/>
                <w:szCs w:val="18"/>
                <w:lang w:val="en-GB"/>
              </w:rPr>
            </w:pPr>
            <w:r w:rsidRPr="00232B8B">
              <w:rPr>
                <w:rFonts w:eastAsia="SimSun"/>
                <w:i/>
                <w:sz w:val="18"/>
                <w:szCs w:val="18"/>
                <w:lang w:val="en-GB"/>
              </w:rPr>
              <w:t>Medium confidence</w:t>
            </w:r>
            <w:r w:rsidRPr="00232B8B">
              <w:rPr>
                <w:rFonts w:eastAsia="SimSun"/>
                <w:sz w:val="18"/>
                <w:szCs w:val="18"/>
                <w:lang w:val="en-GB"/>
              </w:rPr>
              <w:t xml:space="preserve"> that rain rates will increase in every basin.</w:t>
            </w:r>
            <w:r>
              <w:rPr>
                <w:rFonts w:eastAsia="SimSun"/>
                <w:sz w:val="18"/>
                <w:szCs w:val="18"/>
                <w:lang w:val="en-GB"/>
              </w:rPr>
              <w:t xml:space="preserve"> {11.7}</w:t>
            </w:r>
          </w:p>
        </w:tc>
        <w:tc>
          <w:tcPr>
            <w:tcW w:w="1368" w:type="pct"/>
            <w:shd w:val="clear" w:color="auto" w:fill="auto"/>
          </w:tcPr>
          <w:p w14:paraId="779DC8CB" w14:textId="77777777" w:rsidR="002B42A4" w:rsidRDefault="002B42A4" w:rsidP="0043797B">
            <w:pPr>
              <w:spacing w:line="276" w:lineRule="auto"/>
              <w:rPr>
                <w:rFonts w:eastAsia="SimSun"/>
                <w:sz w:val="18"/>
                <w:szCs w:val="18"/>
                <w:lang w:val="en-GB"/>
              </w:rPr>
            </w:pPr>
            <w:r w:rsidRPr="00232B8B">
              <w:rPr>
                <w:rFonts w:eastAsia="SimSun"/>
                <w:i/>
                <w:sz w:val="18"/>
                <w:szCs w:val="18"/>
                <w:lang w:val="en-GB"/>
              </w:rPr>
              <w:t>High confidence</w:t>
            </w:r>
            <w:r w:rsidRPr="00232B8B">
              <w:rPr>
                <w:rFonts w:eastAsia="SimSun"/>
                <w:sz w:val="18"/>
                <w:szCs w:val="18"/>
                <w:lang w:val="en-GB"/>
              </w:rPr>
              <w:t xml:space="preserve"> in a projected increase of TC rain rates at the global scale; the median projected rate of increase</w:t>
            </w:r>
            <w:r>
              <w:rPr>
                <w:rFonts w:eastAsia="SimSun"/>
                <w:sz w:val="18"/>
                <w:szCs w:val="18"/>
                <w:lang w:val="en-GB"/>
              </w:rPr>
              <w:t xml:space="preserve"> due to human emissions</w:t>
            </w:r>
            <w:r w:rsidRPr="00232B8B">
              <w:rPr>
                <w:rFonts w:eastAsia="SimSun"/>
                <w:sz w:val="18"/>
                <w:szCs w:val="18"/>
                <w:lang w:val="en-GB"/>
              </w:rPr>
              <w:t xml:space="preserve"> is about 14%.</w:t>
            </w:r>
            <w:r>
              <w:rPr>
                <w:rFonts w:eastAsia="SimSun"/>
                <w:sz w:val="18"/>
                <w:szCs w:val="18"/>
                <w:lang w:val="en-GB"/>
              </w:rPr>
              <w:t xml:space="preserve"> {11.7}</w:t>
            </w:r>
          </w:p>
          <w:p w14:paraId="7B2D0A48" w14:textId="77777777" w:rsidR="002B42A4" w:rsidRPr="00232B8B" w:rsidRDefault="002B42A4" w:rsidP="0043797B">
            <w:pPr>
              <w:spacing w:line="276" w:lineRule="auto"/>
              <w:rPr>
                <w:rFonts w:eastAsia="SimSun"/>
                <w:sz w:val="18"/>
                <w:szCs w:val="18"/>
                <w:lang w:val="en-GB"/>
              </w:rPr>
            </w:pPr>
          </w:p>
          <w:p w14:paraId="09F053C9" w14:textId="77777777" w:rsidR="002B42A4" w:rsidRPr="00232B8B" w:rsidRDefault="002B42A4" w:rsidP="0043797B">
            <w:pPr>
              <w:spacing w:after="160" w:line="259" w:lineRule="auto"/>
              <w:rPr>
                <w:rFonts w:eastAsia="SimSun"/>
                <w:sz w:val="18"/>
                <w:szCs w:val="18"/>
                <w:lang w:val="en-GB"/>
              </w:rPr>
            </w:pPr>
            <w:r w:rsidRPr="00232B8B">
              <w:rPr>
                <w:rFonts w:eastAsia="SimSun"/>
                <w:i/>
                <w:sz w:val="18"/>
                <w:szCs w:val="18"/>
                <w:lang w:val="en-GB"/>
              </w:rPr>
              <w:t>Medium confidence</w:t>
            </w:r>
            <w:r w:rsidRPr="00232B8B">
              <w:rPr>
                <w:rFonts w:eastAsia="SimSun"/>
                <w:sz w:val="18"/>
                <w:szCs w:val="18"/>
                <w:lang w:val="en-GB"/>
              </w:rPr>
              <w:t xml:space="preserve"> that rain rates will increase in every basin.</w:t>
            </w:r>
            <w:r>
              <w:rPr>
                <w:rFonts w:eastAsia="SimSun"/>
                <w:sz w:val="18"/>
                <w:szCs w:val="18"/>
                <w:lang w:val="en-GB"/>
              </w:rPr>
              <w:t xml:space="preserve"> {11.7}</w:t>
            </w:r>
          </w:p>
        </w:tc>
        <w:tc>
          <w:tcPr>
            <w:tcW w:w="1414" w:type="pct"/>
            <w:shd w:val="clear" w:color="auto" w:fill="auto"/>
          </w:tcPr>
          <w:p w14:paraId="63CB0196" w14:textId="77777777" w:rsidR="002B42A4" w:rsidRDefault="002B42A4" w:rsidP="0043797B">
            <w:pPr>
              <w:spacing w:line="276" w:lineRule="auto"/>
              <w:rPr>
                <w:rFonts w:eastAsia="SimSun"/>
                <w:sz w:val="18"/>
                <w:szCs w:val="18"/>
                <w:lang w:val="en-GB"/>
              </w:rPr>
            </w:pPr>
            <w:r w:rsidRPr="00232B8B">
              <w:rPr>
                <w:rFonts w:eastAsia="SimSun"/>
                <w:i/>
                <w:sz w:val="18"/>
                <w:szCs w:val="18"/>
                <w:lang w:val="en-GB"/>
              </w:rPr>
              <w:t>High confidence</w:t>
            </w:r>
            <w:r w:rsidRPr="00232B8B">
              <w:rPr>
                <w:rFonts w:eastAsia="SimSun"/>
                <w:sz w:val="18"/>
                <w:szCs w:val="18"/>
                <w:lang w:val="en-GB"/>
              </w:rPr>
              <w:t xml:space="preserve"> in a projected increase of TC rain rates at the global scale; the median projected rate of increase</w:t>
            </w:r>
            <w:r>
              <w:rPr>
                <w:rFonts w:eastAsia="SimSun"/>
                <w:sz w:val="18"/>
                <w:szCs w:val="18"/>
                <w:lang w:val="en-GB"/>
              </w:rPr>
              <w:t xml:space="preserve"> due to human emissions</w:t>
            </w:r>
            <w:r w:rsidRPr="00232B8B">
              <w:rPr>
                <w:rFonts w:eastAsia="SimSun"/>
                <w:sz w:val="18"/>
                <w:szCs w:val="18"/>
                <w:lang w:val="en-GB"/>
              </w:rPr>
              <w:t xml:space="preserve"> is about 2</w:t>
            </w:r>
            <w:r>
              <w:rPr>
                <w:rFonts w:eastAsia="SimSun"/>
                <w:sz w:val="18"/>
                <w:szCs w:val="18"/>
                <w:lang w:val="en-GB"/>
              </w:rPr>
              <w:t>8</w:t>
            </w:r>
            <w:r w:rsidRPr="00232B8B">
              <w:rPr>
                <w:rFonts w:eastAsia="SimSun"/>
                <w:sz w:val="18"/>
                <w:szCs w:val="18"/>
                <w:lang w:val="en-GB"/>
              </w:rPr>
              <w:t>%.</w:t>
            </w:r>
            <w:r>
              <w:rPr>
                <w:rFonts w:eastAsia="SimSun"/>
                <w:sz w:val="18"/>
                <w:szCs w:val="18"/>
                <w:lang w:val="en-GB"/>
              </w:rPr>
              <w:t xml:space="preserve">  {11.7}</w:t>
            </w:r>
          </w:p>
          <w:p w14:paraId="7E08C0D7" w14:textId="77777777" w:rsidR="002B42A4" w:rsidRPr="00232B8B" w:rsidRDefault="002B42A4" w:rsidP="0043797B">
            <w:pPr>
              <w:spacing w:line="276" w:lineRule="auto"/>
              <w:rPr>
                <w:rFonts w:eastAsia="SimSun"/>
                <w:sz w:val="18"/>
                <w:szCs w:val="18"/>
                <w:lang w:val="en-GB"/>
              </w:rPr>
            </w:pPr>
          </w:p>
          <w:p w14:paraId="30DAE0C8" w14:textId="77777777" w:rsidR="002B42A4" w:rsidRPr="00232B8B" w:rsidRDefault="002B42A4" w:rsidP="0043797B">
            <w:pPr>
              <w:spacing w:after="160" w:line="259" w:lineRule="auto"/>
              <w:rPr>
                <w:rFonts w:eastAsia="SimSun"/>
                <w:sz w:val="18"/>
                <w:szCs w:val="18"/>
                <w:lang w:val="en-GB"/>
              </w:rPr>
            </w:pPr>
            <w:r w:rsidRPr="00232B8B">
              <w:rPr>
                <w:rFonts w:eastAsia="SimSun"/>
                <w:i/>
                <w:sz w:val="18"/>
                <w:szCs w:val="18"/>
                <w:lang w:val="en-GB"/>
              </w:rPr>
              <w:t>Medium confidence</w:t>
            </w:r>
            <w:r w:rsidRPr="00232B8B">
              <w:rPr>
                <w:rFonts w:eastAsia="SimSun"/>
                <w:sz w:val="18"/>
                <w:szCs w:val="18"/>
                <w:lang w:val="en-GB"/>
              </w:rPr>
              <w:t xml:space="preserve"> that rain rates will increase in every basin.</w:t>
            </w:r>
            <w:r>
              <w:rPr>
                <w:rFonts w:eastAsia="SimSun"/>
                <w:sz w:val="18"/>
                <w:szCs w:val="18"/>
                <w:lang w:val="en-GB"/>
              </w:rPr>
              <w:t xml:space="preserve"> {11.7}</w:t>
            </w:r>
          </w:p>
        </w:tc>
      </w:tr>
      <w:tr w:rsidR="002B42A4" w:rsidRPr="00C546F0" w14:paraId="26E193C5" w14:textId="77777777" w:rsidTr="0043797B">
        <w:tc>
          <w:tcPr>
            <w:tcW w:w="850" w:type="pct"/>
            <w:shd w:val="clear" w:color="auto" w:fill="auto"/>
          </w:tcPr>
          <w:p w14:paraId="66A9D41A"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Increase in mean tropical cyclone lifetime-maximum wind speed (intensity)</w:t>
            </w:r>
          </w:p>
        </w:tc>
        <w:tc>
          <w:tcPr>
            <w:tcW w:w="1369" w:type="pct"/>
            <w:shd w:val="clear" w:color="auto" w:fill="auto"/>
          </w:tcPr>
          <w:p w14:paraId="1C3AD75E" w14:textId="77777777" w:rsidR="002B42A4" w:rsidRDefault="002B42A4" w:rsidP="0043797B">
            <w:pPr>
              <w:spacing w:line="259" w:lineRule="auto"/>
              <w:rPr>
                <w:rFonts w:eastAsia="SimSun"/>
                <w:i/>
                <w:sz w:val="18"/>
                <w:szCs w:val="18"/>
                <w:lang w:val="en-GB" w:eastAsia="zh-CN"/>
              </w:rPr>
            </w:pPr>
            <w:r w:rsidRPr="00232B8B">
              <w:rPr>
                <w:rFonts w:eastAsia="SimSun"/>
                <w:i/>
                <w:sz w:val="18"/>
                <w:szCs w:val="18"/>
                <w:lang w:val="en-GB" w:eastAsia="zh-CN"/>
              </w:rPr>
              <w:t xml:space="preserve">Medium confidence </w:t>
            </w:r>
          </w:p>
          <w:p w14:paraId="1864F689" w14:textId="77777777" w:rsidR="002B42A4" w:rsidRPr="00232B8B" w:rsidRDefault="002B42A4" w:rsidP="0043797B">
            <w:pPr>
              <w:spacing w:line="259" w:lineRule="auto"/>
              <w:rPr>
                <w:rFonts w:eastAsia="SimSun"/>
                <w:sz w:val="18"/>
                <w:szCs w:val="18"/>
                <w:lang w:val="en-GB"/>
              </w:rPr>
            </w:pPr>
            <w:r>
              <w:rPr>
                <w:rFonts w:eastAsia="SimSun"/>
                <w:sz w:val="18"/>
                <w:szCs w:val="18"/>
                <w:lang w:val="en-GB"/>
              </w:rPr>
              <w:t>{11.7}</w:t>
            </w:r>
          </w:p>
        </w:tc>
        <w:tc>
          <w:tcPr>
            <w:tcW w:w="1368" w:type="pct"/>
            <w:shd w:val="clear" w:color="auto" w:fill="auto"/>
          </w:tcPr>
          <w:p w14:paraId="7452A0E3" w14:textId="77777777" w:rsidR="002B42A4" w:rsidRDefault="002B42A4" w:rsidP="0043797B">
            <w:pPr>
              <w:spacing w:line="259" w:lineRule="auto"/>
              <w:rPr>
                <w:rFonts w:eastAsia="SimSun"/>
                <w:i/>
                <w:sz w:val="18"/>
                <w:szCs w:val="18"/>
                <w:lang w:val="en-GB" w:eastAsia="zh-CN"/>
              </w:rPr>
            </w:pPr>
            <w:r>
              <w:rPr>
                <w:rFonts w:eastAsia="SimSun"/>
                <w:i/>
                <w:sz w:val="18"/>
                <w:szCs w:val="18"/>
                <w:lang w:val="en-GB" w:eastAsia="zh-CN"/>
              </w:rPr>
              <w:t>H</w:t>
            </w:r>
            <w:r w:rsidRPr="00232B8B">
              <w:rPr>
                <w:rFonts w:eastAsia="SimSun"/>
                <w:i/>
                <w:sz w:val="18"/>
                <w:szCs w:val="18"/>
                <w:lang w:val="en-GB" w:eastAsia="zh-CN"/>
              </w:rPr>
              <w:t xml:space="preserve">igh confidence </w:t>
            </w:r>
          </w:p>
          <w:p w14:paraId="20F30A5F" w14:textId="77777777" w:rsidR="002B42A4" w:rsidRPr="00232B8B" w:rsidRDefault="002B42A4" w:rsidP="0043797B">
            <w:pPr>
              <w:spacing w:line="259" w:lineRule="auto"/>
              <w:rPr>
                <w:rFonts w:eastAsia="SimSun"/>
                <w:sz w:val="18"/>
                <w:szCs w:val="18"/>
                <w:lang w:val="en-GB"/>
              </w:rPr>
            </w:pPr>
            <w:r>
              <w:rPr>
                <w:rFonts w:eastAsia="SimSun"/>
                <w:sz w:val="18"/>
                <w:szCs w:val="18"/>
                <w:lang w:val="en-GB"/>
              </w:rPr>
              <w:t>{11.7}</w:t>
            </w:r>
          </w:p>
        </w:tc>
        <w:tc>
          <w:tcPr>
            <w:tcW w:w="1414" w:type="pct"/>
            <w:shd w:val="clear" w:color="auto" w:fill="auto"/>
          </w:tcPr>
          <w:p w14:paraId="26E19330" w14:textId="77777777" w:rsidR="002B42A4" w:rsidRDefault="002B42A4" w:rsidP="0043797B">
            <w:pPr>
              <w:spacing w:line="259" w:lineRule="auto"/>
              <w:rPr>
                <w:rFonts w:eastAsia="SimSun"/>
                <w:i/>
                <w:sz w:val="18"/>
                <w:szCs w:val="18"/>
                <w:lang w:val="en-GB" w:eastAsia="zh-CN"/>
              </w:rPr>
            </w:pPr>
            <w:r>
              <w:rPr>
                <w:rFonts w:eastAsia="SimSun"/>
                <w:i/>
                <w:sz w:val="18"/>
                <w:szCs w:val="18"/>
                <w:lang w:val="en-GB" w:eastAsia="zh-CN"/>
              </w:rPr>
              <w:t>H</w:t>
            </w:r>
            <w:r w:rsidRPr="00232B8B">
              <w:rPr>
                <w:rFonts w:eastAsia="SimSun"/>
                <w:i/>
                <w:sz w:val="18"/>
                <w:szCs w:val="18"/>
                <w:lang w:val="en-GB" w:eastAsia="zh-CN"/>
              </w:rPr>
              <w:t xml:space="preserve">igh confidence </w:t>
            </w:r>
          </w:p>
          <w:p w14:paraId="36D86683" w14:textId="77777777" w:rsidR="002B42A4" w:rsidRPr="00C546F0" w:rsidRDefault="002B42A4" w:rsidP="0043797B">
            <w:pPr>
              <w:spacing w:line="259" w:lineRule="auto"/>
              <w:rPr>
                <w:rFonts w:eastAsia="SimSun"/>
                <w:iCs/>
                <w:sz w:val="18"/>
                <w:szCs w:val="18"/>
                <w:lang w:val="en-GB"/>
              </w:rPr>
            </w:pPr>
            <w:r w:rsidRPr="00C546F0">
              <w:rPr>
                <w:rFonts w:eastAsia="SimSun"/>
                <w:iCs/>
                <w:sz w:val="18"/>
                <w:szCs w:val="18"/>
                <w:lang w:val="en-GB" w:eastAsia="zh-CN"/>
              </w:rPr>
              <w:t>{11.7}</w:t>
            </w:r>
          </w:p>
        </w:tc>
      </w:tr>
      <w:tr w:rsidR="002B42A4" w:rsidRPr="00232B8B" w14:paraId="421AD232" w14:textId="77777777" w:rsidTr="0043797B">
        <w:trPr>
          <w:trHeight w:val="1724"/>
        </w:trPr>
        <w:tc>
          <w:tcPr>
            <w:tcW w:w="850" w:type="pct"/>
            <w:shd w:val="clear" w:color="auto" w:fill="auto"/>
          </w:tcPr>
          <w:p w14:paraId="36EEC0C9" w14:textId="77777777" w:rsidR="002B42A4" w:rsidRPr="00232B8B" w:rsidRDefault="002B42A4" w:rsidP="0043797B">
            <w:pPr>
              <w:spacing w:after="160" w:line="259" w:lineRule="auto"/>
              <w:rPr>
                <w:rFonts w:eastAsia="SimSun"/>
                <w:bCs/>
                <w:sz w:val="18"/>
                <w:szCs w:val="18"/>
                <w:lang w:val="en-GB"/>
              </w:rPr>
            </w:pPr>
            <w:r w:rsidRPr="00017B90">
              <w:rPr>
                <w:rFonts w:eastAsia="SimSun"/>
                <w:bCs/>
                <w:sz w:val="18"/>
                <w:szCs w:val="18"/>
                <w:lang w:val="en-GB" w:eastAsia="zh-CN"/>
              </w:rPr>
              <w:t xml:space="preserve">Increase in </w:t>
            </w:r>
            <w:r w:rsidRPr="00482A0A">
              <w:rPr>
                <w:rFonts w:eastAsia="SimSun"/>
                <w:bCs/>
                <w:sz w:val="18"/>
                <w:szCs w:val="18"/>
                <w:lang w:val="en-GB" w:eastAsia="zh-CN"/>
              </w:rPr>
              <w:t xml:space="preserve">likelihood that a TC will be at major TC intensity (Cat. </w:t>
            </w:r>
            <w:r>
              <w:rPr>
                <w:rFonts w:eastAsia="SimSun"/>
                <w:bCs/>
                <w:sz w:val="18"/>
                <w:szCs w:val="18"/>
                <w:lang w:val="en-GB" w:eastAsia="zh-CN"/>
              </w:rPr>
              <w:t>4</w:t>
            </w:r>
            <w:r w:rsidRPr="00482A0A">
              <w:rPr>
                <w:rFonts w:eastAsia="SimSun"/>
                <w:bCs/>
                <w:sz w:val="18"/>
                <w:szCs w:val="18"/>
                <w:lang w:val="en-GB" w:eastAsia="zh-CN"/>
              </w:rPr>
              <w:t>-5)</w:t>
            </w:r>
          </w:p>
        </w:tc>
        <w:tc>
          <w:tcPr>
            <w:tcW w:w="1369" w:type="pct"/>
            <w:shd w:val="clear" w:color="auto" w:fill="auto"/>
          </w:tcPr>
          <w:p w14:paraId="0066BF28" w14:textId="77777777" w:rsidR="002B42A4" w:rsidRDefault="002B42A4" w:rsidP="0043797B">
            <w:pPr>
              <w:spacing w:line="259" w:lineRule="auto"/>
              <w:rPr>
                <w:rFonts w:eastAsia="SimSun"/>
                <w:sz w:val="18"/>
                <w:szCs w:val="18"/>
                <w:lang w:val="en-GB"/>
              </w:rPr>
            </w:pPr>
            <w:r>
              <w:rPr>
                <w:rFonts w:eastAsia="SimSun"/>
                <w:i/>
                <w:sz w:val="18"/>
                <w:szCs w:val="18"/>
                <w:lang w:val="en-GB"/>
              </w:rPr>
              <w:t>H</w:t>
            </w:r>
            <w:r w:rsidRPr="00232B8B">
              <w:rPr>
                <w:rFonts w:eastAsia="SimSun"/>
                <w:i/>
                <w:sz w:val="18"/>
                <w:szCs w:val="18"/>
                <w:lang w:val="en-GB"/>
              </w:rPr>
              <w:t xml:space="preserve">igh </w:t>
            </w:r>
            <w:r w:rsidRPr="00232B8B">
              <w:rPr>
                <w:rFonts w:eastAsia="SimSun"/>
                <w:sz w:val="18"/>
                <w:szCs w:val="18"/>
                <w:lang w:val="en-GB"/>
              </w:rPr>
              <w:t xml:space="preserve">confidence for an increase in the proportion of TCs that reach the strongest (Category </w:t>
            </w:r>
            <w:r>
              <w:rPr>
                <w:rFonts w:eastAsia="SimSun"/>
                <w:sz w:val="18"/>
                <w:szCs w:val="18"/>
                <w:lang w:val="en-GB"/>
              </w:rPr>
              <w:t>4</w:t>
            </w:r>
            <w:r w:rsidRPr="00232B8B">
              <w:rPr>
                <w:rFonts w:eastAsia="SimSun"/>
                <w:sz w:val="18"/>
                <w:szCs w:val="18"/>
                <w:lang w:val="en-GB"/>
              </w:rPr>
              <w:t>-5) levels. The median projected increase in this proportion is about 10%.</w:t>
            </w:r>
            <w:r w:rsidRPr="00232B8B">
              <w:rPr>
                <w:rFonts w:eastAsia="SimSun"/>
                <w:i/>
                <w:sz w:val="18"/>
                <w:szCs w:val="18"/>
                <w:lang w:val="en-GB"/>
              </w:rPr>
              <w:t xml:space="preserve">  </w:t>
            </w:r>
          </w:p>
          <w:p w14:paraId="00C016BC" w14:textId="77777777" w:rsidR="002B42A4" w:rsidRPr="00232B8B" w:rsidRDefault="002B42A4" w:rsidP="0043797B">
            <w:pPr>
              <w:spacing w:line="259" w:lineRule="auto"/>
              <w:rPr>
                <w:rFonts w:eastAsia="SimSun"/>
                <w:sz w:val="18"/>
                <w:szCs w:val="18"/>
                <w:lang w:val="en-GB"/>
              </w:rPr>
            </w:pPr>
            <w:r>
              <w:rPr>
                <w:rFonts w:eastAsia="SimSun"/>
                <w:sz w:val="18"/>
                <w:szCs w:val="18"/>
                <w:lang w:val="en-GB"/>
              </w:rPr>
              <w:t>{11.7}</w:t>
            </w:r>
          </w:p>
        </w:tc>
        <w:tc>
          <w:tcPr>
            <w:tcW w:w="1368" w:type="pct"/>
            <w:shd w:val="clear" w:color="auto" w:fill="auto"/>
          </w:tcPr>
          <w:p w14:paraId="6434DC6C" w14:textId="77777777" w:rsidR="002B42A4" w:rsidRDefault="002B42A4" w:rsidP="0043797B">
            <w:pPr>
              <w:spacing w:line="259" w:lineRule="auto"/>
              <w:rPr>
                <w:rFonts w:eastAsia="SimSun"/>
                <w:sz w:val="18"/>
                <w:szCs w:val="18"/>
                <w:lang w:val="en-GB"/>
              </w:rPr>
            </w:pPr>
            <w:r>
              <w:rPr>
                <w:rFonts w:eastAsia="SimSun"/>
                <w:i/>
                <w:sz w:val="18"/>
                <w:szCs w:val="18"/>
                <w:lang w:val="en-GB"/>
              </w:rPr>
              <w:t>H</w:t>
            </w:r>
            <w:r w:rsidRPr="00232B8B">
              <w:rPr>
                <w:rFonts w:eastAsia="SimSun"/>
                <w:i/>
                <w:sz w:val="18"/>
                <w:szCs w:val="18"/>
                <w:lang w:val="en-GB"/>
              </w:rPr>
              <w:t xml:space="preserve">igh </w:t>
            </w:r>
            <w:r w:rsidRPr="00232B8B">
              <w:rPr>
                <w:rFonts w:eastAsia="SimSun"/>
                <w:sz w:val="18"/>
                <w:szCs w:val="18"/>
                <w:lang w:val="en-GB"/>
              </w:rPr>
              <w:t xml:space="preserve">confidence for an increase in the proportion of TCs that reach the strongest (Category </w:t>
            </w:r>
            <w:r>
              <w:rPr>
                <w:rFonts w:eastAsia="SimSun"/>
                <w:sz w:val="18"/>
                <w:szCs w:val="18"/>
                <w:lang w:val="en-GB"/>
              </w:rPr>
              <w:t>4</w:t>
            </w:r>
            <w:r w:rsidRPr="00232B8B">
              <w:rPr>
                <w:rFonts w:eastAsia="SimSun"/>
                <w:sz w:val="18"/>
                <w:szCs w:val="18"/>
                <w:lang w:val="en-GB"/>
              </w:rPr>
              <w:t>-5) levels.  The median projected increase in this proportion is about 13%.</w:t>
            </w:r>
          </w:p>
          <w:p w14:paraId="5AF9174D" w14:textId="77777777" w:rsidR="002B42A4" w:rsidRPr="00232B8B" w:rsidRDefault="002B42A4" w:rsidP="0043797B">
            <w:pPr>
              <w:spacing w:line="259" w:lineRule="auto"/>
              <w:rPr>
                <w:rFonts w:eastAsia="SimSun"/>
                <w:sz w:val="18"/>
                <w:szCs w:val="18"/>
                <w:lang w:val="en-GB"/>
              </w:rPr>
            </w:pPr>
            <w:r>
              <w:rPr>
                <w:rFonts w:eastAsia="SimSun"/>
                <w:sz w:val="18"/>
                <w:szCs w:val="18"/>
                <w:lang w:val="en-GB"/>
              </w:rPr>
              <w:t>{11.7}</w:t>
            </w:r>
          </w:p>
        </w:tc>
        <w:tc>
          <w:tcPr>
            <w:tcW w:w="1414" w:type="pct"/>
            <w:shd w:val="clear" w:color="auto" w:fill="auto"/>
          </w:tcPr>
          <w:p w14:paraId="20FFD1FF" w14:textId="77777777" w:rsidR="002B42A4" w:rsidRDefault="002B42A4" w:rsidP="0043797B">
            <w:pPr>
              <w:spacing w:line="259" w:lineRule="auto"/>
              <w:rPr>
                <w:rFonts w:eastAsia="SimSun"/>
                <w:sz w:val="18"/>
                <w:szCs w:val="18"/>
                <w:lang w:val="en-GB"/>
              </w:rPr>
            </w:pPr>
            <w:r>
              <w:rPr>
                <w:rFonts w:eastAsia="SimSun"/>
                <w:i/>
                <w:sz w:val="18"/>
                <w:szCs w:val="18"/>
                <w:lang w:val="en-GB"/>
              </w:rPr>
              <w:t>H</w:t>
            </w:r>
            <w:r w:rsidRPr="00232B8B">
              <w:rPr>
                <w:rFonts w:eastAsia="SimSun"/>
                <w:i/>
                <w:sz w:val="18"/>
                <w:szCs w:val="18"/>
                <w:lang w:val="en-GB"/>
              </w:rPr>
              <w:t xml:space="preserve">igh confidence </w:t>
            </w:r>
            <w:r w:rsidRPr="00232B8B">
              <w:rPr>
                <w:rFonts w:eastAsia="SimSun"/>
                <w:sz w:val="18"/>
                <w:szCs w:val="18"/>
                <w:lang w:val="en-GB"/>
              </w:rPr>
              <w:t xml:space="preserve">for an increase in the proportion of TCs that reach the strongest (Category </w:t>
            </w:r>
            <w:r>
              <w:rPr>
                <w:rFonts w:eastAsia="SimSun"/>
                <w:sz w:val="18"/>
                <w:szCs w:val="18"/>
                <w:lang w:val="en-GB"/>
              </w:rPr>
              <w:t>4</w:t>
            </w:r>
            <w:r w:rsidRPr="00232B8B">
              <w:rPr>
                <w:rFonts w:eastAsia="SimSun"/>
                <w:sz w:val="18"/>
                <w:szCs w:val="18"/>
                <w:lang w:val="en-GB"/>
              </w:rPr>
              <w:t>-5) levels. The median projected increase in this proportion is about 20%.</w:t>
            </w:r>
          </w:p>
          <w:p w14:paraId="1127E221" w14:textId="77777777" w:rsidR="002B42A4" w:rsidRPr="00232B8B" w:rsidRDefault="002B42A4" w:rsidP="0043797B">
            <w:pPr>
              <w:spacing w:line="259" w:lineRule="auto"/>
              <w:rPr>
                <w:rFonts w:eastAsia="SimSun"/>
                <w:sz w:val="18"/>
                <w:szCs w:val="18"/>
                <w:lang w:val="en-GB"/>
              </w:rPr>
            </w:pPr>
            <w:r>
              <w:rPr>
                <w:rFonts w:eastAsia="SimSun"/>
                <w:sz w:val="18"/>
                <w:szCs w:val="18"/>
                <w:lang w:val="en-GB"/>
              </w:rPr>
              <w:t>{11.7}</w:t>
            </w:r>
          </w:p>
        </w:tc>
      </w:tr>
      <w:tr w:rsidR="002B42A4" w:rsidRPr="00232B8B" w14:paraId="21E3439E" w14:textId="77777777" w:rsidTr="0043797B">
        <w:tc>
          <w:tcPr>
            <w:tcW w:w="850" w:type="pct"/>
            <w:shd w:val="clear" w:color="auto" w:fill="auto"/>
          </w:tcPr>
          <w:p w14:paraId="19FEA993" w14:textId="77777777" w:rsidR="002B42A4" w:rsidRPr="00232B8B" w:rsidRDefault="002B42A4" w:rsidP="0043797B">
            <w:pPr>
              <w:spacing w:after="160" w:line="259" w:lineRule="auto"/>
              <w:rPr>
                <w:rFonts w:eastAsia="SimSun"/>
                <w:bCs/>
                <w:sz w:val="18"/>
                <w:szCs w:val="18"/>
                <w:lang w:val="en-GB" w:eastAsia="zh-CN"/>
              </w:rPr>
            </w:pPr>
            <w:r w:rsidRPr="00232B8B">
              <w:rPr>
                <w:rFonts w:eastAsia="SimSun"/>
                <w:bCs/>
                <w:sz w:val="18"/>
                <w:szCs w:val="18"/>
                <w:lang w:val="en-GB" w:eastAsia="zh-CN"/>
              </w:rPr>
              <w:t>Severe convective storms</w:t>
            </w:r>
          </w:p>
        </w:tc>
        <w:tc>
          <w:tcPr>
            <w:tcW w:w="4150" w:type="pct"/>
            <w:gridSpan w:val="3"/>
            <w:shd w:val="clear" w:color="auto" w:fill="auto"/>
          </w:tcPr>
          <w:p w14:paraId="59BC24F9" w14:textId="77777777" w:rsidR="002B42A4" w:rsidRPr="00232B8B" w:rsidRDefault="002B42A4" w:rsidP="0043797B">
            <w:pPr>
              <w:spacing w:after="160" w:line="259" w:lineRule="auto"/>
              <w:rPr>
                <w:rFonts w:eastAsia="SimSun"/>
                <w:sz w:val="18"/>
                <w:szCs w:val="18"/>
                <w:lang w:val="en-GB" w:eastAsia="zh-CN"/>
              </w:rPr>
            </w:pPr>
            <w:r w:rsidRPr="00232B8B">
              <w:rPr>
                <w:rFonts w:eastAsia="SimSun"/>
                <w:sz w:val="18"/>
                <w:szCs w:val="18"/>
                <w:lang w:val="en-GB"/>
              </w:rPr>
              <w:t xml:space="preserve">There is </w:t>
            </w:r>
            <w:r w:rsidRPr="00232B8B">
              <w:rPr>
                <w:rFonts w:eastAsia="SimSun"/>
                <w:i/>
                <w:iCs/>
                <w:sz w:val="18"/>
                <w:szCs w:val="18"/>
                <w:lang w:val="en-GB"/>
              </w:rPr>
              <w:t>medium confidence</w:t>
            </w:r>
            <w:r w:rsidRPr="00232B8B">
              <w:rPr>
                <w:rFonts w:eastAsia="SimSun"/>
                <w:sz w:val="18"/>
                <w:szCs w:val="18"/>
                <w:lang w:val="en-GB"/>
              </w:rPr>
              <w:t xml:space="preserve"> that the frequency of severe convective storms increases in the spring with enhancement of </w:t>
            </w:r>
            <w:r>
              <w:rPr>
                <w:rFonts w:eastAsia="SimSun"/>
                <w:sz w:val="18"/>
                <w:szCs w:val="18"/>
                <w:lang w:val="en-GB"/>
              </w:rPr>
              <w:t>convective available potential energy (</w:t>
            </w:r>
            <w:r w:rsidRPr="00232B8B">
              <w:rPr>
                <w:rFonts w:eastAsia="SimSun"/>
                <w:sz w:val="18"/>
                <w:szCs w:val="18"/>
                <w:lang w:val="en-GB"/>
              </w:rPr>
              <w:t>CAPE</w:t>
            </w:r>
            <w:r>
              <w:rPr>
                <w:rFonts w:eastAsia="SimSun"/>
                <w:sz w:val="18"/>
                <w:szCs w:val="18"/>
                <w:lang w:val="en-GB"/>
              </w:rPr>
              <w:t>)</w:t>
            </w:r>
            <w:r w:rsidRPr="00232B8B">
              <w:rPr>
                <w:rFonts w:eastAsia="SimSun"/>
                <w:sz w:val="18"/>
                <w:szCs w:val="18"/>
                <w:lang w:val="en-GB"/>
              </w:rPr>
              <w:t>, leading</w:t>
            </w:r>
            <w:r>
              <w:rPr>
                <w:rFonts w:eastAsia="SimSun"/>
                <w:sz w:val="18"/>
                <w:szCs w:val="18"/>
                <w:lang w:val="en-GB"/>
              </w:rPr>
              <w:t xml:space="preserve"> to</w:t>
            </w:r>
            <w:r w:rsidRPr="00232B8B">
              <w:rPr>
                <w:rFonts w:eastAsia="SimSun"/>
                <w:sz w:val="18"/>
                <w:szCs w:val="18"/>
                <w:lang w:val="en-GB"/>
              </w:rPr>
              <w:t xml:space="preserve"> extension of seasons of occurrence of severe convective storms. There is </w:t>
            </w:r>
            <w:r w:rsidRPr="00232B8B">
              <w:rPr>
                <w:rFonts w:eastAsia="SimSun"/>
                <w:i/>
                <w:sz w:val="18"/>
                <w:szCs w:val="18"/>
                <w:lang w:val="en-GB"/>
              </w:rPr>
              <w:t xml:space="preserve">high confidence </w:t>
            </w:r>
            <w:r w:rsidRPr="00232B8B">
              <w:rPr>
                <w:rFonts w:eastAsia="SimSun"/>
                <w:sz w:val="18"/>
                <w:szCs w:val="18"/>
                <w:lang w:val="en-GB"/>
              </w:rPr>
              <w:t>of future intensification of precipitation associated with severe convective storms.</w:t>
            </w:r>
            <w:r>
              <w:rPr>
                <w:rFonts w:eastAsia="SimSun"/>
                <w:sz w:val="18"/>
                <w:szCs w:val="18"/>
                <w:lang w:val="en-GB"/>
              </w:rPr>
              <w:t xml:space="preserve"> {11.7}</w:t>
            </w:r>
          </w:p>
        </w:tc>
      </w:tr>
      <w:tr w:rsidR="002B42A4" w:rsidRPr="00232B8B" w14:paraId="2DDF28A3" w14:textId="77777777" w:rsidTr="0043797B">
        <w:tc>
          <w:tcPr>
            <w:tcW w:w="850" w:type="pct"/>
            <w:shd w:val="clear" w:color="auto" w:fill="auto"/>
          </w:tcPr>
          <w:p w14:paraId="26A5D21A" w14:textId="77777777" w:rsidR="002B42A4" w:rsidRPr="00232B8B" w:rsidRDefault="002B42A4" w:rsidP="0043797B">
            <w:pPr>
              <w:spacing w:after="160" w:line="259" w:lineRule="auto"/>
              <w:rPr>
                <w:rFonts w:eastAsia="SimSun"/>
                <w:bCs/>
                <w:sz w:val="18"/>
                <w:szCs w:val="18"/>
                <w:lang w:val="en-GB"/>
              </w:rPr>
            </w:pPr>
            <w:r w:rsidRPr="00232B8B">
              <w:rPr>
                <w:rFonts w:eastAsia="SimSun"/>
                <w:bCs/>
                <w:sz w:val="18"/>
                <w:szCs w:val="18"/>
                <w:lang w:val="en-GB" w:eastAsia="zh-CN"/>
              </w:rPr>
              <w:t>Increase in compound events (frequency, intensity)</w:t>
            </w:r>
          </w:p>
        </w:tc>
        <w:tc>
          <w:tcPr>
            <w:tcW w:w="4150" w:type="pct"/>
            <w:gridSpan w:val="3"/>
            <w:shd w:val="clear" w:color="auto" w:fill="auto"/>
          </w:tcPr>
          <w:p w14:paraId="0B3EDEFE" w14:textId="22B09E3C" w:rsidR="00A73D70" w:rsidRDefault="00A73D70" w:rsidP="00804CE7">
            <w:pPr>
              <w:spacing w:after="80" w:line="259" w:lineRule="auto"/>
              <w:rPr>
                <w:rFonts w:eastAsia="SimSun"/>
                <w:i/>
                <w:iCs/>
                <w:sz w:val="18"/>
                <w:szCs w:val="18"/>
                <w:lang w:val="en-GB" w:eastAsia="zh-CN"/>
              </w:rPr>
            </w:pPr>
            <w:r>
              <w:rPr>
                <w:rFonts w:eastAsia="SimSun"/>
                <w:i/>
                <w:iCs/>
                <w:sz w:val="18"/>
                <w:szCs w:val="18"/>
                <w:lang w:val="en-GB" w:eastAsia="zh-CN"/>
              </w:rPr>
              <w:t xml:space="preserve">Likely </w:t>
            </w:r>
            <w:r w:rsidRPr="00804CE7">
              <w:rPr>
                <w:rFonts w:eastAsia="SimSun"/>
                <w:sz w:val="18"/>
                <w:szCs w:val="18"/>
                <w:lang w:val="en-GB" w:eastAsia="zh-CN"/>
              </w:rPr>
              <w:t>that probability of compound events will continue to increase with global warming.</w:t>
            </w:r>
          </w:p>
          <w:p w14:paraId="4279F0C8" w14:textId="12851416" w:rsidR="002B42A4" w:rsidRDefault="002B42A4" w:rsidP="00A73D70">
            <w:pPr>
              <w:spacing w:after="80" w:line="259" w:lineRule="auto"/>
              <w:rPr>
                <w:rFonts w:eastAsia="SimSun"/>
                <w:sz w:val="18"/>
                <w:szCs w:val="18"/>
                <w:lang w:val="en-GB" w:eastAsia="zh-CN"/>
              </w:rPr>
            </w:pPr>
            <w:r w:rsidRPr="00232B8B">
              <w:rPr>
                <w:rFonts w:eastAsia="SimSun"/>
                <w:i/>
                <w:iCs/>
                <w:sz w:val="18"/>
                <w:szCs w:val="18"/>
                <w:lang w:val="en-GB" w:eastAsia="zh-CN"/>
              </w:rPr>
              <w:t>High confidence</w:t>
            </w:r>
            <w:r w:rsidRPr="00232B8B">
              <w:rPr>
                <w:rFonts w:eastAsia="SimSun"/>
                <w:sz w:val="18"/>
                <w:szCs w:val="18"/>
                <w:lang w:val="en-GB" w:eastAsia="zh-CN"/>
              </w:rPr>
              <w:t xml:space="preserve"> that co-occurrent heat waves and droughts will continue to increase under higher levels of global warming, with higher frequency/intensity with every additional 0.5°C of global warming. </w:t>
            </w:r>
          </w:p>
          <w:p w14:paraId="16605022" w14:textId="6C31760A" w:rsidR="00A73D70" w:rsidRPr="00804CE7" w:rsidRDefault="00736437" w:rsidP="00804CE7">
            <w:pPr>
              <w:spacing w:after="60" w:line="259" w:lineRule="auto"/>
              <w:rPr>
                <w:rFonts w:eastAsia="SimSun"/>
                <w:i/>
                <w:iCs/>
                <w:sz w:val="18"/>
                <w:szCs w:val="18"/>
                <w:lang w:val="en-GB" w:eastAsia="zh-CN"/>
              </w:rPr>
            </w:pPr>
            <w:r w:rsidRPr="00804CE7">
              <w:rPr>
                <w:rFonts w:eastAsia="SimSun"/>
                <w:i/>
                <w:sz w:val="18"/>
                <w:szCs w:val="18"/>
                <w:lang w:val="en-GB" w:eastAsia="zh-CN"/>
              </w:rPr>
              <w:t>High confidence</w:t>
            </w:r>
            <w:r w:rsidR="00A73D70">
              <w:rPr>
                <w:rFonts w:eastAsia="SimSun"/>
                <w:iCs/>
                <w:sz w:val="18"/>
                <w:szCs w:val="18"/>
                <w:lang w:val="en-GB" w:eastAsia="zh-CN"/>
              </w:rPr>
              <w:t xml:space="preserve"> that fire weather, i.e. compound hot, dry and windy events</w:t>
            </w:r>
            <w:r w:rsidR="001D362E">
              <w:rPr>
                <w:rFonts w:eastAsia="SimSun"/>
                <w:iCs/>
                <w:sz w:val="18"/>
                <w:szCs w:val="18"/>
                <w:lang w:val="en-GB" w:eastAsia="zh-CN"/>
              </w:rPr>
              <w:t>,</w:t>
            </w:r>
            <w:r w:rsidR="00A73D70">
              <w:rPr>
                <w:rFonts w:eastAsia="SimSun"/>
                <w:iCs/>
                <w:sz w:val="18"/>
                <w:szCs w:val="18"/>
                <w:lang w:val="en-GB" w:eastAsia="zh-CN"/>
              </w:rPr>
              <w:t xml:space="preserve"> will</w:t>
            </w:r>
            <w:r w:rsidR="00A73D70" w:rsidRPr="00232B8B">
              <w:rPr>
                <w:rFonts w:eastAsia="SimSun"/>
                <w:iCs/>
                <w:sz w:val="18"/>
                <w:szCs w:val="18"/>
                <w:lang w:val="en-GB" w:eastAsia="zh-CN"/>
              </w:rPr>
              <w:t xml:space="preserve"> become more </w:t>
            </w:r>
            <w:r w:rsidR="00A73D70">
              <w:rPr>
                <w:rFonts w:eastAsia="SimSun"/>
                <w:iCs/>
                <w:sz w:val="18"/>
                <w:szCs w:val="18"/>
                <w:lang w:val="en-GB" w:eastAsia="zh-CN"/>
              </w:rPr>
              <w:t>frequent in some regions at higher levels of global warming</w:t>
            </w:r>
            <w:r w:rsidR="00A73D70" w:rsidRPr="00232B8B">
              <w:rPr>
                <w:rFonts w:eastAsia="SimSun"/>
                <w:iCs/>
                <w:sz w:val="18"/>
                <w:szCs w:val="18"/>
                <w:lang w:val="en-GB" w:eastAsia="zh-CN"/>
              </w:rPr>
              <w:t>.</w:t>
            </w:r>
            <w:r w:rsidR="00A73D70" w:rsidRPr="00232B8B" w:rsidDel="000E3EA5">
              <w:rPr>
                <w:rFonts w:eastAsia="SimSun"/>
                <w:i/>
                <w:iCs/>
                <w:sz w:val="18"/>
                <w:szCs w:val="18"/>
                <w:lang w:val="en-GB" w:eastAsia="zh-CN"/>
              </w:rPr>
              <w:t xml:space="preserve"> </w:t>
            </w:r>
          </w:p>
          <w:p w14:paraId="1F0679F2" w14:textId="77777777" w:rsidR="002B42A4" w:rsidRDefault="002B42A4" w:rsidP="00804CE7">
            <w:pPr>
              <w:spacing w:after="80" w:line="259" w:lineRule="auto"/>
              <w:rPr>
                <w:rFonts w:eastAsia="SimSun"/>
                <w:sz w:val="18"/>
                <w:szCs w:val="18"/>
                <w:lang w:val="en-GB" w:eastAsia="zh-CN"/>
              </w:rPr>
            </w:pPr>
            <w:r w:rsidRPr="00232B8B">
              <w:rPr>
                <w:rFonts w:eastAsia="SimSun"/>
                <w:i/>
                <w:sz w:val="18"/>
                <w:szCs w:val="18"/>
                <w:lang w:val="en-GB"/>
              </w:rPr>
              <w:t>Medium confidence</w:t>
            </w:r>
            <w:r w:rsidRPr="00232B8B">
              <w:rPr>
                <w:rFonts w:eastAsia="SimSun"/>
                <w:sz w:val="18"/>
                <w:szCs w:val="18"/>
                <w:lang w:val="en-GB"/>
              </w:rPr>
              <w:t xml:space="preserve"> that compound flooding at the coastal zone will increase </w:t>
            </w:r>
            <w:r w:rsidRPr="00232B8B">
              <w:rPr>
                <w:rFonts w:eastAsia="SimSun"/>
                <w:sz w:val="18"/>
                <w:szCs w:val="18"/>
                <w:lang w:val="en-GB" w:eastAsia="zh-CN"/>
              </w:rPr>
              <w:t>under higher levels of global warming, with higher frequency/intensity with every additional 0.5°C of global warming.</w:t>
            </w:r>
          </w:p>
          <w:p w14:paraId="5680FFB8" w14:textId="77777777" w:rsidR="002B42A4" w:rsidRPr="00232B8B" w:rsidRDefault="002B42A4" w:rsidP="0043797B">
            <w:pPr>
              <w:spacing w:after="160" w:line="259" w:lineRule="auto"/>
              <w:rPr>
                <w:rFonts w:eastAsia="SimSun"/>
                <w:sz w:val="18"/>
                <w:szCs w:val="18"/>
                <w:lang w:val="en-GB" w:eastAsia="zh-CN"/>
              </w:rPr>
            </w:pPr>
            <w:r>
              <w:rPr>
                <w:rFonts w:eastAsia="SimSun"/>
                <w:sz w:val="18"/>
                <w:szCs w:val="18"/>
                <w:lang w:val="en-GB" w:eastAsia="zh-CN"/>
              </w:rPr>
              <w:t>{11.8}</w:t>
            </w:r>
          </w:p>
        </w:tc>
      </w:tr>
    </w:tbl>
    <w:p w14:paraId="71C5C0BA" w14:textId="77777777" w:rsidR="002B42A4" w:rsidRPr="002B42A4" w:rsidRDefault="002B42A4" w:rsidP="002B42A4">
      <w:pPr>
        <w:pStyle w:val="AR6BodyText"/>
        <w:rPr>
          <w:lang w:val="en-GB"/>
        </w:rPr>
      </w:pPr>
    </w:p>
    <w:p w14:paraId="4F69A4A2" w14:textId="77777777" w:rsidR="00907744" w:rsidRPr="00D424AA" w:rsidRDefault="00907744" w:rsidP="00D424AA">
      <w:pPr>
        <w:pStyle w:val="AR6Chap11Table"/>
        <w:numPr>
          <w:ilvl w:val="0"/>
          <w:numId w:val="0"/>
        </w:numPr>
        <w:ind w:left="1134"/>
        <w:rPr>
          <w:rFonts w:eastAsia="SimSun" w:cs="Times New Roman"/>
          <w:sz w:val="8"/>
          <w:szCs w:val="8"/>
          <w:lang w:val="en-GB" w:eastAsia="zh-CN"/>
        </w:rPr>
      </w:pPr>
    </w:p>
    <w:p w14:paraId="6CE3BE04" w14:textId="77777777" w:rsidR="00907744" w:rsidRPr="00D424AA" w:rsidRDefault="00907744" w:rsidP="00841A35">
      <w:pPr>
        <w:rPr>
          <w:rFonts w:cs="Times New Roman"/>
          <w:sz w:val="8"/>
          <w:szCs w:val="8"/>
          <w:lang w:val="en-GB"/>
        </w:rPr>
      </w:pPr>
    </w:p>
    <w:p w14:paraId="77FDA113" w14:textId="77777777" w:rsidR="00907744" w:rsidRPr="00D424AA" w:rsidRDefault="00907744" w:rsidP="00D424AA">
      <w:pPr>
        <w:rPr>
          <w:rFonts w:cs="Times New Roman"/>
          <w:b/>
          <w:lang w:val="en-GB"/>
        </w:rPr>
      </w:pPr>
      <w:r w:rsidRPr="00D424AA">
        <w:rPr>
          <w:rFonts w:cs="Times New Roman"/>
          <w:b/>
          <w:lang w:val="en-GB"/>
        </w:rPr>
        <w:lastRenderedPageBreak/>
        <w:t>[END TABLE 11.2 HERE]</w:t>
      </w:r>
    </w:p>
    <w:p w14:paraId="58195F65" w14:textId="5100BFB5" w:rsidR="00907744" w:rsidRPr="00D424AA" w:rsidRDefault="00907744" w:rsidP="00D424AA">
      <w:pPr>
        <w:rPr>
          <w:rFonts w:cs="Times New Roman"/>
          <w:lang w:val="en-GB"/>
        </w:rPr>
      </w:pPr>
    </w:p>
    <w:p w14:paraId="24C75481" w14:textId="77777777" w:rsidR="00190E6F" w:rsidRPr="00D424AA" w:rsidRDefault="00190E6F" w:rsidP="00D424AA">
      <w:pPr>
        <w:pStyle w:val="AR6Chap11Table"/>
        <w:numPr>
          <w:ilvl w:val="0"/>
          <w:numId w:val="0"/>
        </w:numPr>
        <w:ind w:left="1134" w:hanging="1134"/>
        <w:rPr>
          <w:rFonts w:cs="Times New Roman"/>
          <w:lang w:val="en-GB"/>
        </w:rPr>
      </w:pPr>
    </w:p>
    <w:p w14:paraId="35A21383" w14:textId="01AB5367" w:rsidR="00190E6F" w:rsidRDefault="00190E6F" w:rsidP="00D424AA">
      <w:pPr>
        <w:rPr>
          <w:rFonts w:cs="Times New Roman"/>
          <w:b/>
          <w:lang w:val="en-GB"/>
        </w:rPr>
      </w:pPr>
      <w:bookmarkStart w:id="277" w:name="_Toc56519668"/>
      <w:bookmarkStart w:id="278" w:name="_Toc56520882"/>
      <w:bookmarkStart w:id="279" w:name="_Toc56524986"/>
      <w:bookmarkStart w:id="280" w:name="_Toc56525164"/>
      <w:bookmarkStart w:id="281" w:name="_Toc56525269"/>
      <w:bookmarkStart w:id="282" w:name="_Toc56525374"/>
      <w:bookmarkStart w:id="283" w:name="_Toc56525525"/>
      <w:bookmarkStart w:id="284" w:name="_Toc56525630"/>
      <w:bookmarkStart w:id="285" w:name="_Toc56550633"/>
      <w:bookmarkEnd w:id="277"/>
      <w:bookmarkEnd w:id="278"/>
      <w:bookmarkEnd w:id="279"/>
      <w:bookmarkEnd w:id="280"/>
      <w:bookmarkEnd w:id="281"/>
      <w:bookmarkEnd w:id="282"/>
      <w:bookmarkEnd w:id="283"/>
      <w:bookmarkEnd w:id="284"/>
      <w:bookmarkEnd w:id="285"/>
      <w:r w:rsidRPr="00D424AA">
        <w:rPr>
          <w:rFonts w:cs="Times New Roman"/>
          <w:b/>
          <w:lang w:val="en-GB"/>
        </w:rPr>
        <w:t>[START BOX 11.2 HERE]</w:t>
      </w:r>
    </w:p>
    <w:p w14:paraId="24AB40AE" w14:textId="77777777" w:rsidR="0034429F" w:rsidRPr="00D424AA" w:rsidRDefault="0034429F" w:rsidP="00D424AA">
      <w:pPr>
        <w:rPr>
          <w:rFonts w:cs="Times New Roman"/>
          <w:b/>
          <w:lang w:val="en-GB"/>
        </w:rPr>
      </w:pPr>
    </w:p>
    <w:p w14:paraId="25D369C6" w14:textId="77777777" w:rsidR="00190E6F" w:rsidRPr="00D424AA" w:rsidRDefault="00190E6F" w:rsidP="00D424AA">
      <w:pPr>
        <w:rPr>
          <w:rFonts w:cs="Times New Roman"/>
          <w:b/>
          <w:sz w:val="8"/>
          <w:szCs w:val="8"/>
          <w:lang w:val="en-GB"/>
        </w:rPr>
      </w:pPr>
    </w:p>
    <w:p w14:paraId="3A8D9AF6" w14:textId="77777777" w:rsidR="00190E6F" w:rsidRPr="00D424AA" w:rsidRDefault="00190E6F">
      <w:pPr>
        <w:pStyle w:val="AR6Chap11Box"/>
        <w:shd w:val="clear" w:color="auto" w:fill="DEEAF6" w:themeFill="accent1" w:themeFillTint="33"/>
        <w:rPr>
          <w:rFonts w:cs="Times New Roman"/>
          <w:lang w:val="en-GB"/>
        </w:rPr>
      </w:pPr>
      <w:bookmarkStart w:id="286" w:name="_Toc56915218"/>
      <w:bookmarkStart w:id="287" w:name="_Toc70702978"/>
      <w:r w:rsidRPr="00D424AA">
        <w:rPr>
          <w:rFonts w:cs="Times New Roman"/>
          <w:lang w:val="en-GB"/>
        </w:rPr>
        <w:t>Low-likelihood high-impact changes in extremes</w:t>
      </w:r>
      <w:bookmarkEnd w:id="286"/>
      <w:bookmarkEnd w:id="287"/>
    </w:p>
    <w:p w14:paraId="4DFC5827" w14:textId="77777777" w:rsidR="008C1294" w:rsidRPr="00D424AA" w:rsidRDefault="008C1294" w:rsidP="0034429F">
      <w:pPr>
        <w:shd w:val="clear" w:color="auto" w:fill="DEEAF6" w:themeFill="accent1" w:themeFillTint="33"/>
        <w:rPr>
          <w:rFonts w:cs="Times New Roman"/>
          <w:lang w:val="en-GB"/>
        </w:rPr>
      </w:pPr>
    </w:p>
    <w:p w14:paraId="4414CB9F" w14:textId="1B3C58E2" w:rsidR="00190E6F" w:rsidRPr="00D424AA" w:rsidRDefault="00190E6F" w:rsidP="0034429F">
      <w:pPr>
        <w:shd w:val="clear" w:color="auto" w:fill="DEEAF6" w:themeFill="accent1" w:themeFillTint="33"/>
        <w:rPr>
          <w:rFonts w:cs="Times New Roman"/>
          <w:lang w:val="en-GB"/>
        </w:rPr>
      </w:pPr>
      <w:r w:rsidRPr="00D424AA">
        <w:rPr>
          <w:rFonts w:cs="Times New Roman"/>
          <w:lang w:val="en-GB"/>
        </w:rPr>
        <w:t xml:space="preserve">SREX </w:t>
      </w:r>
      <w:r w:rsidR="00157CCE">
        <w:rPr>
          <w:rFonts w:cs="Times New Roman"/>
          <w:lang w:val="en-GB"/>
        </w:rPr>
        <w:t>(</w:t>
      </w:r>
      <w:r w:rsidR="00034068">
        <w:rPr>
          <w:rFonts w:cs="Times New Roman"/>
          <w:lang w:val="en-GB"/>
        </w:rPr>
        <w:t>Ch</w:t>
      </w:r>
      <w:r w:rsidR="00157CCE">
        <w:rPr>
          <w:rFonts w:cs="Times New Roman"/>
          <w:lang w:val="en-GB"/>
        </w:rPr>
        <w:t xml:space="preserve">apter </w:t>
      </w:r>
      <w:r w:rsidR="00034068">
        <w:rPr>
          <w:rFonts w:cs="Times New Roman"/>
          <w:lang w:val="en-GB"/>
        </w:rPr>
        <w:t>3</w:t>
      </w:r>
      <w:r w:rsidR="00157CCE">
        <w:rPr>
          <w:rFonts w:cs="Times New Roman"/>
          <w:lang w:val="en-GB"/>
        </w:rPr>
        <w:t>)</w:t>
      </w:r>
      <w:r w:rsidR="009D531E">
        <w:rPr>
          <w:rFonts w:cs="Times New Roman"/>
          <w:lang w:val="en-GB"/>
        </w:rPr>
        <w:t xml:space="preserve"> </w:t>
      </w:r>
      <w:r w:rsidRPr="00D424AA">
        <w:rPr>
          <w:rFonts w:cs="Times New Roman"/>
          <w:lang w:val="en-GB"/>
        </w:rPr>
        <w:t xml:space="preserve">assigned </w:t>
      </w:r>
      <w:r w:rsidRPr="00D424AA">
        <w:rPr>
          <w:rFonts w:cs="Times New Roman"/>
          <w:i/>
          <w:iCs/>
          <w:lang w:val="en-GB"/>
        </w:rPr>
        <w:t>low confidence</w:t>
      </w:r>
      <w:r w:rsidRPr="00D424AA">
        <w:rPr>
          <w:rFonts w:cs="Times New Roman"/>
          <w:lang w:val="en-GB"/>
        </w:rPr>
        <w:t xml:space="preserve"> to low-probability high-impact (LLHI) events. Such events are often not anticipated and thus sometimes referred to as surprises. There are several types of LLHI events. Abrupt changes in mean climate are addressed in Chapter 4. Unanticipated LLHI events can either result from tipping points in the climate system (Section 1.4.4.3), such as the shutdown of the Atlantic thermohaline circulation (SROCC Ch6; </w:t>
      </w:r>
      <w:commentRangeStart w:id="288"/>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Collins", "given" : "Matthew", "non-dropping-particle" : "", "parse-names" : false, "suffix" : "" }, { "dropping-particle" : "", "family" : "Sutherland", "given" : "M.", "non-dropping-particle" : "", "parse-names" : false, "suffix" : "" }, { "dropping-particle" : "", "family" : "Bouwer", "given" : "L.", "non-dropping-particle" : "", "parse-names" : false, "suffix" : "" }, { "dropping-particle" : "", "family" : "Cheong", "given" : "S.-M.", "non-dropping-particle" : "", "parse-names" : false, "suffix" : "" }, { "dropping-particle" : "", "family" : "Frolicher", "given" : "T.",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589-656", "publisher" : "In Press", "title" : "Extremes, Abrupt Changes and Managing Risks", "translator" : [ { "dropping-particle" : "", "family" : "S1385", "given" : "Rt13", "non-dropping-particle" : "", "parse-names" : false, "suffix" : "" } ], "type" : "chapter" }, "uris" : [ "http://www.mendeley.com/documents/?uuid=23c74a1a-d11b-4703-9faa-ac8dc4924e84" ] } ], "mendeley" : { "formattedCitation" : "(Collins et al., 2019)", "manualFormatting" : "Collins et al., 2019)", "plainTextFormattedCitation" : "(Collins et al., 2019)", "previouslyFormattedCitation" : "(Collins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llins et al., 2019)</w:t>
      </w:r>
      <w:r w:rsidRPr="00D424AA">
        <w:rPr>
          <w:rFonts w:cs="Times New Roman"/>
          <w:lang w:val="en-GB"/>
        </w:rPr>
        <w:fldChar w:fldCharType="end"/>
      </w:r>
      <w:commentRangeEnd w:id="288"/>
      <w:r w:rsidR="00A26296">
        <w:rPr>
          <w:rStyle w:val="Marquedecommentaire"/>
        </w:rPr>
        <w:commentReference w:id="288"/>
      </w:r>
      <w:r w:rsidRPr="00841A35">
        <w:rPr>
          <w:rFonts w:cs="Times New Roman"/>
          <w:lang w:val="en-GB"/>
        </w:rPr>
        <w:t xml:space="preserve"> or the drydown of the </w:t>
      </w:r>
      <w:r w:rsidRPr="00D424AA">
        <w:rPr>
          <w:rFonts w:cs="Times New Roman"/>
          <w:lang w:val="en-GB"/>
        </w:rPr>
        <w:t xml:space="preserve">Amazonian rainforest (SR15 Ch3; </w:t>
      </w:r>
      <w:bookmarkStart w:id="289" w:name="_Hlk77088605"/>
      <w:ins w:id="290" w:author="Robin Matthews" w:date="2021-07-13T17:10:00Z">
        <w:r w:rsidR="00FE5420">
          <w:rPr>
            <w:rFonts w:cs="Times New Roman"/>
            <w:lang w:val="en-GB"/>
          </w:rPr>
          <w:fldChar w:fldCharType="begin" w:fldLock="1"/>
        </w:r>
      </w:ins>
      <w:r w:rsidR="0012753B">
        <w:rPr>
          <w:rFonts w:cs="Times New Roman"/>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id" : "ITEM-2", "itemData" : { "DOI" : "10.1073/pnas.1511451112", "ISSN" : "0027-8424", "PMID" : "26460042", "abstract" : "One of the most concerning consequences of human-induced increases in atmospheric greenhouse gas concentrations is the potential for rapid regional transitions in the climate system. Yet, despite much public awareness of how \u201ctipping points\u201d may be crossed, little information is available as to exactly what may be expected in the coming centuries. We assess all Earth System Models underpinning the recent 5th Intergovernmental Panel on Climate Change report and systematically search for evidence of abrupt changes. We do find abrupt changes in sea ice, oceanic flows, land ice, and terrestrial ecosystem response, although with little consistency among the models. A particularly large number is projected for warming levels below 2\u00b0. We discuss mechanisms and include methods to objectively classify abrupt climate change.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 more often for 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2", "issue" : "43", "issued" : { "date-parts" : [ [ "2015", "10", "27" ] ] }, "page" : "E5777-E5786", "publisher" : "National Academy of Sciences", "title" : "Catalogue of abrupt shifts in Intergovernmental Panel on Climate Change climate models", "translator" : [ { "dropping-particle" : "", "family" : "S2348", "given" : "", "non-dropping-particle" : "", "parse-names" : false, "suffix" : "" } ], "type" : "article-journal", "volume" : "112" }, "uris" : [ "http://www.mendeley.com/documents/?uuid=632ab4ba-9e6b-45e3-92c3-f5485447f7a9", "http://www.mendeley.com/documents/?uuid=341b7a0d-119f-4873-86ce-14d68190143a" ] } ], "mendeley" : { "formattedCitation" : "(Drijfhout et al., 2015; Hoegh-Guldberg et al., 2018)", "manualFormatting" : "Hoegh-Guldberg et al., 2018; Drijfhout et al., 2015)", "plainTextFormattedCitation" : "(Drijfhout et al., 2015; Hoegh-Guldberg et al., 2018)", "previouslyFormattedCitation" : "(Drijfhout et al., 2015; Hoegh-Guldberg et al., 2018)" }, "properties" : { "noteIndex" : 0 }, "schema" : "https://github.com/citation-style-language/schema/raw/master/csl-citation.json" }</w:instrText>
      </w:r>
      <w:ins w:id="291" w:author="Robin Matthews" w:date="2021-07-13T17:10:00Z">
        <w:r w:rsidR="00FE5420">
          <w:rPr>
            <w:rFonts w:cs="Times New Roman"/>
            <w:lang w:val="en-GB"/>
          </w:rPr>
          <w:fldChar w:fldCharType="separate"/>
        </w:r>
        <w:r w:rsidR="00FE5420" w:rsidRPr="0093538F">
          <w:rPr>
            <w:rFonts w:cs="Times New Roman"/>
            <w:noProof/>
            <w:lang w:val="en-GB"/>
          </w:rPr>
          <w:t>Hoegh-Guldberg et al., 2018</w:t>
        </w:r>
        <w:r w:rsidR="00FE5420">
          <w:rPr>
            <w:rFonts w:cs="Times New Roman"/>
            <w:noProof/>
            <w:lang w:val="en-GB"/>
          </w:rPr>
          <w:t xml:space="preserve">; </w:t>
        </w:r>
        <w:r w:rsidR="00FE5420" w:rsidRPr="0093538F">
          <w:rPr>
            <w:rFonts w:cs="Times New Roman"/>
            <w:noProof/>
            <w:lang w:val="en-GB"/>
          </w:rPr>
          <w:t>Drijfhout et al., 2015)</w:t>
        </w:r>
        <w:r w:rsidR="00FE5420">
          <w:rPr>
            <w:rFonts w:cs="Times New Roman"/>
            <w:lang w:val="en-GB"/>
          </w:rPr>
          <w:fldChar w:fldCharType="end"/>
        </w:r>
      </w:ins>
      <w:commentRangeStart w:id="292"/>
      <w:del w:id="293" w:author="Robin Matthews" w:date="2021-07-13T17:10:00Z">
        <w:r w:rsidRPr="00D424AA" w:rsidDel="00FE5420">
          <w:rPr>
            <w:rFonts w:cs="Times New Roman"/>
            <w:lang w:val="en-GB"/>
          </w:rPr>
          <w:fldChar w:fldCharType="begin" w:fldLock="1"/>
        </w:r>
        <w:r w:rsidR="00FF6231" w:rsidRPr="00FE5420" w:rsidDel="00FE5420">
          <w:rPr>
            <w:rFonts w:cs="Times New Roman"/>
            <w:lang w:val="en-GB"/>
          </w:rPr>
          <w:del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delInstrText>
        </w:r>
        <w:r w:rsidRPr="00D424AA" w:rsidDel="00FE5420">
          <w:rPr>
            <w:rFonts w:cs="Times New Roman"/>
            <w:lang w:val="en-GB"/>
          </w:rPr>
          <w:fldChar w:fldCharType="separate"/>
        </w:r>
        <w:r w:rsidR="00A26296" w:rsidRPr="00FE5420" w:rsidDel="00FE5420">
          <w:rPr>
            <w:rFonts w:cs="Times New Roman"/>
            <w:noProof/>
            <w:lang w:val="en-GB"/>
          </w:rPr>
          <w:delText>Hoegh-Guldberg et al., 2018</w:delText>
        </w:r>
        <w:r w:rsidRPr="00D424AA" w:rsidDel="00FE5420">
          <w:rPr>
            <w:rFonts w:cs="Times New Roman"/>
            <w:lang w:val="en-GB"/>
          </w:rPr>
          <w:fldChar w:fldCharType="end"/>
        </w:r>
        <w:commentRangeEnd w:id="292"/>
        <w:r w:rsidR="00A26296" w:rsidDel="00FE5420">
          <w:rPr>
            <w:rStyle w:val="Marquedecommentaire"/>
          </w:rPr>
          <w:commentReference w:id="292"/>
        </w:r>
        <w:r w:rsidRPr="00841A35" w:rsidDel="00FE5420">
          <w:rPr>
            <w:rFonts w:cs="Times New Roman"/>
            <w:lang w:val="en-GB"/>
          </w:rPr>
          <w:delText xml:space="preserve">; </w:delText>
        </w:r>
        <w:commentRangeStart w:id="294"/>
        <w:r w:rsidRPr="00D424AA" w:rsidDel="00FE5420">
          <w:rPr>
            <w:rFonts w:cs="Times New Roman"/>
            <w:lang w:val="en-GB"/>
          </w:rPr>
          <w:fldChar w:fldCharType="begin" w:fldLock="1"/>
        </w:r>
        <w:r w:rsidR="00FF6231" w:rsidDel="00FE5420">
          <w:rPr>
            <w:rFonts w:cs="Times New Roman"/>
            <w:lang w:val="en-GB"/>
          </w:rPr>
          <w:delInstrText>ADDIN CSL_CITATION { "citationItems" : [ { "id" : "ITEM-1", "itemData" : { "DOI" : "10.1073/pnas.1511451112", "ISSN" : "0027-8424", "PMID" : "26460042", "abstract" : "One of the most concerning consequences of human-induced increases in atmospheric greenhouse gas concentrations is the potential for rapid regional transitions in the climate system. Yet, despite much public awareness of how \u201ctipping points\u201d may be crossed, little information is available as to exactly what may be expected in the coming centuries. We assess all Earth System Models underpinning the recent 5th Intergovernmental Panel on Climate Change report and systematically search for evidence of abrupt changes. We do find abrupt changes in sea ice, oceanic flows, land ice, and terrestrial ecosystem response, although with little consistency among the models. A particularly large number is projected for warming levels below 2\u00b0. We discuss mechanisms and include methods to objectively classify abrupt climate change.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 more often for 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publisher" : "National Academy of Sciences", "title" : "Catalogue of abrupt shifts in Intergovernmental Panel on Climate Change climate models", "translator" : [ { "dropping-particle" : "", "family" : "S2348", "given" : "", "non-dropping-particle" : "", "parse-names" : false, "suffix" : "" } ], "type" : "article-journal", "volume" : "112" }, "uris" : [ "http://www.mendeley.com/documents/?uuid=632ab4ba-9e6b-45e3-92c3-f5485447f7a9", "http://www.mendeley.com/documents/?uuid=341b7a0d-119f-4873-86ce-14d68190143a" ] } ], "mendeley" : { "formattedCitation" : "(Drijfhout et al., 2015)", "manualFormatting" : "Drijfhout et al. 2015)", "plainTextFormattedCitation" : "(Drijfhout et al., 2015)", "previouslyFormattedCitation" : "(Drijfhout et al., 2015)" }, "properties" : { "noteIndex" : 0 }, "schema" : "https://github.com/citation-style-language/schema/raw/master/csl-citation.json" }</w:delInstrText>
        </w:r>
        <w:r w:rsidRPr="00D424AA" w:rsidDel="00FE5420">
          <w:rPr>
            <w:rFonts w:cs="Times New Roman"/>
            <w:lang w:val="en-GB"/>
          </w:rPr>
          <w:fldChar w:fldCharType="separate"/>
        </w:r>
        <w:r w:rsidR="00A26296" w:rsidDel="00FE5420">
          <w:rPr>
            <w:rFonts w:cs="Times New Roman"/>
            <w:noProof/>
            <w:lang w:val="en-GB"/>
          </w:rPr>
          <w:delText>Drijfhout et al. 2015)</w:delText>
        </w:r>
        <w:r w:rsidRPr="00D424AA" w:rsidDel="00FE5420">
          <w:rPr>
            <w:rFonts w:cs="Times New Roman"/>
            <w:lang w:val="en-GB"/>
          </w:rPr>
          <w:fldChar w:fldCharType="end"/>
        </w:r>
      </w:del>
      <w:commentRangeEnd w:id="294"/>
      <w:r w:rsidR="00A26296">
        <w:rPr>
          <w:rStyle w:val="Marquedecommentaire"/>
        </w:rPr>
        <w:commentReference w:id="294"/>
      </w:r>
      <w:r w:rsidRPr="00841A35">
        <w:rPr>
          <w:rFonts w:cs="Times New Roman"/>
          <w:lang w:val="en-GB"/>
        </w:rPr>
        <w:t xml:space="preserve">, </w:t>
      </w:r>
      <w:bookmarkEnd w:id="289"/>
      <w:r w:rsidRPr="00841A35">
        <w:rPr>
          <w:rFonts w:cs="Times New Roman"/>
          <w:lang w:val="en-GB"/>
        </w:rPr>
        <w:t>or from uncertainties in climate processes including climate feedbacks that may enhance or damp extremes either related to global or regional climat</w:t>
      </w:r>
      <w:r w:rsidRPr="00D424AA">
        <w:rPr>
          <w:rFonts w:cs="Times New Roman"/>
          <w:lang w:val="en-GB"/>
        </w:rPr>
        <w:t xml:space="preserve">e responses </w:t>
      </w:r>
      <w:bookmarkStart w:id="295" w:name="_Hlk77088676"/>
      <w:ins w:id="296" w:author="Robin Matthews" w:date="2021-07-13T17:11:00Z">
        <w:r w:rsidR="00FE5420">
          <w:rPr>
            <w:rFonts w:cs="Times New Roman"/>
            <w:lang w:val="en-GB"/>
          </w:rPr>
          <w:fldChar w:fldCharType="begin" w:fldLock="1"/>
        </w:r>
      </w:ins>
      <w:r w:rsidR="003A5209">
        <w:rPr>
          <w:rFonts w:cs="Times New Roman"/>
          <w:lang w:val="en-GB"/>
        </w:rPr>
        <w:instrText>ADDIN CSL_CITATION { "citationItems" : [ { "id" : "ITEM-1", "itemData" : { "DOI" : "10.1038/s41586-018-0181-4", "ISSN" : "0028-0836", "author" : [ { "dropping-particle" : "", "family" : "Seneviratne", "given" : "Sonia I.", "non-dropping-particle" : "", "parse-names" : false, "suffix" : "" }, { "dropping-particle" : "", "family" : "Rogelj", "given" : "Joeri", "non-dropping-particle" : "", "parse-names" : false, "suffix" : "" }, { "dropping-particle" : "", "family" : "S\u00e9f\u00e9rian", "given" : "Roland", "non-dropping-particle" : "", "parse-names" : false, "suffix" : "" }, { "dropping-particle" : "", "family" : "Wartenburger", "given" : "Richard", "non-dropping-particle" : "", "parse-names" : false, "suffix" : "" }, { "dropping-particle" : "", "family" : "Allen", "given" : "Myles R.", "non-dropping-particle" : "", "parse-names" : false, "suffix" : "" }, { "dropping-particle" : "", "family" : "Cain", "given" : "Michelle", "non-dropping-particle" : "", "parse-names" : false, "suffix" : "" }, { "dropping-particle" : "", "family" : "Millar", "given" : "Richard J.", "non-dropping-particle" : "", "parse-names" : false, "suffix" : "" }, { "dropping-particle" : "", "family" : "Ebi", "given" : "Kristie L.", "non-dropping-particle" : "", "parse-names" : false, "suffix" : "" }, { "dropping-particle" : "", "family" : "Ellis", "given" : "Neville", "non-dropping-particle" : "", "parse-names" : false, "suffix" : "" }, { "dropping-particle" : "", "family" : "Hoegh-Guldberg", "given" : "Ove", "non-dropping-particle" : "", "parse-names" : false, "suffix" : "" }, { "dropping-particle" : "", "family" : "Payne", "given" : "Antony J.", "non-dropping-particle" : "", "parse-names" : false, "suffix" : "" }, { "dropping-particle" : "", "family" : "Schleussner", "given" : "Carl-Friedrich", "non-dropping-particle" : "", "parse-names" : false, "suffix" : "" }, { "dropping-particle" : "", "family" : "Tschakert", "given" : "Petra", "non-dropping-particle" : "", "parse-names" : false, "suffix" : "" }, { "dropping-particle" : "", "family" : "Warren", "given" : "Rachel F.", "non-dropping-particle" : "", "parse-names" : false, "suffix" : "" } ], "container-title" : "Nature", "id" : "ITEM-1", "issue" : "7708", "issued" : { "date-parts" : [ [ "2018", "6", "6" ] ] }, "page" : "41-49", "title" : "The many possible climates from the Paris Agreement\u2019s aim of 1.5 \u00b0C warming", "translator" : [ { "dropping-particle" : "", "family" : "S2200", "given" : "", "non-dropping-particle" : "", "parse-names" : false, "suffix" : "" } ], "type" : "article-journal", "volume" : "558" }, "uris" : [ "http://www.mendeley.com/documents/?uuid=63071fcf-231d-406f-a546-2acae9ff75b5" ] }, { "id" : "ITEM-2", "itemData" : { "DOI" : "10.5194/esd-9-1155-2018", "ISSN" : "2190-4987", "author" : [ { "dropping-particle" : "", "family" : "Sutton", "given" : "R T", "non-dropping-particle" : "", "parse-names" : false, "suffix" : "" } ], "container-title" : "Earth System Dynamics", "id" : "ITEM-2", "issue" : "4", "issued" : { "date-parts" : [ [ "2018", "10", "4" ] ] }, "page" : "1155-1158", "publisher" : "Copernicus Publications", "title" : "ESD Ideas: a simple proposal to improve the contribution of IPCC WGI to the assessment and communication of climate change risks", "translator" : [ { "dropping-particle" : "", "family" : "S1900", "given" : "", "non-dropping-particle" : "", "parse-names" : false, "suffix" : "" } ], "type" : "article-journal", "volume" : "9" }, "uris" : [ "http://www.mendeley.com/documents/?uuid=481a0e9b-4306-4799-bca3-4599a62db964" ] } ], "mendeley" : { "formattedCitation" : "(Seneviratne et al., 2018a; Sutton, 2018)", "manualFormatting" : "(Seneviratne et al., 2018a; Sutton, 2018)", "plainTextFormattedCitation" : "(Seneviratne et al., 2018a; Sutton, 2018)", "previouslyFormattedCitation" : "(Seneviratne et al., 2018a; Sutton, 2018)" }, "properties" : { "noteIndex" : 0 }, "schema" : "https://github.com/citation-style-language/schema/raw/master/csl-citation.json" }</w:instrText>
      </w:r>
      <w:ins w:id="297" w:author="Robin Matthews" w:date="2021-07-13T17:11:00Z">
        <w:r w:rsidR="00FE5420">
          <w:rPr>
            <w:rFonts w:cs="Times New Roman"/>
            <w:lang w:val="en-GB"/>
          </w:rPr>
          <w:fldChar w:fldCharType="separate"/>
        </w:r>
        <w:r w:rsidR="00FE5420" w:rsidRPr="0093538F">
          <w:rPr>
            <w:rFonts w:cs="Times New Roman"/>
            <w:noProof/>
            <w:lang w:val="en-GB"/>
          </w:rPr>
          <w:t>(Seneviratne et al., 2018</w:t>
        </w:r>
        <w:r w:rsidR="00FE5420">
          <w:rPr>
            <w:rFonts w:cs="Times New Roman"/>
            <w:noProof/>
            <w:lang w:val="en-GB"/>
          </w:rPr>
          <w:t>a</w:t>
        </w:r>
        <w:r w:rsidR="00FE5420" w:rsidRPr="0093538F">
          <w:rPr>
            <w:rFonts w:cs="Times New Roman"/>
            <w:noProof/>
            <w:lang w:val="en-GB"/>
          </w:rPr>
          <w:t>; Sutton, 2018)</w:t>
        </w:r>
        <w:r w:rsidR="00FE5420">
          <w:rPr>
            <w:rFonts w:cs="Times New Roman"/>
            <w:lang w:val="en-GB"/>
          </w:rPr>
          <w:fldChar w:fldCharType="end"/>
        </w:r>
      </w:ins>
      <w:commentRangeStart w:id="298"/>
      <w:del w:id="299" w:author="Robin Matthews" w:date="2021-07-13T17:11:00Z">
        <w:r w:rsidRPr="00D424AA" w:rsidDel="00FE5420">
          <w:rPr>
            <w:rFonts w:cs="Times New Roman"/>
            <w:lang w:val="en-GB"/>
          </w:rPr>
          <w:fldChar w:fldCharType="begin" w:fldLock="1"/>
        </w:r>
        <w:r w:rsidR="00FF6231" w:rsidRPr="00FE5420" w:rsidDel="00FE5420">
          <w:rPr>
            <w:rFonts w:cs="Times New Roman"/>
            <w:lang w:val="en-GB"/>
          </w:rPr>
          <w:delInstrText>ADDIN CSL_CITATION { "citationItems" : [ { "id" : "ITEM-1", "itemData" : { "DOI" : "10.1038/s41586-018-0181-4", "ISSN" : "0028-0836", "author" : [ { "dropping-particle" : "", "family" : "Seneviratne", "given" : "Sonia I.", "non-dropping-particle" : "", "parse-names" : false, "suffix" : "" }, { "dropping-particle" : "", "family" : "Rogelj", "given" : "Joeri", "non-dropping-particle" : "", "parse-names" : false, "suffix" : "" }, { "dropping-particle" : "", "family" : "S\u00e9f\u00e9rian", "given" : "Roland", "non-dropping-particle" : "", "parse-names" : false, "suffix" : "" }, { "dropping-particle" : "", "family" : "Wartenburger", "given" : "Richard", "non-dropping-particle" : "", "parse-names" : false, "suffix" : "" }, { "dropping-particle" : "", "family" : "Allen", "given" : "Myles R.", "non-dropping-particle" : "", "parse-names" : false, "suffix" : "" }, { "dropping-particle" : "", "family" : "Cain", "given" : "Michelle", "non-dropping-particle" : "", "parse-names" : false, "suffix" : "" }, { "dropping-particle" : "", "family" : "Millar", "given" : "Richard J.", "non-dropping-particle" : "", "parse-names" : false, "suffix" : "" }, { "dropping-particle" : "", "family" : "Ebi", "given" : "Kristie L.", "non-dropping-particle" : "", "parse-names" : false, "suffix" : "" }, { "dropping-particle" : "", "family" : "Ellis", "given" : "Neville", "non-dropping-particle" : "", "parse-names" : false, "suffix" : "" }, { "dropping-particle" : "", "family" : "Hoegh-Guldberg", "given" : "Ove", "non-dropping-particle" : "", "parse-names" : false, "suffix" : "" }, { "dropping-particle" : "", "family" : "Payne", "given" : "Antony J.", "non-dropping-particle" : "", "parse-names" : false, "suffix" : "" }, { "dropping-particle" : "", "family" : "Schleussner", "given" : "Carl-Friedrich", "non-dropping-particle" : "", "parse-names" : false, "suffix" : "" }, { "dropping-particle" : "", "family" : "Tschakert", "given" : "Petra", "non-dropping-particle" : "", "parse-names" : false, "suffix" : "" }, { "dropping-particle" : "", "family" : "Warren", "given" : "Rachel F.", "non-dropping-particle" : "", "parse-names" : false, "suffix" : "" } ], "container-title" : "Nature", "id" : "ITEM-1", "issue" : "7708", "issued" : { "date-parts" : [ [ "2018", "6", "6" ] ] }, "page" : "41-49", "title" : "The many possible climates from the Paris Agreement\u2019s aim of 1.5 \u00b0C warming", "translator" : [ { "dropping-particle" : "", "family" : "S2200", "given" : "", "non-dropping-particle" : "", "parse-names" : false, "suffix" : "" } ], "type" : "article-journal", "volume" : "558" }, "uris" : [ "http://www.mendeley.com/documents/?uuid=63071fcf-231d-406f-a546-2acae9ff75b5" ] } ], "mendeley" : { "formattedCitation" : "(Seneviratne et al., 2018a)", "manualFormatting" : "(Seneviratne et al., 2018b", "plainTextFormattedCitation" : "(Seneviratne et al., 2018a)", "previouslyFormattedCitation" : "(Seneviratne et al., 2018a)" }, "properties" : { "noteIndex" : 0 }, "schema" : "https://github.com/citation-style-language/schema/raw/master/csl-citation.json" }</w:delInstrText>
        </w:r>
        <w:r w:rsidRPr="00D424AA" w:rsidDel="00FE5420">
          <w:rPr>
            <w:rFonts w:cs="Times New Roman"/>
            <w:lang w:val="en-GB"/>
          </w:rPr>
          <w:fldChar w:fldCharType="separate"/>
        </w:r>
        <w:r w:rsidR="00A26296" w:rsidRPr="00FE5420" w:rsidDel="00FE5420">
          <w:rPr>
            <w:rFonts w:cs="Times New Roman"/>
            <w:noProof/>
            <w:lang w:val="en-GB"/>
          </w:rPr>
          <w:delText>(Seneviratne et al., 2018b</w:delText>
        </w:r>
        <w:r w:rsidRPr="00D424AA" w:rsidDel="00FE5420">
          <w:rPr>
            <w:rFonts w:cs="Times New Roman"/>
            <w:lang w:val="en-GB"/>
          </w:rPr>
          <w:fldChar w:fldCharType="end"/>
        </w:r>
        <w:commentRangeEnd w:id="298"/>
        <w:r w:rsidR="00A26296" w:rsidDel="00FE5420">
          <w:rPr>
            <w:rStyle w:val="Marquedecommentaire"/>
          </w:rPr>
          <w:commentReference w:id="298"/>
        </w:r>
        <w:r w:rsidRPr="00841A35" w:rsidDel="00FE5420">
          <w:rPr>
            <w:rFonts w:cs="Times New Roman"/>
            <w:lang w:val="en-GB"/>
          </w:rPr>
          <w:delText xml:space="preserve">; </w:delText>
        </w:r>
        <w:commentRangeStart w:id="300"/>
        <w:r w:rsidRPr="00D424AA" w:rsidDel="00FE5420">
          <w:rPr>
            <w:rFonts w:cs="Times New Roman"/>
            <w:lang w:val="en-GB"/>
          </w:rPr>
          <w:fldChar w:fldCharType="begin" w:fldLock="1"/>
        </w:r>
        <w:r w:rsidR="007D2D56" w:rsidDel="00FE5420">
          <w:rPr>
            <w:rFonts w:cs="Times New Roman"/>
            <w:lang w:val="en-GB"/>
          </w:rPr>
          <w:delInstrText>ADDIN CSL_CITATION { "citationItems" : [ { "id" : "ITEM-1", "itemData" : { "DOI" : "10.5194/esd-9-1155-2018", "ISSN" : "2190-4987", "author" : [ { "dropping-particle" : "", "family" : "Sutton", "given" : "R T", "non-dropping-particle" : "", "parse-names" : false, "suffix" : "" } ], "container-title" : "Earth System Dynamics", "id" : "ITEM-1", "issue" : "4", "issued" : { "date-parts" : [ [ "2018", "10", "4" ] ] }, "page" : "1155-1158", "publisher" : "Copernicus Publications", "title" : "ESD Ideas: a simple proposal to improve the contribution of IPCC WGI to the assessment and communication of climate change risks", "translator" : [ { "dropping-particle" : "", "family" : "S1900", "given" : "", "non-dropping-particle" : "", "parse-names" : false, "suffix" : "" } ], "type" : "article-journal", "volume" : "9" }, "uris" : [ "http://www.mendeley.com/documents/?uuid=481a0e9b-4306-4799-bca3-4599a62db964" ] } ], "mendeley" : { "formattedCitation" : "(Sutton, 2018)", "manualFormatting" : "Sutton, 2018)", "plainTextFormattedCitation" : "(Sutton, 2018)", "previouslyFormattedCitation" : "(Sutton, 2018)" }, "properties" : { "noteIndex" : 0 }, "schema" : "https://github.com/citation-style-language/schema/raw/master/csl-citation.json" }</w:delInstrText>
        </w:r>
        <w:r w:rsidRPr="00D424AA" w:rsidDel="00FE5420">
          <w:rPr>
            <w:rFonts w:cs="Times New Roman"/>
            <w:lang w:val="en-GB"/>
          </w:rPr>
          <w:fldChar w:fldCharType="separate"/>
        </w:r>
        <w:r w:rsidR="00A26296" w:rsidDel="00FE5420">
          <w:rPr>
            <w:rFonts w:cs="Times New Roman"/>
            <w:noProof/>
            <w:lang w:val="en-GB"/>
          </w:rPr>
          <w:delText>Sutton, 2018)</w:delText>
        </w:r>
        <w:r w:rsidRPr="00D424AA" w:rsidDel="00FE5420">
          <w:rPr>
            <w:rFonts w:cs="Times New Roman"/>
            <w:lang w:val="en-GB"/>
          </w:rPr>
          <w:fldChar w:fldCharType="end"/>
        </w:r>
      </w:del>
      <w:bookmarkEnd w:id="295"/>
      <w:commentRangeEnd w:id="300"/>
      <w:r w:rsidR="00A26296">
        <w:rPr>
          <w:rStyle w:val="Marquedecommentaire"/>
        </w:rPr>
        <w:commentReference w:id="300"/>
      </w:r>
      <w:r w:rsidRPr="00841A35">
        <w:rPr>
          <w:rFonts w:cs="Times New Roman"/>
          <w:lang w:val="en-GB"/>
        </w:rPr>
        <w:t xml:space="preserve">. The </w:t>
      </w:r>
      <w:r w:rsidRPr="00804CE7">
        <w:rPr>
          <w:rFonts w:cs="Times New Roman"/>
          <w:i/>
          <w:iCs/>
          <w:lang w:val="en-GB"/>
        </w:rPr>
        <w:t>low confidence</w:t>
      </w:r>
      <w:r w:rsidRPr="00841A35">
        <w:rPr>
          <w:rFonts w:cs="Times New Roman"/>
          <w:lang w:val="en-GB"/>
        </w:rPr>
        <w:t xml:space="preserve"> does not by</w:t>
      </w:r>
      <w:r w:rsidRPr="00D424AA">
        <w:rPr>
          <w:rFonts w:cs="Times New Roman"/>
          <w:lang w:val="en-GB"/>
        </w:rPr>
        <w:t xml:space="preserve"> itself exclude the possibility of such events to occur, it is instead an indication of a poor state of knowledge. Such outcomes, while </w:t>
      </w:r>
      <w:r w:rsidRPr="00804CE7">
        <w:rPr>
          <w:rFonts w:cs="Times New Roman"/>
          <w:i/>
          <w:iCs/>
          <w:lang w:val="en-GB"/>
        </w:rPr>
        <w:t>unlikely</w:t>
      </w:r>
      <w:r w:rsidRPr="00D424AA">
        <w:rPr>
          <w:rFonts w:cs="Times New Roman"/>
          <w:lang w:val="en-GB"/>
        </w:rPr>
        <w:t xml:space="preserve">, could be associated with very high impacts, and are thus highly relevant from a risk perspective (see Chapter 1, Section 1.4.3, Box 11.4; </w:t>
      </w:r>
      <w:commentRangeStart w:id="301"/>
      <w:r w:rsidRPr="00D424AA">
        <w:rPr>
          <w:rFonts w:cs="Times New Roman"/>
          <w:lang w:val="en-GB"/>
        </w:rPr>
        <w:fldChar w:fldCharType="begin" w:fldLock="1"/>
      </w:r>
      <w:r w:rsidR="007D2D56">
        <w:rPr>
          <w:rFonts w:cs="Times New Roman"/>
          <w:lang w:val="en-GB"/>
        </w:rPr>
        <w:instrText>ADDIN CSL_CITATION { "citationItems" : [ { "id" : "ITEM-1", "itemData" : { "DOI" : "10.5194/esd-9-1155-2018", "ISSN" : "2190-4987", "author" : [ { "dropping-particle" : "", "family" : "Sutton", "given" : "R T", "non-dropping-particle" : "", "parse-names" : false, "suffix" : "" } ], "container-title" : "Earth System Dynamics", "id" : "ITEM-1", "issue" : "4", "issued" : { "date-parts" : [ [ "2018", "10", "4" ] ] }, "page" : "1155-1158", "publisher" : "Copernicus Publications", "title" : "ESD Ideas: a simple proposal to improve the contribution of IPCC WGI to the assessment and communication of climate change risks", "translator" : [ { "dropping-particle" : "", "family" : "S1900", "given" : "", "non-dropping-particle" : "", "parse-names" : false, "suffix" : "" } ], "type" : "article-journal", "volume" : "9" }, "uris" : [ "http://www.mendeley.com/documents/?uuid=481a0e9b-4306-4799-bca3-4599a62db964" ] }, { "id" : "ITEM-2", "itemData" : { "DOI" : "10.1175/BAMS-D-18-0280.1", "ISSN" : "0003-0007", "author" : [ { "dropping-particle" : "", "family" : "Sutton", "given" : "Rowan T.", "non-dropping-particle" : "", "parse-names" : false, "suffix" : "" } ], "container-title" : "Bulletin of the American Meteorological Society", "id" : "ITEM-2", "issue" : "9", "issued" : { "date-parts" : [ [ "2019", "9" ] ] }, "page" : "1637-1642", "title" : "Climate Science Needs to Take Risk Assessment Much More Seriously", "translator" : [ { "dropping-particle" : "", "family" : "S2197", "given" : "", "non-dropping-particle" : "", "parse-names" : false, "suffix" : "" } ], "type" : "article-journal", "volume" : "100" }, "uris" : [ "http://www.mendeley.com/documents/?uuid=8893355f-372a-4a92-9e02-b01d4cc50881", "http://www.mendeley.com/documents/?uuid=c687e0fe-fe60-4d0c-8ccb-aeeb9b3563d1" ] } ], "mendeley" : { "formattedCitation" : "(Sutton, 2018, 2019)", "manualFormatting" : "Sutton, 2018, 2019)", "plainTextFormattedCitation" : "(Sutton, 2018, 2019)", "previouslyFormattedCitation" : "(Sutton, 2018,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utton, 2018, 2019)</w:t>
      </w:r>
      <w:r w:rsidRPr="00D424AA">
        <w:rPr>
          <w:rFonts w:cs="Times New Roman"/>
          <w:lang w:val="en-GB"/>
        </w:rPr>
        <w:fldChar w:fldCharType="end"/>
      </w:r>
      <w:commentRangeEnd w:id="301"/>
      <w:r w:rsidR="00A26296">
        <w:rPr>
          <w:rStyle w:val="Marquedecommentaire"/>
        </w:rPr>
        <w:commentReference w:id="301"/>
      </w:r>
      <w:r w:rsidRPr="00841A35">
        <w:rPr>
          <w:rFonts w:cs="Times New Roman"/>
          <w:lang w:val="en-GB"/>
        </w:rPr>
        <w:t>. Alternatively, high impacts can occur when different extremes occur at the same time or in shor</w:t>
      </w:r>
      <w:r w:rsidRPr="00D424AA">
        <w:rPr>
          <w:rFonts w:cs="Times New Roman"/>
          <w:lang w:val="en-GB"/>
        </w:rPr>
        <w:t xml:space="preserve">t succession at the same location or in several regions with shared vulnerability (e.g. food-basket regions </w:t>
      </w:r>
      <w:commentRangeStart w:id="302"/>
      <w:r w:rsidRPr="00D424AA">
        <w:rPr>
          <w:rFonts w:cs="Times New Roman"/>
          <w:lang w:val="en-GB"/>
        </w:rPr>
        <w:fldChar w:fldCharType="begin" w:fldLock="1"/>
      </w:r>
      <w:r w:rsidR="00FF6231">
        <w:rPr>
          <w:rFonts w:cs="Times New Roman"/>
          <w:lang w:val="en-GB"/>
        </w:rPr>
        <w:instrText>ADDIN CSL_CITATION { "citationItems" : [ { "id" : "ITEM-1", "itemData" : { "DOI" : "10.1016/j.agsy.2019.05.010", "ISSN" : "0308-521X", "abstract" : "The increasingly inter-connected global food system is becoming more vulnerable to production shocks owing to increasing global mean temperatures and more frequent climate extremes. Little is known, however, about the actual risks of multiple breadbasket failure due to extreme weather events. Motivated by the Paris Climate Agreement, this paper quantifies spatial risks to global agriculture in 1.5 and 2 \u00b0C warmer worlds. This paper focuses on climate risks posed to three major crops - wheat, soybean and maize - in five major global food producing areas. Climate data from the atmosphere-only HadAM3P model as part of the \u201cHalf a degree Additional warming, Prognosis and Projected Impacts\u201d (HAPPI) experiment are used to analyse the risks of climatic extreme events. Using the copula methodology, the risks of simultaneous crop failure in multiple breadbaskets are investigated. Projected losses do not scale linearly with global warming increases between 1.5 and 2 \u00b0C Global Mean Temperature (GMT). In general, whilst the differences in yield at 1.5 versus 2 \u00b0C are significant they are not as large as the difference between 1.5 \u00b0C and the historical baseline which corresponds to 0.85 \u00b0C above pre-industrial GMT. Risks of simultaneous crop failure, however, do increase disproportionately between 1.5 and 2 \u00b0C, so surpassing the 1.5 \u00b0C threshold will represent a threat to global food security. For maize, risks of multiple breadbasket failures increase the most, from 6% to 40% at 1.5 to 54% at 2 \u00b0C warming. In relative terms, the highest simultaneous climate risk increase between the two warming scenarios was found for wheat (40%), followed by maize (35%) and soybean (23%). Looking at the impacts on agricultural production, we show that limiting global warming to 1.5 \u00b0C would avoid production losses of up to 2753 million (161,000, 265,000) tonnes maize (wheat, soybean) in the global breadbaskets and would reduce the risk of simultaneous crop failure by 26%, 28% and 19% respectively.", "author" : [ { "dropping-particle" : "", "family" : "Gaupp", "given" : "Franziska", "non-dropping-particle" : "", "parse-names" : false, "suffix" : "" }, { "dropping-particle" : "", "family" : "Hall", "given" : "Jim", "non-dropping-particle" : "", "parse-names" : false, "suffix" : "" }, { "dropping-particle" : "", "family" : "Mitchell", "given" : "Dann", "non-dropping-particle" : "", "parse-names" : false, "suffix" : "" }, { "dropping-particle" : "", "family" : "Dadson", "given" : "Simon", "non-dropping-particle" : "", "parse-names" : false, "suffix" : "" } ], "container-title" : "Agricultural Systems", "id" : "ITEM-1", "issued" : { "date-parts" : [ [ "2019" ] ] }, "page" : "34-45", "title" : "Increasing risks of multiple breadbasket failure under 1.5 and 2 \u00b0C global warming", "translator" : [ { "dropping-particle" : "", "family" : "S2342", "given" : "", "non-dropping-particle" : "", "parse-names" : false, "suffix" : "" } ], "type" : "article-journal", "volume" : "175" }, "uris" : [ "http://www.mendeley.com/documents/?uuid=bffdfc48-7541-4208-8e71-949aede250f3" ] } ], "mendeley" : { "formattedCitation" : "(Gaupp et al., 2019)", "manualFormatting" : "Gaupp et al., 2019)", "plainTextFormattedCitation" : "(Gaupp et al., 2019)", "previouslyFormattedCitation" : "(Gaupp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upp et al., 2019)</w:t>
      </w:r>
      <w:r w:rsidRPr="00D424AA">
        <w:rPr>
          <w:rFonts w:cs="Times New Roman"/>
          <w:lang w:val="en-GB"/>
        </w:rPr>
        <w:fldChar w:fldCharType="end"/>
      </w:r>
      <w:commentRangeEnd w:id="302"/>
      <w:r w:rsidR="00A26296">
        <w:rPr>
          <w:rStyle w:val="Marquedecommentaire"/>
        </w:rPr>
        <w:commentReference w:id="302"/>
      </w:r>
      <w:r w:rsidRPr="00841A35">
        <w:rPr>
          <w:rFonts w:cs="Times New Roman"/>
          <w:lang w:val="en-GB"/>
        </w:rPr>
        <w:t xml:space="preserve">. These “compound events” are assessed in Section 11.8 and Box 11.4 provides a case-study example. </w:t>
      </w:r>
    </w:p>
    <w:p w14:paraId="6CD45EA9" w14:textId="77777777" w:rsidR="00190E6F" w:rsidRPr="00D424AA" w:rsidRDefault="00190E6F" w:rsidP="0034429F">
      <w:pPr>
        <w:shd w:val="clear" w:color="auto" w:fill="DEEAF6" w:themeFill="accent1" w:themeFillTint="33"/>
        <w:rPr>
          <w:rFonts w:cs="Times New Roman"/>
          <w:lang w:val="en-GB"/>
        </w:rPr>
      </w:pPr>
    </w:p>
    <w:p w14:paraId="2A4079AC" w14:textId="340D520C" w:rsidR="00190E6F" w:rsidRPr="00D424AA" w:rsidRDefault="00190E6F" w:rsidP="0034429F">
      <w:pPr>
        <w:shd w:val="clear" w:color="auto" w:fill="DEEAF6" w:themeFill="accent1" w:themeFillTint="33"/>
        <w:rPr>
          <w:rFonts w:cs="Times New Roman"/>
          <w:lang w:val="en-GB"/>
        </w:rPr>
      </w:pPr>
      <w:r w:rsidRPr="00D424AA">
        <w:rPr>
          <w:rFonts w:cs="Times New Roman"/>
          <w:lang w:val="en-GB"/>
        </w:rPr>
        <w:t xml:space="preserve">The difficulties in determining the likelihood of occurrence and time frame of potential tipping points and LLHI events persist. However, new literature has emerged on unanticipated and low-probability high-impact events more generally. There are events that are sufficiently rare that they have not been observed in meteorological records, but whose occurrence is nonetheless plausible within the current state of the climate system, see examples below and </w:t>
      </w:r>
      <w:r w:rsidRPr="00D424AA">
        <w:rPr>
          <w:rFonts w:cs="Times New Roman"/>
          <w:lang w:val="en-GB"/>
        </w:rPr>
        <w:fldChar w:fldCharType="begin" w:fldLock="1"/>
      </w:r>
      <w:r w:rsidR="00FF6231">
        <w:rPr>
          <w:rFonts w:cs="Times New Roman"/>
          <w:lang w:val="en-GB"/>
        </w:rPr>
        <w:instrText>ADDIN CSL_CITATION { "citationItems" : [ { "id" : "ITEM-1", "itemData" : { "DOI" : "10.1038/s41560-020-0555-3", "ISSN" : "2058-7546", "abstract" : "Scenarios are the primary tool for examining how current decisions shape the future, but the future is affected as much by out-of-ordinary extremes as by generally expected trends. Energy modellers can study extremes both by incorporating them directly within models and by using complementary off-model analyses.", "author" : [ { "dropping-particle" : "", "family" : "McCollum", "given" : "David L", "non-dropping-particle" : "", "parse-names" : false, "suffix" : "" }, { "dropping-particle" : "", "family" : "Gambhir", "given" : "Ajay", "non-dropping-particle" : "", "parse-names" : false, "suffix" : "" }, { "dropping-particle" : "", "family" : "Rogelj", "given" : "Joeri", "non-dropping-particle" : "", "parse-names" : false, "suffix" : "" }, { "dropping-particle" : "", "family" : "Wilson", "given" : "Charlie", "non-dropping-particle" : "", "parse-names" : false, "suffix" : "" } ], "container-title" : "Nature Energy", "id" : "ITEM-1", "issue" : "2", "issued" : { "date-parts" : [ [ "2020" ] ] }, "page" : "104-107", "title" : "Energy modellers should explore extremes more systematically in scenarios", "translator" : [ { "dropping-particle" : "", "family" : "S3355", "given" : "", "non-dropping-particle" : "", "parse-names" : false, "suffix" : "" } ], "type" : "article-journal", "volume" : "5" }, "uris" : [ "http://www.mendeley.com/documents/?uuid=4a6342ba-e468-4a1c-921a-cbb141209b35" ] } ], "mendeley" : { "formattedCitation" : "(McCollum et al., 2020)", "manualFormatting" : "McCollum et al. (2020)", "plainTextFormattedCitation" : "(McCollum et al., 2020)", "previouslyFormattedCitation" : "(McCollum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cCollum et al. (2020)</w:t>
      </w:r>
      <w:r w:rsidRPr="00D424AA">
        <w:rPr>
          <w:rFonts w:cs="Times New Roman"/>
          <w:lang w:val="en-GB"/>
        </w:rPr>
        <w:fldChar w:fldCharType="end"/>
      </w:r>
      <w:r w:rsidRPr="00841A35">
        <w:rPr>
          <w:rFonts w:cs="Times New Roman"/>
          <w:lang w:val="en-GB"/>
        </w:rPr>
        <w:t>. The rare nature</w:t>
      </w:r>
      <w:r w:rsidRPr="00D424AA">
        <w:rPr>
          <w:rFonts w:cs="Times New Roman"/>
          <w:lang w:val="en-GB"/>
        </w:rPr>
        <w:t xml:space="preserve"> of such events and the limited availability of relevant data makes it difficult to estimate their occurrence probability and thus gives little evidence on whether to include such hypothetical events in planning decisions and risk assessments. The estimation of such potential surprises is often limited to events that have historical analogues (including before the instrumental records began</w:t>
      </w:r>
      <w:r w:rsidR="00DE5238">
        <w:rPr>
          <w:rFonts w:cs="Times New Roman"/>
          <w:lang w:val="en-GB"/>
        </w:rPr>
        <w:t>,</w:t>
      </w:r>
      <w:r w:rsidRPr="00D424AA">
        <w:rPr>
          <w:rFonts w:cs="Times New Roman"/>
          <w:lang w:val="en-GB"/>
        </w:rPr>
        <w:t xml:space="preserve"> </w:t>
      </w:r>
      <w:commentRangeStart w:id="303"/>
      <w:r w:rsidRPr="00D424AA">
        <w:rPr>
          <w:rFonts w:cs="Times New Roman"/>
          <w:lang w:val="en-GB"/>
        </w:rPr>
        <w:fldChar w:fldCharType="begin" w:fldLock="1"/>
      </w:r>
      <w:r w:rsidR="00FF6231">
        <w:rPr>
          <w:rFonts w:cs="Times New Roman"/>
          <w:lang w:val="en-GB"/>
        </w:rPr>
        <w:instrText>ADDIN CSL_CITATION { "citationItems" : [ { "id" : "ITEM-1", "itemData" : { "DOI" : "10.1007/s10584-014-1184-2", "ISSN" : "0165-0009", "abstract" : "The heat waves of 2003 in Western Europe and 2010 in Russia, commonly labelled as rare climatic anomalies outside of previous experience, are often taken as harbingers of more frequent extremes in the global warming-influenced future. However, a recent reconstruction of spring-summer temperatures for WE resulted in the likelihood of significantly higher temperatures in 1540. In order to check the plausibility of this result we investigated the severity of the 1540 drought by putting forward the argument of the known soil desiccation-temperature feedback. Based on more than 300 first-hand documentary weather report sources originating from an area of 2 to 3 million km2, we show that Europe was affected by an unprecedented 11-month-long Megadrought. The estimated number of precipitation days and precipitation amount for Central and Western Europe in 1540 is significantly lower than the 100-year minima of the instrumental measurement period for spring, summer and autumn. This result is supported by independent documentary evidence about extremely low river flows and Europe-wide wild-, forest- and settlement fires. We found that an event of this severity cannot be simulated by state-of-the-art climate models. \u00a9 2014 Springer Science+Business Media Dordrecht.", "author" : [ { "dropping-particle" : "", "family" : "Wetter", "given" : "Oliver", "non-dropping-particle" : "", "parse-names" : false, "suffix" : "" }, { "dropping-particle" : "", "family" : "Pfister", "given" : "Christian", "non-dropping-particle" : "", "parse-names" : false, "suffix" : "" }, { "dropping-particle" : "", "family" : "Werner", "given" : "Johannes P.", "non-dropping-particle" : "", "parse-names" : false, "suffix" : "" }, { "dropping-particle" : "", "family" : "Zorita", "given" : "Eduardo", "non-dropping-particle" : "", "parse-names" : false, "suffix" : "" }, { "dropping-particle" : "", "family" : "Wagner", "given" : "Sebastian", "non-dropping-particle" : "", "parse-names" : false, "suffix" : "" }, { "dropping-particle" : "", "family" : "Seneviratne", "given" : "Sonia I.", "non-dropping-particle" : "", "parse-names" : false, "suffix" : "" }, { "dropping-particle" : "", "family" : "Herget", "given" : "J\u00fcrgen", "non-dropping-particle" : "", "parse-names" : false, "suffix" : "" }, { "dropping-particle" : "", "family" : "Gr\u00fcnewald", "given" : "Uwe", "non-dropping-particle" : "", "parse-names" : false, "suffix" : "" }, { "dropping-particle" : "", "family" : "Luterbacher", "given" : "J\u00fcrg", "non-dropping-particle" : "", "parse-names" : false, "suffix" : "" }, { "dropping-particle" : "", "family" : "Alcoforado", "given" : "Maria-Joao", "non-dropping-particle" : "", "parse-names" : false, "suffix" : "" }, { "dropping-particle" : "", "family" : "Barriendos", "given" : "Mariano", "non-dropping-particle" : "", "parse-names" : false, "suffix" : "" }, { "dropping-particle" : "", "family" : "Bieber", "given" : "Ursula", "non-dropping-particle" : "", "parse-names" : false, "suffix" : "" }, { "dropping-particle" : "", "family" : "Br\u00e1zdil", "given" : "Rudolf", "non-dropping-particle" : "", "parse-names" : false, "suffix" : "" }, { "dropping-particle" : "", "family" : "Burmeister", "given" : "Karl H.", "non-dropping-particle" : "", "parse-names" : false, "suffix" : "" }, { "dropping-particle" : "", "family" : "Camenisch", "given" : "Chantal", "non-dropping-particle" : "", "parse-names" : false, "suffix" : "" }, { "dropping-particle" : "", "family" : "Contino", "given" : "Antonio", "non-dropping-particle" : "", "parse-names" : false, "suffix" : "" }, { "dropping-particle" : "", "family" : "Dobrovoln\u00fd", "given" : "Petr", "non-dropping-particle" : "", "parse-names" : false, "suffix" : "" }, { "dropping-particle" : "", "family" : "Glaser", "given" : "R\u00fcdiger", "non-dropping-particle" : "", "parse-names" : false, "suffix" : "" }, { "dropping-particle" : "", "family" : "Himmelsbach", "given" : "Iso", "non-dropping-particle" : "", "parse-names" : false, "suffix" : "" }, { "dropping-particle" : "", "family" : "Kiss", "given" : "Andrea", "non-dropping-particle" : "", "parse-names" : false, "suffix" : "" }, { "dropping-particle" : "", "family" : "Kotyza", "given" : "Old\u0159ich", "non-dropping-particle" : "", "parse-names" : false, "suffix" : "" }, { "dropping-particle" : "", "family" : "Labb\u00e9", "given" : "Thomas", "non-dropping-particle" : "", "parse-names" : false, "suffix" : "" }, { "dropping-particle" : "", "family" : "Liman\u00f3wka", "given" : "Danuta", "non-dropping-particle" : "", "parse-names" : false, "suffix" : "" }, { "dropping-particle" : "", "family" : "Litzenburger", "given" : "Laurent", "non-dropping-particle" : "", "parse-names" : false, "suffix" : "" }, { "dropping-particle" : "", "family" : "Nordl", "given" : "\u00d8yvind", "non-dropping-particle" : "", "parse-names" : false, "suffix" : "" }, { "dropping-particle" : "", "family" : "Pribyl", "given" : "Kathleen", "non-dropping-particle" : "", "parse-names" : false, "suffix" : "" }, { "dropping-particle" : "", "family" : "Rets\u00f6", "given" : "Dag", "non-dropping-particle" : "", "parse-names" : false, "suffix" : "" }, { "dropping-particle" : "", "family" : "Riemann", "given" : "Dirk", "non-dropping-particle" : "", "parse-names" : false, "suffix" : "" }, { "dropping-particle" : "", "family" : "Rohr", "given" : "Christian", "non-dropping-particle" : "", "parse-names" : false, "suffix" : "" }, { "dropping-particle" : "", "family" : "Siegfried", "given" : "Werner", "non-dropping-particle" : "", "parse-names" : false, "suffix" : "" }, { "dropping-particle" : "", "family" : "S\u00f6derberg", "given" : "Johan", "non-dropping-particle" : "", "parse-names" : false, "suffix" : "" }, { "dropping-particle" : "", "family" : "Spring", "given" : "Jean-Laurent", "non-dropping-particle" : "", "parse-names" : false, "suffix" : "" } ], "container-title" : "Climatic Change", "id" : "ITEM-1", "issue" : "3-4", "issued" : { "date-parts" : [ [ "2014", "8", "28" ] ] }, "page" : "349-363", "title" : "The year-long unprecedented European heat and drought of 1540 \u2013 a worst case", "translator" : [ { "dropping-particle" : "", "family" : "S3331", "given" : "", "non-dropping-particle" : "", "parse-names" : false, "suffix" : "" } ], "type" : "article-journal", "volume" : "125" }, "uris" : [ "http://www.mendeley.com/documents/?uuid=0d7325d4-9553-4881-8310-d3c50fc2a4d6" ] } ], "mendeley" : { "formattedCitation" : "(Wetter et al., 2014)", "manualFormatting" : "Wetter et al., 2014)", "plainTextFormattedCitation" : "(Wetter et al., 2014)", "previouslyFormattedCitation" : "(Wetter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tter et al., 2014)</w:t>
      </w:r>
      <w:r w:rsidRPr="00D424AA">
        <w:rPr>
          <w:rFonts w:cs="Times New Roman"/>
          <w:lang w:val="en-GB"/>
        </w:rPr>
        <w:fldChar w:fldCharType="end"/>
      </w:r>
      <w:commentRangeEnd w:id="303"/>
      <w:r w:rsidR="00A26296">
        <w:rPr>
          <w:rStyle w:val="Marquedecommentaire"/>
        </w:rPr>
        <w:commentReference w:id="303"/>
      </w:r>
      <w:r w:rsidRPr="00841A35">
        <w:rPr>
          <w:rFonts w:cs="Times New Roman"/>
          <w:lang w:val="en-GB"/>
        </w:rPr>
        <w:t>, albeit the magnitude of the event may differ. Additionally, t</w:t>
      </w:r>
      <w:r w:rsidRPr="00D424AA">
        <w:rPr>
          <w:rFonts w:cs="Times New Roman"/>
          <w:lang w:val="en-GB"/>
        </w:rPr>
        <w:t xml:space="preserve">here is also a limitation of available resources to exhaust all plausible trajectories of the climate system. As a result, there will still be events that cannot be anticipated. These events can be surprises to many in that the events have not been experienced, although their occurrence could be inferred by statistical means or physical modelling approaches </w:t>
      </w:r>
      <w:r w:rsidRPr="00D424AA">
        <w:rPr>
          <w:rFonts w:cs="Times New Roman"/>
          <w:lang w:val="en-GB"/>
        </w:rPr>
        <w:fldChar w:fldCharType="begin" w:fldLock="1"/>
      </w:r>
      <w:r w:rsidR="00FF6231">
        <w:rPr>
          <w:rFonts w:cs="Times New Roman"/>
          <w:lang w:val="en-GB"/>
        </w:rPr>
        <w:instrText>ADDIN CSL_CITATION { "citationItems" : [ { "id" : "ITEM-1", "itemData" : { "DOI" : "10.1002/joc.4904", "ISSN" : "0899-8418", "abstract" : "ABSTRACT Change point (CP) analysis of extreme precipitation plays a key role to incorporate non-stationarity in flood predictions under climate change. This article provides a Bayesian method to detect the CP frequently appearing in extreme precipitation data. Unlike most published work based on a normal distribution, we allow for the model to follow a generalized Pareto distribution to fit extreme precipitation over a high threshold with a CP, which can effectively utilize tail behaviour of the distribution. The Bayesian CP detection is investigated on four models: a no change model, a shape change model, a scale change model, and both a shape and scale change model. Model selection is performed using the Bayes factor and model posterior probability; the posterior means of the unknown CP and the model parameters before and after the CP can be obtained based on the selected CP model. Simulation studies and a real data example are provided to demonstrate the proposed methodologies. Finally, model uncertainty issues in the frequency analysis are extensively discussed. It is found that considering the abrupt and sustained CP in extreme precipitation is important when performing hydraulic or hydrologic design.", "author" : [ { "dropping-particle" : "", "family" : "Chen", "given" : "Si", "non-dropping-particle" : "", "parse-names" : false, "suffix" : "" }, { "dropping-particle" : "", "family" : "Li", "given" : "Yaxing", "non-dropping-particle" : "", "parse-names" : false, "suffix" : "" }, { "dropping-particle" : "", "family" : "Kim", "given" : "Jinheum", "non-dropping-particle" : "", "parse-names" : false, "suffix" : "" }, { "dropping-particle" : "", "family" : "Kim", "given" : "Seong W", "non-dropping-particle" : "", "parse-names" : false, "suffix" : "" } ], "container-title" : "International Journal of Climatology", "id" : "ITEM-1", "issue" : "7", "issued" : { "date-parts" : [ [ "2017", "10" ] ] }, "note" : "From Duplicate 1 (Bayesian change point analysis for extreme daily precipitation - Chen, S; Li, Y; Kim, J; Kim, S W)\n\nCited By :1\n\nExport Date: 28 January 2019", "page" : "3123-3137", "publisher" : "Wiley-Blackwell", "title" : "Bayesian change point analysis for extreme daily precipitation", "translator" : [ { "dropping-particle" : "", "family" : "S1477", "given" : "", "non-dropping-particle" : "", "parse-names" : false, "suffix" : "" } ], "type" : "article-journal", "volume" : "37" }, "uris" : [ "http://www.mendeley.com/documents/?uuid=2a6e6a53-8af0-4e8e-a695-5ea5e8527b0e" ] }, { "id" : "ITEM-2",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2",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3", "itemData" : { "DOI" : "10.1088/1748-9326/aaf4cc", "ISSN" : "1748-9326", "abstract" : "Abstract Increasing risks of extreme weather events are the most noticeable and damaging manifestation of anthropogenic climate change. In the aftermath of an extreme event, policymakers are often called upon to make timely and sensitive decisions about rebuilding and managing present and future risks. Information regarding whether, where, and how present day and future risks are changing is needed to adequately inform these decisions. But this information is often not available on the temporal and spatial scales decisions are made. In particular, decision makers require information about both historical changes and plausible future changes in the severity and frequency of extreme weather in a seamless way. However, applying the same methods from event attribution to future projections by defining events based on present day frequency of occurrence leads to potentially misleading estimates of future changes in a warmer climate. We demonstrate that this is fundamentally a consequence of risk ratios saturating at different values. This study investigates the circumstances under which present-day attribution frameworks become ill-suited for characterising changes in future extremes, before discussing what alternative frameworks may be more useful to inform stakeholders about what additional risks from extreme weather events will emerge in a warmer world.", "author" : [ { "dropping-particle" : "", "family" : "Harrington", "given" : "Luke J", "non-dropping-particle" : "", "parse-names" : false, "suffix" : "" }, { "dropping-particle" : "", "family" : "Otto", "given" : "Friederike E L", "non-dropping-particle" : "", "parse-names" : false, "suffix" : "" } ], "container-title" : "Environmental Research Letters", "id" : "ITEM-3", "issue" : "12", "issued" : { "date-parts" : [ [ "2018", "12", "18" ] ] }, "page" : "123006", "title" : "Adapting attribution science to the climate extremes of tomorrow", "translator" : [ { "dropping-particle" : "", "family" : "S1354", "given" : "", "non-dropping-particle" : "", "parse-names" : false, "suffix" : "" } ], "type" : "article-journal", "volume" : "13" }, "uris" : [ "http://www.mendeley.com/documents/?uuid=a33c7b81-d400-4c74-99d8-5c0cb518a930" ] } ], "mendeley" : { "formattedCitation" : "(Chen et al., 2017; van Oldenborgh et al., 2017; Harrington and Otto, 2018a)", "plainTextFormattedCitation" : "(Chen et al., 2017; van Oldenborgh et al., 2017; Harrington and Otto, 2018a)", "previouslyFormattedCitation" : "(Chen et al., 2017; van Oldenborgh et al., 2017; Harrington and Otto, 2018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en et al., 2017; van Oldenborgh et al., 2017; Harrington and Otto, 2018a)</w:t>
      </w:r>
      <w:r w:rsidRPr="00D424AA">
        <w:rPr>
          <w:rFonts w:cs="Times New Roman"/>
          <w:lang w:val="en-GB"/>
        </w:rPr>
        <w:fldChar w:fldCharType="end"/>
      </w:r>
      <w:r w:rsidRPr="00841A35">
        <w:rPr>
          <w:rFonts w:cs="Times New Roman"/>
          <w:lang w:val="en-GB"/>
        </w:rPr>
        <w:t>. Another approach focusing on the estimation of low-probability events and of events whose l</w:t>
      </w:r>
      <w:r w:rsidRPr="00D424AA">
        <w:rPr>
          <w:rFonts w:cs="Times New Roman"/>
          <w:lang w:val="en-GB"/>
        </w:rPr>
        <w:t>ikelihood of occurrence is unknown consists in using physical climate models to create a physically self-consistent storyline of plausible extreme events and assessing their impacts and driving factors in past (Section 11.2.</w:t>
      </w:r>
      <w:r w:rsidR="00034068">
        <w:rPr>
          <w:rFonts w:cs="Times New Roman"/>
          <w:lang w:val="en-GB"/>
        </w:rPr>
        <w:t>3</w:t>
      </w:r>
      <w:r w:rsidRPr="00D424AA">
        <w:rPr>
          <w:rFonts w:cs="Times New Roman"/>
          <w:lang w:val="en-GB"/>
        </w:rPr>
        <w:t>) or future conditions (11.2.</w:t>
      </w:r>
      <w:r w:rsidR="00034068">
        <w:rPr>
          <w:rFonts w:cs="Times New Roman"/>
          <w:lang w:val="en-GB"/>
        </w:rPr>
        <w:t>4</w:t>
      </w:r>
      <w:r w:rsidRPr="00D424AA">
        <w:rPr>
          <w:rFonts w:cs="Times New Roman"/>
          <w:lang w:val="en-GB"/>
        </w:rPr>
        <w:t>)</w:t>
      </w:r>
      <w:ins w:id="304" w:author="Robin Matthews" w:date="2021-07-13T17:13:00Z">
        <w:r w:rsidR="006348C1" w:rsidRPr="006348C1">
          <w:rPr>
            <w:rFonts w:cs="Times New Roman"/>
            <w:lang w:val="en-GB"/>
          </w:rPr>
          <w:t xml:space="preserve"> </w:t>
        </w:r>
        <w:r w:rsidR="006348C1">
          <w:rPr>
            <w:rFonts w:cs="Times New Roman"/>
            <w:lang w:val="en-GB"/>
          </w:rPr>
          <w:fldChar w:fldCharType="begin" w:fldLock="1"/>
        </w:r>
      </w:ins>
      <w:r w:rsidR="0012753B">
        <w:rPr>
          <w:rFonts w:cs="Times New Roman"/>
          <w:lang w:val="en-GB"/>
        </w:rPr>
        <w:instrText>ADDIN CSL_CITATION { "citationItems" : [ { "id" : "ITEM-1", "itemData" : { "DOI" : "10.1007/s10584-018-2317-9", "author" : [ { "dropping-particle" : "", "family" : "Shepherd", "given" : "T G", "non-dropping-particle" : "", "parse-names" : false, "suffix" : "" }, { "dropping-particle" : "", "family" : "Boyd", "given" : "E", "non-dropping-particle" : "", "parse-names" : false, "suffix" : "" }, { "dropping-particle" : "", "family" : "Calel", "given" : "R A", "non-dropping-particle" : "", "parse-names" : false, "suffix" : "" }, { "dropping-particle" : "", "family" : "Chapman", "given" : "S C", "non-dropping-particle" : "", "parse-names" : false, "suffix" : "" }, { "dropping-particle" : "", "family" : "Dessai", "given" : "S", "non-dropping-particle" : "", "parse-names" : false, "suffix" : "" }, { "dropping-particle" : "", "family" : "Dima-West", "given" : "I M", "non-dropping-particle" : "", "parse-names" : false, "suffix" : "" }, { "dropping-particle" : "", "family" : "Fowler", "given" : "H J", "non-dropping-particle" : "", "parse-names" : false, "suffix" : "" }, { "dropping-particle" : "", "family" : "James", "given" : "R", "non-dropping-particle" : "", "parse-names" : false, "suffix" : "" }, { "dropping-particle" : "", "family" : "Maraun", "given" : "D", "non-dropping-particle" : "", "parse-names" : false, "suffix" : "" }, { "dropping-particle" : "", "family" : "Martius", "given" : "O", "non-dropping-particle" : "", "parse-names" : false, "suffix" : "" }, { "dropping-particle" : "", "family" : "Senior", "given" : "C A", "non-dropping-particle" : "", "parse-names" : false, "suffix" : "" }, { "dropping-particle" : "", "family" : "Sobel", "given" : "A H", "non-dropping-particle" : "", "parse-names" : false, "suffix" : "" }, { "dropping-particle" : "", "family" : "Stainforth", "given" : "D A", "non-dropping-particle" : "", "parse-names" : false, "suffix" : "" }, { "dropping-particle" : "", "family" : "Tett", "given" : "S F B", "non-dropping-particle" : "", "parse-names" : false, "suffix" : "" }, { "dropping-particle" : "", "family" : "Trenberth", "given" : "K E", "non-dropping-particle" : "", "parse-names" : false, "suffix" : "" }, { "dropping-particle" : "", "family" : "Hurk", "given" : "B.J.J.M.", "non-dropping-particle" : "van den", "parse-names" : false, "suffix" : "" }, { "dropping-particle" : "", "family" : "Watkins", "given" : "N W", "non-dropping-particle" : "", "parse-names" : false, "suffix" : "" }, { "dropping-particle" : "", "family" : "Wilby", "given" : "R L", "non-dropping-particle" : "", "parse-names" : false, "suffix" : "" }, { "dropping-particle" : "", "family" : "Zenghelis", "given" : "D A", "non-dropping-particle" : "", "parse-names" : false, "suffix" : "" } ], "container-title" : "Climatic Change", "id" : "ITEM-1", "issue" : "3-4", "issued" : { "date-parts" : [ [ "2018" ] ] }, "note" : "Cited By :1\n\nExport Date: 28 January 2019", "page" : "555-571", "title" : "Storylines: an alternative approach to representing uncertainty in physical aspects of climate change", "translator" : [ { "dropping-particle" : "", "family" : "S1353", "given" : "", "non-dropping-particle" : "", "parse-names" : false, "suffix" : "" } ], "type" : "article-journal", "volume" : "151" }, "uris" : [ "http://www.mendeley.com/documents/?uuid=da5f5208-53ac-4251-ac07-583707a118cb", "http://www.mendeley.com/documents/?uuid=72affb73-d674-4aae-9468-494d529f614c" ] }, { "id" : "ITEM-2",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2", "issue" : "16", "issued" : { "date-parts" : [ [ "2017", "6", "9" ] ] }, "note" : "doi: 10.1175/JCLI-D-16-0807.1", "page" : "6561-6577", "publisher" : "American Meteorological Society", "title" : "Storylines of Atmospheric Circulation Change for European Regional Climate Impact Assessment", "translator" : [ { "dropping-particle" : "", "family" : "S806", "given" : "", "non-dropping-particle" : "", "parse-names" : false, "suffix" : "" } ], "type" : "article-journal", "volume" : "30" }, "uris" : [ "http://www.mendeley.com/documents/?uuid=fc42f775-5f4e-48f7-8ac6-dbe1d2f6c82d" ] }, { "id" : "ITEM-3", "itemData" : { "DOI" : "10.1175/JCLI-D-16-0919.1", "ISSN" : "0894-8755", "abstract" : "AbstractFactors responsible for extreme monthly rainfall over Texas and Oklahoma during May 2015 are assessed. The event had a return period of at least 400 years, in contrast to the prior record, which was roughly a 100-yr event. The event challenges attribution science to disentangle factors because it occurred during a strong El Ni\u00f1o, a natural pattern of variability that affects the region?s springtime rains, and during the warmest global mean temperatures since 1880. Effects of each factor are diagnosed, as is the interplay between El Ni\u00f1o dynamics and human-induced climate change.Analysis of historical climate simulations reveals that El Ni\u00f1o was a necessary condition for monthly rains to occur having the severity of May 2015. The model results herein further reveal that a 2015 magnitude event, whether conditioned on El Ni\u00f1o or not, was made neither more intense nor more likely to be due to human-induced climate change over the past century.The intensity of extreme May rainfall over Texas and Oklahoma , analogous to the 2015 event, increases by roughly 5% by the latter half of the twenty-first century. No material changes occur in either El Ni\u00f1o?related teleconnections or in overall atmospheric dynamics during extreme May rainfall over the twenty-first century. The increased severity of Texas/Oklahoma May rainfall events in the future is principally due to thermodynamic driving, although much less than implied by simple Clausius?Clapeyron scaling arguments given a projected 23% increase in atmospheric precipitable water vapor. Other thermodynamic factors are identified that act in opposition to the increase in atmospheric water vapor, thereby reducing the effectiveness of overall thermodynamic driving of extreme May rainfall changes over Texas and Oklahoma.", "author" : [ { "dropping-particle" : "", "family" : "Cheng", "given" : "Linyin", "non-dropping-particle" : "", "parse-names" : false, "suffix" : "" }, { "dropping-particle" : "", "family" : "Hoerling", "given" : "Martin", "non-dropping-particle" : "", "parse-names" : false, "suffix" : "" }, { "dropping-particle" : "", "family" : "Smith", "given" : "Lesley", "non-dropping-particle" : "", "parse-names" : false, "suffix" : "" }, { "dropping-particle" : "", "family" : "Eischeid", "given" : "Jon", "non-dropping-particle" : "", "parse-names" : false, "suffix" : "" } ], "container-title" : "Journal of Climate", "id" : "ITEM-3", "issue" : "3", "issued" : { "date-parts" : [ [ "2018", "2", "15" ] ] }, "note" : "From Duplicate 1 (Diagnosing Human-Induced Dynamic and Thermodynamic Drivers of Extreme Rainfall - Cheng, Linyin; Hoerling, Martin; Smith, Lesley; Eischeid, Jon)\n\ndoi: 10.1175/JCLI-D-16-0919.1\n\nFrom Duplicate 2 (Diagnosing Human-Induced Dynamic and Thermodynamic Drivers of Extreme Rainfall - Cheng, Linyin; Hoerling, Martin; Smith, Lesley; Eischeid, Jon)\n\nCited By :1\n\nExport Date: 28 January 2019\n\nFrom Duplicate 3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doi: 10.1175/JCLI-D-16-0919.1\n\nFrom Duplicate 2 (Diagnosing human-induced dynamic and thermodynamic drivers of extreme rainfall - Cheng, L; Hoerling, M; Smith, L; Eischeid, J)\n\nCited By :1\n\nExport Date: 28 January 2019\n\nFrom Duplicate 2 (Diagnosing Human-Induced Dynamic and Thermodynamic Drivers of Extreme Rainfall - Cheng, Linyin; Hoerling, Martin; Smith, Lesley; Eischeid, Jon)\n\ndoi: 10.1175/JCLI-D-16-0919.1\n\nFrom Duplicate 2 (Diagnosing Human-Induced Dynamic and Thermodynamic Drivers of Extreme Rainfall - Cheng, Linyin; Hoerling, Martin; Smith, Lesley; Eischeid, Jon)\n\ndoi: 10.1175/JCLI-D-16-0919.1\n\nFrom Duplicate 2 (Diagnosing Human-Induced Dynamic and Thermodynamic Drivers of Extreme Rainfall - Cheng, Linyin; Hoerling, Martin; Smith, Lesley; Eischeid, Jon)\n\ndoi: 10.1175/JCLI-D-16-0919.1\n\nFrom Duplicate 3 (Diagnosing human-induced dynamic and thermodynamic drivers of extreme rainfall - Cheng, L; Hoerling, M; Smith, L; Eischeid, J)\n\nCited By :1\n\nExport Date: 28 January 2019\n\nFrom Duplicate 2 (Diagnosing Human-Induced Dynamic and Thermodynamic Drivers of Extreme Rainfall - Cheng, Linyin; Hoerling, Martin; Smith, Lesley; Eischeid, Jon)\n\ndoi: 10.1175/JCLI-D-16-0919.1\n\nFrom Duplicate 3 (Diagnosing human-induced dynamic and thermodynamic drivers of extreme rainfall - Cheng, L; Hoerling, M; Smith, L; Eischeid, J)\n\nCited By :1\n\nExport Date: 28 January 2019\n\nFrom Duplicate 2 (Diagnosing Human-Induced Dynamic and Thermodynamic Drivers of Extreme Rainfall - Cheng, Linyin; Hoerling, Martin; Smith, Lesley; Eischeid, Jon)\n\ndoi: 10.1175/JCLI-D-16-0919.1\n\nFrom Duplicate 3 (Diagnosing human-induced dynamic and thermodynamic drivers of extreme rainfall - Cheng, L; Hoerling, M; Smith, L; Eischeid, J)\n\nCited By :1\n\nExport Date: 28 January 2019", "page" : "1029-1051", "publisher" : "American Meteorological Society", "title" : "Diagnosing Human-Induced Dynamic and Thermodynamic Drivers of Extreme Rainfall", "translator" : [ { "dropping-particle" : "", "family" : "S1397", "given" : "", "non-dropping-particle" : "", "parse-names" : false, "suffix" : "" } ], "type" : "article-journal", "volume" : "31" }, "uris" : [ "http://www.mendeley.com/documents/?uuid=393ee8fa-9eb7-4aae-868a-91e2223c1045" ] }, { "id" : "ITEM-4", "itemData" : { "DOI" : "10.1007/s40641-016-0033-y", "ISSN" : "2198-6061", "abstract" : "The extent to which a given extreme weather or climate event is attributable to anthropogenic climate change is a question of considerable public interest. From a scientific perspective, the question can be framed in various ways, and the answer depends very much on the framing. One such framing is a risk-based approach, which answers the question probabilistically, in terms of a change in likelihood of a class of event similar to the one in question, and natural variability is treated as noise. A rather different framing is a storyline approach, which examines the role of the various factors contributing to the event as it unfolded, including the anomalous aspects of natural variability, and answers the question deterministically. It is argued that these two apparently irreconcilable approaches can be viewed within a common framework, where the most useful level of conditioning will depend on the question being asked and the uncertainties involved.", "author" : [ { "dropping-particle" : "", "family" : "Shepherd", "given" : "Theodore G", "non-dropping-particle" : "", "parse-names" : false, "suffix" : "" } ], "container-title" : "Current Climate Change Reports", "id" : "ITEM-4", "issue" : "1", "issued" : { "date-parts" : [ [ "2016" ] ] }, "page" : "28-38", "title" : "A Common Framework for Approaches to Extreme Event Attribution", "translator" : [ { "dropping-particle" : "", "family" : "S158", "given" : "", "non-dropping-particle" : "", "parse-names" : false, "suffix" : "" } ], "type" : "article-journal", "volume" : "2" }, "uris" : [ "http://www.mendeley.com/documents/?uuid=c5395ed0-2be7-4af7-94a0-b4a4671106cc" ] }, { "id" : "ITEM-5", "itemData" : { "DOI" : "10.5194/esd-9-1155-2018", "ISSN" : "2190-4987", "author" : [ { "dropping-particle" : "", "family" : "Sutton", "given" : "R T", "non-dropping-particle" : "", "parse-names" : false, "suffix" : "" } ], "container-title" : "Earth System Dynamics", "id" : "ITEM-5", "issue" : "4", "issued" : { "date-parts" : [ [ "2018", "10", "4" ] ] }, "page" : "1155-1158", "publisher" : "Copernicus Publications", "title" : "ESD Ideas: a simple proposal to improve the contribution of IPCC WGI to the assessment and communication of climate change risks", "translator" : [ { "dropping-particle" : "", "family" : "S1900", "given" : "", "non-dropping-particle" : "", "parse-names" : false, "suffix" : "" } ], "type" : "article-journal", "volume" : "9" }, "uris" : [ "http://www.mendeley.com/documents/?uuid=481a0e9b-4306-4799-bca3-4599a62db964" ] }, { "id" : "ITEM-6", "itemData" : { "DOI" : "10.1016/j.wace.2020.100259", "ISSN" : "2212-0947", "abstract" : "We apply a physical climate storyline approach to an autumn flood event in the West Coast of Norway caused by an atmospheric river to demonstrate the value and challenges of higher spatial and temporal resolution in simulating flood impacts. We use a modelling chain whose outputs are familiar and used operationally, for example to issue flood warnings. With two different versions of a hydrological model, we show that (1) the higher spatial resolution between the global and regional climate model is necessary to realistically simulate the high spatial variability of precipitation in this mountainous region and (2) only with hourly data are we able to capture the fast flood-generating processes leading to the peak streamflow. The higher resolution regional atmospheric model captures the fact that with the passage of an atmospheric river, some valleys receive high amounts of precipitation and others not, while the coarser resolution global model shows uniform precipitation in the whole region. Translating the event into the future leads to similar results: while in some catchments, a future flood might be much larger than a present one, in others no event occurs as the atmospheric river simply does not hit that catchment. The use of an operational flood warning system for future events is expected to facilitate stakeholder engagement.", "author" : [ { "dropping-particle" : "", "family" : "Schaller", "given" : "Nathalie", "non-dropping-particle" : "", "parse-names" : false, "suffix" : "" }, { "dropping-particle" : "", "family" : "Sillmann", "given" : "Jana", "non-dropping-particle" : "", "parse-names" : false, "suffix" : "" }, { "dropping-particle" : "", "family" : "M\u00fcller", "given" : "Malte", "non-dropping-particle" : "", "parse-names" : false, "suffix" : "" }, { "dropping-particle" : "", "family" : "Haarsma", "given" : "Reindert", "non-dropping-particle" : "", "parse-names" : false, "suffix" : "" }, { "dropping-particle" : "", "family" : "Hazeleger", "given" : "Wilco", "non-dropping-particle" : "", "parse-names" : false, "suffix" : "" }, { "dropping-particle" : "", "family" : "Hegdahl", "given" : "Trine Jahr", "non-dropping-particle" : "", "parse-names" : false, "suffix" : "" }, { "dropping-particle" : "", "family" : "Kelder", "given" : "Timo", "non-dropping-particle" : "", "parse-names" : false, "suffix" : "" }, { "dropping-particle" : "", "family" : "Oord", "given" : "Gijs", "non-dropping-particle" : "van den", "parse-names" : false, "suffix" : "" }, { "dropping-particle" : "", "family" : "Weerts", "given" : "Albrecht", "non-dropping-particle" : "", "parse-names" : false, "suffix" : "" }, { "dropping-particle" : "", "family" : "Whan", "given" : "Kirien", "non-dropping-particle" : "", "parse-names" : false, "suffix" : "" } ], "container-title" : "Weather and Climate Extremes", "id" : "ITEM-6", "issued" : { "date-parts" : [ [ "2020" ] ] }, "page" : "100259", "title" : "The role of spatial and temporal model resolution in a flood event storyline approach in western Norway", "translator" : [ { "dropping-particle" : "", "family" : "S3357", "given" : "", "non-dropping-particle" : "", "parse-names" : false, "suffix" : "" } ], "type" : "article-journal", "volume" : "29" }, "uris" : [ "http://www.mendeley.com/documents/?uuid=a5d445f3-cb8d-4398-97a7-2b0b715ec334" ] }, { "id" : "ITEM-7", "itemData" : { "DOI" : "10.5194/esd-11-855-2020", "ISSN" : "2190-4987", "abstract" : "Abstract. Extreme temperatures were experienced over a large part of the Northern Hemisphere during the 2018 boreal summer (hereafter referred to as \u201cNH2018 event\u201d), leading to major impacts on agriculture and society in the affected countries. Previous studies highlighted both the anomalous atmospheric circulation patterns during the event and the background warming due to human greenhouse gas emissions as main drivers of the event. In this study, we present Earth system model experiments investigating different storylines of the NH2018 event given the same atmospheric circulation and alternative background global warming for no human imprint, the 2018 conditions, and different mean global warming levels 1.5, 2, 3 and 4 \u2218C. The results reveal that the human-induced background warming was a strong contributor to the intensity of the NH2018 event, and that resulting extremes under similar atmospheric circulation conditions at higher levels of global warming would reach dangerous levels. Compared to 9 % during the NH2018 event, about 13 % (34 %) of the inhabited or agricultural area in the investigated region would reach daily maximum temperatures over 40 \u2218C under 2 \u2218C (4 \u2218C) of global warming and similar atmospheric circulation conditions.", "author" : [ { "dropping-particle" : "", "family" : "Wehrli", "given" : "Kathrin", "non-dropping-particle" : "", "parse-names" : false, "suffix" : "" }, { "dropping-particle" : "", "family" : "Hauser", "given" : "Mathias", "non-dropping-particle" : "", "parse-names" : false, "suffix" : "" }, { "dropping-particle" : "", "family" : "Seneviratne", "given" : "Sonia I.", "non-dropping-particle" : "", "parse-names" : false, "suffix" : "" } ], "container-title" : "Earth System Dynamics", "id" : "ITEM-7", "issue" : "4", "issued" : { "date-parts" : [ [ "2020", "10", "21" ] ] }, "page" : "855-873", "title" : "Storylines of the 2018 Northern Hemisphere heatwave at pre-industrial and higher global warming levels", "translator" : [ { "dropping-particle" : "", "family" : "S2605", "given" : "", "non-dropping-particle" : "", "parse-names" : false, "suffix" : "" } ], "type" : "article-journal", "volume" : "11" }, "uris" : [ "http://www.mendeley.com/documents/?uuid=39ab516b-0306-4832-af4a-3455f34301ab" ] }, { "id" : "ITEM-8", "itemData" : { "DOI" : "10.1038/nclimate2450", "ISBN" : "1758-678X\\r1758-6798", "ISSN" : "1758-678X", "abstract" : "Society is vulnerable to extreme weather events and, by extension, to human impacts on future events. As climate changes weather patterns will change. The search is on for more effective methodologies to aid decision-makers both in mitigation to avoid climate change and in adaptation to changes. The traditional approach uses ensembles of climate model simulations, statistical bias correction, downscaling to the spatial and temporal scales relevant to decision-makers, and then translation into quantities of interest. The veracity of this approach cannot be tested, and it faces in-principle challenges. Alternatively, numerical weather prediction models in a hypothetical climate setting can provide tailored narratives for high-resolution simulations of high-impact weather in a future climate. This 'tales of future weather' approach will aid in the interpretation of lower-resolution simulations. Arguably, it potentially provides complementary, more realistic and more physically consistent pictures of what future weather might look like.", "author" : [ { "dropping-particle" : "", "family" : "Hazeleger", "given" : "W.", "non-dropping-particle" : "", "parse-names" : false, "suffix" : "" }, { "dropping-particle" : "", "family" : "Hurk", "given" : "B.J.J.M.", "non-dropping-particle" : "van den", "parse-names" : false, "suffix" : "" }, { "dropping-particle" : "", "family" : "Min", "given" : "E.", "non-dropping-particle" : "", "parse-names" : false, "suffix" : "" }, { "dropping-particle" : "", "family" : "Oldenborgh", "given" : "G.J.", "non-dropping-particle" : "van", "parse-names" : false, "suffix" : "" }, { "dropping-particle" : "", "family" : "Petersen", "given" : "A.C.", "non-dropping-particle" : "", "parse-names" : false, "suffix" : "" }, { "dropping-particle" : "", "family" : "Stainforth", "given" : "D.A.", "non-dropping-particle" : "", "parse-names" : false, "suffix" : "" }, { "dro</w:instrText>
      </w:r>
      <w:r w:rsidR="0012753B" w:rsidRPr="00B549EC">
        <w:rPr>
          <w:rFonts w:cs="Times New Roman"/>
        </w:rPr>
        <w:instrText>pping-particle" : "", "family" : "Vasileiadou", "given" : "E.", "non-dropping-particle" : "", "parse-names" : false, "suffix" : "" }, { "dropping-particle" : "", "family" : "Smith", "given" : "L.A.", "non-dropping-particle" : "", "parse-names" : false, "suffix" : "" } ], "container-title" : "Nature Climate Change", "id" : "ITEM-8", "issue" : "2", "issued" : { "date-parts" : [ [ "2015", "2", "28" ] ] }, "page" : "107-113", "title" : "Tales of future weather", "translator" : [ { "dropping-particle" : "", "family" : "S48", "given" : "", "non-dropping-particle" : "", "parse-names" : false, "suffix" : "" } ], "type" : "article-journal", "volume" : "5" }, "uris" : [ "http://www.mendeley.com/documents/?uuid=4eda5df1-02e6-40c6-b9f4-573874664a0c" ] } ], "mendeley" : { "formattedCitation" : "(Hazeleger et al., 2015; Shepherd, 2016; Zappa and Shepherd, 2017; Cheng et al., 2018; Shepherd et al., 2018; Sutton, 2018; Schaller et al., 2020; Wehrli et al., 2020)", "plainTextFormattedCitation" : "(Hazeleger et al., 2015; Shepherd, 2016; Zappa and Shepherd, 2017; Cheng et al., 2018; Shepherd et al., 2018; Sutton, 2018; Schaller et al., 2020; Wehrli et al., 2020)", "previouslyFormattedCitation" : "(Hazeleger et al., 2015; Shepherd, 2016; Zappa and Shepherd, 2017; Cheng et al., 2018; Shepherd et al., 2018; Sutton, 2018; Schaller et al., 2020; Wehrli et al., 2020)" }, "properties" : { "noteIndex" : 0 }, "schema" : "https://github.com/citation-style-language/schema/raw/master/csl-citation.json" }</w:instrText>
      </w:r>
      <w:ins w:id="305" w:author="Robin Matthews" w:date="2021-07-13T17:13:00Z">
        <w:r w:rsidR="006348C1">
          <w:rPr>
            <w:rFonts w:cs="Times New Roman"/>
            <w:lang w:val="en-GB"/>
          </w:rPr>
          <w:fldChar w:fldCharType="separate"/>
        </w:r>
        <w:r w:rsidR="006348C1" w:rsidRPr="00B549EC">
          <w:rPr>
            <w:rFonts w:cs="Times New Roman"/>
            <w:noProof/>
          </w:rPr>
          <w:t>(Hazeleger et al., 2015; Shepherd, 2016; Zappa and Shepherd, 2017; Cheng et al., 2018; Shepherd et al., 2018; Sutton, 2018; Schaller et al., 2020; Wehrli et al., 2020)</w:t>
        </w:r>
        <w:r w:rsidR="006348C1">
          <w:rPr>
            <w:rFonts w:cs="Times New Roman"/>
            <w:lang w:val="en-GB"/>
          </w:rPr>
          <w:fldChar w:fldCharType="end"/>
        </w:r>
      </w:ins>
      <w:del w:id="306" w:author="Robin Matthews" w:date="2021-07-13T17:13:00Z">
        <w:r w:rsidRPr="00B549EC" w:rsidDel="006348C1">
          <w:rPr>
            <w:rFonts w:cs="Times New Roman"/>
          </w:rPr>
          <w:delText xml:space="preserve"> </w:delText>
        </w:r>
        <w:bookmarkStart w:id="307" w:name="_Hlk77088779"/>
        <w:commentRangeStart w:id="308"/>
        <w:r w:rsidRPr="00D424AA" w:rsidDel="006348C1">
          <w:rPr>
            <w:rFonts w:cs="Times New Roman"/>
            <w:lang w:val="en-GB"/>
          </w:rPr>
          <w:fldChar w:fldCharType="begin" w:fldLock="1"/>
        </w:r>
        <w:r w:rsidR="007D2D56" w:rsidRPr="00B549EC" w:rsidDel="006348C1">
          <w:rPr>
            <w:rFonts w:cs="Times New Roman"/>
          </w:rPr>
          <w:delInstrText>ADDIN CSL_CITATION { "citationItems" : [ { "id" : "ITEM-1", "itemData" : { "DOI" : "10.1007/s10584-018-2317-9", "author" : [ { "dropping-particle" : "", "family" : "Shepherd", "given" : "T G", "non-dropping-particle" : "", "parse-names" : false, "suffix" : "" }, { "dropping-particle" : "", "family" : "Boyd", "given" : "E", "non-dropping-particle" : "", "parse-names" : false, "suffix" : "" }, { "dropping-particle" : "", "family" : "Calel", "given" : "R A", "non-dropping-particle" : "", "parse-names" : false, "suffix" : "" }, { "dropping-particle" : "", "family" : "Chapman", "given" : "S C", "non-dropping-particle" : "", "parse-names" : false, "suffix" : "" }, { "dropping-particle" : "", "family" : "Dessai", "given" : "S", "non-dropping-particle" : "", "parse-names" : false, "suffix" : "" }, { "dropping-particle" : "", "family" : "Dima-West", "given" : "I M", "non-dropping-particle" : "", "parse-names" : false, "suffix" : "" }, { "dropping-particle" : "", "family" : "Fowler", "given" : "H J", "non-dropping-particle" : "", "parse-names" : false, "suffix" : "" }, { "dropping-particle" : "", "family" : "James", "given" : "R", "non-dropping-particle" : "", "parse-names" : false, "suffix" : "" }, { "dropping-particle" : "", "family" : "Maraun", "given" : "D", "non-dropping-particle" : "", "parse-names" : false, "suf</w:delInstrText>
        </w:r>
        <w:r w:rsidR="007D2D56" w:rsidRPr="006348C1" w:rsidDel="006348C1">
          <w:rPr>
            <w:rFonts w:cs="Times New Roman"/>
            <w:lang w:val="en-GB"/>
          </w:rPr>
          <w:delInstrText>fix" : "" }, { "dropping-particle" : "", "family" : "Martius", "given" : "O", "non-dropping-particle" : "", "parse-names" : false, "suffix" : "" }, { "dropping-particle" : "", "family" : "Senior", "given" : "C A", "non-dropping-particle" : "", "parse-names" : false, "suffix" : "" }, { "dropping-particle" : "", "family" : "Sobel", "given" : "A H", "non-dropping-particle" : "", "parse-names" : false, "suffix" : "" }, { "dropping-particle" : "", "family" : "Stainforth", "given" : "D A", "non-dropping-particle" : "", "parse-names" : false, "suffix" : "" }, { "dropping-particle" : "", "family" : "Tett", "given" : "S F B", "non-dropping-particle" : "", "parse-names" : false, "suffix" : "" }, { "dropping-particle" : "", "family" : "Trenberth", "given" : "K E", "non-dropping-particle" : "", "parse-names" : false, "suffix" : "" }, { "dropping-particle" : "", "family" : "Hurk", "given" : "B.J.J.M.", "non-dropping-particle" : "van den", "parse-names" : false, "suffix" : "" }, { "dropping-particle" : "", "family" : "Watkins", "given" : "N W", "non-dropping-particle" : "", "parse-names" : false, "suffix" : "" }, { "dropping-particle" : "", "family" : "Wilby", "given" : "R L", "non-dropping-particle" : "", "parse-names" : false, "suffix" : "" }, { "dropping-particle" : "", "family" : "Zenghelis", "given" : "D A", "non-dropping-particle" : "", "parse-names" : false, "suffix" : "" } ], "container-title" : "Climatic Change", "id" : "ITEM-1", "issue" : "3-4", "issued" : { "date-parts" : [ [ "2018" ] ] }, "note" : "Cited By :1\n\nExport Date: 28 January 2019", "page" : "555-571", "title" : "Storylines: an alternative approach to representing uncertainty in physical aspects of climate change", "translator" : [ { "dropping-particle" : "", "family" : "S1353", "given" : "", "non-dropping-particle" : "", "parse-names" : false, "suffix" : "" } ], "type" : "article-journal", "volume" : "151" }, "uris" : [ "http://www.mendeley.com/documents/?uuid=da5f5208-53ac-4251-ac07-583707a118cb", "http://www.mendeley.com/documents/?uuid=72affb73-d674-4aae-9468-494d529f614c" ] }, { "id" : "ITEM-2",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2", "issue" : "16", "issued" : { "date-parts" : [ [ "2017", "6", "9" ] ] }, "note" : "doi: 10.1175/JCLI-D-16-0807.1", "page" : "6561-6577", "publisher" : "American Meteorological Society", "title" : "Storylines of Atmospheric Circulation Change for European Regional Climate Impact Assessment", "translator" : [ { "dropping-particle" : "", "family" : "S806", "given" : "", "non-dropping-particle" : "", "parse-names" : false, "suffix" : "" } ], "type" : "article-journal", "volume" : "30" }, "uris" : [ "http://www.mendeley.com/documents/?uuid=fc42f775-5f4e-48f7-8ac6-dbe1d2f6c82d" ] }, { "id" : "ITEM-3", "itemData" : { "DOI" : "10.1175/JCLI-D-16-0919.1", "ISSN" : "0894-8755", "abstract" : "AbstractFactors responsible for extreme monthly rainfall over Texas and Oklahoma during May 2015 are assessed. The event had a return period of at least 400 years, in contrast to the prior record, which was roughly a 100-yr event. The event challenges attribution science to disentangle factors because it occurred during a strong El Ni\u00f1o, a natural pattern of variability that affects the region?s springtime rains, and during the warmest global mean temperatures since 1880. Effects of each factor are diagnosed, as is the interplay between El Ni\u00f1o dynamics and human-induced climate change.Analysis of historical climate simulations reveals that El Ni\u00f1o was a necessary condition for monthly rains to occur having the severity of May 2015. The model results herein further reveal that a 2015 magnitude event, whether conditioned on El Ni\u00f1o or not, was made neither more intense nor more likely to be due to human-induced climate change over the past century.The intensity of extreme May rainfall over Texas and Oklahoma , analogous to the 2015 event, increases by roughly 5% by the latter half of the twenty-first century. No material changes occur in either El Ni\u00f1o?related teleconnections or in overall atmospheric dynamics during extreme May rainfall over the twenty-first century. The increased severity of Texas/Oklahoma May rainfall events in the future is principally due to thermodynamic driving, although much less than implied by simple Clausius?Clapeyron scaling arguments given a projected 23% increase in atmospheric precipitable water vapor. Other thermodynamic factors are identified that act in opposition to the increase in atmospheric water vapor, thereby reducing the effectiveness of overall thermodynamic driving of extreme May rainfall changes over Texas and Oklahoma.", "author" : [ { "dropping-particle" : "", "family" : "Cheng", "given" : "Linyin", "non-dropping-particle" : "", "parse-names" : false, "suffix" : "" }, { "dropping-particle" : "", "family" : "Hoerling", "given" : "Martin", "non-dropping-particle" : "", "parse-names" : false, "suffix" : "" }, { "dropping-particle" : "", "family" : "Smith", "given" : "Lesley", "non-dropping-particle" : "", "parse-names" : false, "suffix" : "" }, { "dropping-particle" : "", "family" : "Eischeid", "given" : "Jon", "non-dropping-particle" : "", "parse-names" : false, "suffix" : "" } ], "container-title" : "Journal of Climate", "id" : "ITEM-3", "issue" : "3", "issued" : { "date-parts" : [ [ "2018", "2", "15" ] ] }, "note" : "From Duplicate 1 (Diagnosing Human-Induced Dynamic and Thermodynamic Drivers of Extreme Rainfall - Cheng, Linyin; Hoerling, Martin; Smith, Lesley; Eischeid, Jon)\n\ndoi: 10.1175/JCLI-D-16-0919.1\n\nFrom Duplicate 2 (Diagnosing Human-Induced Dynamic and Thermodynamic Drivers of Extreme Rainfall - Cheng, Linyin; Hoerling, Martin; Smith, Lesley; Eischeid, Jon)\n\nCited By :1\n\nExport Date: 28 January 2019\n\nFrom Duplicate 3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From Duplicate 1 (Diagnosing Human-Induced Dynamic and Thermodynamic Drivers of Extreme Rainfall - Cheng, Linyin; Hoerling, Martin; Smith, Lesley; Eischeid, Jon)\n\ndoi: 10.1175/JCLI-D-16-0919.1\n\nFrom Duplicate 2 (Diagnosing human-induced dynamic and thermodynamic drivers of extreme rainfall - Cheng, L; Hoerling, M; Smith, L; Eischeid, J)\n\nCited By :1\n\nExport Date: 28 January 2019\n\nFrom Duplicate 2 (Diagnosing Human-Induced Dynamic and Thermodynamic Drivers of Extreme Rainfall - Cheng, Linyin; Hoerling, Martin; Smith, Lesley; Eischeid, Jon)\n\ndoi: 10.1175/JCLI-D-16-0919.1\n\nFrom Duplicate 2 (Diagnosing Human-Induced Dynamic and Thermodynamic Drivers of Extreme Rainfall - Cheng, Linyin; Hoerling, Martin; Smith, Lesley; Eischeid, Jon)\n\ndoi: 10.1175/JCLI-D-16-0919.1\n\nFrom Duplicate 2 (Diagnosing Human-Induced Dynamic and Thermodynamic Drivers of Extreme Rainfall - Cheng, Linyin; Hoerling, Martin; Smith, Lesley; Eischeid, Jon)\n\ndoi: 10.1175/JCLI-D-16-0919.1\n\nFrom Duplicate 3 (Diagnosing human-induced dynamic and thermodynamic drivers of extreme rainfall - Cheng, L; Hoerling, M; Smith, L; Eischeid, J)\n\nCited By :1\n\nExport Date: 28 January 2019\n\nFrom Duplicate 2 (Diagnosing Human-Induced Dynamic and Thermodynamic Drivers of Extreme Rainfall - Cheng, Linyin; Hoerling, Martin; Smith, Lesley; Eischeid, Jon)\n\ndoi: 10.1175/JCLI-D-16-0919.1\n\nFrom Duplicate 3 (Diagnosing human-induced dynamic and thermodynamic drivers of extreme rainfall - Cheng, L; Hoerling, M; Smith, L; Eischeid, J)\n\nCited By :1\n\nExport Date: 28 January 2019\n\nFrom Duplicate 2 (Diagnosing Human-Induced Dynamic and Thermodynamic Drivers of Extreme Rainfall - Cheng, Linyin; Hoerling, Martin; Smith, Lesley; Eischeid, Jon)\n\ndoi: 10.1175/JCLI-D-16-0919.1\n\nFrom Duplicate 3 (Diagnosing human-induced dynamic and thermodynamic drivers of extreme rainfall - Cheng, L; Hoerling, M; Smith, L; Eischeid, J)\n\nCited By :1\n\nExport Date: 28 January 2019", "page" : "1029-1051", "publisher" : "American Meteorological Society", "title" : "Diagnosing Human-Induced Dynamic and Thermodynamic Drivers of Extreme Rainfall", "translator" : [ { "dropping-particle" : "", "family" : "S1397", "given" : "", "non-dropping-particle" : "", "parse-names" : false, "suffix" : "" } ], "type" : "article-journal", "volume" : "31" }, "uris" : [ "http://www.mendeley.com/documents/?uuid=393ee8fa-9eb7-4aae-868a-91e2223c1045" ] }, { "id" : "ITEM-4", "itemData" : { "DOI" : "10.1007/s40641-016-0033-y", "ISSN" : "2198-6061", "abstract" : "The extent to which a given extreme weather or climate event is attributable to anthropogenic climate change is a question of considerable public interest. From a scientific perspective, the question can be framed in various ways, and the answer depends very much on the framing. One such framing is a risk-based approach, which answers the question probabilistically, in terms of a change in likelihood of a class of event similar to the one in question, and natural variability is treated as noise. A rather different framing is a storyline approach, which examines the role of the various factors contributing to the event as it unfolded, including the anomalous aspects of natural variability, and answers the question deterministically. It is argued that these two apparently irreconcilable approaches can be viewed within a common framework, where the most useful level of conditioning will depend on the question being asked and the uncertainties involved.", "author" : [ { "dropping-particle" : "", "family" : "Shepherd", "given" : "Theodore G", "non-dropping-particle" : "", "parse-names" : false, "suffix" : "" } ], "container-title" : "Current Climate Change Reports", "id" : "ITEM-4", "issue" : "1", "issued" : { "date-parts" : [ [ "2016" ] ] }, "page" : "28-38", "title" : "A Common Framework for Approaches to Extreme Event Attribution", "translator" : [ { "dropping-particle" : "", "family" : "S158", "given" : "", "non-dropping-particle" : "", "parse-names" : false, "suffix" : "" } ], "type" : "article-journal", "volume" : "2" }, "uris" : [ "http://www.mendeley.com/documents/?uuid=c5395ed0-2be7-4af7-94a0-b4a4671106cc" ] }, { "id" : "ITEM-5", "itemData" : { "DOI" : "10.5194/esd-9-1155-2018", "ISSN" : "2190-4987", "author" : [ { "dropping-particle" : "", "family" : "Sutton", "given" : "R T", "non-dropping-particle" : "", "parse-names" : false, "suffix" : "" } ], "container-title" : "Earth System Dynamics", "id" : "ITEM-5", "issue" : "4", "issued" : { "date-parts" : [ [ "2018", "10", "4" ] ] }, "page" : "1155-1158", "publisher" : "Copernicus Publications", "title" : "ESD Ideas: a simple proposal to improve the contribution of IPCC WGI to the assessment and communication of climate change risks", "translator" : [ { "dropping-particle" : "", "family" : "S1900", "given" : "", "non-dropping-particle" : "", "parse-names" : false, "suffix" : "" } ], "type" : "article-journal", "volume" : "9" }, "uris" : [ "http://www.mendeley.com/documents/?uuid=481a0e9b-4306-4799-bca3-4599a62db964" ] }, { "id" : "ITEM-6", "itemData" : { "DOI" : "10.1016/j.wace.2020.100259", "ISSN" : "2212-0947", "abstract" : "We apply a physical climate storyline approach to an autumn flood event in the West Coast of Norway caused by an atmospheric river to demonstrate the value and challenges of higher spatial and temporal resolution in simulating flood impacts. We use a modelling chain whose outputs are familiar and used operationally, for example to issue flood warnings. With two different versions of a hydrological model, we show that (1) the higher spatial resolution between the global and regional climate model is necessary to realistically simulate the high spatial variability of precipitation in this mountainous region and (2) only with hourly data are we able to capture the fast flood-generating processes leading to the peak streamflow. The higher resolution regional atmospheric model captures the fact that with the passage of an atmospheric river, some valleys receive high amounts of precipitation and others not, while the coarser resolution global model shows uniform precipitation in the whole region. Translating the event into the future leads to similar results: while in some catchments, a future flood might be much larger than a present one, in others no event occurs as the atmospheric river simply does not hit that catchment. The use of an operational flood warning system for future events is expected to facilitate stakeholder engagement.", "author" : [ { "dropping-particle" : "", "family" : "Schaller", "given" : "Nathalie", "non-dropping-particle" : "", "parse-names" : false, "suffix" : "" }, { "dropping-particle" : "", "family" : "Sillmann", "given" : "Jana", "non-dropping-particle" : "", "parse-names" : false, "suffix" : "" }, { "dropping-particle" : "", "family" : "M\u00fcller", "given" : "Malte", "non-dropping-particle" : "", "parse-names" : false, "suffix" : "" }, { "dropping-particle" : "", "family" : "Haarsma", "given" : "Reindert", "non-dropping-particle" : "", "parse-names" : false, "suffix" : "" }, { "dropping-particle" : "", "family" : "Hazeleger", "given" : "Wilco", "non-dropping-particle" : "", "parse-names" : false, "suffix" : "" }, { "dropping-particle" : "", "family" : "Hegdahl", "given" : "Trine Jahr", "non-dropping-particle" : "", "parse-names" : false, "suffix" : "" }, { "dropping-particle" : "", "family" : "Kelder", "given" : "Timo", "non-dropping-particle" : "", "parse-names" : false, "suffix" : "" }, { "dropping-particle" : "", "family" : "Oord", "given" : "Gijs", "non-dropping-particle" : "van den", "parse-names" : false, "suffix" : "" }, { "dropping-particle" : "", "family" : "Weerts", "given" : "Albrecht", "non-dropping-particle" : "", "parse-names" : false, "suffix" : "" }, { "dropping-particle" : "", "family" : "Whan", "given" : "Kirien", "non-dropping-particle" : "", "parse-names" : false, "suffix" : "" } ], "container-title" : "Weather and Climate Extremes", "id" : "ITEM-6", "issued" : { "date-parts" : [ [ "2020" ] ] }, "page" : "100259", "title" : "The role of spatial and temporal model resolution in a flood event storyline approach in western Norway", "translator" : [ { "dropping-particle" : "", "family" : "S3357", "given" : "", "non-dropping-particle" : "", "parse-names" : false, "suffix" : "" } ], "type" : "article-journal", "volume" : "29" }, "uris" : [ "http://www.mendeley.com/documents/?uuid=a5d445f3-cb8d-4398-97a7-2b0b715ec334" ] } ], "mendeley" : { "formattedCitation" : "(Shepherd, 2016; Zappa and Shepherd, 2017; Cheng et al., 2018; Shepherd et al., 2018; Sutton, 2018; Schaller et al., 2020)", "manualFormatting" : "(Cheng et al., 2018; Schaller et al., 2020; Shepherd, 2016; Shepherd et al., 2018; Sutton, 2018; Zappa and Shepherd, 2017", "plainTextFormattedCitation" : "(Shepherd, 2016; Zappa and Shepherd, 2017; Cheng et al., 2018; Shepherd et al., 2018; Sutton, 2018; Schaller et al., 2020)", "previouslyFormattedCitation" : "(Shepherd, 2016; Zappa and Shepherd, 2017; Cheng et al., 2018; Shepherd et al., 2018; Sutton, 2018; Schaller et al., 2020)" }, "properties" : { "noteIndex" : 0 }, "schema" : "https://github.com/citation-style-language/schema/raw/master/csl-citation.json" }</w:delInstrText>
        </w:r>
        <w:r w:rsidRPr="00D424AA" w:rsidDel="006348C1">
          <w:rPr>
            <w:rFonts w:cs="Times New Roman"/>
            <w:lang w:val="en-GB"/>
          </w:rPr>
          <w:fldChar w:fldCharType="separate"/>
        </w:r>
        <w:r w:rsidR="00A26296" w:rsidRPr="006348C1" w:rsidDel="006348C1">
          <w:rPr>
            <w:rFonts w:cs="Times New Roman"/>
            <w:noProof/>
            <w:lang w:val="en-GB"/>
          </w:rPr>
          <w:delText>(Cheng et al., 2018; Schaller et al., 2020; Shepherd, 2016; Shepherd et al., 2018; Sutton, 2018; Zappa and Shepherd, 2017</w:delText>
        </w:r>
        <w:r w:rsidRPr="00D424AA" w:rsidDel="006348C1">
          <w:rPr>
            <w:rFonts w:cs="Times New Roman"/>
            <w:lang w:val="en-GB"/>
          </w:rPr>
          <w:fldChar w:fldCharType="end"/>
        </w:r>
        <w:commentRangeStart w:id="309"/>
        <w:commentRangeEnd w:id="308"/>
        <w:r w:rsidR="00A26296" w:rsidDel="006348C1">
          <w:rPr>
            <w:rStyle w:val="Marquedecommentaire"/>
          </w:rPr>
          <w:commentReference w:id="308"/>
        </w:r>
        <w:r w:rsidRPr="00841A35" w:rsidDel="006348C1">
          <w:rPr>
            <w:rFonts w:cs="Times New Roman"/>
            <w:lang w:val="en-GB"/>
          </w:rPr>
          <w:delText>;</w:delText>
        </w:r>
        <w:r w:rsidRPr="00D424AA" w:rsidDel="006348C1">
          <w:rPr>
            <w:rFonts w:cs="Times New Roman"/>
            <w:lang w:val="en-GB"/>
          </w:rPr>
          <w:fldChar w:fldCharType="begin" w:fldLock="1"/>
        </w:r>
        <w:r w:rsidR="00FF6231" w:rsidDel="006348C1">
          <w:rPr>
            <w:rFonts w:cs="Times New Roman"/>
            <w:lang w:val="en-GB"/>
          </w:rPr>
          <w:delInstrText>ADDIN CSL_CITATION { "citationItems" : [ { "id" : "ITEM-1", "itemData" : { "DOI" : "10.5194/esd-11-855-2020", "ISSN" : "2190-4987", "abstract" : "Abstract. Extreme temperatures were experienced over a large part of the Northern Hemisphere during the 2018 boreal summer (hereafter referred to as \u201cNH2018 event\u201d), leading to major impacts on agriculture and society in the affected countries. Previous studies highlighted both the anomalous atmospheric circulation patterns during the event and the background warming due to human greenhouse gas emissions as main drivers of the event. In this study, we present Earth system model experiments investigating different storylines of the NH2018 event given the same atmospheric circulation and alternative background global warming for no human imprint, the 2018 conditions, and different mean global warming levels 1.5, 2, 3 and 4 \u2218C. The results reveal that the human-induced background warming was a strong contributor to the intensity of the NH2018 event, and that resulting extremes under similar atmospheric circulation conditions at higher levels of global warming would reach dangerous levels. Compared to 9 % during the NH2018 event, about 13 % (34 %) of the inhabited or agricultural area in the investigated region would reach daily maximum temperatures over 40 \u2218C under 2 \u2218C (4 \u2218C) of global warming and similar atmospheric circulation conditions.", "author" : [ { "dropping-particle" : "", "family" : "Wehrli", "given" : "Kathrin", "non-dropping-particle" : "", "parse-names" : false, "suffix" : "" }, { "dropping-particle" : "", "family" : "Hauser", "given" : "Mathias", "non-dropping-particle" : "", "parse-names" : false, "suffix" : "" }, { "dropping-particle" : "", "family" : "Seneviratne", "given" : "Sonia I.", "non-dropping-particle" : "", "parse-names" : false, "suffix" : "" } ], "container-title" : "Earth System Dynamics", "id" : "ITEM-1", "issue" : "4", "issued" : { "date-parts" : [ [ "2020", "10", "21" ] ] }, "page" : "855-873", "title" : "Storylines of the 2018 Northern Hemisphere heatwave at pre-industrial and higher global warming levels", "translator" : [ { "dropping-particle" : "", "family" : "S2605", "given" : "", "non-dropping-particle" : "", "parse-names" : false, "suffix" : "" } ], "type" : "article-journal", "volume" : "11" }, "uris" : [ "http://www.mendeley.com/documents/?uuid=39ab516b-0306-4832-af4a-3455f34301ab" ] } ], "mendeley" : { "formattedCitation" : "(Wehrli et al., 2020)", "manualFormatting" : " Wehrli et al., 2020;", "plainTextFormattedCitation" : "(Wehrli et al., 2020)", "previouslyFormattedCitation" : "(Wehrli et al., 2020)" }, "properties" : { "noteIndex" : 0 }, "schema" : "https://github.com/citation-style-language/schema/raw/master/csl-citation.json" }</w:delInstrText>
        </w:r>
        <w:r w:rsidRPr="00D424AA" w:rsidDel="006348C1">
          <w:rPr>
            <w:rFonts w:cs="Times New Roman"/>
            <w:lang w:val="en-GB"/>
          </w:rPr>
          <w:fldChar w:fldCharType="separate"/>
        </w:r>
        <w:r w:rsidR="00A26296" w:rsidDel="006348C1">
          <w:rPr>
            <w:rFonts w:cs="Times New Roman"/>
            <w:noProof/>
            <w:lang w:val="en-GB"/>
          </w:rPr>
          <w:delText xml:space="preserve"> Wehrli et al., 2020;</w:delText>
        </w:r>
        <w:r w:rsidRPr="00D424AA" w:rsidDel="006348C1">
          <w:rPr>
            <w:rFonts w:cs="Times New Roman"/>
            <w:lang w:val="en-GB"/>
          </w:rPr>
          <w:fldChar w:fldCharType="end"/>
        </w:r>
        <w:commentRangeEnd w:id="309"/>
        <w:r w:rsidR="00A26296" w:rsidDel="006348C1">
          <w:rPr>
            <w:rStyle w:val="Marquedecommentaire"/>
          </w:rPr>
          <w:commentReference w:id="309"/>
        </w:r>
        <w:r w:rsidRPr="00841A35" w:rsidDel="006348C1">
          <w:rPr>
            <w:rStyle w:val="Marquedecommentaire"/>
            <w:rFonts w:eastAsiaTheme="majorEastAsia" w:cs="Times New Roman"/>
            <w:lang w:val="en-GB" w:eastAsia="en-GB" w:bidi="th-TH"/>
          </w:rPr>
          <w:delText xml:space="preserve"> </w:delText>
        </w:r>
        <w:r w:rsidRPr="00D424AA" w:rsidDel="006348C1">
          <w:rPr>
            <w:rFonts w:eastAsia="Calibri" w:cs="Times New Roman"/>
            <w:noProof/>
            <w:szCs w:val="30"/>
            <w:lang w:val="en-GB" w:eastAsia="en-US"/>
          </w:rPr>
          <w:delText xml:space="preserve"> </w:delText>
        </w:r>
        <w:commentRangeStart w:id="310"/>
        <w:r w:rsidRPr="00D424AA" w:rsidDel="006348C1">
          <w:rPr>
            <w:rFonts w:cs="Times New Roman"/>
            <w:lang w:val="en-GB"/>
          </w:rPr>
          <w:fldChar w:fldCharType="begin" w:fldLock="1"/>
        </w:r>
        <w:r w:rsidR="00FF6231" w:rsidDel="006348C1">
          <w:rPr>
            <w:rFonts w:cs="Times New Roman"/>
            <w:lang w:val="en-GB"/>
          </w:rPr>
          <w:delInstrText>ADDIN CSL_CITATION { "citationItems" : [ { "id" : "ITEM-1", "itemData" : { "DOI" : "10.1038/nclimate2450", "ISBN" : "1758-678X\\r1758-6798", "ISSN" : "1758-678X", "abstract" : "Society is vulnerable to extreme weather events and, by extension, to human impacts on future events. As climate changes weather patterns will change. The search is on for more effective methodologies to aid decision-makers both in mitigation to avoid climate change and in adaptation to changes. The traditional approach uses ensembles of climate model simulations, statistical bias correction, downscaling to the spatial and temporal scales relevant to decision-makers, and then translation into quantities of interest. The veracity of this approach cannot be tested, and it faces in-principle challenges. Alternatively, numerical weather prediction models in a hypothetical climate setting can provide tailored narratives for high-resolution simulations of high-impact weather in a future climate. This 'tales of future weather' approach will aid in the interpretation of lower-resolution simulations. Arguably, it potentially provides complementary, more realistic and more physically consistent pictures of what future weather might look like.", "author" : [ { "dropping-particle" : "", "family" : "Hazeleger", "given" : "W.", "non-dropping-particle" : "", "parse-names" : false, "suffix" : "" }, { "dropping-particle" : "", "family" : "Hurk", "given" : "B.J.J.M.", "non-dropping-particle" : "van den", "parse-names" : false, "suffix" : "" }, { "dropping-particle" : "", "family" : "Min", "given" : "E.", "non-dropping-particle" : "", "parse-names" : false, "suffix" : "" }, { "dropping-particle" : "", "family" : "Oldenborgh", "given" : "G.J.", "non-dropping-particle" : "van", "parse-names" : false, "suffix" : "" }, { "dropping-particle" : "", "family" : "Petersen", "given" : "A.C.", "non-dropping-particle" : "", "parse-names" : false, "suffix" : "" }, { "dropping-particle" : "", "family" : "Stainforth", "given" : "D.A.", "non-dropping-particle" : "", "parse-names" : false, "suffix" : "" }, { "dropping-particle" : "", "family" : "Vasileiadou", "given" : "E.", "non-dropping-particle" : "", "parse-names" : false, "suffix" : "" }, { "dropping-particle" : "", "family" : "Smith", "given" : "L.A.", "non-dropping-particle" : "", "parse-names" : false, "suffix" : "" } ], "container-title" : "Nature Climate Change", "id" : "ITEM-1", "issue" : "2", "issued" : { "date-parts" : [ [ "2015", "2", "28" ] ] }, "page" : "107-113", "title" : "Tales of future weather", "translator" : [ { "dropping-particle" : "", "family" : "S48", "given" : "", "non-dropping-particle" : "", "parse-names" : false, "suffix" : "" } ], "type" : "article-journal", "volume" : "5" }, "uris" : [ "http://www.mendeley.com/documents/?uuid=4eda5df1-02e6-40c6-b9f4-573874664a0c" ] }, { "id" : "ITEM-2", "itemData" : { "DOI" : "10.1016/j.wace.2020.100259", "ISSN" : "2212-0947", "abstract" : "We apply a physical climate storyline approach to an autumn flood event in the West Coast of Norway caused by an atmospheric river to demonstrate the value and challenges of higher spatial and temporal resolution in simulating flood impacts. We use a modelling chain whose outputs are familiar and used operationally, for example to issue flood warnings. With two different versions of a hydrological model, we show that (1) the higher spatial resolution between the global and regional climate model is necessary to realistically simulate the high spatial variability of precipitation in this mountainous region and (2) only with hourly data are we able to capture the fast flood-generating processes leading to the peak streamflow. The higher resolution regional atmospheric model captures the fact that with the passage of an atmospheric river, some valleys receive high amounts of precipitation and others not, while the coarser resolution global model shows uniform precipitation in the whole region. Translating the event into the future leads to similar results: while in some catchments, a future flood might be much larger than a present one, in others no event occurs as the atmospheric river simply does not hit that catchment. The use of an operational flood warning system for future events is expected to facilitate stakeholder engagement.", "author" : [ { "dropping-particle" : "", "family" : "Schaller", "given" : "Nathalie", "non-dropping-particle" : "", "parse-names" : false, "suffix" : "" }, { "dropping-particle" : "", "family" : "Sillmann", "given" : "Jana", "non-dropping-particle" : "", "parse-names" : false, "suffix" : "" }, { "dropping-particle" : "", "family" : "M\u00fcller", "given" : "Malte", "non-dropping-particle" : "", "parse-names" : false, "suffix" : "" }, { "dropping-particle" : "", "family" : "Haarsma", "given" : "Reindert", "non-dropping-particle" : "", "parse-names" : false, "suffix" : "" }, { "dropping-particle" : "", "family" : "Hazeleger", "given" : "Wilco", "non-dropping-particle" : "", "parse-names" : false, "suffix" : "" }, { "dropping-particle" : "", "family" : "Hegdahl", "given" : "Trine Jahr", "non-dropping-particle" : "", "parse-names" : false, "suffix" : "" }, { "dropping-particle" : "", "family" : "Kelder", "given" : "Timo", "non-dropping-particle" : "", "parse-names" : false, "suffix" : "" }, { "dropping-particle" : "", "family" : "Oord", "given" : "Gijs", "non-dropping-particle" : "van den", "parse-names" : false, "suffix" : "" }, { "dropping-particle" : "", "family" : "Weerts", "given" : "Albrecht", "non-dropping-particle" : "", "parse-names" : false, "suffix" : "" }, { "dropping-particle" : "", "family" : "Whan", "given" : "Kirien", "non-dropping-particle" : "", "parse-names" : false, "suffix" : "" } ], "container-title" : "Weather and Climate Extremes", "id" : "ITEM-2", "issued" : { "date-parts" : [ [ "2020" ] ] }, "page" : "100259", "title" : "The role of spatial and temporal model resolution in a flood event storyline approach in western Norway", "translator" : [ { "dropping-particle" : "", "family" : "S3357", "given" : "", "non-dropping-particle" : "", "parse-names" : false, "suffix" : "" } ], "type" : "article-journal", "volume" : "29" }, "uris" : [ "http://www.mendeley.com/documents/?uuid=a5d445f3-cb8d-4398-97a7-2b0b715ec334" ] } ], "mendeley" : { "formattedCitation" : "(Hazeleger et al., 2015; Schaller et al., 2020)", "manualFormatting" : "Hazeleger et al., 2015)", "plainTextFormattedCitation" : "(Hazeleger et al., 2015; Schaller et al., 2020)", "previouslyFormattedCitation" : "(Hazeleger et al., 2015; Schaller et al., 2020)" }, "properties" : { "noteIndex" : 0 }, "schema" : "https://github.com/citation-style-language/schema/raw/master/csl-citation.json" }</w:delInstrText>
        </w:r>
        <w:r w:rsidRPr="00D424AA" w:rsidDel="006348C1">
          <w:rPr>
            <w:rFonts w:cs="Times New Roman"/>
            <w:lang w:val="en-GB"/>
          </w:rPr>
          <w:fldChar w:fldCharType="separate"/>
        </w:r>
        <w:r w:rsidR="00A26296" w:rsidDel="006348C1">
          <w:rPr>
            <w:rFonts w:cs="Times New Roman"/>
            <w:noProof/>
            <w:lang w:val="en-GB"/>
          </w:rPr>
          <w:delText>Hazeleger et al., 2015)</w:delText>
        </w:r>
        <w:r w:rsidRPr="00D424AA" w:rsidDel="006348C1">
          <w:rPr>
            <w:rFonts w:cs="Times New Roman"/>
            <w:lang w:val="en-GB"/>
          </w:rPr>
          <w:fldChar w:fldCharType="end"/>
        </w:r>
        <w:commentRangeEnd w:id="310"/>
        <w:r w:rsidR="00A26296" w:rsidDel="006348C1">
          <w:rPr>
            <w:rStyle w:val="Marquedecommentaire"/>
          </w:rPr>
          <w:commentReference w:id="310"/>
        </w:r>
      </w:del>
      <w:bookmarkEnd w:id="307"/>
      <w:r w:rsidRPr="00841A35">
        <w:rPr>
          <w:rFonts w:cs="Times New Roman"/>
          <w:lang w:val="en-GB"/>
        </w:rPr>
        <w:t xml:space="preserve">. </w:t>
      </w:r>
    </w:p>
    <w:p w14:paraId="06889421" w14:textId="77777777" w:rsidR="00190E6F" w:rsidRPr="00D424AA" w:rsidRDefault="00190E6F" w:rsidP="0034429F">
      <w:pPr>
        <w:shd w:val="clear" w:color="auto" w:fill="DEEAF6" w:themeFill="accent1" w:themeFillTint="33"/>
        <w:rPr>
          <w:rFonts w:cs="Times New Roman"/>
          <w:lang w:val="en-GB"/>
        </w:rPr>
      </w:pPr>
    </w:p>
    <w:p w14:paraId="40A764E5" w14:textId="37832136" w:rsidR="00190E6F" w:rsidRPr="00D424AA" w:rsidRDefault="00190E6F" w:rsidP="0034429F">
      <w:pPr>
        <w:shd w:val="clear" w:color="auto" w:fill="DEEAF6" w:themeFill="accent1" w:themeFillTint="33"/>
        <w:rPr>
          <w:rFonts w:cs="Times New Roman"/>
          <w:lang w:val="en-GB"/>
        </w:rPr>
      </w:pPr>
      <w:r w:rsidRPr="00D424AA">
        <w:rPr>
          <w:rFonts w:cs="Times New Roman"/>
          <w:lang w:val="en-GB"/>
        </w:rPr>
        <w:t xml:space="preserve">In many parts of the world, observational data are limited to 50-60 years. This means that the chance to observe an extreme event that occurs once in several hundred or more years is small. Thus, when a very extreme event occurs, it becomes a surprise to many </w:t>
      </w:r>
      <w:r w:rsidRPr="00D424AA">
        <w:rPr>
          <w:rFonts w:cs="Times New Roman"/>
          <w:lang w:val="en-GB"/>
        </w:rPr>
        <w:fldChar w:fldCharType="begin" w:fldLock="1"/>
      </w:r>
      <w:r w:rsidR="00FF6231">
        <w:rPr>
          <w:rFonts w:cs="Times New Roman"/>
          <w:lang w:val="en-GB"/>
        </w:rPr>
        <w:instrText>ADDIN CSL_CITATION { "citationItems" : [ { "id" : "ITEM-1", "itemData" : { "DOI" : "10.1038/nclimate3201", "author" : [ { "dropping-particle" : "", "family" : "Bao", "given" : "J", "non-dropping-particle" : "", "parse-names" : false, "suffix" : "" }, { "dropping-particle" : "", "family" : "Sherwood", "given" : "S C", "non-dropping-particle" : "", "parse-names" : false, "suffix" : "" }, { "dropping-particle" : "V", "family" : "Alexander", "given" : "L", "non-dropping-particle" : "", "parse-names" : false, "suffix" : "" }, { "dropping-particle" : "", "family" : "Evans", "given" : "J P", "non-dropping-particle" : "", "parse-names" : false, "suffix" : "" } ], "container-title" : "Nature Climate Change", "id" : "ITEM-1", "issue" : "2", "issued" : { "date-parts" : [ [ "2017" ] ] }, "note" : "Cited By :30\n\nExport Date: 28 January 2019", "page" : "128-132", "title" : "Future increases in extreme precipitation exceed observed scaling rates", "translator" : [ { "dropping-particle" : "", "family" : "S1351", "given" : "", "non-dropping-particle" : "", "parse-names" : false, "suffix" : "" } ], "type" : "article-journal", "volume" : "7" }, "uris" : [ "http://www.mendeley.com/documents/?uuid=730f62a0-00b4-49ed-9878-a00503216149", "http://www.mendeley.com/documents/?uuid=fda4c5c6-ee51-4472-8ce8-f194a921a0b6" ] }, { "id" : "ITEM-2", "itemData" : { "DOI" : "10.1038/s41560-020-0555-3", "ISSN" : "2058-7546", "abstract" : "Scenarios are the primary tool for examining how current decisions shape the future, but the future is affected as much by out-of-ordinary extremes as by generally expected trends. Energy modellers can study extremes both by incorporating them directly within models and by using complementary off-model analyses.", "author" : [ { "dropping-particle" : "", "family" : "McCollum", "given" : "David L", "non-dropping-particle" : "", "parse-names" : false, "suffix" : "" }, { "dropping-particle" : "", "family" : "Gambhir", "given" : "Ajay", "non-dropping-particle" : "", "parse-names" : false, "suffix" : "" }, { "dropping-particle" : "", "family" : "Rogelj", "given" : "Joeri", "non-dropping-particle" : "", "parse-names" : false, "suffix" : "" }, { "dropping-particle" : "", "family" : "Wilson", "given" : "Charlie", "non-dropping-particle" : "", "parse-names" : false, "suffix" : "" } ], "container-title" : "Nature Energy", "id" : "ITEM-2", "issue" : "2", "issued" : { "date-parts" : [ [ "2020" ] ] }, "page" : "104-107", "title" : "Energy modellers should explore extremes more systematically in scenarios", "translator" : [ { "dropping-particle" : "", "family" : "S3355", "given" : "", "non-dropping-particle" : "", "parse-names" : false, "suffix" : "" } ], "type" : "article-journal", "volume" : "5" }, "uris" : [ "http://www.mendeley.com/documents/?uuid=4a6342ba-e468-4a1c-921a-cbb141209b35" ] } ], "mendeley" : { "formattedCitation" : "(Bao et al., 2017; McCollum et al., 2020)", "plainTextFormattedCitation" : "(Bao et al., 2017; McCollum et al., 2020)", "previouslyFormattedCitation" : "(Bao et al., 2017; McCollum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o et al., 2017; McCollum et al., 2020)</w:t>
      </w:r>
      <w:r w:rsidRPr="00D424AA">
        <w:rPr>
          <w:rFonts w:cs="Times New Roman"/>
          <w:lang w:val="en-GB"/>
        </w:rPr>
        <w:fldChar w:fldCharType="end"/>
      </w:r>
      <w:r w:rsidRPr="00841A35">
        <w:rPr>
          <w:rFonts w:cs="Times New Roman"/>
          <w:lang w:val="en-GB"/>
        </w:rPr>
        <w:t xml:space="preserve">, and very rare events are often </w:t>
      </w:r>
      <w:r w:rsidRPr="00D424AA">
        <w:rPr>
          <w:rFonts w:cs="Times New Roman"/>
          <w:lang w:val="en-GB"/>
        </w:rPr>
        <w:t xml:space="preserve">associated with high impacts </w:t>
      </w:r>
      <w:r w:rsidRPr="00D424AA">
        <w:rPr>
          <w:rFonts w:cs="Times New Roman"/>
          <w:lang w:val="en-GB"/>
        </w:rPr>
        <w:fldChar w:fldCharType="begin" w:fldLock="1"/>
      </w:r>
      <w:r w:rsidR="00FF6231">
        <w:rPr>
          <w:rFonts w:cs="Times New Roman"/>
          <w:lang w:val="en-GB"/>
        </w:rPr>
        <w:instrText>ADDIN CSL_CITATION { "citationItems" : [ { "id" : "ITEM-1", "itemData" : { "DOI" : "10.1175/BAMS-D-19-0219.1", "ISSN" : "0003-0007", "author" : [ { "dropping-particle" : "", "family" : "Tozer", "given" : "Carly R.", "non-dropping-particle" : "", "parse-names" : false, "suffix" : "" }, { "dropping-particle" : "", "family" : "Risbey", "given" : "James S.", "non-dropping-particle" : "", "parse-names" : false, "suffix" : "" }, { "dropping-particle" : "", "family" : "Grose", "given" : "Michael", "non-dropping-particle" : "", "parse-names" : false, "suffix" : "" }, { "dropping-particle" : "", "family" : "Monselesan", "given" : "Didier P.", "non-dropping-particle" : "", "parse-names" : false, "suffix" : "" }, { "dropping-particle" : "", "family" : "Squire", "given" : "Dougal T.", "non-dropping-particle" : "", "parse-names" : false, "suffix" : "" }, { "dropping-particle" : "", "family" : "Black", "given" : "Amanda S.", "non-dropping-particle" : "", "parse-names" : false, "suffix" : "" }, { "dropping-particle" : "", "family" : "Richardson", "given" : "Doug", "non-dropping-particle" : "", "parse-names" : false, "suffix" : "" }, { "dropping-particle" : "", "family" : "Sparrow", "given" : "Sarah N.", "non-dropping-particle" : "", "parse-names" : false, "suffix" : "" }, { "dropping-particle" : "", "family" : "Li", "given" : "Sihan", "non-dropping-particle" : "", "parse-names" : false, "suffix" : "" }, { "dropping-particle" : "", "family" : "Wallom", "given" : "David", "non-dropping-particle" : "", "parse-names" : false, "suffix" : "" } ], "container-title" : "Bulletin of the American Meteorological Society", "id" : "ITEM-1", "issue" : "1", "issued" : { "date-parts" : [ [ "2020", "1" ] ] }, "page" : "S123-S128", "title" : "A 1-Day Extreme Rainfall Event in Tasmania: Process Evaluation and Long Tail Attribution [in \u201cExplaining Extreme Events of 2018 from a Climate Perspective\u201d]", "translator" : [ { "dropping-particle" : "", "family" : "S2534", "given" : "", "non-dropping-particle" : "", "parse-names" : false, "suffix" : "" } ], "type" : "article-journal", "volume" : "101" }, "uris" : [ "http://www.mendeley.com/documents/?uuid=7c42dd40-fd05-473a-a3d1-54e58e27d5e8" ] }, { "id" : "ITEM-2",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2",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3",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3",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mendeley" : { "formattedCitation" : "(van Oldenborgh et al., 2017; Philip et al., 2018b; Tozer et al., 2020)", "plainTextFormattedCitation" : "(van Oldenborgh et al., 2017; Philip et al., 2018b; Tozer et al., 2020)", "previouslyFormattedCitation" : "(van Oldenborgh et al., 2017; Philip et al., 2018b; Toz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van Oldenborgh et al., 2017; Philip et al., 2018b; Tozer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Attributing and projecting very rare events in a particular location by assessing their likelihood of occurrence within the same larger region and climate thus provides another way to make quantitative assessments regarding events that are extremely rare locally. Some examples of such events include for instance: </w:t>
      </w:r>
    </w:p>
    <w:p w14:paraId="70D673CA" w14:textId="77777777" w:rsidR="00190E6F" w:rsidRPr="00D424AA" w:rsidRDefault="00190E6F" w:rsidP="0034429F">
      <w:pPr>
        <w:widowControl/>
        <w:numPr>
          <w:ilvl w:val="0"/>
          <w:numId w:val="9"/>
        </w:numPr>
        <w:shd w:val="clear" w:color="auto" w:fill="DEEAF6" w:themeFill="accent1" w:themeFillTint="33"/>
        <w:rPr>
          <w:rFonts w:cs="Times New Roman"/>
          <w:lang w:val="en-GB"/>
        </w:rPr>
      </w:pPr>
      <w:r w:rsidRPr="00D424AA">
        <w:rPr>
          <w:rFonts w:cs="Times New Roman"/>
          <w:lang w:val="en-GB"/>
        </w:rPr>
        <w:t>Hurricane Harvey, that made landfall in Houston, TX in August 2017 (Section 11.7.1.4.)</w:t>
      </w:r>
    </w:p>
    <w:p w14:paraId="6E24FAF9" w14:textId="449037D0" w:rsidR="00190E6F" w:rsidRPr="00841A35" w:rsidRDefault="00190E6F" w:rsidP="0034429F">
      <w:pPr>
        <w:widowControl/>
        <w:numPr>
          <w:ilvl w:val="0"/>
          <w:numId w:val="9"/>
        </w:numPr>
        <w:shd w:val="clear" w:color="auto" w:fill="DEEAF6" w:themeFill="accent1" w:themeFillTint="33"/>
        <w:rPr>
          <w:rFonts w:cs="Times New Roman"/>
          <w:lang w:val="en-GB"/>
        </w:rPr>
      </w:pPr>
      <w:r w:rsidRPr="00D424AA">
        <w:rPr>
          <w:rFonts w:cs="Times New Roman"/>
          <w:lang w:val="en-GB"/>
        </w:rPr>
        <w:t xml:space="preserve">The 2010-2011 extreme floods in Queensland, Australia </w:t>
      </w:r>
      <w:r w:rsidRPr="00D424AA">
        <w:rPr>
          <w:rFonts w:cs="Times New Roman"/>
          <w:lang w:val="en-GB"/>
        </w:rPr>
        <w:fldChar w:fldCharType="begin" w:fldLock="1"/>
      </w:r>
      <w:r w:rsidR="00FF6231">
        <w:rPr>
          <w:rFonts w:cs="Times New Roman"/>
          <w:lang w:val="en-GB"/>
        </w:rPr>
        <w:instrText>ADDIN CSL_CITATION { "citationItems" : [ { "id" : "ITEM-1", "itemData" : { "DOI" : "10.1175/BAMS-D-13-00085.1", "author" : [ { "dropping-particle" : "", "family" : "Christidis", "given" : "Nikolaos", "non-dropping-particle" : "", "parse-names" : false, "suffix" : "" }, { "dropping-particle" : "", "family" : "Stott", "given" : "Peter A", "non-dropping-particle" : "", "parse-names" : false, "suffix" : "" }, { "dropping-particle" : "", "family" : "Karoly", "given" : "David J.", "non-dropping-particle" : "", "parse-names" : false, "suffix" : "" }, { "dropping-particle" : "", "family" : "Ciavarella", "given" : "Andrew", "non-dropping-particle" : "", "parse-names" : false, "suffix" : "" } ], "container-title" : "Bulletin of the American Meteorological Society", "id" : "ITEM-1", "issue" : "9", "issued" : { "date-parts" : [ [ "2013" ] ] }, "page" : "S58-S61", "title" : "An Attribution Study of the Heavy Rainfall Over Eastern Australia in March 2012 [in \"Explaining Extreme Events of 2012 from a Climate Perspective\"]", "translator" : [ { "dropping-particle" : "", "family" : "S1358", "given" : "", "non-dropping-particle" : "", "parse-names" : false, "suffix" : "" } ], "type" : "article-journal", "volume" : "94" }, "uris" : [ "http://www.mendeley.com/documents/?uuid=16f5ee47-5de8-4875-bcd4-bde8a5e36191" ] } ], "mendeley" : { "formattedCitation" : "(Christidis et al., 2013a)", "plainTextFormattedCitation" : "(Christidis et al., 2013a)", "previouslyFormattedCitation" : "(Christidis et al., 2013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ristidis et al., 2013a)</w:t>
      </w:r>
      <w:r w:rsidRPr="00D424AA">
        <w:rPr>
          <w:rFonts w:cs="Times New Roman"/>
          <w:lang w:val="en-GB"/>
        </w:rPr>
        <w:fldChar w:fldCharType="end"/>
      </w:r>
    </w:p>
    <w:p w14:paraId="1BBD268F" w14:textId="04D7BCE0" w:rsidR="00190E6F" w:rsidRPr="00D424AA" w:rsidRDefault="00190E6F" w:rsidP="0034429F">
      <w:pPr>
        <w:widowControl/>
        <w:numPr>
          <w:ilvl w:val="0"/>
          <w:numId w:val="9"/>
        </w:numPr>
        <w:shd w:val="clear" w:color="auto" w:fill="DEEAF6" w:themeFill="accent1" w:themeFillTint="33"/>
        <w:rPr>
          <w:rFonts w:cs="Times New Roman"/>
          <w:lang w:val="en-GB"/>
        </w:rPr>
      </w:pPr>
      <w:r w:rsidRPr="00D424AA">
        <w:rPr>
          <w:rFonts w:cs="Times New Roman"/>
          <w:lang w:val="en-GB"/>
        </w:rPr>
        <w:lastRenderedPageBreak/>
        <w:t>The 2018 concurrent heat waves across the northern Hemisphere (Box 11.</w:t>
      </w:r>
      <w:r w:rsidR="00034068">
        <w:rPr>
          <w:rFonts w:cs="Times New Roman"/>
          <w:lang w:val="en-GB"/>
        </w:rPr>
        <w:t>4</w:t>
      </w:r>
      <w:r w:rsidRPr="00D424AA">
        <w:rPr>
          <w:rFonts w:cs="Times New Roman"/>
          <w:lang w:val="en-GB"/>
        </w:rPr>
        <w:t>)</w:t>
      </w:r>
    </w:p>
    <w:p w14:paraId="427CF86B" w14:textId="5FA2AAA9" w:rsidR="00190E6F" w:rsidRPr="00D424AA" w:rsidRDefault="00190E6F" w:rsidP="0034429F">
      <w:pPr>
        <w:widowControl/>
        <w:numPr>
          <w:ilvl w:val="0"/>
          <w:numId w:val="9"/>
        </w:numPr>
        <w:shd w:val="clear" w:color="auto" w:fill="DEEAF6" w:themeFill="accent1" w:themeFillTint="33"/>
        <w:rPr>
          <w:rFonts w:cs="Times New Roman"/>
          <w:lang w:val="en-GB"/>
        </w:rPr>
      </w:pPr>
      <w:r w:rsidRPr="00D424AA">
        <w:rPr>
          <w:rFonts w:cs="Times New Roman"/>
          <w:lang w:val="en-GB"/>
        </w:rPr>
        <w:t>Tropical cyclone Idai in Mozambique (Cross-Chapter Box Disaster in WGII AR6 Chapter 4)</w:t>
      </w:r>
    </w:p>
    <w:p w14:paraId="4F52EAC0" w14:textId="77777777" w:rsidR="00190E6F" w:rsidRPr="00D424AA" w:rsidRDefault="00190E6F" w:rsidP="0034429F">
      <w:pPr>
        <w:widowControl/>
        <w:numPr>
          <w:ilvl w:val="0"/>
          <w:numId w:val="9"/>
        </w:numPr>
        <w:shd w:val="clear" w:color="auto" w:fill="DEEAF6" w:themeFill="accent1" w:themeFillTint="33"/>
        <w:rPr>
          <w:rFonts w:cs="Times New Roman"/>
          <w:lang w:val="en-GB"/>
        </w:rPr>
      </w:pPr>
      <w:r w:rsidRPr="00D424AA">
        <w:rPr>
          <w:rFonts w:cs="Times New Roman"/>
          <w:lang w:val="en-GB"/>
        </w:rPr>
        <w:t>The California fires in 2018 and 2019</w:t>
      </w:r>
    </w:p>
    <w:p w14:paraId="3B04A556" w14:textId="7E79F7C6" w:rsidR="00190E6F" w:rsidRPr="00D424AA" w:rsidRDefault="00190E6F" w:rsidP="0034429F">
      <w:pPr>
        <w:widowControl/>
        <w:numPr>
          <w:ilvl w:val="0"/>
          <w:numId w:val="9"/>
        </w:numPr>
        <w:shd w:val="clear" w:color="auto" w:fill="DEEAF6" w:themeFill="accent1" w:themeFillTint="33"/>
        <w:rPr>
          <w:rFonts w:cs="Times New Roman"/>
          <w:lang w:val="en-GB"/>
        </w:rPr>
      </w:pPr>
      <w:r w:rsidRPr="00D424AA">
        <w:rPr>
          <w:rFonts w:cs="Times New Roman"/>
          <w:lang w:val="en-GB"/>
        </w:rPr>
        <w:t>The 2019-2020 Australia fires (Cross-Chapter Box Disaster in WGII AR6 Chapter 4)</w:t>
      </w:r>
    </w:p>
    <w:p w14:paraId="3C47A910" w14:textId="77777777" w:rsidR="00190E6F" w:rsidRPr="00D424AA" w:rsidRDefault="00190E6F" w:rsidP="0034429F">
      <w:pPr>
        <w:shd w:val="clear" w:color="auto" w:fill="DEEAF6" w:themeFill="accent1" w:themeFillTint="33"/>
        <w:rPr>
          <w:rFonts w:cs="Times New Roman"/>
          <w:lang w:val="en-GB"/>
        </w:rPr>
      </w:pPr>
    </w:p>
    <w:p w14:paraId="242D95F8" w14:textId="55E8CB15" w:rsidR="00190E6F" w:rsidRPr="00D424AA" w:rsidRDefault="00190E6F" w:rsidP="0034429F">
      <w:pPr>
        <w:shd w:val="clear" w:color="auto" w:fill="DEEAF6" w:themeFill="accent1" w:themeFillTint="33"/>
        <w:rPr>
          <w:rFonts w:cs="Times New Roman"/>
          <w:lang w:val="en-GB"/>
        </w:rPr>
      </w:pPr>
      <w:r w:rsidRPr="00D424AA">
        <w:rPr>
          <w:rFonts w:cs="Times New Roman"/>
          <w:lang w:val="en-GB"/>
        </w:rPr>
        <w:t>One factor making such events hard to anticipate is the fact that we now live in a non-stationary climate, and that the framework of reference for adaptation is continuously moving</w:t>
      </w:r>
      <w:r w:rsidRPr="00841A35">
        <w:rPr>
          <w:rFonts w:cs="Times New Roman"/>
          <w:lang w:val="en-GB"/>
        </w:rPr>
        <w:t>. As an example, the concurrent heat waves that occurred across the Northern Hemisphere in the summer o</w:t>
      </w:r>
      <w:r w:rsidRPr="00D424AA">
        <w:rPr>
          <w:rFonts w:cs="Times New Roman"/>
          <w:lang w:val="en-GB"/>
        </w:rPr>
        <w:t>f 2018 were considered very unusual and were indeed unprecedented given the total area that was concurrently affected </w:t>
      </w:r>
      <w:bookmarkStart w:id="311" w:name="_Hlk77088916"/>
      <w:ins w:id="312" w:author="Robin Matthews" w:date="2021-07-13T17:16:00Z">
        <w:r w:rsidR="006348C1">
          <w:rPr>
            <w:rFonts w:cs="Times New Roman"/>
            <w:lang w:val="en-GB"/>
          </w:rPr>
          <w:fldChar w:fldCharType="begin" w:fldLock="1"/>
        </w:r>
      </w:ins>
      <w:r w:rsidR="0012753B">
        <w:rPr>
          <w:rFonts w:cs="Times New Roman"/>
          <w:lang w:val="en-GB"/>
        </w:rPr>
        <w:instrText>ADDIN CSL_CITATION { "citationItems" : [ { "id" : "ITEM-1", "itemData" : { "DOI" : "10.1029/2019EF001170", "ISSN" : "2328-4277", "author" : [ { "dropping-particle" : "", "family" : "Toreti", "given" : "Andrea", "non-dropping-particle" : "", "parse-names" : false, "suffix" : "" }, { "dropping-particle" : "", "family" : "Belward", "given" : "Alan", "non-dropping-particle" : "", "parse-names" : false, "suffix" : "" }, { "dropping-particle" : "", "family" : "Perez\u2010Dominguez", "given" : "Ignacio", "non-dropping-particle" : "", "parse-names" : false, "suffix" : "" }, { "dropping-particle" : "", "family" : "Naumann", "given" : "Gustavo", "non-dropping-particle" : "", "parse-names" : false, "suffix" : "" }, { "dropping-particle" : "", "family" : "Luterbacher", "given" : "J\u00fcrg", "non-dropping-particle" : "", "parse-names" : false, "suffix" : "" }, { "dropping-particle" : "", "family" : "Cronie", "given" : "Ottmar", "non-dropping-particle" : "", "parse-names" : false, "suffix" : "" }, { "dropping-particle" : "", "family" : "Seguini", "given" : "Lorenzo", "non-dropping-particle" : "", "parse-names" : false, "suffix" : "" }, { "dropping-particle" : "", "family" : "Manfron", "given" : "Giacinto", "non-dropping-particle" : "", "parse-names" : false, "suffix" : "" }, { "dropping-particle" : "", "family" : "Lopez\u2010Lozano", "given" : "Raul", "non-dropping-particle" : "", "parse-names" : false, "suffix" : "" }, { "dropping-particle" : "", "family" : "Baruth", "given" : "Bettina", "non-dropping-particle" : "", "parse-names" : false, "suffix" : "" }, { "dropping-particle" : "", "family" : "Berg", "given" : "Maurits", "non-dropping-particle" : "", "parse-names" : false, "suffix" : "" }, { "dropping-particle" : "", "family" : "Dentener", "given" : "Frank", "non-dropping-particle" : "", "parse-names" : false, "suffix" : "" }, { "dropping-particle" : "", "family" : "Ceglar", "given" : "Andrej", "non-dropping-particle" : "", "parse-names" : false, "suffix" : "" }, { "dropping-particle" : "", "family" : "Chatzopoulos", "given" : "Thomas", "non-dropping-particle" : "", "parse-names" : false, "suffix" : "" }, { "dropping-particle" : "", "family" : "Zampieri", "given" : "Matteo", "non-dropping-particle" : "", "parse-names" : false, "suffix" : "" } ], "container-title" : "Earth's Future", "id" : "ITEM-1", "issue" : "6", "issued" : { "date-parts" : [ [ "2019", "6", "19" ] ] }, "page" : "652-663", "title" : "The Exceptional 2018 European Water Seesaw Calls for Action on Adaptation", "translator" : [ { "dropping-particle" : "", "family" : "S2607", "given" : "", "non-dropping-particle" : "", "parse-names" : false, "suffix" : "" } ], "type" : "article-journal", "volume" : "7" }, "uris" : [ "http://www.mendeley.com/documents/?uuid=4817eb7f-a32b-40fa-9e26-6af8164ee21c" ] }, { "id" : "ITEM-2",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2",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id" : "ITEM-3", "itemData" : { "DOI" : "10.1029/2019GL084601", "ISSN" : "0094-8276", "author" : [ { "dropping-particle" : "", "family" : "Drouard", "given" : "Marie", "non-dropping-particle" : "", "parse-names" : false, "suffix" : "" }, { "dropping-particle" : "", "family" : "Kornhuber", "given" : "Kai", "non-dropping-particle" : "", "parse-names" : false, "suffix" : "" }, { "dropping-particle" : "", "family" : "Woollings", "given" : "Tim", "non-dropping-particle" : "", "parse-names" : false, "suffix" : "" } ], "container-title" : "Geophysical Research Letters", "id" : "ITEM-3", "issue" : "21", "issued" : { "date-parts" : [ [ "2019", "11", "16" ] ] }, "page" : "12537-12546", "title" : "Disentangling Dynamic Contributions to Summer 2018 Anomalous Weather Over Europe", "translator" : [ { "dropping-particle" : "", "family" : "S3158", "given" : "", "non-dropping-particle" : "", "parse-names" : false, "suffix" : "" } ], "type" : "article-journal", "volume" : "46" }, "uris" : [ "http://www.mendeley.com/documents/?uuid=2423d5ff-7ffc-4463-85a9-ca8a8c2436e8" ] }, { "id" : "ITEM-4", "itemData" : { "DOI" : "10.1088/1748-9326/ab13bf", "ISSN" : "1748-9326", "abstract" : "The summer of 2018 witnessed a number of extreme weather events such as heatwaves in North America, Western Europe and the Caspian Sea region, and rainfall extremes in South-East Europe and Japan that occurred near-simultaneously. Here we show that some of these extremes were connected by an amplified hemisphere-wide wavenumber 7 circulation pattern. We show that this pattern constitutes an important teleconnection in Northern Hemisphere summer associated with prolonged and above-normal temperatures in North America, Western Europe and the Caspian Sea region. This pattern was also observed during the European heatwaves of 2003, 2006 and 2015 among others. We show that the occurrence of this wave 7 pattern has increased over recent decades.", "author" : [ { "dropping-particle" : "", "family" : "Kornhuber", "given" : "Kai", "non-dropping-particle" : "", "parse-names" : false, "suffix" : "" }, { "dropping-particle" : "", "family" : "Osprey", "given" : "Scott", "non-dropping-particle" : "", "parse-names" : false, "suffix" : "" }, { "dropping-particle" : "", "family" : "Coumou", "given" : "Dim", "non-dropping-particle" : "", "parse-names" : false, "suffix" : "" }, { "dropping-particle" : "", "family" : "Petri", "given" : "Stefan", "non-dropping-particle" : "", "parse-names" : false, "suffix" : "" }, { "dropping-part</w:instrText>
      </w:r>
      <w:r w:rsidR="0012753B" w:rsidRPr="00B549EC">
        <w:rPr>
          <w:rFonts w:cs="Times New Roman"/>
        </w:rPr>
        <w:instrText>icle" : "", "family" : "Petoukhov", "given" : "Vladimir", "non-dropping-particle" : "", "parse-names" : false, "suffix" : "" }, { "dropping-particle" : "", "family" : "Rahmstorf", "given" : "Stefan", "non-dropping-particle" : "", "parse-names" : false, "suffix" : "" }, { "dropping-particle" : "", "family" : "Gray", "given" : "Lesley", "non-dropping-particle" : "", "parse-names" : false, "suffix" : "" } ], "container-title" : "Environmental Research Letters", "id" : "ITEM-4", "issue" : "5", "issued" : { "date-parts" : [ [ "2019" ] ] }, "page" : "54002", "publisher" : "IOP Publishing", "title" : "Extreme weather events in early summer 2018 connected by a recurrent hemispheric wave-7 pattern", "translator" : [ { "dropping-particle" : "", "family" : "S2356", "given" : "", "non-dropping-particle" : "", "parse-names" : false, "suffix" : "" } ], "type" : "article-journal", "volume" : "14" }, "uris" : [ "http://www.mendeley.com/documents/?uuid=0f6c1092-4b8c-4e66-bec0-8c1cf32cfc54" ] } ], "mendeley" : { "formattedCitation" : "(Drouard et al., 2019; Kornhuber et al., 2019; Toreti et al., 2019; Vogel et al., 2019)", "plainTextFormattedCitation" : "(Drouard et al., 2019; Kornhuber et al., 2019; Toreti et al., 2019; Vogel et al., 2019)", "previouslyFormattedCitation" : "(Drouard et al., 2019; Kornhuber et al., 2019; Toreti et al., 2019; Vogel et al., 2019)" }, "properties" : { "noteIndex" : 0 }, "schema" : "https://github.com/citation-style-language/schema/raw/master/csl-citation.json" }</w:instrText>
      </w:r>
      <w:ins w:id="313" w:author="Robin Matthews" w:date="2021-07-13T17:16:00Z">
        <w:r w:rsidR="006348C1">
          <w:rPr>
            <w:rFonts w:cs="Times New Roman"/>
            <w:lang w:val="en-GB"/>
          </w:rPr>
          <w:fldChar w:fldCharType="separate"/>
        </w:r>
        <w:r w:rsidR="006348C1" w:rsidRPr="00B549EC">
          <w:rPr>
            <w:rFonts w:cs="Times New Roman"/>
            <w:noProof/>
          </w:rPr>
          <w:t>(Drouard et al., 2019; Kornhuber et al., 2019; Toreti et al., 2019; Vogel et al., 2019)</w:t>
        </w:r>
        <w:r w:rsidR="006348C1">
          <w:rPr>
            <w:rFonts w:cs="Times New Roman"/>
            <w:lang w:val="en-GB"/>
          </w:rPr>
          <w:fldChar w:fldCharType="end"/>
        </w:r>
      </w:ins>
      <w:commentRangeStart w:id="314"/>
      <w:del w:id="315" w:author="Robin Matthews" w:date="2021-07-13T17:15:00Z">
        <w:r w:rsidRPr="00D424AA" w:rsidDel="006348C1">
          <w:rPr>
            <w:rFonts w:cs="Times New Roman"/>
            <w:lang w:val="en-GB"/>
          </w:rPr>
          <w:fldChar w:fldCharType="begin" w:fldLock="1"/>
        </w:r>
        <w:r w:rsidR="00FF6231" w:rsidRPr="00B549EC" w:rsidDel="006348C1">
          <w:rPr>
            <w:rFonts w:cs="Times New Roman"/>
          </w:rPr>
          <w:delInstrText>ADDIN CSL_CITATION { "citationItems" : [ { "id" : "ITEM-1", "itemData" : { "DOI" : "10.1029/2019EF001170", "ISSN" : "2328-4277", "author" : [ { "dropping-particle" : "", "family" : "Toreti", "given" : "Andrea", "non-dropping-particle" : "", "parse-names" : false, "suffix" : "" }, { "dropping-particle" : "", "family" : "Belward", "given" : "Alan", "non-dropping-particle" : "", "parse-names" : false, "suffix" : "" }, { "dropping-particle" : "", "family" : "Perez\u2010Dominguez", "given" : "Ignacio", "non-dropping-particle" : "", "parse-names" : false, "suffix" : "" }, { "dropping-particle" : "", "family" : "Naumann", "given" : "Gustavo", "non-dropping-particle" : "", "parse-names" : false, "suffix" : "" }, { "dropping-particle" : "", "family" : "Luterbacher", "given" : "J\u00fcrg", "non-dropping-particle" : "", "parse-names" : false, "suffix" : "" }, { "dropping-particle" : "", "family" : "Cronie", "given" : "Ottmar", "non-dropping-particle" : "", "parse-names" : false, "suffix" : "" }, { "dropping-particle" : "", "family" : "Seguini", "given" : "Lorenzo", "non-dropping-particle" : "", "parse-names" : false, "suffix" : "" }, { "dropping-particle" : "", "family" : "Manfron", "given" : "Giacinto", "non-dropping-particle" : "", "parse-names" : false, "suffix" : "" }, { "dropping-particle" : "", "family" : "Lopez\u2010Lozano", "given" : "Raul", "non-dropping-particle" : "", "parse-names" : fals</w:delInstrText>
        </w:r>
        <w:r w:rsidR="00FF6231" w:rsidRPr="006348C1" w:rsidDel="006348C1">
          <w:rPr>
            <w:rFonts w:cs="Times New Roman"/>
            <w:lang w:val="en-GB"/>
          </w:rPr>
          <w:delInstrText>e, "suffix" : "" }, { "dropping-particle" : "", "family" : "Baruth", "given" : "Bettina", "non-dropping-particle" : "", "parse-names" : false, "suffix" : "" }, { "dropping-particle" : "", "family" : "Berg", "given" : "Maurits", "non-dropping-par</w:delInstrText>
        </w:r>
        <w:r w:rsidR="00FF6231" w:rsidRPr="006348C1" w:rsidDel="006348C1">
          <w:rPr>
            <w:rFonts w:cs="Times New Roman"/>
          </w:rPr>
          <w:delInstrText>ticle" : "", "parse-names" : false, "suffix" : "" }, { "dropping-particle" : "", "family" : "Dentener", "given" : "Frank", "non-dropping-particle" : "", "parse-names" : false, "suffix" : "" }, { "dropping-particle" : "", "family" : "Ceglar", "given" : "Andrej", "non-dropping-particle" : "", "parse-names" : false, "suffix" : "" }, { "dropping-particle" : "", "family" : "Chatzopoulos", "given" : "Thomas", "non-dropping-particle" : "", "parse-names" : false, "suffix" : "" }, { "dropping-particle" : "", "family" : "Zampieri", "given" : "Matteo", "non-dropping-particle" : "", "parse-names" : false, "suffix" : "" } ], "container-title" : "Earth's Future", "id" : "ITEM-1", "issue" : "6", "issued" : { "date-parts" : [ [ "2019", "6", "19" ] ] }, "page" : "652-663", "title" : "The Exceptional 2018 European Water Seesaw Calls for Action on Adaptation", "translator" : [ { "dropping-particle" : "", "family" : "S2607", "given" : "", "non-dropping-particle" : "", "parse-names" : false, "suffix" : "" } ], "type" : "article-journal", "volume" : "7" }, "uris" : [ "http://www.mendeley.com/documents/?uuid=4817eb7f-a32b-40fa-9e26-6af8164ee21c" ] } ], "mendeley" : { "formattedCitation" : "(Toreti et al., 2019)", "manualFormatting" : "(Toreti et al., 2019", "plainTextFormattedCitation" : "(Toreti et al., 2019)", "previouslyFormattedCitation" : "(Toreti et al., 2019)" }, "properties" : { "noteIndex" : 0 }, "schema" : "https://github.com/citation-style-language/schema/raw/master/csl-citation.json" }</w:delInstrText>
        </w:r>
        <w:r w:rsidRPr="00D424AA" w:rsidDel="006348C1">
          <w:rPr>
            <w:rFonts w:cs="Times New Roman"/>
            <w:lang w:val="en-GB"/>
          </w:rPr>
          <w:fldChar w:fldCharType="separate"/>
        </w:r>
        <w:r w:rsidR="00A26296" w:rsidRPr="006348C1" w:rsidDel="006348C1">
          <w:rPr>
            <w:rFonts w:cs="Times New Roman"/>
            <w:noProof/>
            <w:lang w:val="nb-NO"/>
          </w:rPr>
          <w:delText>(Toreti et al., 2019</w:delText>
        </w:r>
        <w:r w:rsidRPr="00D424AA" w:rsidDel="006348C1">
          <w:rPr>
            <w:rFonts w:cs="Times New Roman"/>
            <w:lang w:val="en-GB"/>
          </w:rPr>
          <w:fldChar w:fldCharType="end"/>
        </w:r>
        <w:commentRangeEnd w:id="314"/>
        <w:r w:rsidR="00A26296" w:rsidDel="006348C1">
          <w:rPr>
            <w:rStyle w:val="Marquedecommentaire"/>
          </w:rPr>
          <w:commentReference w:id="314"/>
        </w:r>
        <w:r w:rsidRPr="00841A35" w:rsidDel="006348C1">
          <w:rPr>
            <w:rFonts w:cs="Times New Roman"/>
            <w:lang w:val="nb-NO"/>
          </w:rPr>
          <w:delText xml:space="preserve">; </w:delText>
        </w:r>
        <w:commentRangeStart w:id="316"/>
        <w:r w:rsidRPr="00D424AA" w:rsidDel="006348C1">
          <w:rPr>
            <w:rFonts w:cs="Times New Roman"/>
            <w:lang w:val="en-GB"/>
          </w:rPr>
          <w:fldChar w:fldCharType="begin" w:fldLock="1"/>
        </w:r>
        <w:r w:rsidR="00FF6231" w:rsidDel="006348C1">
          <w:rPr>
            <w:rFonts w:cs="Times New Roman"/>
            <w:lang w:val="nb-NO"/>
          </w:rPr>
          <w:delInstrText>ADDIN CSL_CITATION { "citationItems" : [ { "id" : "ITEM-1",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1",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Vogel et al., 2019)", "manualFormatting" : "Vogel et al., 2019", "plainTextFormattedCitation" : "(Vogel et al., 2019)", "previouslyFormattedCitation" : "(Vogel et al., 2019)" }, "properties" : { "noteIndex" : 0 }, "schema" : "https://github.com/citation-style-language/schema/raw/master/csl-citation.json" }</w:delInstrText>
        </w:r>
        <w:r w:rsidRPr="00D424AA" w:rsidDel="006348C1">
          <w:rPr>
            <w:rFonts w:cs="Times New Roman"/>
            <w:lang w:val="en-GB"/>
          </w:rPr>
          <w:fldChar w:fldCharType="separate"/>
        </w:r>
        <w:r w:rsidR="00A26296" w:rsidDel="006348C1">
          <w:rPr>
            <w:rFonts w:cs="Times New Roman"/>
            <w:noProof/>
            <w:lang w:val="nb-NO"/>
          </w:rPr>
          <w:delText>Vogel et al., 2019</w:delText>
        </w:r>
        <w:r w:rsidRPr="00D424AA" w:rsidDel="006348C1">
          <w:rPr>
            <w:rFonts w:cs="Times New Roman"/>
            <w:lang w:val="en-GB"/>
          </w:rPr>
          <w:fldChar w:fldCharType="end"/>
        </w:r>
        <w:commentRangeEnd w:id="316"/>
        <w:r w:rsidR="00A26296" w:rsidDel="006348C1">
          <w:rPr>
            <w:rStyle w:val="Marquedecommentaire"/>
          </w:rPr>
          <w:commentReference w:id="316"/>
        </w:r>
        <w:r w:rsidRPr="00841A35" w:rsidDel="006348C1">
          <w:rPr>
            <w:rFonts w:cs="Times New Roman"/>
            <w:lang w:val="nb-NO"/>
          </w:rPr>
          <w:delText xml:space="preserve">; </w:delText>
        </w:r>
        <w:commentRangeStart w:id="317"/>
        <w:r w:rsidRPr="00D424AA" w:rsidDel="006348C1">
          <w:rPr>
            <w:rFonts w:cs="Times New Roman"/>
            <w:lang w:val="en-GB"/>
          </w:rPr>
          <w:fldChar w:fldCharType="begin" w:fldLock="1"/>
        </w:r>
        <w:r w:rsidR="00FF6231" w:rsidDel="006348C1">
          <w:rPr>
            <w:rFonts w:cs="Times New Roman"/>
            <w:lang w:val="nb-NO"/>
          </w:rPr>
          <w:delInstrText>ADDIN CSL_CITATION { "citationItems" : [ { "id" : "ITEM-1", "itemData" : { "DOI" : "10.1029/2019GL084601", "ISSN" : "0094-8276", "author" : [ { "dropping-particle" : "", "family" : "Drouard", "given" : "Marie", "non-dropping-particle" : "", "parse-names" : false, "suffix" : "" }, { "dropping-particle" : "", "family" : "Kornhuber", "given" : "Kai", "non-dropping-particle" : "", "parse-names" : false, "suffix" : "" }, { "dropping-particle" : "", "family" : "Woollings", "given" : "Tim", "non-dropping-particle" : "", "parse-names" : false, "suffix" : "" } ], "container-title" : "Geophysical Research Letters", "id" : "ITEM-1", "issue" : "21", "issued" : { "date-parts" : [ [ "2019", "11", "16" ] ] }, "page" : "12537-12546", "title" : "Disentangling Dynamic Contributions to Summer 2018 Anomalous Weather Over Europe", "translator" : [ { "dropping-particle" : "", "family" : "S3158", "given" : "", "non-dropping-particle" : "", "parse-names" : false, "suffix" : "" } ], "type" : "article-journal", "volume" : "46" }, "uris" : [ "http://www.mendeley.com/documents/?uuid=2423d5ff-7ffc-4463-85a9-ca8a8c2436e8" ] } ], "mendeley" : { "formattedCitation" : "(Drouard et al., 2019)", "manualFormatting" : "Drouard et al., 2019", "plainTextFormattedCitation" : "(Drouard et al., 2019)", "previouslyFormattedCitation" : "(Drouard et al., 2019)" }, "properties" : { "noteIndex" : 0 }, "schema" : "https://github.com/citation-style-language/schema/raw/master/csl-citation.json" }</w:delInstrText>
        </w:r>
        <w:r w:rsidRPr="00D424AA" w:rsidDel="006348C1">
          <w:rPr>
            <w:rFonts w:cs="Times New Roman"/>
            <w:lang w:val="en-GB"/>
          </w:rPr>
          <w:fldChar w:fldCharType="separate"/>
        </w:r>
        <w:r w:rsidR="00A26296" w:rsidDel="006348C1">
          <w:rPr>
            <w:rFonts w:cs="Times New Roman"/>
            <w:noProof/>
            <w:lang w:val="nb-NO"/>
          </w:rPr>
          <w:delText>Drouard et al., 2019</w:delText>
        </w:r>
        <w:r w:rsidRPr="00D424AA" w:rsidDel="006348C1">
          <w:rPr>
            <w:rFonts w:cs="Times New Roman"/>
            <w:lang w:val="en-GB"/>
          </w:rPr>
          <w:fldChar w:fldCharType="end"/>
        </w:r>
        <w:commentRangeEnd w:id="317"/>
        <w:r w:rsidR="00A26296" w:rsidDel="006348C1">
          <w:rPr>
            <w:rStyle w:val="Marquedecommentaire"/>
          </w:rPr>
          <w:commentReference w:id="317"/>
        </w:r>
        <w:r w:rsidRPr="00841A35" w:rsidDel="006348C1">
          <w:rPr>
            <w:rFonts w:cs="Times New Roman"/>
            <w:lang w:val="nb-NO"/>
          </w:rPr>
          <w:delText xml:space="preserve">; </w:delText>
        </w:r>
        <w:commentRangeStart w:id="318"/>
        <w:r w:rsidRPr="00D424AA" w:rsidDel="006348C1">
          <w:rPr>
            <w:rFonts w:cs="Times New Roman"/>
            <w:lang w:val="en-GB"/>
          </w:rPr>
          <w:fldChar w:fldCharType="begin" w:fldLock="1"/>
        </w:r>
        <w:r w:rsidR="00FF6231" w:rsidDel="006348C1">
          <w:rPr>
            <w:rFonts w:cs="Times New Roman"/>
            <w:lang w:val="nb-NO"/>
          </w:rPr>
          <w:delInstrText>ADDIN CSL_CITATION { "citationItems" : [ { "id" : "ITEM-1", "itemData" : { "DOI" : "10.1088/1748-9326/ab13bf", "ISSN" : "1748-9326", "abstract" : "The summer of 2018 witnessed a number of extreme weather events such as heatwaves in North America, Western Europe and the Caspian Sea region, and rainfall extremes in South-East Europe and Japan that occurred near-simultaneously. Here we show that some of these extremes were connected by an amplified hemisphere-wide wavenumber 7 circulation pattern. We show that this pattern constitutes an important teleconnection in Northern Hemisphere summer associated with prolonged and above-normal temperatures in North America, Western Europe and the Caspian Sea region. This pattern was also observed during the European heatwaves of 2003, 2006 and 2015 among others. We show that the occurrence of this wave 7 pattern has increased over recent decades.", "author" : [ { "dropping-particle" : "", "family" : "Kornhuber", "given" : "Kai", "non-dropping-particle" : "", "parse-names" : false, "suffix" : "" }, { "dropping-particle" : "", "family" : "Osprey", "given" : "Scott", "non-dropping-particle" : "", "parse-names" : false, "suffix" : "" }, { "dropping-particle" : "", "family" : "Coumou", "given" : "Dim", "non-dropping-particle" : "", "parse-names" : false, "suffix" : "" }, { "dropping-particle" : "", "family" : "Petri", "given" : "Stefan", "non-dropping-particle" : "", "parse-names" : false, "suffix" : "" }, { "dropping-particle" : "", "family" : "Petoukhov", "given" : "Vladimir", "non-dropping-particle" : "", "parse-names" : false, "suffix" : "" }, { "dropping-particle" : "", "family" : "Rahmstorf", "given" : "Stefan", "non-dropping-particle" : "", "parse-names" : false, "suffix" : "" }, { "dropping-particle" : "", "family" : "Gray", "given" : "Lesley", "non-dropping-particle" : "", "parse-names" : false, "suffix" : "" } ], "container-title" : "Environmental Research Letters", "id" : "ITEM-1", "issue" : "5", "issued" : { "date-parts" : [ [ "2019" ] ] }, "page" : "54002", "publisher" : "IOP Publishing", "title" : "Extreme weather events in early summer 2018 connected by a recurrent hemispheric wave-7 pattern", "translator" : [ { "dropping-particle" : "", "family" : "S2356", "given" : "", "non-dropping-particle" : "", "parse-names" : false, "suffix" : "" } ], "type" : "article-journal", "volume" : "14" }, "uris" : [ "http://www.mendeley.com/documents/?uuid=0f6c1092-4b8c-4e66-bec0-8c1cf32cfc54" ] } ], "mendeley" : { "formattedCitation" : "(Kornhuber et al., 2019)", "manualFormatting" : "Kornhuber et al., 2019)", "plainTextFormattedCitation" : "(Kornhuber et al., 2019)", "previouslyFormattedCitation" : "(Kornhuber et al., 2019)" }, "properties" : { "noteIndex" : 0 }, "schema" : "https://github.com/citation-style-language/schema/raw/master/csl-citation.json" }</w:delInstrText>
        </w:r>
        <w:r w:rsidRPr="00D424AA" w:rsidDel="006348C1">
          <w:rPr>
            <w:rFonts w:cs="Times New Roman"/>
            <w:lang w:val="en-GB"/>
          </w:rPr>
          <w:fldChar w:fldCharType="separate"/>
        </w:r>
        <w:r w:rsidR="00A26296" w:rsidRPr="00B549EC" w:rsidDel="006348C1">
          <w:rPr>
            <w:rFonts w:cs="Times New Roman"/>
            <w:noProof/>
            <w:lang w:val="en-US"/>
          </w:rPr>
          <w:delText>Kornhuber et al., 2019)</w:delText>
        </w:r>
        <w:r w:rsidRPr="00D424AA" w:rsidDel="006348C1">
          <w:rPr>
            <w:rFonts w:cs="Times New Roman"/>
            <w:lang w:val="en-GB"/>
          </w:rPr>
          <w:fldChar w:fldCharType="end"/>
        </w:r>
        <w:commentRangeEnd w:id="318"/>
        <w:r w:rsidR="00A26296" w:rsidDel="006348C1">
          <w:rPr>
            <w:rStyle w:val="Marquedecommentaire"/>
          </w:rPr>
          <w:commentReference w:id="318"/>
        </w:r>
      </w:del>
      <w:r w:rsidRPr="00B549EC">
        <w:rPr>
          <w:rFonts w:cs="Times New Roman"/>
          <w:lang w:val="en-US"/>
        </w:rPr>
        <w:t>; however, the probability</w:t>
      </w:r>
      <w:bookmarkEnd w:id="311"/>
      <w:r w:rsidRPr="00B549EC">
        <w:rPr>
          <w:rFonts w:cs="Times New Roman"/>
          <w:lang w:val="en-US"/>
        </w:rPr>
        <w:t xml:space="preserve"> of this event under 1°C global warming was found to be about 16% </w:t>
      </w:r>
      <w:r w:rsidRPr="00D424AA">
        <w:rPr>
          <w:rFonts w:cs="Times New Roman"/>
          <w:lang w:val="en-GB"/>
        </w:rPr>
        <w:fldChar w:fldCharType="begin" w:fldLock="1"/>
      </w:r>
      <w:r w:rsidR="00FF6231" w:rsidRPr="00B549EC">
        <w:rPr>
          <w:rFonts w:cs="Times New Roman"/>
          <w:lang w:val="en-US"/>
        </w:rPr>
        <w:instrText>ADDIN CSL_CITATION { "citationItems" : [ { "id" : "ITEM-1", "itemData" : { "DOI" : "10.1029/2019EF001189", "ISSN" : "2328-4277", "author" : [ { "dropping-particle" : "", "family</w:instrText>
      </w:r>
      <w:r w:rsidR="00FF6231" w:rsidRPr="00562C4D">
        <w:rPr>
          <w:rFonts w:cs="Times New Roman"/>
          <w:lang w:val="en-GB"/>
        </w:rPr>
        <w:instrText>"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1",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w:instrText>
      </w:r>
      <w:r w:rsidR="00FF6231" w:rsidRPr="006A2665">
        <w:rPr>
          <w:rFonts w:cs="Times New Roman"/>
          <w:lang w:val="en-GB"/>
        </w:rPr>
        <w:instrText xml:space="preserve"> : { "formattedCitation" : "(Vogel et al., 2019)", "plainTextFormattedCitation" : "(Vogel et al., 2019)", "previouslyFormattedCitation" : "(Vogel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ogel et al., 2019)</w:t>
      </w:r>
      <w:r w:rsidRPr="00D424AA">
        <w:rPr>
          <w:rFonts w:cs="Times New Roman"/>
          <w:lang w:val="en-GB"/>
        </w:rPr>
        <w:fldChar w:fldCharType="end"/>
      </w:r>
      <w:r w:rsidRPr="006A2665">
        <w:rPr>
          <w:rFonts w:cs="Times New Roman"/>
          <w:lang w:val="en-GB"/>
        </w:rPr>
        <w:t>, which is not part</w:t>
      </w:r>
      <w:r w:rsidRPr="00D424AA">
        <w:rPr>
          <w:rFonts w:cs="Times New Roman"/>
          <w:lang w:val="en-GB"/>
        </w:rPr>
        <w:t xml:space="preserve">icularly low. Similarly, the 2013 summer temperature over eastern China was the hottest on record at the time, but it had an estimated recurrence interval of about 4 years in the climate of 2013 </w:t>
      </w:r>
      <w:r w:rsidRPr="00D424AA">
        <w:rPr>
          <w:rFonts w:cs="Times New Roman"/>
          <w:lang w:val="en-GB"/>
        </w:rPr>
        <w:fldChar w:fldCharType="begin" w:fldLock="1"/>
      </w:r>
      <w:r w:rsidR="00FF6231">
        <w:rPr>
          <w:rFonts w:cs="Times New Roman"/>
          <w:lang w:val="en-GB"/>
        </w:rPr>
        <w:instrText>ADDIN CSL_CITATION { "citationItems" : [ { "id" : "ITEM-1", "itemData" : { "DOI" : "10.1038/nclimate2410", "ISSN" : "1758-678X", "author" : [ { "dropping-particle" : "", "family" : "Sun", "given" : "Ying", "non-dropping-particle" : "", "parse-names" : false, "suffix" : "" }, { "dropping-particle" : "", "family" : "Zhang", "given" : "Xuebin", "non-dropping-particle" : "", "parse-names" : false, "suffix" : "" }, { "dropping-particle" : "", "family" : "Zwiers", "given" : "Francis W.", "non-dropping-particle" : "", "parse-names" : false, "suffix" : "" }, { "dropping-particle" : "", "family" : "Song", "given" : "Lianchun", "non-dropping-particle" : "", "parse-names" : false, "suffix" : "" }, { "dropping-particle" : "", "family" : "Wan", "given" : "Hui", "non-dropping-particle" : "", "parse-names" : false, "suffix" : "" }, { "dropping-particle" : "", "family" : "Hu", "given" : "Ting", "non-dropping-particle" : "", "parse-names" : false, "suffix" : "" }, { "dropping-particle" : "", "family" : "Yin", "given" : "Hong", "non-dropping-particle" : "", "parse-names" : false, "suffix" : "" }, { "dropping-particle" : "", "family" : "Ren", "given" : "Guoyu", "non-dropping-particle" : "", "parse-names" : false, "suffix" : "" } ], "container-title" : "Nature Climate Change", "id" : "ITEM-1", "issue" : "12", "issued" : { "date-parts" : [ [ "2014", "10", "12" ] ] }, "page" : "1082-1085", "title" : "Rapid increase in the risk of extreme summer heat in Eastern China", "translator" : [ { "dropping-particle" : "", "family" : "S1476", "given" : "", "non-dropping-particle" : "", "parse-names" : false, "suffix" : "" } ], "type" : "article-journal", "volume" : "4" }, "uris" : [ "http://www.mendeley.com/documents/?uuid=ff29564d-120d-4ed0-b540-971d2636a00b" ] } ], "mendeley" : { "formattedCitation" : "(Sun et al., 2014)", "plainTextFormattedCitation" : "(Sun et al., 2014)", "previouslyFormattedCitation" : "(Sun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un et al., 2014)</w:t>
      </w:r>
      <w:r w:rsidRPr="00D424AA">
        <w:rPr>
          <w:rFonts w:cs="Times New Roman"/>
          <w:lang w:val="en-GB"/>
        </w:rPr>
        <w:fldChar w:fldCharType="end"/>
      </w:r>
      <w:r w:rsidRPr="00841A35">
        <w:rPr>
          <w:rFonts w:cs="Times New Roman"/>
          <w:lang w:val="en-GB"/>
        </w:rPr>
        <w:t>. Furthermore, when other aspects of the risk, vulnerability, and exposure are historically high or have recently increased (see WG</w:t>
      </w:r>
      <w:r w:rsidR="009D531E">
        <w:rPr>
          <w:rFonts w:cs="Times New Roman"/>
          <w:lang w:val="en-GB"/>
        </w:rPr>
        <w:t>II</w:t>
      </w:r>
      <w:r w:rsidRPr="00841A35">
        <w:rPr>
          <w:rFonts w:cs="Times New Roman"/>
          <w:lang w:val="en-GB"/>
        </w:rPr>
        <w:t xml:space="preserve">, </w:t>
      </w:r>
      <w:r w:rsidR="009D531E">
        <w:rPr>
          <w:rFonts w:cs="Times New Roman"/>
          <w:lang w:val="en-GB"/>
        </w:rPr>
        <w:t>C</w:t>
      </w:r>
      <w:r w:rsidRPr="00841A35">
        <w:rPr>
          <w:rFonts w:cs="Times New Roman"/>
          <w:lang w:val="en-GB"/>
        </w:rPr>
        <w:t xml:space="preserve">hapter 16, </w:t>
      </w:r>
      <w:r w:rsidR="009D531E">
        <w:rPr>
          <w:rFonts w:cs="Times New Roman"/>
          <w:lang w:val="en-GB"/>
        </w:rPr>
        <w:t>S</w:t>
      </w:r>
      <w:r w:rsidRPr="00841A35">
        <w:rPr>
          <w:rFonts w:cs="Times New Roman"/>
          <w:lang w:val="en-GB"/>
        </w:rPr>
        <w:t xml:space="preserve">ection 16.4), relatively moderate extremes can have very high impacts </w:t>
      </w:r>
      <w:r w:rsidRPr="00D424AA">
        <w:rPr>
          <w:rFonts w:cs="Times New Roman"/>
          <w:lang w:val="en-GB"/>
        </w:rPr>
        <w:fldChar w:fldCharType="begin" w:fldLock="1"/>
      </w:r>
      <w:r w:rsidR="00FF6231">
        <w:rPr>
          <w:rFonts w:cs="Times New Roman"/>
          <w:lang w:val="en-GB"/>
        </w:rPr>
        <w:instrText>ADDIN CSL_CITATION { "citationItems" : [ { "id" : "ITEM-1",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1",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id" : "ITEM-2", "itemData" : { "DOI" : "10.1175/BAMS-D-15-00120.1", "ISSN" : "0003-0007", "author" : [ { "dropping-particle" : "", "family" : "Otto", "given" : "Friederike E. L.", "non-dropping-particle" : "", "parse-names" : false, "suffix" : "" }, { "dropping-particle" : "", "family" : "Haustein", "given" : "Karsten", "non-dropping-particle" : "", "parse-names" : false, "suffix" : "" }, { "dropping-particle" : "", "family" : "Uhe", "given" : "Peter", "non-dropping-particle" : "", "parse-names" : false, "suffix" : "" }, { "dropping-particle" : "", "family" : "Coelho", "given" : "Caio A. S.", "non-dropping-particle" : "", "parse-names" : false, "suffix" : "" }, { "dropping-particle" : "", "family" : "Aravequia", "given" : "Jose Antonio", "non-dropping-particle" : "", "parse-names" : false, "suffix" : "" }, { "dropping-particle" : "", "family" : "Almeida", "given" : "Waldenio", "non-dropping-particle" : "", "parse-names" : false, "suffix" : "" }, { "dropping-particle" : "", "family" : "King", "given" : "Andrew", "non-dropping-particle" : "", "parse-names" : false, "suffix" : "" }, { "dropping-particle" : "", "family" : "Coughlan de Perez", "given" : "Erin", "non-dropping-particle" : "", "parse-names" : false, "suffix" : "" }, { "dropping-particle" : "", "family" : "Wada", "given" : "Yoshihide", "non-dropping-particle" : "", "parse-names" : false, "suffix" : "" }, { "dropping-particle" : "", "family" : "Jan van Oldenborgh", "given" : "Geert", "non-dropping-particle" : "", "parse-names" : false, "suffix" : "" }, { "dropping-particle" : "", "family" : "Haarsma", "given" : "Rein", "non-dropping-particle" : "", "parse-names" : false, "suffix" : "" }, { "dropping-particle" : "", "family" : "Aalst", "given" : "Maarten", "non-dropping-particle" : "van", "parse-names" : false, "suffix" : "" }, { "dropping-particle" : "", "family" : "Cullen", "given" : "Heidi", "non-dropping-particle" : "", "parse-names" : false, "suffix" : "" } ], "container-title" : "Bulletin of the American Meteorological Society", "id" : "ITEM-2", "issue" : "12", "issued" : { "date-parts" : [ [ "2015", "12" ] ] }, "page" : "S35-S40", "title" : "Factors Other Than Climate Change, Main Drivers of 2014/15 Water Shortage in Southeast Brazil", "translator" : [ { "dropping-particle" : "", "family" : "S381", "given" : "", "non-dropping-particle" : "", "parse-names" : false, "suffix" : "" } ], "type" : "article-journal", "volume" : "96" }, "uris" : [ "http://www.mendeley.com/documents/?uuid=7254fe48-86e1-44e2-b667-c6edb6908cbc" ] } ], "mendeley" : { "formattedCitation" : "(Otto et al., 2015b; Philip et al., 2018b)", "plainTextFormattedCitation" : "(Otto et al., 2015b; Philip et al., 2018b)", "previouslyFormattedCitation" : "(Otto et al., 2015b; Philip et al., 2018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tto et al., 2015b; Philip et al., 2018b)</w:t>
      </w:r>
      <w:r w:rsidRPr="00D424AA">
        <w:rPr>
          <w:rFonts w:cs="Times New Roman"/>
          <w:lang w:val="en-GB"/>
        </w:rPr>
        <w:fldChar w:fldCharType="end"/>
      </w:r>
      <w:r w:rsidRPr="00841A35">
        <w:rPr>
          <w:rFonts w:cs="Times New Roman"/>
          <w:lang w:val="en-GB"/>
        </w:rPr>
        <w:t>. As warming continues, the climate moves further away from its historical state with which we are familiar, resulting in an increased likelihood of unprecedented events and surprises. This is parti</w:t>
      </w:r>
      <w:r w:rsidRPr="00D424AA">
        <w:rPr>
          <w:rFonts w:cs="Times New Roman"/>
          <w:lang w:val="en-GB"/>
        </w:rPr>
        <w:t xml:space="preserve">cularly the case under high </w:t>
      </w:r>
      <w:r w:rsidR="009D531E">
        <w:rPr>
          <w:rFonts w:cs="Times New Roman"/>
          <w:lang w:val="en-GB"/>
        </w:rPr>
        <w:t xml:space="preserve">global </w:t>
      </w:r>
      <w:r w:rsidRPr="00D424AA">
        <w:rPr>
          <w:rFonts w:cs="Times New Roman"/>
          <w:lang w:val="en-GB"/>
        </w:rPr>
        <w:t>warming levels</w:t>
      </w:r>
      <w:r w:rsidR="000621CA" w:rsidRPr="00D424AA">
        <w:rPr>
          <w:rFonts w:cs="Times New Roman"/>
          <w:lang w:val="en-GB"/>
        </w:rPr>
        <w:t xml:space="preserve"> e.g.</w:t>
      </w:r>
      <w:r w:rsidRPr="00D424AA">
        <w:rPr>
          <w:rFonts w:cs="Times New Roman"/>
          <w:lang w:val="en-GB"/>
        </w:rPr>
        <w:t xml:space="preserve"> such as the climate of the late 21st century under </w:t>
      </w:r>
      <w:r w:rsidR="00CB3F17" w:rsidRPr="00D424AA">
        <w:rPr>
          <w:rFonts w:cs="Times New Roman"/>
          <w:lang w:val="en-GB"/>
        </w:rPr>
        <w:t>high-emissions scenarios</w:t>
      </w:r>
      <w:r w:rsidRPr="00D424AA">
        <w:rPr>
          <w:rFonts w:cs="Times New Roman"/>
          <w:lang w:val="en-GB"/>
        </w:rPr>
        <w:t xml:space="preserve"> (</w:t>
      </w:r>
      <w:r w:rsidR="00DE4088" w:rsidRPr="00D424AA">
        <w:rPr>
          <w:rFonts w:cs="Times New Roman"/>
          <w:lang w:val="en-GB"/>
        </w:rPr>
        <w:t>above 4°C</w:t>
      </w:r>
      <w:r w:rsidRPr="00D424AA">
        <w:rPr>
          <w:rFonts w:cs="Times New Roman"/>
          <w:lang w:val="en-GB"/>
        </w:rPr>
        <w:t xml:space="preserve"> of global warming, CC-Box 11.1).</w:t>
      </w:r>
    </w:p>
    <w:p w14:paraId="03DF05B1" w14:textId="77777777" w:rsidR="00190E6F" w:rsidRPr="00D424AA" w:rsidRDefault="00190E6F" w:rsidP="0034429F">
      <w:pPr>
        <w:shd w:val="clear" w:color="auto" w:fill="DEEAF6" w:themeFill="accent1" w:themeFillTint="33"/>
        <w:rPr>
          <w:rFonts w:cs="Times New Roman"/>
          <w:lang w:val="en-GB"/>
        </w:rPr>
      </w:pPr>
    </w:p>
    <w:p w14:paraId="1DEA0C6D" w14:textId="573C1EB1" w:rsidR="00190E6F" w:rsidRPr="00D424AA" w:rsidRDefault="00190E6F" w:rsidP="0034429F">
      <w:pPr>
        <w:shd w:val="clear" w:color="auto" w:fill="DEEAF6" w:themeFill="accent1" w:themeFillTint="33"/>
        <w:rPr>
          <w:rFonts w:cs="Times New Roman"/>
          <w:color w:val="000000"/>
          <w:lang w:val="en-GB"/>
        </w:rPr>
      </w:pPr>
      <w:r w:rsidRPr="00D424AA">
        <w:rPr>
          <w:rFonts w:cs="Times New Roman"/>
          <w:lang w:val="en-GB"/>
        </w:rPr>
        <w:t xml:space="preserve">Another factor highlighted in Section 11.8 and Box 11.4 making events high-impact and difficult to anticipate is that several locations under moderate warming levels could be affected simultaneously, or very repeatedly by different types of extremes </w:t>
      </w:r>
      <w:bookmarkStart w:id="319" w:name="_Hlk77089006"/>
      <w:ins w:id="320" w:author="Robin Matthews" w:date="2021-07-13T17:16:00Z">
        <w:r w:rsidR="006348C1">
          <w:rPr>
            <w:rFonts w:cs="Times New Roman"/>
            <w:lang w:val="en-GB"/>
          </w:rPr>
          <w:fldChar w:fldCharType="begin" w:fldLock="1"/>
        </w:r>
      </w:ins>
      <w:r w:rsidR="0012753B">
        <w:rPr>
          <w:rFonts w:cs="Times New Roman"/>
          <w:lang w:val="en-GB"/>
        </w:rPr>
        <w:instrText>ADDIN CSL_CITATION { "citationItems" : [ { "id" : "ITEM-1", "itemData" : { "DOI" : "10.1038/s41558-018-0315-6", "ISSN" : "1758-678X", "author" : [ { "dropping-particle" : "", "family" : "Mora", "given" : "Camilo", "non-dropping-particle" : "", "parse-names" : false, "suffix" : "" }, { "dropping-particle" : "", "family" : "Spirandelli", "given" : "Daniele", "non-dropping-particle" : "", "parse-names" : false, "suffix" : "" }, { "dropping-particle" : "", "family" : "Franklin", "given" : "Erik C.", "non-dropping-particle" : "", "parse-names" : false, "suffix" : "" }, { "dropping-particle" : "", "family" : "Lynham", "given" : "John", "non-dropping-particle" : "", "parse-names" : false, "suffix" : "" }, { "dropping-particle" : "", "family" : "Kantar", "given" : "Michael B.", "non-dropping-particle" : "", "parse-names" : false, "suffix" : "" }, { "dropping-particle" : "", "family" : "Miles", "given" : "Wendy", "non-dropping-particle" : "", "parse-names" : false, "suffix" : "" }, { "dropping-particle" : "", "family" : "Smith", "given" : "Charlotte Z.", "non-dropping-particle" : "", "parse-names" : false, "suffix" : "" }, { "dropping-particle" : "", "family" : "Freel", "given" : "Kelle", "non-dropping-particle" : "", "parse-names" : false, "suffix" : "" }, { "dropping-particle" : "", "family" : "Moy", "given" : "Jade", "non-dropping-particle" : "", "parse-names" : false, "suffix" : "" }, { "dropping-particle" : "V.", "family" : "Louis", "given" : "Leo", "non-dropping-particle" : "", "parse-names" : false, "suffix" : "" }, { "dropping-particle" : "", "family" : "Barba", "given" : "Evan W.", "non-dropping-particle" : "", "parse-names" : false, "suffix" : "" }, { "dropping-particle" : "", "family" : "Bettinger", "given" : "Keith", "non-dropping-particle" : "", "parse-names" : false, "suffix" : "" }, { "dropping-particle" : "", "family" : "Frazier", "given" : "Abby G.", "non-dropping-particle" : "", "parse-names" : false, "suffix" : "" }, { "dropping-particle" : "", "family" : "Colburn IX", "given" : "John F.", "non-dropping-particle" : "", "parse-names" : false, "suffix" : "" }, { "dropping-particle" : "", "family" : "Hanasaki", "given" : "Naota", "non-dropping-particle" : "", "parse-names" : false, "suffix" : "" }, { "dropping-particle" : "", "family" : "Hawkins", "given" : "Ed", "non-dropping-particle" : "", "parse-names" : false, "suffix" : "" }, { "dropping-particle" : "", "family" : "Hirabayashi", "given" : "Yukiko", "non-dropping-particle" : "", "parse-names" : false, "suffix" : "" }, { "dropping-particle" : "", "family" : "Knorr", "given" : "Wolfgang", "non-dropping-particle" : "", "parse-names" : false, "suffix" : "" }, { "dropping-particle" : "", "family" : "Little", "given" : "Christopher M.", "non-dropping-particle" : "", "parse-names" : false, "suffix" : "" }, { "dropping-particle" : "", "family" : "Emanuel", "given" : "Kerry", "non-dropping-particle" : "", "parse-names" : false, "suffix" : "" }, { "dropping-particle" : "", "family" : "Sheffield", "given" : "Justin", "non-dropping-particle" : "", "parse-names" : false, "suffix" : "" }, { "dropping-particle" : "", "family" : "Patz", "given" : "Jonathan A.", "non-dropping-particle" : "", "parse-names" : false, "suffix" : "" }, { "dropping-particle" : "", "family" : "Hunter", "given" : "Cynthia L.", "non-dropping-particle" : "", "parse-names" : false, "suffix" : "" } ], "container-title" : "Nature Climate Change", "id" : "ITEM-1", "issue" : "12", "issued" : { "date-parts" : [ [ "2018", "12", "19" ] ] }, "page" : "1062-1071", "title" : "Broad threat to humanity from cumulative climate hazards intensified by greenhouse gas emissions", "translator" : [ { "dropping-particle" : "", "family" : "S1730", "given" : "", "non-dropping-particle" : "", "parse-names" : false, "suffix" : "" } ], "type" : "article-journal", "volume" : "8" }, "uris" : [ "http://www.mendeley.com/documents/?uuid=5ffe35c7-991d-451c-aedc-c5c899951c4e" ] }, { "id" : "ITEM-2", "itemData" : { "DOI" : "10.1016/j.agsy.2019.05.010", "ISSN" : "0308-521X", "abstract" : "The increasingly inter-connected global food system is becoming more vulnerable to production shocks owing to increasing global mean temperatures and more frequent climate extremes. Little is known, however, about the actual risks of multiple breadbasket failure due to extreme weather events. Motivated by the Paris Climate Agreement, this paper quantifies spatial risks to global agriculture in 1.5 and 2 \u00b0C warmer worlds. This paper focuses on climate risks posed to three major crops - wheat, soybean and maize - in five major global food producing areas. Climate data from the atmosphere-only HadAM3P model as part of the \u201cHalf a degree Additional warming, Prognosis and Projected Impacts\u201d (HAPPI) experiment are used to analyse the risks of climatic extreme events. Using the copula methodology, the risks of simultaneous crop failure in multiple breadbaskets are investigated. Projected losses do not scale linearly with global warming increases between 1.5 and 2 \u00b0C Global Mean Temperature (GMT). In general, whilst the differences in yield at 1.5 versus 2 \u00b0C are significant they are not as large as the difference between 1.5 \u00b0C and the historical baseline which corresponds to 0.85 \u00b0C above pre-industrial GMT. Risks of simultaneous crop failure, however, do increase disproportionately between 1.5 and 2 \u00b0C, so surpassing the 1.5 \u00b0C threshold will represent a threat to global food security. For maize, risks of multiple breadbasket failures increase the most, from 6% to 40% at 1.5 to 54% at 2 \u00b0C warming. In relative terms, the highest simultaneous climate risk increase between the two warming scenarios was found for wheat (40%), followed by maize (35%) and soybean (23%). Looking at the impacts on agricultural production, we show that limiting global warming to 1.5 \u00b0C would avoid production losses of up to 2753 million (161,000, 265,000) tonnes maize (wheat, soybean) in the global breadbaskets and would reduce the risk of simultaneous crop failure by 26%, 28% and 19% respectively.", "author" : [ { "dropping-particle" : "", "family" : "Gaupp", "given" : "Franziska", "non-dropping-particle" : "", "parse-names" : false, "suffix" : "" }, { "dropping-particle" : "", "family" : "Hall", "given" : "Jim", "non-dropping-particle" : "", "parse-names" : false, "suffix" : "" }, { "dropping-particle" : "", "family" : "Mitchell", "given" : "Dann", "non-dropping-particle" : "", "parse-names" : false, "suffix" : "" }, { "dropping-particle" : "", "family" : "Dadson", "given" : "Simon", "non-dropping-particle" : "", "parse-names" : false, "suffix" : "" } ], "container-title" : "Agricultural Systems", "id" : "ITEM-2", "issued" : { "date-parts" : [ [ "2019" ] ] }, "page" : "34-45", "title" : "Increasing risks of multiple breadbasket failure under 1.5 and 2 \u00b0C global warming", "translator" : [ { "dropping-particle" : "", "family" : "S2342", "given" : "", "non-dropping-particle" : "", "parse-names" : false, "suffix" : "" } ], "type" : "article-journal", "volume" : "175" }, "uris" : [ "http://www.mendeley.com/documents/?uuid=bffdfc48-7541-4208-8e71-949aede250f3", "http://www.mendeley.com/documents/?uuid=76cef372-f2c2-46df-998f-0b4dc204c25f" ] }, { "id" : "ITEM-3",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3",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Mora et al., 2018; Gaupp et al., 2019; Vogel et al., 2019)", "plainTextFormattedCitation" : "(Mora et al., 2018; Gaupp et al., 2019; Vogel et al., 2019)", "previouslyFormattedCitation" : "(Mora et al., 2018; Gaupp et al., 2019; Vogel et al., 2019)" }, "properties" : { "noteIndex" : 0 }, "schema" : "https://github.com/citation-style-language/schema/raw/master/csl-citation.json" }</w:instrText>
      </w:r>
      <w:ins w:id="321" w:author="Robin Matthews" w:date="2021-07-13T17:16:00Z">
        <w:r w:rsidR="006348C1">
          <w:rPr>
            <w:rFonts w:cs="Times New Roman"/>
            <w:lang w:val="en-GB"/>
          </w:rPr>
          <w:fldChar w:fldCharType="separate"/>
        </w:r>
        <w:r w:rsidR="006348C1" w:rsidRPr="002D32CD">
          <w:rPr>
            <w:rFonts w:cs="Times New Roman"/>
            <w:noProof/>
            <w:lang w:val="en-GB"/>
          </w:rPr>
          <w:t>(Mora et al., 2018; Gaupp et al., 2019; Vogel et al., 2019)</w:t>
        </w:r>
        <w:r w:rsidR="006348C1">
          <w:rPr>
            <w:rFonts w:cs="Times New Roman"/>
            <w:lang w:val="en-GB"/>
          </w:rPr>
          <w:fldChar w:fldCharType="end"/>
        </w:r>
      </w:ins>
      <w:commentRangeStart w:id="322"/>
      <w:del w:id="323" w:author="Robin Matthews" w:date="2021-07-13T17:16:00Z">
        <w:r w:rsidRPr="00D424AA" w:rsidDel="006348C1">
          <w:rPr>
            <w:rFonts w:cs="Times New Roman"/>
            <w:lang w:val="en-GB"/>
          </w:rPr>
          <w:fldChar w:fldCharType="begin" w:fldLock="1"/>
        </w:r>
        <w:r w:rsidR="00FF6231" w:rsidDel="006348C1">
          <w:rPr>
            <w:rFonts w:cs="Times New Roman"/>
            <w:lang w:val="en-GB"/>
          </w:rPr>
          <w:delInstrText>ADDIN CSL_CITATION { "citationItems" : [ { "id" : "ITEM-1", "itemData" : { "DOI" : "10.1038/s41558-018-0315-6", "ISSN" : "1758-678X", "author" : [ { "dropping-particle" : "", "family" : "Mora", "given" : "Camilo", "non-dropping-particle" : "", "parse-names" : false, "suffix" : "" }, { "dropping-particle" : "", "family" : "Spirandelli", "given" : "Daniele", "non-dropping-particle" : "", "parse-names" : false, "suffix" : "" }, { "dropping-particle" : "", "family" : "Franklin", "given" : "Erik C.", "non-dropping-particle" : "", "parse-names" : false, "suffix" : "" }, { "dropping-particle" : "", "family" : "Lynham", "given" : "John", "non-dropping-particle" : "", "parse-names" : false, "suffix" : "" }, { "dropping-particle" : "", "family" : "Kantar", "given" : "Michael B.", "non-dropping-particle" : "", "parse-names" : false, "suffix" : "" }, { "dropping-particle" : "", "family" : "Miles", "given" : "Wendy", "non-dropping-particle" : "", "parse-names" : false, "suffix" : "" }, { "dropping-particle" : "", "family" : "Smith", "given" : "Charlotte Z.", "non-dropping-particle" : "", "parse-names" : false, "suffix" : "" }, { "dropping-particle" : "", "family" : "Freel", "given" : "Kelle", "non-dropping-particle" : "", "parse-names" : false, "suffix" : "" }, { "dropping-particle" : "", "family" : "Moy", "given" : "Jade", "non-dropping-particle" : "", "parse-names" : false, "suffix" : "" }, { "dropping-particle" : "V.", "family" : "Louis", "given" : "Leo", "non-dropping-particle" : "", "parse-names" : false, "suffix" : "" }, { "dropping-particle" : "", "family" : "Barba", "given" : "Evan W.", "non-dropping-particle" : "", "parse-names" : false, "suffix" : "" }, { "dropping-particle" : "", "family" : "Bettinger", "given" : "Keith", "non-dropping-particle" : "", "parse-names" : false, "suffix" : "" }, { "dropping-particle" : "", "family" : "Frazier", "given" : "Abby G.", "non-dropping-particle" : "", "parse-names" : false, "suffix" : "" }, { "dropping-particle" : "", "family" : "Colburn IX", "given" : "John F.", "non-dropping-particle" : "", "parse-names" : false, "suffix" : "" }, { "dropping-particle" : "", "family" : "Hanasaki", "given" : "Naota", "non-dropping-particle" : "", "parse-names" : false, "suffix" : "" }, { "dropping-particle" : "", "family" : "Hawkins", "given" : "Ed", "non-dropping-particle" : "", "parse-names" : false, "suffix" : "" }, { "dropping-particle" : "", "family" : "Hirabayashi", "given" : "Yukiko", "non-dropping-particle" : "", "parse-names" : false, "suffix" : "" }, { "dropping-particle" : "", "family" : "Knorr", "given" : "Wolfgang", "non-dropping-particle" : "", "parse-names" : false, "suffix" : "" }, { "dropping-particle" : "", "family" : "Little", "given" : "Christopher M.", "non-dropping-particle" : "", "parse-names" : false, "suffix" : "" }, { "dropping-particle" : "", "family" : "Emanuel", "given" : "Kerry", "non-dropping-particle" : "", "parse-names" : false, "suffix" : "" }, { "dropping-particle" : "", "family" : "Sheffield", "given" : "Justin", "non-dropping-particle" : "", "parse-names" : false, "suffix" : "" }, { "dropping-particle" : "", "family" : "Patz", "given" : "Jonathan A.", "non-dropping-particle" : "", "parse-names" : false, "suffix" : "" }, { "dropping-particle" : "", "family" : "Hunter", "given" : "Cynthia L.", "non-dropping-particle" : "", "parse-names" : false, "suffix" : "" } ], "container-title" : "Nature Climate Change", "id" : "ITEM-1", "issue" : "12", "issued" : { "date-parts" : [ [ "2018", "12", "19" ] ] }, "page" : "1062-1071", "title" : "Broad threat to humanity from cumulative climate hazards intensified by greenhouse gas emissions", "translator" : [ { "dropping-particle" : "", "family" : "S1730", "given" : "", "non-dropping-particle" : "", "parse-names" : false, "suffix" : "" } ], "type" : "article-journal", "volume" : "8" }, "uris" : [ "http://www.mendeley.com/documents/?uuid=5ffe35c7-991d-451c-aedc-c5c899951c4e" ] } ], "mendeley" : { "formattedCitation" : "(Mora et al., 2018)", "manualFormatting" : "(Mora et al., 2018", "plainTextFormattedCitation" : "(Mora et al., 2018)", "previouslyFormattedCitation" : "(Mora et al., 2018)" }, "properties" : { "noteIndex" : 0 }, "schema" : "https://github.com/citation-style-language/schema/raw/master/csl-citation.json" }</w:delInstrText>
        </w:r>
        <w:r w:rsidRPr="00D424AA" w:rsidDel="006348C1">
          <w:rPr>
            <w:rFonts w:cs="Times New Roman"/>
            <w:lang w:val="en-GB"/>
          </w:rPr>
          <w:fldChar w:fldCharType="separate"/>
        </w:r>
        <w:r w:rsidR="00A26296" w:rsidDel="006348C1">
          <w:rPr>
            <w:rFonts w:cs="Times New Roman"/>
            <w:noProof/>
            <w:lang w:val="en-GB"/>
          </w:rPr>
          <w:delText>(Mora et al., 2018</w:delText>
        </w:r>
        <w:r w:rsidRPr="00D424AA" w:rsidDel="006348C1">
          <w:rPr>
            <w:rFonts w:cs="Times New Roman"/>
            <w:lang w:val="en-GB"/>
          </w:rPr>
          <w:fldChar w:fldCharType="end"/>
        </w:r>
        <w:commentRangeEnd w:id="322"/>
        <w:r w:rsidR="00A26296" w:rsidDel="006348C1">
          <w:rPr>
            <w:rStyle w:val="Marquedecommentaire"/>
          </w:rPr>
          <w:commentReference w:id="322"/>
        </w:r>
        <w:r w:rsidRPr="00841A35" w:rsidDel="006348C1">
          <w:rPr>
            <w:rFonts w:cs="Times New Roman"/>
            <w:lang w:val="en-GB"/>
          </w:rPr>
          <w:delText xml:space="preserve">, </w:delText>
        </w:r>
        <w:commentRangeStart w:id="324"/>
        <w:commentRangeStart w:id="325"/>
        <w:r w:rsidRPr="00D424AA" w:rsidDel="006348C1">
          <w:rPr>
            <w:rFonts w:cs="Times New Roman"/>
            <w:lang w:val="en-GB"/>
          </w:rPr>
          <w:fldChar w:fldCharType="begin" w:fldLock="1"/>
        </w:r>
        <w:r w:rsidR="00FF6231" w:rsidDel="006348C1">
          <w:rPr>
            <w:rFonts w:cs="Times New Roman"/>
            <w:lang w:val="en-GB"/>
          </w:rPr>
          <w:delInstrText>ADDIN CSL_CITATION { "citationItems" : [ { "id" : "ITEM-1", "itemData" : { "DOI" : "10.1016/j.agsy.2019.05.010", "ISSN" : "0308-521X", "abstract" : "The increasingly inter-connected global food system is becoming more vulnerable to production shocks owing to increasing global mean temperatures and more frequent climate extremes. Little is known, however, about the actual risks of multiple breadbasket failure due to extreme weather events. Motivated by the Paris Climate Agreement, this paper quantifies spatial risks to global agriculture in 1.5 and 2 \u00b0C warmer worlds. This paper focuses on climate risks posed to three major crops - wheat, soybean and maize - in five major global food producing areas. Climate data from the atmosphere-only HadAM3P model as part of the \u201cHalf a degree Additional warming, Prognosis and Projected Impacts\u201d (HAPPI) experiment are used to analyse the risks of climatic extreme events. Using the copula methodology, the risks of simultaneous crop failure in multiple breadbaskets are investigated. Projected losses do not scale linearly with global warming increases between 1.5 and 2 \u00b0C Global Mean Temperature (GMT). In general, whilst the differences in yield at 1.5 versus 2 \u00b0C are significant they are not as large as the difference between 1.5 \u00b0C and the historical baseline which corresponds to 0.85 \u00b0C above pre-industrial GMT. Risks of simultaneous crop failure, however, do increase disproportionately between 1.5 and 2 \u00b0C, so surpassing the 1.5 \u00b0C threshold will represent a threat to global food security. For maize, risks of multiple breadbasket failures increase the most, from 6% to 40% at 1.5 to 54% at 2 \u00b0C warming. In relative terms, the highest simultaneous climate risk increase between the two warming scenarios was found for wheat (40%), followed by maize (35%) and soybean (23%). Looking at the impacts on agricultural production, we show that limiting global warming to 1.5 \u00b0C would avoid production losses of up to 2753 million (161,000, 265,000) tonnes maize (wheat, soybean) in the global breadbaskets and would reduce the risk of simultaneous crop failure by 26%, 28% and 19% respectively.", "author" : [ { "d</w:delInstrText>
        </w:r>
        <w:r w:rsidR="00FF6231" w:rsidRPr="006A2665" w:rsidDel="006348C1">
          <w:rPr>
            <w:rFonts w:cs="Times New Roman"/>
          </w:rPr>
          <w:delInstrText>ropping-particle" : "", "family" : "Gaupp", "given" : "Franziska", "non-dropping-particle" : "", "parse-names" : false, "suffix" : "" }, { "dropping-particle" : "", "family" : "Hall", "given" : "Jim", "non-dropping-particle" : "", "parse-names" : false, "suffix" : "" }, { "dropping-particle" : "", "family" : "Mitchell", "given" : "Dann", "non-dropping-particle" : "", "parse-names" : false, "suffix" : "" }, { "dropping-particle" : "", "family" : "Dadson", "given" : "Simon", "non-dropping-particle" : "", "parse-names" : false, "suffix" : "" } ], "container-title" : "Agricultural Systems", "id" : "ITEM-1", "issued" : { "date-parts" : [ [ "2019" ] ] }, "page" : "34-45", "title" : "Increasing risks of multiple breadbasket failure under 1.5 and 2 \u00b0C global warming", "translator" : [ { "dropping-particle" : "", "family" : "S2342", "given" : "", "non-dropping-particle" : "", "parse-names" : false, "suffix" : "" } ], "type" : "article-journal", "volume" : "175" }, "uris" : [ "http://www.mendeley.com/documents/?uuid=bffdfc48-7541-4208-8e71-949aede250f3", "http://www.mendeley.com/documents/?uuid=76cef372-f2c2-46df-998f-0b4dc204c25f" ] } ], "mendeley" : { "formattedCitation" : "(Gaupp et al., 2019)", "manualFormatting" : "Gaupp et al., 2019;", "plainTextFormattedCitation" : "(Gaupp et al., 2019)", "previouslyFormattedCitation" : "(Gaupp et al., 2019)" }, "properties" : { "noteIndex" : 0 }, "schema" : "https://github.com/citation-style-language/schema/raw/master/csl-citation.json" }</w:delInstrText>
        </w:r>
        <w:r w:rsidRPr="00D424AA" w:rsidDel="006348C1">
          <w:rPr>
            <w:rFonts w:cs="Times New Roman"/>
            <w:lang w:val="en-GB"/>
          </w:rPr>
          <w:fldChar w:fldCharType="separate"/>
        </w:r>
        <w:r w:rsidR="00A26296" w:rsidDel="006348C1">
          <w:rPr>
            <w:rFonts w:cs="Times New Roman"/>
            <w:noProof/>
          </w:rPr>
          <w:delText>Gaupp et al., 2019;</w:delText>
        </w:r>
        <w:r w:rsidRPr="00D424AA" w:rsidDel="006348C1">
          <w:rPr>
            <w:rFonts w:cs="Times New Roman"/>
            <w:lang w:val="en-GB"/>
          </w:rPr>
          <w:fldChar w:fldCharType="end"/>
        </w:r>
        <w:commentRangeEnd w:id="324"/>
        <w:r w:rsidR="00A26296" w:rsidDel="006348C1">
          <w:rPr>
            <w:rStyle w:val="Marquedecommentaire"/>
          </w:rPr>
          <w:commentReference w:id="324"/>
        </w:r>
        <w:r w:rsidRPr="00D424AA" w:rsidDel="006348C1">
          <w:rPr>
            <w:rFonts w:cs="Times New Roman"/>
            <w:lang w:val="en-GB"/>
          </w:rPr>
          <w:fldChar w:fldCharType="begin" w:fldLock="1"/>
        </w:r>
        <w:r w:rsidR="00FF6231" w:rsidRPr="006A2665" w:rsidDel="006348C1">
          <w:rPr>
            <w:rFonts w:cs="Times New Roman"/>
          </w:rPr>
          <w:delInstrText>ADDIN CSL_CITATION { "citationItems" : [ { "id" : "ITEM-1", "itemData" : { "DOI" : "10.1029/2019EF001189", "ISSN" : "2328-4277", "author" : [ { "dropping-particle" : "", "family" : "Vogel", "given" : "M. M.", "non-dropping-particle" : "", "pars</w:delInstrText>
        </w:r>
        <w:r w:rsidR="00FF6231" w:rsidRPr="00B549EC" w:rsidDel="006348C1">
          <w:rPr>
            <w:rFonts w:cs="Times New Roman"/>
            <w:lang w:val="en-US"/>
          </w:rPr>
          <w:delInstrText>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1",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Vogel et al., 2019)", "manualFormatting" : " Vogel et al., 2019)", "plainTextFormattedCitation" : "(Vogel et al., 2019)", "previouslyFormattedCitation" : "(Vogel et al., 2019)" }, "properties" : { "noteIndex" : 0 }, "schema" : "https://github.com/citation-style-language/schema/raw/master/csl-citation.json" }</w:delInstrText>
        </w:r>
        <w:r w:rsidRPr="00D424AA" w:rsidDel="006348C1">
          <w:rPr>
            <w:rFonts w:cs="Times New Roman"/>
            <w:lang w:val="en-GB"/>
          </w:rPr>
          <w:fldChar w:fldCharType="separate"/>
        </w:r>
        <w:r w:rsidR="00A26296" w:rsidRPr="00B549EC" w:rsidDel="006348C1">
          <w:rPr>
            <w:rFonts w:cs="Times New Roman"/>
            <w:noProof/>
            <w:lang w:val="en-US"/>
          </w:rPr>
          <w:delText xml:space="preserve"> Vogel et al., 2019)</w:delText>
        </w:r>
        <w:r w:rsidRPr="00D424AA" w:rsidDel="006348C1">
          <w:rPr>
            <w:rFonts w:cs="Times New Roman"/>
            <w:lang w:val="en-GB"/>
          </w:rPr>
          <w:fldChar w:fldCharType="end"/>
        </w:r>
      </w:del>
      <w:bookmarkEnd w:id="319"/>
      <w:commentRangeEnd w:id="325"/>
      <w:r w:rsidR="00A26296">
        <w:rPr>
          <w:rStyle w:val="Marquedecommentaire"/>
        </w:rPr>
        <w:commentReference w:id="325"/>
      </w:r>
      <w:r w:rsidRPr="00B549EC">
        <w:rPr>
          <w:rFonts w:cs="Times New Roman"/>
          <w:lang w:val="en-US"/>
        </w:rPr>
        <w:t xml:space="preserve">. </w:t>
      </w:r>
      <w:r w:rsidRPr="00127991">
        <w:rPr>
          <w:rFonts w:cs="Times New Roman"/>
          <w:lang w:val="en-US"/>
          <w:rPrChange w:id="326" w:author="Clotilde Pean" w:date="2021-08-07T14:57:00Z">
            <w:rPr>
              <w:rFonts w:cs="Times New Roman"/>
            </w:rPr>
          </w:rPrChange>
        </w:rPr>
        <w:t xml:space="preserve">Box 11.4 shows that concurrent events at different locations, which can lead to major impacts across the world, can also result from the combination of anomalous circulation or natural variability (ENSO) patterns with amplification of resulting responses to human-induced global warming. </w:t>
      </w:r>
      <w:r w:rsidRPr="00D424AA">
        <w:rPr>
          <w:rFonts w:cs="Times New Roman"/>
          <w:lang w:val="en-GB"/>
        </w:rPr>
        <w:t xml:space="preserve">Also multivariate extremes at single locations pose specific challenges to anticipation (Section 11.8), with low-likelihoods in the current climate but the probability of occurrence of such compound events strongly increasing with increasing global warming levels </w:t>
      </w:r>
      <w:r w:rsidRPr="00D424AA">
        <w:rPr>
          <w:rFonts w:cs="Times New Roman"/>
          <w:lang w:val="en-GB"/>
        </w:rPr>
        <w:fldChar w:fldCharType="begin" w:fldLock="1"/>
      </w:r>
      <w:r w:rsidR="00FF6231">
        <w:rPr>
          <w:rFonts w:cs="Times New Roman"/>
          <w:lang w:val="en-GB"/>
        </w:rPr>
        <w:instrText>ADDIN CSL_CITATION { "citationItems" : [ { "id" : "ITEM-1", "itemData" : { "DOI" : "10.1088/1748-9326/ab90a7", "ISSN" : "1748-9326", "author" : [ { "dropping-particle" : "", "family" : "Vogel", "given" : "Martha M", "non-dropping-particle" : "", "parse-names" : false, "suffix" : "" }, { "dropping-particle" : "", "family" : "Hauser", "given" : "Mathias", "non-dropping-particle" : "", "parse-names" : false, "suffix" : "" }, { "dropping-particle" : "", "family" : "Seneviratne", "given" : "Sonia I", "non-dropping-particle" : "", "parse-names" : false, "suffix" : "" } ], "container-title" : "Environmental Research Letters", "id" : "ITEM-1", "issue" : "9", "issued" : { "date-parts" : [ [ "2020", "8", "21" ] ] }, "page" : "094021", "title" : "Projected changes in hot, dry and wet extreme events\u2019 clusters in CMIP6 multi-model ensemble", "translator" : [ { "dropping-particle" : "", "family" : "S2764", "given" : "", "non-dropping-particle" : "", "parse-names" : false, "suffix" : "" } ], "type" : "article-journal", "volume" : "15" }, "uris" : [ "http://www.mendeley.com/documents/?uuid=281f7f1e-21b7-4fd0-a4cb-23fead6c75c7" ] } ], "mendeley" : { "formattedCitation" : "(Vogel et al., 2020a)", "plainTextFormattedCitation" : "(Vogel et al., 2020a)", "previouslyFormattedCitation" : "(Vogel et al., 2020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ogel et al., 2020a)</w:t>
      </w:r>
      <w:r w:rsidRPr="00D424AA">
        <w:rPr>
          <w:rFonts w:cs="Times New Roman"/>
          <w:lang w:val="en-GB"/>
        </w:rPr>
        <w:fldChar w:fldCharType="end"/>
      </w:r>
      <w:r w:rsidRPr="00841A35">
        <w:rPr>
          <w:rFonts w:cs="Times New Roman"/>
          <w:lang w:val="en-GB"/>
        </w:rPr>
        <w:t xml:space="preserve">. Therefore, in order to estimate whether and at what level of global warming very high impacts arising from extremes would occur, the spatial extent of extremes and the potential of compounding extremes need to </w:t>
      </w:r>
      <w:r w:rsidRPr="00D424AA">
        <w:rPr>
          <w:rFonts w:cs="Times New Roman"/>
          <w:lang w:val="en-GB"/>
        </w:rPr>
        <w:t xml:space="preserve">be assessed. Sections 11.3, 11.4, 11.7 and 11.8 highlight increasing evidence that temperature extremes, higher intensity precipitation accompanying tropical cyclones, and compound events such as dry/hot conditions conducive to </w:t>
      </w:r>
      <w:r w:rsidR="00CF3220">
        <w:rPr>
          <w:rFonts w:cs="Times New Roman"/>
          <w:lang w:val="en-GB"/>
        </w:rPr>
        <w:t>wild</w:t>
      </w:r>
      <w:r w:rsidRPr="00D424AA">
        <w:rPr>
          <w:rFonts w:cs="Times New Roman"/>
          <w:lang w:val="en-GB"/>
        </w:rPr>
        <w:t xml:space="preserve">fire or storm surges resulting from sea level rise </w:t>
      </w:r>
      <w:r w:rsidRPr="00D424AA">
        <w:rPr>
          <w:rFonts w:cs="Times New Roman"/>
          <w:color w:val="000000"/>
          <w:lang w:val="en-GB"/>
        </w:rPr>
        <w:t>and heavy precipitation events, pose widespread threats to societies already at relatively low warming levels. Studies have already shown that the probability for some recent extreme events is so small in the undisturbed world such that these events may not have been possible without human influence (Section 11.2.4). Box 11.2, Table 1, provides examples of projected changes in LLHI extremes (single extremes, compound events) of potential relevance for impact and adaptation assessments showing that today’s very rare events can become commonplace in a warmer future.</w:t>
      </w:r>
    </w:p>
    <w:p w14:paraId="1BE375DB" w14:textId="002D15A0" w:rsidR="001528A5" w:rsidRPr="00D424AA" w:rsidRDefault="001528A5" w:rsidP="0034429F">
      <w:pPr>
        <w:shd w:val="clear" w:color="auto" w:fill="DEEAF6" w:themeFill="accent1" w:themeFillTint="33"/>
        <w:rPr>
          <w:rFonts w:cs="Times New Roman"/>
          <w:color w:val="000000"/>
          <w:lang w:val="en-GB"/>
        </w:rPr>
      </w:pPr>
    </w:p>
    <w:p w14:paraId="36EB831F" w14:textId="73BB993B" w:rsidR="00190E6F" w:rsidRDefault="001528A5" w:rsidP="0034429F">
      <w:pPr>
        <w:shd w:val="clear" w:color="auto" w:fill="DEEAF6" w:themeFill="accent1" w:themeFillTint="33"/>
        <w:rPr>
          <w:rFonts w:cs="Times New Roman"/>
          <w:color w:val="000000"/>
          <w:lang w:val="en-GB"/>
        </w:rPr>
      </w:pPr>
      <w:r w:rsidRPr="00804CE7">
        <w:rPr>
          <w:rFonts w:cs="Times New Roman"/>
          <w:color w:val="000000"/>
          <w:lang w:val="en-GB"/>
        </w:rPr>
        <w:t>In summary,</w:t>
      </w:r>
      <w:r w:rsidR="0068239D">
        <w:rPr>
          <w:rFonts w:cs="Times New Roman"/>
          <w:color w:val="000000"/>
          <w:lang w:val="en-GB"/>
        </w:rPr>
        <w:t xml:space="preserve"> the future occurrence of</w:t>
      </w:r>
      <w:r w:rsidRPr="00804CE7">
        <w:rPr>
          <w:rFonts w:cs="Times New Roman"/>
          <w:color w:val="000000"/>
          <w:lang w:val="en-GB"/>
        </w:rPr>
        <w:t xml:space="preserve"> </w:t>
      </w:r>
      <w:r w:rsidR="00CF3220" w:rsidRPr="00804CE7">
        <w:rPr>
          <w:rFonts w:cs="Times New Roman"/>
          <w:color w:val="000000" w:themeColor="text1"/>
          <w:lang w:val="en-GB"/>
        </w:rPr>
        <w:t>LLHI events</w:t>
      </w:r>
      <w:r w:rsidRPr="00804CE7">
        <w:rPr>
          <w:rFonts w:cs="Times New Roman"/>
          <w:color w:val="000000" w:themeColor="text1"/>
          <w:lang w:val="en-GB"/>
        </w:rPr>
        <w:t xml:space="preserve"> </w:t>
      </w:r>
      <w:r w:rsidR="0068239D">
        <w:rPr>
          <w:rFonts w:cs="Times New Roman"/>
          <w:color w:val="000000" w:themeColor="text1"/>
          <w:lang w:val="en-GB"/>
        </w:rPr>
        <w:t>linked to climate extremes</w:t>
      </w:r>
      <w:r w:rsidRPr="00804CE7">
        <w:rPr>
          <w:rFonts w:cs="Times New Roman"/>
          <w:color w:val="000000" w:themeColor="text1"/>
          <w:lang w:val="en-GB"/>
        </w:rPr>
        <w:t xml:space="preserve"> </w:t>
      </w:r>
      <w:r w:rsidR="0068239D">
        <w:rPr>
          <w:rFonts w:cs="Times New Roman"/>
          <w:color w:val="000000" w:themeColor="text1"/>
          <w:lang w:val="en-GB"/>
        </w:rPr>
        <w:t xml:space="preserve">is </w:t>
      </w:r>
      <w:r w:rsidRPr="00804CE7">
        <w:rPr>
          <w:rFonts w:cs="Times New Roman"/>
          <w:color w:val="000000" w:themeColor="text1"/>
          <w:lang w:val="en-GB"/>
        </w:rPr>
        <w:t xml:space="preserve">generally associated with </w:t>
      </w:r>
      <w:r w:rsidRPr="00804CE7">
        <w:rPr>
          <w:rFonts w:cs="Times New Roman"/>
          <w:i/>
          <w:iCs/>
          <w:color w:val="000000" w:themeColor="text1"/>
          <w:lang w:val="en-GB"/>
        </w:rPr>
        <w:t>low confidence</w:t>
      </w:r>
      <w:r w:rsidRPr="00804CE7">
        <w:rPr>
          <w:rFonts w:cs="Times New Roman"/>
          <w:color w:val="000000" w:themeColor="text1"/>
          <w:lang w:val="en-GB"/>
        </w:rPr>
        <w:t xml:space="preserve">, but cannot be excluded, especially at global warming levels above </w:t>
      </w:r>
      <w:r w:rsidR="00DE4088" w:rsidRPr="00804CE7">
        <w:rPr>
          <w:rFonts w:cs="Times New Roman"/>
          <w:color w:val="000000" w:themeColor="text1"/>
          <w:lang w:val="en-GB"/>
        </w:rPr>
        <w:t>4°C. Compound events, including concurrent extremes, are a factor increasing the probability of LLHI events</w:t>
      </w:r>
      <w:r w:rsidR="008F18E5" w:rsidRPr="00804CE7">
        <w:rPr>
          <w:rFonts w:cs="Times New Roman"/>
          <w:color w:val="000000" w:themeColor="text1"/>
          <w:lang w:val="en-GB"/>
        </w:rPr>
        <w:t xml:space="preserve"> (</w:t>
      </w:r>
      <w:r w:rsidR="008F18E5" w:rsidRPr="00804CE7">
        <w:rPr>
          <w:rFonts w:cs="Times New Roman"/>
          <w:i/>
          <w:iCs/>
          <w:color w:val="000000" w:themeColor="text1"/>
          <w:lang w:val="en-GB"/>
        </w:rPr>
        <w:t>high confidence</w:t>
      </w:r>
      <w:r w:rsidR="008F18E5" w:rsidRPr="00804CE7">
        <w:rPr>
          <w:rFonts w:cs="Times New Roman"/>
          <w:color w:val="000000" w:themeColor="text1"/>
          <w:lang w:val="en-GB"/>
        </w:rPr>
        <w:t>)</w:t>
      </w:r>
      <w:r w:rsidR="00DE4088" w:rsidRPr="00804CE7">
        <w:rPr>
          <w:rFonts w:cs="Times New Roman"/>
          <w:color w:val="000000" w:themeColor="text1"/>
          <w:lang w:val="en-GB"/>
        </w:rPr>
        <w:t xml:space="preserve">. </w:t>
      </w:r>
      <w:r w:rsidR="00681AD8" w:rsidRPr="00804CE7">
        <w:rPr>
          <w:rFonts w:cs="Times New Roman"/>
          <w:color w:val="000000" w:themeColor="text1"/>
          <w:lang w:val="en-GB"/>
        </w:rPr>
        <w:t>With increasing global warming</w:t>
      </w:r>
      <w:r w:rsidR="00681AD8" w:rsidRPr="006A2665">
        <w:rPr>
          <w:rFonts w:cs="Times New Roman"/>
          <w:color w:val="212121"/>
          <w:sz w:val="23"/>
          <w:szCs w:val="23"/>
          <w:lang w:val="en-GB" w:eastAsia="en-GB" w:bidi="th-TH"/>
        </w:rPr>
        <w:t xml:space="preserve"> some compound events with low likelihood in past and current climate will become more frequent, and there is a higher chance </w:t>
      </w:r>
      <w:r w:rsidR="00681AD8" w:rsidRPr="006A2665">
        <w:rPr>
          <w:rFonts w:cs="Times New Roman"/>
          <w:color w:val="212121"/>
          <w:sz w:val="23"/>
          <w:szCs w:val="23"/>
          <w:shd w:val="clear" w:color="auto" w:fill="DEEAF6" w:themeFill="accent1" w:themeFillTint="33"/>
          <w:lang w:val="en-GB" w:eastAsia="en-GB" w:bidi="th-TH"/>
        </w:rPr>
        <w:t>of </w:t>
      </w:r>
      <w:r w:rsidR="0068239D" w:rsidRPr="006A2665">
        <w:rPr>
          <w:rFonts w:cs="Times New Roman"/>
          <w:color w:val="212121"/>
          <w:sz w:val="23"/>
          <w:szCs w:val="23"/>
          <w:shd w:val="clear" w:color="auto" w:fill="DEEAF6" w:themeFill="accent1" w:themeFillTint="33"/>
          <w:lang w:val="en-GB" w:eastAsia="en-GB" w:bidi="th-TH"/>
        </w:rPr>
        <w:t xml:space="preserve">historically </w:t>
      </w:r>
      <w:r w:rsidR="00681AD8" w:rsidRPr="00804CE7">
        <w:rPr>
          <w:rFonts w:cs="Times New Roman"/>
          <w:color w:val="000000"/>
          <w:sz w:val="23"/>
          <w:szCs w:val="23"/>
          <w:shd w:val="clear" w:color="auto" w:fill="DEEAF6" w:themeFill="accent1" w:themeFillTint="33"/>
          <w:lang w:val="en-GB" w:eastAsia="en-GB" w:bidi="th-TH"/>
        </w:rPr>
        <w:t>unprecedented events and surprises (</w:t>
      </w:r>
      <w:r w:rsidR="00681AD8" w:rsidRPr="00804CE7">
        <w:rPr>
          <w:rFonts w:cs="Times New Roman"/>
          <w:i/>
          <w:iCs/>
          <w:color w:val="000000"/>
          <w:sz w:val="23"/>
          <w:szCs w:val="23"/>
          <w:shd w:val="clear" w:color="auto" w:fill="DEEAF6" w:themeFill="accent1" w:themeFillTint="33"/>
          <w:lang w:val="en-GB" w:eastAsia="en-GB" w:bidi="th-TH"/>
        </w:rPr>
        <w:t>high confidence</w:t>
      </w:r>
      <w:r w:rsidR="00681AD8" w:rsidRPr="00804CE7">
        <w:rPr>
          <w:rFonts w:cs="Times New Roman"/>
          <w:color w:val="000000"/>
          <w:sz w:val="23"/>
          <w:szCs w:val="23"/>
          <w:shd w:val="clear" w:color="auto" w:fill="DEEAF6" w:themeFill="accent1" w:themeFillTint="33"/>
          <w:lang w:val="en-GB" w:eastAsia="en-GB" w:bidi="th-TH"/>
        </w:rPr>
        <w:t>).</w:t>
      </w:r>
      <w:r w:rsidR="00681AD8" w:rsidRPr="006A2665">
        <w:rPr>
          <w:rFonts w:cs="Times New Roman"/>
          <w:sz w:val="24"/>
          <w:szCs w:val="24"/>
          <w:lang w:val="en-GB" w:eastAsia="en-GB" w:bidi="th-TH"/>
        </w:rPr>
        <w:t xml:space="preserve"> </w:t>
      </w:r>
      <w:r w:rsidR="00DE4088" w:rsidRPr="00804CE7">
        <w:rPr>
          <w:rFonts w:cs="Times New Roman"/>
          <w:color w:val="000000" w:themeColor="text1"/>
          <w:lang w:val="en-GB"/>
        </w:rPr>
        <w:t xml:space="preserve">However, even </w:t>
      </w:r>
      <w:r w:rsidR="007B608A" w:rsidRPr="00804CE7">
        <w:rPr>
          <w:rFonts w:cs="Times New Roman"/>
          <w:color w:val="000000" w:themeColor="text1"/>
          <w:lang w:val="en-GB"/>
        </w:rPr>
        <w:t xml:space="preserve">extreme </w:t>
      </w:r>
      <w:r w:rsidR="00DE4088" w:rsidRPr="00804CE7">
        <w:rPr>
          <w:rFonts w:cs="Times New Roman"/>
          <w:color w:val="000000" w:themeColor="text1"/>
          <w:lang w:val="en-GB"/>
        </w:rPr>
        <w:t>events that do not have a particularly low probability in the present climate (at more than 1°C of global warming) can be perceived as surprises because of the pace of global warming</w:t>
      </w:r>
      <w:r w:rsidR="008F18E5" w:rsidRPr="00804CE7">
        <w:rPr>
          <w:rFonts w:cs="Times New Roman"/>
          <w:color w:val="000000" w:themeColor="text1"/>
          <w:lang w:val="en-GB"/>
        </w:rPr>
        <w:t xml:space="preserve"> (</w:t>
      </w:r>
      <w:r w:rsidR="008F18E5" w:rsidRPr="00804CE7">
        <w:rPr>
          <w:rFonts w:cs="Times New Roman"/>
          <w:i/>
          <w:iCs/>
          <w:color w:val="000000" w:themeColor="text1"/>
          <w:lang w:val="en-GB"/>
        </w:rPr>
        <w:t>high confidence</w:t>
      </w:r>
      <w:r w:rsidR="008F18E5" w:rsidRPr="00804CE7">
        <w:rPr>
          <w:rFonts w:cs="Times New Roman"/>
          <w:color w:val="000000" w:themeColor="text1"/>
          <w:lang w:val="en-GB"/>
        </w:rPr>
        <w:t>)</w:t>
      </w:r>
      <w:r w:rsidR="00DE4088" w:rsidRPr="00804CE7">
        <w:rPr>
          <w:rFonts w:cs="Times New Roman"/>
          <w:color w:val="000000" w:themeColor="text1"/>
          <w:lang w:val="en-GB"/>
        </w:rPr>
        <w:t>.</w:t>
      </w:r>
    </w:p>
    <w:p w14:paraId="4A736DB2" w14:textId="77777777" w:rsidR="00703712" w:rsidRPr="00D424AA" w:rsidRDefault="00703712" w:rsidP="0034429F">
      <w:pPr>
        <w:shd w:val="clear" w:color="auto" w:fill="DEEAF6" w:themeFill="accent1" w:themeFillTint="33"/>
        <w:rPr>
          <w:rFonts w:cs="Times New Roman"/>
          <w:color w:val="000000"/>
          <w:lang w:val="en-GB"/>
        </w:rPr>
      </w:pPr>
    </w:p>
    <w:p w14:paraId="041207B8" w14:textId="41F150C1" w:rsidR="00190E6F" w:rsidRPr="0034429F" w:rsidRDefault="00190E6F" w:rsidP="0034429F">
      <w:pPr>
        <w:shd w:val="clear" w:color="auto" w:fill="DEEAF6" w:themeFill="accent1" w:themeFillTint="33"/>
        <w:ind w:left="1560" w:hanging="1560"/>
        <w:rPr>
          <w:rFonts w:cs="Times New Roman"/>
          <w:sz w:val="20"/>
          <w:szCs w:val="20"/>
          <w:lang w:val="en-GB"/>
        </w:rPr>
      </w:pPr>
      <w:r w:rsidRPr="0034429F">
        <w:rPr>
          <w:rFonts w:cs="Times New Roman"/>
          <w:b/>
          <w:bCs/>
          <w:sz w:val="20"/>
          <w:szCs w:val="20"/>
          <w:lang w:val="en-GB"/>
        </w:rPr>
        <w:t>Box 11.2, Table 1</w:t>
      </w:r>
      <w:r w:rsidR="0034429F" w:rsidRPr="0034429F">
        <w:rPr>
          <w:rFonts w:cs="Times New Roman"/>
          <w:b/>
          <w:bCs/>
          <w:sz w:val="20"/>
          <w:szCs w:val="20"/>
          <w:lang w:val="en-GB"/>
        </w:rPr>
        <w:t xml:space="preserve">: </w:t>
      </w:r>
      <w:r w:rsidRPr="0034429F">
        <w:rPr>
          <w:rFonts w:cs="Times New Roman"/>
          <w:sz w:val="20"/>
          <w:szCs w:val="20"/>
          <w:lang w:val="en-GB"/>
        </w:rPr>
        <w:t>Examples of changes in LLHI extreme conditions (single extremes, compound events) at different global warming levels</w:t>
      </w:r>
    </w:p>
    <w:p w14:paraId="42BECDF3" w14:textId="77777777" w:rsidR="00190E6F" w:rsidRPr="00D424AA" w:rsidRDefault="00190E6F" w:rsidP="0034429F">
      <w:pPr>
        <w:shd w:val="clear" w:color="auto" w:fill="DEEAF6" w:themeFill="accent1" w:themeFillTint="33"/>
        <w:rPr>
          <w:rFonts w:cs="Times New Roman"/>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0"/>
        <w:gridCol w:w="1439"/>
        <w:gridCol w:w="1375"/>
        <w:gridCol w:w="1374"/>
        <w:gridCol w:w="1320"/>
      </w:tblGrid>
      <w:tr w:rsidR="00190E6F" w:rsidRPr="00D424AA" w14:paraId="32EE9122" w14:textId="77777777" w:rsidTr="0034429F">
        <w:trPr>
          <w:jc w:val="center"/>
        </w:trPr>
        <w:tc>
          <w:tcPr>
            <w:tcW w:w="4080" w:type="dxa"/>
            <w:shd w:val="clear" w:color="auto" w:fill="DEEAF6" w:themeFill="accent1" w:themeFillTint="33"/>
          </w:tcPr>
          <w:p w14:paraId="2CEFAE48"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p>
        </w:tc>
        <w:tc>
          <w:tcPr>
            <w:tcW w:w="1439" w:type="dxa"/>
            <w:shd w:val="clear" w:color="auto" w:fill="DEEAF6" w:themeFill="accent1" w:themeFillTint="33"/>
          </w:tcPr>
          <w:p w14:paraId="01FDD32E"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1°C (present-</w:t>
            </w:r>
            <w:r w:rsidRPr="00D424AA">
              <w:rPr>
                <w:rFonts w:eastAsia="SimSun" w:cs="Times New Roman"/>
                <w:sz w:val="20"/>
                <w:szCs w:val="20"/>
                <w:lang w:val="en-GB"/>
              </w:rPr>
              <w:lastRenderedPageBreak/>
              <w:t>day)</w:t>
            </w:r>
          </w:p>
        </w:tc>
        <w:tc>
          <w:tcPr>
            <w:tcW w:w="1375" w:type="dxa"/>
            <w:shd w:val="clear" w:color="auto" w:fill="DEEAF6" w:themeFill="accent1" w:themeFillTint="33"/>
          </w:tcPr>
          <w:p w14:paraId="019B4915"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lastRenderedPageBreak/>
              <w:t>+1.5°C</w:t>
            </w:r>
          </w:p>
        </w:tc>
        <w:tc>
          <w:tcPr>
            <w:tcW w:w="1374" w:type="dxa"/>
            <w:shd w:val="clear" w:color="auto" w:fill="DEEAF6" w:themeFill="accent1" w:themeFillTint="33"/>
          </w:tcPr>
          <w:p w14:paraId="3D4F550B"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2°C</w:t>
            </w:r>
          </w:p>
        </w:tc>
        <w:tc>
          <w:tcPr>
            <w:tcW w:w="1320" w:type="dxa"/>
            <w:shd w:val="clear" w:color="auto" w:fill="DEEAF6" w:themeFill="accent1" w:themeFillTint="33"/>
          </w:tcPr>
          <w:p w14:paraId="277E4A21"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 xml:space="preserve">+3°C and </w:t>
            </w:r>
            <w:r w:rsidRPr="00D424AA">
              <w:rPr>
                <w:rFonts w:eastAsia="SimSun" w:cs="Times New Roman"/>
                <w:sz w:val="20"/>
                <w:szCs w:val="20"/>
                <w:lang w:val="en-GB"/>
              </w:rPr>
              <w:lastRenderedPageBreak/>
              <w:t>higher</w:t>
            </w:r>
          </w:p>
        </w:tc>
      </w:tr>
      <w:tr w:rsidR="00190E6F" w:rsidRPr="00D424AA" w14:paraId="2D76C6CB" w14:textId="77777777" w:rsidTr="0034429F">
        <w:trPr>
          <w:jc w:val="center"/>
        </w:trPr>
        <w:tc>
          <w:tcPr>
            <w:tcW w:w="4080" w:type="dxa"/>
            <w:shd w:val="clear" w:color="auto" w:fill="DEEAF6" w:themeFill="accent1" w:themeFillTint="33"/>
          </w:tcPr>
          <w:p w14:paraId="05428139" w14:textId="30DB2BD0"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lastRenderedPageBreak/>
              <w:t xml:space="preserve">Risk ratio for annual hottest daytime temperature (TXx) with 1% of probability under present-day warming (+1°C) </w:t>
            </w:r>
            <w:r w:rsidRPr="00D424AA">
              <w:rPr>
                <w:rFonts w:eastAsia="SimSun" w:cs="Times New Roman"/>
                <w:sz w:val="20"/>
                <w:szCs w:val="20"/>
                <w:lang w:val="en-GB"/>
              </w:rPr>
              <w:fldChar w:fldCharType="begin" w:fldLock="1"/>
            </w:r>
            <w:r w:rsidR="00FF6231">
              <w:rPr>
                <w:rFonts w:eastAsia="SimSun" w:cs="Times New Roman"/>
                <w:sz w:val="20"/>
                <w:szCs w:val="20"/>
                <w:lang w:val="en-GB"/>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plainTextFormattedCitation" : "(Kharin et al., 2018)", "previouslyFormattedCitation" : "(Kharin et al., 2018)" }, "properties" : { "noteIndex" : 0 }, "schema" : "https://github.com/citation-style-language/schema/raw/master/csl-citation.json" }</w:instrText>
            </w:r>
            <w:r w:rsidRPr="00D424AA">
              <w:rPr>
                <w:rFonts w:eastAsia="SimSun" w:cs="Times New Roman"/>
                <w:sz w:val="20"/>
                <w:szCs w:val="20"/>
                <w:lang w:val="en-GB"/>
              </w:rPr>
              <w:fldChar w:fldCharType="separate"/>
            </w:r>
            <w:r w:rsidR="00A26296">
              <w:rPr>
                <w:rFonts w:eastAsia="SimSun" w:cs="Times New Roman"/>
                <w:noProof/>
                <w:sz w:val="20"/>
                <w:szCs w:val="20"/>
                <w:lang w:val="en-GB"/>
              </w:rPr>
              <w:t>(Kharin et al., 2018)</w:t>
            </w:r>
            <w:r w:rsidRPr="00D424AA">
              <w:rPr>
                <w:rFonts w:eastAsia="SimSun" w:cs="Times New Roman"/>
                <w:sz w:val="20"/>
                <w:szCs w:val="20"/>
                <w:lang w:val="en-GB"/>
              </w:rPr>
              <w:fldChar w:fldCharType="end"/>
            </w:r>
            <w:r w:rsidRPr="00841A35">
              <w:rPr>
                <w:rFonts w:eastAsia="SimSun" w:cs="Times New Roman"/>
                <w:sz w:val="20"/>
                <w:szCs w:val="20"/>
                <w:lang w:val="en-GB"/>
              </w:rPr>
              <w:t>: Global land</w:t>
            </w:r>
          </w:p>
        </w:tc>
        <w:tc>
          <w:tcPr>
            <w:tcW w:w="1439" w:type="dxa"/>
            <w:shd w:val="clear" w:color="auto" w:fill="DEEAF6" w:themeFill="accent1" w:themeFillTint="33"/>
          </w:tcPr>
          <w:p w14:paraId="63642033"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1</w:t>
            </w:r>
          </w:p>
        </w:tc>
        <w:tc>
          <w:tcPr>
            <w:tcW w:w="1375" w:type="dxa"/>
            <w:shd w:val="clear" w:color="auto" w:fill="DEEAF6" w:themeFill="accent1" w:themeFillTint="33"/>
          </w:tcPr>
          <w:p w14:paraId="13344316"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3.3 (i.e. 230% higher probability)</w:t>
            </w:r>
          </w:p>
        </w:tc>
        <w:tc>
          <w:tcPr>
            <w:tcW w:w="1374" w:type="dxa"/>
            <w:shd w:val="clear" w:color="auto" w:fill="DEEAF6" w:themeFill="accent1" w:themeFillTint="33"/>
          </w:tcPr>
          <w:p w14:paraId="56FE4E73"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8.2 (i.e. 720% higher probability)</w:t>
            </w:r>
          </w:p>
        </w:tc>
        <w:tc>
          <w:tcPr>
            <w:tcW w:w="1320" w:type="dxa"/>
            <w:shd w:val="clear" w:color="auto" w:fill="DEEAF6" w:themeFill="accent1" w:themeFillTint="33"/>
          </w:tcPr>
          <w:p w14:paraId="7514791A"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Not assessed</w:t>
            </w:r>
          </w:p>
        </w:tc>
      </w:tr>
      <w:tr w:rsidR="00190E6F" w:rsidRPr="00D424AA" w14:paraId="385DED98" w14:textId="77777777" w:rsidTr="0034429F">
        <w:trPr>
          <w:jc w:val="center"/>
        </w:trPr>
        <w:tc>
          <w:tcPr>
            <w:tcW w:w="4080" w:type="dxa"/>
            <w:shd w:val="clear" w:color="auto" w:fill="DEEAF6"/>
          </w:tcPr>
          <w:p w14:paraId="40B52666" w14:textId="6B31885F"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 xml:space="preserve">Risk ratio for heavy precipitation events (Rx1day) with 1% of probability under present-day warming (+1°C) </w:t>
            </w:r>
            <w:r w:rsidRPr="00D424AA">
              <w:rPr>
                <w:rFonts w:eastAsia="SimSun" w:cs="Times New Roman"/>
                <w:sz w:val="20"/>
                <w:szCs w:val="20"/>
                <w:lang w:val="en-GB"/>
              </w:rPr>
              <w:fldChar w:fldCharType="begin" w:fldLock="1"/>
            </w:r>
            <w:r w:rsidR="00FF6231">
              <w:rPr>
                <w:rFonts w:eastAsia="SimSun" w:cs="Times New Roman"/>
                <w:sz w:val="20"/>
                <w:szCs w:val="20"/>
                <w:lang w:val="en-GB"/>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plainTextFormattedCitation" : "(Kharin et al., 2018)", "previouslyFormattedCitation" : "(Kharin et al., 2018)" }, "properties" : { "noteIndex" : 0 }, "schema" : "https://github.com/citation-style-language/schema/raw/master/csl-citation.json" }</w:instrText>
            </w:r>
            <w:r w:rsidRPr="00D424AA">
              <w:rPr>
                <w:rFonts w:eastAsia="SimSun" w:cs="Times New Roman"/>
                <w:sz w:val="20"/>
                <w:szCs w:val="20"/>
                <w:lang w:val="en-GB"/>
              </w:rPr>
              <w:fldChar w:fldCharType="separate"/>
            </w:r>
            <w:r w:rsidR="00A26296">
              <w:rPr>
                <w:rFonts w:eastAsia="SimSun" w:cs="Times New Roman"/>
                <w:noProof/>
                <w:sz w:val="20"/>
                <w:szCs w:val="20"/>
                <w:lang w:val="en-GB"/>
              </w:rPr>
              <w:t>(Kharin et al., 2018)</w:t>
            </w:r>
            <w:r w:rsidRPr="00D424AA">
              <w:rPr>
                <w:rFonts w:eastAsia="SimSun" w:cs="Times New Roman"/>
                <w:sz w:val="20"/>
                <w:szCs w:val="20"/>
                <w:lang w:val="en-GB"/>
              </w:rPr>
              <w:fldChar w:fldCharType="end"/>
            </w:r>
            <w:r w:rsidRPr="00841A35">
              <w:rPr>
                <w:rFonts w:eastAsia="SimSun" w:cs="Times New Roman"/>
                <w:sz w:val="20"/>
                <w:szCs w:val="20"/>
                <w:lang w:val="en-GB"/>
              </w:rPr>
              <w:t>: Global land</w:t>
            </w:r>
          </w:p>
        </w:tc>
        <w:tc>
          <w:tcPr>
            <w:tcW w:w="1439" w:type="dxa"/>
            <w:shd w:val="clear" w:color="auto" w:fill="DEEAF6"/>
          </w:tcPr>
          <w:p w14:paraId="008EE9EE"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 xml:space="preserve">1 </w:t>
            </w:r>
          </w:p>
        </w:tc>
        <w:tc>
          <w:tcPr>
            <w:tcW w:w="1375" w:type="dxa"/>
            <w:shd w:val="clear" w:color="auto" w:fill="DEEAF6"/>
          </w:tcPr>
          <w:p w14:paraId="05B0FEE5"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1.2 (i.e. 20% higher probability)</w:t>
            </w:r>
          </w:p>
        </w:tc>
        <w:tc>
          <w:tcPr>
            <w:tcW w:w="1374" w:type="dxa"/>
            <w:shd w:val="clear" w:color="auto" w:fill="DEEAF6"/>
          </w:tcPr>
          <w:p w14:paraId="722F49D7"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1.5 (i.e. 50% higher probability)</w:t>
            </w:r>
          </w:p>
        </w:tc>
        <w:tc>
          <w:tcPr>
            <w:tcW w:w="1320" w:type="dxa"/>
            <w:shd w:val="clear" w:color="auto" w:fill="DEEAF6"/>
          </w:tcPr>
          <w:p w14:paraId="1B30C0B7" w14:textId="77777777" w:rsidR="00190E6F" w:rsidRPr="00D424AA" w:rsidRDefault="00190E6F" w:rsidP="0034429F">
            <w:pPr>
              <w:shd w:val="clear" w:color="auto" w:fill="DEEAF6" w:themeFill="accent1" w:themeFillTint="33"/>
              <w:spacing w:line="276" w:lineRule="auto"/>
              <w:rPr>
                <w:rFonts w:eastAsia="SimSun" w:cs="Times New Roman"/>
                <w:sz w:val="20"/>
                <w:szCs w:val="20"/>
                <w:lang w:val="en-GB"/>
              </w:rPr>
            </w:pPr>
            <w:r w:rsidRPr="00D424AA">
              <w:rPr>
                <w:rFonts w:eastAsia="SimSun" w:cs="Times New Roman"/>
                <w:sz w:val="20"/>
                <w:szCs w:val="20"/>
                <w:lang w:val="en-GB"/>
              </w:rPr>
              <w:t>Not assessed</w:t>
            </w:r>
          </w:p>
        </w:tc>
      </w:tr>
      <w:tr w:rsidR="00190E6F" w:rsidRPr="00B549EC" w14:paraId="09FE9349" w14:textId="77777777" w:rsidTr="0034429F">
        <w:trPr>
          <w:jc w:val="center"/>
        </w:trPr>
        <w:tc>
          <w:tcPr>
            <w:tcW w:w="4080" w:type="dxa"/>
            <w:shd w:val="clear" w:color="auto" w:fill="DEEAF6"/>
          </w:tcPr>
          <w:p w14:paraId="0670B424" w14:textId="2FD59F6F"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 xml:space="preserve">Risk ratio for 1- 5 day duration extreme floods with 1% of probability under present-day warming (+1°C) </w:t>
            </w:r>
            <w:commentRangeStart w:id="327"/>
            <w:r w:rsidRPr="00D424AA">
              <w:rPr>
                <w:rFonts w:eastAsia="SimSun" w:cs="Times New Roman"/>
                <w:sz w:val="20"/>
                <w:szCs w:val="20"/>
                <w:lang w:val="en-GB"/>
              </w:rPr>
              <w:fldChar w:fldCharType="begin" w:fldLock="1"/>
            </w:r>
            <w:ins w:id="328" w:author="Robin Matthews" w:date="2021-07-13T17:17:00Z">
              <w:r w:rsidR="002E238F">
                <w:rPr>
                  <w:rFonts w:eastAsia="SimSun" w:cs="Times New Roman"/>
                  <w:sz w:val="20"/>
                  <w:szCs w:val="20"/>
                  <w:lang w:val="en-GB"/>
                </w:rPr>
                <w:instrText>ADDIN CSL_CITATION { "citationItems" : [ { "id" : "ITEM-1", "itemData" : { "DOI" : "10.1016/j.wace.2019.100212", "ISSN" : "2212-0947", "abstract" : "Millions of people in Indian sub-continent are affected by floods, which have increased during the past decades and likely to increase further in response to warming climate. However, changes in the frequency of floods and associated risks under the warming climate in Indian sub-continent remain largely unrecognized. Using the observations and simulations from Noah-MP land surface hydrological model, we examine the observed and projected changes in extreme precipitation and floods events. A majority of river basins in the Indian-subcontinent experienced a rise in extreme precipitation events during 1966\u20132005; however, these increasing trends are mostly insignificant at 5% level. Using downscaled and bias-corrected future and historic climate projections from Coupled Model Intercomparison Project (CMIP5) and the Noah-MP model, we show that the frequency of single and multi-day extreme precipitation and flood events are projected to increase substantially in the future over the Indian sub-continental river basins. A significant increase in multi-day (1\u20135 day) frequency of extreme precipitation and flood events, exceeding return levels based on the historic period (1966\u20132005), is projected under RCP 2.6 and RCP 8.5 emission scenarios. Our results show that the projected increase in flood frequency can be reduced to half under the low (RCP 2.6) emission scenario in comparison to the high emission scenario (RCP 8.5). More than half of the precipitation extremes result in flood events of 20, 50, and 100 year return periods in the majority of river basins in the Indian sub-continent. Moreover, the multi-day flood events are projected to increase with a faster rate in the future than the single day events, which can have strong implications for agriculture and infrastructure.", "author" : [ { "dropping-particle" : "", "family" : "Ali", "given" : "Haider", "non-dropping-particle" : "", "parse-names" : false, "suffix" : "" }, { "dropping-particle" : "", "family" : "Modi", "given" : "Parth", "non-dropping-particle" : "", "parse-names" : false, "suffix" : "" }, { "dropping-particle" : "", "family" : "Mishra", "given" : "Vimal", "non-dropping-particle" : "", "parse-names" : false, "suffix" : "" } ], "container-title" : "Weather and Climate Extremes", "id" : "ITEM-1", "issued" : { "date-parts" : [ [ "2019" ] ] }, "page" : "100212", "title" : "Increased flood risk in Indian sub-continent under the warming climate", "translator" : [ { "dropping-particle" : "", "family" : "S3638", "given" : "", "non-dropping-particle" : "", "parse-names" : false, "suffix" : "" } ], "type" : "article-journal", "volume" : "25" }, "uris" : [ "http://www.mendeley.com/documents/?uuid=75fd6cf5-dfad-4df7-8a16-946db8bd17b4" ] } ], "mendeley" : { "formattedCitation" : "(Ali et al., 2019a)", "manualFormatting" : "(H. Ali et al., 2019)", "plainTextFormattedCitation" : "(Ali et al., 2019a)", "previouslyFormattedCitation" : "(Ali et al., 2019a)" }, "properties" : { "noteIndex" : 0 }, "schema" : "https://github.com/citation-style-language/schema/raw/master/csl-citation.json" }</w:instrText>
              </w:r>
            </w:ins>
            <w:del w:id="329" w:author="Robin Matthews" w:date="2021-07-13T17:17:00Z">
              <w:r w:rsidR="00FF6231" w:rsidDel="002E238F">
                <w:rPr>
                  <w:rFonts w:eastAsia="SimSun" w:cs="Times New Roman"/>
                  <w:sz w:val="20"/>
                  <w:szCs w:val="20"/>
                  <w:lang w:val="en-GB"/>
                </w:rPr>
                <w:delInstrText>ADDIN CSL_CITATION { "citationItems" : [ { "id" : "ITEM-1", "itemData" : { "DOI" : "10.1016/j.wace.2019.100212", "ISSN" : "2212-0947", "abstract" : "Millions of people in Indian sub-continent are affected by floods, which have increased during the past decades and likely to increase further in response to warming climate. However, changes in the frequency of floods and associated risks under the warming climate in Indian sub-continent remain largely unrecognized. Using the observations and simulations from Noah-MP land surface hydrological model, we examine the observed and projected changes in extreme precipitation and floods events. A majority of river basins in the Indian-subcontinent experienced a rise in extreme precipitation events during 1966\u20132005; however, these increasing trends are mostly insignificant at 5% level. Using downscaled and bias-corrected future and historic climate projections from Coupled Model Intercomparison Project (CMIP5) and the Noah-MP model, we show that the frequency of single and multi-day extreme precipitation and flood events are projected to increase substantially in the future over the Indian sub-continental river basins. A significant increase in multi-day (1\u20135 day) frequency of extreme precipitation and flood events, exceeding return levels based on the historic period (1966\u20132005), is projected under RCP 2.6 and RCP 8.5 emission scenarios. Our results show that the projected increase in flood frequency can be reduced to half under the low (RCP 2.6) emission scenario in comparison to the high emission scenario (RCP 8.5). More than half of the precipitation extremes result in flood events of 20, 50, and 100 year return periods in the majority of river basins in the Indian sub-continent. Moreover, the multi-day flood events are projected to increase with a faster rate in the future than the single day events, which can have strong implications for agriculture and infrastructure.", "author" : [ { "dropping-particle" : "", "family" : "Ali", "given" : "Haider", "non-dropping-particle" : "", "parse-names" : false, "suffix" : "" }, { "dropping-particle" : "", "family" : "Modi", "given" : "Parth", "non-dropping-particle" : "", "parse-names" : false, "suffix" : "" }, { "dropping-particle" : "", "family" : "Mishra", "given" : "Vimal", "non-dropping-particle" : "", "parse-names" : false, "suffix" : "" } ], "container-title" : "Weather and Climate Extremes", "id" : "ITEM-1", "issued" : { "date-parts" : [ [ "2019" ] ] }, "page" : "100212", "title" : "Increased flood risk in Indian sub-continent under the warming climate", "translator" : [ { "dropping-particle" : "", "family" : "S3638", "given" : "", "non-dropping-particle" : "", "parse-names" : false, "suffix" : "" } ], "type" : "article-journal", "volume" : "25" }, "uris" : [ "http://www.mendeley.com/documents/?uuid=75fd6cf5-dfad-4df7-8a16-946db8bd17b4" ] } ], "mendeley" : { "formattedCitation" : "(Ali et al., 2019a)", "plainTextFormattedCitation" : "(Ali et al., 2019a)", "previouslyFormattedCitation" : "(Ali et al., 2019a)" }, "properties" : { "noteIndex" : 0 }, "schema" : "https://github.com/citation-style-language/schema/raw/master/csl-citation.json" }</w:delInstrText>
              </w:r>
            </w:del>
            <w:r w:rsidRPr="00D424AA">
              <w:rPr>
                <w:rFonts w:eastAsia="SimSun" w:cs="Times New Roman"/>
                <w:sz w:val="20"/>
                <w:szCs w:val="20"/>
                <w:lang w:val="en-GB"/>
              </w:rPr>
              <w:fldChar w:fldCharType="separate"/>
            </w:r>
            <w:r w:rsidR="00A26296">
              <w:rPr>
                <w:rFonts w:eastAsia="SimSun" w:cs="Times New Roman"/>
                <w:noProof/>
                <w:sz w:val="20"/>
                <w:szCs w:val="20"/>
                <w:lang w:val="en-GB"/>
              </w:rPr>
              <w:t>(</w:t>
            </w:r>
            <w:ins w:id="330" w:author="Robin Matthews" w:date="2021-07-13T17:17:00Z">
              <w:r w:rsidR="002E238F">
                <w:rPr>
                  <w:rFonts w:eastAsia="SimSun" w:cs="Times New Roman"/>
                  <w:noProof/>
                  <w:sz w:val="20"/>
                  <w:szCs w:val="20"/>
                  <w:lang w:val="en-GB"/>
                </w:rPr>
                <w:t xml:space="preserve">H. </w:t>
              </w:r>
            </w:ins>
            <w:r w:rsidR="00A26296">
              <w:rPr>
                <w:rFonts w:eastAsia="SimSun" w:cs="Times New Roman"/>
                <w:noProof/>
                <w:sz w:val="20"/>
                <w:szCs w:val="20"/>
                <w:lang w:val="en-GB"/>
              </w:rPr>
              <w:t>Ali et al., 2019</w:t>
            </w:r>
            <w:del w:id="331" w:author="Robin Matthews" w:date="2021-07-13T17:17:00Z">
              <w:r w:rsidR="00A26296" w:rsidDel="002E238F">
                <w:rPr>
                  <w:rFonts w:eastAsia="SimSun" w:cs="Times New Roman"/>
                  <w:noProof/>
                  <w:sz w:val="20"/>
                  <w:szCs w:val="20"/>
                  <w:lang w:val="en-GB"/>
                </w:rPr>
                <w:delText>a</w:delText>
              </w:r>
            </w:del>
            <w:r w:rsidR="00A26296">
              <w:rPr>
                <w:rFonts w:eastAsia="SimSun" w:cs="Times New Roman"/>
                <w:noProof/>
                <w:sz w:val="20"/>
                <w:szCs w:val="20"/>
                <w:lang w:val="en-GB"/>
              </w:rPr>
              <w:t>)</w:t>
            </w:r>
            <w:r w:rsidRPr="00D424AA">
              <w:rPr>
                <w:rFonts w:eastAsia="SimSun" w:cs="Times New Roman"/>
                <w:sz w:val="20"/>
                <w:szCs w:val="20"/>
                <w:lang w:val="en-GB"/>
              </w:rPr>
              <w:fldChar w:fldCharType="end"/>
            </w:r>
            <w:commentRangeEnd w:id="327"/>
            <w:ins w:id="332" w:author="Robin Matthews" w:date="2021-07-13T17:17:00Z">
              <w:r w:rsidR="002E238F">
                <w:rPr>
                  <w:rFonts w:eastAsia="SimSun" w:cs="Times New Roman"/>
                  <w:sz w:val="20"/>
                  <w:szCs w:val="20"/>
                  <w:lang w:val="en-GB"/>
                </w:rPr>
                <w:t xml:space="preserve"> </w:t>
              </w:r>
            </w:ins>
            <w:r w:rsidR="00A26296">
              <w:rPr>
                <w:rStyle w:val="Marquedecommentaire"/>
              </w:rPr>
              <w:commentReference w:id="327"/>
            </w:r>
            <w:r w:rsidRPr="00841A35">
              <w:rPr>
                <w:rFonts w:eastAsia="SimSun" w:cs="Times New Roman"/>
                <w:sz w:val="20"/>
                <w:szCs w:val="20"/>
                <w:lang w:val="en-GB"/>
              </w:rPr>
              <w:t>Indian subcontinent</w:t>
            </w:r>
          </w:p>
        </w:tc>
        <w:tc>
          <w:tcPr>
            <w:tcW w:w="1439" w:type="dxa"/>
            <w:shd w:val="clear" w:color="auto" w:fill="DEEAF6"/>
          </w:tcPr>
          <w:p w14:paraId="2CBB8D57"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Up to 3 in individual locations</w:t>
            </w:r>
          </w:p>
        </w:tc>
        <w:tc>
          <w:tcPr>
            <w:tcW w:w="1375" w:type="dxa"/>
            <w:shd w:val="clear" w:color="auto" w:fill="DEEAF6"/>
          </w:tcPr>
          <w:p w14:paraId="322A084A"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Up to 5 in individual locations</w:t>
            </w:r>
          </w:p>
        </w:tc>
        <w:tc>
          <w:tcPr>
            <w:tcW w:w="1374" w:type="dxa"/>
            <w:shd w:val="clear" w:color="auto" w:fill="DEEAF6"/>
          </w:tcPr>
          <w:p w14:paraId="118CD5E1"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2-6 in most locations</w:t>
            </w:r>
          </w:p>
        </w:tc>
        <w:tc>
          <w:tcPr>
            <w:tcW w:w="1320" w:type="dxa"/>
            <w:shd w:val="clear" w:color="auto" w:fill="DEEAF6"/>
          </w:tcPr>
          <w:p w14:paraId="62F5C7CB"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Up to 12 in individual locations (4°C)</w:t>
            </w:r>
          </w:p>
        </w:tc>
      </w:tr>
      <w:tr w:rsidR="00190E6F" w:rsidRPr="00B549EC" w14:paraId="70020C74" w14:textId="77777777" w:rsidTr="0034429F">
        <w:trPr>
          <w:jc w:val="center"/>
        </w:trPr>
        <w:tc>
          <w:tcPr>
            <w:tcW w:w="4080" w:type="dxa"/>
            <w:shd w:val="clear" w:color="auto" w:fill="DEEAF6"/>
          </w:tcPr>
          <w:p w14:paraId="06651783" w14:textId="6F4F3F47" w:rsidR="00190E6F" w:rsidRPr="00D424AA" w:rsidRDefault="00190E6F" w:rsidP="00841A35">
            <w:pPr>
              <w:spacing w:line="276" w:lineRule="auto"/>
              <w:rPr>
                <w:rFonts w:eastAsia="SimSun" w:cs="Times New Roman"/>
                <w:sz w:val="20"/>
                <w:szCs w:val="20"/>
                <w:lang w:val="en-GB"/>
              </w:rPr>
            </w:pPr>
            <w:r w:rsidRPr="00D424AA">
              <w:rPr>
                <w:rFonts w:eastAsia="SimSun" w:cs="Times New Roman"/>
                <w:sz w:val="20"/>
                <w:szCs w:val="20"/>
                <w:lang w:val="en-GB"/>
              </w:rPr>
              <w:t>Probability of “extremes extremes”  hot days with 1/1000 probability at the end of 20</w:t>
            </w:r>
            <w:r w:rsidRPr="00D424AA">
              <w:rPr>
                <w:rFonts w:eastAsia="SimSun" w:cs="Times New Roman"/>
                <w:sz w:val="20"/>
                <w:szCs w:val="20"/>
                <w:vertAlign w:val="superscript"/>
                <w:lang w:val="en-GB"/>
              </w:rPr>
              <w:t>th</w:t>
            </w:r>
            <w:r w:rsidRPr="00D424AA">
              <w:rPr>
                <w:rFonts w:eastAsia="SimSun" w:cs="Times New Roman"/>
                <w:sz w:val="20"/>
                <w:szCs w:val="20"/>
                <w:lang w:val="en-GB"/>
              </w:rPr>
              <w:t xml:space="preserve"> century </w:t>
            </w:r>
            <w:r w:rsidRPr="00D424AA">
              <w:rPr>
                <w:rFonts w:eastAsia="SimSun" w:cs="Times New Roman"/>
                <w:sz w:val="20"/>
                <w:szCs w:val="20"/>
                <w:lang w:val="en-GB"/>
              </w:rPr>
              <w:fldChar w:fldCharType="begin" w:fldLock="1"/>
            </w:r>
            <w:r w:rsidR="00FF6231">
              <w:rPr>
                <w:rFonts w:eastAsia="SimSun" w:cs="Times New Roman"/>
                <w:sz w:val="20"/>
                <w:szCs w:val="20"/>
                <w:lang w:val="en-GB"/>
              </w:rPr>
              <w:instrText>ADDIN CSL_CITATION { "citationItems" : [ { "id" : "ITEM-1", "itemData" : { "DOI" : "10.1088/1748-9326/ab90a7", "ISSN" : "1748-9326", "author" : [ { "dropping-particle" : "", "family" : "Vogel", "given" : "Martha M", "non-dropping-particle" : "", "parse-names" : false, "suffix" : "" }, { "dropping-particle" : "", "family" : "Hauser", "given" : "Mathias", "non-dropping-particle" : "", "parse-names" : false, "suffix" : "" }, { "dropping-particle" : "", "family" : "Seneviratne", "given" : "Sonia I", "non-dropping-particle" : "", "parse-names" : false, "suffix" : "" } ], "container-title" : "Environmental Research Letters", "id" : "ITEM-1", "issue" : "9", "issued" : { "date-parts" : [ [ "2020", "8", "21" ] ] }, "page" : "094021", "title" : "Projected changes in hot, dry and wet extreme events\u2019 clusters in CMIP6 multi-model ensemble", "translator" : [ { "dropping-particle" : "", "family" : "S2764", "given" : "", "non-dropping-particle" : "", "parse-names" : false, "suffix" : "" } ], "type" : "article-journal", "volume" : "15" }, "uris" : [ "http://www.mendeley.com/documents/?uuid=281f7f1e-21b7-4fd0-a4cb-23fead6c75c7" ] } ], "mendeley" : { "formattedCitation" : "(Vogel et al., 2020a)", "plainTextFormattedCitation" : "(Vogel et al., 2020a)", "previouslyFormattedCitation" : "(Vogel et al., 2020a)" }, "properties" : { "noteIndex" : 0 }, "schema" : "https://github.com/citation-style-language/schema/raw/master/csl-citation.json" }</w:instrText>
            </w:r>
            <w:r w:rsidRPr="00D424AA">
              <w:rPr>
                <w:rFonts w:eastAsia="SimSun" w:cs="Times New Roman"/>
                <w:sz w:val="20"/>
                <w:szCs w:val="20"/>
                <w:lang w:val="en-GB"/>
              </w:rPr>
              <w:fldChar w:fldCharType="separate"/>
            </w:r>
            <w:r w:rsidR="00A26296">
              <w:rPr>
                <w:rFonts w:eastAsia="SimSun" w:cs="Times New Roman"/>
                <w:noProof/>
                <w:sz w:val="20"/>
                <w:szCs w:val="20"/>
                <w:lang w:val="en-GB"/>
              </w:rPr>
              <w:t>(Vogel et al., 2020a)</w:t>
            </w:r>
            <w:r w:rsidRPr="00D424AA">
              <w:rPr>
                <w:rFonts w:eastAsia="SimSun" w:cs="Times New Roman"/>
                <w:sz w:val="20"/>
                <w:szCs w:val="20"/>
                <w:lang w:val="en-GB"/>
              </w:rPr>
              <w:fldChar w:fldCharType="end"/>
            </w:r>
            <w:r w:rsidRPr="00841A35">
              <w:rPr>
                <w:rFonts w:eastAsia="SimSun" w:cs="Times New Roman"/>
                <w:sz w:val="20"/>
                <w:szCs w:val="20"/>
                <w:lang w:val="en-GB"/>
              </w:rPr>
              <w:t>: Global land</w:t>
            </w:r>
          </w:p>
        </w:tc>
        <w:tc>
          <w:tcPr>
            <w:tcW w:w="1439" w:type="dxa"/>
            <w:shd w:val="clear" w:color="auto" w:fill="DEEAF6"/>
          </w:tcPr>
          <w:p w14:paraId="6F43B4B5"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20 days over 20 years in most locations</w:t>
            </w:r>
          </w:p>
        </w:tc>
        <w:tc>
          <w:tcPr>
            <w:tcW w:w="1375" w:type="dxa"/>
            <w:shd w:val="clear" w:color="auto" w:fill="DEEAF6"/>
          </w:tcPr>
          <w:p w14:paraId="137885D5"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about ~50 days in 20 years in most locations</w:t>
            </w:r>
          </w:p>
        </w:tc>
        <w:tc>
          <w:tcPr>
            <w:tcW w:w="1374" w:type="dxa"/>
            <w:shd w:val="clear" w:color="auto" w:fill="DEEAF6"/>
          </w:tcPr>
          <w:p w14:paraId="11B2FC72"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about ~150 days in 20 years in most locations</w:t>
            </w:r>
          </w:p>
        </w:tc>
        <w:tc>
          <w:tcPr>
            <w:tcW w:w="1320" w:type="dxa"/>
            <w:shd w:val="clear" w:color="auto" w:fill="DEEAF6"/>
          </w:tcPr>
          <w:p w14:paraId="1A8B6082"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about ~500 days in 20 years in most locations (3°C)</w:t>
            </w:r>
          </w:p>
        </w:tc>
      </w:tr>
      <w:tr w:rsidR="00190E6F" w:rsidRPr="00D424AA" w14:paraId="6F0E3330" w14:textId="77777777" w:rsidTr="0034429F">
        <w:trPr>
          <w:jc w:val="center"/>
        </w:trPr>
        <w:tc>
          <w:tcPr>
            <w:tcW w:w="4080" w:type="dxa"/>
            <w:shd w:val="clear" w:color="auto" w:fill="DEEAF6"/>
          </w:tcPr>
          <w:p w14:paraId="19A4A4F2" w14:textId="27EA4619" w:rsidR="00190E6F" w:rsidRPr="00D424AA" w:rsidRDefault="00190E6F" w:rsidP="00841A35">
            <w:pPr>
              <w:spacing w:line="276" w:lineRule="auto"/>
              <w:rPr>
                <w:rFonts w:eastAsia="SimSun" w:cs="Times New Roman"/>
                <w:sz w:val="20"/>
                <w:szCs w:val="20"/>
                <w:lang w:val="en-GB"/>
              </w:rPr>
            </w:pPr>
            <w:r w:rsidRPr="00D424AA">
              <w:rPr>
                <w:rFonts w:eastAsia="SimSun" w:cs="Times New Roman"/>
                <w:sz w:val="20"/>
                <w:szCs w:val="20"/>
                <w:lang w:val="en-GB"/>
              </w:rPr>
              <w:t>Probability of co-occurrence in the same week of hot days with 1/1000 probability and dry days with 1/1000 probability at the end of 20</w:t>
            </w:r>
            <w:r w:rsidRPr="00D424AA">
              <w:rPr>
                <w:rFonts w:eastAsia="SimSun" w:cs="Times New Roman"/>
                <w:sz w:val="20"/>
                <w:szCs w:val="20"/>
                <w:vertAlign w:val="superscript"/>
                <w:lang w:val="en-GB"/>
              </w:rPr>
              <w:t>th</w:t>
            </w:r>
            <w:r w:rsidRPr="00D424AA">
              <w:rPr>
                <w:rFonts w:eastAsia="SimSun" w:cs="Times New Roman"/>
                <w:sz w:val="20"/>
                <w:szCs w:val="20"/>
                <w:lang w:val="en-GB"/>
              </w:rPr>
              <w:t xml:space="preserve"> century </w:t>
            </w:r>
            <w:r w:rsidRPr="00D424AA">
              <w:rPr>
                <w:rFonts w:eastAsia="SimSun" w:cs="Times New Roman"/>
                <w:sz w:val="20"/>
                <w:szCs w:val="20"/>
                <w:lang w:val="en-GB"/>
              </w:rPr>
              <w:fldChar w:fldCharType="begin" w:fldLock="1"/>
            </w:r>
            <w:r w:rsidR="00FF6231">
              <w:rPr>
                <w:rFonts w:eastAsia="SimSun" w:cs="Times New Roman"/>
                <w:sz w:val="20"/>
                <w:szCs w:val="20"/>
                <w:lang w:val="en-GB"/>
              </w:rPr>
              <w:instrText>ADDIN CSL_CITATION { "citationItems" : [ { "id" : "ITEM-1", "itemData" : { "DOI" : "10.1088/1748-9326/ab90a7", "ISSN" : "1748-9326", "author" : [ { "dropping-particle" : "", "family" : "Vogel", "given" : "Martha M", "non-dropping-particle" : "", "parse-names" : false, "suffix" : "" }, { "dropping-particle" : "", "family" : "Hauser", "given" : "Mathias", "non-dropping-particle" : "", "parse-names" : false, "suffix" : "" }, { "dropping-particle" : "", "family" : "Seneviratne", "given" : "Sonia I", "non-dropping-particle" : "", "parse-names" : false, "suffix" : "" } ], "container-title" : "Environmental Research Letters", "id" : "ITEM-1", "issue" : "9", "issued" : { "date-parts" : [ [ "2020", "8", "21" ] ] }, "page" : "094021", "title" : "Projected changes in hot, dry and wet extreme events\u2019 clusters in CMIP6 multi-model ensemble", "translator" : [ { "dropping-particle" : "", "family" : "S2764", "given" : "", "non-dropping-particle" : "", "parse-names" : false, "suffix" : "" } ], "type" : "article-journal", "volume" : "15" }, "uris" : [ "http://www.mendeley.com/documents/?uuid=281f7f1e-21b7-4fd0-a4cb-23fead6c75c7" ] } ], "mendeley" : { "formattedCitation" : "(Vogel et al., 2020a)", "plainTextFormattedCitation" : "(Vogel et al., 2020a)", "previouslyFormattedCitation" : "(Vogel et al., 2020a)" }, "properties" : { "noteIndex" : 0 }, "schema" : "https://github.com/citation-style-language/schema/raw/master/csl-citation.json" }</w:instrText>
            </w:r>
            <w:r w:rsidRPr="00D424AA">
              <w:rPr>
                <w:rFonts w:eastAsia="SimSun" w:cs="Times New Roman"/>
                <w:sz w:val="20"/>
                <w:szCs w:val="20"/>
                <w:lang w:val="en-GB"/>
              </w:rPr>
              <w:fldChar w:fldCharType="separate"/>
            </w:r>
            <w:r w:rsidR="00A26296">
              <w:rPr>
                <w:rFonts w:eastAsia="SimSun" w:cs="Times New Roman"/>
                <w:noProof/>
                <w:sz w:val="20"/>
                <w:szCs w:val="20"/>
                <w:lang w:val="en-GB"/>
              </w:rPr>
              <w:t>(Vogel et al., 2020a)</w:t>
            </w:r>
            <w:r w:rsidRPr="00D424AA">
              <w:rPr>
                <w:rFonts w:eastAsia="SimSun" w:cs="Times New Roman"/>
                <w:sz w:val="20"/>
                <w:szCs w:val="20"/>
                <w:lang w:val="en-GB"/>
              </w:rPr>
              <w:fldChar w:fldCharType="end"/>
            </w:r>
            <w:r w:rsidRPr="00841A35">
              <w:rPr>
                <w:rFonts w:eastAsia="SimSun" w:cs="Times New Roman"/>
                <w:sz w:val="20"/>
                <w:szCs w:val="20"/>
                <w:lang w:val="en-GB"/>
              </w:rPr>
              <w:t>: Amazon</w:t>
            </w:r>
          </w:p>
        </w:tc>
        <w:tc>
          <w:tcPr>
            <w:tcW w:w="1439" w:type="dxa"/>
            <w:shd w:val="clear" w:color="auto" w:fill="DEEAF6"/>
          </w:tcPr>
          <w:p w14:paraId="5C58937B"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0% probability</w:t>
            </w:r>
          </w:p>
        </w:tc>
        <w:tc>
          <w:tcPr>
            <w:tcW w:w="1375" w:type="dxa"/>
            <w:shd w:val="clear" w:color="auto" w:fill="DEEAF6"/>
          </w:tcPr>
          <w:p w14:paraId="4D1EBF08"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1 week within 20 years</w:t>
            </w:r>
          </w:p>
        </w:tc>
        <w:tc>
          <w:tcPr>
            <w:tcW w:w="1374" w:type="dxa"/>
            <w:shd w:val="clear" w:color="auto" w:fill="DEEAF6"/>
          </w:tcPr>
          <w:p w14:paraId="2F937E95"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4-5 weeks within 20 years</w:t>
            </w:r>
          </w:p>
        </w:tc>
        <w:tc>
          <w:tcPr>
            <w:tcW w:w="1320" w:type="dxa"/>
            <w:shd w:val="clear" w:color="auto" w:fill="DEEAF6"/>
          </w:tcPr>
          <w:p w14:paraId="486BEA74"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gt;9 weeks within 20 years (3°C)</w:t>
            </w:r>
          </w:p>
        </w:tc>
      </w:tr>
      <w:tr w:rsidR="00190E6F" w:rsidRPr="00B549EC" w14:paraId="1F8F9E41" w14:textId="77777777" w:rsidTr="0034429F">
        <w:trPr>
          <w:jc w:val="center"/>
        </w:trPr>
        <w:tc>
          <w:tcPr>
            <w:tcW w:w="4080" w:type="dxa"/>
            <w:shd w:val="clear" w:color="auto" w:fill="DEEAF6"/>
          </w:tcPr>
          <w:p w14:paraId="0ECEAA7B" w14:textId="2D1A6B11" w:rsidR="00190E6F" w:rsidRPr="00D424AA" w:rsidRDefault="00190E6F" w:rsidP="00841A35">
            <w:pPr>
              <w:spacing w:line="276" w:lineRule="auto"/>
              <w:rPr>
                <w:rFonts w:eastAsia="SimSun" w:cs="Times New Roman"/>
                <w:sz w:val="20"/>
                <w:szCs w:val="20"/>
                <w:lang w:val="en-GB"/>
              </w:rPr>
            </w:pPr>
            <w:r w:rsidRPr="00D424AA">
              <w:rPr>
                <w:rFonts w:eastAsia="SimSun" w:cs="Times New Roman"/>
                <w:sz w:val="20"/>
                <w:szCs w:val="20"/>
                <w:lang w:val="en-GB"/>
              </w:rPr>
              <w:t xml:space="preserve">Projected soil moisture drought duration per year </w:t>
            </w:r>
            <w:r w:rsidRPr="00D424AA">
              <w:rPr>
                <w:rFonts w:eastAsia="SimSun" w:cs="Times New Roman"/>
                <w:sz w:val="20"/>
                <w:szCs w:val="20"/>
                <w:lang w:val="en-GB"/>
              </w:rPr>
              <w:fldChar w:fldCharType="begin" w:fldLock="1"/>
            </w:r>
            <w:r w:rsidR="00FF6231">
              <w:rPr>
                <w:rFonts w:eastAsia="SimSun" w:cs="Times New Roman"/>
                <w:sz w:val="20"/>
                <w:szCs w:val="20"/>
                <w:lang w:val="en-GB"/>
              </w:rPr>
              <w:instrText>ADDIN CSL_CITATION { "citationItems" : [ { "id" : "ITEM-1",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1",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mendeley" : { "formattedCitation" : "(Samaniego et al., 2018)", "plainTextFormattedCitation" : "(Samaniego et al., 2018)", "previouslyFormattedCitation" : "(Samaniego et al., 2018)" }, "properties" : { "noteIndex" : 0 }, "schema" : "https://github.com/citation-style-language/schema/raw/master/csl-citation.json" }</w:instrText>
            </w:r>
            <w:r w:rsidRPr="00D424AA">
              <w:rPr>
                <w:rFonts w:eastAsia="SimSun" w:cs="Times New Roman"/>
                <w:sz w:val="20"/>
                <w:szCs w:val="20"/>
                <w:lang w:val="en-GB"/>
              </w:rPr>
              <w:fldChar w:fldCharType="separate"/>
            </w:r>
            <w:r w:rsidR="00A26296">
              <w:rPr>
                <w:rFonts w:eastAsia="SimSun" w:cs="Times New Roman"/>
                <w:noProof/>
                <w:sz w:val="20"/>
                <w:szCs w:val="20"/>
                <w:lang w:val="en-GB"/>
              </w:rPr>
              <w:t>(Samaniego et al., 2018)</w:t>
            </w:r>
            <w:r w:rsidRPr="00D424AA">
              <w:rPr>
                <w:rFonts w:eastAsia="SimSun" w:cs="Times New Roman"/>
                <w:sz w:val="20"/>
                <w:szCs w:val="20"/>
                <w:lang w:val="en-GB"/>
              </w:rPr>
              <w:fldChar w:fldCharType="end"/>
            </w:r>
            <w:r w:rsidRPr="00841A35">
              <w:rPr>
                <w:rFonts w:eastAsia="SimSun" w:cs="Times New Roman"/>
                <w:sz w:val="20"/>
                <w:szCs w:val="20"/>
                <w:lang w:val="en-GB"/>
              </w:rPr>
              <w:t>: Mediterranean region</w:t>
            </w:r>
          </w:p>
        </w:tc>
        <w:tc>
          <w:tcPr>
            <w:tcW w:w="1439" w:type="dxa"/>
            <w:shd w:val="clear" w:color="auto" w:fill="DEEAF6"/>
          </w:tcPr>
          <w:p w14:paraId="296EF5D8"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41 days (+46% compared to late 20</w:t>
            </w:r>
            <w:r w:rsidRPr="00D424AA">
              <w:rPr>
                <w:rFonts w:eastAsia="SimSun" w:cs="Times New Roman"/>
                <w:sz w:val="20"/>
                <w:szCs w:val="20"/>
                <w:vertAlign w:val="superscript"/>
                <w:lang w:val="en-GB"/>
              </w:rPr>
              <w:t>th</w:t>
            </w:r>
            <w:r w:rsidRPr="00D424AA">
              <w:rPr>
                <w:rFonts w:eastAsia="SimSun" w:cs="Times New Roman"/>
                <w:sz w:val="20"/>
                <w:szCs w:val="20"/>
                <w:lang w:val="en-GB"/>
              </w:rPr>
              <w:t xml:space="preserve"> century)</w:t>
            </w:r>
          </w:p>
        </w:tc>
        <w:tc>
          <w:tcPr>
            <w:tcW w:w="1375" w:type="dxa"/>
            <w:shd w:val="clear" w:color="auto" w:fill="DEEAF6"/>
          </w:tcPr>
          <w:p w14:paraId="20DA2C0C"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58 days (+107% compared to late 20</w:t>
            </w:r>
            <w:r w:rsidRPr="00D424AA">
              <w:rPr>
                <w:rFonts w:eastAsia="SimSun" w:cs="Times New Roman"/>
                <w:sz w:val="20"/>
                <w:szCs w:val="20"/>
                <w:vertAlign w:val="superscript"/>
                <w:lang w:val="en-GB"/>
              </w:rPr>
              <w:t>th</w:t>
            </w:r>
            <w:r w:rsidRPr="00D424AA">
              <w:rPr>
                <w:rFonts w:eastAsia="SimSun" w:cs="Times New Roman"/>
                <w:sz w:val="20"/>
                <w:szCs w:val="20"/>
                <w:lang w:val="en-GB"/>
              </w:rPr>
              <w:t xml:space="preserve"> century)</w:t>
            </w:r>
          </w:p>
        </w:tc>
        <w:tc>
          <w:tcPr>
            <w:tcW w:w="1374" w:type="dxa"/>
            <w:shd w:val="clear" w:color="auto" w:fill="DEEAF6"/>
          </w:tcPr>
          <w:p w14:paraId="6CD89442"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71 days (+154% compared to late 20</w:t>
            </w:r>
            <w:r w:rsidRPr="00D424AA">
              <w:rPr>
                <w:rFonts w:eastAsia="SimSun" w:cs="Times New Roman"/>
                <w:sz w:val="20"/>
                <w:szCs w:val="20"/>
                <w:vertAlign w:val="superscript"/>
                <w:lang w:val="en-GB"/>
              </w:rPr>
              <w:t>th</w:t>
            </w:r>
            <w:r w:rsidRPr="00D424AA">
              <w:rPr>
                <w:rFonts w:eastAsia="SimSun" w:cs="Times New Roman"/>
                <w:sz w:val="20"/>
                <w:szCs w:val="20"/>
                <w:lang w:val="en-GB"/>
              </w:rPr>
              <w:t xml:space="preserve"> century)</w:t>
            </w:r>
          </w:p>
        </w:tc>
        <w:tc>
          <w:tcPr>
            <w:tcW w:w="1320" w:type="dxa"/>
            <w:shd w:val="clear" w:color="auto" w:fill="DEEAF6"/>
          </w:tcPr>
          <w:p w14:paraId="4BBCA841"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125 days (+346% compared to late 20</w:t>
            </w:r>
            <w:r w:rsidRPr="00D424AA">
              <w:rPr>
                <w:rFonts w:eastAsia="SimSun" w:cs="Times New Roman"/>
                <w:sz w:val="20"/>
                <w:szCs w:val="20"/>
                <w:vertAlign w:val="superscript"/>
                <w:lang w:val="en-GB"/>
              </w:rPr>
              <w:t>th</w:t>
            </w:r>
            <w:r w:rsidRPr="00D424AA">
              <w:rPr>
                <w:rFonts w:eastAsia="SimSun" w:cs="Times New Roman"/>
                <w:sz w:val="20"/>
                <w:szCs w:val="20"/>
                <w:lang w:val="en-GB"/>
              </w:rPr>
              <w:t xml:space="preserve"> century) (3°C)</w:t>
            </w:r>
          </w:p>
        </w:tc>
      </w:tr>
      <w:tr w:rsidR="00190E6F" w:rsidRPr="00B549EC" w14:paraId="085FD81B" w14:textId="77777777" w:rsidTr="0034429F">
        <w:trPr>
          <w:jc w:val="center"/>
        </w:trPr>
        <w:tc>
          <w:tcPr>
            <w:tcW w:w="4080" w:type="dxa"/>
            <w:shd w:val="clear" w:color="auto" w:fill="DEEAF6"/>
          </w:tcPr>
          <w:p w14:paraId="63B6F8E1" w14:textId="1563B23C" w:rsidR="00190E6F" w:rsidRPr="00D424AA" w:rsidRDefault="00190E6F" w:rsidP="00841A35">
            <w:pPr>
              <w:spacing w:line="276" w:lineRule="auto"/>
              <w:rPr>
                <w:rFonts w:eastAsia="SimSun" w:cs="Times New Roman"/>
                <w:sz w:val="20"/>
                <w:szCs w:val="20"/>
                <w:lang w:val="en-GB"/>
              </w:rPr>
            </w:pPr>
            <w:r w:rsidRPr="00D424AA">
              <w:rPr>
                <w:rFonts w:eastAsia="SimSun" w:cs="Times New Roman"/>
                <w:sz w:val="20"/>
                <w:szCs w:val="20"/>
                <w:lang w:val="en-GB"/>
              </w:rPr>
              <w:t>Increase in days exposed to dangerous extreme heat (measured in Health Heat Index (HHI)</w:t>
            </w:r>
            <w:r w:rsidR="0059411A">
              <w:rPr>
                <w:rFonts w:eastAsia="SimSun" w:cs="Times New Roman"/>
                <w:sz w:val="20"/>
                <w:szCs w:val="20"/>
                <w:lang w:val="en-GB"/>
              </w:rPr>
              <w:t xml:space="preserve"> </w:t>
            </w:r>
            <w:commentRangeStart w:id="333"/>
            <w:r w:rsidRPr="00D424AA">
              <w:rPr>
                <w:rFonts w:eastAsia="SimSun" w:cs="Times New Roman"/>
                <w:sz w:val="20"/>
                <w:szCs w:val="20"/>
                <w:lang w:val="en-GB"/>
              </w:rPr>
              <w:fldChar w:fldCharType="begin" w:fldLock="1"/>
            </w:r>
            <w:ins w:id="334" w:author="Robin Matthews" w:date="2021-07-13T17:18:00Z">
              <w:r w:rsidR="002E238F">
                <w:rPr>
                  <w:rFonts w:eastAsia="SimSun" w:cs="Times New Roman"/>
                  <w:sz w:val="20"/>
                  <w:szCs w:val="20"/>
                  <w:lang w:val="en-GB"/>
                </w:rPr>
                <w:instrText>ADDIN CSL_CITATION { "citationItems" : [ { "id" : "ITEM-1", "itemData" : { "DOI" : "10.1016/j.envint.2019.04.025", "ISSN" : "0160-412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 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 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1", "issued" : { "date-parts" : [ [ "2019" ] ] }, "page" : "125-136", "title" : "Global heat stress on health, wildfires, and agricultural crops under different levels of climate warming", "translator" : [ { "dropping-particle" : "", "family" : "S3639", "given" : "", "non-dropping-particle" : "", "parse-names" : false, "suffix" : "" } ], "type" : "article-journal", "volume" : "128" }, "uris" : [ "http://www.mendeley.com/documents/?uuid=eaaab734-e984-41df-9bc4-d26d18a9a96d" ] } ], "mendeley" : { "formattedCitation" : "(Sun et al., 2019c)", "manualFormatting" : "(Q. Sun et al., 2019)", "plainTextFormattedCitation" : "(Sun et al., 2019c)", "previouslyFormattedCitation" : "(Sun et al., 2019c)" }, "properties" : { "noteIndex" : 0 }, "schema" : "https://github.com/citation-style-language/schema/raw/master/csl-citation.json" }</w:instrText>
              </w:r>
            </w:ins>
            <w:del w:id="335" w:author="Robin Matthews" w:date="2021-07-13T17:18:00Z">
              <w:r w:rsidR="00FF6231" w:rsidDel="002E238F">
                <w:rPr>
                  <w:rFonts w:eastAsia="SimSun" w:cs="Times New Roman"/>
                  <w:sz w:val="20"/>
                  <w:szCs w:val="20"/>
                  <w:lang w:val="en-GB"/>
                </w:rPr>
                <w:delInstrText>ADDIN CSL_CITATION { "citationItems" : [ { "id" : "ITEM-1", "itemData" : { "DOI" : "10.1016/j.envint.2019.04.025", "ISSN" : "0160-412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 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 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1", "issued" : { "date-parts" : [ [ "2019" ] ] }, "page" : "125-136", "title" : "Global heat stress on health, wildfires, and agricultural crops under different levels of climate warming", "translator" : [ { "dropping-particle" : "", "family" : "S3639", "given" : "", "non-dropping-particle" : "", "parse-names" : false, "suffix" : "" } ], "type" : "article-journal", "volume" : "128" }, "uris" : [ "http://www.mendeley.com/documents/?uuid=eaaab734-e984-41df-9bc4-d26d18a9a96d" ] } ], "mendeley" : { "formattedCitation" : "(Sun et al., 2019c)", "plainTextFormattedCitation" : "(Sun et al., 2019c)", "previouslyFormattedCitation" : "(Sun et al., 2019c)" }, "properties" : { "noteIndex" : 0 }, "schema" : "https://github.com/citation-style-language/schema/raw/master/csl-citation.json" }</w:delInstrText>
              </w:r>
            </w:del>
            <w:r w:rsidRPr="00D424AA">
              <w:rPr>
                <w:rFonts w:eastAsia="SimSun" w:cs="Times New Roman"/>
                <w:sz w:val="20"/>
                <w:szCs w:val="20"/>
                <w:lang w:val="en-GB"/>
              </w:rPr>
              <w:fldChar w:fldCharType="separate"/>
            </w:r>
            <w:r w:rsidR="00A26296">
              <w:rPr>
                <w:rFonts w:eastAsia="SimSun" w:cs="Times New Roman"/>
                <w:noProof/>
                <w:sz w:val="20"/>
                <w:szCs w:val="20"/>
                <w:lang w:val="en-GB"/>
              </w:rPr>
              <w:t>(</w:t>
            </w:r>
            <w:ins w:id="336" w:author="Robin Matthews" w:date="2021-07-13T17:17:00Z">
              <w:r w:rsidR="002E238F">
                <w:rPr>
                  <w:rFonts w:eastAsia="SimSun" w:cs="Times New Roman"/>
                  <w:noProof/>
                  <w:sz w:val="20"/>
                  <w:szCs w:val="20"/>
                  <w:lang w:val="en-GB"/>
                </w:rPr>
                <w:t xml:space="preserve">Q. </w:t>
              </w:r>
            </w:ins>
            <w:r w:rsidR="00A26296">
              <w:rPr>
                <w:rFonts w:eastAsia="SimSun" w:cs="Times New Roman"/>
                <w:noProof/>
                <w:sz w:val="20"/>
                <w:szCs w:val="20"/>
                <w:lang w:val="en-GB"/>
              </w:rPr>
              <w:t>Sun et al., 2019</w:t>
            </w:r>
            <w:del w:id="337" w:author="Robin Matthews" w:date="2021-07-13T17:17:00Z">
              <w:r w:rsidR="00A26296" w:rsidDel="002E238F">
                <w:rPr>
                  <w:rFonts w:eastAsia="SimSun" w:cs="Times New Roman"/>
                  <w:noProof/>
                  <w:sz w:val="20"/>
                  <w:szCs w:val="20"/>
                  <w:lang w:val="en-GB"/>
                </w:rPr>
                <w:delText>c</w:delText>
              </w:r>
            </w:del>
            <w:r w:rsidR="00A26296">
              <w:rPr>
                <w:rFonts w:eastAsia="SimSun" w:cs="Times New Roman"/>
                <w:noProof/>
                <w:sz w:val="20"/>
                <w:szCs w:val="20"/>
                <w:lang w:val="en-GB"/>
              </w:rPr>
              <w:t>)</w:t>
            </w:r>
            <w:r w:rsidRPr="00D424AA">
              <w:rPr>
                <w:rFonts w:eastAsia="SimSun" w:cs="Times New Roman"/>
                <w:sz w:val="20"/>
                <w:szCs w:val="20"/>
                <w:lang w:val="en-GB"/>
              </w:rPr>
              <w:fldChar w:fldCharType="end"/>
            </w:r>
            <w:commentRangeEnd w:id="333"/>
            <w:r w:rsidR="00A26296">
              <w:rPr>
                <w:rStyle w:val="Marquedecommentaire"/>
              </w:rPr>
              <w:commentReference w:id="333"/>
            </w:r>
            <w:r w:rsidRPr="00841A35">
              <w:rPr>
                <w:rFonts w:eastAsia="SimSun" w:cs="Times New Roman"/>
                <w:sz w:val="20"/>
                <w:szCs w:val="20"/>
                <w:lang w:val="en-GB"/>
              </w:rPr>
              <w:t xml:space="preserve"> glob</w:t>
            </w:r>
            <w:r w:rsidRPr="00D424AA">
              <w:rPr>
                <w:rFonts w:eastAsia="SimSun" w:cs="Times New Roman"/>
                <w:sz w:val="20"/>
                <w:szCs w:val="20"/>
                <w:lang w:val="en-GB"/>
              </w:rPr>
              <w:t>al land</w:t>
            </w:r>
          </w:p>
        </w:tc>
        <w:tc>
          <w:tcPr>
            <w:tcW w:w="1439" w:type="dxa"/>
            <w:shd w:val="clear" w:color="auto" w:fill="DEEAF6"/>
          </w:tcPr>
          <w:p w14:paraId="7D76C4B3"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Not assessed, baseline is 1981-2000</w:t>
            </w:r>
          </w:p>
        </w:tc>
        <w:tc>
          <w:tcPr>
            <w:tcW w:w="1375" w:type="dxa"/>
            <w:shd w:val="clear" w:color="auto" w:fill="DEEAF6"/>
          </w:tcPr>
          <w:p w14:paraId="5064F59F"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1.6 times higher risk of experiencing heat &gt; 40.6</w:t>
            </w:r>
          </w:p>
        </w:tc>
        <w:tc>
          <w:tcPr>
            <w:tcW w:w="1374" w:type="dxa"/>
            <w:shd w:val="clear" w:color="auto" w:fill="DEEAF6"/>
          </w:tcPr>
          <w:p w14:paraId="4C2FB27F"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2.3 times higher risk of experiencing heat &gt; 40.6</w:t>
            </w:r>
          </w:p>
        </w:tc>
        <w:tc>
          <w:tcPr>
            <w:tcW w:w="1320" w:type="dxa"/>
            <w:shd w:val="clear" w:color="auto" w:fill="DEEAF6"/>
          </w:tcPr>
          <w:p w14:paraId="5CDF94E4"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 80% of land area exposed to dangerous heat, tropical regions 1/3 of the year (4°C)</w:t>
            </w:r>
          </w:p>
        </w:tc>
      </w:tr>
      <w:tr w:rsidR="00190E6F" w:rsidRPr="00B549EC" w14:paraId="3C4F048B" w14:textId="77777777" w:rsidTr="0034429F">
        <w:trPr>
          <w:jc w:val="center"/>
        </w:trPr>
        <w:tc>
          <w:tcPr>
            <w:tcW w:w="4080" w:type="dxa"/>
            <w:shd w:val="clear" w:color="auto" w:fill="DEEAF6"/>
          </w:tcPr>
          <w:p w14:paraId="5FF23F26" w14:textId="1F186D10" w:rsidR="00190E6F" w:rsidRPr="00D424AA" w:rsidRDefault="00190E6F" w:rsidP="00841A35">
            <w:pPr>
              <w:spacing w:line="276" w:lineRule="auto"/>
              <w:rPr>
                <w:rFonts w:eastAsia="SimSun" w:cs="Times New Roman"/>
                <w:sz w:val="20"/>
                <w:szCs w:val="20"/>
                <w:lang w:val="en-GB"/>
              </w:rPr>
            </w:pPr>
            <w:r w:rsidRPr="00D424AA">
              <w:rPr>
                <w:rFonts w:eastAsia="SimSun" w:cs="Times New Roman"/>
                <w:sz w:val="20"/>
                <w:szCs w:val="20"/>
                <w:lang w:val="en-GB"/>
              </w:rPr>
              <w:t xml:space="preserve">Increase in regional mean fire season length </w:t>
            </w:r>
            <w:commentRangeStart w:id="338"/>
            <w:r w:rsidRPr="00D424AA">
              <w:rPr>
                <w:rFonts w:eastAsia="SimSun" w:cs="Times New Roman"/>
                <w:sz w:val="20"/>
                <w:szCs w:val="20"/>
                <w:lang w:val="en-GB"/>
              </w:rPr>
              <w:fldChar w:fldCharType="begin" w:fldLock="1"/>
            </w:r>
            <w:r w:rsidR="0012753B">
              <w:rPr>
                <w:rFonts w:eastAsia="SimSun" w:cs="Times New Roman"/>
                <w:sz w:val="20"/>
                <w:szCs w:val="20"/>
                <w:lang w:val="en-GB"/>
              </w:rPr>
              <w:instrText>ADDIN CSL_CITATION { "citationItems" : [ { "id" : "ITEM-1", "itemData" : { "DOI" : "10.1056/NEJMsr2028985", "ISSN" : "0028-4793", "author" : [ { "dropping-particle" : "", "family" : "Xu", "given" : "Rongbin", "non-dropping-particle" : "", "parse-names" : false, "suffix" : "" }, { "dropping-particle" : "", "family" : "Yu", "given" : "Pei", "non-dropping-particle" : "", "parse-names" : false, "suffix" : "" }, { "dropping-particle" : "", "family" : "Abramson", "given" : "Michael J", "non-dropping-particle" : "", "parse-names" : false, "suffix" : "" }, { "dropping-particle" : "", "family" : "Johnston", "given" : "Fay H", "non-dropping-particle" : "", "parse-names" : false, "suffix" : "" }, { "dropping-particle" : "", "family" : "Samet", "given" : "Jonathan M", "non-dropping-particle" : "", "parse-names" : false, "suffix" : "" }, { "dropping-particle" : "", "family" : "Bell", "given" : "Michelle L", "non-dropping-particle" : "", "parse-names" : false, "suffix" : "" }, { "dropping-particle" : "", "family" : "Haines", "given" : "Andy", "non-dropping-particle" : "", "parse-names" : false, "suffix" : "" }, { "dropping-particle" : "", "family" : "Ebi", "given" : "Kristie L", "non-dropping-particle" : "", "parse-names" : false, "suffix" : "" }, { "dropping-particle" : "", "family" : "Li", "given" : "Shanshan", "non-dropping-particle" : "", "parse-names" : false, "suffix" : "" }, { "dropping-particle" : "", "family" : "Guo", "given" : "Yuming", "non-dropping-particle" : "", "parse-names" : false, "suffix" : "" } ], "container-title" : "New England Journal of Medicine", "id" : "ITEM-1", "issue" : "22", "issued" : { "date-parts" : [ [ "2020", "10" ] ] }, "page" : "2173-2181", "publisher" : "Massachusetts Medical Society", "title" : "Wildfires, Global Climate Change, and Human Health", "translator" : [ { "dropping-particle" : "", "family" : "S3637", "given" : "", "non-dropping-particle" : "", "parse-names" : false, "suffix" : "" } ], "type" : "article-journal", "volume" : "383" }, "uris" : [ "http://www.mendeley.com/documents/?uuid=31acf917-5199-424b-a8ce-e45fd8106cee" ] }, { "id" : "ITEM-2", "itemData" : { "DOI" : "10.1016/j.envint.2019.04.025", "ISSN" : "0160-412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 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 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2", "issued" : { "date-parts" : [ [ "2019" ] ] }, "page" : "125-136", "title" : "Global heat stress on health, wildfires, and agricultural crops under different levels of climate warming", "translator" : [ { "dropping-particle" : "", "family" : "S3639", "given" : "", "non-dropping-particle" : "", "parse-names" : false, "suffix" : "" } ], "type" : "article-journal", "volume" : "128" }, "uris" : [ "http://www.mendeley.com/documents/?uuid=eaaab734-e984-41df-9bc4-d26d18a9a96d" ] } ], "mendeley" : { "formattedCitation" : "(Sun et al., 2019c; Xu et al., 2020)", "manualFormatting" : "(Q. Sun et al., 2019; Xu et al., 2020)", "plainTextFormattedCitation" : "(Sun et al., 2019c; Xu et al., 2020)", "previouslyFormattedCitation" : "(Sun et al., 2019c; Xu et al., 2020)" }, "properties" : { "noteIndex" : 0 }, "schema" : "https://github.com/citation-style-language/schema/raw/master/csl-citation.json" }</w:instrText>
            </w:r>
            <w:r w:rsidRPr="00D424AA">
              <w:rPr>
                <w:rFonts w:eastAsia="SimSun" w:cs="Times New Roman"/>
                <w:sz w:val="20"/>
                <w:szCs w:val="20"/>
                <w:lang w:val="en-GB"/>
              </w:rPr>
              <w:fldChar w:fldCharType="separate"/>
            </w:r>
            <w:r w:rsidR="00A26296">
              <w:rPr>
                <w:rFonts w:eastAsia="SimSun" w:cs="Times New Roman"/>
                <w:noProof/>
                <w:sz w:val="20"/>
                <w:szCs w:val="20"/>
                <w:lang w:val="en-GB"/>
              </w:rPr>
              <w:t>(</w:t>
            </w:r>
            <w:ins w:id="339" w:author="Robin Matthews" w:date="2021-07-13T17:18:00Z">
              <w:r w:rsidR="002E238F">
                <w:rPr>
                  <w:rFonts w:eastAsia="SimSun" w:cs="Times New Roman"/>
                  <w:noProof/>
                  <w:sz w:val="20"/>
                  <w:szCs w:val="20"/>
                  <w:lang w:val="en-GB"/>
                </w:rPr>
                <w:t xml:space="preserve">Q. </w:t>
              </w:r>
            </w:ins>
            <w:r w:rsidR="00A26296">
              <w:rPr>
                <w:rFonts w:eastAsia="SimSun" w:cs="Times New Roman"/>
                <w:noProof/>
                <w:sz w:val="20"/>
                <w:szCs w:val="20"/>
                <w:lang w:val="en-GB"/>
              </w:rPr>
              <w:t>Sun et al., 2019</w:t>
            </w:r>
            <w:del w:id="340" w:author="Robin Matthews" w:date="2021-07-13T17:18:00Z">
              <w:r w:rsidR="00A26296" w:rsidDel="002E238F">
                <w:rPr>
                  <w:rFonts w:eastAsia="SimSun" w:cs="Times New Roman"/>
                  <w:noProof/>
                  <w:sz w:val="20"/>
                  <w:szCs w:val="20"/>
                  <w:lang w:val="en-GB"/>
                </w:rPr>
                <w:delText>c</w:delText>
              </w:r>
            </w:del>
            <w:r w:rsidR="00A26296">
              <w:rPr>
                <w:rFonts w:eastAsia="SimSun" w:cs="Times New Roman"/>
                <w:noProof/>
                <w:sz w:val="20"/>
                <w:szCs w:val="20"/>
                <w:lang w:val="en-GB"/>
              </w:rPr>
              <w:t>; Xu et al., 2020)</w:t>
            </w:r>
            <w:r w:rsidRPr="00D424AA">
              <w:rPr>
                <w:rFonts w:eastAsia="SimSun" w:cs="Times New Roman"/>
                <w:sz w:val="20"/>
                <w:szCs w:val="20"/>
                <w:lang w:val="en-GB"/>
              </w:rPr>
              <w:fldChar w:fldCharType="end"/>
            </w:r>
            <w:commentRangeEnd w:id="338"/>
            <w:r w:rsidR="00A26296">
              <w:rPr>
                <w:rStyle w:val="Marquedecommentaire"/>
              </w:rPr>
              <w:commentReference w:id="338"/>
            </w:r>
            <w:r w:rsidRPr="00841A35">
              <w:rPr>
                <w:rFonts w:eastAsia="SimSun" w:cs="Times New Roman"/>
                <w:sz w:val="20"/>
                <w:szCs w:val="20"/>
                <w:lang w:val="en-GB"/>
              </w:rPr>
              <w:t xml:space="preserve"> global land</w:t>
            </w:r>
          </w:p>
        </w:tc>
        <w:tc>
          <w:tcPr>
            <w:tcW w:w="1439" w:type="dxa"/>
            <w:shd w:val="clear" w:color="auto" w:fill="DEEAF6"/>
          </w:tcPr>
          <w:p w14:paraId="6B6D8F9C"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Not assessed, baseline is 1981-2000</w:t>
            </w:r>
          </w:p>
        </w:tc>
        <w:tc>
          <w:tcPr>
            <w:tcW w:w="1375" w:type="dxa"/>
            <w:shd w:val="clear" w:color="auto" w:fill="DEEAF6"/>
          </w:tcPr>
          <w:p w14:paraId="652B48B5"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6.2 days</w:t>
            </w:r>
          </w:p>
        </w:tc>
        <w:tc>
          <w:tcPr>
            <w:tcW w:w="1374" w:type="dxa"/>
            <w:shd w:val="clear" w:color="auto" w:fill="DEEAF6"/>
          </w:tcPr>
          <w:p w14:paraId="48913D77"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 xml:space="preserve">9.5 days </w:t>
            </w:r>
          </w:p>
        </w:tc>
        <w:tc>
          <w:tcPr>
            <w:tcW w:w="1320" w:type="dxa"/>
            <w:shd w:val="clear" w:color="auto" w:fill="DEEAF6"/>
          </w:tcPr>
          <w:p w14:paraId="06EFE5C9" w14:textId="77777777" w:rsidR="00190E6F" w:rsidRPr="00D424AA" w:rsidRDefault="00190E6F" w:rsidP="00D424AA">
            <w:pPr>
              <w:spacing w:line="276" w:lineRule="auto"/>
              <w:rPr>
                <w:rFonts w:eastAsia="SimSun" w:cs="Times New Roman"/>
                <w:sz w:val="20"/>
                <w:szCs w:val="20"/>
                <w:lang w:val="en-GB"/>
              </w:rPr>
            </w:pPr>
            <w:r w:rsidRPr="00D424AA">
              <w:rPr>
                <w:rFonts w:eastAsia="SimSun" w:cs="Times New Roman"/>
                <w:sz w:val="20"/>
                <w:szCs w:val="20"/>
                <w:lang w:val="en-GB"/>
              </w:rPr>
              <w:t>~ 50 days (4°C)</w:t>
            </w:r>
          </w:p>
        </w:tc>
      </w:tr>
    </w:tbl>
    <w:p w14:paraId="3E6E2F00" w14:textId="77777777" w:rsidR="00190E6F" w:rsidRPr="00D424AA" w:rsidRDefault="00190E6F" w:rsidP="00D424AA">
      <w:pPr>
        <w:rPr>
          <w:rFonts w:cs="Times New Roman"/>
          <w:b/>
          <w:sz w:val="8"/>
          <w:szCs w:val="8"/>
          <w:lang w:val="en-GB"/>
        </w:rPr>
      </w:pPr>
    </w:p>
    <w:p w14:paraId="063E0692" w14:textId="77777777" w:rsidR="004978F6" w:rsidRDefault="004978F6" w:rsidP="00D424AA">
      <w:pPr>
        <w:rPr>
          <w:rFonts w:cs="Times New Roman"/>
          <w:b/>
          <w:lang w:val="en-GB"/>
        </w:rPr>
      </w:pPr>
    </w:p>
    <w:p w14:paraId="240DD90F" w14:textId="77777777" w:rsidR="00190E6F" w:rsidRPr="00D424AA" w:rsidRDefault="00190E6F" w:rsidP="00D424AA">
      <w:pPr>
        <w:rPr>
          <w:rFonts w:cs="Times New Roman"/>
          <w:b/>
          <w:lang w:val="en-GB"/>
        </w:rPr>
      </w:pPr>
      <w:r w:rsidRPr="00D424AA">
        <w:rPr>
          <w:rFonts w:cs="Times New Roman"/>
          <w:b/>
          <w:lang w:val="en-GB"/>
        </w:rPr>
        <w:t>[END BOX 11.2 HERE]</w:t>
      </w:r>
    </w:p>
    <w:p w14:paraId="424CE7EB" w14:textId="77777777" w:rsidR="00190E6F" w:rsidRPr="00D424AA" w:rsidRDefault="00190E6F" w:rsidP="00841A35">
      <w:pPr>
        <w:rPr>
          <w:rFonts w:cs="Times New Roman"/>
          <w:lang w:val="en-GB"/>
        </w:rPr>
      </w:pPr>
    </w:p>
    <w:p w14:paraId="2BD7463E" w14:textId="5EC170DE" w:rsidR="00D91CF0" w:rsidRPr="00841A35" w:rsidRDefault="00D91CF0" w:rsidP="00841A35">
      <w:pPr>
        <w:pStyle w:val="AR6BodyText"/>
        <w:rPr>
          <w:rFonts w:cs="Times New Roman"/>
          <w:lang w:val="en-GB"/>
        </w:rPr>
      </w:pPr>
    </w:p>
    <w:p w14:paraId="40879BE4" w14:textId="77777777" w:rsidR="00E221E2" w:rsidRPr="00D424AA" w:rsidRDefault="00E221E2" w:rsidP="00D424AA">
      <w:pPr>
        <w:pStyle w:val="AR6Chap11Level1111"/>
        <w:rPr>
          <w:rFonts w:cs="Times New Roman"/>
          <w:lang w:val="en-GB"/>
        </w:rPr>
      </w:pPr>
      <w:bookmarkStart w:id="341" w:name="_Toc25583633"/>
      <w:bookmarkStart w:id="342" w:name="_Toc43888613"/>
      <w:bookmarkStart w:id="343" w:name="_Toc57192389"/>
      <w:bookmarkStart w:id="344" w:name="_Toc70702979"/>
      <w:r w:rsidRPr="00D424AA">
        <w:rPr>
          <w:rFonts w:cs="Times New Roman"/>
          <w:lang w:val="en-GB"/>
        </w:rPr>
        <w:t>Data and Methods</w:t>
      </w:r>
      <w:bookmarkEnd w:id="341"/>
      <w:bookmarkEnd w:id="342"/>
      <w:bookmarkEnd w:id="343"/>
      <w:bookmarkEnd w:id="344"/>
      <w:r w:rsidRPr="00D424AA">
        <w:rPr>
          <w:rFonts w:cs="Times New Roman"/>
          <w:lang w:val="en-GB"/>
        </w:rPr>
        <w:t xml:space="preserve"> </w:t>
      </w:r>
    </w:p>
    <w:p w14:paraId="2D743E64" w14:textId="77777777" w:rsidR="00E221E2" w:rsidRPr="00D424AA" w:rsidRDefault="00E221E2" w:rsidP="00D424AA">
      <w:pPr>
        <w:rPr>
          <w:rFonts w:cs="Times New Roman"/>
          <w:lang w:val="en-GB"/>
        </w:rPr>
      </w:pPr>
    </w:p>
    <w:p w14:paraId="5F8A3D85" w14:textId="2896B9EA" w:rsidR="00E221E2" w:rsidRPr="00D424AA" w:rsidRDefault="00E221E2" w:rsidP="00D424AA">
      <w:pPr>
        <w:rPr>
          <w:rFonts w:cs="Times New Roman"/>
          <w:lang w:val="en-GB"/>
        </w:rPr>
      </w:pPr>
      <w:r w:rsidRPr="00D424AA">
        <w:rPr>
          <w:rFonts w:cs="Times New Roman"/>
          <w:lang w:val="en-GB"/>
        </w:rPr>
        <w:t xml:space="preserve">This section provides an assessment of observational data and methods used in the analysis and attribution of climate change specific to weather and climate extremes, and also introduces some concepts used in presenting future projections of extremes in the chapter. The main focus is on extreme events over land, as extremes in the ocean are assessed in Chapter 9 of this </w:t>
      </w:r>
      <w:r w:rsidR="009D531E">
        <w:rPr>
          <w:rFonts w:cs="Times New Roman"/>
          <w:lang w:val="en-GB"/>
        </w:rPr>
        <w:t>R</w:t>
      </w:r>
      <w:r w:rsidRPr="00D424AA">
        <w:rPr>
          <w:rFonts w:cs="Times New Roman"/>
          <w:lang w:val="en-GB"/>
        </w:rPr>
        <w:t xml:space="preserve">eport. Later </w:t>
      </w:r>
      <w:r w:rsidRPr="00804CE7">
        <w:rPr>
          <w:rFonts w:cs="Times New Roman"/>
          <w:lang w:val="en-GB"/>
        </w:rPr>
        <w:t xml:space="preserve">sections </w:t>
      </w:r>
      <w:r w:rsidR="0068239D" w:rsidRPr="00804CE7">
        <w:rPr>
          <w:rFonts w:cs="Times New Roman"/>
          <w:lang w:val="en-GB"/>
        </w:rPr>
        <w:t xml:space="preserve">(11.3-11.8) </w:t>
      </w:r>
      <w:r w:rsidRPr="00804CE7">
        <w:rPr>
          <w:rFonts w:cs="Times New Roman"/>
          <w:lang w:val="en-GB"/>
        </w:rPr>
        <w:t xml:space="preserve">also provide additional assessments on relevant observational datasets and model validation specific for the type of extremes to be assessed. </w:t>
      </w:r>
      <w:r w:rsidR="0068239D" w:rsidRPr="00804CE7">
        <w:rPr>
          <w:rFonts w:cs="Times New Roman"/>
          <w:lang w:val="en-GB"/>
        </w:rPr>
        <w:t>General background on climate modelling is provided in Chapters 4 and 10.</w:t>
      </w:r>
    </w:p>
    <w:p w14:paraId="55670430" w14:textId="748ABDC6" w:rsidR="00E221E2" w:rsidRDefault="00E221E2" w:rsidP="00D424AA">
      <w:pPr>
        <w:rPr>
          <w:rFonts w:cs="Times New Roman"/>
          <w:lang w:val="en-GB"/>
        </w:rPr>
      </w:pPr>
    </w:p>
    <w:p w14:paraId="099F39A3" w14:textId="6E8DDF8C" w:rsidR="00703712" w:rsidRDefault="00703712" w:rsidP="00D424AA">
      <w:pPr>
        <w:rPr>
          <w:rFonts w:cs="Times New Roman"/>
          <w:lang w:val="en-GB"/>
        </w:rPr>
      </w:pPr>
    </w:p>
    <w:p w14:paraId="6C187C5A" w14:textId="77777777" w:rsidR="00E221E2" w:rsidRPr="00D424AA" w:rsidRDefault="00E221E2" w:rsidP="00D424AA">
      <w:pPr>
        <w:pStyle w:val="AR6Chap11Level21111"/>
        <w:rPr>
          <w:rFonts w:cs="Times New Roman"/>
          <w:lang w:val="en-GB"/>
        </w:rPr>
      </w:pPr>
      <w:bookmarkStart w:id="345" w:name="_Toc70702980"/>
      <w:r w:rsidRPr="00D424AA">
        <w:rPr>
          <w:rFonts w:cs="Times New Roman"/>
          <w:lang w:val="en-GB"/>
        </w:rPr>
        <w:t>Definition of extremes</w:t>
      </w:r>
      <w:bookmarkEnd w:id="345"/>
    </w:p>
    <w:p w14:paraId="02677D83" w14:textId="77777777" w:rsidR="00E221E2" w:rsidRPr="00D424AA" w:rsidRDefault="00E221E2" w:rsidP="00D424AA">
      <w:pPr>
        <w:keepNext/>
        <w:keepLines/>
        <w:widowControl/>
        <w:spacing w:line="259" w:lineRule="auto"/>
        <w:outlineLvl w:val="2"/>
        <w:rPr>
          <w:rFonts w:eastAsiaTheme="majorEastAsia" w:cs="Times New Roman"/>
          <w:b/>
          <w:i/>
          <w:szCs w:val="24"/>
          <w:lang w:val="en-GB" w:eastAsia="en-US"/>
        </w:rPr>
      </w:pPr>
    </w:p>
    <w:p w14:paraId="5746C4F5" w14:textId="77777777" w:rsidR="00E221E2" w:rsidRPr="00D424AA" w:rsidRDefault="00E221E2" w:rsidP="00D424AA">
      <w:pPr>
        <w:rPr>
          <w:rFonts w:cs="Times New Roman"/>
          <w:lang w:val="en-GB"/>
        </w:rPr>
      </w:pPr>
      <w:r w:rsidRPr="00D424AA">
        <w:rPr>
          <w:rFonts w:cs="Times New Roman"/>
          <w:lang w:val="en-GB"/>
        </w:rPr>
        <w:t>In the literature, an event is generally considered extreme if the value of a variable exceeds (or lies below) a threshold. The thresholds have been defined in different ways, leading to differences in the meaning of extremes that may share the same name. For example, two sets of frequency of hot/warm days have been used in the literature. One set counts the number of days when maximum daily temperature is above a relative threshold defined as the 90</w:t>
      </w:r>
      <w:r w:rsidRPr="00D424AA">
        <w:rPr>
          <w:rFonts w:cs="Times New Roman"/>
          <w:vertAlign w:val="superscript"/>
          <w:lang w:val="en-GB"/>
        </w:rPr>
        <w:t>th</w:t>
      </w:r>
      <w:r w:rsidRPr="00D424AA">
        <w:rPr>
          <w:rFonts w:cs="Times New Roman"/>
          <w:lang w:val="en-GB"/>
        </w:rPr>
        <w:t xml:space="preserve"> or higher percentile of maximum daily temperature for the calendar day over a base period. An event based on such a definition can occur during any time of the year and the impact of such an event would differ depending on the season. The other set counts the number of days in which maximum daily temperature is above an absolute threshold such as 35°C, because exceedance of this temperature can sometimes cause health impacts (however, these impacts may depend on location and whether ecosystems and the population are adapted to such temperatures). While both types of hot extreme indices have been used to analyze changes in the frequency of hot/warm events, they represent different events that occur at different times of the year, possibly affected by different types of processes and mechanisms, and possibly also associated with different impacts. </w:t>
      </w:r>
    </w:p>
    <w:p w14:paraId="50FED7F4" w14:textId="77777777" w:rsidR="00E221E2" w:rsidRPr="00D424AA" w:rsidRDefault="00E221E2" w:rsidP="00D424AA">
      <w:pPr>
        <w:rPr>
          <w:rFonts w:cs="Times New Roman"/>
          <w:lang w:val="en-GB"/>
        </w:rPr>
      </w:pPr>
    </w:p>
    <w:p w14:paraId="75EE84E1" w14:textId="695D125C" w:rsidR="00E221E2" w:rsidRPr="00D424AA" w:rsidRDefault="00E221E2" w:rsidP="00D424AA">
      <w:pPr>
        <w:rPr>
          <w:rFonts w:cs="Times New Roman"/>
          <w:i/>
          <w:iCs/>
          <w:lang w:val="en-GB"/>
        </w:rPr>
      </w:pPr>
      <w:r w:rsidRPr="00D424AA">
        <w:rPr>
          <w:rFonts w:cs="Times New Roman"/>
          <w:lang w:val="en-GB"/>
        </w:rPr>
        <w:t xml:space="preserve">Changes in extremes have also been examined from two perspectives: changes in the frequency for a given magnitude of extremes or changes in the magnitude for a particular return period (frequency). Changes in the probability of extremes (e.g., temperature extremes) depend on the rarity of the extreme event that is assessed, with a larger change in probability associated with a rarer event (e.g., </w:t>
      </w:r>
      <w:commentRangeStart w:id="346"/>
      <w:r w:rsidRPr="00D424AA">
        <w:rPr>
          <w:rFonts w:cs="Times New Roman"/>
          <w:i/>
          <w:iCs/>
          <w:lang w:val="en-GB"/>
        </w:rPr>
        <w:fldChar w:fldCharType="begin" w:fldLock="1"/>
      </w:r>
      <w:r w:rsidR="00FF6231">
        <w:rPr>
          <w:rFonts w:cs="Times New Roman"/>
          <w:lang w:val="en-GB"/>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instrText>
      </w:r>
      <w:r w:rsidRPr="00D424AA">
        <w:rPr>
          <w:rFonts w:cs="Times New Roman"/>
          <w:i/>
          <w:iCs/>
          <w:lang w:val="en-GB"/>
        </w:rPr>
        <w:fldChar w:fldCharType="separate"/>
      </w:r>
      <w:r w:rsidR="00A26296">
        <w:rPr>
          <w:rFonts w:cs="Times New Roman"/>
          <w:noProof/>
          <w:lang w:val="en-GB"/>
        </w:rPr>
        <w:t>Kharin et al., 2018)</w:t>
      </w:r>
      <w:r w:rsidRPr="00D424AA">
        <w:rPr>
          <w:rFonts w:cs="Times New Roman"/>
          <w:i/>
          <w:iCs/>
          <w:lang w:val="en-GB"/>
        </w:rPr>
        <w:fldChar w:fldCharType="end"/>
      </w:r>
      <w:commentRangeEnd w:id="346"/>
      <w:r w:rsidR="00A26296">
        <w:rPr>
          <w:rStyle w:val="Marquedecommentaire"/>
        </w:rPr>
        <w:commentReference w:id="346"/>
      </w:r>
      <w:r w:rsidRPr="00841A35">
        <w:rPr>
          <w:rFonts w:cs="Times New Roman"/>
          <w:lang w:val="en-GB"/>
        </w:rPr>
        <w:t>. On the other hand, changes in the magnitud</w:t>
      </w:r>
      <w:r w:rsidRPr="00D424AA">
        <w:rPr>
          <w:rFonts w:cs="Times New Roman"/>
          <w:lang w:val="en-GB"/>
        </w:rPr>
        <w:t xml:space="preserve">e represented by the return levels of the extreme events may not be as sensitive to the rarity of the event. While the answers to the two different questions are related, their relevance to different audiences may differ. Conclusions regarding the respective contribution of greenhouse gas forcing to changes in magnitude versus frequency of extremes may also differ </w:t>
      </w:r>
      <w:r w:rsidRPr="00D424AA">
        <w:rPr>
          <w:rFonts w:cs="Times New Roman"/>
          <w:i/>
          <w:iCs/>
          <w:lang w:val="en-GB"/>
        </w:rPr>
        <w:fldChar w:fldCharType="begin" w:fldLock="1"/>
      </w:r>
      <w:r w:rsidR="00FF6231">
        <w:rPr>
          <w:rFonts w:cs="Times New Roman"/>
          <w:lang w:val="en-GB"/>
        </w:rPr>
        <w:instrText>ADDIN CSL_CITATION { "citationItems" : [ { "id" : "ITEM-1", "itemData" : { "DOI" : "10.1029/2011GL050422", "ISBN" : "0094-8276", "ISSN" : "00948276", "author" : [ { "dropping-particle" : "", "family" : "Otto", "given" : "F E L", "non-dropping-particle" : "", "parse-names" : false, "suffix" : "" }, { "dropping-particle" : "", "family" : "Massey", "given" : "N", "non-dropping-particle" : "", "parse-names" : false, "suffix" : "" }, { "dropping-particle" : "", "family" : "Oldenborgh", "given" : "G J", "non-dropping-particle" : "van", "parse-names" : false, "suffix" : "" }, { "dropping-particle" : "", "family" : "Jones", "given" : "R G", "non-dropping-particle" : "", "parse-names" : false, "suffix" : "" }, { "dropping-particle" : "", "family" : "Allen", "given" : "M R", "non-dropping-particle" : "", "parse-names" : false, "suffix" : "" } ], "container-title" : "Geophysical Research Letters", "id" : "ITEM-1", "issue" : "4", "issued" : { "date-parts" : [ [ "2012", "2" ] ] }, "page" : "n/a-n/a", "title" : "Reconciling two approaches to attribution of the 2010 Russian heat wave", "translator" : [ { "dropping-particle" : "", "family" : "S173", "given" : "", "non-dropping-particle" : "", "parse-names" : false, "suffix" : "" } ], "type" : "article-journal", "volume" : "39" }, "uris" : [ "http://www.mendeley.com/documents/?uuid=ca0fdee0-5e6e-43dc-91a8-df5aa3f620c3" ] } ], "mendeley" : { "formattedCitation" : "(Otto et al., 2012)", "plainTextFormattedCitation" : "(Otto et al., 2012)", "previouslyFormattedCitation" : "(Otto et al., 2012)" }, "properties" : { "noteIndex" : 0 }, "schema" : "https://github.com/citation-style-language/schema/raw/master/csl-citation.json" }</w:instrText>
      </w:r>
      <w:r w:rsidRPr="00D424AA">
        <w:rPr>
          <w:rFonts w:cs="Times New Roman"/>
          <w:i/>
          <w:iCs/>
          <w:lang w:val="en-GB"/>
        </w:rPr>
        <w:fldChar w:fldCharType="separate"/>
      </w:r>
      <w:r w:rsidR="00A26296">
        <w:rPr>
          <w:rFonts w:cs="Times New Roman"/>
          <w:noProof/>
          <w:lang w:val="en-GB"/>
        </w:rPr>
        <w:t>(Otto et al., 2012)</w:t>
      </w:r>
      <w:r w:rsidRPr="00D424AA">
        <w:rPr>
          <w:rFonts w:cs="Times New Roman"/>
          <w:i/>
          <w:iCs/>
          <w:lang w:val="en-GB"/>
        </w:rPr>
        <w:fldChar w:fldCharType="end"/>
      </w:r>
      <w:r w:rsidRPr="00841A35">
        <w:rPr>
          <w:rFonts w:cs="Times New Roman"/>
          <w:lang w:val="en-GB"/>
        </w:rPr>
        <w:t>. Correspondingly, the sensitivity of changes in extremes to increasing global warming is also dependent on the definition of the considered extremes. In the case of temperature extremes, changes in magnitude have been shown to often depend linearly on glo</w:t>
      </w:r>
      <w:r w:rsidRPr="00D424AA">
        <w:rPr>
          <w:rFonts w:cs="Times New Roman"/>
          <w:lang w:val="en-GB"/>
        </w:rPr>
        <w:t xml:space="preserve">bal </w:t>
      </w:r>
      <w:r w:rsidR="009D531E">
        <w:rPr>
          <w:rFonts w:cs="Times New Roman"/>
          <w:lang w:val="en-GB"/>
        </w:rPr>
        <w:t xml:space="preserve">surface </w:t>
      </w:r>
      <w:r w:rsidRPr="00D424AA">
        <w:rPr>
          <w:rFonts w:cs="Times New Roman"/>
          <w:lang w:val="en-GB"/>
        </w:rPr>
        <w:t xml:space="preserve">temperature </w:t>
      </w:r>
      <w:r w:rsidRPr="00D424AA">
        <w:rPr>
          <w:rFonts w:cs="Times New Roman"/>
          <w:i/>
          <w:iCs/>
          <w:lang w:val="en-GB"/>
        </w:rPr>
        <w:fldChar w:fldCharType="begin" w:fldLock="1"/>
      </w:r>
      <w:r w:rsidR="007D2D56">
        <w:rPr>
          <w:rFonts w:cs="Times New Roman"/>
          <w:i/>
          <w:iCs/>
          <w:lang w:val="en-GB"/>
        </w:rPr>
        <w: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2",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2",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Seneviratne et al., 2016; Wartenburger et al., 2017)", "plainTextFormattedCitation" : "(Seneviratne et al., 2016; Wartenburger et al., 2017)", "previouslyFormattedCitation" : "(Seneviratne et al., 2016; Wartenburger et al., 2017)" }, "properties" : { "noteIndex" : 0 }, "schema" : "https://github.com/citation-style-language/schema/raw/master/csl-citation.json" }</w:instrText>
      </w:r>
      <w:r w:rsidRPr="00D424AA">
        <w:rPr>
          <w:rFonts w:cs="Times New Roman"/>
          <w:i/>
          <w:iCs/>
          <w:lang w:val="en-GB"/>
        </w:rPr>
        <w:fldChar w:fldCharType="separate"/>
      </w:r>
      <w:r w:rsidR="00A26296">
        <w:rPr>
          <w:rFonts w:cs="Times New Roman"/>
          <w:iCs/>
          <w:noProof/>
          <w:lang w:val="en-GB"/>
        </w:rPr>
        <w:t>(Seneviratne et al., 2016; Wartenburger et al., 2017)</w:t>
      </w:r>
      <w:r w:rsidRPr="00D424AA">
        <w:rPr>
          <w:rFonts w:cs="Times New Roman"/>
          <w:i/>
          <w:iCs/>
          <w:lang w:val="en-GB"/>
        </w:rPr>
        <w:fldChar w:fldCharType="end"/>
      </w:r>
      <w:r w:rsidRPr="00841A35">
        <w:rPr>
          <w:rFonts w:cs="Times New Roman"/>
          <w:lang w:val="en-GB"/>
        </w:rPr>
        <w:t xml:space="preserve">, while changes in frequency tend to be non-linear and can, for example, be exponential for increasing global warming levels </w:t>
      </w:r>
      <w:r w:rsidRPr="00D424AA">
        <w:rPr>
          <w:rFonts w:cs="Times New Roman"/>
          <w:i/>
          <w:iCs/>
          <w:lang w:val="en-GB"/>
        </w:rPr>
        <w:fldChar w:fldCharType="begin" w:fldLock="1"/>
      </w:r>
      <w:r w:rsidR="00FF6231">
        <w:rPr>
          <w:rFonts w:cs="Times New Roman"/>
          <w:i/>
          <w:iCs/>
          <w:lang w:val="en-GB"/>
        </w:rPr>
        <w:instrText>ADDIN CSL_CITATION { "citationItems" : [ { "id" : "ITEM-1",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1",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id" : "ITEM-2",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2",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Fischer and Knutti, 2015; Kharin et al., 2018)", "plainTextFormattedCitation" : "(Fischer and Knutti, 2015; Kharin et al., 2018)", "previouslyFormattedCitation" : "(Fischer and Knutti, 2015; Kharin et al., 2018)" }, "properties" : { "noteIndex" : 0 }, "schema" : "https://github.com/citation-style-language/schema/raw/master/csl-citation.json" }</w:instrText>
      </w:r>
      <w:r w:rsidRPr="00D424AA">
        <w:rPr>
          <w:rFonts w:cs="Times New Roman"/>
          <w:i/>
          <w:iCs/>
          <w:lang w:val="en-GB"/>
        </w:rPr>
        <w:fldChar w:fldCharType="separate"/>
      </w:r>
      <w:r w:rsidR="00A26296">
        <w:rPr>
          <w:rFonts w:cs="Times New Roman"/>
          <w:iCs/>
          <w:noProof/>
          <w:lang w:val="en-GB"/>
        </w:rPr>
        <w:t>(Fischer and Knutti, 2015; Kharin et al., 2018)</w:t>
      </w:r>
      <w:r w:rsidRPr="00D424AA">
        <w:rPr>
          <w:rFonts w:cs="Times New Roman"/>
          <w:i/>
          <w:iCs/>
          <w:lang w:val="en-GB"/>
        </w:rPr>
        <w:fldChar w:fldCharType="end"/>
      </w:r>
      <w:r w:rsidRPr="00841A35">
        <w:rPr>
          <w:rFonts w:cs="Times New Roman"/>
          <w:lang w:val="en-GB"/>
        </w:rPr>
        <w:t xml:space="preserve">. When similar damage occurs once </w:t>
      </w:r>
      <w:r w:rsidRPr="00D424AA">
        <w:rPr>
          <w:rFonts w:cs="Times New Roman"/>
          <w:lang w:val="en-GB"/>
        </w:rPr>
        <w:t xml:space="preserve">a fixed threshold is exceeded, it is more important to ask a question regarding changes in the frequency. But when the exceedance of this fixed threshold becomes a normal occurrence in the future, this can lead to a saturation in the change of probability </w:t>
      </w:r>
      <w:r w:rsidRPr="00D424AA">
        <w:rPr>
          <w:rFonts w:cs="Times New Roman"/>
          <w:lang w:val="en-GB"/>
        </w:rPr>
        <w:fldChar w:fldCharType="begin" w:fldLock="1"/>
      </w:r>
      <w:r w:rsidR="00FF6231">
        <w:rPr>
          <w:rFonts w:cs="Times New Roman"/>
          <w:lang w:val="en-GB"/>
        </w:rPr>
        <w:instrText>ADDIN CSL_CITATION { "citationItems" : [ { "id" : "ITEM-1", "itemData" : { "DOI" : "10.1088/1748-9326/aaf4cc", "ISSN" : "1748-9326", "abstract" : "Abstract Increasing risks of extreme weather events are the most noticeable and damaging manifestation of anthropogenic climate change. In the aftermath of an extreme event, policymakers are often called upon to make timely and sensitive decisions about rebuilding and managing present and future risks. Information regarding whether, where, and how present day and future risks are changing is needed to adequately inform these decisions. But this information is often not available on the temporal and spatial scales decisions are made. In particular, decision makers require information about both historical changes and plausible future changes in the severity and frequency of extreme weather in a seamless way. However, applying the same methods from event attribution to future projections by defining events based on present day frequency of occurrence leads to potentially misleading estimates of future changes in a warmer climate. We demonstrate that this is fundamentally a consequence of risk ratios saturating at different values. This study investigates the circumstances under which present-day attribution frameworks become ill-suited for characterising changes in future extremes, before discussing what alternative frameworks may be more useful to inform stakeholders about what additional risks from extreme weather events will emerge in a warmer world.", "author" : [ { "dropping-particle" : "", "family" : "Harrington", "given" : "Luke J", "non-dropping-particle" : "", "parse-names" : false, "suffix" : "" }, { "dropping-particle" : "", "family" : "Otto", "given" : "Friederike E L", "non-dropping-particle" : "", "parse-names" : false, "suffix" : "" } ], "container-title" : "Environmental Research Letters", "id" : "ITEM-1", "issue" : "12", "issued" : { "date-parts" : [ [ "2018", "12", "18" ] ] }, "page" : "123006", "title" : "Adapting attribution science to the climate extremes of tomorrow", "translator" : [ { "dropping-particle" : "", "family" : "S1354", "given" : "", "non-dropping-particle" : "", "parse-names" : false, "suffix" : "" } ], "type" : "article-journal", "volume" : "13" }, "uris" : [ "http://www.mendeley.com/documents/?uuid=a33c7b81-d400-4c74-99d8-5c0cb518a930" ] } ], "mendeley" : { "formattedCitation" : "(Harrington and Otto, 2018a)", "plainTextFormattedCitation" : "(Harrington and Otto, 2018a)", "previouslyFormattedCitation" : "(Harrington and Otto, 2018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rrington and Otto, 2018a)</w:t>
      </w:r>
      <w:r w:rsidRPr="00D424AA">
        <w:rPr>
          <w:rFonts w:cs="Times New Roman"/>
          <w:lang w:val="en-GB"/>
        </w:rPr>
        <w:fldChar w:fldCharType="end"/>
      </w:r>
      <w:r w:rsidRPr="00841A35">
        <w:rPr>
          <w:rFonts w:cs="Times New Roman"/>
          <w:lang w:val="en-GB"/>
        </w:rPr>
        <w:t xml:space="preserve">. On the other hand, if the impact of an event increases with the intensity of the event, it would be more relevant to </w:t>
      </w:r>
      <w:r w:rsidRPr="00D424AA">
        <w:rPr>
          <w:rFonts w:cs="Times New Roman"/>
          <w:lang w:val="en-GB"/>
        </w:rPr>
        <w:t xml:space="preserve">examine changes in the magnitude. Finally, adaptation to climate change might change the relevant thresholds over time, although such aspects are still rarely integrated in the assessment of projected changes in extremes. Framing, including how extremes are defined and how the questions are asked in the literature, is considered when </w:t>
      </w:r>
      <w:r w:rsidRPr="00D424AA">
        <w:rPr>
          <w:rFonts w:cs="Times New Roman"/>
          <w:iCs/>
          <w:lang w:val="en-GB"/>
        </w:rPr>
        <w:t xml:space="preserve">forming </w:t>
      </w:r>
      <w:r w:rsidR="00257D1C" w:rsidRPr="00D424AA">
        <w:rPr>
          <w:rFonts w:cs="Times New Roman"/>
          <w:iCs/>
          <w:lang w:val="en-GB"/>
        </w:rPr>
        <w:t>the</w:t>
      </w:r>
      <w:r w:rsidRPr="00D424AA">
        <w:rPr>
          <w:rFonts w:cs="Times New Roman"/>
          <w:iCs/>
          <w:lang w:val="en-GB"/>
        </w:rPr>
        <w:t xml:space="preserve"> assessments</w:t>
      </w:r>
      <w:r w:rsidR="00257D1C" w:rsidRPr="00D424AA">
        <w:rPr>
          <w:rFonts w:cs="Times New Roman"/>
          <w:iCs/>
          <w:lang w:val="en-GB"/>
        </w:rPr>
        <w:t xml:space="preserve"> of this chapter</w:t>
      </w:r>
      <w:r w:rsidRPr="00D424AA">
        <w:rPr>
          <w:rFonts w:cs="Times New Roman"/>
          <w:i/>
          <w:iCs/>
          <w:lang w:val="en-GB"/>
        </w:rPr>
        <w:t>.</w:t>
      </w:r>
    </w:p>
    <w:p w14:paraId="5A6CB3F5" w14:textId="50B54369" w:rsidR="00E221E2" w:rsidRDefault="00E221E2" w:rsidP="00D424AA">
      <w:pPr>
        <w:keepNext/>
        <w:keepLines/>
        <w:widowControl/>
        <w:spacing w:line="259" w:lineRule="auto"/>
        <w:outlineLvl w:val="2"/>
        <w:rPr>
          <w:rFonts w:eastAsiaTheme="majorEastAsia" w:cs="Times New Roman"/>
          <w:b/>
          <w:i/>
          <w:szCs w:val="24"/>
          <w:lang w:val="en-GB" w:eastAsia="en-US"/>
        </w:rPr>
      </w:pPr>
    </w:p>
    <w:p w14:paraId="54E7EE55" w14:textId="77777777" w:rsidR="00703712" w:rsidRPr="00D424AA" w:rsidRDefault="00703712" w:rsidP="00D424AA">
      <w:pPr>
        <w:keepNext/>
        <w:keepLines/>
        <w:widowControl/>
        <w:spacing w:line="259" w:lineRule="auto"/>
        <w:outlineLvl w:val="2"/>
        <w:rPr>
          <w:rFonts w:eastAsiaTheme="majorEastAsia" w:cs="Times New Roman"/>
          <w:b/>
          <w:i/>
          <w:szCs w:val="24"/>
          <w:lang w:val="en-GB" w:eastAsia="en-US"/>
        </w:rPr>
      </w:pPr>
    </w:p>
    <w:p w14:paraId="1740A08A" w14:textId="77777777" w:rsidR="00E221E2" w:rsidRPr="00D424AA" w:rsidRDefault="00E221E2" w:rsidP="00D424AA">
      <w:pPr>
        <w:pStyle w:val="AR6Chap11Level21111"/>
        <w:rPr>
          <w:rFonts w:cs="Times New Roman"/>
          <w:lang w:val="en-GB"/>
        </w:rPr>
      </w:pPr>
      <w:bookmarkStart w:id="347" w:name="_Toc70702981"/>
      <w:r w:rsidRPr="00D424AA">
        <w:rPr>
          <w:rFonts w:cs="Times New Roman"/>
          <w:lang w:val="en-GB"/>
        </w:rPr>
        <w:t>Data</w:t>
      </w:r>
      <w:bookmarkEnd w:id="347"/>
    </w:p>
    <w:p w14:paraId="255B7C24" w14:textId="77777777" w:rsidR="00E221E2" w:rsidRPr="00D424AA" w:rsidRDefault="00E221E2" w:rsidP="00D424AA">
      <w:pPr>
        <w:rPr>
          <w:rFonts w:cs="Times New Roman"/>
          <w:lang w:val="en-GB"/>
        </w:rPr>
      </w:pPr>
    </w:p>
    <w:p w14:paraId="41B638C9" w14:textId="683A66DE" w:rsidR="00E221E2" w:rsidRPr="00D424AA" w:rsidRDefault="00E221E2" w:rsidP="00D424AA">
      <w:pPr>
        <w:rPr>
          <w:rFonts w:cs="Times New Roman"/>
          <w:lang w:val="en-GB"/>
        </w:rPr>
      </w:pPr>
      <w:r w:rsidRPr="00D424AA">
        <w:rPr>
          <w:rFonts w:cs="Times New Roman"/>
          <w:lang w:val="en-GB"/>
        </w:rPr>
        <w:t xml:space="preserve">Studies of past and future changes in weather and climate extremes and in the mean state of the climate use the same original sources of weather and climate observations, including in-situ observations, remotely sensed data, and derived data products such as reanalyses. Chapter 2 (Section 2.3) and Chapter 10 (Section 10.2) assess various aspects of these data sources and data products from the perspective of their general use and in the analysis of changes in the mean state of the climate in particular. Building on these previous chapters, this subsection highlights particular aspects that are related to extremes and that are most relevant to the assessment of this chapter. The SREX </w:t>
      </w:r>
      <w:commentRangeStart w:id="348"/>
      <w:r w:rsidR="00F6644F" w:rsidRPr="00D424AA">
        <w:rPr>
          <w:rFonts w:cs="Times New Roman"/>
          <w:lang w:val="en-GB"/>
        </w:rPr>
        <w:fldChar w:fldCharType="begin" w:fldLock="1"/>
      </w:r>
      <w:r w:rsidR="007D2D56">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manualFormatting" : "(Chapter 3, Seneviratne et al., 2012)", "plainTextFormattedCitation" : "(Seneviratne et al., 2012)", "previouslyFormattedCitation" : "(Seneviratne et al., 2012)" }, "properties" : { "noteIndex" : 0 }, "schema" : "https://github.com/citation-style-language/schema/raw/master/csl-citation.json" }</w:instrText>
      </w:r>
      <w:r w:rsidR="00F6644F" w:rsidRPr="00D424AA">
        <w:rPr>
          <w:rFonts w:cs="Times New Roman"/>
          <w:lang w:val="en-GB"/>
        </w:rPr>
        <w:fldChar w:fldCharType="separate"/>
      </w:r>
      <w:r w:rsidR="00A26296">
        <w:rPr>
          <w:rFonts w:cs="Times New Roman"/>
          <w:noProof/>
          <w:lang w:val="en-GB"/>
        </w:rPr>
        <w:t>(Chapter 3, Seneviratne et al., 2012)</w:t>
      </w:r>
      <w:r w:rsidR="00F6644F" w:rsidRPr="00D424AA">
        <w:rPr>
          <w:rFonts w:cs="Times New Roman"/>
          <w:lang w:val="en-GB"/>
        </w:rPr>
        <w:fldChar w:fldCharType="end"/>
      </w:r>
      <w:commentRangeEnd w:id="348"/>
      <w:r w:rsidR="00A26296">
        <w:rPr>
          <w:rStyle w:val="Marquedecommentaire"/>
        </w:rPr>
        <w:commentReference w:id="348"/>
      </w:r>
      <w:r w:rsidRPr="00841A35">
        <w:rPr>
          <w:rFonts w:cs="Times New Roman"/>
          <w:lang w:val="en-GB"/>
        </w:rPr>
        <w:t xml:space="preserve"> and AR5 </w:t>
      </w:r>
      <w:commentRangeStart w:id="349"/>
      <w:r w:rsidR="00F6644F" w:rsidRPr="00D424AA">
        <w:rPr>
          <w:rFonts w:cs="Times New Roman"/>
          <w:lang w:val="en-GB"/>
        </w:rPr>
        <w:fldChar w:fldCharType="begin" w:fldLock="1"/>
      </w:r>
      <w:r w:rsidR="00FF6231">
        <w:rPr>
          <w:rFonts w:cs="Times New Roman"/>
          <w:lang w:val="en-GB"/>
        </w:rPr>
        <w:instrText>ADDIN CSL_CITATION { "citationItems" : [ { "id" : "ITEM-1", "itemData" : { "DOI" : "10.1017/CBO9781107415324.008", "ISBN" : "9781107661820", "author" : [ { "dropping-particle" : "", "family" : "Hartmann", "given" : "Dennis J", "non-dropping-particle" : "", "parse-names" : false, "suffix" : "" }, { "dropping-particle" : "", "family" : "Klein Tank", "given" : "Albert M 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S97", "given" : "Rt13", "non-dropping-particle" : "", "parse-names" : false, "suffix" : "" } ], "type" : "chapter" }, "uris" : [ "http://www.mendeley.com/documents/?uuid=0d7f5735-1ed9-4b19-8b77-d0fb71273b13" ] } ], "mendeley" : { "formattedCitation" : "(Hartmann et al., 2013)", "manualFormatting" : "(Chapter 2, Hartmann et al., 2013)", "plainTextFormattedCitation" : "(Hartmann et al., 2013)", "previouslyFormattedCitation" : "(Hartmann et al., 2013)" }, "properties" : { "noteIndex" : 0 }, "schema" : "https://github.com/citation-style-language/schema/raw/master/csl-citation.json" }</w:instrText>
      </w:r>
      <w:r w:rsidR="00F6644F" w:rsidRPr="00D424AA">
        <w:rPr>
          <w:rFonts w:cs="Times New Roman"/>
          <w:lang w:val="en-GB"/>
        </w:rPr>
        <w:fldChar w:fldCharType="separate"/>
      </w:r>
      <w:r w:rsidR="00A26296">
        <w:rPr>
          <w:rFonts w:cs="Times New Roman"/>
          <w:noProof/>
          <w:lang w:val="en-GB"/>
        </w:rPr>
        <w:t>(Chapter 2, Hartmann et al., 2013)</w:t>
      </w:r>
      <w:r w:rsidR="00F6644F" w:rsidRPr="00D424AA">
        <w:rPr>
          <w:rFonts w:cs="Times New Roman"/>
          <w:lang w:val="en-GB"/>
        </w:rPr>
        <w:fldChar w:fldCharType="end"/>
      </w:r>
      <w:commentRangeEnd w:id="349"/>
      <w:r w:rsidR="00A26296">
        <w:rPr>
          <w:rStyle w:val="Marquedecommentaire"/>
        </w:rPr>
        <w:commentReference w:id="349"/>
      </w:r>
      <w:r w:rsidRPr="00841A35">
        <w:rPr>
          <w:rFonts w:cs="Times New Roman"/>
          <w:lang w:val="en-GB"/>
        </w:rPr>
        <w:t xml:space="preserve"> addressed critical issues regarding the quality and availability of observed data and their relevance for the assessment of changes in extremes. </w:t>
      </w:r>
      <w:bookmarkStart w:id="350" w:name="_Toc25583635"/>
      <w:bookmarkStart w:id="351" w:name="_Toc57192391"/>
    </w:p>
    <w:p w14:paraId="06AD4A58" w14:textId="77777777" w:rsidR="00E221E2" w:rsidRPr="00D424AA" w:rsidRDefault="00E221E2" w:rsidP="00D424AA">
      <w:pPr>
        <w:rPr>
          <w:rFonts w:cs="Times New Roman"/>
          <w:lang w:val="en-GB"/>
        </w:rPr>
      </w:pPr>
    </w:p>
    <w:bookmarkEnd w:id="350"/>
    <w:bookmarkEnd w:id="351"/>
    <w:p w14:paraId="708746F3" w14:textId="3CB4A661" w:rsidR="009D531E" w:rsidRDefault="00E221E2" w:rsidP="00D424AA">
      <w:pPr>
        <w:rPr>
          <w:rFonts w:cs="Times New Roman"/>
          <w:lang w:val="en-GB"/>
        </w:rPr>
      </w:pPr>
      <w:r w:rsidRPr="00D424AA">
        <w:rPr>
          <w:rFonts w:cs="Times New Roman"/>
          <w:lang w:val="en-GB"/>
        </w:rPr>
        <w:t xml:space="preserve">Extreme weather and climate events occur on time scales of hours (e.g., convective storms that produce heavy precipitation) to days (e.g., tropical cyclones, heat waves), to seasons and years (e.g., droughts). A robust determination of long-term changes in these events can have different requirements for the spatial and </w:t>
      </w:r>
      <w:r w:rsidRPr="00D424AA">
        <w:rPr>
          <w:rFonts w:cs="Times New Roman"/>
          <w:lang w:val="en-GB"/>
        </w:rPr>
        <w:lastRenderedPageBreak/>
        <w:t xml:space="preserve">temporal scales and sample size of the data. In general, it is more difficult to determine long-term changes for events of fairly large temporal duration, such as “mega-droughts” that last several years or longer (e.g., </w:t>
      </w:r>
      <w:commentRangeStart w:id="352"/>
      <w:r w:rsidRPr="00D424AA">
        <w:rPr>
          <w:rFonts w:cs="Times New Roman"/>
          <w:lang w:val="en-GB"/>
        </w:rPr>
        <w:fldChar w:fldCharType="begin" w:fldLock="1"/>
      </w:r>
      <w:r w:rsidR="00FF6231">
        <w:rPr>
          <w:rFonts w:cs="Times New Roman"/>
          <w:lang w:val="en-GB"/>
        </w:rPr>
        <w:instrText>ADDIN CSL_CITATION { "citationItems" : [ { "id" : "ITEM-1", "itemData" : { "DOI" : "10.1175/JCLI-D-12-00282.1", "ISSN" : "0894-8755", "abstract" : "Projected changes in global rainfall patterns will likely alter water supplies and ecosystems in semiarid regions during the coming century. Instrumental and paleoclimate data indicate that natural hydroclimate fluctuations tend to be more energetic at low (multidecadal to multicentury) than at high (interannual) frequencies. State-of-the-art global climate models do not capture this characteristic of hydroclimate variability, suggesting that the models underestimate the risk of future persistent droughts. Methods are developed here for assessing the risk of such events in the coming century using climate model projections as well as observational (paleoclimate) information. Where instrumental and paleoclimate data are reliable, these methods may provide a more complete view of prolonged drought risk. In the U.S. Southwest, for instance, state-of-the-art climate model projections suggest the risk of a decade-scale megadrought in the coming century is less than 50%; the analysis herein suggests that the risk is at least 80%, and may be higher than 90% in certain areas. The likelihood of longer-lived events (&gt;35 yr) is between 20% and 50%, and the risk of an unprecedented 50-yr megadrought is nonnegligible under the most severe warming scenario (5%\u201310%). These findings are important to consider as adaptation and mitigation strategies are developed to cope with regional impacts of climate change, where population growth is high and multidecadal megadrought\u2014worse than anything seen during the last 2000 years\u2014would pose unprecedented challenges to water resources in the region.", "author" : [ { "dropping-particle" : "", "family" : "Ault", "given" : "Toby R.", "non-dropping-particle" : "", "parse-names" : false, "suffix" : "" }, { "dropping-particle" : "", "family" : "Cole", "given" : "Julia E.", "non-dropping-particle" : "", "parse-names" : false, "suffix" : "" }, { "dropping-particle" : "", "family" : "Overpeck", "given" : "Jonathan T.", "non-dropping-particle" : "", "parse-names" : false, "suffix" : "" }, { "dropping-particle" : "", "family" : "Pederson", "given" : "Gregory T.", "non-dropping-particle" : "", "parse-names" : false, "suffix" : "" }, { "dropping-particle" : "", "family" : "Meko", "given" : "David M.", "non-dropping-particle" : "", "parse-names" : false, "suffix" : "" } ], "container-title" : "Journal of Climate", "id" : "ITEM-1", "issue" : "20", "issued" : { "date-parts" : [ [ "2014", "10" ] ] }, "page" : "7529-7549", "title" : "Assessing the Risk of Persistent Drought Using Climate Model Simulations and Paleoclimate Data", "translator" : [ { "dropping-particle" : "", "family" : "S2199", "given" : "", "non-dropping-particle" : "", "parse-names" : false, "suffix" : "" } ], "type" : "article-journal", "volume" : "27" }, "uris" : [ "http://www.mendeley.com/documents/?uuid=b87501a1-8ba6-4a15-bb7a-04c5f067e7e6", "http://www.mendeley.com/documents/?uuid=0b2de1fa-94a6-48c3-88e1-47f168a313cb" ] } ], "mendeley" : { "formattedCitation" : "(Ault et al., 2014)", "manualFormatting" : "Ault et al. 2014)", "plainTextFormattedCitation" : "(Ault et al., 2014)", "previouslyFormattedCitation" : "(Ault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ult et al. 2014)</w:t>
      </w:r>
      <w:r w:rsidRPr="00D424AA">
        <w:rPr>
          <w:rFonts w:cs="Times New Roman"/>
          <w:lang w:val="en-GB"/>
        </w:rPr>
        <w:fldChar w:fldCharType="end"/>
      </w:r>
      <w:commentRangeEnd w:id="352"/>
      <w:r w:rsidR="00A26296">
        <w:rPr>
          <w:rStyle w:val="Marquedecommentaire"/>
        </w:rPr>
        <w:commentReference w:id="352"/>
      </w:r>
      <w:r w:rsidRPr="00841A35">
        <w:rPr>
          <w:rFonts w:cs="Times New Roman"/>
          <w:lang w:val="en-GB"/>
        </w:rPr>
        <w:t>, because of the limitations of the observational sample size. Literature that study changes in extreme precipitation and temperature often use indices representing specifics of extr</w:t>
      </w:r>
      <w:r w:rsidRPr="00D424AA">
        <w:rPr>
          <w:rFonts w:cs="Times New Roman"/>
          <w:lang w:val="en-GB"/>
        </w:rPr>
        <w:t>emes that are derived from daily precipitation and temperature values. Station-based indices would have the same issues as those for the mean climate regarding the quality, availability, and homogeneity of the data. For the purpose of constructing regional information and/or for comparison with model outputs, such as model evaluation, and detection and attribution, these station-based indices are ofte</w:t>
      </w:r>
      <w:r w:rsidR="007504FF">
        <w:rPr>
          <w:rFonts w:cs="Times New Roman"/>
          <w:lang w:val="en-GB"/>
        </w:rPr>
        <w:t xml:space="preserve">n </w:t>
      </w:r>
      <w:r w:rsidRPr="00D424AA">
        <w:rPr>
          <w:rFonts w:cs="Times New Roman"/>
          <w:lang w:val="en-GB"/>
        </w:rPr>
        <w:t xml:space="preserve">interpolated onto regular grids. Two different approaches, involving two different orders of operation, have been used in producing such gridded datasets. </w:t>
      </w:r>
    </w:p>
    <w:p w14:paraId="79817E1E" w14:textId="77777777" w:rsidR="009D531E" w:rsidRDefault="009D531E" w:rsidP="00D424AA">
      <w:pPr>
        <w:rPr>
          <w:rFonts w:cs="Times New Roman"/>
          <w:lang w:val="en-GB"/>
        </w:rPr>
      </w:pPr>
    </w:p>
    <w:p w14:paraId="4109C4D8" w14:textId="7C68523A" w:rsidR="00E221E2" w:rsidRPr="00D424AA" w:rsidRDefault="00E221E2" w:rsidP="00D424AA">
      <w:pPr>
        <w:rPr>
          <w:rFonts w:cs="Times New Roman"/>
          <w:lang w:val="en-GB"/>
        </w:rPr>
      </w:pPr>
      <w:r w:rsidRPr="00D424AA">
        <w:rPr>
          <w:rFonts w:cs="Times New Roman"/>
          <w:lang w:val="en-GB"/>
        </w:rPr>
        <w:t xml:space="preserve">In some cases, such as for the HadEX3 dataset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Dunn et al., 2020)</w:t>
      </w:r>
      <w:r w:rsidRPr="00D424AA">
        <w:rPr>
          <w:rFonts w:cs="Times New Roman"/>
          <w:lang w:val="en-GB" w:eastAsia="zh-CN"/>
        </w:rPr>
        <w:fldChar w:fldCharType="end"/>
      </w:r>
      <w:r w:rsidRPr="00841A35">
        <w:rPr>
          <w:rFonts w:cs="Times New Roman"/>
          <w:lang w:val="en-GB" w:eastAsia="zh-CN"/>
        </w:rPr>
        <w:t xml:space="preserve">, indices of extremes are computed using time series directly derived from stations first and are then gridded over the space. </w:t>
      </w:r>
      <w:r w:rsidRPr="00D424AA">
        <w:rPr>
          <w:rFonts w:cs="Times New Roman"/>
          <w:lang w:val="en-GB"/>
        </w:rPr>
        <w:t xml:space="preserve">As the indices are computed at the station level, the gridded data products represent point estimates of the indices averaged over the spatial scale of the grid box. In other instances, daily values of station observations are first gridded (e.g., </w:t>
      </w:r>
      <w:commentRangeStart w:id="353"/>
      <w:r w:rsidRPr="00D424AA">
        <w:rPr>
          <w:rFonts w:cs="Times New Roman"/>
          <w:lang w:val="en-GB"/>
        </w:rPr>
        <w:fldChar w:fldCharType="begin" w:fldLock="1"/>
      </w:r>
      <w:ins w:id="354" w:author="Robin Matthews" w:date="2021-07-13T17:19:00Z">
        <w:r w:rsidR="002E238F">
          <w:rPr>
            <w:rFonts w:cs="Times New Roman"/>
            <w:lang w:val="en-GB"/>
          </w:rPr>
          <w:instrText>ADDIN CSL_CITATION { "citationItems" : [ { "id" : "ITEM-1", "itemData" : { "DOI" : "10.1175/JCLI-D-19-0965.1", "ISSN" : "0894-8755", "abstract" : "Estimates of observed long-term changes in daily precipitation globally have been limited due to availability of high quality observations. In this study, a new gridded dataset of daily precipitation, called Rainfall Estimates on a gridded Network (REGEN) V1-2019, was used to perform an assessment of the climatic changes in precipitation at each global-land location (except Anatarctica). This study investigates changes in the number of wet-days (\u22651mm) and the entire distribution of daily wet- and all-day records, in addition to trends in annual and seasonal totals from daily records, between 1950 and 2016. The main finding of this study is that precipitation has intensified across a majority of land areas globally throughout the wet-day distribution. This means that when it rains, light, moderate or heavy wet-day precipitation has become more intense across most of the globe. Widespread increases in the frequency of wet-days are observed across Asia and US, and widespread increases in the precipitation intensity are observed across Europe and Australia. Based on a comparison of spatial pattern of changes in frequency, intensity and the distribution of daily totals, we propose that changes in light and moderate precipitation are characterised by changes in precipitation frequency, whereas changes in extreme precipitation are primarily characterised by intensity changes. Based on the uncertainty estimates from REGEN this study highlights all results in the context of grids with high quality observations.", "author" : [ { "dropping-particle" : "", "family" : "Contractor", "given" : "Steefan", "non-dropping-particle" : "", "parse-names" : false, "suffix" : "" }, { "dropping-particle" : "", "family" : "Donat", "given" : "Markus G", "non-dropping-particle" : "", "parse-names" : false, "suffix" : "" }, { "dropping-particle" : "V", "family" : "Alexander", "given" : "Lisa", "non-dropping-particle" : "", "parse-names" : false, "suffix" : "" } ], "container-title" : "Journal of Climate", "id" : "ITEM-1", "issued" : { "date-parts" : [ [ "2020", "10", "26" ] ] }, "page" : "1-53", "title" : "Changes in observed daily precipitation over global land areas since 1950", "translator" : [ { "dropping-particle" : "", "family" : "S3204", "given" : "", "non-dropping-particle" : "", "parse-names" : false, "suffix" : "" } ], "type" : "article-journal" }, "uris" : [ "http://www.mendeley.com/documents/?uuid=1c6d840d-594d-4e09-9289-3308fe74c1b6" ] } ], "mendeley" : { "formattedCitation" : "(Contractor et al., 2020a)", "manualFormatting" : "Contractor et al., 2020a)", "plainTextFormattedCitation" : "(Contractor et al., 2020a)", "previouslyFormattedCitation" : "(Contractor et al., 2020a)" }, "properties" : { "noteIndex" : 0 }, "schema" : "https://github.com/citation-style-language/schema/raw/master/csl-citation.json" }</w:instrText>
        </w:r>
      </w:ins>
      <w:del w:id="355" w:author="Robin Matthews" w:date="2021-07-13T17:19:00Z">
        <w:r w:rsidR="00FF6231" w:rsidDel="002E238F">
          <w:rPr>
            <w:rFonts w:cs="Times New Roman"/>
            <w:lang w:val="en-GB"/>
          </w:rPr>
          <w:delInstrText>ADDIN CSL_CITATION { "citationItems" : [ { "id" : "ITEM-1", "itemData" : { "DOI" : "10.1175/JCLI-D-19-0965.1", "ISSN" : "0894-8755", "abstract" : "Estimates of observed long-term changes in daily precipitation globally have been limited due to availability of high quality observations. In this study, a new gridded dataset of daily precipitation, called Rainfall Estimates on a gridded Network (REGEN) V1-2019, was used to perform an assessment of the climatic changes in precipitation at each global-land location (except Anatarctica). This study investigates changes in the number of wet-days (\u22651mm) and the entire distribution of daily wet- and all-day records, in addition to trends in annual and seasonal totals from daily records, between 1950 and 2016. The main finding of this study is that precipitation has intensified across a majority of land areas globally throughout the wet-day distribution. This means that when it rains, light, moderate or heavy wet-day precipitation has become more intense across most of the globe. Widespread increases in the frequency of wet-days are observed across Asia and US, and widespread increases in the precipitation intensity are observed across Europe and Australia. Based on a comparison of spatial pattern of changes in frequency, intensity and the distribution of daily totals, we propose that changes in light and moderate precipitation are characterised by changes in precipitation frequency, whereas changes in extreme precipitation are primarily characterised by intensity changes. Based on the uncertainty estimates from REGEN this study highlights all results in the context of grids with high quality observations.", "author" : [ { "dropping-particle" : "", "family" : "Contractor", "given" : "Steefan", "non-dropping-particle" : "", "parse-names" : false, "suffix" : "" }, { "dropping-particle" : "", "family" : "Donat", "given" : "Markus G", "non-dropping-particle" : "", "parse-names" : false, "suffix" : "" }, { "dropping-particle" : "V", "family" : "Alexander", "given" : "Lisa", "non-dropping-particle" : "", "parse-names" : false, "suffix" : "" } ], "container-title" : "Journal of Climate", "id" : "ITEM-1", "issued" : { "date-parts" : [ [ "2020", "10", "26" ] ] }, "page" : "1-53", "title" : "Changes in observed daily precipitation over global land areas since 1950", "translator" : [ { "dropping-particle" : "", "family" : "S3204", "given" : "", "non-dropping-particle" : "", "parse-names" : false, "suffix" : "" } ], "type" : "article-journal" }, "uris" : [ "http://www.mendeley.com/documents/?uuid=1c6d840d-594d-4e09-9289-3308fe74c1b6" ] } ], "mendeley" : { "formattedCitation" : "(Contractor et al., 2020a)", "manualFormatting" : "Contractor et al., 2020", "plainTextFormattedCitation" : "(Contractor et al., 2020a)", "previouslyFormattedCitation" : "(Contractor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Contractor et al., 202</w:t>
      </w:r>
      <w:ins w:id="356" w:author="Robin Matthews" w:date="2021-07-13T17:18:00Z">
        <w:r w:rsidR="002E238F">
          <w:rPr>
            <w:rFonts w:cs="Times New Roman"/>
            <w:noProof/>
            <w:lang w:val="en-GB"/>
          </w:rPr>
          <w:t>0a</w:t>
        </w:r>
      </w:ins>
      <w:ins w:id="357" w:author="Robin Matthews" w:date="2021-07-13T17:19:00Z">
        <w:r w:rsidR="002E238F">
          <w:rPr>
            <w:rFonts w:cs="Times New Roman"/>
            <w:noProof/>
            <w:lang w:val="en-GB"/>
          </w:rPr>
          <w:t>)</w:t>
        </w:r>
      </w:ins>
      <w:del w:id="358" w:author="Robin Matthews" w:date="2021-07-13T17:19:00Z">
        <w:r w:rsidR="00A26296" w:rsidDel="002E238F">
          <w:rPr>
            <w:rFonts w:cs="Times New Roman"/>
            <w:noProof/>
            <w:lang w:val="en-GB"/>
          </w:rPr>
          <w:delText>0</w:delText>
        </w:r>
      </w:del>
      <w:r w:rsidRPr="00D424AA">
        <w:rPr>
          <w:rFonts w:cs="Times New Roman"/>
          <w:lang w:val="en-GB"/>
        </w:rPr>
        <w:fldChar w:fldCharType="end"/>
      </w:r>
      <w:commentRangeEnd w:id="353"/>
      <w:r w:rsidR="00A26296">
        <w:rPr>
          <w:rStyle w:val="Marquedecommentaire"/>
        </w:rPr>
        <w:commentReference w:id="353"/>
      </w:r>
      <w:del w:id="359" w:author="Robin Matthews" w:date="2021-07-13T17:19:00Z">
        <w:r w:rsidRPr="00841A35" w:rsidDel="002E238F">
          <w:rPr>
            <w:rFonts w:cs="Times New Roman"/>
            <w:lang w:val="en-GB"/>
          </w:rPr>
          <w:delText>)</w:delText>
        </w:r>
      </w:del>
      <w:r w:rsidRPr="00841A35">
        <w:rPr>
          <w:rFonts w:cs="Times New Roman"/>
          <w:lang w:val="en-GB"/>
        </w:rPr>
        <w:t>, and the interpolated values can then be used to compute various indices by the users. Depending on the station density, values for extremes comp</w:t>
      </w:r>
      <w:r w:rsidRPr="00D424AA">
        <w:rPr>
          <w:rFonts w:cs="Times New Roman"/>
          <w:lang w:val="en-GB"/>
        </w:rPr>
        <w:t xml:space="preserve">uted from data gridded this way represent extremes of spatial scales anywhere from the size of the grid box to a point. In regions with high station density (e.g., North America, Europe), the gridded values are closer to extremes of area means and are thus more appropriate for comparisons with extremes estimated from climate model output, which is often considered to represent areal means </w:t>
      </w:r>
      <w:commentRangeStart w:id="360"/>
      <w:r w:rsidRPr="00D424AA">
        <w:rPr>
          <w:rFonts w:cs="Times New Roman"/>
          <w:lang w:val="en-GB"/>
        </w:rPr>
        <w:fldChar w:fldCharType="begin" w:fldLock="1"/>
      </w:r>
      <w:ins w:id="361" w:author="Robin Matthews" w:date="2021-07-13T17:19:00Z">
        <w:r w:rsidR="002E238F">
          <w:rPr>
            <w:rFonts w:cs="Times New Roman"/>
            <w:lang w:val="en-GB"/>
          </w:rPr>
          <w:instrText>ADDIN CSL_CITATION { "citationItems" : [ { "id" : "ITEM-1", "itemData" : { "DOI" : "10.1175/2007JCLI1494.1", "ISSN" : "0894-8755", "author" : [ { "dropping-particle" : "", "family" : "Chen", "given" : "Cheng-Ta", "non-dropping-particle" : "", "parse-names" : false, "suffix" : "" }, { "dropping-particle" : "", "family" : "Knutson", "given" : "Thomas", "non-dropping-particle" : "", "parse-names" : false, "suffix" : "" } ], "container-title" : "Journal of Climate", "id" : "ITEM-1", "issue" : "7", "issued" : { "date-parts" : [ [ "2008", "4" ] ] }, "page" : "1605-1621", "title" : "On the Verification and Comparison of Extreme Rainfall Indices from Climate Models", "translator" : [ { "dropping-particle" : "", "family" : "S2089", "given" : "", "non-dropping-particle" : "", "parse-names" : false, "suffix" : "" } ], "type" : "article-journal", "volume" : "21" }, "uris" : [ "http://www.mendeley.com/documents/?uuid=f2146975-7ef9-40f6-a336-4370f70efc58" ] }, { "id" : "ITEM-2",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2",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id" : "ITEM-3", "itemData" : { "DOI" : "10.1175/JCLI-D-13-00319.1", "ISSN" : "0894-8755", "abstract" : "This study focuses on errors in extreme precipitation in gridded station products incurred during the upscaling of station measurements to a grid, referred to as representativeness errors. Gridded precipitation station analyses are valuable observational data sources with a wide variety of applications, including model validation. The representativeness errors associated with two gridding methods are presented, consistent with either a point or areal average interpretation of model output, and it is shown that they differ significantly (up to 30%). An experiment is conducted to determine the errors associated with station density, through repeated gridding of station data within the United States using subsequently fewer stations. Two distinct error responses to reduced station density are found, which are attributed to differences in the spatial homogeneity of precipitation distributions. The error responses characterize the eastern and western United States, which are respectively more and less homogeneous. As the station density decreases, the influence of stations farther from the analysis point increases, and therefore, if the distributions are inhomogeneous in space, the analysis point is influenced by stations with very different precipitation distributions. Finally, ranges of potential percent representativeness errors of the median and extreme precipitation across the United States are created for high-resolution (0.25\u00b0) and low-resolution areal averaged (0.9\u00b0 lat \u00d7 1.25\u00b0 lon) precipitation fields. For example, the range of the representativeness errors is estimated, for annual extreme precipitation, to be from +16% to \u221212% in the low-resolution data, when station density is 5 stations per 0.9\u00b0 lat \u00d7 1.25\u00b0 lon grid box.", "author" : [ { "dropping-particle" : "", "family" : "Gervais", "given" : "Melissa", "non-dropping-particle" : "", "parse-names" : false, "suffix" : "" }, { "dropping-particle" : "", "family" : "Tremblay", "given" : "L Bruno", "non-dropping-particle" : "", "parse-names" : false, "suffix" : "" }, { "dropping-particle" : "", "family" : "Gyakum", "given" : "John R", "non-dropping-particle" : "", "parse-names" : false, "suffix" : "" }, { "dropping-particle" : "", "family" : "Atallah", "given" : "Eyad", "non-dropping-particle" : "", "parse-names" : false, "suffix" : "" } ], "container-title" : "Journal of Climate", "id" : "ITEM-3", "issue" : "14", "issued" : { "date-parts" : [ [ "2014", "7" ] ] }, "page" : "5201-5218", "publisher" : "American Meteorological Society", "title" : "Representing Extremes in a Daily Gridded Precipitation Analysis over the United States: Impacts of Station Density, Resolution, and Gridding Methods", "translator" : [ { "dropping-particle" : "", "family" : "S2419", "given" : "", "non-dropping-particle" : "", "parse-names" : false, "suffix" : "" } ], "type" : "article-journal", "volume" : "27" }, "uris" : [ "http://www.mendeley.com/documents/?uuid=fe4bd771-ec04-4ac7-9211-8db0152a0c92", "http://www.mendeley.com/documents/?uuid=8d69b615-8983-4025-b7be-b7786050ce93" ] }, { "id" : "ITEM-4", "itemData" : { "DOI" : "10.1016/j.wace.2015.06.003", "ISBN" : "2212-0947", "ISSN" : "22120947", "abstract" : "Using daily station observations over the period 1951-2013 in a region of south-east Australia, we systematically compare how the horizontal resolution, interpolation method and order of operation in generating gridded data sets affect estimates of annual extreme indices of temperature and precipitation maxima (hottest and wettest days). Three interpolation methods (natural neighbors, cubic spline and angular distance weighting) are used to calculate grids at five different horizontal gridded resolutions ranging from 0.25\u00b0 to 2.5\u00b0. In each case the order of operation in which the grid values of the hottest and wettest day are calculated is varied: either they are estimated from daily grids or from station points and then gridded. We find that the grid resolution-despite showing more regional detail at high resolution - has relatively limited effect when considering regional averages. However, the interpolation method and the order of operation can substantially influence the actual gridded values. And while the difference due to the order of operation is not substantial when using natural neighbor and cubic spline interpolation, it is particularly apparent for indices calculated from daily gridded estimates using the angular distance weighting method. As expected given the high spatial variability of precipitation fields, precipitation extremes are most sensitive to method, but temperature extremes also exhibit substantial differences. For the annual maximum values averaged over the study area, the differences may be up to 2.8. \u00b0C for temperature and 60. mm (about a factor 2) for precipitation. Differences are seen most prominently in return period estimates where a 1 in 100 year return value calculated using the angular distance weighting daily gridded method is equivalent to about a 1 in 5 year return value in most of the other methods. Despite substantial differences in the actual values of gridded extremes, analyses suggest that the impact on long-term trends and inter-annual variability is small.", "author" : [ { "dropping-particle" : "", "family" : "Avila", "given" : "Francia B.", "non-dropping-particle" : "", "parse-names" : false, "suffix" : "" }, { "dropping-particle" : "", "family" : "Dong", "given" : "Siyan", "non-dropping-particle" : "", "parse-names" : false, "suffix" : "" }, { "dropping-particle" : "", "family" : "Menang", "given" : "Kaah P.", "non-dropping-particle" : "", "parse-names" : false, "suffix" : "" }, { "dropping-particle" : "", "family" : "Rajczak", "given" : "Jan", "non-dropping-particle" : "", "parse-names" : false, "suffix" : "" }, { "dropping-particle" : "", "family" : "Renom", "given" : "Madeleine", "non-dropping-particle" : "", "parse-names" : false, "suffix" : "" }, { "dropping-particle" : "", "family" : "Donat", "given" : "Markus G.", "non-dropping-particle" : "", "parse-names" : false, "suffix" : "" }, { "dropping-particle" : "V.", "family" : "Alexander", "given" : "Lisa", "non-dropping-particle" : "", "parse-names" : false, "suffix" : "" } ], "container-title" : "Weather and Climate Extremes", "id" : "ITEM-4", "issued" : { "date-parts" : [ [ "2015" ] ] }, "page" : "6-16", "publisher" : "Elsevier", "title" : "Systematic investigation of gridding-related scaling effects on annual statistics of daily temperature and precipitation maxima: A case study for south-east Australia", "translator" : [ { "dropping-particle" : "", "family" : "S1057", "given" : "", "non-dropping-particle" : "", "parse-names" : false, "suffix" : "" } ], "type" : "article-journal", "volume" : "9" }, "uris" : [ "http://www.mendeley.com/documents/?uuid=9bd92ab8-5383-4941-b4b4-f396ad06e91b" ] } ], "mendeley" : { "formattedCitation" : "(Chen and Knutson, 2008; Gervais et al., 2014; Avila et al., 2015; Di Luca et al., 2020a)", "manualFormatting" : "(Chen and Knutson, 2008; Gervais et al., 2014; Avila et al., 2015; Di Luca et al., 2020b)", "plainTextFormattedCitation" : "(Chen and Knutson, 2008; Gervais et al., 2014; Avila et al., 2015; Di Luca et al., 2020a)", "previouslyFormattedCitation" : "(Chen and Knutson, 2008; Gervais et al., 2014; Avila et al., 2015; Di Luca et al., 2020a)" }, "properties" : { "noteIndex" : 0 }, "schema" : "https://github.com/citation-style-language/schema/raw/master/csl-citation.json" }</w:instrText>
        </w:r>
      </w:ins>
      <w:del w:id="362" w:author="Robin Matthews" w:date="2021-07-13T17:19:00Z">
        <w:r w:rsidR="00FF6231" w:rsidDel="002E238F">
          <w:rPr>
            <w:rFonts w:cs="Times New Roman"/>
            <w:lang w:val="en-GB"/>
          </w:rPr>
          <w:delInstrText>ADDIN CSL_CITATION { "citationItems" : [ { "id" : "ITEM-1", "itemData" : { "DOI" : "10.1175/2007JCLI1494.1", "ISSN" : "0894-8755", "author" : [ { "dropping-particle" : "", "family" : "Chen", "given" : "Cheng-Ta", "non-dropping-particle" : "", "parse-names" : false, "suffix" : "" }, { "dropping-particle" : "", "family" : "Knutson", "given" : "Thomas", "non-dropping-particle" : "", "parse-names" : false, "suffix" : "" } ], "container-title" : "Journal of Climate", "id" : "ITEM-1", "issue" : "7", "issued" : { "date-parts" : [ [ "2008", "4" ] ] }, "page" : "1605-1621", "title" : "On the Verification and Comparison of Extreme Rainfall Indices from Climate Models", "translator" : [ { "dropping-particle" : "", "family" : "S2089", "given" : "", "non-dropping-particle" : "", "parse-names" : false, "suffix" : "" } ], "type" : "article-journal", "volume" : "21" }, "uris" : [ "http://www.mendeley.com/documents/?uuid=f2146975-7ef9-40f6-a336-4370f70efc58" ] }, { "id" : "ITEM-2",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2",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id" : "ITEM-3", "itemData" : { "DOI" : "10.1175/JCLI-D-13-00319.1", "ISSN" : "0894-8755", "abstract" : "This study focuses on errors in extreme precipitation in gridded station products incurred during the upscaling of station measurements to a grid, referred to as representativeness errors. Gridded precipitation station analyses are valuable observational data sources with a wide variety of applications, including model validation. The representativeness errors associated with two gridding methods are presented, consistent with either a point or areal average interpretation of model output, and it is shown that they differ significantly (up to 30%). An experiment is conducted to determine the errors associated with station density, through repeated gridding of station data within the United States using subsequently fewer stations. Two distinct error responses to reduced station density are found, which are attributed to differences in the spatial homogeneity of precipitation distributions. The error responses characterize the eastern and western United States, which are respectively more and less homogeneous. As the station density decreases, the influence of stations farther from the analysis point increases, and therefore, if the distributions are inhomogeneous in space, the analysis point is influenced by stations with very different precipitation distributions. Finally, ranges of potential percent representativeness errors of the median and extreme precipitation across the United States are created for high-resolution (0.25\u00b0) and low-resolution areal averaged (0.9\u00b0 lat \u00d7 1.25\u00b0 lon) precipitation fields. For example, the range of the representativeness errors is estimated, for annual extreme precipitation, to be from +16% to \u221212% in the low-resolution data, when station density is 5 stations per 0.9\u00b0 lat \u00d7 1.25\u00b0 lon grid box.", "author" : [ { "dropping-particle" : "", "family" : "Gervais", "given" : "Melissa", "non-dropping-particle" : "", "parse-names" : false, "suffix" : "" }, { "dropping-particle" : "", "family" : "Tremblay", "given" : "L Bruno", "non-dropping-particle" : "", "parse-names" : false, "suffix" : "" }, { "dropping-particle" : "", "family" : "Gyakum", "given" : "John R", "non-dropping-particle" : "", "parse-names" : false, "suffix" : "" }, { "dropping-particle" : "", "family" : "Atallah", "given" : "Eyad", "non-dropping-particle" : "", "parse-names" : false, "suffix" : "" } ], "container-title" : "Journal of Climate", "id" : "ITEM-3", "issue" : "14", "issued" : { "date-parts" : [ [ "2014", "7" ] ] }, "page" : "5201-5218", "publisher" : "American Meteorological Society", "title" : "Representing Extremes in a Daily Gridded Precipitation Analysis over the United States: Impacts of Station Density, Resolution, and Gridding Methods", "translator" : [ { "dropping-particle" : "", "family" : "S2419", "given" : "", "non-dropping-particle" : "", "parse-names" : false, "suffix" : "" } ], "type" : "article-journal", "volume" : "27" }, "uris" : [ "http://www.mendeley.com/documents/?uuid=fe4bd771-ec04-4ac7-9211-8db0152a0c92", "http://www.mendeley.com/documents/?uuid=8d69b615-8983-4025-b7be-b7786050ce93" ] }, { "id" : "ITEM-4", "itemData" : { "DOI" : "10.1016/j.wace.2015.06.003", "ISBN" : "2212-0947", "ISSN" : "22120947", "abstract" : "Using daily station observations over the period 1951-2013 in a region of south-east Australia, we systematically compare how the horizontal resolution, interpolation method and order of operation in generating gridded data sets affect estimates of annual extreme indices of temperature and precipitation maxima (hottest and wettest days). Three interpolation methods (natural neighbors, cubic spline and angular distance weighting) are used to calculate grids at five different horizontal gridded resolutions ranging from 0.25\u00b0 to 2.5\u00b0. In each case the order of operation in which the grid values of the hottest and wettest day are calculated is varied: either they are estimated from daily grids or from station points and then gridded. We find that the grid resolution-despite showing more regional detail at high resolution - has relatively limited effect when considering regional averages. However, the interpolation method and the order of operation can substantially influence the actual gridded values. And while the difference due to the order of operation is not substantial when using natural neighbor and cubic spline interpolation, it is particularly apparent for indices calculated from daily gridded estimates using the angular distance weighting method. As expected given the high spatial variability of precipitation fields, precipitation extremes are most sensitive to method, but temperature extremes also exhibit substantial differences. For the annual maximum values averaged over the study area, the differences may be up to 2.8. \u00b0C for temperature and 60. mm (about a factor 2) for precipitation. Differences are seen most prominently in return period estimates where a 1 in 100 year return value calculated using the angular distance weighting daily gridded method is equivalent to about a 1 in 5 year return value in most of the other methods. Despite substantial differences in the actual values of gridded extremes, analyses suggest that the impact on long-term trends and inter-annual variability is small.", "author" : [ { "dropping-particle" : "", "family" : "Avila", "given" : "Francia B.", "non-dropping-particle" : "", "parse-names" : false, "suffix" : "" }, { "dropping-particle" : "", "family" : "Dong", "given" : "Siyan", "non-dropping-particle" : "", "parse-names" : false, "suffix" : "" }, { "dropping-particle" : "", "family" : "Menang", "given" : "Kaah P.", "non-dropping-particle" : "", "parse-names" : false, "suffix" : "" }, { "dropping-particle" : "", "family" : "Rajczak", "given" : "Jan", "non-dropping-particle" : "", "parse-names" : false, "suffix" : "" }, { "dropping-particle" : "", "family" : "Renom", "given" : "Madeleine"</w:delInstrText>
        </w:r>
        <w:r w:rsidR="00FF6231" w:rsidRPr="006A2665" w:rsidDel="002E238F">
          <w:rPr>
            <w:rFonts w:cs="Times New Roman"/>
          </w:rPr>
          <w:delInstrText>, "non-dropping-particle" : "", "parse-names" : false, "suffix" : "" }, { "dropping-particle" : "", "family" : "Donat", "given" : "Markus G.", "non-dropping-particle" : "", "parse-names" : false, "suffix" : "" }, { "dropping-particle" : "V.", "family" : "Alexander", "given" : "Lisa", "non-dropping-particle" : "", "parse-names" : false, "suffix" : "" } ], "container-title" : "Weather and Climate Extremes", "id" : "ITEM-4", "issued" : { "date-parts" : [ [ "2015" ] ] }, "page" : "6-16", "publisher" : "Elsevier", "title" : "Systematic investigation of gridding-related scaling effects on annual statistics of daily temperature and precipitation maxima: A case study for south-east Australia", "translator" : [ { "dropping-particle" : "", "family" : "S1057", "given" : "", "non-dropping-particle" : "", "parse-names" : false, "suffix" : "" } ], "type" : "article-journal", "volume" : "9" }, "uris" : [ "http://www.mendeley.com/documents/?uuid=9bd92ab8-5383-4941-b4b4-f396ad06e91b" ] } ], "mendeley" : { "formattedCitation" : "(Chen and Knutson, 2008; Gervais et al., 2014; Avila et al., 2015; Di Luca et al., 2020a)", "plainTextFormattedCitation" : "(Chen and Knutson, 2008; Gervais et al., 2014; Avila et al., 2015; Di Luca et al., 2020a)", "previouslyFormattedCitation" : "(Chen and Knutson, 2008; Gervais et al., 2014; Avila et al., 2015; Di Luca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Chen and Knutson, 2008; Gervais et al., 2014; Avila et al., 2015; Di Luca et al., 2020</w:t>
      </w:r>
      <w:del w:id="363" w:author="Robin Matthews" w:date="2021-07-13T17:19:00Z">
        <w:r w:rsidR="00A26296" w:rsidDel="002E238F">
          <w:rPr>
            <w:rFonts w:cs="Times New Roman"/>
            <w:noProof/>
            <w:lang w:val="nb-NO"/>
          </w:rPr>
          <w:delText>a</w:delText>
        </w:r>
      </w:del>
      <w:ins w:id="364" w:author="Robin Matthews" w:date="2021-07-13T17:19:00Z">
        <w:r w:rsidR="002E238F">
          <w:rPr>
            <w:rFonts w:cs="Times New Roman"/>
            <w:noProof/>
            <w:lang w:val="nb-NO"/>
          </w:rPr>
          <w:t>b</w:t>
        </w:r>
      </w:ins>
      <w:r w:rsidR="00A26296">
        <w:rPr>
          <w:rFonts w:cs="Times New Roman"/>
          <w:noProof/>
          <w:lang w:val="nb-NO"/>
        </w:rPr>
        <w:t>)</w:t>
      </w:r>
      <w:r w:rsidRPr="00D424AA">
        <w:rPr>
          <w:rFonts w:cs="Times New Roman"/>
          <w:lang w:val="en-GB"/>
        </w:rPr>
        <w:fldChar w:fldCharType="end"/>
      </w:r>
      <w:commentRangeEnd w:id="360"/>
      <w:r w:rsidR="00A26296">
        <w:rPr>
          <w:rStyle w:val="Marquedecommentaire"/>
        </w:rPr>
        <w:commentReference w:id="360"/>
      </w:r>
      <w:r w:rsidRPr="00841A35">
        <w:rPr>
          <w:rFonts w:cs="Times New Roman"/>
          <w:lang w:val="nb-NO"/>
        </w:rPr>
        <w:t xml:space="preserve">. </w:t>
      </w:r>
      <w:r w:rsidRPr="00D424AA">
        <w:rPr>
          <w:rFonts w:cs="Times New Roman"/>
          <w:lang w:val="en-GB"/>
        </w:rPr>
        <w:t>In regions with very limited station density (e.g., Africa), the gridded values are closer to point estimates of extremes. The difference in spatial scales among observational data products and model simulations needs to be carefully accounted for when interpreting the comparison among different data products. For example, the average annual maximum daily maximum temperature</w:t>
      </w:r>
      <w:r w:rsidR="00D215D9" w:rsidRPr="00D424AA">
        <w:rPr>
          <w:rFonts w:cs="Times New Roman"/>
          <w:lang w:val="en-GB"/>
        </w:rPr>
        <w:t xml:space="preserve"> (TXx)</w:t>
      </w:r>
      <w:r w:rsidRPr="00D424AA">
        <w:rPr>
          <w:rFonts w:cs="Times New Roman"/>
          <w:lang w:val="en-GB"/>
        </w:rPr>
        <w:t xml:space="preserve"> over land computed from the original ERA-interim reanalysis (at 0.75° resolution) is about 0.4°C warmer than that computed when the ERA-interim dataset is upscaled to the resolution of </w:t>
      </w:r>
      <w:r w:rsidRPr="00D424AA">
        <w:rPr>
          <w:rFonts w:ascii="Tahoma" w:hAnsi="Tahoma" w:cs="Tahoma"/>
          <w:lang w:val="en-GB"/>
        </w:rPr>
        <w:t>﻿</w:t>
      </w:r>
      <w:r w:rsidRPr="00D424AA">
        <w:rPr>
          <w:rFonts w:cs="Times New Roman"/>
          <w:lang w:val="en-GB"/>
        </w:rPr>
        <w:t>2.5° x 3.75° (</w:t>
      </w:r>
      <w:r w:rsidRPr="00D424AA">
        <w:rPr>
          <w:rFonts w:cs="Times New Roman"/>
          <w:noProof/>
          <w:lang w:val="en-GB"/>
        </w:rPr>
        <w:t>Di Luca et al., 2020)</w:t>
      </w:r>
      <w:r w:rsidRPr="00D424AA">
        <w:rPr>
          <w:rFonts w:cs="Times New Roman"/>
          <w:lang w:val="en-GB"/>
        </w:rPr>
        <w:t>.</w:t>
      </w:r>
    </w:p>
    <w:p w14:paraId="2ED1791F" w14:textId="77777777" w:rsidR="00E221E2" w:rsidRPr="00D424AA" w:rsidRDefault="00E221E2" w:rsidP="00D424AA">
      <w:pPr>
        <w:rPr>
          <w:rFonts w:cs="Times New Roman"/>
          <w:lang w:val="en-GB"/>
        </w:rPr>
      </w:pPr>
    </w:p>
    <w:p w14:paraId="35206E42" w14:textId="54B16E05" w:rsidR="00E221E2" w:rsidRPr="00D424AA" w:rsidRDefault="00E221E2" w:rsidP="00D424AA">
      <w:pPr>
        <w:rPr>
          <w:rFonts w:cs="Times New Roman"/>
          <w:lang w:val="en-GB" w:eastAsia="en-GB" w:bidi="th-TH"/>
        </w:rPr>
      </w:pPr>
      <w:r w:rsidRPr="00D424AA">
        <w:rPr>
          <w:rFonts w:cs="Times New Roman"/>
          <w:lang w:val="en-GB" w:eastAsia="en-GB" w:bidi="th-TH"/>
        </w:rPr>
        <w:t xml:space="preserve">Extreme indices computed from various reanalysis data products have been used in some studies, but reanalysis extreme statistics have not been rigorously compared to observations </w:t>
      </w:r>
      <w:r w:rsidRPr="00D424AA">
        <w:rPr>
          <w:rFonts w:cs="Times New Roman"/>
          <w:lang w:val="en-GB" w:eastAsia="en-GB" w:bidi="th-TH"/>
        </w:rPr>
        <w:fldChar w:fldCharType="begin" w:fldLock="1"/>
      </w:r>
      <w:r w:rsidR="00FF6231">
        <w:rPr>
          <w:rFonts w:cs="Times New Roman"/>
          <w:lang w:val="en-GB" w:eastAsia="en-GB" w:bidi="th-TH"/>
        </w:rPr>
        <w: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mendeley" : { "formattedCitation" : "(Donat et al., 2016a)", "plainTextFormattedCitation" : "(Donat et al., 2016a)", "previouslyFormattedCitation" : "(Donat et al., 2016a)" }, "properties" : { "noteIndex" : 0 }, "schema" : "https://github.com/citation-style-language/schema/raw/master/csl-citation.json" }</w:instrText>
      </w:r>
      <w:r w:rsidRPr="00D424AA">
        <w:rPr>
          <w:rFonts w:cs="Times New Roman"/>
          <w:lang w:val="en-GB" w:eastAsia="en-GB" w:bidi="th-TH"/>
        </w:rPr>
        <w:fldChar w:fldCharType="separate"/>
      </w:r>
      <w:r w:rsidR="00A26296">
        <w:rPr>
          <w:rFonts w:cs="Times New Roman"/>
          <w:noProof/>
          <w:lang w:val="en-GB" w:eastAsia="en-GB" w:bidi="th-TH"/>
        </w:rPr>
        <w:t>(Donat et al., 2016a)</w:t>
      </w:r>
      <w:r w:rsidRPr="00D424AA">
        <w:rPr>
          <w:rFonts w:cs="Times New Roman"/>
          <w:lang w:val="en-GB" w:eastAsia="en-GB" w:bidi="th-TH"/>
        </w:rPr>
        <w:fldChar w:fldCharType="end"/>
      </w:r>
      <w:r w:rsidRPr="00841A35">
        <w:rPr>
          <w:rFonts w:cs="Times New Roman"/>
          <w:lang w:val="en-GB" w:eastAsia="en-GB" w:bidi="th-TH"/>
        </w:rPr>
        <w:t xml:space="preserve">. </w:t>
      </w:r>
    </w:p>
    <w:p w14:paraId="3832A535" w14:textId="2ED120F8" w:rsidR="00E221E2" w:rsidRPr="00D424AA" w:rsidRDefault="00E221E2" w:rsidP="00D424AA">
      <w:pPr>
        <w:rPr>
          <w:rFonts w:cs="Times New Roman"/>
          <w:lang w:val="en-GB" w:eastAsia="en-GB" w:bidi="th-TH"/>
        </w:rPr>
      </w:pPr>
      <w:r w:rsidRPr="00D424AA">
        <w:rPr>
          <w:rFonts w:cs="Times New Roman"/>
          <w:lang w:val="en-GB" w:eastAsia="en-GB" w:bidi="th-TH"/>
        </w:rPr>
        <w:t xml:space="preserve">In general, changes in temperature extremes from various reanalyses were most consistent with gridded observations after about 1980, but larger differences were found during the pre-satellite era </w:t>
      </w:r>
      <w:r w:rsidRPr="00D424AA">
        <w:rPr>
          <w:rFonts w:cs="Times New Roman"/>
          <w:lang w:val="en-GB" w:eastAsia="en-GB" w:bidi="th-TH"/>
        </w:rPr>
        <w:fldChar w:fldCharType="begin" w:fldLock="1"/>
      </w:r>
      <w:r w:rsidR="00FF6231">
        <w:rPr>
          <w:rFonts w:cs="Times New Roman"/>
          <w:lang w:val="en-GB" w:eastAsia="en-GB" w:bidi="th-TH"/>
        </w:rPr>
        <w:instrText>ADDIN CSL_CITATION { "citationItems" : [ { "id" : "ITEM-1", "itemData" : { "DOI" : "10.1175/JCLI-D-13-00405.1", "ISSN" : "0894-8755", "abstract" : "Changes in climate extremes are often monitored using global gridded datasets of climate extremes based on in situ observations or reanalysis data. This study assesses the consistency of temperature and precipitation extremes between these datasets. Both the temporal evolution and spatial patterns of annual extremes of daily values are compared across multiple global gridded datasets of in situ observations and reanalyses to make inferences on the robustness of the obtained results.", "author" : [ { "dropping-particle" : "", "family" : "Donat", "given" : "Markus G.", "non-dropping-particle" : "", "parse-names" : false, "suffix" : "" }, { "dropping-particle" : "", "family" : "Sillmann", "given" : "Jana", "non-dropping-particle" : "", "parse-names" : false, "suffix" : "" }, { "dropping-particle" : "", "family" : "Wild", "given" : "Simon", "non-dropping-particle" : "", "parse-names" : false, "suffix" : "" }, { "dropping-particle" : "V.", "family" : "Alexander", "given" : "Lisa", "non-dropping-particle" : "", "parse-names" : false, "suffix" : "" }, { "dropping-particle" : "", "family" : "Lippmann", "given" : "Tanya", "non-dropping-particle" : "", "parse-names" : false, "suffix" : "" }, { "dropping-particle" : "", "family" : "Zwiers", "given" : "Francis W.", "non-dropping-particle" : "", "parse-names" : false, "suffix" : "" } ], "container-title" : "Journal of Climate", "id" : "ITEM-1", "issue" : "13", "issued" : { "date-parts" : [ [ "2014", "7", "24" ] ] }, "page" : "5019-5035", "title" : "Consistency of Temperature and Precipitation Extremes across Various Global Gridded In Situ and Reanalysis Datasets", "translator" : [ { "dropping-particle" : "", "family" : "S1444", "given" : "", "non-dropping-particle" : "", "parse-names" : false, "suffix" : "" } ], "type" : "article-journal", "volume" : "27" }, "uris" : [ "http://www.mendeley.com/documents/?uuid=3c5b841e-8048-4dcf-9141-1f1ee5fbf3ef" ] } ], "mendeley" : { "formattedCitation" : "(Donat et al., 2014b)", "plainTextFormattedCitation" : "(Donat et al., 2014b)", "previouslyFormattedCitation" : "(Donat et al., 2014b)" }, "properties" : { "noteIndex" : 0 }, "schema" : "https://github.com/citation-style-language/schema/raw/master/csl-citation.json" }</w:instrText>
      </w:r>
      <w:r w:rsidRPr="00D424AA">
        <w:rPr>
          <w:rFonts w:cs="Times New Roman"/>
          <w:lang w:val="en-GB" w:eastAsia="en-GB" w:bidi="th-TH"/>
        </w:rPr>
        <w:fldChar w:fldCharType="separate"/>
      </w:r>
      <w:r w:rsidR="00A26296">
        <w:rPr>
          <w:rFonts w:cs="Times New Roman"/>
          <w:noProof/>
          <w:lang w:val="en-GB" w:eastAsia="en-GB" w:bidi="th-TH"/>
        </w:rPr>
        <w:t>(Donat et al., 2014b)</w:t>
      </w:r>
      <w:r w:rsidRPr="00D424AA">
        <w:rPr>
          <w:rFonts w:cs="Times New Roman"/>
          <w:lang w:val="en-GB" w:eastAsia="en-GB" w:bidi="th-TH"/>
        </w:rPr>
        <w:fldChar w:fldCharType="end"/>
      </w:r>
      <w:r w:rsidRPr="00841A35">
        <w:rPr>
          <w:rFonts w:cs="Times New Roman"/>
          <w:lang w:val="en-GB" w:eastAsia="en-GB" w:bidi="th-TH"/>
        </w:rPr>
        <w:t xml:space="preserve">. </w:t>
      </w:r>
      <w:r w:rsidR="001F0DEB">
        <w:rPr>
          <w:rFonts w:cs="Times New Roman"/>
          <w:lang w:val="en-GB" w:eastAsia="en-GB" w:bidi="th-TH"/>
        </w:rPr>
        <w:t>Overall,</w:t>
      </w:r>
      <w:r w:rsidRPr="00841A35">
        <w:rPr>
          <w:rFonts w:cs="Times New Roman"/>
          <w:lang w:val="en-GB" w:eastAsia="en-GB" w:bidi="th-TH"/>
        </w:rPr>
        <w:t xml:space="preserve"> lower agreement across reanalysis datasets was found for extreme precipitation changes, although temporal and spatial correlations against observations were found to be still significant. In regions with sparse observati</w:t>
      </w:r>
      <w:r w:rsidRPr="00D424AA">
        <w:rPr>
          <w:rFonts w:cs="Times New Roman"/>
          <w:lang w:val="en-GB" w:eastAsia="en-GB" w:bidi="th-TH"/>
        </w:rPr>
        <w:t xml:space="preserve">ons (e.g., Africa and parts of South America), there is generally less agreement for extreme precipitation between different reanalysis products, indicating a consequence of the lack of an observational constraint in these regions </w:t>
      </w:r>
      <w:r w:rsidRPr="00D424AA">
        <w:rPr>
          <w:rFonts w:cs="Times New Roman"/>
          <w:lang w:val="en-GB" w:eastAsia="en-GB" w:bidi="th-TH"/>
        </w:rPr>
        <w:fldChar w:fldCharType="begin" w:fldLock="1"/>
      </w:r>
      <w:r w:rsidR="00FF6231">
        <w:rPr>
          <w:rFonts w:cs="Times New Roman"/>
          <w:lang w:val="en-GB" w:eastAsia="en-GB" w:bidi="th-TH"/>
        </w:rPr>
        <w:instrText>ADDIN CSL_CITATION { "citationItems" : [ { "id" : "ITEM-1", "itemData" : { "DOI" : "10.1175/JCLI-D-13-00405.1", "ISSN" : "0894-8755", "abstract" : "Changes in climate extremes are often monitored using global gridded datasets of climate extremes based on in situ observations or reanalysis data. This study assesses the consistency of temperature and precipitation extremes between these datasets. Both the temporal evolution and spatial patterns of annual extremes of daily values are compared across multiple global gridded datasets of in situ observations and reanalyses to make inferences on the robustness of the obtained results.", "author" : [ { "dropping-particle" : "", "family" : "Donat", "given" : "Markus G.", "non-dropping-particle" : "", "parse-names" : false, "suffix" : "" }, { "dropping-particle" : "", "family" : "Sillmann", "given" : "Jana", "non-dropping-particle" : "", "parse-names" : false, "suffix" : "" }, { "dropping-particle" : "", "family" : "Wild", "given" : "Simon", "non-dropping-particle" : "", "parse-names" : false, "suffix" : "" }, { "dropping-particle" : "V.", "family" : "Alexander", "given" : "Lisa", "non-dropping-particle" : "", "parse-names" : false, "suffix" : "" }, { "dropping-particle" : "", "family" : "Lippmann", "given" : "Tanya", "non-dropping-particle" : "", "parse-names" : false, "suffix" : "" }, { "dropping-particle" : "", "family" : "Zwiers", "given" : "Francis W.", "non-dropping-particle" : "", "parse-names" : false, "suffix" : "" } ], "container-title" : "Journal of Climate", "id" : "ITEM-1", "issue" : "13", "issued" : { "date-parts" : [ [ "2014", "7", "24" ] ] }, "page" : "5019-5035", "title" : "Consistency of Temperature and Precipitation Extremes across Various Global Gridded In Situ and Reanalysis Datasets", "translator" : [ { "dropping-particle" : "", "family" : "S1444", "given" : "", "non-dropping-particle" : "", "parse-names" : false, "suffix" : "" } ], "type" : "article-journal", "volume" : "27" }, "uris" : [ "http://www.mendeley.com/documents/?uuid=3c5b841e-8048-4dcf-9141-1f1ee5fbf3ef" ] }, { "id" : "ITEM-2",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2",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mendeley" : { "formattedCitation" : "(Donat et al., 2014b, 2016a)", "plainTextFormattedCitation" : "(Donat et al., 2014b, 2016a)", "previouslyFormattedCitation" : "(Donat et al., 2014b, 2016a)" }, "properties" : { "noteIndex" : 0 }, "schema" : "https://github.com/citation-style-language/schema/raw/master/csl-citation.json" }</w:instrText>
      </w:r>
      <w:r w:rsidRPr="00D424AA">
        <w:rPr>
          <w:rFonts w:cs="Times New Roman"/>
          <w:lang w:val="en-GB" w:eastAsia="en-GB" w:bidi="th-TH"/>
        </w:rPr>
        <w:fldChar w:fldCharType="separate"/>
      </w:r>
      <w:r w:rsidR="00A26296">
        <w:rPr>
          <w:rFonts w:cs="Times New Roman"/>
          <w:noProof/>
          <w:lang w:val="en-GB" w:eastAsia="en-GB" w:bidi="th-TH"/>
        </w:rPr>
        <w:t>(Donat et al., 2014b, 2016a)</w:t>
      </w:r>
      <w:r w:rsidRPr="00D424AA">
        <w:rPr>
          <w:rFonts w:cs="Times New Roman"/>
          <w:lang w:val="en-GB" w:eastAsia="en-GB" w:bidi="th-TH"/>
        </w:rPr>
        <w:fldChar w:fldCharType="end"/>
      </w:r>
      <w:r w:rsidRPr="00841A35">
        <w:rPr>
          <w:rFonts w:cs="Times New Roman"/>
          <w:lang w:val="en-GB" w:eastAsia="en-GB" w:bidi="th-TH"/>
        </w:rPr>
        <w:t>. M</w:t>
      </w:r>
      <w:r w:rsidRPr="00D424AA">
        <w:rPr>
          <w:rFonts w:cs="Times New Roman"/>
          <w:lang w:val="en-GB" w:eastAsia="en-GB" w:bidi="th-TH"/>
        </w:rPr>
        <w:t xml:space="preserve">ore recent reanalyses, such as ERA5 </w:t>
      </w:r>
      <w:r w:rsidR="003C1843" w:rsidRPr="00D424AA">
        <w:rPr>
          <w:rFonts w:cs="Times New Roman"/>
          <w:lang w:val="en-GB" w:eastAsia="en-GB" w:bidi="th-TH"/>
        </w:rPr>
        <w:fldChar w:fldCharType="begin" w:fldLock="1"/>
      </w:r>
      <w:r w:rsidR="00FF6231">
        <w:rPr>
          <w:rFonts w:cs="Times New Roman"/>
          <w:lang w:val="en-GB" w:eastAsia="en-GB" w:bidi="th-TH"/>
        </w:rPr>
        <w:instrText>ADDIN CSL_CITATION { "citationItems" : [ { "id" : "ITEM-1", "itemData" : { "DOI" : "10.1002/qj.3803", "ISSN" : "0035-9009",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S3422", "given" : "", "non-dropping-particle" : "", "parse-names" : false, "suffix" : "" } ], "type" : "article-journal", "volume" : "146" }, "uris" : [ "http://www.mendeley.com/documents/?uuid=2616ea26-ee8a-4263-89f5-e5785095f220" ] } ], "mendeley" : { "formattedCitation" : "(Hersbach et al., 2020)", "plainTextFormattedCitation" : "(Hersbach et al., 2020)", "previouslyFormattedCitation" : "(Hersbach et al., 2020)" }, "properties" : { "noteIndex" : 0 }, "schema" : "https://github.com/citation-style-language/schema/raw/master/csl-citation.json" }</w:instrText>
      </w:r>
      <w:r w:rsidR="003C1843" w:rsidRPr="00D424AA">
        <w:rPr>
          <w:rFonts w:cs="Times New Roman"/>
          <w:lang w:val="en-GB" w:eastAsia="en-GB" w:bidi="th-TH"/>
        </w:rPr>
        <w:fldChar w:fldCharType="separate"/>
      </w:r>
      <w:r w:rsidR="00A26296">
        <w:rPr>
          <w:rFonts w:cs="Times New Roman"/>
          <w:noProof/>
          <w:lang w:val="en-GB" w:eastAsia="en-GB" w:bidi="th-TH"/>
        </w:rPr>
        <w:t>(Hersbach et al., 2020)</w:t>
      </w:r>
      <w:r w:rsidR="003C1843" w:rsidRPr="00D424AA">
        <w:rPr>
          <w:rFonts w:cs="Times New Roman"/>
          <w:lang w:val="en-GB" w:eastAsia="en-GB" w:bidi="th-TH"/>
        </w:rPr>
        <w:fldChar w:fldCharType="end"/>
      </w:r>
      <w:r w:rsidRPr="00841A35">
        <w:rPr>
          <w:rFonts w:cs="Times New Roman"/>
          <w:lang w:val="en-GB" w:eastAsia="en-GB" w:bidi="th-TH"/>
        </w:rPr>
        <w:t xml:space="preserve">, seem to have improved over previous products, at least over some regions (e.g., </w:t>
      </w:r>
      <w:commentRangeStart w:id="365"/>
      <w:r w:rsidR="00F200D9" w:rsidRPr="00D424AA">
        <w:rPr>
          <w:rFonts w:cs="Times New Roman"/>
          <w:lang w:val="en-GB" w:eastAsia="en-GB" w:bidi="th-TH"/>
        </w:rPr>
        <w:fldChar w:fldCharType="begin" w:fldLock="1"/>
      </w:r>
      <w:r w:rsidR="00FF6231">
        <w:rPr>
          <w:rFonts w:cs="Times New Roman"/>
          <w:lang w:val="en-GB" w:eastAsia="en-GB" w:bidi="th-TH"/>
        </w:rPr>
        <w:instrText>ADDIN CSL_CITATION { "citationItems" : [ { "id" : "ITEM-1", "itemData" : { "DOI" : "10.3390/atmos11090996", "ISSN" : "2073-4433", "abstract" : "Reanalysis products are often taken as an alternative solution to observational weather and climate data due to availability and accessibility problems, particularly in data-sparse regions such as Africa. Proper evaluation of their strengths and weaknesses, however, should not be overlooked. The aim of this study was to evaluate the performance of ERA5 reanalysis and to document the progress made compared to ERA-interim for the fields of near-surface temperature and precipitation over Africa. Results show that in ERA5 the climatological biases in temperature and precipitation are clearly reduced and the representation of inter-annual variability is improved over most of Africa. However, both reanalysis products performed less well in terms of capturing the observed long-term trends, despite a slightly better performance of ERA5 over ERA-interim. Further regional analysis over East Africa shows that the representation of the annual cycle of precipitation is substantially improved in ERA5 by reducing the wet bias during the rainy season. The spatial distribution of precipitation during extreme years is also better represented in ERA5. While ERA5 has improved much in comparison to its predecessor, there is still demand for improved products with even higher resolution and accuracy to satisfy impact-based studies, such as in agriculture and water resources.", "author" : [ { "dropping-particle" : "", "family" : "Gleixner", "given" : "Stephanie", "non-dropping-particle" : "", "parse-names" : false, "suffix" : "" }, { "dropping-particle" : "", "family" : "Demissie", "given" : "Teferi", "non-dropping-particle" : "", "parse-names" : false, "suffix" : "" }, { "dropping-particle" : "", "family" : "Diro", "given" : "Gulilat Tefera", "non-dropping-particle" : "", "parse-names" : false, "suffix" : "" } ], "container-title" : "Atmosphere", "id" : "ITEM-1", "issue" : "9", "issued" : { "date-parts" : [ [ "2020", "9", "17" ] ] }, "page" : "996", "title" : "Did ERA5 Improve Temperature and Precipitation Reanalysis over East Africa?", "translator" : [ { "dropping-particle" : "", "family" : "S3619", "given" : "", "non-dropping-particle" : "", "parse-names" : false, "suffix" : "" } ], "type" : "article-journal", "volume" : "11" }, "uris" : [ "http://www.mendeley.com/documents/?uuid=c5728172-e834-405d-8544-ce3986c43a13" ] }, { "id" : "ITEM-2", "itemData" : { "DOI" : "10.1029/2020GL088120", "ISSN" : "0094-8276", "author" : [ { "dropping-particle" : "", "family" : "Sheridan", "given" : "Scott C.", "non-dropping-particle" : "", "parse-names" : false, "suffix" : "" }, { "dropping-particle" : "", "family" : "Lee", "given" : "Cameron C.", "non-dropping-particle" : "", "parse-names" : false, "suffix" : "" }, { "dropping-particle" : "", "family" : "Smith", "given" : "Erik T.", "non-dropping-particle" : "", "parse-names" : false, "suffix" : "" } ], "container-title" : "Geophysical Research Letters", "id" : "ITEM-2", "issue" : "15", "issued" : { "date-parts" : [ [ "2020", "8", "16" ] ] }, "title" : "A Comparison Between Station Observations and Reanalysis Data in the Identification of Extreme Temperature Events", "translator" : [ { "dropping-particle" : "", "family" : "S3617", "given" : "", "non-dropping-particle" : "", "parse-names" : false, "suffix" : "" } ], "type" : "article-journal", "volume" : "47" }, "uris" : [ "http://www.mendeley.com/documents/?uuid=f81e922d-1e5c-408f-90ff-b6ac9940bedf" ] }, { "id" : "ITEM-3", "itemData" : { "DOI" : "10.1029/2019JD031155", "ISSN" : "2169-897X", "author" : [ { "dropping-particle" : "", "family" : "Mahto", "given" : "Shanti Shwarup", "non-dropping-particle" : "", "parse-names" : false, "suffix" : "" }, { "dropping-particle" : "", "family" : "Mishra", "given" : "Vimal", "non-dropping-particle" : "", "parse-names" : false, "suffix" : "" } ], "container-title" : "Journal of Geophysical Research: Atmospheres", "id" : "ITEM-3", "issue" : "16", "issued" : { "date-parts" : [ [ "2019", "8", "27" ] ] }, "page" : "9423-9441", "title" : "Does ERA\u20105 Outperform Other Reanalysis Products for Hydrologic Applications in India?", "translator" : [ { "dropping-particle" : "", "family" : "S3616", "given" : "", "non-dropping-particle" : "", "parse-names" : false, "suffix" : "" } ], "type" : "article-journal", "volume" : "124" }, "uris" : [ "http://www.mendeley.com/documents/?uuid=638cff5a-c2dc-4eb4-b49f-75c7b0133f35" ] } ], "mendeley" : { "formattedCitation" : "(Mahto and Mishra, 2019; Gleixner et al., 2020; Sheridan et al., 2020)", "manualFormatting" : "Mahto and Mishra, 2019; Gleixner et al., 2020; Sheridan et al., 2020)", "plainTextFormattedCitation" : "(Mahto and Mishra, 2019; Gleixner et al., 2020; Sheridan et al., 2020)", "previouslyFormattedCitation" : "(Mahto and Mishra, 2019; Gleixner et al., 2020; Sheridan et al., 2020)" }, "properties" : { "noteIndex" : 0 }, "schema" : "https://github.com/citation-style-language/schema/raw/master/csl-citation.json" }</w:instrText>
      </w:r>
      <w:r w:rsidR="00F200D9" w:rsidRPr="00D424AA">
        <w:rPr>
          <w:rFonts w:cs="Times New Roman"/>
          <w:lang w:val="en-GB" w:eastAsia="en-GB" w:bidi="th-TH"/>
        </w:rPr>
        <w:fldChar w:fldCharType="separate"/>
      </w:r>
      <w:r w:rsidR="00A26296">
        <w:rPr>
          <w:rFonts w:cs="Times New Roman"/>
          <w:noProof/>
          <w:lang w:val="en-GB" w:eastAsia="en-GB" w:bidi="th-TH"/>
        </w:rPr>
        <w:t>Mahto and Mishra, 2019; Gleixner et al., 2020; Sheridan et al., 2020)</w:t>
      </w:r>
      <w:r w:rsidR="00F200D9" w:rsidRPr="00D424AA">
        <w:rPr>
          <w:rFonts w:cs="Times New Roman"/>
          <w:lang w:val="en-GB" w:eastAsia="en-GB" w:bidi="th-TH"/>
        </w:rPr>
        <w:fldChar w:fldCharType="end"/>
      </w:r>
      <w:commentRangeEnd w:id="365"/>
      <w:r w:rsidR="00A26296">
        <w:rPr>
          <w:rStyle w:val="Marquedecommentaire"/>
        </w:rPr>
        <w:commentReference w:id="365"/>
      </w:r>
      <w:r w:rsidRPr="00841A35">
        <w:rPr>
          <w:rFonts w:cs="Times New Roman"/>
          <w:lang w:val="en-GB" w:eastAsia="en-GB" w:bidi="th-TH"/>
        </w:rPr>
        <w:t>. Caution is needed when reanalys</w:t>
      </w:r>
      <w:r w:rsidRPr="00D424AA">
        <w:rPr>
          <w:rFonts w:cs="Times New Roman"/>
          <w:lang w:val="en-GB" w:eastAsia="en-GB" w:bidi="th-TH"/>
        </w:rPr>
        <w:t xml:space="preserve">is data products are used to provide additional information about past changes in these extremes in regions where observations are generally lacking. </w:t>
      </w:r>
    </w:p>
    <w:p w14:paraId="09F8A3D2" w14:textId="77777777" w:rsidR="00E221E2" w:rsidRPr="00D424AA" w:rsidRDefault="00E221E2" w:rsidP="00D424AA">
      <w:pPr>
        <w:rPr>
          <w:rFonts w:cs="Times New Roman"/>
          <w:lang w:val="en-GB"/>
        </w:rPr>
      </w:pPr>
    </w:p>
    <w:p w14:paraId="09C7EF25" w14:textId="159926D3" w:rsidR="00E221E2" w:rsidRPr="00D424AA" w:rsidRDefault="00E221E2" w:rsidP="00D424AA">
      <w:pPr>
        <w:rPr>
          <w:rFonts w:cs="Times New Roman"/>
          <w:lang w:val="en-GB"/>
        </w:rPr>
      </w:pPr>
      <w:r w:rsidRPr="00D424AA">
        <w:rPr>
          <w:rFonts w:cs="Times New Roman"/>
          <w:lang w:val="en-GB"/>
        </w:rPr>
        <w:t xml:space="preserve">Satellite remote sensing data have been used to provide information about precipitation extremes because several products provide data at sub-daily resolution for precipitation (e.g., TRMM; </w:t>
      </w:r>
      <w:commentRangeStart w:id="366"/>
      <w:r w:rsidRPr="00D424AA">
        <w:rPr>
          <w:rFonts w:cs="Times New Roman"/>
          <w:lang w:val="en-GB"/>
        </w:rPr>
        <w:fldChar w:fldCharType="begin" w:fldLock="1"/>
      </w:r>
      <w:ins w:id="367" w:author="Robin Matthews" w:date="2021-07-13T17:19:00Z">
        <w:r w:rsidR="002E238F">
          <w:rPr>
            <w:rFonts w:cs="Times New Roman"/>
            <w:lang w:val="en-GB"/>
          </w:rPr>
          <w:instrText>ADDIN CSL_CITATION { "citationItems" : [ { "id" : "ITEM-1", "itemData" : { "DOI" : "10.1175/JHM-D-15-0190.1", "ISSN" : "1525-755X", "abstract" : "A great deal of expertise in satellite precipitation estimation has been developed during the Tropical Rainfall Measuring Mission (TRMM) era (1998\u20132015). The quantification of errors associated with satellite precipitation products (SPPs) is crucial for a correct use of these datasets in hydrological applications, climate studies, and water resources management. This study presents a review of previous work that focused on validating SPPs for liquid precipitation during the TRMM era through comparisons with surface observations, both in terms of mean errors and detection capabilities across different regions of the world. Several SPPs have been considered: TMPA 3B42 (research and real-time products), CPC morphing technique (CMORPH), Global Satellite Mapping of Precipitation (GSMaP; both the near-real-time and the Motion Vector Kalman filter products), PERSIANN, and PERSIANN\u2013Cloud Classification System (PERSIANN-CCS). Topography, seasonality, and climatology were shown to play a role in the SPP\u2019s performance, especially in terms of detection probability and bias. Regions with complex terrain exhibited poor rain detection and magnitude-dependent mean errors; low probability of detection was reported in semiarid areas. Winter seasons, usually associated with lighter rain events, snow, and mixed-phase precipitation, showed larger biases.", "author" : [ { "dropping-particle" : "", "family" : "Maggioni", "given" : "Viviana", "non-dropping-particle" : "", "parse-names" : false, "suffix" : "" }, { "dropping-particle" : "", "family" : "Meyers", "given" : "Patrick C.", "non-dropping-particle" : "", "parse-names" : false, "suffix" : "" }, { "dropping-particle" : "", "family" : "Robinson", "given" : "Monique D.", "non-dropping-particle" : "", "parse-names" : false, "suffix" : "" } ], "container-title" : "Journal of Hydrometeorology", "id" : "ITEM-1", "issue" : "4", "issued" : { "date-parts" : [ [ "2016", "4" ] ] }, "page" : "1101-1117", "title" : "A Review of Merged High-Resolution Satellite Precipitation Product Accuracy during the Tropical Rainfall Measuring Mission (TRMM) Era", "translator" : [ { "dropping-particle" : "", "family" : "S2623", "given" : "", "non-dropping-particle" : "", "parse-names" : false, "suffix" : "" } ], "type" : "article-journal", "volume" : "17" }, "uris" : [ "http://www.mendeley.com/documents/?uuid=450be60e-cf4b-4c90-939d-59c453487e92" ] } ], "mendeley" : { "formattedCitation" : "(Maggioni et al., 2016)", "manualFormatting" : "Maggioni et al. 2016)", "plainTextFormattedCitation" : "(Maggioni et al., 2016)", "previouslyFormattedCitation" : "(Maggioni et al., 2016)" }, "properties" : { "noteIndex" : 0 }, "schema" : "https://github.com/citation-style-language/schema/raw/master/csl-citation.json" }</w:instrText>
        </w:r>
      </w:ins>
      <w:del w:id="368" w:author="Robin Matthews" w:date="2021-07-13T17:19:00Z">
        <w:r w:rsidR="00FF6231" w:rsidDel="002E238F">
          <w:rPr>
            <w:rFonts w:cs="Times New Roman"/>
            <w:lang w:val="en-GB"/>
          </w:rPr>
          <w:delInstrText>ADDIN CSL_CITATION { "citationItems" : [ { "id" : "ITEM-1", "itemData" : { "DOI" : "10.1175/JHM-D-15-0190.1", "ISSN" : "1525-755X", "abstract" : "A great deal of expertise in satellite precipitation estimation has been developed during the Tropical Rainfall Measuring Mission (TRMM) era (1998\u20132015). The quantification of errors associated with satellite precipitation products (SPPs) is crucial for a correct use of these datasets in hydrological applications, climate studies, and water resources management. This study presents a review of previous work that focused on validating SPPs for liquid precipitation during the TRMM era through comparisons with surface observations, both in terms of mean errors and detection capabilities across different regions of the world. Several SPPs have been considered: TMPA 3B42 (research and real-time products), CPC morphing technique (CMORPH), Global Satellite Mapping of Precipitation (GSMaP; both the near-real-time and the Motion Vector Kalman filter products), PERSIANN, and PERSIANN\u2013Cloud Classification System (PERSIANN-CCS). Topography, seasonality, and climatology were shown to play a role in the SPP\u2019s performance, especially in terms of detection probability and bias. Regions with complex terrain exhibited poor rain detection and magnitude-dependent mean errors; low probability of detection was reported in semiarid areas. Winter seasons, usually associated with lighter rain events, snow, and mixed-phase precipitation, showed larger biases.", "author" : [ { "dropping-particle" : "", "family" : "Maggioni", "given" : "Viviana", "non-dropping-particle" : "", "parse-names" : false, "suffix" : "" }, { "dropping-particle" : "", "family" : "Meyers", "given" : "Patrick C.", "non-dropping-particle" : "", "parse-names" : false, "suffix" : "" }, { "dropping-particle" : "", "family" : "Robinson", "given" : "Monique D.", "non-dropping-particle" : "", "parse-names" : false, "suffix" : "" } ], "container-title" : "Journal of Hydrometeorology", "id" : "ITEM-1", "issue" : "4", "issued" : { "date-parts" : [ [ "2016", "4" ] ] }, "page" : "1101-1117", "title" : "A Review of Merged High-Resolution Satellite Precipitation Product Accuracy during the Tropical Rainfall Measuring Mission (TRMM) Era", "translator" : [ { "dropping-particle" : "", "family" : "S2623", "given" : "", "non-dropping-particle" : "", "parse-names" : false, "suffix" : "" } ], "type" : "article-journal", "volume" : "17" }, "uris" : [ "http://www.mendeley.com/documents/?uuid=450be60e-cf4b-4c90-939d-59c453487e92" ] } ], "mendeley" : { "formattedCitation" : "(Maggioni et al., 2016)", "manualFormatting" : "Maggioni et al. 2016", "plainTextFormattedCitation" : "(Maggioni et al., 2016)", "previouslyFormattedCitation" : "(Maggioni et al., 2016)"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Maggioni et al. 201</w:t>
      </w:r>
      <w:ins w:id="369" w:author="Robin Matthews" w:date="2021-07-13T17:19:00Z">
        <w:r w:rsidR="002E238F">
          <w:rPr>
            <w:rFonts w:cs="Times New Roman"/>
            <w:noProof/>
            <w:lang w:val="en-GB"/>
          </w:rPr>
          <w:t>6)</w:t>
        </w:r>
      </w:ins>
      <w:del w:id="370" w:author="Robin Matthews" w:date="2021-07-13T17:19:00Z">
        <w:r w:rsidR="00A26296" w:rsidDel="002E238F">
          <w:rPr>
            <w:rFonts w:cs="Times New Roman"/>
            <w:noProof/>
            <w:lang w:val="en-GB"/>
          </w:rPr>
          <w:delText>6</w:delText>
        </w:r>
      </w:del>
      <w:r w:rsidRPr="00D424AA">
        <w:rPr>
          <w:rFonts w:cs="Times New Roman"/>
          <w:lang w:val="en-GB"/>
        </w:rPr>
        <w:fldChar w:fldCharType="end"/>
      </w:r>
      <w:commentRangeEnd w:id="366"/>
      <w:r w:rsidR="00A26296">
        <w:rPr>
          <w:rStyle w:val="Marquedecommentaire"/>
        </w:rPr>
        <w:commentReference w:id="366"/>
      </w:r>
      <w:del w:id="371" w:author="Robin Matthews" w:date="2021-07-13T17:19:00Z">
        <w:r w:rsidRPr="00841A35" w:rsidDel="002E238F">
          <w:rPr>
            <w:rFonts w:cs="Times New Roman"/>
            <w:lang w:val="en-GB"/>
          </w:rPr>
          <w:delText>)</w:delText>
        </w:r>
      </w:del>
      <w:r w:rsidRPr="00841A35">
        <w:rPr>
          <w:rFonts w:cs="Times New Roman"/>
          <w:lang w:val="en-GB"/>
        </w:rPr>
        <w:t xml:space="preserve"> and clouds (e.g., HIMAWARI; </w:t>
      </w:r>
      <w:bookmarkStart w:id="372" w:name="_Hlk77089239"/>
      <w:ins w:id="373" w:author="Robin Matthews" w:date="2021-07-13T17:20:00Z">
        <w:r w:rsidR="002E238F">
          <w:rPr>
            <w:rFonts w:cs="Times New Roman"/>
            <w:lang w:val="en-GB"/>
          </w:rPr>
          <w:fldChar w:fldCharType="begin" w:fldLock="1"/>
        </w:r>
      </w:ins>
      <w:r w:rsidR="0012753B">
        <w:rPr>
          <w:rFonts w:cs="Times New Roman"/>
          <w:lang w:val="en-GB"/>
        </w:rPr>
        <w:instrText>ADDIN CSL_CITATION { "citationItems" : [ { "id" : "ITEM-1", "itemData" : { "DOI" : "10.2151/jmsj.2016-009", "ISSN" : "0026-1165", "author" : [ { "dropping-particle" : "", "family" : "Bessho", "given" : "Kotaro", "non-dropping-particle" : "", "parse-names" : false, "suffix" : "" }, { "dropping-particle" : "", "family" : "Date", "given" : "Kenji", "non-dropping-particle" : "", "parse-names" : false, "suffix" : "" }, { "dropping-particle" : "", "family" : "Hayashi", "given" : "Masahiro", "non-dropping-particle" : "", "parse-names" : false, "suffix" : "" }, { "dropping-particle" : "", "family" : "Ikeda", "given" : "Akio", "non-dropping-particle" : "", "parse-names" : false, "suffix" : "" }, { "dropping-particle" : "", "family" : "Imai", "given" : "Takahito", "non-dropping-particle" : "", "parse-names" : false, "suffix" : "" }, { "dropping-particle" : "", "family" : "Inoue", "given" : "Hidekazu", "non-dropping-particle" : "", "parse-names" : false, "suffix" : "" }, { "dropping-particle" : "", "family" : "Kumagai", "given" : "Yukihiro", "non-dropping-particle" : "", "parse-names" : false, "suffix" : "" }, { "dropping-particle" : "", "family" : "Miyakawa", "given" : "Takuya", "non-dropping-particle" : "", "parse-names" : false, "suffix" : "" }, { "dropping-particle" : "", "family" : "MURATA", "given" : "Hidehiko", "non-dropping-particle" : "", "parse-names" : false, "suffix" : "" }, { "dropping-particle" : "", "family" : "OHNO", "given" : "Tomoo", "non-dropping-particle" : "", "parse-names" : false, "suffix" : "" }, { "dropping-particle" : "", "family" : "OKUYAMA", "given" : "Arata", "non-dropping-particle" : "", "parse-names" : false, "suffix" : "" }, { "dropping-particle" : "", "family" : "OYAMA", "given" : "Ryo", "non-dropping-particle" : "", "parse-names" : false, "suffix" : "" }, { "dropping-particle" : "", "family" : "SASAKI", "given" : "Yukio", "non-dropping-particle" : "", "parse-names" : false, "suffix" : "" }, { "dropping-particle" : "", "family" : "SHIMAZU", "given" : "Yoshio", "non-dropping-particle" : "", "parse-names" : false, "suffix" : "" }, { "dropping-particle" : "", "family" : "SHIMOJI", "given" : "Kazuki", "non-dropping-particle" : "", "parse-names" : false, "suffix" : "" }, { "dropping-particle" : "", "family" : "SUMIDA", "given" : "Yasuhiko", "non-dropping-particle" : "", "parse-names" : false, "suffix" : "" }, { "dropping-particle" : "", "family" : "SUZUKI", "given" : "Masuo", "non-dropping-particle" : "", "parse-names" : false, "suffix" : "" }, { "dropping-particle" : "", "family" : "TANIGUCHI", "given" : "Hidetaka", "non-dropping-particle" : "", "parse-names" : false, "suffix" : "" }, { "dropping-particle" : "", "family" : "TSUCHIYAMA", "given" : "Hiroaki", "non-dropping-particle" : "", "parse-names" : false, "suffix" : "" }, { "dropping-particle" : "", "family" : "UESAWA", "given" : "Daisaku", "non-dropping-particle" : "", "parse-names" : false, "suffix" : "" }, { "dropping-particle" : "", "family" : "YOKOTA", "given" : "Hironobu", "non-dropping-particle" : "", "parse-names" : false, "suffix" : "" }, { "dropping-particle" : "", "family" : "YOSHIDA", "given" : "Ryo", "non-dropping-particle" : "", "parse-names" : false, "suffix" : "" } ], "container-title" : "Journal of the Meteorological Society of Japan. Series II", "id" : "ITEM-1", "issue" : "2", "issued" : { "date-parts" : [ [ "2016" ] ] }, "page" : "151-183", "title" : "An Introduction to Himawari-8/9--Japan's New-Generation Geostationary Meteorological Satellites", "translator" : [ { "dropping-particle" : "", "family" : "S2621", "given" : "", "non-dropping-particle" : "", "parse-names" : false, "suffix" : "" } ], "type" : "article-journal", "volume" : "94" }, "uris" : [ "http://www.mendeley.com/documents/?uuid=e1c1bd50-9aeb-4700-be7d-215d8b6e3d50" ] }, { "id" : "ITEM-2", "itemData" : { "DOI" : "10.1029/2018JD029707", "ISSN" : "21698996", "abstract" : "The knowledge of mesoscale convective system (MCS) in the Asian monsoon region remains still deficient due to the limited available data and less powerful algorithms. Here, using the data from Advanced Himawari Imager onboard Himawari-8 (HW8), an improved algorithm combining the area overlapping with the Kalman filter is developed, which captures much smaller MCSs that are unavailable otherwise. Several influential factors like the overlapping rate and splitting/merging in the area overlapping method, and the initial state variable in the Kalman filter method, all of which were less appreciated, are handled explicitly. The occurrence frequency, and moving trajectory of two types of MCS, including the ordinary MCS and superconvective system, has been comprehensively examined in the Asian monsoon region for the warm season (April to September) of 2016. Comparison analyses with ground precipitation and radar measurements confirm the good performance of our algorithm. In particular, the moving direction of MCS strongly depends on latitudes, so does the horizontal velocity. Compared with over ocean, the frequency of MCSs dominates over land or along coasts in the tropics, where strong moisture flux convergence is frequently observed in the low troposphere. In addition, the MCSs detected in eastern China can roughly capture the meridional propagation over time, which corresponds well to the precipitation belts linked to Meiyu front systems. The superconvective systems dominate over the Bay of Bengal and South China Sea due to the large-scale circulation. Our findings provide new insights to spatiotemporal patterns of MCSs during warm season in the Asian monsoon region.", "author" : [ { "dropping-particle" : "", "family" : "Chen", "given" : "Dandan", "non-dropping-particle" : "", "parse-names" : false, "suffix" : "" }, { "dropping-particle" : "", "family" : "Guo", "given" : "Jianping", "non-dropping-particle" : "", "parse-names" : false, "suffix" : "" }, { "dropping-particle" : "", "family" : "Yao", "given" : "Dan", "non-dropping-particle" : "", "parse-names" : false, "suffix" : "" }, { "dropping-particle" : "", "family" : "Lin", "given" : "Yanluan", "non-dropping-particle" : "", "parse-names" : false, "suffix" : "" }, { "dropping-particle" : "", "family" : "Zhao", "given" : "Chuanfeng", "non-dropping-particle" : "", "parse-names" : false, "suffix" : "" }, { "dropping-particle" : "", "family" : "Min", "given" : "Min", "non-dropping-particle" : "", "parse-names" : false, "suffix" : "" }, { "dropping-particle" : "", "family" : "Xu", "given" : "Hui", "non-dropping-particle" : "", "parse-names" : false, "suffix" : "" }, { "dropping-particle" : "", "family" : "Liu", "given" : "Lin", "non-dropping-particle" : "", "parse-names" : false, "suffix" : "" }, { "dropping-particle" : "", "family" : "Huang", "given" : "Xiaomeng", "non-dropping-particle" : "", "parse-names" : false, "suffix" : "" }, { "dropping-particle" : "", "family" : "Chen", "given" : "Tianmeng", "non-dropping-particle" : "", "parse-names" : false, "suffix" : "" }, { "dropping-particle" : "", "family" : "Zhai", "given" : "Panmao", "non-dropping-particle" : "", "parse-names" : false, "suffix" : "" } ], "container-title" : "Journal of Geophysical Research: Atmospheres", "id" : "ITEM-2", "issue" : "4", "issued" : { "date-parts" : [ [ "2019" ] ] }, "page" : "2210-2234", "title" : "Mesoscale Convective Systems in the Asian Monsoon Region From Advanced Himawari Imager: Algorithms and Preliminary Results", "translator" : [ { "dropping-particle" : "", "family" : "S2628", "given" : "", "non-dropping-particle" : "", "parse-names" : false, "suffix" : "" } ], "type" : "article-journal", "volume" : "124" }, "uris" : [ "http://www.mendeley.com/documents/?uuid=4d9629f5-a7f8-4fff-b997-b81d51fad126" ] } ], "mendeley" : { "formattedCitation" : "(Bessho et al., 2016; Chen et al., 2019)", "manualFormatting" : "Bessho et al., 2016; Chen et al., 2019)", "plainTextFormattedCitation" : "(Bessho et al., 2016; Chen et al., 2019)", "previouslyFormattedCitation" : "(Bessho et al., 2016; Chen et al., 2019)" }, "properties" : { "noteIndex" : 0 }, "schema" : "https://github.com/citation-style-language/schema/raw/master/csl-citation.json" }</w:instrText>
      </w:r>
      <w:ins w:id="374" w:author="Robin Matthews" w:date="2021-07-13T17:20:00Z">
        <w:r w:rsidR="002E238F">
          <w:rPr>
            <w:rFonts w:cs="Times New Roman"/>
            <w:lang w:val="en-GB"/>
          </w:rPr>
          <w:fldChar w:fldCharType="separate"/>
        </w:r>
        <w:r w:rsidR="002E238F" w:rsidRPr="002D32CD">
          <w:rPr>
            <w:rFonts w:cs="Times New Roman"/>
            <w:noProof/>
            <w:lang w:val="en-GB"/>
          </w:rPr>
          <w:t>Bessho et al., 2016; Chen et al., 2019)</w:t>
        </w:r>
        <w:r w:rsidR="002E238F">
          <w:rPr>
            <w:rFonts w:cs="Times New Roman"/>
            <w:lang w:val="en-GB"/>
          </w:rPr>
          <w:fldChar w:fldCharType="end"/>
        </w:r>
      </w:ins>
      <w:commentRangeStart w:id="375"/>
      <w:del w:id="376" w:author="Robin Matthews" w:date="2021-07-13T17:20:00Z">
        <w:r w:rsidRPr="00D424AA" w:rsidDel="002E238F">
          <w:rPr>
            <w:rFonts w:cs="Times New Roman"/>
            <w:lang w:val="en-GB"/>
          </w:rPr>
          <w:fldChar w:fldCharType="begin" w:fldLock="1"/>
        </w:r>
        <w:r w:rsidR="007D2D56" w:rsidDel="002E238F">
          <w:rPr>
            <w:rFonts w:cs="Times New Roman"/>
            <w:lang w:val="en-GB"/>
          </w:rPr>
          <w:delInstrText>ADDIN CSL_CITATION { "citationItems" : [ { "id" : "ITEM-1", "itemData" : { "DOI" : "10.2151/jmsj.2016-009", "ISSN" : "0026-1165", "author" : [ { "dropping-particle" : "", "family" : "Bessho", "given" : "Kotaro", "non-dropping-particle" : "", "parse-names" : false, "suffix" : "" }, { "dropping-particle" : "", "family" : "Date", "given" : "Kenji", "non-dropping-particle" : "", "parse-names" : false, "suffix" : "" }, { "dropping-particle" : "", "family" : "Hayashi", "given" : "Masahiro", "non-dropping-particle" : "", "parse-names" : false, "suffix" : "" }, { "dropping-particle" : "", "family" : "Ikeda", "given" : "Akio", "non-dropping-particle" : "", "parse-names" : false, "suffix" : "" }, { "dropping-particle" : "", "family" : "Imai", "given" : "Takahito", "non-dropping-particle" : "", "parse-names" : false, "suffix" : "" }, { "dropping-particle" : "", "family" : "Inoue", "given" : "Hidekazu", "non-dropping-particle" : "", "parse-names" : false, "suffix" : "" }, { "dropping-particle" : "", "family" : "Kumagai", "given" : "Yukihiro", "non-dropping-particle" : "", "parse-names" : false, "suffix" : "" }, { "dropping-particle" : "", "family" : "Miyakawa", "given" : "Takuya", "non-dropping-particle" : "", "parse-names" : false, "suffix" : "" }, { "dropping-particle" : "", "family" : "MURATA", "given" : "Hidehiko", "non-dropping-particle" : "", "parse-names" : false, "suffix" : "" }, { "dropping-particle" : "", "family" : "OHNO", "given" : "Tomoo", "non-dropping-particle" : "", "parse-names" : false, "suffix" : "" }, { "dropping-particle" : "", "family" : "OKUYAMA", "given" : "Arata", "non-dropping-particle" : "", "parse-names" : false, "suffix" : "" }, { "dropping-particle" : "", "family" : "OYAMA", "given" : "Ryo", "non-dropping-particle" : "", "parse-names" : false, "suffix" : "" }, { "dropping-particle" : "", "family" : "SASAKI", "given" : "Yukio", "non-dropping-particle" : "", "parse-names" : false, "suffix" : "" }, { "dropping-particle" : "", "family" : "SHIMAZU", "given" : "Yoshio", "non-dropping-particle" : "", "parse-names" : false, "suffix" : "" }, { "dropping-particle" : "", "family" : "SHIMOJI", "given" : "Kazuki", "non-dropping-particle" : "", "parse-names" : false, "suffix" : "" }, { "dropping-particle" : "", "family" : "SUMIDA", "given" : "Yasuhiko", "non-dropping-particle" : "", "parse-names" : false, "suffix" : "" }, { "dropping-particle" : "", "family" : "SUZUKI", "given" : "Masuo", "non-dropping-particle" : "", "parse-names" : false, "suffix" : "" }, { "dropping-particle" : "", "family" : "TANIGUCHI", "given" : "Hidetaka", "non-dropping-particle" : "", "parse-names" : false, "suffix" : "" }, { "dropping-particle" : "", "family" : "TSUCHIYAMA", "given" : "Hiroaki", "non-dropping-particle" : "", "parse-names" : false, "suffix" : "" }, { "dropping-particle" : "", "family" : "UESAWA", "given" : "Daisaku", "non-dropping-particle" : "", "parse-names" : false, "suffix" : "" }, { "dropping-particle" : "", "family" : "YOKOTA", "given" : "Hironobu", "non-dropping-particle" : "", "parse-names" : false, "suffix" : "" }, { "dropping-particle" : "", "family" : "YOSHIDA", "given" : "Ryo", "non-dropping-particle" : "", "parse-names" : false, "suffix" : "" } ], "container-title" : "Journal of the Meteorological Society of Japan. Series II", "id" : "ITEM-1", "issue" : "2", "issued" : { "date-parts" : [ [ "2016" ] ] }, "page" : "151-183", "title" : "An Introduction to Himawari-8/9--Japan's New-Generation Geostationary Meteorological Satellites", "translator" : [ { "dropping-particle" : "", "family" : "S2621", "given" : "", "non-dropping-particle" : "", "parse-names" : false, "suffix" : "" } ], "type" : "article-journal", "volume" : "94" }, "uris" : [ "http://www.mendeley.com/documents/?uuid=e1c1bd50-9aeb-4700-be7d-215d8b6e3d50" ] } ], "mendeley" : { "formattedCitation" : "(Bessho et al., 2016)", "manualFormatting" : "Bessho et al., 2016", "plainTextFormattedCitation" : "(Bessho et al., 2016)", "previouslyFormattedCitation" : "(Bessho et al., 2016)" }, "properties" : { "noteIndex" : 0 }, "schema" : "https://github.com/citation-style-language/schema/raw/master/csl-citation.json" }</w:delInstrText>
        </w:r>
        <w:r w:rsidRPr="00D424AA" w:rsidDel="002E238F">
          <w:rPr>
            <w:rFonts w:cs="Times New Roman"/>
            <w:lang w:val="en-GB"/>
          </w:rPr>
          <w:fldChar w:fldCharType="separate"/>
        </w:r>
        <w:r w:rsidR="00A26296" w:rsidDel="002E238F">
          <w:rPr>
            <w:rFonts w:cs="Times New Roman"/>
            <w:noProof/>
            <w:lang w:val="en-GB"/>
          </w:rPr>
          <w:delText>Bessho et al., 2016</w:delText>
        </w:r>
        <w:r w:rsidRPr="00D424AA" w:rsidDel="002E238F">
          <w:rPr>
            <w:rFonts w:cs="Times New Roman"/>
            <w:lang w:val="en-GB"/>
          </w:rPr>
          <w:fldChar w:fldCharType="end"/>
        </w:r>
        <w:commentRangeEnd w:id="375"/>
        <w:r w:rsidR="00A26296" w:rsidDel="002E238F">
          <w:rPr>
            <w:rStyle w:val="Marquedecommentaire"/>
          </w:rPr>
          <w:commentReference w:id="375"/>
        </w:r>
        <w:r w:rsidRPr="00841A35" w:rsidDel="002E238F">
          <w:rPr>
            <w:rFonts w:cs="Times New Roman"/>
            <w:lang w:val="en-GB"/>
          </w:rPr>
          <w:delText xml:space="preserve">; </w:delText>
        </w:r>
        <w:commentRangeStart w:id="377"/>
        <w:r w:rsidRPr="00D424AA" w:rsidDel="002E238F">
          <w:rPr>
            <w:rFonts w:cs="Times New Roman"/>
            <w:lang w:val="en-GB"/>
          </w:rPr>
          <w:fldChar w:fldCharType="begin" w:fldLock="1"/>
        </w:r>
        <w:r w:rsidR="00FF6231" w:rsidDel="002E238F">
          <w:rPr>
            <w:rFonts w:cs="Times New Roman"/>
            <w:lang w:val="en-GB"/>
          </w:rPr>
          <w:delInstrText>ADDIN CSL_CITATION { "citationItems" : [ { "id" : "ITEM-1", "itemData" : { "DOI" : "10.1029/2018JD029707", "ISSN" : "21698996", "abstract" : "The knowledge of mesoscale convective system (MCS) in the Asian monsoon region remains still deficient due to the limited available data and less powerful algorithms. Here, using the data from Advanced Himawari Imager onboard Himawari-8 (HW8), an improved algorithm combining the area overlapping with the Kalman filter is developed, which captures much smaller MCSs that are unavailable otherwise. Several influential factors like the overlapping rate and splitting/merging in the area overlapping method, and the initial state variable in the Kalman filter method, all of which were less appreciated, are handled explicitly. The occurrence frequency, and moving trajectory of two types of MCS, including the ordinary MCS and superconvective system, has been comprehensively examined in the Asian monsoon region for the warm season (April to September) of 2016. Comparison analyses with ground precipitation and radar measurements confirm the good performance of our algorithm. In particular, the moving direction of MCS strongly depends on latitudes, so does the horizontal velocity. Compared with over ocean, the frequency of MCSs dominates over land or along coasts in the tropics, where strong moisture flux convergence is frequently observed in the low troposphere. In addition, the MCSs detected in eastern China can roughly capture the meridional propagation over time, which corresponds well to the precipitation belts linked to Meiyu front systems. The superconvective systems dominate over the Bay of Bengal and South China Sea due to the large-scale circulation. Our findings provide new insights to spatiotemporal patterns of MCSs during warm season in the Asian monsoon region.", "author" : [ { "dropping-particle" : "", "family" : "Chen", "given" : "Dandan", "non-dropping-particle" : "", "parse-names" : false, "suffix" : "" }, { "dropping-particle" : "", "family" : "Guo", "given" : "Jianping", "non-dropping-particle" : "", "parse-names" : false, "suffix" : "" }, { "dropping-particle" : "", "family" : "Yao", "given" : "Dan", "non-dropping-particle" : "", "parse-names" : false, "suffix" : "" }, { "dropping-particle" : "", "family" : "Lin", "given" : "Yanluan", "non-dropping-particle" : "", "parse-names" : false, "suffix" : "" }, { "dropping-particle" : "", "family" : "Zhao", "given" : "Chuanfeng", "non-dropping-particle" : "", "parse-names" : false, "suffix" : "" }, { "dropping-particle" : "", "family" : "Min", "given" : "Min", "non-dropping-particle" : "", "parse-names" : false, "suffix" : "" }, { "dropping-particle" : "", "family" : "Xu", "given" : "Hui", "non-dropping-particle" : "", "parse-names" : false, "suffix" : "" }, { "dropping-particle" : "", "family" : "Liu", "given" : "Lin", "non-dropping-particle" : "", "parse-names" : false, "suffix" : "" }, { "dropping-particle" : "", "family" : "Huang", "given" : "Xiaomeng", "non-dropping-particle" : "", "parse-names" : false, "suffix" : "" }, { "dropping-particle" : "", "family" : "Chen", "given" : "Tianmeng", "non-dropping-particle" : "", "parse-names" : false, "suffix" : "" }, { "dropping-particle" : "", "family" : "Zhai", "given" : "Panmao", "non-dropping-particle" : "", "parse-names" : false, "suffix" : "" } ], "container-title" : "Journal of Geophysical Research: Atmospheres", "id" : "ITEM-1", "issue" : "4", "issued" : { "date-parts" : [ [ "2019" ] ] }, "page" : "2210-2234", "title" : "Mesoscale Convective Systems in the Asian Monsoon Region From Advanced Himawari Imager: Algorithms and Preliminary Results", "translator" : [ { "dropping-particle" : "", "family" : "S2628", "given" : "", "non-dropping-particle" : "", "parse-names" : false, "suffix" : "" } ], "type" : "article-journal", "volume" : "124" }, "uris" : [ "http://www.mendeley.com/documents/?uuid=4d9629f5-a7f8-4fff-b997-b81d51fad126" ] } ], "mendeley" : { "formattedCitation" : "(Chen et al., 2019)", "manualFormatting" : "Chen et al. 2019)", "plainTextFormattedCitation" : "(Chen et al., 2019)", "previouslyFormattedCitation" : "(Chen et al., 2019)" }, "properties" : { "noteIndex" : 0 }, "schema" : "https://github.com/citation-style-language/schema/raw/master/csl-citation.json" }</w:delInstrText>
        </w:r>
        <w:r w:rsidRPr="00D424AA" w:rsidDel="002E238F">
          <w:rPr>
            <w:rFonts w:cs="Times New Roman"/>
            <w:lang w:val="en-GB"/>
          </w:rPr>
          <w:fldChar w:fldCharType="separate"/>
        </w:r>
        <w:r w:rsidR="00A26296" w:rsidDel="002E238F">
          <w:rPr>
            <w:rFonts w:cs="Times New Roman"/>
            <w:noProof/>
            <w:lang w:val="en-GB"/>
          </w:rPr>
          <w:delText>Chen et al. 2019)</w:delText>
        </w:r>
        <w:r w:rsidRPr="00D424AA" w:rsidDel="002E238F">
          <w:rPr>
            <w:rFonts w:cs="Times New Roman"/>
            <w:lang w:val="en-GB"/>
          </w:rPr>
          <w:fldChar w:fldCharType="end"/>
        </w:r>
      </w:del>
      <w:bookmarkEnd w:id="372"/>
      <w:commentRangeEnd w:id="377"/>
      <w:r w:rsidR="00A26296">
        <w:rPr>
          <w:rStyle w:val="Marquedecommentaire"/>
        </w:rPr>
        <w:commentReference w:id="377"/>
      </w:r>
      <w:r w:rsidRPr="00841A35">
        <w:rPr>
          <w:rFonts w:cs="Times New Roman"/>
          <w:lang w:val="en-GB"/>
        </w:rPr>
        <w:t>. However, satellites do not observe the primary atmospheric state variables directly and polar orbiting satellites do not observe any given place at all tim</w:t>
      </w:r>
      <w:r w:rsidRPr="00D424AA">
        <w:rPr>
          <w:rFonts w:cs="Times New Roman"/>
          <w:lang w:val="en-GB"/>
        </w:rPr>
        <w:t xml:space="preserve">es. Hence, their utility as a substitute for high-frequency (i.e., daily) ground-based observations is limited. For instance, </w:t>
      </w:r>
      <w:commentRangeStart w:id="378"/>
      <w:r w:rsidRPr="00D424AA">
        <w:rPr>
          <w:rFonts w:cs="Times New Roman"/>
          <w:lang w:val="en-GB"/>
        </w:rPr>
        <w:fldChar w:fldCharType="begin" w:fldLock="1"/>
      </w:r>
      <w:ins w:id="379" w:author="Robin Matthews" w:date="2021-07-13T17:20:00Z">
        <w:r w:rsidR="002E238F">
          <w:rPr>
            <w:rFonts w:cs="Times New Roman"/>
            <w:lang w:val="en-GB"/>
          </w:rPr>
          <w:instrText>ADDIN CSL_CITATION { "citationItems" : [ { "id" : "ITEM-1", "itemData" : { "DOI" : "10.1007/s00382-018-4537-0", "ISSN" : "0930-7575", "abstract" : "Noting a strong imperative to understand precipitation extremes, and that considerable uncertainty affects observational data sets, this paper compares the representation of extremes in a number of widely used daily gridded products, derived from rain gauge data, satellite retrieval and reanalysis for the conterminous United States. Analysis is based upon the concept of ``tail dependence'' arising in multivariate extreme value theory, and we infer the level of temporal dependence in the joint tail of the precipitation probability distribution for pairwise comparisons of products. In this way, we consider the range of products more like an ensemble and examine the relationships between members, and do not attempt to define, or compare products to, some ground truth. Linear correlation between products is also computed. Considerable discrepancy between groups of products, both annually and seasonally, is linked to source data and complex terrain. In particular, products based on rain gauge data showed remarkable similarity, but differed considerably, showing almost total loss of extremal dependence during DJF in mountainous regions, when compared with satellite products. Additionally, simulated re-forecasts revealed reasonable temporal agreement with large scale generated extremes. The diversity and extent of discrepancies identified across all products raises important questions about their use, and we urge caution, particularly for products derived from satellite data.", "author" : [ { "dropping-particle" : "", "family" : "Timmermans", "given" : "Ben", "non-dropping-particle" : "", "parse-names" : false, "suffix" : "" }, { "dropping-particle" : "", "family" : "Wehner", "given" : "Michael", "non-dropping-particle" : "", "parse-names" : false, "suffix" : "" }, { "dropping-particle" : "", "family" : "Cooley", "given" : "Daniel", "non-dropping-particle" : "", "parse-names" : false, "suffix" : "" }, { "dropping-particle" : "", "family" : "O\u2019Brien", "given" : "Travis", "non-dropping-particle" : "", "parse-names" : false, "suffix" : "" }, { "dropping-particle" : "", "family" : "Krishnan", "given" : "Harinarayan", "non-dropping-particle" : "", "parse-names" : false, "suffix" : "" } ], "container-title" : "Climate Dynamics", "id" : "ITEM-1", "issue" : "11", "issued" : { "date-parts" : [ [ "2019", "6", "23" ] ] }, "page" : "6651-6670", "title" : "An evaluation of the consistency of extremes in gridded precipitation data sets", "translator" : [ { "dropping-particle" : "", "family" : "S2596", "given" : "", "non-dropping-particle" : "", "parse-names" : false, "suffix" : "" } ], "type" : "article-journal", "volume" : "52" }, "uris" : [ "http://www.mendeley.com/documents/?uuid=e64f499b-909c-4f35-a652-156cb9655d70" ] } ], "mendeley" : { "formattedCitation" : "(Timmermans et al., 2019)", "manualFormatting" : "Timmermans et al. (2019)", "plainTextFormattedCitation" : "(Timmermans et al., 2019)", "previouslyFormattedCitation" : "(Timmermans et al., 2019)" }, "properties" : { "noteIndex" : 0 }, "schema" : "https://github.com/citation-style-language/schema/raw/master/csl-citation.json" }</w:instrText>
        </w:r>
      </w:ins>
      <w:del w:id="380" w:author="Robin Matthews" w:date="2021-07-13T17:20:00Z">
        <w:r w:rsidR="00FF6231" w:rsidDel="002E238F">
          <w:rPr>
            <w:rFonts w:cs="Times New Roman"/>
            <w:lang w:val="en-GB"/>
          </w:rPr>
          <w:delInstrText>ADDIN CSL_CITATION { "citationItems" : [ { "id" : "ITEM-1", "itemData" : { "DOI" : "10.1007/s00382-018-4537-0", "ISSN" : "0930-7575", "abstract" : "Noting a strong imperative to understand precipitation extremes, and that considerable uncertainty affects observational data sets, this paper compares the representation of extremes in a number of widely used daily gridded products, derived from rain gauge data, satellite retrieval and reanalysis for the conterminous United States. Analysis is based upon the concept of ``tail dependence'' arising in multivariate extreme value theory, and we infer the level of temporal dependence in the joint tail of the precipitation probability distribution for pairwise comparisons of products. In this way, we consider the range of products more like an ensemble and examine the relationships between members, and do not attempt to define, or compare products to, some ground truth. Linear correlation between products is also computed. Considerable discrepancy between groups of products, both annually and seasonally, is linked to source data and complex terrain. In particular, products based on rain gauge data showed remarkable similarity, but differed considerably, showing almost total loss of extremal dependence during DJF in mountainous regions, when compared with satellite products. Additionally, simulated re-forecasts revealed reasonable temporal agreement with large scale generated extremes. The diversity and extent of discrepancies identified across all products raises important questions about their use, and we urge caution, particularly for products derived from satellite data.", "author" : [ { "dropping-particle" : "", "family" : "Timmermans", "given" : "Ben", "non-dropping-particle" : "", "parse-names" : false, "suffix" : "" }, { "dropping-particle" : "", "family" : "Wehner", "given" : "Michael", "non-dropping-particle" : "", "parse-names" : false, "suffix" : "" }, { "dropping-particle" : "", "family" : "Cooley", "given" : "Daniel", "non-dropping-particle" : "", "parse-names" : false, "suffix" : "" }, { "dropping-particle" : "", "family" : "O\u2019Brien", "given" : "Travis", "non-dropping-particle" : "", "parse-names" : false, "suffix" : "" }, { "dropping-particle" : "", "family" : "Krishnan", "given" : "Harinarayan", "non-dropping-particle" : "", "parse-names" : false, "suffix" : "" } ], "container-title" : "Climate Dynamics", "id" : "ITEM-1", "issue" : "11", "issued" : { "date-parts" : [ [ "2019", "6", "23" ] ] }, "page" : "6651-6670", "title" : "An evaluation of the consistency of extremes in gridded precipitation data sets", "translator" : [ { "dropping-particle" : "", "family" : "S2596", "given" : "", "non-dropping-particle" : "", "parse-names" : false, "suffix" : "" } ], "type" : "article-journal", "volume" : "52" }, "uris" : [ "http://www.mendeley.com/documents/?uuid=e64f499b-909c-4f35-a652-156cb9655d70" ] } ], "mendeley" : { "formattedCitation" : "(Timmermans et al., 2019)", "manualFormatting" : "Timmermans et al. (2019", "plainTextFormattedCitation" : "(Timmermans et al., 2019)", "previouslyFormattedCitation" : "(Timmermans et al., 2019)"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Timmermans et al. (201</w:t>
      </w:r>
      <w:ins w:id="381" w:author="Robin Matthews" w:date="2021-07-13T17:20:00Z">
        <w:r w:rsidR="002E238F">
          <w:rPr>
            <w:rFonts w:cs="Times New Roman"/>
            <w:noProof/>
            <w:lang w:val="en-GB"/>
          </w:rPr>
          <w:t>9)</w:t>
        </w:r>
      </w:ins>
      <w:del w:id="382" w:author="Robin Matthews" w:date="2021-07-13T17:20:00Z">
        <w:r w:rsidR="00A26296" w:rsidDel="002E238F">
          <w:rPr>
            <w:rFonts w:cs="Times New Roman"/>
            <w:noProof/>
            <w:lang w:val="en-GB"/>
          </w:rPr>
          <w:delText>9</w:delText>
        </w:r>
      </w:del>
      <w:r w:rsidRPr="00D424AA">
        <w:rPr>
          <w:rFonts w:cs="Times New Roman"/>
          <w:lang w:val="en-GB"/>
        </w:rPr>
        <w:fldChar w:fldCharType="end"/>
      </w:r>
      <w:commentRangeEnd w:id="378"/>
      <w:r w:rsidR="00A26296">
        <w:rPr>
          <w:rStyle w:val="Marquedecommentaire"/>
        </w:rPr>
        <w:commentReference w:id="378"/>
      </w:r>
      <w:del w:id="383" w:author="Robin Matthews" w:date="2021-07-13T17:20:00Z">
        <w:r w:rsidRPr="00841A35" w:rsidDel="002E238F">
          <w:rPr>
            <w:rFonts w:cs="Times New Roman"/>
            <w:lang w:val="en-GB"/>
          </w:rPr>
          <w:delText>)</w:delText>
        </w:r>
      </w:del>
      <w:r w:rsidRPr="00841A35">
        <w:rPr>
          <w:rFonts w:cs="Times New Roman"/>
          <w:lang w:val="en-GB"/>
        </w:rPr>
        <w:t xml:space="preserve"> found little relationship between the timing of extreme daily and five-day precipitation in satellite and gridded station data products over the United States. </w:t>
      </w:r>
    </w:p>
    <w:p w14:paraId="562E265F" w14:textId="49716751" w:rsidR="00E221E2" w:rsidRDefault="00E221E2" w:rsidP="00D424AA">
      <w:pPr>
        <w:rPr>
          <w:rFonts w:cs="Times New Roman"/>
          <w:lang w:val="en-GB"/>
        </w:rPr>
      </w:pPr>
    </w:p>
    <w:p w14:paraId="1E9563B2" w14:textId="77777777" w:rsidR="00703712" w:rsidRPr="00D424AA" w:rsidRDefault="00703712" w:rsidP="00D424AA">
      <w:pPr>
        <w:rPr>
          <w:rFonts w:cs="Times New Roman"/>
          <w:lang w:val="en-GB"/>
        </w:rPr>
      </w:pPr>
    </w:p>
    <w:p w14:paraId="7AF1ED73" w14:textId="46FC559B" w:rsidR="00F76B37" w:rsidRPr="00D424AA" w:rsidRDefault="00F76B37" w:rsidP="00D424AA">
      <w:pPr>
        <w:rPr>
          <w:rFonts w:cs="Times New Roman"/>
          <w:b/>
          <w:lang w:val="en-GB"/>
        </w:rPr>
      </w:pPr>
      <w:r w:rsidRPr="00D424AA">
        <w:rPr>
          <w:rFonts w:cs="Times New Roman"/>
          <w:b/>
          <w:lang w:val="en-GB"/>
        </w:rPr>
        <w:t>[START BOX 11.3 HERE]</w:t>
      </w:r>
    </w:p>
    <w:p w14:paraId="596CF273" w14:textId="77777777" w:rsidR="008C1294" w:rsidRPr="00D424AA" w:rsidRDefault="008C1294" w:rsidP="00D424AA">
      <w:pPr>
        <w:rPr>
          <w:rFonts w:cs="Times New Roman"/>
          <w:b/>
          <w:lang w:val="en-GB"/>
        </w:rPr>
      </w:pPr>
    </w:p>
    <w:p w14:paraId="2E2F3F2D" w14:textId="6DD84E8C" w:rsidR="00F76B37" w:rsidRPr="00D424AA" w:rsidRDefault="00F76B37" w:rsidP="0034429F">
      <w:pPr>
        <w:pStyle w:val="AR6Chap11Box"/>
        <w:shd w:val="clear" w:color="auto" w:fill="DEEAF6" w:themeFill="accent1" w:themeFillTint="33"/>
        <w:rPr>
          <w:lang w:val="en-GB"/>
        </w:rPr>
      </w:pPr>
      <w:bookmarkStart w:id="384" w:name="_Toc29672866"/>
      <w:bookmarkStart w:id="385" w:name="_Toc56915224"/>
      <w:bookmarkStart w:id="386" w:name="_Toc70702982"/>
      <w:r w:rsidRPr="00D424AA">
        <w:rPr>
          <w:lang w:val="en-GB"/>
        </w:rPr>
        <w:t>Extremes in paleoclimate archives compared to instrumental records</w:t>
      </w:r>
      <w:bookmarkEnd w:id="384"/>
      <w:bookmarkEnd w:id="385"/>
      <w:bookmarkEnd w:id="386"/>
    </w:p>
    <w:p w14:paraId="7C34DC4F" w14:textId="2B3D3954" w:rsidR="00F76B37" w:rsidRPr="00D424AA" w:rsidRDefault="00F76B37" w:rsidP="0034429F">
      <w:pPr>
        <w:shd w:val="clear" w:color="auto" w:fill="DEEAF6" w:themeFill="accent1" w:themeFillTint="33"/>
        <w:rPr>
          <w:rFonts w:cs="Times New Roman"/>
          <w:lang w:val="en-GB"/>
        </w:rPr>
      </w:pPr>
      <w:r w:rsidRPr="00D424AA">
        <w:rPr>
          <w:rFonts w:cs="Times New Roman"/>
          <w:lang w:val="en-GB"/>
        </w:rPr>
        <w:t xml:space="preserve">Examining extremes in pre-instrumental information can help to put events occurring in the instrumental </w:t>
      </w:r>
      <w:r w:rsidRPr="00D424AA">
        <w:rPr>
          <w:rFonts w:cs="Times New Roman"/>
          <w:lang w:val="en-GB"/>
        </w:rPr>
        <w:lastRenderedPageBreak/>
        <w:t>record (</w:t>
      </w:r>
      <w:r w:rsidR="009D531E">
        <w:rPr>
          <w:rFonts w:cs="Times New Roman"/>
          <w:lang w:val="en-GB"/>
        </w:rPr>
        <w:t>referred to as</w:t>
      </w:r>
      <w:r w:rsidR="009D531E" w:rsidRPr="00D424AA">
        <w:rPr>
          <w:rFonts w:cs="Times New Roman"/>
          <w:lang w:val="en-GB"/>
        </w:rPr>
        <w:t xml:space="preserve"> </w:t>
      </w:r>
      <w:r w:rsidRPr="00D424AA">
        <w:rPr>
          <w:rFonts w:cs="Times New Roman"/>
          <w:lang w:val="en-GB"/>
        </w:rPr>
        <w:t xml:space="preserve">‘observed’) in a longer-term context. This box focuses on extremes in the Common Era (CE, the last 2000 years), because there is generally higher confidence in pre-instrumental information gathered from the more recent archives from the Common Era than from earlier evidence. It </w:t>
      </w:r>
      <w:r w:rsidR="0055641A">
        <w:rPr>
          <w:rFonts w:cs="Times New Roman"/>
          <w:lang w:val="en-GB"/>
        </w:rPr>
        <w:t>addresses</w:t>
      </w:r>
      <w:r w:rsidRPr="00D424AA">
        <w:rPr>
          <w:rFonts w:cs="Times New Roman"/>
          <w:lang w:val="en-GB"/>
        </w:rPr>
        <w:t xml:space="preserve"> evidence of extreme events in paleo reconstructions, documentary evidence (such as grape harvest data, religious documents, newspapers, and logbooks) and model-based analyses, and whether observed extremes have or have not been exceeded in the Common Era. This box provides overviews of i) AR5 assessments and ii) types of evidence assessed here, evidence of iii) droughts, iv) temperature extremes, v) paleofloods, and vi) paleotempests, and vii) a summary. </w:t>
      </w:r>
    </w:p>
    <w:p w14:paraId="12F4C77A" w14:textId="77777777" w:rsidR="00F76B37" w:rsidRPr="00D424AA" w:rsidRDefault="00F76B37" w:rsidP="0034429F">
      <w:pPr>
        <w:shd w:val="clear" w:color="auto" w:fill="DEEAF6" w:themeFill="accent1" w:themeFillTint="33"/>
        <w:rPr>
          <w:rFonts w:cs="Times New Roman"/>
          <w:lang w:val="en-GB"/>
        </w:rPr>
      </w:pPr>
    </w:p>
    <w:p w14:paraId="539541B3" w14:textId="179FAAFE" w:rsidR="00F76B37" w:rsidRPr="00D424AA" w:rsidRDefault="00F76B37" w:rsidP="0034429F">
      <w:pPr>
        <w:shd w:val="clear" w:color="auto" w:fill="DEEAF6" w:themeFill="accent1" w:themeFillTint="33"/>
        <w:rPr>
          <w:rFonts w:cs="Times New Roman"/>
          <w:lang w:val="en-GB"/>
        </w:rPr>
      </w:pPr>
      <w:r w:rsidRPr="00D424AA">
        <w:rPr>
          <w:rFonts w:cs="Times New Roman"/>
          <w:lang w:val="pt-BR"/>
        </w:rPr>
        <w:t xml:space="preserve">AR5 </w:t>
      </w:r>
      <w:commentRangeStart w:id="387"/>
      <w:r w:rsidRPr="00D424AA">
        <w:rPr>
          <w:rFonts w:cs="Times New Roman"/>
          <w:lang w:val="en-GB"/>
        </w:rPr>
        <w:fldChar w:fldCharType="begin" w:fldLock="1"/>
      </w:r>
      <w:r w:rsidR="00FF6231">
        <w:rPr>
          <w:rFonts w:cs="Times New Roman"/>
          <w:lang w:val="pt-BR"/>
        </w:rPr>
        <w:instrText>ADDIN CSL_CITATION { "citationItems" : [ { "id" : "ITEM-1", "itemData" : { "DOI" : "10.1017/CBO9781107415324.013", "ISBN" : "9781107661820", "author" : [ { "dropping-particle" : "", "family" : "Masson-Delmotte", "given" : "V.", "non-dropping-particle" : "", "parse-names" : false, "suffix" : "" }, { "dropping-particle" : "", "family" : "M", "given" : "Schulz",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Rouco", "given" : "J.F. Gonz\u00e1lez",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S3495", "given" : "Rt13", "non-dropping-particle" : "", "parse-names" : false, "suffix" : "" } ], "type" : "chapter" }, "uris" : [ "http://www.mendeley.com/documents/?uuid=03377c5d-84b3-4345-a1f3-a835c592692b" ] } ], "mendeley" : { "formattedCitation" : "(Masson-Delmotte et al., 2013)", "manualFormatting" : "(Chapter 5, Masson-Delmotte et al., 2013)", "plainTextFormattedCitation" : "(Masson-Delmotte et al., 2013)", "previouslyFormattedCitation" : "(Masson-Delmotte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pt-BR"/>
        </w:rPr>
        <w:t>(Chapter 5, Masson-Delmotte et al., 2013)</w:t>
      </w:r>
      <w:r w:rsidRPr="00D424AA">
        <w:rPr>
          <w:rFonts w:cs="Times New Roman"/>
          <w:lang w:val="en-GB"/>
        </w:rPr>
        <w:fldChar w:fldCharType="end"/>
      </w:r>
      <w:commentRangeEnd w:id="387"/>
      <w:r w:rsidR="00A26296">
        <w:rPr>
          <w:rStyle w:val="Marquedecommentaire"/>
        </w:rPr>
        <w:commentReference w:id="387"/>
      </w:r>
      <w:r w:rsidRPr="00841A35">
        <w:rPr>
          <w:rFonts w:cs="Times New Roman"/>
          <w:lang w:val="pt-BR"/>
        </w:rPr>
        <w:t xml:space="preserve"> c</w:t>
      </w:r>
      <w:r w:rsidRPr="00D424AA">
        <w:rPr>
          <w:rFonts w:cs="Times New Roman"/>
          <w:lang w:val="pt-BR"/>
        </w:rPr>
        <w:t xml:space="preserve">oncluded with </w:t>
      </w:r>
      <w:r w:rsidRPr="00D424AA">
        <w:rPr>
          <w:rFonts w:cs="Times New Roman"/>
          <w:i/>
          <w:lang w:val="pt-BR"/>
        </w:rPr>
        <w:t>high confidence</w:t>
      </w:r>
      <w:r w:rsidRPr="00D424AA">
        <w:rPr>
          <w:rFonts w:cs="Times New Roman"/>
          <w:lang w:val="pt-BR"/>
        </w:rPr>
        <w:t xml:space="preserve"> that droughts of greater magnitude and of longer duration than those observed in the instrumental period occurred in many regions during the preceding millennium. </w:t>
      </w:r>
      <w:r w:rsidRPr="00D424AA">
        <w:rPr>
          <w:rFonts w:cs="Times New Roman"/>
          <w:lang w:val="en-GB"/>
        </w:rPr>
        <w:t xml:space="preserve">There was </w:t>
      </w:r>
      <w:r w:rsidRPr="00D424AA">
        <w:rPr>
          <w:rFonts w:cs="Times New Roman"/>
          <w:i/>
          <w:lang w:val="en-GB"/>
        </w:rPr>
        <w:t>high confidence</w:t>
      </w:r>
      <w:r w:rsidRPr="00D424AA">
        <w:rPr>
          <w:rFonts w:cs="Times New Roman"/>
          <w:lang w:val="en-GB"/>
        </w:rPr>
        <w:t xml:space="preserve"> in evidence that floods during the past five centuries in northern and Central Europe, the western Mediterranean region, and eastern Asia were of a greater magnitude than those observed instrumentally, and </w:t>
      </w:r>
      <w:r w:rsidRPr="00D424AA">
        <w:rPr>
          <w:rFonts w:cs="Times New Roman"/>
          <w:i/>
          <w:lang w:val="en-GB"/>
        </w:rPr>
        <w:t>medium confidence</w:t>
      </w:r>
      <w:r w:rsidRPr="00D424AA">
        <w:rPr>
          <w:rFonts w:cs="Times New Roman"/>
          <w:lang w:val="en-GB"/>
        </w:rPr>
        <w:t xml:space="preserve"> in evidence that floods in the near East, India and central North America were comparable to modern observed floods. While AR5 assessed 20</w:t>
      </w:r>
      <w:r w:rsidRPr="00D424AA">
        <w:rPr>
          <w:rFonts w:cs="Times New Roman"/>
          <w:vertAlign w:val="superscript"/>
          <w:lang w:val="en-GB"/>
        </w:rPr>
        <w:t>th</w:t>
      </w:r>
      <w:r w:rsidRPr="00D424AA">
        <w:rPr>
          <w:rFonts w:cs="Times New Roman"/>
          <w:lang w:val="en-GB"/>
        </w:rPr>
        <w:t xml:space="preserve"> </w:t>
      </w:r>
      <w:r w:rsidR="009D531E">
        <w:rPr>
          <w:rFonts w:cs="Times New Roman"/>
          <w:lang w:val="en-GB"/>
        </w:rPr>
        <w:t>c</w:t>
      </w:r>
      <w:r w:rsidRPr="00D424AA">
        <w:rPr>
          <w:rFonts w:cs="Times New Roman"/>
          <w:lang w:val="en-GB"/>
        </w:rPr>
        <w:t>entury summer temperatures compared to those reconstructed in the Common Era, it did not assess shorter duration temperature extremes.</w:t>
      </w:r>
    </w:p>
    <w:p w14:paraId="20065A94" w14:textId="77777777" w:rsidR="00F76B37" w:rsidRPr="00D424AA" w:rsidRDefault="00F76B37" w:rsidP="0034429F">
      <w:pPr>
        <w:shd w:val="clear" w:color="auto" w:fill="DEEAF6" w:themeFill="accent1" w:themeFillTint="33"/>
        <w:rPr>
          <w:rFonts w:cs="Times New Roman"/>
          <w:lang w:val="en-GB"/>
        </w:rPr>
      </w:pPr>
    </w:p>
    <w:p w14:paraId="2ECD9E7B" w14:textId="7AE6D56B" w:rsidR="00F76B37" w:rsidRPr="00D424AA" w:rsidRDefault="00F76B37" w:rsidP="0034429F">
      <w:pPr>
        <w:shd w:val="clear" w:color="auto" w:fill="DEEAF6" w:themeFill="accent1" w:themeFillTint="33"/>
        <w:rPr>
          <w:rFonts w:eastAsia="SimSun" w:cs="Times New Roman"/>
          <w:strike/>
          <w:lang w:val="en-GB" w:eastAsia="zh-CN"/>
        </w:rPr>
      </w:pPr>
      <w:r w:rsidRPr="00D424AA">
        <w:rPr>
          <w:rFonts w:eastAsia="SimSun" w:cs="Times New Roman"/>
          <w:lang w:val="en-GB" w:eastAsia="zh-CN"/>
        </w:rPr>
        <w:t xml:space="preserve">Many factors affect confidence in information on pre-instrumental extremes. First, the geographical coverage of paleoclimate reconstructions of extremes is not spatially uniform </w:t>
      </w:r>
      <w:r w:rsidRPr="00D424AA">
        <w:rPr>
          <w:rFonts w:eastAsia="SimSun" w:cs="Times New Roman"/>
          <w:lang w:val="en-GB" w:eastAsia="zh-CN"/>
        </w:rPr>
        <w:fldChar w:fldCharType="begin" w:fldLock="1"/>
      </w:r>
      <w:r w:rsidR="007D2D56">
        <w:rPr>
          <w:rFonts w:eastAsia="SimSun" w:cs="Times New Roman"/>
          <w:lang w:val="en-GB" w:eastAsia="zh-CN"/>
        </w:rPr>
        <w:instrText>ADDIN CSL_CITATION { "citationItems" : [ { "id" : "ITEM-1", "itemData" : { "DOI" : "10.1002/wcc.418", "abstract" : "\u00a9 2016 Wiley Periodicals, Inc. The last quarter century spans the publication of the first assessment report of the Intergovernmental Panel on Climate Change in 1990 and the latest report published in 2013\u20132014. The five assessment reports appearing over that interval reveal a marked increase in the number of paleoclimate studies addressing the climate of the last 2000 years (the Common Era). An important focus of this work has been on reconstruction of hemispheric and global temperatures. Several early studies in this area generated considerable scientific and public interest, and were followed by high-profile and sometimes vitriolic debates about the magnitude of temperature changes over all or part of the Common Era and their comparison to 20th- and 21st-century global temperature increases due to increasing levels of atmospheric greenhouse gases. Behind the more public debates, however, several consistent themes of scientific inquiry have developed to better characterize climate variability and change over the Common Era. These include attempts to collect more climate proxy archives and understand the signals they contain, improve the statistical methods used to estimate past temperature variability from proxies and their associated uncertainties, and to compare reconstructed temperature variability and change with climate model simulations. All of these efforts are driving a new age of research on the climate of the Common Era that is developing more cohesive and collaborative investigations into the dynamics of climate on time scales of decades to centuries, and an understanding of the implications for modeled climate projections of the future. WIREs Clim Change 2016, 7:746\u2013771. doi: 10.1002/wcc.418. For further resources related to this article, please visit the WIREs website.", "author" : [ { "dropping-particle" : "", "family" : "Smerdon", "given" : "J.E.", "non-dropping-particle" : "", "parse-names" : false, "suffix" : "" }, { "dropping-particle" : "", "family" : "Pollack", "given" : "H.N.", "non-dropping-particle" : "", "parse-names" : false, "suffix" : "" } ], "container-title" : "WIREs Climate Change", "id" : "ITEM-1", "issue" : "5", "issued" : { "date-parts" : [ [ "2016" ] ] }, "page" : "746-771", "title" : "Reconstructing Earth's surface temperature over the past 2000 years: the science behind the headlines", "translator" : [ { "dropping-particle" : "", "family" : "S1236", "given" : "", "non-dropping-particle" : "", "parse-names" : false, "suffix" : "" } ], "type" : "article-journal", "volume" : "7" }, "uris" : [ "http://www.mendeley.com/documents/?uuid=03709c32-efa2-4d46-8a9f-4f4b302612d9" ] } ], "mendeley" : { "formattedCitation" : "(Smerdon and Pollack, 2016)", "plainTextFormattedCitation" : "(Smerdon and Pollack, 2016)", "previouslyFormattedCitation" : "(Smerdon and Pollack, 2016)" }, "properties" : { "noteIndex" : 0 }, "schema" : "https://github.com/citation-style-language/schema/raw/master/csl-citation.json" }</w:instrText>
      </w:r>
      <w:r w:rsidRPr="00D424AA">
        <w:rPr>
          <w:rFonts w:eastAsia="SimSun" w:cs="Times New Roman"/>
          <w:lang w:val="en-GB" w:eastAsia="zh-CN"/>
        </w:rPr>
        <w:fldChar w:fldCharType="separate"/>
      </w:r>
      <w:r w:rsidR="00A26296">
        <w:rPr>
          <w:rFonts w:eastAsia="SimSun" w:cs="Times New Roman"/>
          <w:noProof/>
          <w:lang w:val="en-GB" w:eastAsia="zh-CN"/>
        </w:rPr>
        <w:t>(Smerdon and Pollack, 2016)</w:t>
      </w:r>
      <w:r w:rsidRPr="00D424AA">
        <w:rPr>
          <w:rFonts w:eastAsia="SimSun" w:cs="Times New Roman"/>
          <w:lang w:val="en-GB" w:eastAsia="zh-CN"/>
        </w:rPr>
        <w:fldChar w:fldCharType="end"/>
      </w:r>
      <w:r w:rsidRPr="00841A35">
        <w:rPr>
          <w:rFonts w:eastAsia="SimSun" w:cs="Times New Roman"/>
          <w:lang w:val="en-GB" w:eastAsia="zh-CN"/>
        </w:rPr>
        <w:t xml:space="preserve"> and depends on both the availability of archives and records, which are environmentally dependent, and also the differing attention and focus from the scientific community. In Australia, for example, the paleoclimate network is sparser than for other regi</w:t>
      </w:r>
      <w:r w:rsidRPr="00D424AA">
        <w:rPr>
          <w:rFonts w:eastAsia="SimSun" w:cs="Times New Roman"/>
          <w:lang w:val="en-GB" w:eastAsia="zh-CN"/>
        </w:rPr>
        <w:t xml:space="preserve">ons, such as Asia, Europe and North America, and synthesised products rely on remote proxies and assumptions about the spatial coherence of precipitation between remote climates </w:t>
      </w:r>
      <w:r w:rsidRPr="00D424AA">
        <w:rPr>
          <w:rFonts w:eastAsia="SimSun" w:cs="Times New Roman"/>
          <w:lang w:val="en-GB" w:eastAsia="zh-CN"/>
        </w:rPr>
        <w:fldChar w:fldCharType="begin" w:fldLock="1"/>
      </w:r>
      <w:r w:rsidR="007D2D56">
        <w:rPr>
          <w:rFonts w:eastAsia="SimSun" w:cs="Times New Roman"/>
          <w:lang w:val="en-GB" w:eastAsia="zh-CN"/>
        </w:rPr>
        <w:instrText>ADDIN CSL_CITATION { "citationItems" : [ { "id" : "ITEM-1", "itemData" : { "DOI" : "10.5194/cp-13-1751-2017", "ISBN" : "1814-9332", "ISSN" : "18149332", "abstract" : "Australian seasonal rainfall is strongly influenced by large-scale ocean-atmosphere climate influences. In this study, we exploit the links between these large-scale precipitation influences, regional rainfall variations, and palaeoclimate proxies in the region to reconstruct Australian regional rainfall between four and eight centuries into the past. We use an extensive network of palaeoclimate records from the Southern Hemisphere to reconstruct cool (Apr&amp;ndash;Sep) and warm (Oct&amp;ndash;Mar) season rainfall in eight natural resource management (NRM) regions spanning the Australian continent. Our sub-annual rainfall reconstruction aligns well with independent early documentary sources and existing reconstructions. Critically, this reconstruction allows us, for the first time, to place recent observations at a sub-annual temporal resolution into a pre-instrumental context, across the entire continent of Australia. We find that recent 30-year and 50-year trends towards wetter conditions in tropical northern Australia are highly unusual in the multi-century context of our reconstruction. Recent cool season drying trends in parts of southern Australia are also very unusual, although not unprecedented, across the multi-century context. We also use our reconstruction to investigate the spatial and temporal extent of historical drought events. Our reconstruction reveals that the spatial extent and duration of the Millennium drought (1997&amp;ndash;2009) appears either very much below average or unprecedented in southern Australia over at least the last 400 years. Our reconstruction identifies a number of severe droughts over the past several centuries that vary widely in their spatial footprint, highlighting the high degree of diversity in historical droughts across the Australian continent. We document distinct characteristics of major droughts in terms of their spatial extent, duration, intensity, and seasonality. Compared to the three largest droughts in the instrumental period (Federation drought [1895&amp;ndash;1903], World War II drought [1939&amp;ndash;1945], and the Millennium drought [1997&amp;ndash;2005]), we find that the historically documented Settlement drought [1790&amp;ndash;1793], Sturt drought [1809&amp;ndash;1830] and the Goyder Line drought [1861&amp;ndash;1866] actually had more regionalised patterns and reduced spatial extents. This seasonal rainfall reconstruction provides a new opportunity to understand Australian rainfall variability, by contextualising severe dro\u2026", "author" : [ { "dropping-particle" : "", "family" : "Freund", "given" : "Mandy", "non-dropping-particle" : "", "parse-names" : false, "suffix" : "" }, { "dropping-particle" : "", "family" : "Henley", "given" : "Benjamin J.", "non-dropping-particle" : "", "parse-names" : false, "suffix" : "" }, { "dropping-particle" : "", "family" : "Karoly", "given" : "David J.", "non-dropping-particle" : "", "parse-names" : false, "suffix" : "" }, { "dropping-particle" : "", "family" : "Allen", "given" : "Kathryn J.", "non-dropping-particle" : "", "parse-names" : false, "suffix" : "" }, { "dropping-particle" : "", "family" : "Baker", "given" : "Patrick J.", "non-dropping-particle" : "", "parse-names" : false, "suffix" : "" } ], "container-title" : "Climate of the Past", "id" : "ITEM-1", "issue" : "12", "issued" : { "date-parts" : [ [ "2017" ] ] }, "page" : "1751-1770", "title" : "Multi-century cool- and warm-season rainfall reconstructions for Australia's major climatic regions", "translator" : [ { "dropping-particle" : "", "family" : "S1639", "given" : "", "non-dropping-particle" : "", "parse-names" : false, "suffix" : "" } ], "type" : "article-journal", "volume" : "13" }, "uris" : [ "http://www.mendeley.com/documents/?uuid=570cee69-85a8-4979-b20a-cd4e1f75f642" ] }, { "id" : "ITEM-2", "itemData" : { "DOI" : "10.1002/2016JD024892", "ISSN" : "2169-897X", "author" : [ { "dropping-particle" : "", "family" : "Cook", "given" : "Benjamin I.", "non-dropping-particle" : "", "parse-names" : false, "suffix" : "" }, { "dropping-particle" : "", "family" : "Palmer", "given" : "Jonathan G", "non-dropping-particle" : "", "parse-names" : false, "suffix" : "" }, { "dropping-particle" : "", "family" : "Cook", "given" : "Edward R", "non-dropping-particle" : "", "parse-names" : false, "suffix" : "" }, { "dropping-particle" : "", "family" : "Turney", "given" : "Chris S M", "non-dropping-particle" : "", "parse-names" : false, "suffix" : "" }, { "dropping-particle" : "", "family" : "Allen", "given" : "Kathryn", "non-dropping-particle" : "", "parse-names" : false, "suffix" : "" }, { "dropping-particle" : "", "family" : "Fenwick", "given" : "Pavla", "non-dropping-particle" : "", "parse-names" : false, "suffix" : "" }, { "dropping-particle" : "", "family" : "O'Donnell", "given" : "Alison", "non-dropping-particle" : "", "parse-names" : false, "suffix" : "" }, { "dropping-particle" : "", "family" : "Lough", "given" : "Janice M", "non-dropping-particle" : "", "parse-names" : false, "suffix" : "" }, { "dropping-particle" : "", "family" : "Grierson", "given" : "Pauline F", "non-dropping-particle" : "", "parse-names" : false, "suffix" : "" }, { "dropping-particle" : "", "family" : "Ho", "given" : "Michelle", "non-dropping-particle" : "", "parse-names" : false, "suffix" : "" }, { "dropping-particle" : "", "family" : "Baker", "given" : "Patrick J", "non-dropping-particle" : "", "parse-names" : false, "suffix" : "" } ], "container-title" : "Journal of Geophysical Research: Atmospheres", "id" : "ITEM-2", "issue" : "21", "issued" : { "date-parts" : [ [ "2016", "11", "16" ] ] }, "page" : "12820-12838", "title" : "The paleoclimate context and future trajectory of extreme summer hydroclimate in eastern Australia", "translator" : [ { "dropping-particle" : "", "family" : "S125", "given" : "", "non-dropping-particle" : "", "parse-names" : false, "suffix" : "" } ], "type" : "article-journal", "volume" : "121" }, "uris" : [ "http://www.mendeley.com/documents/?uuid=8cba5e4a-bf82-46f6-afb8-43ed969d4c6b" ] } ], "mendeley" : { "formattedCitation" : "(Cook et al., 2016c; Freund et al., 2017)", "plainTextFormattedCitation" : "(Cook et al., 2016c; Freund et al., 2017)", "previouslyFormattedCitation" : "(Cook et al., 2016c; Freund et al., 2017)" }, "properties" : { "noteIndex" : 0 }, "schema" : "https://github.com/citation-style-language/schema/raw/master/csl-citation.json" }</w:instrText>
      </w:r>
      <w:r w:rsidRPr="00D424AA">
        <w:rPr>
          <w:rFonts w:eastAsia="SimSun" w:cs="Times New Roman"/>
          <w:lang w:val="en-GB" w:eastAsia="zh-CN"/>
        </w:rPr>
        <w:fldChar w:fldCharType="separate"/>
      </w:r>
      <w:r w:rsidR="00A26296">
        <w:rPr>
          <w:rFonts w:eastAsia="SimSun" w:cs="Times New Roman"/>
          <w:noProof/>
          <w:lang w:val="en-GB" w:eastAsia="zh-CN"/>
        </w:rPr>
        <w:t>(Cook et al., 2016c; Freund et al., 2017)</w:t>
      </w:r>
      <w:r w:rsidRPr="00D424AA">
        <w:rPr>
          <w:rFonts w:eastAsia="SimSun" w:cs="Times New Roman"/>
          <w:lang w:val="en-GB" w:eastAsia="zh-CN"/>
        </w:rPr>
        <w:fldChar w:fldCharType="end"/>
      </w:r>
      <w:r w:rsidRPr="00841A35">
        <w:rPr>
          <w:rFonts w:eastAsia="SimSun" w:cs="Times New Roman"/>
          <w:lang w:val="en-GB" w:eastAsia="zh-CN"/>
        </w:rPr>
        <w:t xml:space="preserve">. Second, pre-instrumental evidence of extremes may be focused on understanding archetypal extreme events, such as the climatic </w:t>
      </w:r>
      <w:r w:rsidR="009D531E">
        <w:rPr>
          <w:rFonts w:eastAsia="SimSun" w:cs="Times New Roman"/>
          <w:lang w:val="en-GB" w:eastAsia="zh-CN"/>
        </w:rPr>
        <w:t>consequences</w:t>
      </w:r>
      <w:r w:rsidR="009D531E" w:rsidRPr="00841A35">
        <w:rPr>
          <w:rFonts w:eastAsia="SimSun" w:cs="Times New Roman"/>
          <w:lang w:val="en-GB" w:eastAsia="zh-CN"/>
        </w:rPr>
        <w:t xml:space="preserve"> </w:t>
      </w:r>
      <w:r w:rsidRPr="00841A35">
        <w:rPr>
          <w:rFonts w:eastAsia="SimSun" w:cs="Times New Roman"/>
          <w:lang w:val="en-GB" w:eastAsia="zh-CN"/>
        </w:rPr>
        <w:t xml:space="preserve">of the 1815 eruption of Mount Tambora, Indonesia </w:t>
      </w:r>
      <w:bookmarkStart w:id="388" w:name="_Hlk77071344"/>
      <w:ins w:id="389" w:author="Robin Matthews" w:date="2021-07-15T10:38:00Z">
        <w:r w:rsidR="007C7456">
          <w:fldChar w:fldCharType="begin" w:fldLock="1"/>
        </w:r>
      </w:ins>
      <w:r w:rsidR="00DB48AC" w:rsidRPr="00127991">
        <w:rPr>
          <w:lang w:val="en-US"/>
          <w:rPrChange w:id="390" w:author="Clotilde Pean" w:date="2021-08-07T14:57:00Z">
            <w:rPr/>
          </w:rPrChange>
        </w:rPr>
        <w:instrText>ADDIN CSL_CITATION { "citationItems" : [ { "id" : "ITEM-1", "itemData" : { "DOI" : "10.1111/geoj.12191", "ISSN" : "14754959", "abstract" : "The immediate local impacts of the eruption of Mount Tambora, Sumbawa, Indonesia in April 1815 were devastating, resulting in the loss of an estimated 60 000 lives on this and neighbouring islands. However, the longer term effects of the largest known historical eruption on global weather and climate and the related consequences for human health and wellbeing have maintained the prominence of the eruption in public memory. Among the most notable effects were global weather anomalies the following year, which has come to be referred to as ?the year without summer?. Scholars across the sciences and humanities continue to investigate the eruption, seeking insights into the likely meteorological and societal impacts of future volcanic eruptions. The bicentenary of the ?year without summer? in 2016 provides a timely moment to revisit this weather episode. In this paper, we draw on a range of archival materials and contemporary publications to reconstruct the weather year and explore how the summer of 1816 was experienced and recorded across the UK. We also wish to demonstrate the importance of historical contingency in understanding the potential implication</w:instrText>
      </w:r>
      <w:r w:rsidR="00DB48AC">
        <w:instrText>s of the event at the local level, and of situating events within their appropriate temporal context. We do this by considering the summer of 1816 as set against the wider weather and cultural contexts of the 1810s. Our findings illustrate that in a UK context, summer 1816 was characterised by unusual and extreme weather events. Importantly it also took place within a sequence of years that were similarly replete with anomalous and challenging weather conditions.", "author" : [ { "dropping-particle" : "", "family" : "Veale", "given" : "Lucy", "non-dropping-particle" : "", "parse-names" : false, "suffix" : "" }, { "dropping-particle" : "", "family" : "Endfield", "given" : "Georgina H.", "non-dropping-particle" : "", "parse-names" : false, "suffix" : "" } ], "container-title" : "Geographical Journal", "id" : "ITEM-1", "issue" : "4", "issued" : { "date-parts" : [ [ "2016", "12", "10" ] ] }, "note" : "From Duplicate 1 (Situating 1816, the \u2018year without summer\u2019, in the UK - Veale, Lucy; Endfield, Georgina H.)\n\nFrom Duplicate 2 (Situating 1816, the \u2018year without summer\u2019, in the UK - Veale, Lucy; Endfield, Georgina H.)\n\nFrom Duplicate 2 (Situating 1816, the \u2018year without summer\u2019, in the UK - Veale, Lucy; Endfield, Georgina H.)\n\nFrom Duplicate 2 (Situating 1816, the \u2018year without summer\u2019, in the UK - Veale, Lucy; Endfield, Georgina H.)\n\nFrom Duplicate 2 (Situating 1816, the \u2018year without summer\u2019, in the UK - Veale, Lucy; Endfield, Georgina H.)\n\nFrom Duplicate 1 (Situating 1816, the \u2018year without summer\u2019, in the UK - Veale, Lucy; Endfield, Georgina H.)\n\nFrom Duplicate 1 (Situating 1816, the \u2018year without summer\u2019, in the UK - Veale, Lucy; Endfield, Georgina H.)\n\nFrom Duplicate 1 (Situating 1816, the \u2018year without summer\u2019, in the UK - Lucy, Veale; H, Endfield Georgina)\n\ndoi: 10.1111/geoj.12191", "page" : "318-330", "publisher" : "Wiley/Blackwell (10.1111)", "title" : "Situating 1816, the \u2018year without summer\u2019, in the UK", "translator" : [ { "dropping-particle" : "", "family" : "S1645", "given" : "", "non-dropping-particle" : "", "parse-names" : false, "suffix" : "" } ], "type" : "article-journal", "volume" : "182" }, "uris" : [ "http://www.mendeley.com/documents/?uuid=783ea812-001c-4ac8-96cd-acab87f45caa" ] } ], "mendeley" : { "formattedCitation" : "(Veale and Endfield, 2016)", "plainTextFormattedCitation" : "(Veale and Endfield, 2016)", "previouslyFormattedCitation" : "(Veale and Endfield, 2016)" }, "properties" : { "noteIndex" : 0 }, "schema" : "https://github.com/citation-style-language/schema/raw/master/csl-citation.json" }</w:instrText>
      </w:r>
      <w:ins w:id="391" w:author="Robin Matthews" w:date="2021-07-15T10:38:00Z">
        <w:r w:rsidR="007C7456">
          <w:fldChar w:fldCharType="separate"/>
        </w:r>
        <w:r w:rsidR="007C7456" w:rsidRPr="00E441FA">
          <w:rPr>
            <w:noProof/>
          </w:rPr>
          <w:t>(Veale and Endfield, 2016)</w:t>
        </w:r>
        <w:r w:rsidR="007C7456">
          <w:fldChar w:fldCharType="end"/>
        </w:r>
      </w:ins>
      <w:commentRangeStart w:id="392"/>
      <w:del w:id="393" w:author="Robin Matthews" w:date="2021-07-15T10:38:00Z">
        <w:r w:rsidRPr="00D424AA" w:rsidDel="007C7456">
          <w:rPr>
            <w:rFonts w:eastAsia="SimSun" w:cs="Times New Roman"/>
            <w:lang w:val="en-GB" w:eastAsia="zh-CN"/>
          </w:rPr>
          <w:fldChar w:fldCharType="begin" w:fldLock="1"/>
        </w:r>
        <w:r w:rsidR="00FF6231" w:rsidDel="007C7456">
          <w:rPr>
            <w:rFonts w:eastAsia="SimSun" w:cs="Times New Roman"/>
            <w:lang w:val="en-GB" w:eastAsia="zh-CN"/>
          </w:rPr>
          <w:delInstrText>ADDIN CSL_CITATION { "citationItems" : [ { "id" : "ITEM-1", "itemData" : { "DOI" : "10.1111/geoj.12191", "ISSN" : "14754959", "abstract" : "The immediate local impacts of the eruption of Mount Tambora, Sumbawa, Indonesia in April 1815 were devastating, resulting in the loss of an estimated 60 000 lives on this and neighbouring islands. However, the longer term effects of the largest known historical eruption on global weather and climate and the related consequences for human health and wellbeing have maintained the prominence of the eruption in public memory. Among the most notable effects were global weather anomalies the following year, which has come to be referred to as ?the year without summer?. Scholars across the sciences and humanities continue to investigate the eruption, seeking insights into the likely meteorological and societal impacts of future volcanic eruptions. The bicentenary of the ?year without summer? in 2016 provides a timely moment to revisit this weather episode. In this paper, we draw on a range of archival materials and contemporary publications to reconstruct the weather year and explore how the summer of 1816 was experienced and recorded across the UK. We also wish to demonstrate the importance of historical contingency in understanding the potential implications of the event at the local level, and of situating events within their appropriate temporal context. We do this by considering the summer of 1816 as set against the wider weather and cultural contexts of the 1810s. Our findings illustrate that in a UK context, summer 1816 was characterised by unusual and extreme weather events. Importantly it also took place within a sequence of years that were similarly replete with anomalous and challenging weather conditions.", "author" : [ { "dropping-particle" : "", "family" : "Veale", "given" : "Lucy", "non-dropping-particle" : "", "parse-names" : false, "suffix" : "" }, { "dropping-particle" : "", "family" : "Endfield", "given" : "Georgina H.", "non-dropping-particle" : "", "parse-names" : false, "suffix" : "" } ], "container-title" : "Geographical Journal", "id" : "ITEM-1", "issue" : "4", "issued" : { "date-parts" : [ [ "2016", "12", "10" ] ] }, "note" : "From Duplicate 1 (Situating 1816, the \u2018year without summer\u2019, in the UK - Veale, Lucy; Endfield, Georgina H.)\n\nFrom Duplicate 2 (Situating 1816, the \u2018year without summer\u2019, in the UK - Veale, Lucy; Endfield, Georgina H.)\n\nFrom Duplicate 2 (Situating 1816, the \u2018year without summer\u2019, in the UK - Veale, Lucy; Endfield, Georgina H.)\n\nFrom Duplicate 2 (Situating 1816, the \u2018year without summer\u2019, in the UK - Veale, Lucy; Endfield, Georgina H.)\n\nFrom Duplicate 2 (Situating 1816, the \u2018year without summer\u2019, in the UK - Veale, Lucy; Endfield, Georgina H.)\n\nFrom Duplicate 1 (Situating 1816, the \u2018year without summer\u2019, in the UK - Veale, Lucy; Endfield, Georgina H.)\n\nFrom Duplicate 1 (Situating 1816, the \u2018year without summer\u2019, in the UK - Veale, Lucy; Endfield, Georgina H.)\n\nFrom Duplicate 1 (Situating 1816, the \u2018year without summer\u2019, in the UK - Lucy, Veale; H, Endfield Georgina)\n\ndoi: 10.1111/geoj.12191", "page" : "318-330", "publisher" : "Wiley/Blackwell (10.1111)", "title" : "Situating 1816, the \u2018year without summer\u2019, in the UK", "translator" : [ { "dropping-particle" : "", "family" : "S1645", "given" : "", "non-dropping-particle" : "", "parse-names" : false, "suffix" : "" } ], "type" : "article-journal", "volume" : "182" }, "uris" : [ "http://www.mendeley.com/documents/?uuid=783ea812-001c-4ac8-96cd-acab87f45caa" ] }, { "id" : "ITEM-2", "itemData" : { "DOI" : "10.5194/cp-2016-78", "ISSN" : "1814-9359", "abstract" : "Two hundred years ago a very cold and wet summer devastated agriculture in Europe and North America, causing widespread food shortages, unrest and suffering &amp;ndash; the \"year without a summer\". This is usually blamed on the eruption of Mount Tambora, in Indonesia, the previous April, but making a link between these two events has proven difficult, as the major impacts were at smaller space and time-scales than we can reconstruct with tree-ring observations and climate model simulations. Here we show that the very limited network of station barometer observations for the period is nevertheless enough to enable a dynamical atmospheric reanalysis to reconstruct the daily weather of summer 1816, over much of Europe. Adding stratospheric aerosol from the Tambora eruption to the reanalysis improves its reconstruction, explicitly linking the volcano to the weather impacts.", "author" : [ { "dropping-particle" : "", "family" : "Brohan", "given" : "Philip", "non-dropping-particle" : "", "parse-names" : false, "suffix" : "" }, { "dropping-particle" : "", "family" : "Compo", "given" : "Gilbert P.", "non-dropping-particle" : "", "parse-names" : false, "suffix" : "" }, { "dropping-particle" : "", "family" : "Br\u00f6nnimann", "given" : "Stefan", "non-dropping-particle" : "", "parse-names" : false, "suffix" : "" }, { "dropping-particle" : "", "family" : "Allan", "given" : "Robert J.", "non-dropping-particle" : "", "parse-names" : false, "suffix" : "" }, { "dropping-particle" : "", "family" : "Auchmann", "given" : "Renate", "non-dropping-particle" : "", "parse-names" : false, "suffix" : "" }, { "dropping-particle" : "", "family" : "Brugnara", "given" : "Yuri", "non-dropping-particle" : "", "parse-names" : false, "suffix" : "" }, { "dropping-particle" : "", "family" : "Sardeshmukh", "given" : "Prashant D.", "non-dropping-particle" : "", "parse-names" : false, "suffix" : "" }, { "dropping-particle" : "", "family" : "Whitaker", "given" : "Jeffrey S.", "non-dropping-particle" : "", "parse-names" : false, "suffix" : "" } ], "container-title" : "Climate of the Past Discussions", "id" : "ITEM-2", "issue" : "July", "issued" : { "date-parts" : [ [ "2016", "7", "12" ] ] }, "language" : "Refcheck: The paper has been withdrawn - need to remove/replac", "page" : "1-11", "title" : "The 1816 \u2018year without a summer\u2019 in an atmospheric reanalysis", "translator" : [ { "dropping-particle" : "", "family" : "S1617", "given" : "", "non-dropping-particle" : "", "parse-names" : false, "suffix" : "" } ], "type" : "article-journal" }, "uris" : [ "http://www.mendeley.com/documents/?uuid=757cfd3b-18b4-4c5d-9146-a84f8c337bec" ] } ], "mendeley" : { "formattedCitation" : "(Brohan et al., 2016; Veale and Endfield, 2016)", "plainTextFormattedCitation" : "(Brohan et al., 2016; Veale and Endfield, 2016)", "previouslyFormattedCitation" : "(Brohan et al., 2016; Veale and Endfield, 2016)" }, "properties" : { "noteIndex" : 0 }, "schema" : "https://github.com/citation-style-language/schema/raw/master/csl-citation.json" }</w:delInstrText>
        </w:r>
        <w:r w:rsidRPr="00D424AA" w:rsidDel="007C7456">
          <w:rPr>
            <w:rFonts w:eastAsia="SimSun" w:cs="Times New Roman"/>
            <w:lang w:val="en-GB" w:eastAsia="zh-CN"/>
          </w:rPr>
          <w:fldChar w:fldCharType="separate"/>
        </w:r>
        <w:r w:rsidR="00A26296" w:rsidDel="007C7456">
          <w:rPr>
            <w:rFonts w:eastAsia="SimSun" w:cs="Times New Roman"/>
            <w:noProof/>
            <w:lang w:val="en-GB" w:eastAsia="zh-CN"/>
          </w:rPr>
          <w:delText>(Brohan et al., 2016; Veale and Endfield, 2016)</w:delText>
        </w:r>
        <w:r w:rsidRPr="00D424AA" w:rsidDel="007C7456">
          <w:rPr>
            <w:rFonts w:eastAsia="SimSun" w:cs="Times New Roman"/>
            <w:lang w:val="en-GB" w:eastAsia="zh-CN"/>
          </w:rPr>
          <w:fldChar w:fldCharType="end"/>
        </w:r>
      </w:del>
      <w:commentRangeEnd w:id="392"/>
      <w:r w:rsidR="00F362D0">
        <w:rPr>
          <w:rStyle w:val="Marquedecommentaire"/>
        </w:rPr>
        <w:commentReference w:id="392"/>
      </w:r>
      <w:r w:rsidRPr="00841A35">
        <w:rPr>
          <w:rFonts w:eastAsia="SimSun" w:cs="Times New Roman"/>
          <w:lang w:val="en-GB" w:eastAsia="zh-CN"/>
        </w:rPr>
        <w:t>.</w:t>
      </w:r>
      <w:bookmarkEnd w:id="388"/>
      <w:r w:rsidRPr="00841A35">
        <w:rPr>
          <w:rFonts w:eastAsia="SimSun" w:cs="Times New Roman"/>
          <w:lang w:val="en-GB" w:eastAsia="zh-CN"/>
        </w:rPr>
        <w:t xml:space="preserve"> These studies provide narrow evidence of extremes in response to specific forcings </w:t>
      </w:r>
      <w:r w:rsidRPr="00D424AA">
        <w:rPr>
          <w:rFonts w:eastAsia="SimSun" w:cs="Times New Roman"/>
          <w:lang w:val="en-GB" w:eastAsia="zh-CN"/>
        </w:rPr>
        <w:fldChar w:fldCharType="begin" w:fldLock="1"/>
      </w:r>
      <w:r w:rsidR="00FF6231">
        <w:rPr>
          <w:rFonts w:eastAsia="SimSun" w:cs="Times New Roman"/>
          <w:lang w:val="en-GB" w:eastAsia="zh-CN"/>
        </w:rPr>
        <w:instrText>ADDIN CSL_CITATION { "citationItems" : [ { "id" : "ITEM-1", "itemData" : { "DOI" : "10.1007/s00484-017-1395-0", "author" : [ { "dropping-particle" : "", "family" : "Li", "given" : "Mingqi", "non-dropping-particle" : "", "parse-names" : false, "suffix" : "" } ], "id" : "ITEM-1", "issued" : { "date-parts" : [ [ "2017" ] ] }, "page" : "2021-2032", "publisher" : "International Journal of Biometeorology", "title" : "Temperature reconstruction and volcanic eruption signal from tree-ring width and maximum latewood density over the past 304 years in the southeastern Tibetan Plateau", "translator" : [ { "dropping-particle" : "", "family" : "S1250", "given" : "", "non-dropping-particle" : "", "parse-names" : false, "suffix" : "" } ], "type" : "article-journal" }, "uris" : [ "http://www.mendeley.com/documents/?uuid=2ee84fc5-8bc2-46e1-b2ac-d42e6c687d66" ] } ], "mendeley" : { "formattedCitation" : "(Li, 2017)", "plainTextFormattedCitation" : "(Li, 2017)", "previouslyFormattedCitation" : "(Li, 2017)" }, "properties" : { "noteIndex" : 0 }, "schema" : "https://github.com/citation-style-language/schema/raw/master/csl-citation.json" }</w:instrText>
      </w:r>
      <w:r w:rsidRPr="00D424AA">
        <w:rPr>
          <w:rFonts w:eastAsia="SimSun" w:cs="Times New Roman"/>
          <w:lang w:val="en-GB" w:eastAsia="zh-CN"/>
        </w:rPr>
        <w:fldChar w:fldCharType="separate"/>
      </w:r>
      <w:r w:rsidR="00A26296">
        <w:rPr>
          <w:rFonts w:eastAsia="SimSun" w:cs="Times New Roman"/>
          <w:noProof/>
          <w:lang w:val="en-GB" w:eastAsia="zh-CN"/>
        </w:rPr>
        <w:t>(Li, 2017)</w:t>
      </w:r>
      <w:r w:rsidRPr="00D424AA">
        <w:rPr>
          <w:rFonts w:eastAsia="SimSun" w:cs="Times New Roman"/>
          <w:lang w:val="en-GB" w:eastAsia="zh-CN"/>
        </w:rPr>
        <w:fldChar w:fldCharType="end"/>
      </w:r>
      <w:r w:rsidRPr="00841A35">
        <w:rPr>
          <w:rFonts w:eastAsia="SimSun" w:cs="Times New Roman"/>
          <w:lang w:val="en-GB" w:eastAsia="zh-CN"/>
        </w:rPr>
        <w:t xml:space="preserve"> for specific epochs. Third, natural archives may provide information about extremes in one season only and may not represent all extremes of the same types. </w:t>
      </w:r>
    </w:p>
    <w:p w14:paraId="2145AFCC" w14:textId="77777777" w:rsidR="00F76B37" w:rsidRPr="00D424AA" w:rsidRDefault="00F76B37" w:rsidP="0034429F">
      <w:pPr>
        <w:shd w:val="clear" w:color="auto" w:fill="DEEAF6" w:themeFill="accent1" w:themeFillTint="33"/>
        <w:rPr>
          <w:rFonts w:cs="Times New Roman"/>
          <w:lang w:val="en-GB"/>
        </w:rPr>
      </w:pPr>
    </w:p>
    <w:p w14:paraId="0975FA28" w14:textId="0915A65C" w:rsidR="00F76B37" w:rsidRPr="00D424AA" w:rsidRDefault="00F76B37" w:rsidP="0034429F">
      <w:pPr>
        <w:shd w:val="clear" w:color="auto" w:fill="DEEAF6" w:themeFill="accent1" w:themeFillTint="33"/>
        <w:rPr>
          <w:rFonts w:cs="Times New Roman"/>
          <w:lang w:val="en-GB"/>
        </w:rPr>
      </w:pPr>
      <w:r w:rsidRPr="00D424AA">
        <w:rPr>
          <w:rFonts w:cs="Times New Roman"/>
          <w:lang w:val="en-GB"/>
        </w:rPr>
        <w:t xml:space="preserve">Evidence of shorter duration extreme event types, such as floods and tropical storms, is further restricted by the comparatively low chronological controls and temporal resolution (e.g., monthly, seasonal, yearly, multiple years) of most archives compared to the events (e.g., minutes to days). Natural archives may be sensitive only to intense environmental disturbances, and so only sporadically record short-duration or small spatial scale extremes. Interpreting sedimentary records as evidence of past short-duration extremes is also complex and requires a clear understanding of natural processes. For example, paleoflood reconstructions of flood recurrence and intensity produced from geological evidence (e.g., river and lake sediments), speleothems </w:t>
      </w:r>
      <w:r w:rsidRPr="00D424AA">
        <w:rPr>
          <w:rFonts w:cs="Times New Roman"/>
          <w:lang w:val="en-GB"/>
        </w:rPr>
        <w:fldChar w:fldCharType="begin" w:fldLock="1"/>
      </w:r>
      <w:r w:rsidR="00FF6231">
        <w:rPr>
          <w:rFonts w:cs="Times New Roman"/>
          <w:lang w:val="en-GB"/>
        </w:rPr>
        <w:instrText>ADDIN CSL_CITATION { "citationItems" : [ { "id" : "ITEM-1", "itemData" : { "DOI" : "10.1016/j.quascirev.2017.05.006", "ISSN" : "02773791", "author" : [ { "dropping-particle" : "", "family" : "Denniston", "given" : "Rhawn F", "non-dropping-particle" : "", "parse-names" : false, "suffix" : "" }, { "dropping-particle" : "", "family" : "Luetscher", "given" : "Marc", "non-dropping-particle" : "", "parse-names" : false, "suffix" : "" } ], "container-title" : "Quaternary Science Reviews", "id" : "ITEM-1", "issued" : { "date-parts" : [ [ "2017", "8" ] ] }, "page" : "1-13", "title" : "Speleothems as high-resolution paleoflood archives", "translator" : [ { "dropping-particle" : "", "family" : "S3521", "given" : "", "non-dropping-particle" : "", "parse-names" : false, "suffix" : "" } ], "type" : "article-journal", "volume" : "170" }, "uris" : [ "http://www.mendeley.com/documents/?uuid=9780a276-2313-4e55-a796-271732af79d7" ] } ], "mendeley" : { "formattedCitation" : "(Denniston and Luetscher, 2017)", "plainTextFormattedCitation" : "(Denniston and Luetscher, 2017)", "previouslyFormattedCitation" : "(Denniston and Luetscher,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enniston and Luetscher, 2017)</w:t>
      </w:r>
      <w:r w:rsidRPr="00D424AA">
        <w:rPr>
          <w:rFonts w:cs="Times New Roman"/>
          <w:lang w:val="en-GB"/>
        </w:rPr>
        <w:fldChar w:fldCharType="end"/>
      </w:r>
      <w:r w:rsidRPr="00841A35">
        <w:rPr>
          <w:rFonts w:cs="Times New Roman"/>
          <w:lang w:val="en-GB"/>
        </w:rPr>
        <w:t>, botanical evidence (e.g., flood dama</w:t>
      </w:r>
      <w:r w:rsidRPr="00D424AA">
        <w:rPr>
          <w:rFonts w:cs="Times New Roman"/>
          <w:lang w:val="en-GB"/>
        </w:rPr>
        <w:t xml:space="preserve">ge to trees, or tree ring reconstructions), and floral and faunal evidence (e.g., diatom fossil assemblages) require understanding of sediment sources and flood mechanisms. Pre-instrumental records of tropical storm intensity and frequency (also called paleotempest records) derived from overwash deposits of coastal lake and marsh sediments are difficult to interpret. Many factors impact whether disturbances are deposited in archives </w:t>
      </w:r>
      <w:r w:rsidRPr="00D424AA">
        <w:rPr>
          <w:rFonts w:cs="Times New Roman"/>
          <w:lang w:val="en-GB"/>
        </w:rPr>
        <w:fldChar w:fldCharType="begin" w:fldLock="1"/>
      </w:r>
      <w:r w:rsidR="00FF6231">
        <w:rPr>
          <w:rFonts w:cs="Times New Roman"/>
          <w:lang w:val="en-GB"/>
        </w:rPr>
        <w:instrText>ADDIN CSL_CITATION { "citationItems" : [ { "id" : "ITEM-1", "itemData" : { "DOI" : "10.1007/978-3-319-47594-3_1", "ISBN" : "978-3-319-47594-3", "abstract" : "Roughly 35 % of the world's 7.4 billion people are in the path of tropical cyclones, and coastal populations are expected to increase in the coming century. To understand the future damage that tropical cyclones could impose on an ever-growing coastal population, it is critically important to better understand the relationships between tropical cyclones and climate. Large-scale features of the climate system have been shown to affect tropical cyclone activity, for example, the El Ni\u00f1o Southern Oscillation (ENSO) has been shown to influence tropical cyclone frequency in all oceanic basins on seasonal, yearly, and decadal timescales. However, the relatively short observational record (&lt;160 years) is inadequate for identifying the climatic influences on tropical cyclones over centennial to millennial timescales. Paleotempestology, a relatively new science, helps to resolve this issue by extending the instrumental record back several thousands of years. Over the past two decades, the number of paleotempestology records has increased substantially for sites along the Northwest Atlantic Ocean, Gulf of Mexico and Caribbean Sea, the South Pacific Ocean, and the Northwest Pacific and Indian Ocean regions. The most obvious characteristic of these records is that they reveal extended alternating periods of either greater or lesser tropical cyclone activity over centennial and millennial timescales. In these studies, researchers have shown that large-scale climatic features such as ENSO, sea surface temperatures (SSTs), the latitudinal position of the intertropical convergence zone (ITCZ), and the North Atlantic Oscillation (NAO) are likely driving the alternating long-term behavior of tropical cyclones in global oceanic basins. This review paper will focus on recent paleotempestology studies from multiple global sites and endeavor to synthesize the results and interpretations.", "author" : [ { "dropping-particle" : "", "family" : "Muller", "given" : "Joanne", "non-dropping-particle" : "", "parse-names" : false, "suffix" : "" }, { "dropping-particle" : "", "family" : "Collins", "given" : "Jennifer M", "non-dropping-particle" : "", "parse-names" : false, "suffix" : "" }, { "dropping-particle" : "", "family" : "Gibson", "given" : "Samantha", "non-dropping-particle" : "", "parse-names" : false, "suffix" : "" }, { "dropping-particle" : "", "family" : "Paxton", "given" : "Leilani", "non-dropping-particle" : "", "parse-names" : false, "suffix" : "" } ], "container-title" : "Hurricanes and Climate Change: Volume 3", "editor" : [ { "dropping-particle" : "", "family" : "Collins", "given" : "Jennifer M", "non-dropping-particle" : "", "parse-names" : false, "suffix" : "" }, { "dropping-particle" : "", "family" : "Walsh", "given" : "Kevin", "non-dropping-particle" : "", "parse-names" : false, "suffix" : "" } ], "id" : "ITEM-1", "issued" : { "date-parts" : [ [ "2017" ] ] }, "page" : "1-33", "publisher" : "Springer", "publisher-place" : "Cham, Switzerland", "title" : "Recent Advances in the Emerging Field of Paleotempestology", "translator" : [ { "dropping-particle" : "", "family" : "S1256", "given" : "Rt6", "non-dropping-particle" : "", "parse-names" : false, "suffix" : "" } ], "type" : "chapter" }, "uris" : [ "http://www.mendeley.com/documents/?uuid=aa1db608-1bbe-45f2-9414-93f59106ed40" ] } ], "mendeley" : { "formattedCitation" : "(Muller et al., 2017)", "plainTextFormattedCitation" : "(Muller et al., 2017)", "previouslyFormattedCitation" : "(Muller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ller et al., 2017)</w:t>
      </w:r>
      <w:r w:rsidRPr="00D424AA">
        <w:rPr>
          <w:rFonts w:cs="Times New Roman"/>
          <w:lang w:val="en-GB"/>
        </w:rPr>
        <w:fldChar w:fldCharType="end"/>
      </w:r>
      <w:r w:rsidRPr="00841A35">
        <w:rPr>
          <w:rFonts w:cs="Times New Roman"/>
          <w:lang w:val="en-GB"/>
        </w:rPr>
        <w:t xml:space="preserve"> and deposits may provide sporadic and incomplete preservation histories </w:t>
      </w:r>
      <w:r w:rsidRPr="00D424AA">
        <w:rPr>
          <w:rFonts w:cs="Times New Roman"/>
          <w:lang w:val="en-GB"/>
        </w:rPr>
        <w:fldChar w:fldCharType="begin" w:fldLock="1"/>
      </w:r>
      <w:r w:rsidR="00FF6231">
        <w:rPr>
          <w:rFonts w:cs="Times New Roman"/>
          <w:lang w:val="en-GB"/>
        </w:rPr>
        <w:instrText>ADDIN CSL_CITATION { "citationItems" : [ { "id" : "ITEM-1", "itemData" : { "DOI" : "10.1111/sed.12402", "ISSN" : "13653091", "abstract" : "\u00a9 2017 International Association of Sedimentologists. Storm surges generated by tropical cyclones have been considered a primary process for building coarse-sand beach ridges along the north-eastern Queensland coast, Australia. This interpretation has led to the development of palaeotempestology based on the beach ridges. To better identify the sedimentary processes responsible for these ridges, a high-resolution chronostratigraphic analysis of a series of ridges was carried out at Cowley Beach, Queensland, a meso-tidal beach system with a &gt; 3 m tide range. Optically stimulated luminescence ages indicate that 10 ridges accreted seaward over the last 2500 to 2700 years. The ridge crests sit +3\u00b75 to 5\u00b71 m above Australian Height Datum (ca mean sea-level). A ground-penetrating radar profile shows two distinct radar facies, both of which are dissected by truncation surfaces. Hummocky structures in the upper facies indicate that the nucleus of the beach ridge forms as a berm at +2\u00b75 m Australian Height Datum, equivalent to the fair-weather swash limit during high tide. The lower facies comprises a sequence of seaward-dipping reflections. Beach progradation thus occurs via fair-weather-wave accretion of sand, with erosion by storm waves resulting in a sporadic sedimentary record. The ridge deposits above the fair-weather swash limit are primarily composed of coarse and medium sands with pumice gravels and are largely emplaced during surge events. Inundation of the ridges is more likely to occur in relation to a cyclone passing during high tide. The ridges may also include an aeolian component as cyclonic winds can transport beach sand inland, especially during low tide, and some layers above +2\u00b75 m Australian Height Datum are finer than aeolian ripples found on the backshore. Coarse-sand ridges at Cowley Beach are thus products of fair-weather swash and cyclone inundation modulated by tides. Knowledge of this composite depositional process can better inform the development of robust palaeoenvironmental reconstructions from the ridges.", "author" : [ { "dropping-particle" : "", "family" : "Tamura", "given" : "Toru", "non-dropping-particle" : "", "parse-names" : false, "suffix" : "" }, { "dropping-particle" : "", "family" : "Nicholas", "given" : "William A.", "non-dropping-particle" : "", "parse-names" : false, "suffix" : "" }, { "dropping-particle" : "", "family" : "Oliver", "given" : "Thomas S.N.", "non-dropping-particle" : "", "parse-names" : false, "suffix" : "" }, { "dropping-particle" : "", "family" : "Brooke", "given" : "Brendan P.", "non-dropping-particle" : "", "parse-names" : false, "suffix" : "" } ], "container-title" : "Sedimentology", "id" : "ITEM-1", "issue" : "3", "issued" : { "date-parts" : [ [ "2018" ] ] }, "page" : "721-744", "title" : "Coarse-sand beach ridges at Cowley Beach, north-eastern Australia: Their formative processes and potential as records of tropical cyclone history", "translator" : [ { "dropping-particle" : "", "family" : "S1319", "given" : "", "non-dropping-particle" : "", "parse-names" : false, "suffix" : "" } ], "type" : "article-journal", "volume" : "65" }, "uris" : [ "http://www.mendeley.com/documents/?uuid=a74ecd46-ed65-4f0a-b5f9-9bd8764a2a27" ] } ], "mendeley" : { "formattedCitation" : "(Tamura et al., 2018)", "manualFormatting" : "(e.g., Tamura et al., 2018)", "plainTextFormattedCitation" : "(Tamura et al., 2018)", "previouslyFormattedCitation" : "(Tamur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g., Tamura et al., 2018)</w:t>
      </w:r>
      <w:r w:rsidRPr="00D424AA">
        <w:rPr>
          <w:rFonts w:cs="Times New Roman"/>
          <w:lang w:val="en-GB"/>
        </w:rPr>
        <w:fldChar w:fldCharType="end"/>
      </w:r>
      <w:r w:rsidRPr="00841A35">
        <w:rPr>
          <w:rFonts w:cs="Times New Roman"/>
          <w:lang w:val="en-GB"/>
        </w:rPr>
        <w:t xml:space="preserve">. </w:t>
      </w:r>
    </w:p>
    <w:p w14:paraId="0E0A8A3B" w14:textId="77777777" w:rsidR="00F76B37" w:rsidRPr="00D424AA" w:rsidRDefault="00F76B37" w:rsidP="0034429F">
      <w:pPr>
        <w:shd w:val="clear" w:color="auto" w:fill="DEEAF6" w:themeFill="accent1" w:themeFillTint="33"/>
        <w:rPr>
          <w:rFonts w:cs="Times New Roman"/>
          <w:lang w:val="en-GB"/>
        </w:rPr>
      </w:pPr>
    </w:p>
    <w:p w14:paraId="4565A7AA" w14:textId="6C490310" w:rsidR="00F76B37" w:rsidRPr="00D424AA" w:rsidRDefault="00F76B37" w:rsidP="0034429F">
      <w:pPr>
        <w:shd w:val="clear" w:color="auto" w:fill="DEEAF6" w:themeFill="accent1" w:themeFillTint="33"/>
        <w:rPr>
          <w:rFonts w:cs="Times New Roman"/>
          <w:lang w:val="nb-NO"/>
        </w:rPr>
      </w:pPr>
      <w:r w:rsidRPr="00D424AA">
        <w:rPr>
          <w:rFonts w:cs="Times New Roman"/>
          <w:lang w:val="en-GB"/>
        </w:rPr>
        <w:t xml:space="preserve">Overall, the most complete pre-instrumental evidence of extremes occurs for long-duration, large-spatial-scale extremes, such as for multi-year meteorological droughts or seasonal- and regional-scale temperature extremes. Additionally, more precise insights into recent extremes emerge where multiple studies have been undertaken, compared to the confidence in extremes reported at single sites or in single studies, which may not necessarily be representative of large-scale changes, or for reconstructions that synthesise multiple proxies over large areas (e.g., drought atlases). Multiproxy synthesis products combine paleoclimate temperature reconstructions and cover sub-continental- to hemispheric-scale regions to provide continuous records of the Common Era </w:t>
      </w:r>
      <w:commentRangeStart w:id="394"/>
      <w:r w:rsidRPr="00D424AA">
        <w:rPr>
          <w:rFonts w:cs="Times New Roman"/>
          <w:lang w:val="en-GB"/>
        </w:rPr>
        <w:fldChar w:fldCharType="begin" w:fldLock="1"/>
      </w:r>
      <w:ins w:id="395" w:author="Robin Matthews" w:date="2021-07-13T17:21:00Z">
        <w:r w:rsidR="002E238F">
          <w:rPr>
            <w:rFonts w:cs="Times New Roman"/>
            <w:lang w:val="en-GB"/>
          </w:rPr>
          <w:instrText>ADDIN CSL_CITATION { "citationItems" : [ { "id" : "ITEM-1", "itemData" : { "DOI" : "10.1038/nclimate2174", "ISBN" : "1758-678X", "ISSN" : "17586798", "abstract" : "The Earth's climate system is driven by a complex interplay of internal chaotic dynamics and natural and anthropogenic external forcing. Recent instrumental data have shown a remarkable degree of asynchronicity between Northern Hemisphere and Southern Hemisphere temperature fluctuations, thereby questioning the relative importance of internal versus external drivers of past as well as future climate variability 1\u20133 . However, large-scale temperature reconstructions for the past millennium have focused on the Northern Hemisphere 4,5 , limiting empirical assessments of inter-hemispheric variability on multi-decadal to centennial timescales. Here, we introduce a new millennial ensemble reconstruction of annually resolved temperature variations for the Southern Hemisphere based on an unprecedented network of terrestrial and oceanic palaeoclimate proxy records. In conjunction with an independent Northern Hemisphere temperature reconstruction ensemble 5 , this record reveals an extended cold period (1594\u20131677) in both hemispheres but no globally coherent warm phase during the pre-industrial (1000\u20131850) era. The current (post-1974) warm phase is the only period of the past millennium where both hemispheres are likely to have experienced contemporaneous warm extremes. Our analysis of inter-hemispheric temperature variability in an ensemble of climate model simulations for the past millennium suggests that models tend to overemphasize Northern Hemisphere\u2013Southern Hemisphere synchronicity by underestimating the role of internal ocean\u2013atmosphere dynamics, particularly in the ocean-dominated Southern Hemisphere. Our results imply that climate system predictability on decadal to century timescales may be lower than expected based on assessments of external climate forcing and Northern Hemisphere temperature variations 5,6", "author" : [ { "dropping-particle" : "", "family" : "Neukom", "given" : "Raphael", "non-dropping-particle" : "", "parse-names" : false, "suffix" : "" }, { "dropping-particle" : "", "family" : "Gergis", "given" : "Jo\u00eblle", "non-dropping-particle" : "", "parse-names" : false, "suffix" : "" }, { "dropping-particle" : "", "family" : "Karoly", "given" : "David J.", "non-dropping-particle" : "", "parse-names" : false, "suffix" : "" }, { "dropping-particle" : "", "family" : "Wanner", "given" : "Heinz", "non-dropping-particle" : "", "parse-names" : false, "suffix" : "" }, { "dropping-particle" : "", "family" : "Curran", "given" : "Mark", "non-dropping-particle" : "", "parse-names" : false, "suffix" : "" }, { "dropping-particle" : "", "family" : "Elbert", "given" : "Julie", "non-dropping-particle" : "", "parse-names" : false, "suffix" : "" }, { "dropping-particle" : "", "family" : "Gonz\u00e1lez-Rouco", "given" : "Fidel", "non-dropping-particle" : "", "parse-names" : false, "suffix" : "" }, { "dropping-particle" : "", "family" : "Linsley", "given" : "Braddock K.", "non-dropping-particle" : "", "parse-names" : false, "suffix" : "" }, { "dropping-particle" : "", "family" : "Moy", "given" : "Andrew D.", "non-dropping-particle" : "", "parse-names" : false, "suffix" : "" }, { "dropping-particle" : "", "family" : "Mundo", "given" : "Ignacio", "non-dropping-particle" : "", "parse-names" : false, "suffix" : "" }, { "dropping-particle" : "", "family" : "Raible", "given" : "Christoph C.", "non-dropping-particle" : "", "parse-names" : false, "suffix" : "" }, { "dropping-particle" : "", "family" : "Steig", "given" : "Eric J.", "non-dropping-particle" : "", "parse-names" : false, "suffix" : "" }, { "dropping-particle" : "", "family" : "Ommen", "given" : "Tas", "non-dropping-particle" : "Van", "parse-names" : false, "suffix" : "" }, { "dropping-particle" : "", "family" : "Vance", "given" : "Tessa", "non-dropping-particle" : "", "parse-names" : false, "suffix" : "" }, { "dropping-particle" : "", "family" : "Villalba", "given" : "Ricardo", "non-dropping-particle" : "", "parse-names" : false, "suffix" : "" }, { "dropping-particle" : "", "family" : "Zinke", "given" : "Jens", "non-dropping-particle" : "", "parse-names" : false, "suffix" : "" }, { "dropping-particle" : "", "family" : "Frank", "given" : "David", "non-dropping-particle" : "", "parse-names" : false, "suffix" : "" } ], "container-title" : "Nature Climate Change", "id" : "ITEM-1", "issue" : "5", "issued" : { "date-parts" : [ [ "2014" ] ] }, "page" : "362-367", "title" : "Inter-hemispheric temperature variability over the past millennium", "translator" : [ { "dropping-particle" : "", "family" : "S1241", "given" : "", "non-dropping-particle" : "", "parse-names" : false, "suffix" : "" } ], "type" : "article-journal", "volume" : "4" }, "uris" : [ "http://www.mendeley.com/documents/?uuid=ec5b3666-b1dc-4147-b3b5-5ad5cc235a17" ] }, { "id" : "ITEM-2", "itemData" : { "DOI" : "10.1038/ngeo1797", "ISBN" : "1752-0894", "ISSN" : "17520908", "abstract" : "ERRATUM Continental-scale temperature variability during the past two millennia PAGES 2k Consortium Nature Geoscience 6, 339\u2013346 (2013); published online 21 April 2013; corrected a\u017fter print 14 May 2013. In the version of this Progress Article originally published, the references \u201c43\u201354\u201d cited in the caption of Fig. 4a should have read \u201c43\u201345\u201d. This has been corrected in the PDF and HTML versions. NATURE", "author" : [ { "dropping-particle" : "", "family" : "Ahmed", "given" : "Moinuddin", "non-dropping-particle" : "", "parse-names" : false, "suffix" : "" }, { "dropping-particle" : "", "family" : "Anchukaitis", "given" : "Kevin J.", "non-dropping-particle" : "", "parse-names" : false, "suffix" : "" }, { "dropping-particle" : "", "family" : "Asrat", "given" : "Asfawossen", "non-dropping-particle" : "", "parse-names" : false, "suffix" : "" }, { "dropping-particle" : "", "family" : "Borgaonkar", "given" : "Hemant P.", "non-dropping-particle" : "", "parse-names" : false, "suffix" : "" }, { "dropping-particle" : "", "family" : "Braida", "given" : "Martina", "non-dropping-particle" : "", "parse-names" : false, "suffix" : "" }, { "dropping-particle" : "", "family" : "Buckley", "given" : "Brendan M.", "non-dropping-particle" : "", "parse-names" : false, "suffix" : "" }, { "dropping-particle" : "", "family" : "B\u00fcntgen", "given" : "Ulf", "non-dropping-particle" : "", "parse-names" : false, "suffix" : "" }, { "dropping-particle" : "", "family" : "Chase", "given" : "Brian M.", "non-dropping-particle" : "", "parse-names" : false, "suffix" : "" }, { "dropping-particle" : "", "family" : "Christie", "given" : "Duncan A.", "non-dropping-particle" : "", "parse-names" : false, "suffix" : "" }, { "dropping-particle" : "", "family" : "Cook", "given" : "Edward R.", "non-dropping-particle" : "", "parse-names" : false, "suffix" : "" }, { "dropping-particle" : "", "family" : "Curran", "given" : "Mark A.J.", "non-dropping-particle" : "", "parse-names" : false, "suffix" : "" }, { "dropping-particle" : "", "family" : "Diaz", "given" : "Henry F.", "non-dropping-particle" : "", "parse-names" : false, "suffix" : "" }, { "dropping-particle" : "", "family" : "Esper", "given" : "Jan", "non-dropping-particle" : "", "parse-names" : false, "suffix" : "" }, { "dropping-particle" : "", "family" : "Fan", "given" : "Ze Xin", "non-dropping-particle" : "", "parse-names" : false, "suffix" : "" }, { "dropping-particle" : "", "family" : "Gaire", "given" : "Narayan P.", "non-dropping-particle" : "", "parse-names" : false, "suffix" : "" }, { "dropping-particle" : "", "family" : "Ge", "given" : "Quansheng", "non-dropping-particle" : "", "parse-names" : false, "suffix" : "" }, { "dropping-particle" : "", "family" : "Gergis", "given" : "Jo\u00eblle", "non-dropping-particle" : "", "parse-names" : false, "suffix" : "" }, { "dropping-particle" : "", "family" : "Gonz\u00e1lez-Rouco", "given" : "J. Fidel", "non-dropping-particle" : "", "parse-names" : false, "suffix" : "" }, { "dropping-particle" : "", "family" : "Goosse", "given" : "Hugues", "non-dropping-particle" : "", "parse-names" : false, "suffix" : "" }, { "dropping-particle" : "", "family" : "Grab", "given" : "Stefan W.", "non-dropping-particle" : "", "parse-names" : false, "suffix" : "" }, { "dropping-particle" : "", "family" : "Graham", "given" : "Nicholas", "non-dropping-particle" : "", "parse-names" : false, "suffix" : "" }, { "dropping-particle" : "", "family" : "Graham", "given" : "Rochelle", "non-dropping-particle" : "", "parse-names" : false, "suffix" : "" }, { "dropping-particle" : "", "family" : "Grosjean", "given" : "Martin", "non-dropping-particle" : "", "parse-names" : false, "suffix" : "" }, { "dropping-particle" : "", "family" : "Hanhij\u00e4rvi", "given" : "Sami T.", "non-dropping-particle" : "", "parse-names" : false, "suffix" : "" }, { "dropping-particle" : "", "family" : "Kaufman", "given" : "Darrell S.", "non-dropping-particle" : "", "parse-names" : false, "suffix" : "" }, { "dropping-particle" : "", "family" : "Kiefer", "given" : "Thorsten", "non-dropping-particle" : "", "parse-names" : false, "suffix" : "" }, { "dropping-particle" : "", "family" : "Kimura", "given" : "Katsuhiko", "non-dropping-particle" : "", "parse-names" : false, "suffix" : "" }, { "dropping-particle" : "", "family" : "Korhola", "given" : "Atte A.", "non-dropping-particle" : "", "parse-names" : false, "suffix" : "" }, { "dropping-particle" : "", "family" : "Krusic", "given" : "Paul J.", "non-dropping-particle" : "", "parse-names" : false, "suffix" : "" }, { "dropping-particle" : "", "family" : "Lara", "given" : "Antonio", "non-dropping-particle" : "", "parse-names" : false, "suffix" : "" }, { "dropping-particle" : "", "family" : "L\u00e9zine", "given" : "Anne Marie", "non-dropping-particle" : "", "parse-names" : false, "suffix" : "" }, { "dropping-particle" : "", "family" : "Ljungqvist", "given" : "Fredrik C.", "non-dropping-particle" : "", "parse-names" : false, "suffix" : "" }, { "dropping-particle" : "", "family" : "Lorrey", "given" : "Andrew M.", "non-dropping-particle" : "", "parse-names" : false, "suffix" : "" }, { "dropping-particle" : "", "family" : "Luterbacher", "given" : "J\u00fcrg", "non-dropping-particle" : "", "parse-names" : false, "suffix" : "" }, { "dropping-particle" : "", "family" : "Masson-Delmotte", "given" : "Val\u00e9rie", "non-dropping-particle" : "", "parse-names" : false, "suffix" : "" }, { "dropping-particle" : "", "family" : "McCarroll", "given" : "Danny", "non-dropping-particle" : "", "parse-names" : false, "suffix" : "" }, { "dropping-particle" : "", "family" : "McConnell", "given" : "Joseph R.", "non-dropping-particle" : "", "parse-names" : false, "suffix" : "" }, { "dropping-particle" : "", "family" : "McKay", "given" : "Nicholas P.", "non-dropping-particle" : "", "parse-names" : false, "suffix" : "" }, { "dropping-particle" : "", "family" : "Morales", "given" : "Mariano S.", "non-dropping-particle" : "", "parse-names" : false, "suffix" : "" }, { "dropping-particle" : "", "family" : "Moy", "given" : "Andrew D.", "non-dropping-particle" : "", "parse-names" : false, "suffix" : "" }, { "dropping-particle" : "", "family" : "Mulvaney", "given" : "Robert", "non-dropping-particle" : "", "parse-names" : false, "suffix" : "" }, { "dropping-particle" : "", "family" : "Mundo", "given" : "Ignacio A.", "non-dropping-particle" : "", "parse-names" : false, "suffix" : "" }, { "dropping-particle" : "", "family" : "Nakatsuka", "given" : "Takeshi", "non-dropping-particle" : "", "parse-names" : false, "suffix" : "" }, { "dropping-particle" : "", "family" : "Nash", "given" : "David J.", "non-dropping-particle" : "", "parse-names" : false, "suffix" : "" }, { "dropping-particle" : "", "family" : "Neukom", "given" : "Raphael", "non-dropping-particle" : "", "parse-names" : false, "suffix" : "" }, { "dropping-particle" : "", "family" : "Nicholson", "given" : "Sharon E.", "non-dropping-particle" : "", "parse-names" : false, "suffix" : "" }, { "dropping-particle" : "", "family" : "Oerter", "given" : "Hans", "non-dropping-particle" : "", "parse-names" : false, "suffix" : "" }, { "dropping-particle" : "", "family" : "Palmer", "given" : "Jonathan G.", "non-dropping-particle" : "", "parse-names" : false, "suffix" : "" }, { "dropping-particle" : "", "family" : "Phipps", "given" : "Steven J.", "non-dropping-particle" : "", "parse-names" : false, "suffix" : "" }, { "dropping-particle" : "", "family" : "Prieto", "given" : "Maria R.", "non-dropping-particle" : "", "parse-names" : false, "suffix" : "" }, { "dropping-particle" : "", "family" : "Rivera", "given" : "Andres", "non-dropping-particle" : "", "parse-names" : false, "suffix" : "" }, { "dropping-particle" : "", "family" : "Sano", "given" : "Masaki", "non-dropping-particle" : "", "parse-names" : false, "suffix" : "" }, { "dropping-particle" : "", "family" : "Severi", "given" : "Mirko", "non-dropping-particle" : "", "parse-names" : false, "suffix" : "" }, { "dropping-particle" : "", "family" : "Shanahan", "given" : "Timothy M.", "non-dropping-particle" : "", "parse-names" : false, "suffix" : "" }, { "dropping-particle" : "", "family" : "Shao", "given" : "Xuemei", "non-dropping-particle" : "", "parse-names" : false, "suffix" : "" }, { "dropping-particle" : "", "family" : "Shi", "given" : "Feng",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omina", "given" : "Olga N.", "non-dropping-particle" : "", "parse-names" : false, "suffix" : "" }, { "dropping-particle" : "", "family" : "Steig", "given" : "Eric J.", "non-dropping-particle" : "", "parse-names" : false, "suffix" : "" }, { "dropping-particle" : "", "family" : "Stenni", "given" : "Barbara", "non-dropping-particle" : "", "parse-names" : false, "suffix" : "" }, { "dropping-particle" : "", "family" : "Thamban", "given" : "Meloth", "non-dropping-particle" : "", "parse-names" : false, "suffix" : "" }, { "dropping-particle" : "", "family" : "Trouet", "given" : "Valerie", "non-dropping-particle" : "", "parse-names" : false, "suffix" : "" }, { "dropping-particle" : "", "family" : "Turney", "given" : "Chris S.M.", "non-dropping-particle" : "", "parse-names" : false, "suffix" : "" }, { "dropping-particle" : "", "family" : "Umer", "given" : "Mohammed", "non-dropping-particle" : "", "parse-names" : false, "suffix" : "" }, { "dropping-particle" : "", "family" : "Ommen", "given" : "Tas", "non-dropping-particle" : "van", "parse-names" : false, "suffix" : "" }, { "dropping-particle" : "", "family" : "Verschuren", "given" : "Dirk", "non-dropping-particle" : "", "parse-names" : false, "suffix" : "" }, { "dropping-particle" : "", "family" : "Viau", "given" : "Andre E.", "non-dropping-particle" : "", "parse-names" : false, "suffix" : "" }, { "dropping-particle" : "", "family" : "Villalba", "given" : "Ricardo", "non-dropping-particle" : "", "parse-names" : false, "suffix" : "" }, { "dropping-particle" : "", "family" : "Vinther", "given" : "Bo M.", "non-dropping-particle" : "", "parse-names" : false, "suffix" : "" }, { "dropping-particle" : "", "family" : "Gunten", "given" : "Lucien", "non-dropping-particle" : "Von", "parse-names" : false, "suffix" : "" }, { "dropping-particle" : "", "family" : "Wagner", "given" : "Sebastian", "non-dropping-particle" : "", "parse-names" : false, "suffix" : "" }, { "dropping-particle" : "", "family" : "Wahl", "given" : "Eugene R.", "non-dropping-particle" : "", "parse-names" : false, "suffix" : "" }, { "dropping-particle" : "", "family" : "Wanner", "given" : "Heinz", "non-dropping-particle" : "", "parse-names" : false, "suffix" : "" }, { "dropping-particle" : "", "family" : "Werner", "given" : "Johannes P.", "non-dropping-particle" : "", "parse-names" : false, "suffix" : "" }, { "dropping-particle" : "", "family" : "White", "given" : "James W.C.", "non-dropping-particle" : "", "parse-names" : false, "suffix" : "" }, { "dropping-particle" : "", "family" : "Yasue", "given" : "Koh", "non-dropping-particle" : "", "parse-names" : false, "suffix" : "" }, { "dropping-particle" : "", "family" : "Zorita", "given" : "Eduardo", "non-dropping-particle" : "", "parse-names" : false, "suffix" : "" } ], "container-title" : "Nature Geoscience", "id" : "ITEM-2", "issue" : "5", "issued" : { "date-parts" : [ [ "2013" ] ] }, "page" : "339-346", "title" : "Continental-scale temperature variability during the past two millennia", "translator" : [ { "dropping-particle" : "", "family" : "S1240", "given" : "", "non-dropping-particle" : "", "parse-names" : false, "suffix" : "" } ], "type" : "article-journal", "volume" : "6" }, "uris" : [ "http://www.mendeley.com/documents/?uuid=1f8af029-dd1d-4ed5-99ae-1fedf2b6a40b" ] } ], "mendeley" : { "formattedCitation" : "(Ahmed et al., 2013; Neukom et al., 2014)", "manualFormatting" : "(e.g., Ahmed et al., 2013; Neukom et al., 2014", "plainTextFormattedCitation" : "(Ahmed et al., 2013; Neukom et al., 2014)", "previouslyFormattedCitation" : "(Ahmed et al., 2013; Neukom et al., 2014)" }, "properties" : { "noteIndex" : 0 }, "schema" : "https://github.com/citation-style-language/schema/raw/master/csl-citation.json" }</w:instrText>
        </w:r>
      </w:ins>
      <w:del w:id="396" w:author="Robin Matthews" w:date="2021-07-13T17:21:00Z">
        <w:r w:rsidR="00FF6231" w:rsidDel="002E238F">
          <w:rPr>
            <w:rFonts w:cs="Times New Roman"/>
            <w:lang w:val="en-GB"/>
          </w:rPr>
          <w:delInstrText>ADDIN CSL_CITATION { "citationItems" : [ { "id" : "ITEM-1", "itemData" : { "DOI" : "10.1038/nclimate2174", "ISBN" : "1758-678X", "ISSN" : "17586798", "abstract" : "The Earth's climate system is driven by a complex interplay of internal chaotic dynamics and natural and anthropogenic external forcing. Recent instrumental data have shown a remarkable degree of asynchronicity between Northern Hemisphere and Southern Hemisphere temperature fluctuations, thereby questioning the relative importance of internal versus external drivers of past as well as future climate variability 1\u20133 . However, large-scale temperature reconstructions for the past millennium have focused on the Northern Hemisphere 4,5 , limiting empirical assessments of inter-hemispheric variability on multi-decadal to centennial timescales. Here, we introduce a new millennial ensemble reconstruction of annually resolved temperature variations for the Southern Hemisphere based on an unprecedented network of terrestrial and oceanic palaeoclimate proxy records. In conjunction with an independent Northern Hemisphere temperature reconstruction ensemble 5 , this record reveals an extended cold period (1594\u20131677) in both hemispheres but no globally coherent warm phase during the pre-industrial (1000\u20131850) era. The current (post-1974) warm phase is the only period of the past millennium where both hemispheres are likely to have experienced contemporaneous warm extremes. Our analysis of inter-hemispheric temperature variability in an ensemble of climate model simulations for the past millennium suggests that models tend to overemphasize Northern Hemisphere\u2013Southern Hemisphere synchronicity by underestimating the role of internal ocean\u2013atmosphere dynamics, particularly in the ocean-dominated Southern Hemisphere. Our results imply that climate system predictability on decadal to century timescales may be lower than expected based on assessments of external climate forcing and Northern Hemisphere temperature variations 5,6", "author" : [ { "dropping-particle" : "", "family" : "Neukom", "given" : "Raphael", "non-dropping-particle" : "", "parse-names" : false, "suffix" : "" }, { "dropping-particle" : "", "family" : "Gergis", "given" : "Jo\u00eblle", "non-dropping-particle" : "", "parse-names" : false, "suffix" : "" }, { "dropping-particle" : "", "family" : "Karoly", "given" : "David J.", "non-dropping-particle" : "", "parse-names" : false, "suffix" : "" }, { "dropping-particle" : "", "family" : "Wanner", "given" : "Heinz", "non-dropping-particle" : "", "parse-names" : false, "suffix" : "" }, { "dropping-particle" : "", "family" : "Curran", "given" : "Mark", "non-dropping-particle" : "", "parse-names" : false, "suffix" : "" }, { "dropping-particle" : "", "family" : "Elbert", "given" : "Julie", "non-dropping-particle" : "", "parse-names" : false, "suffix" : "" }, { "dropping-particle" : "", "family" : "Gonz\u00e1lez-Rouco", "given" : "Fidel", "non-dropping-particle" : "", "parse-names" : false, "suffix" : "" }, { "dropping-particle" : "", "family" : "Linsley", "given" : "Braddock K.", "non-dropping-particle" : "", "parse-names" : false, "suffix" : "" }, { "dropping-particle" : "", "family" : "Moy", "given" : "Andrew D.", "non-dropping-particle" : "", "parse-names" : false, "suffix" : "" }, { "dropping-particle" : "", "family" : "Mundo", "given" : "Ignacio", "non-dropping-particle" : "", "parse-names" : false, "suffix" : "" }, { "dropping-particle" : "", "family" : "Raible", "given" : "Christoph C.", "non-dropping-particle" : "", "parse-names" : false, "suffix" : "" }, { "dropping-particle" : "", "family" : "Steig", "given" : "Eric J.", "non-dropping-particle" : "", "parse-names" : false, "suffix" : "" }, { "dropping-particle" : "", "family" : "Ommen", "given" : "Tas", "non-dropping-particle" : "Van", "parse-names" : false, "suffix" : "" }, { "dropping-particle" : "", "family" : "Vance", "given" : "Tessa", "non-dropping-particle" : "", "parse-names" : false, "suffix" : "" }, { "dropping-particle" : "", "family" : "Villalba", "given" : "Ricardo", "non-dropping-particle" : "", "parse-names" : false, "suffix" : "" }, { "dropping-particle" : "", "family" : "Zinke", "given" : "Jens", "non-dropping-particle" : "", "parse-names" : false, "suffix" : "" }, { "dropping-particle" : "", "family" : "Frank", "given" : "David", "non-dropping-particle" : "", "parse-names" : false, "suffix" : "" } ], "container-title" : "Nature Climate Change", "id" : "ITEM-1", "issue" : "5", "issued" : { "date-parts" : [ [ "2014" ] ] }, "page" : "362-367", "title" : "Inter-hemispheric temperature variability over the past millennium", "translator" : [ { "dropping-particle" : "", "family" : "S1241", "given" : "", "non-dropping-particle" : "", "parse-names" : false, "suffix" : "" } ], "type" : "article-journal", "volume" : "4" }, "uris" : [ "http://www.mendeley.com/documents/?uuid=ec5b3666-b1dc-4147-b3b5-5ad5cc235a17" ] }, { "id" : "ITEM-2", "itemData" : { "DOI" : "10.1038/ngeo1797", "ISBN" : "1752-0894", "ISSN" : "17520908", "abstract" : "ERRATUM Continental-scale temperature variability during the past two millennia PAGES 2k Consortium Nature Geoscience 6, 339\u2013346 (2013); published online 21 April 2013; corrected a\u017fter print 14 May 2013. In the version of this Progress Article originally published, the references \u201c43\u201354\u201d cited in the caption of Fig. 4a should have read \u201c43\u201345\u201d. This has been corrected in the PDF and HTML versions. NATURE", "author" : [ { "dropping-particle" : "", "family" : "Ahmed", "given" : "Moinuddin", "non-dropping-particle" : "", "parse-names" : false, "suffix" : "" }, { "dropping-particle" : "", "family" : "Anchukaitis", "given" : "Kevin J.", "non-dropping-particle" : "", "parse-names" : false, "suffix" : "" }, { "dropping-particle" : "", "family" : "Asrat", "given" : "Asfawossen", "non-dropping-particle" : "", "parse-names" : false, "suffix" : "" }, { "dropping-particle" : "", "family" : "Borgaonkar", "given" : "Hemant P.", "non-dropping-particle" : "", "parse-names" : false, "suffix" : "" }, { "dropping-particle" : "", "family" : "Braida", "given" : "Martina", "non-dropping-particle" : "", "parse-names" : false, "suffix" : "" }, { "dropping-particle" : "", "family" : "Buckley", "given" : "Brendan M.", "non-dropping-particle" : "", "parse-names" : false, "suffix" : "" }, { "dropping-particle" : "", "family" : "B\u00fcntgen", "given" : "Ulf", "non-dropping-particle" : "", "parse-names" : false, "suffix" : "" }, { "dropping-particle" : "", "family" : "Chase", "given" : "Brian M.", "non-dropping-particle" : "", "parse-names" : false, "suffix" : "" }, { "dropping-particle" : "", "family" : "Christie", "given" : "Duncan A.", "non-dropping-particle" : "", "parse-names" : false, "suffix" : "" }, { "dropping-particle" : "", "family" : "Cook", "given" : "Edward R.", "non-dropping-particle" : "", "parse-names" : false, "suffix" : "" }, { "dropping-particle" : "", "family" : "Curran", "given" : "Mark A.J.", "non-dropping-particle" : "", "parse-names" : false, "suffix" : "" }, { "dropping-particle" : "", "family" : "Diaz", "given" : "Henry F.", "non-dropping-particle" : "", "parse-names" : false, "suffix" : "" }, { "dropping-particle" : "", "family" : "Esper", "given" : "Jan", "non-dropping-particle" : "", "parse-names" : false, "suffix" : "" }, { "dropping-particle" : "", "family" : "Fan", "given" : "Ze Xin", "non-dropping-particle" : "", "parse-names" : false, "suffix" : "" }, { "dropping-particle" : "", "family" : "Gaire", "given" : "Narayan P.", "non-dropping-particle" : "", "parse-names" : false, "suffix" : "" }, { "dropping-particle" : "", "family" : "Ge", "given" : "Quansheng", "non-dropping-particle" : "", "parse-names" : false, "suffix" : "" }, { "dropping-particle" : "", "family" : "Gergis", "given" : "Jo\u00eblle", "non-dropping-particle" : "", "parse-names" : false, "suffix" : "" }, { "dropping-particle" : "", "family" : "Gonz\u00e1lez-Rouco", "given" : "J. Fidel", "non-dropping-particle" : "", "parse-names" : false, "suffix" : "" }, { "dropping-particle" : "", "family" : "Goosse", "given" : "Hugues", "non-dropping-particle" : "", "parse-names" : false, "suffix" : "" }, { "dropping-particle" : "", "family" : "Grab", "given" : "Stefan W.", "non-dropping-particle" : "", "parse-names" : false, "suffix" : "" }, { "dropping-particle" : "", "family" : "Graham", "given" : "Nicholas", "non-dropping-particle" : "", "parse-names" : false, "suffix" : "" }, { "dropping-particle" : "", "family" : "Graham", "given" : "Rochelle", "non-dropping-particle" : "", "parse-names" : false, "suffix" : "" }, { "dropping-particle" : "", "family" : "Grosjean", "given" : "Martin", "non-dropping-particle" : "", "parse-names" : false, "suffix" : "" }, { "dropping-particle" : "", "family" : "Hanhij\u00e4rvi", "given" : "Sami T.", "non-dropping-particle" : "", "parse-names" : false, "suffix" : "" }, { "dropping-particle" : "", "family" : "Kaufman", "given" : "Darrell S.", "non-dropping-particle" : "", "parse-names" : false, "suffix" : "" }, { "dropping-particle" : "", "family" : "Kiefer", "given" : "Thorsten", "non-dropping-particle" : "", "parse-names" : false, "suffix" : "" }, { "dropping-particle" : "", "family" : "Kimura", "given" : "Katsuhiko", "non-dropping-particle" : "", "parse-names" : false, "suffix" : "" }, { "dropping-particle" : "", "family" : "Korhola", "given" : "Atte A.", "non-dropping-particle" : "", "parse-names" : false, "suffix" : "" }, { "dropping-particle" : "", "family" : "Krusic", "given" : "Paul J.", "non-dropping-particle" : "", "parse-names" : false, "suffix" : "" }, { "dropping-particle" : "", "family" : "Lara", "given" : "Antonio", "non-dropping-particle" : "", "parse-names" : false, "suffix" : "" }, { "dropping-particle" : "", "family" : "L\u00e9zine", "given" : "Anne Marie", "non-dropping-particle" : "", "parse-names" : false, "suffix" : "" }, { "dropping-particle" : "", "family" : "Ljungqvist", "given" : "Fredrik C.", "non-dropping-particle" : "", "parse-names" : false, "suffix" : "" }, { "dropping-particle" : "", "family" : "Lorrey", "given" : "Andrew M.", "non-dropping-particle" : "", "parse-names" : false, "suffix" : "" }, { "dropping-particle" : "", "family" : "Luterbacher", "given" : "J\u00fcrg", "non-dropping-particle" : "", "parse-names" : false, "suffix" : "" }, { "dropping-particle" : "", "family" : "Masson-Delmotte", "given" : "Val\u00e9rie", "non-dropping-particle" : "", "parse-names" : false, "suffix" : "" }, { "dropping-particle" : "", "family" : "McCarroll", "given" : "Danny", "non-dropping-particle" : "", "parse-names" : false, "suffix" : "" }, { "dropping-particle" : "", "family" : "McConnell", "given" : "Joseph R.", "non-dropping-particle" : "", "parse-names" : false, "suffix" : "" }, { "dropping-particle" : "", "family" : "McKay", "given" : "Nicholas P.", "non-dropping-particle" : "", "parse-names" : false, "suffix" : "" }, { "dropping-particle" : "", "family" : "Morales", "given" : "Mariano S.", "non-dropping-particle" : "", "parse-names" : false, "suffix" : "" }, { "dropping-particle" : "", "family" : "Moy", "given" : "Andrew D.", "non-dropping-particle" : "", "parse-names" : false, "suffix" : "" }, { "dropping-particle" : "", "family" : "Mulvaney", "given" : "Robert", "non-dropping-particle" : "", "parse-names" : false, "suffix" : "" }, { "dropping-particle" : "", "family" : "Mundo", "given" : "Ignacio A.", "non-dropping-particle" : "", "parse-names" : false, "suffix" : "" }, { "dropping-particle" : "", "family" : "Nakatsuka", "given" : "Takeshi", "non-dropping-particle" : "", "parse-names" : false, "suffix" : "" }, { "dropping-particle" : "", "family" : "Nash", "given" : "David J.", "non-dropping-particle" : "", "parse-names" : false, "suffix" : "" }, { "dropping-particle" : "", "family" : "Neukom", "given" : "Raphael", "non-dropping-particle" : "", "parse-names" : false, "suffix" : "" }, { "dropping-particle" : "", "family" : "Nicholson", "given" : "Sharon E.", "non-dropping-particle" : "", "parse-names" : false, "suffix" : "" }, { "dropping-particle" : "", "family" : "Oerter", "given" : "Hans", "non-dropping-particle" : "", "parse-names" : false, "suffix" : "" }, { "dropping-particle" : "", "family" : "Palmer", "given" : "Jonathan G.", "non-dropping-particle" : "", "parse-names" : false, "suffix" : "" }, { "dropping-particle" : "", "family" : "Phipps", "given" : "Steven J.", "non-dropping-particle" : "", "parse-names" : false, "suffix" : "" }, { "dropping-particle" : "", "family" : "Prieto", "given" : "Maria R.", "non-dropping-particle" : "", "parse-names" : false, "suffix" : "" }, { "dropping-particle" : "", "family" : "Rivera", "given" : "Andres", "non-dropping-particle" : "", "parse-names" : false, "suffix" : "" }, { "dropping-particle" : "", "family" : "Sano", "given" : "Masaki", "non-dropping-particle" : "", "parse-names" : false, "suffix" : "" }, { "dropping-particle" : "", "family" : "Severi", "given" : "Mirko", "non-dropping-particle" : "", "parse-names" : false, "suffix" : "" }, { "dropping-particle" : "", "family" : "Shanahan", "given" : "Timothy M.", "non-dropping-particle" : "", "parse-names" : false, "suffix" : "" }, { "dropping-particle" : "", "family" : "Shao", "given" : "Xuemei", "non-dropping-particle" : "", "parse-names" : false, "suffix" : "" }, { "dropping-particle" : "", "family" : "Shi", "given" : "Feng",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omina", "given" : "Olga N.", "non-dropping-particle" : "", "parse-names" : false, "suffix" : "" }, { "dropping-particle" : "", "family" : "Steig", "given" : "Eric J.", "non-dropping-particle" : "", "parse-names" : false, "suffix" : "" }, { "dropping-particle" : "", "family" : "Stenni", "given" : "Barbara", "non-dropping-particle" : "", "parse-names" : false, "suffix" : "" }, { "dropping-particle" : "", "family" : "Thamban", "given" : "Meloth", "non-dropping-particle" : "", "parse-names" : false, "suffix" : "" }, { "dropping-particle" : "", "family" : "Trouet", "given" : "Valerie", "non-dropping-particle" : "", "parse-names" : false, "suffix" : "" }, { "dropping-particle" : "", "family" : "Turney", "given" : "Chris S.M.", "non-dropping-particle" : "", "parse-names" : false, "suffix" : "" }, { "dropping-particle" : "", "family" : "Umer", "given" : "Mohammed", "non-dropping-particle" : "", "parse-names" : false, "suffix" : "" }, { "dropping-particle" : "", "family" : "Ommen", "given" : "Tas", "non-dropping-particle" : "van", "parse-names" : false, "suffix" : "" }, { "dropping-particle" : "", "family" : "Verschuren", "given" : "Dirk", "non-dropping-particle" : "", "parse-names" : false, "suffix" : "" }, { "dropping-particle" : "", "family" : "Viau", "given" : "Andre E.", "non-dropping-particle" : "", "parse-names" : false, "suffix" : "" }, { "dropping-particle" : "", "family" : "Villalba", "given" : "Ricardo", "non-dropping-particle" : "", "parse-names" : false, "suffix" : "" }, { "dropping-particle" : "", "family" : "Vinther", "given" : "Bo M.", "non-dropping-particle" : "", "parse-names" : false, "suffix" : "" }, { "dropping-particle" : "", "family" : "Gunten", "given" : "Lucien", "non-dropping-particle" : "Von", "parse-names" : false, "suffix" : "" }, { "dropping-particle" : "", "family" : "Wagner", "given" : "Sebastian", "non-dropping-particle" : "", "parse-names" : false, "suffix" : "" }, { "dropping-particle" : "", "family" : "Wahl", "given" : "Eugene R.", "non-dropping-particle" : "", "parse-names" : false, "suffix" : "" }, { "dropping-particle" : "", "family" : "Wanner", "given" : "Heinz", "non-dropping-particle" : "", "parse-names" : false, "suffix" : "" }, { "dropping-particle" : "", "family" : "Werner", "given" : "Johannes P.", "non-dropping-particle" : "", "parse-names" : false, "suffix" : "" }, { "dropping-particle" : "", "family" : "White", "given" : "James W.C.", "non-dropping-particle" : "", "parse-names" : false, "suffix" : "" }, { "dropping-particle" : "", "family" : "Yasue", "given" : "Koh", "non-dropping-particle" : "", "parse-names" : false, "suffix" : "" }, { "dropping-particle" : "", "family" : "Zorita", "given" : "Eduardo", "non-dropping-particle" : "", "parse-names" : false, "suffix" : "" } ], "container-title" : "Nature Geoscience", "id" : "ITEM-2", "issue" : "5", "issued" : { "date-parts" : [ [ "2013" ] ] }, "page" : "339-346", "title" : "Continental-scale temperature variability during the past two millennia", "translator" : [ { "dropping-particle" : "", "family" : "S1240", "given" : "", "non-dropping-particle" : "", "parse-names" : false, "suffix" : "" } ], "type" : "article-journal", "volume" : "6" }, "uris" : [ "http://www.mendeley.com/documents/?uuid=1f8af029-dd1d-4ed5-99ae-1fedf2b6a40b" ] } ], "mendeley" : { "formattedCitation" : "(Ahmed et al., 2013; Neukom et al., 2014)", "manualFormatting" : "(e.g. Ahmed et al., 2013; Neukom et al., 2014 for temperature)", "plainTextFormattedCitation" : "(Ahmed et al., 2013; Neukom et al., 2014)", "previouslyFormattedCitation" : "(Ahmed et al., 2013; Neukom et al., 2014)"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e.g.</w:t>
      </w:r>
      <w:ins w:id="397" w:author="Robin Matthews" w:date="2021-07-13T17:21:00Z">
        <w:r w:rsidR="002E238F">
          <w:rPr>
            <w:rFonts w:cs="Times New Roman"/>
            <w:noProof/>
            <w:lang w:val="nb-NO"/>
          </w:rPr>
          <w:t>,</w:t>
        </w:r>
      </w:ins>
      <w:r w:rsidR="00A26296">
        <w:rPr>
          <w:rFonts w:cs="Times New Roman"/>
          <w:noProof/>
          <w:lang w:val="nb-NO"/>
        </w:rPr>
        <w:t xml:space="preserve"> Ahmed et al., 2013; Neukom et al., 2014</w:t>
      </w:r>
      <w:del w:id="398" w:author="Robin Matthews" w:date="2021-07-13T17:21:00Z">
        <w:r w:rsidR="00A26296" w:rsidDel="002E238F">
          <w:rPr>
            <w:rFonts w:cs="Times New Roman"/>
            <w:noProof/>
            <w:lang w:val="nb-NO"/>
          </w:rPr>
          <w:delText xml:space="preserve"> for temperature)</w:delText>
        </w:r>
      </w:del>
      <w:r w:rsidRPr="00D424AA">
        <w:rPr>
          <w:rFonts w:cs="Times New Roman"/>
          <w:lang w:val="en-GB"/>
        </w:rPr>
        <w:fldChar w:fldCharType="end"/>
      </w:r>
      <w:commentRangeEnd w:id="394"/>
      <w:r w:rsidR="00A26296">
        <w:rPr>
          <w:rStyle w:val="Marquedecommentaire"/>
        </w:rPr>
        <w:commentReference w:id="394"/>
      </w:r>
      <w:ins w:id="399" w:author="Robin Matthews" w:date="2021-07-13T17:21:00Z">
        <w:r w:rsidR="002E238F">
          <w:rPr>
            <w:rFonts w:cs="Times New Roman"/>
            <w:noProof/>
            <w:lang w:val="nb-NO"/>
          </w:rPr>
          <w:t xml:space="preserve"> for temperature)</w:t>
        </w:r>
      </w:ins>
      <w:r w:rsidRPr="00841A35">
        <w:rPr>
          <w:rFonts w:cs="Times New Roman"/>
          <w:lang w:val="nb-NO"/>
        </w:rPr>
        <w:t>.</w:t>
      </w:r>
    </w:p>
    <w:p w14:paraId="67DE015E" w14:textId="77777777" w:rsidR="00F76B37" w:rsidRPr="00D424AA" w:rsidRDefault="00F76B37" w:rsidP="0034429F">
      <w:pPr>
        <w:shd w:val="clear" w:color="auto" w:fill="DEEAF6" w:themeFill="accent1" w:themeFillTint="33"/>
        <w:rPr>
          <w:rFonts w:cs="Times New Roman"/>
          <w:lang w:val="nb-NO"/>
        </w:rPr>
      </w:pPr>
    </w:p>
    <w:p w14:paraId="4AE76078" w14:textId="0D0607DE" w:rsidR="00F76B37" w:rsidRPr="00D424AA" w:rsidRDefault="00F76B37" w:rsidP="0034429F">
      <w:pPr>
        <w:shd w:val="clear" w:color="auto" w:fill="DEEAF6" w:themeFill="accent1" w:themeFillTint="33"/>
        <w:rPr>
          <w:rFonts w:cs="Times New Roman"/>
          <w:lang w:val="en-GB"/>
        </w:rPr>
      </w:pPr>
      <w:r w:rsidRPr="00D424AA">
        <w:rPr>
          <w:rFonts w:cs="Times New Roman"/>
          <w:lang w:val="en-GB"/>
        </w:rPr>
        <w:t xml:space="preserve">There is </w:t>
      </w:r>
      <w:r w:rsidRPr="00804CE7">
        <w:rPr>
          <w:rFonts w:cs="Times New Roman"/>
          <w:i/>
          <w:iCs/>
          <w:lang w:val="en-GB"/>
        </w:rPr>
        <w:t>high confidence</w:t>
      </w:r>
      <w:r w:rsidRPr="00D424AA">
        <w:rPr>
          <w:rFonts w:cs="Times New Roman"/>
          <w:lang w:val="en-GB"/>
        </w:rPr>
        <w:t xml:space="preserve"> in the occurrence of long-duration and severe drought events during the Common </w:t>
      </w:r>
      <w:r w:rsidRPr="00D424AA">
        <w:rPr>
          <w:rFonts w:cs="Times New Roman"/>
          <w:lang w:val="en-GB"/>
        </w:rPr>
        <w:lastRenderedPageBreak/>
        <w:t xml:space="preserve">Era for many locations, although their severity compared to recent drought events differs between locations and the lengths of reconstruction provided. Recent observed drought extremes in some regions (such as the Levant </w:t>
      </w:r>
      <w:r w:rsidRPr="00D424AA">
        <w:rPr>
          <w:rFonts w:cs="Times New Roman"/>
          <w:lang w:val="en-GB"/>
        </w:rPr>
        <w:fldChar w:fldCharType="begin" w:fldLock="1"/>
      </w:r>
      <w:r w:rsidR="00FF6231">
        <w:rPr>
          <w:rFonts w:cs="Times New Roman"/>
          <w:lang w:val="en-GB"/>
        </w:rPr>
        <w:instrText>ADDIN CSL_CITATION { "citationItems" : [ { "id" : "ITEM-1", "itemData" : { "DOI" : "10.1002/2015JD023929", "ISSN" : "2169897X", "author" : [ { "dropping-particle" : "", "family" : "Cook", "given" : "Benjamin I.", "non-dropping-particle" : "", "parse-names" : false, "suffix" : "" }, { "dropping-particle" : "", "family" : "Anchukaitis", "given" : "Kevin J", "non-dropping-particle" : "", "parse-names" : false, "suffix" : "" }, { "dropping-particle" : "", "family" : "Touchan", "given" : "Ramzi", "non-dropping-particle" : "", "parse-names" : false, "suffix" : "" }, { "dropping-particle" : "", "family" : "Meko", "given" : "David M", "non-dropping-particle" : "", "parse-names" : false, "suffix" : "" }, { "dropping-particle" : "", "family" : "Cook", "given" : "Edward R", "non-dropping-particle" : "", "parse-names" : false, "suffix" : "" } ], "container-title" : "Journal of Geophysical Research: Atmospheres", "id" : "ITEM-1", "issue" : "5", "issued" : { "date-parts" : [ [ "2016", "3", "16" ] ] }, "page" : "2060-2074", "title" : "Spatiotemporal drought variability in the Mediterranean over the last 900 years", "translator" : [ { "dropping-particle" : "", "family" : "S1247", "given" : "", "non-dropping-particle" : "", "parse-names" : false, "suffix" : "" } ], "type" : "article-journal", "volume" : "121" }, "uris" : [ "http://www.mendeley.com/documents/?uuid=0d6acc5b-46fe-4b3c-a7f3-f5d19484e65c" ] } ], "mendeley" : { "formattedCitation" : "(Cook et al., 2016a)", "plainTextFormattedCitation" : "(Cook et al., 2016a)", "previouslyFormattedCitation" : "(Cook et al., 2016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ok et al., 2016a)</w:t>
      </w:r>
      <w:r w:rsidRPr="00D424AA">
        <w:rPr>
          <w:rFonts w:cs="Times New Roman"/>
          <w:lang w:val="en-GB"/>
        </w:rPr>
        <w:fldChar w:fldCharType="end"/>
      </w:r>
      <w:r w:rsidRPr="00841A35">
        <w:rPr>
          <w:rFonts w:cs="Times New Roman"/>
          <w:lang w:val="en-GB"/>
        </w:rPr>
        <w:t>, California in the United States</w:t>
      </w:r>
      <w:bookmarkStart w:id="400" w:name="_Hlk77089333"/>
      <w:r w:rsidRPr="00841A35">
        <w:rPr>
          <w:rFonts w:cs="Times New Roman"/>
          <w:lang w:val="en-GB"/>
        </w:rPr>
        <w:t xml:space="preserve"> </w:t>
      </w:r>
      <w:ins w:id="401" w:author="Robin Matthews" w:date="2021-07-13T17:22:00Z">
        <w:r w:rsidR="002E238F">
          <w:rPr>
            <w:rFonts w:cs="Times New Roman"/>
            <w:lang w:val="en-GB"/>
          </w:rPr>
          <w:fldChar w:fldCharType="begin" w:fldLock="1"/>
        </w:r>
      </w:ins>
      <w:r w:rsidR="003A5209">
        <w:rPr>
          <w:rFonts w:cs="Times New Roman"/>
          <w:lang w:val="en-GB"/>
        </w:rPr>
        <w:instrText>ADDIN CSL_CITATION { "citationItems" : [ { "id" : "ITEM-1", "itemData" : { "DOI" : "10.1175/JCLI-D-13-00100.1", "abstract" : "Regional droughts are common in North America, but pan-continental droughts extending across multiple regions, including the 2012 event, are rare relative to single-region events. Here, the tree-ring-derived North American Drought Atlas is used to investigate drought variability in four regions over the last millennium, focusing on pan-continental droughts. During the Medieval Climate Anomaly (MCA), the central plains (CP), Southwest (SW), and Southeast (SE) regions experienced drier conditions and increased occurrence of droughts and the Northwest (NW) experienced several extended pluvials. Enhanced MCA aridity in the SW and CP manifested as multidecadal megadroughts. Notably, megadroughts in these regions differed in their timing and persistence, suggesting that they represent regional events influenced by local dynamics rather than a unified, continental-scale phenomena. There is no trend in pan-continental drought occurrence, defined as synchronous droughts in three or more regions. SW, CP, and SE (SW1CP1SE) droughts are the most common, occurring in 12% of all years and peaking in prevalence during the twelfth and thirteenth centuries; patterns involving three other regions occur in about 8% of years. Positive values of the Southern Oscillation index (La Ni\u00f1a conditions) are linked to SW, CP, and SE (SW+CP+SE) droughts and SW, CP, and NW (SW+CP+NW) droughts, whereas CP, NW, and SE (CP+NW+SE) droughts are associated with positive values of the Pacific decadal oscillation and Atlantic multidecadal oscillation. While relatively rare, pancontinental droughts are present in the paleo record and are linked to defined modes of climate variability, implying the potential for seasonal predictability. Assuming stable drought teleconnections, these events will remain an important feature of future North American hydroclimate, possibly increasing in their severity in step with other expected hydroclimate responses to increased greenhouse gas forcing. \u00a9 2014 American Meteorological Society.", "author" : [ { "dropping-particle" : "", "family" : "Cook", "given" : "B.I.", "non-dropping-particle" : "", "parse-names" : false, "suffix" : "" }, { "dropping-particle" : "", "family" : "Smerdon", "given" : "J.E.", "non-dropping-particle" : "", "parse-names" : false, "suffix" : "" }, { "dropping-particle" : "", "family" : "Seager", "given" : "R.", "non-dropping-particle" : "", "parse-names" : false, "suffix" : "" }, { "dropping-particle" : "", "family" : "Cook", "given" : "E.R.", "non-dropping-particle" : "", "parse-names" : false, "suffix" : "" } ], "container-title" : "Journal of Climate", "id" : "ITEM-1", "issue" : "1", "issued" : { "date-parts" : [ [ "2014" ] ] }, "page" : "383-397", "title" : "Pan-Continental Droughts in North America over the Last Millennium", "translator" : [ { "dropping-particle" : "", "family" : "S627", "given" : "", "non-dropping-particle" : "", "parse-names" : false, "suffix" : "" } ], "type" : "article-journal", "volume" : "27" }, "uris" : [ "http://www.mendeley.com/documents/?uuid=8f8acca7-d37e-4f8c-af44-0c4b62911984" ] }, { "id" : "ITEM-2", "itemData" : { "DOI" : "10.1002/2014GL062433", "abstract" : "\u00a92014. American Geophysical Union. All Rights Reserved. For the past three years (2012-2014), California has experienced the most severe drought conditions in its last century. But how unusual is this event? Here we use two paleoclimate reconstructions of drought and precipitation for Central and Southern California to place this current event in the context of the last millennium. We demonstrate that while 3 year periods of persistent below-average soil moisture are not uncommon, the current event is the most severe drought in the last 1200 years, with single year (2014) and accumulated moisture deficits worse than any previous continuous span of dry years. Tree ring chronologies extended through the 2014 growing season reveal that precipitation during the drought has been anomalously low but not outside the range of natural variability. The current California drought is exceptionally severe in the context of at least the last millennium and is driven by reduced though not unprecedented precipitation and record high temperatures. Key Points Tree rings reveal California drought severity is unusual in 1200 years2012-2014 precipitation deficits severe but not exceptional in paleocontextRecord high temperatures exacerbate moisture deficit for extraordinary drought", "author" : [ { "dropping-particle" : "", "family" : "Griffin", "given" : "D.", "non-dropping-particle" : "", "parse-names" : false, "suffix" : "" }, { "dropping-particle" : "", "family" : "Anchukaitis", "given" : "K.J.", "non-dropping-particle" : "", "parse-names" : false, "suffix" : "" } ], "container-title" : "Geophysical Research Letters", "id" : "ITEM-2", "issue" : "24", "issued" : { "date-parts" : [ [ "2014" ] ] }, "page" : "9017-9023", "title" : "How unusual is the 2012-2014 California drought?", "translator" : [ { "dropping-particle" : "", "family" : "S643", "given" : "", "non-dropping-particle" : "", "parse-names" : false, "suffix" : "" } ], "type" : "article-journal", "volume" : "41" }, "uris" : [ "http://www.mendeley.com/documents/?uuid=76f6174b-cffc-451b-a0df-6e6fba4fc6f9" ] } ], "mendeley" : { "formattedCitation" : "(Cook et al., 2014b; Griffin and Anchukaitis, 2014)", "manualFormatting" : "(Cook et al., 2014b; Griffin and Anchukaitis, 2014)", "plainTextFormattedCitation" : "(Cook et al., 2014b; Griffin and Anchukaitis, 2014)", "previouslyFormattedCitation" : "(Cook et al., 2014b; Griffin and Anchukaitis, 2014)" }, "properties" : { "noteIndex" : 0 }, "schema" : "https://github.com/citation-style-language/schema/raw/master/csl-citation.json" }</w:instrText>
      </w:r>
      <w:ins w:id="402" w:author="Robin Matthews" w:date="2021-07-13T17:22:00Z">
        <w:r w:rsidR="002E238F">
          <w:rPr>
            <w:rFonts w:cs="Times New Roman"/>
            <w:lang w:val="en-GB"/>
          </w:rPr>
          <w:fldChar w:fldCharType="separate"/>
        </w:r>
        <w:r w:rsidR="002E238F" w:rsidRPr="002D32CD">
          <w:rPr>
            <w:rFonts w:cs="Times New Roman"/>
            <w:noProof/>
            <w:lang w:val="en-GB"/>
          </w:rPr>
          <w:t>(Cook et al., 2014</w:t>
        </w:r>
        <w:r w:rsidR="002E238F">
          <w:rPr>
            <w:rFonts w:cs="Times New Roman"/>
            <w:noProof/>
            <w:lang w:val="en-GB"/>
          </w:rPr>
          <w:t>b</w:t>
        </w:r>
        <w:r w:rsidR="002E238F" w:rsidRPr="002D32CD">
          <w:rPr>
            <w:rFonts w:cs="Times New Roman"/>
            <w:noProof/>
            <w:lang w:val="en-GB"/>
          </w:rPr>
          <w:t>; Griffin and Anchukaitis, 2014)</w:t>
        </w:r>
        <w:r w:rsidR="002E238F">
          <w:rPr>
            <w:rFonts w:cs="Times New Roman"/>
            <w:lang w:val="en-GB"/>
          </w:rPr>
          <w:fldChar w:fldCharType="end"/>
        </w:r>
      </w:ins>
      <w:commentRangeStart w:id="403"/>
      <w:del w:id="404" w:author="Robin Matthews" w:date="2021-07-13T17:22:00Z">
        <w:r w:rsidRPr="00D424AA" w:rsidDel="002E238F">
          <w:rPr>
            <w:rFonts w:cs="Times New Roman"/>
            <w:lang w:val="en-GB"/>
          </w:rPr>
          <w:fldChar w:fldCharType="begin" w:fldLock="1"/>
        </w:r>
        <w:r w:rsidR="003B3493" w:rsidRPr="002E238F" w:rsidDel="002E238F">
          <w:rPr>
            <w:rFonts w:cs="Times New Roman"/>
            <w:lang w:val="en-GB"/>
          </w:rPr>
          <w:delInstrText>ADDIN CSL_CITATION { "citationItems" : [ { "id" : "ITEM-1", "itemData" : { "DOI" : "10.1175/JCLI-D-13-00100.1", "abstract" : "Regional droughts are common in North America, but pan-continental droughts extending across multiple regions, including the 2012 event, are rare relative to single-region events. Here, the tree-ring-derived North American Drought Atlas is used to investigate drought variability in four regions over the last millennium, focusing on pan-continental droughts. During the Medieval Climate Anomaly (MCA), the central plains (CP), Southwest (SW), and Southeast (SE) regions experienced drier conditions and increased occurrence of droughts and the Northwest (NW) experienced several extended pluvials. Enhanced MCA aridity in the SW and CP manifested as multidecadal megadroughts. Notably, megadroughts in these regions differed in their timing and persistence, suggesting that they represent regional events influenced by local dynamics rather than a unified, continental-scale phenomena. There is no trend in pan-continental drought occurrence, defined as synchronous droughts in three or more regions. SW, CP, and SE (SW1CP1SE) droughts are the most common, occurring in 12% of all years and peaking in prevalence during the twelfth and thirteenth centuries; patterns involving three other regions occur in about 8% of years. Positive values of the Southern Oscillation index (La Ni\u00f1a conditions) are linked to SW, CP, and SE (SW+CP+SE) droughts and SW, CP, and NW (SW+CP+NW) droughts, whereas CP, NW, and SE (CP+NW+SE) droughts are associated with positive values of the Pacific decadal oscillation and Atlantic multidecadal oscillation. While relatively rare, pancontinental droughts are present in the paleo record and are linked to defined modes of climate variability, implying the potential for seasonal predictability. Assuming stable drought teleconnections, these events will remain an important feature of future North American hydroclimate, possibly increasing in their severity in step with other expected hydroclimate responses to increased greenhouse gas forcing. \u00a9 2014 American Meteorological Society.", "author" : [ { "dropping-particle" : "", "family" : "Cook", "given" : "B.I.", "non-dropping-particle" : "", "parse-names" : false, "suffix" : "" }, { "dropping-particle" : "", "family" : "Smerdon", "given" : "J.E.", "non-dropping-particle" : "", "parse-names" : false, "suffix" : "" }, { "dropping-particle" : "", "family" : "Seager", "given" : "R.", "non-dropping-particle" : "", "parse-names" : false, "suffix" : "" }, { "dropping-particle" : "", "family" : "Cook", "given" : "E.R.", "non-dropping-particle" : "", "parse-names" : false, "suffix" : "" } ], "container-title" : "Journal of Climate", "id" : "ITEM-1", "issue" : "1", "issued" : { "date-parts" : [ [ "2014" ] ] }, "page" : "383-397", "title" : "Pan-Continental Droughts in North America over the Last Millennium", "translator" : [ { "dropping-particle" : "", "family" : "S627", "given" : "", "non-dropping-particle" : "", "parse-names" : false, "suffix" : "" } ], "type" : "article-journal", "volume" : "27" }, "uris" : [ "http://www.mendeley.com/documents/?uuid=8f8acca7-d37e-4f8c-af44-0c4b62911984" ] } ], "mendeley" : { "formattedCitation" : "(Cook et al., 2014b)", "manualFormatting" : "(Cook et al., 2014", "plainTextFormattedCitation" : "(Cook et al., 2014b)", "previouslyFormattedCitation" : "(Cook et al., 2014b)" }, "properties" : { "noteIndex" : 0 }, "schema" : "https://github.com/citation-style-language/schema/raw/master/csl-citation.json" }</w:delInstrText>
        </w:r>
        <w:r w:rsidRPr="00D424AA" w:rsidDel="002E238F">
          <w:rPr>
            <w:rFonts w:cs="Times New Roman"/>
            <w:lang w:val="en-GB"/>
          </w:rPr>
          <w:fldChar w:fldCharType="separate"/>
        </w:r>
        <w:r w:rsidR="00A26296" w:rsidRPr="002E238F" w:rsidDel="002E238F">
          <w:rPr>
            <w:rFonts w:cs="Times New Roman"/>
            <w:noProof/>
            <w:lang w:val="nb-NO"/>
          </w:rPr>
          <w:delText>(Cook et al., 2014</w:delText>
        </w:r>
        <w:r w:rsidRPr="00D424AA" w:rsidDel="002E238F">
          <w:rPr>
            <w:rFonts w:cs="Times New Roman"/>
            <w:lang w:val="en-GB"/>
          </w:rPr>
          <w:fldChar w:fldCharType="end"/>
        </w:r>
        <w:commentRangeEnd w:id="403"/>
        <w:r w:rsidR="00A26296" w:rsidDel="002E238F">
          <w:rPr>
            <w:rStyle w:val="Marquedecommentaire"/>
          </w:rPr>
          <w:commentReference w:id="403"/>
        </w:r>
        <w:r w:rsidRPr="00841A35" w:rsidDel="002E238F">
          <w:rPr>
            <w:rFonts w:cs="Times New Roman"/>
            <w:lang w:val="nb-NO"/>
          </w:rPr>
          <w:delText xml:space="preserve">;  </w:delText>
        </w:r>
        <w:commentRangeStart w:id="405"/>
        <w:r w:rsidRPr="00D424AA" w:rsidDel="002E238F">
          <w:rPr>
            <w:rFonts w:cs="Times New Roman"/>
            <w:lang w:val="en-GB"/>
          </w:rPr>
          <w:fldChar w:fldCharType="begin" w:fldLock="1"/>
        </w:r>
        <w:r w:rsidR="00FF6231" w:rsidDel="002E238F">
          <w:rPr>
            <w:rFonts w:cs="Times New Roman"/>
            <w:lang w:val="nb-NO"/>
          </w:rPr>
          <w:delInstrText>ADDIN CSL_CITATION { "citationItems" : [ { "id" : "ITEM-1", "itemData" : { "DOI" : "10.1002/2014GL062433", "abstract" : "\u00a92014. American Geophysical Union. All Rights Reserved. For the past three years (2012-2014), California has experienced the most severe drought conditions in its last century. But how unusual is this event? Here we use two paleoclimate reconstructions of drought and precipitation for Central and Southern California to place this current event in the context of the last millennium. We demonstrate that while 3 year periods of persistent below-average soil moisture are not uncommon, the current event is the most severe drought in the last 1200 years, with single year (2014) and accumulated moisture deficits worse than any previous continuous span of dry years. Tree ring chronologies extended through the 2014 growing season reveal that precipitation during the drought has been anomalously low but not outside the range of natural variability. The current California drought is exceptionally severe in the context of at least the last millennium and is driven by reduced though not unprecedented precipitation and record high temperatures. Key Points Tree rings reveal California drought severity is unusual in 1200 years2012-2014 precipitation deficits severe but not exceptional in paleocontextRecord high temperatures exacerbate moisture deficit for extraordinary drought", "author" : [ { "dropping-particle" : "", "family" : "Griffin", "given" : "D.", "non-dropping-particle" : "", "parse-names" : false, "suffix" : "" }, { "dropping-particle" : "", "family" : "Anchukaitis", "given" : "K.J.", "non-dropping-particle" : "", "parse-names" : false, "suffix" : "" } ], "container-title" : "Geophysical Research Letters", "id" : "ITEM-1", "issue" : "24", "issued" : { "date-parts" : [ [ "2014" ] ] }, "page" : "9017-9023", "title" : "How unusual is the 2012-2014 California drought?", "translator" : [ { "dropping-particle" : "", "family" : "S643", "given" : "", "non-dropping-particle" : "", "parse-names" : false, "suffix" : "" } ], "type" : "article-journal", "volume" : "41" }, "uris" : [ "http://www.mendeley.com/documents/?uuid=76f6174b-cffc-451b-a0df-6e6fba4fc6f9" ] } ], "mendeley" : { "formattedCitation" : "(Griffin and Anchukaitis, 2014)", "manualFormatting" : "Griffin and Anchukaitis, 2014", "plainTextFormattedCitation" : "(Griffin and Anchukaitis, 2014)", "previouslyFormattedCitation" : "(Griffin and Anchukaitis, 2014)" }, "properties" : { "noteIndex" : 0 }, "schema" : "https://github.com/citation-style-language/schema/raw/master/csl-citation.json" }</w:delInstrText>
        </w:r>
        <w:r w:rsidRPr="00D424AA" w:rsidDel="002E238F">
          <w:rPr>
            <w:rFonts w:cs="Times New Roman"/>
            <w:lang w:val="en-GB"/>
          </w:rPr>
          <w:fldChar w:fldCharType="separate"/>
        </w:r>
        <w:r w:rsidR="00A26296" w:rsidDel="002E238F">
          <w:rPr>
            <w:rFonts w:cs="Times New Roman"/>
            <w:noProof/>
            <w:lang w:val="nb-NO"/>
          </w:rPr>
          <w:delText>Griffin and Anchukaitis, 2014</w:delText>
        </w:r>
        <w:r w:rsidRPr="00D424AA" w:rsidDel="002E238F">
          <w:rPr>
            <w:rFonts w:cs="Times New Roman"/>
            <w:lang w:val="en-GB"/>
          </w:rPr>
          <w:fldChar w:fldCharType="end"/>
        </w:r>
        <w:commentRangeEnd w:id="405"/>
        <w:r w:rsidR="00A26296" w:rsidDel="002E238F">
          <w:rPr>
            <w:rStyle w:val="Marquedecommentaire"/>
          </w:rPr>
          <w:commentReference w:id="405"/>
        </w:r>
        <w:r w:rsidRPr="00841A35" w:rsidDel="002E238F">
          <w:rPr>
            <w:rFonts w:cs="Times New Roman"/>
            <w:lang w:val="nb-NO"/>
          </w:rPr>
          <w:delText>)</w:delText>
        </w:r>
      </w:del>
      <w:r w:rsidRPr="00841A35">
        <w:rPr>
          <w:rFonts w:cs="Times New Roman"/>
          <w:lang w:val="nb-NO"/>
        </w:rPr>
        <w:t>,</w:t>
      </w:r>
      <w:bookmarkEnd w:id="400"/>
      <w:r w:rsidRPr="00841A35">
        <w:rPr>
          <w:rFonts w:cs="Times New Roman"/>
          <w:lang w:val="nb-NO"/>
        </w:rPr>
        <w:t xml:space="preserve"> and the Andes </w:t>
      </w:r>
      <w:r w:rsidRPr="00D424AA">
        <w:rPr>
          <w:rFonts w:cs="Times New Roman"/>
          <w:lang w:val="en-GB"/>
        </w:rPr>
        <w:fldChar w:fldCharType="begin" w:fldLock="1"/>
      </w:r>
      <w:r w:rsidR="00FF6231">
        <w:rPr>
          <w:rFonts w:cs="Times New Roman"/>
          <w:lang w:val="nb-NO"/>
        </w:rPr>
        <w:instrText>ADDIN CSL_CITATION { "citationItems" : [ { "id" : "ITEM-1", "itemData" : { "DOI" : "10.1002/joc.5312", "ISSN" : "10970088", "abstract" : "\u00a9 2017 Royal Meteorological Society Wet and dry extremes in Quito (Ecuador) over the last 400 years are studied using two sources of information: the longest available instrumental rainfall series in northern South America (1891\u20132015) and the rogation ceremonies recorded in the Chapter Acts of Quito (1600\u20131822). The rogation ceremonies present a seasonal distribution that is related to the crops and to the typical distribution of rainfall over the year. August was the month with most pro serenitate rogations because farmers needed dry conditions for harvest, whereas excess rainfall at this time would lead to rotting and loss of the harvest. The pro pluvia rogations were markedly more frequent during January and February when farmers needed rain for sowing. This relationship between climate and farming activities makes Quito's rogations a good proxy for drought and extreme wet conditions during January\u2013February\u2013March (JFM) and wet conditions during June\u2013July\u2013August (JJA). Standardized precipitation index (SPI) was computed for the instrumental period. The 3-month SPI showed a significant linear trend over the last 125 years (\u22120.4 per decade, p = 0.009). The five wettest periods were 1651\u20131657, 1663\u20131669, 1913\u20131919, 1950\u20131956, and 1981\u20131985. Droughts have intensified in frequency and length since the middle of the 20th century. The most important drought periods were 1692\u20131701, 1718\u20131723, 1976\u20131980, 1990\u20131993, and 2001\u20132006. The severest drought during the last 400 years occurred in 1692\u20131701 when a great famine devastated Quito and affected most of the central Andes.", "author" : [ { "dropping-particle" : "", "family" : "Dom\u00ednguez-Castro", "given" : "F.", "non-dropping-particle" : "", "parse-names" : false, "suffix" : "" }, { "dropping-particle" : "", "family" : "Garc\u00eda-Herrera", "given" : "R.", "non-dropping-particle" : "", "parse-names" : false, "suffix" : "" }, { "dropping-particle" : "", "family" : "Vicente-Serrano", "given" : "S.M.", "non-dropping-particle" : "", "parse-names" : false, "suffix" : "" } ], "container-title" : "International Journal of Climatology", "id" : "ITEM-1", "issue" : "4", "issued" : { "date-parts" : [ [ "2018" ] ] }, "title" : "Wet and dry extremes in Quito (Ecuador) since the 17th century", "translator" : [ { "dropping-particle" : "", "family" : "S619", "given" : "", "non-dropping-particle" : "", "parse-names" : false, "suffix" : "" } ], "type" : "article-journal", "volume" : "38" }, "uris" : [ "http://www.mendeley.com/documents/?uuid=aea99dfd-0910-450b-aadd-2f3f99dce45f" ] } ], "mendeley" : { "formattedCitation" : "(Dom\u00ednguez-Castro et al., 2018)", "plainTextFormattedCitation" : "(Dom\u00ednguez-Castro et al., 2018)", "previouslyFormattedCitation" : "(Dom\u00ednguez-Castro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Domínguez-Castro et al., 2018)</w:t>
      </w:r>
      <w:r w:rsidRPr="00D424AA">
        <w:rPr>
          <w:rFonts w:cs="Times New Roman"/>
          <w:lang w:val="en-GB"/>
        </w:rPr>
        <w:fldChar w:fldCharType="end"/>
      </w:r>
      <w:r w:rsidRPr="00841A35">
        <w:rPr>
          <w:rFonts w:cs="Times New Roman"/>
          <w:lang w:val="nb-NO"/>
        </w:rPr>
        <w:t>) do not have precedents within the multi-century periods reconstructed in these studies, in ter</w:t>
      </w:r>
      <w:r w:rsidRPr="00D424AA">
        <w:rPr>
          <w:rFonts w:cs="Times New Roman"/>
          <w:lang w:val="nb-NO"/>
        </w:rPr>
        <w:t xml:space="preserve">ms of duration and/or severity. </w:t>
      </w:r>
      <w:r w:rsidRPr="00B549EC">
        <w:rPr>
          <w:rFonts w:cs="Times New Roman"/>
          <w:lang w:val="en-US"/>
        </w:rPr>
        <w:t xml:space="preserve">In some regions (in Southwest North America </w:t>
      </w:r>
      <w:r w:rsidRPr="00D424AA">
        <w:rPr>
          <w:rFonts w:cs="Times New Roman"/>
          <w:lang w:val="en-GB"/>
        </w:rPr>
        <w:fldChar w:fldCharType="begin" w:fldLock="1"/>
      </w:r>
      <w:r w:rsidR="007D2D56" w:rsidRPr="00B549EC">
        <w:rPr>
          <w:rFonts w:cs="Times New Roman"/>
          <w:lang w:val="en-US"/>
        </w:rPr>
        <w:instrText>ADDIN CSL_CITATION { "citationItems" : [ { "id" : "ITEM-1", "itemData" : { "DOI" : "10.1073/pnas.1214870110", "abstract" : "Late Holocene climate in western North America was punctuated by periods of extended aridity called megadroughts. These droughts have been linked to cool eastern tropical Pacific sea surface temperatures (SSTs). Here, we show both short-term and long-term climate variability over the last 1,500 y from annual band thickness and stable isotope speleothem data. Several megadroughts are evident, including a multicentury one, AD 1350-1650, herein referred to as Super Drought, which corresponds to the coldest period of the Little Ice Age. Synchronicity between southwestern North American, Chinese, and West African monsoon precipitation suggests the megadroughts were hemispheric in scale. Northern Hemisphere monsoon strength over the last millennium is positively correlated with Northern Hemisphere temperature and North Atlantic SST. The megadroughts are associated with cooler than average SST and Northern Hemisphere temperatures. Furthermore, the megadroughts, including the Super Drought, coincide with solar insolation minima, suggesting that solar forcing of sea surface and atmospheric temperatures may generate variations in the strength of Northern Hemisphere monsoons. Our findings seem to suggest stronger (wetter) Northern Hemisphere monsoons with increased warming.", "author" : [ { "dropping-particle" : "", "fam</w:instrText>
      </w:r>
      <w:r w:rsidR="007D2D56">
        <w:rPr>
          <w:rFonts w:cs="Times New Roman"/>
        </w:rPr>
        <w:instrText>ily" : "Asmerom", "given" : "Y.", "non-dropping-particle" : "", "parse-names" : false, "suffix" : "" }, { "dropping-particle" : "", "family" : "Polyak", "given" : "V.J.", "non-dropping-particle" : "", "parse-names" : false, "suffix" : "" }, { "dropping-particle" : "", "family" : "Rasmussen", "given" : "J.B.T.", "non-dropping-particle" : "", "parse-names" : false, "suffix" : "" }, { "dropping-particle" : "", "family" : "Burns", "given" : "S.J.", "non-dropping-particle" : "", "parse-names" : false, "suffix" : "" }, { "dropping-particle" : "", "family" : "Lachniet", "given" : "M.", "non-dropping-particle" : "", "parse-names" : false, "suffix" : "" } ], "container-title" : "Proceedings of the National Academy of Sciences", "id" : "ITEM-1", "issue" : "24", "issued" : { "date-parts" : [ [ "2013" ] ] }, "page" : "9651-9656", "title" : "Multidecadal to multicentury scale collapses of Northern Hemisphere monsoons over the past millennium", "translator" : [ { "dropping-particle" : "", "family" : "S1668", "given" : "", "non-dropping-particle" : "", "parse-names" : false, "suffix" : "" } ], "type" : "article-journal", "volume" : "110" }, "uris" : [ "http://www.mendeley.com/documents/?uuid=a5f6097e-f8cd-46c8-b01f-344984d2f80b" ] }, { "id" : "ITEM-2", "itemData" : { "DOI" : "10.1126/sciadv.1400082", "ISSN" : "2375-2548", "abstract" : "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u20131300 CE) in both moderate (RCP 4.5) and high (RCP 8.5) future emis</w:instrText>
      </w:r>
      <w:r w:rsidR="007D2D56" w:rsidRPr="00B549EC">
        <w:rPr>
          <w:rFonts w:cs="Times New Roman"/>
          <w:lang w:val="en-US"/>
        </w:rPr>
        <w:instrText>sions scenarios, leading to unprecedented drought conditions during the last millennium.", "author" : [ { "dropping-particle" : "", "family" : "Cook", "given" : "Benjamin I.", "non-dropping-particle" : "", "parse-names" : false, "suffix" : "" }, { "dropping-particle" : "", "family" : "Ault", "given" : "Toby R.", "non-dropping-particle" : "", "parse-names" : false, "suffix" : "" }, { "dropping-particle" : "", "family" : "Smerdon", "given" : "Jason E.", "non-dropping-particle" : "", "parse-names" : false, "suffix" : "" } ], "container-title" : "Science Advances", "id" : "ITEM-2", "issue" : "1", "issued" : { "date-parts" : [ [ "2015", "2" ] ] }, "page" : "e1400082", "publisher" : "American Association for the Advancement of Science", "title" : "Unprecedented 21st century drought risk in the American Southwest and Central Plains", "translator" : [ { "dropping-particle" : "", "family" : "S3584", "given" : "", "non-dropping-particle" : "", "parse-names" : false, "suffix" : "" } ], "type" : "article-journal", "volume" : "1" }, "uris" : [ "http://www.mendeley.com/documents/?uuid=470d20f5-3a9f-4383-b2ea-e343cd8151d8" ] } ], "mendeley" : { "formattedCitation" : "(Asmerom et al., 2013; Cook et al., 2015)", "plainTextFormattedCitation" : "(Asmerom et al., 2013; Cook et al., 2015)", "previouslyFormattedCitation" : "(Asmerom et al., 2013; Cook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smerom et al., 2013; Cook et al., 2015)</w:t>
      </w:r>
      <w:r w:rsidRPr="00D424AA">
        <w:rPr>
          <w:rFonts w:cs="Times New Roman"/>
          <w:lang w:val="en-GB"/>
        </w:rPr>
        <w:fldChar w:fldCharType="end"/>
      </w:r>
      <w:r w:rsidRPr="00841A35">
        <w:rPr>
          <w:rFonts w:cs="Times New Roman"/>
          <w:lang w:val="en-GB"/>
        </w:rPr>
        <w:t xml:space="preserve">, the Great Plains region </w:t>
      </w:r>
      <w:r w:rsidRPr="00D424AA">
        <w:rPr>
          <w:rFonts w:cs="Times New Roman"/>
          <w:lang w:val="en-GB"/>
        </w:rPr>
        <w:fldChar w:fldCharType="begin" w:fldLock="1"/>
      </w:r>
      <w:r w:rsidR="00FF6231">
        <w:rPr>
          <w:rFonts w:cs="Times New Roman"/>
          <w:lang w:val="en-GB"/>
        </w:rPr>
        <w:instrText>ADDIN CSL_CITATION { "citationItems" : [ { "id" : "ITEM-1", "itemData" : { "DOI" : "10.1126/science.1102586", "ISSN" : "0036-8075", "author" : [ { "dropping-particle" : "", "family" : "Cook", "given" : "Edward R", "non-dropping-particle" : "", "parse-names" : false, "suffix" : "" }, { "dropping-particle" : "", "family" : "Woodhouse", "given" : "Connie A", "non-dropping-particle" : "", "parse-names" : false, "suffix" : "" }, { "dropping-particle" : "", "family" : "Mark Eakin", "given" : "C", "non-dropping-particle" : "", "parse-names" : false, "suffix" : "" }, { "dropping-particle" : "", "family" : "Meko", "given" : "David M", "non-dropping-particle" : "", "parse-names" : false, "suffix" : "" }, { "dropping-particle" : "", "family" : "Stahle", "given" : "David W.", "non-dropping-particle" : "", "parse-names" : false, "suffix" : "" } ], "container-title" : "Science", "id" : "ITEM-1", "issue" : "5698", "issued" : { "date-parts" : [ [ "2004", "11", "5" ] ] }, "page" : "1015-1018", "title" : "Long-Term Aridity Changes in the Western United States", "translator" : [ { "dropping-particle" : "", "family" : "S1355", "given" : "", "non-dropping-particle" : "", "parse-names" : false, "suffix" : "" } ], "type" : "article-journal", "volume" : "306" }, "uris" : [ "http://www.mendeley.com/documents/?uuid=4acc86ad-585a-4da4-82e8-d8494a199fc5" ] } ], "mendeley" : { "formattedCitation" : "(Cook et al., 2004)", "plainTextFormattedCitation" : "(Cook et al., 2004)", "previouslyFormattedCitation" : "(Cook et al., 200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ok et al., 2004)</w:t>
      </w:r>
      <w:r w:rsidRPr="00D424AA">
        <w:rPr>
          <w:rFonts w:cs="Times New Roman"/>
          <w:lang w:val="en-GB"/>
        </w:rPr>
        <w:fldChar w:fldCharType="end"/>
      </w:r>
      <w:r w:rsidRPr="00841A35">
        <w:rPr>
          <w:rFonts w:cs="Times New Roman"/>
          <w:lang w:val="en-GB"/>
        </w:rPr>
        <w:t xml:space="preserve">, the Middle East </w:t>
      </w:r>
      <w:r w:rsidRPr="00D424AA">
        <w:rPr>
          <w:rFonts w:cs="Times New Roman"/>
          <w:lang w:val="en-GB"/>
        </w:rPr>
        <w:fldChar w:fldCharType="begin" w:fldLock="1"/>
      </w:r>
      <w:r w:rsidR="007D2D56">
        <w:rPr>
          <w:rFonts w:cs="Times New Roman"/>
          <w:lang w:val="en-GB"/>
        </w:rPr>
        <w:instrText>ADDIN CSL_CITATION { "citationItems" : [ { "id" : "ITEM-1", "itemData" : { "DOI" : "10.1073/pnas.1116304109", "abstract" : "Climate change and water availability in the Middle East are important in understanding human adaptive capacities in the face of long-termenvironmental changes. The key role ofwater availability for sedentary and nomad populations in these arid to semiarid landscapes is understood, but the millennium-scale influence of hydrologic instability on vegetation dynamics, human occupation, and historic land use are unknown, which has led to a stochastic view of population responses and adaptive capacities to precipitation anomalies. Within the time-frame of the last two global climate events, the Medieval Climate Anomaly and the Little Ice Age, we report hydrologic instability reconstructed from pollen-derived climate proxies recovered near Tell Leilan, at the Wadi Jarrah in the Khabur Plains of northeastern Syria, at the heart of ancient northern Mesopotamia. By coupling climate proxies with archaeological-historical data and a pollen-based record of agriculture, this integrative study suggests that variability in precipitation is a key factor on crop yields, productivity, and economic systems. It may also have been one of the main parameters controlling human settlement and population migrations at the century to millennial timescales in the arid to semiarid areas of the Middle East. An abrupt shift to drier conditions at ca. AD 1400 is contemporaneous with a change from sedentary village life to regional desertion and nomadization (sheep/camel pastoralists) during the preindustrial era in formerly Ottoman realms, and thereby adds climate change to the multiple causes for Ottoman Empire \"decline.\".", "author" : [ { "dropping-particle" : "", "family" : "Kaniewski", "given" : "D.", "non-dropping-particle" : "", "parse-names" : false, "suffix" : "" }, { "dropping-particle" : "", "family" : "Campo", "given" : "E.", "non-dropping-particle" : "Van", "parse-names" : false, "suffix" : "" }, { "dropping-particle" : "", "family" : "Weiss", "given" : "H.", "non-dropping-particle" : "", "parse-names" : false, "suffix" : "" } ], "container-title" : "Proceedings of the National Academy of Sciences", "id" : "ITEM-1", "issue" : "10", "issued" : { "date-parts" : [ [ "2012" ] ] }, "page" : "3862-3867", "title" : "Drought is a recurring challenge in the Middle East", "translator" : [ { "dropping-particle" : "", "family" : "S642", "given" : "", "non-dropping-particle" : "", "parse-names" : false, "suffix" : "" } ], "type" : "article-journal", "volume" : "109" }, "uris" : [ "http://www.mendeley.com/documents/?uuid=cb64d7db-2599-4ad5-98aa-d3988f90d71b" ] } ], "mendeley" : { "formattedCitation" : "(Kaniewski et al., 2012)", "plainTextFormattedCitation" : "(Kaniewski et al., 2012)", "previouslyFormattedCitation" : "(Kaniewski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aniewski et al., 2012)</w:t>
      </w:r>
      <w:r w:rsidRPr="00D424AA">
        <w:rPr>
          <w:rFonts w:cs="Times New Roman"/>
          <w:lang w:val="en-GB"/>
        </w:rPr>
        <w:fldChar w:fldCharType="end"/>
      </w:r>
      <w:r w:rsidRPr="00841A35">
        <w:rPr>
          <w:rFonts w:cs="Times New Roman"/>
          <w:lang w:val="en-GB"/>
        </w:rPr>
        <w:t xml:space="preserve">, and China </w:t>
      </w:r>
      <w:r w:rsidRPr="00D424AA">
        <w:rPr>
          <w:rFonts w:cs="Times New Roman"/>
          <w:lang w:val="en-GB"/>
        </w:rPr>
        <w:fldChar w:fldCharType="begin" w:fldLock="1"/>
      </w:r>
      <w:r w:rsidR="00FF6231">
        <w:rPr>
          <w:rFonts w:cs="Times New Roman"/>
          <w:lang w:val="en-GB"/>
        </w:rPr>
        <w:instrText>ADDIN CSL_CITATION { "citationItems" : [ { "id" : "ITEM-1", "itemData" : { "DOI" : "10.1007/s00382-014-2431-y", "abstract" : "\u00a9 2014, Springer-Verlag Berlin Heidelberg. Knowledge of natural long-term drought variability is essential for water resource management and planning, especially in arid and sub-arid regions of the world. In the eastern Qilian Mountains of China, long-term drought variability based on high-resolution proxy records such as tree-ring data are still scarce to date. Here we present a new tree-ring chronology from the eastern Qilian Mountains which provides a valuable 1,002-year record (1009\u20132010 CE) of drought variability. The new reconstruction of June\u2013July 5-month scale standardized precipitation and evapotranspiration index is the first millennium tree-ring estimate of past climate developed in the eastern Qilian Mountains. The record shows that this region has experienced several persistent droughts and pluvials over the past millennium, with significantly drier climate during the fifteenth century and dramatic wetting since the nineteenth century. The low frequency generally agrees with other nearby studies based on both tree-ring data and other proxy data.", "author" : [ { "dropping-particle" : "", "family" : "Gou", "given" : "X.", "non-dropping-particle" : "", "parse-names" : false, "suffix" : "" }, { "dropping-particle" : "", "family" : "Deng", "given" : "Y.", "non-dropping-particle" : "", "parse-names" : false, "suffix" : "" }, { "dropping-particle" : "", "family" : "Gao", "given" : "L.", "non-dropping-particle" : "", "parse-names" : false, "suffix" : "" }, { "dropping-particle" : "", "family" : "Chen", "given" : "F.", "non-dropping-particle" : "", "parse-names" : false, "suffix" : "" }, { "dropping-particle" : "", "family" : "Cook", "given" : "E.", "non-dropping-particle" : "", "parse-names" : false, "suffix" : "" }, { "dropping-particle" : "", "family" : "Yang", "given" : "M.", "non-dropping-particle" : "", "parse-names" : false, "suffix" : "" }, { "dropping-particle" : "", "family" : "Zhang", "given" : "F.", "non-dropping-particle" : "", "parse-names" : false, "suffix" : "" } ], "container-title" : "Climate Dynamics", "id" : "ITEM-1", "issue" : "7-8", "issued" : { "date-parts" : [ [ "2015" ] ] }, "page" : "1761-1770", "title" : "Millennium tree-ring reconstruction of drought variability in the eastern Qilian Mountains, northwest China", "translator" : [ { "dropping-particle" : "", "family" : "S1220", "given" : "", "non-dropping-particle" : "", "parse-names" : false, "suffix" : "" } ], "type" : "article-journal", "volume" : "45" }, "uris" : [ "http://www.mendeley.com/documents/?uuid=1192783d-bd95-47d5-b116-5d9226366d65" ] } ], "mendeley" : { "formattedCitation" : "(Gou et al., 2015)", "plainTextFormattedCitation" : "(Gou et al., 2015)", "previouslyFormattedCitation" : "(Gou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ou et al., 2015)</w:t>
      </w:r>
      <w:r w:rsidRPr="00D424AA">
        <w:rPr>
          <w:rFonts w:cs="Times New Roman"/>
          <w:lang w:val="en-GB"/>
        </w:rPr>
        <w:fldChar w:fldCharType="end"/>
      </w:r>
      <w:r w:rsidRPr="00841A35">
        <w:rPr>
          <w:rFonts w:cs="Times New Roman"/>
          <w:lang w:val="en-GB"/>
        </w:rPr>
        <w:t xml:space="preserve">, recent drought extremes may have been exceeded in the </w:t>
      </w:r>
      <w:r w:rsidRPr="00D424AA">
        <w:rPr>
          <w:rFonts w:cs="Times New Roman"/>
          <w:lang w:val="en-GB"/>
        </w:rPr>
        <w:t xml:space="preserve">Common Era. In further locations, there is conflicting evidence for the severity of pre-instrumental droughts compared to observed extremes, depending on the length of the reconstruction and the seasonal perspective provided </w:t>
      </w:r>
      <w:commentRangeStart w:id="406"/>
      <w:r w:rsidRPr="00D424AA">
        <w:rPr>
          <w:rFonts w:cs="Times New Roman"/>
          <w:lang w:val="en-GB"/>
        </w:rPr>
        <w:fldChar w:fldCharType="begin" w:fldLock="1"/>
      </w:r>
      <w:r w:rsidR="0012753B">
        <w:rPr>
          <w:rFonts w:cs="Times New Roman"/>
          <w:lang w:val="en-GB"/>
        </w:rPr>
        <w:instrText>ADDIN CSL_CITATION { "citationItems" : [ { "id" : "ITEM-1", "itemData" : { "DOI" : "10.5194/cp-13-1751-2017", "ISBN" : "1814-9332", "ISSN" : "18149332", "abstract" : "Australian seasonal rainfall is strongly influenced by large-scale ocean-atmosphere climate influences. In this study, we exploit the links between these large-scale precipitation influences, regional rainfall variations, and palaeoclimate proxies in the region to reconstruct Australian regional rainfall between four and eight centuries into the past. We use an extensive network of palaeoclimate records from the Southern Hemisphere to reconstruct cool (Apr&amp;ndash;Sep) and warm (Oct&amp;ndash;Mar) season rainfall in eight natural resource management (NRM) regions spanning the Australian continent. Our sub-annual rainfall reconstruction aligns well with independent early documentary sources and existing reconstructions. Critically, this reconstruction allows us, for the first time, to place recent observations at a sub-annual temporal resolution into a pre-instrumental context, across the entire continent of Australia. We find that recent 30-year and 50-year trends towards wetter conditions in tropical northern Australia are highly unusual in the multi-century context of our reconstruction. Recent cool season drying trends in parts of southern Australia are also very unusual, although not unprecedented, across the multi-century context. We also use our reconstruction to investigate the spatial and temporal extent of historical drought events. Our reconstruction reveals that the spatial extent and duration of the Millennium drought (1997&amp;ndash;2009) appears either very much below average or unprecedented in southern Australia over at least the last 400 years. Our reconstruction identifies a number of severe droughts over the past several centuries that vary widely in their spatial footprint, highlighting the high degree of diversity in historical droughts across the Australian continent. We document distinct characteristics of major droughts in terms of their spatial extent, duration, intensity, and seasonality. Compared to the three largest droughts in the instrumental period (Federation drought [1895&amp;ndash;1903], World War II drought [1939&amp;ndash;1945], and the Millennium drought [1997&amp;ndash;2005]), we find that the historically documented Settlement drought [1790&amp;ndash;1793], Sturt drought [1809&amp;ndash;1830] and the Goyder Line drought [1861&amp;ndash;1866] actually had more regionalised patterns and reduced spatial extents. This seasonal rainfall reconstruction provides a new opportunity to understand Australian rainfall variability, by contextualising severe dro\u2026", "author" : [ { "dropping-particle" : "", "family" : "Freund", "given" : "Mandy", "non-dropping-particle" : "", "parse-names" : false, "suffix" : "" }, { "dropping-particle" : "", "family" : "Henley", "given" : "Benjamin J.", "non-dropping-particle" : "", "parse-names" : false, "suffix" : "" }, { "dropping-particle" : "", "family" : "Karoly", "given" : "David J.", "non-dropping-particle" : "", "parse-names" : false, "suffix" : "" }, { "dropping-particle" : "", "family" : "Allen", "given" : "Kathryn J.", "non-dropping-particle" : "", "parse-names" : false, "suffix" : "" }, { "dropping-particle" : "", "family" : "Baker", "given" : "Patrick J.", "non-dropping-particle" : "", "parse-names" : false, "suffix" : "" } ], "container-title" : "Climate of the Past", "id" : "ITEM-1", "issue" : "12", "issued" : { "date-parts" : [ [ "2017" ] ] }, "page" : "1751-1770", "title" : "Multi-century cool- and warm-season rainfall reconstructions for Australia's major climatic regions", "translator" : [ { "dropping-particle" : "", "family" : "S1639", "given" : "", "non-dropping-particle" : "", "parse-names" : false, "suffix" : "" } ], "type" : "article-journal", "volume" : "13" }, "uris" : [ "http://www.mendeley.com/documents/?uuid=570cee69-85a8-4979-b20a-cd4e1f75f642" ] }, { "id" : "ITEM-2", "itemData" : { "DOI" : "10.1002/2016JD024892", "ISSN" : "2169-897X", "author" : [ { "dropping-particle" : "", "family" : "Cook", "given" : "Benjamin I.", "non-dropping-particle" : "", "parse-names" : false, "suffix" : "" }, { "dropping-particle" : "", "family" : "Palmer", "given" : "Jonathan G", "non-dropping-particle" : "", "parse-names" : false, "suffix" : "" }, { "dropping-particle" : "", "family" : "Cook", "given" : "Edward R", "non-dropping-particle" : "", "parse-names" : false, "suffix" : "" }, { "dropping-particle" : "", "family" : "Turney", "given" : "Chris S M", "non-dropping-particle" : "", "parse-names" : false, "suffix" : "" }, { "dropping-particle" : "", "family" : "Allen", "given" : "Kathryn", "non-dropping-particle" : "", "parse-names" : false, "suffix" : "" }, { "dropping-particle" : "", "family" : "Fenwick", "given" : "Pavla", "non-dropping-particle" : "", "parse-names" : false, "suffix" : "" }, { "dropping-particle" : "", "family" : "O'Donnell", "given" : "Alison", "non-dropping-particle" : "", "parse-names" : false, "suffix" : "" }, { "dropping-particle" : "", "family" : "Lough", "given" : "Janice M", "non-dropping-particle" : "", "parse-names" : false, "suffix" : "" }, { "dropping-particle" : "", "family" : "Grierson", "given" : "Pauline F", "non-dropping-particle" : "", "parse-names" : false, "suffix" : "" }, { "dropping-particle" : "", "family" : "Ho", "given" : "Michelle", "non-dropping-particle" : "", "parse-names" : false, "suffix" : "" }, { "dropping-particle" : "", "family" : "Baker", "given" : "Patrick J", "non-dropping-particle" : "", "parse-names" : false, "suffix" : "" } ], "container-title" : "Journal of Geophysical Research: Atmospheres", "id" : "ITEM-2", "issue" : "21", "issued" : { "date-parts" : [ [ "2016", "11", "16" ] ] }, "page" : "12820-12838", "title" : "The paleoclimate context and future trajectory of extreme summer hydroclimate in eastern Australia", "translator" : [ { "dropping-particle" : "", "family" : "S125", "given" : "", "non-dropping-particle" : "", "parse-names" : false, "suffix" : "" } ], "type" : "article-journal", "volume" : "121" }, "uris" : [ "http://www.mendeley.com/documents/?uuid=8cba5e4a-bf82-46f6-afb8-43ed969d4c6b" ] } ], "mendeley" : { "formattedCitation" : "(Cook et al., 2016c; Freund et al., 2017)", "manualFormatting" : "(see Cook et al., 2016c; Freund et al., 2017 for Australia)", "plainTextFormattedCitation" : "(Cook et al., 2016c; Freund et al., 2017)", "previouslyFormattedCitation" : "(Cook et al., 2016c; Freund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e Cook et al., 2016</w:t>
      </w:r>
      <w:ins w:id="407" w:author="Robin Matthews" w:date="2021-07-13T17:24:00Z">
        <w:r w:rsidR="00366170">
          <w:rPr>
            <w:rFonts w:cs="Times New Roman"/>
            <w:noProof/>
            <w:lang w:val="en-GB"/>
          </w:rPr>
          <w:t>c</w:t>
        </w:r>
      </w:ins>
      <w:del w:id="408" w:author="Robin Matthews" w:date="2021-07-13T17:24:00Z">
        <w:r w:rsidR="00A26296" w:rsidDel="00366170">
          <w:rPr>
            <w:rFonts w:cs="Times New Roman"/>
            <w:noProof/>
            <w:lang w:val="en-GB"/>
          </w:rPr>
          <w:delText>b</w:delText>
        </w:r>
      </w:del>
      <w:r w:rsidR="00A26296">
        <w:rPr>
          <w:rFonts w:cs="Times New Roman"/>
          <w:noProof/>
          <w:lang w:val="en-GB"/>
        </w:rPr>
        <w:t>; Freund et al., 2017 for Australia)</w:t>
      </w:r>
      <w:r w:rsidRPr="00D424AA">
        <w:rPr>
          <w:rFonts w:cs="Times New Roman"/>
          <w:lang w:val="en-GB"/>
        </w:rPr>
        <w:fldChar w:fldCharType="end"/>
      </w:r>
      <w:commentRangeEnd w:id="406"/>
      <w:r w:rsidR="00A26296">
        <w:rPr>
          <w:rStyle w:val="Marquedecommentaire"/>
        </w:rPr>
        <w:commentReference w:id="406"/>
      </w:r>
      <w:r w:rsidRPr="00841A35">
        <w:rPr>
          <w:rFonts w:cs="Times New Roman"/>
          <w:lang w:val="en-GB"/>
        </w:rPr>
        <w:t>. There can also be differing conclusions for t</w:t>
      </w:r>
      <w:r w:rsidRPr="00D424AA">
        <w:rPr>
          <w:rFonts w:cs="Times New Roman"/>
          <w:lang w:val="en-GB"/>
        </w:rPr>
        <w:t xml:space="preserve">he severity, or even the occurrence, of specific individual pre-instrumental droughts when different evidence is compared </w:t>
      </w:r>
      <w:commentRangeStart w:id="409"/>
      <w:commentRangeStart w:id="410"/>
      <w:r w:rsidRPr="00D424AA">
        <w:rPr>
          <w:rFonts w:cs="Times New Roman"/>
          <w:lang w:val="en-GB"/>
        </w:rPr>
        <w:fldChar w:fldCharType="begin" w:fldLock="1"/>
      </w:r>
      <w:ins w:id="411" w:author="Robin Matthews" w:date="2021-07-13T17:24:00Z">
        <w:r w:rsidR="00366170">
          <w:rPr>
            <w:rFonts w:cs="Times New Roman"/>
            <w:lang w:val="en-GB"/>
          </w:rPr>
          <w:instrText>ADDIN CSL_CITATION { "citationItems" : [ { "id" : "ITEM-1", "itemData" : { "DOI" : "10.1007/s10584-015-1423-1", "ISSN" : "0165-0009", "author" : [ { "dropping-particle" : "", "family" : "B\u00fcntgen", "given" : "Ulf", "non-dropping-particle" : "", "parse-names" : false, "suffix" : "" }, { "dropping-particle" : "", "family" : "Tegel", "given" : "Willy", "non-dropping-particle" : "", "parse-names" : false, "suffix" : "" }, { "dropping-particle" : "", "family" : "Carrer", "given" : "Marco", "non-dropping-particle" : "", "parse-names" : false, "suffix" : "" }, { "dropping-particle" : "", "family" : "Krusic", "given" : "Paul J", "non-dropping-particle" : "", "parse-names" : false, "suffix" : "" }, { "dropping-particle" : "", "family" : "Hayes", "given" : "Michael", "non-dropping-particle" : "", "parse-names" : false, "suffix" : "" }, { "dropping-particle" : "", "family" : "Esper", "given" : "Jan", "non-dropping-particle" : "", "parse-names" : false, "suffix" : "" } ], "container-title" : "Climatic Change", "id" : "ITEM-1", "issue" : "2", "issued" : { "date-parts" : [ [ "2015", "7", "9" ] ] }, "page" : "183-190", "title" : "Commentary to Wetter et al. (2014): Limited tree-ring evidence for a 1540 European \u2018Megadrought\u2019", "translator" : [ { "dropping-particle" : "", "family" : "S1246", "given" : "", "non-dropping-particle" : "", "parse-names" : false, "suffix" : "" } ], "type" : "article-journal", "volume" : "131" }, "uris" : [ "http://www.mendeley.com/documents/?uuid=e5a32810-5df3-498b-90bd-25c3b338d16a" ] }, { "id" : "ITEM-2", "itemData" : { "DOI" : "10.1007/s10584-014-1184-2", "ISSN" : "0165-0009", "abstract" : "The heat waves of 2003 in Western Europe and 2010 in Russia, commonly labelled as rare climatic anomalies outside of previous experience, are often taken as harbingers of more frequent extremes in the global warming-influenced future. However, a recent reconstruction of spring-summer temperatures for WE resulted in the likelihood of significantly higher temperatures in 1540. In order to check the plausibility of this result we investigated the severity of the 1540 drought by putting forward the argument of the known soil desiccation-temperature feedback. Based on more than 300 first-hand documentary weather report sources originating from an area of 2 to 3 million km2, we show that Europe was affected by an unprecedented 11-month-long Megadrought. The estimated number of precipitation days and precipitation amount for Central and Western Europe in 1540 is significantly lower than the 100-year minima of the instrumental measurement period for spring, summer and autumn. This result is supported by independent documentary evidence about extremely low river flows and Europe-wide wild-, forest- and settlement fires. We found that an event of this severity cannot be simulated by state-of-the-art climate models. \u00a9 2014 Springer Science+Business Media Dordrecht.", "author" : [ { "dropping-particle" : "", "family" : "Wetter", "given" : "Oliver", "non-dropping-particle" : "", "parse-names" : false, "suffix" : "" }, { "dropping-particle" : "", "family" : "Pfister", "given" : "Christian", "non-dropping-particle" : "", "parse-names" : false, "suffix" : "" }, { "dropping-particle" : "", "family" : "Werner", "given" : "Johannes P.", "non-dropping-particle" : "", "parse-names" : false, "suffix" : "" }, { "dropping-particle" : "", "family" : "Zorita", "given" : "Eduardo", "non-dropping-particle" : "", "parse-names" : false, "suffix" : "" }, { "dropping-particle" : "", "family" : "Wagner", "given" : "Sebastian", "non-dropping-particle" : "", "parse-names" : false, "suffix" : "" }, { "dropping-particle" : "", "family" : "Seneviratne", "given" : "Sonia I.", "non-dropping-particle" : "", "parse-names" : false, "suffix" : "" }, { "dropping-particle" : "", "family" : "Herget", "given" : "J\u00fcrgen", "non-dropping-particle" : "", "parse-names" : false, "suffix" : "" }, { "dropping-particle" : "", "family" : "Gr\u00fcnewald", "given" : "Uwe", "non-dropping-particle" : "", "parse-names" : false, "suffix" : "" }, { "dropping-particle" : "", "family" : "Luterbacher", "given" : "J\u00fcrg", "non-dropping-particle" : "", "parse-names" : false, "suffix" : "" }, { "dropping-particle" : "", "family" : "Alcoforado", "given" : "Maria-Joao", "non-dropping-particle" : "", "parse-names" : false, "suffix" : "" }, { "dropping-particle" : "", "family" : "Barriendos", "given" : "Mariano", "non-dropping-particle" : "", "parse-names" : false, "suffix" : "" }, { "dropping-particle" : "", "family" : "Bieber", "given" : "Ursula", "non-dropping-particle" : "", "parse-names" : false, "suffix" : "" }, { "dropping-particle" : "", "family" : "Br\u00e1zdil", "given" : "Rudolf", "non-dropping-particle" : "", "parse-names" : false, "suffix" : "" }, { "dropping-particle" : "", "family" : "Burmeister", "given" : "Karl H.", "non-dropping-particle" : "", "parse-names" : false, "suffix" : "" }, { "dropping-particle" : "", "family" : "Camenisch", "given" : "Chantal", "non-dropping-particle" : "", "parse-names" : false, "suffix" : "" }, { "dropping-particle" : "", "family" : "Contino", "given" : "Antonio", "non-dropping-particle" : "", "parse-names" : false, "suffix" : "" }, { "dropping-particle" : "", "family" : "Dobrovoln\u00fd", "given" : "Petr", "non-dropping-particle" : "", "parse-names" : false, "suffix" : "" }, { "dropping-particle" : "", "family" : "Glaser", "given" : "R\u00fcdiger", "non-dropping-particle" : "", "parse-names" : false, "suffix" : "" }, { "dropping-particle" : "", "family" : "Himmelsbach", "given" : "Iso", "non-dropping-particle" : "", "parse-names" : false, "suffix" : "" }, { "dropping-particle" : "", "family" : "Kiss", "given" : "Andrea", "non-dropping-particle" : "", "parse-names" : false, "suffix" : "" }, { "dropping-particle" : "", "family" : "Kotyza", "given" : "Old\u0159ich", "non-dropping-particle" : "", "parse-names" : false, "suffix" : "" }, { "dropping-particle" : "", "family" : "Labb\u00e9", "given" : "Thomas", "non-dropping-particle" : "", "parse-names" : false, "suffix" : "" }, { "dropping-particle" : "", "family" : "Liman\u00f3wka", "given" : "Danuta", "non-dropping-particle" : "", "parse-names" : false, "suffix" : "" }, { "dropping-particle" : "", "family" : "Litzenburger", "given" : "Laurent", "non-dropping-particle" : "", "parse-names" : false, "suffix" : "" }, { "dropping-particle" : "", "family" : "Nordl", "given" : "\u00d8yvind", "non-dropping-particle" : "", "parse-names" : false, "suffix" : "" }, { "dropping-particle" : "", "family" : "Pribyl", "given" : "Kathleen", "non-dropping-particle" : "", "parse-names" : false, "suffix" : "" }, { "dropping-particle" : "", "family" : "Rets\u00f6", "given" : "Dag", "non-dropping-particle" : "", "parse-names" : false, "suffix" : "" }, { "dropping-particle" : "", "family" : "Riemann", "given" : "Dirk", "non-dropping-particle" : "", "parse-names" : false, "suffix" : "" }, { "dropping-particle" : "", "family" : "Rohr", "given" : "Christian", "non-dropping-particle" : "", "parse-names" : false, "suffix" : "" }, { "dropping-particle" : "", "family" : "Siegfried", "given" : "Werner", "non-dropping-particle" : "", "parse-names" : false, "suffix" : "" }, { "dropping-particle" : "", "family" : "S\u00f6derberg", "given" : "Johan", "non-dropping-particle" : "", "parse-names" : false, "suffix" : "" }, { "dropping-particle" : "", "family" : "Spring", "given" : "Jean-Laurent", "non-dropping-particle" : "", "parse-names" : false, "suffix" : "" } ], "container-title" : "Climatic Change", "id" : "ITEM-2", "issue" : "3-4", "issued" : { "date-parts" : [ [ "2014", "8", "28" ] ] }, "page" : "349-363", "title" : "The year-long unprecedented European heat and drought of 1540 \u2013 a worst case", "translator" : [ { "dropping-particle" : "", "family" : "S3331", "given" : "", "non-dropping-particle" : "", "parse-names" : false, "suffix" : "" } ], "type" : "article-journal", "volume" : "125" }, "uris" : [ "http://www.mendeley.com/documents/?uuid=0d7325d4-9553-4881-8310-d3c50fc2a4d6" ] } ], "mendeley" : { "formattedCitation" : "(Wetter et al., 2014; B\u00fcntgen et al., 2015)", "manualFormatting" : "(e.g., Wetter et al., 2014; B\u00fcntgen et al., 2015)", "plainTextFormattedCitation" : "(Wetter et al., 2014; B\u00fcntgen et al., 2015)", "previouslyFormattedCitation" : "(Wetter et al., 2014; B\u00fcntgen et al., 2015)" }, "properties" : { "noteIndex" : 0 }, "schema" : "https://github.com/citation-style-language/schema/raw/master/csl-citation.json" }</w:instrText>
        </w:r>
      </w:ins>
      <w:del w:id="412" w:author="Robin Matthews" w:date="2021-07-13T17:24:00Z">
        <w:r w:rsidR="00FF6231" w:rsidDel="00366170">
          <w:rPr>
            <w:rFonts w:cs="Times New Roman"/>
            <w:lang w:val="en-GB"/>
          </w:rPr>
          <w:delInstrText>ADDIN CSL_CITATION { "citationItems" : [ { "id" : "ITEM-1", "itemData" : { "DOI" : "10.1007/s10584-015-1423-1", "ISSN" : "0165-0009", "author" : [ { "dropping-particle" : "", "family" : "B\u00fcntgen", "given" : "Ulf", "non-dropping-particle" : "", "parse-names" : false, "suffix" : "" }, { "dropping-particle" : "", "family" : "Tegel", "given" : "Willy", "non-dropping-particle" : "", "parse-names" : false, "suffix" : "" }, { "dropping-particle" : "", "family" : "Carrer", "given" : "Marco", "non-dropping-particle" : "", "parse-names" : false, "suffix" : "" }, { "dropping-particle" : "", "family" : "Krusic", "given" : "Paul J", "non-dropping-particle" : "", "parse-names" : false, "suffix" : "" }, { "dropping-particle" : "", "family" : "Hayes", "given" : "Michael", "non-dropping-particle" : "", "parse-names" : false, "suffix" : "" }, { "dropping-particle" : "", "family" : "Esper", "given" : "Jan", "non-dropping-particle" : "", "parse-names" : false, "suffix" : "" } ], "container-title" : "Climatic Change", "id" : "ITEM-1", "issue" : "2", "issued" : { "date-parts" : [ [ "2015", "7", "9" ] ] }, "page" : "183-190", "title" : "Commentary to Wetter et al. (2014): Limited tree-ring evidence for a 1540 European \u2018Megadrought\u2019", "translator" : [ { "dropping-particle" : "", "family" : "S1246", "given" : "", "non-dropping-particle" : "", "parse-names" : false, "suffix" : "" } ], "type" : "article-journal", "volume" : "131" }, "uris" : [ "http://www.mendeley.com/documents/?uuid=e5a32810-5df3-498b-90bd-25c3b338d16a" ] }, { "id" : "ITEM-2", "itemData" : { "DOI" : "10.1007/s10584-014-1184-2", "ISSN" : "0165-0009", "abstract" : "The heat waves of 2003 in Western Europe and 2010 in Russia, commonly labelled as rare climatic anomalies outside of previous experience, are often taken as harbingers of more frequent extremes in the global warming-influenced future. However, a recent reconstruction of spring-summer temperatures for WE resulted in the likelihood of significantly higher temperatures in 1540. In order to check the plausibility of this result we investigated the severity of the 1540 drought by putting forward the argument of the known soil desiccation-temperature feedback. Based on more than 300 first-hand documentary weather report sources originating from an area of 2 to 3 million km2, we show that Europe was affected by an unprecedented 11-month-long Megadrought. The estimated number of precipitation days and precipitation amount for Central and Western Europe in 1540 is significantly lower than the 100-year minima of the instrumental measurement period for spring, summer and autumn. This result is supported by independent documentary evidence about extremely low river flows and Europe-wide wild-, forest- and settlement fires. We found that an event of this severity cannot be simulated by state-of-the-art climate models. \u00a9 2014 Springer Science+Business Media Dordrecht.", "author" : [ { "dropping-particle" : "", "family" : "Wetter", "given" : "Oliver", "non-dropping-particle" : "", "parse-names" : false, "suffix" : "" }, { "dropping-particle" : "", "family" : "Pfister", "given" : "Christian", "non-dropping-particle" : "", "parse-names" : false, "suffix" : "" }, { "dropping-particle" : "", "family" : "Werner", "given" : "Johannes P.", "non-dropping-particle" : "", "parse-names" : false, "suffix" : "" }, { "dropping-particle" : "", "family" : "Zorita", "given" : "Eduardo", "non-dropping-particle" : "", "parse-names" : false, "suffix" : "" }, { "dropping-particle" : "", "family" : "Wagner", "given" : "Sebastian", "non-dropping-particle" : "", "parse-names" : false, "suffix" : "" }, { "dropping-particle" : "", "family" : "Seneviratne", "given" : "Sonia I.", "non-dropping-particle" : "", "parse-names" : false, "suffix" : "" }, { "dropping-particle" : "", "family" : "Herget", "given" : "J\u00fcrgen", "non-dropping-particle" : "", "parse-names" : false, "suffix" : "" }, { "dropping-particle" : "", "family" : "Gr\u00fcnewald", "given" : "Uwe", "non-dropping-particle" : "", "parse-names" : false, "suffix" : "" }, { "dropping-particle" : "", "family" : "Luterbacher", "given" : "J\u00fcrg", "non-dropping-particle" : "", "parse-names" : false, "suffix" : "" }, { "dropping-particle" : "", "family" : "Alcoforado", "given" : "Maria-Joao", "non-dropping-particle" : "", "parse-names" : false, "suffix" : "" }, { "dropping-particle" : "", "family" : "Barriendos", "given" : "Mariano", "non-dropping-particle" : "", "parse-names" : false, "suffix" : "" }, { "dropping-particle" : "", "family" : "Bieber", "given" : "Ursula", "non-dropping-particle" : "", "parse-names" : false, "suffix" : "" }, { "dropping-particle" : "", "family" : "Br\u00e1zdil", "given" : "Rudolf", "non-dropping-particle" : "", "parse-names" : false, "suffix" : "" }, { "dropping-particle" : "", "family" : "Burmeister", "given" : "Karl H.", "non-dropping-particle" : "", "parse-names" : false, "suffix" : "" }, { "dropping-particle" : "", "family" : "Camenisch", "given" : "Chantal", "non-dropping-particle" : "", "parse-names" : false, "suffix" : "" }, { "dropping-particle" : "", "family" : "Contino", "given" : "Antonio", "non-dropping-particle" : "", "parse-names" : false, "suffix" : "" }, { "dropping-particle" : "", "family" : "Dobrovoln\u00fd", "given" : "Petr", "non-dropping-particle" : "", "parse-names" : false, "suffix" : "" }, { "dropping-particle" : "", "family" : "Glaser", "given" : "R\u00fcdiger", "non-dropping-particle" : "", "parse-names" : false, "suffix" : "" }, { "dropping-particle" : "", "family" : "Himmelsbach", "given" : "Iso", "non-dropping-particle" : "", "parse-names" : false, "suffix" : "" }, { "dropping-particle" : "", "family" : "Kiss", "given" : "Andrea", "non-dropping-particle" : "", "parse-names" : false, "suffix" : "" }, { "dropping-particle" : "", "family" : "Kotyza", "given" : "Old\u0159ich", "non-dropping-particle" : "", "parse-names" : false, "suffix" : "" }, { "dropping-particle" : "", "family" : "Labb\u00e9", "given" : "Thomas", "non-dropping-particle" : "", "parse-names" : false, "suffix" : "" }, { "dropping-particle" : "", "family" : "Liman\u00f3wka", "given" : "Danuta", "non-dropping-particle" : "", "parse-names" : false, "suffix" : "" }, { "dropping-particle" : "", "family" : "Litzenburger", "given" : "Laurent", "non-dropping-particle" : "", "parse-names" : false, "suffix" : "" }, { "dropping-particle" : "", "family" : "Nordl", "given" : "\u00d8yvind", "non-dropping-particle" : "", "parse-names" : false, "suffix" : "" }, { "dropping-particle" : "", "family" : "Pribyl", "given" : "Kathleen", "non-dropping-particle" : "", "parse-names" : false, "suffix" : "" }, { "dropping-particle" : "", "family" : "Rets\u00f6", "given" : "Dag", "non-dropping-particle" : "", "parse-names" : false, "suffix" : "" }, { "dropping-particle" : "", "family" : "Riemann", "given" : "Dirk", "non-dropping-particle" : "", "parse-names" : false, "suffix" : "" }, { "dropping-particle" : "", "family" : "Rohr", "given" : "Christian", "non-dropping-particle" : "", "parse-names" : false, "suffix" : "" }, { "dropping-particle" : "", "family" : "Siegfried", "given" : "Werner", "non-dropping-particle" : "", "parse-names" : false, "suffix" : "" }, { "dropping-particle" : "", "family" : "S\u00f6derberg", "given" : "Johan", "non-dropping-particle" : "", "parse-names" : false, "suffix" : "" }, { "dropping-particle" : "", "family" : "Spring", "given" : "Jean-Laurent", "non-dropping-particle" : "", "parse-names" : false, "suffix" : "" } ], "container-title" : "Climatic Change", "id" : "ITEM-2", "issue" : "3-4", "issued" : { "date-parts" : [ [ "2014", "8", "28" ] ] }, "page" : "349-363", "title" : "The year-long unprecedented European heat and drought of 1540 \u2013 a worst case", "translator" : [ { "dropping-particle" : "", "family" : "S3331", "given" : "", "non-dropping-particle" : "", "parse-names" : false, "suffix" : "" } ], "type" : "article-journal", "volume" : "125" }, "uris" : [ "http://www.mendeley.com/documents/?uuid=0d7325d4-9553-4881-8310-d3c50fc2a4d6" ] } ], "mendeley" : { "formattedCitation" : "(Wetter et al., 2014; B\u00fcntgen et al., 2015)", "manualFormatting" : "(e.g., B\u00fcntgen et al., 2015; Wetter et al., 2014)", "plainTextFormattedCitation" : "(Wetter et al., 2014; B\u00fcntgen et al., 2015)", "previouslyFormattedCitation" : "(Wetter et al., 2014; B\u00fcntgen et al., 2015)"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e.g., </w:t>
      </w:r>
      <w:ins w:id="413" w:author="Robin Matthews" w:date="2021-07-13T17:24:00Z">
        <w:r w:rsidR="00366170" w:rsidRPr="00B549EC">
          <w:rPr>
            <w:noProof/>
            <w:lang w:val="en-US"/>
          </w:rPr>
          <w:t>Wetter et al., 2014; Büntgen et al., 2015</w:t>
        </w:r>
      </w:ins>
      <w:del w:id="414" w:author="Robin Matthews" w:date="2021-07-13T17:24:00Z">
        <w:r w:rsidR="00A26296" w:rsidDel="00366170">
          <w:rPr>
            <w:rFonts w:cs="Times New Roman"/>
            <w:noProof/>
            <w:lang w:val="en-GB"/>
          </w:rPr>
          <w:delText>Büntgen et al., 2015; Wetter et al., 2014</w:delText>
        </w:r>
      </w:del>
      <w:r w:rsidR="00A26296">
        <w:rPr>
          <w:rFonts w:cs="Times New Roman"/>
          <w:noProof/>
          <w:lang w:val="en-GB"/>
        </w:rPr>
        <w:t>)</w:t>
      </w:r>
      <w:r w:rsidRPr="00D424AA">
        <w:rPr>
          <w:rFonts w:cs="Times New Roman"/>
          <w:lang w:val="en-GB"/>
        </w:rPr>
        <w:fldChar w:fldCharType="end"/>
      </w:r>
      <w:commentRangeEnd w:id="409"/>
      <w:commentRangeEnd w:id="410"/>
      <w:r w:rsidR="00366170">
        <w:rPr>
          <w:rStyle w:val="Marquedecommentaire"/>
        </w:rPr>
        <w:commentReference w:id="409"/>
      </w:r>
      <w:r w:rsidR="00A26296">
        <w:rPr>
          <w:rStyle w:val="Marquedecommentaire"/>
        </w:rPr>
        <w:commentReference w:id="410"/>
      </w:r>
      <w:r w:rsidRPr="00841A35">
        <w:rPr>
          <w:rFonts w:cs="Times New Roman"/>
          <w:lang w:val="en-GB"/>
        </w:rPr>
        <w:t xml:space="preserve">. </w:t>
      </w:r>
    </w:p>
    <w:p w14:paraId="296CB5F5" w14:textId="77777777" w:rsidR="00F76B37" w:rsidRPr="00D424AA" w:rsidRDefault="00F76B37" w:rsidP="0034429F">
      <w:pPr>
        <w:shd w:val="clear" w:color="auto" w:fill="DEEAF6" w:themeFill="accent1" w:themeFillTint="33"/>
        <w:rPr>
          <w:rFonts w:cs="Times New Roman"/>
          <w:lang w:val="en-GB"/>
        </w:rPr>
      </w:pPr>
    </w:p>
    <w:p w14:paraId="4A8D5417" w14:textId="7F527CD8" w:rsidR="00F76B37" w:rsidRPr="00D424AA" w:rsidRDefault="00F76B37" w:rsidP="0034429F">
      <w:pPr>
        <w:shd w:val="clear" w:color="auto" w:fill="DEEAF6" w:themeFill="accent1" w:themeFillTint="33"/>
        <w:rPr>
          <w:rFonts w:cs="Times New Roman"/>
          <w:lang w:val="en-GB"/>
        </w:rPr>
      </w:pPr>
      <w:r w:rsidRPr="00D424AA">
        <w:rPr>
          <w:rFonts w:cs="Times New Roman"/>
          <w:lang w:val="en-GB"/>
        </w:rPr>
        <w:t xml:space="preserve">There is </w:t>
      </w:r>
      <w:r w:rsidRPr="00804CE7">
        <w:rPr>
          <w:rFonts w:cs="Times New Roman"/>
          <w:i/>
          <w:iCs/>
          <w:lang w:val="en-GB"/>
        </w:rPr>
        <w:t>medium confidence</w:t>
      </w:r>
      <w:r w:rsidRPr="00D424AA">
        <w:rPr>
          <w:rFonts w:cs="Times New Roman"/>
          <w:lang w:val="en-GB"/>
        </w:rPr>
        <w:t xml:space="preserve"> that the magnitude of large-scale, seasonal-scale extreme high temperatures in observed records exceed those reconstructed over the Common Era in some locations, such as Central Europe. In one example, multiple studies have examined the unusualness of present-day European summer temperature records in a long-term context, particularly in comparison to the exceptionally warm year of 1540 CE in Central Europe. Several studies indicate recent extreme summers (2003 and 2010) in Europe have been unusually warm in the context of the last 500 years </w:t>
      </w:r>
      <w:commentRangeStart w:id="415"/>
      <w:r w:rsidRPr="00D424AA">
        <w:rPr>
          <w:rFonts w:cs="Times New Roman"/>
          <w:lang w:val="en-GB"/>
        </w:rPr>
        <w:fldChar w:fldCharType="begin" w:fldLock="1"/>
      </w:r>
      <w:ins w:id="416" w:author="Robin Matthews" w:date="2021-07-13T17:25:00Z">
        <w:r w:rsidR="00366170">
          <w:rPr>
            <w:rFonts w:cs="Times New Roman"/>
            <w:lang w:val="en-GB"/>
          </w:rPr>
          <w:instrText>ADDIN CSL_CITATION { "citationItems" : [ { "id" : "ITEM-1", "itemData" : { "DOI" : "10.1126/science.1201224", "ISSN" : "0036-8075", "abstract" : "The objective of the present study was to compare the bio- mechanical effects of AirFibr (AF) placed at the landing area of a training hurdle, with those of traditional turf. The hypothe- ses were that AF would increase the cushioning and therefore decrease the peak impact force, but that it would not decrease the maximal support force, because of the expected enhanced restitution energy capacity of the substrate.", "author" : [ { "dropping-particle" : "", "family" : "Barriopedro", "given" : "D.", "non-dropping-particle" : "", "parse-names" : false, "suffix" : "" }, { "dropping-particle" : "", "family" : "Fischer", "given" : "E. M.", "non-dropping-particle" : "", "parse-names" : false, "suffix" : "" }, { "dropping-particle" : "", "family" : "Luterbacher", "given" : "J.", "non-dropping-particle" : "", "parse-names" : false, "suffix" : "" }, { "dropping-particle" : "", "family" : "Trigo", "given" : "R. M.", "non-dropping-particle" : "", "parse-names" : false, "suffix" : "" }, { "dropping-particle" : "", "family" : "Garcia-Herrera", "given" : "R.", "non-dropping-particle" : "", "parse-names" : false, "suffix" : "" } ], "container-title" : "Science", "id" : "ITEM-1", "issue" : "6026", "issued" : { "date-parts" : [ [ "2011", "4", "8" ] ] }, "page" : "220-224", "title" : "The Hot Summer of 2010: Redrawing the Temperature Record Map of Europe", "translator" : [ { "dropping-particle" : "", "family" : "S1360", "given" : "", "non-dropping-particle" : "", "parse-names" : false, "suffix" : "" } ], "type" : "article-journal", "volume" : "332" }, "uris" : [ "http://www.mendeley.com/documents/?uuid=feae9628-296c-41d1-8792-60168b495547" ] }, { "id" : "ITEM-2", "itemData" : { "DOI" : "10.1088/1748-9326/11/11/114021", "ISBN" : "1748-9326", "ISSN" : "1748-9326", "abstract" : "\u00ef\u00bf\u00bd 2016 IOP Publishing Ltd. There is strong evidence that the year 1540 was exceptionally dry and warm in Central Europe. Here we infer 1540 summer temperatures from the number of dry days (NDDs) in spring (March-May) and summer (June-August) in 1540 derived from historical documentary evidence published elsewhere, and compare our estimates with present-day temperatures. We translate the NDD values into temperature distributions using a linear relationship between modeled temperature and NDD from a 3000 year pre-industrial control simulation with the Community Earth System Model (CESM). Our results show medium confidence that summer mean temperatures (TJJA) and maximum temperatures (TXx) in Central Europe in 1540 were warmer than the respective present-day mean summer temperatures (assessed between 1966-2015). The model-based reconstruction suggests further that with a probability of 40%-70%, the highest daily temperatures in 1540 were even warmer than in 2003, while there is at most a 20% probability that the 1540 mean summer temperature was warmer than that of 2003 in Central Europe. As with other state-of-the-art analyses, the uncertainty of the reconstructed 1540 summer weather in this study is considerable, for instance as extrapolation is required because 1540-like events are not captured by the employed Earth system model (ESM), and neither by other ESMs. However, in addition to paleoclimatological approaches we introduce here an independent methodology to estimate 1540 temperatures, and contribute consequently to a reduced overall uncertainty in the analysis of this event. The characterization of such events and the related climate system functioning is particularly relevant in the context of global warming and the corresponding increase of extreme heat wave magnitude and occurrence frequency.", "author" : [ { "dropping-particle" : "", "family" : "Orth", "given" : "Rene", "non-dropping-particle" : "", "parse-names" : false, "suffix" : "" }, { "dropping-particle" : "", "family" : "Vogel", "given" : "Martha M", "non-dropping-particle" : "", "parse-names" : false, "suffix" : "" }, { "dropping-particle" : "", "family" : "Luterbacher", "given" : "J\u00fcrg", "non-dropping-particle" : "", "parse-names" : false, "suffix" : "" }, { "dropping-particle" : "", "family" : "Pfister", "given" : "Christian", "non-dropping-particle" : "", "parse-names" : false, "suffix" : "" }, { "dropping-particle" : "", "family" : "Seneviratne", "given" : "Sonia I", "non-dropping-particle" : "", "parse-names" : false, "suffix" : "" } ], "container-title" : "Environmental Research Letters", "id" : "ITEM-2", "issue" : "11", "issued" : { "date-parts" : [ [ "2016", "11", "1" ] ] }, "page" : "114021", "publisher" : "IOP Publishing", "title" : "Did European temperatures in 1540 exceed present-day records?", "translator" : [ { "dropping-particle" : "", "family" : "S1744", "given" : "", "non-dropping-particle" : "", "parse-names" : false, "suffix" : "" } ], "type" : "article-journal", "volume" : "11" }, "uris" : [ "http://www.mendeley.com/documents/?uuid=970d2581-1b08-4720-bfc7-8d6c8d3c50e9" ] }, { "id" : "ITEM-3", "itemData" : { "DOI" : "10.5194/cp-9-41-2013", "author" : [ { "dropping-particle" : "", "family" : "Wetter", "given" : "O", "non-dropping-particle" : "", "parse-names" : false, "suffix" : "" }, { "dropping-particle" : "", "family" : "Pfister", "given" : "C", "non-dropping-particle" : "", "parse-names" : false, "suffix" : "" } ], "id" : "ITEM-3", "issued" : { "date-parts" : [ [ "2013" ] ] }, "page" : "41-56", "title" : "An underestimated record breaking event \u2013 why summer 1540 was likely warmer than 2003", "translator" : [ { "dropping-particle" : "", "family" : "S1260", "given" : "", "non-dropping-particle" : "", "parse-names" : false, "suffix" : "" } ], "type" : "article-journal" }, "uris" : [ "http://www.mendeley.com/documents/?uuid=151b4c37-ceaa-4df9-9277-aade8e7ab88c" ] }, { "id" : "ITEM-4", "itemData" : { "DOI" : "10.1007/s10584-014-1184-2", "ISSN" : "0165-0009", "abstract" : "The heat waves of 2003 in Western Europe and 2010 in Russia, commonly labelled as rare climatic anomalies outside of previous experience, are often taken as harbingers of more frequent extremes in the global warming-influenced future. However, a recent reconstruction of spring-summer temperatures for WE resulted in the likelihood of significantly higher temperatures in 1540. In order to check the plausibility of this result we investigated the severity of the 1540 drought by putting forward the argument of the known soil desiccation-temperature feedback. Based on more than 300 first-hand documentary weather report sources originating from an area of 2 to 3 million km2, we show that Europe was affected by an unprecedented 11-month-long Megadrought. The estimated number of precipitation days and precipitation amount for Central and Western Europe in 1540 is significantly lower than the 100-year minima of the instrumental measurement period for spring, summer and autumn. This result is supported by independent documentary evidence about extremely low river flows and Europe-wide wild-, forest- and settlement fires. We found that an event of this severity cannot be simulated by state-of-the-art climate models. \u00a9 2014 Springer Science+Business Media Dordrecht.", "author" : [ { "dropping-particle" : "", "family" : "Wetter", "given" : "Oliver", "non-dropping-particle" : "", "parse-names" : false, "suffix" : "" }, { "dropping-particle" : "", "family" : "Pfister", "given" : "Christian", "non-dropping-particle" : "", "parse-names" : false, "suffix" : "" }, { "dropping-particle" : "", "family" : "Werner", "given" : "Johannes P.", "non-dropping-particle" : "", "parse-names" : false, "suffix" : "" }, { "dropping-particle" : "", "family" : "Zorita", "given" : "Eduardo", "non-dropping-particle" : "", "parse-names" : false, "suffix" : "" }, { "dropping-particle" : "", "family" : "Wagner", "given" : "Sebastian", "non-dropping-particle" : "", "parse-names" : false, "suffix" : "" }, { "dropping-particle" : "", "family" : "Seneviratne", "given" : "Sonia I.", "non-dropping-particle" : "", "parse-names" : false, "suffix" : "" }, { "dropping-particle" : "", "family" : "Herget", "given" : "J\u00fcrgen", "non-dropping-particle" : "", "parse-names" : false, "suffix" : "" }, { "dropping-particle" : "", "family" : "Gr\u00fcnewald", "given" : "Uwe", "non-dropping-particle" : "", "parse-names" : false, "suffix" : "" }, { "dropping-particle" : "", "family" : "Luterbacher", "given" : "J\u00fcrg", "non-dropping-particle" : "", "parse-names" : false, "suffix" : "" }, { "dropping-particle" : "", "family" : "Alcoforado", "given" : "Maria-Joao", "non-dropping-particle" : "", "parse-names" : false, "suffix" : "" }, { "dropping-particle" : "", "family" : "Barriendos", "given" : "Mariano", "non-dropping-particle" : "", "parse-names" : false, "suffix" : "" }, { "dropping-particle" : "", "family" : "Bieber", "given" : "Ursula", "non-dropping-particle" : "", "parse-names" : false, "suffix" : "" }, { "dropping-particle" : "", "family" : "Br\u00e1zdil", "given" : "Rudolf", "non-dropping-particle" : "", "parse-names" : false, "suffix" : "" }, { "dropping-particle" : "", "family" : "Burmeister", "given" : "Karl H.", "non-dropping-particle" : "", "parse-names" : false, "suffix" : "" }, { "dropping-particle" : "", "family" : "Camenisch", "given" : "Chantal", "non-dropping-particle" : "", "parse-names" : false, "suffix" : "" }, { "dropping-particle" : "", "family" : "Contino", "given" : "Antonio", "non-dropping-particle" : "", "parse-names" : false, "suffix" : "" }, { "dropping-particle" : "", "family" : "Dobrovoln\u00fd", "given" : "Petr", "non-dropping-particle" : "", "parse-names" : false, "suffix" : "" }, { "dropping-particle" : "", "family" : "Glaser", "given" : "R\u00fcdiger", "non-dropping-particle" : "", "parse-names" : false, "suffix" : "" }, { "dropping-particle" : "", "family" : "Himmelsbach", "given" : "Iso", "non-dropping-particle" : "", "parse-names" : false, "suffix" : "" }, { "dropping-particle" : "", "family" : "Kiss", "given" : "Andrea", "non-dropping-particle" : "", "parse-names" : false, "suffix" : "" }, { "dropping-particle" : "", "family" : "Kotyza", "given" : "Old\u0159ich", "non-dropping-particle" : "", "parse-names" : false, "suffix" : "" }, { "dropping-particle" : "", "family" : "Labb\u00e9", "given" : "Thomas", "non-dropping-particle" : "", "parse-names" : false, "suffix" : "" }, { "dropping-particle" : "", "family" : "Liman\u00f3wka", "given" : "Danuta", "non-dropping-particle" : "", "parse-names" : false, "suffix" : "" }, { "dropping-particle" : "", "family" : "Litzenburger", "given" : "Laurent", "non-dropping-particle" : "", "parse-names" : false, "suffix" : "" }, { "dropping-particle" : "", "family" : "Nordl", "given" : "\u00d8yvind", "non-dropping-particle" : "", "parse-names" : false, "suffix" : "" }, { "dropping-particle" : "", "family" : "Pribyl", "given" : "Kathleen", "non-dropping-particle" : "", "parse-names" : false, "suffix" : "" }, { "dropping-particle" : "", "family" : "Rets\u00f6", "given" : "Dag", "non-dropping-particle" : "", "parse-names" : false, "suffix" : "" }, { "dropping-particle" : "", "family" : "Riemann", "given" : "Dirk", "non-dropping-particle" : "", "parse-names" : false, "suffix" : "" }, { "dropping-particle" : "", "family" : "Rohr", "given" : "Christian", "non-dropping-particle" : "", "parse-names" : false, "suffix" : "" }, { "dropping-particle" : "", "family" : "Siegfried", "given" : "Werner", "non-dropping-particle" : "", "parse-names" : false, "suffix" : "" }, { "dropping-particle" : "", "family" : "S\u00f6derberg", "given" : "Johan", "non-dropping-particle" : "", "parse-names" : false, "suffix" : "" }, { "dropping-particle" : "", "family" : "Spring", "given" : "Jean-Laurent", "non-dropping-particle" : "", "parse-names" : false, "suffix" : "" } ], "container-title" : "Climatic Change", "id" : "ITEM-4", "issue" : "3-4", "issued" : { "date-parts" : [ [ "2014", "8", "28" ] ] }, "page" : "349-363", "title" : "The year-long unprecedented European heat and drought of 1540 \u2013 a worst case", "translator" : [ { "dropping-particle" : "", "family" : "S3331", "given" : "", "non-dropping-particle" : "", "parse-names" : false, "suffix" : "" } ], "type" : "article-journal", "volume" : "125" }, "uris" : [ "http://www.mendeley.com/documents/?uuid=0d7325d4-9553-4881-8310-d3c50fc2a4d6" ] } ], "mendeley" : { "formattedCitation" : "(Barriopedro et al., 2011; Wetter and Pfister, 2013; Wetter et al., 2014; Orth et al., 2016a)", "manualFormatting" : "(Barriopedro et al., 2011; Wetter and Pfister, 2013; Wetter et al., 2014; Orth et al., 2016b)", "plainTextFormattedCitation" : "(Barriopedro et al., 2011; Wetter and Pfister, 2013; Wetter et al., 2014; Orth et al., 2016a)", "previouslyFormattedCitation" : "(Barriopedro et al., 2011; Wetter and Pfister, 2013; Wetter et al., 2014; Orth et al., 2016a)" }, "properties" : { "noteIndex" : 0 }, "schema" : "https://github.com/citation-style-language/schema/raw/master/csl-citation.json" }</w:instrText>
        </w:r>
      </w:ins>
      <w:del w:id="417" w:author="Robin Matthews" w:date="2021-07-13T17:25:00Z">
        <w:r w:rsidR="00FF6231" w:rsidDel="00366170">
          <w:rPr>
            <w:rFonts w:cs="Times New Roman"/>
            <w:lang w:val="en-GB"/>
          </w:rPr>
          <w:delInstrText>ADDIN CSL_CITATION { "citationItems" : [ { "id" : "ITEM-1", "itemData" : { "DOI" : "10.1126/science.1201224", "ISSN" : "0036-8075", "abstract" : "The objective of the present study was to compare the bio- mechanical effects of AirFibr (AF) placed at the landing area of a training hurdle, with those of traditional turf. The hypothe- ses were that AF would increase the cushioning and therefore decrease the peak impact force, but that it would not decrease the maximal support force, because of the expected enhanced restitution energy capacity of the substrate.", "author" : [ { "dropping-particle" : "", "family" : "Barriopedro", "given" : "D.", "non-dropping-particle" : "", "parse-names" : false, "suffix" : "" }, { "dropping-particle" : "", "family" : "Fischer", "given" : "E. M.", "non-dropping-particle" : "", "parse-names" : false, "suffix" : "" }, { "dropping-particle" : "", "family" : "Luterbacher", "given" : "J.", "non-dropping-particle" : "", "parse-names" : false, "suffix" : "" }, { "dropping-particle" : "", "family" : "Trigo", "given" : "R. M.", "non-dropping-particle" : "", "parse-names" : false, "suffix" : "" }, { "dropping-particle" : "", "family" : "Garcia-Herrera", "given" : "R.", "non-dropping-particle" : "", "parse-names" : false, "suffix" : "" } ], "container-title" : "Science", "id" : "ITEM-1", "issue" : "6026", "issued" : { "date-parts" : [ [ "2011", "4", "8" ] ] }, "page" : "220-224", "title" : "The Hot Summer of 2010: Redrawing the Temperature Record Map of Europe", "translator" : [ { "dropping-particle" : "", "family" : "S1360", "given" : "", "non-dropping-particle" : "", "parse-names" : false, "suffix" : "" } ], "type" : "article-journal", "volume" : "332" }, "uris" : [ "http://www.mendeley.com/documents/?uuid=feae9628-296c-41d1-8792-60168b495547" ] }, { "id" : "ITEM-2", "itemData" : { "DOI" : "10.1088/1748-9326/11/11/114021", "ISBN" : "1748-9326", "ISSN" : "1748-9326", "abstract" : "\u00ef\u00bf\u00bd 2016 IOP Publishing Ltd. There is strong evidence that the year 1540 was exceptionally dry and warm in Central Europe. Here we infer 1540 summer temperatures from the number of dry days (NDDs) in spring (March-May) and summer (June-August) in 1540 derived from historical documentary evidence published elsewhere, and compare our estimates with present-day temperatures. We translate the NDD values into temperature distributions using a linear relationship between modeled temperature and NDD from a 3000 year pre-industrial control simulation with the Community Earth System Model (CESM). Our results show medium confidence that summer mean temperatures (TJJA) and maximum temperatures (TXx) in Central Europe in 1540 were warmer than the respective present-day mean summer temperatures (assessed between 1966-2015). The model-based reconstruction suggests further that with a probability of 40%-70%, the highest daily temperatures in 1540 were even warmer than in 2003, while there is at most a 20% probability that the 1540 mean summer temperature was warmer than that of 2003 in Central Europe. As with other state-of-the-art analyses, the uncertainty of the reconstructed 1540 summer weather in this study is considerable, for instance as extrapolation is required because 1540-like events are not captured by the employed Earth system model (ESM), and neither by other ESMs. However, in addition to paleoclimatological approaches we introduce here an independent methodology to estimate 1540 temperatures, and contribute consequently to a reduced overall uncertainty in the analysis of this event. The characterization of such events and the related climate system functioning is particularly relevant in the context of global warming and the corresponding increase of extreme heat wave magnitude and occurrence frequency.", "author" : [ { "dropping-particle" : "", "family" : "Orth", "given" : "Rene", "non-dropping-particle" : "", "parse-names" : false, "suffix" : "" }, { "dropping-particle" : "", "family" : "Vogel", "given" : "Martha M", "non-dropping-particle" : "", "parse-names" : false, "suffix" : "" }, { "dropping-particle" : "", "family" : "Luterbacher", "given" : "J\u00fcrg", "non-dropping-particle" : "", "parse-names" : false, "suffix" : "" }, { "dropping-particle" : "", "family" : "Pfister", "given" : "Christian", "non-dropping-particle" : "", "parse-names" : false, "suffix" : "" }, { "dropping-particle" : "", "family" : "Seneviratne", "given" : "Sonia I", "non-dropping-particle" : "", "parse-names" : false, "suffix" : "" } ], "container-title" : "Environmental Research Letters", "id" : "ITEM-2", "issue" : "11", "issued" : { "date-parts" : [ [ "2016", "11", "1" ] ] }, "page" : "114021", "publisher" : "IOP Publishing", "title" : "Did European temperatures in 1540 exceed present-day records?", "translator" : [ { "dropping-particle" : "", "family" : "S1744", "given" : "", "non-dropping-particle" : "", "parse-names" : false, "suffix" : "" } ], "type" : "article-journal", "volume" : "11" }, "uris" : [ "http://www.mendeley.com/documents/?uuid=970d2581-1b08-4720-bfc7-8d6c8d3c50e9" ] }, { "id" : "ITEM-3", "itemData" : { "DOI" : "10.5194/cp-9-41-2013", "author" : [ { "dropping-particle" : "", "family" : "Wetter", "given" : "O", "non-dropping-particle" : "", "parse-names" : false, "suffix" : "" }, { "dropping-particle" : "", "family" : "Pfister", "given" : "C", "non-dropping-particle" : "", "parse-names" : false, "suffix" : "" } ], "id" : "ITEM-3", "issued" : { "date-parts" : [ [ "2013" ] ] }, "page" : "41-56", "title" : "An underestimated record breaking event \u2013 why summer 1540 was likely warmer than 2003", "translator" : [ { "dropping-particle" : "", "family" : "S1260", "given" : "", "non-dropping-particle" : "", "parse-names" : false, "suffix" : "" } ], "type" : "article-journal" }, "uris" : [ "http://www.mendeley.com/documents/?uuid=151b4c37-ceaa-4df9-9277-aade8e7ab88c" ] }, { "id" : "ITEM-4", "itemData" : { "DOI" : "10.1007/s10584-014-1184-2", "ISSN" : "0165-0009", "abstract" : "The heat waves of 2003 in Western Europe and 2010 in Russia, commonly labelled as rare climatic anomalies outside of previous experience, are often taken as harbingers of more frequent extremes in the global warming-influenced future. However, a recent reconstruction of spring-summer temperatures for WE resulted in the likelihood of significantly higher temperatures in 1540. In order to check the plausibility of this result we investigated the severity of the 1540 drought by putting forward the argument of the known soil desiccation-temperature feedback. Based on more than 300 first-hand documentary weather report sources originating from an area of 2 to 3 million km2, we show that Europe was affected by an unprecedented 11-month-long Megadrought. The estimated number of precipitation days and precipitation amount for Central and Western Europe in 1540 is significantly lower than the 100-year minima of the instrumental measurement period for spring, summer and autumn. This result is supported by independent documentary evidence about extremely low river flows and Europe-wide wild-, forest- and settlement fires. We found that an event of this severity cannot be simulated by state-of-the-art climate models. \u00a9 2014 Springer Science+Business Media Dordrecht.", "author" : [ { "dropping-particle" : "", "family" : "Wetter", "given" : "Oliver", "non-dropping-particle" : "", "parse-names" : false, "suffix" : "" }, { "dropping-particle" : "", "family" : "Pfister", "given" : "Christian", "non-dropping-particle" : "", "parse-names" : false, "suffix" : "" }, { "dropping-particle" : "", "family" : "Werner", "given" : "Johannes P.", "non-dropping-particle" : "", "parse-names" : false, "suffix" : "" }, { "dropping-particle" : "", "family" : "Zorita", "given" : "Eduardo", "non-dropping-particle" : "", "parse-names" : false, "suffix" : "" }, { "dropping-particle" : "", "family" : "Wagner", "given" : "Sebastian", "non-dropping-particle" : "", "parse-names" : false, "suffix" : "" }, { "dropping-particle" : "", "family" : "Seneviratne", "given" : "Sonia I.", "non-dropping-particle" : "", "parse-names" : false, "suffix" : "" }, { "dropping-particle" : "", "family" : "Herget", "given" : "J\u00fcrgen", "non-dropping-particle" : "", "parse-names" : false, "suffix" : "" }, { "dropping-particle" : "", "family" : "Gr\u00fcnewald", "given" : "Uwe", "non-dropping-particle" : "", "parse-names" : false, "suffix" : "" }, { "dropping-particle" : "", "family" : "Luterbacher", "given" : "J\u00fcrg", "non-dropping-particle" : "", "parse-names" : false, "suffix" : "" }, { "dropping-particle" : "", "family" : "Alcoforado", "given" : "Maria-Joao", "non-dropping-particle" : "", "parse-names" : false, "suffix" : "" }, { "dropping-particle" : "", "family" : "Barriendos", "given" : "Mariano", "non-dropping-particle" : "", "parse-names" : false, "suffix" : "" }, { "dropping-particle" : "", "family" : "Bieber", "given" : "Ursula", "non-dropping-particle" : "", "parse-names" : false, "suffix" : "" }, { "dropping-particle" : "", "family" : "Br\u00e1zdil", "given" : "Rudolf", "non-dropping-particle" : "", "parse-names" : false, "suffix" : "" }, { "dropping-particle" : "", "family" : "Burmeister", "given" : "Karl H.", "non-dropping-particle" : "", "parse-names" : false, "suffix" : "" }, { "dropping-particle" : "", "family" : "Camenisch", "given" : "Chantal", "non-dropping-particle" : "", "parse-names" : false, "suffix" : "" }, { "dropping-particle" : "", "family" : "Contino", "given" : "Antonio", "non-dropping-particle" : "", "parse-names" : false, "suffix" : "" }, { "dropping-particle" : "", "family" : "Dobrovoln\u00fd", "given" : "Petr", "non-dropping-particle" : "", "parse-names" : false, "suffix" : "" }, { "dropping-particle" : "", "family" : "Glaser", "given" : "R\u00fcdiger", "non-dropping-particle" : "", "parse-names" : false, "suffix" : "" }, { "dropping-particle" : "", "family" : "Himmelsbach", "given" : "Iso", "non-dropping-particle" : "", "parse-names" : false, "suffix" : "" }, { "dropping-particle" : "", "family" : "Kiss", "given" : "Andrea", "non-dropping-particle" : "", "parse-names" : false, "suffix" : "" }, { "dropping-particle" : "", "family" : "Kotyza", "given" : "Old\u0159ich", "non-dropping-particle" : "", "parse-names" : false, "suffix" : "" }, { "dropping-particle" : "", "family" : "Labb\u00e9", "given" : "Thomas", "non-dropping-particle" : "", "parse-names" : false, "suffix" : "" }, { "dropping-particle" : "", "family" : "Liman\u00f3wka", "given" : "Danuta", "non-dropping-particle" : "", "parse-names" : false, "suffix" : "" }, { "dropping-particle" : "", "family" : "Litzenburger", "given" : "Laurent", "non-dropping-particle" : "", "parse-names" : false, "suffix" : "" }, { "dropping-particle" : "", "family" : "Nordl", "given" : "\u00d8yvind", "non-dropping-particle" : "", "parse-names" : false, "suffix" : "" }, { "dropping-particle" : "", "family" : "Pribyl", "given" : "Kathleen", "non-dropping-particle" : "", "parse-names" : false, "suffix" : "" }, { "dropping-particle" : "", "family" : "Rets\u00f6", "given" : "Dag", "non-dropping-particle" : "", "parse-names" : false, "suffix" : "" }, { "dropping-particle" : "", "family" : "Riemann", "given" : "Dirk", "non-dropping-particle" : "", "parse-names" : false, "suffix" : "" }, { "dropping-particle" : "", "family" : "Rohr", "given" : "Christian", "non-dropping-particle" : "", "parse-names" : false, "suffix" : "" }, { "dropping-particle" : "", "family" : "Siegfried", "given" : "Werner", "non-dropping-particle" : "", "parse-names" : false, "suffix" : "" }, { "dropping-particle" : "", "family" : "S\u00f6derberg", "given" : "Johan", "non-dropping-particle" : "", "parse-names" : false, "suffix" : "" }, { "dropping-particle" : "", "family" : "Spring", "given" : "Jean-Laurent", "non-dropping-particle" : "", "parse-names" : false, "suffix" : "" } ], "container-title" : "Climatic Change", "id" : "ITEM-4", "issue" : "3-4", "issued" : { "date-parts" : [ [ "2014", "8", "28" ] ] }, "page" : "349-363", "title" : "The year-long unprecedented European heat and drought of 1540 \u2013 a worst case", "translator" : [ { "dropping-particle" : "", "family" : "S3331", "given" : "", "non-dropping-particle" : "", "parse-names" : false, "suffix" : "" } ], "type" : "article-journal", "volume" : "125" }, "uris" : [ "http://www.mendeley.com/documents/?uuid=0d7325d4-9553-4881-8310-d3c50fc2a4d6" ] } ], "mendeley" : { "formattedCitation" : "(Barriopedro et al., 2011; Wetter and Pfister, 2013; Wetter et al., 2014; Orth et al., 2016a)", "plainTextFormattedCitation" : "(Barriopedro et al., 2011; Wetter and Pfister, 2013; Wetter et al., 2014; Orth et al., 2016a)", "previouslyFormattedCitation" : "(Barriopedro et al., 2011; Wetter and Pfister, 2013; Wetter et al., 2014; Orth et al., 2016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Barriopedro et al., 2011; Wetter and Pfister, 2013; Wetter et al., 2014; Orth et al., 2016</w:t>
      </w:r>
      <w:ins w:id="418" w:author="Robin Matthews" w:date="2021-07-13T17:25:00Z">
        <w:r w:rsidR="00366170">
          <w:rPr>
            <w:rFonts w:cs="Times New Roman"/>
            <w:noProof/>
            <w:lang w:val="en-GB"/>
          </w:rPr>
          <w:t>b</w:t>
        </w:r>
      </w:ins>
      <w:del w:id="419" w:author="Robin Matthews" w:date="2021-07-13T17:25:00Z">
        <w:r w:rsidR="00A26296" w:rsidDel="00366170">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415"/>
      <w:r w:rsidR="00A26296">
        <w:rPr>
          <w:rStyle w:val="Marquedecommentaire"/>
        </w:rPr>
        <w:commentReference w:id="415"/>
      </w:r>
      <w:r w:rsidRPr="00841A35">
        <w:rPr>
          <w:rFonts w:cs="Times New Roman"/>
          <w:lang w:val="en-GB"/>
        </w:rPr>
        <w:t xml:space="preserve">, or longer </w:t>
      </w:r>
      <w:r w:rsidRPr="00D424AA">
        <w:rPr>
          <w:rFonts w:cs="Times New Roman"/>
          <w:lang w:val="en-GB"/>
        </w:rPr>
        <w:fldChar w:fldCharType="begin" w:fldLock="1"/>
      </w:r>
      <w:r w:rsidR="00FF6231">
        <w:rPr>
          <w:rFonts w:cs="Times New Roman"/>
          <w:lang w:val="en-GB"/>
        </w:rPr>
        <w:instrText>ADDIN CSL_CITATION { "citationItems" : [ { "id" : "ITEM-1", "itemData" : { "DOI" : "10.1088/1748-9326/11/2/024001", "ISSN" : "1748-9326", "author" : [ { "dropping-particle" : "", "family" : "Luterbacher", "given" : "J", "non-dropping-particle" : "", "parse-names" : false, "suffix" : "" }, { "dropping-particle" : "", "family" : "Werner", "given" : "J P", "non-dropping-particle" : "", "parse-names" : false, "suffix" : "" }, { "dropping-particle" : "", "family" : "Smerdon", "given" : "J E", "non-dropping-particle" : "", "parse-names" : false, "suffix" : "" }, { "dropping-particle" : "", "family" : "Fern\u00e1ndez-Donado", "given" : "L", "non-dropping-particle" : "", "parse-names" : false, "suffix" : "" }, { "dropping-particle" : "", "family" : "Gonz\u00e1lez-Rouco", "given" : "F J", "non-dropping-particle" : "", "parse-names" : false, "suffix" : "" }, { "dropping-particle" : "", "family" : "Barriopedro", "given" : "D", "non-dropping-particle" : "", "parse-names" : false, "suffix" : "" }, { "dropping-particle" : "", "family" : "Ljungqvist", "given" : "F C", "non-dropping-particle" : "", "parse-names" : false, "suffix" : "" }, { "dropping-particle" : "", "family" : "B\u00fcntgen", "given" : "U", "non-dropping-particle" : "", "parse-names" : false, "suffix" : "" }, { "dropping-particle" : "", "family" : "Zorita", "given" : "E", "non-dropping-particle" : "", "parse-names" : false, "suffix" : "" }, { "dropping-particle" : "", "family" : "Wagner", "given" : "S", "non-dropping-particle" : "", "parse-names" : false, "suffix" : "" }, { "dropping-particle" : "", "family" : "Esper", "given" : "J", "non-dropping-particle" : "", "parse-names" : false, "suffix" : "" }, { "dropping-particle" : "", "family" : "McCarroll", "given" : "D", "non-dropping-particle" : "", "parse-names" : false, "suffix" : "" }, { "dropping-particle" : "", "family" : "Toreti", "given" : "A", "non-dropping-particle" : "", "parse-names" : false, "suffix" : "" }, { "dropping-particle" : "", "family" : "Frank", "given" : "D", "non-dropping-particle" : "", "parse-names" : false, "suffix" : "" }, { "dropping-particle" : "", "family" : "Jungclaus", "given" : "J H", "non-dropping-particle" : "", "parse-names" : false, "suffix" : "" }, { "dropping-particle" : "", "family" : "Barriendos", "given" : "M", "non-dropping-particle" : "", "parse-names" : false, "suffix" : "" }, { "dropping-particle" : "", "family" : "Bertolin", "given" : "C", "non-dropping-particle" : "", "parse-names" : false, "suffix" : "" }, { "dropping-particle" : "", "family" : "Bothe", "given" : "O", "non-dropping-particle" : "", "parse-names" : false, "suffix" : "" }, { "dropping-particle" : "", "family" : "Br\u00e1zdil", "given" : "R", "non-dropping-particle" : "", "parse-names" : false, "suffix" : "" }, { "dropping-particle" : "", "family" : "Camuffo", "given" : "D", "non-dropping-particle" : "", "parse-names" : false, "suffix" : "" }, { "dropping-particle" : "", "family" : "Dobrovoln\u00fd", "given" : "P", "non-dropping-particle" : "", "parse-names" : false, "suffix" : "" }, { "dropping-particle" : "", "family" : "Gagen", "given" : "M", "non-dropping-particle" : "", "parse-names" : false, "suffix" : "" }, { "dropping-particle" : "", "family" : "Garc\u00eda-Bustamante", "given" : "E", "non-dropping-particle" : "", "parse-names" : false, "suffix" : "" }, { "dropping-particle" : "", "family" : "Ge", "given" : "Q", "non-dropping-particle" : "", "parse-names" : false, "suffix" : "" }, { "dropping-particle" : "", "family" : "G\u00f3mez-Navarro", "given" : "J J", "non-dropping-particle" : "", "parse-names" : false, "suffix" : "" }, { "dropping-particle" : "", "family" : "Guiot", "given" : "J", "non-dropping-particle" : "", "parse-names" : false, "suffix" : "" }, { "dropping-particle" : "", "family" : "Hao", "given" : "Z", "non-dropping-particle" : "", "parse-names" : false, "suffix" : "" }, { "dropping-particle" : "", "family" : "Hegerl", "given" : "G C", "non-dropping-particle" : "", "parse-names" : false, "suffix" : "" }, { "dropping-particle" : "", "family" : "Holmgren", "given" : "K", "non-dropping-particle" : "", "parse-names" : false, "suffix" : "" }, { "dropping-particle" : "V", "family" : "Klimenko", "given" : "V", "non-dropping-particle" : "", "parse-names" : false, "suffix" : "" }, { "dropping-particle" : "", "family" : "Mart\u00edn-Chivelet", "given" : "J", "non-dropping-particle" : "", "parse-names" : false, "suffix" : "" }, { "dropping-particle" : "", "family" : "Pfister", "given" : "C", "non-dropping-particle" : "", "parse-names" : false, "suffix" : "" }, { "dropping-particle" : "", "family" : "Roberts", "given" : "N", "non-dropping-particle" : "", "parse-names" : false, "suffix" : "" }, { "dropping-particle" : "", "family" : "Schindler", "given" : "A", "non-dropping-particle" : "", "parse-names" : false, "suffix" : "" }, { "dropping-particle" : "", "family" : "Schurer", "given" : "A", "non-dropping-particle" : "", "parse-names" : false, "suffix" : "" }, { "dropping-particle" : "", "family" : "Solomina", "given" : "O", "non-dropping-particle" : "", "parse-names" : false, "suffix" : "" }, { "dropping-particle" : "", "family" : "Gunten", "given" : "L", "non-dropping-particle" : "von", "parse-names" : false, "suffix" : "" }, { "dropping-particle" : "", "family" : "Wahl", "given" : "E", "non-dropping-particle" : "", "parse-names" : false, "suffix" : "" }, { "dropping-particle" : "", "family" : "Wanner", "given" : "H", "non-dropping-particle" : "", "parse-names" : false, "suffix" : "" }, { "dropping-particle" : "", "family" : "Wetter", "given" : "O", "non-dropping-particle" : "", "parse-names" : false, "suffix" : "" }, { "dropping-particle" : "", "family" : "Xoplaki", "given" : "E", "non-dropping-particle" : "", "parse-names" : false, "suffix" : "" }, { "dropping-particle" : "", "family" : "Yuan", "given" : "N", "non-dropping-particle" : "", "parse-names" : false, "suffix" : "" }, { "dropping-particle" : "", "family" : "Zanchettin", "given" : "D", "non-dropping-particle" : "", "parse-names" : false, "suffix" : "" }, { "dropping-particle" : "", "family" : "Zhang", "given" : "H", "non-dropping-particle" : "", "parse-names" : false, "suffix" : "" }, { "dropping-particle" : "", "family" : "Zerefos", "given" : "C", "non-dropping-particle" : "", "parse-names" : false, "suffix" : "" } ], "container-title" : "Environmental Research Letters", "id" : "ITEM-1", "issue" : "2", "issued" : { "date-parts" : [ [ "2016", "2", "1" ] ] }, "page" : "024001", "title" : "European summer temperatures since Roman times", "translator" : [ { "dropping-particle" : "", "family" : "S1249", "given" : "", "non-dropping-particle" : "", "parse-names" : false, "suffix" : "" } ], "type" : "article-journal", "volume" : "11" }, "uris" : [ "http://www.mendeley.com/documents/?uuid=4025ee3d-1865-42a3-be21-7f18e79e7199" ] } ], "mendeley" : { "formattedCitation" : "(Luterbacher et al., 2016)", "plainTextFormattedCitation" : "(Luterbacher et al., 2016)", "previouslyFormattedCitation" : "(Luterbacher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uterbacher et al., 2016)</w:t>
      </w:r>
      <w:r w:rsidRPr="00D424AA">
        <w:rPr>
          <w:rFonts w:cs="Times New Roman"/>
          <w:lang w:val="en-GB"/>
        </w:rPr>
        <w:fldChar w:fldCharType="end"/>
      </w:r>
      <w:r w:rsidRPr="00841A35">
        <w:rPr>
          <w:rFonts w:cs="Times New Roman"/>
          <w:lang w:val="en-GB"/>
        </w:rPr>
        <w:t xml:space="preserve">. Others studies show summer temperatures in Central Europe in 1540 were warmer than the present-day (1966–2015) mean, </w:t>
      </w:r>
      <w:r w:rsidR="002424B8">
        <w:rPr>
          <w:rFonts w:cs="Times New Roman"/>
          <w:lang w:val="en-GB"/>
        </w:rPr>
        <w:t>but</w:t>
      </w:r>
      <w:r w:rsidRPr="00841A35">
        <w:rPr>
          <w:rFonts w:cs="Times New Roman"/>
          <w:lang w:val="en-GB"/>
        </w:rPr>
        <w:t xml:space="preserve"> note </w:t>
      </w:r>
      <w:r w:rsidR="002424B8">
        <w:rPr>
          <w:rFonts w:cs="Times New Roman"/>
          <w:lang w:val="en-GB"/>
        </w:rPr>
        <w:t xml:space="preserve">that </w:t>
      </w:r>
      <w:r w:rsidRPr="00841A35">
        <w:rPr>
          <w:rFonts w:cs="Times New Roman"/>
          <w:lang w:val="en-GB"/>
        </w:rPr>
        <w:t>it is difficult to ass</w:t>
      </w:r>
      <w:r w:rsidRPr="00D424AA">
        <w:rPr>
          <w:rFonts w:cs="Times New Roman"/>
          <w:lang w:val="en-GB"/>
        </w:rPr>
        <w:t xml:space="preserve">ess whether or not the 1540 summer was </w:t>
      </w:r>
      <w:r w:rsidR="002424B8">
        <w:rPr>
          <w:rFonts w:cs="Times New Roman"/>
          <w:lang w:val="en-GB"/>
        </w:rPr>
        <w:t xml:space="preserve">for its part </w:t>
      </w:r>
      <w:r w:rsidRPr="00D424AA">
        <w:rPr>
          <w:rFonts w:cs="Times New Roman"/>
          <w:lang w:val="en-GB"/>
        </w:rPr>
        <w:t>warmer than observed record extreme temperatures</w:t>
      </w:r>
      <w:r w:rsidRPr="00D424AA" w:rsidDel="001D4C7B">
        <w:rPr>
          <w:rFonts w:cs="Times New Roman"/>
          <w:lang w:val="en-GB"/>
        </w:rPr>
        <w:t xml:space="preserve"> </w:t>
      </w:r>
      <w:commentRangeStart w:id="420"/>
      <w:r w:rsidRPr="00D424AA">
        <w:rPr>
          <w:rFonts w:cs="Times New Roman"/>
          <w:lang w:val="en-GB"/>
        </w:rPr>
        <w:fldChar w:fldCharType="begin" w:fldLock="1"/>
      </w:r>
      <w:ins w:id="421" w:author="Robin Matthews" w:date="2021-07-13T17:25:00Z">
        <w:r w:rsidR="00366170">
          <w:rPr>
            <w:rFonts w:cs="Times New Roman"/>
            <w:lang w:val="en-GB"/>
          </w:rPr>
          <w:instrText>ADDIN CSL_CITATION { "citationItems" : [ { "id" : "ITEM-1", "itemData" : { "DOI" : "10.1088/1748-9326/11/11/114021", "ISBN" : "1748-9326", "ISSN" : "1748-9326", "abstract" : "\u00ef\u00bf\u00bd 2016 IOP Publishing Ltd. There is strong evidence that the year 1540 was exceptionally dry and warm in Central Europe. Here we infer 1540 summer temperatures from the number of dry days (NDDs) in spring (March-May) and summer (June-August) in 1540 derived from historical documentary evidence published elsewhere, and compare our estimates with present-day temperatures. We translate the NDD values into temperature distributions using a linear relationship between modeled temperature and NDD from a 3000 year pre-industrial control simulation with the Community Earth System Model (CESM). Our results show medium confidence that summer mean temperatures (TJJA) and maximum temperatures (TXx) in Central Europe in 1540 were warmer than the respective present-day mean summer temperatures (assessed between 1966-2015). The model-based reconstruction suggests further that with a probability of 40%-70%, the highest daily temperatures in 1540 were even warmer than in 2003, while there is at most a 20% probability that the 1540 mean summer temperature was warmer than that of 2003 in Central Europe. As with other state-of-the-art analyses, the uncertainty of the reconstructed 1540 summer weather in this study is considerable, for instance as extrapolation is required because 1540-like events are not captured by the employed Earth system model (ESM), and neither by other ESMs. However, in addition to paleoclimatological approaches we introduce here an independent methodology to estimate 1540 temperatures, and contribute consequently to a reduced overall uncertainty in the analysis of this event. The characterization of such events and the related climate system functioning is particularly relevant in the context of global warming and the corresponding increase of extreme heat wave magnitude and occurrence frequency.", "author" : [ { "dropping-particle" : "", "family" : "Orth", "given" : "Rene", "non-dropping-particle" : "", "parse-names" : false, "suffix" : "" }, { "dropping-particle" : "", "family" : "Vogel", "given" : "Martha M", "non-dropping-particle" : "", "parse-names" : false, "suffix" : "" }, { "dropping-particle" : "", "family" : "Luterbacher", "given" : "J\u00fcrg", "non-dropping-particle" : "", "parse-names" : false, "suffix" : "" }, { "dropping-particle" : "", "family" : "Pfister", "given" : "Christian", "non-dropping-particle" : "", "parse-names" : false, "suffix" : "" }, { "dropping-particle" : "", "family" : "Seneviratne", "given" : "Sonia I", "non-dropping-particle" : "", "parse-names" : false, "suffix" : "" } ], "container-title" : "Environmental Research Letters", "id" : "ITEM-1", "issue" : "11", "issued" : { "date-parts" : [ [ "2016", "11", "1" ] ] }, "page" : "114021", "publisher" : "IOP Publishing", "title" : "Did European temperatures in 1540 exceed present-day records?", "translator" : [ { "dropping-particle" : "", "family" : "S1744", "given" : "", "non-dropping-particle" : "", "parse-names" : false, "suffix" : "" } ], "type" : "article-journal", "volume" : "11" }, "uris" : [ "http://www.mendeley.com/documents/?uuid=970d2581-1b08-4720-bfc7-8d6c8d3c50e9" ] } ], "mendeley" : { "formattedCitation" : "(Orth et al., 2016a)", "manualFormatting" : "(Orth et al., 2016b)", "plainTextFormattedCitation" : "(Orth et al., 2016a)", "previouslyFormattedCitation" : "(Orth et al., 2016a)" }, "properties" : { "noteIndex" : 0 }, "schema" : "https://github.com/citation-style-language/schema/raw/master/csl-citation.json" }</w:instrText>
        </w:r>
      </w:ins>
      <w:del w:id="422" w:author="Robin Matthews" w:date="2021-07-13T17:25:00Z">
        <w:r w:rsidR="00FF6231" w:rsidDel="00366170">
          <w:rPr>
            <w:rFonts w:cs="Times New Roman"/>
            <w:lang w:val="en-GB"/>
          </w:rPr>
          <w:delInstrText>ADDIN CSL_CITATION { "citationItems" : [ { "id" : "ITEM-1", "itemData" : { "DOI" : "10.1088/1748-9326/11/11/114021", "ISBN" : "1748-9326", "ISSN" : "1748-9326", "abstract" : "\u00ef\u00bf\u00bd 2016 IOP Publishing Ltd. There is strong evidence that the year 1540 was exceptionally dry and warm in Central Europe. Here we infer 1540 summer temperatures from the number of dry days (NDDs) in spring (March-May) and summer (June-August) in 1540 derived from historical documentary evidence published elsewhere, and compare our estimates with present-day temperatures. We translate the NDD values into temperature distributions using a linear relationship between modeled temperature and NDD from a 3000 year pre-industrial control simulation with the Community Earth System Model (CESM). Our results show medium confidence that summer mean temperatures (TJJA) and maximum temperatures (TXx) in Central Europe in 1540 were warmer than the respective present-day mean summer temperatures (assessed between 1966-2015). The model-based reconstruction suggests further that with a probability of 40%-70%, the highest daily temperatures in 1540 were even warmer than in 2003, while there is at most a 20% probability that the 1540 mean summer temperature was warmer than that of 2003 in Central Europe. As with other state-of-the-art analyses, the uncertainty of the reconstructed 1540 summer weather in this study is considerable, for instance as extrapolation is required because 1540-like events are not captured by the employed Earth system model (ESM), and neither by other ESMs. However, in addition to paleoclimatological approaches we introduce here an independent methodology to estimate 1540 temperatures, and contribute consequently to a reduced overall uncertainty in the analysis of this event. The characterization of such events and the related climate system functioning is particularly relevant in the context of global warming and the corresponding increase of extreme heat wave magnitude and occurrence frequency.", "author" : [ { "dropping-particle" : "", "family" : "Orth", "given" : "Rene", "non-dropping-particle" : "", "parse-names" : false, "suffix" : "" }, { "dropping-particle" : "", "family" : "Vogel", "given" : "Martha M", "non-dropping-particle" : "", "parse-names" : false, "suffix" : "" }, { "dropping-particle" : "", "family" : "Luterbacher", "given" : "J\u00fcrg", "non-dropping-particle" : "", "parse-names" : false, "suffix" : "" }, { "dropping-particle" : "", "family" : "Pfister", "given" : "Christian", "non-dropping-particle" : "", "parse-names" : false, "suffix" : "" }, { "dropping-particle" : "", "family" : "Seneviratne", "given" : "Sonia I", "non-dropping-particle" : "", "parse-names" : false, "suffix" : "" } ], "container-title" : "Environmental Research Letters", "id" : "ITEM-1", "issue" : "11", "issued" : { "date-parts" : [ [ "2016", "11", "1" ] ] }, "page" : "114021", "publisher" : "IOP Publishing", "title" : "Did European temperatures in 1540 exceed present-day records?", "translator" : [ { "dropping-particle" : "", "family" : "S1744", "given" : "", "non-dropping-particle" : "", "parse-names" : false, "suffix" : "" } ], "type" : "article-journal", "volume" : "11" }, "uris" : [ "http://www.mendeley.com/documents/?uuid=970d2581-1b08-4720-bfc7-8d6c8d3c50e9" ] } ], "mendeley" : { "formattedCitation" : "(Orth et al., 2016a)", "plainTextFormattedCitation" : "(Orth et al., 2016a)", "previouslyFormattedCitation" : "(Orth et al., 2016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Orth et al., 2016</w:t>
      </w:r>
      <w:del w:id="423" w:author="Robin Matthews" w:date="2021-07-13T17:25:00Z">
        <w:r w:rsidR="00A26296" w:rsidDel="00366170">
          <w:rPr>
            <w:rFonts w:cs="Times New Roman"/>
            <w:noProof/>
            <w:lang w:val="en-GB"/>
          </w:rPr>
          <w:delText>a</w:delText>
        </w:r>
      </w:del>
      <w:ins w:id="424" w:author="Robin Matthews" w:date="2021-07-13T17:25:00Z">
        <w:r w:rsidR="00366170">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420"/>
      <w:r w:rsidR="00A26296">
        <w:rPr>
          <w:rStyle w:val="Marquedecommentaire"/>
        </w:rPr>
        <w:commentReference w:id="420"/>
      </w:r>
      <w:r w:rsidRPr="00841A35">
        <w:rPr>
          <w:rFonts w:cs="Times New Roman"/>
          <w:lang w:val="en-GB"/>
        </w:rPr>
        <w:t xml:space="preserve">. </w:t>
      </w:r>
    </w:p>
    <w:p w14:paraId="2ADFD943" w14:textId="77777777" w:rsidR="00F76B37" w:rsidRPr="00D424AA" w:rsidRDefault="00F76B37" w:rsidP="0034429F">
      <w:pPr>
        <w:shd w:val="clear" w:color="auto" w:fill="DEEAF6" w:themeFill="accent1" w:themeFillTint="33"/>
        <w:rPr>
          <w:rFonts w:cs="Times New Roman"/>
          <w:lang w:val="en-GB"/>
        </w:rPr>
      </w:pPr>
    </w:p>
    <w:p w14:paraId="689EB02F" w14:textId="5E609192" w:rsidR="00F76B37" w:rsidRPr="00D424AA" w:rsidRDefault="00F76B37" w:rsidP="0034429F">
      <w:pPr>
        <w:shd w:val="clear" w:color="auto" w:fill="DEEAF6" w:themeFill="accent1" w:themeFillTint="33"/>
        <w:rPr>
          <w:rFonts w:cs="Times New Roman"/>
          <w:lang w:val="en-GB"/>
        </w:rPr>
      </w:pPr>
      <w:r w:rsidRPr="00D424AA">
        <w:rPr>
          <w:rFonts w:cs="Times New Roman"/>
          <w:lang w:val="en-GB"/>
        </w:rPr>
        <w:t xml:space="preserve">There is </w:t>
      </w:r>
      <w:r w:rsidRPr="00804CE7">
        <w:rPr>
          <w:rFonts w:cs="Times New Roman"/>
          <w:i/>
          <w:iCs/>
          <w:lang w:val="en-GB"/>
        </w:rPr>
        <w:t>high confidence</w:t>
      </w:r>
      <w:r w:rsidRPr="00D424AA">
        <w:rPr>
          <w:rFonts w:cs="Times New Roman"/>
          <w:lang w:val="en-GB"/>
        </w:rPr>
        <w:t xml:space="preserve"> that the magnitude of floods over the Common Era has exceeded observed records in some locations, including Central </w:t>
      </w:r>
      <w:r w:rsidRPr="00D424AA">
        <w:rPr>
          <w:rFonts w:cs="Times New Roman"/>
          <w:shd w:val="clear" w:color="auto" w:fill="DEEAF6"/>
          <w:lang w:val="en-GB"/>
        </w:rPr>
        <w:t xml:space="preserve">Europe and eastern Asia. Recent literature supports the AR5 assessments </w:t>
      </w:r>
      <w:r w:rsidRPr="00D424AA">
        <w:rPr>
          <w:rFonts w:cs="Times New Roman"/>
          <w:lang w:val="en-GB"/>
        </w:rPr>
        <w:fldChar w:fldCharType="begin" w:fldLock="1"/>
      </w:r>
      <w:r w:rsidR="00FF6231">
        <w:rPr>
          <w:rFonts w:cs="Times New Roman"/>
          <w:lang w:val="en-GB"/>
        </w:rPr>
        <w:instrText>ADDIN CSL_CITATION { "citationItems" : [ { "id" : "ITEM-1", "itemData" : { "DOI" : "10.1017/CBO9781107415324.013", "ISBN" : "9781107661820", "author" : [ { "dropping-particle" : "", "family" : "Masson-Delmotte", "given" : "V.", "non-dropping-particle" : "", "parse-names" : false, "suffix" : "" }, { "dropping-particle" : "", "family" : "M", "given" : "Schulz",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Rouco", "given" : "J.F. Gonz\u00e1lez",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S3495", "given" : "Rt13", "non-dropping-particle" : "", "parse-names" : false, "suffix" : "" } ], "type" : "chapter" }, "uris" : [ "http://www.mendeley.com/documents/?uuid=03377c5d-84b3-4345-a1f3-a835c592692b" ] } ], "mendeley" : { "formattedCitation" : "(Masson-Delmotte et al., 2013)", "plainTextFormattedCitation" : "(Masson-Delmotte et al., 2013)", "previouslyFormattedCitation" : "(Masson-Delmotte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sson-Delmotte et al., 2013)</w:t>
      </w:r>
      <w:r w:rsidRPr="00D424AA">
        <w:rPr>
          <w:rFonts w:cs="Times New Roman"/>
          <w:lang w:val="en-GB"/>
        </w:rPr>
        <w:fldChar w:fldCharType="end"/>
      </w:r>
      <w:r w:rsidRPr="00841A35">
        <w:rPr>
          <w:rFonts w:cs="Times New Roman"/>
          <w:lang w:val="en-GB"/>
        </w:rPr>
        <w:t xml:space="preserve"> </w:t>
      </w:r>
      <w:r w:rsidRPr="00D424AA">
        <w:rPr>
          <w:rFonts w:cs="Times New Roman"/>
          <w:shd w:val="clear" w:color="auto" w:fill="DEEAF6"/>
          <w:lang w:val="en-GB"/>
        </w:rPr>
        <w:t xml:space="preserve">of floods. High temporally resolved records provide evidence, for example, of Common Era floods exceeding the probable maximum flood levels in the Upper Colorado River, USA </w:t>
      </w:r>
      <w:r w:rsidRPr="00D424AA">
        <w:rPr>
          <w:rFonts w:cs="Times New Roman"/>
          <w:lang w:val="en-GB"/>
        </w:rPr>
        <w:fldChar w:fldCharType="begin" w:fldLock="1"/>
      </w:r>
      <w:r w:rsidR="00FF6231">
        <w:rPr>
          <w:rFonts w:cs="Times New Roman"/>
          <w:lang w:val="en-GB"/>
        </w:rPr>
        <w:instrText>ADDIN CSL_CITATION { "citationItems" : [ { "id" : "ITEM-1", "itemData" : { "DOI" : "10.1002/2013WR014835", "ISSN" : "00431397", "author" : [ { "dropping-particle" : "", "family" : "Greenbaum", "given" : "Noam", "non-dropping-particle" : "", "parse-names" : false, "suffix" : "" }, { "dropping-particle" : "", "family" : "Harden", "given" : "Tessa M.", "non-dropping-particle" : "", "parse-names" : false, "suffix" : "" }, { "dropping-particle" : "", "family" : "Baker", "given" : "Victor R.", "non-dropping-particle" : "", "parse-names" : false, "suffix" : "" }, { "dropping-particle" : "", "family" : "Weisheit", "given" : "John", "non-dropping-particle" : "", "parse-names" : false, "suffix" : "" }, { "dropping-particle" : "", "family" : "Cline", "given" : "Michael L.", "non-dropping-particle" : "", "parse-names" : false, "suffix" : "" }, { "dropping-particle" : "", "family" : "Porat", "given" : "Naomi", "non-dropping-particle" : "", "parse-names" : false, "suffix" : "" }, { "dropping-particle" : "", "family" : "Halevi", "given" : "Rafi", "non-dropping-particle" : "", "parse-names" : false, "suffix" : "" }, { "dropping-particle" : "", "family" : "Dohrenwend", "given" : "John", "non-dropping-particle" : "", "parse-names" : false, "suffix" : "" } ], "container-title" : "Water Resources Research", "id" : "ITEM-1", "issue" : "6", "issued" : { "date-parts" : [ [ "2014", "6" ] ] }, "page" : "5249-5269", "title" : "A 2000 year natural record of magnitudes and frequencies for the largest Upper Colorado River floods near Moab, Utah", "translator" : [ { "dropping-particle" : "", "family" : "S1245", "given" : "", "non-dropping-particle" : "", "parse-names" : false, "suffix" : "" } ], "type" : "article-journal", "volume" : "50" }, "uris" : [ "http://www.mendeley.com/documents/?uuid=b72db72e-3357-467d-ad5e-ea715067dde8" ] } ], "mendeley" : { "formattedCitation" : "(Greenbaum et al., 2014)", "plainTextFormattedCitation" : "(Greenbaum et al., 2014)", "previouslyFormattedCitation" : "(Greenbaum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reenbaum et al., 2014)</w:t>
      </w:r>
      <w:r w:rsidRPr="00D424AA">
        <w:rPr>
          <w:rFonts w:cs="Times New Roman"/>
          <w:lang w:val="en-GB"/>
        </w:rPr>
        <w:fldChar w:fldCharType="end"/>
      </w:r>
      <w:r w:rsidRPr="00841A35">
        <w:rPr>
          <w:rFonts w:cs="Times New Roman"/>
          <w:shd w:val="clear" w:color="auto" w:fill="DEEAF6"/>
          <w:lang w:val="en-GB"/>
        </w:rPr>
        <w:t xml:space="preserve"> and peak discharges that are double gauge levels along the middle Yellow River, China </w:t>
      </w:r>
      <w:r w:rsidRPr="00D424AA">
        <w:rPr>
          <w:rFonts w:cs="Times New Roman"/>
          <w:lang w:val="en-GB"/>
        </w:rPr>
        <w:fldChar w:fldCharType="begin" w:fldLock="1"/>
      </w:r>
      <w:r w:rsidR="00FF6231">
        <w:rPr>
          <w:rFonts w:cs="Times New Roman"/>
          <w:lang w:val="en-GB"/>
        </w:rPr>
        <w:instrText>ADDIN CSL_CITATION { "citationItems" : [ { "id" : "ITEM-1", "itemData" : { "DOI" : "10.1016/j.palaeo.2014.05.039", "ISSN" : "0031-0182", "author" : [ { "dropping-particle" : "", "family" : "Liu", "given" : "Tao", "non-dropping-particle" : "", "parse-names" : false, "suffix" : "" }, { "dropping-particle" : "", "family" : "Huang", "given" : "Chun Chang", "non-dropping-particle" : "", "parse-names" : false, "suffix" : "" }, { "dropping-particle" : "", "family" : "Pang", "given" : "Jiangli", "non-dropping-particle" : "", "parse-names" : false, "suffix" : "" }, { "dropping-particle" : "", "family" : "Zhou", "given" : "Yali", "non-dropping-particle" : "", "parse-names" : false, "suffix" : "" }, { "dropping-particle" : "", "family" : "Zhang", "given" : "Yuzhu", "non-dropping-particle" : "", "parse-names" : false, "suffix" : "" }, { "dropping-particle" : "", "family" : "Ji", "given" : "Lin", "non-dropping-particle" : "", "parse-names" : false, "suffix" : "" }, { "dropping-particle" : "", "family" : "Shang", "given" : "Ruiqing", "non-dropping-particle" : "", "parse-names" : false, "suffix" : "" } ], "container-title" : "Palaeogeography, Palaeoclimatology, Palaeoecology", "id" : "ITEM-1", "issued" : { "date-parts" : [ [ "2014" ] ] }, "page" : "143-152", "publisher" : "Elsevier B.V.", "title" : "Extraordinary hydro-climatic events during 1800 \u2013 1600 yr BP in the Jin \u2013 Shaan Gorges along the middle Yellow River , China", "translator" : [ { "dropping-particle" : "", "family" : "S1258", "given" : "", "non-dropping-particle" : "", "parse-names" : false, "suffix" : "" } ], "type" : "article-journal", "volume" : "410" }, "uris" : [ "http://www.mendeley.com/documents/?uuid=a93f6a3a-e507-4839-9eb3-6f7bd513cab7" ] } ], "mendeley" : { "formattedCitation" : "(Liu et al., 2014)", "plainTextFormattedCitation" : "(Liu et al., 2014)", "previouslyFormattedCitation" : "(Liu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u et al., 2014)</w:t>
      </w:r>
      <w:r w:rsidRPr="00D424AA">
        <w:rPr>
          <w:rFonts w:cs="Times New Roman"/>
          <w:lang w:val="en-GB"/>
        </w:rPr>
        <w:fldChar w:fldCharType="end"/>
      </w:r>
      <w:r w:rsidRPr="00841A35">
        <w:rPr>
          <w:rFonts w:cs="Times New Roman"/>
          <w:shd w:val="clear" w:color="auto" w:fill="DEEAF6"/>
          <w:lang w:val="en-GB"/>
        </w:rPr>
        <w:t xml:space="preserve">. Further studies demonstrate pre-instrumental or early instrumental differences in flood frequency compared to the instrumental period, including reconstructions of high and low flood frequency in the European Alps </w:t>
      </w:r>
      <w:r w:rsidRPr="00D424AA">
        <w:rPr>
          <w:rFonts w:cs="Times New Roman"/>
          <w:shd w:val="clear" w:color="auto" w:fill="DEEAF6"/>
          <w:lang w:val="en-GB"/>
        </w:rPr>
        <w:fldChar w:fldCharType="begin" w:fldLock="1"/>
      </w:r>
      <w:r w:rsidR="00FF6231">
        <w:rPr>
          <w:rFonts w:cs="Times New Roman"/>
          <w:shd w:val="clear" w:color="auto" w:fill="DEEAF6"/>
          <w:lang w:val="en-GB"/>
        </w:rPr>
        <w:instrText>ADDIN CSL_CITATION { "citationItems" : [ { "id" : "ITEM-1", "itemData" : { "DOI" : "10.1016/j.quascirev.2015.03.002", "ISSN" : "02773791", "abstract" : "The recent warming of the global climate is well recognized. However, does a warmer climate also mean a moister climate? Does dry get drier and wet get wetter? There are important questions as they relate to changes in the water cycle and impacts the water resources as well as the frequency and intensity of storms and floods in the near future. In Europe, regional climate models do not show consistent and robust results for future hydroclimatic changes and how extreme events will evolve in response to future climate change.Paleo-hydroclimatic data from natural archives are one of the few means to assess such changes in the longer context. Here, we present an annually-resolved record of warm season (MJJA) precipitation and summer flood frequency from the varved (annually laminated) sediments of proglacial Lake Oeschinen (46\u00b030'N-7\u00b044'E, 1580m, NW Swiss Alps) back to AD 884. These data sets are inferred from the thickness of annual sediment deposits and the occurrence of flood event layers in the sediments. The chronology of the sediment record is based on multiple varve counts and validated with historical floods chronicled in written documents (back to the 14th century) and 14C AMS dates.The precipitation record shows pronounced interannual to centennial variability with humid warm season phases between AD 920-950, AD 1100-1180, AD 1300-1400, AD 1590-1650, AD 1700-1790, AD 1820-1880, and AD 1960-2008. Driest conditions are reconstructed for AD 960-1080, AD 1250-1300 and for AD 1880-1900. Our precipitation record is consistent with the few multi-centennial warm-season precipitation records available for Europe.We did not find a persistent relationship between warm-season precipitation and temperature. In contrast, results show that the relation between precipitation and temperature has oscillated between positive correlations (warmer gets wetter, cooler gets drier) and negative correlations (warmer gets drier, cooler gets wetter) with a highly significant (\u03c72=99%) multidecadal (60-70yrs) periodicity over the last millennium. Possible explanations for this phenomenon are changes in the weather type statistics or the within-weather-type variability, which influence the combinations between precipitation and temperature over continental central Europe and operate at multidecadal scales. Such multidecadal effects might also be important for precipitation scenarios in the Alpine area under future warming.Our record of flood frequency suggests more frequent fl\u2026", "author" : [ { "dropping-particle" : "", "family" : "Amann", "given" : "Benjamin", "non-dropping-particle" : "", "parse-names" : false, "suffix" : "" }, { "dropping-particle" : "", "family" : "Szidat", "given" : "S\u00f6nke", "non-dropping-particle" : "", "parse-names" : false, "suffix" : "" }, { "dropping-particle" : "", "family" : "Grosjean", "given" : "Martin", "non-dropping-particle" : "", "parse-names" : false, "suffix" : "" } ], "container-title" : "Quaternary Science Reviews", "id" : "ITEM-1", "issue" : "September 2018", "issued" : { "date-parts" : [ [ "2015", "5" ] ] }, "page" : "89-100", "title" : "A millennial-long record of warm season precipitation and flood frequency for the North-western Alps inferred from varved lake sediments: implications for the future", "translator" : [ { "dropping-particle" : "", "family" : "S2337", "given" : "", "non-dropping-particle" : "", "parse-names" : false, "suffix" : "" } ], "type" : "article-journal", "volume" : "115" }, "uris" : [ "http://www.mendeley.com/documents/?uuid=11cdb97a-92ab-4c63-acb3-15dc5b73d899" ] }, { "id" : "ITEM-2", "itemData" : { "DOI" : "10.1016/j.quascirev.2013.08.018", "ISSN" : "02773791", "abstract" : "Annually laminated (varved) lake sediments with intercalated detrital layers resulting from sedimentary input by runoff events are ideal archives to establish precisely dated records of past extreme runoff events. In this study, the mid- to late Holocene varved sediments of Lake Mondsee (Upper Austria) were analysed by combining sedimentological, geophysical and geochemical methods. This approach allows to distinguish two types of detrital layers related to different types of extreme runoff events (floods and debris flows) and to detect changes in flood activity during the last 7100 years. In total, 271 flood and 47 debris flow layers, deposited during spring and summer, were identified, which cluster in 18 main flood episodes (FE 1-18) with durations of 30-50 years each. These main flood periods occurred during the Neolithic (7100-7050vyrBP and 6470-4450vyrBP), the late Bronze Age and the early Iron Age (3300-3250 and 2800-2750 vyr BP), the late Iron Age (2050-2000vyrBP), throughout the Dark AgesCold Period (1500-1200vyrBP), and at the end of the Medieval Warm Period and the Little Ice Age (810-430vyrBP).Summer flood episodes in Lake Mondsee are generally more abundant during the last 1500 years, often coinciding with major advances of Alpine glaciers. Prior to 1500vyrBP, spring/summer floods and debris flows are generally less frequent, indicating a lower number of intense rainfall events that triggered erosion. In comparison with the increase of late Holocene flood activity in western and northwestern (NW) Europe, commencing already as early as 2800yr BP, the hydro-meteorological shift in the Lake Mondsee region occurred much later. These time lags in the onset of increased hydrological activity might be either due to regional differences in atmospheric circulation pattern or to the sensitivity of the individual flood archives. The Lake Mondsee sediments represent the first precisely dated and several millennia long summer flood record for the northeastern (NE) Alps, a key region at the climatic boundary of Atlantic, Mediterranean and East European air masses, aiding a better understanding of regional and seasonal peculiarities of flood occurrence under changing climate conditions. \u00a9 2013 Elsevier Ltd.", "author" : [ { "dropping-particle" : "", "family" : "Swierczynski", "given" : "Tina", "non-dropping-particle" : "", "parse-names" : false, "suffix" : "" }, { "dropping-particle" : "", "family" : "Lauterbach", "given" : "Stefan", "non-dropping-particle" : "", "parse-names" : false, "suffix" : "" }, { "dropping-particle" : "", "family" : "Dulski", "given" : "Peter", "non-dropping-particle" : "", "parse-names" : false, "suffix" : "" }, { "dropping-particle" : "", "family" : "Delgado", "given" : "Jos\u00e9", "non-dropping-particle" : "", "parse-names" : false, "suffix" : "" }, { "dropping-particle" : "", "family" : "Merz", "given" : "Bruno", "non-dropping-particle" : "", "parse-names" : false, "suffix" : "" }, { "dropping-particle" : "", "family" : "Brauer", "given" : "Achim", "non-dropping-particle" : "", "parse-names" : false, "suffix" : "" } ], "container-title" : "Quaternary Science Reviews", "id" : "ITEM-2", "issued" : { "date-parts" : [ [ "2013" ] ] }, "page" : "78-90", "publisher" : "Elsevier Ltd", "title" : "Mid- to late Holocene flood frequency changes in the northeastern Alps as recorded in varved sediments of Lake Mondsee (Upper Austria)", "translator" : [ { "dropping-particle" : "", "family" : "S2383", "given" : "", "non-dropping-particle" : "", "parse-names" : false, "suffix" : "" } ], "type" : "article-journal", "volume" : "80" }, "uris" : [ "http://www.mendeley.com/documents/?uuid=cd6467e7-e0d4-4560-830c-900d639b4931" ] } ], "mendeley" : { "formattedCitation" : "(Swierczynski et al., 2013; Amann et al., 2015)", "manualFormatting" : "(e.g., Swierczynski et al., 2013; Amann et al., 2015)", "plainTextFormattedCitation" : "(Swierczynski et al., 2013; Amann et al., 2015)", "previouslyFormattedCitation" : "(Swierczynski et al., 2013; Amann et al., 2015)" }, "properties" : { "noteIndex" : 0 }, "schema" : "https://github.com/citation-style-language/schema/raw/master/csl-citation.json" }</w:instrText>
      </w:r>
      <w:r w:rsidRPr="00D424AA">
        <w:rPr>
          <w:rFonts w:cs="Times New Roman"/>
          <w:shd w:val="clear" w:color="auto" w:fill="DEEAF6"/>
          <w:lang w:val="en-GB"/>
        </w:rPr>
        <w:fldChar w:fldCharType="separate"/>
      </w:r>
      <w:r w:rsidR="00A26296">
        <w:rPr>
          <w:rFonts w:cs="Times New Roman"/>
          <w:noProof/>
          <w:shd w:val="clear" w:color="auto" w:fill="DEEAF6"/>
          <w:lang w:val="en-GB"/>
        </w:rPr>
        <w:t>(e.g., Swierczynski et al., 2013; Amann et al., 2015)</w:t>
      </w:r>
      <w:r w:rsidRPr="00D424AA">
        <w:rPr>
          <w:rFonts w:cs="Times New Roman"/>
          <w:shd w:val="clear" w:color="auto" w:fill="DEEAF6"/>
          <w:lang w:val="en-GB"/>
        </w:rPr>
        <w:fldChar w:fldCharType="end"/>
      </w:r>
      <w:r w:rsidRPr="00841A35">
        <w:rPr>
          <w:rFonts w:cs="Times New Roman"/>
          <w:shd w:val="clear" w:color="auto" w:fill="DEEAF6"/>
          <w:lang w:val="en-GB"/>
        </w:rPr>
        <w:t xml:space="preserve"> and Himalayas </w:t>
      </w:r>
      <w:r w:rsidRPr="00D424AA">
        <w:rPr>
          <w:rFonts w:cs="Times New Roman"/>
          <w:shd w:val="clear" w:color="auto" w:fill="DEEAF6"/>
          <w:lang w:val="en-GB"/>
        </w:rPr>
        <w:fldChar w:fldCharType="begin" w:fldLock="1"/>
      </w:r>
      <w:r w:rsidR="00FF6231">
        <w:rPr>
          <w:rFonts w:cs="Times New Roman"/>
          <w:shd w:val="clear" w:color="auto" w:fill="DEEAF6"/>
          <w:lang w:val="en-GB"/>
        </w:rPr>
        <w:instrText>ADDIN CSL_CITATION { "citationItems" : [ { "id" : "ITEM-1", "itemData" : { "DOI" : "10.1016/j.jhydrol.2016.12.059", "ISSN" : "00221694", "abstract" : "Floods are a major threat in many valleys of the Indian Himalayan Region (IHR). Yet, the lack of reliable data on past events renders the implementation of appropriate adaptation policies a difficult task, and therefore also hampers the mitigation of future disasters. In an attempt to overcome these shortcomings, we combine reconstructed paleoflood events based on tree-ring analyses with existing systematic records, so as to derive a regional flood frequency. Analysis was realized with tree-ring records and through the dating of growth disturbances in riparian trees of major rivers in Kullu district (Himachal Pradesh, Indian Himalayas). To this end, we combined field-based observations, tree-ring analyses, hydraulic modelling and statistical approaches. Results suggest that the occurrence of floods in Kullu district is recurrent, with a marked seasonality and a cyclic natural variability in flood frequency at multi-decadal scales, as well as distinct spatial representativeness. The inclusion of peak discharge data of past, previously ungauged, flood events derived from tree-ring records has a significant and positive impact on the flood frequency assessment. Flood hazards and associated risks have been clearly underestimated in the region and based on the systematic records alone. We also demonstrate that a regional flood frequency approach is suitable to optimize the information gathered from tree rings and that flood frequency can thus be analyzed for larger regions. The approach used in this paper can be implemented in the other, poorly gauged region and thus contribute to climate change adaptation policies in undocumented environments such as the Indian Himalayan Region.", "author" : [ { "dropping-particle" : "", "family" : "Ballesteros C\u00e1novas", "given" : "J. A.", "non-dropping-particle" : "", "parse-names" : false, "suffix" : "" }, { "dropping-particle" : "", "family" : "Trappmann", "given" : "D.", "non-dropping-particle" : "", "parse-names" : false, "suffix" : "" }, { "dropping-particle" : "", "family" : "Shekhar", "given" : "M.", "non-dropping-particle" : "", "parse-names" : false, "suffix" : "" }, { "dropping-particle" : "", "family" : "Bhattacharyya", "given" : "A.", "non-dropping-particle" : "", "parse-names" : false, "suffix" : "" }, { "dropping-particle" : "", "family" : "Stoffel", "given" : "M.", "non-dropping-particle" : "", "parse-names" : false, "suffix" : "" } ], "container-title" : "Journal of Hydrology", "id" : "ITEM-1", "issued" : { "date-parts" : [ [ "2017" ] ] }, "page" : "140-149", "title" : "Regional flood-frequency reconstruction for Kullu district, Western Indian Himalayas", "translator" : [ { "dropping-particle" : "", "family" : "S2371", "given" : "", "non-dropping-particle" : "", "parse-names" : false, "suffix" : "" } ], "type" : "article-journal", "volume" : "546" }, "uris" : [ "http://www.mendeley.com/documents/?uuid=bc33870f-8a43-4b19-bcf8-6251ec9ad3c7" ] } ], "mendeley" : { "formattedCitation" : "(Ballesteros C\u00e1novas et al., 2017)", "plainTextFormattedCitation" : "(Ballesteros C\u00e1novas et al., 2017)", "previouslyFormattedCitation" : "(Ballesteros C\u00e1novas et al., 2017)" }, "properties" : { "noteIndex" : 0 }, "schema" : "https://github.com/citation-style-language/schema/raw/master/csl-citation.json" }</w:instrText>
      </w:r>
      <w:r w:rsidRPr="00D424AA">
        <w:rPr>
          <w:rFonts w:cs="Times New Roman"/>
          <w:shd w:val="clear" w:color="auto" w:fill="DEEAF6"/>
          <w:lang w:val="en-GB"/>
        </w:rPr>
        <w:fldChar w:fldCharType="separate"/>
      </w:r>
      <w:r w:rsidR="00A26296">
        <w:rPr>
          <w:rFonts w:cs="Times New Roman"/>
          <w:noProof/>
          <w:shd w:val="clear" w:color="auto" w:fill="DEEAF6"/>
          <w:lang w:val="en-GB"/>
        </w:rPr>
        <w:t>(Ballesteros Cánovas et al., 2017)</w:t>
      </w:r>
      <w:r w:rsidRPr="00D424AA">
        <w:rPr>
          <w:rFonts w:cs="Times New Roman"/>
          <w:shd w:val="clear" w:color="auto" w:fill="DEEAF6"/>
          <w:lang w:val="en-GB"/>
        </w:rPr>
        <w:fldChar w:fldCharType="end"/>
      </w:r>
      <w:r w:rsidRPr="00841A35">
        <w:rPr>
          <w:rFonts w:cs="Times New Roman"/>
          <w:shd w:val="clear" w:color="auto" w:fill="DEEAF6"/>
          <w:lang w:val="en-GB"/>
        </w:rPr>
        <w:t xml:space="preserve">. The combination of extreme historical flood episodes determined from documentary evidence also increases confidence in the determination of flood frequency and magnitude, compared to </w:t>
      </w:r>
      <w:r w:rsidRPr="00D424AA">
        <w:rPr>
          <w:rFonts w:cs="Times New Roman"/>
          <w:shd w:val="clear" w:color="auto" w:fill="DEEAF6"/>
          <w:lang w:val="en-GB"/>
        </w:rPr>
        <w:t xml:space="preserve">using geomorphological archives alone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06.038", "ISSN" : "00221694", "abstract" : "\u00a9 2014 Elsevier B.V. This review outlines the use of documentary evidence of historical flood events in contemporary flood frequency estimation in European countries. The study shows that despite widespread consensus in the scientific literature on the utility of documentary evidence, the actual migration from academic to practical application has been limited. A detailed review of flood frequency estimation guidelines from different countries showed that the value of historical data is generally recognised, but practical methods for systematic and routine inclusion of this type of data into risk analysis are in most cases not available. Studies of historical events were identified in most countries, and good examples of national databases attempting to collate the available information were identified. The conclusion is that there is considerable potential for improving the reliability of the current flood risk assessments by harvesting the valuable information on past extreme events contained in the historical data sets.", "author" : [ { "dropping-particle" : "", "family" : "Kjeldsen", "given" : "T.R.", "non-dropping-particle" : "", "parse-names" : false, "suffix" : "" }, { "dropping-particle" : "", "family" : "Macdonald", "given" : "N.", "non-dropping-particle" : "", "parse-names" : false, "suffix" : "" }, { "dropping-particle" : "", "family" : "Lang", "given" : "M.", "non-dropping-particle" : "", "parse-names" : false, "suffix" : "" }, { "dropping-particle" : "", "family" : "Mediero", "given" : "L.", "non-dropping-particle" : "", "parse-names" : false, "suffix" : "" }, { "dropping-particle" : "", "family" : "Albuquerque", "given" : "T.", "non-dropping-particle" : "", "parse-names" : false, "suffix" : "" }, { "dropping-particle" : "", "family" : "Bogdanowicz", "given" : "E.", "non-dropping-particle" : "", "parse-names" : false, "suffix" : "" }, { "dropping-particle" : "", "family" : "Br\u00e1zdil", "given" : "R.", "non-dropping-particle" : "", "parse-names" : false, "suffix" : "" }, { "dropping-particle" : "", "family" : "Castellarin", "given" : "A.", "non-dropping-particle" : "", "parse-names" : false, "suffix" : "" }, { "dropping-particle" : "", "family" : "David", "given" : "V.", "non-dropping-particle" : "", "parse-names" : false, "suffix" : "" }, { "dropping-particle" : "", "family" : "Fleig", "given" : "A.", "non-dropping-particle" : "", "parse-names" : false, "suffix" : "" }, { "dropping-particle" : "", "family" : "G\u00fcl", "given" : "G.O.", "non-dropping-particle" : "", "parse-names" : false, "suffix" : "" }, { "dropping-particle" : "", "family" : "Kriauciuniene", "given" : "J.", "non-dropping-particle" : "", "parse-names" : false, "suffix" : "" }, { "dropping-particle" : "", "family" : "Kohnov\u00e1", "given" : "S.", "non-dropping-particle" : "", "parse-names" : false, "suffix" : "" }, { "dropping-particle" : "", "family" : "Merz", "given" : "B.", "non-dropping-particle" : "", "parse-names" : false, "suffix" : "" }, { "dropping-particle" : "", "family" : "Nicholson", "given" : "O.", "non-dropping-particle" : "", "parse-names" : false, "suffix" : "" }, { "dropping-particle" : "", "family" : "Roald", "given" : "L.A.", "non-dropping-particle" : "", "parse-names" : false, "suffix" : "" }, { "dropping-particle" : "", "family" : "Salinas", "given" : "J.L.", "non-dropping-particle" : "", "parse-names" : false, "suffix" : "" }, { "dropping-particle" : "", "family" : "Sarauskiene", "given" : "D.", "non-dropping-particle" : "", "parse-names" : false, "suffix" : "" }, { "dropping-particle" : "", "family" : "\u0160raj", "given" : "M.", "non-dropping-particle" : "", "parse-names" : false, "suffix" : "" }, { "dropping-particle" : "", "family" : "Strupczewski", "given" : "W.", "non-dropping-particle" : "", "parse-names" : false, "suffix" : "" }, { "dropping-particle" : "", "family" : "Szolgay", "given" : "J.", "non-dropping-particle" : "", "parse-names" : false, "suffix" : "" }, { "dropping-particle" : "", "family" : "Toumazis", "given" : "A.", "non-dropping-particle" : "", "parse-names" : false, "suffix" : "" }, { "dropping-particle" : "", "family" : "Vanneuville", "given" : "W.", "non-dropping-particle" : "", "parse-names" : false, "suffix" : "" }, { "dropping-particle" : "", "family" : "Veijalainen", "given" : "N.", "non-dropping-particle" : "", "parse-names" : false, "suffix" : "" }, { "dropping-particle" : "", "family" : "Wilson", "given" : "D.", "non-dropping-particle" : "", "parse-names" : false, "suffix" : "" } ], "container-title" : "Journal of Hydrology", "id" : "ITEM-1", "issued" : { "date-parts" : [ [ "2014", "9" ] ] }, "note" : "From Duplicate 2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cited By 48\n\nFrom Duplicate 3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From Duplicate 2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cited By 48\n\nFrom Duplicate 3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n\nFrom Duplicate 2 (Documentary evidence of past floods in Europe and their utility in flood frequency estimation - Kjeldsen, T.R. R; Macdonald, N.; Lang, M.; Mediero, L.; Albuquerque, T.; Bogdanowicz, E.; Bra\u00b4zdil, R.; Castellarin, A.; David, V.; Fleig, A.; Gu\u00a8l, G.O. O; Kriauciuniene, J.; Kohnova\u00b4, S.; Merz, B.; Nicholson, O.; Roald, L.A. A; Salinas, J.L. L; Sarauskiene, D.; S\u02c7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n\nFrom Duplicate 2 (Documentary evidence of past floods in Europe and their utility in flood frequency estimation - Kjeldsen, T.R. R; Macdonald, N.; Lang, M.; Mediero, L.; Albuquerque, T.; Bogdanowicz, E.; Bra\u00b4zdil, R.; Castellarin, A.; David, V.; Fleig, A.; Gu\u00a8l, G.O. O; Kriauciuniene, J.; Kohnova\u00b4, S.; Merz, B.; Nicholson, O.; Roald, L.A. A; Salinas, J.L. L; Sarauskiene, D.; S\u02c7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n\nFrom Duplicate 3 (Documentary evidence of past floods in Europe and their utility in flood frequency estimation - Kjeldsen, T.R. R; Macdonald, N.; Lang, M.; Mediero, L.; Albuquerque, T.; Bogdanowicz, E.; Bra\u00b4zdil, R.; Castellarin, A.; David, V.; Fleig, A.; Gu\u00a8l, G.O. O; Kriauciuniene, J.; Kohnova\u00b4, S.; Merz, B.; Nicholson, O.; Roald, L.A. A; Salinas, J.L. L; Sarauskiene, D.; S\u02c7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 "page" : "963-973", "title" : "Documentary evidence of past floods in Europe and their utility in flood frequency estimation", "translator" : [ { "dropping-particle" : "", "family" : "S1546", "given" : "", "non-dropping-particle" : "", "parse-names" : false, "suffix" : "" } ], "type" : "article-journal", "volume" : "517" }, "uris" : [ "http://www.mendeley.com/documents/?uuid=371d98aa-b166-4e39-9bd8-72332b72a05f" ] } ], "mendeley" : { "formattedCitation" : "(Kjeldsen et al., 2014)", "plainTextFormattedCitation" : "(Kjeldsen et al., 2014)", "previouslyFormattedCitation" : "(Kjeldsen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jeldsen et al., 2014)</w:t>
      </w:r>
      <w:r w:rsidRPr="00D424AA">
        <w:rPr>
          <w:rFonts w:cs="Times New Roman"/>
          <w:lang w:val="en-GB"/>
        </w:rPr>
        <w:fldChar w:fldCharType="end"/>
      </w:r>
      <w:r w:rsidRPr="00841A35">
        <w:rPr>
          <w:rFonts w:cs="Times New Roman"/>
          <w:shd w:val="clear" w:color="auto" w:fill="DEEAF6"/>
          <w:lang w:val="en-GB"/>
        </w:rPr>
        <w:t xml:space="preserve">. In regions, such as Europe and China, that have rich historical flood documents, there is strong evidence of high magnitude flood events </w:t>
      </w:r>
      <w:r w:rsidRPr="00D424AA">
        <w:rPr>
          <w:rFonts w:cs="Times New Roman"/>
          <w:shd w:val="clear" w:color="auto" w:fill="DEEAF6"/>
          <w:lang w:val="en-GB"/>
        </w:rPr>
        <w:t xml:space="preserve">over pre-instrumental </w:t>
      </w:r>
      <w:r w:rsidRPr="00841A35">
        <w:rPr>
          <w:rFonts w:cs="Times New Roman"/>
          <w:shd w:val="clear" w:color="auto" w:fill="DEEAF6"/>
          <w:lang w:val="en-GB"/>
        </w:rPr>
        <w:t>periods</w:t>
      </w:r>
      <w:del w:id="425" w:author="Robin Matthews" w:date="2021-07-13T17:26:00Z">
        <w:r w:rsidRPr="00841A35" w:rsidDel="00366170">
          <w:rPr>
            <w:rFonts w:cs="Times New Roman"/>
            <w:shd w:val="clear" w:color="auto" w:fill="DEEAF6"/>
            <w:lang w:val="en-GB"/>
          </w:rPr>
          <w:delText xml:space="preserve"> </w:delText>
        </w:r>
      </w:del>
      <w:bookmarkStart w:id="426" w:name="_Hlk77089563"/>
      <w:ins w:id="427" w:author="Robin Matthews" w:date="2021-07-13T17:27:00Z">
        <w:r w:rsidR="00366170">
          <w:rPr>
            <w:rFonts w:cs="Times New Roman"/>
            <w:shd w:val="clear" w:color="auto" w:fill="DEEAF6"/>
            <w:lang w:val="en-GB"/>
          </w:rPr>
          <w:t xml:space="preserve"> </w:t>
        </w:r>
        <w:r w:rsidR="00366170">
          <w:rPr>
            <w:rFonts w:cs="Times New Roman"/>
            <w:lang w:val="en-GB"/>
          </w:rPr>
          <w:fldChar w:fldCharType="begin" w:fldLock="1"/>
        </w:r>
      </w:ins>
      <w:r w:rsidR="0012753B">
        <w:rPr>
          <w:rFonts w:cs="Times New Roman"/>
          <w:lang w:val="en-GB"/>
        </w:rPr>
        <w:instrText>ADDIN CSL_CITATION { "citationItems" : [ { "id" : "ITEM-1", "itemData" : { "DOI" : "10.5194/hess-19-3517-2015", "author" : [ { "dropping-particle" : "", "family" : "Benito", "given" : "G", "non-dropping-particle" : "", "parse-names" : false, "suffix" : "" }, { "dropping-particle" : "", "family" : "Br\u00e1zdil", "given" : "R", "non-dropping-particle" : "", "parse-names" : false, "suffix" : "" }, { "dropping-particle" : "", "family" : "Herget", "given" : "J", "non-dropping-particle" : "", "parse-names" : false, "suffix" : "" }, { "dropping-particle" : "", "family" : "Machado", "given" : "M J", "non-dropping-particle" : "", "parse-names" : false, "suffix" : "" } ], "container-title" : "Hydrology and Earth System Sciences", "id" : "ITEM-1", "issue" : "8", "issued" : { "date-parts" : [ [ "2015" ] ] }, "note" : "cited By 12", "page" : "3517-3539", "title" : "Quantitative historical hydrology in Europe", "translator" : [ { "dropping-particle" : "", "family" : "S447", "given" : "", "non-dropping-particle" : "", "parse-names" : false, "suffix" : "" } ], "type" : "article-journal", "volume" : "19" }, "uris" : [ "http://www.mendeley.com/documents/?uuid=455b740a-8b27-4ed9-a95a-5eb448254c99" ] }, { "id" : "ITEM-2", "itemData" : { "DOI" : "10.1016/j.jhydrol.2014.06.038", "ISSN" : "00221694", "abstract" : "\u00a9 2014 Elsevier B.V. This review outlines the use of documentary evidence of historical flood events in contemporary flood frequency estimation in European countries. The study shows that despite widespread consensus in the scientific literature on the utility of documentary evidence, the actual migration from academic to practical application has been limited. A detailed review of flood frequency estimation guidelines from different countries showed that the value of historical data is generally recognised, but practical methods for systematic and routine inclusion of this type of data into risk analysis are in most cases not available. Studies of historical events were identified in most countries, and good examples of national databases attempting to collate the available information were identified. The conclusion is that there is considerable potential for improving the reliability of the current flood risk assessments by harvesting the valuable information on past extreme events contained in the historical data sets.", "author" : [ { "dropping-particle" : "", "family" : "Kjeldsen", "given" : "T.R.", "non-dropping-particle" : "", "parse-names" : false, "suffix" : "" }, { "dropping-particle" : "", "family" : "Macdonald", "given" : "N.", "non-dropping-particle" : "", "parse-names" : false, "suffix" : "" }, { "dropping-particle" : "", "family" : "Lang", "given" : "M.", "non-dropping-particle" : "", "parse-names" : false, "suffix" : "" }, { "dropping-particle" : "", "family" : "Mediero", "given" : "L.", "non-dropping-particle" : "", "parse-names" : false, "suffix" : "" }, { "dropping-particle" : "", "family" : "Albuquerque", "given" : "T.", "non-dropping-particle" : "", "parse-names" : false, "suffix" : "" }, { "dropping-particle" : "", "family" : "Bogdanowicz", "given" : "E.", "non-dropping-particle" : "", "parse-names" : false, "suffix" : "" }, { "dropping-particle" : "", "family" : "Br\u00e1zdil", "given" : "R.", "non-dropping-particle" : "", "parse-names" : false, "suffix" : "" }, { "dropping-particle" : "", "family" : "Castellarin", "given" : "A.", "non-dropping-particle" : "", "parse-names" : false, "suffix" : "" }, { "dropping-particle" : "", "family" : "David", "given" : "V.", "non-dropping-particle" : "", "parse-names" : false, "suffix" : "" }, { "dropping-particle" : "", "family" : "Fleig", "given" : "A.", "non-dropping-particle" : "", "parse-names" : false, "suffix" : "" }, { "dropping-particle" : "", "family" : "G\u00fcl", "given" : "G.O.", "non-dropping-particle" : "", "parse-names" : false, "suffix" : "" }, { "dropping-particle" : "", "family" : "Kriauciuniene", "given" : "J.", "non-dropping-particle" : "", "parse-names" : false, "suffix" : "" }, { "dropping-particle" : "", "family" : "Kohnov\u00e1", "given" : "S.", "non-dropping-particle" : "", "parse-names" : false, "suffix" : "" }, { "dropping-particle" : "", "family" : "Merz", "given" : "B.", "non-dropping-particle" : "", "parse-names" : false, "suffix" : "" }, { "dropping-particle" : "", "family" : "Nicholson", "given" : "O.", "non-dropping-particle" : "", "parse-names" : false, "suffix" : "" }, { "dropping-particle" : "", "family" : "Roald", "given" : "L.A.", "non-dropping-particle" : "", "parse-names" : false, "suffix" : "" }, { "dropping-particle" : "", "family" : "Salinas", "given" : "J.L.", "non-dropping-particle" : "", "parse-names" : false, "suffix" : "" }, { "dropping-particle" : "", "family" : "Sarauskiene", "given" : "D.", "non-dropping-particle" : "", "parse-names" : false, "suffix" : "" }, { "dropping-particle" : "", "family" : "\u0160raj", "given" : "M.", "non-dropping-particle" : "", "parse-names" : false, "suffix" : "" }, { "dropping-particle" : "", "family" : "Strupczewski", "given" : "W.", "non-dropping-particle" : "", "parse-names" : false, "suffix" : "" }, { "dropping-particle" : "", "family" : "Szolgay", "given" : "J.", "non-dropping-particle" : "", "parse-names" : false, "suffix" : "" }, { "dropping-particle" : "", "family" : "Toumazis", "given" : "A.", "non-dropping-particle" : "", "parse-names" : false, "suffix" : "" }, { "dropping-particle" : "", "family" : "Vanneuville", "given" : "W.", "non-dropping-particle" : "", "parse-names" : false, "suffix" : "" }, { "dropping-particle" : "", "family" : "Veijalainen", "given" : "N.", "non-dropping-particle" : "", "parse-names" : false, "suffix" : "" }, { "dropping-particle" : "", "family" : "Wilson", "given" : "D.", "non-dropping-particle" : "", "parse-names" : false, "suffix" : "" } ], "container-title" : "Journal of Hydrology", "id" : "ITEM-2", "issued" : { "date-parts" : [ [ "2014", "9" ] ] }, "note" : "From Duplicate 2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cited By 48\n\nFrom Duplicate 3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From Duplicate 2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cited By 48\n\nFrom Duplicate 3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n\nFrom Duplicate 2 (Documentary evidence of past floods in Europe and their utility in flood frequency estimation - Kjeldsen, T.R. R; Macdonald, N.; Lang, M.; Mediero, L.; Albuquerque, T.; Bogdanowicz, E.; Bra\u00b4zdil, R.; Castellarin, A.; David, V.; Fleig, A.; Gu\u00a8l, G.O. O; Kriauciuniene, J.; Kohnova\u00b4, S.; Merz, B.; Nicholson, O.; Roald, L.A. A; Salinas, J.L. L; Sarauskiene, D.; S\u02c7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n\nFrom Duplicate 2 (Documentary evidence of past floods in Europe and their utility in flood frequency estimation - Kjeldsen, T.R. R; Macdonald, N.; Lang, M.; Mediero, L.; Albuquerque, T.; Bogdanowicz, E.; Bra\u00b4zdil, R.; Castellarin, A.; David, V.; Fleig, A.; Gu\u00a8l, G.O. O; Kriauciuniene, J.; Kohnova\u00b4, S.; Merz, B.; Nicholson, O.; Roald, L.A. A; Salinas, J.L. L; Sarauskiene, D.; S\u02c7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n\nFrom Duplicate 3 (Documentary evidence of past floods in Europe and their utility in flood frequency estimation - Kjeldsen, T.R. R; Macdonald, N.; Lang, M.; Mediero, L.; Albuquerque, T.; Bogdanowicz, E.; Bra\u00b4zdil, R.; Castellarin, A.; David, V.; Fleig, A.; Gu\u00a8l, G.O. O; Kriauciuniene, J.; Kohnova\u00b4, S.; Merz, B.; Nicholson, O.; Roald, L.A. A; Salinas, J.L. L; Sarauskiene, D.; S\u02c7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 "page" : "963-973", "title" : "Documentary evidence of past floods in Europe and their utility in flood frequency estimation", "translator" : [ { "dropping-particle" : "", "family" : "S1546", "given" : "", "non-dropping-particle" : "", "parse-names" : false, "suffix" : "" } ], "type" : "article-journal", "volume" : "517" }, "uris" : [ "http://www.mendeley.com/documents/?uuid=371d98aa-b166-4e39-9bd8-72332b72a05f" ] }, { "id" : "ITEM-3", "itemData" : { "DOI" : "10.5194/hess-21-1631-2017", "author" : [ { "dropping-particle" : "", "family" : "Macdonald", "given" : "N", "non-dropping-particle" : "", "parse-names" : false, "suffix" : "" }, { "dropping-particle" : "", "family" : "Sangster", "given" : "H", "non-dropping-particle" : "", "parse-names" : false, "suffix" : "" } ], "container-title" : "Hydrology and Earth System Sciences", "id" : "ITEM-3", "issue" : "3", "issued" : { "date-parts" : [ [ "2017" ] ] }, "note" : "cited By 5", "page" : "1631-1650", "title" : "High-magnitude flooding across Britain since AD 1750", "translator" : [ { "dropping-particle" : "", "family" : "S451", "given" : "", "non-dropping-particle" : "", "parse-names" : false, "suffix" : "" } ], "type" : "article-journal", "volume" : "21" }, "uris" : [ "http://www.mendeley.com/documents/?uuid=79c12343-2cb2-42aa-8511-6d34b91d6fa2" ] } ], "mendeley" : { "formattedCitation" : "(Kjeldsen et al., 2014; Benito et al., 2015; Macdonald and Sangster, 2017)", "plainTextFormattedCitation" : "(Kjeldsen et al., 2014; Benito et al., 2015; Macdonald and Sangster, 2017)", "previouslyFormattedCitation" : "(Kjeldsen et al., 2014; Benito et al., 2015; Macdonald and Sangster, 2017)" }, "properties" : { "noteIndex" : 0 }, "schema" : "https://github.com/citation-style-language/schema/raw/master/csl-citation.json" }</w:instrText>
      </w:r>
      <w:ins w:id="428" w:author="Robin Matthews" w:date="2021-07-13T17:27:00Z">
        <w:r w:rsidR="00366170">
          <w:rPr>
            <w:rFonts w:cs="Times New Roman"/>
            <w:lang w:val="en-GB"/>
          </w:rPr>
          <w:fldChar w:fldCharType="separate"/>
        </w:r>
        <w:r w:rsidR="00366170" w:rsidRPr="00926D02">
          <w:rPr>
            <w:rFonts w:cs="Times New Roman"/>
            <w:noProof/>
            <w:lang w:val="en-GB"/>
          </w:rPr>
          <w:t>(Kjeldsen et al., 2014; Benito et al., 2015; Macdonald and Sangster, 2017)</w:t>
        </w:r>
        <w:r w:rsidR="00366170">
          <w:rPr>
            <w:rFonts w:cs="Times New Roman"/>
            <w:lang w:val="en-GB"/>
          </w:rPr>
          <w:fldChar w:fldCharType="end"/>
        </w:r>
      </w:ins>
      <w:commentRangeStart w:id="429"/>
      <w:del w:id="430" w:author="Robin Matthews" w:date="2021-07-13T17:26:00Z">
        <w:r w:rsidRPr="00D424AA" w:rsidDel="00366170">
          <w:rPr>
            <w:rFonts w:cs="Times New Roman"/>
            <w:lang w:val="en-GB"/>
          </w:rPr>
          <w:fldChar w:fldCharType="begin" w:fldLock="1"/>
        </w:r>
        <w:r w:rsidR="00FF6231" w:rsidRPr="00366170" w:rsidDel="00366170">
          <w:rPr>
            <w:rFonts w:cs="Times New Roman"/>
            <w:lang w:val="en-GB"/>
          </w:rPr>
          <w:delInstrText>ADDIN CSL_CITATION { "citationItems" : [ { "id" : "ITEM-1", "itemData" : { "DOI" : "10.5194/hess-19-3517-2015", "author" : [ { "dropping-particle" : "", "family" : "Benito", "given" : "G", "non-dropping-particle" : "", "parse-names" : false, "suffix" : "" }, { "dropping-particle" : "", "family" : "Br\u00e1zdil", "given" : "R", "non-dropping-particle" : "", "parse-names" : false, "suffix" : "" }, { "dropping-particle" : "", "family" : "Herget", "given" : "J", "non-dropping-particle" : "", "parse-names" : false, "suffix" : "" }, { "dropping-particle" : "", "family" : "Machado", "given" : "M J", "non-dropping-particle" : "", "parse-names" : false, "suffix" : "" } ], "container-title" : "Hydrology and Earth System Sciences", "id" : "ITEM-1", "issue" : "8", "issued" : { "date-parts" : [ [ "2015" ] ] }, "note" : "cited By 12", "page" : "3517-3539", "title" : "Quantitative historical hydrology in Europe", "translator" : [ { "dropping-particle" : "", "family" : "S447", "given" : "", "non-dropping-particle" : "", "parse-names" : false, "suffix" : "" } ], "type" : "article-journal", "volume" : "19" }, "uris" : [ "http://www.mendeley.com/documents/?uuid=455b740a-8b27-4ed9-a95a-5eb448254c99" ] } ], "mendeley" : { "formattedCitation" : "(Benito et al., 2015)", "manualFormatting" : "(Benito et al., 2015", "plainTextFormattedCitation" : "(Benito et al., 2015)", "previouslyFormattedCitation" : "(Benito et al., 2015)" }, "properties" : { "noteIndex" : 0 }, "schema" : "https://github.com/citation-style-language/schema/raw/master/csl-citation.json" }</w:delInstrText>
        </w:r>
        <w:r w:rsidRPr="00D424AA" w:rsidDel="00366170">
          <w:rPr>
            <w:rFonts w:cs="Times New Roman"/>
            <w:lang w:val="en-GB"/>
          </w:rPr>
          <w:fldChar w:fldCharType="separate"/>
        </w:r>
        <w:r w:rsidR="00A26296" w:rsidRPr="00366170" w:rsidDel="00366170">
          <w:rPr>
            <w:rFonts w:cs="Times New Roman"/>
            <w:noProof/>
            <w:lang w:val="en-GB"/>
          </w:rPr>
          <w:delText>(Benito et al., 2015</w:delText>
        </w:r>
        <w:r w:rsidRPr="00D424AA" w:rsidDel="00366170">
          <w:rPr>
            <w:rFonts w:cs="Times New Roman"/>
            <w:lang w:val="en-GB"/>
          </w:rPr>
          <w:fldChar w:fldCharType="end"/>
        </w:r>
        <w:commentRangeEnd w:id="429"/>
        <w:r w:rsidR="00A26296" w:rsidDel="00366170">
          <w:rPr>
            <w:rStyle w:val="Marquedecommentaire"/>
          </w:rPr>
          <w:commentReference w:id="429"/>
        </w:r>
        <w:r w:rsidRPr="00841A35" w:rsidDel="00366170">
          <w:rPr>
            <w:rFonts w:cs="Times New Roman"/>
            <w:shd w:val="clear" w:color="auto" w:fill="DEEAF6"/>
            <w:lang w:val="en-GB"/>
          </w:rPr>
          <w:delText xml:space="preserve">; </w:delText>
        </w:r>
        <w:commentRangeStart w:id="431"/>
        <w:r w:rsidRPr="00D424AA" w:rsidDel="00366170">
          <w:rPr>
            <w:rFonts w:cs="Times New Roman"/>
            <w:lang w:val="en-GB"/>
          </w:rPr>
          <w:fldChar w:fldCharType="begin" w:fldLock="1"/>
        </w:r>
        <w:r w:rsidR="00FF6231" w:rsidDel="00366170">
          <w:rPr>
            <w:rFonts w:cs="Times New Roman"/>
            <w:lang w:val="en-GB"/>
          </w:rPr>
          <w:delInstrText>ADDIN CSL_CITATION { "citationItems" : [ { "id" : "ITEM-1", "itemData" : { "DOI" : "10.1016/j.jhydrol.2014.06.038", "ISSN" : "00221694", "abstract" : "\u00a9 2014 Elsevier B.V. This review outlines the use of documentary evidence of historical flood events in contemporary flood frequency estimation in European countries. The study shows that despite widespread consensus in the scientific literature on the utility of documentary evidence, the actual migration from academic to practical application has been limited. A detailed review of flood frequency estimation guidelines from different countries showed that the value of historical data is generally recognised, but practical methods for systematic and routine inclusion of this type of data into risk analysis are in most cases not available. Studies of historical events were identified in most countries, and good examples of national databases attempting to collate the available information were identified. The conclusion is that there is considerable potential for improving the reliability of the current flood risk assessments by harvesting the valuable information on past extreme events contained in the historical data sets.", "author" : [ { "dropping-particle" : "", "family" : "Kjeldsen", "given" : "T.R.", "non-dropping-particle" : "", "parse-names" : false, "suffix" : "" }, { "dropping-particle" : "", "family" : "Macdonald", "given" : "N.", "non-dropping-particle" : "", "parse-names" : false, "suffix" : "" }, { "dropping-particle" : "", "family" : "Lang", "given" : "M.", "non-dropping-particle" : "", "parse-names" : false, "suffix" : "" }, { "dropping-particle" : "", "family" : "Mediero", "given" : "L.", "non-dropping-particle" : "", "parse-names" : false, "suffix" : "" }, { "dropping-particle" : "", "family" : "Albuquerque", "given" : "T.", "non-dropping-particle" : "", "parse-names" : false, "suffix" : "" }, { "dropping-particle" : "", "family" : "Bogdanowicz", "given" : "E.", "non-dropping-particle" : "", "parse-names" : false, "suffix" : "" }, { "dropping-particle" : "", "family" : "Br\u00e1zdil", "given" : "R.", "non-dropping-particle" : "", "parse-names" : false, "suffix" : "" }, { "dropping-particle" : "", "family" : "Castellarin", "given" : "A.", "non-dropping-particle" : "", "parse-names" : false, "suffix" : "" }, { "dropping-particle" : "", "family" : "David", "given" : "V.", "non-dropping-particle" : "", "parse-names" : false, "suffix" : "" }, { "dropping-particle" : "", "family" : "Fleig", "given" : "A.", "non-dropping-particle" : "", "parse-names" : false, "suffix" : "" }, { "dropping-particle" : "", "family" : "G\u00fcl", "given" : "G.O.", "non-dropping-particle" : "", "parse-names" : false, "suffix" : "" }, { "dropping-particle" : "", "family" : "Kriauciuniene", "given" : "J.", "non-dropping-particle" : "", "parse-names" : false, "suffix" : "" }, { "dropping-particle" : "", "family" : "Kohnov\u00e1", "given" : "S.", "non-dropping-particle" : "", "parse-names" : false, "suffix" : "" }, { "dropping-particle" : "", "family" : "Merz", "given" : "B.", "non-dropping-particle" : "", "parse-names" : false, "suffix" : "" }, { "dropping-particle" : "", "family" : "Nicholson", "given" : "O.", "non-dropping-particle" : "", "parse-names" : false, "suffix" : "" }, { "dropping-particle" : "", "family" : "Roald", "given" : "L.A.", "non-dropping-particle" : "", "parse-names" : false, "suffix" : "" }, { "dropping-particle" : "", "family" : "Salinas", "given" : "J.L.", "non-dropping-particle" : "", "parse-names" : false, "suffix" : "" }, { "dropping-particle" : "", "family" : "Sarauskiene", "given" : "D.", "non-dropping-particle" : "", "parse-names" : false, "suffix" : "" }, { "dropping-particle" : "", "family" : "\u0160raj", "given" : "M.", "non-dropping-particle" : "", "parse-names" : false, "suffix" : "" }, { "dropping-particle" : "", "family" : "Strupczewski", "given" : "W.", "non-dropping-particle" : "", "parse-names" : false, "suffix" : "" }, { "dropping-particle" : "", "family" : "Szolgay", "given" : "J.", "non-dropping-particle" : "", "parse-names" : false, "suffix" : "" }, { "dropping-particle" : "", "family" : "Toumazis", "given" : "A.", "non-dropping-particle" : "", "parse-names" : false, "suffix" : "" }, { "dropping-particle" : "", "family" : "Vanneuville", "given" : "W.", "non-dropping-particle" : "", "parse-names" : false, "suffix" : "" }, { "dropping-particle" : "", "family" : "Veijalainen", "given" : "N.", "non-dropping-particle" : "", "parse-names" : false, "suffix" : "" }, { "dropping-particle" : "", "family" : "Wilson", "given" : "D.", "non-dropping-particle" : "", "parse-names" : false, "suffix" : "" } ], "container-title" : "Journal of Hydrology", "id" : "ITEM-1", "issued" : { "date-parts" : [ [ "2014", "9" ] ] }, "note" : "From Duplicate 2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cited By 48\n\nFrom Duplicate 3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From Duplicate 2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cited By 48\n\nFrom Duplicate 3 (Documentary evidence of past floods in Europe and their utility in flood frequency estimation - Kjeldsen, T.R.; Macdonald, N.; Lang, M.; Mediero, L.; Albuquerque, T.; Bogdanowicz, E.; Br\u00e1zdil, R.; Castellarin, A.; David, V.; Fleig, A.; G\u00fcl, G.O.; Kriauciuniene, J.; Kohnov\u00e1, S.; Merz, B.; Nicholson, O.; Roald, L.A.; Salinas, J.L.; Sarauskiene, D.; \u0160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n\nFrom Duplicate 2 (Documentary evidence of past floods in Europe and their utility in flood frequency estimation - Kjeldsen, T.R. R; Macdonald, N.; Lang, M.; Mediero, L.; Albuquerque, T.; Bogdanowicz, E.; Bra\u00b4zdil, R.; Castellarin, A.; David, V.; Fleig, A.; Gu\u00a8l, G.O. O; Kriauciuniene, J.; Kohnova\u00b4, S.; Merz, B.; Nicholson, O.; Roald, L.A. A; Salinas, J.L. L; Sarauskiene, D.; S\u02c7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n\nFrom Duplicate 2 (Documentary evidence of past floods in Europe and their utility in flood frequency estimation - Kjeldsen, T.R. R; Macdonald, N.; Lang, M.; Mediero, L.; Albuquerque, T.; Bogdanowicz, E.; Bra\u00b4zdil, R.; Castellarin, A.; David, V.; Fleig, A.; Gu\u00a8l, G.O. O; Kriauciuniene, J.; Kohnova\u00b4, S.; Merz, B.; Nicholson, O.; Roald, L.A. A; Salinas, J.L. L; Sarauskiene, D.; S\u02c7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n\nFrom Duplicate 3 (Documentary evidence of past floods in Europe and their utility in flood frequency estimation - Kjeldsen, T.R. R; Macdonald, N.; Lang, M.; Mediero, L.; Albuquerque, T.; Bogdanowicz, E.; Bra\u00b4zdil, R.; Castellarin, A.; David, V.; Fleig, A.; Gu\u00a8l, G.O. O; Kriauciuniene, J.; Kohnova\u00b4, S.; Merz, B.; Nicholson, O.; Roald, L.A. A; Salinas, J.L. L; Sarauskiene, D.; S\u02c7raj, M.; Strupczewski, W.; Szolgay, J.; Toumazis, A.; Vanneuville, W.; Veijalainen, N.; Wilson, D.)\n\nFrom Duplicate 1 (Documentary evidence of past floods in Europe and their utility in flood frequency estimation - Kjeldsen, T R; Macdonald, N; Lang, M; Mediero, L; Albuquerque, T; Bogdanowicz, E; Bra\u00b4zdil, R; Castellarin, A; David, V; Fleig, A; Gu\u00a8l, G O; Kriauciuniene, J; Kohnova\u00b4, S; Merz, B; Nicholson, O; Roald, L A; Salinas, J L; Sarauskiene, D; S\u02c7raj, M; Strupczewski, W; Szolgay, J; Toumazis, A; Vanneuville, W; Veijalainen, N; Wilson, D)\n\ncited By 48", "page" : "963-973", "title" : "Documentary evidence of past floods in Europe and their utility in flood frequency estimation", "translator" : [ { "dropping-particle" : "", "family" : "S1546", "given" : "", "non-dropping-particle" : "", "parse-names" : false, "suffix" : "" } ], "type" : "article-journal", "volume" : "517" }, "uris" : [ "http://www.mendeley.com/documents/?uuid=371d98aa-b166-4e39-9bd8-72332b72a05f" ] } ], "mendeley" : { "formattedCitation" : "(Kjeldsen et al., 2014)", "manualFormatting" : "Kjeldsen et al., 2014", "plainTextFormattedCitation" : "(Kjeldsen et al., 2014)", "previouslyFormattedCitation" : "(Kjeldsen et al., 2014)" }, "properties" : { "noteIndex" : 0 }, "schema" : "https://github.com/citation-style-language/schema/raw/master/csl-citation.json" }</w:delInstrText>
        </w:r>
        <w:r w:rsidRPr="00D424AA" w:rsidDel="00366170">
          <w:rPr>
            <w:rFonts w:cs="Times New Roman"/>
            <w:lang w:val="en-GB"/>
          </w:rPr>
          <w:fldChar w:fldCharType="separate"/>
        </w:r>
        <w:r w:rsidR="00A26296" w:rsidDel="00366170">
          <w:rPr>
            <w:rFonts w:cs="Times New Roman"/>
            <w:noProof/>
            <w:lang w:val="en-GB"/>
          </w:rPr>
          <w:delText>Kjeldsen et al., 2014</w:delText>
        </w:r>
        <w:r w:rsidRPr="00D424AA" w:rsidDel="00366170">
          <w:rPr>
            <w:rFonts w:cs="Times New Roman"/>
            <w:lang w:val="en-GB"/>
          </w:rPr>
          <w:fldChar w:fldCharType="end"/>
        </w:r>
        <w:commentRangeEnd w:id="431"/>
        <w:r w:rsidR="00A26296" w:rsidDel="00366170">
          <w:rPr>
            <w:rStyle w:val="Marquedecommentaire"/>
          </w:rPr>
          <w:commentReference w:id="431"/>
        </w:r>
        <w:r w:rsidRPr="00841A35" w:rsidDel="00366170">
          <w:rPr>
            <w:rFonts w:cs="Times New Roman"/>
            <w:shd w:val="clear" w:color="auto" w:fill="DEEAF6"/>
            <w:lang w:val="en-GB"/>
          </w:rPr>
          <w:delText xml:space="preserve">; </w:delText>
        </w:r>
        <w:commentRangeStart w:id="432"/>
        <w:r w:rsidRPr="00D424AA" w:rsidDel="00366170">
          <w:rPr>
            <w:rFonts w:cs="Times New Roman"/>
            <w:lang w:val="en-GB"/>
          </w:rPr>
          <w:fldChar w:fldCharType="begin" w:fldLock="1"/>
        </w:r>
        <w:r w:rsidR="00FF6231" w:rsidDel="00366170">
          <w:rPr>
            <w:rFonts w:cs="Times New Roman"/>
            <w:lang w:val="en-GB"/>
          </w:rPr>
          <w:delInstrText>ADDIN CSL_CITATION { "citationItems" : [ { "id" : "ITEM-1", "itemData" : { "DOI" : "10.5194/hess-21-1631-2017", "author" : [ { "dropping-particle" : "", "family" : "Macdonald", "given" : "N", "non-dropping-particle" : "", "parse-names" : false, "suffix" : "" }, { "dropping-particle" : "", "family" : "Sangster", "given" : "H", "non-dropping-particle" : "", "parse-names" : false, "suffix" : "" } ], "container-title" : "Hydrology and Earth System Sciences", "id" : "ITEM-1", "issue" : "3", "issued" : { "date-parts" : [ [ "2017" ] ] }, "note" : "cited By 5", "page" : "1631-1650", "title" : "High-magnitude flooding across Britain since AD 1750", "translator" : [ { "dropping-particle" : "", "family" : "S451", "given" : "", "non-dropping-particle" : "", "parse-names" : false, "suffix" : "" } ], "type" : "article-journal", "volume" : "21" }, "uris" : [ "http://www.mendeley.com/documents/?uuid=79c12343-2cb2-42aa-8511-6d34b91d6fa2" ] } ], "mendeley" : { "formattedCitation" : "(Macdonald and Sangster, 2017)", "manualFormatting" : "Macdonald and Sangster, 2017)", "plainTextFormattedCitation" : "(Macdonald and Sangster, 2017)", "previouslyFormattedCitation" : "(Macdonald and Sangster, 2017)" }, "properties" : { "noteIndex" : 0 }, "schema" : "https://github.com/citation-style-language/schema/raw/master/csl-citation.json" }</w:delInstrText>
        </w:r>
        <w:r w:rsidRPr="00D424AA" w:rsidDel="00366170">
          <w:rPr>
            <w:rFonts w:cs="Times New Roman"/>
            <w:lang w:val="en-GB"/>
          </w:rPr>
          <w:fldChar w:fldCharType="separate"/>
        </w:r>
        <w:r w:rsidR="00A26296" w:rsidDel="00366170">
          <w:rPr>
            <w:rFonts w:cs="Times New Roman"/>
            <w:noProof/>
            <w:lang w:val="en-GB"/>
          </w:rPr>
          <w:delText>Macdonald and Sangster, 2017)</w:delText>
        </w:r>
        <w:r w:rsidRPr="00D424AA" w:rsidDel="00366170">
          <w:rPr>
            <w:rFonts w:cs="Times New Roman"/>
            <w:lang w:val="en-GB"/>
          </w:rPr>
          <w:fldChar w:fldCharType="end"/>
        </w:r>
        <w:commentRangeEnd w:id="432"/>
        <w:r w:rsidR="00A26296" w:rsidDel="00366170">
          <w:rPr>
            <w:rStyle w:val="Marquedecommentaire"/>
          </w:rPr>
          <w:commentReference w:id="432"/>
        </w:r>
      </w:del>
      <w:r w:rsidRPr="00841A35">
        <w:rPr>
          <w:rFonts w:cs="Times New Roman"/>
          <w:shd w:val="clear" w:color="auto" w:fill="DEEAF6"/>
          <w:lang w:val="en-GB"/>
        </w:rPr>
        <w:t xml:space="preserve">. </w:t>
      </w:r>
      <w:r w:rsidRPr="00D424AA">
        <w:rPr>
          <w:rFonts w:cs="Times New Roman"/>
          <w:shd w:val="clear" w:color="auto" w:fill="DEEAF6"/>
          <w:lang w:val="en-GB" w:eastAsia="en-GB"/>
        </w:rPr>
        <w:t>A key feature of paleofloo</w:t>
      </w:r>
      <w:bookmarkEnd w:id="426"/>
      <w:r w:rsidRPr="00D424AA">
        <w:rPr>
          <w:rFonts w:cs="Times New Roman"/>
          <w:shd w:val="clear" w:color="auto" w:fill="DEEAF6"/>
          <w:lang w:val="en-GB" w:eastAsia="en-GB"/>
        </w:rPr>
        <w:t xml:space="preserve">d records is variability in flood recurrence at centennial timescales </w:t>
      </w:r>
      <w:r w:rsidRPr="00D424AA">
        <w:rPr>
          <w:rFonts w:cs="Times New Roman"/>
          <w:shd w:val="clear" w:color="auto" w:fill="DEEAF6"/>
          <w:lang w:val="en-GB"/>
        </w:rPr>
        <w:fldChar w:fldCharType="begin" w:fldLock="1"/>
      </w:r>
      <w:r w:rsidR="007D2D56">
        <w:rPr>
          <w:rFonts w:cs="Times New Roman"/>
          <w:shd w:val="clear" w:color="auto" w:fill="DEEAF6"/>
          <w:lang w:val="en-GB"/>
        </w:rPr>
        <w:instrText>ADDIN CSL_CITATION { "citationItems" : [ { "id" : "ITEM-1", "itemData" : { "DOI" : "10.1002/wat2.1318", "ISSN" : "2049-1948", "abstract" : "River flooding is among the most destructive of natural hazards globally, causing widespread loss of life, damage to infrastructure and economic deprivation. Societies are currently under increasing threat from such floods, predominantly from increasing exposure of people and assets in flood-prone areas, but also as a result of changes in flood magnitude, frequency, and timing. Accurate flood hazard and risk assessment are therefore crucial for the sustainable development of societies worldwide. With a paucity of hydrological measurements, evidence from the field", "author" : [ { "dropping-particle" : "", "family" : "Wilhelm", "given" : "Bruno", "non-dropping-particle" : "", "parse-names" : false, "suffix" : "" }, { "dropping-particle" : "", "family" : "Ballesteros C\u00e1novas", "given" : "Juan Antonio", "non-dropping-particle" : "", "parse-names" : false, "suffix" : "" }, { "dropping-particle" : "", "family" : "Macdonald", "given" : "Neil", "non-dropping-particle" : "", "parse-names" : false, "suffix" : "" }, { "dropping-particle" : "", "family" : "Toonen", "given" : "Willem H.J.", "non-dropping-particle" : "", "parse-names" : false, "suffix" : "" }, { "dropping-particle" : "", "family" : "Baker", "given" : "Victor", "non-dropping-particle" : "", "parse-names" : false, "suffix" : "" }, { "dropping-particle" : "", "family" : "Barriendos", "given" : "Mariano", "non-dropping-particle" : "", "parse-names" : false, "suffix" : "" }, { "dropping-particle" : "", "family" : "Benito", "given" : "Gerardo", "non-dropping-particle" : "", "parse-names" : false, "suffix" : "" }, { "dropping-particle" : "", "family" : "Brauer", "given" : "Achim", "non-dropping-particle" : "", "parse-names" : false, "suffix" : "" }, { "dropping-particle" : "", "family" : "Corella", "given" : "Juan Pablo", "non-dropping-particle" : "", "parse-names" : false, "suffix" : "" }, { "dropping-particle" : "", "family" : "Denniston", "given" : "Rhawn", "non-dropping-particle" : "", "parse-names" : false, "suffix" : "" }, { "dropping-particle" : "", "family" : "Glaser", "given" : "R\u00fcdiger", "non-dropping-particle" : "", "parse-names" : false, "suffix" : "" }, { "dropping-particle" : "", "family" : "Ionita", "given" : "Monica", "non-dropping-particle" : "", "parse-names" : false, "suffix" : "" }, { "dropping-particle" : "", "family" : "Kahle", "given" : "Michael", "non-dropping-particle" : "", "parse-names" : false, "suffix" : "" }, { "dropping-particle" : "", "family" : "Liu", "given" : "Tao", "non-dropping-particle" : "", "parse-names" : false, "suffix" : "" }, { "dropping-particle" : "", "family" : "Luetscher", "given" : "Marc", "non-dropping-particle" : "", "parse-names" : false, "suffix" : "" }, { "dropping-particle" : "", "family" : "Macklin", "given" : "Mark", "non-dropping-particle" : "", "parse-names" : false, "suffix" : "" }, { "dropping-particle" : "", "family" : "Mudelsee", "given" : "Manfred", "non-dropping-particle" : "", "parse-names" : false, "suffix" : "" }, { "dropping-particle" : "", "family" : "Munoz", "given" : "Samuel", "non-dropping-particle" : "", "parse-names" : false, "suffix" : "" }, { "dropping-particle" : "", "family" : "Schulte", "given" : "Lothar", "non-dropping-particle" : "", "parse-names" : false, "suffix" : "" }, { "dropping-particle" : "", "family" : "George", "given" : "Scott", "non-dropping-particle" : "St.", "parse-names" : false, "suffix" : "" }, { "dropping-particle" : "", "family" : "Stoffel", "given" : "Markus", "non-dropping-particle" : "", "parse-names" : false, "suffix" : "" }, { "dropping-particle" : "", "family" : "Wetter", "given" : "Oliver", "non-dropping-particle" : "", "parse-names" : false, "suffix" : "" } ], "container-title" : "WIREs Water", "id" : "ITEM-1", "issue" : "1", "issued" : { "date-parts" : [ [ "2019" ] ] }, "page" : "e1318", "title" : "Interpreting historical, botanical, and geological evidence to aid preparations for future floods", "translator" : [ { "dropping-particle" : "", "family" : "S2300", "given" : "", "non-dropping-particle" : "", "parse-names" : false, "suffix" : "" } ], "type" : "article-journal", "volume" : "6" }, "uris" : [ "http://www.mendeley.com/documents/?uuid=7a973607-f282-441f-b39b-7a693ecb59a8" ] } ], "mendeley" : { "formattedCitation" : "(Wilhelm et al., 2019)", "plainTextFormattedCitation" : "(Wilhelm et al., 2019)", "previouslyFormattedCitation" : "(Wilhelm et al., 2019)" }, "properties" : { "noteIndex" : 0 }, "schema" : "https://github.com/citation-style-language/schema/raw/master/csl-citation.json" }</w:instrText>
      </w:r>
      <w:r w:rsidRPr="00D424AA">
        <w:rPr>
          <w:rFonts w:cs="Times New Roman"/>
          <w:shd w:val="clear" w:color="auto" w:fill="DEEAF6"/>
          <w:lang w:val="en-GB"/>
        </w:rPr>
        <w:fldChar w:fldCharType="separate"/>
      </w:r>
      <w:r w:rsidR="00A26296">
        <w:rPr>
          <w:rFonts w:cs="Times New Roman"/>
          <w:noProof/>
          <w:shd w:val="clear" w:color="auto" w:fill="DEEAF6"/>
          <w:lang w:val="en-GB"/>
        </w:rPr>
        <w:t>(Wilhelm et al., 2019)</w:t>
      </w:r>
      <w:r w:rsidRPr="00D424AA">
        <w:rPr>
          <w:rFonts w:cs="Times New Roman"/>
          <w:shd w:val="clear" w:color="auto" w:fill="DEEAF6"/>
          <w:lang w:val="en-GB"/>
        </w:rPr>
        <w:fldChar w:fldCharType="end"/>
      </w:r>
      <w:r w:rsidRPr="00841A35">
        <w:rPr>
          <w:rFonts w:cs="Times New Roman"/>
          <w:shd w:val="clear" w:color="auto" w:fill="DEEAF6"/>
          <w:lang w:val="en-GB" w:eastAsia="en-GB"/>
        </w:rPr>
        <w:t xml:space="preserve">, although constraining climate-flood relationships remains challenging. </w:t>
      </w:r>
      <w:r w:rsidRPr="00D424AA">
        <w:rPr>
          <w:rFonts w:cs="Times New Roman"/>
          <w:shd w:val="clear" w:color="auto" w:fill="DEEAF6"/>
          <w:lang w:val="en-GB"/>
        </w:rPr>
        <w:t>Pre-instrumental floods often occurred in considerably different contexts in terms of land use, irrigation, and infrastructure, and may not provide direct insight into modern river systems, which further prevents long-term asses</w:t>
      </w:r>
      <w:r w:rsidRPr="00D424AA">
        <w:rPr>
          <w:rFonts w:cs="Times New Roman"/>
          <w:lang w:val="en-GB"/>
        </w:rPr>
        <w:t xml:space="preserve">sments of flood changes being made based on these sources. </w:t>
      </w:r>
    </w:p>
    <w:p w14:paraId="2AD9FAE7" w14:textId="77777777" w:rsidR="00F76B37" w:rsidRPr="00D424AA" w:rsidRDefault="00F76B37" w:rsidP="0034429F">
      <w:pPr>
        <w:shd w:val="clear" w:color="auto" w:fill="DEEAF6" w:themeFill="accent1" w:themeFillTint="33"/>
        <w:rPr>
          <w:rFonts w:cs="Times New Roman"/>
          <w:lang w:val="en-GB"/>
        </w:rPr>
      </w:pPr>
    </w:p>
    <w:p w14:paraId="077B451D" w14:textId="0D1CC727" w:rsidR="00F76B37" w:rsidRPr="00D424AA" w:rsidRDefault="00F76B37" w:rsidP="0034429F">
      <w:pPr>
        <w:shd w:val="clear" w:color="auto" w:fill="DEEAF6" w:themeFill="accent1" w:themeFillTint="33"/>
        <w:rPr>
          <w:rFonts w:cs="Times New Roman"/>
          <w:lang w:val="en-GB"/>
        </w:rPr>
      </w:pPr>
      <w:r w:rsidRPr="00D424AA">
        <w:rPr>
          <w:rFonts w:cs="Times New Roman"/>
          <w:lang w:val="en-GB"/>
        </w:rPr>
        <w:t xml:space="preserve">There is </w:t>
      </w:r>
      <w:r w:rsidRPr="00804CE7">
        <w:rPr>
          <w:rFonts w:cs="Times New Roman"/>
          <w:i/>
          <w:iCs/>
          <w:lang w:val="en-GB"/>
        </w:rPr>
        <w:t>medium confidence</w:t>
      </w:r>
      <w:r w:rsidRPr="00D424AA">
        <w:rPr>
          <w:rFonts w:cs="Times New Roman"/>
          <w:lang w:val="en-GB"/>
        </w:rPr>
        <w:t xml:space="preserve"> that periods of both more and less tropical cyclone activity (frequency or intensity) than observed occurred over the Common Era in many regions. Paleotempest studies cover a limited number of locations that are predominantly coastal, and hence provide information on specific locations that cannot be extrapolated basin-wide </w:t>
      </w:r>
      <w:commentRangeStart w:id="433"/>
      <w:r w:rsidRPr="00D424AA">
        <w:rPr>
          <w:rFonts w:cs="Times New Roman"/>
          <w:lang w:val="en-GB"/>
        </w:rPr>
        <w:fldChar w:fldCharType="begin" w:fldLock="1"/>
      </w:r>
      <w:r w:rsidR="00FF6231">
        <w:rPr>
          <w:rFonts w:cs="Times New Roman"/>
          <w:lang w:val="en-GB"/>
        </w:rPr>
        <w:instrText>ADDIN CSL_CITATION { "citationItems" : [ { "id" : "ITEM-1", "itemData" : { "DOI" : "10.1007/978-3-319-47594-3_1", "ISBN" : "978-3-319-47594-3", "abstract" : "Roughly 35 % of the world's 7.4 billion people are in the path of tropical cyclones, and coastal populations are expected to increase in the coming century. To understand the future damage that tropical cyclones could impose on an ever-growing coastal population, it is critically important to better understand the relationships between tropical cyclones and climate. Large-scale features of the climate system have been shown to affect tropical cyclone activity, for example, the El Ni\u00f1o Southern Oscillation (ENSO) has been shown to influence tropical cyclone frequency in all oceanic basins on seasonal, yearly, and decadal timescales. However, the relatively short observational record (&lt;160 years) is inadequate for identifying the climatic influences on tropical cyclones over centennial to millennial timescales. Paleotempestology, a relatively new science, helps to resolve this issue by extending the instrumental record back several thousands of years. Over the past two decades, the number of paleotempestology records has increased substantially for sites along the Northwest Atlantic Ocean, Gulf of Mexico and Caribbean Sea, the South Pacific Ocean, and the Northwest Pacific and Indian Ocean regions. The most obvious characteristic of these records is that they reveal extended alternating periods of either greater or lesser tropical cyclone activity over centennial and millennial timescales. In these studies, researchers have shown that large-scale climatic features such as ENSO, sea surface temperatures (SSTs), the latitudinal position of the intertropical convergence zone (ITCZ), and the North Atlantic Oscillation (NAO) are likely driving the alternating long-term behavior of tropical cyclones in global oceanic basins. This review paper will focus on recent paleotempestology studies from multiple global sites and endeavor to synthesize the results and interpretations.", "author" : [ { "dropping-particle" : "", "family" : "Muller", "given" : "Joanne", "non-dropping-particle" : "", "parse-names" : false, "suffix" : "" }, { "dropping-particle" : "", "family" : "Collins", "given" : "Jennifer M", "non-dropping-particle" : "", "parse-names" : false, "suffix" : "" }, { "dropping-particle" : "", "family" : "Gibson", "given" : "Samantha", "non-dropping-particle" : "", "parse-names" : false, "suffix" : "" }, { "dropping-particle" : "", "family" : "Paxton", "given" : "Leilani", "non-dropping-particle" : "", "parse-names" : false, "suffix" : "" } ], "container-title" : "Hurricanes and Climate Change: Volume 3", "editor" : [ { "dropping-particle" : "", "family" : "Collins", "given" : "Jennifer M", "non-dropping-particle" : "", "parse-names" : false, "suffix" : "" }, { "dropping-particle" : "", "family" : "Walsh", "given" : "Kevin", "non-dropping-particle" : "", "parse-names" : false, "suffix" : "" } ], "id" : "ITEM-1", "issued" : { "date-parts" : [ [ "2017" ] ] }, "page" : "1-33", "publisher" : "Springer", "publisher-place" : "Cham, Switzerland", "title" : "Recent Advances in the Emerging Field of Paleotempestology", "translator" : [ { "dropping-particle" : "", "family" : "S1256", "given" : "Rt6", "non-dropping-particle" : "", "parse-names" : false, "suffix" : "" } ], "type" : "chapter" }, "uris" : [ "http://www.mendeley.com/documents/?uuid=aa1db608-1bbe-45f2-9414-93f59106ed40" ] } ], "mendeley" : { "formattedCitation" : "(Muller et al., 2017)", "manualFormatting" : "(see Muller et al., 2017)", "plainTextFormattedCitation" : "(Muller et al., 2017)", "previouslyFormattedCitation" : "(Muller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e Muller et al., 2017)</w:t>
      </w:r>
      <w:r w:rsidRPr="00D424AA">
        <w:rPr>
          <w:rFonts w:cs="Times New Roman"/>
          <w:lang w:val="en-GB"/>
        </w:rPr>
        <w:fldChar w:fldCharType="end"/>
      </w:r>
      <w:commentRangeEnd w:id="433"/>
      <w:r w:rsidR="00A26296">
        <w:rPr>
          <w:rStyle w:val="Marquedecommentaire"/>
        </w:rPr>
        <w:commentReference w:id="433"/>
      </w:r>
      <w:r w:rsidRPr="00841A35">
        <w:rPr>
          <w:rFonts w:cs="Times New Roman"/>
          <w:lang w:val="en-GB"/>
        </w:rPr>
        <w:t>. In some locations, such as the Gulf of Mexico and the New England coa</w:t>
      </w:r>
      <w:r w:rsidRPr="00D424AA">
        <w:rPr>
          <w:rFonts w:cs="Times New Roman"/>
          <w:lang w:val="en-GB"/>
        </w:rPr>
        <w:t xml:space="preserve">st, similarly intense storms to those observed recently have occurred multiple times over centennial timescales </w:t>
      </w:r>
      <w:r w:rsidRPr="00D424AA">
        <w:rPr>
          <w:rFonts w:cs="Times New Roman"/>
          <w:lang w:val="en-GB"/>
        </w:rPr>
        <w:fldChar w:fldCharType="begin" w:fldLock="1"/>
      </w:r>
      <w:r w:rsidR="00FF6231">
        <w:rPr>
          <w:rFonts w:cs="Times New Roman"/>
          <w:lang w:val="en-GB"/>
        </w:rPr>
        <w:instrText>ADDIN CSL_CITATION { "citationItems" : [ { "id" : "ITEM-1", "itemData" : { "DOI" : "10.1016/j.margeo.2017.09.009", "ISSN" : "00253227", "abstract" : "The northern Gulf of Mexico has been devastated by recent intense storms. Camille (1969) and Katrina (2005) are two notable hurricanes that made landfall in nearly the same location in Mississippi. Fully understanding the risks and processes associated with hurricane impacts are impeded by a short and fragmented instrumental record, however. Paleotempestology has the potential to employ modern analogues from intense storms in this region to extend the hurricane record beyond pre-observational time. Existing empirically-based models can back-calculate surge heights over coastal systems as a function of transport distance, particle settling velocity, and gravitational acceleration. We collected sediment cores in a pond (3) and adjacent beach (1) in Hancock County, Mississippi. Grain-size, loss-on-ignition, and microfossil analyses were conducted on cores in the context of a Bayesian statistical age model using 137Cs and 14C dating. Using Hurricane Camille to calibrate the archive, similar coarse-grained deposits were identified, and inverse sediment transport models calculated paleosurge intensities similar in magnitude to Camille over the 2500-yr record. Our multi-millennial annual average landfall probability (0.48%) closely matches previously published studies from the Gulf of Mexico, indicating that intense hurricanes have not varied over these timescales. Over centennial timescales, active intervals occurred between 900 to 600 and 2200 to 1900 yr BP, with relative quiescence between 1900 to 900 yr BP. Comparisons with other published sites support the notion that southerly shifts in the Loop Current may be responsible for the decline in activity around 600 yr BP.", "author" : [ { "dropping-particle" : "", "family" : "Bregy", "given" : "Joshua C.", "non-dropping-particle" : "", "parse-names" : false, "suffix" : "" }, { "dropping-particle" : "", "family" : "Wallace", "given" : "Davin J.", "non-dropping-particle" : "", "parse-names" : false, "suffix" : "" }, { "dropping-particle" : "", "family" : "Minzoni", "given" : "Rebecca Totten", "non-dropping-particle" : "", "parse-names" : false, "suffix" : "" }, { "dropping-particle" : "", "family" : "Cruz", "given" : "Valerie J.", "non-dropping-particle" : "", "parse-names" : false, "suffix" : "" } ], "container-title" : "Marine Geology", "id" : "ITEM-1", "issue" : "September 2017", "issued" : { "date-parts" : [ [ "2018" ] ] }, "page" : "26-42", "publisher" : "Elsevier", "title" : "2500-year paleotempestological record of intense storms for the northern Gulf of Mexico, United States", "translator" : [ { "dropping-particle" : "", "family" : "S2316", "given" : "", "non-dropping-particle" : "", "parse-names" : false, "suffix" : "" } ], "type" : "article-journal", "volume" : "396" }, "uris" : [ "http://www.mendeley.com/documents/?uuid=06db12c0-dbe2-4d4c-bf20-a5b16f6fe5d1" ] }, { "id" : "ITEM-2", "itemData" : { "DOI" : "10.1130/0016-7606(2001)113&lt;0714:YSROIH&gt;2.0.CO;2", "ISBN" : "0016760611", "ISSN" : "00167606", "author" : [ { "dropping-particle" : "", "family" : "Donnelly", "given" : "Jeffrey P.", "non-dropping-particle" : "", "parse-names" : false, "suffix" : "" }, { "dropping-particle" : "", "family" : "Smith Bryant", "given" : "Sarah", "non-dropping-particle" : "", "parse-names" : false, "suffix" : "" }, { "dropping-particle" : "", "family" : "Butler", "given" : "Jessica", "non-dropping-particle" : "", "parse-names" : false, "suffix" : "" }, { "dropping-particle" : "", "family" : "Dowling", "given" : "Jennifer", "non-dropping-particle" : "", "parse-names" : false, "suffix" : "" }, { "dropping-particle" : "", "family" : "Fan", "given" : "Linda", "non-dropping-particle" : "", "parse-names" : false, "suffix" : "" }, { "dropping-particle" : "", "family" : "Hausmann", "given" : "Neil", "non-dropping-particle" : "", "parse-names" : false, "suffix" : "" }, { "dropping-particle" : "", "family" : "Newby", "given" : "Paige", "non-dropping-particle" : "", "parse-names" : false, "suffix" : "" }, { "dropping-particle" : "", "family" : "Shuman", "given" : "Bryan", "non-dropping-particle" : "", "parse-names" : false, "suffix" : "" }, { "dropping-particle" : "", "family" : "Stern", "given" : "Jennifer", "non-dropping-particle" : "", "parse-names" : false, "suffix" : "" }, { "dropping-particle" : "", "family" : "Westover", "given" : "Karlyn", "non-dropping-particle" : "", "parse-names" : false, "suffix" : "" }, { "dropping-particle" : "", "family" : "Webb III", "given" : "Thompson", "non-dropping-particle" : "", "parse-names" : false, "suffix" : "" } ], "container-title" : "Geological Society of America Bulletin", "id" : "ITEM-2", "issue" : "6", "issued" : { "date-parts" : [ [ "2001", "6" ] ] }, "page" : "714-727", "title" : "700 yr sedimentary record of intense hurricane landfalls in southern New England", "translator" : [ { "dropping-particle" : "", "family" : "S2325", "given" : "", "non-dropping-particle" : "", "parse-names" : false, "suffix" : "" } ], "type" : "article-journal", "volume" : "113" }, "uris" : [ "http://www.mendeley.com/documents/?uuid=ca9b14ac-4a82-4118-a8e4-00cff741fb76" ] } ], "mendeley" : { "formattedCitation" : "(Donnelly et al., 2001; Bregy et al., 2018)", "plainTextFormattedCitation" : "(Donnelly et al., 2001; Bregy et al., 2018)", "previouslyFormattedCitation" : "(Donnelly et al., 2001; Bregy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nnelly et al., 2001; Bregy et al., 2018)</w:t>
      </w:r>
      <w:r w:rsidRPr="00D424AA">
        <w:rPr>
          <w:rFonts w:cs="Times New Roman"/>
          <w:lang w:val="en-GB"/>
        </w:rPr>
        <w:fldChar w:fldCharType="end"/>
      </w:r>
      <w:r w:rsidRPr="00841A35">
        <w:rPr>
          <w:rFonts w:cs="Times New Roman"/>
          <w:lang w:val="en-GB"/>
        </w:rPr>
        <w:t>. Further research focused on the frequency of tropical storm activity. Ex</w:t>
      </w:r>
      <w:r w:rsidRPr="00D424AA">
        <w:rPr>
          <w:rFonts w:cs="Times New Roman"/>
          <w:lang w:val="en-GB"/>
        </w:rPr>
        <w:t xml:space="preserve">treme storms occurred considerably more frequently in particular periods of the Common Era, compared to the instrumental period in northeast Queensland, Australia </w:t>
      </w:r>
      <w:r w:rsidRPr="00D424AA">
        <w:rPr>
          <w:rFonts w:cs="Times New Roman"/>
          <w:lang w:val="en-GB"/>
        </w:rPr>
        <w:fldChar w:fldCharType="begin" w:fldLock="1"/>
      </w:r>
      <w:r w:rsidR="00FF6231">
        <w:rPr>
          <w:rFonts w:cs="Times New Roman"/>
          <w:lang w:val="en-GB"/>
        </w:rPr>
        <w:instrText>ADDIN CSL_CITATION { "citationItems" : [ { "id" : "ITEM-1", "itemData" : { "DOI" : "10.1016/j.quascirev.2009.02.014", "ISSN" : "0277-3791", "author" : [ { "dropping-particle" : "", "family" : "Nott", "given" : "Jonathan", "non-dropping-particle" : "", "parse-names" : false, "suffix" : "" }, { "dropping-particle" : "", "family" : "Smithers", "given" : "Scott", "non-dropping-particle" : "", "parse-names" : false, "suffix" : "" }, { "dropping-particle" : "", "family" : "Walsh", "given" : "Kevin", "non-dropping-particle" : "", "parse-names" : false, "suffix" : "" }, { "dropping-particle" : "", "family" : "Rhodes", "given" : "Ed", "non-dropping-particle" : "", "parse-names" : false, "suffix" : "" } ], "container-title" : "Quaternary Science Reviews", "id" : "ITEM-1", "issue" : "15-16", "issued" : { "date-parts" : [ [ "2009" ] ] }, "page" : "1511-1520", "publisher" : "Elsevier Ltd", "title" : "Sand beach ridges record 6000 year history of extreme tropical cyclone activity in northeastern Australia", "translator" : [ { "dropping-particle" : "", "family" : "S1257", "given" : "", "non-dropping-particle" : "", "parse-names" : false, "suffix" : "" } ], "type" : "article-journal", "volume" : "28" }, "uris" : [ "http://www.mendeley.com/documents/?uuid=cc7faf44-7adb-495d-9fd1-20821338000a" ] }, { "id" : "ITEM-2", "itemData" : { "DOI" : "10.1038/nature12882", "ISSN" : "0028-0836", "author" : [ { "dropping-particle" : "", "family" : "Haig", "given" : "Jordahna", "non-dropping-particle" : "", "parse-names" : false, "suffix" : "" }, { "dropping-particle" : "", "family" : "Nott", "given" : "Jonathan", "non-dropping-particle" : "", "parse-names" : false, "suffix" : "" }, { "dropping-particle" : "", "family" : "Reichart", "given" : "Gert-Jan", "non-dropping-particle" : "", "parse-names" : false, "suffix" : "" } ], "container-title" : "Nature", "id" : "ITEM-2", "issue" : "7485", "issued" : { "date-parts" : [ [ "2014", "1", "29" ] ] }, "page" : "667-671", "title" : "Australian tropical cyclone activity lower than at any time over the past 550\u20131,500 years", "translator" : [ { "dropping-particle" : "", "family" : "S127", "given" : "", "non-dropping-particle" : "", "parse-names" : false, "suffix" : "" } ], "type" : "article-journal", "volume" : "505" }, "uris" : [ "http://www.mendeley.com/documents/?uuid=0d580deb-41d4-488f-a09f-f75373e615a7" ] } ], "mendeley" : { "formattedCitation" : "(Nott et al., 2009; Haig et al., 2014)", "plainTextFormattedCitation" : "(Nott et al., 2009; Haig et al., 2014)", "previouslyFormattedCitation" : "(Nott et al., 2009; Haig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Nott et al., 2009; Haig et al., 2014)</w:t>
      </w:r>
      <w:r w:rsidRPr="00D424AA">
        <w:rPr>
          <w:rFonts w:cs="Times New Roman"/>
          <w:lang w:val="en-GB"/>
        </w:rPr>
        <w:fldChar w:fldCharType="end"/>
      </w:r>
      <w:r w:rsidRPr="00841A35">
        <w:rPr>
          <w:rFonts w:cs="Times New Roman"/>
          <w:lang w:val="en-GB"/>
        </w:rPr>
        <w:t>, and the Gulf Coast</w:t>
      </w:r>
      <w:del w:id="434" w:author="Robin Matthews" w:date="2021-07-13T17:28:00Z">
        <w:r w:rsidRPr="00841A35" w:rsidDel="00366170">
          <w:rPr>
            <w:rFonts w:cs="Times New Roman"/>
            <w:lang w:val="en-GB"/>
          </w:rPr>
          <w:delText xml:space="preserve"> </w:delText>
        </w:r>
      </w:del>
      <w:bookmarkStart w:id="435" w:name="_Hlk77089661"/>
      <w:ins w:id="436" w:author="Robin Matthews" w:date="2021-07-13T17:28:00Z">
        <w:r w:rsidR="00366170">
          <w:rPr>
            <w:rFonts w:cs="Times New Roman"/>
            <w:lang w:val="en-GB"/>
          </w:rPr>
          <w:t xml:space="preserve"> </w:t>
        </w:r>
        <w:r w:rsidR="00366170">
          <w:rPr>
            <w:rFonts w:cs="Times New Roman"/>
            <w:lang w:val="en-GB"/>
          </w:rPr>
          <w:fldChar w:fldCharType="begin" w:fldLock="1"/>
        </w:r>
      </w:ins>
      <w:r w:rsidR="0012753B">
        <w:rPr>
          <w:rFonts w:cs="Times New Roman"/>
          <w:lang w:val="en-GB"/>
        </w:rPr>
        <w:instrText>ADDIN CSL_CITATION { "citationItems" : [ { "id" : "ITEM-1", "itemData" : { "DOI" : "10.1002/ggge.20217", "ISSN" : "15252027", "author" : [ { "dropping-particle" : "", "family" : "Brandon", "given" : "Christine M", "non-dropping-particle" : "", "parse-names" : false, "suffix" : "" }, { "dropping-particle" : "", "family" : "Woodruff", "given" : "Jonathan D", "non-dropping-particle" : "", "parse-names" : false, "suffix" : "" }, { "dropping-particle" : "", "family" : "Lane", "given" : "D Phil", "non-dropping-particle" : "", "parse-names" : false, "suffix" : "" }, { "dropping-particle" : "", "family" : "Donnelly", "given" : "Jeffrey P", "non-dropping-particle" : "", "parse-names" : false, "suffix" : "" } ], "container-title" : "Geochemistry, Geophysics, Geosystems", "id" : "ITEM-1", "issue" : "8", "issued" : { "date-parts" : [ [ "2013", "8" ] ] }, "page" : "2993-3008", "title" : "Tropical cyclone wind speed constraints from resultant storm surge deposition: A 2500 year reconstruction of hurricane activity from St. Marks, FL", "translator" : [ { "dropping-particle" : "", "family" : "S1251", "given" : "", "non-dropping-particle" : "", "parse-names" : false, "suffix" : "" } ], "type" : "article-journal", "volume" : "14" }, "uris" : [ "http://www.mendeley.com/documents/?uuid=fcb8513b-8fe5-4e32-b168-21940c85197c" ] }, { "id" : "ITEM-2", "itemData" : { "DOI" : "10.1002/2014JD021584", "ISSN" : "2169897X", "abstract" : "Historical tropical cyclone (TC) and storm surge records are often too limited to quantify the risk to local populations. Paleohurricane sediment records uncover long-term TC activity, but interpreting these records can be difficult and can introduce significant uncertainties. Here we compare and combine climatological-hydrodynamic modeling (including a method to account for storm size uncertainty), historical observations, and paleohurricane records to investigate local surge risk, using Apalachee Bay in northwest Florida as an example. The modeling reveals relatively high risk, with 100 year, 500 year, and \"worst case\" surges estimated to be about 6.3 m, 8.3 m, and 11.3 m, respectively, at Bald Point (a paleorecord site) and about 7.4 m, 9.7 m, and 13.3 m, respectively, at St. Marks (the head of the Bay), supporting the inference from paleorecords that Apalachee Bay has frequently suffered severe inundation for thousands of years. Both the synthetic database and paleorecords contain a much higher frequency of extreme events than the historical record; the mean return period of surges greater than 5 m is about 40 years based on synthetic modeling and paleoreconstruction, whereas it is about 400 years based on historical storm analysis. Apalachee Bay surge risk is determined by storms of broad characteristics, varies spatially over the area, and is affected by coastally trapped Kelvin waves, all of which are important features to consider when accessing the risk and interpreting paleohurricane records. In particular, neglecting size uncertainty may induce great underestimation in surge risk, as the size distribution is positively skewed. While the most extreme surges were generated by the uppermost storm intensities, medium intensity storms (categories 1-3) can produce large to extreme surges, due to their larger inner core sizes. For Apalachee Bay, the storms that induced localized barrier breaching and limited sediment transport (overwash regime; surge between 3 and 5 m) are most likely to be category 2 or 3 storms, and the storms that inundated the entire barrier and deposited significantly more coarse materials (inundation regime; surge &gt; 5 m) are most likely to be category 3 or 4 storms.", "author" : [ { "dropping-particle" : "", "family" : "Lin", "given" : "Ning", "non-dropping-particle" : "", "parse-names" : false, "suffix" : "" }, { "dropping-particle" : "", "family" : "Lane", "given" : "Philip", "non-dropping-particle" : "", "parse-names" : false, "suffix" : "" }, { "dropping-particle" : "", "family" : "Emanuel", "given" : "Kerry A.", "non-dropping-particle" : "", "parse-names" : false, "suffix" : "" }, { "dropping-particle" : "", "family" : "Sullivan", "given" : "Richard M.", "non-dropping-particle" : "", "parse-names" : false, "suffix" : "" }, { "dropping-particle" : "", "family" : "Donnelly", "given" : "Jeffrey P.", "non-dropping-particle" : "", "parse-names" : false, "suffix" : "" } ], "container-title" : "Journal of Geophysical Research: Atmospheres", "id" : "ITEM-2", "issue" : "14", "issued" : { "date-parts" : [ [ "2014", "7", "27" ] ] }, "page" : "8606-8623", "title" : "Heightened hurricane surge risk in northwest Florida revealed from climatological-hydrodynamic modeling and paleorecord reconstruction", "translator" : [ { "dropping-particle" : "", "family" : "S2385", "given" : "", "non-dropping-particle" : "", "parse-names" : false, "suffix" : "" } ], "type" : "article-journal", "volume" : "119" }, "uris" : [ "http://www.mendeley.com/documents/?uuid=2b230ae9-61b2-425e-9c96-ccacb9c450e0" ] } ], "mendeley" : { "formattedCitation" : "(Brandon et al., 2013; Lin et al., 2014)", "manualFormatting" : "(e.g., Brandon et al., 2013; Lin et al., 2014)", "plainTextFormattedCitation" : "(Brandon et al., 2013; Lin et al., 2014)", "previouslyFormattedCitation" : "(Brandon et al., 2013; Lin et al., 2014)" }, "properties" : { "noteIndex" : 0 }, "schema" : "https://github.com/citation-style-language/schema/raw/master/csl-citation.json" }</w:instrText>
      </w:r>
      <w:ins w:id="437" w:author="Robin Matthews" w:date="2021-07-13T17:28:00Z">
        <w:r w:rsidR="00366170">
          <w:rPr>
            <w:rFonts w:cs="Times New Roman"/>
            <w:lang w:val="en-GB"/>
          </w:rPr>
          <w:fldChar w:fldCharType="separate"/>
        </w:r>
        <w:r w:rsidR="00366170" w:rsidRPr="00926D02">
          <w:rPr>
            <w:rFonts w:cs="Times New Roman"/>
            <w:noProof/>
            <w:lang w:val="en-GB"/>
          </w:rPr>
          <w:t>(</w:t>
        </w:r>
        <w:r w:rsidR="00366170">
          <w:rPr>
            <w:rFonts w:cs="Times New Roman"/>
            <w:noProof/>
            <w:lang w:val="en-GB"/>
          </w:rPr>
          <w:t xml:space="preserve">e.g., </w:t>
        </w:r>
        <w:r w:rsidR="00366170" w:rsidRPr="00926D02">
          <w:rPr>
            <w:rFonts w:cs="Times New Roman"/>
            <w:noProof/>
            <w:lang w:val="en-GB"/>
          </w:rPr>
          <w:t>Brandon et al., 2013; Lin et al., 2014)</w:t>
        </w:r>
        <w:r w:rsidR="00366170">
          <w:rPr>
            <w:rFonts w:cs="Times New Roman"/>
            <w:lang w:val="en-GB"/>
          </w:rPr>
          <w:fldChar w:fldCharType="end"/>
        </w:r>
      </w:ins>
      <w:commentRangeStart w:id="438"/>
      <w:del w:id="439" w:author="Robin Matthews" w:date="2021-07-13T17:28:00Z">
        <w:r w:rsidRPr="00D424AA" w:rsidDel="00366170">
          <w:rPr>
            <w:rFonts w:cs="Times New Roman"/>
            <w:lang w:val="en-GB"/>
          </w:rPr>
          <w:fldChar w:fldCharType="begin" w:fldLock="1"/>
        </w:r>
        <w:r w:rsidR="00FF6231" w:rsidRPr="00366170" w:rsidDel="00366170">
          <w:rPr>
            <w:rFonts w:cs="Times New Roman"/>
            <w:lang w:val="en-GB"/>
          </w:rPr>
          <w:delInstrText>ADDIN CSL_CITATION { "citationItems" : [ { "id" : "ITEM-1", "itemData" : { "DOI" : "10.1002/ggge.20217", "ISSN" : "15252027", "author" : [ { "dropping-particle" : "", "family" : "Brandon", "given" : "Christine M", "non-dropping-particle" : "", "parse-names" : false, "suffix" : "" }, { "dropping-particle" : "", "family" : "Woodruff", "given" : "Jonathan D", "non-dropping-particle" : "", "parse-names" : false, "suffix" : "" }, { "dropping-particle" : "", "family" : "Lane", "given" : "D Phil", "non-dropping-particle" : "", "parse-names" : false, "suffix" : "" }, { "dropping-particle" : "", "family" : "Donnelly", "given" : "Jeffrey P", "non-dropping-particle" : "", "parse-names" : false, "suffix" : "" } ], "container-title" : "Geochemistry, Geophysics, Geosystems", "id" : "ITEM-1", "issue" : "8", "issued" : { "date-parts" : [ [ "2013", "8" ] ] }, "page" : "2993-3008", "title" : "Tropical cyclone wind speed constraints from resultant storm surge deposition: A 2500 year reconstruction of hurricane activity from St. Marks, FL", "translator" : [ { "dropping-particle" : "", "family" : "S1251", "given" : "", "non-dropping-particle" : "", "parse-names" : false, "suffix" : "" } ], "type" : "article-journal", "volume" : "14" }, "uris" : [ "http://www.mendeley.com/documents/?uuid=fcb8513b-8fe5-4e32-b168-21940c85197c" ] } ], "mendeley" : { "formattedCitation" : "(Brandon et al., 2013)", "manualFormatting" : "(e.g., Brandon et al., 2013", "plainTextFormattedCitation" : "(Brandon et al., 2013)", "previouslyFormattedCitation" : "(Brandon et al., 2013)" }, "properties" : { "noteIndex" : 0 }, "schema" : "https://github.com/citation-style-language/schema/raw/master/csl-citation.json" }</w:delInstrText>
        </w:r>
        <w:r w:rsidRPr="00D424AA" w:rsidDel="00366170">
          <w:rPr>
            <w:rFonts w:cs="Times New Roman"/>
            <w:lang w:val="en-GB"/>
          </w:rPr>
          <w:fldChar w:fldCharType="separate"/>
        </w:r>
        <w:r w:rsidR="00A26296" w:rsidRPr="00366170" w:rsidDel="00366170">
          <w:rPr>
            <w:rFonts w:cs="Times New Roman"/>
            <w:noProof/>
            <w:lang w:val="en-GB"/>
          </w:rPr>
          <w:delText>(e.g., Brandon et al., 2013</w:delText>
        </w:r>
        <w:r w:rsidRPr="00D424AA" w:rsidDel="00366170">
          <w:rPr>
            <w:rFonts w:cs="Times New Roman"/>
            <w:lang w:val="en-GB"/>
          </w:rPr>
          <w:fldChar w:fldCharType="end"/>
        </w:r>
        <w:commentRangeEnd w:id="438"/>
        <w:r w:rsidR="00A26296" w:rsidDel="00366170">
          <w:rPr>
            <w:rStyle w:val="Marquedecommentaire"/>
          </w:rPr>
          <w:commentReference w:id="438"/>
        </w:r>
        <w:r w:rsidRPr="00841A35" w:rsidDel="00366170">
          <w:rPr>
            <w:rFonts w:cs="Times New Roman"/>
            <w:lang w:val="en-GB"/>
          </w:rPr>
          <w:delText xml:space="preserve">; </w:delText>
        </w:r>
        <w:commentRangeStart w:id="440"/>
        <w:r w:rsidRPr="00D424AA" w:rsidDel="00366170">
          <w:rPr>
            <w:rFonts w:cs="Times New Roman"/>
            <w:lang w:val="en-GB"/>
          </w:rPr>
          <w:fldChar w:fldCharType="begin" w:fldLock="1"/>
        </w:r>
        <w:r w:rsidR="00FF6231" w:rsidDel="00366170">
          <w:rPr>
            <w:rFonts w:cs="Times New Roman"/>
            <w:lang w:val="en-GB"/>
          </w:rPr>
          <w:delInstrText>ADDIN CSL_CITATION { "citationItems" : [ { "id" : "ITEM-1", "itemData" : { "DOI" : "10.1002/2014JD021584", "ISSN" : "2169897X", "abstract" : "Historical tropical cyclone (TC) and storm surge records are often too limited to quantify the risk to local populations. Paleohurricane sediment records uncover long-term TC activity, but interpreting these records can be difficult and can introduce significant uncertainties. Here we compare and combine climatological-hydrodynamic modeling (including a method to account for storm size uncertainty), historical observations, and paleohurricane records to investigate local surge risk, using Apalachee Bay in northwest Florida as an example. The modeling reveals relatively high risk, with 100 year, 500 year, and \"worst case\" surges estimated to be about 6.3 m, 8.3 m, and 11.3 m, respectively, at Bald Point (a paleorecord site) and about 7.4 m, 9.7 m, and 13.3 m, respectively, at St. Marks (the head of the Bay), supporting the inference from paleorecords that Apalachee Bay has frequently suffered severe inundation for thousands of years. Both the synthetic database and paleorecords contain a much higher frequency of extreme events than the historical record; the mean return period of surges greater than 5 m is about 40 years based on synthetic modeling and paleoreconstruction, whereas it is about 400 years based on historical storm analysis. Apalachee Bay surge risk is determined by storms of broad characteristics, varies spatially over the area, and is affected by coastally trapped Kelvin waves, all of which are important features to consider when accessing the risk and interpreting paleohurricane records. In particular, neglecting size uncertainty may induce great underestimation in surge risk, as the size distribution is positively skewed. While the most extreme surges were generated by the uppermost storm intensities, medium intensity storms (categories 1-3) can produce large to extreme surges, due to their larger inner core sizes. For Apalachee Bay, the storms that induced localized barrier breaching and limited sediment transport (overwash regime; surge between 3 and 5 m) are most likely to be category 2 or 3 storms, and the storms that inundated the entire barrier and deposited significantly more coarse materials (inundation regime; surge &gt; 5 m) are most likely to be category 3 or 4 storms.", "author" : [ { "dropping-particle" : "", "family" : "Lin", "given" : "Ning", "non-dropping-particle" : "", "parse-names" : false, "suffix" : "" }, { "dropping-particle" : "", "family" : "Lane", "given" : "Philip", "non-dropping-particle" : "", "parse-names" : false, "suffix" : "" }, { "dropping-particle" : "", "family" : "Emanuel", "given" : "Kerry A.", "non-dropping-particle" : "", "parse-names" : false, "suffix" : "" }, { "dropping-particle" : "", "family" : "Sullivan", "given" : "Richard M.", "non-dropping-particle" : "", "parse-names" : false, "suffix" : "" }, { "dropping-particle" : "", "family" : "Donnelly", "given" : "Jeffrey P.", "non-dropping-particle" : "", "parse-names" : false, "suffix" : "" } ], "container-title" : "Journal of Geophysical Research: Atmospheres", "id" : "ITEM-1", "issue" : "14", "issued" : { "date-parts" : [ [ "2014", "7", "27" ] ] }, "page" : "8606-8623", "title" : "Heightened hurricane surge risk in northwest Florida revealed from climatological-hydrodynamic modeling and paleorecord reconstruction", "translator" : [ { "dropping-particle" : "", "family" : "S2385", "given" : "", "non-dropping-particle" : "", "parse-names" : false, "suffix" : "" } ], "type" : "article-journal", "volume" : "119" }, "uris" : [ "http://www.mendeley.com/documents/?uuid=2b230ae9-61b2-425e-9c96-ccacb9c450e0" ] } ], "mendeley" : { "formattedCitation" : "(Lin et al., 2014)", "manualFormatting" : "Lin et al., 2014)", "plainTextFormattedCitation" : "(Lin et al., 2014)", "previouslyFormattedCitation" : "(Lin et al., 2014)" }, "properties" : { "noteIndex" : 0 }, "schema" : "https://github.com/citation-style-language/schema/raw/master/csl-citation.json" }</w:delInstrText>
        </w:r>
        <w:r w:rsidRPr="00D424AA" w:rsidDel="00366170">
          <w:rPr>
            <w:rFonts w:cs="Times New Roman"/>
            <w:lang w:val="en-GB"/>
          </w:rPr>
          <w:fldChar w:fldCharType="separate"/>
        </w:r>
        <w:r w:rsidR="00A26296" w:rsidDel="00366170">
          <w:rPr>
            <w:rFonts w:cs="Times New Roman"/>
            <w:noProof/>
            <w:lang w:val="en-GB"/>
          </w:rPr>
          <w:delText>Lin et al., 2014)</w:delText>
        </w:r>
        <w:r w:rsidRPr="00D424AA" w:rsidDel="00366170">
          <w:rPr>
            <w:rFonts w:cs="Times New Roman"/>
            <w:lang w:val="en-GB"/>
          </w:rPr>
          <w:fldChar w:fldCharType="end"/>
        </w:r>
        <w:commentRangeEnd w:id="440"/>
        <w:r w:rsidR="00A26296" w:rsidDel="00366170">
          <w:rPr>
            <w:rStyle w:val="Marquedecommentaire"/>
          </w:rPr>
          <w:commentReference w:id="440"/>
        </w:r>
      </w:del>
      <w:bookmarkEnd w:id="435"/>
      <w:r w:rsidRPr="00841A35">
        <w:rPr>
          <w:rFonts w:cs="Times New Roman"/>
          <w:lang w:val="en-GB"/>
        </w:rPr>
        <w:t xml:space="preserve">. </w:t>
      </w:r>
    </w:p>
    <w:p w14:paraId="1F17312B" w14:textId="77777777" w:rsidR="00F76B37" w:rsidRPr="00D424AA" w:rsidRDefault="00F76B37" w:rsidP="0034429F">
      <w:pPr>
        <w:shd w:val="clear" w:color="auto" w:fill="DEEAF6" w:themeFill="accent1" w:themeFillTint="33"/>
        <w:rPr>
          <w:rFonts w:cs="Times New Roman"/>
          <w:lang w:val="en-GB"/>
        </w:rPr>
      </w:pPr>
    </w:p>
    <w:p w14:paraId="57C60AF9" w14:textId="246671B3" w:rsidR="00F76B37" w:rsidRPr="00D424AA" w:rsidRDefault="00F76B37" w:rsidP="0034429F">
      <w:pPr>
        <w:shd w:val="clear" w:color="auto" w:fill="DEEAF6" w:themeFill="accent1" w:themeFillTint="33"/>
        <w:rPr>
          <w:rFonts w:cs="Times New Roman"/>
          <w:strike/>
          <w:lang w:val="en-GB"/>
        </w:rPr>
      </w:pPr>
      <w:r w:rsidRPr="00D424AA">
        <w:rPr>
          <w:rFonts w:eastAsia="SimSun" w:cs="Times New Roman"/>
          <w:lang w:val="en-GB" w:eastAsia="zh-CN"/>
        </w:rPr>
        <w:t>The probability of finding an unprecedented extreme event increases with an increased length of past record-keeping, in the absence of longer-term trends. Thus, as a record is extended to the past based on paleo-reconstruction, there is a higher chance of very rare extreme events having occurred at some time prior to instrumental records. Such an occurrence is not, in itself, evidence of a change, or lack of a change, in the magnitude or the likelihood of extremes in the past or in the instrumental period at regional and local scales.</w:t>
      </w:r>
      <w:r w:rsidRPr="00D424AA">
        <w:rPr>
          <w:rFonts w:cs="Times New Roman"/>
          <w:lang w:val="en-GB"/>
        </w:rPr>
        <w:t xml:space="preserve"> Yet, the systematic collection of paleoclimate records over wide areas may provide evidence of changes in extremes. In one study, extended evidence of the last millennium from observational data and paleoclimate reconstructions using tree rings indicates human activities affected the worldwide occurrence of droughts as early as the beginning of the 20</w:t>
      </w:r>
      <w:r w:rsidRPr="00D424AA">
        <w:rPr>
          <w:rFonts w:cs="Times New Roman"/>
          <w:vertAlign w:val="superscript"/>
          <w:lang w:val="en-GB"/>
        </w:rPr>
        <w:t>th</w:t>
      </w:r>
      <w:r w:rsidRPr="00D424AA">
        <w:rPr>
          <w:rFonts w:cs="Times New Roman"/>
          <w:lang w:val="en-GB"/>
        </w:rPr>
        <w:t xml:space="preserve"> </w:t>
      </w:r>
      <w:r w:rsidR="009D531E">
        <w:rPr>
          <w:rFonts w:cs="Times New Roman"/>
          <w:lang w:val="en-GB"/>
        </w:rPr>
        <w:t>c</w:t>
      </w:r>
      <w:r w:rsidRPr="00D424AA">
        <w:rPr>
          <w:rFonts w:cs="Times New Roman"/>
          <w:lang w:val="en-GB"/>
        </w:rPr>
        <w:t xml:space="preserve">entury </w:t>
      </w:r>
      <w:r w:rsidRPr="00D424AA">
        <w:rPr>
          <w:rFonts w:cs="Times New Roman"/>
          <w:lang w:val="en-GB"/>
        </w:rPr>
        <w:fldChar w:fldCharType="begin" w:fldLock="1"/>
      </w:r>
      <w:r w:rsidR="00FF6231">
        <w:rPr>
          <w:rFonts w:cs="Times New Roman"/>
          <w:lang w:val="en-GB"/>
        </w:rPr>
        <w:instrText>ADDIN CSL_CITATION { "citationItems" : [ { "id" : "ITEM-1", "itemData" : { "DOI" : "10.1038/s41586-019-1149-8", "ISSN" : "14764687", "abstract" : "Although anthropogenic climate change is expected to have caused large shifts in temperature and rainfall, the detection of human influence on global drought has been complicated by large internal variability and the brevity of observational records. Here we address these challenges using reconstructions of the Palmer drought severity index obtained with data from tree rings that span the past millennium. We show that three distinct periods are identifiable in climate models, observations and reconstructions during the twentieth century. In recent decades (1981 to present), the signal of greenhouse gas forcing is present but not yet detectable at high confidence. Observations and reconstructions differ significantly from an expected pattern of greenhouse gas forcing around mid-century (1950\u20131975), coinciding with a global increase in aerosol forcing. In the first half of the century (1900\u20131949), however, a signal of greenhouse-gas-forced change is robustly detectable. Multiple observational datasets and reconstructions using data from tree rings confirm that human activities were probably affecting the worldwide risk of droughts as early as the beginning of the twentieth century.", "author" : [ { "dropping-particle" : "", "family" : "Marvel", "given" : "Kate", "non-dropping-particle" : "", "parse-names" : false, "suffix" : "" }, { "dropping-particle" : "", "family" : "Cook", "given" : "Benjamin I.", "non-dropping-particle" : "", "parse-names" : false, "suffix" : "" }, { "dropping-particle" : "", "family" : "Bonfils", "given" : "C\u00e9line J.W.", "non-dropping-particle" : "", "parse-names" : false, "suffix" : "" }, { "dropping-particle" : "", "family" : "Durack", "given" : "Paul J.", "non-dropping-particle" : "", "parse-names" : false, "suffix" : "" }, { "dropping-particle" : "", "family" : "Smerdon", "given" : "Jason E.", "non-dropping-particle" : "", "parse-names" : false, "suffix" : "" }, { "dropping-particle" : "", "family" : "Williams", "given" : "A. Park", "non-dropping-particle" : "", "parse-names" : false, "suffix" : "" } ], "container-title" : "Nature", "id" : "ITEM-1", "issue" : "7754", "issued" : { "date-parts" : [ [ "2019" ] ] }, "page" : "59-65", "publisher" : "Springer US", "title" : "Twentieth-century hydroclimate changes consistent with human influence", "translator" : [ { "dropping-particle" : "", "family" : "S2139", "given" : "", "non-dropping-particle" : "", "parse-names" : false, "suffix" : "" } ], "type" : "article-journal", "volume" : "569" }, "uris" : [ "http://www.mendeley.com/documents/?uuid=dc8c2896-f24d-41f5-9373-f72f46c5af6a", "http://www.mendeley.com/documents/?uuid=840825b9-3aea-4c63-9d72-2a95ebd8d689" ] } ], "mendeley" : { "formattedCitation" : "(Marvel et al., 2019)", "plainTextFormattedCitation" : "(Marvel et al., 2019)", "previouslyFormattedCitation" : "(Marvel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rvel et al., 2019)</w:t>
      </w:r>
      <w:r w:rsidRPr="00D424AA">
        <w:rPr>
          <w:rFonts w:cs="Times New Roman"/>
          <w:lang w:val="en-GB"/>
        </w:rPr>
        <w:fldChar w:fldCharType="end"/>
      </w:r>
      <w:r w:rsidRPr="00841A35">
        <w:rPr>
          <w:rFonts w:cs="Times New Roman"/>
          <w:lang w:val="en-GB"/>
        </w:rPr>
        <w:t xml:space="preserve">. </w:t>
      </w:r>
    </w:p>
    <w:p w14:paraId="639FCFD1" w14:textId="77777777" w:rsidR="00F76B37" w:rsidRPr="00D424AA" w:rsidRDefault="00F76B37" w:rsidP="0034429F">
      <w:pPr>
        <w:shd w:val="clear" w:color="auto" w:fill="DEEAF6" w:themeFill="accent1" w:themeFillTint="33"/>
        <w:rPr>
          <w:rFonts w:cs="Times New Roman"/>
          <w:lang w:val="en-GB"/>
        </w:rPr>
      </w:pPr>
    </w:p>
    <w:p w14:paraId="2FC18168" w14:textId="32188668" w:rsidR="00F76B37" w:rsidRPr="00804CE7" w:rsidRDefault="00F76B37" w:rsidP="00703712">
      <w:pPr>
        <w:shd w:val="clear" w:color="auto" w:fill="DEEAF6" w:themeFill="accent1" w:themeFillTint="33"/>
        <w:rPr>
          <w:rFonts w:cs="Times New Roman"/>
          <w:sz w:val="8"/>
          <w:szCs w:val="8"/>
          <w:lang w:val="en-GB"/>
        </w:rPr>
      </w:pPr>
      <w:r w:rsidRPr="00804CE7">
        <w:rPr>
          <w:rFonts w:cs="Times New Roman"/>
          <w:color w:val="212121"/>
          <w:shd w:val="clear" w:color="auto" w:fill="D9E2F3"/>
          <w:lang w:val="en-GB" w:eastAsia="en-GB" w:bidi="th-TH"/>
        </w:rPr>
        <w:t>In summary</w:t>
      </w:r>
      <w:r w:rsidRPr="00804CE7">
        <w:rPr>
          <w:rFonts w:cs="Times New Roman"/>
          <w:color w:val="212121"/>
          <w:lang w:val="en-GB" w:eastAsia="en-GB" w:bidi="th-TH"/>
        </w:rPr>
        <w:t>, there is </w:t>
      </w:r>
      <w:r w:rsidRPr="00804CE7">
        <w:rPr>
          <w:rFonts w:cs="Times New Roman"/>
          <w:i/>
          <w:iCs/>
          <w:color w:val="212121"/>
          <w:lang w:val="en-GB" w:eastAsia="en-GB" w:bidi="th-TH"/>
        </w:rPr>
        <w:t xml:space="preserve">low confidence </w:t>
      </w:r>
      <w:r w:rsidRPr="00804CE7">
        <w:rPr>
          <w:rFonts w:cs="Times New Roman"/>
          <w:color w:val="212121"/>
          <w:lang w:val="en-GB" w:eastAsia="en-GB" w:bidi="th-TH"/>
        </w:rPr>
        <w:t>in overall changes in extremes derived from paleo-archives. The most robust evidence is </w:t>
      </w:r>
      <w:r w:rsidRPr="00804CE7">
        <w:rPr>
          <w:rFonts w:cs="Times New Roman"/>
          <w:i/>
          <w:iCs/>
          <w:color w:val="212121"/>
          <w:lang w:val="en-GB" w:eastAsia="en-GB" w:bidi="th-TH"/>
        </w:rPr>
        <w:t>high confidence </w:t>
      </w:r>
      <w:r w:rsidRPr="00804CE7">
        <w:rPr>
          <w:rFonts w:cs="Times New Roman"/>
          <w:color w:val="212121"/>
          <w:lang w:val="en-GB" w:eastAsia="en-GB" w:bidi="th-TH"/>
        </w:rPr>
        <w:t>that high-duration and severe drought events occurred at many locations during the last 2000 years. There is also </w:t>
      </w:r>
      <w:r w:rsidRPr="00804CE7">
        <w:rPr>
          <w:rFonts w:cs="Times New Roman"/>
          <w:i/>
          <w:iCs/>
          <w:color w:val="212121"/>
          <w:lang w:val="en-GB" w:eastAsia="en-GB" w:bidi="th-TH"/>
        </w:rPr>
        <w:t>high confidence </w:t>
      </w:r>
      <w:r w:rsidRPr="00804CE7">
        <w:rPr>
          <w:rFonts w:cs="Times New Roman"/>
          <w:color w:val="212121"/>
          <w:lang w:val="en-GB" w:eastAsia="en-GB" w:bidi="th-TH"/>
        </w:rPr>
        <w:t xml:space="preserve">that high-magnitude flood events occurred at some locations during the last 2000 years, but overall changes in infrastructure and human water management make the comparison with present-day records difficult. But these isolated paleo-drought and paleo-flood events are not </w:t>
      </w:r>
      <w:r w:rsidRPr="00804CE7">
        <w:rPr>
          <w:rFonts w:eastAsia="SimSun" w:cs="Times New Roman"/>
          <w:lang w:val="en-GB" w:eastAsia="zh-CN"/>
        </w:rPr>
        <w:t xml:space="preserve">evidence of a change, or lack of a change, in the magnitude or the likelihood of relevant extremes. </w:t>
      </w:r>
    </w:p>
    <w:p w14:paraId="33724B9F" w14:textId="77777777" w:rsidR="0034429F" w:rsidRDefault="0034429F" w:rsidP="00D424AA">
      <w:pPr>
        <w:rPr>
          <w:rFonts w:cs="Times New Roman"/>
          <w:b/>
          <w:lang w:val="en-GB"/>
        </w:rPr>
      </w:pPr>
    </w:p>
    <w:p w14:paraId="48043716" w14:textId="27B7061D" w:rsidR="00F76B37" w:rsidRPr="00D424AA" w:rsidRDefault="00F76B37" w:rsidP="00D424AA">
      <w:pPr>
        <w:rPr>
          <w:rFonts w:cs="Times New Roman"/>
          <w:b/>
          <w:lang w:val="en-GB"/>
        </w:rPr>
      </w:pPr>
      <w:r w:rsidRPr="00D424AA">
        <w:rPr>
          <w:rFonts w:cs="Times New Roman"/>
          <w:b/>
          <w:lang w:val="en-GB"/>
        </w:rPr>
        <w:t>[END BOX 11.3 HERE]</w:t>
      </w:r>
    </w:p>
    <w:p w14:paraId="64C22FF7" w14:textId="7B898F53" w:rsidR="00F76B37" w:rsidRDefault="00F76B37" w:rsidP="00D424AA">
      <w:pPr>
        <w:rPr>
          <w:rFonts w:cs="Times New Roman"/>
          <w:lang w:val="en-GB"/>
        </w:rPr>
      </w:pPr>
    </w:p>
    <w:p w14:paraId="674C5232" w14:textId="77777777" w:rsidR="00703712" w:rsidRPr="00D424AA" w:rsidRDefault="00703712" w:rsidP="00D424AA">
      <w:pPr>
        <w:rPr>
          <w:rFonts w:cs="Times New Roman"/>
          <w:lang w:val="en-GB"/>
        </w:rPr>
      </w:pPr>
    </w:p>
    <w:p w14:paraId="21E73811" w14:textId="77777777" w:rsidR="00490A97" w:rsidRPr="00D424AA" w:rsidRDefault="00490A97" w:rsidP="00D424AA">
      <w:pPr>
        <w:pStyle w:val="AR6Chap11Level21111"/>
        <w:rPr>
          <w:rFonts w:cs="Times New Roman"/>
          <w:lang w:val="en-GB"/>
        </w:rPr>
      </w:pPr>
      <w:bookmarkStart w:id="441" w:name="_Toc3906513"/>
      <w:bookmarkStart w:id="442" w:name="_Toc14282747"/>
      <w:bookmarkStart w:id="443" w:name="_Toc25583641"/>
      <w:bookmarkStart w:id="444" w:name="_Toc29778829"/>
      <w:bookmarkStart w:id="445" w:name="_Toc57192397"/>
      <w:bookmarkStart w:id="446" w:name="_Toc70702983"/>
      <w:r w:rsidRPr="00D424AA">
        <w:rPr>
          <w:rFonts w:cs="Times New Roman"/>
          <w:lang w:val="en-GB"/>
        </w:rPr>
        <w:t>Attribution of extremes</w:t>
      </w:r>
      <w:bookmarkEnd w:id="441"/>
      <w:bookmarkEnd w:id="442"/>
      <w:bookmarkEnd w:id="443"/>
      <w:bookmarkEnd w:id="444"/>
      <w:bookmarkEnd w:id="445"/>
      <w:bookmarkEnd w:id="446"/>
    </w:p>
    <w:p w14:paraId="3E5EB061" w14:textId="77777777" w:rsidR="00490A97" w:rsidRPr="00D424AA" w:rsidRDefault="00490A97" w:rsidP="00D424AA">
      <w:pPr>
        <w:rPr>
          <w:rFonts w:cs="Times New Roman"/>
          <w:lang w:val="en-GB" w:eastAsia="zh-CN"/>
        </w:rPr>
      </w:pPr>
    </w:p>
    <w:p w14:paraId="51A148A9" w14:textId="2A6A0D69" w:rsidR="00490A97" w:rsidRPr="00D424AA" w:rsidRDefault="00490A97" w:rsidP="00D424AA">
      <w:pPr>
        <w:rPr>
          <w:rFonts w:cs="Times New Roman"/>
          <w:lang w:val="en-GB" w:eastAsia="zh-CN"/>
        </w:rPr>
      </w:pPr>
      <w:r w:rsidRPr="00D424AA">
        <w:rPr>
          <w:rFonts w:cs="Times New Roman"/>
          <w:lang w:val="en-GB" w:eastAsia="zh-CN"/>
        </w:rPr>
        <w:t xml:space="preserve">Attribution science concerns the identification of causes for changes in characteristics of the climate system (e.g., trends, single extreme events). A general </w:t>
      </w:r>
      <w:r w:rsidR="009D531E">
        <w:rPr>
          <w:rFonts w:cs="Times New Roman"/>
          <w:lang w:val="en-GB" w:eastAsia="zh-CN"/>
        </w:rPr>
        <w:t>overview</w:t>
      </w:r>
      <w:r w:rsidR="009D531E" w:rsidRPr="00D424AA">
        <w:rPr>
          <w:rFonts w:cs="Times New Roman"/>
          <w:lang w:val="en-GB" w:eastAsia="zh-CN"/>
        </w:rPr>
        <w:t xml:space="preserve"> </w:t>
      </w:r>
      <w:r w:rsidRPr="00D424AA">
        <w:rPr>
          <w:rFonts w:cs="Times New Roman"/>
          <w:lang w:val="en-GB" w:eastAsia="zh-CN"/>
        </w:rPr>
        <w:t xml:space="preserve">and </w:t>
      </w:r>
      <w:r w:rsidR="009D531E">
        <w:rPr>
          <w:rFonts w:cs="Times New Roman"/>
          <w:lang w:val="en-GB" w:eastAsia="zh-CN"/>
        </w:rPr>
        <w:t xml:space="preserve">summary of </w:t>
      </w:r>
      <w:r w:rsidRPr="00D424AA">
        <w:rPr>
          <w:rFonts w:cs="Times New Roman"/>
          <w:lang w:val="en-GB" w:eastAsia="zh-CN"/>
        </w:rPr>
        <w:t>methods of attribution science is provided in the Cross-Working Group Box 1.1</w:t>
      </w:r>
      <w:r w:rsidR="009D531E">
        <w:rPr>
          <w:rFonts w:cs="Times New Roman"/>
          <w:lang w:val="en-GB" w:eastAsia="zh-CN"/>
        </w:rPr>
        <w:t xml:space="preserve"> (in Chapter 1)</w:t>
      </w:r>
      <w:r w:rsidRPr="00D424AA">
        <w:rPr>
          <w:rFonts w:cs="Times New Roman"/>
          <w:lang w:val="en-GB" w:eastAsia="zh-CN"/>
        </w:rPr>
        <w:t xml:space="preserve">. Trend detection using optimal fingerprinting methods is a well-established field, and has been assessed in the AR5 </w:t>
      </w:r>
      <w:del w:id="447" w:author="Robin Matthews" w:date="2021-07-15T12:06:00Z">
        <w:r w:rsidRPr="00D424AA" w:rsidDel="00650E1E">
          <w:rPr>
            <w:rFonts w:cs="Times New Roman"/>
            <w:lang w:val="en-GB" w:eastAsia="zh-CN"/>
          </w:rPr>
          <w:delText xml:space="preserve"> </w:delText>
        </w:r>
      </w:del>
      <w:commentRangeStart w:id="448"/>
      <w:r w:rsidRPr="00D424AA">
        <w:rPr>
          <w:rFonts w:cs="Times New Roman"/>
          <w:lang w:val="en-GB"/>
        </w:rPr>
        <w:fldChar w:fldCharType="begin" w:fldLock="1"/>
      </w:r>
      <w:ins w:id="449" w:author="Robin Matthews" w:date="2021-07-13T17:28:00Z">
        <w:r w:rsidR="00F7665D">
          <w:rPr>
            <w:rFonts w:cs="Times New Roman"/>
            <w:lang w:val="en-GB"/>
          </w:rPr>
          <w:instrText>ADDIN CSL_CITATION { "citationItems" : [ { "id" : "ITEM-1", "itemData" : { "DOI" : "10.1017/CBO9781107415324.022", "ISBN" : "9781107661820", "author" : [ { "dropping-particle" : "", "family" : "Bindoff", "given" : "N L", "non-dropping-particle" : "", "parse-names" : false, "suffix" : "" }, { "dropping-particle" : "", "family" : "Stott", "given" : "P.A.", "non-dropping-particle" : "", "parse-names" : false, "suffix" : "" }, { "dropping-particle" : "", "family" : "AchutaRao", "given" : "K", "non-dropping-particle" : "", "parse-names" : false, "suffix" : "" }, { "dropping-particle" : "", "family" : "Allen", "given" : "Myles R.", "non-dropping-particle" : "", "parse-names" : false, "suffix" : "" }, { "dropping-particle" : "", "family" : "Gillett", "given" : "N",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 "non-dropping-particle" : "", "parse-names" : false, "suffix" : "" }, { "dropping-particle" : "", "family" : "Hu", "given" : "S", "non-dropping-particle" : "", "parse-names" : false, "suffix" : "" }, { "dropping-particle" : "", "family" : "Mokhov", "given" : "Igor I.", "non-dropping-particle" : "", "parse-names" : false, "suffix" : "" }, { "dropping-particle" : "", "family" : "Overpeck", "given" : "J.", "non-dropping-particle" : "", "parse-names" : false, "suffix" : "" }, { "dropping-particle" : "", "family" : "Perlwitz", "given" : "Judith", "non-dropping-particle" : "", "parse-names" : false, "suffix" : "" }, { "dropping-particle" : "", "family" : "Sebbari", "given" : "R",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ted Kingdom and New York, NY, USA", "title" : "Detection and Attribution of Climate Change: from Global to Regional", "translator" : [ { "dropping-particle" : "", "family" : "S931", "given" : "Rt13", "non-dropping-particle" : "", "parse-names" : false, "suffix" : "" } ], "type" : "chapter" }, "uris" : [ "http://www.mendeley.com/documents/?uuid=b5ad17e6-804c-44fa-bacb-a88c9aa68a94" ] } ], "mendeley" : { "formattedCitation" : "(Bindoff et al., 2013)", "manualFormatting" : "(Chapter 10, Bindoff et al., 2013)", "plainTextFormattedCitation" : "(Bindoff et al., 2013)", "previouslyFormattedCitation" : "(Bindoff et al., 2013)" }, "properties" : { "noteIndex" : 0 }, "schema" : "https://github.com/citation-style-language/schema/raw/master/csl-citation.json" }</w:instrText>
        </w:r>
      </w:ins>
      <w:del w:id="450" w:author="Robin Matthews" w:date="2021-07-13T17:28:00Z">
        <w:r w:rsidR="00FF6231" w:rsidDel="00F7665D">
          <w:rPr>
            <w:rFonts w:cs="Times New Roman"/>
            <w:lang w:val="en-GB"/>
          </w:rPr>
          <w:delInstrText>ADDIN CSL_CITATION { "citationItems" : [ { "id" : "ITEM-1", "itemData" : { "DOI" : "10.1017/CBO9781107415324.022", "ISBN" : "9781107661820", "author" : [ { "dropping-particle" : "", "family" : "Bindoff", "given" : "N L", "non-dropping-particle" : "", "parse-names" : false, "suffix" : "" }, { "dropping-particle" : "", "family" : "Stott", "given" : "P.A.", "non-dropping-particle" : "", "parse-names" : false, "suffix" : "" }, { "dropping-particle" : "", "family" : "AchutaRao", "given" : "K", "non-dropping-particle" : "", "parse-names" : false, "suffix" : "" }, { "dropping-particle" : "", "family" : "Allen", "given" : "Myles R.", "non-dropping-particle" : "", "parse-names" : false, "suffix" : "" }, { "dropping-particle" : "", "family" : "Gillett", "given" : "N",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 "non-dropping-particle" : "", "parse-names" : false, "suffix" : "" }, { "dropping-particle" : "", "family" : "Hu", "given" : "S", "non-dropping-particle" : "", "parse-names" : false, "suffix" : "" }, { "dropping-particle" : "", "family" : "Mokhov", "given" : "Igor I.", "non-dropping-particle" : "", "parse-names" : false, "suffix" : "" }, { "dropping-particle" : "", "family" : "Overpeck", "given" : "J.", "non-dropping-particle" : "", "parse-names" : false, "suffix" : "" }, { "dropping-particle" : "", "family" : "Perlwitz", "given" : "Judith", "non-dropping-particle" : "", "parse-names" : false, "suffix" : "" }, { "dropping-particle" : "", "family" : "Sebbari", "given" : "R",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ted Kingdom and New York, NY, USA", "title" : "Detection and Attribution of Climate Change: from Global to Regional", "translator" : [ { "dropping-particle" : "", "family" : "S931", "given" : "Rt13", "non-dropping-particle" : "", "parse-names" : false, "suffix" : "" } ], "type" : "chapter" }, "uris" : [ "http://www.mendeley.com/documents/?uuid=b5ad17e6-804c-44fa-bacb-a88c9aa68a94" ] } ], "mendeley" : { "formattedCitation" : "(Bindoff et al., 2013)", "manualFormatting" : "(Chapter 10, Bindoff et al., 2013", "plainTextFormattedCitation" : "(Bindoff et al., 2013)", "previouslyFormattedCitation" : "(Bindoff et al., 2013)"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Chapter 10, Bindoff et al., 201</w:t>
      </w:r>
      <w:ins w:id="451" w:author="Robin Matthews" w:date="2021-07-13T17:28:00Z">
        <w:r w:rsidR="00F7665D">
          <w:rPr>
            <w:rFonts w:cs="Times New Roman"/>
            <w:noProof/>
            <w:lang w:val="en-GB"/>
          </w:rPr>
          <w:t>3)</w:t>
        </w:r>
      </w:ins>
      <w:del w:id="452" w:author="Robin Matthews" w:date="2021-07-13T17:28:00Z">
        <w:r w:rsidR="00A26296" w:rsidDel="00F7665D">
          <w:rPr>
            <w:rFonts w:cs="Times New Roman"/>
            <w:noProof/>
            <w:lang w:val="en-GB"/>
          </w:rPr>
          <w:delText>3</w:delText>
        </w:r>
      </w:del>
      <w:r w:rsidRPr="00D424AA">
        <w:rPr>
          <w:rFonts w:cs="Times New Roman"/>
          <w:lang w:val="en-GB"/>
        </w:rPr>
        <w:fldChar w:fldCharType="end"/>
      </w:r>
      <w:commentRangeEnd w:id="448"/>
      <w:r w:rsidR="00A26296">
        <w:rPr>
          <w:rStyle w:val="Marquedecommentaire"/>
        </w:rPr>
        <w:commentReference w:id="448"/>
      </w:r>
      <w:del w:id="453" w:author="Robin Matthews" w:date="2021-07-13T17:28:00Z">
        <w:r w:rsidRPr="00841A35" w:rsidDel="00F7665D">
          <w:rPr>
            <w:rFonts w:cs="Times New Roman"/>
            <w:lang w:val="en-GB"/>
          </w:rPr>
          <w:delText>)</w:delText>
        </w:r>
      </w:del>
      <w:r w:rsidRPr="00841A35">
        <w:rPr>
          <w:rFonts w:cs="Times New Roman"/>
          <w:lang w:val="en-GB"/>
        </w:rPr>
        <w:t>,</w:t>
      </w:r>
      <w:r w:rsidRPr="00D424AA">
        <w:rPr>
          <w:rFonts w:cs="Times New Roman"/>
          <w:lang w:val="en-GB" w:eastAsia="zh-CN"/>
        </w:rPr>
        <w:t xml:space="preserve"> </w:t>
      </w:r>
      <w:r w:rsidR="009D531E">
        <w:rPr>
          <w:rFonts w:cs="Times New Roman"/>
          <w:lang w:val="en-GB" w:eastAsia="zh-CN"/>
        </w:rPr>
        <w:t>and</w:t>
      </w:r>
      <w:r w:rsidRPr="00D424AA">
        <w:rPr>
          <w:rFonts w:cs="Times New Roman"/>
          <w:lang w:val="en-GB" w:eastAsia="zh-CN"/>
        </w:rPr>
        <w:t xml:space="preserve"> Chapter 3 </w:t>
      </w:r>
      <w:r w:rsidR="009D531E" w:rsidRPr="00D424AA">
        <w:rPr>
          <w:rFonts w:cs="Times New Roman"/>
          <w:lang w:val="en-GB" w:eastAsia="zh-CN"/>
        </w:rPr>
        <w:t>in</w:t>
      </w:r>
      <w:r w:rsidR="009D531E">
        <w:rPr>
          <w:rFonts w:cs="Times New Roman"/>
          <w:lang w:val="en-GB" w:eastAsia="zh-CN"/>
        </w:rPr>
        <w:t xml:space="preserve"> this Report</w:t>
      </w:r>
      <w:r w:rsidR="009D531E" w:rsidRPr="00D424AA">
        <w:rPr>
          <w:rFonts w:cs="Times New Roman"/>
          <w:lang w:val="en-GB" w:eastAsia="zh-CN"/>
        </w:rPr>
        <w:t xml:space="preserve"> </w:t>
      </w:r>
      <w:r w:rsidRPr="00D424AA">
        <w:rPr>
          <w:rFonts w:cs="Times New Roman"/>
          <w:lang w:val="en-GB" w:eastAsia="zh-CN"/>
        </w:rPr>
        <w:t xml:space="preserve">(Section 3.2.1). There are specific challenges when applying optimal fingerprinting to the detection and attribution of trends in extremes and on regional scales where the lower signal-to-noise ratio is a challenge. In particular, the method generally requires the data to follow a Normal (Gaussian) distribution, which is often not the case for extremes. Recent studies showed that extremes can, however, be transformed to a Gaussian distribution, for example by averaging over space, so that optimal fingerprinting techniques can still be used </w:t>
      </w:r>
      <w:bookmarkStart w:id="454" w:name="_Hlk77089744"/>
      <w:commentRangeStart w:id="455"/>
      <w:ins w:id="456" w:author="Robin Matthews" w:date="2021-07-13T17:30:00Z">
        <w:r w:rsidR="00F7665D">
          <w:rPr>
            <w:rFonts w:cs="Times New Roman"/>
            <w:lang w:val="en-GB" w:eastAsia="zh-CN"/>
          </w:rPr>
          <w:fldChar w:fldCharType="begin" w:fldLock="1"/>
        </w:r>
      </w:ins>
      <w:r w:rsidR="0012753B">
        <w:rPr>
          <w:rFonts w:cs="Times New Roman"/>
          <w:lang w:val="en-GB" w:eastAsia="zh-CN"/>
        </w:rPr>
        <w:instrText>ADDIN CSL_CITATION { "citationItems" : [ { "id" : "ITEM-1", "itemData" : { "DOI" : "10.1002/grl.51010", "ISSN" : "0094-8276", "abstract" : "This study provides estimates of the human contribution to the observed widespread intensification of precipitation extremes. We consider the annual maxima of daily (RX1day) and 5 day consecutive (RX5day) precipitation amounts over the Northern Hemisphere land area for 1951?2005 and compare observed changes with expected responses to external forcings as simulated by multiple coupled climate models participating in Coupled Model Intercomparison Project Phase 5. The effect of anthropogenic forcings can be detected in extreme precipitation observations, both individually and when simultaneously estimating anthropogenic and naturally forced changes. The effect of natural forcings is not detectable. We estimate that human influence has intensified annual maximum 1 day precipitation in sampled Northern Hemisphere locations by 3.3% [1.1% to 5.8%, &gt;90% confidence interval] on average. This corresponds to an average intensification in RX1day of 5.2% [1.3%, 9.3%] per degree increase in observed global mean surface temperature consistent with the Clausius-Clapeyron relationship.", "author" : [ { "dropping-particle" : "", "family" : "Zhang", "given" : "Xuebin", "non-dropping-particle" : "", "parse-names" : false, "suffix" : "" }, { "dropping-particle" : "", "family" : "Wan", "given" : "Hui",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Min", "given" : "Seung-Ki", "non-dropping-particle" : "", "parse-names" : false, "suffix" : "" } ], "container-title" : "Geophysical Research Letters", "id" : "ITEM-1", "issue" : "19", "issued" : { "date-parts" : [ [ "2013", "10", "9" ] ] }, "note" : "doi: 10.1002/grl.51010", "page" : "5252-5257", "publisher" : "Wiley-Blackwell", "title" : "Attributing intensification of precipitation extremes to human influence", "translator" : [ { "dropping-particle" : "", "family" : "S887", "given" : "", "non-dropping-particle" : "", "parse-names" : false, "suffix" : "" } ], "type" : "article-journal", "volume" : "40" }, "uris" : [ "http://www.mendeley.com/documents/?uuid=08e92695-22d9-4c41-ae76-a742921e8fd5" ] }, { "id" : "ITEM-2", "itemData" : { "DOI" : "10.1002/grl.50285", "ISSN" : "00948276", "author" : [ { "dropping-particle" : "", "family" : "Wen", "given" : "Qiuzi Han", "non-dropping-particle" : "", "parse-names" : false, "suffix" : "" }, { "dropping-particle" : "", "family" : "Zhang", "given" : "Xuebin", "non-dropping-particle" : "", "parse-names" : false, "suffix" : "" }, { "dropping-particle" : "", "family" : "Xu", "given" : "Ying", "non-dropping-particle" : "", "parse-names" : false, "suffix" : "" }, { "dropping-particle" : "", "family" : "Wang", "given" : "Bin", "non-dropping-particle" : "", "parse-names" : false, "suffix" : "" } ], "container-title" : "Geophysical Research Letters", "id" : "ITEM-2", "issue" : "6", "issued" : { "date-parts" : [ [ "2013", "3", "28" ] ] }, "page" : "1171-1176", "title" : "Detecting human influence on extreme temperatures in China", "translator" : [ { "dropping-particle" : "", "family" : "S1642", "given" : "", "non-dropping-particle" : "", "parse-names" : false, "suffix" : "" } ], "type" : "article-journal", "volume" : "40" }, "uris" : [ "http://www.mendeley.com/documents/?uuid=331cee2a-2445-4dad-8d2f-402832725157" ] }, { "id" : "ITEM-3",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3", "issue" : "1-2", "issued" : { "date-parts" : [ [ "2019", "1", "24" ] ] }, "page" : "479-494", "title" : "Human influence on Canadian temperatures", "translator" : [ { "dropping-particle" : "", "family" : "S1475", "given" : "", "non-dropping-particle" : "", "parse-names" : false, "suffix" : "" } ], "type" : "article-journal", "volume" : "52" }, "uris" : [ "http://www.mendeley.com/documents/?uuid=0840d991-d797-45ac-856f-02497719d0a6" ] } ], "mendeley" : { "formattedCitation" : "(Wen et al., 2013; Zhang et al., 2013; Wan et al., 2019)", "plainTextFormattedCitation" : "(Wen et al., 2013; Zhang et al., 2013; Wan et al., 2019)", "previouslyFormattedCitation" : "(Wen et al., 2013; Zhang et al., 2013; Wan et al., 2019)" }, "properties" : { "noteIndex" : 0 }, "schema" : "https://github.com/citation-style-language/schema/raw/master/csl-citation.json" }</w:instrText>
      </w:r>
      <w:ins w:id="457" w:author="Robin Matthews" w:date="2021-07-13T17:30:00Z">
        <w:r w:rsidR="00F7665D">
          <w:rPr>
            <w:rFonts w:cs="Times New Roman"/>
            <w:lang w:val="en-GB" w:eastAsia="zh-CN"/>
          </w:rPr>
          <w:fldChar w:fldCharType="separate"/>
        </w:r>
        <w:r w:rsidR="00F7665D" w:rsidRPr="00926D02">
          <w:rPr>
            <w:rFonts w:cs="Times New Roman"/>
            <w:noProof/>
            <w:lang w:val="en-GB" w:eastAsia="zh-CN"/>
          </w:rPr>
          <w:t>(Wen et al., 2013; Zhang et al., 2013; Wan et al., 2019)</w:t>
        </w:r>
        <w:r w:rsidR="00F7665D">
          <w:rPr>
            <w:rFonts w:cs="Times New Roman"/>
            <w:lang w:val="en-GB" w:eastAsia="zh-CN"/>
          </w:rPr>
          <w:fldChar w:fldCharType="end"/>
        </w:r>
        <w:commentRangeEnd w:id="455"/>
        <w:r w:rsidR="00F7665D">
          <w:rPr>
            <w:rStyle w:val="Marquedecommentaire"/>
          </w:rPr>
          <w:commentReference w:id="455"/>
        </w:r>
      </w:ins>
      <w:del w:id="458" w:author="Robin Matthews" w:date="2021-07-13T17:30:00Z">
        <w:r w:rsidRPr="00D424AA" w:rsidDel="00F7665D">
          <w:rPr>
            <w:rFonts w:cs="Times New Roman"/>
            <w:lang w:val="en-GB" w:eastAsia="zh-CN"/>
          </w:rPr>
          <w:delText>(</w:delText>
        </w:r>
        <w:commentRangeStart w:id="459"/>
        <w:r w:rsidRPr="00D424AA" w:rsidDel="00F7665D">
          <w:rPr>
            <w:rFonts w:cs="Times New Roman"/>
            <w:lang w:val="en-GB" w:eastAsia="zh-CN"/>
          </w:rPr>
          <w:fldChar w:fldCharType="begin" w:fldLock="1"/>
        </w:r>
        <w:r w:rsidR="00FF6231" w:rsidDel="00F7665D">
          <w:rPr>
            <w:rFonts w:cs="Times New Roman"/>
            <w:lang w:val="en-GB" w:eastAsia="zh-CN"/>
          </w:rPr>
          <w:delInstrText>ADDIN CSL_CITATION { "citationItems" : [ { "id" : "ITEM-1", "itemData" : { "DOI" : "10.1002/grl.51010", "ISSN" : "0094-8276", "abstract" : "This study provides estimates of the human contribution to the observed widespread intensification of precipitation extremes. We consider the annual maxima of daily (RX1day) and 5 day consecutive (RX5day) precipitation amounts over the Northern Hemisphere land area for 1951?2005 and compare observed changes with expected responses to external forcings as simulated by multiple coupled climate models participating in Coupled Model Intercomparison Project Phase 5. The effect of anthropogenic forcings can be detected in extreme precipitation observations, both individually and when simultaneously estimating anthropogenic and naturally forced changes. The effect of natural forcings is not detectable. We estimate that human influence has intensified annual maximum 1 day precipitation in sampled Northern Hemisphere locations by 3.3% [1.1% to 5.8%, &gt;90% confidence interval] on average. This corresponds to an average intensification in RX1day of 5.2% [1.3%, 9.3%] per degree increase in observed global mean surface temperature consistent with the Clausius-Clapeyron relationship.", "author" : [ { "dropping-particle" : "", "family" : "Zhang", "given" : "Xuebin", "non-dropping-particle" : "", "parse-names" : false, "suffix" : "" }, { "dropping-parti</w:delInstrText>
        </w:r>
        <w:r w:rsidR="00FF6231" w:rsidRPr="006A2665" w:rsidDel="00F7665D">
          <w:rPr>
            <w:rFonts w:cs="Times New Roman"/>
            <w:lang w:eastAsia="zh-CN"/>
          </w:rPr>
          <w:delInstrText>cle" : "", "family" : "Wan", "given" : "Hui",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Min", "given" : "Seung-Ki", "non-dropping-particle" : "", "parse-names" : false, "suffix" : "" } ], "container-title" : "Geophysical Research Letters", "id" : "ITEM-1", "issue" : "19", "issued" : { "date-parts" : [ [ "2013", "10", "9" ] ] }, "note" : "doi: 10.1002/grl.51010", "page" : "5252-5257", "publisher" : "Wiley-Blackwell", "title" : "Attributing intensification of precipitation extremes to human influence", "translator" : [ { "dropping-particle" : "", "family" : "S887", "given" : "", "non-dropping-particle" : "", "parse-names" : false, "suffix" : "" } ], "type" : "article-journal", "volume" : "40" }, "uris" : [ "http://www.mendeley.com/documents/?uuid=08e92695-22d9-4c41-ae76-a742921e8fd5" ] } ], "mendeley" : { "formattedCitation" : "(Zhang et al., 2013)", "manualFormatting" : "Zhang et al., 2013", "plainTextFormattedCitation" : "(Zhang et al., 2013)", "previouslyFormattedCitation" : "(Zhang et al., 2013)" }, "properties" : { "noteIndex" : 0 }, "schema" : "https://github.com/citation-style-language/schema/raw/master/csl-citation.json" }</w:delInstrText>
        </w:r>
        <w:r w:rsidRPr="00D424AA" w:rsidDel="00F7665D">
          <w:rPr>
            <w:rFonts w:cs="Times New Roman"/>
            <w:lang w:val="en-GB" w:eastAsia="zh-CN"/>
          </w:rPr>
          <w:fldChar w:fldCharType="separate"/>
        </w:r>
        <w:r w:rsidR="00A26296" w:rsidDel="00F7665D">
          <w:rPr>
            <w:rFonts w:cs="Times New Roman"/>
            <w:noProof/>
            <w:lang w:val="nb-NO" w:eastAsia="zh-CN"/>
          </w:rPr>
          <w:delText>Zhang et al., 2013</w:delText>
        </w:r>
        <w:r w:rsidRPr="00D424AA" w:rsidDel="00F7665D">
          <w:rPr>
            <w:rFonts w:cs="Times New Roman"/>
            <w:lang w:val="en-GB" w:eastAsia="zh-CN"/>
          </w:rPr>
          <w:fldChar w:fldCharType="end"/>
        </w:r>
        <w:commentRangeEnd w:id="459"/>
        <w:r w:rsidR="00A26296" w:rsidDel="00F7665D">
          <w:rPr>
            <w:rStyle w:val="Marquedecommentaire"/>
          </w:rPr>
          <w:commentReference w:id="459"/>
        </w:r>
        <w:r w:rsidRPr="00841A35" w:rsidDel="00F7665D">
          <w:rPr>
            <w:rFonts w:cs="Times New Roman"/>
            <w:lang w:val="nb-NO" w:eastAsia="zh-CN"/>
          </w:rPr>
          <w:delText xml:space="preserve">; </w:delText>
        </w:r>
        <w:commentRangeStart w:id="460"/>
        <w:r w:rsidRPr="00D424AA" w:rsidDel="00F7665D">
          <w:rPr>
            <w:rFonts w:cs="Times New Roman"/>
            <w:lang w:val="en-GB" w:eastAsia="zh-CN"/>
          </w:rPr>
          <w:fldChar w:fldCharType="begin" w:fldLock="1"/>
        </w:r>
        <w:r w:rsidR="00FF6231" w:rsidDel="00F7665D">
          <w:rPr>
            <w:rFonts w:cs="Times New Roman"/>
            <w:lang w:val="nb-NO" w:eastAsia="zh-CN"/>
          </w:rPr>
          <w:delInstrText>ADDIN CSL_CITATION { "citationItems" : [ { "id" : "ITEM-1", "itemData" : { "DOI" : "10.1002/grl.50285", "ISSN" : "00948276", "author" : [ { "dropping-particle" : "", "family" : "Wen", "given" : "Qiuzi Han", "non-dropping-particle" : "", "parse-names" : false, "suffix" : "" }, { "dropping-particle" : "", "family" : "Zhang", "given" : "Xuebin", "non-dropping-particle" : "", "parse-names" : false, "suffix" : "" }, { "dropping-particle" : "", "family" : "Xu", "given" : "Ying", "non-dropping-particle" : "", "parse-names" : false, "suffix" : "" }, { "dropping-particle" : "", "family" : "Wang", "given" : "Bin", "non-dropping-particle" : "", "parse-names" : false, "suffix" : "" } ], "container-title" : "Geophysical Research Letters", "id" : "ITEM-1", "issue" : "6", "issued" : { "date-parts" : [ [ "2013", "3", "28" ] ] }, "page" : "1171-1176", "title" : "Detecting human influence on extreme temperatures in China", "translator" : [ { "dropping-particle" : "", "family" : "S1642", "given" : "", "non-dropping-particle" : "", "parse-names" : false, "suffix" : "" } ], "type" : "article-journal", "volume" : "40" }, "uris" : [ "http://www.mendeley.com/documents/?uuid=331cee2a-2445-4dad-8d2f-402832725157" ] } ], "mendeley" : { "formattedCitation" : "(Wen et al., 2013)", "manualFormatting" : "Wen et al., 2013", "plainTextFormattedCitation" : "(Wen et al., 2013)", "previouslyFormattedCitation" : "(Wen et al., 2013)" }, "properties" : { "noteIndex" : 0 }, "schema" : "https://github.com/citation-style-language/schema/raw/master/csl-citation.json" }</w:delInstrText>
        </w:r>
        <w:r w:rsidRPr="00D424AA" w:rsidDel="00F7665D">
          <w:rPr>
            <w:rFonts w:cs="Times New Roman"/>
            <w:lang w:val="en-GB" w:eastAsia="zh-CN"/>
          </w:rPr>
          <w:fldChar w:fldCharType="separate"/>
        </w:r>
        <w:r w:rsidR="00A26296" w:rsidDel="00F7665D">
          <w:rPr>
            <w:rFonts w:cs="Times New Roman"/>
            <w:noProof/>
            <w:lang w:val="nb-NO" w:eastAsia="zh-CN"/>
          </w:rPr>
          <w:delText>Wen et al., 2013</w:delText>
        </w:r>
        <w:r w:rsidRPr="00D424AA" w:rsidDel="00F7665D">
          <w:rPr>
            <w:rFonts w:cs="Times New Roman"/>
            <w:lang w:val="en-GB" w:eastAsia="zh-CN"/>
          </w:rPr>
          <w:fldChar w:fldCharType="end"/>
        </w:r>
        <w:commentRangeEnd w:id="460"/>
        <w:r w:rsidR="00A26296" w:rsidDel="00F7665D">
          <w:rPr>
            <w:rStyle w:val="Marquedecommentaire"/>
          </w:rPr>
          <w:commentReference w:id="460"/>
        </w:r>
        <w:r w:rsidRPr="00841A35" w:rsidDel="00F7665D">
          <w:rPr>
            <w:rFonts w:cs="Times New Roman"/>
            <w:lang w:val="nb-NO" w:eastAsia="zh-CN"/>
          </w:rPr>
          <w:delText xml:space="preserve">; and </w:delText>
        </w:r>
        <w:commentRangeStart w:id="461"/>
        <w:r w:rsidRPr="00D424AA" w:rsidDel="00F7665D">
          <w:rPr>
            <w:rFonts w:cs="Times New Roman"/>
            <w:lang w:val="en-GB" w:eastAsia="zh-CN"/>
          </w:rPr>
          <w:fldChar w:fldCharType="begin" w:fldLock="1"/>
        </w:r>
        <w:r w:rsidR="00FF6231" w:rsidDel="00F7665D">
          <w:rPr>
            <w:rFonts w:cs="Times New Roman"/>
            <w:lang w:val="nb-NO" w:eastAsia="zh-CN"/>
          </w:rPr>
          <w:delInstrText>ADDIN CSL_CITATION { "citationItems" : [ { "id" : "ITEM-1",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1", "issue" : "1-2", "issued" : { "date-parts" : [ [ "2019", "1", "24" ] ] }, "page" : "479-494", "title" : "Human influence on Canadian temperatures", "translator" : [ { "dropping-particle" : "", "family" : "S1475", "given" : "", "non-dropping-particle" : "", "parse-names" : false, "suffix" : "" } ], "type" : "article-journal", "volume" : "52" }, "uris" : [ "http://www.mendeley.com/documents/?uuid=0840d991-d797-45ac-856f-02497719d0a6" ] } ], "mendeley" : { "formattedCitation" : "(Wan et al., 2019)", "manualFormatting" : "Wan et al., 2019)", "plainTextFormattedCitation" : "(Wan et al., 2019)", "previouslyFormattedCitation" : "(Wan et al., 2019)" }, "properties" : { "noteIndex" : 0 }, "schema" : "https://github.com/citation-style-language/schema/raw/master/csl-citation.json" }</w:delInstrText>
        </w:r>
        <w:r w:rsidRPr="00D424AA" w:rsidDel="00F7665D">
          <w:rPr>
            <w:rFonts w:cs="Times New Roman"/>
            <w:lang w:val="en-GB" w:eastAsia="zh-CN"/>
          </w:rPr>
          <w:fldChar w:fldCharType="separate"/>
        </w:r>
        <w:r w:rsidR="00A26296" w:rsidDel="00F7665D">
          <w:rPr>
            <w:rFonts w:cs="Times New Roman"/>
            <w:noProof/>
            <w:lang w:val="nb-NO" w:eastAsia="zh-CN"/>
          </w:rPr>
          <w:delText>Wan et al., 2019)</w:delText>
        </w:r>
        <w:r w:rsidRPr="00D424AA" w:rsidDel="00F7665D">
          <w:rPr>
            <w:rFonts w:cs="Times New Roman"/>
            <w:lang w:val="en-GB" w:eastAsia="zh-CN"/>
          </w:rPr>
          <w:fldChar w:fldCharType="end"/>
        </w:r>
      </w:del>
      <w:bookmarkEnd w:id="454"/>
      <w:commentRangeEnd w:id="461"/>
      <w:r w:rsidR="00A26296">
        <w:rPr>
          <w:rStyle w:val="Marquedecommentaire"/>
        </w:rPr>
        <w:commentReference w:id="461"/>
      </w:r>
      <w:r w:rsidRPr="00841A35">
        <w:rPr>
          <w:rFonts w:cs="Times New Roman"/>
          <w:lang w:val="nb-NO" w:eastAsia="zh-CN"/>
        </w:rPr>
        <w:t xml:space="preserve">. </w:t>
      </w:r>
      <w:r w:rsidRPr="00D424AA">
        <w:rPr>
          <w:rFonts w:cs="Times New Roman"/>
          <w:lang w:val="en-GB" w:eastAsia="zh-CN"/>
        </w:rPr>
        <w:t xml:space="preserve">Non-stationary extreme value distributions, which allow for the detailed detection and attribution of regional trends in temperature extremes, have also been used </w:t>
      </w:r>
      <w:commentRangeStart w:id="462"/>
      <w:r w:rsidRPr="00D424AA">
        <w:rPr>
          <w:rFonts w:cs="Times New Roman"/>
          <w:lang w:val="en-GB" w:eastAsia="zh-CN"/>
        </w:rPr>
        <w:fldChar w:fldCharType="begin" w:fldLock="1"/>
      </w:r>
      <w:ins w:id="463" w:author="Robin Matthews" w:date="2021-07-13T17:32:00Z">
        <w:r w:rsidR="00F7665D">
          <w:rPr>
            <w:rFonts w:cs="Times New Roman"/>
            <w:lang w:val="en-GB" w:eastAsia="zh-CN"/>
          </w:rPr>
          <w: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Z. Wang et al., 2017a)", "plainTextFormattedCitation" : "(Wang et al., 2017c)", "previouslyFormattedCitation" : "(Wang et al., 2017c)" }, "properties" : { "noteIndex" : 0 }, "schema" : "https://github.com/citation-style-language/schema/raw/master/csl-citation.json" }</w:instrText>
        </w:r>
      </w:ins>
      <w:del w:id="464" w:author="Robin Matthews" w:date="2021-07-13T17:31:00Z">
        <w:r w:rsidR="00FF6231" w:rsidDel="00F7665D">
          <w:rPr>
            <w:rFonts w:cs="Times New Roman"/>
            <w:lang w:val="en-GB" w:eastAsia="zh-CN"/>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plainTextFormattedCitation" : "(Wang et al., 2017c)", "previouslyFormattedCitation" : "(Wang et al., 2017c)" }, "properties" : { "noteIndex" : 0 }, "schema" : "https://github.com/citation-style-language/schema/raw/master/csl-citation.json" }</w:delInstrText>
        </w:r>
      </w:del>
      <w:r w:rsidRPr="00D424AA">
        <w:rPr>
          <w:rFonts w:cs="Times New Roman"/>
          <w:lang w:val="en-GB" w:eastAsia="zh-CN"/>
        </w:rPr>
        <w:fldChar w:fldCharType="separate"/>
      </w:r>
      <w:r w:rsidR="00A26296">
        <w:rPr>
          <w:rFonts w:cs="Times New Roman"/>
          <w:noProof/>
          <w:lang w:val="en-GB" w:eastAsia="zh-CN"/>
        </w:rPr>
        <w:t>(</w:t>
      </w:r>
      <w:ins w:id="465" w:author="Robin Matthews" w:date="2021-07-13T17:31:00Z">
        <w:r w:rsidR="00F7665D">
          <w:rPr>
            <w:rFonts w:cs="Times New Roman"/>
            <w:noProof/>
            <w:lang w:val="en-GB" w:eastAsia="zh-CN"/>
          </w:rPr>
          <w:t xml:space="preserve">Z. </w:t>
        </w:r>
      </w:ins>
      <w:r w:rsidR="00A26296">
        <w:rPr>
          <w:rFonts w:cs="Times New Roman"/>
          <w:noProof/>
          <w:lang w:val="en-GB" w:eastAsia="zh-CN"/>
        </w:rPr>
        <w:t>Wang et al., 2017</w:t>
      </w:r>
      <w:del w:id="466" w:author="Robin Matthews" w:date="2021-07-13T17:32:00Z">
        <w:r w:rsidR="00A26296" w:rsidDel="00F7665D">
          <w:rPr>
            <w:rFonts w:cs="Times New Roman"/>
            <w:noProof/>
            <w:lang w:val="en-GB" w:eastAsia="zh-CN"/>
          </w:rPr>
          <w:delText>c</w:delText>
        </w:r>
      </w:del>
      <w:ins w:id="467" w:author="Robin Matthews" w:date="2021-07-13T17:32:00Z">
        <w:r w:rsidR="00F7665D">
          <w:rPr>
            <w:rFonts w:cs="Times New Roman"/>
            <w:noProof/>
            <w:lang w:val="en-GB" w:eastAsia="zh-CN"/>
          </w:rPr>
          <w:t>a</w:t>
        </w:r>
      </w:ins>
      <w:r w:rsidR="00A26296">
        <w:rPr>
          <w:rFonts w:cs="Times New Roman"/>
          <w:noProof/>
          <w:lang w:val="en-GB" w:eastAsia="zh-CN"/>
        </w:rPr>
        <w:t>)</w:t>
      </w:r>
      <w:r w:rsidRPr="00D424AA">
        <w:rPr>
          <w:rFonts w:cs="Times New Roman"/>
          <w:lang w:val="en-GB" w:eastAsia="zh-CN"/>
        </w:rPr>
        <w:fldChar w:fldCharType="end"/>
      </w:r>
      <w:commentRangeEnd w:id="462"/>
      <w:r w:rsidR="00A26296">
        <w:rPr>
          <w:rStyle w:val="Marquedecommentaire"/>
        </w:rPr>
        <w:commentReference w:id="462"/>
      </w:r>
      <w:r w:rsidRPr="00841A35">
        <w:rPr>
          <w:rFonts w:cs="Times New Roman"/>
          <w:lang w:val="en-GB" w:eastAsia="zh-CN"/>
        </w:rPr>
        <w:t xml:space="preserve">. </w:t>
      </w:r>
    </w:p>
    <w:p w14:paraId="336D69EA" w14:textId="77777777" w:rsidR="00490A97" w:rsidRPr="00D424AA" w:rsidRDefault="00490A97" w:rsidP="00D424AA">
      <w:pPr>
        <w:rPr>
          <w:rFonts w:cs="Times New Roman"/>
          <w:lang w:val="en-GB" w:eastAsia="zh-CN"/>
        </w:rPr>
      </w:pPr>
      <w:r w:rsidRPr="00D424AA">
        <w:rPr>
          <w:rFonts w:cs="Times New Roman"/>
          <w:lang w:val="en-GB" w:eastAsia="zh-CN"/>
        </w:rPr>
        <w:t xml:space="preserve"> </w:t>
      </w:r>
    </w:p>
    <w:p w14:paraId="07850CC7" w14:textId="54962FEE" w:rsidR="00490A97" w:rsidRPr="00D424AA" w:rsidRDefault="00490A97" w:rsidP="00D424AA">
      <w:pPr>
        <w:rPr>
          <w:rFonts w:cs="Times New Roman"/>
          <w:lang w:val="en-GB" w:eastAsia="zh-CN"/>
        </w:rPr>
      </w:pPr>
      <w:r w:rsidRPr="00D424AA">
        <w:rPr>
          <w:rFonts w:cs="Times New Roman"/>
          <w:lang w:val="en-GB" w:eastAsia="zh-CN"/>
        </w:rPr>
        <w:t xml:space="preserve">Apart from the detection and attribution of trends in extremes, new approaches have been developed to answer the question </w:t>
      </w:r>
      <w:r w:rsidR="001D362E">
        <w:rPr>
          <w:rFonts w:cs="Times New Roman"/>
          <w:lang w:val="en-GB" w:eastAsia="zh-CN"/>
        </w:rPr>
        <w:t xml:space="preserve">of </w:t>
      </w:r>
      <w:r w:rsidRPr="00D424AA">
        <w:rPr>
          <w:rFonts w:cs="Times New Roman"/>
          <w:lang w:val="en-GB" w:eastAsia="zh-CN"/>
        </w:rPr>
        <w:t xml:space="preserve">whether and to what extent external drivers  have altered the probability and intensity of an individual extreme event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7226/21852", "ISBN" : "978-0-309-38097-3", "author" : [ { "dropping-particle" : "", "family" : "NASEM", "given" : "", "non-dropping-particle" : "", "parse-names" : false, "suffix" : "" } ], "id" : "ITEM-1", "issued" : { "date-parts" : [ [ "2016", "7", "28" ] ] }, "number-of-pages" : "186", "publisher" : "National Academies of Sciences Engineering and Medicine (NASEM). The National Academies Press", "publisher-place" : "Washington, DC, USA", "title" : "Attribution of Extreme Weather Events in the Context of Climate Change", "translator" : [ { "dropping-particle" : "", "family" : "S171", "given" : "Rt7", "non-dropping-particle" : "", "parse-names" : false, "suffix" : "" } ], "type" : "report" }, "uris" : [ "http://www.mendeley.com/documents/?uuid=1c2fd783-f69d-4386-aedf-a8c08f5c8b30" ] } ], "mendeley" : { "formattedCitation" : "(NASEM, 2016)", "plainTextFormattedCitation" : "(NASEM, 2016)", "previouslyFormattedCitation" : "(NASEM, 2016)"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NASEM, 2016)</w:t>
      </w:r>
      <w:r w:rsidRPr="00D424AA">
        <w:rPr>
          <w:rFonts w:cs="Times New Roman"/>
          <w:lang w:val="en-GB" w:eastAsia="zh-CN"/>
        </w:rPr>
        <w:fldChar w:fldCharType="end"/>
      </w:r>
      <w:r w:rsidRPr="00841A35">
        <w:rPr>
          <w:rFonts w:cs="Times New Roman"/>
          <w:lang w:val="en-GB" w:eastAsia="zh-CN"/>
        </w:rPr>
        <w:t>. In AR5, there was an emerging consensu</w:t>
      </w:r>
      <w:r w:rsidRPr="00D424AA">
        <w:rPr>
          <w:rFonts w:cs="Times New Roman"/>
          <w:lang w:val="en-GB" w:eastAsia="zh-CN"/>
        </w:rPr>
        <w:t xml:space="preserve">s that the role of external drivers of climate change in specific extreme weather events could be estimated and quantified in principle, but related assessments were still confined to particular case studies, often using a single model, and typically focusing on high-impact events with a clear attributable signal. </w:t>
      </w:r>
    </w:p>
    <w:p w14:paraId="1647EECF" w14:textId="77777777" w:rsidR="00490A97" w:rsidRPr="00D424AA" w:rsidRDefault="00490A97" w:rsidP="00D424AA">
      <w:pPr>
        <w:rPr>
          <w:rFonts w:cs="Times New Roman"/>
          <w:lang w:val="en-GB" w:eastAsia="zh-CN"/>
        </w:rPr>
      </w:pPr>
    </w:p>
    <w:p w14:paraId="60A13DBC" w14:textId="63B0B841" w:rsidR="00490A97" w:rsidRPr="00D424AA" w:rsidRDefault="00490A97" w:rsidP="00D424AA">
      <w:pPr>
        <w:rPr>
          <w:rFonts w:cs="Times New Roman"/>
          <w:lang w:val="en-GB" w:eastAsia="zh-CN"/>
        </w:rPr>
      </w:pPr>
      <w:r w:rsidRPr="00D424AA">
        <w:rPr>
          <w:rFonts w:cs="Times New Roman"/>
          <w:lang w:val="en-GB" w:eastAsia="zh-CN"/>
        </w:rPr>
        <w:t xml:space="preserve">However, since AR5, the attribution of extreme weather events has emerged as a growing field of climate research with an increasing body of literature (see series of supplements to the annual State of the Climate report </w:t>
      </w:r>
      <w:commentRangeStart w:id="468"/>
      <w:r w:rsidRPr="00D424AA">
        <w:rPr>
          <w:rFonts w:cs="Times New Roman"/>
          <w:lang w:val="en-GB" w:eastAsia="zh-CN"/>
        </w:rPr>
        <w:fldChar w:fldCharType="begin" w:fldLock="1"/>
      </w:r>
      <w:r w:rsidR="0012753B">
        <w:rPr>
          <w:rFonts w:cs="Times New Roman"/>
          <w:lang w:val="en-GB" w:eastAsia="zh-CN"/>
        </w:rPr>
        <w:instrText>ADDIN CSL_CITATION { "citationItems" : [ { "id" : "ITEM-1", "itemData" : { "DOI" : "10.1175/BAMS-D-12-00021.1", "ISSN" : "0003-0007", "abstract" : "Attribution of extreme events shortly after their occurrence stretches the current state-of-theart of climate change assessment. To help foster the growth of this science, this article illustrates some approaches to answering questions about the role of human factors, and the relative role of different natural factors, for six specific extreme weather or climate events of 2011. Not every event is linked to climate change. The rainfall associated with the devastating Thailand floods can be explained by climate variability. But long-term warming played a part in the others. While La Ni\u00f1a contributed to the failure of the rains in the Horn of Africa, an increased frequency of such droughts there was linked to warming in the Western Pacific? Indian Ocean warm pool. Europe's record warm temperatures would probably not have been as unusual if the high temperatures had been caused only by the atmospheric flow regime without any long-term warming. Calculating how the odds of a particular extreme event have changed provides a means of quantifying the influence of climate change on the event. The heatwave that affected Texas has become distinctly more likely than 40 years ago. In the same vein, the likelihood of very warm November temperatures in the UK has increased substantially since the 1960s. Comparing climate model simulations with and without human factors shows that the cold UK winter of 2010/2011 has become about half as likely as a result of human influence on climate, illustrating that some extreme events are becoming less likely due to climate change.", "author" : [ { "dropping-particle" : "", "family" : "Peterson", "given" : "Thomas C.", "non-dropping-particle" : "", "parse-names" : false, "suffix" : "" }, { "dropping-particle" : "", "family" : "Stott", "given" : "Peter A.", "non-dropping-particle" : "", "parse-names" : false, "suffix" : "" }, { "dropping-particle" : "", "family" : "Herring", "given" : "Stephanie", "non-dropping-particle" : "", "parse-names" : false, "suffix" : "" } ], "container-title" : "Bulletin of the American Meteorological Society", "id" : "ITEM-1", "issue" : "7", "issued" : { "date-parts" : [ [ "2012", "7", "1" ] ] }, "note" : "From Duplicate 2 (Explaining Extreme Events of 2011 from a Climate Perspective - Peterson, Thomas C.; Stott, Peter A.; Herring, Stephanie)\n\nFrom Duplicate 2 (Explaining Extreme Events of 2011 from a Climate Perspective - Peterson, Thomas C; Stott, Peter A; Herring, Stephanie)\n\ndoi: 10.1175/BAMS-D-12-00021.1\n\nFrom Duplicate 3 (Explaining Extreme Events of 2011 from a Climate Perspective - Peterson, Thomas C; Stott, Peter A; Herring, Stephanie)\n\ndoi: 10.1175/BAMS-D-12-00021.1", "page" : "1041-1067", "publisher" : "American Meteorological Society", "title" : "Explaining Extreme Events of 2011 from a Climate Perspective", "translator" : [ { "dropping-particle" : "", "family" : "S2481", "given" : "", "non-dropping-particle" : "", "parse-names" : false, "suffix" : "" } ], "type" : "article-journal", "volume" : "93" }, "uris" : [ "http://www.mendeley.com/documents/?uuid=59a7e879-7aa8-4a46-ae06-618a8d00e79b" ] }, { "id" : "ITEM-2", "itemData" : { "DOI" : "10.1175/BAMS-D-13-00085.1", "ISSN" : "0003-0007", "author" : [ { "dropping-particle" : "", "family" : "Peterson", "given" : "Thomas C", "non-dropping-particle" : "", "parse-names" : false, "suffix" : "" }, { "dropping-particle" : "", "family" : "Hoerling", "given" : "Martin P", "non-dropping-particle" : "", "parse-names" : false, "suffix" : "" }, { "dropping-particle" : "", "family" : "Stott", "given" : "Peter A", "non-dropping-particle" : "", "parse-names" : false, "suffix" : "" }, { "dropping-particle" : "", "family" : "Herring", "given" : "Stephanie C", "non-dropping-particle" : "", "parse-names" : false, "suffix" : "" } ], "container-title" : "Bulletin of the American Meteorological Society", "id" : "ITEM-2", "issue" : "9", "issued" : { "date-parts" : [ [ "2013", "9", "1" ] ] }, "note" : "doi: 10.1175/BAMS-D-13-00085.1", "page" : "S1-S74", "publisher" : "American Meteorological Society", "title" : "Explaining Extreme Events of 2012 from a Climate Perspective", "translator" : [ { "dropping-particle" : "", "family" : "S168", "given" : "", "non-dropping-particle" : "", "parse-names" : false, "suffix" : "" } ], "type" : "article-journal", "volume" : "94" }, "uris" : [ "http://www.mendeley.com/documents/?uuid=05da027c-ee6d-43c9-97e3-5f165717ad4a" ] }, { "id" : "ITEM-3", "itemData" : { "DOI" : "10.1175/1520-0477-95.9.S1.1", "ISBN" : "0003-0007", "ISSN" : "0003-0007",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Herring", "given" : "Stephanie C.", "non-dropping-particle" : "", "parse-names" : false, "suffix" : "" }, { "dropping-particle" : "", "family" : "Hoerling", "given" : "Martin P.", "non-dropping-particle" : "", "parse-names" : false, "suffix" : "" }, { "dropping-particle" : "", "family" : "Peterson", "given" : "Thomas C.", "non-dropping-particle" : "", "parse-names" : false, "suffix" : "" }, { "dropping-particle" : "", "family" : "Stott", "given" : "Peter a.", "non-dropping-particle" : "", "parse-names" : false, "suffix" : "" } ], "container-title" : "Bulletin of the American Meteorological Society", "id" : "ITEM-3", "issue" : "9", "issued" : { "date-parts" : [ [ "2014", "9" ] ] }, "page" : "S1-S104", "title" : "Explaining Extreme Events of 2013 from a Climate Perspective", "translator" : [ { "dropping-particle" : "", "family" : "S1578", "given" : "", "non-dropping-particle" : "", "parse-names" : false, "suffix" : "" } ], "type" : "article-journal", "volume" : "95" }, "uris" : [ "http://www.mendeley.com/documents/?uuid=577ee31c-c5e9-4d35-88db-f7601e3350fc" ] }, { "id" : "ITEM-4", "itemData" : { "DOI" : "10.1175/BAMS-ExplainingExtremeEvents2014.1", "ISSN" : "0003-0007", "abstract" : "Editors note: For easy download the posted pdf of the Explaining Extreme Events of 2014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Hoerling", "given" : "Martin P", "non-dropping-particle" : "", "parse-names" : false, "suffix" : "" }, { "dropping-particle" : "", "family" : "Kossin", "given" : "James P", "non-dropping-particle" : "", "parse-names" : false, "suffix" : "" }, { "dropping-particle" : "", "family" : "Peterson", "given" : "Thomas C", "non-dropping-particle" : "", "parse-names" : false, "suffix" : "" }, { "dropping-particle" : "", "family" : "Stott", "given" : "Peter A", "non-dropping-particle" : "", "parse-names" : false, "suffix" : "" } ], "container-title" : "Bulletin of the American Meteorological Society", "id" : "ITEM-4", "issue" : "12", "issued" : { "date-parts" : [ [ "2015", "12" ] ] }, "page" : "S1-S172", "publisher" : "American Meteorological Society", "title" : "Explaining Extreme Events of 2014 from a Climate Perspective", "translator" : [ { "dropping-particle" : "", "family" : "S996", "given" : "", "non-dropping-particle" : "", "parse-names" : false, "suffix" : "" } ], "type" : "article-journal", "volume" : "96" }, "uris" : [ "http://www.mendeley.com/documents/?uuid=a7158e3b-8885-41ea-b273-3847d7c256b5" ] }, { "id" : "ITEM-5", "itemData" : { "DOI" : "10.1175/BAMS-ExplainingExtremeEvents2015.1", "ISSN" : "0003-0007", "abstract" : "Editors note: For easy download the posted pdf of the Explaining Extreme Events of 2015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Kossin", "given" : "James P", "non-dropping-particle" : "", "parse-names" : false, "suffix" : "" }, { "dropping-particle" : "", "family" : "Schreck", "given" : "Carl J", "non-dropping-particle" : "", "parse-names" : false, "suffix" : "" }, { "dropping-particle" : "", "family" : "Stott", "given" : "Peter A", "non-dropping-particle" : "", "parse-names" : false, "suffix" : "" } ], "container-title" : "Bulletin of the American Meteorological Society", "id" : "ITEM-5", "issue" : "12", "issued" : { "date-parts" : [ [ "2016", "12" ] ] }, "page" : "S1-S145", "publisher" : "American Meteorological Society", "title" : "Explaining Extreme Events of 2015 from a Climate Perspective", "translator" : [ { "dropping-particle" : "", "family" : "S984", "given" : "", "non-dropping-particle" : "", "parse-names" : false, "suffix" : "" } ], "type" : "article-journal", "volume" : "97" }, "uris" : [ "http://www.mendeley.com/documents/?uuid=3bcbb18b-263a-4131-a2dd-aec3a3014a3a" ] }, { "id" : "ITEM-6", "itemData" : { "DOI" : "10.1175/BAMS-ExplainingExtremeEvents2016.1", "ISSN" : "0003-0007", "abstract" : "Editors note: For easy download the posted pdf of the Explaining Extreme Events of 2016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Kossin", "given" : "James P", "non-dropping-particle" : "", "parse-names" : false, "suffix" : "" }, { "dropping-particle" : "", "family" : "Schreck", "given" : "Carl J", "non-dropping-particle" : "", "parse-names" : false, "suffix" : "" }, { "dropping-particle" : "", "family" : "Stott", "given" : "Peter A", "non-dropping-particle" : "", "parse-names" : false, "suffix" : "" } ], "container-title" : "Bulletin of the American Meteorological Society", "id" : "ITEM-6", "issue" : "1", "issued" : { "date-parts" : [ [ "2018", "1" ] ] }, "page" : "S1-S157", "publisher" : "American Meteorological Society", "title" : "Explaining Extreme Events of 2016 from a Climate Perspective", "translator" : [ { "dropping-particle" : "", "family" : "S982", "given" : "", "non-dropping-particle" : "", "parse-names" : false, "suffix" : "" } ], "type" : "article-journal", "volume" : "99" }, "uris" : [ "http://www.mendeley.com/documents/?uuid=180872e2-4f9f-4552-9ca5-75bad67e066b" ] } ], "mendeley" : { "formattedCitation" : "(Peterson et al., 2012, 2013b, Herring et al., 2014, 2015, 2016, 2018)", "manualFormatting" : "(Peterson et al., 2012, 2013a; Herring et al., 2014, 2015, 2016, 2018)", "plainTextFormattedCitation" : "(Peterson et al., 2012, 2013b, Herring et al., 2014, 2015, 2016, 2018)", "previouslyFormattedCitation" : "(Peterson et al., 2012, 2013b, Herring et al., 2014, 2015, 2016,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Peterson et al., 2012, 2013</w:t>
      </w:r>
      <w:ins w:id="469" w:author="Robin Matthews" w:date="2021-07-13T17:32:00Z">
        <w:r w:rsidR="00F7665D">
          <w:rPr>
            <w:rFonts w:cs="Times New Roman"/>
            <w:noProof/>
            <w:lang w:val="en-GB" w:eastAsia="zh-CN"/>
          </w:rPr>
          <w:t>a;</w:t>
        </w:r>
      </w:ins>
      <w:del w:id="470" w:author="Robin Matthews" w:date="2021-07-13T17:32:00Z">
        <w:r w:rsidR="00A26296" w:rsidDel="00F7665D">
          <w:rPr>
            <w:rFonts w:cs="Times New Roman"/>
            <w:noProof/>
            <w:lang w:val="en-GB" w:eastAsia="zh-CN"/>
          </w:rPr>
          <w:delText>b,</w:delText>
        </w:r>
      </w:del>
      <w:r w:rsidR="00A26296">
        <w:rPr>
          <w:rFonts w:cs="Times New Roman"/>
          <w:noProof/>
          <w:lang w:val="en-GB" w:eastAsia="zh-CN"/>
        </w:rPr>
        <w:t xml:space="preserve"> Herring et al., 2014, 2015, 2016, 2018)</w:t>
      </w:r>
      <w:r w:rsidRPr="00D424AA">
        <w:rPr>
          <w:rFonts w:cs="Times New Roman"/>
          <w:lang w:val="en-GB" w:eastAsia="zh-CN"/>
        </w:rPr>
        <w:fldChar w:fldCharType="end"/>
      </w:r>
      <w:commentRangeEnd w:id="468"/>
      <w:r w:rsidR="00A26296">
        <w:rPr>
          <w:rStyle w:val="Marquedecommentaire"/>
        </w:rPr>
        <w:commentReference w:id="468"/>
      </w:r>
      <w:r w:rsidRPr="00841A35">
        <w:rPr>
          <w:rFonts w:cs="Times New Roman"/>
          <w:lang w:val="en-GB" w:eastAsia="zh-CN"/>
        </w:rPr>
        <w:t xml:space="preserve">, including the number of approaches to examining extreme events </w:t>
      </w:r>
      <w:commentRangeStart w:id="471"/>
      <w:r w:rsidRPr="00D424AA">
        <w:rPr>
          <w:rFonts w:cs="Times New Roman"/>
          <w:lang w:val="en-GB" w:eastAsia="zh-CN"/>
        </w:rPr>
        <w:fldChar w:fldCharType="begin" w:fldLock="1"/>
      </w:r>
      <w:r w:rsidR="007D2D56">
        <w:rPr>
          <w:rFonts w:cs="Times New Roman"/>
          <w:lang w:val="en-GB" w:eastAsia="zh-CN"/>
        </w:rPr>
        <w:instrText>ADDIN CSL_CITATION { "citationItems" : [ { "id" : "ITEM-1", "itemData" : { "DOI" : "10.1002/wcc.380", "ISSN" : "1757-7799", "author" : [ { "dropping-particle" : "", "family" : "Stott", "given" : "Peter A", "non-dropping-particle" : "", "parse-names" : false, "suffix" : "" }, { "dropping-particle" : "", "family" : "Christidis", "given" : "Nikolaos", "non-dropping-particle" : "", "parse-names" : false, "suffix" : "" }, { "dropping-particle" : "", "family" : "Otto", "given" : "Friederike E L", "non-dropping-particle" : "", "parse-names" : false, "suffix" : "" }, { "dropping-particle" : "", "family" : "Sun", "given" : "Ying", "non-dropping-particle" : "", "parse-names" : false, "suffix" : "" }, { "dropping-particle" : "", "family" : "Vanderlinden", "given" : "Jean-Paul", "non-dropping-particle" : "", "parse-names" : false, "suffix" : "" }, { "dropping-particle" : "", "family" : "Oldenborgh", "given" : "Geert Jan", "non-dropping-particle" : "van", "parse-names" : false, "suffix" : "" }, { "dropping-particle" : "", "family" : "Vautard", "given" : "Robert", "non-dropping-particle" : "", "parse-names" : false, "suffix" : "" }, { "dropping-particle" : "", "family" : "Storch", "given" : "Hans", "non-dropping-particle" : "von", "parse-names" : false, "suffix" : "" }, { "dropping-particle" : "", "family" : "Walton", "given" : "Peter", "non-dropping-particle" : "", "parse-names" : false, "suffix" : "" }, { "dropping-particle" : "", "family" : "Yiou", "given" : "Pascal", "non-dropping-particle" : "", "parse-names" : false, "suffix" : "" }, { "dropping-particle" : "", "family" : "Zwiers", "given" : "Francis W", "non-dropping-particle" : "", "parse-names" : false, "suffix" : "" } ], "container-title" : "WIREs Climate Change", "id" : "ITEM-1", "issue" : "1", "issued" : { "date-parts" : [ [ "2016" ] ] }, "page" : "23-41", "publisher" : "John Wiley &amp; Sons, Inc.", "title" : "Attribution of extreme weather and climate-related events", "translator" : [ { "dropping-particle" : "", "family" : "S170", "given" : "", "non-dropping-particle" : "", "parse-names" : false, "suffix" : "" } ], "type" : "article-journal", "volume" : "7" }, "uris" : [ "http://www.mendeley.com/documents/?uuid=84e4fee2-94b7-4cbd-b6e1-99f09714b35a" ] }, { "id" : "ITEM-2", "itemData" : { "DOI" : "10.1146/annurev-environ-102016-060847", "author" : [ { "dropping-particle" : "", "family" : "Otto", "given" : "F E L", "non-dropping-particle" : "", "parse-names" : false, "suffix" : "" } ], "container-title" : "Annual Review of Environment and Resources", "id" : "ITEM-2", "issue" : "1", "issued" : { "date-parts" : [ [ "2017" ] ] }, "page" : "null", "title" : "Attribution of Weather and Climate Events", "translator" : [ { "dropping-particle" : "", "family" : "S172", "given" : "", "non-dropping-particle" : "", "parse-names" : false, "suffix" : "" } ], "type" : "article-journal", "volume" : "42" }, "uris" : [ "http://www.mendeley.com/documents/?uuid=6938dcfa-066e-4aa8-a4ba-dafdaf8dff0a" ] }, { "id" : "ITEM-3", "itemData" : { "DOI" : "10.1016/j.wace.2016.01.001", "ISSN" : "2212-0947", "author" : [ { "dropping-particle" : "", "family" : "Easterling", "given" : "David R", "non-dropping-particle" : "", "parse-names" : false, "suffix" : "" }, { "dropping-particle" : "", "family" : "Kunkel", "given" : "Kenneth E", "non-dropping-particle" : "", "parse-names" : false, "suffix" : "" }, { "dropping-particle" : "", "family" : "Wehner", "given" : "Michael F", "non-dropping-particle" : "", "parse-names" : false, "suffix" : "" }, { "dropping-particle" : "", "family" : "Sun", "given" : "Liqiang", "non-dropping-particle" : "", "parse-names" : false, "suffix" : "" } ], "container-title" : "Weather and Climate Extremes", "id" : "ITEM-3", "issued" : { "date-parts" : [ [ "2016" ] ] }, "page" : "17-27", "title" : "Detection and attribution of climate extremes in the observed record", "translator" : [ { "dropping-particle" : "", "family" : "S175", "given" : "", "non-dropping-particle" : "", "parse-names" : false, "suffix" : "" } ], "type" : "article-journal", "volume" : "11" }, "uris" : [ "http://www.mendeley.com/documents/?uuid=621409fd-056b-4999-9387-0f1dde6391d3" ] } ], "mendeley" : { "formattedCitation" : "(Easterling et al., 2016; Stott et al., 2016; Otto, 2017)", "manualFormatting" : "(described in Easterling et al., 2016; Otto, 2017; Stott et al., 2016)", "plainTextFormattedCitation" : "(Easterling et al., 2016; Stott et al., 2016; Otto, 2017)", "previouslyFormattedCitation" : "(Easterling et al., 2016; Stott et al., 2016; Otto, 2017)" }, "properties" : { "noteIndex" : 0 }, "schema" : "https://github.com/citation-style-language/schema/raw/master/csl-citation.json" }</w:instrText>
      </w:r>
      <w:r w:rsidRPr="00D424AA">
        <w:rPr>
          <w:rFonts w:cs="Times New Roman"/>
          <w:lang w:val="en-GB" w:eastAsia="zh-CN"/>
        </w:rPr>
        <w:fldChar w:fldCharType="separate"/>
      </w:r>
      <w:bookmarkStart w:id="472" w:name="__Fieldmark__11822_1028319157"/>
      <w:r w:rsidR="00A26296">
        <w:rPr>
          <w:rFonts w:cs="Times New Roman"/>
          <w:noProof/>
          <w:lang w:val="en-GB" w:eastAsia="zh-CN"/>
        </w:rPr>
        <w:t>(described in Easterling et al., 2016; Otto, 2017; Stott et al., 2016)</w:t>
      </w:r>
      <w:r w:rsidRPr="00D424AA">
        <w:rPr>
          <w:rFonts w:cs="Times New Roman"/>
          <w:lang w:val="en-GB" w:eastAsia="zh-CN"/>
        </w:rPr>
        <w:fldChar w:fldCharType="end"/>
      </w:r>
      <w:bookmarkEnd w:id="472"/>
      <w:commentRangeEnd w:id="471"/>
      <w:r w:rsidR="00A26296">
        <w:rPr>
          <w:rStyle w:val="Marquedecommentaire"/>
        </w:rPr>
        <w:commentReference w:id="471"/>
      </w:r>
      <w:r w:rsidRPr="00841A35">
        <w:rPr>
          <w:rFonts w:cs="Times New Roman"/>
          <w:lang w:val="en-GB" w:eastAsia="zh-CN"/>
        </w:rPr>
        <w:t>). A commonly-used approach, often called the risk-based approach in the lite</w:t>
      </w:r>
      <w:r w:rsidRPr="00D424AA">
        <w:rPr>
          <w:rFonts w:cs="Times New Roman"/>
          <w:lang w:val="en-GB" w:eastAsia="zh-CN"/>
        </w:rPr>
        <w:t xml:space="preserve">rature and referred to here as the “probability-based approach”, produces statements such as ‘anthropogenic climate change made this event type twice as likely’ or ‘anthropogenic climate change made this event 15% more intense’. This is done by estimating probability distributions of the index characterizing the event in today’s climate, as well as in a counterfactual climate, and either comparing intensities for a given occurrence probability (e.g., 1-in-100 year event) or probabilities for a given magnitude (see FAQ 11.3). There are a number of different analytical </w:t>
      </w:r>
      <w:r w:rsidRPr="00D424AA">
        <w:rPr>
          <w:rFonts w:cs="Times New Roman"/>
          <w:lang w:val="en-GB" w:eastAsia="zh-CN"/>
        </w:rPr>
        <w:lastRenderedPageBreak/>
        <w:t xml:space="preserve">methods encompassed in the probability-based approach </w:t>
      </w:r>
      <w:r w:rsidR="001D362E">
        <w:rPr>
          <w:rFonts w:cs="Times New Roman"/>
          <w:lang w:val="en-GB" w:eastAsia="zh-CN"/>
        </w:rPr>
        <w:t>building on</w:t>
      </w:r>
      <w:r w:rsidRPr="00D424AA">
        <w:rPr>
          <w:rFonts w:cs="Times New Roman"/>
          <w:lang w:val="en-GB" w:eastAsia="zh-CN"/>
        </w:rPr>
        <w:t xml:space="preserve"> observations and statistical analys</w:t>
      </w:r>
      <w:r w:rsidR="001D362E">
        <w:rPr>
          <w:rFonts w:cs="Times New Roman"/>
          <w:lang w:val="en-GB" w:eastAsia="zh-CN"/>
        </w:rPr>
        <w:t>e</w:t>
      </w:r>
      <w:r w:rsidRPr="00D424AA">
        <w:rPr>
          <w:rFonts w:cs="Times New Roman"/>
          <w:lang w:val="en-GB" w:eastAsia="zh-CN"/>
        </w:rPr>
        <w:t xml:space="preserve">s (e.g., </w:t>
      </w:r>
      <w:commentRangeStart w:id="473"/>
      <w:commentRangeStart w:id="474"/>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175/BAMS-D-12-00021.1", "ISSN" : "0003-0007", "abstract" : "Attribution of extreme events shortly after their occurrence stretches the current state-of-theart of climate change assessment. To help foster the growth of this science, this article illustrates some approaches to answering questions about the role of human factors, and the relative role of different natural factors, for six specific extreme weather or climate events of 2011. Not every event is linked to climate change. The rainfall associated with the devastating Thailand floods can be explained by climate variability. But long-term warming played a part in the others. While La Ni\u00f1a contributed to the failure of the rains in the Horn of Africa, an increased frequency of such droughts there was linked to warming in the Western Pacific? Indian Ocean warm pool. Europe's record warm temperatures would probably not have been as unusual if the high temperatures had been caused only by the atmospheric flow regime without any long-term warming. Calculating how the odds of a particular extreme event have changed provides a means of quantifying the influence of climate change on the event. The heatwave that affected Texas has become distinctly more likely than 40 years ago. In the same vein, the likelihood of very warm November temperatures in the UK has increased substantially since the 1960s. Comparing climate model simulations with and without human factors shows that the cold UK winter of 2010/2011 has become about half as likely as a result of human influence on climate, illustrating that some extreme events are becoming less likely due to climate change.", "author" : [ { "dropping-particle" : "", "family" : "Peterson", "given" : "Thomas C.", "non-dropping-particle" : "", "parse-names" : false, "suffix" : "" }, { "dropping-particle" : "", "family" : "Stott", "given" : "Peter A.", "non-dropping-particle" : "", "parse-names" : false, "suffix" : "" }, { "dropping-particle" : "", "family" : "Herring", "given" : "Stephanie", "non-dropping-particle" : "", "parse-names" : false, "suffix" : "" } ], "container-title" : "Bulletin of the American Meteorological Society", "id" : "ITEM-1", "issue" : "7", "issued" : { "date-parts" : [ [ "2012", "7", "1" ] ] }, "note" : "From Duplicate 2 (Explaining Extreme Events of 2011 from a Climate Perspective - Peterson, Thomas C.; Stott, Peter A.; Herring, Stephanie)\n\nFrom Duplicate 2 (Explaining Extreme Events of 2011 from a Climate Perspective - Peterson, Thomas C; Stott, Peter A; Herring, Stephanie)\n\ndoi: 10.1175/BAMS-D-12-00021.1\n\nFrom Duplicate 3 (Explaining Extreme Events of 2011 from a Climate Perspective - Peterson, Thomas C; Stott, Peter A; Herring, Stephanie)\n\ndoi: 10.1175/BAMS-D-12-00021.1", "page" : "1041-1067", "publisher" : "American Meteorological Society", "title" : "Explaining Extreme Events of 2011 from a Climate Perspective", "translator" : [ { "dropping-particle" : "", "family" : "S2481", "given" : "", "non-dropping-particle" : "", "parse-names" : false, "suffix" : "" } ], "type" : "article-journal", "volume" : "93" }, "uris" : [ "http://www.mendeley.com/documents/?uuid=59a7e879-7aa8-4a46-ae06-618a8d00e79b" ] } ], "mendeley" : { "formattedCitation" : "(Peterson et al., 2012)", "manualFormatting" : "van Oldenborgh et al., 2012)", "plainTextFormattedCitation" : "(Peterson et al., 2012)", "previouslyFormattedCitation" : "(Peterson et al., 2012)" }, "properties" : { "noteIndex" : 0 }, "schema" : "https://github.com/citation-style-language/schema/raw/master/csl-citation.json" }</w:instrText>
      </w:r>
      <w:r w:rsidRPr="00D424AA">
        <w:rPr>
          <w:rFonts w:cs="Times New Roman"/>
          <w:lang w:val="en-GB" w:eastAsia="zh-CN"/>
        </w:rPr>
        <w:fldChar w:fldCharType="separate"/>
      </w:r>
      <w:bookmarkStart w:id="475" w:name="__Fieldmark__11885_1028319157"/>
      <w:r w:rsidR="00A26296">
        <w:rPr>
          <w:rFonts w:cs="Times New Roman"/>
          <w:noProof/>
          <w:lang w:val="en-GB" w:eastAsia="zh-CN"/>
        </w:rPr>
        <w:t>van Oldenborgh et al., 2012)</w:t>
      </w:r>
      <w:r w:rsidRPr="00D424AA">
        <w:rPr>
          <w:rFonts w:cs="Times New Roman"/>
          <w:lang w:val="en-GB" w:eastAsia="zh-CN"/>
        </w:rPr>
        <w:fldChar w:fldCharType="end"/>
      </w:r>
      <w:bookmarkEnd w:id="475"/>
      <w:commentRangeEnd w:id="473"/>
      <w:commentRangeEnd w:id="474"/>
      <w:r w:rsidR="00F7665D">
        <w:rPr>
          <w:rStyle w:val="Marquedecommentaire"/>
        </w:rPr>
        <w:commentReference w:id="473"/>
      </w:r>
      <w:r w:rsidR="00A26296">
        <w:rPr>
          <w:rStyle w:val="Marquedecommentaire"/>
        </w:rPr>
        <w:commentReference w:id="474"/>
      </w:r>
      <w:r w:rsidRPr="00841A35">
        <w:rPr>
          <w:rFonts w:cs="Times New Roman"/>
          <w:lang w:val="en-GB" w:eastAsia="zh-CN"/>
        </w:rPr>
        <w:t xml:space="preserve">, optimal fingerprint methods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38/nclimate2410", "ISSN" : "1758-678X", "author" : [ { "dropping-particle" : "", "family" : "Sun", "given" : "Ying", "non-dropping-particle" : "", "parse-names" : false, "suffix" : "" }, { "dropping-particle" : "", "family" : "Zhang", "given" : "Xuebin", "non-dropping-particle" : "", "parse-names" : false, "suffix" : "" }, { "dropping-particle" : "", "family" : "Zwiers", "given" : "Francis W.", "non-dropping-particle" : "", "parse-names" : false, "suffix" : "" }, { "dropping-particle" : "", "family" : "Song", "given" : "Lianchun", "non-dropping-particle" : "", "parse-names" : false, "suffix" : "" }, { "dropping-particle" : "", "family" : "Wan", "given" : "Hui", "non-dropping-particle" : "", "parse-names" : false, "suffix" : "" }, { "dropping-particle" : "", "family" : "Hu", "given" : "Ting", "non-dropping-particle" : "", "parse-names" : false, "suffix" : "" }, { "dropping-particle" : "", "family" : "Yin", "given" : "Hong", "non-dropping-particle" : "", "parse-names" : false, "suffix" : "" }, { "dropping-particle" : "", "family" : "Ren", "given" : "Guoyu", "non-dropping-particle" : "", "parse-names" : false, "suffix" : "" } ], "container-title" : "Nature Climate Change", "id" : "ITEM-1", "issue" : "12", "issued" : { "date-parts" : [ [ "2014", "10", "12" ] ] }, "page" : "1082-1085", "title" : "Rapid increase in the risk of extreme summer heat in Eastern China", "translator" : [ { "dropping-particle" : "", "family" : "S1476", "given" : "", "non-dropping-particle" : "", "parse-names" : false, "suffix" : "" } ], "type" : "article-journal", "volume" : "4" }, "uris" : [ "http://www.mendeley.com/documents/?uuid=ff29564d-120d-4ed0-b540-971d2636a00b" ] } ], "mendeley" : { "formattedCitation" : "(Sun et al., 2014)", "plainTextFormattedCitation" : "(Sun et al., 2014)", "previouslyFormattedCitation" : "(Sun et al., 2014)"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Sun et al., 2014)</w:t>
      </w:r>
      <w:r w:rsidRPr="00D424AA">
        <w:rPr>
          <w:rFonts w:cs="Times New Roman"/>
          <w:lang w:val="en-GB" w:eastAsia="zh-CN"/>
        </w:rPr>
        <w:fldChar w:fldCharType="end"/>
      </w:r>
      <w:r w:rsidRPr="00841A35">
        <w:rPr>
          <w:rFonts w:cs="Times New Roman"/>
          <w:lang w:val="en-GB" w:eastAsia="zh-CN"/>
        </w:rPr>
        <w:t>, regional climate and weather forecast models (e.g</w:t>
      </w:r>
      <w:commentRangeStart w:id="476"/>
      <w:r w:rsidRPr="00841A35">
        <w:rPr>
          <w:rFonts w:cs="Times New Roman"/>
          <w:lang w:val="en-GB" w:eastAsia="zh-CN"/>
        </w:rPr>
        <w:t>.,</w:t>
      </w:r>
      <w:r w:rsidRPr="00D424AA">
        <w:rPr>
          <w:rFonts w:cs="Times New Roman"/>
          <w:lang w:val="en-GB" w:eastAsia="zh-CN"/>
        </w:rPr>
        <w:fldChar w:fldCharType="begin" w:fldLock="1"/>
      </w:r>
      <w:r w:rsidR="007D2D56">
        <w:rPr>
          <w:rFonts w:cs="Times New Roman"/>
          <w:lang w:val="en-GB" w:eastAsia="zh-CN"/>
        </w:rPr>
        <w:instrText>ADDIN CSL_CITATION { "citationItems" : [ { "id" : "ITEM-1", "itemData" : { "DOI" : "10.1038/nclimate2927", "ISSN" : "1758-678X",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1", "issue" : "6", "issued" : { "date-parts" : [ [ "2016", "6", "1" ] ] }, "page" : "627-634", "title" : "Human influence on climate in the 2014 southern England winter floods and their impacts", "translator" : [ { "dropping-particle" : "", "family" : "S379", "given" : "", "non-dropping-particle" : "", "parse-names" : false, "suffix" : "" } ], "type" : "article-journal", "volume" : "6" }, "uris" : [ "http://www.mendeley.com/documents/?uuid=9f30d715-1548-491d-b012-df495a0aee4a" ] } ], "mendeley" : { "formattedCitation" : "(Schaller et al., 2016)", "manualFormatting" : " Schaller et al., 2016)", "plainTextFormattedCitation" : "(Schaller et al., 2016)", "previouslyFormattedCitation" : "(Schaller et al., 2016)"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 xml:space="preserve"> Schaller et al., 2016)</w:t>
      </w:r>
      <w:r w:rsidRPr="00D424AA">
        <w:rPr>
          <w:rFonts w:cs="Times New Roman"/>
          <w:lang w:val="en-GB" w:eastAsia="zh-CN"/>
        </w:rPr>
        <w:fldChar w:fldCharType="end"/>
      </w:r>
      <w:commentRangeEnd w:id="476"/>
      <w:r w:rsidR="00A26296">
        <w:rPr>
          <w:rStyle w:val="Marquedecommentaire"/>
        </w:rPr>
        <w:commentReference w:id="476"/>
      </w:r>
      <w:r w:rsidRPr="00841A35">
        <w:rPr>
          <w:rFonts w:cs="Times New Roman"/>
          <w:lang w:val="en-GB" w:eastAsia="zh-CN"/>
        </w:rPr>
        <w:t xml:space="preserve">, </w:t>
      </w:r>
      <w:r w:rsidR="00682869" w:rsidRPr="00D424AA">
        <w:rPr>
          <w:rFonts w:cs="Times New Roman"/>
          <w:lang w:val="en-GB" w:eastAsia="zh-CN"/>
        </w:rPr>
        <w:t>global climate models (</w:t>
      </w:r>
      <w:r w:rsidRPr="00D424AA">
        <w:rPr>
          <w:rFonts w:cs="Times New Roman"/>
          <w:lang w:val="en-GB" w:eastAsia="zh-CN"/>
        </w:rPr>
        <w:t>GCMs</w:t>
      </w:r>
      <w:r w:rsidR="00682869" w:rsidRPr="00D424AA">
        <w:rPr>
          <w:rFonts w:cs="Times New Roman"/>
          <w:lang w:val="en-GB" w:eastAsia="zh-CN"/>
        </w:rPr>
        <w:t>)</w:t>
      </w:r>
      <w:r w:rsidRPr="00D424AA">
        <w:rPr>
          <w:rFonts w:cs="Times New Roman"/>
          <w:lang w:val="en-GB" w:eastAsia="zh-CN"/>
        </w:rPr>
        <w:t xml:space="preserve">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02/grl.50673", "ISSN" : "1944-8007", "author" : [ { "dropping-particle" : "", "family" : "Lewis", "given" : "Sophie C", "non-dropping-particle" : "", "parse-names" : false, "suffix" : "" }, { "dropping-particle" : "", "family" : "Karoly", "given" : "David J", "non-dropping-particle" : "", "parse-names" : false, "suffix" : "" } ], "container-title" : "Geophysical Research Letters", "id" : "ITEM-1", "issue" : "14", "issued" : { "date-parts" : [ [ "2013" ] ] }, "page" : "3705-3709", "title" : "Anthropogenic contributions to Australia's record summer temperatures of 2013", "translator" : [ { "dropping-particle" : "", "family" : "S176", "given" : "", "non-dropping-particle" : "", "parse-names" : false, "suffix" : "" } ], "type" : "article-journal", "volume" : "40" }, "uris" : [ "http://www.mendeley.com/documents/?uuid=8cea6f6f-5ecc-45dd-bf9c-0b05885e7d2c" ] } ], "mendeley" : { "formattedCitation" : "(Lewis and Karoly, 2013)", "manualFormatting" : "(e.g., Lewis and Karoly, 2013)", "plainTextFormattedCitation" : "(Lewis and Karoly, 2013)", "previouslyFormattedCitation" : "(Lewis and Karoly, 2013)" }, "properties" : { "noteIndex" : 0 }, "schema" : "https://github.com/citation-style-language/schema/raw/master/csl-citation.json" }</w:instrText>
      </w:r>
      <w:r w:rsidRPr="00D424AA">
        <w:rPr>
          <w:rFonts w:cs="Times New Roman"/>
          <w:lang w:val="en-GB" w:eastAsia="zh-CN"/>
        </w:rPr>
        <w:fldChar w:fldCharType="separate"/>
      </w:r>
      <w:bookmarkStart w:id="477" w:name="__Fieldmark__11892_1028319157"/>
      <w:r w:rsidR="00A26296">
        <w:rPr>
          <w:rFonts w:cs="Times New Roman"/>
          <w:noProof/>
          <w:lang w:val="en-GB" w:eastAsia="zh-CN"/>
        </w:rPr>
        <w:t>(e.g., Lewis and Karoly, 2013)</w:t>
      </w:r>
      <w:r w:rsidRPr="00D424AA">
        <w:rPr>
          <w:rFonts w:cs="Times New Roman"/>
          <w:lang w:val="en-GB" w:eastAsia="zh-CN"/>
        </w:rPr>
        <w:fldChar w:fldCharType="end"/>
      </w:r>
      <w:bookmarkEnd w:id="477"/>
      <w:r w:rsidRPr="00841A35">
        <w:rPr>
          <w:rFonts w:cs="Times New Roman"/>
          <w:lang w:val="en-GB" w:eastAsia="zh-CN"/>
        </w:rPr>
        <w:t xml:space="preserve">, and large ensembles of atmosphere-only GCMs (e.g., </w:t>
      </w:r>
      <w:commentRangeStart w:id="478"/>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02/grl.50235", "ISBN" : "1944-8007", "ISSN" : "00948276", "abstract" : "This study applies the technique of event attribution to the East African rainy seasons preceding the drought of 2011. Using observed sea surface temperatures (SSTs), sea ice conditions with a state-of-the-art atmosphere model, the precipitation totals during late 2010 (the \u201cshort rains\u201d) and early 2011 (the \u201clong rains\u201d) were simulated hundreds of times to produce possible distributions of precipitation. Alternative distributions of precipitation were produced consistent with a world with neither anthropogenic forcings nor human influence on SSTs and sea ice. Comparing these modeled distributions to the observed rainfall, no evidence was found for human influence on the 2010 short rains, with their failure being affected by La Ni\u00f1a. However, human influence was found to increase the probability of long rains as dry as, or drier than, 2011. The magnitude of increase in probability depends on the estimated pattern by which human influence changed observed SSTs.", "author" : [ { "dropping-particle" : "", "family" : "Lott", "given" : "Fraser C.", "non-dropping-particle" : "", "parse-names" : false, "suffix" : "" }, { "dropping-particle" : "", "family" : "Christidis", "given" : "Nikolaos", "non-dropping-particle" : "", "parse-names" : false, "suffix" : "" }, { "dropping-particle" : "", "family" : "Stott", "given" : "Peter A.", "non-dropping-particle" : "", "parse-names" : false, "suffix" : "" } ], "container-title" : "Geophysical Research Letters", "id" : "ITEM-1", "issue" : "6", "issued" : { "date-parts" : [ [ "2013" ] ] }, "page" : "1177-1181", "title" : "Can the 2011 East African drought be attributed to human-induced climate change?", "translator" : [ { "dropping-particle" : "", "family" : "S759", "given" : "", "non-dropping-particle" : "", "parse-names" : false, "suffix" : "" } ], "type" : "article-journal", "volume" : "40" }, "uris" : [ "http://www.mendeley.com/documents/?uuid=89f0d4ab-1b6d-4e30-a61b-db014fb6af28" ] } ], "mendeley" : { "formattedCitation" : "(Lott et al., 2013)", "manualFormatting" : "Lott et al., 2013)", "plainTextFormattedCitation" : "(Lott et al., 2013)", "previouslyFormattedCitation" : "(Lott et al., 2013)"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Lott et al., 2013)</w:t>
      </w:r>
      <w:r w:rsidRPr="00D424AA">
        <w:rPr>
          <w:rFonts w:cs="Times New Roman"/>
          <w:lang w:val="en-GB" w:eastAsia="zh-CN"/>
        </w:rPr>
        <w:fldChar w:fldCharType="end"/>
      </w:r>
      <w:commentRangeEnd w:id="478"/>
      <w:r w:rsidR="00A26296">
        <w:rPr>
          <w:rStyle w:val="Marquedecommentaire"/>
        </w:rPr>
        <w:commentReference w:id="478"/>
      </w:r>
      <w:r w:rsidRPr="00841A35">
        <w:rPr>
          <w:rFonts w:cs="Times New Roman"/>
          <w:lang w:val="en-GB" w:eastAsia="zh-CN"/>
        </w:rPr>
        <w:t>. A key component in any event attribution analysis is the level of c</w:t>
      </w:r>
      <w:r w:rsidRPr="00D424AA">
        <w:rPr>
          <w:rFonts w:cs="Times New Roman"/>
          <w:lang w:val="en-GB" w:eastAsia="zh-CN"/>
        </w:rPr>
        <w:t xml:space="preserve">onditioning on the state of the climate system. In the least conditional approach, the combined effect of the overall warming and changes in the large-scale atmospheric circulation are considered and often utilize fully coupled climate models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38/nclimate2410", "ISSN" : "1758-678X", "author" : [ { "dropping-particle" : "", "family" : "Sun", "given" : "Ying", "non-dropping-particle" : "", "parse-names" : false, "suffix" : "" }, { "dropping-particle" : "", "family" : "Zhang", "given" : "Xuebin", "non-dropping-particle" : "", "parse-names" : false, "suffix" : "" }, { "dropping-particle" : "", "family" : "Zwiers", "given" : "Francis W.", "non-dropping-particle" : "", "parse-names" : false, "suffix" : "" }, { "dropping-particle" : "", "family" : "Song", "given" : "Lianchun", "non-dropping-particle" : "", "parse-names" : false, "suffix" : "" }, { "dropping-particle" : "", "family" : "Wan", "given" : "Hui", "non-dropping-particle" : "", "parse-names" : false, "suffix" : "" }, { "dropping-particle" : "", "family" : "Hu", "given" : "Ting", "non-dropping-particle" : "", "parse-names" : false, "suffix" : "" }, { "dropping-particle" : "", "family" : "Yin", "given" : "Hong", "non-dropping-particle" : "", "parse-names" : false, "suffix" : "" }, { "dropping-particle" : "", "family" : "Ren", "given" : "Guoyu", "non-dropping-particle" : "", "parse-names" : false, "suffix" : "" } ], "container-title" : "Nature Climate Change", "id" : "ITEM-1", "issue" : "12", "issued" : { "date-parts" : [ [ "2014", "10", "12" ] ] }, "page" : "1082-1085", "title" : "Rapid increase in the risk of extreme summer heat in Eastern China", "translator" : [ { "dropping-particle" : "", "family" : "S1476", "given" : "", "non-dropping-particle" : "", "parse-names" : false, "suffix" : "" } ], "type" : "article-journal", "volume" : "4" }, "uris" : [ "http://www.mendeley.com/documents/?uuid=ff29564d-120d-4ed0-b540-971d2636a00b" ] } ], "mendeley" : { "formattedCitation" : "(Sun et al., 2014)", "plainTextFormattedCitation" : "(Sun et al., 2014)", "previouslyFormattedCitation" : "(Sun et al., 2014)"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Sun et al., 2014)</w:t>
      </w:r>
      <w:r w:rsidRPr="00D424AA">
        <w:rPr>
          <w:rFonts w:cs="Times New Roman"/>
          <w:lang w:val="en-GB" w:eastAsia="zh-CN"/>
        </w:rPr>
        <w:fldChar w:fldCharType="end"/>
      </w:r>
      <w:r w:rsidRPr="00841A35">
        <w:rPr>
          <w:rFonts w:cs="Times New Roman"/>
          <w:lang w:val="en-GB" w:eastAsia="zh-CN"/>
        </w:rPr>
        <w:t>. Other more conditional approaches involve prescribing certain aspects of the climate system. These range from prescri</w:t>
      </w:r>
      <w:r w:rsidRPr="00D424AA">
        <w:rPr>
          <w:rFonts w:cs="Times New Roman"/>
          <w:lang w:val="en-GB" w:eastAsia="zh-CN"/>
        </w:rPr>
        <w:t xml:space="preserve">bing the pattern of the surface ocean change at the time of the event </w:t>
      </w:r>
      <w:commentRangeStart w:id="479"/>
      <w:r w:rsidRPr="00D424AA">
        <w:rPr>
          <w:rFonts w:cs="Times New Roman"/>
          <w:lang w:val="en-GB" w:eastAsia="zh-CN"/>
        </w:rPr>
        <w:fldChar w:fldCharType="begin" w:fldLock="1"/>
      </w:r>
      <w:ins w:id="480" w:author="Robin Matthews" w:date="2021-07-13T17:34:00Z">
        <w:r w:rsidR="00722699">
          <w:rPr>
            <w:rFonts w:cs="Times New Roman"/>
            <w:lang w:val="en-GB" w:eastAsia="zh-CN"/>
          </w:rPr>
          <w:instrText>ADDIN CSL_CITATION { "citationItems" : [ { "id" : "ITEM-1", "itemData" : { "DOI" : "10.1175/BAMS-D-13-00055.1", "ISBN" : "0003-0007\\n1520-0477", "ISSN" : "1520-0477", "abstract" : "Central Great Plains precipitation deficits during May\u2013August 2012 were the most severe since at least 1895, eclipsing the Dust Bowl summers of 1934 and 1936. Drought developed suddenly in May, following near-normal precipitation during winter and early spring. Its proximate causes were a reduction in atmospheric moisture transport into the Great Plains from the Gulf of Mexico. Processes that generally provide air mass lift and condensation were mostly absent, including a lack of frontal cyclones in late spring followed by suppressed deep convection in the summer owing to large-scale subsidence and atmospheric stabilization.", "author" : [ { "dropping-particle" : "", "family" : "Hoerling", "given" : "M.", "non-dropping-particle" : "", "parse-names" : false, "suffix" : "" }, { "dropping-particle" : "", "family" : "Eischeid", "given" : "J.", "non-dropping-particle" : "", "parse-names" : false, "suffix" : "" }, { "dropping-particle" : "", "family" : "Kumar", "given" : "A.", "non-dropping-particle" : "", "parse-names" : false, "suffix" : "" }, { "dropping-particle" : "", "family" : "Leung", "given" : "R.", "non-dropping-particle" : "", "parse-names" : false, "suffix" : "" }, { "dropping-particle" : "", "family" : "Mariotti", "given" : "A.", "non-dropping-particle" : "", "parse-names" : false, "suffix" : "" }, { "dropping-particle" : "", "family" : "Mo", "given" : "K.", "non-dropping-particle" : "", "parse-names" : false, "suffix" : "" }, { "dropping-particle" : "", "family" : "Schubert", "given" : "S.", "non-dropping-particle" : "", "parse-names" : false, "suffix" : "" }, { "dropping-particle" : "", "family" : "Seager", "given" : "R.", "non-dropping-particle" : "", "parse-names" : false, "suffix" : "" } ], "container-title" : "Bulletin of the American Meteorological Society", "id" : "ITEM-1", "issue" : "2", "issued" : { "date-parts" : [ [ "2014", "2", "1" ] ] }, "page" : "269-282", "title" : "Causes and Predictability of the 2012 Great Plains Drought", "translator" : [ { "dropping-particle" : "", "family" : "S1638", "given" : "", "non-dropping-particle" : "", "parse-names" : false, "suffix" : "" } ], "type" : "article-journal", "volume" : "95" }, "uris" : [ "http://www.mendeley.com/documents/?uuid=4cb569c3-f512-41e1-891b-c8a9dbd64267" ] }, { "id" : "ITEM-2", "itemData" : { "DOI" : "10.1175/JCLI-D-12-00270.1", "ISBN" : "0894-8755", "ISSN" : "08948755", "abstract" : "AbstractThe record-setting 2011 Texas drought/heat wave is examined to identify physical processes, underlying causes, and predictability. October 2010?September 2011 was Texas?s driest 12-month period on record. While the summer 2011 heat wave magnitude (2.9\u00b0C above the 1981?2010 mean) was larger than the previous record, events of similar or larger magnitude appear in preindustrial control runs of climate models. The principal factor contributing to the heat wave magnitude was a severe rainfall deficit during antecedent and concurrent seasons related to anomalous sea surface temperatures (SSTs) that included a La Ni\u00f1a event. Virtually all the precipitation deficits appear to be due to natural variability. About 0.6\u00b0C warming relative to the 1981?2010 mean is estimated to be attributable to human-induced climate change, with warming observed mainly in the past decade. Quantitative attribution of the overall human-induced contribution since preindustrial times is complicated by the lack of a detected century-scale temperature trend over Texas. Multiple factors altered the probability of climate extremes over Texas in 2011. Observed SST conditions increased the frequency of severe rainfall deficit events from 9% to 34% relative to 1981?2010, while anthropogenic forcing did not appreciably alter their frequency. Human-induced climate change increased the probability of a new temperature record from 3% during the 1981?2010 reference period to 6% in 2011, while the 2011 SSTs increased the probability from 4% to 23%. Forecasts initialized in May 2011 demonstrate predictive skill in anticipating much of the SST-enhanced risk for an extreme summer drought/heat wave over Texas.", "author" : [ { "dropping-particle" : "", "family" : "Hoerling", "given" : "Martin", "non-dropping-particle" : "", "parse-names" : false, "suffix" : "" }, { "dropping-particle" : "", "family" : "Kumar", "given" : "Arun", "non-dropping-particle" : "", "parse-names" : false, "suffix" : "" }, { "dropping-particle" : "", "family" : "Dole", "given" : "Randall", "non-dropping-particle" : "", "parse-names" : false, "suffix" : "" }, { "dropping-particle" : "", "family" : "Nielsen-Gammon", "given" : "John W.", "non-dropping-particle" : "", "parse-names" : false, "suffix" : "" }, { "dropping-particle" : "", "family" : "Eischeid", "given" : "Jon", "non-dropping-particle" : "", "parse-names" : false, "suffix" : "" }, { "dropping-particle" : "", "family" : "Perlwitz", "given" : "Judith", "non-dropping-particle" : "", "parse-names" : false, "suffix" : "" }, { "dropping-particle" : "", "family" : "Quan", "given" : "Xiao-Wei Wei", "non-dropping-particle" : "", "parse-names" : false, "suffix" : "" }, { "dropping-particle" : "", "family" : "Zhang", "given" : "Tao", "non-dropping-particle" : "", "parse-names" : false, "suffix" : "" }, { "dropping-particle" : "", "family" : "Pegion", "given" : "Philip", "non-dropping-particle" : "", "parse-names" : false, "suffix" : "" }, { "dropping-particle" : "", "family" : "Chen", "given" : "Mingyue", "non-dropping-particle" : "", "parse-names" : false, "suffix" : "" } ], "container-title" : "Journal of Climate", "id" : "ITEM-2", "issue" : "9", "issued" : { "date-parts" : [ [ "2013", "11", "5" ] ] }, "note" : "From Duplicate 2 (Anatomy of an extreme event - Hoerling, Martin; Kumar, Arun; Dole, Randall; Nielsen-Gammon, John W.; Eischeid, Jon; Perlwitz, Judith; Quan, Xiao-Wei Wei; Zhang, Tao; Pegion, Philip; Chen, Mingyue)\n\nFrom Duplicate 2 (Anatomy of an extreme event - Hoerling, Martin; Kumar, Arun; Dole, Randall; Nielsen-Gammon, John W.; Eischeid, Jon; Perlwitz, Judith; Quan, Xiao-Wei Wei; Zhang, Tao; Pegion, Philip; Chen, Mingyue)\n\nFrom Duplicate 2 (Anatomy of an Extreme Event - Hoerling, Martin; Kumar, Arun; Dole, Randall; Nielsen-Gammon, John W; Eischeid, Jon; Perlwitz, Judith; Quan, Xiao-Wei; Zhang, Tao; Pegion, Philip; Chen, Mingyue)\n\ndoi: 10.1175/JCLI-D-12-00270.1", "page" : "2811-2832", "publisher" : "American Meteorological Society", "title" : "Anatomy of an extreme event", "translator" : [ { "dropping-particle" : "", "family" : "S1635", "given" : "", "non-dropping-particle" : "", "parse-names" : false, "suffix" : "" } ], "type" : "article-journal", "volume" : "26" }, "uris" : [ "http://www.mendeley.com/documents/?uuid=a78f6f6a-2bc0-4556-bd55-98df8803823e" ] } ], "mendeley" : { "formattedCitation" : "(Hoerling et al., 2013, 2014)", "manualFormatting" : "(e.g., Hoerling et al., 2013, 2014)", "plainTextFormattedCitation" : "(Hoerling et al., 2013, 2014)", "previouslyFormattedCitation" : "(Hoerling et al., 2013, 2014)" }, "properties" : { "noteIndex" : 0 }, "schema" : "https://github.com/citation-style-language/schema/raw/master/csl-citation.json" }</w:instrText>
        </w:r>
      </w:ins>
      <w:del w:id="481" w:author="Robin Matthews" w:date="2021-07-13T17:34:00Z">
        <w:r w:rsidR="00FF6231" w:rsidDel="00722699">
          <w:rPr>
            <w:rFonts w:cs="Times New Roman"/>
            <w:lang w:val="en-GB" w:eastAsia="zh-CN"/>
          </w:rPr>
          <w:delInstrText>ADDIN CSL_CITATION { "citationItems" : [ { "id" : "ITEM-1", "itemData" : { "DOI" : "10.1175/BAMS-D-13-00055.1", "ISBN" : "0003-0007\\n1520-0477", "ISSN" : "1520-0477", "abstract" : "Central Great Plains precipitation deficits during May\u2013August 2012 were the most severe since at least 1895, eclipsing the Dust Bowl summers of 1934 and 1936. Drought developed suddenly in May, following near-normal precipitation during winter and early spring. Its proximate causes were a reduction in atmospheric moisture transport into the Great Plains from the Gulf of Mexico. Processes that generally provide air mass lift and condensation were mostly absent, including a lack of frontal cyclones in late spring followed by suppressed deep convection in the summer owing to large-scale subsidence and atmospheric stabilization.", "author" : [ { "dropping-particle" : "", "family" : "Hoerling", "given" : "M.", "non-dropping-particle" : "", "parse-names" : false, "suffix" : "" }, { "dropping-particle" : "", "family" : "Eischeid", "given" : "J.", "non-dropping-particle" : "", "parse-names" : false, "suffix" : "" }, { "dropping-particle" : "", "family" : "Kumar", "given" : "A.", "non-dropping-particle" : "", "parse-names" : false, "suffix" : "" }, { "dropping-particle" : "", "family" : "Leung", "given" : "R.", "non-dropping-particle" : "", "parse-names" : false, "suffix" : "" }, { "dropping-particle" : "", "family" : "Mariotti", "given" : "A.", "non-dropping-particle" : "", "parse-names" : false, "suffix" : "" }, { "dropping-particle" : "", "family" : "Mo", "given" : "K.", "non-dropping-particle" : "", "parse-names" : false, "suffix" : "" }, { "dropping-particle" : "", "family" : "Schubert", "given" : "S.", "non-dropping-particle" : "", "parse-names" : false, "suffix" : "" }, { "dropping-particle" : "", "family" : "Seager", "given" : "R.", "non-dropping-particle" : "", "parse-names" : false, "suffix" : "" } ], "container-title" : "Bulletin of the American Meteorological Society", "id" : "ITEM-1", "issue" : "2", "issued" : { "date-parts" : [ [ "2014", "2", "1" ] ] }, "page" : "269-282", "title" : "Causes and Predictability of the 2012 Great Plains Drought", "translator" : [ { "dropping-particle" : "", "family" : "S1638", "given" : "", "non-dropping-particle" : "", "parse-names" : false, "suffix" : "" } ], "type" : "article-journal", "volume" : "95" }, "uris" : [ "http://www.mendeley.com/documents/?uuid=4cb569c3-f512-41e1-891b-c8a9dbd64267" ] }, { "id" : "ITEM-2", "itemData" : { "DOI" : "10.1175/JCLI-D-12-00270.1", "ISBN" : "0894-8755", "ISSN" : "08948755", "abstract" : "AbstractThe record-setting 2011 Texas drought/heat wave is examined to identify physical processes, underlying causes, and predictability. October 2010?September 2011 was Texas?s driest 12-month period on record. While the summer 2011 heat wave magnitude (2.9\u00b0C above the 1981?2010 mean) was larger than the previous record, events of similar or larger magnitude appear in preindustrial control runs of climate models. The principal factor contributing to the heat wave magnitude was a severe rainfall deficit during antecedent and concurrent seasons related to anomalous sea surface temperatures (SSTs) that included a La Ni\u00f1a event. Virtually all the precipitation deficits appear to be due to natural variability. About 0.6\u00b0C warming relative to the 1981?2010 mean is estimated to be attributable to human-induced climate change, with warming observed mainly in the past decade. Quantitative attribution of the overall human-induced contribution since preindustrial times is complicated by the lack of a detected century-scale temperature trend over Texas. Multiple factors altered the probability of climate extremes over Texas in 2011. Observed SST conditions increased the frequency of severe rainfall deficit events from 9% to 34% relative to 1981?2010, while anthropogenic forcing did not appreciably alter their frequency. Human-induced climate change increased the probability of a new temperature record from 3% during the 1981?2010 reference period to 6% in 2011, while the 2011 SSTs increased the probability from 4% to 23%. Forecasts initialized in May 2011 demonstrate predictive skill in anticipating much of the SST-enhanced risk for an extreme summer drought/heat wave over Texas.", "author" : [ { "dropping-particle" : "", "family" : "Hoerling", "given" : "Martin", "non-dropping-particle" : "", "parse-names" : false, "suffix" : "" }, { "dropping-particle" : "", "family" : "Kumar", "given" : "Arun", "non-dropping-particle" : "", "parse-names" : false, "suffix" : "" }, { "dropping-particle" : "", "family" : "Dole", "given" : "Randall", "non-dropping-particle" : "", "parse-names" : false, "suffix" : "" }, { "dropping-particle" : "", "family" : "Nielsen-Gammon", "given" : "John W.", "non-dropping-particle" : "", "parse-names" : false, "suffix" : "" }, { "dropping-particle" : "", "family" : "Eischeid", "given" : "Jon", "non-dropping-particle" : "", "parse-names" : false, "suffix" : "" }, { "dropping-particle" : "", "family" : "Perlwitz", "given" : "Judith", "non-dropping-particle" : "", "parse-names" : false, "suffix" : "" }, { "dropping-particle" : "", "family" : "Quan", "given" : "Xiao-Wei Wei", "non-dropping-particle" : "", "parse-names" : false, "suffix" : "" }, { "dropping-particle" : "", "family" : "Zhang", "given" : "Tao", "non-dropping-particle" : "", "parse-names" : false, "suffix" : "" }, { "dropping-particle" : "", "family" : "Pegion", "given" : "Philip", "non-dropping-particle" : "", "parse-names" : false, "suffix" : "" }, { "dropping-particle" : "", "family" : "Chen", "given" : "Mingyue", "non-dropping-particle" : "", "parse-names" : false, "suffix" : "" } ], "container-title" : "Journal of Climate", "id" : "ITEM-2", "issue" : "9", "issued" : { "date-parts" : [ [ "2013", "11", "5" ] ] }, "note" : "From Duplicate 2 (Anatomy of an extreme event - Hoerling, Martin; Kumar, Arun; Dole, Randall; Nielsen-Gammon, John W.; Eischeid, Jon; Perlwitz, Judith; Quan, Xiao-Wei Wei; Zhang, Tao; Pegion, Philip; Chen, Mingyue)\n\nFrom Duplicate 2 (Anatomy of an extreme event - Hoerling, Martin; Kumar, Arun; Dole, Randall; Nielsen-Gammon, John W.; Eischeid, Jon; Perlwitz, Judith; Quan, Xiao-Wei Wei; Zhang, Tao; Pegion, Philip; Chen, Mingyue)\n\nFrom Duplicate 2 (Anatomy of an Extreme Event - Hoerling, Martin; Kumar, Arun; Dole, Randall; Nielsen-Gammon, John W; Eischeid, Jon; Perlwitz, Judith; Quan, Xiao-Wei; Zhang, Tao; Pegion, Philip; Chen, Mingyue)\n\ndoi: 10.1175/JCLI-D-12-00270.1", "page" : "2811-2832", "publisher" : "American Meteorological Society", "title" : "Anatomy of an extreme event", "translator" : [ { "dropping-particle" : "", "family" : "S1635", "given" : "", "non-dropping-particle" : "", "parse-names" : false, "suffix" : "" } ], "type" : "article-journal", "volume" : "26" }, "uris" : [ "http://www.mendeley.com/documents/?uuid=a78f6f6a-2bc0-4556-bd55-98df8803823e" ] } ], "mendeley" : { "formattedCitation" : "(Hoerling et al., 2013, 2014)", "manualFormatting" : "(e.g. Hoerling et al., 2013, 2014)", "plainTextFormattedCitation" : "(Hoerling et al., 2013, 2014)", "previouslyFormattedCitation" : "(Hoerling et al., 2013, 2014)" }, "properties" : { "noteIndex" : 0 }, "schema" : "https://github.com/citation-style-language/schema/raw/master/csl-citation.json" }</w:delInstrText>
        </w:r>
      </w:del>
      <w:r w:rsidRPr="00D424AA">
        <w:rPr>
          <w:rFonts w:cs="Times New Roman"/>
          <w:lang w:val="en-GB" w:eastAsia="zh-CN"/>
        </w:rPr>
        <w:fldChar w:fldCharType="separate"/>
      </w:r>
      <w:r w:rsidR="00A26296">
        <w:rPr>
          <w:rFonts w:cs="Times New Roman"/>
          <w:noProof/>
          <w:lang w:val="en-GB" w:eastAsia="zh-CN"/>
        </w:rPr>
        <w:t>(e.g.</w:t>
      </w:r>
      <w:ins w:id="482" w:author="Robin Matthews" w:date="2021-07-13T17:34:00Z">
        <w:r w:rsidR="00722699">
          <w:rPr>
            <w:rFonts w:cs="Times New Roman"/>
            <w:noProof/>
            <w:lang w:val="en-GB" w:eastAsia="zh-CN"/>
          </w:rPr>
          <w:t>,</w:t>
        </w:r>
      </w:ins>
      <w:r w:rsidR="00A26296">
        <w:rPr>
          <w:rFonts w:cs="Times New Roman"/>
          <w:noProof/>
          <w:lang w:val="en-GB" w:eastAsia="zh-CN"/>
        </w:rPr>
        <w:t xml:space="preserve"> Hoerling et al., 2013, 2014)</w:t>
      </w:r>
      <w:r w:rsidRPr="00D424AA">
        <w:rPr>
          <w:rFonts w:cs="Times New Roman"/>
          <w:lang w:val="en-GB" w:eastAsia="zh-CN"/>
        </w:rPr>
        <w:fldChar w:fldCharType="end"/>
      </w:r>
      <w:commentRangeEnd w:id="479"/>
      <w:r w:rsidR="00A26296">
        <w:rPr>
          <w:rStyle w:val="Marquedecommentaire"/>
        </w:rPr>
        <w:commentReference w:id="479"/>
      </w:r>
      <w:r w:rsidRPr="00841A35">
        <w:rPr>
          <w:rFonts w:cs="Times New Roman"/>
          <w:lang w:val="en-GB" w:eastAsia="zh-CN"/>
        </w:rPr>
        <w:t>, often using AMIP-style global models, where the choice o</w:t>
      </w:r>
      <w:r w:rsidRPr="00D424AA">
        <w:rPr>
          <w:rFonts w:cs="Times New Roman"/>
          <w:lang w:val="en-GB" w:eastAsia="zh-CN"/>
        </w:rPr>
        <w:t xml:space="preserve">f sea surface temperature and ice patterns influences the attribution results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88/1748-9326/aae356", "ISSN" : "1748-9326", "abstract" : "On 21\u201325 July 2017 a record-breaking heatwave occurred in Central Eastern China, affecting nearly half of the national population and causing severe impacts on public health, agriculture and infrastructure. Here, we compare attribution results from two UK Met Office Hadley Centre models, HadGEM3-GA6 and weather@home (HadAM3P driving 50 km HadRM3P). Within HadGEM3-GA6 July 2017-like heatwaves were unequaled in the ensemble representing the world without human influences. Such heatwaves became approximately a 1 in 50 year event and increased by a factor of 4.8 (5%\u201395% range of 3.1 to 8.0) in weather@home as a result of human activity. Considering the risk ratio (RR) for the full range of return periods shows a discrepancy at all return times between the two model results. Within weather@home a range of different counterfactual sea surface temperature (SST) patterns were used, whereas HadGEM3-GA6 used a single estimate. The global mean difference in SST (between factual and counterfactual simulations) is shown to be related to the generalised extreme value (GEV) location parameter and consequently the RR, especially for return periods of less than 50 years. It is suggested that a suitable range of SST patterns are used for future attribution studies to ensure that this source of uncertainty is represented within the simulations and subsequent attribution results. It is shown that the risk change between factual and counterfactual simulations is not purely a simple shift in the distribution (i.e. change in GEV location parameter). For return periods greater than 50 years, the GEV shape parameter is found to strongly influence the RR determined with the GEV scale parameter affecting only the most severe events.", "author" : [ { "dropping-particle" : "", "family" : "Sparrow", "given" : "Sarah", "non-dropping-particle" : "", "parse-names" : false, "suffix" : "" }, { "dropping-particle" : "", "family" : "Su", "given" : "Qin", "non-dropping-particle" : "", "parse-names" : false, "suffix" : "" }, { "dropping-particle" : "", "family" : "Tian", "given" : "Fangxing", "non-dropping-particle" : "", "parse-names" : false, "suffix" : "" }, { "dropping-particle" : "", "family" : "Li", "given" : "Sihan", "non-dropping-particle" : "", "parse-names" : false, "suffix" : "" }, { "dropping-particle" : "", "family" : "Chen", "given" : "Yang", "non-dropping-particle" : "", "parse-names" : false, "suffix" : "" }, { "dropping-particle" : "", "family" : "Chen", "given" : "Wei", "non-dropping-particle" : "", "parse-names" : false, "suffix" : "" }, { "dropping-particle" : "", "family" : "Luo", "given" : "Feifei", "non-dropping-particle" : "", "parse-names" : false, "suffix" : "" }, { "dropping-particle" : "", "family" : "Freychet", "given" : "Nicolas", "non-dropping-particle" : "", "parse-names" : false, "suffix" : "" }, { "dropping-particle" : "", "family" : "Lott", "given" : "Fraser C", "non-dropping-particle" : "", "parse-names" : false, "suffix" : "" }, { "dropping-particle" : "", "family" : "Dong", "given" : "Buwen", "non-dropping-particle" : "", "parse-names" : false, "suffix" : "" }, { "dropping-particle" : "", "family" : "Tett", "given" : "Simon F B", "non-dropping-particle" : "", "parse-names" : false, "suffix" : "" }, { "dropping-particle" : "", "family" : "Wallom", "given" : "David", "non-dropping-particle" : "", "parse-names" : false, "suffix" : "" } ], "container-title" : "Environmental Research Letters", "id" : "ITEM-1", "issue" : "11", "issued" : { "date-parts" : [ [ "2018", "10", "26" ] ] }, "page" : "114004", "publisher" : "IOP Publishing", "title" : "Attributing human influence on the July 2017 Chinese heatwave: the influence of sea-surface temperatures", "translator" : [ { "dropping-particle" : "", "family" : "S3184", "given" : "", "non-dropping-particle" : "", "parse-names" : false, "suffix" : "" } ], "type" : "article-journal", "volume" : "13" }, "uris" : [ "http://www.mendeley.com/documents/?uuid=afac6e12-c004-488b-be32-32b6ac4d86b8" ] } ], "mendeley" : { "formattedCitation" : "(Sparrow et al., 2018)", "plainTextFormattedCitation" : "(Sparrow et al., 2018)", "previouslyFormattedCitation" : "(Sparrow et al.,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Sparrow et al., 2018)</w:t>
      </w:r>
      <w:r w:rsidRPr="00D424AA">
        <w:rPr>
          <w:rFonts w:cs="Times New Roman"/>
          <w:lang w:val="en-GB" w:eastAsia="zh-CN"/>
        </w:rPr>
        <w:fldChar w:fldCharType="end"/>
      </w:r>
      <w:r w:rsidRPr="00841A35">
        <w:rPr>
          <w:rFonts w:cs="Times New Roman"/>
          <w:lang w:val="en-GB" w:eastAsia="zh-CN"/>
        </w:rPr>
        <w:t>, to prescribi</w:t>
      </w:r>
      <w:r w:rsidRPr="00D424AA">
        <w:rPr>
          <w:rFonts w:cs="Times New Roman"/>
          <w:lang w:val="en-GB" w:eastAsia="zh-CN"/>
        </w:rPr>
        <w:t xml:space="preserve">ng the large-scale circulation of the atmosphere and using weather forecasting models or methods (e.g., </w:t>
      </w:r>
      <w:commentRangeStart w:id="483"/>
      <w:r w:rsidRPr="00D424AA">
        <w:rPr>
          <w:rFonts w:cs="Times New Roman"/>
          <w:lang w:val="en-GB" w:eastAsia="zh-CN"/>
        </w:rPr>
        <w:fldChar w:fldCharType="begin" w:fldLock="1"/>
      </w:r>
      <w:ins w:id="484" w:author="Robin Matthews" w:date="2021-07-13T17:34:00Z">
        <w:r w:rsidR="00722699">
          <w:rPr>
            <w:rFonts w:cs="Times New Roman"/>
            <w:lang w:val="en-GB" w:eastAsia="zh-CN"/>
          </w:rPr>
          <w:instrText>ADDIN CSL_CITATION { "citationItems" : [ { "id" : "ITEM-1", "itemData" : { "DOI" : "10.1016/j.wace.2017.03.004", "ISSN" : "2212-0947", "author" : [ { "dropping-particle" : "", "family" : "Pall", "given" : "Pardeep", "non-dropping-particle" : "", "parse-names" : false, "suffix" : "" }, { "dropping-particle" : "", "family" : "Patricola", "given" : "Christina M", "non-dropping-particle" : "", "parse-names" : false, "suffix" : "" }, { "dropping-particle" : "", "family" : "Wehner", "given" : "Michael F", "non-dropping-particle" : "", "parse-names" : false, "suffix" : "" }, { "dropping-particle" : "", "family" : "Stone", "given" : "D\u00e1ith\u00ed A", "non-dropping-particle" : "", "parse-names" : false, "suffix" : "" }, { "dropping-particle" : "", "family" : "Paciorek", "given" : "Christopher J", "non-dropping-particle" : "", "parse-names" : false, "suffix" : "" }, { "dropping-particle" : "", "family" : "Collins", "given" : "William D", "non-dropping-particle" : "", "parse-names" : false, "suffix" : "" } ], "container-title" : "Weather and Climate Extremes", "id" : "ITEM-1", "issued" : { "date-parts" : [ [ "2017" ] ] }, "page" : "1-6", "title" : "Diagnosing conditional anthropogenic contributions to heavy Colorado rainfall in September 2013", "translator" : [ { "dropping-particle" : "", "family" : "S994", "given" : "", "non-dropping-particle" : "", "parse-names" : false, "suffix" : "" } ], "type" : "article-journal", "volume" : "17" }, "uris" : [ "http://www.mendeley.com/documents/?uuid=654650ef-3421-4b79-bb5b-f42c2c1d49c8" ] }, { "id" : "ITEM-2", "itemData" : { "DOI" : "10.1038/s41586-018-0673-2", "ISSN" : "0028-0836",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2", "issue" : "7731", "issued" : { "date-parts" : [ [ "2018", "11", "14" ] ] }, "page" : "339-346", "title" : "Anthropogenic influences on major tropical cyclone events", "translator" : [ { "dropping-particle" : "", "family" : "S3178", "given" : "", "non-dropping-particle" : "", "parse-names" : false, "suffix" : "" } ], "type" : "article-journal", "volume" : "563" }, "uris" : [ "http://www.mendeley.com/documents/?uuid=776d2c5b-069e-4e66-9c0a-89810c5d8239" ] }, { "id" : "ITEM-3", "itemData" : { "DOI" : "10.5194/esd-9-187-2018", "ISSN" : "2190-4987", "abstract" : "Abstract. The United Nations Framework Convention on Climate Change (UNFCCC) invited the scientific community to explore the impacts of a world in which anthropogenic global warming is stabilized at only 1.5\u00b0C above preindustrial average temperatures. We present a projection of future tropical cyclone statistics for both 1.5 and 2.0\u00b0C stabilized warming scenarios with direct numerical simulation using a high-resolution global climate model. As in similar projections at higher warming levels, we find that even at these low warming levels the most intense tropical cyclones become more frequent and more intense, while simultaneously the frequency of weaker tropical storms is decreased. We also conclude that in the 1.5\u00b0C stabilization, the effect of aerosol forcing changes complicates the interpretation of greenhouse gas forcing changes.", "author" : [ { "dropping-particle" : "", "family" : "Wehner", "given" : "Michael F", "non-dropping-particle" : "", "parse-names" : false, "suffix" : "" }, { "dropping-particle" : "", "family" : "Reed", "given" : "Kevin A", "non-dropping-particle" : "", "parse-names" : false, "suffix" : "" }, { "dropping-particle" : "", "family" : "Loring", "given" : "Burlen", "non-dropping-particle" : "", "parse-names" : false, "suffix" : "" }, { "dropping-particle" : "", "family" : "Stone", "given" : "D\u00e1ith\u00ed", "non-dropping-particle" : "", "parse-names" : false, "suffix" : "" }, { "dropping-particle" : "", "family" : "Krishnan", "given" : "Harinarayan", "non-dropping-particle" : "", "parse-names" : false, "suffix" : "" } ], "container-title" : "Earth System Dynamics", "id" : "ITEM-3", "issue" : "1", "issued" : { "date-parts" : [ [ "2018", "2", "28" ] ] }, "page" : "187-195", "title" : "Changes in tropical cyclones under stabilized 1.5 and 2.0 \u00b0C global warming scenarios as simulated by the Community Atmospheric Model under the HAPPI protocols", "translator" : [ { "dropping-particle" : "", "family" : "S1653", "given" : "", "non-dropping-particle" : "", "parse-names" : false, "suffix" : "" } ], "type" : "article-journal", "volume" : "9" }, "uris" : [ "http://www.mendeley.com/documents/?uuid=f74e21cd-5ec6-4853-932d-64e3e52b6062" ] } ], "mendeley" : { "formattedCitation" : "(Pall et al., 2017; Patricola and Wehner, 2018; Wehner et al., 2018a)", "manualFormatting" : "Pall et al., 2017; Patricola and Wehner, 2018; Wehner et al., 2018a)", "plainTextFormattedCitation" : "(Pall et al., 2017; Patricola and Wehner, 2018; Wehner et al., 2018a)", "previouslyFormattedCitation" : "(Pall et al., 2017; Patricola and Wehner, 2018; Wehner et al., 2018a)" }, "properties" : { "noteIndex" : 0 }, "schema" : "https://github.com/citation-style-language/schema/raw/master/csl-citation.json" }</w:instrText>
        </w:r>
      </w:ins>
      <w:del w:id="485" w:author="Robin Matthews" w:date="2021-07-13T17:34:00Z">
        <w:r w:rsidR="00FF6231" w:rsidDel="00722699">
          <w:rPr>
            <w:rFonts w:cs="Times New Roman"/>
            <w:lang w:val="en-GB" w:eastAsia="zh-CN"/>
          </w:rPr>
          <w:delInstrText>ADDIN CSL_CITATION { "citationItems" : [ { "id" : "ITEM-1", "itemData" : { "DOI" : "10.1016/j.wace.2017.03.004", "ISSN" : "2212-0947", "author" : [ { "dropping-particle" : "", "family" : "Pall", "given" : "Pardeep", "non-dropping-particle" : "", "parse-names" : false, "suffix" : "" }, { "dropping-particle" : "", "family" : "Patricola", "given" : "Christina M", "non-dropping-particle" : "", "parse-names" : false, "suffix" : "" }, { "dropping-particle" : "", "family" : "Wehner", "given" : "Michael F", "non-dropping-particle" : "", "parse-names" : false, "suffix" : "" }, { "dropping-particle" : "", "family" : "Stone", "given" : "D\u00e1ith\u00ed A", "non-dropping-particle" : "", "parse-names" : false, "suffix" : "" }, { "dropping-particle" : "", "family" : "Paciorek", "given" : "Christopher J", "non-dropping-particle" : "", "parse-names" : false, "suffix" : "" }, { "dropping-particle" : "", "family" : "Collins", "given" : "William D", "non-dropping-particle" : "", "parse-names" : false, "suffix" : "" } ], "container-title" : "Weather and Climate Extremes", "id" : "ITEM-1", "issued" : { "date-parts" : [ [ "2017" ] ] }, "page" : "1-6", "title" : "Diagnosing conditional anthropogenic contributions to heavy Colorado rainfall in September 2013", "translator" : [ { "dropping-particle" : "", "family" : "S994", "given" : "", "non-dropping-particle" : "", "parse-names" : false, "suffix" : "" } ], "type" : "article-journal", "volume" : "17" }, "uris" : [ "http://www.mendeley.com/documents/?uuid=654650ef-3421-4b79-bb5b-f42c2c1d49c8" ] }, { "id" : "ITEM-2", "itemData" : { "DOI" : "10.1038/s41586-018-0673-2", "ISSN" : "0028-0836",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2", "issue" : "7731", "issued" : { "date-parts" : [ [ "2018", "11", "14" ] ] }, "page" : "339-346", "title" : "Anthropogenic influences on major tropical cyclone events", "translator" : [ { "dropping-particle" : "", "family" : "S3178", "given" : "", "non-dropping-particle" : "", "parse-names" : false, "suffix" : "" } ], "type" : "article-journal", "volume" : "563" }, "uris" : [ "http://www.mendeley.com/documents/?uuid=776d2c5b-069e-4e66-9c0a-89810c5d8239" ] }, { "id" : "ITEM-3", "itemData" : { "DOI" : "10.5194/esd-9-187-2018", "ISSN" : "2190-4987", "abstract" : "Abstract. The United Nations Framework Convention on Climate Change (UNFCCC) invited the scientific community to explore the impacts of a world in which anthropogenic global warming is stabilized at only 1.5\u00b0C above preindustrial average temperatures. We present a projection of future tropical cyclone statistics for both 1.5 and 2.0\u00b0C stabilized warming scenarios with direct numerical simulation using a high-resolution global climate model. As in similar projections at higher warming levels, we find that even at these low warming levels the most intense tropical cyclones become more frequent and more intense, while simultaneously the frequency of weaker tropical storms is decreased. We also conclude that in the 1.5\u00b0C stabilization, the effect of aerosol forcing changes complicates the interpretation of greenhouse gas forcing changes.", "author" : [ { "dropping-particle" : "", "family" : "Wehner", "given" : "Michael F", "non-dropping-particle" : "", "parse-names" : false, "suffix" : "" }, { "dropping-particle" : "", "family" : "Reed", "given" : "Kevin A", "non-dropping-particle" : "", "parse-names" : false, "suffix" : "" }, { "dropping-particle" : "", "family" : "Loring", "given" : "Burlen", "non-dropping-particle" : "", "parse-names" : false, "suffix" : "" }, { "dropping-particle" : "", "family" : "Stone", "given" : "D\u00e1ith\u00ed", "non-dropping-particle" : "", "parse-names" : false, "suffix" : "" }, { "dropping-particle" : "", "family" : "Krishnan", "given" : "Harinarayan", "non-dropping-particle" : "", "parse-names" : false, "suffix" : "" } ], "container-title" : "Earth System Dynamics", "id" : "ITEM-3", "issue" : "1", "issued" : { "date-parts" : [ [ "2018", "2", "28" ] ] }, "page" : "187-195", "title" : "Changes in tropical cyclones under stabilized 1.5 and 2.0 \u00b0C global warming scenarios as simulated by the Community Atmospheric Model under the HAPPI protocols", "translator" : [ { "dropping-particle" : "", "family" : "S1653", "given" : "", "non-dropping-particle" : "", "parse-names" : false, "suffix" : "" } ], "type" : "article-journal", "volume" : "9" }, "uris" : [ "http://www.mendeley.com/documents/?uuid=f74e21cd-5ec6-4853-932d-64e3e52b6062" ] } ], "mendeley" : { "formattedCitation" : "(Pall et al., 2017; Patricola and Wehner, 2018; Wehner et al., 2018a)", "manualFormatting" : "Pall et al., 2017; Patricola and Wehner, 2018; Wehner et al., 2018a", "plainTextFormattedCitation" : "(Pall et al., 2017; Patricola and Wehner, 2018; Wehner et al., 2018a)", "previouslyFormattedCitation" : "(Pall et al., 2017; Patricola and Wehner, 2018; Wehner et al., 2018a)" }, "properties" : { "noteIndex" : 0 }, "schema" : "https://github.com/citation-style-language/schema/raw/master/csl-citation.json" }</w:delInstrText>
        </w:r>
      </w:del>
      <w:r w:rsidRPr="00D424AA">
        <w:rPr>
          <w:rFonts w:cs="Times New Roman"/>
          <w:lang w:val="en-GB" w:eastAsia="zh-CN"/>
        </w:rPr>
        <w:fldChar w:fldCharType="separate"/>
      </w:r>
      <w:r w:rsidR="00A26296">
        <w:rPr>
          <w:rFonts w:cs="Times New Roman"/>
          <w:noProof/>
          <w:lang w:val="en-GB" w:eastAsia="zh-CN"/>
        </w:rPr>
        <w:t>Pall et al., 2017; Patricola and Wehner, 2018; Wehner et al., 2018</w:t>
      </w:r>
      <w:ins w:id="486" w:author="Robin Matthews" w:date="2021-07-13T17:34:00Z">
        <w:r w:rsidR="00722699">
          <w:rPr>
            <w:rFonts w:cs="Times New Roman"/>
            <w:noProof/>
            <w:lang w:val="en-GB" w:eastAsia="zh-CN"/>
          </w:rPr>
          <w:t>a)</w:t>
        </w:r>
      </w:ins>
      <w:del w:id="487" w:author="Robin Matthews" w:date="2021-07-13T17:34:00Z">
        <w:r w:rsidR="00A26296" w:rsidDel="00722699">
          <w:rPr>
            <w:rFonts w:cs="Times New Roman"/>
            <w:noProof/>
            <w:lang w:val="en-GB" w:eastAsia="zh-CN"/>
          </w:rPr>
          <w:delText>a</w:delText>
        </w:r>
      </w:del>
      <w:r w:rsidRPr="00D424AA">
        <w:rPr>
          <w:rFonts w:cs="Times New Roman"/>
          <w:lang w:val="en-GB" w:eastAsia="zh-CN"/>
        </w:rPr>
        <w:fldChar w:fldCharType="end"/>
      </w:r>
      <w:commentRangeEnd w:id="483"/>
      <w:r w:rsidR="00A26296">
        <w:rPr>
          <w:rStyle w:val="Marquedecommentaire"/>
        </w:rPr>
        <w:commentReference w:id="483"/>
      </w:r>
      <w:del w:id="488" w:author="Robin Matthews" w:date="2021-07-13T17:34:00Z">
        <w:r w:rsidRPr="00841A35" w:rsidDel="00722699">
          <w:rPr>
            <w:rFonts w:cs="Times New Roman"/>
            <w:lang w:val="en-GB" w:eastAsia="zh-CN"/>
          </w:rPr>
          <w:delText>)</w:delText>
        </w:r>
      </w:del>
      <w:r w:rsidRPr="00841A35">
        <w:rPr>
          <w:rFonts w:cs="Times New Roman"/>
          <w:lang w:val="en-GB" w:eastAsia="zh-CN"/>
        </w:rPr>
        <w:t>. These highly con</w:t>
      </w:r>
      <w:r w:rsidRPr="00D424AA">
        <w:rPr>
          <w:rFonts w:cs="Times New Roman"/>
          <w:lang w:val="en-GB" w:eastAsia="zh-CN"/>
        </w:rPr>
        <w:t xml:space="preserve">ditional approaches have also been called “storylines” </w:t>
      </w:r>
      <w:commentRangeStart w:id="489"/>
      <w:r w:rsidRPr="00D424AA">
        <w:rPr>
          <w:rFonts w:cs="Times New Roman"/>
          <w:lang w:val="en-GB" w:eastAsia="zh-CN"/>
        </w:rPr>
        <w:fldChar w:fldCharType="begin" w:fldLock="1"/>
      </w:r>
      <w:ins w:id="490" w:author="Robin Matthews" w:date="2021-07-13T17:35:00Z">
        <w:r w:rsidR="00722699">
          <w:rPr>
            <w:rFonts w:cs="Times New Roman"/>
            <w:lang w:val="en-GB" w:eastAsia="zh-CN"/>
          </w:rPr>
          <w:instrText>ADDIN CSL_CITATION { "citationItems" : [ { "id" : "ITEM-1", "itemData" : { "DOI" : "10.1007/s40641-016-0033-y", "ISSN" : "2198-6061", "abstract" : "The extent to which a given extreme weather or climate event is attributable to anthropogenic climate change is a question of considerable public interest. From a scientific perspective, the question can be framed in various ways, and the answer depends very much on the framing. One such framing is a risk-based approach, which answers the question probabilistically, in terms of a change in likelihood of a class of event similar to the one in question, and natural variability is treated as noise. A rather different framing is a storyline approach, which examines the role of the various factors contributing to the event as it unfolded, including the anomalous aspects of natural variability, and answers the question deterministically. It is argued that these two apparently irreconcilable approaches can be viewed within a common framework, where the most useful level of conditioning will depend on the question being asked and the uncertainties involved.", "author" : [ { "dropping-particle" : "", "family" : "Shepherd", "given" : "Theodore G", "non-dropping-particle" : "", "parse-names" : false, "suffix" : "" } ], "container-title" : "Current Climate Change Reports", "id" : "ITEM-1", "issue" : "1", "issued" : { "date-parts" : [ [ "2016" ] ] }, "page" : "28-38", "title" : "A Common Framework for Approaches to Extreme Event Attribution", "translator" : [ { "dropping-particle" : "", "family" : "S158", "given" : "", "non-dropping-particle" : "", "parse-names" : false, "suffix" : "" } ], "type" : "article-journal", "volume" : "2" }, "uris" : [ "http://www.mendeley.com/documents/?uuid=c5395ed0-2be7-4af7-94a0-b4a4671106cc" ] } ], "mendeley" : { "formattedCitation" : "(Shepherd, 2016)", "manualFormatting" : "(Shepherd, 2016", "plainTextFormattedCitation" : "(Shepherd, 2016)", "previouslyFormattedCitation" : "(Shepherd, 2016)" }, "properties" : { "noteIndex" : 0 }, "schema" : "https://github.com/citation-style-language/schema/raw/master/csl-citation.json" }</w:instrText>
        </w:r>
      </w:ins>
      <w:del w:id="491" w:author="Robin Matthews" w:date="2021-07-13T17:35:00Z">
        <w:r w:rsidR="00FF6231" w:rsidDel="00722699">
          <w:rPr>
            <w:rFonts w:cs="Times New Roman"/>
            <w:lang w:val="en-GB" w:eastAsia="zh-CN"/>
          </w:rPr>
          <w:delInstrText>ADDIN CSL_CITATION { "citationItems" : [ { "id" : "ITEM-1", "itemData" : { "DOI" : "10.1007/s40641-016-0033-y", "ISSN" : "2198-6061", "abstract" : "The extent to which a given extreme weather or climate event is attributable to anthropogenic climate change is a question of considerable public interest. From a scientific perspective, the question can be framed in various ways, and the answer depends very much on the framing. One such framing is a risk-based approach, which answers the question probabilistically, in terms of a change in likelihood of a class of event similar to the one in question, and natural variability is treated as noise. A rather different framing is a storyline approach, which examines the role of the various factors contributing to the event as it unfolded, including the anomalous aspects of natural variability, and answers the question deterministically. It is argued that these two apparently irreconcilable approaches can be viewed within a common framework, where the most useful level of conditioning will depend on the question being asked and the uncertainties involved.", "author" : [ { "dropping-particle" : "", "family" : "Shepherd", "given" : "Theodore G", "non-dropping-particle" : "", "parse-names" : false, "suffix" : "" } ], "container-title" : "Current Climate Change Reports", "id" : "ITEM-1", "issue" : "1", "issued" : { "date-parts" : [ [ "2016" ] ] }, "page" : "28-38", "title" : "A Common Framework for Approaches to Extreme Event Attribution", "translator" : [ { "dropping-particle" : "", "family" : "S158", "given" : "", "non-dropping-particle" : "", "parse-names" : false, "suffix" : "" } ], "type" : "article-journal", "volume" : "2" }, "uris" : [ "http://www.mendeley.com/documents/?uuid=c5395ed0-2be7-4af7-94a0-b4a4671106cc" ] } ], "mendeley" : { "formattedCitation" : "(Shepherd, 2016)", "manualFormatting" : "(Shepherd, 2016; Cross-Working Group Box 1.1 in Chapter 1)", "plainTextFormattedCitation" : "(Shepherd, 2016)", "previouslyFormattedCitation" : "(Shepherd, 2016)" }, "properties" : { "noteIndex" : 0 }, "schema" : "https://github.com/citation-style-language/schema/raw/master/csl-citation.json" }</w:delInstrText>
        </w:r>
      </w:del>
      <w:r w:rsidRPr="00D424AA">
        <w:rPr>
          <w:rFonts w:cs="Times New Roman"/>
          <w:lang w:val="en-GB" w:eastAsia="zh-CN"/>
        </w:rPr>
        <w:fldChar w:fldCharType="separate"/>
      </w:r>
      <w:bookmarkStart w:id="492" w:name="__Fieldmark__11908_1028319157"/>
      <w:r w:rsidR="00A26296">
        <w:rPr>
          <w:rFonts w:cs="Times New Roman"/>
          <w:noProof/>
          <w:lang w:val="en-GB" w:eastAsia="zh-CN"/>
        </w:rPr>
        <w:t>(Shepherd, 2016</w:t>
      </w:r>
      <w:del w:id="493" w:author="Robin Matthews" w:date="2021-07-13T17:35:00Z">
        <w:r w:rsidR="00A26296" w:rsidDel="00722699">
          <w:rPr>
            <w:rFonts w:cs="Times New Roman"/>
            <w:noProof/>
            <w:lang w:val="en-GB" w:eastAsia="zh-CN"/>
          </w:rPr>
          <w:delText>; Cross-Working Group Box 1.1 in Chapter 1)</w:delText>
        </w:r>
      </w:del>
      <w:r w:rsidRPr="00D424AA">
        <w:rPr>
          <w:rFonts w:cs="Times New Roman"/>
          <w:lang w:val="en-GB" w:eastAsia="zh-CN"/>
        </w:rPr>
        <w:fldChar w:fldCharType="end"/>
      </w:r>
      <w:bookmarkEnd w:id="492"/>
      <w:commentRangeEnd w:id="489"/>
      <w:r w:rsidR="00A26296">
        <w:rPr>
          <w:rStyle w:val="Marquedecommentaire"/>
        </w:rPr>
        <w:commentReference w:id="489"/>
      </w:r>
      <w:ins w:id="494" w:author="Robin Matthews" w:date="2021-07-13T17:35:00Z">
        <w:r w:rsidR="00722699">
          <w:rPr>
            <w:rFonts w:cs="Times New Roman"/>
            <w:noProof/>
            <w:lang w:val="en-GB" w:eastAsia="zh-CN"/>
          </w:rPr>
          <w:t>; Cross-Working Group Box 1.1 in Chapter 1)</w:t>
        </w:r>
      </w:ins>
      <w:r w:rsidRPr="00841A35">
        <w:rPr>
          <w:rFonts w:cs="Times New Roman"/>
          <w:lang w:val="en-GB" w:eastAsia="zh-CN"/>
        </w:rPr>
        <w:t xml:space="preserve"> and can be useful when applied to extreme events that are too rare to otherwise analyse or</w:t>
      </w:r>
      <w:r w:rsidRPr="00D424AA">
        <w:rPr>
          <w:rFonts w:cs="Times New Roman"/>
          <w:lang w:val="en-GB" w:eastAsia="zh-CN"/>
        </w:rPr>
        <w:t xml:space="preserve"> where the specific atmospheric conditions were central to the impact. These methods are also used to enable the use of very-high-resolution simulations in cases were lower-resolution models do not simulate the regional atmospheric dynamics well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07/s10584-018-2317-9", "author" : [ { "dropping-particle" : "", "family" : "Shepherd", "given" : "T G", "non-dropping-particle" : "", "parse-names" : false, "suffix" : "" }, { "dropping-particle" : "", "family" : "Boyd", "given" : "E", "non-dropping-particle" : "", "parse-names" : false, "suffix" : "" }, { "dropping-particle" : "", "family" : "Calel", "given" : "R A", "non-dropping-particle" : "", "parse-names" : false, "suffix" : "" }, { "dropping-particle" : "", "family" : "Chapman", "given" : "S C", "non-dropping-particle" : "", "parse-names" : false, "suffix" : "" }, { "dropping-particle" : "", "family" : "Dessai", "given" : "S", "non-dropping-particle" : "", "parse-names" : false, "suffix" : "" }, { "dropping-particle" : "", "family" : "Dima-West", "given" : "I M", "non-dropping-particle" : "", "parse-names" : false, "suffix" : "" }, { "dropping-particle" : "", "family" : "Fowler", "given" : "H J", "non-dropping-particle" : "", "parse-names" : false, "suffix" : "" }, { "dropping-particle" : "", "family" : "James", "given" : "R", "non-dropping-particle" : "", "parse-names" : false, "suffix" : "" }, { "dropping-particle" : "", "family" : "Maraun", "given" : "D", "non-dropping-particle" : "", "parse-names" : false, "suffix" : "" }, { "dropping-particle" : "", "family" : "Martius", "given" : "O", "non-dropping-particle" : "", "parse-names" : false, "suffix" : "" }, { "dropping-particle" : "", "family" : "Senior", "given" : "C A", "non-dropping-particle" : "", "parse-names" : false, "suffix" : "" }, { "dropping-particle" : "", "family" : "Sobel", "given" : "A H", "non-dropping-particle" : "", "parse-names" : false, "suffix" : "" }, { "dropping-particle" : "", "family" : "Stainforth", "given" : "D A", "non-dropping-particle" : "", "parse-names" : false, "suffix" : "" }, { "dropping-particle" : "", "family" : "Tett", "given" : "S F B", "non-dropping-particle" : "", "parse-names" : false, "suffix" : "" }, { "dropping-particle" : "", "family" : "Trenberth", "given" : "K E", "non-dropping-particle" : "", "parse-names" : false, "suffix" : "" }, { "dropping-particle" : "", "family" : "Hurk", "given" : "B.J.J.M.", "non-dropping-particle" : "van den", "parse-names" : false, "suffix" : "" }, { "dropping-particle" : "", "family" : "Watkins", "given" : "N W", "non-dropping-particle" : "", "parse-names" : false, "suffix" : "" }, { "dropping-particle" : "", "family" : "Wilby", "given" : "R L", "non-dropping-particle" : "", "parse-names" : false, "suffix" : "" }, { "dropping-particle" : "", "family" : "Zenghelis", "given" : "D A", "non-dropping-particle" : "", "parse-names" : false, "suffix" : "" } ], "container-title" : "Climatic Change", "id" : "ITEM-1", "issue" : "3-4", "issued" : { "date-parts" : [ [ "2018" ] ] }, "note" : "Cited By :1\n\nExport Date: 28 January 2019", "page" : "555-571", "title" : "Storylines: an alternative approach to representing uncertainty in physical aspects of climate change", "translator" : [ { "dropping-particle" : "", "family" : "S1353", "given" : "", "non-dropping-particle" : "", "parse-names" : false, "suffix" : "" } ], "type" : "article-journal", "volume" : "151" }, "uris" : [ "http://www.mendeley.com/documents/?uuid=da5f5208-53ac-4251-ac07-583707a118cb" ] }, { "id" : "ITEM-2", "itemData" : { "DOI" : "10.1007/s40641-016-0033-y", "ISSN" : "2198-6061", "abstract" : "The extent to which a given extreme weather or climate event is attributable to anthropogenic climate change is a question of considerable public interest. From a scientific perspective, the question can be framed in various ways, and the answer depends very much on the framing. One such framing is a risk-based approach, which answers the question probabilistically, in terms of a change in likelihood of a class of event similar to the one in question, and natural variability is treated as noise. A rather different framing is a storyline approach, which examines the role of the various factors contributing to the event as it unfolded, including the anomalous aspects of natural variability, and answers the question deterministically. It is argued that these two apparently irreconcilable approaches can be viewed within a common framework, where the most useful level of conditioning will depend on the question being asked and the uncertainties involved.", "author" : [ { "dropping-particle" : "", "family" : "Shepherd", "given" : "Theodore G", "non-dropping-particle" : "", "parse-names" : false, "suffix" : "" } ], "container-title" : "Current Climate Change Reports", "id" : "ITEM-2", "issue" : "1", "issued" : { "date-parts" : [ [ "2016" ] ] }, "page" : "28-38", "title" : "A Common Framework for Approaches to Extreme Event Attribution", "translator" : [ { "dropping-particle" : "", "family" : "S158", "given" : "", "non-dropping-particle" : "", "parse-names" : false, "suffix" : "" } ], "type" : "article-journal", "volume" : "2" }, "uris" : [ "http://www.mendeley.com/documents/?uuid=c5395ed0-2be7-4af7-94a0-b4a4671106cc" ] } ], "mendeley" : { "formattedCitation" : "(Shepherd, 2016; Shepherd et al., 2018)", "plainTextFormattedCitation" : "(Shepherd, 2016; Shepherd et al., 2018)", "previouslyFormattedCitation" : "(Shepherd, 2016; Shepherd et al.,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Shepherd, 2016; Shepherd et al., 2018)</w:t>
      </w:r>
      <w:r w:rsidRPr="00D424AA">
        <w:rPr>
          <w:rFonts w:cs="Times New Roman"/>
          <w:lang w:val="en-GB" w:eastAsia="zh-CN"/>
        </w:rPr>
        <w:fldChar w:fldCharType="end"/>
      </w:r>
      <w:r w:rsidRPr="00841A35">
        <w:rPr>
          <w:rFonts w:cs="Times New Roman"/>
          <w:lang w:val="en-GB" w:eastAsia="zh-CN"/>
        </w:rPr>
        <w:t xml:space="preserve">. However, the imposed conditions limit an overall assessment of the anthropogenic influence on an event, as the fixed aspects of the analysis may also have been affected by climate change. For instance, the specified initial conditions </w:t>
      </w:r>
      <w:r w:rsidRPr="00D424AA">
        <w:rPr>
          <w:rFonts w:cs="Times New Roman"/>
          <w:lang w:val="en-GB" w:eastAsia="zh-CN"/>
        </w:rPr>
        <w:t xml:space="preserve">in the highly conditional hindcast attribution approach often applied to tropical cyclones </w:t>
      </w:r>
      <w:commentRangeStart w:id="495"/>
      <w:commentRangeStart w:id="496"/>
      <w:r w:rsidRPr="00D424AA">
        <w:rPr>
          <w:rFonts w:cs="Times New Roman"/>
          <w:lang w:val="en-GB" w:eastAsia="zh-CN"/>
        </w:rPr>
        <w:fldChar w:fldCharType="begin" w:fldLock="1"/>
      </w:r>
      <w:ins w:id="497" w:author="Robin Matthews" w:date="2021-07-13T17:36:00Z">
        <w:r w:rsidR="003A43B8">
          <w:rPr>
            <w:rFonts w:cs="Times New Roman"/>
            <w:lang w:val="en-GB" w:eastAsia="zh-CN"/>
          </w:rPr>
          <w:instrText>ADDIN CSL_CITATION { "citationItems" : [ { "id" : "ITEM-1",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u2019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1", "issue" : "6", "issued" : { "date-parts" : [ [ "2015", "6", "1" ] ] }, "page" : "064011", "publisher" : "IOP Publishing", "title" : "Climate change effects on the worst-case storm surge: a case study of Typhoon Haiyan", "translator" : [ { "dropping-particle" : "", "family" : "S1782", "given" : "", "non-dropping-particle" : "", "parse-names" : false, "suffix" : "" } ], "type" : "article-journal", "volume" : "10" }, "uris" : [ "http://www.mendeley.com/documents/?uuid=e264cbfb-829f-4f90-9af0-4bab55ad9478", "http://www.mendeley.com/documents/?uuid=43874a43-4bf8-41cf-a5e1-7c366cacd32e" ] }, { "id" : "ITEM-2", "itemData" : { "DOI" : "10.1038/s41586-018-0673-2", "ISSN" : "0028-0836",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2", "issue" : "7731", "issued" : { "date-parts" : [ [ "2018", "11", "14" ] ] }, "page" : "339-346", "title" : "Anthropogenic influences on major tropical cyclone events", "translator" : [ { "dropping-particle" : "", "family" : "S3178", "given" : "", "non-dropping-particle" : "", "parse-names" : false, "suffix" : "" } ], "type" : "article-journal", "volume" : "563" }, "uris" : [ "http://www.mendeley.com/documents/?uuid=776d2c5b-069e-4e66-9c0a-89810c5d8239", "http://www.mendeley.com/documents/?uuid=eba8eed9-1c1e-4c4d-ba54-2ea39ba1bfc9" ] } ], "mendeley" : { "formattedCitation" : "(Takayabu et al., 2015; Patricola and Wehner, 2018)", "manualFormatting" : "(e.g., Takayabu et al., 2015; Patricola and Wehner, 2018)", "plainTextFormattedCitation" : "(Takayabu et al., 2015; Patricola and Wehner, 2018)", "previouslyFormattedCitation" : "(Takayabu et al., 2015; Patricola and Wehner, 2018)" }, "properties" : { "noteIndex" : 0 }, "schema" : "https://github.com/citation-style-language/schema/raw/master/csl-citation.json" }</w:instrText>
        </w:r>
      </w:ins>
      <w:del w:id="498" w:author="Robin Matthews" w:date="2021-07-13T17:36:00Z">
        <w:r w:rsidR="00FF6231" w:rsidDel="003A43B8">
          <w:rPr>
            <w:rFonts w:cs="Times New Roman"/>
            <w:lang w:val="en-GB" w:eastAsia="zh-CN"/>
          </w:rPr>
          <w:delInstrText>ADDIN CSL_CITATION { "citationItems" : [ { "id" : "ITEM-1",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u2019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1", "issue" : "6", "issued" : { "date-parts" : [ [ "2015", "6", "1" ] ] }, "page" : "064011", "publisher" : "IOP Publishing", "title" : "Climate change effects on the worst-case storm surge: a case study of Typhoon Haiyan", "translator" : [ { "dropping-particle" : "", "family" : "S1782", "given" : "", "non-dropping-particle" : "", "parse-names" : false, "suffix" : "" } ], "type" : "article-journal", "volume" : "10" }, "uris" : [ "http://www.mendeley.com/documents/?uuid=e264cbfb-829f-4f90-9af0-4bab55ad9478", "http://www.mendeley.com/documents/?uuid=43874a43-4bf8-41cf-a5e1-7c366cacd32e" ] }, { "id" : "ITEM-2", "itemData" : { "DOI" : "10.1038/s41586-018-0673-2", "ISSN" : "0028-0836",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2", "issue" : "7731", "issued" : { "date-parts" : [ [ "2018", "11", "14" ] ] }, "page" : "339-346", "title" : "Anthropogenic influences on major tropical cyclone events", "translator" : [ { "dropping-particle" : "", "family" : "S3178", "given" : "", "non-dropping-particle" : "", "parse-names" : false, "suffix" : "" } ], "type" : "article-journal", "volume" : "563" }, "uris" : [ "http://www.mendeley.com/documents/?uuid=776d2c5b-069e-4e66-9c0a-89810c5d8239", "http://www.mendeley.com/documents/?uuid=eba8eed9-1c1e-4c4d-ba54-2ea39ba1bfc9" ] } ], "mendeley" : { "formattedCitation" : "(Takayabu et al., 2015; Patricola and Wehner, 2018)", "manualFormatting" : "(e.g., Patricola and Wehner, 2018; Takayabu et al., 2015)", "plainTextFormattedCitation" : "(Takayabu et al., 2015; Patricola and Wehner, 2018)", "previouslyFormattedCitation" : "(Takayabu et al., 2015; Patricola and Wehner, 2018)" }, "properties" : { "noteIndex" : 0 }, "schema" : "https://github.com/citation-style-language/schema/raw/master/csl-citation.json" }</w:delInstrText>
        </w:r>
      </w:del>
      <w:r w:rsidRPr="00D424AA">
        <w:rPr>
          <w:rFonts w:cs="Times New Roman"/>
          <w:lang w:val="en-GB" w:eastAsia="zh-CN"/>
        </w:rPr>
        <w:fldChar w:fldCharType="separate"/>
      </w:r>
      <w:r w:rsidR="00A26296">
        <w:rPr>
          <w:rFonts w:cs="Times New Roman"/>
          <w:noProof/>
          <w:lang w:val="en-GB" w:eastAsia="zh-CN"/>
        </w:rPr>
        <w:t>(e.g.,</w:t>
      </w:r>
      <w:ins w:id="499" w:author="Robin Matthews" w:date="2021-07-13T17:35:00Z">
        <w:r w:rsidR="003A43B8" w:rsidRPr="00B549EC">
          <w:rPr>
            <w:noProof/>
            <w:lang w:val="en-US"/>
          </w:rPr>
          <w:t xml:space="preserve"> Takayabu et al., 2015; Patricola and Wehner, 2018</w:t>
        </w:r>
      </w:ins>
      <w:del w:id="500" w:author="Robin Matthews" w:date="2021-07-13T17:35:00Z">
        <w:r w:rsidR="00A26296" w:rsidDel="003A43B8">
          <w:rPr>
            <w:rFonts w:cs="Times New Roman"/>
            <w:noProof/>
            <w:lang w:val="en-GB" w:eastAsia="zh-CN"/>
          </w:rPr>
          <w:delText xml:space="preserve"> Patricola and Wehner, 2018; Takayabu et al., 2015</w:delText>
        </w:r>
      </w:del>
      <w:r w:rsidR="00A26296">
        <w:rPr>
          <w:rFonts w:cs="Times New Roman"/>
          <w:noProof/>
          <w:lang w:val="en-GB" w:eastAsia="zh-CN"/>
        </w:rPr>
        <w:t>)</w:t>
      </w:r>
      <w:r w:rsidRPr="00D424AA">
        <w:rPr>
          <w:rFonts w:cs="Times New Roman"/>
          <w:lang w:val="en-GB" w:eastAsia="zh-CN"/>
        </w:rPr>
        <w:fldChar w:fldCharType="end"/>
      </w:r>
      <w:commentRangeEnd w:id="495"/>
      <w:r w:rsidR="00A26296">
        <w:rPr>
          <w:rStyle w:val="Marquedecommentaire"/>
        </w:rPr>
        <w:commentReference w:id="495"/>
      </w:r>
      <w:commentRangeEnd w:id="496"/>
      <w:r w:rsidR="003A43B8">
        <w:rPr>
          <w:rStyle w:val="Marquedecommentaire"/>
        </w:rPr>
        <w:commentReference w:id="496"/>
      </w:r>
      <w:r w:rsidRPr="00841A35">
        <w:rPr>
          <w:rFonts w:cs="Times New Roman"/>
          <w:lang w:val="en-GB" w:eastAsia="zh-CN"/>
        </w:rPr>
        <w:t xml:space="preserve"> permit only a conditional statement about the magnitude of the storm if similar large-scale meteorological patterns could have occurred in a world without climate change, thus precluding any attribution statement about th</w:t>
      </w:r>
      <w:r w:rsidRPr="00D424AA">
        <w:rPr>
          <w:rFonts w:cs="Times New Roman"/>
          <w:lang w:val="en-GB" w:eastAsia="zh-CN"/>
        </w:rPr>
        <w:t xml:space="preserve">e change in frequency if used in isolation. Combining conditional assessments of changes in the intensity with a multi-model approach does allow for the latter as well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07/s40641-016-0033-y", "ISSN" : "2198-6061", "abstract" : "The extent to which a given extreme weather or climate event is attributable to anthropogenic climate change is a question of considerable public interest. From a scientific perspective, the question can be framed in various ways, and the answer depends very much on the framing. One such framing is a risk-based approach, which answers the question probabilistically, in terms of a change in likelihood of a class of event similar to the one in question, and natural variability is treated as noise. A rather different framing is a storyline approach, which examines the role of the various factors contributing to the event as it unfolded, including the anomalous aspects of natural variability, and answers the question deterministically. It is argued that these two apparently irreconcilable approaches can be viewed within a common framework, where the most useful level of conditioning will depend on the question being asked and the uncertainties involved.", "author" : [ { "dropping-particle" : "", "family" : "Shepherd", "given" : "Theodore G", "non-dropping-particle" : "", "parse-names" : false, "suffix" : "" } ], "container-title" : "Current Climate Change Reports", "id" : "ITEM-1", "issue" : "1", "issued" : { "date-parts" : [ [ "2016" ] ] }, "page" : "28-38", "title" : "A Common Framework for Approaches to Extreme Event Attribution", "translator" : [ { "dropping-particle" : "", "family" : "S158", "given" : "", "non-dropping-particle" : "", "parse-names" : false, "suffix" : "" } ], "type" : "article-journal", "volume" : "2" }, "uris" : [ "http://www.mendeley.com/documents/?uuid=c5395ed0-2be7-4af7-94a0-b4a4671106cc" ] } ], "mendeley" : { "formattedCitation" : "(Shepherd, 2016)", "plainTextFormattedCitation" : "(Shepherd, 2016)", "previouslyFormattedCitation" : "(Shepherd, 2016)"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Shepherd, 2016)</w:t>
      </w:r>
      <w:r w:rsidRPr="00D424AA">
        <w:rPr>
          <w:rFonts w:cs="Times New Roman"/>
          <w:lang w:val="en-GB" w:eastAsia="zh-CN"/>
        </w:rPr>
        <w:fldChar w:fldCharType="end"/>
      </w:r>
      <w:r w:rsidRPr="00841A35">
        <w:rPr>
          <w:rFonts w:cs="Times New Roman"/>
          <w:lang w:val="en-GB" w:eastAsia="zh-CN"/>
        </w:rPr>
        <w:t>.</w:t>
      </w:r>
    </w:p>
    <w:p w14:paraId="24CA3A87" w14:textId="77777777" w:rsidR="00490A97" w:rsidRPr="00D424AA" w:rsidRDefault="00490A97" w:rsidP="00D424AA">
      <w:pPr>
        <w:rPr>
          <w:rFonts w:cs="Times New Roman"/>
          <w:lang w:val="en-GB" w:eastAsia="zh-CN"/>
        </w:rPr>
      </w:pPr>
    </w:p>
    <w:p w14:paraId="7D340FBA" w14:textId="2ACA903D" w:rsidR="00490A97" w:rsidRPr="00D424AA" w:rsidRDefault="00490A97" w:rsidP="00D424AA">
      <w:pPr>
        <w:rPr>
          <w:rFonts w:cs="Times New Roman"/>
          <w:lang w:val="en-GB" w:eastAsia="zh-CN"/>
        </w:rPr>
      </w:pPr>
      <w:r w:rsidRPr="00D424AA">
        <w:rPr>
          <w:rFonts w:cs="Times New Roman"/>
          <w:lang w:val="en-GB" w:eastAsia="zh-CN"/>
        </w:rPr>
        <w:t xml:space="preserve">The outcome of event attribution is dependent on the definition of the event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175/BAMS-D-19-0201.1", "ISSN" : "0003-0007", "author" : [ { "dropping-particle" : "", "family" : "Leach", "given" : "Nicholas J.", "non-dropping-particle" : "", "parse-names" : false, "suffix" : "" }, { "dropping-particle" : "", "family" : "Li", "given" : "Sihan", "non-dropping-particle" : "", "parse-names" : false, "suffix" : "" }, { "dropping-particle" : "", "family" : "Sparrow", "given" : "Sarah", "non-dropping-particle" : "", "parse-names" : false, "suffix" : "" }, { "dropping-particle" : "", "family" : "Oldenborgh", "given" : "Geert Jan", "non-dropping-particle" : "van", "parse-names" : false, "suffix" : "" }, { "dropping-particle" : "", "family" : "Lott", "given" : "Fraser C.", "non-dropping-particle" : "", "parse-names" : false, "suffix" : "" }, { "dropping-particle" : "", "family" : "Weisheimer", "given" : "Antje", "non-dropping-particle" : "", "parse-names" : false, "suffix" : "" }, { "dropping-particle" : "", "family" : "Allen", "given" : "Myles R.", "non-dropping-particle" : "", "parse-names" : false, "suffix" : "" } ], "container-title" : "Bulletin of the American Meteorological Society", "id" : "ITEM-1", "issue" : "1", "issued" : { "date-parts" : [ [ "2020", "1" ] ] }, "page" : "S41-S46", "title" : "Anthropogenic Influence on the 2018 Summer Warm Spell in Europe: The Impact of Different Spatio-Temporal Scales", "translator" : [ { "dropping-particle" : "", "family" : "S2533", "given" : "", "non-dropping-particle" : "", "parse-names" : false, "suffix" : "" } ], "type" : "article-journal", "volume" : "101" }, "uris" : [ "http://www.mendeley.com/documents/?uuid=b55b0596-ce55-475c-818a-8a37192b16c9" ] } ], "mendeley" : { "formattedCitation" : "(Leach et al., 2020)", "plainTextFormattedCitation" : "(Leach et al., 2020)", "previouslyFormattedCitation" : "(Leach et al., 2020)"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Leach et al., 2020)</w:t>
      </w:r>
      <w:r w:rsidRPr="00D424AA">
        <w:rPr>
          <w:rFonts w:cs="Times New Roman"/>
          <w:lang w:val="en-GB" w:eastAsia="zh-CN"/>
        </w:rPr>
        <w:fldChar w:fldCharType="end"/>
      </w:r>
      <w:r w:rsidRPr="00841A35">
        <w:rPr>
          <w:rFonts w:cs="Times New Roman"/>
          <w:lang w:val="en-GB" w:eastAsia="zh-CN"/>
        </w:rPr>
        <w:t xml:space="preserve">, as well as the </w:t>
      </w:r>
      <w:commentRangeStart w:id="501"/>
      <w:r w:rsidRPr="00841A35">
        <w:rPr>
          <w:rFonts w:cs="Times New Roman"/>
          <w:lang w:val="en-GB" w:eastAsia="zh-CN"/>
        </w:rPr>
        <w:t>framing</w:t>
      </w:r>
      <w:ins w:id="502" w:author="Robin Matthews" w:date="2021-07-13T17:36:00Z">
        <w:r w:rsidR="003A43B8">
          <w:rPr>
            <w:rFonts w:cs="Times New Roman"/>
            <w:lang w:val="en-GB" w:eastAsia="zh-CN"/>
          </w:rPr>
          <w:t xml:space="preserve"> </w:t>
        </w:r>
      </w:ins>
      <w:r w:rsidRPr="00D424AA">
        <w:rPr>
          <w:rFonts w:cs="Times New Roman"/>
          <w:lang w:val="en-GB" w:eastAsia="zh-CN"/>
        </w:rPr>
        <w:fldChar w:fldCharType="begin" w:fldLock="1"/>
      </w:r>
      <w:ins w:id="503" w:author="Robin Matthews" w:date="2021-07-13T17:36:00Z">
        <w:r w:rsidR="003A43B8">
          <w:rPr>
            <w:rFonts w:cs="Times New Roman"/>
            <w:lang w:val="en-GB" w:eastAsia="zh-CN"/>
          </w:rPr>
          <w:instrText>ADDIN CSL_CITATION { "citationItems" : [ { "id" : "ITEM-1", "itemData" : { "DOI" : "10.1175/JCLI-D-17-0464.1", "ISSN" : "0894-8755", "abstract" : "Attribution analyses of extreme events estimate changes in the likelihood of their occurrence due to human climatic influences by comparing simulations with and without anthropogenic forcings. Classes of events are commonly considered that only share one or more key characteristics with the observed event. Here we test the sensitivity of attribution assessments to such event definition differences, using the warm and wet winter of 2015/16 in the United Kingdom as a case study. A large number of simulations from coupled models and an atmospheric model are employed. In the most basic case, warm and wet events are defined relative to climatological temperature and rainfall thresholds. Several other classes of events are investigated that, in addition to threshold exceedance, also account for the effect of observed sea surface temperature (SST) anomalies, the circulation flow, or modes of variability present during the reference event. Human influence is estimated to increase the likelihood of warm winters in the United Kingdom by a factor of 3 or more for events occurring under any atmospheric and oceanic conditions, but also for events with a similar circulation or oceanic state to 2015/16. The likelihood of wet winters is found to increase by at least a factor of 1.5 in the general case, but results from the atmospheric model, conditioned on observed SST anomalies, are more uncertain, indicating that decreases in the likelihood are also possible. The robustness of attribution assessments based on atmospheric models is highly dependent on the representation of SSTs without the effect of human influence.", "author" : [ { "dropping-particle" : "", "family" : "Christidis", "given" : "Nikolaos", "non-dropping-particle" : "", "parse-names" : false, "suffix" : "" }, { "dropping-particle" : "", "family" : "Ciavarella", "given" : "Andrew", "non-dropping-particle" : "", "parse-names" : false, "suffix" : "" }, { "dropping-particle" : "", "family" : "Stott", "given" : "Peter A", "non-dropping-particle" : "", "parse-names" : false, "suffix" : "" } ], "container-title" : "Journal of Climate", "id" : "ITEM-1", "issue" : "12", "issued" : { "date-parts" : [ [ "2018", "5", "31" ] ] }, "page" : "4827-4845", "title" : "Different Ways of Framing Event Attribution Questions: The Example of Warm and Wet Winters in the United Kingdom Similar to 2015/16", "translator" : [ { "dropping-particle" : "", "family" : "S3311", "given" : "", "non-dropping-particle" : "", "parse-names" : false, "suffix" : "" } ], "type" : "article-journal", "volume" : "31" }, "uris" : [ "http://www.mendeley.com/documents/?uuid=bacad1d0-ec74-40a2-9c95-4dcfec96b7ad" ] }, { "id" : "ITEM-2", "itemData" : { "DOI" : "10.1038/nclimate3089", "ISSN" : "1758-678X", "author" : [ { "dropping-particle" : "", "family" : "Otto", "given" : "Friederike E L", "non-dropping-particle" : "", "parse-names" : false, "suffix" : "" }, { "dropping-particle" : "", "family" : "Oldenborgh", "given" : "Geert Jan", "non-dropping-particle" : "van", "parse-names" : false, "suffix" : "" }, { "dropping-particle" : "", "family" : "Eden", "given" : "Jonathan", "non-dropping-particle" : "", "parse-names" : false, "suffix" : "" }, { "dropping-particle" : "", "family" : "Stott", "given" : "Peter A", "non-dropping-particle" : "", "parse-names" : false, "suffix" : "" }, { "dropping-particle" : "", "family" : "Karoly", "given" : "David J", "non-dropping-particle" : "", "parse-names" : false, "suffix" : "" }, { "dropping-particle" : "", "family" : "Allen", "given" : "Myles R", "non-dropping-particle" : "", "parse-names" : false, "suffix" : "" } ], "container-title" : "Nature Climate Change", "id" : "ITEM-2", "issue" : "9", "issued" : { "date-parts" : [ [ "2016", "9", "1" ] ] }, "page" : "813-816", "title" : "The attribution question", "translator" : [ { "dropping-particle" : "", "family" : "S174", "given" : "", "non-dropping-particle" : "", "parse-names" : false, "suffix" : "" } ], "type" : "article-journal", "volume" : "6" }, "uris" : [ "http://www.mendeley.com/documents/?uuid=c5000e44-8f1d-4fda-a30c-887a71142f11" ] }, { "id" : "ITEM-3", "itemData" : { "DOI" : "10.1007/s10584-018-2252-9", "ISSN" : "1573-1480", "abstract" : "Since Allen (Nature 421(6926):891\u2013892, 2003)\u2019s seminal article, the community of extreme event attribution (EEA) has grown to maturity. Several approaches have been developed: the main ones are the \u201crisk-based approach\u201d \u2014 estimating how the probability of event occurrence correlates with climate change \u2014 and the \u201cstoryline approach\u201d \u2014 evaluating the influence of climate change on thermodynamic processes leading to the event. In this article, we map the ways to frame attribution used in a collection of 105 case studies from five BAMS (Bulletin of American Meteorological Society) special issues on extreme events. In order to do so, we propose to define EEA, based on two corpora of interviews conducted with researchers working in the field, as follows: EEA is the ensemble of scientific ways to interpret the question \u201cwas this event influenced by climate change?\u201d and answer it. In order to break down the subtleties of EEA, we decompose this initial question into three main problems a researcher has to deal with when framing an EEA case study. First, one needs to define the event of interest. Then, one has to propose a way to link the extreme event with climate change, and the subsequent level of conditioning to parameters of interest. Finally, one has to determine how to represent climate change. We provide a complete classification of BAMS case studies according to those three problems.", "author" : [ { "dropping-particle" : "", "family" : "J\u00e9z\u00e9quel", "given" : "Agla\u00e9", "non-dropping-particle" : "", "parse-names" : false, "suffix" : "" }, { "dropping-particle" : "", "family" : "D\u00e9poues", "given" : "Vivian", "non-dropping-particle" : "", "parse-names" : false, "suffix" : "" }, { "dropping-particle" : "", "family" : "Guillemot", "given" : "H\u00e9l\u00e8ne", "non-dropping-particle" : "", "parse-names" : false, "suffix" : "" }, { "dropping-particle" : "", "family" : "Trolliet", "given" : "M\u00e9lodie", "non-dropping-particle" : "", "parse-names" : false, "suffix" : "" }, { "dropping-particle" : "", "family" : "Vanderlinden", "given" : "Jean-Paul", "non-dropping-particle" : "", "parse-names" : false, "suffix" : "" }, { "dropping-particle" : "", "family" : "Yiou", "given" : "Pascal", "non-dropping-particle" : "", "parse-names" : false, "suffix" : "" } ], "container-title" : "Climatic Change", "id" : "ITEM-3", "issued" : { "date-parts" : [ [ "2018" ] ] }, "title" : "Behind the veil of extreme event attribution", "translator" : [ { "dropping-particle" : "", "family" : "S899", "given" : "", "non-dropping-particle" : "", "parse-names" : false, "suffix" : "" } ], "type" : "article-journal" }, "uris" : [ "http://www.mendeley.com/documents/?uuid=86a20e94-49a4-4356-90c9-0704c4785d53" ] } ], "mendeley" : { "formattedCitation" : "(Otto et al., 2016; Christidis et al., 2018; J\u00e9z\u00e9quel et al., 2018)", "manualFormatting" : "(Otto et al., 2016; Christidis et al., 2018; J\u00e9z\u00e9quel et al., 2018)", "plainTextFormattedCitation" : "(Otto et al., 2016; Christidis et al., 2018; J\u00e9z\u00e9quel et al., 2018)", "previouslyFormattedCitation" : "(Otto et al., 2016; Christidis et al., 2018; J\u00e9z\u00e9quel et al., 2018)" }, "properties" : { "noteIndex" : 0 }, "schema" : "https://github.com/citation-style-language/schema/raw/master/csl-citation.json" }</w:instrText>
        </w:r>
      </w:ins>
      <w:del w:id="504" w:author="Robin Matthews" w:date="2021-07-13T17:36:00Z">
        <w:r w:rsidR="00FF6231" w:rsidDel="003A43B8">
          <w:rPr>
            <w:rFonts w:cs="Times New Roman"/>
            <w:lang w:val="en-GB" w:eastAsia="zh-CN"/>
          </w:rPr>
          <w:delInstrText>ADDIN CSL_CITATION { "citationItems" : [ { "id" : "ITEM-1", "itemData" : { "DOI" : "10.1175/JCLI-D-17-0464.1", "ISSN" : "0894-8755", "abstract" : "Attribution analyses of extreme events estimate changes in the likelihood of their occurrence due to human climatic influences by comparing simulations with and without anthropogenic forcings. Classes of events are commonly considered that only share one or more key characteristics with the observed event. Here we test the sensitivity of attribution assessments to such event definition differences, using the warm and wet winter of 2015/16 in the United Kingdom as a case study. A large number of simulations from coupled models and an atmospheric model are employed. In the most basic case, warm and wet events are defined relative to climatological temperature and rainfall thresholds. Several other classes of events are investigated that, in addition to threshold exceedance, also account for the effect of observed sea surface temperature (SST) anomalies, the circulation flow, or modes of variability present during the reference event. Human influence is estimated to increase the likelihood of warm winters in the United Kingdom by a factor of 3 or more for events occurring under any atmospheric and oceanic conditions, but also for events with a similar circulation or oceanic state to 2015/16. The likelihood of wet winters is found to increase by at least a factor of 1.5 in the general case, but results from the atmospheric model, conditioned on observed SST anomalies, are more uncertain, indicating that decreases in the likelihood are also possible. The robustness of attribution assessments based on atmospheric models is highly dependent on the representation of SSTs without the effect of human influence.", "author" : [ { "dropping-particle" : "", "family" : "Christidis", "given" : "Nikolaos", "non-dropping-particle" : "", "parse-names" : false, "suffix" : "" }, { "dropping-particle" : "", "family" : "Ciavarella", "given" : "Andrew", "non-dropping-particle" : "", "parse-names" : false, "suffix" : "" }, { "dropping-particle" : "", "family" : "Stott", "given" : "Peter A", "non-dropping-particle" : "", "parse-names" : false, "suffix" : "" } ], "container-title" : "Journal of Climate", "id" : "ITEM-1", "issue" : "12", "issued" : { "date-parts" : [ [ "2018", "5", "31" ] ] }, "page" : "4827-4845", "title" : "Different Ways of Framing Event Attribution Questions: The Example of Warm and Wet Winters in the United Kingdom Similar to 2015/16", "translator" : [ { "dropping-particle" : "", "family" : "S3311", "given" : "", "non-dropping-particle" : "", "parse-names" : false, "suffix" : "" } ], "type" : "article-journal", "volume" : "31" }, "uris" : [ "http://www.mendeley.com/documents/?uuid=bacad1d0-ec74-40a2-9c95-4dcfec96b7ad" ] }, { "id" : "ITEM-2", "itemData" : { "DOI" : "10.1038/nclimate3089", "ISSN" : "1758-678X", "author" : [ { "dropping-particle" : "", "family" : "Otto", "given" : "Friederike E L", "non-dropping-particle" : "", "parse-names" : false, "suffix" : "" }, { "dropping-particle" : "", "family" : "Oldenborgh", "given" : "Geert Jan", "non-dropping-particle" : "van", "parse-names" : false, "suffix" : "" }, { "dropping-particle" : "", "family" : "Eden", "given" : "Jonathan", "non-dropping-particle" : "", "parse-names" : false, "suffix" : "" }, { "dropping-particle" : "", "family" : "Stott", "given" : "Peter A", "non-dropping-particle" : "", "parse-names" : false, "suffix" : "" }, { "dropping-particle" : "", "family" : "Karoly", "given" : "David J", "non-dropping-particle" : "", "parse-names" : false, "suffix" : "" }, { "dropping-particle" : "", "family" : "Allen", "given" : "Myles R", "non-dropping-particle" : "", "parse-names" : false, "suffix" : "" } ], "container-title" : "Nature Climate Change", "id" : "ITEM-2", "issue" : "9", "issued" : { "date-parts" : [ [ "2016", "9", "1" ] ] }, "page" : "813-816", "title" : "The attribution question", "translator" : [ { "dropping-particle" : "", "family" : "S174", "given" : "", "non-dropping-particle" : "", "parse-names" : false, "suffix" : "" } ], "type" : "article-journal", "volume" : "6" }, "uris" : [ "http://www.mendeley.com/documents/?uuid=c5000e44-8f1d-4fda-a30c-887a71142f11" ] }, { "id" : "ITEM-3", "itemData" : { "DOI" : "10.1007/s10584-018-2252-9", "ISSN" : "1573-1480", "abstract" : "Since Allen (Nature 421(6926):891\u2013892, 2003)\u2019s seminal article, the community of extreme event attribution (EEA) has grown to maturity. Several approaches have been developed: the main ones are the \u201crisk-based approach\u201d \u2014 estimating how the probability of event occurrence correlates with climate change \u2014 and the \u201cstoryline approach\u201d \u2014 evaluating the influence of climate change on thermodynamic processes leading to the event. In this article, we map the ways to frame attribution used in a collection of 105 case studies from five BAMS (Bulletin of American Meteorological Society) special issues on extreme events. In order to do so, we propose to define EEA, based on two corpora of interviews conducted with researchers working in the field, as follows: EEA is the ensemble of scientific ways to interpret the question \u201cwas this event influenced by climate change?\u201d and answer it. In order to break down the subtleties of EEA, we decompose this initial question into three main problems a researcher has to deal with when framing an EEA case study. First, one needs to define the event of interest. Then, one has to propose a way to link the extreme event with climate change, and the subsequent level of conditioning to parameters of interest. Finally, one has to determine how to represent climate change. We provide a complete classification of BAMS case studies according to those three problems.", "author" : [ { "dropping-particle" : "", "family" : "J\u00e9z\u00e9quel", "given" : "Agla\u00e9", "non-dropping-particle" : "", "parse-names" : false, "suffix" : "" }, { "dropping-particle" : "", "family" : "D\u00e9poues", "given" : "Vivian", "non-dropping-particle" : "", "parse-names" : false, "suffix" : "" }, { "dropping-particle" : "", "family" : "Guillemot", "given" : "H\u00e9l\u00e8ne", "non-dropping-particle" : "", "parse-names" : false, "suffix" : "" }, { "dropping-particle" : "", "family" : "Trolliet", "given" : "M\u00e9lodie", "non-dropping-particle" : "", "parse-names" : false, "suffix" : "" }, { "dropping-particle" : "", "family" : "Vanderlinden", "given" : "Jean-Paul", "non-dropping-particle" : "", "parse-names" : false, "suffix" : "" }, { "dropping-particle" : "", "family" : "Yiou", "given" : "Pascal", "non-dropping-particle" : "", "parse-names" : false, "suffix" : "" } ], "container-title" : "Climatic Change", "id" : "ITEM-3", "issued" : { "date-parts" : [ [ "2018" ] ] }, "title" : "Behind the veil of extreme event attribution", "translator" : [ { "dropping-particle" : "", "family" : "S899", "given" : "", "non-dropping-particle" : "", "parse-names" : false, "suffix" : "" } ], "type" : "article-journal" }, "uris" : [ "http://www.mendeley.com/documents/?uuid=86a20e94-49a4-4356-90c9-0704c4785d53" ] } ], "mendeley" : { "formattedCitation" : "(Otto et al., 2016; Christidis et al., 2018; J\u00e9z\u00e9quel et al., 2018)", "manualFormatting" : " (Christidis et al., 2018; J\u00e9z\u00e9quel et al., 2018; Otto et al., 2016)", "plainTextFormattedCitation" : "(Otto et al., 2016; Christidis et al., 2018; J\u00e9z\u00e9quel et al., 2018)", "previouslyFormattedCitation" : "(Otto et al., 2016; Christidis et al., 2018; J\u00e9z\u00e9quel et al., 2018)" }, "properties" : { "noteIndex" : 0 }, "schema" : "https://github.com/citation-style-language/schema/raw/master/csl-citation.json" }</w:delInstrText>
        </w:r>
      </w:del>
      <w:r w:rsidRPr="00D424AA">
        <w:rPr>
          <w:rFonts w:cs="Times New Roman"/>
          <w:lang w:val="en-GB" w:eastAsia="zh-CN"/>
        </w:rPr>
        <w:fldChar w:fldCharType="separate"/>
      </w:r>
      <w:del w:id="505" w:author="Robin Matthews" w:date="2021-07-13T17:36:00Z">
        <w:r w:rsidR="00A26296" w:rsidDel="003A43B8">
          <w:rPr>
            <w:rFonts w:cs="Times New Roman"/>
            <w:noProof/>
            <w:lang w:val="en-GB" w:eastAsia="zh-CN"/>
          </w:rPr>
          <w:delText xml:space="preserve"> </w:delText>
        </w:r>
      </w:del>
      <w:r w:rsidR="00A26296">
        <w:rPr>
          <w:rFonts w:cs="Times New Roman"/>
          <w:noProof/>
          <w:lang w:val="en-GB" w:eastAsia="zh-CN"/>
        </w:rPr>
        <w:t>(</w:t>
      </w:r>
      <w:ins w:id="506" w:author="Robin Matthews" w:date="2021-07-13T17:36:00Z">
        <w:r w:rsidR="003A43B8">
          <w:rPr>
            <w:noProof/>
          </w:rPr>
          <w:t>Otto et al., 2016; Christidis et al., 2018; Jézéquel et al., 2018</w:t>
        </w:r>
      </w:ins>
      <w:del w:id="507" w:author="Robin Matthews" w:date="2021-07-13T17:36:00Z">
        <w:r w:rsidR="00A26296" w:rsidDel="003A43B8">
          <w:rPr>
            <w:rFonts w:cs="Times New Roman"/>
            <w:noProof/>
            <w:lang w:val="en-GB" w:eastAsia="zh-CN"/>
          </w:rPr>
          <w:delText>Christidis et al., 2018; Jézéquel et al., 2018; Otto et al., 2016</w:delText>
        </w:r>
      </w:del>
      <w:r w:rsidR="00A26296">
        <w:rPr>
          <w:rFonts w:cs="Times New Roman"/>
          <w:noProof/>
          <w:lang w:val="en-GB" w:eastAsia="zh-CN"/>
        </w:rPr>
        <w:t>)</w:t>
      </w:r>
      <w:r w:rsidRPr="00D424AA">
        <w:rPr>
          <w:rFonts w:cs="Times New Roman"/>
          <w:lang w:val="en-GB" w:eastAsia="zh-CN"/>
        </w:rPr>
        <w:fldChar w:fldCharType="end"/>
      </w:r>
      <w:commentRangeEnd w:id="501"/>
      <w:r w:rsidR="00A26296">
        <w:rPr>
          <w:rStyle w:val="Marquedecommentaire"/>
        </w:rPr>
        <w:commentReference w:id="501"/>
      </w:r>
      <w:r w:rsidRPr="00841A35">
        <w:rPr>
          <w:rFonts w:cs="Times New Roman"/>
          <w:lang w:val="en-GB" w:eastAsia="zh-CN"/>
        </w:rPr>
        <w:t xml:space="preserve"> and uncertainties in observations and modelling. Observational uncertainties arise both in estimating the magnitude of an event as well as its rarity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175/JCLI-D-16-0077.1", "ISSN" : "0894-8755", "abstract" : "AbstractThe annual ?State of the Climate? report, published in the Bulletin of the American Meteorological Society (BAMS), has included a supplement since 2011 composed of brief analyses of the human influence on recent major extreme weather events. There are now several dozen extreme weather events examined in these supplements, but these studies have all differed in their data sources as well as their approaches to defining the events, analyzing the events, and the consideration of the role of anthropogenic emissions. This study reexamines most of these events using a single analytical approach and a single set of climate model and observational data sources. In response to recent studies recommending the importance of using multiple methods for extreme weather event attribution, results are compared from these analyses to those reported in the BAMS supplements collectively, with the aim of characterizing the degree to which the lack of a common methodological framework may or may not influence overall conclusions. Results are broadly similar to those reported earlier for extreme temperature events but disagree for a number of extreme precipitation events. Based on this, it is advised that the lack of comprehensive uncertainty analysis in recent extreme weather attribution studies is important and should be considered when interpreting results, but as yet it has not introduced a systematic bias across these studies.", "author" : [ { "dropping-particle" : "", "family" : "Ang\u00e9lil", "given" : "Oliver", "non-dropping-particle" : "", "parse-names" : false, "suffix" : "" }, { "dropping-particle" : "", "family" : "Stone", "given" : "D\u00e1ith\u00ed", "non-dropping-particle" : "", "parse-names" : false, "suffix" : "" }, { "dropping-particle" : "", "family" : "Wehner", "given" : "Michael", "non-dropping-particle" : "", "parse-names" : false, "suffix" : "" }, { "dropping-particle" : "", "family" : "Paciorek", "given" : "Christopher J.", "non-dropping-particle" : "", "parse-names" : false, "suffix" : "" }, { "dropping-particle" : "", "family" : "Krishnan", "given" : "Harinarayan", "non-dropping-particle" : "", "parse-names" : false, "suffix" : "" }, { "dropping-particle" : "", "family" : "Collins", "given" : "William", "non-dropping-particle" : "", "parse-names" : false, "suffix" : "" } ], "container-title" : "Journal of Climate", "id" : "ITEM-1", "issue" : "1", "issued" : { "date-parts" : [ [ "2017", "1" ] ] }, "page" : "5-16", "publisher" : "American Meteorological Society", "title" : "An Independent Assessment of Anthropogenic Attribution Statements for Recent Extreme Temperature and Rainfall Events", "translator" : [ { "dropping-particle" : "", "family" : "S1760", "given" : "", "non-dropping-particle" : "", "parse-names" : false, "suffix" : "" } ], "type" : "article-journal", "volume" : "30" }, "uris" : [ "http://www.mendeley.com/documents/?uuid=e0f530e5-a4d1-4223-89a4-ce2c710e361c" ] } ], "mendeley" : { "formattedCitation" : "(Ang\u00e9lil et al., 2017)", "plainTextFormattedCitation" : "(Ang\u00e9lil et al., 2017)", "previouslyFormattedCitation" : "(Ang\u00e9lil et al., 2017)"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Angélil et al., 2017)</w:t>
      </w:r>
      <w:r w:rsidRPr="00D424AA">
        <w:rPr>
          <w:rFonts w:cs="Times New Roman"/>
          <w:lang w:val="en-GB" w:eastAsia="zh-CN"/>
        </w:rPr>
        <w:fldChar w:fldCharType="end"/>
      </w:r>
      <w:r w:rsidRPr="00841A35">
        <w:rPr>
          <w:rFonts w:cs="Times New Roman"/>
          <w:lang w:val="en-GB" w:eastAsia="zh-CN"/>
        </w:rPr>
        <w:t xml:space="preserve">. Results of attribution studies can also be very sensitive to the choice </w:t>
      </w:r>
      <w:r w:rsidRPr="00D424AA">
        <w:rPr>
          <w:rFonts w:cs="Times New Roman"/>
          <w:lang w:val="en-GB" w:eastAsia="zh-CN"/>
        </w:rPr>
        <w:t xml:space="preserve">of climate variables </w:t>
      </w:r>
      <w:r w:rsidRPr="00D424AA">
        <w:rPr>
          <w:rFonts w:cs="Times New Roman"/>
          <w:lang w:val="en-GB" w:eastAsia="zh-CN"/>
        </w:rPr>
        <w:fldChar w:fldCharType="begin" w:fldLock="1"/>
      </w:r>
      <w:r w:rsidR="00417CA4">
        <w:rPr>
          <w:rFonts w:cs="Times New Roman"/>
          <w:lang w:val="en-GB" w:eastAsia="zh-CN"/>
        </w:rPr>
        <w:instrText>ADDIN CSL_CITATION { "citationItems" : [ { "id" : "ITEM-1", "itemData" : { "DOI" : "10.1007/s10584-014-1153-9", "abstract" : "With record breaking heat waves, dryness, and floods in several parts of the world in recent years the question arises whether and to what extent the hazard of hydrometeorological extreme weather events has changed, and if changes can be attributed to specific causes. The methodology of probabilistic event attribution allows to evaluate such potential changes in the occurence probabilities of particular types of extreme events. We show that such a probabilistic assessment not only provides information on changing hazards in hydrometerological events but also permits statements about multivariate combinations of hydrometeorological variables. Hence attribution studies could be targeted specifically towards relevant impacts in particular sectors, if different suitable multivariate proxies are used. We demonstrate our methodology by using combinations of temperature, precipitation and humidity in the large ensemble of climate simulations within the weather@home project in order to derive impact-relevant quantities such as a seasonal water balance and heat stress imposed on the human body. Finally, we estimate the hazard probabilities of those events in South-East Europe, a region that has recently experienced severe summer dryness (2012) in combination with multiple heat waves. \u00a9 2014 The Author(s).", "author" : [ { "dropping-particle" : "", "family" : "Sippel", "given" : "S.", "non-dropping-particle" : "", "parse-names" : false, "suffix" : "" }, { "dropping-particle" : "", "family" : "Otto", "given" : "F.E.L.", "non-dropping-particle" : "", "parse-names" : false, "suffix" : "" } ], "container-title" : "Climatic Change", "id" : "ITEM-1", "issue" : "3-4", "issued" : { "date-parts" : [ [ "2014" ] ] }, "page" : "381-398", "title" : "Beyond climatological extremes \u2013 assessing how the odds of hydrometeorological extreme events in South-East Europe change in a warming climate", "translator" : [ { "dropping-particle" : "", "family" : "S800", "given" : "", "non-dropping-particle" : "", "parse-names" : false, "suffix" : "" } ], "type" : "article-journal", "volume" : "125" }, "uris" : [ "http://www.mendeley.com/documents/?uuid=e87aa628-19c6-4180-babc-290adfd38638" ] }, { "id" : "ITEM-2", "itemData" : { "DOI" : "10.1175/BAMS-D-16-0145.1", "ISSN" : "0003-0007", "author" : [ { "dropping-particle" : "", "family" : "Wehner", "given" : "Michael F.", "non-dropping-particle" : "", "parse-names" : false, "suffix" : "" }, { "dropping-particle" : "", "family" : "Stone", "given" : "D\u00e1ith\u00ed", "non-dropping-particle" : "", "parse-names" : false, "suffix" : "" }, { "dropping-particle" : "", "family" : "Krishnan", "given" : "Hari", "non-dropping-particle" : "", "parse-names" : false, "suffix" : "" }, { "dropping-particle" : "", "family" : "AchutaRao", "given" : "Krishna", "non-dropping-particle" : "", "parse-names" : false, "suffix" : "" }, { "dropping-particle" : "", "family" : "Castillo", "given" : "Federico", "non-dropping-particle" : "", "parse-names" : false, "suffix" : "" } ], "container-title" : "Bulletin of the American Meteorological Society", "id" : "ITEM-2", "issue" : "12", "issued" : { "date-parts" : [ [ "2016", "12" ] ] }, "page" : "S81-S86", "title" : "The Deadly Combination of Heat and Humidity in India and Pakistan in Summer 2015", "translator" : [ { "dropping-particle" : "", "family" : "S1184", "given" : "", "non-dropping-particle" : "", "parse-names" : false, "suffix" : "" } ], "type" : "article-journal", "volume" : "97" }, "uris" : [ "http://www.mendeley.com/documents/?uuid=70fc4a61-abbe-422a-a1cf-8232480b77fa" ] } ], "mendeley" : { "formattedCitation" : "(Sippel and Otto, 2014; Wehner et al., 2016)", "plainTextFormattedCitation" : "(Sippel and Otto, 2014; Wehner et al., 2016)", "previouslyFormattedCitation" : "(Sippel and Otto, 2014; Wehner et al., 2016)"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Sippel and Otto, 2014; Wehner et al., 2016)</w:t>
      </w:r>
      <w:r w:rsidRPr="00D424AA">
        <w:rPr>
          <w:rFonts w:cs="Times New Roman"/>
          <w:lang w:val="en-GB" w:eastAsia="zh-CN"/>
        </w:rPr>
        <w:fldChar w:fldCharType="end"/>
      </w:r>
      <w:r w:rsidRPr="00841A35">
        <w:rPr>
          <w:rFonts w:cs="Times New Roman"/>
          <w:lang w:val="en-GB" w:eastAsia="zh-CN"/>
        </w:rPr>
        <w:t>. Attribution statements ar</w:t>
      </w:r>
      <w:r w:rsidRPr="00D424AA">
        <w:rPr>
          <w:rFonts w:cs="Times New Roman"/>
          <w:lang w:val="en-GB" w:eastAsia="zh-CN"/>
        </w:rPr>
        <w:t xml:space="preserve">e also dependent on the spatial </w:t>
      </w:r>
      <w:bookmarkStart w:id="508" w:name="_Hlk77090254"/>
      <w:ins w:id="509" w:author="Robin Matthews" w:date="2021-07-13T17:37:00Z">
        <w:r w:rsidR="003A43B8">
          <w:rPr>
            <w:rFonts w:cs="Times New Roman"/>
            <w:lang w:val="en-GB" w:eastAsia="zh-CN"/>
          </w:rPr>
          <w:fldChar w:fldCharType="begin" w:fldLock="1"/>
        </w:r>
      </w:ins>
      <w:r w:rsidR="0012753B">
        <w:rPr>
          <w:rFonts w:cs="Times New Roman"/>
          <w:lang w:val="en-GB" w:eastAsia="zh-CN"/>
        </w:rPr>
        <w:instrText>ADDIN CSL_CITATION { "citationItems" : [ { "id" : "ITEM-1", "itemData" : { "DOI" : "10.1002/2016GL069568", "ISSN" : "00948276", "abstract" : "Abstract The year 2014 broke the record for the warmest yearly average temperature in Europe. Attributing how much this was due to anthropogenic climate change and how much it was due to natural variability is a challenging question but one that is important to address. In this study, we compare four event attribution methods. We look at the risk ratio (RR) associated with anthropogenic climate change for this event, over the whole European region, as well as its spatial distribution. Each method shows a very strong anthropogenic influence on the event over Europe. However, the magnitude of the RR strongly depends on the definition of the event and the method used. Across Europe, attribution over larger regions tended to give greater RR values. This highlights a major source of sensitivity in attribution statements and the need to define the event to analyze on a case-by-case basis.", "author" : [ { "dropping-particle" : "", "family" : "Uhe", "given" : "Peter", "non-dropping-particle" : "", "parse-names" : false, "suffix" : "" }, { "dropping-particle" : "", "family" : "Otto", "given" : "F. E. L.", "non-dropping-particle" : "", "parse-names" : false, "suffix" : "" }, { "dropping-particle" : "", "family" : "Haustein", "given" : "K.", "non-dropping-particle" : "", "parse-names" : false, "suffix" : "" }, { "dropping-particle" : "", "family" : "Oldenborgh", "given" : "G. J.", "non-dropping-particle" : "van", "parse-names" : false, "suffix" : "" }, { "dropping-particle" : "", "family" : "King", "given" : "A. D.", "non-dropping-particle" : "", "parse-names" : false, "suffix" : "" }, { "dropping-particle" : "", "family" : "Wallom", "given" : "D. C. H.", "non-dropping-particle" : "", "parse-names" : false, "suffix" : "" }, { "dropping-particle" : "", "family" : "Allen", "given" : "M. R.", "non-dropping-particle" : "", "parse-names" : false, "suffix" : "" }, { "dropping-particle" : "", "family" : "Cullen", "given" : "H.", "non-dropping-particle" : "", "parse-names" : false, "suffix" : "" } ], "container-title" : "Geophysical Research Letters", "id" : "ITEM-1", "issue" : "16", "issued" : { "date-parts" : [ [ "2016", "8", "28" ] ] }, "note" : "doi: 10.1002/2016GL069568", "page" : "8685-8693", "publisher" : "Wiley-Blackwell", "title" : "Comparison of methods: Attributing the 2014 record European temperatures to human influences", "translator" : [ { "dropping-particle" : "", "family" : "S167", "given" : "", "non-dropping-particle" : "", "parse-names" : false, "suffix" : "" } ], "type" : "article-journal", "volume" : "43" }, "uris" : [ "http://www.mendeley.com/documents/?uuid=259292a4-8d3f-4772-8dfc-db2f7f18d073" ] }, { "id" : "ITEM-2", "itemData" : { "DOI" : "10.1175/BAMS-D-17-0281.1", "ISSN" : "0003-0007", "abstract" : "AbstractWeather extremes are the showcase of climate variability. Given their societal and environmental impacts, they are of great public interest. The prevention of natural hazards, the monitoring of single events, and, more recently, their attribution to anthropogenic climate change constitute key challenges for both weather services and scientific communities. Before a single event can be scrutinized, it must be properly defined; in particular, its spatiotemporal characteristics must be chosen. So far, this definition is made with some degree of arbitrariness, yet it might affect conclusions when explaining an extreme weather event from a climate perspective. Here, we propose a generic road map for defining single events as objectively as possible. In particular, as extreme events are inherently characterized by a small probability of occurrence, we suggest selecting the space?time characteristics that minimize this probability. In this way, we are able to automatically identify the spatiotemporal scale at which the event has been the most extreme. According to our methodology, the European heat wave of summer 2003 would be defined as a 2-week event over France and Spain and the Boulder, Colorado, intense rainfall of September 2013 a 5-day local event. Importantly, we show that in both cases, maximizing the rarity of the event does not maximize (or minimize) its fraction of attributable risk to anthropogenic climate change.", "author" : [ { "dropping-particle" : "", "family" : "Cattiaux", "given" : "Julien", "non-dropping-particle" : "", "parse-names" : false, "suffix" : "" }, { "dropping-particle" : "", "family" : "Ribes", "given" : "Aur\u00e9lien", "non-dropping-particle" : "", "parse-names" : false, "suffix" : "" } ], "container-title" : "Bulletin of the American Meteorological Society", "id" : "ITEM-2", "issue" : "8", "issued" : { "date-parts" : [ [ "2018", "3", "13" ] ] }, "note" : "From Duplicate 1 (Defining Single Extreme Weather Events in a Climate Perspective - Cattiaux, Julien; Ribes, Aur\u00e9lien)\n\nFrom Duplicate 2 (Defining Single Extreme Weather Events in a Climate Perspective - Cattiaux, Julien; Ribes, Aur\u00e9lien)\n\ndoi: 10.1175/BAMS-D-17-0281.1", "page" : "1557-1568", "publisher" : "American Meteorological Society", "title" : "Defining Single Extreme Weather Events in a Climate Perspective", "translator" : [ { "dropping-particle" : "", "family" : "S2993", "given" : "", "non-dropping-particle" : "", "parse-names" : false, "suffix" : "" } ], "type" : "article-journal", "volume" : "99" }, "uris" : [ "http://www.mendeley.com/documents/?uuid=4e2cd3cf-dd93-4053-85f4-e69bba70d9e8" ] }, { "id" : "ITEM-3", "itemData" : { "DOI" : "10.1029/2019EF001253", "ISSN" : "2328-4277", "author" : [ { "dropping-particle" : "", "family" : "Kirchmeier\u2010Young", "given" : "M. C.", "non-dropping-particle" : "", "parse-names" : false, "suffix" : "" }, { "dropping-particle" : "", "family" : "Wan", "given" : "H.", "non-dropping-particle" : "", "parse-names" : false, "suffix" : "" }, { "dropping-particle" : "", "family" : "Zhang", "given" : "X.", "non-dropping-particle" : "", "parse-names" : false, "suffix" : "" }, { "dropping-particle" : "", "family" : "Seneviratne", "given" : "S. I.", "non-dropping-particle" : "", "parse-names" : false, "suffix" : "" } ], "container-title" : "Earth's Future", "id" : "ITEM-3", "issue" : "10", "issued" : { "date-parts" : [ [ "2019", "10", "31" ] ] }, "page" : "1192-1204", "title" : "Importance of Framing for Extreme Event Attribution: The Role of Spatial and Temporal Scales", "translator" : [ { "dropping-particle" : "", "family" : "S2198", "given" : "", "non-dropping-particle" : "", "parse-names" : false, "suffix" : "" } ], "type" : "article-journal", "volume" : "7" }, "uris" : [ "http://www.mendeley.com/documents/?uuid=e5eab87f-dbb7-457f-8ae8-b2a70596c4a0", "http://www.mendeley.com/documents/?uuid=43aa7461-2b1f-41c1-86cf-d9794bc8ad48" ] } ], "mendeley" : { "formattedCitation" : "(Uhe et al., 2016; Cattiaux and Ribes, 2018; Kirchmeier\u2010Young et al., 2019)", "plainTextFormattedCitation" : "(Uhe et al., 2016; Cattiaux and Ribes, 2018; Kirchmeier\u2010Young et al., 2019)", "previouslyFormattedCitation" : "(Uhe et al., 2016; Cattiaux and Ribes, 2018; Kirchmeier\u2010Young et al., 2019)" }, "properties" : { "noteIndex" : 0 }, "schema" : "https://github.com/citation-style-language/schema/raw/master/csl-citation.json" }</w:instrText>
      </w:r>
      <w:ins w:id="510" w:author="Robin Matthews" w:date="2021-07-13T17:37:00Z">
        <w:r w:rsidR="003A43B8">
          <w:rPr>
            <w:rFonts w:cs="Times New Roman"/>
            <w:lang w:val="en-GB" w:eastAsia="zh-CN"/>
          </w:rPr>
          <w:fldChar w:fldCharType="separate"/>
        </w:r>
        <w:r w:rsidR="003A43B8" w:rsidRPr="00E126B9">
          <w:rPr>
            <w:rFonts w:cs="Times New Roman"/>
            <w:noProof/>
            <w:lang w:val="en-GB" w:eastAsia="zh-CN"/>
          </w:rPr>
          <w:t>(Uhe et al., 2016; Cattiaux and Ribes, 2018; Kirchmeier‐Young et al., 2019)</w:t>
        </w:r>
        <w:r w:rsidR="003A43B8">
          <w:rPr>
            <w:rFonts w:cs="Times New Roman"/>
            <w:lang w:val="en-GB" w:eastAsia="zh-CN"/>
          </w:rPr>
          <w:fldChar w:fldCharType="end"/>
        </w:r>
      </w:ins>
      <w:commentRangeStart w:id="511"/>
      <w:del w:id="512" w:author="Robin Matthews" w:date="2021-07-13T17:37:00Z">
        <w:r w:rsidRPr="00D424AA" w:rsidDel="003A43B8">
          <w:rPr>
            <w:rFonts w:cs="Times New Roman"/>
            <w:lang w:val="en-GB" w:eastAsia="zh-CN"/>
          </w:rPr>
          <w:fldChar w:fldCharType="begin" w:fldLock="1"/>
        </w:r>
        <w:r w:rsidR="00FF6231" w:rsidDel="003A43B8">
          <w:rPr>
            <w:rFonts w:cs="Times New Roman"/>
            <w:lang w:val="en-GB" w:eastAsia="zh-CN"/>
          </w:rPr>
          <w:delInstrText xml:space="preserve">ADDIN CSL_CITATION { "citationItems" : [ { "id" : "ITEM-1", "itemData" : { "DOI" : "10.1002/2016GL069568", "ISSN" : "00948276", "abstract" : "Abstract The year 2014 broke the record for the warmest yearly average temperature in Europe. Attributing how much this was due to anthropogenic climate change and how much it was due to natural variability is a challenging question but one that is important to address. In this study, we compare four event attribution methods. We look at the risk ratio (RR) associated with anthropogenic climate change for this event, over the whole European region, as well as its spatial distribution. Each method shows a very strong anthropogenic influence on the event over Europe. However, the magnitude of the RR strongly depends on the definition of the event and the method used. Across Europe, attribution over larger regions tended to give greater RR values. This highlights a major source of sensitivity in attribution statements and the need to define the event to analyze on a case-by-case basis.", "author" : [ { "dropping-particle" : "", "family" : "Uhe", "given" : "Peter", "non-dropping-particle" : "", "parse-names" : false, "suffix" : "" }, { "dropping-particle" : "", "family" : "Otto", "given" : "F. E. L.", "non-dropping-particle" : "", "parse-names" : false, "suffix" : "" }, { "dropping-particle" : "", "family" : "Haustein", "given" : "K.", "non-dropping-particle" : "", "parse-names" : false, "suffix" : "" }, { "dropping-particle" : "", "family" : "Oldenborgh", "given" : "G. J.", "non-dropping-particle" : "van", "parse-names" : false, "suffix" : "" }, { "dropping-particle" : "", "family" : "King", "given" : "A. D.", "non-dropping-particle" : "", "parse-names" : false, "suffix" : "" }, { "dropping-particle" : "", "family" : "Wallom", "given" : "D. C. H.", "non-dropping-particle" : "", "parse-names" : false, "suffix" : "" }, { "dropping-particle" : "", "family" : "Allen", "given" : "M. R.", "non-dropping-particle" : "", "parse-names" : false, "suffix" : "" }, { "dropping-particle" : "", "family" : "Cullen", "given" : "H.", "non-dropping-particle" : "", "parse-names" : false, "suffix" : "" } ], "container-title" : "Geophysical Research Letters", "id" : "ITEM-1", "issue" : "16", "issued" : { "date-parts" : [ [ "2016", "8", "28" ] ] }, "note" : "doi: 10.1002/2016GL069568", "page" : "8685-8693", "publisher" : "Wiley-Blackwell", "title" : "Comparison of methods: Attributing the 2014 record European temperatures to human influences", "translator" : [ { "dropping-particle" : "", "family" : "S167", "given" : "", "non-dropping-particle" : "", "parse-names" : false, "suffix" : "" } ], "type" : "article-journal", "volume" : "43" }, "uris" : [ "http://www.mendeley.com/documents/?uuid=259292a4-8d3f-4772-8dfc-db2f7f18d073" ] }, { "id" : "ITEM-2", "itemData" : { "DOI" : "10.1175/BAMS-D-17-0281.1", "ISSN" : "0003-0007", "abstract" : "AbstractWeather extremes are the showcase of climate variability. Given their societal and environmental impacts, they are of great public interest. The prevention of natural hazards, the monitoring of single events, and, more recently, their attribution to anthropogenic climate change constitute key challenges for both weather services and scientific communities. Before a single event can be scrutinized, it must be properly defined; in particular, its spatiotemporal characteristics must be chosen. So far, this definition is made with some degree of arbitrariness, yet it might affect conclusions when explaining an extreme weather event from a climate perspective. Here, we propose a generic road map for defining single events as objectively as possible. In particular, as extreme events are inherently characterized by a small probability of occurrence, we suggest selecting the space?time characteristics that minimize this probability. In this way, we are able to automatically identify the spatiotemporal scale at which the event has been the most extreme. According to our methodology, the European heat wave of summer 2003 would be defined as a 2-week event over France and Spain and the Boulder, Colorado, intense rainfall of September 2013 a 5-day local event. Importantly, we show that in both cases, maximizing the rarity of the event does not maximize (or minimize) its fraction of attributable risk to anthropogenic climate change.", "author" : [ { "dropping-particle" : "", "family" : "Cattiaux", "given" : "Julien", "non-dropping-particle" : "", "parse-names" : false, "suffix" </w:delInstrText>
        </w:r>
        <w:r w:rsidR="00FF6231" w:rsidRPr="006A2665" w:rsidDel="003A43B8">
          <w:rPr>
            <w:rFonts w:cs="Times New Roman"/>
            <w:lang w:eastAsia="zh-CN"/>
          </w:rPr>
          <w:delInstrText>: "" }, { "dropping-particle" : "", "family" : "Ribes", "given" : "Aur\u00e9lien", "non-dropping-particle" : "", "parse-names" : false, "suffix" : "" } ], "container-title" : "Bulletin of the American Meteorological Society", "id" : "ITEM-2", "issue" : "8", "issued" : { "date-parts" : [ [ "2018", "3", "13" ] ] }, "note" : "From Duplicate 1 (Defining Single Extreme Weather Events in a Climate Perspective - Cattiaux, Julien; Ribes, Aur\u00e9lien)\n\nFrom Duplicate 2 (Defining Single Extreme Weather Events in a Climate Perspective - Cattiaux, Julien; Ribes, Aur\u00e9lien)\n\ndoi: 10.1175/BAMS-D-17-0281.1", "page" : "1557-1568", "publisher" : "American Meteorological Society", "title" : "Defining Single Extreme Weather Events in a Climate Perspective", "translator" : [ { "dropping-particle" : "", "family" : "S2993", "given" : "", "non-dropping-particle" : "", "parse-names" : false, "suffix" : "" } ], "type" : "article-journal", "volume" : "99" }, "uris" : [ "http://www.mendeley.com/documents/?uuid=4e2cd3cf-dd93-4053-85f4-e69bba70d9e8" ] } ], "mendeley" : { "formattedCitation" : "(Uhe et al., 2016; Cattiaux and Ribes, 2018)", "manualFormatting" : "(Uhe et al., 2016; Cattiaux and Ribes, 2018; ", "plainTextFormattedCitation" : "(Uhe et al., 2016; Cattiaux and Ribes, 2018)", "previouslyFormattedCitation" : "(Uhe et al., 2016; Cattiaux and Ribes, 2018)" }, "properties" : { "noteIndex" : 0 }, "schema" : "https://github.com/citation-style-language/schema/raw/master/csl-citation.json" }</w:delInstrText>
        </w:r>
        <w:r w:rsidRPr="00D424AA" w:rsidDel="003A43B8">
          <w:rPr>
            <w:rFonts w:cs="Times New Roman"/>
            <w:lang w:val="en-GB" w:eastAsia="zh-CN"/>
          </w:rPr>
          <w:fldChar w:fldCharType="separate"/>
        </w:r>
        <w:r w:rsidR="00A26296" w:rsidDel="003A43B8">
          <w:rPr>
            <w:rFonts w:cs="Times New Roman"/>
            <w:noProof/>
            <w:lang w:eastAsia="zh-CN"/>
          </w:rPr>
          <w:delText xml:space="preserve">(Uhe et al., 2016; Cattiaux and Ribes, 2018; </w:delText>
        </w:r>
        <w:r w:rsidRPr="00D424AA" w:rsidDel="003A43B8">
          <w:rPr>
            <w:rFonts w:cs="Times New Roman"/>
            <w:lang w:val="en-GB" w:eastAsia="zh-CN"/>
          </w:rPr>
          <w:fldChar w:fldCharType="end"/>
        </w:r>
        <w:commentRangeEnd w:id="511"/>
        <w:r w:rsidR="00A26296" w:rsidDel="003A43B8">
          <w:rPr>
            <w:rStyle w:val="Marquedecommentaire"/>
          </w:rPr>
          <w:commentReference w:id="511"/>
        </w:r>
        <w:commentRangeStart w:id="513"/>
        <w:r w:rsidRPr="00D424AA" w:rsidDel="003A43B8">
          <w:rPr>
            <w:rFonts w:cs="Times New Roman"/>
            <w:lang w:val="en-GB" w:eastAsia="zh-CN"/>
          </w:rPr>
          <w:fldChar w:fldCharType="begin" w:fldLock="1"/>
        </w:r>
        <w:r w:rsidR="00417CA4" w:rsidDel="003A43B8">
          <w:rPr>
            <w:rFonts w:cs="Times New Roman"/>
            <w:lang w:eastAsia="zh-CN"/>
          </w:rPr>
          <w:delInstrText>ADDIN CSL_CITATION { "citationItems" : [ { "id" : "ITEM-1", "itemData" : { "DOI" : "10.1029/2019EF001253", "ISSN" : "2328-4277", "author" : [ { "dropping-particle" : "", "family" : "Kirchmeier\u2010Young", "given" : "M. C.", "non-dropping-particle" : "", "parse-names" : false, "suffix" : "" }, { "dropping-particle" : "", "family" : "Wan", "given" : "H.", "non-dropping-particle" : "", "parse-names" : false, "suffix" : "" }, { "dropping-particle" : "", "family" : "Zhang", "given" : "X.", "non-dropping-particle" : "", "parse-names" : false, "suffix" : "" }, { "dropping-particle" : "", "family" : "Seneviratne", "given" : "S. I.", "non-dropping-particle" : "", "parse-names" : false, "suffix" : "" } ], "container-title" : "Earth's Future", "id" : "ITEM-1", "issue" : "10", "issued" : { "date-parts" : [ [ "2019", "10", "31" ] ] }, "page" : "1192-1204", "title" : "Importance of Framing for Extreme Event Attribution: The Role of Spatial and Temporal Scales", "translator" : [ { "dropping-particle" : "", "family" : "S2198", "given" : "", "non-dropping-particle" : "", "parse-names" : false, "suffix" : "" } ], "type" : "article-journal", "volume" : "7" }, "uris" : [ "http://www.mendeley.com/documents/?uuid=e5eab87f-dbb7-457f-8ae8-b2a70596c4a0", "http://www.mendeley.com/documents/?uuid=43aa7461-2b1f-41c1-86cf-d9794bc8ad48" ] } ], "mendeley" : { "formattedCitation" : "(Kirchmeier\u2010Young et al., 2019)", "manualFormatting" : "Kirchmeier-Young et al., 2019)", "plainTextFormattedCitation" : "(Kirchmeier\u2010Young et al., 2019)", "previouslyFormattedCitation" : "(Kirchmeier\u2010Young et al., 2019)" }, "properties" : { "noteIndex" : 0 }, "schema" : "https://github.com/citation-style-language/schema/raw/master/csl-citation.json" }</w:delInstrText>
        </w:r>
        <w:r w:rsidRPr="00D424AA" w:rsidDel="003A43B8">
          <w:rPr>
            <w:rFonts w:cs="Times New Roman"/>
            <w:lang w:val="en-GB" w:eastAsia="zh-CN"/>
          </w:rPr>
          <w:fldChar w:fldCharType="separate"/>
        </w:r>
        <w:r w:rsidR="00A26296" w:rsidDel="003A43B8">
          <w:rPr>
            <w:rFonts w:cs="Times New Roman"/>
            <w:noProof/>
            <w:lang w:eastAsia="zh-CN"/>
          </w:rPr>
          <w:delText>Kirchmeier-Young et al., 2019)</w:delText>
        </w:r>
        <w:r w:rsidRPr="00D424AA" w:rsidDel="003A43B8">
          <w:rPr>
            <w:rFonts w:cs="Times New Roman"/>
            <w:lang w:val="en-GB" w:eastAsia="zh-CN"/>
          </w:rPr>
          <w:fldChar w:fldCharType="end"/>
        </w:r>
        <w:commentRangeEnd w:id="513"/>
        <w:r w:rsidR="00A26296" w:rsidDel="003A43B8">
          <w:rPr>
            <w:rStyle w:val="Marquedecommentaire"/>
          </w:rPr>
          <w:commentReference w:id="513"/>
        </w:r>
        <w:r w:rsidRPr="006A2665" w:rsidDel="003A43B8">
          <w:rPr>
            <w:rFonts w:cs="Times New Roman"/>
            <w:lang w:eastAsia="zh-CN"/>
          </w:rPr>
          <w:delText xml:space="preserve"> </w:delText>
        </w:r>
      </w:del>
      <w:bookmarkEnd w:id="508"/>
      <w:r w:rsidRPr="006A2665">
        <w:rPr>
          <w:rFonts w:cs="Times New Roman"/>
          <w:lang w:eastAsia="zh-CN"/>
        </w:rPr>
        <w:t xml:space="preserve">and temporal </w:t>
      </w:r>
      <w:r w:rsidRPr="00D424AA">
        <w:rPr>
          <w:rFonts w:cs="Times New Roman"/>
          <w:lang w:val="en-GB" w:eastAsia="zh-CN"/>
        </w:rPr>
        <w:fldChar w:fldCharType="begin" w:fldLock="1"/>
      </w:r>
      <w:r w:rsidR="00FF6231" w:rsidRPr="006A2665">
        <w:rPr>
          <w:rFonts w:cs="Times New Roman"/>
          <w:lang w:eastAsia="zh-CN"/>
        </w:rPr>
        <w:instrText xml:space="preserve">ADDIN CSL_CITATION { "citationItems" : [ { "id" : "ITEM-1", "itemData" : { "DOI" : "10.1007/s10584-017-1906-3", "ISSN" : "1573-1480", "abstract" : "There is significant public and scientific interest in understanding whether and to what extent the severity and frequency of extreme events have increased in response to human influences on the climate system. As the science underpinning the field of event attribution continues to rapidly develop, there are growing expectations of faster and more accurate attribution statements to be delivered, even in the days to weeks after an extreme event occurs. As the research community looks to respond, a variety of approaches have been suggested, each with varying levels of conditioning to the observed state of the climate when the event of interest has occurred. One such approach to utilise unconditioned multi-model ensembles requires pre-computing estimates of the change in probability of occurrence for a wide range of possible \u2018events\u2019. In this study, we consider differences between event-as-class attribution statements with changes in the probability density of the distribution at the event threshold of interest. For the majority of extreme event attribution studies, it is likely that the two metrics are comparable once uncertainty estimates are considered. However, results show these two metrics can produce divergent answers from each other for moderate climatological anomalies </w:instrText>
      </w:r>
      <w:r w:rsidR="00FF6231">
        <w:rPr>
          <w:rFonts w:cs="Times New Roman"/>
          <w:lang w:val="en-GB" w:eastAsia="zh-CN"/>
        </w:rPr>
        <w:instrText>if the present-day climate distribution experiences a substantial change in the underlying signal-to-noise ratio. As the emergent signals of climate change becomes increasingly clear, this study highlights the need for clear and explicit framing in the context of applying pre-computed attribution statements, particularly if attribution perspectives are to be included within the framework of future climate services.", "author" : [ { "dropping-particle" : "", "family" : "Harrington", "given" : "Luke J", "non-dropping-particle" : "", "parse-names" : false, "suffix" : "" } ], "container-title" : "Climatic Change", "id" : "ITEM-1", "issue" : "4", "issued" : { "date-parts" : [ [ "2017" ] ] }, "page" : "641-654", "title" : "Investigating differences between event-as-class and probability density-based attribution statements with emerging climate change", "translator" : [ { "dropping-particle" : "", "family" : "S898", "given" : "", "non-dropping-particle" : "", "parse-names" : false, "suffix" : "" } ], "type" : "article-journal", "volume" : "141" }, "uris" : [ "http://www.mendeley.com/documents/?uuid=7ef835e2-776c-46bc-944c-e52ffe2f0308" ] }, { "id" : "ITEM-2", "itemData" : { "DOI" : "10.1175/BAMS-D-19-0201.1", "ISSN" : "0003-0007", "author" : [ { "dropping-particle" : "", "family" : "Leach", "given" : "Nicholas J.", "non-dropping-particle" : "", "parse-names" : false, "suffix" : "" }, { "dropping-particle" : "", "family" : "Li", "given" : "Sihan", "non-dropping-particle" : "", "parse-names" : false, "suffix" : "" }, { "dropping-particle" : "", "family" : "Sparrow", "given" : "Sarah", "non-dropping-particle" : "", "parse-names" : false, "suffix" : "" }, { "dropping-particle" : "", "family" : "Oldenborgh", "given" : "Geert Jan", "non-dropping-particle" : "van", "parse-names" : false, "suffix" : "" }, { "dropping-particle" : "", "family" : "Lott", "given" : "Fraser C.", "non-dropping-particle" : "", "parse-names" : false, "suffix" : "" }, { "dropping-particle" : "", "family" : "Weisheimer", "given" : "Antje", "non-dropping-particle" : "", "parse-names" : false, "suffix" : "" }, { "dropping-particle" : "", "family" : "Allen", "given" : "Myles R.", "non-dropping-particle" : "", "parse-names" : false, "suffix" : "" } ], "container-title" : "Bulletin of the American Meteorological Society", "id" : "ITEM-2", "issue" : "1", "issued" : { "date-parts" : [ [ "2020", "1" ] ] }, "page" : "S41-S46", "title" : "Anthropogenic Influence on the 2018 Summer Warm Spell in Europe: The Impact of Different Spatio-Temporal Scales", "translator" : [ { "dropping-particle" : "", "family" : "S2533", "given" : "", "non-dropping-particle" : "", "parse-names" : false, "suffix" : "" } ], "type" : "article-journal", "volume" : "101" }, "uris" : [ "http://www.mendeley.com/documents/?uuid=b55b0596-ce55-475c-818a-8a37192b16c9" ] } ], "mendeley" : { "formattedCitation" : "(Harrington, 2017; Leach et al., 2020)", "plainTextFormattedCitation" : "(Harrington, 2017; Leach et al., 2020)", "previouslyFormattedCitation" : "(Harrington, 2017; Leach et al., 2020)"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Harrington, 2017; Leach et al., 2020)</w:t>
      </w:r>
      <w:r w:rsidRPr="00D424AA">
        <w:rPr>
          <w:rFonts w:cs="Times New Roman"/>
          <w:lang w:val="en-GB" w:eastAsia="zh-CN"/>
        </w:rPr>
        <w:fldChar w:fldCharType="end"/>
      </w:r>
      <w:r w:rsidRPr="00841A35">
        <w:rPr>
          <w:rFonts w:cs="Times New Roman"/>
          <w:lang w:val="en-GB" w:eastAsia="zh-CN"/>
        </w:rPr>
        <w:t xml:space="preserve"> extent of event definitions, as events of different scales involve different processes </w:t>
      </w:r>
      <w:commentRangeStart w:id="514"/>
      <w:r w:rsidR="00DB22E7" w:rsidRPr="00D424AA">
        <w:rPr>
          <w:rFonts w:cs="Times New Roman"/>
          <w:lang w:val="en-GB" w:eastAsia="zh-CN"/>
        </w:rPr>
        <w:fldChar w:fldCharType="begin" w:fldLock="1"/>
      </w:r>
      <w:ins w:id="515" w:author="Robin Matthews" w:date="2021-07-13T17:37:00Z">
        <w:r w:rsidR="003A43B8">
          <w:rPr>
            <w:rFonts w:cs="Times New Roman"/>
            <w:lang w:val="en-GB" w:eastAsia="zh-CN"/>
          </w:rPr>
          <w:instrText>ADDIN CSL_CITATION { "citationItems" : [ { "id" : "ITEM-1", "itemData" : { "DOI" : "10.1175/BAMS-D-19-0147.1", "ISSN" : "0003-0007", "author" : [ { "dropping-particle" : "", "family" : "Zhang", "given" : "Wenxia", "non-dropping-particle" : "", "parse-names" : false, "suffix" : "" }, { "dropping-particle" : "", "family" : "Li", "given" : "Wei", "non-dropping-particle" : "", "parse-names" : false, "suffix" : "" }, { "dropping-particle" : "", "family" : "Zhu", "given" : "Lianhua", "non-dropping-particle" : "", "parse-names" : false, "suffix" : "" }, { "dropping-particle" : "", "family" : "Ma", "given" : "Yuanyuan", "non-dropping-particle" : "", "parse-names" : false, "suffix" : "" }, { "dropping-particle" : "", "family" : "Yang", "given" : "Linyun", "non-dropping-particle" : "", "parse-names" : false, "suffix" : "" }, { "dropping-particle" : "", "family" : "Lott", "given" : "Fraser C", "non-dropping-particle" : "", "parse-names" : false, "suffix" : "" }, { "dropping-particle" : "", "family" : "Li", "given" : "Chunxiang", "non-dropping-particle" : "", "parse-names" : false, "suffix" : "" }, { "dropping-particle" : "", "family" : "Dong", "given" : "Siyan", "non-dropping-particle" : "", "parse-names" : false, "suffix" : "" }, { "dropping-particle" : "", "family" : "Tett", "given" : "Simon F B", "non-dropping-particle" : "", "parse-names" : false, "suffix" : "" }, { "dropping-particle" : "", "family" : "Dong", "given" : "Buwen", "non-dropping-particle" : "", "parse-names" : false, "suffix" : "" }, { "dropping-particle" : "", "family" : "Sun", "given" : "Ying", "non-dropping-particle" : "", "parse-names" : false, "suffix" : "" } ], "container-title" : "Bulletin of the American Meteorological Society", "id" : "ITEM-1", "issue" : "1", "issued" : { "date-parts" : [ [ "2020", "1" ] ] }, "page" : "S65-S70", "title" : "Anthropogenic Influence on 2018 Summer Persistent Heavy Rainfall in Central Western China", "translator" : [ { "dropping-particle" : "", "family" : "S3618", "given" : "", "non-dropping-particle" : "", "parse-names" : false, "suffix" : "" } ], "type" : "article-journal", "volume" : "101" }, "uris" : [ "http://www.mendeley.com/documents/?uuid=7ae7d975-6c9a-426a-9467-144d17a5ac31" ] } ], "mendeley" : { "formattedCitation" : "(Zhang et al., 2020d)", "manualFormatting" : "(W. Zhang et al., 2020b)", "plainTextFormattedCitation" : "(Zhang et al., 2020d)", "previouslyFormattedCitation" : "(Zhang et al., 2020d)" }, "properties" : { "noteIndex" : 0 }, "schema" : "https://github.com/citation-style-language/schema/raw/master/csl-citation.json" }</w:instrText>
        </w:r>
      </w:ins>
      <w:del w:id="516" w:author="Robin Matthews" w:date="2021-07-13T17:37:00Z">
        <w:r w:rsidR="00FF6231" w:rsidDel="003A43B8">
          <w:rPr>
            <w:rFonts w:cs="Times New Roman"/>
            <w:lang w:val="en-GB" w:eastAsia="zh-CN"/>
          </w:rPr>
          <w:delInstrText>ADDIN CSL_CITATION { "citationItems" : [ { "id" : "ITEM-1", "itemData" : { "DOI" : "10.1175/BAMS-D-19-0147.1", "ISSN" : "0003-0007", "author" : [ { "dropping-particle" : "", "family" : "Zhang", "given" : "Wenxia", "non-dropping-particle" : "", "parse-names" : false, "suffix" : "" }, { "dropping-particle" : "", "family" : "Li", "given" : "Wei", "non-dropping-particle" : "", "parse-names" : false, "suffix" : "" }, { "dropping-particle" : "", "family" : "Zhu", "given" : "Lianhua", "non-dropping-particle" : "", "parse-names" : false, "suffix" : "" }, { "dropping-particle" : "", "family" : "Ma", "given" : "Yuanyuan", "non-dropping-particle" : "", "parse-names" : false, "suffix" : "" }, { "dropping-particle" : "", "family" : "Yang", "given" : "Linyun", "non-dropping-particle" : "", "parse-names" : false, "suffix" : "" }, { "dropping-particle" : "", "family" : "Lott", "given" : "Fraser C", "non-dropping-particle" : "", "parse-names" : false, "suffix" : "" }, { "dropping-particle" : "", "family" : "Li", "given" : "Chunxiang", "non-dropping-particle" : "", "parse-names" : false, "suffix" : "" }, { "dropping-particle" : "", "family" : "Dong", "given" : "Siyan", "non-dropping-particle" : "", "parse-names" : false, "suffix" : "" }, { "dropping-particle" : "", "family" : "Tett", "given" : "Simon F B", "non-dropping-particle" : "", "parse-names" : false, "suffix" : "" }, { "dropping-particle" : "", "family" : "Dong", "given" : "Buwen", "non-dropping-particle" : "", "parse-names" : false, "suffix" : "" }, { "dropping-particle" : "", "family" : "Sun", "given" : "Ying", "non-dropping-particle" : "", "parse-names" : false, "suffix" : "" } ], "container-title" : "Bulletin of the American Meteorological Society", "id" : "ITEM-1", "issue" : "1", "issued" : { "date-parts" : [ [ "2020", "1" ] ] }, "page" : "S65-S70", "title" : "Anthropogenic Influence on 2018 Summer Persistent Heavy Rainfall in Central Western China", "translator" : [ { "dropping-particle" : "", "family" : "S3618", "given" : "", "non-dropping-particle" : "", "parse-names" : false, "suffix" : "" } ], "type" : "article-journal", "volume" : "101" }, "uris" : [ "http://www.mendeley.com/documents/?uuid=7ae7d975-6c9a-426a-9467-144d17a5ac31" ] } ], "mendeley" : { "formattedCitation" : "(Zhang et al., 2020d)", "plainTextFormattedCitation" : "(Zhang et al., 2020d)", "previouslyFormattedCitation" : "(Zhang et al., 2020d)" }, "properties" : { "noteIndex" : 0 }, "schema" : "https://github.com/citation-style-language/schema/raw/master/csl-citation.json" }</w:delInstrText>
        </w:r>
      </w:del>
      <w:r w:rsidR="00DB22E7" w:rsidRPr="00D424AA">
        <w:rPr>
          <w:rFonts w:cs="Times New Roman"/>
          <w:lang w:val="en-GB" w:eastAsia="zh-CN"/>
        </w:rPr>
        <w:fldChar w:fldCharType="separate"/>
      </w:r>
      <w:r w:rsidR="00A26296">
        <w:rPr>
          <w:rFonts w:cs="Times New Roman"/>
          <w:noProof/>
          <w:lang w:val="en-GB" w:eastAsia="zh-CN"/>
        </w:rPr>
        <w:t>(</w:t>
      </w:r>
      <w:ins w:id="517" w:author="Robin Matthews" w:date="2021-07-13T17:37:00Z">
        <w:r w:rsidR="003A43B8">
          <w:rPr>
            <w:rFonts w:cs="Times New Roman"/>
            <w:noProof/>
            <w:lang w:val="en-GB" w:eastAsia="zh-CN"/>
          </w:rPr>
          <w:t xml:space="preserve">W. </w:t>
        </w:r>
      </w:ins>
      <w:r w:rsidR="00A26296">
        <w:rPr>
          <w:rFonts w:cs="Times New Roman"/>
          <w:noProof/>
          <w:lang w:val="en-GB" w:eastAsia="zh-CN"/>
        </w:rPr>
        <w:t>Zhang et al., 2020</w:t>
      </w:r>
      <w:del w:id="518" w:author="Robin Matthews" w:date="2021-07-13T17:37:00Z">
        <w:r w:rsidR="00A26296" w:rsidDel="003A43B8">
          <w:rPr>
            <w:rFonts w:cs="Times New Roman"/>
            <w:noProof/>
            <w:lang w:val="en-GB" w:eastAsia="zh-CN"/>
          </w:rPr>
          <w:delText>d</w:delText>
        </w:r>
      </w:del>
      <w:ins w:id="519" w:author="Robin Matthews" w:date="2021-07-13T17:37:00Z">
        <w:r w:rsidR="003A43B8">
          <w:rPr>
            <w:rFonts w:cs="Times New Roman"/>
            <w:noProof/>
            <w:lang w:val="en-GB" w:eastAsia="zh-CN"/>
          </w:rPr>
          <w:t>b</w:t>
        </w:r>
      </w:ins>
      <w:r w:rsidR="00A26296">
        <w:rPr>
          <w:rFonts w:cs="Times New Roman"/>
          <w:noProof/>
          <w:lang w:val="en-GB" w:eastAsia="zh-CN"/>
        </w:rPr>
        <w:t>)</w:t>
      </w:r>
      <w:r w:rsidR="00DB22E7" w:rsidRPr="00D424AA">
        <w:rPr>
          <w:rFonts w:cs="Times New Roman"/>
          <w:lang w:val="en-GB" w:eastAsia="zh-CN"/>
        </w:rPr>
        <w:fldChar w:fldCharType="end"/>
      </w:r>
      <w:commentRangeEnd w:id="514"/>
      <w:r w:rsidR="00A26296">
        <w:rPr>
          <w:rStyle w:val="Marquedecommentaire"/>
        </w:rPr>
        <w:commentReference w:id="514"/>
      </w:r>
      <w:r w:rsidRPr="00841A35">
        <w:rPr>
          <w:rFonts w:cs="Times New Roman"/>
          <w:lang w:val="en-GB" w:eastAsia="zh-CN"/>
        </w:rPr>
        <w:t xml:space="preserve"> and large-scale averages generally yield higher attributable changes in magnitude or probability due to the smoothing out of the noise. In general, confidence in attribution statements for large-scale heat</w:t>
      </w:r>
      <w:r w:rsidRPr="00D424AA">
        <w:rPr>
          <w:rFonts w:cs="Times New Roman"/>
          <w:lang w:val="en-GB" w:eastAsia="zh-CN"/>
        </w:rPr>
        <w:t xml:space="preserve"> and lengthy extreme precipitation events have higher confidence than shorter and more localized events, such as extreme storms, an aspect also relevant for determining the emergence of signals in extremes or the confidence in projections (</w:t>
      </w:r>
      <w:r w:rsidR="009D531E">
        <w:rPr>
          <w:rFonts w:cs="Times New Roman"/>
          <w:lang w:val="en-GB" w:eastAsia="zh-CN"/>
        </w:rPr>
        <w:t xml:space="preserve">see also </w:t>
      </w:r>
      <w:r w:rsidRPr="00D424AA">
        <w:rPr>
          <w:rFonts w:cs="Times New Roman"/>
          <w:lang w:val="en-GB" w:eastAsia="zh-CN"/>
        </w:rPr>
        <w:t xml:space="preserve">Cross-Chapter Box Atlas.1) </w:t>
      </w:r>
    </w:p>
    <w:p w14:paraId="514C45BC" w14:textId="77777777" w:rsidR="00490A97" w:rsidRPr="00D424AA" w:rsidRDefault="00490A97" w:rsidP="00D424AA">
      <w:pPr>
        <w:rPr>
          <w:rFonts w:cs="Times New Roman"/>
          <w:lang w:val="en-GB" w:eastAsia="zh-CN"/>
        </w:rPr>
      </w:pPr>
    </w:p>
    <w:p w14:paraId="761C1E2D" w14:textId="0B1E9CA5" w:rsidR="00490A97" w:rsidRPr="00804CE7" w:rsidRDefault="00490A97" w:rsidP="00D424AA">
      <w:r w:rsidRPr="00D424AA">
        <w:rPr>
          <w:rFonts w:cs="Times New Roman"/>
          <w:lang w:val="en-GB" w:eastAsia="zh-CN"/>
        </w:rPr>
        <w:t xml:space="preserve">The reliability of the representation of the event in question in the climate models used in a study is essential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16/j.wace.2016.07.001", "ISSN" : "2212-0947", "author" : [ { "dropping-particle" : "", "family" : "Ang\u00e9lil", "given" : "Oliver", "non-dropping-particle" : "", "parse-names" : false, "suffix" : "" }, { "dropping-particle" : "", "family" : "Perkins-Kirkpatrick", "given" : "Sarah", "non-dropping-particle" : "", "parse-names" : false, "suffix" : "" }, { "dropping-particle" : "V", "family" : "Alexander", "given" : "Lisa", "non-dropping-particle" : "", "parse-names" : false, "suffix" : "" }, { "dropping-particle" : "", "family" : "Stone", "given" : "D\u00e1ith\u00ed", "non-dropping-particle" : "", "parse-names" : false, "suffix" : "" }, { "dropping-particle" : "", "family" : "Donat", "given" : "Markus G", "non-dropping-particle" : "", "parse-names" : false, "suffix" : "" }, { "dropping-particle" : "", "family" : "Wehner", "given" : "Michael", "non-dropping-particle" : "", "parse-names" : false, "suffix" : "" }, { "dropping-particle" : "", "family" : "Shiogama", "given" : "Hideo", "non-dropping-particle" : "", "parse-names" : false, "suffix" : "" }, { "dropping-particle" : "", "family" : "Ciavarella", "given" : "Andrew", "non-dropping-particle" : "", "parse-names" : false, "suffix" : "" }, { "dropping-particle" : "", "family" : "Christidis", "given" : "Nikolaos", "non-dropping-particle" : "", "parse-names" : false, "suffix" : "" } ], "container-title" : "Weather and Climate Extremes", "id" : "ITEM-1", "issued" : { "date-parts" : [ [ "2016" ] ] }, "page" : "35-43", "title" : "Comparing regional precipitation and temperature extremes in climate model and reanalysis products", "translator" : [ { "dropping-particle" : "", "family" : "S983", "given" : "", "non-dropping-particle" : "", "parse-names" : false, "suffix" : "" } ], "type" : "article-journal", "volume" : "13" }, "uris" : [ "http://www.mendeley.com/documents/?uuid=c53bf339-ab2b-4d16-bf37-38252f9e89c9" ] }, { "id" : "ITEM-2", "itemData" : { "DOI" : "10.1029/2018JD028549", "ISSN" : "2169-897X", "abstract" : "Abstract Climate models serve as indispensable tools to investigate the effect of anthropogenic emissions on current and future climate, including extremes. However, as low-dimensional approximations of the climate system, they will always exhibit biases. Several attempts have been made to correct for biases as they affect extremes prediction, predominantly focused on correcting model-simulated distribution shapes. In this study, the effectiveness of a recently published quantile-based bias correction scheme, as well as a new subset selection method introduced here, are tested out-of-sample using model-as-truth experiments. Results show that biases in the shape of distributions tend to persist through time, and therefore, correcting for shape bias is useful for past and future statements characterizing the probability of extremes. However, for statements characterized by a ratio of the probabilities of extremes between two periods, we find that correcting for shape bias often provides no skill improvement due to the dominating effect of bias in the long-term trend. Using a toy model experiment, we examine the relative importance of the shape of the distribution versus its position in response to long-term changes in radiative forcing. It confirms that the relative position of the two distributions, based on the trend, is at least as important as the shape. We encourage the community to consider all model biases relevant to their metric of interest when using a bias correction procedure and to construct out-of-sample tests that mirror the intended application.", "author" : [ { "dropping-particle" : "", "family" : "Herger", "given" : "Nadja", "non-dropping-particle" : "", "parse-names" : false, "suffix" : "" }, { "dropping-particle" : "", "family" : "Ang\u00e9lil", "given" : "Oliver", "non-dropping-particle" : "", "parse-names" : false, "suffix" : "" }, { "dropping-particle" : "", "family" : "Abramowitz", "given" : "Gab", "non-dropping-particle" : "", "parse-names" : false, "suffix" : "" }, { "dropping-particle" : "", "family" : "Donat", "given" : "Markus", "non-dropping-particle" : "", "parse-names" : false, "suffix" : "" }, { "dropping-particle" : "", "family" : "Stone", "given" : "D\u00e1ith\u00ed", "non-dropping-particle" : "", "parse-names" : false, "suffix" : "" }, { "dropping-particle" : "", "family" : "Lehmann", "given" : "Karsten", "non-dropping-particle" : "", "parse-names" : false, "suffix" : "" } ], "container-title" : "Journal of Geophysical Research: Atmospheres", "id" : "ITEM-2", "issue" : "11", "issued" : { "date-parts" : [ [ "2018", "5" ] ] }, "page" : "5988-6004", "publisher" : "Wiley-Blackwell", "title" : "Calibrating Climate Model Ensembles for Assessing Extremes in a Changing Climate", "translator" : [ { "dropping-particle" : "", "family" : "S909", "given" : "", "non-dropping-particle" : "", "parse-names" : false, "suffix" : "" } ], "type" : "article-journal", "volume" : "123" }, "uris" : [ "http://www.mendeley.com/documents/?uuid=6495270c-4c4c-43c0-8b6c-6d369ecff15a" ] } ], "mendeley" : { "formattedCitation" : "(Ang\u00e9lil et al., 2016; Herger et al., 2018)", "plainTextFormattedCitation" : "(Ang\u00e9lil et al., 2016; Herger et al., 2018)", "previouslyFormattedCitation" : "(Ang\u00e9lil et al., 2016; Herger et al.,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Angélil et al., 2016; Herger et al., 2018)</w:t>
      </w:r>
      <w:r w:rsidRPr="00D424AA">
        <w:rPr>
          <w:rFonts w:cs="Times New Roman"/>
          <w:lang w:val="en-GB" w:eastAsia="zh-CN"/>
        </w:rPr>
        <w:fldChar w:fldCharType="end"/>
      </w:r>
      <w:r w:rsidRPr="00841A35">
        <w:rPr>
          <w:rFonts w:cs="Times New Roman"/>
          <w:lang w:val="en-GB" w:eastAsia="zh-CN"/>
        </w:rPr>
        <w:t>. Extreme events characterized by atmospheric dynamics that stretch the capabilities of curr</w:t>
      </w:r>
      <w:r w:rsidRPr="00D424AA">
        <w:rPr>
          <w:rFonts w:cs="Times New Roman"/>
          <w:lang w:val="en-GB" w:eastAsia="zh-CN"/>
        </w:rPr>
        <w:t xml:space="preserve">ent-generation models (see Section 10.3.3.4, </w:t>
      </w:r>
      <w:commentRangeStart w:id="520"/>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38/NGEO2253", "ISBN" : "1752-0894", "ISSN" : "17520908", "PMID" : "24339207", "abstract" :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heodore G.", "non-dropping-particle" : "", "parse-names" : false, "suffix" : "" } ], "container-title" : "Nature Geoscience", "id" : "ITEM-1", "issue" : "10", "issued" : { "date-parts" : [ [ "2014" ] ] }, "page" : "703-708", "publisher" : "Nature Publishing Group", "title" : "Atmospheric circulation as a source of uncertainty in climate change projections", "translator" : [ { "dropping-particle" : "", "family" : "S1681", "given" : "", "non-dropping-particle" : "", "parse-names" : false, "suffix" : "" } ], "type" : "article-journal", "volume" : "7" }, "uris" : [ "http://www.mendeley.com/documents/?uuid=338188b7-9ac9-4057-b67c-44165d7a203b" ] }, { "id" : "ITEM-2", "itemData" : { "DOI" : "10.1007/s40641-018-0108-z", "ISBN" : "0959-535X", "ISSN" : "21986061", "abstract" : "Atmospheric blocking events represent some of the most high-impact weather patterns in the mid-latitudes, yet they have often been a cause for concern in future climate projections. There has been low confidence in predicted future changes in blocking, despite relatively good agreement between climate models on a decline in blocking. This is due to the lack of a comprehensive theory of blocking and a pervasive underestimation of blocking occurrence by models. This paper reviews the state of knowledge regarding blocking under climate change, with the aim of providing an overview for those working in related fields.", "author" : [ { "dropping-particle" : "", "family" : "Woollings", "given" : "Tim", "non-dropping-particle" : "", "parse-names" : false, "suffix" : "" }, { "dropping-particle" : "", "family" : "Barriopedro", "given" : "David", "non-dropping-particle" : "", "parse-names" : false, "suffix" : "" }, { "dropping-particle" : "", "family" : "Methven", "given" : "John", "non-dropping-particle" : "", "parse-names" : false, "suffix" : "" }, { "dropping-particle" : "", "family" : "Son", "given" : "Seok Woo", "non-dropping-particle" : "", "parse-names" : false, "suffix" : "" }, { "dropping-particle" : "", "family" : "Martius", "given" : "Olivia", "non-dropping-particle" : "", "parse-names" : false, "suffix" : "" }, { "dropping-particle" : "", "family" : "Harvey", "given" : "Ben", "non-dropping-particle" : "", "parse-names" : false, "suffix" : "" }, { "dropping-particle" : "", "family" : "Sillmann", "given" : "Jana", "non-dropping-particle" : "", "parse-names" : false, "suffix" : "" }, { "dropping-particle" : "", "family" : "Lupo", "given" : "Anthony R.", "non-dropping-particle" : "", "parse-names" : false, "suffix" : "" }, { "dropping-particle" : "", "family" : "Seneviratne", "given" : "Sonia", "non-dropping-particle" : "", "parse-names" : false, "suffix" : "" } ], "container-title" : "Current Climate Change Reports", "id" : "ITEM-2", "issue" : "3", "issued" : { "date-parts" : [ [ "2018" ] ] }, "page" : "287-300", "publisher" : "Current Climate Change Reports", "title" : "Blocking and its Response to Climate Change", "translator" : [ { "dropping-particle" : "", "family" : "S1205", "given" : "", "non-dropping-particle" : "", "parse-names" : false, "suffix" : "" } ], "type" : "article-journal", "volume" : "4" }, "uris" : [ "http://www.mendeley.com/documents/?uuid=6db704e3-e21c-4cb2-9daa-60a3b1fcdff7" ] } ], "mendeley" : { "formattedCitation" : "(Shepherd, 2014; Woollings et al., 2018)", "manualFormatting" : "Shepherd, 2014; Woollings et al., 2018)", "plainTextFormattedCitation" : "(Shepherd, 2014; Woollings et al., 2018)", "previouslyFormattedCitation" : "(Shepherd, 2014; Woollings et al.,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Shepherd, 2014; Woollings et al., 2018)</w:t>
      </w:r>
      <w:r w:rsidRPr="00D424AA">
        <w:rPr>
          <w:rFonts w:cs="Times New Roman"/>
          <w:lang w:val="en-GB" w:eastAsia="zh-CN"/>
        </w:rPr>
        <w:fldChar w:fldCharType="end"/>
      </w:r>
      <w:commentRangeEnd w:id="520"/>
      <w:r w:rsidR="00A26296">
        <w:rPr>
          <w:rStyle w:val="Marquedecommentaire"/>
        </w:rPr>
        <w:commentReference w:id="520"/>
      </w:r>
      <w:r w:rsidRPr="00841A35">
        <w:rPr>
          <w:rFonts w:cs="Times New Roman"/>
          <w:lang w:val="en-GB" w:eastAsia="zh-CN"/>
        </w:rPr>
        <w:t xml:space="preserve"> limit the applicability of the probability-based approach of event attribution. The lack of model evaluation, in particul</w:t>
      </w:r>
      <w:r w:rsidRPr="00D424AA">
        <w:rPr>
          <w:rFonts w:cs="Times New Roman"/>
          <w:lang w:val="en-GB" w:eastAsia="zh-CN"/>
        </w:rPr>
        <w:t xml:space="preserve">ar in early event attribution studies, has led to criticism of the emerging field of attribution science as a whole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38/nclimate2657", "ISBN" : "1758-678X", "ISSN" : "17586798", "PMID" : "3020", "abstract" : "There is a tremendous desire to attribute causes to weather and climate events that is often challenging from a physical standpoint. Headlines attributing an event solely to either human-induced climate change or natural variability can be misleading when both are invariably in play. The conventional attribution framework struggles with dynamically driven extremes because of the small signal-to-noise ratios and often uncertain nature of the forced changes. Here, we suggest that a different framing is desirable, which asks why such extremes unfold the way they do. Specifically, we suggest that it is more useful to regard the extreme circulation regime or weather event as being largely unaffected by climate change, and question whether known changes in the climate system's thermodynamic state affected the impact of the particular event. Some examples briefly illustrated include 'snowmaggedon' in February 2010, superstorm Sandy in October 2012 and supertyphoon Haiyan in November 2013, and, in more detail, the Boulder floods of September 2013, all of which were influenced by high sea surface temperatures that had a discernible human component.",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1", "issue" : "8", "issued" : { "date-parts" : [ [ "2015" ] ] }, "page" : "725-730", "title" : "Attribution of climate extreme events", "translator" : [ { "dropping-particle" : "", "family" : "S41", "given" : "", "non-dropping-particle" : "", "parse-names" : false, "suffix" : "" } ], "type" : "article-journal", "volume" : "5" }, "uris" : [ "http://www.mendeley.com/documents/?uuid=699c0832-61f7-4041-bc64-17172ffd0a7b" ] } ], "mendeley" : { "formattedCitation" : "(Trenberth et al., 2015)", "plainTextFormattedCitation" : "(Trenberth et al., 2015)", "previouslyFormattedCitation" : "(Trenberth et al., 2015)"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Trenberth et al., 2015)</w:t>
      </w:r>
      <w:r w:rsidRPr="00D424AA">
        <w:rPr>
          <w:rFonts w:cs="Times New Roman"/>
          <w:lang w:val="en-GB" w:eastAsia="zh-CN"/>
        </w:rPr>
        <w:fldChar w:fldCharType="end"/>
      </w:r>
      <w:r w:rsidRPr="00841A35">
        <w:rPr>
          <w:rFonts w:cs="Times New Roman"/>
          <w:lang w:val="en-GB" w:eastAsia="zh-CN"/>
        </w:rPr>
        <w:t xml:space="preserve"> and of individual studies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175/JCLI-D-16-0077.1", "ISSN" : "0894-8755", "abstract" : "AbstractThe annual ?State of the Climate? report, published in the Bulletin of the American Meteorological Society (BAMS), has included a supplement since 2011 composed of brief analyses of the human influence on recent major extreme weather events. There are now several dozen extreme weather events examined in these supplements, but these studies have all differed in their data sources as well as their approaches to defining the events, analyzing the events, and the consideration of the role of anthropogenic emissions. This study reexamines most of these events using a single analytical approach and a single set of climate model and observational data sources. In response to recent studies recommending the importance of using multiple methods for extreme weather event attribution, results are compared from these analyses to those reported in the BAMS supplements collectively, with the aim of characterizing the degree to which the lack of a common methodological framework may or may not influence overall conclusions. Results are broadly similar to those reported earlier for extreme temperature events but disagree for a number of extreme precipitation events. Based on this, it is advised that the lack of comprehensive uncertainty analysis in recent extreme weather attribution studies is important and should be considered when interpreting results, but as yet it has not introduced a systematic bias across these studies.", "author" : [ { "dropping-particle" : "", "family" : "Ang\u00e9lil", "given" : "Oliver", "non-dropping-particle" : "", "parse-names" : false, "suffix" : "" }, { "dropping-particle" : "", "family" : "Stone", "given" : "D\u00e1ith\u00ed", "non-dropping-particle" : "", "parse-names" : false, "suffix" : "" }, { "dropping-particle" : "", "family" : "Wehner", "given" : "Michael", "non-dropping-particle" : "", "parse-names" : false, "suffix" : "" }, { "dropping-particle" : "", "family" : "Paciorek", "given" : "Christopher J.", "non-dropping-particle" : "", "parse-names" : false, "suffix" : "" }, { "dropping-particle" : "", "family" : "Krishnan", "given" : "Harinarayan", "non-dropping-particle" : "", "parse-names" : false, "suffix" : "" }, { "dropping-particle" : "", "family" : "Collins", "given" : "William", "non-dropping-particle" : "", "parse-names" : false, "suffix" : "" } ], "container-title" : "Journal of Climate", "id" : "ITEM-1", "issue" : "1", "issued" : { "date-parts" : [ [ "2017", "1" ] ] }, "page" : "5-16", "publisher" : "American Meteorological Society", "title" : "An Independent Assessment of Anthropogenic Attribution Statements for Recent Extreme Temperature and Rainfall Events", "translator" : [ { "dropping-particle" : "", "family" : "S1760", "given" : "", "non-dropping-particle" : "", "parse-names" : false, "suffix" : "" } ], "type" : "article-journal", "volume" : "30" }, "uris" : [ "http://www.mendeley.com/documents/?uuid=e0f530e5-a4d1-4223-89a4-ce2c710e361c" ] } ], "mendeley" : { "formattedCitation" : "(Ang\u00e9lil et al., 2017)", "plainTextFormattedCitation" : "(Ang\u00e9lil et al., 2017)", "previouslyFormattedCitation" : "(Ang\u00e9lil et al., 2017)"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Angélil et al., 2017)</w:t>
      </w:r>
      <w:r w:rsidRPr="00D424AA">
        <w:rPr>
          <w:rFonts w:cs="Times New Roman"/>
          <w:lang w:val="en-GB" w:eastAsia="zh-CN"/>
        </w:rPr>
        <w:fldChar w:fldCharType="end"/>
      </w:r>
      <w:r w:rsidRPr="00841A35">
        <w:rPr>
          <w:rFonts w:cs="Times New Roman"/>
          <w:lang w:val="en-GB" w:eastAsia="zh-CN"/>
        </w:rPr>
        <w:t xml:space="preserve">. In this regard, the storyline approach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07/s40641-016-0033-y", "ISSN" : "2198-6061", "abstract" : "The extent to which a given extreme weather or climate event is attributable to anthropogenic climate change is a question of considerable public interest. From a scientific perspective, the question can be framed in various ways, and the answer depends very much on the framing. One such framing is a risk-based approach, which answers the question probabilistically, in terms of a change in likelihood of a class of event similar to the one in question, and natural variability is treated as noise. A rather different framing is a storyline approach, which examines the role of the various factors contributing to the event as it unfolded, including the anomalous aspects of natural variability, and answers the question deterministically. It is argued that these two apparently irreconcilable approaches can be viewed within a common framework, where the most useful level of conditioning will depend on the question being asked and the uncertainties involved.", "author" : [ { "dropping-particle" : "", "family" : "Shepherd", "given" : "Theodore G", "non-dropping-particle" : "", "parse-names" : false, "suffix" : "" } ], "container-title" : "Current Climate Change Reports", "id" : "ITEM-1", "issue" : "1", "issued" : { "date-parts" : [ [ "2016" ] ] }, "page" : "28-38", "title" : "A Common Framework for Approaches to Extreme Event Attribution", "translator" : [ { "dropping-particle" : "", "family" : "S158", "given" : "", "non-dropping-particle" : "", "parse-names" : false, "suffix" : "" } ], "type" : "article-journal", "volume" : "2" }, "uris" : [ "http://www.mendeley.com/documents/?uuid=c5395ed0-2be7-4af7-94a0-b4a4671106cc" ] } ], "mendeley" : { "formattedCitation" : "(Shepherd, 2016)", "plainTextFormattedCitation" : "(Shepherd, 2016)", "previouslyFormattedCitation" : "(Shepherd, 2016)"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Shepherd, 2016)</w:t>
      </w:r>
      <w:r w:rsidRPr="00D424AA">
        <w:rPr>
          <w:rFonts w:cs="Times New Roman"/>
          <w:lang w:val="en-GB" w:eastAsia="zh-CN"/>
        </w:rPr>
        <w:fldChar w:fldCharType="end"/>
      </w:r>
      <w:r w:rsidRPr="00841A35">
        <w:rPr>
          <w:rFonts w:cs="Times New Roman"/>
          <w:lang w:val="en-GB" w:eastAsia="zh-CN"/>
        </w:rPr>
        <w:t xml:space="preserve"> provides an alternative option t</w:t>
      </w:r>
      <w:r w:rsidRPr="00D424AA">
        <w:rPr>
          <w:rFonts w:cs="Times New Roman"/>
          <w:lang w:val="en-GB" w:eastAsia="zh-CN"/>
        </w:rPr>
        <w:t>hat does not depen</w:t>
      </w:r>
      <w:r w:rsidR="00580135">
        <w:rPr>
          <w:rFonts w:cs="Times New Roman"/>
          <w:lang w:val="en-GB" w:eastAsia="zh-CN"/>
        </w:rPr>
        <w:t>d</w:t>
      </w:r>
      <w:r w:rsidRPr="00D424AA">
        <w:rPr>
          <w:rFonts w:cs="Times New Roman"/>
          <w:lang w:val="en-GB" w:eastAsia="zh-CN"/>
        </w:rPr>
        <w:t xml:space="preserve"> on the model’s ability to represent the circulation reliably. In addition, several ways of quantifying statistical uncertainty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16/j.wace.2018.01.002", "ISSN" : "22120947", "author" : [ { "dropping-particle" : "", "family" : "Paciorek", "given" : "Christopher J", "non-dropping-particle" : "", "parse-names" : false, "suffix" : "" }, { "dropping-particle" : "", "family" : "Stone", "given" : "D\u00e1ith\u00ed A", "non-dropping-particle" : "", "parse-names" : false, "suffix" : "" }, { "dropping-particle" : "", "family" : "Wehner", "given" : "Michael F", "non-dropping-particle" : "", "parse-names" : false, "suffix" : "" } ], "container-title" : "Weather and Climate Extremes", "id" : "ITEM-1", "issued" : { "date-parts" : [ [ "2018", "6" ] ] }, "page" : "69-80", "title" : "Quantifying statistical uncertainty in the attribution of human influence on severe weather", "translator" : [ { "dropping-particle" : "", "family" : "S325", "given" : "", "non-dropping-particle" : "", "parse-names" : false, "suffix" : "" } ], "type" : "article-journal", "volume" : "20" }, "uris" : [ "http://www.mendeley.com/documents/?uuid=893e9961-6f34-4260-a27c-f8bb67fbd4a4" ] } ], "mendeley" : { "formattedCitation" : "(Paciorek et al., 2018)", "plainTextFormattedCitation" : "(Paciorek et al., 2018)", "previouslyFormattedCitation" : "(Paciorek et al.,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Paciorek et al., 2018)</w:t>
      </w:r>
      <w:r w:rsidRPr="00D424AA">
        <w:rPr>
          <w:rFonts w:cs="Times New Roman"/>
          <w:lang w:val="en-GB" w:eastAsia="zh-CN"/>
        </w:rPr>
        <w:fldChar w:fldCharType="end"/>
      </w:r>
      <w:r w:rsidRPr="00841A35">
        <w:rPr>
          <w:rFonts w:cs="Times New Roman"/>
          <w:lang w:val="en-GB" w:eastAsia="zh-CN"/>
        </w:rPr>
        <w:t xml:space="preserve"> and model evaluation </w:t>
      </w:r>
      <w:r w:rsidRPr="00D424AA">
        <w:rPr>
          <w:rFonts w:cs="Times New Roman"/>
          <w:lang w:val="en-GB" w:eastAsia="zh-CN"/>
        </w:rPr>
        <w:fldChar w:fldCharType="begin" w:fldLock="1"/>
      </w:r>
      <w:r w:rsidR="007D2D56">
        <w:rPr>
          <w:rFonts w:cs="Times New Roman"/>
          <w:lang w:val="en-GB" w:eastAsia="zh-CN"/>
        </w:rPr>
        <w:instrText>ADDIN CSL_CITATION { "citationItems" : [ { "id" : "ITEM-1",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1",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http://www.mendeley.com/documents/?uuid=a54b24b1-19a9-4061-b41f-63d7022e924b" ] }, { "id" : "ITEM-2", "itemData" : { "DOI" : "10.1175/JCLI-D-15-0566.1", "ISSN" : "0894-8755", "abstract" : "AbstractAlthough it is critical to assess the accuracy of attribution studies, the fraction of attributable risk (FAR) cannot be directly assessed from observations since it involves the probability of an event in a world that did not happen, the ?natural? world where there was no human influence on climate. Instead, reliability diagrams (usually used to compare probabilistic forecasts to the observed frequencies of events) have been used to assess climate simulations employed for attribution and by inference to evaluate the attribution study itself. The Brier score summarizes this assessment of a model by the reliability diagram. By constructing a modeling framework where the true FAR is already known, this paper shows that Brier scores are correlated to the accuracy of a climate model ensemble?s calculation of FAR, although only weakly. This weakness exists because the diagram does not account for accuracy of simulations of the natural world. This is better represented by two reliability diagrams from early and late in the period of study, which would have, respectively, less and greater anthropogenic climate forcing. Two new methods are therefore proposed for assessing the accuracy of FAR, based on using the earlier observational period as a proxy for observations of the natural world. It is found that errors from model-based estimates of these observable quantities are strongly correlated with errors in the FAR estimated in the model framework. These methods thereby provide new observational estimates of the accuracy in FAR.", "author" : [ { "dropping-particle" : "", "family" : "Lott", "given" : "Fraser C", "non-dropping-particle" : "", "parse-names" : false, "suffix" : "" }, { "dropping-particle" : "", "family" : "Stott", "given" : "Peter A", "non-dropping-particle" : "", "parse-names" : false, "suffix" : "" } ], "container-title" : "Journal of Climate", "id" : "ITEM-2", "issue" : "12", "issued" : { "date-parts" : [ [ "2016", "4", "1" ] ] }, "note" : "doi: 10.1175/JCLI-D-15-0566.1", "page" : "4565-4575", "publisher" : "American Meteorological Society", "title" : "Evaluating Simulated Fraction of Attributable Risk Using Climate Observations", "translator" : [ { "dropping-particle" : "", "family" : "S897", "given" : "", "non-dropping-particle" : "", "parse-names" : false, "suffix" : "" } ], "type" : "article-journal", "volume" : "29" }, "uris" : [ "http://www.mendeley.com/documents/?uuid=e8492a77-b6fe-407b-ad08-9f3797fb5076" ] }, { "id" : "ITEM-3", "itemData" : { "DOI" : "10.5194/ascmo-6-177-2020", "ISSN" : "2364-3587", "author" : [ { "dropping-particle" : "", "family" : "Philip", "given" : "S.", "non-dropping-particle" : "", "parse-names" : false, "suffix" : "" }, { "dropping-particle" : "", "family" : "Kew", "given" : "S.", "non-dropping-particle" : "", "parse-names" : false, "suffix" : "" }, { "dropping-particle" : "", "family" : "Oldenborgh", "given" : "G. J.", "non-dropping-particle" : "van", "parse-names" : false, "suffix" : "" }, { "dropping-particle" : "", "family" : "Otto", "given" : "F.", "non-dropping-particle" : "", "parse-names" : false, "suffix" : "" }, { "dropping-particle" : "", "family" : "Vautard", "given" : "R.", "non-dropping-particle" : "", "parse-names" : false, "suffix" : "" }, { "dropping-particle" : "", "family" : "Wiel", "given" : "K.", "non-dropping-particle" : "van der", "parse-names" : false, "suffix" : "" }, { "dropping-particle" : "", "family" : "King", "given" : "A.", "non-dropping-particle" : "", "parse-names" : false, "suffix" : "" }, { "dropping-particle" : "", "family" : "Lott", "given" : "F.", "non-dropping-particle" : "", "parse-names" : false, "suffix" : "" }, { "dropping-particle" : "", "family" : "Arrighi", "given" : "J.", "non-dropping-particle" : "", "parse-names" : false, "suffix" : "" }, { "dropping-particle" : "", "family" : "Singh", "given" : "R.", "non-dropping-particle" : "", "parse-names" : false, "suffix" : "" }, { "dropping-particle" : "", "family" : "Aalst", "given" : "M.", "non-dropping-particle" : "van", "parse-names" : false, "suffix" : "" } ], "container-title" : "Advances in Statistical Climatology, Meteorology and Oceanography", "id" : "ITEM-3", "issue" : "2", "issued" : { "date-parts" : [ [ "2020", "11" ] ] }, "page" : "177-203", "publisher" : "Copernicus Publications", "title" : "A protocol for probabilistic extreme event attribution analyses", "translator" : [ { "dropping-particle" : "", "family" : "S3576", "given" : "", "non-dropping-particle" : "", "parse-names" : false, "suffix" : "" } ], "type" : "article-journal", "volume" : "6" }, "uris" : [ "http://www.mendeley.com/documents/?uuid=1e81cad8-3034-4123-9fd7-775b2b809367" ] } ], "mendeley" : { "formattedCitation" : "(Lott and Stott, 2016; Philip et al., 2018b, 2020)", "plainTextFormattedCitation" : "(Lott and Stott, 2016; Philip et al., 2018b, 2020)", "previouslyFormattedCitation" : "(Lott and Stott, 2016; Philip et al., 2018b, 2020)"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Lott and Stott, 2016; Philip et al., 2018b, 2020)</w:t>
      </w:r>
      <w:r w:rsidRPr="00D424AA">
        <w:rPr>
          <w:rFonts w:cs="Times New Roman"/>
          <w:lang w:val="en-GB" w:eastAsia="zh-CN"/>
        </w:rPr>
        <w:fldChar w:fldCharType="end"/>
      </w:r>
      <w:r w:rsidRPr="00841A35">
        <w:rPr>
          <w:rFonts w:cs="Times New Roman"/>
          <w:lang w:val="en-GB" w:eastAsia="zh-CN"/>
        </w:rPr>
        <w:t xml:space="preserve"> have been employed to evaluate the robus</w:t>
      </w:r>
      <w:r w:rsidRPr="00D424AA">
        <w:rPr>
          <w:rFonts w:cs="Times New Roman"/>
          <w:lang w:val="en-GB" w:eastAsia="zh-CN"/>
        </w:rPr>
        <w:t>tness of event attribution results.</w:t>
      </w:r>
      <w:r w:rsidR="009D531E">
        <w:rPr>
          <w:rFonts w:cs="Times New Roman"/>
          <w:strike/>
          <w:lang w:val="en-GB" w:eastAsia="zh-CN"/>
        </w:rPr>
        <w:t xml:space="preserve"> </w:t>
      </w:r>
      <w:r w:rsidRPr="00D424AA">
        <w:rPr>
          <w:rFonts w:cs="Times New Roman"/>
          <w:lang w:val="en-GB" w:eastAsia="zh-CN"/>
        </w:rPr>
        <w:t xml:space="preserve">For the unconditional probability-based approach, multi-model and multi-approach (e.g., combining observational analyses and model experiments) methods have been used to improve the robustness of event attribution </w:t>
      </w:r>
      <w:bookmarkStart w:id="521" w:name="_Hlk70591617"/>
      <w:r w:rsidR="007447FC">
        <w:rPr>
          <w:rFonts w:cs="Times New Roman"/>
          <w:lang w:eastAsia="zh-CN"/>
        </w:rPr>
        <w:fldChar w:fldCharType="begin" w:fldLock="1"/>
      </w:r>
      <w:r w:rsidR="007D2D56">
        <w:rPr>
          <w:rFonts w:cs="Times New Roman"/>
          <w:lang w:val="en-GB" w:eastAsia="zh-CN"/>
        </w:rPr>
        <w:instrText>ADDIN CSL_CITATION { "citationItems" : [ { "id" : "ITEM-1", "itemData" : { "DOI" : "10.1002/2017EF000612", "ISSN" : "23284277", "author" : [ { "dropping-particle" : "", "family" : "Hauser", "given" : "Mathias", "non-dropping-particle" : "", "parse-names" : false, "suffix" : "" }, { "dropping-particle" : "", "family" : "Gudmundsson", "given" : "Lukas", "non-dropping-particle" : "", "parse-names" : false, "suffix" : "" }, { "dropping-particle" : "", "family" : "Orth", "given" : "Ren\u00e9", "non-dropping-particle" : "", "parse-names" : false, "suffix" : "" }, { "dropping-particle" : "", "family" : "J\u00e9z\u00e9quel", "given" : "Agla\u00e9", "non-dropping-particle" : "", "parse-names" : false, "suffix" : "" }, { "dropping-particle" : "", "family" : "Haustein", "given" : "Karsten", "non-dropping-particle" : "", "parse-names" : false, "suffix" : "" }, { "dropping-particle" : "", "family" : "Vautard", "given" : "Robert", "non-dropping-particle" : "", "parse-names" : false, "suffix" : "" }, { "dropping-particle" : "", "family" : "Oldenborgh", "given" : "Geert J", "non-dropping-particle" : "van", "parse-names" : false, "suffix" : "" }, { "dropping-particle" : "", "family" : "Wilcox", "given" : "Laura", "non-dropping-particle" : "", "parse-names" : false, "suffix" : "" }, { "dropping-particle" : "", "family" : "Seneviratne", "given" : "Sonia I", "non-dropping-particle" : "", "parse-names" : false, "suffix" : "" } ], "container-title" : "Earth's Future", "id" : "ITEM-1", "issue" : "10", "issued" : { "date-parts" : [ [ "2017", "10" ] ] }, "note" : "From Duplicate 1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 "page" : "1034-1043", "title" : "Methods and Model Dependency of Extreme Event Attribution: The 2015 European Drought", "translator" : [ { "dropping-particle" : "", "family" : "S1580", "given" : "", "non-dropping-particle" : "", "parse-names" : false, "suffix" : "" } ], "type" : "article-journal", "volume" : "5" }, "uris" : [ "http://www.mendeley.com/documents/?uuid=6adb6c37-f56e-49e5-b5fb-5930dfbb009c" ] }, { "id" : "ITEM-2",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2",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id" : "ITEM-3", "itemData" : { "DOI" : "10.1007/s10584-018-2258-3", "ISSN" : "1573-1480", "abstract" : "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u00b0C and 2 \u00b0C of global mean temperature rise. We find that this approach not only addresses important decision-making gaps, but also improves the robustness of future risk assessment and attribution statements alike.", "author" : [ { "dropping-particle" : "", "family" : "Otto", "given" : "Friederike E L", "non-dropping-particle" : "", "parse-names" : false, "suffix" : "" }, { "dropping-particle" : "", "family" : "Philip", "given" : "Sjoukje", "non-dropping-particle" : "", "parse-names" : false, "suffix" : "" }, { "dropping-particle" : "", "family" : "Kew", "given" : "Sarah", "non-dropping-particle" : "", "parse-names" : false, "suffix" : "" }, { "dropping-particle" : "", "family" : "Li", "given" : "Sihan", "non-dropping-particle" : "", "parse-names" : false, "suffix" : "" }, { "dropping-particle" : "", "family" : "King", "given" : "Andrew", "non-dropping-particle" : "", "parse-names" : false, "suffix" : "" }, { "dropping-particle" : "", "family" : "Cullen", "given" : "Heidi", "non-dropping-particle" : "", "parse-names" : false, "suffix" : "" } ], "container-title" : "Climatic Change", "id" : "ITEM-3", "issue" : "3-4", "issued" : { "date-parts" : [ [ "2018", "8", "2" ] ] }, "page" : "399-412", "title" : "Attributing high-impact extreme events across timescales \u2013 a case study of four different types of events", "translator" : [ { "dropping-particle" : "", "family" : "S1532", "given" : "", "non-dropping-particle" : "", "parse-names" : false, "suffix" : "" } ], "type" : "article-journal", "volume" : "149" }, "uris" : [ "http://www.mendeley.com/documents/?uuid=ad7858dc-7525-4c0e-b23d-2bcbc63fdc82" ] }, { "id" : "ITEM-4", "itemData" : { "DOI" : "10.5194/hess-23-1409-2019", "ISSN" : "1607-7938", "author" : [ { "dropping-particle" : "", "family" : "Philip", "given" : "Sjoukje", "non-dropping-particle" : "", "parse-names" : false, "suffix" : "" }, { "dropping-particle" : "", "family" : "Sparrow", "given" : "Sarah", "non-dropping-particle" : "", "parse-names" : false, "suffix" : "" }, { "dropping-particle" : "", "family" : "Kew", "given" : "Sarah F.", "non-dropping-particle" : "", "parse-names" : false, "suffix" : "" }, { "dropping-particle" : "", "family" : "Wiel", "given" : "Karin", "non-dropping-particle" : "van der", "parse-names" : false, "suffix" : "" }, { "dropping-particle" : "", "family" : "Wanders", "given" : "Niko", "non-dropping-particle" : "", "parse-names" : false, "suffix" : "" }, { "dropping-particle" : "", "family" : "Singh", "given" : "Roop", "non-dropping-particle" : "", "parse-names" : false, "suffix" : "" }, { "dropping-particle" : "", "family" : "Hassan", "given" : "Ahmadul", "non-dropping-particle" : "", "parse-names" : false, "suffix" : "" }, { "dropping-particle" : "", "family" : "Mohammed", "given" : "Khaled", "non-dropping-particle" : "", "parse-names" : false, "suffix" : "" }, { "dropping-particle" : "", "family" : "Javid", "given" : "Hammad", "non-dropping-particle" : "", "parse-names" : false, "suffix" : "" }, { "dropping-particle" : "", "family" : "Haustein", "given" : "Karsten", "non-dropping-particle" : "", "parse-names" : false, "suffix" : "" }, { "dropping-particle" : "", "family" : "Otto", "given" : "Friederike E. L.", "non-dropping-particle" : "", "parse-names" : false, "suffix" : "" }, { "dropping-particle" : "", "family" : "Hirpa", "given" : "Feyera", "non-dropping-particle" : "", "parse-names" : false, "suffix" : "" }, { "dropping-particle" : "", "family" : "Rimi", "given" : "Ruksana H.", "non-dropping-particle" : "", "parse-names" : false, "suffix" : "" }, { "dropping-particle" : "", "family" : "Islam", "given" : "A. K. M. Saiful", "non-dropping-particle" : "", "parse-names" : false, "suffix" : "" }, { "dropping-particle" : "", "family" : "Wallom", "given" : "David C. H.", "non-dropping-particle" : "", "parse-names" : false, "suffix" : "" }, { "dropping-particle" : "", "family" : "Oldenborgh", "given" : "Geert Jan", "non-dropping-particle" : "van", "parse-names" : false, "suffix" : "" } ], "container-title" : "Hydrology and Earth System Sciences", "id" : "ITEM-4", "issue" : "3", "issued" : { "date-parts" : [ [ "2019", "3", "13" ] ] }, "page" : "1409-1429", "title" : "Attributing the 2017 Bangladesh floods from meteorological and hydrological perspectives", "translator" : [ { "dropping-particle" : "", "family" : "S2420", "given" : "", "non-dropping-particle" : "", "parse-names" : false, "suffix" : "" } ], "type" : "article-journal", "volume" : "23" }, "uris" : [ "http://www.mendeley.com/documents/?uuid=1be6b2c7-0bbb-41c4-a6bf-7140bb08c050", "http://www.mendeley.com/documents/?uuid=106fb995-8bc0-41cc-88f9-0c9d6b7efd01" ] }, { "id" : "ITEM-5", "itemData" : { "DOI" : "10.5194/ascmo-6-177-2020", "ISSN" : "2364-3587", "author" : [ { "dropping-particle" : "", "family" : "Philip", "given" : "S.", "non-dropping-particle" : "", "parse-names" : false, "suffix" : "" }, { "dropping-particle" : "", "family" : "Kew", "given" : "S.", "non-dropping-particle" : "", "parse-names" : false, "suffix" : "" }, { "dropping-particle" : "", "family" : "Oldenborgh", "given" : "G. J.", "non-dropping-particle" : "van", "parse-names" : false, "suffix" : "" }, { "dropping-particle" : "", "family" : "Otto", "given" : "F.", "non-dropping-particle" : "", "parse-names" : false, "suffix" : "" }, { "dropping-particle" : "", "family" : "Vautard", "given" : "R.", "non-dropping-particle" : "", "parse-names" : false, "suffix" : "" }, { "dropping-particle" : "", "family" : "Wiel", "given" : "K.", "non-dropping-particle" : "van der", "parse-names" : false, "suffix" : "" }, { "dropping-particle" : "", "family" : "King", "given" : "A.", "non-dropping-particle" : "", "parse-names" : false, "suffix" : "" }, { "dropping-particle" : "", "family" : "Lott", "given" : "F.", "non-dropping-particle" : "", "parse-names" : false, "suffix" : "" }, { "dropping-particle" : "", "family" : "Arrighi", "given" : "J.", "non-dropping-particle" : "", "parse-names" : false, "suffix" : "" }, { "dropping-particle" : "", "family" : "Singh", "given" : "R.", "non-dropping-particle" : "", "parse-names" : false, "suffix" : "" }, { "dropping-particle" : "", "family" : "Aalst", "given" : "M.", "non-dropping-particle" : "van", "parse-names" : false, "suffix" : "" } ], "container-title" : "Advances in Statistical Climatology, Meteorology and Oceanography", "id" : "ITEM-5", "issue" : "2", "issued" : { "date-parts" : [ [ "2020", "11" ] ] }, "page" : "177-203", "publisher" : "Copernicus Publications", "title" : "A protocol for probabilistic extreme event attribution analyses", "translator" : [ { "dropping-particle" : "", "family" : "S3576", "given" : "", "non-dropping-particle" : "", "parse-names" : false, "suffix" : "" } ], "type" : "article-journal", "volume" : "6" }, "uris" : [ "http://www.mendeley.com/documents/?uuid=1e81cad8-3034-4123-9fd7-775b2b809367" ] }, { "id" : "ITEM-6", "itemData" : { "DOI" : "10.5194/nhess-18-365-2018", "ISSN" : "1684-9981", "abstract" : "&lt;p&gt;On 19\u00a0May\u00a02016 the afternoon temperature reached 51.0\u202f\u00b0C in Phalodi in the northwest of India &amp;amp;ndash; a new record for the highest observed maximum temperature in India. The previous year, a widely reported very lethal heat wave occurred in the southeast, in Andhra Pradesh and Telangana, killing thousands of people. In both cases it was widely assumed that the probability and severity of heat waves in India are increasing due to global warming, as they do in other parts of the world. However, we do not find positive trends in the highest maximum temperature of the year in most of India since the\u00a01970s (except spurious trends due to missing data). Decadal variability cannot explain this, but both increased air pollution with aerosols blocking sunlight and increased irrigation leading to evaporative cooling have counteracted the effect of greenhouse gases up to now. Current climate models do not represent these processes well and hence cannot be used to attribute heat waves in this area. &lt;br&gt;&lt;br&gt; The health effects of heat are often described better by a combination of temperature and humidity, such as a heat index or wet bulb temperature. Due to the increase in humidity from irrigation and higher sea surface temperatures (SSTs), these indices have increased over the last decades even when extreme temperatures have not. The extreme air pollution also exacerbates the health impacts of heat. From these factors it follows that, from a health impact point of view, the severity of heat waves has increased in India. &lt;br&gt;&lt;br&gt; For the next decades we expect the trend due to global warming to continue but the surface cooling effect of aerosols to diminish as air quality controls are implemented. The expansion of irrigation will likely continue, though at a slower pace, mitigating this trend somewhat. Humidity will probably continue to rise. The combination will result in a strong rise in the temperature of heat waves. The high humidity will make health effects worse, whereas decreased air pollution would decrease the impacts.&lt;/p&gt;", "author" : [ { "dropping-particle" : "", "family" : "Oldenborgh", "given" : "Geert Jan", "non-dropping-particle" : "van", "parse-names" : false, "suffix" : "" }, { "dropping-particle" : "", "family" : "Philip", "given" : "Sjoukje", "non-dropping-particle" : "", "parse-names" : false, "suffix" : "" }, { "dropping-particle" : "", "family" : "Kew", "given" : "Sarah", "non-dropping-particle" : "", "parse-names" : false, "suffix" : "" }, { "dropping-particle" : "", "family" : "Weele", "given" : "Michiel", "non-dropping-particle" : "van", "parse-names" : false, "suffix" : "" }, { "dropping-particle" : "", "family" : "Uhe", "given" : "Peter", "non-dropping-particle" : "", "parse-names" : false, "suffix" : "" }, { "dropping-particle" : "", "family" : "Otto", "given" : "Friederike", "non-dropping-particle" : "", "parse-names" : false, "suffix" : "" }, { "dropping-particle" : "", "family" : "Singh", "given" : "Roop", "non-dropping-particle" : "", "parse-names" : false, "suffix" : "" }, { "dropping-particle" : "", "family" : "Pai", "given" : "Indrani", "non-dropping-particle" : "", "parse-names" : false, "suffix" : "" }, { "dropping-particle" : "", "family" : "Cullen", "given" : "Heidi", "non-dropping-particle" : "", "parse-names" : false, "suffix" : "" }, { "dropping-particle" : "", "family" : "AchutaRao", "given" : "Krishna", "non-dropping-particle" : "", "parse-names" : false, "suffix" : "" } ], "container-title" : "Natural Hazards and Earth System Sciences", "id" : "ITEM-6", "issue" : "1", "issued" : { "date-parts" : [ [ "2018", "1", "24" ] ] }, "page" : "365-381", "title" : "Extreme heat in India and anthropogenic climate change", "translator" : [ { "dropping-particle" : "", "family" : "S117", "given" : "", "non-dropping-particle" : "", "parse-names" : false, "suffix" : "" } ], "type" : "article-journal", "volume" : "18" }, "uris" : [ "http://www.mendeley.com/documents/?uuid=332d1329-4424-4549-9c57-6d8eca03f1cc" ] }, { "id" : "ITEM-7", "itemData" : { "DOI" : "10.1175/BAMS-D-18-0109.1", "ISSN" : "0003-0007", "author" : [ { "dropping-particle" : "", "family" : "Kew", "given" : "Sarah F.", "non-dropping-particle" : "", "parse-names" : false, "suffix" : "" }, { "dropping-particle" : "", "family" : "Philip", "given" : "Sjoukje Y.", "non-dropping-particle" : "", "parse-names" : false, "suffix" : "" }, { "dropping-particle" : "", "family" : "Jan van Oldenborgh", "given" : "Geert", "non-dropping-particle" : "", "parse-names" : false, "suffix" : "" }, { "dropping-particle" : "", "family" : "Schrier", "given" : "Gerard", "non-dropping-particle" : "van der", "parse-names" : false, "suffix" : "" }, { "dropping-parti</w:instrText>
      </w:r>
      <w:r w:rsidR="007D2D56" w:rsidRPr="00127991">
        <w:rPr>
          <w:rFonts w:cs="Times New Roman"/>
          <w:lang w:eastAsia="zh-CN"/>
          <w:rPrChange w:id="522" w:author="Clotilde Pean" w:date="2021-08-07T14:57:00Z">
            <w:rPr>
              <w:rFonts w:cs="Times New Roman"/>
              <w:lang w:val="en-GB" w:eastAsia="zh-CN"/>
            </w:rPr>
          </w:rPrChange>
        </w:rPr>
        <w:instrText>cle" : "", "family" : "Otto", "given" : "Friederike E. L.", "non-dropping-particle" : "", "parse-names" : false, "suffix" : "" }, { "dropping-particle" : "", "family" : "Vautard", "given" : "Robert", "non-dropping-particle" : "", "parse-names" : false, "suffix" : "" } ], "container-title" : "Bulletin of the American Meteorological Society", "id" : "ITEM-7", "issue" : "1", "issued" : { "date-parts" : [ [ "2019", "1" ] ] }, "page" : "S49-S53", "title" : "The Exceptional Summer Heat Wave in Southern Europe 2017 [in \u201cExplaining Extreme Events of 2017 from a Climate Perspective\u201d]", "translator" : [ { "dropping-particle" : "", "family" : "S2753", "given" : "", "non-dropping-particle" : "", "parse-names" : false, "suffix" : "" } ], "type" : "article-journal", "volume" : "100" }, "uris" : [ "http://www.mendeley.com/documents/?uuid=fd4d6f6b-af10-490f-893c-8bfb5f98f2a5" ] } ], "mendeley" : { "formattedCitation" : "(Hauser et al., 2017; Otto et al., 2018a; Philip et al., 2018b, 2019, 2020; van Oldenborgh et al., 2018; Kew et al., 2019)", "plainTextFormattedCitation" : "(Hauser et al., 2017; Otto et al., 2018a; Philip et al., 2018b, 2019, 2020; van Oldenborgh et al., 2018; Kew et al., 2019)", "previouslyFormattedCitation" : "(Hauser et al., 2017; Otto et al., 2018a; Philip et al., 2018b, 2019, 2020; van Oldenborgh et al., 2018; Kew et al., 2019)" }, "properties" : { "noteIndex" : 0 }, "schema" : "https://github.com/citation-style-language/schema/raw/master/csl-citation.json" }</w:instrText>
      </w:r>
      <w:r w:rsidR="007447FC">
        <w:rPr>
          <w:rFonts w:cs="Times New Roman"/>
          <w:lang w:eastAsia="zh-CN"/>
        </w:rPr>
        <w:fldChar w:fldCharType="separate"/>
      </w:r>
      <w:r w:rsidR="00A26296">
        <w:rPr>
          <w:rFonts w:cs="Times New Roman"/>
          <w:noProof/>
          <w:lang w:eastAsia="zh-CN"/>
        </w:rPr>
        <w:t>(Hauser et al., 2017; Otto et al., 2018a; Philip et al., 2018b, 2019, 2020; van Oldenborgh et al., 2018; Kew et al., 2019)</w:t>
      </w:r>
      <w:r w:rsidR="007447FC">
        <w:rPr>
          <w:rFonts w:cs="Times New Roman"/>
          <w:lang w:eastAsia="zh-CN"/>
        </w:rPr>
        <w:fldChar w:fldCharType="end"/>
      </w:r>
      <w:r w:rsidR="007447FC">
        <w:t>.</w:t>
      </w:r>
      <w:r w:rsidRPr="006A2665">
        <w:rPr>
          <w:rFonts w:cs="Times New Roman"/>
          <w:lang w:eastAsia="zh-CN"/>
        </w:rPr>
        <w:t xml:space="preserve"> </w:t>
      </w:r>
      <w:bookmarkEnd w:id="521"/>
    </w:p>
    <w:p w14:paraId="2FBE9F3B" w14:textId="77777777" w:rsidR="00490A97" w:rsidRPr="006A2665" w:rsidRDefault="00490A97" w:rsidP="00D424AA">
      <w:pPr>
        <w:rPr>
          <w:rFonts w:cs="Times New Roman"/>
          <w:lang w:eastAsia="zh-CN"/>
        </w:rPr>
      </w:pPr>
    </w:p>
    <w:p w14:paraId="02AB7A59" w14:textId="1CDE391F" w:rsidR="00490A97" w:rsidRPr="00D424AA" w:rsidRDefault="00490A97" w:rsidP="00D424AA">
      <w:pPr>
        <w:rPr>
          <w:rFonts w:cs="Times New Roman"/>
          <w:lang w:val="en-GB" w:eastAsia="zh-CN"/>
        </w:rPr>
      </w:pPr>
      <w:r w:rsidRPr="00D424AA">
        <w:rPr>
          <w:rFonts w:cs="Times New Roman"/>
          <w:strike/>
          <w:lang w:val="en-GB" w:eastAsia="zh-CN"/>
        </w:rPr>
        <w:t>I</w:t>
      </w:r>
      <w:r w:rsidRPr="00D424AA">
        <w:rPr>
          <w:rFonts w:cs="Times New Roman"/>
          <w:lang w:val="en-GB" w:eastAsia="zh-CN"/>
        </w:rPr>
        <w:t xml:space="preserve">n </w:t>
      </w:r>
      <w:r w:rsidR="00B6708C">
        <w:rPr>
          <w:rFonts w:cs="Times New Roman"/>
          <w:lang w:val="en-GB" w:eastAsia="zh-CN"/>
        </w:rPr>
        <w:t xml:space="preserve">the regional tables provided in </w:t>
      </w:r>
      <w:r w:rsidR="00562895" w:rsidRPr="00D424AA">
        <w:rPr>
          <w:rFonts w:cs="Times New Roman"/>
          <w:lang w:val="en-GB" w:eastAsia="zh-CN"/>
        </w:rPr>
        <w:t>Section</w:t>
      </w:r>
      <w:r w:rsidRPr="00D424AA">
        <w:rPr>
          <w:rFonts w:cs="Times New Roman"/>
          <w:lang w:val="en-GB" w:eastAsia="zh-CN"/>
        </w:rPr>
        <w:t xml:space="preserve"> 11.9, the different lines of evidence from event attribution studies and trend attributions are assessed alongside one another to provide an assessment of the human contribution to observed changes in extremes in all AR6 regions</w:t>
      </w:r>
      <w:r w:rsidR="009D531E">
        <w:rPr>
          <w:rFonts w:cs="Times New Roman"/>
          <w:lang w:val="en-GB" w:eastAsia="zh-CN"/>
        </w:rPr>
        <w:t xml:space="preserve"> </w:t>
      </w:r>
      <w:r w:rsidRPr="00D424AA">
        <w:rPr>
          <w:rFonts w:cs="Times New Roman"/>
          <w:lang w:val="en-GB" w:eastAsia="zh-CN"/>
        </w:rPr>
        <w:t xml:space="preserve">. </w:t>
      </w:r>
    </w:p>
    <w:p w14:paraId="07815BF6" w14:textId="1AF1C551" w:rsidR="00490A97" w:rsidRDefault="00490A97" w:rsidP="00D424AA">
      <w:pPr>
        <w:rPr>
          <w:rFonts w:cs="Times New Roman"/>
          <w:lang w:val="en-GB"/>
        </w:rPr>
      </w:pPr>
    </w:p>
    <w:p w14:paraId="482B728B" w14:textId="77777777" w:rsidR="00703712" w:rsidRPr="00D424AA" w:rsidRDefault="00703712" w:rsidP="00D424AA">
      <w:pPr>
        <w:rPr>
          <w:rFonts w:cs="Times New Roman"/>
          <w:lang w:val="en-GB"/>
        </w:rPr>
      </w:pPr>
    </w:p>
    <w:p w14:paraId="08B1A59E" w14:textId="77777777" w:rsidR="00490A97" w:rsidRPr="00D424AA" w:rsidRDefault="00490A97" w:rsidP="00D424AA">
      <w:pPr>
        <w:pStyle w:val="AR6Chap11Level21111"/>
        <w:rPr>
          <w:rFonts w:cs="Times New Roman"/>
          <w:lang w:val="en-GB"/>
        </w:rPr>
      </w:pPr>
      <w:bookmarkStart w:id="523" w:name="_Toc29672871"/>
      <w:bookmarkStart w:id="524" w:name="_Toc57192398"/>
      <w:bookmarkStart w:id="525" w:name="_Toc70702984"/>
      <w:bookmarkStart w:id="526" w:name="_Toc14282749"/>
      <w:bookmarkStart w:id="527" w:name="_Toc25583642"/>
      <w:r w:rsidRPr="00D424AA">
        <w:rPr>
          <w:rFonts w:cs="Times New Roman"/>
          <w:lang w:val="en-GB"/>
        </w:rPr>
        <w:t>Projecting changes in extremes as a function of global warming levels</w:t>
      </w:r>
      <w:bookmarkEnd w:id="523"/>
      <w:bookmarkEnd w:id="524"/>
      <w:bookmarkEnd w:id="525"/>
      <w:r w:rsidRPr="00D424AA">
        <w:rPr>
          <w:rFonts w:cs="Times New Roman"/>
          <w:lang w:val="en-GB"/>
        </w:rPr>
        <w:t xml:space="preserve"> </w:t>
      </w:r>
      <w:bookmarkEnd w:id="526"/>
      <w:bookmarkEnd w:id="527"/>
    </w:p>
    <w:p w14:paraId="222B602E" w14:textId="77777777" w:rsidR="00490A97" w:rsidRPr="00D424AA" w:rsidRDefault="00490A97" w:rsidP="00D424AA">
      <w:pPr>
        <w:rPr>
          <w:rFonts w:cs="Times New Roman"/>
          <w:lang w:val="en-GB"/>
        </w:rPr>
      </w:pPr>
    </w:p>
    <w:p w14:paraId="75157B5C" w14:textId="5686A263" w:rsidR="00490A97" w:rsidRPr="00D424AA" w:rsidRDefault="00490A97" w:rsidP="00D424AA">
      <w:pPr>
        <w:pStyle w:val="Sansinterligne"/>
        <w:rPr>
          <w:rFonts w:cs="Times New Roman"/>
        </w:rPr>
      </w:pPr>
      <w:r w:rsidRPr="00D424AA">
        <w:rPr>
          <w:rFonts w:ascii="Times New Roman" w:hAnsi="Times New Roman" w:cs="Times New Roman"/>
          <w:lang w:val="en-GB"/>
        </w:rPr>
        <w:t>T</w:t>
      </w:r>
      <w:r w:rsidRPr="00841A35">
        <w:rPr>
          <w:rFonts w:ascii="Times New Roman" w:hAnsi="Times New Roman" w:cs="Times New Roman"/>
          <w:lang w:val="en-GB"/>
        </w:rPr>
        <w:t>he most important quantity used to characterize past and future climate change is global warming relative to its pre-industrial level. On the one hand, changes in global warming are linked quasi-linearly</w:t>
      </w:r>
      <w:r w:rsidRPr="00D424AA">
        <w:rPr>
          <w:rFonts w:ascii="Times New Roman" w:hAnsi="Times New Roman" w:cs="Times New Roman"/>
          <w:lang w:val="en-GB"/>
        </w:rPr>
        <w:t xml:space="preserve"> to global cumulative CO</w:t>
      </w:r>
      <w:r w:rsidRPr="00D424AA">
        <w:rPr>
          <w:rFonts w:ascii="Times New Roman" w:hAnsi="Times New Roman" w:cs="Times New Roman"/>
          <w:vertAlign w:val="subscript"/>
          <w:lang w:val="en-GB"/>
        </w:rPr>
        <w:t>2</w:t>
      </w:r>
      <w:r w:rsidRPr="00D424AA">
        <w:rPr>
          <w:rFonts w:ascii="Times New Roman" w:hAnsi="Times New Roman" w:cs="Times New Roman"/>
          <w:lang w:val="en-GB"/>
        </w:rPr>
        <w:t xml:space="preserve"> emissions </w:t>
      </w:r>
      <w:r w:rsidRPr="00D424AA">
        <w:rPr>
          <w:rFonts w:cs="Times New Roman"/>
          <w:lang w:val="en-GB"/>
        </w:rPr>
        <w:fldChar w:fldCharType="begin" w:fldLock="1"/>
      </w:r>
      <w:r w:rsidR="00FF6231">
        <w:rPr>
          <w:rFonts w:ascii="Times New Roman" w:hAnsi="Times New Roman" w:cs="Times New Roman"/>
          <w:lang w:val="en-GB"/>
        </w:rPr>
        <w:instrText>ADDIN CSL_CITATION { "citationItems" : [ { "id" : "ITEM-1", "itemData" : { "DOI" : "10.1017/CBO978110741532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S930", "given" : "Rt12", "non-dropping-particle" : "", "parse-names" : false, "suffix" : "" } ], "type" : "report" }, "uris" : [ "http://www.mendeley.com/documents/?uuid=06a5c25e-2844-4ed3-940c-aeef724e91da" ] } ], "mendeley" : { "formattedCitation" : "(IPCC, 2013)", "plainTextFormattedCitation" : "(IPCC, 2013)", "previouslyFormattedCitation" : "(IPCC, 2013)" }, "properties" : { "noteIndex" : 0 }, "schema" : "https://github.com/citation-style-language/schema/raw/master/csl-citation.json" }</w:instrText>
      </w:r>
      <w:r w:rsidRPr="00D424AA">
        <w:rPr>
          <w:rFonts w:cs="Times New Roman"/>
          <w:lang w:val="en-GB"/>
        </w:rPr>
        <w:fldChar w:fldCharType="separate"/>
      </w:r>
      <w:r w:rsidR="00A26296">
        <w:rPr>
          <w:rFonts w:ascii="Times New Roman" w:hAnsi="Times New Roman" w:cs="Times New Roman"/>
          <w:noProof/>
          <w:lang w:val="en-GB"/>
        </w:rPr>
        <w:t>(IPCC, 2013)</w:t>
      </w:r>
      <w:r w:rsidRPr="00D424AA">
        <w:rPr>
          <w:rFonts w:cs="Times New Roman"/>
          <w:lang w:val="en-GB"/>
        </w:rPr>
        <w:fldChar w:fldCharType="end"/>
      </w:r>
      <w:r w:rsidRPr="00841A35">
        <w:rPr>
          <w:rFonts w:ascii="Times New Roman" w:hAnsi="Times New Roman" w:cs="Times New Roman"/>
          <w:lang w:val="en-GB"/>
        </w:rPr>
        <w:t xml:space="preserve">. On the other hand, changes in regional climate, including many types of extremes, scale quasi-linearly with changes in global warming, often independently of the </w:t>
      </w:r>
      <w:r w:rsidRPr="002613E9">
        <w:rPr>
          <w:rFonts w:ascii="Times New Roman" w:hAnsi="Times New Roman" w:cs="Times New Roman"/>
          <w:lang w:val="en-GB"/>
        </w:rPr>
        <w:t xml:space="preserve">underlying </w:t>
      </w:r>
      <w:r w:rsidRPr="003A43B8">
        <w:rPr>
          <w:rFonts w:ascii="Times New Roman" w:hAnsi="Times New Roman" w:cs="Times New Roman"/>
          <w:lang w:val="en-GB"/>
        </w:rPr>
        <w:t>emissions scenarios (SR15 Ch3;</w:t>
      </w:r>
      <w:del w:id="528" w:author="Robin Matthews" w:date="2021-07-13T17:40:00Z">
        <w:r w:rsidRPr="003A43B8" w:rsidDel="003A43B8">
          <w:rPr>
            <w:rFonts w:ascii="Times New Roman" w:hAnsi="Times New Roman" w:cs="Times New Roman"/>
            <w:lang w:val="en-GB"/>
          </w:rPr>
          <w:delText xml:space="preserve"> </w:delText>
        </w:r>
      </w:del>
      <w:bookmarkStart w:id="529" w:name="_Hlk77090328"/>
      <w:ins w:id="530" w:author="Robin Matthews" w:date="2021-07-13T17:40:00Z">
        <w:r w:rsidR="003A43B8" w:rsidRPr="003A43B8">
          <w:rPr>
            <w:rFonts w:ascii="Times New Roman" w:hAnsi="Times New Roman" w:cs="Times New Roman"/>
            <w:lang w:val="en-GB"/>
          </w:rPr>
          <w:t xml:space="preserve"> </w:t>
        </w:r>
        <w:r w:rsidR="003A43B8" w:rsidRPr="003A43B8">
          <w:rPr>
            <w:rFonts w:ascii="Times New Roman" w:hAnsi="Times New Roman" w:cs="Times New Roman"/>
            <w:lang w:val="en-GB"/>
            <w:rPrChange w:id="531" w:author="Robin Matthews" w:date="2021-07-13T17:41:00Z">
              <w:rPr>
                <w:rFonts w:cs="Times New Roman"/>
                <w:lang w:val="en-GB"/>
              </w:rPr>
            </w:rPrChange>
          </w:rPr>
          <w:fldChar w:fldCharType="begin" w:fldLock="1"/>
        </w:r>
      </w:ins>
      <w:r w:rsidR="003A5209">
        <w:rPr>
          <w:rFonts w:ascii="Times New Roman" w:hAnsi="Times New Roman" w:cs="Times New Roman"/>
          <w:lang w:val="en-GB"/>
        </w:rPr>
        <w: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2",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2",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3", "itemData" : { "DOI" : "10.1073/pnas.1617526114", "ISSN" : "10916490", "abstract" : "In December of 2015, the international community pledged to limit global warming to below 2 \u00b0C above preindustrial (PI) to prevent dangerous climate change. However, to what extent, and for whom, is danger avoided if this ambitious target is realized? We address these questions by scrutinizing heat stress, because the frequency of extremely hot weather is expected to continue to rise in the approach to the 2 \u00b0C limit. We use analogs and the extreme South Asian heat of 2015 as a focusing event to help interpret the increasing frequency of deadly heat under specified amounts of global warming. Using a large ensemble of climate models, our results confirm that global mean air temperature is nonlinearly related to heat stress, meaning that the same future warming as realized to date could trigger larger increases in societal impacts than historically experienced. This nonlinearity is higher for heat stress metrics that integrate the effect of rising humidity. We show that, even in a climate held to 2 \u00b0C above PI, Karachi (Pakistan) and Kolkata (India) could expect conditions equivalent to their deadly 2015 heatwaves every year. With only 1.5 \u00b0C of global warming, twice as many megacities (such as Lagos, Nigeria, and Shanghai, China) could become heat stressed, exposing more than 350 million more people to deadly heat by 2050 under a midrange population growth scenario. The results underscore that, even if the Paris targets are realized, there could still be a significant adaptation imperative for vulnerable urban populations.", "author" : [ { "dropping-particle" : "", "family" : "Matthews", "given" : "Tom K.R.", "non-dropping-particle" : "", "parse-names" : false, "suffix" : "" }, { "dropping-particle" : "", "family" : "Wilby", "given" : "Robert L.", "non-dropping-particle" : "", "parse-names" : false, "suffix" : "" }, { "dropping-particle" : "", "family" : "Murphy", "given" : "Conor", "non-dropping-particle" : "", "parse-names" : false, "suffix" : "" } ], "container-title" : "Proceedings of the National Academy of Sciences", "id" : "ITEM-3", "issue" : "15", "issued" : { "date-parts" : [ [ "2017" ] ] }, "page" : "3861-3866", "title" : "Communicating the deadly consequences of global warming for human heat stress", "translator" : [ { "dropping-particle" : "", "family" : "S1923", "given" : "", "non-dropping-particle" : "", "parse-names" : false, "suffix" : "" } ], "type" : "article-journal", "volume" : "114" }, "uris" : [ "http://www.mendeley.com/documents/?uuid=f6f434f1-764b-4ff2-abf7-53f1d47f5e66" ] }, { "id" : "ITEM-4",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4", "issue" : "5", "issued" : { "date-parts" : [ [ "2018", "5", "1" ] ] }, "page" : "055006", "title" : "Evaluating the accuracy of climate change pattern emulation for low warming targets", "translator" : [ { "dropping-particle" : "", "family" : "S2202", "given" : "", "non-dropping-particle" : "", "parse-names" : false, "suffix" : "" } ], "type" : "article-journal", "volume" : "13" }, "uris" : [ "http://www.mendeley.com/documents/?uuid=2527b1c9-44c7-4f98-a00a-4d6555c98e4c", "http://www.mendeley.com/documents/?uuid=06264aeb-1a52-4622-b8a8-dd5981415b26" ] }, { "id" : "ITEM-5", "itemData" : { "DOI" : "10.1029/2018EF000963", "ISSN" : "2328-4277", "author" : [ { "dropping-particle" : "", "family" : "Sun", "given" : "Ying", "non-dropping-particle" : "", "parse-names" : false, "suffix" : "" }, { "dropping-particle" : "", "family" : "Hu", "given" : "Ting", "non-dropping-particle" : "", "parse-names" : false, "suffix" : "" }, { "dropping-particle" : "", "family" : "Zhang", "given" : "Xuebin", "non-dropping-particle" : "", "parse-names" : false, "suffix" : "" } ], "container-title" : "Earth's Future", "id" : "ITEM-5", "issue" : "11", "issued" : { "date-parts" : [ [ "2018", "11", "5" ] ] }, "page" : "1528-1538", "title" : "Substantial Increase in Heat Wave Risks in China in a Future Warmer World", "translator" : [ { "dropping-particle" : "", "family" : "S927", "given" : "", "non-dropping-particle" : "", "parse-names" : false, "suffix" : "" } ], "type" : "article-journal", "volume" : "6" }, "uris" : [ "http://www.mendeley.com/documents/?uuid=829aa56d-6d9e-457a-a175-874cd3c8eb21" ] }, { "id" : "ITEM-6",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6",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7", "itemData" : { "DOI" : "10.5194/esd-11-139-2020", "ISSN" : "21904987", "abstract" : "Earth system models (ESMs) are invaluable tools to study the climate system's response to specific greenhouse gas emission pathways. Large single-model initial-condition and multi-model ensembles are used to investigate the range of possible responses and serve as input to climate impact and integrated assessment models. Thereby, climate signal uncertainty is propagated along the uncertainty chain and its effect on interactions between humans and the Earth system can be quantified. However, generating both single-model initial-condition and multi-model ensembles is computationally expensive. In this study, we assess the feasibility of geographically explicit climate model emulation, i.e., of statistically producing large ensembles of land temperature field time series that closely resemble ESM runs at a negligible computational cost. For this purpose, we develop a modular emulation framework which consists of (i) a global mean temperature module, (ii) a local temperature response module, and (iii) a local residual temperature variability module. Based on this framework, MESMER, a Modular Earth System Model Emulator with spatially Resolved output, is built. We first show that to successfully mimic single-model initial-condition ensembles of yearly temperature from 1870 to 2100 on grid-point to regional scales with MESMER, it is sufficient to train on a single ESM run, but separate emulators need to be calibrated for individual ESMs given fundamental inter-model differences. We then emulate 40 climate models of the Coupled Model Intercomparison Project Phase 5 (CMIP5) to create a \"superensemble\", i.e., a large ensemble which closely resembles a multi-model initial-condition ensemble. The thereby emerging ESM-specific emulator parameters provide essential insights on inter-model differences across a broad range of scales and characterize core properties of each ESM. Our results highlight that, for temperature at the spatiotemporal scales considered here, it is likely more advantageous to invest computational resources into generating multi-model ensembles rather than large single-model initial-condition ensembles. Such multi-model ensembles can be extended to superensembles with emulators like the one presented here.",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7", "issue" : "1", "issued" : { "date-parts" : [ [ "2020" ] ] }, "page" : "139-159", "title" : "Emulating Earth system model temperatures with MESMER: From global mean temperature trajectories to grid-point-level realizations on land", "translator" : [ { "dropping-particle" : "", "family" : "S3480", "given" : "", "non-dropping-particle" : "", "parse-names" : false, "suffix" : "" } ], "type" : "article-journal", "volume" : "11" }, "uris" : [ "http://www.mendeley.com/documents/?uuid=fbcb3df4-25d1-4685-ba1a-5fb889932ab6" ] }, { "id" : "ITEM-8",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8", "issued" : { "date-parts" : [ [ "2020", "12" ] ] }, "page" : "1-61", "publisher" : "American Meteorological Society", "publisher-pl</w:instrText>
      </w:r>
      <w:r w:rsidR="003A5209" w:rsidRPr="00B549EC">
        <w:rPr>
          <w:rFonts w:ascii="Times New Roman" w:hAnsi="Times New Roman" w:cs="Times New Roman"/>
          <w:lang w:val="fr-FR"/>
        </w:rPr>
        <w:instrText>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Seneviratne et al., 2016; Matthews et al., 2017; Wartenburger et al., 2017; Kharin et al., 2018; Sun et al., 2018a; Tebaldi and Knutti, 2018; Beusch et al., 2020; Li et al., 2020a)", "manualFormatting" : "Seneviratne et al., 2016; Matthews et al., 2017; Wartenburger et al., 2017; Kharin et al., 2018; Y. Sun et al., 2018a; Tebaldi and Knutti, 2018; Beusch et al., 2020; C. Li et al., 2020)", "plainTextFormattedCitation" : "(Seneviratne et al., 2016; Matthews et al., 2017; Wartenburger et al., 2017; Kharin et al., 2018; Sun et al., 2018a; Tebaldi and Knutti, 2018; Beusch et al., 2020; Li et al., 2020a)", "previouslyFormattedCitation" : "(Seneviratne et al., 2016; Matthews et al., 2017; Wartenburger et al., 2017; Kharin et al., 2018; Sun et al., 2018a; Tebaldi and Knutti, 2018; Beusch et al., 2020; Li et al., 2020a)" }, "properties" : { "noteIndex" : 0 }, "schema" : "https://github.com/citation-style-language/schema/raw/master/csl-citation.json" }</w:instrText>
      </w:r>
      <w:ins w:id="532" w:author="Robin Matthews" w:date="2021-07-13T17:40:00Z">
        <w:r w:rsidR="003A43B8" w:rsidRPr="003A43B8">
          <w:rPr>
            <w:rFonts w:ascii="Times New Roman" w:hAnsi="Times New Roman" w:cs="Times New Roman"/>
            <w:lang w:val="en-GB"/>
            <w:rPrChange w:id="533" w:author="Robin Matthews" w:date="2021-07-13T17:41:00Z">
              <w:rPr>
                <w:rFonts w:cs="Times New Roman"/>
                <w:lang w:val="en-GB"/>
              </w:rPr>
            </w:rPrChange>
          </w:rPr>
          <w:fldChar w:fldCharType="separate"/>
        </w:r>
        <w:r w:rsidR="003A43B8" w:rsidRPr="00B549EC">
          <w:rPr>
            <w:rFonts w:ascii="Times New Roman" w:hAnsi="Times New Roman" w:cs="Times New Roman"/>
            <w:noProof/>
            <w:lang w:val="fr-FR"/>
            <w:rPrChange w:id="534" w:author="Robin Matthews" w:date="2021-07-13T17:41:00Z">
              <w:rPr>
                <w:rFonts w:cs="Times New Roman"/>
                <w:noProof/>
                <w:lang w:val="en-GB"/>
              </w:rPr>
            </w:rPrChange>
          </w:rPr>
          <w:t>Seneviratne et al., 2016; Matthews et al., 2017; Wartenburger et al., 2017; Kharin et al., 2018; Y. Sun et al., 2018a; Tebaldi and Knutti, 2018; Beusch et al., 2020; C. Li et al., 2020)</w:t>
        </w:r>
        <w:r w:rsidR="003A43B8" w:rsidRPr="003A43B8">
          <w:rPr>
            <w:rFonts w:ascii="Times New Roman" w:hAnsi="Times New Roman" w:cs="Times New Roman"/>
            <w:lang w:val="en-GB"/>
            <w:rPrChange w:id="535" w:author="Robin Matthews" w:date="2021-07-13T17:41:00Z">
              <w:rPr>
                <w:rFonts w:cs="Times New Roman"/>
                <w:lang w:val="en-GB"/>
              </w:rPr>
            </w:rPrChange>
          </w:rPr>
          <w:fldChar w:fldCharType="end"/>
        </w:r>
      </w:ins>
      <w:commentRangeStart w:id="536"/>
      <w:del w:id="537" w:author="Robin Matthews" w:date="2021-07-13T17:40:00Z">
        <w:r w:rsidRPr="003A43B8" w:rsidDel="003A43B8">
          <w:rPr>
            <w:rFonts w:ascii="Times New Roman" w:hAnsi="Times New Roman" w:cs="Times New Roman"/>
            <w:lang w:val="en-GB"/>
            <w:rPrChange w:id="538" w:author="Robin Matthews" w:date="2021-07-13T17:41:00Z">
              <w:rPr>
                <w:rFonts w:cs="Times New Roman"/>
                <w:lang w:val="en-GB"/>
              </w:rPr>
            </w:rPrChange>
          </w:rPr>
          <w:fldChar w:fldCharType="begin" w:fldLock="1"/>
        </w:r>
        <w:r w:rsidR="00FF6231" w:rsidRPr="00B549EC" w:rsidDel="003A43B8">
          <w:rPr>
            <w:rFonts w:ascii="Times New Roman" w:hAnsi="Times New Roman" w:cs="Times New Roman"/>
            <w:lang w:val="fr-FR"/>
          </w:rPr>
          <w:del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w:delInstrText>
        </w:r>
        <w:r w:rsidR="00FF6231" w:rsidRPr="003A43B8" w:rsidDel="003A43B8">
          <w:rPr>
            <w:rFonts w:ascii="Times New Roman" w:hAnsi="Times New Roman" w:cs="Times New Roman"/>
            <w:lang w:val="en-GB"/>
          </w:rPr>
          <w:delInstrText>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mendeley" : { "formattedCitation" : "(Seneviratne et al., 2016)", "manualFormatting" : "Seneviratne et al., 2016", "plainTextFormattedCitation" : "(Seneviratne et al., 2016)", "previouslyFormattedCitation" : "(Seneviratne et al., 2016)" }, "properties" : { "noteIndex" : 0 }, "schema" : "https://github.com/citation-style-language/schema/raw/master/csl-citation.json" }</w:delInstrText>
        </w:r>
        <w:r w:rsidRPr="003A43B8" w:rsidDel="003A43B8">
          <w:rPr>
            <w:rFonts w:ascii="Times New Roman" w:hAnsi="Times New Roman" w:cs="Times New Roman"/>
            <w:lang w:val="en-GB"/>
            <w:rPrChange w:id="539" w:author="Robin Matthews" w:date="2021-07-13T17:41:00Z">
              <w:rPr>
                <w:rFonts w:cs="Times New Roman"/>
                <w:lang w:val="en-GB"/>
              </w:rPr>
            </w:rPrChange>
          </w:rPr>
          <w:fldChar w:fldCharType="separate"/>
        </w:r>
        <w:r w:rsidR="00A26296" w:rsidRPr="003A43B8" w:rsidDel="003A43B8">
          <w:rPr>
            <w:rFonts w:ascii="Times New Roman" w:hAnsi="Times New Roman" w:cs="Times New Roman"/>
            <w:noProof/>
            <w:lang w:val="nb-NO"/>
          </w:rPr>
          <w:delText>Seneviratne et al., 2016</w:delText>
        </w:r>
        <w:r w:rsidRPr="003A43B8" w:rsidDel="003A43B8">
          <w:rPr>
            <w:rFonts w:ascii="Times New Roman" w:hAnsi="Times New Roman" w:cs="Times New Roman"/>
            <w:lang w:val="en-GB"/>
            <w:rPrChange w:id="540" w:author="Robin Matthews" w:date="2021-07-13T17:41:00Z">
              <w:rPr>
                <w:rFonts w:cs="Times New Roman"/>
                <w:lang w:val="en-GB"/>
              </w:rPr>
            </w:rPrChange>
          </w:rPr>
          <w:fldChar w:fldCharType="end"/>
        </w:r>
        <w:commentRangeEnd w:id="536"/>
        <w:r w:rsidR="00A26296" w:rsidRPr="003A43B8" w:rsidDel="003A43B8">
          <w:rPr>
            <w:rStyle w:val="Marquedecommentaire"/>
            <w:rFonts w:ascii="Times New Roman" w:eastAsia="Times New Roman" w:hAnsi="Times New Roman" w:cs="Times New Roman"/>
            <w:sz w:val="22"/>
            <w:szCs w:val="22"/>
            <w:lang w:val="fr-FR" w:eastAsia="fr-FR"/>
            <w:rPrChange w:id="541" w:author="Robin Matthews" w:date="2021-07-13T17:41:00Z">
              <w:rPr>
                <w:rStyle w:val="Marquedecommentaire"/>
                <w:rFonts w:ascii="Times New Roman" w:eastAsia="Times New Roman" w:hAnsi="Times New Roman"/>
                <w:lang w:val="fr-FR" w:eastAsia="fr-FR"/>
              </w:rPr>
            </w:rPrChange>
          </w:rPr>
          <w:commentReference w:id="536"/>
        </w:r>
        <w:r w:rsidRPr="003A43B8" w:rsidDel="003A43B8">
          <w:rPr>
            <w:rFonts w:ascii="Times New Roman" w:hAnsi="Times New Roman" w:cs="Times New Roman"/>
            <w:lang w:val="nb-NO"/>
          </w:rPr>
          <w:delText xml:space="preserve">; </w:delText>
        </w:r>
        <w:commentRangeStart w:id="542"/>
        <w:r w:rsidRPr="003A43B8" w:rsidDel="003A43B8">
          <w:rPr>
            <w:rFonts w:ascii="Times New Roman" w:hAnsi="Times New Roman" w:cs="Times New Roman"/>
            <w:lang w:val="en-GB"/>
            <w:rPrChange w:id="543" w:author="Robin Matthews" w:date="2021-07-13T17:41:00Z">
              <w:rPr>
                <w:rFonts w:cs="Times New Roman"/>
                <w:lang w:val="en-GB"/>
              </w:rPr>
            </w:rPrChange>
          </w:rPr>
          <w:fldChar w:fldCharType="begin" w:fldLock="1"/>
        </w:r>
        <w:r w:rsidR="007D2D56" w:rsidRPr="003A43B8" w:rsidDel="003A43B8">
          <w:rPr>
            <w:rFonts w:ascii="Times New Roman" w:hAnsi="Times New Roman" w:cs="Times New Roman"/>
            <w:lang w:val="nb-NO"/>
          </w:rPr>
          <w:del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manualFormatting" : "Wartenburger et al., 2017", "plainTextFormattedCitation" : "(Wartenburger et al., 2017)", "previouslyFormattedCitation" : "(Wartenburger et al., 2017)" }, "properties" : { "noteIndex" : 0 }, "schema" : "https://github.com/citation-style-language/schema/raw/master/csl-citation.json" }</w:delInstrText>
        </w:r>
        <w:r w:rsidRPr="003A43B8" w:rsidDel="003A43B8">
          <w:rPr>
            <w:rFonts w:ascii="Times New Roman" w:hAnsi="Times New Roman" w:cs="Times New Roman"/>
            <w:lang w:val="en-GB"/>
            <w:rPrChange w:id="544" w:author="Robin Matthews" w:date="2021-07-13T17:41:00Z">
              <w:rPr>
                <w:rFonts w:cs="Times New Roman"/>
                <w:lang w:val="en-GB"/>
              </w:rPr>
            </w:rPrChange>
          </w:rPr>
          <w:fldChar w:fldCharType="separate"/>
        </w:r>
        <w:r w:rsidR="00A26296" w:rsidRPr="003A43B8" w:rsidDel="003A43B8">
          <w:rPr>
            <w:rFonts w:ascii="Times New Roman" w:hAnsi="Times New Roman" w:cs="Times New Roman"/>
            <w:noProof/>
            <w:lang w:val="nb-NO"/>
          </w:rPr>
          <w:delText>Wartenburger et al., 2017</w:delText>
        </w:r>
        <w:r w:rsidRPr="003A43B8" w:rsidDel="003A43B8">
          <w:rPr>
            <w:rFonts w:ascii="Times New Roman" w:hAnsi="Times New Roman" w:cs="Times New Roman"/>
            <w:lang w:val="en-GB"/>
            <w:rPrChange w:id="545" w:author="Robin Matthews" w:date="2021-07-13T17:41:00Z">
              <w:rPr>
                <w:rFonts w:cs="Times New Roman"/>
                <w:lang w:val="en-GB"/>
              </w:rPr>
            </w:rPrChange>
          </w:rPr>
          <w:fldChar w:fldCharType="end"/>
        </w:r>
        <w:commentRangeEnd w:id="542"/>
        <w:r w:rsidR="00A26296" w:rsidRPr="003A43B8" w:rsidDel="003A43B8">
          <w:rPr>
            <w:rStyle w:val="Marquedecommentaire"/>
            <w:rFonts w:ascii="Times New Roman" w:eastAsia="Times New Roman" w:hAnsi="Times New Roman" w:cs="Times New Roman"/>
            <w:sz w:val="22"/>
            <w:szCs w:val="22"/>
            <w:lang w:val="fr-FR" w:eastAsia="fr-FR"/>
            <w:rPrChange w:id="546" w:author="Robin Matthews" w:date="2021-07-13T17:41:00Z">
              <w:rPr>
                <w:rStyle w:val="Marquedecommentaire"/>
                <w:rFonts w:ascii="Times New Roman" w:eastAsia="Times New Roman" w:hAnsi="Times New Roman"/>
                <w:lang w:val="fr-FR" w:eastAsia="fr-FR"/>
              </w:rPr>
            </w:rPrChange>
          </w:rPr>
          <w:commentReference w:id="542"/>
        </w:r>
        <w:r w:rsidRPr="003A43B8" w:rsidDel="003A43B8">
          <w:rPr>
            <w:rFonts w:ascii="Times New Roman" w:hAnsi="Times New Roman" w:cs="Times New Roman"/>
            <w:lang w:val="nb-NO"/>
          </w:rPr>
          <w:delText xml:space="preserve">; </w:delText>
        </w:r>
        <w:commentRangeStart w:id="547"/>
        <w:r w:rsidRPr="003A43B8" w:rsidDel="003A43B8">
          <w:rPr>
            <w:rFonts w:ascii="Times New Roman" w:hAnsi="Times New Roman" w:cs="Times New Roman"/>
            <w:lang w:val="en-GB"/>
            <w:rPrChange w:id="548" w:author="Robin Matthews" w:date="2021-07-13T17:41:00Z">
              <w:rPr>
                <w:rFonts w:cs="Times New Roman"/>
                <w:lang w:val="en-GB"/>
              </w:rPr>
            </w:rPrChange>
          </w:rPr>
          <w:fldChar w:fldCharType="begin" w:fldLock="1"/>
        </w:r>
        <w:r w:rsidR="007D2D56" w:rsidRPr="003A43B8" w:rsidDel="003A43B8">
          <w:rPr>
            <w:rFonts w:ascii="Times New Roman" w:hAnsi="Times New Roman" w:cs="Times New Roman"/>
            <w:lang w:val="nb-NO"/>
          </w:rPr>
          <w:delInstrText>ADDIN CSL_CITATION { "citationItems" : [ { "id" : "ITEM-1", "itemData" : { "DOI" : "10.1073/pnas.1617526114", "ISSN" : "10916490", "abstract" : "In December of 2015, the international community pledged to limit global warming to below 2 \u00b0C above preindustrial (PI) to prevent dangerous climate change. However, to what extent, and for whom, is danger avoided if this ambitious target is realized? We address these questions by scrutinizing heat stress, because the frequency of extremely hot weather is expected to continue to rise in the approach to the 2 \u00b0C limit. We use analogs and the extreme South Asian heat of 2015 as a focusing event to help interpret the increasing frequency of deadly heat under specified amounts of global warming. Using a large ensemble of climate models, our results confirm that global mean air temperature is nonlinearly related to heat stress, meaning that the same future warming as realized to date could trigger larger increases in societal impacts than historically experienced. This nonlinearity is higher for heat stress metrics that integrate the effect of rising humidity. We show that, even in a climate held to 2 \u00b0C above PI, Karachi (Pakistan) and Kolkata (India) could expect conditions equivalent to their deadly 2015 heatwaves every year. With only 1.5 \u00b0C of global warming, twice as many megacities (such as Lagos, Nigeria, and Shanghai, China) could become heat stressed, exposing more than 350 million more people to deadly heat by 2050 under a midrange population growth scenario. The results underscore that, even if the Paris targets are realized, there could still be a significant adaptation imperative for vulnerable urban populations.", "author" : [ { "dropping-particle" : "", "family" : "Matthews", "given" : "Tom K.R.", "non-dropping-particle" : "", "parse-names" : false, "suffix" : "" }, { "dropping-particle" : "", "family" : "Wilby", "given" : "Robert L.", "non-dropping-particle" : "", "parse-names" : false, "suffix" : "" }, { "dropping-particle" : "", "family" : "Murphy", "given" : "Conor", "non-dropping-particle" : "", "parse-names" : false, "suffix" : "" } ], "container-title" : "Proceedings of the National Academy of Sciences", "id" : "ITEM-1", "issue" : "15", "issued" : { "date-parts" : [ [ "2017" ] ] }, "page" : "3861-3866", "title" : "Communicating the deadly consequences of global warming for human heat stress", "translator" : [ { "dropping-particle" : "", "family" : "S1923", "given" : "", "non-dropping-particle" : "", "parse-names" : false, "suffix" : "" } ], "type" : "article-journal", "volume" : "114" }, "uris" : [ "http://www.mendeley.com/documents/?uuid=f6f434f1-764b-4ff2-abf7-53f1d47f5e66" ] } ], "mendeley" : { "formattedCitation" : "(Matthews et al., 2017)", "manualFormatting" : "Matthews et al., 2017", "plainTextFormattedCitation" : "(Matthews et al., 2017)", "previouslyFormattedCitation" : "(Matthews et al., 2017)" }, "properties" : { "noteIndex" : 0 }, "schema" : "https://github.com/citation-style-language/schema/raw/master/csl-citation.json" }</w:delInstrText>
        </w:r>
        <w:r w:rsidRPr="003A43B8" w:rsidDel="003A43B8">
          <w:rPr>
            <w:rFonts w:ascii="Times New Roman" w:hAnsi="Times New Roman" w:cs="Times New Roman"/>
            <w:lang w:val="en-GB"/>
            <w:rPrChange w:id="549" w:author="Robin Matthews" w:date="2021-07-13T17:41:00Z">
              <w:rPr>
                <w:rFonts w:cs="Times New Roman"/>
                <w:lang w:val="en-GB"/>
              </w:rPr>
            </w:rPrChange>
          </w:rPr>
          <w:fldChar w:fldCharType="separate"/>
        </w:r>
        <w:r w:rsidR="00A26296" w:rsidRPr="003A43B8" w:rsidDel="003A43B8">
          <w:rPr>
            <w:rFonts w:ascii="Times New Roman" w:hAnsi="Times New Roman" w:cs="Times New Roman"/>
            <w:noProof/>
            <w:lang w:val="nb-NO"/>
          </w:rPr>
          <w:delText>Matthews et al., 2017</w:delText>
        </w:r>
        <w:r w:rsidRPr="003A43B8" w:rsidDel="003A43B8">
          <w:rPr>
            <w:rFonts w:ascii="Times New Roman" w:hAnsi="Times New Roman" w:cs="Times New Roman"/>
            <w:lang w:val="en-GB"/>
            <w:rPrChange w:id="550" w:author="Robin Matthews" w:date="2021-07-13T17:41:00Z">
              <w:rPr>
                <w:rFonts w:cs="Times New Roman"/>
                <w:lang w:val="en-GB"/>
              </w:rPr>
            </w:rPrChange>
          </w:rPr>
          <w:fldChar w:fldCharType="end"/>
        </w:r>
        <w:commentRangeEnd w:id="547"/>
        <w:r w:rsidR="00A26296" w:rsidRPr="003A43B8" w:rsidDel="003A43B8">
          <w:rPr>
            <w:rStyle w:val="Marquedecommentaire"/>
            <w:rFonts w:ascii="Times New Roman" w:eastAsia="Times New Roman" w:hAnsi="Times New Roman" w:cs="Times New Roman"/>
            <w:sz w:val="22"/>
            <w:szCs w:val="22"/>
            <w:lang w:val="fr-FR" w:eastAsia="fr-FR"/>
            <w:rPrChange w:id="551" w:author="Robin Matthews" w:date="2021-07-13T17:41:00Z">
              <w:rPr>
                <w:rStyle w:val="Marquedecommentaire"/>
                <w:rFonts w:ascii="Times New Roman" w:eastAsia="Times New Roman" w:hAnsi="Times New Roman"/>
                <w:lang w:val="fr-FR" w:eastAsia="fr-FR"/>
              </w:rPr>
            </w:rPrChange>
          </w:rPr>
          <w:commentReference w:id="547"/>
        </w:r>
        <w:r w:rsidRPr="003A43B8" w:rsidDel="003A43B8">
          <w:rPr>
            <w:rFonts w:ascii="Times New Roman" w:hAnsi="Times New Roman" w:cs="Times New Roman"/>
            <w:lang w:val="nb-NO"/>
          </w:rPr>
          <w:delText xml:space="preserve">; </w:delText>
        </w:r>
        <w:commentRangeStart w:id="552"/>
        <w:r w:rsidRPr="003A43B8" w:rsidDel="003A43B8">
          <w:rPr>
            <w:rFonts w:ascii="Times New Roman" w:hAnsi="Times New Roman" w:cs="Times New Roman"/>
            <w:noProof/>
            <w:lang w:val="nb-NO"/>
            <w:rPrChange w:id="553" w:author="Robin Matthews" w:date="2021-07-13T17:41:00Z">
              <w:rPr>
                <w:rFonts w:ascii="Times New Roman" w:hAnsi="Times New Roman" w:cs="Times New Roman"/>
                <w:noProof/>
                <w:lang w:val="nb-NO"/>
              </w:rPr>
            </w:rPrChange>
          </w:rPr>
          <w:fldChar w:fldCharType="begin" w:fldLock="1"/>
        </w:r>
        <w:r w:rsidR="00FF6231" w:rsidRPr="003A43B8" w:rsidDel="003A43B8">
          <w:rPr>
            <w:rFonts w:ascii="Times New Roman" w:hAnsi="Times New Roman" w:cs="Times New Roman"/>
            <w:noProof/>
            <w:lang w:val="nb-NO"/>
          </w:rPr>
          <w:delInstrText>ADDIN CSL_CITATION { "citationItems" : [ { "id" : "ITEM-1",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1", "issue" : "5", "issued" : { "date-parts" : [ [ "2018", "5", "1" ] ] }, "page" : "055006", "title" : "Evaluating the accuracy of climate change pattern emulation for low warming targets", "translator" : [ { "dropping-particle" : "", "family" : "S2202", "given" : "", "non-dropping-particle" : "", "parse-names" : false, "suffix" : "" } ], "type" : "article-journal", "volume" : "13" }, "uris" : [ "http://www.mendeley.com/documents/?uuid=2527b1c9-44c7-4f98-a00a-4d6555c98e4c", "http://www.mendeley.com/documents/?uuid=06264aeb-1a52-4622-b8a8-dd5981415b26" ] } ], "mendeley" : { "formattedCitation" : "(Tebaldi and Knutti, 2018)", "manualFormatting" : "Tebaldi and Knutti 2018", "plainTextFormattedCitation" : "(Tebaldi and Knutti, 2018)", "previouslyFormattedCitation" : "(Tebaldi and Knutti, 2018)" }, "properties" : { "noteIndex" : 0 }, "schema" : "https://github.com/citation-style-language/schema/raw/master/csl-citation.json" }</w:delInstrText>
        </w:r>
        <w:r w:rsidRPr="003A43B8" w:rsidDel="003A43B8">
          <w:rPr>
            <w:rFonts w:ascii="Times New Roman" w:hAnsi="Times New Roman" w:cs="Times New Roman"/>
            <w:noProof/>
            <w:lang w:val="nb-NO"/>
            <w:rPrChange w:id="554" w:author="Robin Matthews" w:date="2021-07-13T17:41:00Z">
              <w:rPr>
                <w:rFonts w:ascii="Times New Roman" w:hAnsi="Times New Roman" w:cs="Times New Roman"/>
                <w:noProof/>
                <w:lang w:val="nb-NO"/>
              </w:rPr>
            </w:rPrChange>
          </w:rPr>
          <w:fldChar w:fldCharType="separate"/>
        </w:r>
        <w:r w:rsidR="00A26296" w:rsidRPr="003A43B8" w:rsidDel="003A43B8">
          <w:rPr>
            <w:rFonts w:ascii="Times New Roman" w:hAnsi="Times New Roman" w:cs="Times New Roman"/>
            <w:noProof/>
            <w:lang w:val="nb-NO"/>
          </w:rPr>
          <w:delText>Tebaldi and Knutti 2018</w:delText>
        </w:r>
        <w:r w:rsidRPr="003A43B8" w:rsidDel="003A43B8">
          <w:rPr>
            <w:rFonts w:ascii="Times New Roman" w:hAnsi="Times New Roman" w:cs="Times New Roman"/>
            <w:noProof/>
            <w:lang w:val="nb-NO"/>
            <w:rPrChange w:id="555" w:author="Robin Matthews" w:date="2021-07-13T17:41:00Z">
              <w:rPr>
                <w:rFonts w:ascii="Times New Roman" w:hAnsi="Times New Roman" w:cs="Times New Roman"/>
                <w:noProof/>
                <w:lang w:val="nb-NO"/>
              </w:rPr>
            </w:rPrChange>
          </w:rPr>
          <w:fldChar w:fldCharType="end"/>
        </w:r>
        <w:commentRangeEnd w:id="552"/>
        <w:r w:rsidR="00A26296" w:rsidRPr="003A43B8" w:rsidDel="003A43B8">
          <w:rPr>
            <w:rStyle w:val="Marquedecommentaire"/>
            <w:rFonts w:ascii="Times New Roman" w:eastAsia="Times New Roman" w:hAnsi="Times New Roman" w:cs="Times New Roman"/>
            <w:sz w:val="22"/>
            <w:szCs w:val="22"/>
            <w:lang w:val="fr-FR" w:eastAsia="fr-FR"/>
            <w:rPrChange w:id="556" w:author="Robin Matthews" w:date="2021-07-13T17:41:00Z">
              <w:rPr>
                <w:rStyle w:val="Marquedecommentaire"/>
                <w:rFonts w:ascii="Times New Roman" w:eastAsia="Times New Roman" w:hAnsi="Times New Roman"/>
                <w:lang w:val="fr-FR" w:eastAsia="fr-FR"/>
              </w:rPr>
            </w:rPrChange>
          </w:rPr>
          <w:commentReference w:id="552"/>
        </w:r>
        <w:r w:rsidRPr="003A43B8" w:rsidDel="003A43B8">
          <w:rPr>
            <w:rFonts w:ascii="Times New Roman" w:hAnsi="Times New Roman" w:cs="Times New Roman"/>
            <w:noProof/>
            <w:lang w:val="nb-NO"/>
          </w:rPr>
          <w:delText xml:space="preserve">, </w:delText>
        </w:r>
        <w:commentRangeStart w:id="557"/>
        <w:r w:rsidRPr="003A43B8" w:rsidDel="003A43B8">
          <w:rPr>
            <w:rFonts w:ascii="Times New Roman" w:hAnsi="Times New Roman" w:cs="Times New Roman"/>
            <w:noProof/>
            <w:lang w:val="nb-NO"/>
            <w:rPrChange w:id="558" w:author="Robin Matthews" w:date="2021-07-13T17:41:00Z">
              <w:rPr>
                <w:rFonts w:ascii="Times New Roman" w:hAnsi="Times New Roman" w:cs="Times New Roman"/>
                <w:noProof/>
                <w:lang w:val="nb-NO"/>
              </w:rPr>
            </w:rPrChange>
          </w:rPr>
          <w:fldChar w:fldCharType="begin" w:fldLock="1"/>
        </w:r>
        <w:r w:rsidR="00FF6231" w:rsidRPr="003A43B8" w:rsidDel="003A43B8">
          <w:rPr>
            <w:rFonts w:ascii="Times New Roman" w:hAnsi="Times New Roman" w:cs="Times New Roman"/>
            <w:noProof/>
            <w:lang w:val="nb-NO"/>
          </w:rPr>
          <w:delInstrText>ADDIN CSL_CITATION { "citationItems" : [ { "id" : "ITEM-1", "itemData" : { "DOI" : "10.1029/2018EF000963", "ISSN" : "2328-4277", "author" : [ { "dropping-particle" : "", "family" : "Sun", "given" : "Ying", "non-dropping-particle" : "", "parse-names" : false, "suffix" : "" }, { "dropping-particle" : "", "family" : "Hu", "given" : "Ting", "non-dropping-particle" : "", "parse-names" : false, "suffix" : "" }, { "dropping-particle" : "", "family" : "Zhang", "given" : "Xuebin", "non-dropping-particle" : "", "parse-names" : false, "suffix" : "" } ], "container-title" : "Earth's Future", "id" : "ITEM-1", "issue" : "11", "issued" : { "date-parts" : [ [ "2018", "11", "5" ] ] }, "page" : "1528-1538", "title" : "Substantial Increase in Heat Wave Risks in China in a Future Warmer World", "translator" : [ { "dropping-particle" : "", "family" : "S927", "given" : "", "non-dropping-particle" : "", "parse-names" : false, "suffix" : "" } ], "type" : "article-journal", "volume" : "6" }, "uris" : [ "http://www.mendeley.com/documents/?uuid=829aa56d-6d9e-457a-a175-874cd3c8eb21" ] } ], "mendeley" : { "formattedCitation" : "(Sun et al., 2018a)", "manualFormatting" : "Sun et al., 2018a", "plainTextFormattedCitation" : "(Sun et al., 2018a)", "previouslyFormattedCitation" : "(Sun et al., 2018a)" }, "properties" : { "noteIndex" : 0 }, "schema" : "https://github.com/citation-style-language/schema/raw/master/csl-citation.json" }</w:delInstrText>
        </w:r>
        <w:r w:rsidRPr="003A43B8" w:rsidDel="003A43B8">
          <w:rPr>
            <w:rFonts w:ascii="Times New Roman" w:hAnsi="Times New Roman" w:cs="Times New Roman"/>
            <w:noProof/>
            <w:lang w:val="nb-NO"/>
            <w:rPrChange w:id="559" w:author="Robin Matthews" w:date="2021-07-13T17:41:00Z">
              <w:rPr>
                <w:rFonts w:ascii="Times New Roman" w:hAnsi="Times New Roman" w:cs="Times New Roman"/>
                <w:noProof/>
                <w:lang w:val="nb-NO"/>
              </w:rPr>
            </w:rPrChange>
          </w:rPr>
          <w:fldChar w:fldCharType="separate"/>
        </w:r>
        <w:r w:rsidR="00A26296" w:rsidRPr="003A43B8" w:rsidDel="003A43B8">
          <w:rPr>
            <w:rFonts w:ascii="Times New Roman" w:hAnsi="Times New Roman" w:cs="Times New Roman"/>
            <w:noProof/>
            <w:lang w:val="nb-NO"/>
          </w:rPr>
          <w:delText>Sun et al., 2018a</w:delText>
        </w:r>
        <w:r w:rsidRPr="003A43B8" w:rsidDel="003A43B8">
          <w:rPr>
            <w:rFonts w:ascii="Times New Roman" w:hAnsi="Times New Roman" w:cs="Times New Roman"/>
            <w:noProof/>
            <w:lang w:val="nb-NO"/>
            <w:rPrChange w:id="560" w:author="Robin Matthews" w:date="2021-07-13T17:41:00Z">
              <w:rPr>
                <w:rFonts w:ascii="Times New Roman" w:hAnsi="Times New Roman" w:cs="Times New Roman"/>
                <w:noProof/>
                <w:lang w:val="nb-NO"/>
              </w:rPr>
            </w:rPrChange>
          </w:rPr>
          <w:fldChar w:fldCharType="end"/>
        </w:r>
        <w:commentRangeEnd w:id="557"/>
        <w:r w:rsidR="00A26296" w:rsidRPr="003A43B8" w:rsidDel="003A43B8">
          <w:rPr>
            <w:rStyle w:val="Marquedecommentaire"/>
            <w:rFonts w:ascii="Times New Roman" w:eastAsia="Times New Roman" w:hAnsi="Times New Roman" w:cs="Times New Roman"/>
            <w:sz w:val="22"/>
            <w:szCs w:val="22"/>
            <w:lang w:val="fr-FR" w:eastAsia="fr-FR"/>
            <w:rPrChange w:id="561" w:author="Robin Matthews" w:date="2021-07-13T17:41:00Z">
              <w:rPr>
                <w:rStyle w:val="Marquedecommentaire"/>
                <w:rFonts w:ascii="Times New Roman" w:eastAsia="Times New Roman" w:hAnsi="Times New Roman"/>
                <w:lang w:val="fr-FR" w:eastAsia="fr-FR"/>
              </w:rPr>
            </w:rPrChange>
          </w:rPr>
          <w:commentReference w:id="557"/>
        </w:r>
        <w:r w:rsidRPr="003A43B8" w:rsidDel="003A43B8">
          <w:rPr>
            <w:rFonts w:ascii="Times New Roman" w:hAnsi="Times New Roman" w:cs="Times New Roman"/>
            <w:noProof/>
            <w:lang w:val="nb-NO"/>
          </w:rPr>
          <w:delText xml:space="preserve">, </w:delText>
        </w:r>
        <w:commentRangeStart w:id="562"/>
        <w:r w:rsidRPr="003A43B8" w:rsidDel="003A43B8">
          <w:rPr>
            <w:rFonts w:ascii="Times New Roman" w:hAnsi="Times New Roman" w:cs="Times New Roman"/>
            <w:noProof/>
            <w:lang w:val="nb-NO"/>
            <w:rPrChange w:id="563" w:author="Robin Matthews" w:date="2021-07-13T17:41:00Z">
              <w:rPr>
                <w:rFonts w:ascii="Times New Roman" w:hAnsi="Times New Roman" w:cs="Times New Roman"/>
                <w:noProof/>
                <w:lang w:val="nb-NO"/>
              </w:rPr>
            </w:rPrChange>
          </w:rPr>
          <w:fldChar w:fldCharType="begin" w:fldLock="1"/>
        </w:r>
        <w:r w:rsidR="00FF6231" w:rsidRPr="003A43B8" w:rsidDel="003A43B8">
          <w:rPr>
            <w:rFonts w:ascii="Times New Roman" w:hAnsi="Times New Roman" w:cs="Times New Roman"/>
            <w:noProof/>
            <w:lang w:val="nb-NO"/>
          </w:rPr>
          <w:del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delInstrText>
        </w:r>
        <w:r w:rsidRPr="003A43B8" w:rsidDel="003A43B8">
          <w:rPr>
            <w:rFonts w:ascii="Times New Roman" w:hAnsi="Times New Roman" w:cs="Times New Roman"/>
            <w:noProof/>
            <w:lang w:val="nb-NO"/>
            <w:rPrChange w:id="564" w:author="Robin Matthews" w:date="2021-07-13T17:41:00Z">
              <w:rPr>
                <w:rFonts w:ascii="Times New Roman" w:hAnsi="Times New Roman" w:cs="Times New Roman"/>
                <w:noProof/>
                <w:lang w:val="nb-NO"/>
              </w:rPr>
            </w:rPrChange>
          </w:rPr>
          <w:fldChar w:fldCharType="separate"/>
        </w:r>
        <w:r w:rsidR="00A26296" w:rsidRPr="003A43B8" w:rsidDel="003A43B8">
          <w:rPr>
            <w:rFonts w:ascii="Times New Roman" w:hAnsi="Times New Roman" w:cs="Times New Roman"/>
            <w:noProof/>
            <w:lang w:val="nb-NO"/>
          </w:rPr>
          <w:delText>Kharin et al., 2018</w:delText>
        </w:r>
        <w:r w:rsidRPr="003A43B8" w:rsidDel="003A43B8">
          <w:rPr>
            <w:rFonts w:ascii="Times New Roman" w:hAnsi="Times New Roman" w:cs="Times New Roman"/>
            <w:noProof/>
            <w:lang w:val="nb-NO"/>
            <w:rPrChange w:id="565" w:author="Robin Matthews" w:date="2021-07-13T17:41:00Z">
              <w:rPr>
                <w:rFonts w:ascii="Times New Roman" w:hAnsi="Times New Roman" w:cs="Times New Roman"/>
                <w:noProof/>
                <w:lang w:val="nb-NO"/>
              </w:rPr>
            </w:rPrChange>
          </w:rPr>
          <w:fldChar w:fldCharType="end"/>
        </w:r>
        <w:commentRangeEnd w:id="562"/>
        <w:r w:rsidR="00A26296" w:rsidRPr="003A43B8" w:rsidDel="003A43B8">
          <w:rPr>
            <w:rStyle w:val="Marquedecommentaire"/>
            <w:rFonts w:ascii="Times New Roman" w:eastAsia="Times New Roman" w:hAnsi="Times New Roman" w:cs="Times New Roman"/>
            <w:sz w:val="22"/>
            <w:szCs w:val="22"/>
            <w:lang w:val="fr-FR" w:eastAsia="fr-FR"/>
            <w:rPrChange w:id="566" w:author="Robin Matthews" w:date="2021-07-13T17:41:00Z">
              <w:rPr>
                <w:rStyle w:val="Marquedecommentaire"/>
                <w:rFonts w:ascii="Times New Roman" w:eastAsia="Times New Roman" w:hAnsi="Times New Roman"/>
                <w:lang w:val="fr-FR" w:eastAsia="fr-FR"/>
              </w:rPr>
            </w:rPrChange>
          </w:rPr>
          <w:commentReference w:id="562"/>
        </w:r>
        <w:r w:rsidRPr="003A43B8" w:rsidDel="003A43B8">
          <w:rPr>
            <w:rFonts w:ascii="Times New Roman" w:hAnsi="Times New Roman" w:cs="Times New Roman"/>
            <w:noProof/>
            <w:lang w:val="nb-NO"/>
          </w:rPr>
          <w:delText xml:space="preserve">, </w:delText>
        </w:r>
        <w:commentRangeStart w:id="567"/>
        <w:r w:rsidRPr="003A43B8" w:rsidDel="003A43B8">
          <w:rPr>
            <w:rFonts w:ascii="Times New Roman" w:hAnsi="Times New Roman" w:cs="Times New Roman"/>
            <w:noProof/>
            <w:lang w:val="nb-NO"/>
            <w:rPrChange w:id="568" w:author="Robin Matthews" w:date="2021-07-13T17:41:00Z">
              <w:rPr>
                <w:rFonts w:ascii="Times New Roman" w:hAnsi="Times New Roman" w:cs="Times New Roman"/>
                <w:noProof/>
                <w:lang w:val="nb-NO"/>
              </w:rPr>
            </w:rPrChange>
          </w:rPr>
          <w:fldChar w:fldCharType="begin" w:fldLock="1"/>
        </w:r>
        <w:r w:rsidR="00FF6231" w:rsidRPr="003A43B8" w:rsidDel="003A43B8">
          <w:rPr>
            <w:rFonts w:ascii="Times New Roman" w:hAnsi="Times New Roman" w:cs="Times New Roman"/>
            <w:noProof/>
            <w:lang w:val="nb-NO"/>
          </w:rPr>
          <w:delInstrText>ADDIN CSL_CITATION { "citationItems" : [ { "id" : "ITEM-1", "itemData" : { "DOI" : "10.5194/esd-11-139-2020", "ISSN" : "21904987", "abstract" : "Earth system models (ESMs) are invaluable tools to study the climate system's response to specific greenhouse gas emission pathways. Large single-model initial-condition and multi-model ensembles are used to investigate the range of possible responses and serve as input to climate impact and integrated assessment models. Thereby, climate signal uncertainty is propagated along the uncertainty chain and its effect on interactions between humans and the Earth system can be quantified. However, generating both single-model initial-condition and multi-model ensembles is computationally expensive. In this study, we assess the feasibility of geographically explicit climate model emulation, i.e., of statistically producing large ensembles of land temperature field time series that closely resemble ESM runs at a negligible computational cost. For this purpose, we develop a modular emulation framework which consists of (i) a global mean temperature module, (ii) a local temperature response module, and (iii) a local residual temperature variability module. Based on this framework, MESMER, a Modular Earth System Model Emulator with spatially Resolved output, is built. We first show that to successfully mimic single-model initial-condition ensembles of yearly temperature from 1870 to 2100 on grid-point to regional scales with MESMER, it is sufficient to train on a single ESM run, but separate emulators need to be calibrated for individual ESMs given fundamental inter-model differences. We then emulate 40 climate models of the Coupled Model Intercomparison Project Phase 5 (CMIP5) to create a \"superensemble\", i.e., a large ensemble which closely resembles a multi-model initial-condition ensemble. The thereby emerging ESM-specific emulator parameters provide essential insights on inter-model differences across a broad range of scales and characterize core properties of each ESM. Our results highlight that, for temperature at the spatiotemporal scales considered here, it is likely more advantageous to invest computational resources into generating multi-model ensembles rather than large single-model initial-condition ensembles. Such multi-model ensembles can be extended to superensembles with emulators like the one presented here.",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1", "issue" : "1", "issued" : { "date-parts" : [ [ "2020" ] ] }, "page" : "139-159", "title" : "Emulating Earth system model temperatures with MESMER: From global mean temperature trajectories to grid-point-level realizations on land", "translator" : [ { "dropping-particle" : "", "family" : "S3480", "given" : "", "non-dropping-particle" : "", "parse-names" : false, "suffix" : "" } ], "type" : "article-journal", "volume" : "11" }, "uris" : [ "http://www.mendeley.com/documents/?uuid=fbcb3df4-25d1-4685-ba1a-5fb889932ab6" ] } ], "mendeley" : { "formattedCitation" : "(Beusch et al., 2020)", "manualFormatting" : "Beusch et al., 2020b", "plainTextFormattedCitation" : "(Beusch et al., 2020)", "previouslyFormattedCitation" : "(Beusch et al., 2020)" }, "properties" : { "noteIndex" : 0 }, "schema" : "https://github.com/citation-style-language/schema/raw/master/csl-citation.json" }</w:delInstrText>
        </w:r>
        <w:r w:rsidRPr="003A43B8" w:rsidDel="003A43B8">
          <w:rPr>
            <w:rFonts w:ascii="Times New Roman" w:hAnsi="Times New Roman" w:cs="Times New Roman"/>
            <w:noProof/>
            <w:lang w:val="nb-NO"/>
            <w:rPrChange w:id="569" w:author="Robin Matthews" w:date="2021-07-13T17:41:00Z">
              <w:rPr>
                <w:rFonts w:ascii="Times New Roman" w:hAnsi="Times New Roman" w:cs="Times New Roman"/>
                <w:noProof/>
                <w:lang w:val="nb-NO"/>
              </w:rPr>
            </w:rPrChange>
          </w:rPr>
          <w:fldChar w:fldCharType="separate"/>
        </w:r>
        <w:r w:rsidR="00A26296" w:rsidRPr="003A43B8" w:rsidDel="003A43B8">
          <w:rPr>
            <w:rFonts w:ascii="Times New Roman" w:hAnsi="Times New Roman" w:cs="Times New Roman"/>
            <w:noProof/>
            <w:lang w:val="nb-NO"/>
          </w:rPr>
          <w:delText>Beusch et al., 2020b</w:delText>
        </w:r>
        <w:r w:rsidRPr="003A43B8" w:rsidDel="003A43B8">
          <w:rPr>
            <w:rFonts w:ascii="Times New Roman" w:hAnsi="Times New Roman" w:cs="Times New Roman"/>
            <w:noProof/>
            <w:lang w:val="nb-NO"/>
            <w:rPrChange w:id="570" w:author="Robin Matthews" w:date="2021-07-13T17:41:00Z">
              <w:rPr>
                <w:rFonts w:ascii="Times New Roman" w:hAnsi="Times New Roman" w:cs="Times New Roman"/>
                <w:noProof/>
                <w:lang w:val="nb-NO"/>
              </w:rPr>
            </w:rPrChange>
          </w:rPr>
          <w:fldChar w:fldCharType="end"/>
        </w:r>
        <w:commentRangeEnd w:id="567"/>
        <w:r w:rsidR="00A26296" w:rsidRPr="003A43B8" w:rsidDel="003A43B8">
          <w:rPr>
            <w:rStyle w:val="Marquedecommentaire"/>
            <w:rFonts w:ascii="Times New Roman" w:eastAsia="Times New Roman" w:hAnsi="Times New Roman" w:cs="Times New Roman"/>
            <w:sz w:val="22"/>
            <w:szCs w:val="22"/>
            <w:lang w:val="fr-FR" w:eastAsia="fr-FR"/>
            <w:rPrChange w:id="571" w:author="Robin Matthews" w:date="2021-07-13T17:41:00Z">
              <w:rPr>
                <w:rStyle w:val="Marquedecommentaire"/>
                <w:rFonts w:ascii="Times New Roman" w:eastAsia="Times New Roman" w:hAnsi="Times New Roman"/>
                <w:lang w:val="fr-FR" w:eastAsia="fr-FR"/>
              </w:rPr>
            </w:rPrChange>
          </w:rPr>
          <w:commentReference w:id="567"/>
        </w:r>
        <w:r w:rsidR="00D93733" w:rsidRPr="003A43B8" w:rsidDel="003A43B8">
          <w:rPr>
            <w:rFonts w:ascii="Times New Roman" w:hAnsi="Times New Roman" w:cs="Times New Roman"/>
            <w:noProof/>
            <w:lang w:val="nb-NO"/>
          </w:rPr>
          <w:delText xml:space="preserve">; </w:delText>
        </w:r>
        <w:commentRangeStart w:id="572"/>
        <w:r w:rsidR="00D93733" w:rsidRPr="003A43B8" w:rsidDel="003A43B8">
          <w:rPr>
            <w:rFonts w:ascii="Times New Roman" w:hAnsi="Times New Roman" w:cs="Times New Roman"/>
            <w:noProof/>
            <w:lang w:val="nb-NO"/>
            <w:rPrChange w:id="573" w:author="Robin Matthews" w:date="2021-07-13T17:41:00Z">
              <w:rPr>
                <w:rFonts w:ascii="Times New Roman" w:hAnsi="Times New Roman" w:cs="Times New Roman"/>
                <w:noProof/>
                <w:lang w:val="nb-NO"/>
              </w:rPr>
            </w:rPrChange>
          </w:rPr>
          <w:fldChar w:fldCharType="begin" w:fldLock="1"/>
        </w:r>
        <w:r w:rsidR="00FC4C2D" w:rsidRPr="003A43B8" w:rsidDel="003A43B8">
          <w:rPr>
            <w:rFonts w:ascii="Times New Roman" w:hAnsi="Times New Roman" w:cs="Times New Roman"/>
            <w:noProof/>
            <w:lang w:val="nb-NO"/>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00D93733" w:rsidRPr="003A43B8" w:rsidDel="003A43B8">
          <w:rPr>
            <w:rFonts w:ascii="Times New Roman" w:hAnsi="Times New Roman" w:cs="Times New Roman"/>
            <w:noProof/>
            <w:lang w:val="nb-NO"/>
            <w:rPrChange w:id="574" w:author="Robin Matthews" w:date="2021-07-13T17:41:00Z">
              <w:rPr>
                <w:rFonts w:ascii="Times New Roman" w:hAnsi="Times New Roman" w:cs="Times New Roman"/>
                <w:noProof/>
                <w:lang w:val="nb-NO"/>
              </w:rPr>
            </w:rPrChange>
          </w:rPr>
          <w:fldChar w:fldCharType="separate"/>
        </w:r>
        <w:r w:rsidR="00A26296" w:rsidRPr="003A43B8" w:rsidDel="003A43B8">
          <w:rPr>
            <w:rFonts w:ascii="Times New Roman" w:hAnsi="Times New Roman" w:cs="Times New Roman"/>
            <w:noProof/>
            <w:lang w:val="en-US"/>
          </w:rPr>
          <w:delText>Li et al., 2020)</w:delText>
        </w:r>
        <w:r w:rsidR="00D93733" w:rsidRPr="003A43B8" w:rsidDel="003A43B8">
          <w:rPr>
            <w:rFonts w:ascii="Times New Roman" w:hAnsi="Times New Roman" w:cs="Times New Roman"/>
            <w:noProof/>
            <w:lang w:val="nb-NO"/>
            <w:rPrChange w:id="575" w:author="Robin Matthews" w:date="2021-07-13T17:41:00Z">
              <w:rPr>
                <w:rFonts w:ascii="Times New Roman" w:hAnsi="Times New Roman" w:cs="Times New Roman"/>
                <w:noProof/>
                <w:lang w:val="nb-NO"/>
              </w:rPr>
            </w:rPrChange>
          </w:rPr>
          <w:fldChar w:fldCharType="end"/>
        </w:r>
        <w:commentRangeEnd w:id="572"/>
        <w:r w:rsidR="00A26296" w:rsidRPr="003A43B8" w:rsidDel="003A43B8">
          <w:rPr>
            <w:rStyle w:val="Marquedecommentaire"/>
            <w:rFonts w:ascii="Times New Roman" w:eastAsia="Times New Roman" w:hAnsi="Times New Roman" w:cs="Times New Roman"/>
            <w:sz w:val="22"/>
            <w:szCs w:val="22"/>
            <w:lang w:val="fr-FR" w:eastAsia="fr-FR"/>
            <w:rPrChange w:id="576" w:author="Robin Matthews" w:date="2021-07-13T17:41:00Z">
              <w:rPr>
                <w:rStyle w:val="Marquedecommentaire"/>
                <w:rFonts w:ascii="Times New Roman" w:eastAsia="Times New Roman" w:hAnsi="Times New Roman"/>
                <w:lang w:val="fr-FR" w:eastAsia="fr-FR"/>
              </w:rPr>
            </w:rPrChange>
          </w:rPr>
          <w:commentReference w:id="572"/>
        </w:r>
      </w:del>
      <w:bookmarkEnd w:id="529"/>
      <w:r w:rsidR="00080AE1" w:rsidRPr="002613E9">
        <w:rPr>
          <w:rFonts w:ascii="Times New Roman" w:hAnsi="Times New Roman" w:cs="Times New Roman"/>
          <w:lang w:val="en-GB"/>
        </w:rPr>
        <w:t xml:space="preserve">. </w:t>
      </w:r>
      <w:r w:rsidRPr="003A43B8">
        <w:rPr>
          <w:rFonts w:ascii="Times New Roman" w:hAnsi="Times New Roman" w:cs="Times New Roman"/>
        </w:rPr>
        <w:t>Finally</w:t>
      </w:r>
      <w:r w:rsidRPr="00D424AA">
        <w:rPr>
          <w:rFonts w:ascii="Times New Roman" w:hAnsi="Times New Roman" w:cs="Times New Roman"/>
        </w:rPr>
        <w:t xml:space="preserve">, the use of global </w:t>
      </w:r>
      <w:r w:rsidR="009D531E">
        <w:rPr>
          <w:rFonts w:ascii="Times New Roman" w:hAnsi="Times New Roman" w:cs="Times New Roman"/>
        </w:rPr>
        <w:t>warming levels</w:t>
      </w:r>
      <w:r w:rsidRPr="00D424AA">
        <w:rPr>
          <w:rFonts w:ascii="Times New Roman" w:hAnsi="Times New Roman" w:cs="Times New Roman"/>
        </w:rPr>
        <w:t xml:space="preserve"> in the context of global policy documents (in particular the 2015 Paris Agreement, </w:t>
      </w:r>
      <w:commentRangeStart w:id="577"/>
      <w:r w:rsidRPr="00D424AA">
        <w:rPr>
          <w:rFonts w:ascii="Times New Roman" w:hAnsi="Times New Roman" w:cs="Times New Roman"/>
        </w:rPr>
        <w:fldChar w:fldCharType="begin" w:fldLock="1"/>
      </w:r>
      <w:r w:rsidR="00FF6231">
        <w:rPr>
          <w:rFonts w:ascii="Times New Roman" w:hAnsi="Times New Roman" w:cs="Times New Roman"/>
        </w:rPr>
        <w:instrText>ADDIN CSL_CITATION { "citationItems" : [ { "id" : "ITEM-1", "itemData" : { "author" : [ { "dropping-particle" : "", "family" : "UNFCCC", "given" : "", "non-dropping-particle" : "", "parse-names" : false, "suffix" : "" } ], "collection-title" : "FCCC/CP/2015/10/Add.1", "container-title" : "Report of the Conference of the Parties on its twenty-first session, held in Paris from 30 November to 13 December 2015. Addendum: Part two: Action taken by the Conference of the Parties at its twenty-first session", "id" : "ITEM-1", "issued" : { "date-parts" : [ [ "2015" ] ] }, "page" : "1-36", "publisher" : "United Nations Framework Convention on Climate Change (UNFCCC)", "title" : "Decision 1/CP.21: Adoption of the Paris Agreement", "translator" : [ { "dropping-particle" : "", "family" : "S2203", "given" : "Rt7", "non-dropping-particle" : "", "parse-names" : false, "suffix" : "" } ], "type" : "chapter" }, "uris" : [ "http://www.mendeley.com/documents/?uuid=f6ad4c82-489a-4bcd-891d-3e836b440b83", "http://www.mendeley.com/documents/?uuid=3c767f17-12ab-4e4f-970c-9e11e9618981" ] } ], "mendeley" : { "formattedCitation" : "(UNFCCC, 2015)", "manualFormatting" : "UNFCCC 2015)", "plainTextFormattedCitation" : "(UNFCCC, 2015)", "previouslyFormattedCitation" : "(UNFCCC, 2015)" }, "properties" : { "noteIndex" : 0 }, "schema" : "https://github.com/citation-style-language/schema/raw/master/csl-citation.json" }</w:instrText>
      </w:r>
      <w:r w:rsidRPr="00D424AA">
        <w:rPr>
          <w:rFonts w:ascii="Times New Roman" w:hAnsi="Times New Roman" w:cs="Times New Roman"/>
        </w:rPr>
        <w:fldChar w:fldCharType="separate"/>
      </w:r>
      <w:r w:rsidR="00A26296">
        <w:rPr>
          <w:rFonts w:ascii="Times New Roman" w:hAnsi="Times New Roman" w:cs="Times New Roman"/>
          <w:noProof/>
        </w:rPr>
        <w:t>UNFCCC 2015)</w:t>
      </w:r>
      <w:r w:rsidRPr="00D424AA">
        <w:rPr>
          <w:rFonts w:ascii="Times New Roman" w:hAnsi="Times New Roman" w:cs="Times New Roman"/>
        </w:rPr>
        <w:fldChar w:fldCharType="end"/>
      </w:r>
      <w:commentRangeEnd w:id="577"/>
      <w:r w:rsidR="00A26296">
        <w:rPr>
          <w:rStyle w:val="Marquedecommentaire"/>
          <w:rFonts w:ascii="Times New Roman" w:eastAsia="Times New Roman" w:hAnsi="Times New Roman"/>
          <w:lang w:val="fr-FR" w:eastAsia="fr-FR"/>
        </w:rPr>
        <w:commentReference w:id="577"/>
      </w:r>
      <w:r w:rsidRPr="00841A35">
        <w:rPr>
          <w:rFonts w:ascii="Times New Roman" w:hAnsi="Times New Roman" w:cs="Times New Roman"/>
        </w:rPr>
        <w:t>, implies that information on changes in the climate system, and in particular extremes, as a function of global warming are of particular policy relevance. Cross-</w:t>
      </w:r>
      <w:r w:rsidR="009D531E">
        <w:rPr>
          <w:rFonts w:ascii="Times New Roman" w:hAnsi="Times New Roman" w:cs="Times New Roman"/>
        </w:rPr>
        <w:t>C</w:t>
      </w:r>
      <w:r w:rsidRPr="00841A35">
        <w:rPr>
          <w:rFonts w:ascii="Times New Roman" w:hAnsi="Times New Roman" w:cs="Times New Roman"/>
        </w:rPr>
        <w:t xml:space="preserve">hapter </w:t>
      </w:r>
      <w:r w:rsidR="009D531E">
        <w:rPr>
          <w:rFonts w:ascii="Times New Roman" w:hAnsi="Times New Roman" w:cs="Times New Roman"/>
        </w:rPr>
        <w:t>B</w:t>
      </w:r>
      <w:r w:rsidRPr="00841A35">
        <w:rPr>
          <w:rFonts w:ascii="Times New Roman" w:hAnsi="Times New Roman" w:cs="Times New Roman"/>
        </w:rPr>
        <w:t>ox 11.1 provides on</w:t>
      </w:r>
      <w:r w:rsidRPr="00D424AA">
        <w:rPr>
          <w:rFonts w:ascii="Times New Roman" w:hAnsi="Times New Roman" w:cs="Times New Roman"/>
        </w:rPr>
        <w:t xml:space="preserve"> overview on the translation between information at global warming levels (GWLs) </w:t>
      </w:r>
      <w:r w:rsidR="009D531E">
        <w:rPr>
          <w:rFonts w:ascii="Times New Roman" w:hAnsi="Times New Roman" w:cs="Times New Roman"/>
        </w:rPr>
        <w:t>and</w:t>
      </w:r>
      <w:r w:rsidR="009D531E" w:rsidRPr="00D424AA">
        <w:rPr>
          <w:rFonts w:ascii="Times New Roman" w:hAnsi="Times New Roman" w:cs="Times New Roman"/>
        </w:rPr>
        <w:t xml:space="preserve"> </w:t>
      </w:r>
      <w:r w:rsidRPr="00D424AA">
        <w:rPr>
          <w:rFonts w:ascii="Times New Roman" w:hAnsi="Times New Roman" w:cs="Times New Roman"/>
        </w:rPr>
        <w:t>scenarios.</w:t>
      </w:r>
    </w:p>
    <w:p w14:paraId="542A69A3" w14:textId="77777777" w:rsidR="00490A97" w:rsidRPr="00D424AA" w:rsidRDefault="00490A97" w:rsidP="00D424AA">
      <w:pPr>
        <w:rPr>
          <w:rFonts w:cs="Times New Roman"/>
          <w:lang w:val="en-GB"/>
        </w:rPr>
      </w:pPr>
    </w:p>
    <w:p w14:paraId="7A237DBC" w14:textId="3684480C" w:rsidR="00490A97" w:rsidRPr="00D424AA" w:rsidRDefault="00490A97" w:rsidP="00D424AA">
      <w:pPr>
        <w:rPr>
          <w:rFonts w:cs="Times New Roman"/>
          <w:lang w:val="en-GB"/>
        </w:rPr>
      </w:pPr>
      <w:r w:rsidRPr="00D424AA">
        <w:rPr>
          <w:rFonts w:cs="Times New Roman"/>
          <w:lang w:val="en-GB"/>
        </w:rPr>
        <w:t xml:space="preserve">The assessment of projections of future changes in extremes as function of GWL has an advantage in separating uncertainty associated with the global </w:t>
      </w:r>
      <w:r w:rsidR="00A66FC3">
        <w:rPr>
          <w:rFonts w:cs="Times New Roman"/>
          <w:lang w:val="en-GB"/>
        </w:rPr>
        <w:t>warming</w:t>
      </w:r>
      <w:r w:rsidRPr="00D424AA">
        <w:rPr>
          <w:rFonts w:cs="Times New Roman"/>
          <w:lang w:val="en-GB"/>
        </w:rPr>
        <w:t xml:space="preserve"> response (</w:t>
      </w:r>
      <w:r w:rsidR="009D531E">
        <w:rPr>
          <w:rFonts w:cs="Times New Roman"/>
          <w:lang w:val="en-GB"/>
        </w:rPr>
        <w:t xml:space="preserve">see </w:t>
      </w:r>
      <w:r w:rsidRPr="00D424AA">
        <w:rPr>
          <w:rFonts w:cs="Times New Roman"/>
          <w:lang w:val="en-GB"/>
        </w:rPr>
        <w:t xml:space="preserve">Chapter 4) from </w:t>
      </w:r>
      <w:r w:rsidR="009D531E">
        <w:rPr>
          <w:rFonts w:cs="Times New Roman"/>
          <w:lang w:val="en-GB"/>
        </w:rPr>
        <w:t>the uncertainty</w:t>
      </w:r>
      <w:r w:rsidR="009D531E" w:rsidRPr="00D424AA">
        <w:rPr>
          <w:rFonts w:cs="Times New Roman"/>
          <w:lang w:val="en-GB"/>
        </w:rPr>
        <w:t xml:space="preserve"> </w:t>
      </w:r>
      <w:r w:rsidRPr="00D424AA">
        <w:rPr>
          <w:rFonts w:cs="Times New Roman"/>
          <w:lang w:val="en-GB"/>
        </w:rPr>
        <w:t xml:space="preserve">resulting from the regional climate response </w:t>
      </w:r>
      <w:r w:rsidR="00330B10">
        <w:rPr>
          <w:rFonts w:cs="Times New Roman"/>
          <w:lang w:val="en-GB"/>
        </w:rPr>
        <w:t xml:space="preserve">as </w:t>
      </w:r>
      <w:r w:rsidR="002351F8">
        <w:rPr>
          <w:rFonts w:cs="Times New Roman"/>
          <w:lang w:val="en-GB"/>
        </w:rPr>
        <w:t xml:space="preserve">a </w:t>
      </w:r>
      <w:r w:rsidR="00330B10">
        <w:rPr>
          <w:rFonts w:cs="Times New Roman"/>
          <w:lang w:val="en-GB"/>
        </w:rPr>
        <w:t>function of</w:t>
      </w:r>
      <w:r w:rsidR="00A66FC3">
        <w:rPr>
          <w:rFonts w:cs="Times New Roman"/>
          <w:lang w:val="en-GB"/>
        </w:rPr>
        <w:t xml:space="preserve"> GWLs</w:t>
      </w:r>
      <w:r w:rsidRPr="00D424AA">
        <w:rPr>
          <w:rFonts w:cs="Times New Roman"/>
          <w:noProof/>
          <w:lang w:val="en-GB"/>
        </w:rPr>
        <w:t xml:space="preserve"> </w:t>
      </w:r>
      <w:r w:rsidRPr="00D424AA">
        <w:rPr>
          <w:rFonts w:cs="Times New Roman"/>
          <w:noProof/>
          <w:lang w:val="en-GB"/>
        </w:rPr>
        <w:fldChar w:fldCharType="begin" w:fldLock="1"/>
      </w:r>
      <w:r w:rsidR="00FC4C2D">
        <w:rPr>
          <w:rFonts w:cs="Times New Roman"/>
          <w:noProof/>
          <w:lang w:val="en-GB"/>
        </w:rPr>
        <w:instrText>ADDIN CSL_CITATION { "citationItems" : [ { "id" : "ITEM-1",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1",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mendeley" : { "formattedCitation" : "(Seneviratne and Hauser, 2020)", "plainTextFormattedCitation" : "(Seneviratne and Hauser, 2020)", "previouslyFormattedCitation" : "(Seneviratne and Hauser, 2020)" }, "properties" : { "noteIndex" : 0 }, "schema" : "https://github.com/citation-style-language/schema/raw/master/csl-citation.json" }</w:instrText>
      </w:r>
      <w:r w:rsidRPr="00D424AA">
        <w:rPr>
          <w:rFonts w:cs="Times New Roman"/>
          <w:noProof/>
          <w:lang w:val="en-GB"/>
        </w:rPr>
        <w:fldChar w:fldCharType="separate"/>
      </w:r>
      <w:r w:rsidR="00A26296">
        <w:rPr>
          <w:rFonts w:cs="Times New Roman"/>
          <w:noProof/>
          <w:lang w:val="en-GB"/>
        </w:rPr>
        <w:t>(Seneviratne and Hauser, 2020)</w:t>
      </w:r>
      <w:r w:rsidRPr="00D424AA">
        <w:rPr>
          <w:rFonts w:cs="Times New Roman"/>
          <w:noProof/>
          <w:lang w:val="en-GB"/>
        </w:rPr>
        <w:fldChar w:fldCharType="end"/>
      </w:r>
      <w:r w:rsidRPr="00841A35">
        <w:rPr>
          <w:rFonts w:cs="Times New Roman"/>
          <w:lang w:val="en-GB"/>
        </w:rPr>
        <w:t>. If the interest is in the projection of regional changes at certain GWLs, such as those defined by the Paris Agreement, projections based on t</w:t>
      </w:r>
      <w:r w:rsidRPr="00D424AA">
        <w:rPr>
          <w:rFonts w:cs="Times New Roman"/>
          <w:lang w:val="en-GB"/>
        </w:rPr>
        <w:t>ime periods and emission scenarios</w:t>
      </w:r>
      <w:r w:rsidR="00FC2B70" w:rsidRPr="00D424AA">
        <w:rPr>
          <w:rFonts w:cs="Times New Roman"/>
          <w:lang w:val="en-GB"/>
        </w:rPr>
        <w:t xml:space="preserve"> </w:t>
      </w:r>
      <w:r w:rsidRPr="00D424AA">
        <w:rPr>
          <w:rFonts w:cs="Times New Roman"/>
          <w:lang w:val="en-GB"/>
        </w:rPr>
        <w:t>have unnecessarily larger uncertainty due to differences in model global transient climate responses. To take advantage of this feature and to provide easy comparison with SR15, assessments of projected changes in this chapter are largely provided in relation to future GWLs, with a focus on changes at +1.5°C, +2°C, and +4°C of global warming above pre-industrial levels (</w:t>
      </w:r>
      <w:r w:rsidR="00FC2B70" w:rsidRPr="00D424AA">
        <w:rPr>
          <w:rFonts w:cs="Times New Roman"/>
          <w:lang w:val="en-GB"/>
        </w:rPr>
        <w:t>e.g. Tables 11.1, 11.2 and regional tables in Section 11.9</w:t>
      </w:r>
      <w:r w:rsidRPr="00D424AA">
        <w:rPr>
          <w:rFonts w:cs="Times New Roman"/>
          <w:lang w:val="en-GB"/>
        </w:rPr>
        <w:t xml:space="preserve">). These </w:t>
      </w:r>
      <w:r w:rsidR="00FC2B70" w:rsidRPr="00D424AA">
        <w:rPr>
          <w:rFonts w:cs="Times New Roman"/>
          <w:lang w:val="en-GB"/>
        </w:rPr>
        <w:t>encompass</w:t>
      </w:r>
      <w:r w:rsidRPr="00D424AA">
        <w:rPr>
          <w:rFonts w:cs="Times New Roman"/>
          <w:lang w:val="en-GB"/>
        </w:rPr>
        <w:t xml:space="preserve"> a scenario compatible with the aim of the Paris Agreement (+1.5°C), a scenario slightly overshooting the aims of the Paris Agreement (+2°C), and a “worst-case” scenario with </w:t>
      </w:r>
      <w:r w:rsidR="00330B10">
        <w:rPr>
          <w:rFonts w:cs="Times New Roman"/>
          <w:lang w:val="en-GB"/>
        </w:rPr>
        <w:t>no</w:t>
      </w:r>
      <w:r w:rsidRPr="00D424AA">
        <w:rPr>
          <w:rFonts w:cs="Times New Roman"/>
          <w:lang w:val="en-GB"/>
        </w:rPr>
        <w:t xml:space="preserve"> mitigation (+4°C). </w:t>
      </w:r>
      <w:r w:rsidR="00FC2B70" w:rsidRPr="00D424AA">
        <w:rPr>
          <w:rFonts w:cs="Times New Roman"/>
          <w:lang w:val="en-GB"/>
        </w:rPr>
        <w:t>The</w:t>
      </w:r>
      <w:r w:rsidRPr="00D424AA">
        <w:rPr>
          <w:rFonts w:cs="Times New Roman"/>
          <w:lang w:val="en-GB"/>
        </w:rPr>
        <w:t xml:space="preserve"> CC-Box 11.1</w:t>
      </w:r>
      <w:r w:rsidR="00FC2B70" w:rsidRPr="00D424AA">
        <w:rPr>
          <w:rFonts w:cs="Times New Roman"/>
          <w:lang w:val="en-GB"/>
        </w:rPr>
        <w:t xml:space="preserve"> provides a background on the GWL sampling approach used in the AR6, both for the computation of GWL projections from </w:t>
      </w:r>
      <w:r w:rsidR="000111EC">
        <w:rPr>
          <w:rFonts w:cs="Times New Roman"/>
          <w:lang w:val="en-GB"/>
        </w:rPr>
        <w:t>ESMs contributing to the 6</w:t>
      </w:r>
      <w:r w:rsidR="000111EC" w:rsidRPr="00804CE7">
        <w:rPr>
          <w:rFonts w:cs="Times New Roman"/>
          <w:vertAlign w:val="superscript"/>
          <w:lang w:val="en-GB"/>
        </w:rPr>
        <w:t>th</w:t>
      </w:r>
      <w:r w:rsidR="000111EC">
        <w:rPr>
          <w:rFonts w:cs="Times New Roman"/>
          <w:lang w:val="en-GB"/>
        </w:rPr>
        <w:t xml:space="preserve"> Phase of the Coupled Model Intercomparison Project (</w:t>
      </w:r>
      <w:r w:rsidR="00FC2B70" w:rsidRPr="00D424AA">
        <w:rPr>
          <w:rFonts w:cs="Times New Roman"/>
          <w:lang w:val="en-GB"/>
        </w:rPr>
        <w:t>CMIP6</w:t>
      </w:r>
      <w:r w:rsidR="000111EC">
        <w:rPr>
          <w:rFonts w:cs="Times New Roman"/>
          <w:lang w:val="en-GB"/>
        </w:rPr>
        <w:t>)</w:t>
      </w:r>
      <w:r w:rsidR="00FC2B70" w:rsidRPr="00D424AA">
        <w:rPr>
          <w:rFonts w:cs="Times New Roman"/>
          <w:lang w:val="en-GB"/>
        </w:rPr>
        <w:t xml:space="preserve"> as well as for the mapping of existing scenario-based literature for CMIP6 and </w:t>
      </w:r>
      <w:r w:rsidR="000111EC">
        <w:rPr>
          <w:rFonts w:cs="Times New Roman"/>
          <w:lang w:val="en-GB"/>
        </w:rPr>
        <w:t>the 5</w:t>
      </w:r>
      <w:r w:rsidR="000111EC" w:rsidRPr="00804CE7">
        <w:rPr>
          <w:rFonts w:cs="Times New Roman"/>
          <w:vertAlign w:val="superscript"/>
          <w:lang w:val="en-GB"/>
        </w:rPr>
        <w:t>th</w:t>
      </w:r>
      <w:r w:rsidR="000111EC">
        <w:rPr>
          <w:rFonts w:cs="Times New Roman"/>
          <w:lang w:val="en-GB"/>
        </w:rPr>
        <w:t xml:space="preserve"> Phase of CMIP (</w:t>
      </w:r>
      <w:r w:rsidR="00FC2B70" w:rsidRPr="00D424AA">
        <w:rPr>
          <w:rFonts w:cs="Times New Roman"/>
          <w:lang w:val="en-GB"/>
        </w:rPr>
        <w:t>CMIP5</w:t>
      </w:r>
      <w:r w:rsidR="000111EC">
        <w:rPr>
          <w:rFonts w:cs="Times New Roman"/>
          <w:lang w:val="en-GB"/>
        </w:rPr>
        <w:t>)</w:t>
      </w:r>
      <w:r w:rsidR="00FC2B70" w:rsidRPr="00D424AA">
        <w:rPr>
          <w:rFonts w:cs="Times New Roman"/>
          <w:lang w:val="en-GB"/>
        </w:rPr>
        <w:t xml:space="preserve"> to assessments as function of GWLs (see also Section 11.9. and Table 11.3 for an example).</w:t>
      </w:r>
    </w:p>
    <w:p w14:paraId="3E9B883D" w14:textId="77777777" w:rsidR="00490A97" w:rsidRPr="00D424AA" w:rsidRDefault="00490A97" w:rsidP="00D424AA">
      <w:pPr>
        <w:rPr>
          <w:rFonts w:cs="Times New Roman"/>
          <w:lang w:val="en-GB"/>
        </w:rPr>
      </w:pPr>
    </w:p>
    <w:p w14:paraId="6FC65836" w14:textId="74A12CDF" w:rsidR="00490A97" w:rsidRPr="00D424AA" w:rsidRDefault="00490A97" w:rsidP="00D424AA">
      <w:pPr>
        <w:rPr>
          <w:rFonts w:cs="Times New Roman"/>
          <w:lang w:val="en-GB"/>
        </w:rPr>
      </w:pPr>
      <w:r w:rsidRPr="00D424AA">
        <w:rPr>
          <w:rFonts w:cs="Times New Roman"/>
          <w:lang w:val="en-GB"/>
        </w:rPr>
        <w:t xml:space="preserve">While regional changes in many types of extremes do scale robustly with global </w:t>
      </w:r>
      <w:r w:rsidR="009D531E">
        <w:rPr>
          <w:rFonts w:cs="Times New Roman"/>
          <w:lang w:val="en-GB"/>
        </w:rPr>
        <w:t>surface</w:t>
      </w:r>
      <w:r w:rsidR="009D531E" w:rsidRPr="00D424AA">
        <w:rPr>
          <w:rFonts w:cs="Times New Roman"/>
          <w:lang w:val="en-GB"/>
        </w:rPr>
        <w:t xml:space="preserve"> </w:t>
      </w:r>
      <w:r w:rsidRPr="00D424AA">
        <w:rPr>
          <w:rFonts w:cs="Times New Roman"/>
          <w:lang w:val="en-GB"/>
        </w:rPr>
        <w:t>temperature, generally irrespective of emission scenarios (Section 11.1.4; Fig</w:t>
      </w:r>
      <w:r w:rsidR="00946D6B" w:rsidRPr="00D424AA">
        <w:rPr>
          <w:rFonts w:cs="Times New Roman"/>
          <w:lang w:val="en-GB"/>
        </w:rPr>
        <w:t>ure</w:t>
      </w:r>
      <w:r w:rsidRPr="00D424AA">
        <w:rPr>
          <w:rFonts w:cs="Times New Roman"/>
          <w:lang w:val="en-GB"/>
        </w:rPr>
        <w:t>s 11.3, 11.</w:t>
      </w:r>
      <w:r w:rsidR="00946D6B" w:rsidRPr="00D424AA">
        <w:rPr>
          <w:rFonts w:cs="Times New Roman"/>
          <w:lang w:val="en-GB"/>
        </w:rPr>
        <w:t>6</w:t>
      </w:r>
      <w:r w:rsidRPr="00D424AA">
        <w:rPr>
          <w:rFonts w:cs="Times New Roman"/>
          <w:lang w:val="en-GB"/>
        </w:rPr>
        <w:t>, 11.</w:t>
      </w:r>
      <w:r w:rsidR="00946D6B" w:rsidRPr="00D424AA">
        <w:rPr>
          <w:rFonts w:cs="Times New Roman"/>
          <w:lang w:val="en-GB"/>
        </w:rPr>
        <w:t>7</w:t>
      </w:r>
      <w:r w:rsidRPr="00D424AA">
        <w:rPr>
          <w:rFonts w:cs="Times New Roman"/>
          <w:lang w:val="en-GB"/>
        </w:rPr>
        <w:t xml:space="preserve">; CC-Box 11.1), effects of local forcing can distort this relation. In particular, emission scenarios with the same radiative forcing can have different regional extreme precipitation responses </w:t>
      </w:r>
      <w:r w:rsidR="009D531E">
        <w:rPr>
          <w:rFonts w:cs="Times New Roman"/>
          <w:lang w:val="en-GB"/>
        </w:rPr>
        <w:t>resulting from</w:t>
      </w:r>
      <w:r w:rsidR="009D531E" w:rsidRPr="00D424AA">
        <w:rPr>
          <w:rFonts w:cs="Times New Roman"/>
          <w:lang w:val="en-GB"/>
        </w:rPr>
        <w:t xml:space="preserve"> </w:t>
      </w:r>
      <w:r w:rsidRPr="00D424AA">
        <w:rPr>
          <w:rFonts w:cs="Times New Roman"/>
          <w:lang w:val="en-GB"/>
        </w:rPr>
        <w:t xml:space="preserve">different aerosol forcing </w:t>
      </w:r>
      <w:commentRangeStart w:id="578"/>
      <w:r w:rsidRPr="00D424AA">
        <w:rPr>
          <w:rFonts w:cs="Times New Roman"/>
          <w:lang w:val="en-GB"/>
        </w:rPr>
        <w:fldChar w:fldCharType="begin" w:fldLock="1"/>
      </w:r>
      <w:ins w:id="579" w:author="Robin Matthews" w:date="2021-07-13T17:42:00Z">
        <w:r w:rsidR="003A43B8">
          <w:rPr>
            <w:rFonts w:cs="Times New Roman"/>
            <w:lang w:val="en-GB"/>
          </w:rPr>
          <w:instrText>ADDIN CSL_CITATION { "citationItems" : [ { "id" : "ITEM-1", "itemData" : { "DOI" : "10.1038/srep46432", "ISSN" : "2045-2322", "author" : [ { "dropping-particle" : "", "family" : "Wang", "given" : "Zhili", "non-dropping-particle" : "", "parse-names" : false, "suffix" : "" }, { "dropping-particle" : "", "family" : "Lin", "given" : "Lei", "non-dropping-particle" : "", "parse-names" : false, "suffix" : "" }, { "dropping-particle" : "", "family" : "Zhang", "given" : "Xiaoye", "non-dropping-particle" : "", "parse-names" : false, "suffix" : "" }, { "dropping-particle" : "", "family" : "Zhang", "given" : "Hua", "non-dropping-particle" : "", "parse-names" : false, "suffix" : "" }, { "dropping-particle" : "", "family" : "Liu", "given" : "Liangke", "non-dropping-particle" : "", "parse-names" : false, "suffix" : "" }, { "dropping-particle" : "", "family" : "Xu", "given" : "Yangyang", "non-dropping-particle" : "", "parse-names" : false, "suffix" : "" } ], "container-title" : "Scientific Reports", "id" : "ITEM-1", "issue" : "1", "issued" : { "date-parts" : [ [ "2017", "12", "20" ] ] }, "page" : "46432", "title" : "Scenario dependence of future changes in climate extremes under 1.5 \u00b0C and 2 \u00b0C global warming", "translator" : [ { "dropping-particle" : "", "family" : "S1192", "given" : "", "non-dropping-particle" : "", "parse-names" : false, "suffix" : "" } ], "type" : "article-journal", "volume" : "7" }, "uris" : [ "http://www.mendeley.com/documents/?uuid=1c62bbad-5a8d-4f84-9ca2-960006910e85" ] } ], "mendeley" : { "formattedCitation" : "(Wang et al., 2017d)", "manualFormatting" : "(Z. Wang et al., 2017b)", "plainTextFormattedCitation" : "(Wang et al., 2017d)", "previouslyFormattedCitation" : "(Wang et al., 2017d)" }, "properties" : { "noteIndex" : 0 }, "schema" : "https://github.com/citation-style-language/schema/raw/master/csl-citation.json" }</w:instrText>
        </w:r>
      </w:ins>
      <w:del w:id="580" w:author="Robin Matthews" w:date="2021-07-13T17:42:00Z">
        <w:r w:rsidR="00FF6231" w:rsidDel="003A43B8">
          <w:rPr>
            <w:rFonts w:cs="Times New Roman"/>
            <w:lang w:val="en-GB"/>
          </w:rPr>
          <w:delInstrText>ADDIN CSL_CITATION { "citationItems" : [ { "id" : "ITEM-1", "itemData" : { "DOI" : "10.1038/srep46432", "ISSN" : "2045-2322", "author" : [ { "dropping-particle" : "", "family" : "Wang", "given" : "Zhili", "non-dropping-particle" : "", "parse-names" : false, "suffix" : "" }, { "dropping-particle" : "", "family" : "Lin", "given" : "Lei", "non-dropping-particle" : "", "parse-names" : false, "suffix" : "" }, { "dropping-particle" : "", "family" : "Zhang", "given" : "Xiaoye", "non-dropping-particle" : "", "parse-names" : false, "suffix" : "" }, { "dropping-particle" : "", "family" : "Zhang", "given" : "Hua", "non-dropping-particle" : "", "parse-names" : false, "suffix" : "" }, { "dropping-particle" : "", "family" : "Liu", "given" : "Liangke", "non-dropping-particle" : "", "parse-names" : false, "suffix" : "" }, { "dropping-particle" : "", "family" : "Xu", "given" : "Yangyang", "non-dropping-particle" : "", "parse-names" : false, "suffix" : "" } ], "container-title" : "Scientific Reports", "id" : "ITEM-1", "issue" : "1", "issued" : { "date-parts" : [ [ "2017", "12", "20" ] ] }, "page" : "46432", "title" : "Scenario dependence of future changes in climate extremes under 1.5 \u00b0C and 2 \u00b0C global warming", "translator" : [ { "dropping-particle" : "", "family" : "S1192", "given" : "", "non-dropping-particle" : "", "parse-names" : false, "suffix" : "" } ], "type" : "article-journal", "volume" : "7" }, "uris" : [ "http://www.mendeley.com/documents/?uuid=1c62bbad-5a8d-4f84-9ca2-960006910e85" ] } ], "mendeley" : { "formattedCitation" : "(Wang et al., 2017d)", "plainTextFormattedCitation" : "(Wang et al., 2017d)", "previouslyFormattedCitation" : "(Wang et al., 2017d)"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581" w:author="Robin Matthews" w:date="2021-07-13T17:41:00Z">
        <w:r w:rsidR="003A43B8">
          <w:rPr>
            <w:rFonts w:cs="Times New Roman"/>
            <w:noProof/>
            <w:lang w:val="en-GB"/>
          </w:rPr>
          <w:t xml:space="preserve">Z. </w:t>
        </w:r>
      </w:ins>
      <w:r w:rsidR="00A26296">
        <w:rPr>
          <w:rFonts w:cs="Times New Roman"/>
          <w:noProof/>
          <w:lang w:val="en-GB"/>
        </w:rPr>
        <w:t>Wang et al., 2017</w:t>
      </w:r>
      <w:ins w:id="582" w:author="Robin Matthews" w:date="2021-07-13T17:41:00Z">
        <w:r w:rsidR="003A43B8">
          <w:rPr>
            <w:rFonts w:cs="Times New Roman"/>
            <w:noProof/>
            <w:lang w:val="en-GB"/>
          </w:rPr>
          <w:t>b</w:t>
        </w:r>
      </w:ins>
      <w:del w:id="583" w:author="Robin Matthews" w:date="2021-07-13T17:41:00Z">
        <w:r w:rsidR="00A26296" w:rsidDel="003A43B8">
          <w:rPr>
            <w:rFonts w:cs="Times New Roman"/>
            <w:noProof/>
            <w:lang w:val="en-GB"/>
          </w:rPr>
          <w:delText>d</w:delText>
        </w:r>
      </w:del>
      <w:r w:rsidR="00A26296">
        <w:rPr>
          <w:rFonts w:cs="Times New Roman"/>
          <w:noProof/>
          <w:lang w:val="en-GB"/>
        </w:rPr>
        <w:t>)</w:t>
      </w:r>
      <w:r w:rsidRPr="00D424AA">
        <w:rPr>
          <w:rFonts w:cs="Times New Roman"/>
          <w:lang w:val="en-GB"/>
        </w:rPr>
        <w:fldChar w:fldCharType="end"/>
      </w:r>
      <w:commentRangeEnd w:id="578"/>
      <w:r w:rsidR="00A26296">
        <w:rPr>
          <w:rStyle w:val="Marquedecommentaire"/>
        </w:rPr>
        <w:commentReference w:id="578"/>
      </w:r>
      <w:r w:rsidRPr="00841A35">
        <w:rPr>
          <w:rFonts w:cs="Times New Roman"/>
          <w:lang w:val="en-GB"/>
        </w:rPr>
        <w:t>. Another example is related to forcing from land use and land cover changes (Section 11</w:t>
      </w:r>
      <w:r w:rsidRPr="00D424AA">
        <w:rPr>
          <w:rFonts w:cs="Times New Roman"/>
          <w:lang w:val="en-GB"/>
        </w:rPr>
        <w:t xml:space="preserve">.1.6). Climate models often either overestimate or underestimate observed changes in annual maximum daily maximum temperature depending on the region and considered models </w:t>
      </w:r>
      <w:bookmarkStart w:id="584" w:name="_Hlk77090674"/>
      <w:ins w:id="585" w:author="Robin Matthews" w:date="2021-07-13T17:44:00Z">
        <w:r w:rsidR="003A43B8">
          <w:rPr>
            <w:rFonts w:cs="Times New Roman"/>
            <w:lang w:val="en-GB"/>
          </w:rPr>
          <w:fldChar w:fldCharType="begin" w:fldLock="1"/>
        </w:r>
      </w:ins>
      <w:r w:rsidR="003A5209">
        <w:rPr>
          <w:rFonts w:cs="Times New Roman"/>
          <w:lang w:val="en-GB"/>
        </w:rPr>
        <w:instrText>ADDIN CSL_CITATION { "citationItems" : [ { "id" : "ITEM-1", "itemData" : { "author" : [ { "dropping-particle" : "", "family" : "Donat", "given" : "M G", "non-dropping-particle" : "", "parse-names" : false, "suffix" : "" }, { "dropping-particle" : "", "family" : "Pitman", "given" : "A J", "non-dropping-particle" : "", "parse-names" : false, "suffix" : "" }, { "dropping-particle" : "", "family" : "Seneviratne", "given" : "S I", "non-dropping-particle" : "", "parse-names" : false, "suffix" : "" } ], "container-title" : "Geophysical Research Letters", "id" : "ITEM-1", "issue" : "13", "issued" : { "date-parts" : [ [ "2017", "7" ] ] }, "page" : "7011-7019", "title" : "Regional warming of hot extremes accelerated by surface energy fluxes", "translator" : [ { "dropping-particle" : "", "family" : "S358", "given" : "", "non-dropping-particle" : "", "parse-names" : false, "suffix" : "" } ], "type" : "article-journal", "volume" : "44" }, "uris" : [ "http://www.mendeley.com/documents/?uuid=7f875bd3-fa06-4fb7-8c9c-acbc0b03f1a6" ] }, { "id" : "ITEM-2", "itemData" : { "DOI" : "10.1088/1748-9326/aba3d4", "ISSN" : "1748-9326", "author" : [ { "dropping-particle" : "", "family" : "Vautard", "given" : "Robert", "non-dropping-particle" : "", "parse-names" : false, "suffix" : "" }, { "dropping-particle" : "", "family" : "Aalst", "given" : "Maarten", "non-dropping-particle" : "", "parse-names" : false, "suffix" : "" }, { "dropping-particle" : "", "family" : "Boucher", "given" : "Olivier", "non-dropping-particle" : "", "parse-names" : false, "suffix" : "" }, { "dropping-particle" : "", "family" : "Drouin", "given" : "Agathe", "non-dropping-particle" : "", "parse-names" : false, "suffix" : "" }, { "dropping-particle" : "", "family" : "Haustein", "given" : "Karsten", "non-dropping-particle" : "", "parse-names" : false, "suffix" : "" }, { "dropping-particle" : "", "family" : "Kreienkamp", "given" : "Frank",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Ribes", "given" : "Aurelien", "non-dropping-particle" : "", "parse-names" : false, "suffix" : "" }, { "dropping-particle" : "", "family" : "Robin", "given" : "Yoann", "non-dropping-particle" : "", "parse-names" : false, "suffix" : "" }, { "dropping-particle" : "", "family" : "Schneider", "given" : "Michel", "non-dropping-particle" : "", "parse-names" : false, "suffix" : "" }, { "dropping-particle" : "", "family" : "Soubeyroux", "given" : "Jean-Michel", "non-dropping-particle" : "", "parse-names" : false, "suffix" : "" }, { "dropping-particle" : "", "family" : "Stott", "given" : "Peter", "non-dropping-particle" : "", "parse-names" : false, "suffix" : "" }, { "dropping-particle" : "", "family" : "Seneviratne", "given" : "Sonia I", "non-dropping-particle" : "", "parse-names" : false, "suffix" : "" }, { "dropping-particle" : "", "family" : "Vogel", "given" : "Martha M", "non-dropping-particle" : "", "parse-names" : false, "suffix" : "" }, { "dropping-particle" : "", "family" : "Wehner", "given" : "Michael", "non-dropping-particle" : "", "parse-names" : false, "suffix" : "" }, { "dropping-particle" : "", "family" : "Aalst", "given" : "Maarten", "non-dropping-particle" : "van", "parse-names" : false, "suffix" : "" }, { "dropping-particle" : "", "family" : "Boucher", "given" : "Olivier", "non-dropping-particle" : "", "parse-names" : false, "suffix" : "" }, { "dropping-particle" : "", "family" : "Drouin", "given" : "Agathe", "non-dropping-particle" : "", "parse-names" : false, "suffix" : "" }, { "dropping-particle" : "", "family" : "Haustein", "given" : "Karsten", "non-dropping-particle" : "", "parse-names" : false, "suffix" : "" }, { "dropping-particle" : "", "family" : "Kreienkamp", "given" : "Frank",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Ribes", "given" : "Aurelien", "non-dropping-particle" : "", "parse-names" : false, "suffix" : "" }, { "dropping-particle" : "", "family" : "Robin", "given" : "Yoann", "non-dropping-particle" : "", "parse-names" : false, "suffix" : "" }, { "dropping-particle" : "", "family" : "Schneider", "given" : "Michel", "non-dropping-particle" : "", "parse-names" : false, "suffix" : "" }, { "dropping-particle" : "", "family" : "Soubeyroux", "given" : "Jean-Michel", "non-dropping-particle" : "", "parse-names" : false, "suffix" : "" }, { "dropping-particle" : "", "family" : "Stott", "given" : "Peter", "non-dropping-particle" : "", "parse-names" : false, "suffix" : "" }, { "dropping-particle" : "", "family" : "Seneviratne", "given" : "Sonia I", "non-dropping-particle" : "", "parse-names" : false, "suffix" : "" }, { "dropping-particle" : "", "family" : "Vogel", "given" : "Martha M", "non-dropping-particle" : "", "parse-names" : false, "suffix" : "" }, { "dropping-particle" : "", "family" : "Wehner", "given" : "Michael", "non-dropping-particle" : "", "parse-names" : false, "suffix" : "" } ], "container-title" : "Environmental Research Letters", "id" : "ITEM-2", "issued" : { "date-parts" : [ [ "2020", "7", "8" ] ] }, "title" : "Human contribution to the record-breaking June and July 2019 heat waves in Western Europe", "translator" : [ { "dropping-particle" : "", "family" : "S3317", "given" : "", "non-dropping-particle" : "", "parse-names" : false, "suffix" : "" } ], "type" : "article-journal" }, "uris" : [ "http://www.mendeley.com/documents/?uuid=02bb1ba2-f22e-4317-9d80-db445993ff62" ] } ], "mendeley" : { "formattedCitation" : "(Donat et al., 2017; Vautard et al., 2020a)", "manualFormatting" : "(Donat et al., 2017; Vautard et al., 2020a)", "plainTextFormattedCitation" : "(Donat et al., 2017; Vautard et al., 2020a)", "previouslyFormattedCitation" : "(Donat et al., 2017; Vautard et al., 2020a)" }, "properties" : { "noteIndex" : 0 }, "schema" : "https://github.com/citation-style-language/schema/raw/master/csl-citation.json" }</w:instrText>
      </w:r>
      <w:ins w:id="586" w:author="Robin Matthews" w:date="2021-07-13T17:44:00Z">
        <w:r w:rsidR="003A43B8">
          <w:rPr>
            <w:rFonts w:cs="Times New Roman"/>
            <w:lang w:val="en-GB"/>
          </w:rPr>
          <w:fldChar w:fldCharType="separate"/>
        </w:r>
        <w:r w:rsidR="003A43B8" w:rsidRPr="00E126B9">
          <w:rPr>
            <w:rFonts w:cs="Times New Roman"/>
            <w:noProof/>
            <w:lang w:val="en-GB"/>
          </w:rPr>
          <w:t>(Donat et al., 2017; Vautard et al., 2020</w:t>
        </w:r>
      </w:ins>
      <w:ins w:id="587" w:author="Robin Matthews" w:date="2021-07-13T17:45:00Z">
        <w:r w:rsidR="003A43B8">
          <w:rPr>
            <w:rFonts w:cs="Times New Roman"/>
            <w:noProof/>
            <w:lang w:val="en-GB"/>
          </w:rPr>
          <w:t>a</w:t>
        </w:r>
      </w:ins>
      <w:ins w:id="588" w:author="Robin Matthews" w:date="2021-07-13T17:44:00Z">
        <w:r w:rsidR="003A43B8" w:rsidRPr="00E126B9">
          <w:rPr>
            <w:rFonts w:cs="Times New Roman"/>
            <w:noProof/>
            <w:lang w:val="en-GB"/>
          </w:rPr>
          <w:t>)</w:t>
        </w:r>
        <w:r w:rsidR="003A43B8">
          <w:rPr>
            <w:rFonts w:cs="Times New Roman"/>
            <w:lang w:val="en-GB"/>
          </w:rPr>
          <w:fldChar w:fldCharType="end"/>
        </w:r>
      </w:ins>
      <w:commentRangeStart w:id="589"/>
      <w:del w:id="590" w:author="Robin Matthews" w:date="2021-07-13T17:44:00Z">
        <w:r w:rsidRPr="00D424AA" w:rsidDel="003A43B8">
          <w:rPr>
            <w:rFonts w:cs="Times New Roman"/>
            <w:lang w:val="en-GB"/>
          </w:rPr>
          <w:fldChar w:fldCharType="begin" w:fldLock="1"/>
        </w:r>
        <w:r w:rsidR="00FF6231" w:rsidRPr="003A43B8" w:rsidDel="003A43B8">
          <w:rPr>
            <w:rFonts w:cs="Times New Roman"/>
            <w:lang w:val="en-GB"/>
          </w:rPr>
          <w:delInstrText>ADDIN CSL_CITATION { "citationItems" : [ { "id" : "ITEM-1", "itemData" : { "author" : [ { "dropping-particle" : "", "family" : "Donat", "given" : "M G", "non-dropping-particle" : "", "parse-names" : false, "suffix" : "" }, { "dropping-particle" : "", "family" : "Pitman", "given" : "A J", "non-dropping-particle" : "", "parse-names" : false, "suffix" : "" }, { "dropping-particle" : "", "family" : "Seneviratne", "given" : "S I", "non-dropping-particle" : "", "parse-names" : false, "suffix" : "" } ], "container-title" : "Geophysical Research Letters", "id" : "ITEM-1", "issue" : "13", "issued" : { "date-parts" : [ [ "2017", "7" ] ] }, "page" : "7011-7019", "title" : "Regional warming of hot extremes accelerated by surface energy fluxes", "translator" : [ { "dropping-particle" : "", "family" : "S358", "given" : "", "non-dropping-particle" : "", "parse-names" : false, "suffix" : "" } ], "type" : "article-journal", "volume" : "44" }, "uris" : [ "http://www.mendeley.com/documents/?uuid=7f875bd3-fa06-4fb7-8c9c-acbc0b03f1a6" ] } ], "mendeley" : { "formattedCitation" : "(Donat et al., 2017)", "manualFormatting" : "(Donat et al., 2017", "plainTextFormattedCitation" : "(Donat et al., 2017)", "previouslyFormattedCitation" : "(Donat et al., 2017)" }, "properties" : { "noteIndex" : 0 }, "schema" : "https://github.com/citation-style-language/schema/raw/master/csl-citation.json" }</w:delInstrText>
        </w:r>
        <w:r w:rsidRPr="00D424AA" w:rsidDel="003A43B8">
          <w:rPr>
            <w:rFonts w:cs="Times New Roman"/>
            <w:lang w:val="en-GB"/>
          </w:rPr>
          <w:fldChar w:fldCharType="separate"/>
        </w:r>
        <w:r w:rsidR="00A26296" w:rsidRPr="003A43B8" w:rsidDel="003A43B8">
          <w:rPr>
            <w:rFonts w:cs="Times New Roman"/>
            <w:noProof/>
            <w:lang w:val="en-GB"/>
          </w:rPr>
          <w:delText>(Donat et al., 2017</w:delText>
        </w:r>
        <w:r w:rsidRPr="00D424AA" w:rsidDel="003A43B8">
          <w:rPr>
            <w:rFonts w:cs="Times New Roman"/>
            <w:lang w:val="en-GB"/>
          </w:rPr>
          <w:fldChar w:fldCharType="end"/>
        </w:r>
        <w:commentRangeEnd w:id="589"/>
        <w:r w:rsidR="00A26296" w:rsidDel="003A43B8">
          <w:rPr>
            <w:rStyle w:val="Marquedecommentaire"/>
          </w:rPr>
          <w:commentReference w:id="589"/>
        </w:r>
        <w:r w:rsidRPr="00841A35" w:rsidDel="003A43B8">
          <w:rPr>
            <w:rFonts w:cs="Times New Roman"/>
            <w:lang w:val="en-GB"/>
          </w:rPr>
          <w:delText xml:space="preserve">; </w:delText>
        </w:r>
        <w:commentRangeStart w:id="591"/>
        <w:r w:rsidRPr="00D424AA" w:rsidDel="003A43B8">
          <w:rPr>
            <w:rFonts w:cs="Times New Roman"/>
            <w:lang w:val="en-GB"/>
          </w:rPr>
          <w:fldChar w:fldCharType="begin" w:fldLock="1"/>
        </w:r>
      </w:del>
      <w:del w:id="592" w:author="Robin Matthews" w:date="2021-07-13T17:42:00Z">
        <w:r w:rsidR="00FF6231" w:rsidDel="003A43B8">
          <w:rPr>
            <w:rFonts w:cs="Times New Roman"/>
            <w:lang w:val="en-GB"/>
          </w:rPr>
          <w:delInstrText>ADDIN CSL_CITATION { "citationItems" : [ { "id" : "ITEM-1", "itemData" : { "DOI" : "10.1088/1748-9326/aba3d4", "ISSN" : "1748-9326", "author" : [ { "dropping-particle" : "", "family" : "Vautard", "given" : "Robert", "non-dropping-particle" : "", "parse-names" : false, "suffix" : "" }, { "dropping-particle" : "", "family" : "Aalst", "given" : "Maarten", "non-dropping-particle" : "", "parse-names" : false, "suffix" : "" }, { "dropping-particle" : "", "family" : "Boucher", "given" : "Olivier", "non-dropping-particle" : "", "parse-names" : false, "suffix" : "" }, { "dropping-particle" : "", "family" : "Drouin", "given" : "Agathe", "non-dropping-particle" : "", "parse-names" : false, "suffix" : "" }, { "dropping-particle" : "", "family" : "Haustein", "given" : "Karsten", "non-dropping-particle" : "", "parse-names" : false, "suffix" : "" }, { "dropping-particle" : "", "family" : "Kreienkamp", "given" : "Frank",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Ribes", "given" : "Aurelien", "non-dropping-particle" : "", "parse-names" : false, "suffix" : "" }, { "dropping-particle" : "", "family" : "Robin", "given" : "Yoann", "non-dropping-particle" : "", "parse-names" : false, "suffix" : "" }, { "dropping-particle" : "", "family" : "Schneider", "given" : "Michel", "non-dropping-particle" : "", "parse-names" : false, "suffix" : "" }, { "dropping-particle" : "", "family" : "Soubeyroux", "given" : "Jean-Michel", "non-dropping-particle" : "", "parse-names" : false, "suffix" : "" }, { "dropping-particle" : "", "family" : "Stott", "given" : "Peter", "non-dropping-particle" : "", "parse-names" : false, "suffix" : "" }, { "dropping-particle" : "", "family" : "Seneviratne", "given" : "Sonia I", "non-dropping-particle" : "", "parse-names" : false, "suffix" : "" }, { "dropping-particle" : "", "family" : "Vogel", "given" : "Martha M", "non-dropping-particle" : "", "parse-names" : false, "suffix" : "" }, { "dropping-particle" : "", "family" : "Wehner", "given" : "Michael", "non-dropping-particle" : "", "parse-names" : false, "suffix" : "" }, { "dropping-particle" : "", "family" : "Aalst", "given" : "Maarten", "non-dropping-particle" : "van", "parse-names" : false, "suffix" : "" }, { "dropping-particle" : "", "family" : "Boucher", "given" : "Olivier", "non-dropping-particle" : "", "parse-names" : false, "suffix" : "" }, { "dropping-particle" : "", "family" : "Drouin", "given" : "Agathe", "non-dropping-particle" : "", "parse-names" : false, "suffix" : "" }, { "dropping-particle" : "", "family" : "Haustein", "given" : "Karsten", "non-dropping-particle" : "", "parse-names" : false, "suffix" : "" }, { "dropping-particle" : "", "family" : "Kreienkamp", "given" : "Frank",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Ribes", "given" : "Aurelien", "non-dropping-particle" : "", "parse-names" : false, "suffix" : "" }, { "dropping-particle" : "", "family" : "Robin", "given" : "Yoann", "non-dropping-particle" : "", "parse-names" : false, "suffix" : "" }, { "dropping-particle" : "", "family" : "Schneider", "given" : "Michel", "non-dropping-particle" : "", "parse-names" : false, "suffix" : "" }, { "dropping-particle" : "", "family" : "Soubeyroux", "given" : "Jean-Michel", "non-dropping-particle" : "", "parse-names" : false, "suffix" : "" }, { "dropping-particle" : "", "family" : "Stott", "given" : "Peter", "non-dropping-particle" : "", "parse-names" : false, "suffix" : "" }, { "dropping-particle" : "", "family" : "Seneviratne", "given" : "Sonia I", "non-dropping-particle" : "", "parse-names" : false, "suffix" : "" }, { "dropping-particle" : "", "family" : "Vogel", "given" : "Martha M", "non-dropping-particle" : "", "parse-names" : false, "suffix" : "" }, { "dropping-particle" : "", "family" : "Wehner", "given" : "Michael", "non-dropping-particle" : "", "parse-names" : false, "suffix" : "" } ], "container-title" : "Environmental Research Letters", "id" : "ITEM-1", "issued" : { "date-parts" : [ [ "2020", "7", "8" ] ] }, "title" : "Human contribution to the record-breaking June and July 2019 heat waves in Western Europe", "translator" : [ { "dropping-particle" : "", "family" : "S3317", "given" : "", "non-dropping-particle" : "", "parse-names" : false, "suffix" : "" } ], "type" : "article-journal" }, "uris" : [ "http://www.mendeley.com/documents/?uuid=02bb1ba2-f22e-4317-9d80-db445993ff62" ] } ], "mendeley" : { "formattedCitation" : "(Vautard et al., 2020a)", "manualFormatting" : "Vautard et al., 9999)", "plainTextFormattedCitation" : "(Vautard et al., 2020a)", "previouslyFormattedCitation" : "(Vautard et al., 2020a)" }, "properties" : { "noteIndex" : 0 }, "schema" : "https://github.com/citation-style-language/schema/raw/master/csl-citation.json" }</w:delInstrText>
        </w:r>
      </w:del>
      <w:del w:id="593" w:author="Robin Matthews" w:date="2021-07-13T17:44:00Z">
        <w:r w:rsidRPr="00D424AA" w:rsidDel="003A43B8">
          <w:rPr>
            <w:rFonts w:cs="Times New Roman"/>
            <w:lang w:val="en-GB"/>
          </w:rPr>
          <w:fldChar w:fldCharType="separate"/>
        </w:r>
        <w:r w:rsidR="00A26296" w:rsidDel="003A43B8">
          <w:rPr>
            <w:rFonts w:cs="Times New Roman"/>
            <w:noProof/>
            <w:lang w:val="en-GB"/>
          </w:rPr>
          <w:delText xml:space="preserve">Vautard et al., </w:delText>
        </w:r>
      </w:del>
      <w:del w:id="594" w:author="Robin Matthews" w:date="2021-07-13T17:42:00Z">
        <w:r w:rsidR="00A26296" w:rsidDel="003A43B8">
          <w:rPr>
            <w:rFonts w:cs="Times New Roman"/>
            <w:noProof/>
            <w:lang w:val="en-GB"/>
          </w:rPr>
          <w:delText>9999</w:delText>
        </w:r>
      </w:del>
      <w:del w:id="595" w:author="Robin Matthews" w:date="2021-07-13T17:44:00Z">
        <w:r w:rsidR="00A26296" w:rsidDel="003A43B8">
          <w:rPr>
            <w:rFonts w:cs="Times New Roman"/>
            <w:noProof/>
            <w:lang w:val="en-GB"/>
          </w:rPr>
          <w:delText>)</w:delText>
        </w:r>
        <w:r w:rsidRPr="00D424AA" w:rsidDel="003A43B8">
          <w:rPr>
            <w:rFonts w:cs="Times New Roman"/>
            <w:lang w:val="en-GB"/>
          </w:rPr>
          <w:fldChar w:fldCharType="end"/>
        </w:r>
        <w:commentRangeEnd w:id="591"/>
        <w:r w:rsidR="00A26296" w:rsidDel="003A43B8">
          <w:rPr>
            <w:rStyle w:val="Marquedecommentaire"/>
          </w:rPr>
          <w:commentReference w:id="591"/>
        </w:r>
      </w:del>
      <w:r w:rsidRPr="00841A35">
        <w:rPr>
          <w:rFonts w:cs="Times New Roman"/>
          <w:lang w:val="en-GB"/>
        </w:rPr>
        <w:t>. Part of the di</w:t>
      </w:r>
      <w:r w:rsidRPr="00D424AA">
        <w:rPr>
          <w:rFonts w:cs="Times New Roman"/>
          <w:lang w:val="en-GB"/>
        </w:rPr>
        <w:t>screpancies may be due to the lack of representati</w:t>
      </w:r>
      <w:bookmarkEnd w:id="584"/>
      <w:r w:rsidRPr="00D424AA">
        <w:rPr>
          <w:rFonts w:cs="Times New Roman"/>
          <w:lang w:val="en-GB"/>
        </w:rPr>
        <w:t xml:space="preserve">on of some land forcings, in particular crop intensification and irrigation </w:t>
      </w:r>
      <w:bookmarkStart w:id="596" w:name="_Hlk77090585"/>
      <w:ins w:id="597" w:author="Robin Matthews" w:date="2021-07-13T17:43:00Z">
        <w:r w:rsidR="003A43B8">
          <w:rPr>
            <w:rFonts w:cs="Times New Roman"/>
            <w:lang w:val="en-GB"/>
          </w:rPr>
          <w:fldChar w:fldCharType="begin" w:fldLock="1"/>
        </w:r>
      </w:ins>
      <w:r w:rsidR="003A5209">
        <w:rPr>
          <w:rFonts w:cs="Times New Roman"/>
          <w:lang w:val="en-GB"/>
        </w:rPr>
        <w:instrText>ADDIN CSL_CITATION { "citationItems" : [ { "id" : "ITEM-1", "itemData" : { "DOI" : "10.1038/nclimate2825", "ISSN" : "1758-678X", "author" : [ { "dropping-particle" : "", "family" : "Mueller", "given" : "Nathaniel D.", "non-dropping-particle" : "", "parse-names" : false, "suffix" : "" }, { "dropping-particle" : "", "family" : "Butler", "given" : "Ethan E.", "non-dropping-particle" : "", "parse-names" : false, "suffix" : "" }, { "dropping-particle" : "", "family" : "McKinnon", "given" : "Karen A.", "non-dropping-particle" : "", "parse-names" : false, "suffix" : "" }, { "dropping-particle" : "", "family" : "Rhines", "given" : "Andrew", "non-dropping-particle" : "", "parse-names" : false, "suffix" : "" }, { "dropping-particle" : "", "family" : "Tingley", "given" : "Martin", "non-dropping-particle" : "", "parse-names" : false, "suffix" : "" }, { "dropping-particle" : "", "family" : "Holbrook", "given" : "N. Michele", "non-dropping-particle" : "", "parse-names" : false, "suffix" : "" }, { "dropping-particle" : "", "family" : "Huybers", "given" : "Peter", "non-dropping-particle" : "", "parse-names" : false, "suffix" : "" } ], "container-title" : "Nature Climate Change", "id" : "ITEM-1", "issue" : "3", "issued" : { "date-parts" : [ [ "2016", "3", "12" ] ] }, "page" : "317-322", "title" : "Cooling of US Midwest summer temperature extremes from cropland intensification", "translator" : [ { "dropping-particle" : "", "family" : "S1603", "given" : "", "non-dropping-particle" : "", "parse-names" : false, "suffix" : "" } ], "type" : "article-journal", "volume" : "6" }, "uris" : [ "http://www.mendeley.com/documents/?uuid=35bc5d6b-2262-41be-84ed-48845582a888" ] }, { "id" : "ITEM-2", "itemData" : { "DOI" : "10.1002/2016JD025740", "ISSN" : "2169897X",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2", "issue" : "3", "issued" : { "date-parts" : [ [ "2017", "2", "16" ] ] }, "page" : "1403-1422", "title" : "Present-day irrigation mitigates heat extremes", "translator" : [ { "dropping-particle" : "", "family" : "S1482", "given" : "", "non-dropping-particle" : "", "parse-names" : false, "suffix" : "" } ], "type" : "article-journal", "volume" : "122" }, "uris" : [ "http://www.mendeley.com/documents/?uuid=f6cc8987-541d-49f9-9979-adc9181b44a2" ] }, { "id" : "ITEM-3", "itemData" : { "DOI" : "10.1038/s41467-017-01038-w", "ISSN" : "2041-1723", "author" : [ { "dropping-particle" : "", "family" : "Findell", "given" : "Kirsten L.", "non-dropping-particle" : "", "parse-names" : false, "suffix" : "" }, { "dropping-particle" : "", "family" : "Berg", "given" : "Alexis", "non-dropping-particle" : "", "parse-names" : false, "suffix" : "" }, { "dropping-particle" : "", "family" : "Gentine", "given" : "Pierre", "non-dropping-particle" : "", "parse-names" : false, "suffix" : "" }, { "dropping-particle" : "", "family" : "Krasting", "given" : "John P.", "non-dropping-particle" : "", "parse-names" : false, "suffix" : "" }, { "dropping-particle" : "", "family" : "Lintner", "given" : "Benjamin R.", "non-dropping-particle" : "", "parse-names" : false, "suffix" : "" }, { "dropping-particle" : "", "family" : "Malyshev", "given" : "Sergey", "non-dropping-particle" : "", "parse-names" : false, "suffix" : "" }, { "dropping-particle" : "", "family" : "Santanello", "given" : "Joseph A.", "non-dropping-particle" : "", "parse-names" : false, "suffix" : "" }, { "dropping-particle" : "", "family" : "Shevliakova", "given" : "Elena", "non-dropping-particle" : "", "parse-names" : false, "suffix" : "" } ], "container-title" : "Nature Communications", "id" : "ITEM-3", "issue" : "1", "issued" : { "date-parts" : [ [ "2017", "12", "20" ] ] }, "page" : "989", "title" : "The impact of anthropogenic land use and land cover change on regional climate extremes", "translator" : [ { "dropping-particle" : "", "family" : "S2593", "given" : "", "non-dropping-particle" : "", "parse-names" : false, "suffix" : "" } ], "type" : "article-journal", "volume" : "8" }, "uris" : [ "http://www.mendeley.com/documents/?uuid=c56d3347-3d26-4a66-bfbc-7017c713777a" ] }, { "id" : "ITEM-4", "itemData" : { "DOI" : "10.1038/s41467-019-14075-4", "ISSN" : "2041-1723", "author" : [ { "dropping-particle" : "", "family" : "Thiery", "given" : "Wim", "non-dropping-particle" : "", "parse-names" : false, "suffix" : "" }, { "dropping-particle" : "", "family" : "Visser", "given" : "Auke J.", "non-dropping-particle" : "", "parse-names" : false, "suffix" : "" }, { "dropping-particle" : "", "family" : "Fischer", "given" : "Erich M.", "non-dropping-particle" : "", "parse-names" : false, "suffix" : "" }, { "dropping-particle" : "", "family" : "Hauser", "given" : "Mathias", "non-dropping-particle" : "", "parse-names" : false, "suffix" : "" }, { "dropping-particle" : "", "family" : "Hirsch", "given" : "Annette L.", "non-dropping-particle" : "", "parse-names" : false, "suffix" : "" }, { "dropping-particle" : "", "family" : "Lawrence", "given" : "David M.", "non-dropping-particle" : "", "parse-names" : false, "suffix" : "" }, { "droppin</w:instrText>
      </w:r>
      <w:r w:rsidR="003A5209" w:rsidRPr="00B549EC">
        <w:rPr>
          <w:rFonts w:cs="Times New Roman"/>
        </w:rPr>
        <w:instrText>g-particle" : "", "family" : "Lejeune", "given" : "Quentin", "non-dropping-particle" : "", "parse-names" : false, "suffix" : "" }, { "dropping-particle" : "", "family" : "Davin", "given" : "Edouard L.", "non-dropping-particle" : "", "parse-names" : false, "suffix" : "" }, { "dropping-particle" : "", "family" : "Seneviratne", "given" : "Sonia I.", "non-dropping-particle" : "", "parse-names" : false, "suffix" : "" } ], "container-title" : "Nature Communications", "id" : "ITEM-4", "issue" : "1", "issued" : { "date-parts" : [ [ "2020", "12", "15" ] ] }, "page" : "290", "title" : "Warming of hot extremes alleviated by expanding irrigation", "translator" : [ { "dropping-particle" : "", "family" : "S3276", "given" : "", "non-dropping-particle" : "", "parse-names" : false, "suffix" : "" } ], "type" : "article-journal", "volume" : "11" }, "uris" : [ "http://www.mendeley.com/documents/?uuid=8671da97-d9a2-4eae-bc56-9831bc97254f" ] } ], "mendeley" : { "formattedCitation" : "(Mueller et al., 2016b; Findell et al., 2017; Thiery et al., 2017, 2020)", "manualFormatting" : "(N.D. Mueller et al., 2016; Findell et al., 2017; Thiery et al., 2017, 2020)", "plainTextFormattedCitation" : "(Mueller et al., 2016b; Findell et al., 2017; Thiery et al., 2017, 2020)", "previouslyFormattedCitation" : "(Mueller et al., 2016b; Findell et al., 2017; Thiery et al., 2017, 2020)" }, "properties" : { "noteIndex" : 0 }, "schema" : "https://github.com/citation-style-language/schema/raw/master/csl-citation.json" }</w:instrText>
      </w:r>
      <w:ins w:id="598" w:author="Robin Matthews" w:date="2021-07-13T17:43:00Z">
        <w:r w:rsidR="003A43B8">
          <w:rPr>
            <w:rFonts w:cs="Times New Roman"/>
            <w:lang w:val="en-GB"/>
          </w:rPr>
          <w:fldChar w:fldCharType="separate"/>
        </w:r>
        <w:r w:rsidR="003A43B8" w:rsidRPr="00B549EC">
          <w:rPr>
            <w:rFonts w:cs="Times New Roman"/>
            <w:noProof/>
          </w:rPr>
          <w:t>(N.D. Mueller et al., 2016; Findell et al., 2017; Thiery et al., 2017, 2020)</w:t>
        </w:r>
        <w:r w:rsidR="003A43B8">
          <w:rPr>
            <w:rFonts w:cs="Times New Roman"/>
            <w:lang w:val="en-GB"/>
          </w:rPr>
          <w:fldChar w:fldCharType="end"/>
        </w:r>
      </w:ins>
      <w:commentRangeStart w:id="599"/>
      <w:del w:id="600" w:author="Robin Matthews" w:date="2021-07-13T17:43:00Z">
        <w:r w:rsidRPr="00D424AA" w:rsidDel="003A43B8">
          <w:rPr>
            <w:rFonts w:cs="Times New Roman"/>
            <w:lang w:val="en-GB"/>
          </w:rPr>
          <w:fldChar w:fldCharType="begin" w:fldLock="1"/>
        </w:r>
        <w:r w:rsidR="00FF6231" w:rsidRPr="00B549EC" w:rsidDel="003A43B8">
          <w:rPr>
            <w:rFonts w:cs="Times New Roman"/>
          </w:rPr>
          <w:delInstrText>ADDIN CSL_CITATION { "citationItems" : [ { "id" : "ITEM-1", "itemData" : { "DOI" : "10.1038/nclimate2825", "ISSN" : "1758-678X", "author" : [ { "dropping-particle" : "", "family" : "Mueller", "given" : "Nathaniel D.", "non-dropping-particle" : "", "parse-names" : false, "suffix" : "" }, { "dropping-particle" : "", "family" : "Butler", "given" : "Ethan E.", "non-dropping-particle" : "", "parse-names" : false, "suffix" : "" }, { "dropping-particle" : "", "family" : "McKinnon", "given" : "Karen A.", "non-dropping-particle" : "", "parse</w:delInstrText>
        </w:r>
        <w:r w:rsidR="00FF6231" w:rsidRPr="003A43B8" w:rsidDel="003A43B8">
          <w:rPr>
            <w:rFonts w:cs="Times New Roman"/>
          </w:rPr>
          <w:delInstrText>-names" : false, "suffix" : "" }, { "dropping-particle" : "", "family" : "Rhines", "given" : "Andrew", "non-dropping-particle" : "", "parse-names" : false, "suffix" : "" }, { "dropping-particle" : "", "family" : "Tingley", "given" : "Martin", "non-dropping-particle" : "", "parse-names" : false, "suffix" : "" }, { "dropping-particle" : "", "family" : "Holbrook", "given" : "N. Michele", "non-dropping-particle" : "", "parse-names" : false, "suffix" : "" }, { "dropping-particle" : "", "family" : "Huybers", "given" : "Peter", "non-dropping-particle" : "", "parse-names" : false, "suffix" : "" } ], "container-title" : "Nature Climate Change", "id" : "ITEM-1", "issue" : "3", "issued" : { "date-parts" : [ [ "2016", "3", "12" ] ] }, "page" : "317-322", "title" : "Cooling of US Midwest summer temperature extremes from cropland intensification", "translator" : [ { "dropping-particle" : "", "family" : "S1603", "given" : "", "non-dropping-particle" : "", "parse-names" : false, "suffix" : "" } ], "type" : "article-journal", "volume" : "6" }, "uris" : [ "http://www.mendeley.com/documents/?uuid=35bc5d6b-2262-41be-84ed-48845582a888" ] } ], "mendeley" : { "formattedCitation" : "(Mueller et al., 2016b)", "manualFormatting" : "(Mueller et al., 2016b", "plainTextFormattedCitation" : "(Mueller et al., 2016b)", "previouslyFormattedCitation" : "(Mueller et al., 2016b)" }, "properties" : { "noteIndex" : 0 }, "schema" : "https://github.com/citation-style-language/schema/raw/master/csl-citation.json" }</w:delInstrText>
        </w:r>
        <w:r w:rsidRPr="00D424AA" w:rsidDel="003A43B8">
          <w:rPr>
            <w:rFonts w:cs="Times New Roman"/>
            <w:lang w:val="en-GB"/>
          </w:rPr>
          <w:fldChar w:fldCharType="separate"/>
        </w:r>
        <w:r w:rsidR="00A26296" w:rsidRPr="003A43B8" w:rsidDel="003A43B8">
          <w:rPr>
            <w:rFonts w:cs="Times New Roman"/>
            <w:noProof/>
            <w:lang w:val="nb-NO"/>
          </w:rPr>
          <w:delText>(Mueller et al., 2016b</w:delText>
        </w:r>
        <w:r w:rsidRPr="00D424AA" w:rsidDel="003A43B8">
          <w:rPr>
            <w:rFonts w:cs="Times New Roman"/>
            <w:lang w:val="en-GB"/>
          </w:rPr>
          <w:fldChar w:fldCharType="end"/>
        </w:r>
        <w:commentRangeEnd w:id="599"/>
        <w:r w:rsidR="00A26296" w:rsidDel="003A43B8">
          <w:rPr>
            <w:rStyle w:val="Marquedecommentaire"/>
          </w:rPr>
          <w:commentReference w:id="599"/>
        </w:r>
        <w:r w:rsidRPr="00841A35" w:rsidDel="003A43B8">
          <w:rPr>
            <w:rFonts w:cs="Times New Roman"/>
            <w:lang w:val="nb-NO"/>
          </w:rPr>
          <w:delText xml:space="preserve">; </w:delText>
        </w:r>
        <w:commentRangeStart w:id="601"/>
        <w:commentRangeStart w:id="602"/>
        <w:r w:rsidRPr="00D424AA" w:rsidDel="003A43B8">
          <w:rPr>
            <w:rFonts w:cs="Times New Roman"/>
            <w:lang w:val="en-GB"/>
          </w:rPr>
          <w:fldChar w:fldCharType="begin" w:fldLock="1"/>
        </w:r>
        <w:r w:rsidR="00FF6231" w:rsidDel="003A43B8">
          <w:rPr>
            <w:rFonts w:cs="Times New Roman"/>
            <w:lang w:val="nb-NO"/>
          </w:rPr>
          <w:delInstrText>ADDIN CSL_CITATION { "citationItems" : [ { "id" : "ITEM-1", "itemData" : { "DOI" : "10.1002/2016JD025740", "ISSN" : "2169897X",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1", "issue" : "3", "issued" : { "date-parts" : [ [ "2017", "2", "16" ] ] }, "page" : "1403-1422", "title" : "Present-day irrigation mitigates heat extremes", "translator" : [ { "dropping-particle" : "", "family" : "S1482", "given" : "", "non-dropping-particle" : "", "parse-names" : false, "suffix" : "" } ], "type" : "article-journal", "volume" : "122" }, "uris" : [ "http://www.mendeley.com/documents/?uuid=f6cc8987-541d-49f9-9979-adc9181b44a2" ] } ], "mendeley" : { "formattedCitation" : "(Thiery et al., 2017)", "manualFormatting" : "Thiery et al., 2017;", "plainTextFormattedCitation" : "(Thiery et al., 2017)", "previouslyFormattedCitation" : "(Thiery et al., 2017)" }, "properties" : { "noteIndex" : 0 }, "schema" : "https://github.com/citation-style-language/schema/raw/master/csl-citation.json" }</w:delInstrText>
        </w:r>
        <w:r w:rsidRPr="00D424AA" w:rsidDel="003A43B8">
          <w:rPr>
            <w:rFonts w:cs="Times New Roman"/>
            <w:lang w:val="en-GB"/>
          </w:rPr>
          <w:fldChar w:fldCharType="separate"/>
        </w:r>
        <w:r w:rsidR="00A26296" w:rsidDel="003A43B8">
          <w:rPr>
            <w:rFonts w:cs="Times New Roman"/>
            <w:noProof/>
            <w:lang w:val="nb-NO"/>
          </w:rPr>
          <w:delText>Thiery et al., 2017;</w:delText>
        </w:r>
        <w:r w:rsidRPr="00D424AA" w:rsidDel="003A43B8">
          <w:rPr>
            <w:rFonts w:cs="Times New Roman"/>
            <w:lang w:val="en-GB"/>
          </w:rPr>
          <w:fldChar w:fldCharType="end"/>
        </w:r>
        <w:commentRangeEnd w:id="601"/>
        <w:r w:rsidR="00A26296" w:rsidDel="003A43B8">
          <w:rPr>
            <w:rStyle w:val="Marquedecommentaire"/>
          </w:rPr>
          <w:commentReference w:id="601"/>
        </w:r>
        <w:r w:rsidRPr="00D424AA" w:rsidDel="003A43B8">
          <w:rPr>
            <w:rFonts w:cs="Times New Roman"/>
            <w:lang w:val="en-GB"/>
          </w:rPr>
          <w:fldChar w:fldCharType="begin" w:fldLock="1"/>
        </w:r>
        <w:r w:rsidR="00FF6231" w:rsidDel="003A43B8">
          <w:rPr>
            <w:rFonts w:cs="Times New Roman"/>
            <w:lang w:val="nb-NO"/>
          </w:rPr>
          <w:delInstrText>ADDIN CSL_CITATION { "citationItems" : [ { "id" : "ITEM-1", "itemData" : { "DOI" : "10.1038/s41467-017-01038-w", "ISSN" : "2041-1723", "author" : [ { "dropping-particle" : "", "family" : "Findell", "given" : "Kirsten L.", "non-dropping-particle" : "", "parse-names" : false, "suffix" : "" }, { "dropping-particle" : "", "family" : "Berg", "given" : "Alexis", "non-dropping-particle" : "", "parse-names" : false, "suffix" : "" }, { "dropping-particle" : "", "family" : "Gentine", "given" : "Pierre", "non-dropping-particle" : "", "parse-names" : false, "suffix" : "" }, { "dropping-particle" : "", "family" : "Krasting", "given" : "John P.", "non-dropping-particle" : "", "parse-names" : false, "suffix" : "" }, { "dropping-particle" : "", "family" : "Lintner", "given" : "Benjamin R.", "non-dropping-particle" : "", "parse-names" : false, "suffix" : "" }, { "dropping-particle" : "", "family" : "Malyshev", "given" : "Sergey", "non-dropping-particle" : "", "parse-names" : false, "suffix" : "" }, { "dropping-particle" : "", "family" : "Santanello", "given" : "Joseph A.", "non-dropping-particle" : "", "parse-names" : false, "suffix" : "" }, { "dropping-particle" : "", "family" : "Shevliakova", "given" : "Elena", "non-dropping-particle" : "", "parse-names" : false, "suffix" : "" } ], "container-title" : "Nature Communications", "id" : "ITEM-1", "issue" : "1", "issued" : { "date-parts" : [ [ "2017", "12", "20" ] ] }, "page" : "989", "title" : "The impact of anthropogenic land use and land cover change on regional climate extremes", "translator" : [ { "dropping-particle" : "", "family" : "S2593", "given" : "", "non-dropping-particle" : "", "parse-names" : false, "suffix" : "" } ], "type" : "article-journal", "volume" : "8" }, "uris" : [ "http://www.mendeley.com/documents/?uuid=c56d3347-3d26-4a66-bfbc-7017c713777a" ] } ], "mendeley" : { "formattedCitation" : "(Findell et al., 2017)", "manualFormatting" : " Findell et al., 2017", "plainTextFormattedCitation" : "(Findell et al., 2017)", "previouslyFormattedCitation" : "(Findell et al., 2017)" }, "properties" : { "noteIndex" : 0 }, "schema" : "https://github.com/citation-style-language/schema/raw/master/csl-citation.json" }</w:delInstrText>
        </w:r>
        <w:r w:rsidRPr="00D424AA" w:rsidDel="003A43B8">
          <w:rPr>
            <w:rFonts w:cs="Times New Roman"/>
            <w:lang w:val="en-GB"/>
          </w:rPr>
          <w:fldChar w:fldCharType="separate"/>
        </w:r>
        <w:r w:rsidR="00A26296" w:rsidDel="003A43B8">
          <w:rPr>
            <w:rFonts w:cs="Times New Roman"/>
            <w:noProof/>
            <w:lang w:val="nb-NO"/>
          </w:rPr>
          <w:delText xml:space="preserve"> Findell et al., 2017</w:delText>
        </w:r>
        <w:r w:rsidRPr="00D424AA" w:rsidDel="003A43B8">
          <w:rPr>
            <w:rFonts w:cs="Times New Roman"/>
            <w:lang w:val="en-GB"/>
          </w:rPr>
          <w:fldChar w:fldCharType="end"/>
        </w:r>
        <w:commentRangeEnd w:id="602"/>
        <w:r w:rsidR="00A26296" w:rsidDel="003A43B8">
          <w:rPr>
            <w:rStyle w:val="Marquedecommentaire"/>
          </w:rPr>
          <w:commentReference w:id="602"/>
        </w:r>
        <w:r w:rsidRPr="00841A35" w:rsidDel="003A43B8">
          <w:rPr>
            <w:rFonts w:cs="Times New Roman"/>
            <w:lang w:val="nb-NO"/>
          </w:rPr>
          <w:delText xml:space="preserve">; </w:delText>
        </w:r>
        <w:commentRangeStart w:id="603"/>
        <w:r w:rsidRPr="00D424AA" w:rsidDel="003A43B8">
          <w:rPr>
            <w:rFonts w:cs="Times New Roman"/>
            <w:lang w:val="en-GB"/>
          </w:rPr>
          <w:fldChar w:fldCharType="begin" w:fldLock="1"/>
        </w:r>
        <w:r w:rsidR="00FF6231" w:rsidDel="003A43B8">
          <w:rPr>
            <w:rFonts w:cs="Times New Roman"/>
            <w:lang w:val="nb-NO"/>
          </w:rPr>
          <w:delInstrText>ADDIN CSL_CITATION { "citationItems" : [ { "id" : "ITEM-1", "itemData" : { "DOI" : "10.1038/s41467-019-14075-4", "ISSN" : "2041-1723", "author" : [ { "dropping-particle" : "", "family" : "Thiery", "given" : "Wim", "non-dropping-particle" : "", "parse-names" : false, "suffix" : "" }, { "dropping-particle" : "", "family" : "Visser", "given" : "Auke J.", "non-dropping-particle" : "", "parse-names" : false, "suffix" : "" }, { "dropping-particle" : "", "family" : "Fischer", "given" : "Erich M.", "non-dropping-particle" : "", "parse-names" : false, "suffix" : "" }, { "dropping-particle" : "", "family" : "Hauser", "given" : "Mathias", "non-dropping-particle" : "", "parse-names" : false, "suffix" : "" }, { "dropping-particle" : "", "family" : "Hirsch", "given" : "Annette L.", "non-dropping-particle" : "", "parse-names" : false, "suffix" : "" }, { "dropping-particle" : "", "family" : "Lawrence", "given" : "David M.", "non-dropping-particle" : "", "parse-names" : false, "suffix" : "" }, { "dropping-particle" : "", "family" : "Lejeune", "given" : "Quentin", "non-dropping-particle" : "", "parse-names" : false, "suffix" : "" }, { "dropping-particle" : "", "family" : "Davin", "given" : "Edouard L.", "non-dropping-particle" : "", "parse-names" : false, "suffix" : "" }, { "dropping-particle" : "", "family" : "Seneviratne", "given" : "Sonia I.", "non-dropping-particle" : "", "parse-names" : false, "suffix" : "" } ], "container-title" : "Nature Communications", "id" : "ITEM-1", "issue" : "1", "issued" : { "date-parts" : [ [ "2020", "12", "15" ] ] }, "page" : "290", "title" : "Warming of hot extremes alleviated by expanding irrigation", "translator" : [ { "dropping-particle" : "", "family" : "S3276", "given" : "", "non-dropping-particle" : "", "parse-names" : false, "suffix" : "" } ], "type" : "article-journal", "volume" : "11" }, "uris" : [ "http://www.mendeley.com/documents/?uuid=8671da97-d9a2-4eae-bc56-9831bc97254f" ] } ], "mendeley" : { "formattedCitation" : "(Thiery et al., 2020)", "manualFormatting" : "Thiery et al., 2020)", "plainTextFormattedCitation" : "(Thiery et al., 2020)", "previouslyFormattedCitation" : "(Thiery et al., 2020)" }, "properties" : { "noteIndex" : 0 }, "schema" : "https://github.com/citation-style-language/schema/raw/master/csl-citation.json" }</w:delInstrText>
        </w:r>
        <w:r w:rsidRPr="00D424AA" w:rsidDel="003A43B8">
          <w:rPr>
            <w:rFonts w:cs="Times New Roman"/>
            <w:lang w:val="en-GB"/>
          </w:rPr>
          <w:fldChar w:fldCharType="separate"/>
        </w:r>
        <w:r w:rsidR="00A26296" w:rsidDel="003A43B8">
          <w:rPr>
            <w:rFonts w:cs="Times New Roman"/>
            <w:noProof/>
            <w:lang w:val="en-GB"/>
          </w:rPr>
          <w:delText>Thiery et al., 2020)</w:delText>
        </w:r>
        <w:r w:rsidRPr="00D424AA" w:rsidDel="003A43B8">
          <w:rPr>
            <w:rFonts w:cs="Times New Roman"/>
            <w:lang w:val="en-GB"/>
          </w:rPr>
          <w:fldChar w:fldCharType="end"/>
        </w:r>
        <w:commentRangeEnd w:id="603"/>
        <w:r w:rsidR="00A26296" w:rsidDel="003A43B8">
          <w:rPr>
            <w:rStyle w:val="Marquedecommentaire"/>
          </w:rPr>
          <w:commentReference w:id="603"/>
        </w:r>
      </w:del>
      <w:r w:rsidRPr="00841A35">
        <w:rPr>
          <w:rFonts w:cs="Times New Roman"/>
          <w:lang w:val="en-GB"/>
        </w:rPr>
        <w:t xml:space="preserve">. </w:t>
      </w:r>
      <w:r w:rsidR="009D531E">
        <w:rPr>
          <w:rFonts w:cs="Times New Roman"/>
          <w:lang w:val="en-GB"/>
        </w:rPr>
        <w:t>Since</w:t>
      </w:r>
      <w:r w:rsidR="009D531E" w:rsidRPr="00841A35">
        <w:rPr>
          <w:rFonts w:cs="Times New Roman"/>
          <w:lang w:val="en-GB"/>
        </w:rPr>
        <w:t xml:space="preserve"> </w:t>
      </w:r>
      <w:r w:rsidRPr="00841A35">
        <w:rPr>
          <w:rFonts w:cs="Times New Roman"/>
          <w:lang w:val="en-GB"/>
        </w:rPr>
        <w:t>t</w:t>
      </w:r>
      <w:bookmarkEnd w:id="596"/>
      <w:r w:rsidRPr="00841A35">
        <w:rPr>
          <w:rFonts w:cs="Times New Roman"/>
          <w:lang w:val="en-GB"/>
        </w:rPr>
        <w:t xml:space="preserve">hese local forcings are not represented and their future changes are difficult to project, these </w:t>
      </w:r>
      <w:r w:rsidRPr="00D424AA">
        <w:rPr>
          <w:rFonts w:cs="Times New Roman"/>
          <w:lang w:val="en-GB"/>
        </w:rPr>
        <w:t xml:space="preserve">can be important caveats when using </w:t>
      </w:r>
      <w:r w:rsidR="00FC2B70" w:rsidRPr="00D424AA">
        <w:rPr>
          <w:rFonts w:cs="Times New Roman"/>
          <w:lang w:val="en-GB"/>
        </w:rPr>
        <w:t>GWL</w:t>
      </w:r>
      <w:r w:rsidRPr="00D424AA">
        <w:rPr>
          <w:rFonts w:cs="Times New Roman"/>
          <w:lang w:val="en-GB"/>
        </w:rPr>
        <w:t xml:space="preserve"> scaling to project future changes for these regions. </w:t>
      </w:r>
      <w:r w:rsidR="00FC2B70" w:rsidRPr="00D424AA">
        <w:rPr>
          <w:rFonts w:cs="Times New Roman"/>
          <w:lang w:val="en-GB"/>
        </w:rPr>
        <w:t>However, these caveats also apply to the use of scenario-based projections.</w:t>
      </w:r>
    </w:p>
    <w:p w14:paraId="2732F778" w14:textId="77777777" w:rsidR="00490A97" w:rsidRPr="00D424AA" w:rsidRDefault="00490A97" w:rsidP="00D424AA">
      <w:pPr>
        <w:rPr>
          <w:rFonts w:cs="Times New Roman"/>
          <w:lang w:val="en-GB"/>
        </w:rPr>
      </w:pPr>
    </w:p>
    <w:p w14:paraId="694C8724" w14:textId="31A06A0E" w:rsidR="00490A97" w:rsidRPr="00D424AA" w:rsidRDefault="00490A97" w:rsidP="00D424AA">
      <w:pPr>
        <w:rPr>
          <w:rFonts w:cs="Times New Roman"/>
          <w:lang w:val="en-GB"/>
        </w:rPr>
      </w:pPr>
      <w:r w:rsidRPr="00D424AA">
        <w:rPr>
          <w:rFonts w:cs="Times New Roman"/>
          <w:lang w:val="en-GB"/>
        </w:rPr>
        <w:t>SR15 (Ch</w:t>
      </w:r>
      <w:r w:rsidR="009D531E">
        <w:rPr>
          <w:rFonts w:cs="Times New Roman"/>
          <w:lang w:val="en-GB"/>
        </w:rPr>
        <w:t xml:space="preserve">apter </w:t>
      </w:r>
      <w:r w:rsidRPr="00D424AA">
        <w:rPr>
          <w:rFonts w:cs="Times New Roman"/>
          <w:lang w:val="en-GB"/>
        </w:rPr>
        <w:t xml:space="preserve">3) assessed different climate responses at +1.5°C of global warming, including transient climate responses, short-term stabilization responses, and long-term equilibrium stabilization responses, and their implications for future projections of different extremes. Indeed, the temporal dimension, that is, when the given GWL occurs, also matters for projections, in particular beyond the 21st century and for some </w:t>
      </w:r>
      <w:r w:rsidRPr="00D424AA">
        <w:rPr>
          <w:rFonts w:cs="Times New Roman"/>
          <w:lang w:val="en-GB"/>
        </w:rPr>
        <w:lastRenderedPageBreak/>
        <w:t>climate variables with large inertia (e.g., sea level rise and associated extremes). Nonetheless, for assessments focused on conditions within the next decades and for the main extremes considered in this chapter, derived projections are relatively insensitive to details of climate scenarios and can be well estimated based on transient simulations (</w:t>
      </w:r>
      <w:r w:rsidR="00FC2B70" w:rsidRPr="00D424AA">
        <w:rPr>
          <w:rFonts w:cs="Times New Roman"/>
          <w:lang w:val="en-GB"/>
        </w:rPr>
        <w:t xml:space="preserve">CC-Box 11.1; see also </w:t>
      </w:r>
      <w:r w:rsidRPr="00D424AA">
        <w:rPr>
          <w:rFonts w:cs="Times New Roman"/>
          <w:lang w:val="en-GB"/>
        </w:rPr>
        <w:t>SR15).</w:t>
      </w:r>
    </w:p>
    <w:p w14:paraId="37E95409" w14:textId="77777777" w:rsidR="00490A97" w:rsidRPr="00D424AA" w:rsidRDefault="00490A97" w:rsidP="00D424AA">
      <w:pPr>
        <w:rPr>
          <w:rFonts w:cs="Times New Roman"/>
          <w:lang w:val="en-GB"/>
        </w:rPr>
      </w:pPr>
    </w:p>
    <w:p w14:paraId="0D499C96" w14:textId="36536A84" w:rsidR="00490A97" w:rsidRPr="00D424AA" w:rsidRDefault="00490A97" w:rsidP="00D424AA">
      <w:pPr>
        <w:rPr>
          <w:rFonts w:cs="Times New Roman"/>
          <w:lang w:val="en-GB"/>
        </w:rPr>
      </w:pPr>
      <w:r w:rsidRPr="00D424AA">
        <w:rPr>
          <w:rFonts w:cs="Times New Roman"/>
          <w:lang w:val="en-GB"/>
        </w:rPr>
        <w:t>An important question is the identification of the GWL at which a given change in a climate extreme can begin to emerge from climate noise. Figure 11.8 displays analyses of the GWLs at which emergence in hot extremes (20-year return values of</w:t>
      </w:r>
      <w:r w:rsidR="00D215D9" w:rsidRPr="00D424AA">
        <w:rPr>
          <w:rFonts w:cs="Times New Roman"/>
          <w:lang w:val="en-GB"/>
        </w:rPr>
        <w:t xml:space="preserve"> TXx,</w:t>
      </w:r>
      <w:r w:rsidRPr="00D424AA">
        <w:rPr>
          <w:rFonts w:cs="Times New Roman"/>
          <w:lang w:val="en-GB"/>
        </w:rPr>
        <w:t xml:space="preserve"> TXx_20yr) and heavy precipitation (20-year return values of </w:t>
      </w:r>
      <w:r w:rsidR="00D215D9" w:rsidRPr="00D424AA">
        <w:rPr>
          <w:rFonts w:cs="Times New Roman"/>
          <w:lang w:val="en-GB"/>
        </w:rPr>
        <w:t>Rx1day</w:t>
      </w:r>
      <w:r w:rsidRPr="00D424AA">
        <w:rPr>
          <w:rFonts w:cs="Times New Roman"/>
          <w:lang w:val="en-GB"/>
        </w:rPr>
        <w:t xml:space="preserve">, Rx1day_20yr) is identified in AR6 regions </w:t>
      </w:r>
      <w:r w:rsidRPr="00841A35">
        <w:rPr>
          <w:rFonts w:cs="Times New Roman"/>
          <w:lang w:val="en-GB"/>
        </w:rPr>
        <w:t>for the whole CMIP5 and CMIP6 ensembles). Overall, signals for extremes emerge very early for TXx_20yr, already below 0.2°C in man</w:t>
      </w:r>
      <w:r w:rsidRPr="00D424AA">
        <w:rPr>
          <w:rFonts w:cs="Times New Roman"/>
          <w:lang w:val="en-GB"/>
        </w:rPr>
        <w:t>y regions (Fig</w:t>
      </w:r>
      <w:r w:rsidR="00C70856">
        <w:rPr>
          <w:rFonts w:cs="Times New Roman"/>
          <w:lang w:val="en-GB"/>
        </w:rPr>
        <w:t>.</w:t>
      </w:r>
      <w:r w:rsidRPr="00D424AA">
        <w:rPr>
          <w:rFonts w:cs="Times New Roman"/>
          <w:lang w:val="en-GB"/>
        </w:rPr>
        <w:t xml:space="preserve"> 11.8a,b), and at around 0.5°C in most regions. This is consistent with conclusions from the SR15 Ch3 for less-rare temperature extremes (TXx on the yearly time scale), which shows that a difference as small as 0.5°C of global warming, e.g. between +1.5°C and +2°C of global warming, leads to detectable differences in temperature extremes in TXx in most </w:t>
      </w:r>
      <w:r w:rsidR="00504BF7">
        <w:rPr>
          <w:rFonts w:cs="Times New Roman"/>
          <w:lang w:val="en-GB"/>
        </w:rPr>
        <w:t>WGI AR6</w:t>
      </w:r>
      <w:r w:rsidRPr="00D424AA">
        <w:rPr>
          <w:rFonts w:cs="Times New Roman"/>
          <w:lang w:val="en-GB"/>
        </w:rPr>
        <w:t xml:space="preserve"> regions in CMIP5 projections (</w:t>
      </w:r>
      <w:bookmarkStart w:id="604" w:name="_Hlk77090786"/>
      <w:r w:rsidRPr="00D424AA">
        <w:rPr>
          <w:rFonts w:cs="Times New Roman"/>
          <w:lang w:val="en-GB"/>
        </w:rPr>
        <w:t>e.g</w:t>
      </w:r>
      <w:commentRangeStart w:id="605"/>
      <w:r w:rsidRPr="00D424AA">
        <w:rPr>
          <w:rFonts w:cs="Times New Roman"/>
          <w:lang w:val="en-GB"/>
        </w:rPr>
        <w:t>.</w:t>
      </w:r>
      <w:ins w:id="606" w:author="Robin Matthews" w:date="2021-07-13T17:47:00Z">
        <w:r w:rsidR="003A43B8">
          <w:rPr>
            <w:rFonts w:cs="Times New Roman"/>
            <w:lang w:val="en-GB"/>
          </w:rPr>
          <w:t xml:space="preserve">, </w:t>
        </w:r>
        <w:r w:rsidR="003A43B8">
          <w:rPr>
            <w:rFonts w:cs="Times New Roman"/>
            <w:lang w:val="en-GB"/>
          </w:rPr>
          <w:fldChar w:fldCharType="begin" w:fldLock="1"/>
        </w:r>
      </w:ins>
      <w:r w:rsidR="003A5209">
        <w:rPr>
          <w:rFonts w:cs="Times New Roman"/>
          <w:lang w:val="en-GB"/>
        </w:rPr>
        <w: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2", "itemData" : { "DOI" : "10.1098/rsta.2016.0450", "ISBN" : "0000000155588", "ISSN" : "1364-503X", "abstract" : "This article investigates projected changes in temperature and water cycle extremes at 1.5{\\textdegree}C of global warming, and highlights the role of land processes and land-use changes (LUCs) for these projections. We provide new comparisons of changes in climate at 1.5{\\textdegree}C versus 2{\\textdegree}C based on empirical sampling analyses of transient simulations versus simulations from the {\\textquoteleft}Half a degree Additional warming, Prognosis and Projected Impacts{\\textquoteright} (HAPPI) multi-model experiment. The two approaches yield similar overall results regarding changes in climate extremes on land, and reveal a substantial difference in the occurrence of regional extremes at 1.5{\\textdegree}C versus 2{\\textdegree}C. Land processes mediated through soil moisture feedbacks and land-use forcing play a major role for projected changes in extremes at 1.5{\\textdegree}C in most mid-latitude regions, including densely populated areas in North America, Europe and Asia. This has important implications for low-emissions scenarios derived from integrated assessment models (IAMs), which include major LUCs in ambitious mitigation pathways (e.g. associated with increased bioenergy use), but are also shown to differ in the simulated LUC patterns. Biogeophysical effects from LUCs are not considered in the development of IAM scenarios, but play an important role for projected regional changes in climate extremes, and are thus of high relevance for sustainable development pathways.This article is part of the theme issue {\\textquoteleft}The Paris Agreement: understanding the physical and social challenges for a warming world of 1.5{\\textdegree}C above pre-industrial levels{\\textquoteright}.", "author" : [ { "dropping-particle" : "", "family" : "Seneviratne", "given" : "Sonia I.", "non-dropping-particle" : "", "parse-names" : false, "suffix" : "" }, { "dropping-particle" : "", "family" : "Wartenburger", "given" : "Richard", "non-dropping-particle" : "", "parse-names" : false, "suffix" : "" }, { "dropping-particle" : "", "family" : "Guillod", "given" : "Benoit P.", "non-dropping-particle" : "", "parse-names" : false, "suffix" : "" }, { "dropping-particle" : "", "family" : "Hirsch", "given" : "Annette L.", "non-dropping-particle" : "", "parse-names" : false, "suffix" : "" }, { "dropping-particle" : "", "family" : "Vogel", "given" : "Martha M.", "non-dropping-particle" : "", "parse-names" : false, "suffix" : "" }, { "dropping-particle" : "", "family" : "Brovkin", "given" : "Victor", "non-dropping-particle" : "", "parse-names" : false, "suffix" : "" }, { "dropping-particle" : "", "family" : "Vuuren", "given" : "Detlef P.", "non-dropping-particle" : "van", "parse-names" : false, "suffix" : "" }, { "dropping-particle" : "", "family" : "Schaller", "given" : "Nathalie", "non-dropping-particle" : "", "parse-names" : false, "suffix" : "" }, { "dropping-particle" : "", "family" : "Boysen", "given" : "Lena", "non-dropping-particle" : "", "parse-names" : false, "suffix" : "" }, { "dropping-particle" : "V.", "family" : "Calvin", "given" : "Katherine", "non-dropping-particle" : "", "parse-names" : false, "suffix" : "" }, { "dropping-particle" : "", "family" : "Doelman", "given" : "Jonathan", "non-dropping-particle" : "", "parse-names" : false, "suffix" : "" }, { "dropping-particle" : "", "family" : "Greve", "given" : "Peter",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Krisztin", "given" : "Tamas", "non-dropping-particle" : "", "parse-names" : false, "suffix" : "" }, { "dropping-particle" : "", "family" : "Mitchell", "given" : "Daniel", "non-dropping-particle" : "", "parse-names" : false, "suffix" : "" }, { "dropping-particle" : "", "family" : "Popp", "given" : "Alexander", "non-dropping-particle" : "", "parse-names" : false, "suffix" : "" }, { "dropping-particle" : "", "family" : "Riahi", "given" : "Keywan",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illmann", "given" : "Jana", "non-dropping-particle" : "", "parse-names" : false, "suffix" : "" }, { "dropping-particle" : "", "family" : "Stehfest", "given" : "Elke", "non-dropping-particle" : "", "parse-names" : false, "suffix" : "" } ], "container-title" : "Philosophical Transactions of the Royal Society A: Mathematical, Physical and Engineering Sciences", "id" : "ITEM-2", "issue" : "2119", "issued" : { "date-parts" : [ [ "2018", "5", "13" ] ] }, "page" : "20160450", "title" : "Climate extremes, land\u2013climate feedbacks and land-use forcing at 1.5\u00b0C", "translator" : [ { "dropping-particle" : "", "family" : "S1772", "given" : "", "non-dropping-particle" : "", "parse-names" : false, "suffix" : "" } ], "type" : "article-journal", "volume" : "376" }, "uris" : [ "http://www.mendeley.com/documents/?uuid=e5027fcd-612f-4b19-92b1-15216eeda627" ] } ], "mendeley" : { "formattedCitation" : "(Wartenburger et al., 2017; Seneviratne et al., 2018b)", "manualFormatting" : "Wartenburger et al., 2017; Seneviratne et al., 2018b)", "plainTextFormattedCitation" : "(Wartenburger et al., 2017; Seneviratne et al., 2018b)", "previouslyFormattedCitation" : "(Wartenburger et al., 2017; Seneviratne et al., 2018b)" }, "properties" : { "noteIndex" : 0 }, "schema" : "https://github.com/citation-style-language/schema/raw/master/csl-citation.json" }</w:instrText>
      </w:r>
      <w:ins w:id="607" w:author="Robin Matthews" w:date="2021-07-13T17:47:00Z">
        <w:r w:rsidR="003A43B8">
          <w:rPr>
            <w:rFonts w:cs="Times New Roman"/>
            <w:lang w:val="en-GB"/>
          </w:rPr>
          <w:fldChar w:fldCharType="separate"/>
        </w:r>
        <w:r w:rsidR="003A43B8" w:rsidRPr="00E126B9">
          <w:rPr>
            <w:rFonts w:cs="Times New Roman"/>
            <w:noProof/>
            <w:lang w:val="en-GB"/>
          </w:rPr>
          <w:t>Wartenburger et al., 2017; Seneviratne et al., 2018</w:t>
        </w:r>
        <w:r w:rsidR="003A43B8">
          <w:rPr>
            <w:rFonts w:cs="Times New Roman"/>
            <w:noProof/>
            <w:lang w:val="en-GB"/>
          </w:rPr>
          <w:t>b</w:t>
        </w:r>
        <w:r w:rsidR="003A43B8" w:rsidRPr="00E126B9">
          <w:rPr>
            <w:rFonts w:cs="Times New Roman"/>
            <w:noProof/>
            <w:lang w:val="en-GB"/>
          </w:rPr>
          <w:t>)</w:t>
        </w:r>
        <w:r w:rsidR="003A43B8">
          <w:rPr>
            <w:rFonts w:cs="Times New Roman"/>
            <w:lang w:val="en-GB"/>
          </w:rPr>
          <w:fldChar w:fldCharType="end"/>
        </w:r>
      </w:ins>
      <w:del w:id="608" w:author="Robin Matthews" w:date="2021-07-13T17:47:00Z">
        <w:r w:rsidRPr="00D424AA" w:rsidDel="003A43B8">
          <w:rPr>
            <w:rFonts w:cs="Times New Roman"/>
            <w:lang w:val="en-GB"/>
          </w:rPr>
          <w:fldChar w:fldCharType="begin" w:fldLock="1"/>
        </w:r>
        <w:r w:rsidR="007D2D56" w:rsidRPr="003A43B8" w:rsidDel="003A43B8">
          <w:rPr>
            <w:rFonts w:cs="Times New Roman"/>
            <w:lang w:val="en-GB"/>
          </w:rPr>
          <w:del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manualFormatting" : ",Wartenburger et al., 2017", "plainTextFormattedCitation" : "(Wartenburger et al., 2017)", "previouslyFormattedCitation" : "(Wartenburger et al., 2017)" }, "properties" : { "noteIndex" : 0 }, "schema" : "https://github.com/citation-style-language/schema/raw/master/csl-citation.json" }</w:delInstrText>
        </w:r>
        <w:r w:rsidRPr="00D424AA" w:rsidDel="003A43B8">
          <w:rPr>
            <w:rFonts w:cs="Times New Roman"/>
            <w:lang w:val="en-GB"/>
          </w:rPr>
          <w:fldChar w:fldCharType="separate"/>
        </w:r>
        <w:r w:rsidR="00A26296" w:rsidRPr="003A43B8" w:rsidDel="003A43B8">
          <w:rPr>
            <w:rFonts w:cs="Times New Roman"/>
            <w:noProof/>
            <w:lang w:val="en-GB"/>
          </w:rPr>
          <w:delText>,Wartenburger et al., 2017</w:delText>
        </w:r>
        <w:r w:rsidRPr="00D424AA" w:rsidDel="003A43B8">
          <w:rPr>
            <w:rFonts w:cs="Times New Roman"/>
            <w:lang w:val="en-GB"/>
          </w:rPr>
          <w:fldChar w:fldCharType="end"/>
        </w:r>
        <w:commentRangeEnd w:id="605"/>
        <w:r w:rsidR="00A26296" w:rsidDel="003A43B8">
          <w:rPr>
            <w:rStyle w:val="Marquedecommentaire"/>
          </w:rPr>
          <w:commentReference w:id="605"/>
        </w:r>
        <w:r w:rsidRPr="00841A35" w:rsidDel="003A43B8">
          <w:rPr>
            <w:rFonts w:cs="Times New Roman"/>
            <w:lang w:val="en-GB"/>
          </w:rPr>
          <w:delText xml:space="preserve">; </w:delText>
        </w:r>
        <w:commentRangeStart w:id="609"/>
        <w:r w:rsidRPr="00D424AA" w:rsidDel="003A43B8">
          <w:rPr>
            <w:rFonts w:cs="Times New Roman"/>
            <w:lang w:val="en-GB"/>
          </w:rPr>
          <w:fldChar w:fldCharType="begin" w:fldLock="1"/>
        </w:r>
        <w:r w:rsidR="00FF6231" w:rsidDel="003A43B8">
          <w:rPr>
            <w:rFonts w:cs="Times New Roman"/>
            <w:lang w:val="en-GB"/>
          </w:rPr>
          <w:delInstrText>ADDIN CSL_CITATION { "citationItems" : [ { "id" : "ITEM-1", "itemData" : { "DOI" : "10.1098/rsta.2016.0450", "ISBN" : "0000000155588", "ISSN" : "1364-503X", "abstract" : "This article investigates projected changes in temperature and water cycle extremes at 1.5{\\textdegree}C of global warming, and highlights the role of land processes and land-use changes (LUCs) for these projections. We provide new comparisons of changes in climate at 1.5{\\textdegree}C versus 2{\\textdegree}C based on empirical sampling analyses of transient simulations versus simulations from the {\\textquoteleft}Half a degree Additional warming, Prognosis and Projected Impacts{\\textquoteright} (HAPPI) multi-model experiment. The two approaches yield similar overall results regarding changes in climate extremes on land, and reveal a substantial difference in the occurrence of regional extremes at 1.5{\\textdegree}C versus 2{\\textdegree}C. Land processes mediated through soil moisture feedbacks and land-use forcing play a major role for projected changes in extremes at 1.5{\\textdegree}C in most mid-latitude regions, including densely populated areas in North America, Europe and Asia. This has important implications for low-emissions scenarios derived from integrated assessment models (IAMs), which include major LUCs in ambitious mitigation pathways (e.g. associated with increased bioenergy use), but are also shown to differ in the simulated LUC patterns. Biogeophysical effects from LUCs are not considered in the development of IAM scenarios, but play an important role for projected regional changes in climate extremes, and are thus of high relevance for sustainable development pathways.This article is part of the theme issue {\\textquoteleft}The Paris Agreement: understanding the physical and social challenges for a warming world of 1.5{\\textdegree}C above pre-industrial levels{\\textquoteright}.", "author" : [ { "dropping-particle" : "", "family" : "Seneviratne", "given" : "Sonia I.", "non-dropping-particle" : "", "parse-names" : false, "suffix" : "" }, { "dropping-particle" : "", "family" : "Wartenburger", "given" : "Richard", "non-dropping-particle" : "", "parse-names" : false, "suffix" : "" }, { "dropping-particle" : "", "family" : "Guillod", "given" : "Benoit P.", "non-dropping-particle" : "", "parse-names" : false, "suffix" : "" }, { "dropping-particle" : "", "family" : "Hirsch", "given" : "Annette L.", "non-dropping-particle" : "", "parse-names" : false, "suffix" : "" }, { "dropping-particle" : "", "family" : "Vogel", "given" : "Martha M.", "non-dropping-particle" : "", "parse-names" : false, "suffix" : "" }, { "dropping-particle" : "", "family" : "Brovkin", "given" : "Victor", "non-dropping-particle" : "", "parse-names" : false, "suffix" : "" }, { "dropping-particle" : "", "family" : "Vuuren", "given" : "Detlef P.", "non-dropping-particle" : "van", "parse-names" : false, "suffix" : "" }, { "dropping-particle" : "", "family" : "Schaller", "given" : "Nathalie", "non-dropping-particle" : "", "parse-names" : false, "suffix" : "" }, { "dropping-particle" : "", "family" : "Boysen", "given" : "Lena", "non-dropping-particle" : "", "parse-names" : false, "suffix" : "" }, { "dropping-particle" : "V.", "family" : "Calvin", "given" : "Katherine", "non-dropping-particle" : "", "parse-names" : false, "suffix" : "" }, { "dropping-particle" : "", "family" : "Doelman", "given" : "Jonathan", "non-dropping-particle" : "", "parse-names" : false, "suffix" : "" }, { "dropping-particle" : "", "family" : "Greve", "given" : "Peter",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Krisztin", "given" : "Tamas", "non-dropping-particle" : "", "parse-names" : false, "suffix" : "" }, { "dropping-particle" : "", "family" : "Mitchell", "given" : "Daniel", "non-dropping-particle" : "", "parse-names" : false, "suffix" : "" }, { "dropping-particle" : "", "family" : "Popp", "given" : "Alexander", "non-dropping-particle" : "", "parse-names" : false, "suffix" : "" }, { "dropping-particle" : "", "family" : "Riahi", "given" : "Keywan",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illmann", "given" : "Jana", "non-dropping-particle" : "", "parse-names" : false, "suffix" : "" }, { "dropping-particle" : "", "family" : "Stehfest", "given" : "Elke", "non-dropping-particle" : "", "parse-names" : false, "suffix" : "" } ], "container-title" : "Philosophical Transactions of the Royal Society A: Mathematical, Physical and Engineering Sciences", "id" : "ITEM-1", "issue" : "2119", "issued" : { "date-parts" : [ [ "2018", "5", "13" ] ] }, "page" : "20160450", "title" : "Climate extremes, land\u2013climate feedbacks and land-use forcing at 1.5\u00b0C", "translator" : [ { "dropping-particle" : "", "family" : "S1772", "given" : "", "non-dropping-particle" : "", "parse-names" : false, "suffix" : "" } ], "type" : "article-journal", "volume" : "376" }, "uris" : [ "http://www.mendeley.com/documents/?uuid=e5027fcd-612f-4b19-92b1-15216eeda627" ] } ], "mendeley" : { "formattedCitation" : "(Seneviratne et al., 2018b)", "manualFormatting" : "Seneviratne et al., 2018b)", "plainTextFormattedCitation" : "(Seneviratne et al., 2018b)", "previouslyFormattedCitation" : "(Seneviratne et al., 2018b)" }, "properties" : { "noteIndex" : 0 }, "schema" : "https://github.com/citation-style-language/schema/raw/master/csl-citation.json" }</w:delInstrText>
        </w:r>
        <w:r w:rsidRPr="00D424AA" w:rsidDel="003A43B8">
          <w:rPr>
            <w:rFonts w:cs="Times New Roman"/>
            <w:lang w:val="en-GB"/>
          </w:rPr>
          <w:fldChar w:fldCharType="separate"/>
        </w:r>
        <w:r w:rsidR="00A26296" w:rsidDel="003A43B8">
          <w:rPr>
            <w:rFonts w:cs="Times New Roman"/>
            <w:noProof/>
            <w:lang w:val="en-GB"/>
          </w:rPr>
          <w:delText>Seneviratne et al., 2018b)</w:delText>
        </w:r>
        <w:r w:rsidRPr="00D424AA" w:rsidDel="003A43B8">
          <w:rPr>
            <w:rFonts w:cs="Times New Roman"/>
            <w:lang w:val="en-GB"/>
          </w:rPr>
          <w:fldChar w:fldCharType="end"/>
        </w:r>
      </w:del>
      <w:commentRangeEnd w:id="609"/>
      <w:r w:rsidR="00A26296">
        <w:rPr>
          <w:rStyle w:val="Marquedecommentaire"/>
        </w:rPr>
        <w:commentReference w:id="609"/>
      </w:r>
      <w:r w:rsidRPr="00841A35">
        <w:rPr>
          <w:rFonts w:cs="Times New Roman"/>
          <w:lang w:val="en-GB"/>
        </w:rPr>
        <w:t xml:space="preserve">. The GWL emergence for Rx1day_20yr is also largely </w:t>
      </w:r>
      <w:bookmarkEnd w:id="604"/>
      <w:r w:rsidRPr="00841A35">
        <w:rPr>
          <w:rFonts w:cs="Times New Roman"/>
          <w:lang w:val="en-GB"/>
        </w:rPr>
        <w:t xml:space="preserve">consistent with analyses for less-extreme heavy precipitation events (Rx5day on the yearly time scale) in the SR15 </w:t>
      </w:r>
      <w:r w:rsidR="009D531E">
        <w:rPr>
          <w:rFonts w:cs="Times New Roman"/>
          <w:lang w:val="en-GB"/>
        </w:rPr>
        <w:t xml:space="preserve">(see </w:t>
      </w:r>
      <w:r w:rsidRPr="00841A35">
        <w:rPr>
          <w:rFonts w:cs="Times New Roman"/>
          <w:lang w:val="en-GB"/>
        </w:rPr>
        <w:t>Ch</w:t>
      </w:r>
      <w:r w:rsidR="009D531E">
        <w:rPr>
          <w:rFonts w:cs="Times New Roman"/>
          <w:lang w:val="en-GB"/>
        </w:rPr>
        <w:t xml:space="preserve">apter </w:t>
      </w:r>
      <w:r w:rsidRPr="00841A35">
        <w:rPr>
          <w:rFonts w:cs="Times New Roman"/>
          <w:lang w:val="en-GB"/>
        </w:rPr>
        <w:t>3</w:t>
      </w:r>
      <w:r w:rsidR="009D531E">
        <w:rPr>
          <w:rFonts w:cs="Times New Roman"/>
          <w:lang w:val="en-GB"/>
        </w:rPr>
        <w:t>)</w:t>
      </w:r>
      <w:r w:rsidRPr="00841A35">
        <w:rPr>
          <w:rFonts w:cs="Times New Roman"/>
          <w:lang w:val="en-GB"/>
        </w:rPr>
        <w:t xml:space="preserve">. </w:t>
      </w:r>
    </w:p>
    <w:p w14:paraId="5C08ECA0" w14:textId="77777777" w:rsidR="00490A97" w:rsidRPr="00D424AA" w:rsidRDefault="00490A97" w:rsidP="00D424AA">
      <w:pPr>
        <w:rPr>
          <w:rFonts w:cs="Times New Roman"/>
          <w:lang w:val="en-GB"/>
        </w:rPr>
      </w:pPr>
    </w:p>
    <w:p w14:paraId="5C38C75E" w14:textId="65516854" w:rsidR="00490A97" w:rsidRPr="00D424AA" w:rsidRDefault="00490A97" w:rsidP="00D424AA">
      <w:pPr>
        <w:rPr>
          <w:rFonts w:cs="Times New Roman"/>
          <w:lang w:val="en-GB"/>
        </w:rPr>
      </w:pPr>
      <w:r w:rsidRPr="00D424AA">
        <w:rPr>
          <w:rFonts w:cs="Times New Roman"/>
          <w:lang w:val="en-GB"/>
        </w:rPr>
        <w:t>To some extent, analyses as functions of GWL</w:t>
      </w:r>
      <w:r w:rsidR="004C7673" w:rsidRPr="00D424AA">
        <w:rPr>
          <w:rFonts w:cs="Times New Roman"/>
          <w:lang w:val="en-GB"/>
        </w:rPr>
        <w:t>s</w:t>
      </w:r>
      <w:r w:rsidRPr="00D424AA">
        <w:rPr>
          <w:rFonts w:cs="Times New Roman"/>
          <w:lang w:val="en-GB"/>
        </w:rPr>
        <w:t xml:space="preserve"> replace the time axis with a global </w:t>
      </w:r>
      <w:r w:rsidR="009D531E">
        <w:rPr>
          <w:rFonts w:cs="Times New Roman"/>
          <w:lang w:val="en-GB"/>
        </w:rPr>
        <w:t xml:space="preserve">surface </w:t>
      </w:r>
      <w:r w:rsidRPr="00D424AA">
        <w:rPr>
          <w:rFonts w:cs="Times New Roman"/>
          <w:lang w:val="en-GB"/>
        </w:rPr>
        <w:t>temperature axis. Nonetheless, information on the timing of given changes in extremes is obviously also relevant. Rega</w:t>
      </w:r>
      <w:r w:rsidR="00FC2B70" w:rsidRPr="00D424AA">
        <w:rPr>
          <w:rFonts w:cs="Times New Roman"/>
          <w:lang w:val="en-GB"/>
        </w:rPr>
        <w:t>r</w:t>
      </w:r>
      <w:r w:rsidRPr="00D424AA">
        <w:rPr>
          <w:rFonts w:cs="Times New Roman"/>
          <w:lang w:val="en-GB"/>
        </w:rPr>
        <w:t>ding this information, that is, the time frame at which given global warming levels are reached, the readers are referred to Chapter 4 (Section 4.6</w:t>
      </w:r>
      <w:r w:rsidR="00FC2B70" w:rsidRPr="00D424AA">
        <w:rPr>
          <w:rFonts w:cs="Times New Roman"/>
          <w:lang w:val="en-GB"/>
        </w:rPr>
        <w:t>; see also CC-Box 11.1</w:t>
      </w:r>
      <w:r w:rsidRPr="00D424AA">
        <w:rPr>
          <w:rFonts w:cs="Times New Roman"/>
          <w:lang w:val="en-GB"/>
        </w:rPr>
        <w:t>). Figure 11.</w:t>
      </w:r>
      <w:r w:rsidR="00683022" w:rsidRPr="00D424AA">
        <w:rPr>
          <w:rFonts w:cs="Times New Roman"/>
          <w:lang w:val="en-GB"/>
        </w:rPr>
        <w:t>5</w:t>
      </w:r>
      <w:r w:rsidRPr="00D424AA">
        <w:rPr>
          <w:rFonts w:cs="Times New Roman"/>
          <w:lang w:val="en-GB"/>
        </w:rPr>
        <w:t xml:space="preserve"> provides a synthesis of </w:t>
      </w:r>
      <w:r w:rsidR="00683022" w:rsidRPr="00D424AA">
        <w:rPr>
          <w:rFonts w:cs="Times New Roman"/>
          <w:lang w:val="en-GB"/>
        </w:rPr>
        <w:t xml:space="preserve">attributed and </w:t>
      </w:r>
      <w:r w:rsidRPr="00D424AA">
        <w:rPr>
          <w:rFonts w:cs="Times New Roman"/>
          <w:lang w:val="en-GB"/>
        </w:rPr>
        <w:t>projected changes in extremes as function of GWLs (see also Figs. 11.3, 11.</w:t>
      </w:r>
      <w:r w:rsidR="00E64E86" w:rsidRPr="00D424AA">
        <w:rPr>
          <w:rFonts w:cs="Times New Roman"/>
          <w:lang w:val="en-GB"/>
        </w:rPr>
        <w:t>6</w:t>
      </w:r>
      <w:r w:rsidRPr="00D424AA">
        <w:rPr>
          <w:rFonts w:cs="Times New Roman"/>
          <w:lang w:val="en-GB"/>
        </w:rPr>
        <w:t>, and 11.</w:t>
      </w:r>
      <w:r w:rsidR="00E64E86" w:rsidRPr="00D424AA">
        <w:rPr>
          <w:rFonts w:cs="Times New Roman"/>
          <w:lang w:val="en-GB"/>
        </w:rPr>
        <w:t>7</w:t>
      </w:r>
      <w:r w:rsidRPr="00D424AA">
        <w:rPr>
          <w:rFonts w:cs="Times New Roman"/>
          <w:lang w:val="en-GB"/>
        </w:rPr>
        <w:t xml:space="preserve"> for regional analyses).</w:t>
      </w:r>
    </w:p>
    <w:p w14:paraId="40B2850C" w14:textId="3BD49F23" w:rsidR="00490A97" w:rsidRDefault="00490A97" w:rsidP="00D424AA">
      <w:pPr>
        <w:rPr>
          <w:rFonts w:cs="Times New Roman"/>
          <w:lang w:val="en-GB"/>
        </w:rPr>
      </w:pPr>
    </w:p>
    <w:p w14:paraId="66E9D09D" w14:textId="77777777" w:rsidR="00703712" w:rsidRPr="00D424AA" w:rsidRDefault="00703712" w:rsidP="00D424AA">
      <w:pPr>
        <w:rPr>
          <w:rFonts w:cs="Times New Roman"/>
          <w:lang w:val="en-GB"/>
        </w:rPr>
      </w:pPr>
    </w:p>
    <w:p w14:paraId="1BA6F34E" w14:textId="77777777" w:rsidR="00490A97" w:rsidRPr="00D424AA" w:rsidRDefault="00490A97" w:rsidP="00D424AA">
      <w:pPr>
        <w:rPr>
          <w:rFonts w:cs="Times New Roman"/>
          <w:b/>
          <w:lang w:val="en-GB"/>
        </w:rPr>
      </w:pPr>
      <w:bookmarkStart w:id="610" w:name="_Toc57063000"/>
      <w:bookmarkStart w:id="611" w:name="_Toc57063159"/>
      <w:bookmarkStart w:id="612" w:name="_Toc57192401"/>
      <w:r w:rsidRPr="00D424AA">
        <w:rPr>
          <w:rFonts w:cs="Times New Roman"/>
          <w:b/>
          <w:lang w:val="en-GB"/>
        </w:rPr>
        <w:t>[START FIGURE 11.8 HERE]</w:t>
      </w:r>
      <w:bookmarkEnd w:id="610"/>
      <w:bookmarkEnd w:id="611"/>
      <w:bookmarkEnd w:id="612"/>
    </w:p>
    <w:p w14:paraId="6ED0B7EC" w14:textId="77777777" w:rsidR="00490A97" w:rsidRPr="00D424AA" w:rsidRDefault="00490A97" w:rsidP="00D424AA">
      <w:pPr>
        <w:rPr>
          <w:rFonts w:cs="Times New Roman"/>
          <w:lang w:val="en-GB"/>
        </w:rPr>
      </w:pPr>
    </w:p>
    <w:p w14:paraId="5A44706C" w14:textId="220D16C9" w:rsidR="0090046E" w:rsidRPr="00D424AA" w:rsidRDefault="0090046E" w:rsidP="00DE4CA9">
      <w:pPr>
        <w:pStyle w:val="AR6Chap11Figure"/>
      </w:pPr>
      <w:bookmarkStart w:id="613" w:name="_Toc31126155"/>
      <w:r w:rsidRPr="00D424AA">
        <w:t xml:space="preserve">Global and regional-scale emergence of changes in temperature (a) and precipitation (b) extremes for the globe (glob.), global oceans (oc.), global lands (land), and the AR6 regions. Colours indicate the multi-model mean global warming level at which the difference in 20-year means of the annual maximum daily maximum temperature (TXx) and the annual maximum daily precipitation (Rx1day) become significantly different from their respective mean values during the 1851–1900 base period. Results are based on simulations from the CMIP5 and CMIP6 multi-model ensembles. See Atlas.1.3.2 for the definition of regions. </w:t>
      </w:r>
      <w:r w:rsidR="00DB45A5">
        <w:t>A</w:t>
      </w:r>
      <w:r w:rsidRPr="00D424AA">
        <w:t xml:space="preserve">dapted from </w:t>
      </w:r>
      <w:bookmarkEnd w:id="613"/>
      <w:commentRangeStart w:id="614"/>
      <w:r w:rsidR="0011731A" w:rsidRPr="00D424AA">
        <w:fldChar w:fldCharType="begin" w:fldLock="1"/>
      </w:r>
      <w:ins w:id="615" w:author="Robin Matthews" w:date="2021-07-13T17:47:00Z">
        <w:r w:rsidR="003444DE">
          <w:instrText>ADDIN CSL_CITATION { "citationItems" : [ { "id" : "ITEM-1",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1",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mendeley" : { "formattedCitation" : "(Seneviratne and Hauser, 2020)", "manualFormatting" : "Seneviratne and Hauser (2020)", "plainTextFormattedCitation" : "(Seneviratne and Hauser, 2020)", "previouslyFormattedCitation" : "(Seneviratne and Hauser, 2020)" }, "properties" : { "noteIndex" : 0 }, "schema" : "https://github.com/citation-style-language/schema/raw/master/csl-citation.json" }</w:instrText>
        </w:r>
      </w:ins>
      <w:del w:id="616" w:author="Robin Matthews" w:date="2021-07-13T17:47:00Z">
        <w:r w:rsidR="00FC4C2D" w:rsidDel="003444DE">
          <w:delInstrText>ADDIN CSL_CITATION { "citationItems" : [ { "id" : "ITEM-1",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1",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mendeley" : { "formattedCitation" : "(Seneviratne and Hauser, 2020)", "manualFormatting" : "Seneviratne and Hauser, 2020)", "plainTextFormattedCitation" : "(Seneviratne and Hauser, 2020)", "previouslyFormattedCitation" : "(Seneviratne and Hauser, 2020)" }, "properties" : { "noteIndex" : 0 }, "schema" : "https://github.com/citation-style-language/schema/raw/master/csl-citation.json" }</w:delInstrText>
        </w:r>
      </w:del>
      <w:r w:rsidR="0011731A" w:rsidRPr="00D424AA">
        <w:fldChar w:fldCharType="separate"/>
      </w:r>
      <w:r w:rsidR="00A26296">
        <w:rPr>
          <w:noProof/>
        </w:rPr>
        <w:t>Seneviratne and Hauser</w:t>
      </w:r>
      <w:ins w:id="617" w:author="Robin Matthews" w:date="2021-07-13T17:47:00Z">
        <w:r w:rsidR="003444DE">
          <w:rPr>
            <w:noProof/>
          </w:rPr>
          <w:t xml:space="preserve"> (</w:t>
        </w:r>
      </w:ins>
      <w:del w:id="618" w:author="Robin Matthews" w:date="2021-07-13T17:47:00Z">
        <w:r w:rsidR="00A26296" w:rsidDel="003444DE">
          <w:rPr>
            <w:noProof/>
          </w:rPr>
          <w:delText xml:space="preserve">, </w:delText>
        </w:r>
      </w:del>
      <w:r w:rsidR="00A26296">
        <w:rPr>
          <w:noProof/>
        </w:rPr>
        <w:t>2020)</w:t>
      </w:r>
      <w:r w:rsidR="0011731A" w:rsidRPr="00D424AA">
        <w:fldChar w:fldCharType="end"/>
      </w:r>
      <w:commentRangeEnd w:id="614"/>
      <w:r w:rsidR="00A26296">
        <w:rPr>
          <w:rStyle w:val="Marquedecommentaire"/>
          <w:lang w:val="fr-FR"/>
        </w:rPr>
        <w:commentReference w:id="614"/>
      </w:r>
      <w:r w:rsidR="0011731A">
        <w:t xml:space="preserve"> </w:t>
      </w:r>
      <w:r w:rsidR="0011731A" w:rsidRPr="0011731A">
        <w:t>under the terms of the Creative Commons Attribution license.</w:t>
      </w:r>
    </w:p>
    <w:p w14:paraId="49189D21" w14:textId="77777777" w:rsidR="00490A97" w:rsidRPr="00D424AA" w:rsidRDefault="00490A97" w:rsidP="00DE4CA9">
      <w:pPr>
        <w:pStyle w:val="AR6Chap11Figure"/>
        <w:numPr>
          <w:ilvl w:val="0"/>
          <w:numId w:val="0"/>
        </w:numPr>
        <w:ind w:left="1134"/>
      </w:pPr>
    </w:p>
    <w:p w14:paraId="45A315FA" w14:textId="25D9ECA0" w:rsidR="00490A97" w:rsidRPr="00D424AA" w:rsidRDefault="00490A97" w:rsidP="00D424AA">
      <w:pPr>
        <w:rPr>
          <w:rFonts w:cs="Times New Roman"/>
          <w:b/>
          <w:lang w:val="en-GB"/>
        </w:rPr>
      </w:pPr>
      <w:bookmarkStart w:id="619" w:name="_Toc57063001"/>
      <w:bookmarkStart w:id="620" w:name="_Toc57063160"/>
      <w:bookmarkStart w:id="621" w:name="_Toc57192402"/>
      <w:r w:rsidRPr="00D424AA">
        <w:rPr>
          <w:rFonts w:cs="Times New Roman"/>
          <w:b/>
          <w:lang w:val="en-GB"/>
        </w:rPr>
        <w:t>[END FIGURE 11.8 HERE]</w:t>
      </w:r>
      <w:bookmarkEnd w:id="619"/>
      <w:bookmarkEnd w:id="620"/>
      <w:bookmarkEnd w:id="621"/>
    </w:p>
    <w:p w14:paraId="18F8F65C" w14:textId="77777777" w:rsidR="00703712" w:rsidRPr="00D424AA" w:rsidRDefault="00703712" w:rsidP="00D424AA">
      <w:pPr>
        <w:rPr>
          <w:rFonts w:cs="Times New Roman"/>
          <w:lang w:val="en-GB"/>
        </w:rPr>
      </w:pPr>
    </w:p>
    <w:p w14:paraId="4DE697E1" w14:textId="77777777" w:rsidR="00490A97" w:rsidRPr="00D424AA" w:rsidRDefault="00490A97" w:rsidP="00D424AA">
      <w:pPr>
        <w:rPr>
          <w:rFonts w:cs="Times New Roman"/>
          <w:lang w:val="en-GB" w:eastAsia="zh-CN"/>
        </w:rPr>
      </w:pPr>
    </w:p>
    <w:p w14:paraId="5FBB0FEA" w14:textId="77777777" w:rsidR="00FC52F5" w:rsidRPr="00D424AA" w:rsidRDefault="00FC52F5" w:rsidP="00D424AA">
      <w:pPr>
        <w:rPr>
          <w:rFonts w:cs="Times New Roman"/>
          <w:b/>
          <w:bCs/>
          <w:lang w:val="en-GB" w:eastAsia="zh-CN"/>
        </w:rPr>
      </w:pPr>
      <w:r w:rsidRPr="00D424AA">
        <w:rPr>
          <w:rFonts w:cs="Times New Roman"/>
          <w:b/>
          <w:bCs/>
          <w:lang w:val="en-GB" w:eastAsia="zh-CN"/>
        </w:rPr>
        <w:t>[START CROSS-CHAPTER BOX 11.1 HERE]</w:t>
      </w:r>
    </w:p>
    <w:p w14:paraId="787D0216" w14:textId="77777777" w:rsidR="00FC52F5" w:rsidRPr="00D424AA" w:rsidRDefault="00FC52F5" w:rsidP="00D424AA">
      <w:pPr>
        <w:rPr>
          <w:rFonts w:cs="Times New Roman"/>
          <w:lang w:val="en-GB" w:eastAsia="zh-CN"/>
        </w:rPr>
      </w:pPr>
    </w:p>
    <w:p w14:paraId="3C788E77" w14:textId="77777777" w:rsidR="00FC52F5" w:rsidRPr="00D424AA" w:rsidRDefault="00FC52F5" w:rsidP="0034429F">
      <w:pPr>
        <w:pStyle w:val="AR6Chap11Cross-ChapterBox"/>
        <w:shd w:val="clear" w:color="auto" w:fill="DEEAF6" w:themeFill="accent1" w:themeFillTint="33"/>
        <w:rPr>
          <w:rFonts w:cs="Times New Roman"/>
          <w:lang w:val="en-GB"/>
        </w:rPr>
      </w:pPr>
      <w:bookmarkStart w:id="622" w:name="_Toc56915229"/>
      <w:bookmarkStart w:id="623" w:name="_Toc70702985"/>
      <w:r w:rsidRPr="00D424AA">
        <w:rPr>
          <w:rFonts w:cs="Times New Roman"/>
          <w:lang w:val="en-GB"/>
        </w:rPr>
        <w:t>Translating between regional information at global warming levels v</w:t>
      </w:r>
      <w:r w:rsidRPr="00841A35">
        <w:rPr>
          <w:rFonts w:cs="Times New Roman"/>
          <w:lang w:val="en-GB"/>
        </w:rPr>
        <w:t>s scenarios for end users</w:t>
      </w:r>
      <w:bookmarkEnd w:id="622"/>
      <w:bookmarkEnd w:id="623"/>
    </w:p>
    <w:p w14:paraId="187E9D41" w14:textId="56DA1528" w:rsidR="0085657C" w:rsidRPr="00866A10" w:rsidRDefault="0085657C" w:rsidP="0034429F">
      <w:pPr>
        <w:pStyle w:val="AR6BodyText"/>
        <w:shd w:val="clear" w:color="auto" w:fill="DEEAF6" w:themeFill="accent1" w:themeFillTint="33"/>
        <w:spacing w:line="259" w:lineRule="auto"/>
        <w:rPr>
          <w:rFonts w:cs="Times New Roman"/>
          <w:lang w:val="de-CH"/>
        </w:rPr>
      </w:pPr>
    </w:p>
    <w:p w14:paraId="79997112" w14:textId="0EEB8FF2" w:rsidR="0085657C" w:rsidRPr="006A2665" w:rsidRDefault="0085657C" w:rsidP="006A2665">
      <w:pPr>
        <w:pStyle w:val="AR6BodyText"/>
        <w:shd w:val="clear" w:color="auto" w:fill="DEEAF6" w:themeFill="accent1" w:themeFillTint="33"/>
        <w:spacing w:line="259" w:lineRule="auto"/>
        <w:rPr>
          <w:rFonts w:cs="Times New Roman"/>
          <w:lang w:val="de-CH"/>
        </w:rPr>
      </w:pPr>
      <w:r w:rsidRPr="00866A10">
        <w:rPr>
          <w:b/>
          <w:bCs/>
          <w:lang w:val="de-CH"/>
        </w:rPr>
        <w:t>Contributors:</w:t>
      </w:r>
      <w:r w:rsidRPr="00866A10">
        <w:rPr>
          <w:lang w:val="de-CH"/>
        </w:rPr>
        <w:t xml:space="preserve"> </w:t>
      </w:r>
      <w:r w:rsidR="006A2665" w:rsidRPr="00866A10">
        <w:rPr>
          <w:lang w:val="de-CH"/>
        </w:rPr>
        <w:t>Erich Fischer (Switzerland), Mathias Hauser (Switzerland), Sonia I. Seneviratne (Switzerland)</w:t>
      </w:r>
      <w:r w:rsidR="006A2665">
        <w:rPr>
          <w:rFonts w:cs="Times New Roman"/>
          <w:lang w:val="de-CH"/>
        </w:rPr>
        <w:t xml:space="preserve">, </w:t>
      </w:r>
      <w:r w:rsidR="00133C28" w:rsidRPr="00866A10">
        <w:rPr>
          <w:lang w:val="de-CH"/>
        </w:rPr>
        <w:t xml:space="preserve">Richard Betts (UK), José M. Gutiérrez (Spain), Richard G. Jones (UK), June-Yi Lee (Republic of Korea), Malte Meinshausen (Australia/Germany), </w:t>
      </w:r>
      <w:r w:rsidRPr="00866A10">
        <w:rPr>
          <w:lang w:val="de-CH"/>
        </w:rPr>
        <w:t>Friederike Otto</w:t>
      </w:r>
      <w:r w:rsidR="00FE4BC4" w:rsidRPr="00866A10">
        <w:rPr>
          <w:lang w:val="de-CH"/>
        </w:rPr>
        <w:t xml:space="preserve"> (UK/Germany)</w:t>
      </w:r>
      <w:r w:rsidRPr="00866A10">
        <w:rPr>
          <w:lang w:val="de-CH"/>
        </w:rPr>
        <w:t xml:space="preserve">, </w:t>
      </w:r>
      <w:r w:rsidR="00133C28" w:rsidRPr="00866A10">
        <w:rPr>
          <w:lang w:val="de-CH"/>
        </w:rPr>
        <w:t xml:space="preserve">Izidine Pinto (Mozambique), </w:t>
      </w:r>
      <w:r w:rsidRPr="00866A10">
        <w:rPr>
          <w:lang w:val="de-CH"/>
        </w:rPr>
        <w:t>Roshanka Ranasinghe</w:t>
      </w:r>
      <w:r w:rsidR="00FE4BC4" w:rsidRPr="00866A10">
        <w:rPr>
          <w:lang w:val="de-CH"/>
        </w:rPr>
        <w:t xml:space="preserve"> (The Netherlands/Sri Lanka/Australia)</w:t>
      </w:r>
      <w:r w:rsidRPr="00866A10">
        <w:rPr>
          <w:lang w:val="de-CH"/>
        </w:rPr>
        <w:t>, Joeri Rogelj</w:t>
      </w:r>
      <w:r w:rsidR="00FE4BC4" w:rsidRPr="00866A10">
        <w:rPr>
          <w:lang w:val="de-CH"/>
        </w:rPr>
        <w:t xml:space="preserve"> (Germany/Belgium)</w:t>
      </w:r>
      <w:r w:rsidRPr="00866A10">
        <w:rPr>
          <w:lang w:val="de-CH"/>
        </w:rPr>
        <w:t xml:space="preserve">, </w:t>
      </w:r>
      <w:r w:rsidR="00133C28" w:rsidRPr="00866A10">
        <w:rPr>
          <w:lang w:val="de-CH"/>
        </w:rPr>
        <w:t xml:space="preserve">Bjørn Samset (Norway), </w:t>
      </w:r>
      <w:r w:rsidRPr="00866A10">
        <w:rPr>
          <w:lang w:val="de-CH"/>
        </w:rPr>
        <w:t>Claudia Tebaldi</w:t>
      </w:r>
      <w:r w:rsidR="00FE4BC4" w:rsidRPr="00866A10">
        <w:rPr>
          <w:lang w:val="de-CH"/>
        </w:rPr>
        <w:t xml:space="preserve"> (USA)</w:t>
      </w:r>
      <w:r w:rsidRPr="00866A10">
        <w:rPr>
          <w:lang w:val="de-CH"/>
        </w:rPr>
        <w:t>, Laurent Terray</w:t>
      </w:r>
      <w:r w:rsidR="00FE4BC4" w:rsidRPr="00866A10">
        <w:rPr>
          <w:lang w:val="de-CH"/>
        </w:rPr>
        <w:t xml:space="preserve"> (France)</w:t>
      </w:r>
    </w:p>
    <w:p w14:paraId="0E93B7BB" w14:textId="77777777" w:rsidR="0085657C" w:rsidRPr="00866A10" w:rsidRDefault="0085657C" w:rsidP="0034429F">
      <w:pPr>
        <w:pStyle w:val="AR6BodyText"/>
        <w:shd w:val="clear" w:color="auto" w:fill="DEEAF6" w:themeFill="accent1" w:themeFillTint="33"/>
        <w:rPr>
          <w:lang w:val="de-CH"/>
        </w:rPr>
      </w:pPr>
    </w:p>
    <w:p w14:paraId="53FC2712" w14:textId="1569E3F2" w:rsidR="0085657C" w:rsidRPr="00232B8B" w:rsidRDefault="0085657C" w:rsidP="0034429F">
      <w:pPr>
        <w:pStyle w:val="AR6BodyText"/>
        <w:shd w:val="clear" w:color="auto" w:fill="DEEAF6" w:themeFill="accent1" w:themeFillTint="33"/>
        <w:rPr>
          <w:lang w:val="en-GB"/>
        </w:rPr>
      </w:pPr>
      <w:bookmarkStart w:id="624" w:name="_Toc66989718"/>
      <w:r w:rsidRPr="00232B8B">
        <w:rPr>
          <w:rStyle w:val="AR6BodyTextBoldCar"/>
          <w:rFonts w:eastAsiaTheme="majorEastAsia"/>
          <w:lang w:val="en-GB"/>
        </w:rPr>
        <w:t>Background</w:t>
      </w:r>
      <w:bookmarkEnd w:id="624"/>
      <w:r w:rsidRPr="00232B8B">
        <w:rPr>
          <w:lang w:val="en-GB"/>
        </w:rPr>
        <w:t xml:space="preserve"> </w:t>
      </w:r>
    </w:p>
    <w:p w14:paraId="0B73C8D7" w14:textId="3888D169" w:rsidR="0085657C" w:rsidRPr="00232B8B" w:rsidRDefault="0085657C" w:rsidP="0034429F">
      <w:pPr>
        <w:pStyle w:val="AR6BodyText"/>
        <w:shd w:val="clear" w:color="auto" w:fill="DEEAF6" w:themeFill="accent1" w:themeFillTint="33"/>
        <w:rPr>
          <w:lang w:val="en-GB"/>
        </w:rPr>
      </w:pPr>
      <w:r w:rsidRPr="00232B8B">
        <w:rPr>
          <w:rFonts w:cs="Times New Roman"/>
          <w:lang w:val="en-GB"/>
        </w:rPr>
        <w:t>Traditionally, projections of climate variables are summarized and communicated as function of time and scenario. Recently, quantifying global and regional climate at specific global warming levels (GWLs) has become widespread, motivated by the</w:t>
      </w:r>
      <w:r w:rsidRPr="00232B8B">
        <w:rPr>
          <w:lang w:val="en-GB"/>
        </w:rPr>
        <w:t xml:space="preserve"> inclusion of explicit </w:t>
      </w:r>
      <w:r>
        <w:rPr>
          <w:lang w:val="en-GB"/>
        </w:rPr>
        <w:t>GWLs</w:t>
      </w:r>
      <w:r w:rsidRPr="00232B8B">
        <w:rPr>
          <w:lang w:val="en-GB"/>
        </w:rPr>
        <w:t xml:space="preserve"> in the long-term temperature goal of the </w:t>
      </w:r>
      <w:r w:rsidRPr="00232B8B">
        <w:rPr>
          <w:lang w:val="en-GB"/>
        </w:rPr>
        <w:lastRenderedPageBreak/>
        <w:t xml:space="preserve">Paris Agreement (Section 1.6.2). GWLs, expressed as changes in global </w:t>
      </w:r>
      <w:r w:rsidR="000933BE">
        <w:rPr>
          <w:lang w:val="en-GB"/>
        </w:rPr>
        <w:t>surface</w:t>
      </w:r>
      <w:r w:rsidR="000933BE" w:rsidRPr="00232B8B">
        <w:rPr>
          <w:lang w:val="en-GB"/>
        </w:rPr>
        <w:t xml:space="preserve"> </w:t>
      </w:r>
      <w:r w:rsidRPr="00232B8B">
        <w:rPr>
          <w:lang w:val="en-GB"/>
        </w:rPr>
        <w:t>temperature relative to the 1850-1900 period</w:t>
      </w:r>
      <w:r w:rsidRPr="00232B8B" w:rsidDel="00CE5EE2">
        <w:rPr>
          <w:lang w:val="en-GB"/>
        </w:rPr>
        <w:t xml:space="preserve"> </w:t>
      </w:r>
      <w:r w:rsidRPr="00232B8B">
        <w:rPr>
          <w:lang w:val="en-GB"/>
        </w:rPr>
        <w:t>(see CCBox 2.3), are used in the</w:t>
      </w:r>
      <w:r>
        <w:rPr>
          <w:lang w:val="en-GB"/>
        </w:rPr>
        <w:t xml:space="preserve"> </w:t>
      </w:r>
      <w:r w:rsidRPr="00232B8B">
        <w:rPr>
          <w:lang w:val="en-GB"/>
        </w:rPr>
        <w:t>SR15</w:t>
      </w:r>
      <w:r>
        <w:rPr>
          <w:lang w:val="en-GB"/>
        </w:rPr>
        <w:t xml:space="preserve"> </w:t>
      </w:r>
      <w:r w:rsidRPr="00232B8B">
        <w:rPr>
          <w:lang w:val="en-GB"/>
        </w:rPr>
        <w:t>and in the assessment of Reasons for Concerns in the WG</w:t>
      </w:r>
      <w:r w:rsidR="000933BE">
        <w:rPr>
          <w:lang w:val="en-GB"/>
        </w:rPr>
        <w:t>II</w:t>
      </w:r>
      <w:r w:rsidRPr="00232B8B">
        <w:rPr>
          <w:lang w:val="en-GB"/>
        </w:rPr>
        <w:t xml:space="preserve"> reports (see also CCB</w:t>
      </w:r>
      <w:r>
        <w:rPr>
          <w:lang w:val="en-GB"/>
        </w:rPr>
        <w:t xml:space="preserve">ox </w:t>
      </w:r>
      <w:r w:rsidRPr="00232B8B">
        <w:rPr>
          <w:lang w:val="en-GB"/>
        </w:rPr>
        <w:t>12.1). CC</w:t>
      </w:r>
      <w:r w:rsidR="000933BE">
        <w:rPr>
          <w:lang w:val="en-GB"/>
        </w:rPr>
        <w:t>B</w:t>
      </w:r>
      <w:r w:rsidRPr="00232B8B">
        <w:rPr>
          <w:lang w:val="en-GB"/>
        </w:rPr>
        <w:t xml:space="preserve"> 11.1, Fig</w:t>
      </w:r>
      <w:r w:rsidR="000933BE">
        <w:rPr>
          <w:lang w:val="en-GB"/>
        </w:rPr>
        <w:t xml:space="preserve">ure </w:t>
      </w:r>
      <w:r w:rsidRPr="00232B8B">
        <w:rPr>
          <w:lang w:val="en-GB"/>
        </w:rPr>
        <w:t>1 illustrates how the assessment of the climate response at GWLs relates to the uncertainty in scenarios</w:t>
      </w:r>
      <w:r w:rsidR="00A110EF">
        <w:rPr>
          <w:lang w:val="en-GB"/>
        </w:rPr>
        <w:t xml:space="preserve"> regarding the timing of</w:t>
      </w:r>
      <w:r w:rsidRPr="00232B8B">
        <w:rPr>
          <w:lang w:val="en-GB"/>
        </w:rPr>
        <w:t xml:space="preserve"> the respective GWL</w:t>
      </w:r>
      <w:r w:rsidR="00A110EF">
        <w:rPr>
          <w:lang w:val="en-GB"/>
        </w:rPr>
        <w:t>s</w:t>
      </w:r>
      <w:r>
        <w:rPr>
          <w:lang w:val="en-GB"/>
        </w:rPr>
        <w:t>,</w:t>
      </w:r>
      <w:r w:rsidRPr="00232B8B">
        <w:rPr>
          <w:lang w:val="en-GB"/>
        </w:rPr>
        <w:t xml:space="preserve"> as well as to the uncertainty in the associated regional climate responses</w:t>
      </w:r>
      <w:r>
        <w:rPr>
          <w:lang w:val="en-GB"/>
        </w:rPr>
        <w:t>, including extremes</w:t>
      </w:r>
      <w:r w:rsidRPr="00232B8B">
        <w:rPr>
          <w:lang w:val="en-GB"/>
        </w:rPr>
        <w:t xml:space="preserve"> and</w:t>
      </w:r>
      <w:r>
        <w:rPr>
          <w:lang w:val="en-GB"/>
        </w:rPr>
        <w:t xml:space="preserve"> other</w:t>
      </w:r>
      <w:r w:rsidRPr="00232B8B">
        <w:rPr>
          <w:lang w:val="en-GB"/>
        </w:rPr>
        <w:t xml:space="preserve"> </w:t>
      </w:r>
      <w:r w:rsidR="000933BE">
        <w:rPr>
          <w:lang w:val="en-GB"/>
        </w:rPr>
        <w:t>c</w:t>
      </w:r>
      <w:r w:rsidRPr="00232B8B">
        <w:rPr>
          <w:lang w:val="en-GB"/>
        </w:rPr>
        <w:t xml:space="preserve">limatic </w:t>
      </w:r>
      <w:r w:rsidR="000933BE">
        <w:rPr>
          <w:lang w:val="en-GB"/>
        </w:rPr>
        <w:t>i</w:t>
      </w:r>
      <w:r w:rsidRPr="00232B8B">
        <w:rPr>
          <w:lang w:val="en-GB"/>
        </w:rPr>
        <w:t>mpact</w:t>
      </w:r>
      <w:r w:rsidR="00866A10">
        <w:rPr>
          <w:lang w:val="en-GB"/>
        </w:rPr>
        <w:t>-</w:t>
      </w:r>
      <w:r w:rsidR="000933BE">
        <w:rPr>
          <w:lang w:val="en-GB"/>
        </w:rPr>
        <w:t>d</w:t>
      </w:r>
      <w:r w:rsidRPr="00232B8B">
        <w:rPr>
          <w:lang w:val="en-GB"/>
        </w:rPr>
        <w:t>rivers (CIDs).</w:t>
      </w:r>
      <w:r>
        <w:rPr>
          <w:lang w:val="en-GB"/>
        </w:rPr>
        <w:t xml:space="preserve"> </w:t>
      </w:r>
      <w:r w:rsidRPr="00232B8B">
        <w:rPr>
          <w:lang w:val="en-GB"/>
        </w:rPr>
        <w:t>For many (but not all) climate variables and CIDs</w:t>
      </w:r>
      <w:r>
        <w:rPr>
          <w:lang w:val="en-GB"/>
        </w:rPr>
        <w:t xml:space="preserve"> the</w:t>
      </w:r>
      <w:r w:rsidRPr="00232B8B">
        <w:rPr>
          <w:lang w:val="en-GB"/>
        </w:rPr>
        <w:t xml:space="preserve"> response pattern for a given GWL </w:t>
      </w:r>
      <w:r>
        <w:rPr>
          <w:lang w:val="en-GB"/>
        </w:rPr>
        <w:t>is</w:t>
      </w:r>
      <w:r w:rsidRPr="00232B8B">
        <w:rPr>
          <w:lang w:val="en-GB"/>
        </w:rPr>
        <w:t xml:space="preserve"> consistent across different scenarios (Chapters 1, 4, 9, 11 and Atlas).</w:t>
      </w:r>
      <w:r>
        <w:rPr>
          <w:lang w:val="en-GB"/>
        </w:rPr>
        <w:t xml:space="preserve"> GWLs are defined as long-term means (e.g</w:t>
      </w:r>
      <w:r w:rsidR="00A110EF">
        <w:rPr>
          <w:lang w:val="en-GB"/>
        </w:rPr>
        <w:t>.</w:t>
      </w:r>
      <w:r>
        <w:rPr>
          <w:lang w:val="en-GB"/>
        </w:rPr>
        <w:t xml:space="preserve"> 20-year averages) compared to the pre-industrial period, are commonly used in the literature and were also underlying main assessments of SR15 </w:t>
      </w:r>
      <w:r w:rsidR="000933BE">
        <w:rPr>
          <w:lang w:val="en-GB"/>
        </w:rPr>
        <w:t>(</w:t>
      </w:r>
      <w:r>
        <w:rPr>
          <w:lang w:val="en-GB"/>
        </w:rPr>
        <w:t>Ch</w:t>
      </w:r>
      <w:r w:rsidR="000933BE">
        <w:rPr>
          <w:lang w:val="en-GB"/>
        </w:rPr>
        <w:t xml:space="preserve">apter </w:t>
      </w:r>
      <w:r>
        <w:rPr>
          <w:lang w:val="en-GB"/>
        </w:rPr>
        <w:t>3</w:t>
      </w:r>
      <w:r w:rsidR="000933BE">
        <w:rPr>
          <w:lang w:val="en-GB"/>
        </w:rPr>
        <w:t>)</w:t>
      </w:r>
      <w:r>
        <w:rPr>
          <w:lang w:val="en-GB"/>
        </w:rPr>
        <w:t xml:space="preserve">. </w:t>
      </w:r>
    </w:p>
    <w:p w14:paraId="73EC97C6" w14:textId="72BF9C35" w:rsidR="0085657C" w:rsidRDefault="0085657C" w:rsidP="0034429F">
      <w:pPr>
        <w:pStyle w:val="AR6BodyText"/>
        <w:shd w:val="clear" w:color="auto" w:fill="DEEAF6" w:themeFill="accent1" w:themeFillTint="33"/>
        <w:spacing w:line="259" w:lineRule="auto"/>
        <w:rPr>
          <w:lang w:val="en-GB"/>
        </w:rPr>
      </w:pPr>
    </w:p>
    <w:p w14:paraId="3BD889AD" w14:textId="77777777" w:rsidR="00703712" w:rsidRPr="00232B8B" w:rsidRDefault="00703712" w:rsidP="0034429F">
      <w:pPr>
        <w:pStyle w:val="AR6BodyText"/>
        <w:shd w:val="clear" w:color="auto" w:fill="DEEAF6" w:themeFill="accent1" w:themeFillTint="33"/>
        <w:spacing w:line="259" w:lineRule="auto"/>
        <w:rPr>
          <w:lang w:val="en-GB"/>
        </w:rPr>
      </w:pPr>
    </w:p>
    <w:p w14:paraId="107719B2" w14:textId="52AE3A01" w:rsidR="00703712" w:rsidRDefault="0085657C" w:rsidP="0034429F">
      <w:pPr>
        <w:pStyle w:val="AR6BodyText"/>
        <w:shd w:val="clear" w:color="auto" w:fill="DEEAF6" w:themeFill="accent1" w:themeFillTint="33"/>
        <w:spacing w:line="259" w:lineRule="auto"/>
        <w:rPr>
          <w:b/>
          <w:lang w:val="en-GB"/>
        </w:rPr>
      </w:pPr>
      <w:r w:rsidRPr="00232B8B">
        <w:rPr>
          <w:b/>
          <w:lang w:val="en-GB"/>
        </w:rPr>
        <w:t>[START C</w:t>
      </w:r>
      <w:r w:rsidR="0034429F">
        <w:rPr>
          <w:b/>
          <w:lang w:val="en-GB"/>
        </w:rPr>
        <w:t xml:space="preserve">ROSS-CHAPTER BOX </w:t>
      </w:r>
      <w:r w:rsidRPr="00232B8B">
        <w:rPr>
          <w:b/>
          <w:lang w:val="en-GB"/>
        </w:rPr>
        <w:t>11.1, FIGURE 1 HERE]</w:t>
      </w:r>
    </w:p>
    <w:p w14:paraId="00F419D9" w14:textId="77777777" w:rsidR="00703712" w:rsidRPr="006A2665" w:rsidRDefault="00703712" w:rsidP="00703712">
      <w:pPr>
        <w:pStyle w:val="AR6BodyText"/>
        <w:shd w:val="clear" w:color="auto" w:fill="DEEAF6" w:themeFill="accent1" w:themeFillTint="33"/>
        <w:rPr>
          <w:lang w:val="en-GB"/>
        </w:rPr>
      </w:pPr>
    </w:p>
    <w:p w14:paraId="6CFF451C" w14:textId="41E9D073" w:rsidR="0085657C" w:rsidRPr="00232B8B" w:rsidRDefault="0085657C" w:rsidP="00703712">
      <w:pPr>
        <w:pStyle w:val="AR6BodyText"/>
        <w:shd w:val="clear" w:color="auto" w:fill="DEEAF6" w:themeFill="accent1" w:themeFillTint="33"/>
        <w:spacing w:line="259" w:lineRule="auto"/>
        <w:ind w:left="3119" w:hanging="3119"/>
        <w:rPr>
          <w:sz w:val="8"/>
          <w:szCs w:val="8"/>
          <w:lang w:val="en-GB"/>
        </w:rPr>
      </w:pPr>
      <w:bookmarkStart w:id="625" w:name="_Hlk66954208"/>
      <w:r w:rsidRPr="00232B8B">
        <w:rPr>
          <w:b/>
          <w:sz w:val="20"/>
          <w:szCs w:val="20"/>
          <w:lang w:val="en-GB"/>
        </w:rPr>
        <w:t>C</w:t>
      </w:r>
      <w:r w:rsidR="0034429F">
        <w:rPr>
          <w:b/>
          <w:sz w:val="20"/>
          <w:szCs w:val="20"/>
          <w:lang w:val="en-GB"/>
        </w:rPr>
        <w:t xml:space="preserve">ross-Chapter </w:t>
      </w:r>
      <w:r w:rsidRPr="00232B8B">
        <w:rPr>
          <w:b/>
          <w:sz w:val="20"/>
          <w:szCs w:val="20"/>
          <w:lang w:val="en-GB"/>
        </w:rPr>
        <w:t>Box 11.1, Figure 1:</w:t>
      </w:r>
      <w:r w:rsidRPr="00232B8B">
        <w:rPr>
          <w:sz w:val="20"/>
          <w:szCs w:val="20"/>
          <w:lang w:val="en-GB"/>
        </w:rPr>
        <w:t xml:space="preserve"> </w:t>
      </w:r>
      <w:bookmarkEnd w:id="625"/>
      <w:r w:rsidR="009B01E4" w:rsidRPr="006A2665">
        <w:rPr>
          <w:sz w:val="20"/>
          <w:szCs w:val="20"/>
          <w:lang w:val="en-GB"/>
        </w:rPr>
        <w:t xml:space="preserve">Schematic representation of relationship between emission scenarios, global warming levels (GWLs), regional climate responses, and impacts. The illustration shows the implied uncertainty problem associated with differentiating between 1.5, 2°C, and other GWLs. Focusing on GWL raises questions associated with emissions pathways to get to these temperatures (scenarios), as well as questions associated with regional climate responses and the associated impacts at the corresponding GWL (the impacts question). Adapted from </w:t>
      </w:r>
      <w:r w:rsidR="009B01E4" w:rsidRPr="009B01E4">
        <w:rPr>
          <w:sz w:val="20"/>
          <w:szCs w:val="20"/>
        </w:rPr>
        <w:fldChar w:fldCharType="begin" w:fldLock="1"/>
      </w:r>
      <w:ins w:id="626" w:author="Robin Matthews" w:date="2021-07-15T12:07:00Z">
        <w:r w:rsidR="00650E1E">
          <w:rPr>
            <w:sz w:val="20"/>
            <w:szCs w:val="20"/>
            <w:lang w:val="en-GB"/>
          </w:rPr>
          <w:instrText>ADDIN CSL_CITATION { "citationItems" : [ { "id" : "ITEM-1", "itemData" : { "DOI" : "10.1002/wcc.457", "ISSN" : "17577780", "author" : [ { "dropping-particle" : "", "family" : "James", "given" : "Rachel", "non-dropping-particle" : "", "parse-names" : false, "suffix" : "" }, { "dropping-particle" : "", "family" : "Washington", "given" : "Richard",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Conway", "given" : "Declan", "non-dropping-particle" : "", "parse-names" : false, "suffix" : "" } ], "container-title" : "WIREs Climate Change", "id" : "ITEM-1", "issue" : "2", "issued" : { "date-parts" : [ [ "2017", "3" ] ] }, "page" : "e457", "publisher" : "Wiley Online Library", "title" : "Characterizing half-a-degree difference: a review of methods for identifying regional climate responses to global warming targets", "translator" : [ { "dropping-particle" : "", "family" : "S2619", "given" : "", "non-dropping-particle" : "", "parse-names" : false, "suffix" : "" } ], "type" : "article-journal", "volume" : "8" }, "uris" : [ "http://www.mendeley.com/documents/?uuid=73713c90-05f2-425f-9743-7d8f3d6ea5e6" ] } ], "mendeley" : { "formattedCitation" : "(James et al., 2017)", "manualFormatting" : "James et al. (2017)", "plainTextFormattedCitation" : "(James et al., 2017)", "previouslyFormattedCitation" : "(James et al., 2017)" }, "properties" : { "noteIndex" : 0 }, "schema" : "https://github.com/citation-style-language/schema/raw/master/csl-citation.json" }</w:instrText>
        </w:r>
      </w:ins>
      <w:del w:id="627" w:author="Robin Matthews" w:date="2021-07-15T12:07:00Z">
        <w:r w:rsidR="007D2D56" w:rsidDel="00650E1E">
          <w:rPr>
            <w:sz w:val="20"/>
            <w:szCs w:val="20"/>
            <w:lang w:val="en-GB"/>
          </w:rPr>
          <w:delInstrText>ADDIN CSL_CITATION { "citationItems" : [ { "id" : "ITEM-1", "itemData" : { "DOI" : "10.1002/wcc.457", "ISSN" : "17577780", "author" : [ { "dropping-particle" : "", "family" : "James", "given" : "Rachel", "non-dropping-particle" : "", "parse-names" : false, "suffix" : "" }, { "dropping-particle" : "", "family" : "Washington", "given" : "Richard",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Conway", "given" : "Declan", "non-dropping-particle" : "", "parse-names" : false, "suffix" : "" } ], "container-title" : "WIREs Climate Change", "id" : "ITEM-1", "issue" : "2", "issued" : { "date-parts" : [ [ "2017", "3" ] ] }, "page" : "e457", "publisher" : "Wiley Online Library", "title" : "Characterizing half-a-degree difference: a review of methods for identifying regional climate responses to global warming targets", "translator" : [ { "dropping-particle" : "", "family" : "S2619", "given" : "", "non-dropping-particle" : "", "parse-names" : false, "suffix" : "" } ], "type" : "article-journal", "volume" : "8" }, "uris" : [ "http://www.mendeley.com/documents/?uuid=73713c90-05f2-425f-9743-7d8f3d6ea5e6" ] } ], "mendeley" : { "formattedCitation" : "(James et al., 2017)", "plainTextFormattedCitation" : "(James et al., 2017)", "previouslyFormattedCitation" : "(James et al., 2017)" }, "properties" : { "noteIndex" : 0 }, "schema" : "https://github.com/citation-style-language/schema/raw/master/csl-citation.json" }</w:delInstrText>
        </w:r>
      </w:del>
      <w:r w:rsidR="009B01E4" w:rsidRPr="009B01E4">
        <w:rPr>
          <w:sz w:val="20"/>
          <w:szCs w:val="20"/>
        </w:rPr>
        <w:fldChar w:fldCharType="separate"/>
      </w:r>
      <w:del w:id="628" w:author="Robin Matthews" w:date="2021-07-15T12:07:00Z">
        <w:r w:rsidR="00A26296" w:rsidDel="00650E1E">
          <w:rPr>
            <w:noProof/>
            <w:sz w:val="20"/>
            <w:szCs w:val="20"/>
            <w:lang w:val="en-GB"/>
          </w:rPr>
          <w:delText>(</w:delText>
        </w:r>
      </w:del>
      <w:r w:rsidR="00A26296">
        <w:rPr>
          <w:noProof/>
          <w:sz w:val="20"/>
          <w:szCs w:val="20"/>
          <w:lang w:val="en-GB"/>
        </w:rPr>
        <w:t>James et al.</w:t>
      </w:r>
      <w:ins w:id="629" w:author="Robin Matthews" w:date="2021-07-15T12:07:00Z">
        <w:r w:rsidR="00650E1E">
          <w:rPr>
            <w:noProof/>
            <w:sz w:val="20"/>
            <w:szCs w:val="20"/>
            <w:lang w:val="en-GB"/>
          </w:rPr>
          <w:t xml:space="preserve"> (</w:t>
        </w:r>
      </w:ins>
      <w:del w:id="630" w:author="Robin Matthews" w:date="2021-07-15T12:07:00Z">
        <w:r w:rsidR="00A26296" w:rsidDel="00650E1E">
          <w:rPr>
            <w:noProof/>
            <w:sz w:val="20"/>
            <w:szCs w:val="20"/>
            <w:lang w:val="en-GB"/>
          </w:rPr>
          <w:delText xml:space="preserve">, </w:delText>
        </w:r>
      </w:del>
      <w:r w:rsidR="00A26296">
        <w:rPr>
          <w:noProof/>
          <w:sz w:val="20"/>
          <w:szCs w:val="20"/>
          <w:lang w:val="en-GB"/>
        </w:rPr>
        <w:t>2017)</w:t>
      </w:r>
      <w:r w:rsidR="009B01E4" w:rsidRPr="009B01E4">
        <w:rPr>
          <w:sz w:val="20"/>
          <w:szCs w:val="20"/>
        </w:rPr>
        <w:fldChar w:fldCharType="end"/>
      </w:r>
      <w:r w:rsidR="009B01E4" w:rsidRPr="006A2665">
        <w:rPr>
          <w:sz w:val="20"/>
          <w:szCs w:val="20"/>
          <w:lang w:val="en-GB"/>
        </w:rPr>
        <w:t xml:space="preserve"> and </w:t>
      </w:r>
      <w:r w:rsidR="009B01E4" w:rsidRPr="009B01E4">
        <w:rPr>
          <w:sz w:val="20"/>
          <w:szCs w:val="20"/>
          <w:lang w:val="en-CA"/>
        </w:rPr>
        <w:fldChar w:fldCharType="begin" w:fldLock="1"/>
      </w:r>
      <w:ins w:id="631" w:author="Robin Matthews" w:date="2021-07-15T12:07:00Z">
        <w:r w:rsidR="00650E1E">
          <w:rPr>
            <w:sz w:val="20"/>
            <w:szCs w:val="20"/>
            <w:lang w:val="en-CA"/>
          </w:rPr>
          <w:instrText>ADDIN CSL_CITATION { "citationItems" : [ { "id" : "ITEM-1", "itemData" : { "DOI" : "doi.org/10.3929/ethz-a-009915210", "author" : [ { "dropping-particle" : "", "family" : "Rogelj", "given" : "Joeri", "non-dropping-particle" : "", "parse-names" : false, "suffix" : "" } ], "id" : "ITEM-1", "issued" : { "date-parts" : [ [ "2013" ] ] }, "number-of-pages" : "217", "publisher" : "ETH, Zurich", "title" : "Uncertainties of low greenhouse gas emission scenarios", "translator" : [ { "dropping-particle" : "", "family" : "S3666", "given" : "", "non-dropping-particle" : "", "parse-names" : false, "suffix" : "" } ], "type" : "thesis" }, "uris" : [ "http://www.mendeley.com/documents/?uuid=c85685b9-81d8-487b-aa56-8d4a0b97f3a6" ] } ], "mendeley" : { "formattedCitation" : "(Rogelj, 2013)", "manualFormatting" : "Rogelj (2013)", "plainTextFormattedCitation" : "(Rogelj, 2013)", "previouslyFormattedCitation" : "(Rogelj, 2013)" }, "properties" : { "noteIndex" : 0 }, "schema" : "https://github.com/citation-style-language/schema/raw/master/csl-citation.json" }</w:instrText>
        </w:r>
      </w:ins>
      <w:del w:id="632" w:author="Robin Matthews" w:date="2021-07-15T12:07:00Z">
        <w:r w:rsidR="00FC4C2D" w:rsidDel="00650E1E">
          <w:rPr>
            <w:sz w:val="20"/>
            <w:szCs w:val="20"/>
            <w:lang w:val="en-CA"/>
          </w:rPr>
          <w:delInstrText>ADDIN CSL_CITATION { "citationItems" : [ { "id" : "ITEM-1", "itemData" : { "DOI" : "doi.org/10.3929/ethz-a-009915210", "author" : [ { "dropping-particle" : "", "family" : "Rogelj", "given" : "Joeri", "non-dropping-particle" : "", "parse-names" : false, "suffix" : "" } ], "id" : "ITEM-1", "issued" : { "date-parts" : [ [ "2013" ] ] }, "number-of-pages" : "217", "publisher" : "ETH, Zurich", "title" : "Uncertainties of low greenhouse gas emission scenarios", "translator" : [ { "dropping-particle" : "", "family" : "S3666", "given" : "", "non-dropping-particle" : "", "parse-names" : false, "suffix" : "" } ], "type" : "thesis" }, "uris" : [ "http://www.mendeley.com/documents/?uuid=c85685b9-81d8-487b-aa56-8d4a0b97f3a6" ] } ], "mendeley" : { "formattedCitation" : "(Rogelj, 2013)", "plainTextFormattedCitation" : "(Rogelj, 2013)", "previouslyFormattedCitation" : "(Rogelj, 2013)" }, "properties" : { "noteIndex" : 0 }, "schema" : "https://github.com/citation-style-language/schema/raw/master/csl-citation.json" }</w:delInstrText>
        </w:r>
      </w:del>
      <w:r w:rsidR="009B01E4" w:rsidRPr="009B01E4">
        <w:rPr>
          <w:sz w:val="20"/>
          <w:szCs w:val="20"/>
          <w:lang w:val="en-CA"/>
        </w:rPr>
        <w:fldChar w:fldCharType="separate"/>
      </w:r>
      <w:del w:id="633" w:author="Robin Matthews" w:date="2021-07-15T12:07:00Z">
        <w:r w:rsidR="00A26296" w:rsidDel="00650E1E">
          <w:rPr>
            <w:noProof/>
            <w:sz w:val="20"/>
            <w:szCs w:val="20"/>
            <w:lang w:val="en-CA"/>
          </w:rPr>
          <w:delText>(</w:delText>
        </w:r>
      </w:del>
      <w:r w:rsidR="00A26296">
        <w:rPr>
          <w:noProof/>
          <w:sz w:val="20"/>
          <w:szCs w:val="20"/>
          <w:lang w:val="en-CA"/>
        </w:rPr>
        <w:t>Rogelj</w:t>
      </w:r>
      <w:ins w:id="634" w:author="Robin Matthews" w:date="2021-07-15T12:07:00Z">
        <w:r w:rsidR="00650E1E">
          <w:rPr>
            <w:noProof/>
            <w:sz w:val="20"/>
            <w:szCs w:val="20"/>
            <w:lang w:val="en-CA"/>
          </w:rPr>
          <w:t xml:space="preserve"> (</w:t>
        </w:r>
      </w:ins>
      <w:del w:id="635" w:author="Robin Matthews" w:date="2021-07-15T12:07:00Z">
        <w:r w:rsidR="00A26296" w:rsidDel="00650E1E">
          <w:rPr>
            <w:noProof/>
            <w:sz w:val="20"/>
            <w:szCs w:val="20"/>
            <w:lang w:val="en-CA"/>
          </w:rPr>
          <w:delText xml:space="preserve">, </w:delText>
        </w:r>
      </w:del>
      <w:r w:rsidR="00A26296">
        <w:rPr>
          <w:noProof/>
          <w:sz w:val="20"/>
          <w:szCs w:val="20"/>
          <w:lang w:val="en-CA"/>
        </w:rPr>
        <w:t>2013)</w:t>
      </w:r>
      <w:r w:rsidR="009B01E4" w:rsidRPr="009B01E4">
        <w:rPr>
          <w:sz w:val="20"/>
          <w:szCs w:val="20"/>
        </w:rPr>
        <w:fldChar w:fldCharType="end"/>
      </w:r>
      <w:r w:rsidR="00694D4C" w:rsidRPr="006A2665">
        <w:rPr>
          <w:sz w:val="20"/>
          <w:szCs w:val="20"/>
          <w:lang w:val="en-GB"/>
        </w:rPr>
        <w:t xml:space="preserve"> under the terms of the Creative Commons Attribution license.</w:t>
      </w:r>
    </w:p>
    <w:p w14:paraId="46E3C063" w14:textId="77777777" w:rsidR="00703712" w:rsidRDefault="00703712" w:rsidP="0034429F">
      <w:pPr>
        <w:pStyle w:val="AR6BodyText"/>
        <w:shd w:val="clear" w:color="auto" w:fill="DEEAF6" w:themeFill="accent1" w:themeFillTint="33"/>
        <w:spacing w:line="259" w:lineRule="auto"/>
        <w:rPr>
          <w:b/>
          <w:lang w:val="en-GB"/>
        </w:rPr>
      </w:pPr>
    </w:p>
    <w:p w14:paraId="180B3930" w14:textId="5B4D7DE6" w:rsidR="0085657C" w:rsidRPr="00232B8B" w:rsidRDefault="0085657C" w:rsidP="0034429F">
      <w:pPr>
        <w:pStyle w:val="AR6BodyText"/>
        <w:shd w:val="clear" w:color="auto" w:fill="DEEAF6" w:themeFill="accent1" w:themeFillTint="33"/>
        <w:spacing w:line="259" w:lineRule="auto"/>
        <w:rPr>
          <w:b/>
          <w:lang w:val="en-GB"/>
        </w:rPr>
      </w:pPr>
      <w:r w:rsidRPr="00232B8B">
        <w:rPr>
          <w:b/>
          <w:lang w:val="en-GB"/>
        </w:rPr>
        <w:t>[END C</w:t>
      </w:r>
      <w:r w:rsidR="0034429F">
        <w:rPr>
          <w:b/>
          <w:lang w:val="en-GB"/>
        </w:rPr>
        <w:t xml:space="preserve">ROSS-CHAPTER </w:t>
      </w:r>
      <w:r w:rsidRPr="00232B8B">
        <w:rPr>
          <w:b/>
          <w:lang w:val="en-GB"/>
        </w:rPr>
        <w:t>BOX 11.1, FIGURE 1 HERE]</w:t>
      </w:r>
    </w:p>
    <w:p w14:paraId="019D9D37" w14:textId="77777777" w:rsidR="0085657C" w:rsidRDefault="0085657C" w:rsidP="0034429F">
      <w:pPr>
        <w:pStyle w:val="AR6BodyText"/>
        <w:shd w:val="clear" w:color="auto" w:fill="DEEAF6" w:themeFill="accent1" w:themeFillTint="33"/>
        <w:spacing w:line="259" w:lineRule="auto"/>
        <w:rPr>
          <w:lang w:val="en-GB"/>
        </w:rPr>
      </w:pPr>
    </w:p>
    <w:p w14:paraId="0C17F593" w14:textId="77777777" w:rsidR="0072156D" w:rsidRPr="00232B8B" w:rsidRDefault="0072156D" w:rsidP="0034429F">
      <w:pPr>
        <w:pStyle w:val="AR6BodyText"/>
        <w:shd w:val="clear" w:color="auto" w:fill="DEEAF6" w:themeFill="accent1" w:themeFillTint="33"/>
        <w:spacing w:line="259" w:lineRule="auto"/>
        <w:rPr>
          <w:lang w:val="en-GB"/>
        </w:rPr>
      </w:pPr>
    </w:p>
    <w:p w14:paraId="16A4F1FE" w14:textId="75170019" w:rsidR="0085657C" w:rsidRDefault="0085657C" w:rsidP="0034429F">
      <w:pPr>
        <w:pStyle w:val="AR6BodyText"/>
        <w:shd w:val="clear" w:color="auto" w:fill="DEEAF6" w:themeFill="accent1" w:themeFillTint="33"/>
        <w:spacing w:line="259" w:lineRule="auto"/>
        <w:rPr>
          <w:lang w:val="en-GB"/>
        </w:rPr>
      </w:pPr>
      <w:r w:rsidRPr="00232B8B">
        <w:rPr>
          <w:lang w:val="en-GB"/>
        </w:rPr>
        <w:t xml:space="preserve">Numerous studies have compared the regional response to anthropogenic forcing at GWLs in annual and seasonal mean values and extremes of different climate and </w:t>
      </w:r>
      <w:r w:rsidRPr="004B1679">
        <w:rPr>
          <w:lang w:val="en-GB"/>
        </w:rPr>
        <w:t>impact variables across different multi-model ensembles and/or different scenarios (e.g.</w:t>
      </w:r>
      <w:del w:id="636" w:author="Robin Matthews" w:date="2021-07-13T17:49:00Z">
        <w:r w:rsidRPr="004B1679" w:rsidDel="00E17B06">
          <w:rPr>
            <w:lang w:val="en-GB"/>
          </w:rPr>
          <w:delText xml:space="preserve"> </w:delText>
        </w:r>
      </w:del>
      <w:bookmarkStart w:id="637" w:name="_Hlk77090897"/>
      <w:ins w:id="638" w:author="Robin Matthews" w:date="2021-07-13T17:49:00Z">
        <w:r w:rsidR="00E17B06">
          <w:rPr>
            <w:lang w:val="en-GB"/>
          </w:rPr>
          <w:t xml:space="preserve">, </w:t>
        </w:r>
        <w:r w:rsidR="00E17B06">
          <w:rPr>
            <w:lang w:val="en-GB"/>
          </w:rPr>
          <w:fldChar w:fldCharType="begin" w:fldLock="1"/>
        </w:r>
      </w:ins>
      <w:r w:rsidR="0012753B">
        <w:rPr>
          <w:lang w:val="en-GB"/>
        </w:rPr>
        <w:instrText xml:space="preserve">ADDIN CSL_CITATION { "citationItems" : [ { "id" : "ITEM-1", "itemData" : { "DOI" : "10.1175/JCLI-D-11-00199.1", "ISSN" : "0894-8755", "abstract" : "A new approach to probabilistic projections of regional climate change is introduced. It builds on the already established quasi-linear relation between global-mean temperature and regional climate change found in atmosphere\u2013ocean general circulation models (AOGCMs). The new approach simultaneously 1) takes correlations between temperature- and precipitation-related uncertainty distributions into account, 2) enables the inclusion of predictors other than global-mean temperature, and 3) checks for the interscenario and interrun variability of the scaling relationships. This study tests the effectiveness of SO x and black carbon emissions and greenhouse gas forcings as additional predictors of precipitation changes. The future precipitation response is found to deviate substantially from the linear relationship with global-mean temperature change in some regions; thereby, the two main limitations of a simple linear scaling approach, namely having to rely on exogenous aerosol experiments (or ignoring their regional effect), and ignoring changes in scaling coefficients when approaching equilibrium conditions, are addressed. The additional predictors can markedly improve the emulation of AOGCM simulations. In some regions, variations in hydrological sensitivity (the percentage change of precipitation per degree of warming) across different scenarios can be reduced by more than 50%. Coupled to probabilistic projections of global-mean temperatures and greenhouse gas forcings, bidimensional distributions of regional temperature and precipitation changes accounting for multiple uncertainties are derived. Based on 20 Fourth Assessment Report AOGCMs (AR4 AOGCMs), probabilistic projections are provided for two representative concentration pathway (RCP) scenarios and 31 world regions (online database at www.pik-potsdam.de/primap/regional_temp_and_precip ). As an example application of the projections for climate adaptation and vulnerability studies, future changes in the surface mass balance of the Greenland Ice Sheet are computed.", "author" : [ { "dropping-particle" : "", "family" : "Frieler", "given" : "Katja", "non-dropping-particle" : "", "parse-names" : false, "suffix" : "" }, { "dropping-particle" : "", "family" : "Meinshausen", "given" : "Malte", "non-dropping-particle" : "", "parse-names" : false, "suffix" : "" }, { "dropping-particle" : "", "family" : "Mengel", "given" : "Matthias", "non-dropping-particle" : "", "parse-names" : false, "suffix" : "" }, { "dropping-particle" : "", "family" : "Braun", "given" : "Nadine", "non-dropping-particle" : "", "parse-names" : false, "suffix" : "" }, { "dropping-particle" : "", "family" : "Hare", "given" : "William", "non-dropping-particle" : "", "parse-names" : false, "suffix" : "" } ], "container-title" : "Journal of Climate", "id" : "ITEM-1", "issue" : "9", "issued" : { "date-parts" : [ [ "2012", "5" ] ] }, "page" : "3117-3144", "title" : "A Scaling Approach to Probabilistic Assessment of Regional Climate Change", "translator" : [ { "dropping-particle" : "", "family" : "S3489", "given" : "", "non-dropping-particle" : "", "parse-names" : false, "suffix" : "" } ], "type" : "article-journal", "volume" : "25" }, "uris" : [ "http://www.mendeley.com/documents/?uuid=c51baa6c-65da-44f8-9694-398e70b97832" ] }, { "id" : "ITEM-2", "itemData" : { "DOI" : "10.1073/pnas.1222460110", "ISSN" : "0027-8424",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of the global population with a severe decrease in water resources and will increase the number of people living under absolute water scarcity (&lt;500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2", "issue" : "9", "issued" : { "date-parts" : [ [ "2014", "3", "4" ] ] }, "page" : "3245-3250", "title" : "Multimodel assessment of water scarcity under climate change", "translator" : [ { "dropping-particle" : "", "family" : "S3291", "given" : "", "non-dropping-particle" : "", "parse-names" : false, "suffix" : "" } ], "type" : "article-journal", "volume" : "111" }, "uris" : [ "http://www.mendeley.com/documents/?uuid=ff86a893-79dc-4b6b-b414-be5bfd09884a" ] }, { "id" : "ITEM-3", "itemData" : { "DOI" : "10.5194/esd-7-327-2016", "ISSN" : "2190-4987", "abstract" : "Abstract. Robust appraisals of climate impacts at different levels of global-mean temperature increase are vital to guide assessments of dangerous anthropogenic interference with the climate system. The 2015 Paris Agreement includes a two-headed temperature goal: \"holding the increase in the global average temperature to well below 2 \u00b0C above pre-industrial levels and pursuing efforts to limit the temperature increase to 1.5 \u00b0C\". Despite the prominence of these two temperature limits, a comprehensive overview of the differences in climate impacts at these levels is still missing. Here we provide an assessment of key impacts of climate change at warming levels of 1.5 \u00b0C and 2 \u00b0C, including extreme weather events, water availability, agricultural yields, sea-level rise and risk of coral reef loss. Our results reveal substantial differences in impacts between a 1.5 \u00b0C and 2 \u00b0C warming that are highly relevant for the assessment of dangerous anthropogenic interference with the climate system. For heat-related extremes, the additional 0.5 \u00b0C increase in global-mean temperature marks the difference between events at the upper limit of present-day natural variability and a new climate regime, particularly in tropical regions. Similarly, this warming difference is likely to be decisive for the future of tropical coral reefs. In a scenario with an end-of-century warming of 2 \u00b0C, virtually all tropical coral reefs are projected to be at risk of severe degradation due to temperature-induced bleaching from 2050 onwards. This fraction is reduced to about 90 % in 2050 and projected to decline to 70 % by 2100 for a 1.5 \u00b0C scenario. Analyses of precipitation-related impacts reveal distinct regional differences and hot-spots of change emerge. Regional reduction in median water availability for the Mediterranean is found to nearly double from 9 % to 17 % between 1.5 \u00b0C and 2 \u00b0C, and the projected lengthening of regional dry spells increases from 7 to 11 %. Projections for agricultural yields differ between crop types as well as world regions. While some (in particular high-latitude) regions may benefit, tropical regions like West Africa, South-East Asia, as well as Central and northern South America are projected to face substantial local yield reductions, particularly for wheat and maize. Best estimate sea-level rise projections based on two illustrative scenarios indicate a 50 cm rise by 2100 relative to year 2000-levels for a 2 \u00b0C scenario, and about 10 cm lower level\u2026", "author" : [ { "dropping-particle" : "", "family" : "Schleussner", "given" : "Carl-Friedrich", "non-dropping-particle" : "", "parse-names" : false, "suffix" : "" }, { "dropping-particle" : "", "family" : "Lissner", "given" : "Tabea K.", "non-dropping-particle" : "", "parse-names" : false, "suffix" : "" }, { "dropping-particle" : "", "family" : "Fischer", "given" : "Erich M.", "non-dropping-particle" : "", "parse-names" : false, "suffix" : "" }, { "dropping-particle" : "", "family" : "Wohland", "given" : "Jan", "non-dropping-particle" : "", "parse-names" : false, "suffix" : "" }, { "dropping-particle" : "", "family" : "Perrette", "given" : "Mah\u00e9", "non-dropping-particle" : "", "parse-names" : false, "suffix" : "" }, { "dropping-particle" : "", "family" : "Golly", "given" : "Antonius", "non-dropping-particle" : "", "parse-names" : false, "suffix" : "" }, { "dropping-particle" : "", "family" : "Rogelj", "given" : "Joeri", "non-dropping-particle" : "", "parse-names" : false, "suffix" : "" }, { "dropping-particle" : "", "family" : "Childers", "given" : "Katelin", "non-dropping-particle" : "", "parse-names" : false, "suffix" : "" }, { "dropping-particle" : "", "family" : "Schewe", "given" : "Jacob", "non-dropping-particle" : "", "parse-names" : false, "suffix" : "" }, { "dropping-particle" : "", "family" : "Frieler", "given" : "Katja", "non-dropping-particle" : "", "parse-names" : false, "suffix" : "" }, { "dropping-particle" : "", "family" : "Mengel", "given" : "Matthias", "non-dropping-particle" : "", "parse-names" : false, "suffix" : "" }, { "dropping-particle" : "", "family" : "Hare", "given" : "William", "non-dropping-particle" : "", "parse-names" : false, "suffix" : "" }, { "dropping-particle" : "", "family" : "Schaeffer", "given" : "Michiel", "non-dropping-particle" : "", "parse-names" : false, "suffix" : "" } ], "container-title" : "Earth System Dynamics", "id" : "ITEM-3", "issue" : "2", "issued" : { "date-parts" : [ [ "2016", "4", "21" ] ] }, "page" : "327-351", "title" : "Differential climate impacts for policy-relevant limits to global warming: the case of 1.5 \u00b0C and 2 \u00b0C", "translator" : [ { "dropping-particle" : "", "family" : "S3292", "given" : "", "non-dropping-particle" : "", "parse-names" : false, "suffix" : "" } ], "type" : "article-journal", "volume" : "7" }, "uris" : [ "http://www.mendeley.com/documents/?uuid=cebd10a7-770d-479e-a585-f0b8df1214ae" ] }, { "id" : "ITEM-4",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4",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5",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5",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6", "itemData" : { "DOI" : "10.1002/2017GL076222", "ISSN" : "19448007", "abstract" : "Based on high-resolution models, we investigate the change in climate extremes and impact-relevant indicators over Europe under different levels of global warming. We specifically assess the robustness of the changes and the benefits of limiting warming to 1.5\u00b0C instead of 2\u00b0C. Compared to 1.5\u00b0C world, a further 0.5\u00b0C warming results in a robust change of minimum summer temperature indices (mean, Tn10p, and Tn900p) over more than 70% of Europe. Robust changes (more than 0.5\u00b0C) in maximum temperature affect smaller areas (usually less than 20%). There is a substantial nonlinear change of fixed-threshold indices, with more than 60% increase of the number of tropical nights over southern Europe and more than 50% decrease in the number of frost days over central Europe. The change in mean precipitation due to 0.5\u00b0C warming is mostly nonsignificant at the grid point level, but, locally, it is accompanied by a more marked change in extreme rainfall. 1.", "author" : [ { "dropping-particle" : "", "family" : "Dosio", "given" : "Alessandro", "non-dropping-particle" : "", "parse-names" : false, "suffix" : "" }, { "dropping-particle" : "", "family" : "Fischer", "given" : "Erich M.", "non-dropping-particle" : "", "parse-names" : false, "suffix" : "" } ], "container-title" : "Geophysical Research Letters", "id" : "ITEM-6", "issue" : "2", "issued" : { "date-parts" : [ [ "2018" ] ] }, "page" : "935-944", "title" : "Will Half a Degree Make a Difference? Robust Projections of Indices of Mean and Extreme Climate in Europe Under 1.5\u00b0C, 2\u00b0C, and 3\u00b0C Global Warming", "translator" : [ { "dropping-particle" : "", "family" : "S1470", "given" : "", "non-dropping-particle" : "", "parse-names" : false, "suffix" : "" } ], "type" : "article-journal", "volume" : "45" }, "uris" : [ "http://www.mendeley.com/documents/?uuid=01007e37-e136-4780-85c6-77bf3f510ce3" ] }, { "id" : "ITEM-7", "itemData" : { "DOI" : "10.1088/1748-9326/ab8332", "ISSN" : "17489326", "abstract" : "We use simple pattern scaling and time-shift to emulate changes in a set of climate extreme indices under future scenarios, and we evaluate the emulators' accuracy. We propose an error metric that separates systematic emulation errors from discrepancies between emulated and target values due to internal variability, taking advantage of the availability of climate model simulations in the form of initial condition ensembles. We compute the error metric at grid-point scale, and we show geographically resolved results, or aggregate them as global averages. We use a range of scenarios spanning global temperature increases by the end of the century of 1.5 C and 2.0 C compared to a pre-industrial baseline, and two higher trajectories, RCP4.5 and RCP8.5. With this suite of scenarios we can test the effects on the error of the size of the temperature gap between emulation origin and target scenarios. We find that in the emulation of most indices the dominant source of discrepancy is internal variability. For at least one index, however, counting exceedances of a high temperature threshold, significant portions of the globally aggregated discrepancy and its regional pattern originate from the systematic emulation error. The metric also highlights a fundamental difference in the two methods related to the simulation of internal variability, which is significantly resized by simple pattern scaling. This aspect needs to be considered when using these methods in applications where preserving variability for uncertainty quantification is important. We propose our metric as a diagnostic tool, facilitating the formulation of scientific hypotheses on the reasons for the error. In the meantime, we show that for many impact relevant indices these two well established emulation techniques perform accurately when measured against internal variability, establishing the fundamental condition for using them to represent climate drivers in impact modeling.", "author" : [ { "dropping-particle" : "", "family" : "Tebaldi", "given" : "C.", "non-dropping-particle" : "", "parse-names" : false, "suffix" : "" }, { "dropping-particle" : "", "family" : "Armbruster", "given" : "A.", "non-dropping-particle" : "", "parse-names" : false, "suffix" : "" }, { "dropping-particle" : "", "family" : "Engler", "given" : "H. P.", "non-dropping-particle" : "", "parse-names" : false, "suffix" : "" }, { "dropping-particle" : "", "family" : "Link", "given" : "R.", "non-dropping-particle" : "", "parse-names" : false, "suffix" : "" } ], "container-title" : "Environmental Research Letters", "id" : "ITEM-7", "issue" : "7", "issued" : { "date-parts" : [ [ "2020" ] ] }, "publisher" : "IOP Publishing", "title" : "Emulating climate extreme indices", "translator" : [ { "dropping-particle" : "", "family" : "S3482", "given" : "", "non-dropping-particle" : "", "parse-names" : false, "suffix" : "" } ], "type" : "article-journal", "volume" : "15" }, "uris" : [ "http://www.mendeley.com/documents/?uuid=dd5292a9-ac56-4401-af40-cfab95b2357f" ] }, { "id" : "ITEM-8", "itemData" : { "DOI" : "10.1002/2015GL063569", "ISBN" : "00948276", "ISSN" : "19448007", "author" : [ { "dropping-particle" : "", "family" : "Herger", "given" : "N", "non-dropping-particle" : "", "parse-names" : false, "suffix" : "" }, { "dropping-particle" : "", "family" : "Sanderson", "given" : "B M", "non-dropping-particle" : "", "parse-names" : false, "suffix" : "" }, { "dropping-particle" : "", "family" : "Knutti", "given" : "R", "non-dropping-particle" : "", "parse-names" : false, "suffix" : "" } ], "container-title" : "Geophysical Research Letters", "id" : "ITEM-8", "issue" : "9", "issued" : { "date-parts" : [ [ "2015" ] ] }, "page" : "3486-3494", "title" : "Improved pattern scaling approaches for the use in climate impact studies", "translator" : [ { "dropping-particle" : "", "family" : "S3575", "given" : "", "non-dropping-particle" : "", "parse-names" : false, "suffix" : "" } ], "type" : "article-journal", "volume" : "42" }, "uris" : [ "http://www.mendeley.com/documents/?uuid=57f79eb2-c832-4f45-932f-ae248b898d0f" ] }, { "id" : "ITEM-9", "itemData" : { "DOI" : "10.1098/rsta.2016.0452", "author" : [ { "dropping-particle" : "", "family" : "Betts", "given" : "R A", "non-dropping-particle" : "", "parse-names" : false, "suffix" : "" }, { "dropping-particle" : "", "family" : "Alfieri", "given" : "L", "non-dropping-particle" : "", "parse-names" : false, "suffix" : "" }, { "dropping-particle" : "", "family" : "Bradshaw", "given" : "C", "non-dropping-particle" : "", "parse-names" : false, "suffix" : "" }, { "dropping-particle" : "", "family" : "Caesar", "given" : "J", "non-dropping-particle" : "", "parse-names" : false, "suffix" : "" }, { "dropping-particle" : "", "family" : "Feyen", "given" : "L", "non-dropping-particle" : "", "parse-names" : false, "suffix" : "" }, { "dropping-particle" : "", "family" : "Friedlingstein", "given" : "P", "non-dropping-particle" : "", "parse-names" : false, "suffix" : "" }, { "dropping-particle" : "", "family" : "Gohar", "given" : "L", "non-dropping-particle" : "", "parse-names" : false, "suffix" : "" }, { "dropping-particle" : "", "family" : "Koutroulis", "given" : "A", "non-dropping-particle" : "", "parse-names" : false, "suffix" : "" }, { "dropping-particle" : "", "family" : "Lewis", "given" : "K", "non-dropping-particle" : "", "parse-names" : false, "suffix" : "" }, { "dropping-particle" : "", "family" : "Morfopoulos", "given" : "C", "non-dropping-particle" : "", "parse-names" : false, "suffix" : "" }, { "dropping-particle" : "", "family" : "Papadimitriou", "given" : "L", "non-dropping-particle" : "", "parse-names" : false, "suffix" : "" }, { "dropping-particle" : "", "family" : "Richardson", "given" : "K J", "non-dropping-particle" : "", "parse-names" : false, "suffix" : "" }, { "dropping-particle" : "", "family" : "Tsanis", "given" : "I", "non-dropping-particle" : "", "parse-names" : false, "suffix" : "" }, { "dropping-particle" : "", "family" : "Wyser", "given" : "K", "non-dropping-particle" : "", "parse-names" : false, "suffix" : "" } ], "container-title" : "Philosophical Transactions of the Royal Society A: Mathematical, Physical and Engineering Sciences", "id" : "ITEM-9", "issue" : "2119", "issued" : { "date-parts" : [ [ "2018" ] ] }, "note" : "cited By 16", "title" : "Changes in climate extremes, fresh water availability and vulnerability to food insecurity projected at 1.5\u00b0C and 2\u00b0C global warming with a higher-resolution global climate model", "translator" : [ { "dropping-particle" : "", "family" : "S1768", "given" : "", "non-dropping-particle" : "", "parse-names" : false, "suffix" : "" } ], "type" : "article-journal", "volume" : "376" }, "uris" : [ "http://www.mendeley.com/documents/?uuid=3f351c70-bb6e-495a-a5b2-278fdaaf6a82" ] }, { "id" : "ITEM-10", "itemData" : { "DOI" : "10.1029/2019EF001160", "ISSN" : "2328-4277", "author" : [ { "dropping-particle" : "", "family" : "Samset", "given" : "Bj\u00f8rn Hallvard", "non-dropping-particle" : "", "parse-names" : false, "suffix" : "" }, { "dropping-particle" : "", "family" : "Stjern", "given" : "Camilla Weum", "non-dropping-particle" : "", "parse-names" : false, "suffix" : "" }, { "dropping-particle" : "", "family" : "Lund", "given" : "Marianne Tronstad", "non-dropping-particle" : "", "parse-names" : false, "suffix" : "" }, { "dropping-particle" : "", "family" : "Mohr", "given" : "Christian Wilhelm", "non-dropping-particle" : "", "parse-names" : false, "suffix" : "" }, { "dropping-particle" : "", "family" : "Sand", "given" : "Maria", "non-dropping-particle" : "", "parse-names" : false, "suffix" : "" }, { "dropping-particle" : "", "family" : "Daloz", "given" : "Anne Sophie", "non-dropping-particle" : "", "parse-names" : false, "suffix" : "" } ], "container-title" : "Earth's Future", "id" : "ITEM-10", "issue" : "12", "issued" : { "date-parts" : [ [ "2019", "12" ] ] }, "page" : "1323-1336", "title" : "How Daily Temperature and Precipitation Distributions Evolve With Global Surface </w:instrText>
      </w:r>
      <w:r w:rsidR="0012753B" w:rsidRPr="00B549EC">
        <w:instrText>Temperature.", "translator" : [ { "dropping-particle" : "", "family" : "S3610", "given" : "", "non-dropping-particle" : "", "parse-names" : false, "suffix" : "" } ], "type" : "article-journal", "volume" : "7" }, "uris" : [ "http://www.mendeley.com/documents/?uuid=785c6f06-ce15-446c-8f5f-896d997c8e4c" ] } ], "mendeley" : { "formattedCitation" : "(Frieler et al., 2012; Schewe et al., 2014; Herger et al., 2015; Schleussner et al., 2016; Seneviratne et al., 2016; Wartenburger et al., 2017; Betts et al., 2018; Dosio and Fischer, 2018; Samset et al., 2019; Tebaldi et al., 2020)", "manualFormatting" : "Frieler et al., 2012; Schewe et al., 2014; Herger et al., 2015; Schleussner et al., 2016; Seneviratne et al., 2016; Wartenburger et al., 2017; Betts et al., 2018; Dosio and Fischer, 2018; Samset et al., 2019; Tebaldi et al., 2020", "plainTextFormattedCitation" : "(Frieler et al., 2012; Schewe et al., 2014; Herger et al., 2015; Schleussner et al., 2016; Seneviratne et al., 2016; Wartenburger et al., 2017; Betts et al., 2018; Dosio and Fischer, 2018; Samset et al., 2019; Tebaldi et al., 2020)", "previouslyFormattedCitation" : "(Frieler et al., 2012; Schewe et al., 2014; Herger et al., 2015; Schleussner et al., 2016; Seneviratne et al., 2016; Wartenburger et al., 2017; Betts et al., 2018; Dosio and Fischer, 2018; Samset et al., 2019; Tebaldi et al., 2020)" }, "properties" : { "noteIndex" : 0 }, "schema" : "https://github.com/citation-style-language/schema/raw/master/csl-citation.json" }</w:instrText>
      </w:r>
      <w:ins w:id="639" w:author="Robin Matthews" w:date="2021-07-13T17:49:00Z">
        <w:r w:rsidR="00E17B06">
          <w:rPr>
            <w:lang w:val="en-GB"/>
          </w:rPr>
          <w:fldChar w:fldCharType="separate"/>
        </w:r>
        <w:r w:rsidR="00E17B06" w:rsidRPr="00B549EC">
          <w:rPr>
            <w:noProof/>
          </w:rPr>
          <w:t>Frieler et al., 2012; Schewe et al., 2014; Herger et al., 2015; Schleussner et al., 2016; Seneviratne et al., 2016; Wartenburger et al., 2017; Betts et al., 2018; Dosio and Fischer, 2018; Samset et al., 2019; Tebaldi et al., 2020</w:t>
        </w:r>
        <w:r w:rsidR="00E17B06">
          <w:rPr>
            <w:lang w:val="en-GB"/>
          </w:rPr>
          <w:fldChar w:fldCharType="end"/>
        </w:r>
      </w:ins>
      <w:commentRangeStart w:id="640"/>
      <w:del w:id="641" w:author="Robin Matthews" w:date="2021-07-13T17:49:00Z">
        <w:r w:rsidRPr="00AC1145" w:rsidDel="00E17B06">
          <w:rPr>
            <w:lang w:val="en-GB"/>
          </w:rPr>
          <w:fldChar w:fldCharType="begin" w:fldLock="1"/>
        </w:r>
        <w:r w:rsidR="00FF6231" w:rsidRPr="00B549EC" w:rsidDel="00E17B06">
          <w:delInstrText>ADDIN CSL_CITATION { "citationItems" : [ { "id" : "ITEM-1", "itemData" : { "DOI" : "10.1175/JCLI-D-11-00199.1", "ISSN" : "0894-8755", "abstract" : "A new approach to probabilistic projections of regional climate change is introduced. It builds on the already established quasi-linear relation between global-mean temperature and regional climate change found in atmosphere\u2013ocean general circulation models (AOGCMs). The new approach simultaneously 1) takes correlations between temperature- and precipitation-related uncertainty distributions into account, 2) enables the inclusion of predictors other than global-mean temperature, and 3) checks for the interscenario and interrun variability of the scaling relationships. This study tests the effectiveness of SO x and black carbon emissions and greenhouse gas forcings as additional predictors of precipitation changes. The future precipitation response is found to deviate substantially from the linear relationship with global-mean temperature change in some regions; thereby, the two main limitations of a simple linear scaling approach, namely having to rely on exogenous aerosol experiments (or ignoring their regional effect), and ignoring changes in scaling coefficients when approaching equilibrium condi</w:delInstrText>
        </w:r>
        <w:r w:rsidR="00FF6231" w:rsidRPr="00E17B06" w:rsidDel="00E17B06">
          <w:rPr>
            <w:lang w:val="en-GB"/>
          </w:rPr>
          <w:delInstrText>tions, are addressed. The additional predictors can markedly improve the emulation of AOGCM simulations. In some regions, variations in hydrological sensitivity (the percentage change of precipitation per degree of warming) across different scenarios can be reduced by more than 50%. Coupled to probabilistic projections of global-mean temperatures and greenhouse gas forcings, bidimensional distributions of regional temperature and precipitation changes accounting for multiple uncertainties are derived. Based on 20 Fourth Assessment Report AOGCMs (AR4 AOGCMs), probabilistic projections are provided for two representative concentration pathway (RCP) scenarios and 31 world regions (online database at www.pik-potsdam.de/primap/regional_temp_and_precip ). As an example application of the projections for climate adaptation and vulnerability studies, future changes in the surface mass balance of the Greenland Ice Sheet are computed.", "author" : [ { "dropping-particle" : "", "family" : "Frieler", "given" : "Katja", "non-dropping-particle" : "", "parse-names" : false, "suffix" : "" }, { "dropping-particle" : "", "family" : "Meinshausen", "given" : "Malte", "non-dropping-particle" : "", "parse-names" : false, "suffix" : "" }, { "dropping-particle" : "", "family" : "Mengel", "given" : "Matthias", "non-dropping-particle" : "", "parse-names" : false, "suffix" : "" }, { "dropping-particle" : "", "family" : "Braun", "given" : "Nadine", "non-dropping-particle" : "", "parse-names" : false, "suffix" : "" }, { "dropping-particle" : "", "family" : "Hare", "given" : "William", "non-dropping-particle" : "", "parse-names" : false, "suffix" : "" } ], "container-title" : "Journal of Climate", "id" : "ITEM-1", "issue" : "9", "issued" : { "date-parts" : [ [ "2012", "5" ] ] }, "page" : "3117-3144", "title" : "A Scaling Approach to Probabilistic Assessment of Regional Climate Change", "translator" : [ { "dropping-particle" : "", "family" : "S3489", "given" : "", "non-dropping-particle" : "", "parse-names" : false, "suffix" : "" } ], "type" : "article-journal", "volume" : "25" }, "uris" : [ "http://www.mendeley.com/documents/?uuid=c51baa6c-65da-44f8-9694-398e70b97832" ] } ], "mendeley" : { "formattedCitation" : "(Frieler et al., 2012)", "manualFormatting" : "Frieler et al., 2012", "plainTextFormattedCitation" : "(Frieler et al., 2012)", "previouslyFormattedCitation" : "(Frieler et al., 2012)" }, "properties" : { "noteIndex" : 0 }, "schema" : "https://github.com/citation-style-language/schema/raw/master/csl-citation.json" }</w:delInstrText>
        </w:r>
        <w:r w:rsidRPr="00AC1145" w:rsidDel="00E17B06">
          <w:rPr>
            <w:lang w:val="en-GB"/>
          </w:rPr>
          <w:fldChar w:fldCharType="separate"/>
        </w:r>
        <w:r w:rsidR="00A26296" w:rsidRPr="00E17B06" w:rsidDel="00E17B06">
          <w:rPr>
            <w:noProof/>
            <w:lang w:val="en-GB"/>
          </w:rPr>
          <w:delText>Frieler et al., 2012</w:delText>
        </w:r>
        <w:r w:rsidRPr="00AC1145" w:rsidDel="00E17B06">
          <w:rPr>
            <w:lang w:val="en-GB"/>
          </w:rPr>
          <w:fldChar w:fldCharType="end"/>
        </w:r>
        <w:commentRangeEnd w:id="640"/>
        <w:r w:rsidR="00A26296" w:rsidDel="00E17B06">
          <w:rPr>
            <w:rStyle w:val="Marquedecommentaire"/>
          </w:rPr>
          <w:commentReference w:id="640"/>
        </w:r>
        <w:r w:rsidRPr="004B1679" w:rsidDel="00E17B06">
          <w:rPr>
            <w:lang w:val="en-GB"/>
          </w:rPr>
          <w:delText xml:space="preserve">; </w:delText>
        </w:r>
        <w:commentRangeStart w:id="642"/>
        <w:r w:rsidRPr="004B1679" w:rsidDel="00E17B06">
          <w:rPr>
            <w:lang w:val="en-GB"/>
          </w:rPr>
          <w:fldChar w:fldCharType="begin" w:fldLock="1"/>
        </w:r>
        <w:r w:rsidR="00FF6231" w:rsidDel="00E17B06">
          <w:rPr>
            <w:lang w:val="en-GB"/>
          </w:rPr>
          <w:delInstrText>ADDIN CSL_CITATION { "citationItems" : [ { "id" : "ITEM-1", "itemData" : { "DOI" : "10.1073/pnas.1222460110", "ISSN" : "0027-8424",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of the global population with a severe decrease in water resources and will increase the number of people living under absolute water scarcity (&lt;500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1", "issue" : "9", "issued" : { "date-parts" : [ [ "2014", "3", "4" ] ] }, "page" : "3245-3250", "title" : "Multimodel assessment of water scarcity under climate change", "translator" : [ { "dropping-particle" : "", "family" : "S3291", "given" : "", "non-dropping-particle" : "", "parse-names" : false, "suffix" : "" } ], "type" : "article-journal", "volume" : "111" }, "uris" : [ "http://www.mendeley.com/documents/?uuid=ff86a893-79dc-4b6b-b414-be5bfd09884a" ] } ], "mendeley" : { "formattedCitation" : "(Schewe et al., 2014)", "manualFormatting" : "Schewe et al., 2014", "plainTextFormattedCitation" : "(Schewe et al., 2014)", "previouslyFormattedCitation" : "(Schewe et al., 2014)" }, "properties" : { "noteIndex" : 0 }, "schema" : "https://github.com/citation-style-language/schema/raw/master/csl-citation.json" }</w:delInstrText>
        </w:r>
        <w:r w:rsidRPr="004B1679" w:rsidDel="00E17B06">
          <w:rPr>
            <w:lang w:val="en-GB"/>
          </w:rPr>
          <w:fldChar w:fldCharType="separate"/>
        </w:r>
        <w:r w:rsidR="00A26296" w:rsidDel="00E17B06">
          <w:rPr>
            <w:noProof/>
            <w:lang w:val="en-GB"/>
          </w:rPr>
          <w:delText>Schewe et al., 2014</w:delText>
        </w:r>
        <w:r w:rsidRPr="004B1679" w:rsidDel="00E17B06">
          <w:rPr>
            <w:lang w:val="en-GB"/>
          </w:rPr>
          <w:fldChar w:fldCharType="end"/>
        </w:r>
        <w:commentRangeEnd w:id="642"/>
        <w:r w:rsidR="00A26296" w:rsidDel="00E17B06">
          <w:rPr>
            <w:rStyle w:val="Marquedecommentaire"/>
          </w:rPr>
          <w:commentReference w:id="642"/>
        </w:r>
        <w:r w:rsidRPr="004B1679" w:rsidDel="00E17B06">
          <w:rPr>
            <w:lang w:val="en-GB"/>
          </w:rPr>
          <w:delText xml:space="preserve">; </w:delText>
        </w:r>
        <w:commentRangeStart w:id="643"/>
        <w:r w:rsidRPr="00AC1145" w:rsidDel="00E17B06">
          <w:rPr>
            <w:lang w:val="en-GB"/>
          </w:rPr>
          <w:fldChar w:fldCharType="begin" w:fldLock="1"/>
        </w:r>
        <w:r w:rsidR="00FF6231" w:rsidDel="00E17B06">
          <w:rPr>
            <w:lang w:val="en-GB"/>
          </w:rPr>
          <w:delInstrText>ADDIN CSL_CITATION { "citationItems" : [ { "id" : "ITEM-1", "itemData" : { "DOI" : "10.5194/esd-7-327-2016", "ISSN" : "2190-4987", "abstract" : "Abstract. Robust appraisals of climate impacts at different levels of global-mean temperature increase are vital to guide assessments of dangerous anthropogenic interference with the climate system. The 2015 Paris Agreement includes a two-headed temperature goal: \"holding the increase in the global average temperature to well below 2 \u00b0C above pre-industrial levels and pursuing efforts to limit the temperature increase to 1.5 \u00b0C\". Despite the prominence of these two temperature limits, a comprehensive overview of the differences in climate impacts at these levels is still missing. Here we provide an assessment of key impacts of climate change at warming levels of 1.5 \u00b0C and 2 \u00b0C, including extreme weather events, water availability, agricultural yields, sea-level rise and risk of coral reef loss. Our results reveal substantial differences in impacts between a 1.5 \u00b0C and 2 \u00b0C warming that are highly relevant for the assessment of dangerous anthropogenic interference with the climate system. For heat-related extremes, the additional 0.5 \u00b0C increase in global-mean temperature marks the difference between events at the upper limit of present-day natural variability and a new climate regime, particularly in tropical regions. Similarly, this warming difference is likely to be decisive for the future of tropical coral reefs. In a scenario with an end-of-century warming of 2 \u00b0C, virtually all tropical coral reefs are projected to be at risk of severe degradation due to temperature-induced bleaching from 2050 onwards. This fraction is reduced to about 90 % in 2050 and projected to decline to 70 % by 2100 for a 1.5 \u00b0C scenario. Analyses of precipitation-related impacts reveal distinct regional differences and hot-spots of change emerge. Regional reduction in median water availability for the Mediterranean is found to nearly double from 9 % to 17 % between 1.5 \u00b0C and 2 \u00b0C, and the projected lengthening of regional dry spells increases from 7 to 11 %. Projections for agricultural yields differ between crop types as well as world regions. While some (in particular high-latitude) regions may benefit, tropical regions like West Africa, South-East Asia, as well as Central and northern South America are projected to face substantial local yield reductions, particularly for wheat and maize. Best estimate sea-level rise projections based on two illustrative scenarios indicate a 50 cm rise by 2100 relative to year 2000-levels for a 2 \u00b0C scenario, and about 10 cm lower level\u2026", "author" : [ { "dropping-particle" : "", "family" : "Schleussner", "given" : "Carl-Friedrich", "non-dropping-particle" : "", "parse-names" : false, "suffix" : "" }, { "dropping-particle" : "", "family" : "Lissner", "given" : "Tabea K.", "non-dropping-particle" : "", "parse-names" : false, "suffix" : "" }, { "dropping-particle" : "", "family" : "Fischer", "given" : "Erich M.", "non-dropping-particle" : "", "parse-names" : false, "suffix" : "" }, { "dropping-particle" : "", "family" : "Wohland", "given" : "Jan", "non-dropping-particle" : "", "parse-names" : false, "suffix" : "" }, { "dropping-particle" : "", "family" : "Perrette", "given" : "Mah\u00e9", "non-dropping-particle" : "", "parse-names" : false, "suffix" : "" }, { "dropping-particle" : "", "family" : "Golly", "given" : "Antonius", "non-dropping-particle" : "", "parse-names" : false, "suffix" : "" }, { "dropping-particle" : "", "family" : "Rogelj", "given" : "Joeri", "non-dropping-particle" : "", "parse-names" : false, "suffix" : "" }, { "dropping-particle" : "", "family" : "Childers", "given" : "Katelin", "non-dropping-particle" : "", "parse-names" : false, "suffix" : "" }, { "dropping-particle" : "", "family" : "Schewe", "given" : "Jacob", "non-dropping-particle" : "", "parse-names" : false, "suffix" : "" }, { "dropping-particle" : "", "family" : "Frieler", "given" : "Katja", "non-dropping-particle" : "", "parse-names" : false, "suffix" : "" }, { "dropping-particle" : "", "family" : "Mengel", "given" : "Matthias", "non-dropping-particle" : "", "parse-names" : false, "suffix" : "" }, { "dropping-particle" : "", "family" : "Hare", "given" : "William", "non-dropping-particle" : "", "parse-names" : false, "suffix" : "" }, { "dropping-particle" : "", "family" : "Schaeffer", "given" : "Michiel", "non-dropping-particle" : "", "parse-names" : false, "suffix" : "" } ], "container-title" : "Earth System Dynamics", "id" : "ITEM-1", "issue" : "2", "issued" : { "date-parts" : [ [ "2016", "4", "21" ] ] }, "page" : "327-351", "title" : "Differential climate impacts for policy-relevant limits to global warming: the case of 1.5 \u00b0C and 2 \u00b0C", "translator" : [ { "dropping-particle" : "", "family" : "S3292", "given" : "", "non-dropping-particle" : "", "parse-names" : false, "suffix" : "" } ], "type" : "article-journal", "volume" : "7" }, "uris" : [ "http://www.mendeley.com/documents/?uuid=cebd10a7-770d-479e-a585-f0b8df1214ae" ] } ], "mendeley" : { "formattedCitation" : "(Schleussner et al., 2016)", "manualFormatting" : "Schleussner et al., 2016", "plainTextFormattedCitation" : "(Schleussner et al., 2016)", "previouslyFormattedCitation" : "(Schleussner et al., 2016)" }, "properties" : { "noteIndex" : 0 }, "schema" : "https://github.com/citation-style-language/schema/raw/master/csl-citation.json" }</w:delInstrText>
        </w:r>
        <w:r w:rsidRPr="00AC1145" w:rsidDel="00E17B06">
          <w:rPr>
            <w:lang w:val="en-GB"/>
          </w:rPr>
          <w:fldChar w:fldCharType="separate"/>
        </w:r>
        <w:r w:rsidR="00A26296" w:rsidDel="00E17B06">
          <w:rPr>
            <w:noProof/>
            <w:lang w:val="en-GB"/>
          </w:rPr>
          <w:delText>Schleussner et al., 2016</w:delText>
        </w:r>
        <w:r w:rsidRPr="00AC1145" w:rsidDel="00E17B06">
          <w:rPr>
            <w:lang w:val="en-GB"/>
          </w:rPr>
          <w:fldChar w:fldCharType="end"/>
        </w:r>
        <w:commentRangeEnd w:id="643"/>
        <w:r w:rsidR="00A26296" w:rsidDel="00E17B06">
          <w:rPr>
            <w:rStyle w:val="Marquedecommentaire"/>
          </w:rPr>
          <w:commentReference w:id="643"/>
        </w:r>
        <w:r w:rsidRPr="004B1679" w:rsidDel="00E17B06">
          <w:rPr>
            <w:lang w:val="en-GB"/>
          </w:rPr>
          <w:delText xml:space="preserve">; </w:delText>
        </w:r>
        <w:commentRangeStart w:id="644"/>
        <w:r w:rsidRPr="004B1679" w:rsidDel="00E17B06">
          <w:rPr>
            <w:lang w:val="en-GB"/>
          </w:rPr>
          <w:fldChar w:fldCharType="begin" w:fldLock="1"/>
        </w:r>
        <w:r w:rsidR="007D2D56" w:rsidDel="00E17B06">
          <w:rPr>
            <w:lang w:val="en-GB"/>
          </w:rPr>
          <w:del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2",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2",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Seneviratne et al., 2016; Wartenburger et al., 2017)", "manualFormatting" : "Seneviratne et al., 2016; Wartenburger et al., 2017", "plainTextFormattedCitation" : "(Seneviratne et al., 2016; Wartenburger et al., 2017)", "previouslyFormattedCitation" : "(Seneviratne et al., 2016; Wartenburger et al., 2017)" }, "properties" : { "noteIndex" : 0 }, "schema" : "https://github.com/citation-style-language/schema/raw/master/csl-citation.json" }</w:delInstrText>
        </w:r>
        <w:r w:rsidRPr="004B1679" w:rsidDel="00E17B06">
          <w:rPr>
            <w:lang w:val="en-GB"/>
          </w:rPr>
          <w:fldChar w:fldCharType="separate"/>
        </w:r>
        <w:r w:rsidR="00A26296" w:rsidDel="00E17B06">
          <w:rPr>
            <w:noProof/>
            <w:lang w:val="en-GB"/>
          </w:rPr>
          <w:delText>Seneviratne et al., 2016; Wartenburger et al., 2017</w:delText>
        </w:r>
        <w:r w:rsidRPr="004B1679" w:rsidDel="00E17B06">
          <w:rPr>
            <w:lang w:val="en-GB"/>
          </w:rPr>
          <w:fldChar w:fldCharType="end"/>
        </w:r>
        <w:commentRangeEnd w:id="644"/>
        <w:r w:rsidR="00A26296" w:rsidDel="00E17B06">
          <w:rPr>
            <w:rStyle w:val="Marquedecommentaire"/>
          </w:rPr>
          <w:commentReference w:id="644"/>
        </w:r>
        <w:r w:rsidRPr="004B1679" w:rsidDel="00E17B06">
          <w:rPr>
            <w:lang w:val="en-GB"/>
          </w:rPr>
          <w:delText xml:space="preserve">; </w:delText>
        </w:r>
        <w:commentRangeStart w:id="645"/>
        <w:r w:rsidRPr="004B1679" w:rsidDel="00E17B06">
          <w:rPr>
            <w:lang w:val="en-GB"/>
          </w:rPr>
          <w:fldChar w:fldCharType="begin" w:fldLock="1"/>
        </w:r>
        <w:r w:rsidR="00FF6231" w:rsidDel="00E17B06">
          <w:rPr>
            <w:lang w:val="en-GB"/>
          </w:rPr>
          <w:delInstrText>ADDIN CSL_CITATION { "citationItems" : [ { "id" : "ITEM-1", "itemData" : { "DOI" : "10.1002/2017GL076222", "ISSN" : "19448007", "abstract" : "Based on high-resolution models, we investigate the change in climate extremes and impact-relevant indicators over Europe under different levels of global warming. We specifically assess the robustness of the changes and the benefits of limiting warming to 1.5\u00b0C instead of 2\u00b0C. Compared to 1.5\u00b0C world, a further 0.5\u00b0C warming results in a robust change of minimum summer temperature indices (mean, Tn10p, and Tn900p) over more than 70% of Europe. Robust changes (more than 0.5\u00b0C) in maximum temperature affect smaller areas (usually less than 20%). There is a substantial nonlinear change of fixed-threshold indices, with more than 60% increase of the number of tropical nights over southern Europe and more than 50% decrease in the number of frost days over central Europe. The change in mean precipitation due to 0.5\u00b0C warming is mostly nonsignificant at the grid point level, but, locally, it is accompanied by a more marked change in extreme rainfall. 1.", "author" : [ { "dropping-particle" : "", "family" : "Dosio", "given" : "Alessandro", "non-dropping-particle" : "", "parse-names" : false, "suffix" : "" }, { "dropping-particle" : "", "family" : "Fischer", "given" : "Erich M.", "non-dropping-particle" : "", "parse-names" : false, "suffix" : "" } ], "container-title" : "Geophysical Research Letters", "id" : "ITEM-1", "issue" : "2", "issued" : { "date-parts" : [ [ "2018" ] ] }, "page" : "935-944", "title" : "Will Half a Degree Make a Difference? Robust Projections of Indices of Mean and Extreme Climate in Europe Under 1.5\u00b0C, 2\u00b0C, and 3\u00b0C Global Warming", "translator" : [ { "dropping-particle" : "", "family" : "S1470", "given" : "", "non-dropping-particle" : "", "parse-names" : false, "suffix" : "" } ], "type" : "article-journal", "volume" : "45" }, "uris" : [ "http://www.mendeley.com/documents/?uuid=01007e37-e136-4780-85c6-77bf3f510ce3" ] } ], "mendeley" : { "formattedCitation" : "(Dosio and Fischer, 2018)", "manualFormatting" : "Dosio and Fischer, 2018", "plainTextFormattedCitation" : "(Dosio and Fischer, 2018)", "previouslyFormattedCitation" : "(Dosio and Fischer, 2018)" }, "properties" : { "noteIndex" : 0 }, "schema" : "https://github.com/citation-style-language/schema/raw/master/csl-citation.json" }</w:delInstrText>
        </w:r>
        <w:r w:rsidRPr="004B1679" w:rsidDel="00E17B06">
          <w:rPr>
            <w:lang w:val="en-GB"/>
          </w:rPr>
          <w:fldChar w:fldCharType="separate"/>
        </w:r>
        <w:r w:rsidR="00A26296" w:rsidDel="00E17B06">
          <w:rPr>
            <w:noProof/>
            <w:lang w:val="en-GB"/>
          </w:rPr>
          <w:delText>Dosio and Fischer, 2018</w:delText>
        </w:r>
        <w:r w:rsidRPr="004B1679" w:rsidDel="00E17B06">
          <w:rPr>
            <w:lang w:val="en-GB"/>
          </w:rPr>
          <w:fldChar w:fldCharType="end"/>
        </w:r>
        <w:commentRangeEnd w:id="645"/>
        <w:r w:rsidR="00A26296" w:rsidDel="00E17B06">
          <w:rPr>
            <w:rStyle w:val="Marquedecommentaire"/>
          </w:rPr>
          <w:commentReference w:id="645"/>
        </w:r>
        <w:r w:rsidRPr="004B1679" w:rsidDel="00E17B06">
          <w:rPr>
            <w:lang w:val="en-GB"/>
          </w:rPr>
          <w:delText xml:space="preserve">; </w:delText>
        </w:r>
        <w:commentRangeStart w:id="646"/>
        <w:r w:rsidRPr="00AC1145" w:rsidDel="00E17B06">
          <w:rPr>
            <w:lang w:val="en-GB"/>
          </w:rPr>
          <w:fldChar w:fldCharType="begin" w:fldLock="1"/>
        </w:r>
        <w:r w:rsidR="00FF6231" w:rsidDel="00E17B06">
          <w:rPr>
            <w:lang w:val="en-GB"/>
          </w:rPr>
          <w:delInstrText>ADDIN CSL_CITATION { "citationItems" : [ { "id" : "ITEM-1", "itemData" : { "DOI" : "10.1088/1748-9326/ab8332", "ISSN" : "17489326", "abstract" : "We use simple pattern scaling and time-shift to emulate changes in a set of climate extreme indices under future scenarios, and we evaluate the emulators' accuracy. We propose an error metric that separates systematic emulation errors from discrepancies between emulated and target values due to internal variability, taking advantage of the availability of climate model simulations in the form of initial condition ensembles. We compute the error metric at grid-point scale, and we show geographically resolved results, or aggregate them as global averages. We use a range of scenarios spanning global temperature increases by the end of the century of 1.5 C and 2.0 C compared to a pre-industrial baseline, and two higher trajectories, RCP4.5 and RCP8.5. With this suite of scenarios we can test the effects on the error of the size of the temperature gap between emulation origin and target scenarios. We find that in the emulation of most indices the dominant source of discrepancy is internal variability. For at least one index, however, counting exceedances of a high temperature threshold, significant portions of the globally aggregated discrepancy and its regional pattern originate from the systematic emulation error. The metric also highlights a fundamental difference in the two methods related to the simulation of internal variability, which is significantly resized by simple pattern scaling. This aspect needs to be considered when using these methods in applications where preserving variability for uncertainty quantification is important. We propose our metric as a diagnostic tool, facilitating the formulation of scientific hypotheses on the reasons for the error. In the meantime, we show that for many impact relevant indices these two well established emulation techniques perform accurately when measured against internal variability, establishing the fundamental condition for using them to represent climate drivers in impact modeling.", "author" : [ { "dropping-particle" : "", "family" : "Tebaldi", "given" : "C.", "non-dropping-particle" : "", "parse-names" : false, "suffix" : "" }, { "dropping-particle" : "", "family" : "Armbruster", "given" : "A.", "non-dropping-particle" : "", "parse-names" : false, "suffix" : "" }, { "dropping-particle" : "", "family" : "Engler", "given" : "H. P.", "non-dropping-particle" : "", "parse-names" : false, "suffix" : "" }, { "dropping-particle" : "", "family" : "Link", "given" : "R.", "non-dropping-particle" : "", "parse-names" : false, "suffix" : "" } ], "container-title" : "Environmental Research Letters", "id" : "ITEM-1", "issue" : "7", "issued" : { "date-parts" : [ [ "2020" ] ] }, "publisher" : "IOP Publishing", "title" : "Emulating climate extreme indices", "translator" : [ { "dropping-particle" : "", "family" : "S3482", "given" : "", "non-dropping-particle" : "", "parse-names" : false, "suffix" : "" } ], "type" : "article-journal", "volume" : "15" }, "uris" : [ "http://www.mendeley.com/documents/?uuid=dd5292a9-ac56-4401-af40-cfab95b2357f" ] } ], "mendeley" : { "formattedCitation" : "(Tebaldi et al., 2020)", "manualFormatting" : "Tebaldi et al., 2020", "plainTextFormattedCitation" : "(Tebaldi et al., 2020)", "previouslyFormattedCitation" : "(Tebaldi et al., 2020)" }, "properties" : { "noteIndex" : 0 }, "schema" : "https://github.com/citation-style-language/schema/raw/master/csl-citation.json" }</w:delInstrText>
        </w:r>
        <w:r w:rsidRPr="00AC1145" w:rsidDel="00E17B06">
          <w:rPr>
            <w:lang w:val="en-GB"/>
          </w:rPr>
          <w:fldChar w:fldCharType="separate"/>
        </w:r>
        <w:r w:rsidR="00A26296" w:rsidDel="00E17B06">
          <w:rPr>
            <w:noProof/>
            <w:lang w:val="nb-NO"/>
          </w:rPr>
          <w:delText>Tebaldi et al., 2020</w:delText>
        </w:r>
        <w:r w:rsidRPr="00AC1145" w:rsidDel="00E17B06">
          <w:rPr>
            <w:lang w:val="en-GB"/>
          </w:rPr>
          <w:fldChar w:fldCharType="end"/>
        </w:r>
        <w:commentRangeEnd w:id="646"/>
        <w:r w:rsidR="00A26296" w:rsidDel="00E17B06">
          <w:rPr>
            <w:rStyle w:val="Marquedecommentaire"/>
          </w:rPr>
          <w:commentReference w:id="646"/>
        </w:r>
        <w:r w:rsidRPr="004B1679" w:rsidDel="00E17B06">
          <w:rPr>
            <w:lang w:val="nb-NO"/>
          </w:rPr>
          <w:delText>;</w:delText>
        </w:r>
        <w:r w:rsidRPr="007717FA" w:rsidDel="00E17B06">
          <w:rPr>
            <w:lang w:val="nb-NO"/>
          </w:rPr>
          <w:delText xml:space="preserve"> </w:delText>
        </w:r>
        <w:r w:rsidRPr="00232B8B" w:rsidDel="00E17B06">
          <w:rPr>
            <w:lang w:val="en-GB"/>
          </w:rPr>
          <w:fldChar w:fldCharType="begin" w:fldLock="1"/>
        </w:r>
        <w:r w:rsidR="00FF6231" w:rsidDel="00E17B06">
          <w:rPr>
            <w:lang w:val="nb-NO"/>
          </w:rPr>
          <w:delInstrText>ADDIN CSL_CITATION { "citationItems" : [ { "id" : "ITEM-1", "itemData" : { "DOI" : "10.1002/2015GL063569", "ISBN" : "00948276", "ISSN" : "19448007", "author" : [ { "dropping-particle" : "", "family" : "Herger", "given" : "N", "non-dropping-particle" : "", "parse-names" : false, "suffix" : "" }, { "dropping-particle" : "", "family" : "Sanderson", "given" : "B M", "non-dropping-particle" : "", "parse-names" : false, "suffix" : "" }, { "dropping-particle" : "", "family" : "Knutti", "given" : "R", "non-dropping-particle" : "", "parse-names" : false, "suffix" : "" } ], "container-title" : "Geophysical Research Letters", "id" : "ITEM-1", "issue" : "9", "issued" : { "date-parts" : [ [ "2015" ] ] }, "page" : "3486-3494", "title" : "Improved pattern scaling approaches for the use in climate impact studies", "translator" : [ { "dropping-particle" : "", "family" : "S3575", "given" : "", "non-dropping-particle" : "", "parse-names" : false, "suffix" : "" } ], "type" : "article-journal", "volume" : "42" }, "uris" : [ "http://www.mendeley.com/documents/?uuid=57f79eb2-c832-4f45-932f-ae248b898d0f" ] }, { "id" : "ITEM-2", "itemData" : { "DOI" : "10.1098/rsta.2016.0452", "author" : [ { "dropping-particle" : "", "family" : "Betts", "given" : "R A", "non-dropping-particle" : "", "parse-names" : false, "suffix" : "" }, { "dropping-particle" : "", "family" : "Alfieri", "given" : "L", "non-dropping-particle" : "", "parse-names" : false, "suffix" : "" }, { "dropping-particle" : "", "family" : "Bradshaw", "given" : "C", "non-dropping-particle" : "", "parse-names" : false, "suffix" : "" }, { "dropping-particle" : "", "family" : "Caesar", "given" : "J", "non-dropping-particle" : "", "parse-names" : false, "suffix" : "" }, { "dropping-particle" : "", "family" : "Feyen", "given" : "L", "non-dropping-particle" : "", "parse-names" : false, "suffix" : "" }, { "dropping-particle" : "", "family" : "Friedlingstein", "given" : "P", "non-dropping-particle" : "", "parse-names" : false, "suffix" : "" }, { "dropping-particle" : "", "family" : "Gohar", "given" : "L", "non-dropping-particle" : "", "parse-names" : false, "suffix" : "" }, { "dropping-particle" : "", "family" : "Koutroulis", "given" : "A", "non-dropping-particle" : "", "parse-names" : false, "suffix" : "" }, { "dropping-particle" : "", "family" : "Lewis", "given" : "K", "non-dropping-particle" : "", "parse-names" : false, "suffix" : "" }, { "dropping-particle" : "", "family" : "Morfopoulos", "given" : "C", "non-dropping-particle" : "", "parse-names" : false, "suffix" : "" }, { "dropping-particle" : "", "family" : "Papadimitriou", "given" : "L", "non-dropping-particle" : "", "parse-names" : false, "suffix" : "" }, { "dropping-particle" : "", "family" : "Richardson", "given" : "K J", "non-dropping-particle" : "", "parse-names" : false, "suffix" : "" }, { "dropping-particle" : "", "family" : "Tsanis", "given" : "I", "non-dropping-particle" : "", "parse-names" : false, "suffix" : "" }, { "dropping-particle" : "", "family" : "Wyser", "given" : "K", "non-dropping-particle" : "", "parse-names" : false, "suffix" : "" } ], "container-title" : "Philosophical Transactions of the Royal Society A: Mathematical, Physical and Engineering Sciences", "id" : "ITEM-2", "issue" : "2119", "issued" : { "date-parts" : [ [ "2018" ] ] }, "note" : "cited By 16", "title" : "Changes in climate extremes, fresh water availability and vulnerability to food insecurity projected at 1.5\u00b0C and 2\u00b0C global warming with a higher-resolution global climate model", "translator" : [ { "dropping-particle" : "", "family" : "S1768", "given" : "", "non-dropping-particle" : "", "parse-names" : false, "suffix" : "" } ], "type" : "article-journal", "volume" : "376" }, "uris" : [ "http://www.mendeley.com/documents/?uuid=3f351c70-bb6e-495a-a5b2-278fdaaf6a82" ] }, { "id" : "ITEM-3", "itemData" : { "DOI" : "10.1029/2019EF001160", "ISSN" : "2328-4277", "author" : [ { "dropping-particle" : "", "family" : "Samset", "given" : "Bj\u00f8rn Hallvard", "non-dropping-particle" : "", "parse-names" : false, "suffix" : "" }, { "dropping-particle" : "", "family" : "Stjern", "given" : "Camilla Weum", "non-dropping-particle" : "", "parse-names" : false, "suffix" : "" }, { "dropping-particle" : "", "family" : "Lund", "given" : "Marianne Tronstad", "non-dropping-particle" : "", "parse-names" : false, "suffix" : "" }, { "dropping-particle" : "", "family" : "Mohr", "given" : "Christian Wilhelm", "non-dropping-particle" : "", "parse-names" : false, "suffix" : "" }, { "dropping-particle" : "", "family" : "Sand", "given" : "Maria", "non-dropping-particle" : "", "parse-names" : false, "suffix" : "" }, { "dropping-particle" : "", "family" : "Daloz", "given" : "Anne Sophie", "non-dropping-particle" : "", "parse-names" : false, "suffix" : "" } ], "container-title" : "Earth's Future", "id" : "ITEM-3", "issue" : "12", "issued" : { "date-parts" : [ [ "2019", "12" ] ] }, "page" : "1323-1336", "title" : "How Daily Temperature and Precipitation Distributions Evolve With Global Surface Temperature.", "translator" : [ { "dropping-particle" : "", "family" : "S3610", "given" : "", "non-dropping-particle" : "", "parse-names" : false, "suffix" : "" } ], "type" : "article-journal", "volume" : "7" }, "uris" : [ "http://www.mendeley.com/documents/?uuid=785c6f06-ce15-446c-8f5f-896d997c8e4c" ] } ], "mendeley" : { "formattedCitation" : "(Herger et al., 2015; Betts et al., 2018; Samset et al., 2019)", "plainTextFormattedCitation" : "(Herger et al., 2015; Betts et al., 2018; Samset et al., 2019)", "previouslyFormattedCitation" : "(Herger et al., 2015; Betts et al., 2018; Samset et al., 2019)" }, "properties" : { "noteIndex" : 0 }, "schema" : "https://github.com/citation-style-language/schema/raw/master/csl-citation.json" }</w:delInstrText>
        </w:r>
        <w:r w:rsidRPr="00232B8B" w:rsidDel="00E17B06">
          <w:rPr>
            <w:lang w:val="en-GB"/>
          </w:rPr>
          <w:fldChar w:fldCharType="separate"/>
        </w:r>
        <w:r w:rsidR="00A26296" w:rsidDel="00E17B06">
          <w:rPr>
            <w:noProof/>
            <w:lang w:val="en-GB"/>
          </w:rPr>
          <w:delText>(Herger et al., 2015; Betts et al., 2018; Samset et al., 2019)</w:delText>
        </w:r>
        <w:r w:rsidRPr="00232B8B" w:rsidDel="00E17B06">
          <w:rPr>
            <w:lang w:val="en-GB"/>
          </w:rPr>
          <w:fldChar w:fldCharType="end"/>
        </w:r>
      </w:del>
      <w:bookmarkEnd w:id="637"/>
      <w:r w:rsidRPr="00232B8B">
        <w:rPr>
          <w:lang w:val="en-GB"/>
        </w:rPr>
        <w:t>, see Sections 4.6.1, 8.5.3, 9.3.1, 9.5, 9.6.3, 10.4.3 and 11.2.</w:t>
      </w:r>
      <w:r>
        <w:rPr>
          <w:lang w:val="en-GB"/>
        </w:rPr>
        <w:t>4</w:t>
      </w:r>
      <w:r w:rsidRPr="00232B8B">
        <w:rPr>
          <w:lang w:val="en-GB"/>
        </w:rPr>
        <w:t xml:space="preserve"> for further details). </w:t>
      </w:r>
      <w:r>
        <w:rPr>
          <w:lang w:val="en-GB"/>
        </w:rPr>
        <w:t>T</w:t>
      </w:r>
      <w:r w:rsidRPr="00232B8B">
        <w:rPr>
          <w:lang w:val="en-GB"/>
        </w:rPr>
        <w:t xml:space="preserve">he regional response patterns at given GWLs have been found to be consistent across different scenarios for many climate variables (CC-Box 11.1 Fig.2) </w:t>
      </w:r>
      <w:bookmarkStart w:id="647" w:name="_Hlk77091026"/>
      <w:ins w:id="648" w:author="Robin Matthews" w:date="2021-07-13T17:50:00Z">
        <w:r w:rsidR="002613E9">
          <w:rPr>
            <w:lang w:val="en-GB"/>
          </w:rPr>
          <w:fldChar w:fldCharType="begin" w:fldLock="1"/>
        </w:r>
      </w:ins>
      <w:r w:rsidR="0012753B">
        <w:rPr>
          <w:lang w:val="en-GB"/>
        </w:rPr>
        <w:instrText>ADDIN CSL_CITATION { "citationItems" : [ { "id" : "ITEM-1", "itemData" : { "DOI" : "10.1002/2015GL065854", "ISSN" : "0094-8276", "abstract" : "Abstract The rate of increase of global-mean precipitation per degree global-mean surface temperature increase differs for greenhouse gas and aerosol forcings and across emissions scenarios with differing composition of change in forcing. We investigate whether or not the rate of change of extreme precipitation also varies across the four emissions scenarios that force the Coupled Model Intercomparison Project, version 5 multimodel ensemble. In most models, the rate of increase of maximum annual daily precipitation per degree global warming in the multimodel ensemble is statistically indistinguishable across the four scenarios, whether this extreme precipitation is calculated globally, over all land, or over extratropical land. These results indicate that in contrast to mean precipitation, extreme precipitation depends on the total amount of warming and does not depend on emissions scenario in most models.", "author" : [ { "dropping-particle" : "", "family" : "Pendergrass", "given" : "Angeline G", "non-dropping-particle" : "", "parse-names" : false, "suffix" : "" }, { "dropping-particle" : "", "family" : "Lehner", "given" : "Flavio", "non-dropping-particle" : "", "parse-names" : false, "suffix" : "" }, { "dropping-particle" : "", "family" : "Sanderson", "given" : "Benjamin M", "non-dropping-particle" : "", "parse-names" : false, "suffix" : "" }, { "dropping-particle" : "", "family" : "Xu", "given" : "Yangyang", "non-dropping-particle" : "", "parse-names" : false, "suffix" : "" } ], "container-title" : "Geophysical Research Letters", "id" : "ITEM-1", "issue" : "20", "issued" : { "date-parts" : [ [ "2015", "10", "28" ] ] }, "note" : "doi: 10.1002/2015GL065854", "page" : "8767-8774", "publisher" : "John Wiley &amp; Sons, Ltd", "title" : "Does extreme precipitation intensity depend on the emissions scenario?", "translator" : [ { "dropping-particle" : "", "family" : "S1629", "given" : "", "non-dropping-particle" : "", "parse-names" : false, "suffix" : "" } ], "type" : "article-journal", "volume" : "42" }, "uris" : [ "http://www.mendeley.com/documents/?uuid=9de7f8cf-ac7d-4a8f-9599-48a8c37e4b2b" ] }, { "id" : "ITEM-2",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2",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3",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3",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4",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4",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mendeley" : { "formattedCitation" : "(Pendergrass et al., 2015; Seneviratne et al., 2016; Wartenburger et al., 2017; Seneviratne and Hauser, 2020)", "plainTextFormattedCitation" : "(Pendergrass et al., 2015; Seneviratne et al., 2016; Wartenburger et al., 2017; Seneviratne and Hauser, 2020)", "previouslyFormattedCitation" : "(Pendergrass et al., 2015; Seneviratne et al., 2016; Wartenburger et al., 2017; Seneviratne and Hauser, 2020)" }, "properties" : { "noteIndex" : 0 }, "schema" : "https://github.com/citation-style-language/schema/raw/master/csl-citation.json" }</w:instrText>
      </w:r>
      <w:ins w:id="649" w:author="Robin Matthews" w:date="2021-07-13T17:50:00Z">
        <w:r w:rsidR="002613E9">
          <w:rPr>
            <w:lang w:val="en-GB"/>
          </w:rPr>
          <w:fldChar w:fldCharType="separate"/>
        </w:r>
        <w:r w:rsidR="002613E9" w:rsidRPr="00C3442A">
          <w:rPr>
            <w:noProof/>
            <w:lang w:val="en-GB"/>
          </w:rPr>
          <w:t>(Pendergrass et al., 2015; Seneviratne et al., 2016; Wartenburger et al., 2017; Seneviratne and Hauser, 2020)</w:t>
        </w:r>
        <w:r w:rsidR="002613E9">
          <w:rPr>
            <w:lang w:val="en-GB"/>
          </w:rPr>
          <w:fldChar w:fldCharType="end"/>
        </w:r>
      </w:ins>
      <w:commentRangeStart w:id="650"/>
      <w:del w:id="651" w:author="Robin Matthews" w:date="2021-07-13T17:50:00Z">
        <w:r w:rsidRPr="00232B8B" w:rsidDel="002613E9">
          <w:rPr>
            <w:lang w:val="en-GB"/>
          </w:rPr>
          <w:fldChar w:fldCharType="begin" w:fldLock="1"/>
        </w:r>
        <w:r w:rsidR="00FF6231" w:rsidDel="002613E9">
          <w:rPr>
            <w:lang w:val="en-GB"/>
          </w:rPr>
          <w:delInstrText>ADDIN CSL_CITATION { "citationItems" : [ { "id" : "ITEM-1", "itemData" : { "DOI" : "10.1002/2015GL065854", "ISSN" : "0094-8276", "abstract" : "Abstract The rate of increase of global-mean precipitation per degree global-mean surface temperature increase differs for greenhouse gas and aerosol forcings and across emissions scenarios with differing composition of change in forcing. We investigate whether or not the rate of change of extreme precipitation also varies across the four emissions scenarios that force the Coupled Model Intercomparison Project, version 5 multimodel ensemble. In most models, the rate of increase of maximum annual daily precipitation per degree global warming in the multimodel ensemble is statistically indistinguishable across the four scenarios, whether this extreme precipitation is calculated globally, over all land, or over extratropical land. These results indicate that in contrast to mean precipitation, extreme precipitation depends on the total amount of warming and does not depend on emissions scenario in most models.", "author" : [ { "dropping-particle" : "", "family" : "Pendergrass", "given" : "Angeline G", "non-dropping-particle" : "", "parse-names" : false, "suffix" : "" }, { "dropping-particle" : "", "family" : "Lehner", "given" : "Flavio", "non-dropping-particle" : "", "parse-names" : false, "suffix" : "" }, { "dropping-particle" : "", "family" : "Sanderson", "given" : "Benjamin M", "non-dropping-particle" : "", "parse-names" : false, "suffix" : "" }, { "dropping-particle" : "", "family" : "Xu", "given" : "Yangyang", "non-dropping-particle" : "", "parse-names" : false, "suffix" : "" } ], "container-title" : "Geophysical Research Letters", "id" : "ITEM-1", "issue" : "20", "issued" : { "date-parts" : [ [ "2015", "10", "28" ] ] }, "note" : "doi: 10.1002/2015GL065854", "page" : "8767-8774", "publisher" : "John Wiley &amp; Sons, Ltd", "title" : "Does extreme precipitation intensity depend on the emissions scenario?", "translator" : [ { "dropping-particle" : "", "family" : "S1629", "given" : "", "non-dropping-particle" : "", "parse-names" : false, "suffix" : "" } ], "type" : "article-journal", "volume" : "42" }, "uris" : [ "http://www.mendeley.com/documents/?uuid=9de7f8cf-ac7d-4a8f-9599-48a8c37e4b2b" ] } ], "mendeley" : { "formattedCitation" : "(Pendergrass et al., 2015)", "manualFormatting" : "(Pendergrass et al., 2015", "plainTextFormattedCitation" : "(Pendergrass et al., 2015)", "previouslyFormattedCitation" : "(Pendergrass et al., 2015)" }, "properties" : { "noteIndex" : 0 }, "schema" : "https://github.com/citation-style-language/schema/raw/master/csl-citation.json" }</w:delInstrText>
        </w:r>
        <w:r w:rsidRPr="00232B8B" w:rsidDel="002613E9">
          <w:rPr>
            <w:lang w:val="en-GB"/>
          </w:rPr>
          <w:fldChar w:fldCharType="separate"/>
        </w:r>
        <w:r w:rsidR="00A26296" w:rsidDel="002613E9">
          <w:rPr>
            <w:noProof/>
            <w:lang w:val="en-GB"/>
          </w:rPr>
          <w:delText>(Pendergrass et al., 2015</w:delText>
        </w:r>
        <w:r w:rsidRPr="00232B8B" w:rsidDel="002613E9">
          <w:rPr>
            <w:lang w:val="en-GB"/>
          </w:rPr>
          <w:fldChar w:fldCharType="end"/>
        </w:r>
        <w:commentRangeEnd w:id="650"/>
        <w:r w:rsidR="00A26296" w:rsidDel="002613E9">
          <w:rPr>
            <w:rStyle w:val="Marquedecommentaire"/>
          </w:rPr>
          <w:commentReference w:id="650"/>
        </w:r>
        <w:r w:rsidRPr="00232B8B" w:rsidDel="002613E9">
          <w:rPr>
            <w:lang w:val="en-GB"/>
          </w:rPr>
          <w:delText xml:space="preserve">; </w:delText>
        </w:r>
        <w:commentRangeStart w:id="652"/>
        <w:r w:rsidRPr="00232B8B" w:rsidDel="002613E9">
          <w:rPr>
            <w:lang w:val="en-GB"/>
          </w:rPr>
          <w:fldChar w:fldCharType="begin" w:fldLock="1"/>
        </w:r>
        <w:r w:rsidR="007D2D56" w:rsidDel="002613E9">
          <w:rPr>
            <w:lang w:val="en-GB"/>
          </w:rPr>
          <w:del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2",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2",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3",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3",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mendeley" : { "formattedCitation" : "(Seneviratne et al., 2016; Wartenburger et al., 2017; Seneviratne and Hauser, 2020)", "manualFormatting" : "Seneviratne et al., 2016; Wartenburger et al., 2017; Seneviratne and Hauser, 2020)", "plainTextFormattedCitation" : "(Seneviratne et al., 2016; Wartenburger et al., 2017; Seneviratne and Hauser, 2020)", "previouslyFormattedCitation" : "(Seneviratne et al., 2016; Wartenburger et al., 2017; Seneviratne and Hauser, 2020)" }, "properties" : { "noteIndex" : 0 }, "schema" : "https://github.com/citation-style-language/schema/raw/master/csl-citation.json" }</w:delInstrText>
        </w:r>
        <w:r w:rsidRPr="00232B8B" w:rsidDel="002613E9">
          <w:rPr>
            <w:lang w:val="en-GB"/>
          </w:rPr>
          <w:fldChar w:fldCharType="separate"/>
        </w:r>
        <w:r w:rsidR="00A26296" w:rsidDel="002613E9">
          <w:rPr>
            <w:noProof/>
            <w:lang w:val="en-GB"/>
          </w:rPr>
          <w:delText>Seneviratne et al., 2016; Wartenburger et al., 2017; Seneviratne and Hauser, 2020)</w:delText>
        </w:r>
        <w:r w:rsidRPr="00232B8B" w:rsidDel="002613E9">
          <w:rPr>
            <w:lang w:val="en-GB"/>
          </w:rPr>
          <w:fldChar w:fldCharType="end"/>
        </w:r>
      </w:del>
      <w:bookmarkEnd w:id="647"/>
      <w:commentRangeEnd w:id="652"/>
      <w:r w:rsidR="00A26296">
        <w:rPr>
          <w:rStyle w:val="Marquedecommentaire"/>
        </w:rPr>
        <w:commentReference w:id="652"/>
      </w:r>
      <w:r w:rsidRPr="00232B8B">
        <w:rPr>
          <w:lang w:val="en-GB"/>
        </w:rPr>
        <w:t xml:space="preserve">. The consistency tends to be higher for temperature-related variables than for variables in the hydrological cycle or variables characterizing atmospheric dynamics, and for intermediate to high emission scenarios than for low-emission scenarios (e.g. for mean precipitation in the RCP2.6 scenario: </w:t>
      </w:r>
      <w:commentRangeStart w:id="653"/>
      <w:r w:rsidRPr="00232B8B">
        <w:rPr>
          <w:lang w:val="en-GB"/>
        </w:rPr>
        <w:fldChar w:fldCharType="begin" w:fldLock="1"/>
      </w:r>
      <w:r w:rsidR="007D2D56">
        <w:rPr>
          <w:lang w:val="en-GB"/>
        </w:rPr>
        <w:instrText>ADDIN CSL_CITATION { "citationItems" : [ { "id" : "ITEM-1", "itemData" : { "DOI" : "10.1002/2015GL065854", "ISSN" : "0094-8276", "abstract" : "Abstract The rate of increase of global-mean precipitation per degree global-mean surface temperature increase differs for greenhouse gas and aerosol forcings and across emissions scenarios with differing composition of change in forcing. We investigate whether or not the rate of change of extreme precipitation also varies across the four emissions scenarios that force the Coupled Model Intercomparison Project, version 5 multimodel ensemble. In most models, the rate of increase of maximum annual daily precipitation per degree global warming in the multimodel ensemble is statistically indistinguishable across the four scenarios, whether this extreme precipitation is calculated globally, over all land, or over extratropical land. These results indicate that in contrast to mean precipitation, extreme precipitation depends on the total amount of warming and does not depend on emissions scenario in most models.", "author" : [ { "dropping-particle" : "", "family" : "Pendergrass", "given" : "Angeline G", "non-dropping-particle" : "", "parse-names" : false, "suffix" : "" }, { "dropping-particle" : "", "family" : "Lehner", "given" : "Flavio", "non-dropping-particle" : "", "parse-names" : false, "suffix" : "" }, { "dropping-particle" : "", "family" : "Sanderson", "given" : "Benjamin M", "non-dropping-particle" : "", "parse-names" : false, "suffix" : "" }, { "dropping-particle" : "", "family" : "Xu", "given" : "Yangyang", "non-dropping-particle" : "", "parse-names" : false, "suffix" : "" } ], "container-title" : "Geophysical Research Letters", "id" : "ITEM-1", "issue" : "20", "issued" : { "date-parts" : [ [ "2015", "10", "28" ] ] }, "note" : "doi: 10.1002/2015GL065854", "page" : "8767-8774", "publisher" : "John Wiley &amp; Sons, Ltd", "title" : "Does extreme precipitation intensity depend on the emissions scenario?", "translator" : [ { "dropping-particle" : "", "family" : "S1629", "given" : "", "non-dropping-particle" : "", "parse-names" : false, "suffix" : "" } ], "type" : "article-journal", "volume" : "42" }, "uris" : [ "http://www.mendeley.com/documents/?uuid=9de7f8cf-ac7d-4a8f-9599-48a8c37e4b2b" ] }, { "id" : "ITEM-2",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2",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Pendergrass et al., 2015; Wartenburger et al., 2017)", "manualFormatting" : "Pendergrass et al., 2015; Wartenburger et al., 2017)", "plainTextFormattedCitation" : "(Pendergrass et al., 2015; Wartenburger et al., 2017)", "previouslyFormattedCitation" : "(Pendergrass et al., 2015; Wartenburger et al., 2017)" }, "properties" : { "noteIndex" : 0 }, "schema" : "https://github.com/citation-style-language/schema/raw/master/csl-citation.json" }</w:instrText>
      </w:r>
      <w:r w:rsidRPr="00232B8B">
        <w:rPr>
          <w:lang w:val="en-GB"/>
        </w:rPr>
        <w:fldChar w:fldCharType="separate"/>
      </w:r>
      <w:r w:rsidR="00A26296">
        <w:rPr>
          <w:noProof/>
          <w:lang w:val="en-GB"/>
        </w:rPr>
        <w:t>Pendergrass et al., 2015; Wartenburger et al., 2017)</w:t>
      </w:r>
      <w:r w:rsidRPr="00232B8B">
        <w:rPr>
          <w:lang w:val="en-GB"/>
        </w:rPr>
        <w:fldChar w:fldCharType="end"/>
      </w:r>
      <w:commentRangeEnd w:id="653"/>
      <w:r w:rsidR="00A26296">
        <w:rPr>
          <w:rStyle w:val="Marquedecommentaire"/>
        </w:rPr>
        <w:commentReference w:id="653"/>
      </w:r>
      <w:r w:rsidRPr="00232B8B">
        <w:rPr>
          <w:lang w:val="en-GB"/>
        </w:rPr>
        <w:t xml:space="preserve">. </w:t>
      </w:r>
      <w:r>
        <w:rPr>
          <w:lang w:val="en-GB"/>
        </w:rPr>
        <w:t xml:space="preserve">Nonetheless, </w:t>
      </w:r>
      <w:r w:rsidRPr="00232B8B">
        <w:rPr>
          <w:lang w:val="en-GB"/>
        </w:rPr>
        <w:t>CC</w:t>
      </w:r>
      <w:r w:rsidR="000933BE">
        <w:rPr>
          <w:lang w:val="en-GB"/>
        </w:rPr>
        <w:t>B</w:t>
      </w:r>
      <w:r w:rsidRPr="00232B8B">
        <w:rPr>
          <w:lang w:val="en-GB"/>
        </w:rPr>
        <w:t xml:space="preserve"> 11.1 Fig</w:t>
      </w:r>
      <w:r w:rsidR="000933BE">
        <w:rPr>
          <w:lang w:val="en-GB"/>
        </w:rPr>
        <w:t xml:space="preserve">ure </w:t>
      </w:r>
      <w:r w:rsidRPr="00232B8B">
        <w:rPr>
          <w:lang w:val="en-GB"/>
        </w:rPr>
        <w:t>2 illustrates that even for mean precipitation, which is known to be forcing-dependent (Section 4.6.1 and Section 8.5.3), scenario differences in the response pattern at a given GWL are smaller than model uncertainty and internal variability</w:t>
      </w:r>
      <w:r>
        <w:rPr>
          <w:lang w:val="en-GB"/>
        </w:rPr>
        <w:t xml:space="preserve"> </w:t>
      </w:r>
      <w:r w:rsidRPr="00232B8B">
        <w:rPr>
          <w:lang w:val="en-GB"/>
        </w:rPr>
        <w:t xml:space="preserve">in many regions </w:t>
      </w:r>
      <w:r w:rsidRPr="00232B8B">
        <w:rPr>
          <w:lang w:val="en-GB"/>
        </w:rPr>
        <w:fldChar w:fldCharType="begin" w:fldLock="1"/>
      </w:r>
      <w:r w:rsidR="00FF6231">
        <w:rPr>
          <w:lang w:val="en-GB"/>
        </w:rPr>
        <w:instrText>ADDIN CSL_CITATION { "citationItems" : [ { "id" : "ITEM-1", "itemData" : { "DOI" : "10.1002/2015GL063569", "ISBN" : "00948276", "ISSN" : "19448007", "author" : [ { "dropping-particle" : "", "family" : "Herger", "given" : "N", "non-dropping-particle" : "", "parse-names" : false, "suffix" : "" }, { "dropping-particle" : "", "family" : "Sanderson", "given" : "B M", "non-dropping-particle" : "", "parse-names" : false, "suffix" : "" }, { "dropping-particle" : "", "family" : "Knutti", "given" : "R", "non-dropping-particle" : "", "parse-names" : false, "suffix" : "" } ], "container-title" : "Geophysical Research Letters", "id" : "ITEM-1", "issue" : "9", "issued" : { "date-parts" : [ [ "2015" ] ] }, "page" : "3486-3494", "title" : "Improved pattern scaling approaches for the use in climate impact studies", "translator" : [ { "dropping-particle" : "", "family" : "S3575", "given" : "", "non-dropping-particle" : "", "parse-names" : false, "suffix" : "" } ], "type" : "article-journal", "volume" : "42" }, "uris" : [ "http://www.mendeley.com/documents/?uuid=57f79eb2-c832-4f45-932f-ae248b898d0f" ] } ], "mendeley" : { "formattedCitation" : "(Herger et al., 2015)", "plainTextFormattedCitation" : "(Herger et al., 2015)", "previouslyFormattedCitation" : "(Herger et al., 2015)" }, "properties" : { "noteIndex" : 0 }, "schema" : "https://github.com/citation-style-language/schema/raw/master/csl-citation.json" }</w:instrText>
      </w:r>
      <w:r w:rsidRPr="00232B8B">
        <w:rPr>
          <w:lang w:val="en-GB"/>
        </w:rPr>
        <w:fldChar w:fldCharType="separate"/>
      </w:r>
      <w:r w:rsidR="00A26296">
        <w:rPr>
          <w:noProof/>
          <w:lang w:val="en-GB"/>
        </w:rPr>
        <w:t>(Herger et al., 2015)</w:t>
      </w:r>
      <w:r w:rsidRPr="00232B8B">
        <w:rPr>
          <w:lang w:val="en-GB"/>
        </w:rPr>
        <w:fldChar w:fldCharType="end"/>
      </w:r>
      <w:r w:rsidRPr="00232B8B">
        <w:rPr>
          <w:lang w:val="en-GB"/>
        </w:rPr>
        <w:t xml:space="preserve">. </w:t>
      </w:r>
      <w:r>
        <w:rPr>
          <w:lang w:val="en-GB"/>
        </w:rPr>
        <w:t xml:space="preserve">The response </w:t>
      </w:r>
      <w:r w:rsidRPr="006A2665">
        <w:rPr>
          <w:lang w:val="en-GB"/>
        </w:rPr>
        <w:t>pattern is further found to be broadly consistent between models that reach a GWL relatively early and those that reach it later under a given SSP (see CC Box 11.1 Fig.2</w:t>
      </w:r>
      <w:r w:rsidR="00EB130A" w:rsidRPr="006A2665">
        <w:rPr>
          <w:lang w:val="en-GB"/>
        </w:rPr>
        <w:t xml:space="preserve"> </w:t>
      </w:r>
      <w:r w:rsidRPr="006A2665">
        <w:rPr>
          <w:lang w:val="en-GB"/>
        </w:rPr>
        <w:t>g</w:t>
      </w:r>
      <w:r w:rsidR="00EB130A" w:rsidRPr="006A2665">
        <w:rPr>
          <w:lang w:val="en-GB"/>
        </w:rPr>
        <w:t xml:space="preserve">, </w:t>
      </w:r>
      <w:r w:rsidRPr="006A2665">
        <w:rPr>
          <w:lang w:val="en-GB"/>
        </w:rPr>
        <w:t>h)</w:t>
      </w:r>
    </w:p>
    <w:p w14:paraId="50E45ACA" w14:textId="77777777" w:rsidR="0085657C" w:rsidRDefault="0085657C" w:rsidP="0034429F">
      <w:pPr>
        <w:pStyle w:val="AR6BodyText"/>
        <w:shd w:val="clear" w:color="auto" w:fill="DEEAF6" w:themeFill="accent1" w:themeFillTint="33"/>
        <w:spacing w:line="259" w:lineRule="auto"/>
        <w:rPr>
          <w:lang w:val="en-GB"/>
        </w:rPr>
      </w:pPr>
    </w:p>
    <w:p w14:paraId="1F5BA972" w14:textId="77777777" w:rsidR="004978F6" w:rsidRPr="00232B8B" w:rsidRDefault="004978F6" w:rsidP="0034429F">
      <w:pPr>
        <w:pStyle w:val="AR6BodyText"/>
        <w:shd w:val="clear" w:color="auto" w:fill="DEEAF6" w:themeFill="accent1" w:themeFillTint="33"/>
        <w:spacing w:line="259" w:lineRule="auto"/>
        <w:rPr>
          <w:lang w:val="en-GB"/>
        </w:rPr>
      </w:pPr>
    </w:p>
    <w:p w14:paraId="2BD9B742" w14:textId="6DD7D199" w:rsidR="0085657C" w:rsidRDefault="0085657C" w:rsidP="0034429F">
      <w:pPr>
        <w:pStyle w:val="AR6BodyText"/>
        <w:shd w:val="clear" w:color="auto" w:fill="DEEAF6" w:themeFill="accent1" w:themeFillTint="33"/>
        <w:spacing w:line="259" w:lineRule="auto"/>
        <w:rPr>
          <w:b/>
          <w:lang w:val="en-GB"/>
        </w:rPr>
      </w:pPr>
      <w:r w:rsidRPr="00232B8B">
        <w:rPr>
          <w:b/>
          <w:lang w:val="en-GB"/>
        </w:rPr>
        <w:t>[START C</w:t>
      </w:r>
      <w:r w:rsidR="0034429F">
        <w:rPr>
          <w:b/>
          <w:lang w:val="en-GB"/>
        </w:rPr>
        <w:t xml:space="preserve">ROSS-CHAPTER </w:t>
      </w:r>
      <w:r w:rsidRPr="00232B8B">
        <w:rPr>
          <w:b/>
          <w:lang w:val="en-GB"/>
        </w:rPr>
        <w:t>11.1, FIGURE 2 HERE]</w:t>
      </w:r>
    </w:p>
    <w:p w14:paraId="0B90C9EE" w14:textId="77777777" w:rsidR="00703712" w:rsidRPr="006A2665" w:rsidRDefault="00703712" w:rsidP="00703712">
      <w:pPr>
        <w:pStyle w:val="AR6BodyText"/>
        <w:shd w:val="clear" w:color="auto" w:fill="DEEAF6" w:themeFill="accent1" w:themeFillTint="33"/>
        <w:rPr>
          <w:lang w:val="en-GB"/>
        </w:rPr>
      </w:pPr>
    </w:p>
    <w:p w14:paraId="326A0923" w14:textId="77777777" w:rsidR="00A90334" w:rsidRPr="006A2665" w:rsidRDefault="0085657C" w:rsidP="00A90334">
      <w:pPr>
        <w:shd w:val="clear" w:color="auto" w:fill="DEEAF6" w:themeFill="accent1" w:themeFillTint="33"/>
        <w:spacing w:line="259" w:lineRule="auto"/>
        <w:ind w:left="2977" w:hanging="2977"/>
        <w:rPr>
          <w:sz w:val="20"/>
          <w:lang w:val="en-GB"/>
        </w:rPr>
      </w:pPr>
      <w:bookmarkStart w:id="654" w:name="_Toc66989719"/>
      <w:bookmarkStart w:id="655" w:name="_Hlk66954310"/>
      <w:r w:rsidRPr="00232B8B">
        <w:rPr>
          <w:rStyle w:val="AR6BodyTextBoldCar"/>
          <w:rFonts w:eastAsiaTheme="majorEastAsia"/>
          <w:lang w:val="en-GB"/>
        </w:rPr>
        <w:t>C</w:t>
      </w:r>
      <w:r w:rsidR="0034429F">
        <w:rPr>
          <w:rStyle w:val="AR6BodyTextBoldCar"/>
          <w:rFonts w:eastAsiaTheme="majorEastAsia"/>
          <w:lang w:val="en-GB"/>
        </w:rPr>
        <w:t>ross-Chapter B</w:t>
      </w:r>
      <w:r w:rsidRPr="00232B8B">
        <w:rPr>
          <w:rStyle w:val="AR6BodyTextBoldCar"/>
          <w:rFonts w:eastAsiaTheme="majorEastAsia"/>
          <w:lang w:val="en-GB"/>
        </w:rPr>
        <w:t>ox 11.1</w:t>
      </w:r>
      <w:r w:rsidR="0034429F">
        <w:rPr>
          <w:rStyle w:val="AR6BodyTextBoldCar"/>
          <w:rFonts w:eastAsiaTheme="majorEastAsia"/>
          <w:lang w:val="en-GB"/>
        </w:rPr>
        <w:t>,</w:t>
      </w:r>
      <w:r w:rsidRPr="00232B8B">
        <w:rPr>
          <w:rStyle w:val="AR6BodyTextBoldCar"/>
          <w:rFonts w:eastAsiaTheme="majorEastAsia"/>
          <w:lang w:val="en-GB"/>
        </w:rPr>
        <w:t xml:space="preserve"> Figure 2</w:t>
      </w:r>
      <w:bookmarkEnd w:id="654"/>
      <w:r w:rsidRPr="00232B8B">
        <w:rPr>
          <w:b/>
          <w:lang w:val="en-GB"/>
        </w:rPr>
        <w:t>:</w:t>
      </w:r>
      <w:r w:rsidRPr="00232B8B">
        <w:rPr>
          <w:lang w:val="en-GB"/>
        </w:rPr>
        <w:t xml:space="preserve"> </w:t>
      </w:r>
      <w:bookmarkEnd w:id="655"/>
      <w:r w:rsidR="00A90334" w:rsidRPr="006A2665">
        <w:rPr>
          <w:sz w:val="20"/>
          <w:lang w:val="en-GB"/>
        </w:rPr>
        <w:t xml:space="preserve">(a-c) CMIP6 multi-model mean precipitation change at 2°C GWL (20-yr mean) in three different SSP scenarios relative to 1850-1900. All models reaching the corresponding GWL in the corresponding scenario are averaged. The number of models averaged across is shown at the top right of the panel. The maps for the </w:t>
      </w:r>
      <w:r w:rsidR="00A90334" w:rsidRPr="006A2665">
        <w:rPr>
          <w:sz w:val="20"/>
          <w:lang w:val="en-GB"/>
        </w:rPr>
        <w:lastRenderedPageBreak/>
        <w:t>other two SSP scenarios SSP1-1.9 (five models only) and SSP3-7.0 (not shown) are consistent. (d-f) Same as (a-c) but for annual mean temperature. (g) Annual mean temperature change at 2°C in CMIP6 models with high warming rate reaching the GWL in the corresponding scenario before the earliest year of the assessed very likely range (section 4.3.4) (h) Climate response at 2°C GWL across all SSP1-1.9, SSP2-2.6, SSP2-4.5. SSP3-7.0 and SSP5-8.5 in all other models not shown in (g). The good agreement of (g) and (h) demonstrate that the mean temperature response at 2°C is not sensitive to the rate of warming and thereby the GSAT warming of the respective models in 2081-2100. 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variability threshold and &lt;80% of all models agree on sign of change. For more information on the advanced approach, please refer to the Cross-Chapter Box Atlas.1.</w:t>
      </w:r>
    </w:p>
    <w:p w14:paraId="048B86FB" w14:textId="28ED413C" w:rsidR="0085657C" w:rsidRPr="00A90334" w:rsidRDefault="0085657C" w:rsidP="00703712">
      <w:pPr>
        <w:pStyle w:val="AR6Chap11Figure"/>
        <w:numPr>
          <w:ilvl w:val="0"/>
          <w:numId w:val="0"/>
        </w:numPr>
        <w:shd w:val="clear" w:color="auto" w:fill="DEEAF6" w:themeFill="accent1" w:themeFillTint="33"/>
        <w:ind w:left="2977"/>
      </w:pPr>
    </w:p>
    <w:p w14:paraId="77C60F97" w14:textId="16B584F3" w:rsidR="0085657C" w:rsidRPr="00232B8B" w:rsidRDefault="0085657C" w:rsidP="0034429F">
      <w:pPr>
        <w:pStyle w:val="AR6BodyText"/>
        <w:shd w:val="clear" w:color="auto" w:fill="DEEAF6" w:themeFill="accent1" w:themeFillTint="33"/>
        <w:spacing w:line="259" w:lineRule="auto"/>
        <w:rPr>
          <w:b/>
          <w:lang w:val="en-GB"/>
        </w:rPr>
      </w:pPr>
      <w:r w:rsidRPr="00232B8B">
        <w:rPr>
          <w:b/>
          <w:lang w:val="en-GB"/>
        </w:rPr>
        <w:t>[END C</w:t>
      </w:r>
      <w:r w:rsidR="0034429F">
        <w:rPr>
          <w:b/>
          <w:lang w:val="en-GB"/>
        </w:rPr>
        <w:t xml:space="preserve">ROSS-CHAPTER </w:t>
      </w:r>
      <w:r w:rsidRPr="00232B8B">
        <w:rPr>
          <w:b/>
          <w:lang w:val="en-GB"/>
        </w:rPr>
        <w:t>BOX 11.1, FIGURE 2 HERE]</w:t>
      </w:r>
    </w:p>
    <w:p w14:paraId="04510DD8" w14:textId="5292B188" w:rsidR="0085657C" w:rsidRDefault="0085657C" w:rsidP="0034429F">
      <w:pPr>
        <w:pStyle w:val="AR6BodyText"/>
        <w:shd w:val="clear" w:color="auto" w:fill="DEEAF6" w:themeFill="accent1" w:themeFillTint="33"/>
        <w:spacing w:line="259" w:lineRule="auto"/>
        <w:rPr>
          <w:lang w:val="en-GB"/>
        </w:rPr>
      </w:pPr>
    </w:p>
    <w:p w14:paraId="60B18C24" w14:textId="5B9D8FAB" w:rsidR="00703712" w:rsidRDefault="00703712" w:rsidP="0034429F">
      <w:pPr>
        <w:pStyle w:val="AR6BodyText"/>
        <w:shd w:val="clear" w:color="auto" w:fill="DEEAF6" w:themeFill="accent1" w:themeFillTint="33"/>
        <w:spacing w:line="259" w:lineRule="auto"/>
        <w:rPr>
          <w:lang w:val="en-GB"/>
        </w:rPr>
      </w:pPr>
    </w:p>
    <w:p w14:paraId="348CBFDB" w14:textId="3F3E5B20" w:rsidR="0085657C" w:rsidRPr="006A2665" w:rsidRDefault="0085657C" w:rsidP="0034429F">
      <w:pPr>
        <w:pStyle w:val="AR6BodyText"/>
        <w:shd w:val="clear" w:color="auto" w:fill="DEEAF6" w:themeFill="accent1" w:themeFillTint="33"/>
        <w:spacing w:line="259" w:lineRule="auto"/>
        <w:rPr>
          <w:lang w:val="en-GB"/>
        </w:rPr>
      </w:pPr>
      <w:r w:rsidRPr="00232B8B">
        <w:rPr>
          <w:lang w:val="en-GB"/>
        </w:rPr>
        <w:t xml:space="preserve">In contrast to linear pattern scaling </w:t>
      </w:r>
      <w:ins w:id="656" w:author="Robin Matthews" w:date="2021-07-13T17:51:00Z">
        <w:r w:rsidR="002613E9">
          <w:rPr>
            <w:lang w:val="en-GB"/>
          </w:rPr>
          <w:fldChar w:fldCharType="begin" w:fldLock="1"/>
        </w:r>
      </w:ins>
      <w:r w:rsidR="0012753B">
        <w:rPr>
          <w:lang w:val="en-GB"/>
        </w:rPr>
        <w:instrText>ADDIN CSL_CITATION { "citationItems" : [ { "id" : "ITEM-1", "itemData" : { "DOI" : "10.1023/A:1026035305597", "ISSN" : "01650009", "abstract" : "A fully probabilistic, or risk, assessment of future regional climate change and its impacts involves more scenarios of radiative forcing than can be simulated by a general (GCM) or regional (RCM) circulation model. Additional scenarios may be created by scaling a spatial response pattern from a GCM by a global warming projection from a simple climate model. I examine this technique, known as pattern scaling, using a particular GCM (HadCM2).The critical assumption is that there is a linear relationship between the scaler (annual global-mean temperature) and the response pattern. Previous studies have found this assumption to be broadly valid for annual temperature; I extend this conclusion to precipitation and seasonal (JJA) climate. However, slight non-linearities arise from the dependence of the climatic response on the rate, not just the amount, of change in the scaler. These non-linearities introduce some significant errors into the estimates made by pattern scaling, but nonetheless the estimates accurately represent the modelled changes. A response pattern may be made more robust by lengthening the period from which it is obtained, by anomalising it relative to the control simulation, and by using least squares regression to obtain it. The errors arising from pattern scaling may be minimised by interpolating from a stronger to a weaker forcing scenario.", "author" : [ { "dropping-particle" : "", "family" : "Mitchell", "given" : "Timothy D.", "non-dropping-particle" : "", "parse-names" : false, "suffix" : "" } ], "container-title" : "Climatic Change", "id" : "ITEM-1", "issue" : "3", "issued" : { "date-parts" : [ [ "2003" ] ] }, "page" : "217-242", "title" : "Pattern Scaling. An Examination of the Accuracy of the Technique for Describing Future Climates", "translator" : [ { "dropping-particle" : "", "family" : "S3484", "given" : "", "non-dropping-particle" : "", "parse-names" : false, "suffix" : "" } ], "type" : "article-journal", "volume" : "60" }, "uris" : [ "http://www.mendeley.com/documents/?uuid=95a7f559-5c77-436f-8a71-079f94b839a9"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S3516", "given" : "Rt13", "non-dropping-particle" : "", "parse-names" : false, "suffix" : "" } ], "type" : "chapter" }, "uris" : [ "http://www.mendeley.com/documents/?uuid=623078c0-d1d2-43b3-aced-dccf68930033" ] } ], "mendeley" : { "formattedCitation" : "(Mitchell, 2003; Collins et al., 2013)", "plainTextFormattedCitation" : "(Mitchell, 2003; Collins et al., 2013)", "previouslyFormattedCitation" : "(Mitchell, 2003; Collins et al., 2013)" }, "properties" : { "noteIndex" : 0 }, "schema" : "https://github.com/citation-style-language/schema/raw/master/csl-citation.json" }</w:instrText>
      </w:r>
      <w:ins w:id="657" w:author="Robin Matthews" w:date="2021-07-13T17:51:00Z">
        <w:r w:rsidR="002613E9">
          <w:rPr>
            <w:lang w:val="en-GB"/>
          </w:rPr>
          <w:fldChar w:fldCharType="separate"/>
        </w:r>
        <w:r w:rsidR="002613E9" w:rsidRPr="00C3442A">
          <w:rPr>
            <w:noProof/>
            <w:lang w:val="en-GB"/>
          </w:rPr>
          <w:t>(Mitchell, 2003; Collins et al., 2013)</w:t>
        </w:r>
        <w:r w:rsidR="002613E9">
          <w:rPr>
            <w:lang w:val="en-GB"/>
          </w:rPr>
          <w:fldChar w:fldCharType="end"/>
        </w:r>
        <w:r w:rsidR="002613E9" w:rsidRPr="00232B8B" w:rsidDel="002613E9">
          <w:rPr>
            <w:lang w:val="en-GB"/>
          </w:rPr>
          <w:t xml:space="preserve"> </w:t>
        </w:r>
      </w:ins>
      <w:del w:id="658" w:author="Robin Matthews" w:date="2021-07-13T17:51:00Z">
        <w:r w:rsidRPr="00232B8B" w:rsidDel="002613E9">
          <w:rPr>
            <w:lang w:val="en-GB"/>
          </w:rPr>
          <w:delText>(</w:delText>
        </w:r>
        <w:bookmarkStart w:id="659" w:name="_Hlk77091069"/>
        <w:commentRangeStart w:id="660"/>
        <w:r w:rsidRPr="00232B8B" w:rsidDel="002613E9">
          <w:rPr>
            <w:lang w:val="en-GB"/>
          </w:rPr>
          <w:fldChar w:fldCharType="begin" w:fldLock="1"/>
        </w:r>
        <w:r w:rsidR="00FF6231" w:rsidDel="002613E9">
          <w:rPr>
            <w:lang w:val="en-GB"/>
          </w:rPr>
          <w:delInstrText>ADDIN CSL_CITATION { "citationItems" : [ { "id" : "ITEM-1", "itemData" : { "DOI" : "10.1023/A:1026035305597", "ISSN" : "01650009", "abstract" : "A fully probabilistic, or risk, assessment of future regional climate change and its impacts involves more scenarios of radiative forcing than can be simulated by a general (GCM) or regional (RCM) circulation model. Additional scenarios may be created by scaling a spatial response pattern from a GCM by a global warming projection from a simple climate model. I examine this technique, known as pattern scaling, using a particular GCM (HadCM2).The critical assumption is that there is a linear relationship between the scaler (annual global-mean temperature) and the response pattern. Previous studies have found this assumption to be broadly valid for annual temperature; I extend this conclusion to precipitation and seasonal (JJA) climate. However, slight non-linearities arise from the dependence of the climatic response on the rate, not just the amount, of change in the scaler. These non-linearities introduce some significant errors into the estimates made by pattern scaling, but nonetheless the estimates accurately represent the modelled changes. A response pattern may be made more robust by lengthening the period from which it is obtained, by anomalising it relative to the control simulation, and by using least squares regression to obtain it. The errors arising from pattern scaling may be minimised by interpolating from a stronger to a weaker forcing scenario.", "author" : [ { "dropping-particle" : "", "family" : "Mitchell", "given" : "Timothy D.", "non-dropping-particle" : "", "parse-names" : false, "suffix" : "" } ], "container-title" : "Climatic Change", "id" : "ITEM-1", "issue" : "3", "issued" : { "date-parts" : [ [ "2003" ] ] }, "page" : "217-242", "title" : "Pattern Scaling. An Examination of the Accuracy of the Technique for Describing Future Climates", "translator" : [ { "dropping-particle" : "", "family" : "S3484", "given" : "", "non-dropping-particle" : "", "parse-names" : false, "suffix" : "" } ], "type" : "article-journal", "volume" : "60" }, "uris" : [ "http://www.mendeley.com/documents/?uuid=95a7f559-5c77-436f-8a71-079f94b839a9" ] } ], "mendeley" : { "formattedCitation" : "(Mitchell, 2003)", "manualFormatting" : "Mitchell, 2003;", "plainTextFormattedCitation" : "(Mitchell, 2003)", "previouslyFormattedCitation" : "(Mitchell, 2003)" }, "properties" : { "noteIndex" : 0 }, "schema" : "https://github.com/citation-style-language/schema/raw/master/csl-citation.json" }</w:delInstrText>
        </w:r>
        <w:r w:rsidRPr="00232B8B" w:rsidDel="002613E9">
          <w:rPr>
            <w:lang w:val="en-GB"/>
          </w:rPr>
          <w:fldChar w:fldCharType="separate"/>
        </w:r>
        <w:r w:rsidR="00A26296" w:rsidDel="002613E9">
          <w:rPr>
            <w:noProof/>
            <w:lang w:val="en-GB"/>
          </w:rPr>
          <w:delText>Mitchell, 2003;</w:delText>
        </w:r>
        <w:r w:rsidRPr="00232B8B" w:rsidDel="002613E9">
          <w:rPr>
            <w:lang w:val="en-GB"/>
          </w:rPr>
          <w:fldChar w:fldCharType="end"/>
        </w:r>
        <w:commentRangeEnd w:id="660"/>
        <w:r w:rsidR="00A26296" w:rsidDel="002613E9">
          <w:rPr>
            <w:rStyle w:val="Marquedecommentaire"/>
          </w:rPr>
          <w:commentReference w:id="660"/>
        </w:r>
        <w:r w:rsidRPr="00232B8B" w:rsidDel="002613E9">
          <w:rPr>
            <w:lang w:val="en-GB"/>
          </w:rPr>
          <w:delText xml:space="preserve"> </w:delText>
        </w:r>
        <w:commentRangeStart w:id="661"/>
        <w:r w:rsidRPr="00232B8B" w:rsidDel="002613E9">
          <w:rPr>
            <w:lang w:val="en-GB"/>
          </w:rPr>
          <w:fldChar w:fldCharType="begin" w:fldLock="1"/>
        </w:r>
        <w:r w:rsidR="00FF6231" w:rsidDel="002613E9">
          <w:rPr>
            <w:lang w:val="en-GB"/>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S3516", "given" : "Rt13", "non-dropping-particle" : "", "parse-names" : false, "suffix" : "" } ], "type" : "chapter" }, "uris" : [ "http://www.mendeley.com/documents/?uuid=623078c0-d1d2-43b3-aced-dccf68930033" ] } ], "mendeley" : { "formattedCitation" : "(Collins et al., 2013)", "manualFormatting" : "Collins et al., 2013a)", "plainTextFormattedCitation" : "(Collins et al., 2013)", "previouslyFormattedCitation" : "(Collins et al., 2013)" }, "properties" : { "noteIndex" : 0 }, "schema" : "https://github.com/citation-style-language/schema/raw/master/csl-citation.json" }</w:delInstrText>
        </w:r>
        <w:r w:rsidRPr="00232B8B" w:rsidDel="002613E9">
          <w:rPr>
            <w:lang w:val="en-GB"/>
          </w:rPr>
          <w:fldChar w:fldCharType="separate"/>
        </w:r>
        <w:r w:rsidR="00A26296" w:rsidDel="002613E9">
          <w:rPr>
            <w:noProof/>
            <w:lang w:val="en-GB"/>
          </w:rPr>
          <w:delText>Collins et al., 2013a)</w:delText>
        </w:r>
        <w:r w:rsidRPr="00232B8B" w:rsidDel="002613E9">
          <w:rPr>
            <w:lang w:val="en-GB"/>
          </w:rPr>
          <w:fldChar w:fldCharType="end"/>
        </w:r>
      </w:del>
      <w:bookmarkEnd w:id="659"/>
      <w:commentRangeEnd w:id="661"/>
      <w:r w:rsidR="00A26296">
        <w:rPr>
          <w:rStyle w:val="Marquedecommentaire"/>
        </w:rPr>
        <w:commentReference w:id="661"/>
      </w:r>
      <w:r w:rsidRPr="00232B8B">
        <w:rPr>
          <w:lang w:val="en-GB"/>
        </w:rPr>
        <w:t>, the use of GWLs as a dimension of integration does not require linearity in the response of a climate variable</w:t>
      </w:r>
      <w:r>
        <w:rPr>
          <w:lang w:val="en-GB"/>
        </w:rPr>
        <w:t>. It is thus</w:t>
      </w:r>
      <w:r w:rsidRPr="00232B8B">
        <w:rPr>
          <w:lang w:val="en-GB"/>
        </w:rPr>
        <w:t xml:space="preserve"> even</w:t>
      </w:r>
      <w:r>
        <w:rPr>
          <w:lang w:val="en-GB"/>
        </w:rPr>
        <w:t xml:space="preserve"> useful</w:t>
      </w:r>
      <w:r w:rsidRPr="00232B8B">
        <w:rPr>
          <w:lang w:val="en-GB"/>
        </w:rPr>
        <w:t xml:space="preserve"> for metrics </w:t>
      </w:r>
      <w:r>
        <w:rPr>
          <w:lang w:val="en-GB"/>
        </w:rPr>
        <w:t>which do not show a linear response, such as</w:t>
      </w:r>
      <w:r w:rsidRPr="00232B8B">
        <w:rPr>
          <w:lang w:val="en-GB"/>
        </w:rPr>
        <w:t xml:space="preserve"> the frequency of heat extremes over land and oceans </w:t>
      </w:r>
      <w:commentRangeStart w:id="662"/>
      <w:ins w:id="663" w:author="Robin Matthews" w:date="2021-07-13T17:52:00Z">
        <w:r w:rsidR="005A646A">
          <w:rPr>
            <w:lang w:val="en-GB"/>
          </w:rPr>
          <w:fldChar w:fldCharType="begin" w:fldLock="1"/>
        </w:r>
      </w:ins>
      <w:r w:rsidR="0012753B">
        <w:rPr>
          <w:lang w:val="en-GB"/>
        </w:rPr>
        <w:instrText>ADDIN CSL_CITATION { "citationItems" : [ { "id" : "ITEM-1", "itemData" : { "DOI" : "10.1038/s41598-017-12520-2", "ISSN" : "2045-2322", "PMID" : "28947762", "abstract" : "The Paris Agreement calls for global warming to be limited to 1.5-2 \u00b0C. For the first time, this study investigates how different regional heatwave characteristics (intensity, frequency and duration) are projected to change relative to increasing global warming thresholds. Increases in heatwave days between 4-34 extra days per season are projected per \u00b0C of global warming. Some tropical regions could experience up to 120 extra heatwave days/season if 5 \u00b0C is reached. Increases in heatwave intensity are generally 0.5-1.5 \u00b0C above a given global warming threshold, however are higher over the Mediterranean and Central Asian regions. Between warming thresholds of 1.5 \u00b0C and 2.5 \u00b0C, the return intervals of intense heatwaves reduce by 2-3 fold. Heatwave duration is projected to increase by 2-10 days/\u00b0C, with larger changes over lower latitudes. Analysis of two climate model ensembles indicate that variation in the rate of heatwave changes is dependent on physical differences between different climate models, however internal climate variability bears considerable influence on the expected range of regional heatwave changes per warming threshold. The results of this study reiterate the potential for disastrous consequences associated with regional heatwaves if global mean warming is not limited to 2 degrees.", "author" : [ { "dropping-particle" : "", "family" : "Perkins-Kirkpatrick", "given" : "S. E.", "non-dropping-particle" : "", "parse-names" : false, "suffix" : "" }, { "dropping-particle" : "", "family" : "Gibson", "given" : "P. B.", "non-dropping-particle" : "", "parse-names" : false, "suffix" : "" } ], "container-title" : "Scientific Reports", "id" : "ITEM-1", "issue" : "1", "issued" : { "date-parts" : [ [ "2018", "12", "25" ] ] }, "page" : "1-12", "publisher" : "Springer US", "title" : "Changes in regional heatwave characteristics as a function of increasing global temperature", "translator" : [ { "dropping-particle" : "", "family" : "S3409", "given" : "", "non-dropping-particle" : "", "parse-names" : false, "suffix" : "" } ], "type" : "article-journal", "volume" : "7" }, "uris" : [ "http://www.mendeley.com/documents/?uuid=5996f5fa-17a5-4d47-afbe-5694d09c85fd" ] }, { "id" : "ITEM-2",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2",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id" : "ITEM-3", "itemData" : { "DOI" : "10.1038/s41586-018-0383-9", "ISSN" : "0028-0836", "author" : [ { "dropping-particle" : "", "family" : "Fr\u00f6licher", "given" : "Thomas Lukas",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3", "issue" : "7718", "issued" : { "date-parts" : [ [ "2018", "8", "15" ] ] }, "page" : "360-364", "publisher" : "Springer US", "title" : "Marine heatwaves under global warming", "translator" : [ { "dropping-particle" : "", "family" : "S825", "given" : "", "non-dropping-particle" : "", "parse-names" : false, "suffix" : "" } ], "type" : "article-journal", "volume" : "560" }, "uris" : [ "http://www.mendeley.com/documents/?uuid=6b358356-fdae-4a83-a993-24170ba8893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Fischer and Knutti, 2015; Fr\u00f6licher et al., 2018; Kharin et al., 2018; Perkins-Kirkpatrick and Gibson, 2018)", "manualFormatting" : "(Fischer and Knutti, 2015; Fr\u00f6licher et al., 2018; Kharin et al., 2018; Perkins-Kirkpatrick and Gibson, 2017)", "plainTextFormattedCitation" : "(Fischer and Knutti, 2015; Fr\u00f6licher et al., 2018; Kharin et al., 2018; Perkins-Kirkpatrick and Gibson, 2018)", "previouslyFormattedCitation" : "(Fischer and Knutti, 2015; Fr\u00f6licher et al., 2018; Kharin et al., 2018; Perkins-Kirkpatrick and Gibson, 2018)" }, "properties" : { "noteIndex" : 0 }, "schema" : "https://github.com/citation-style-language/schema/raw/master/csl-citation.json" }</w:instrText>
      </w:r>
      <w:ins w:id="664" w:author="Robin Matthews" w:date="2021-07-13T17:52:00Z">
        <w:r w:rsidR="005A646A">
          <w:rPr>
            <w:lang w:val="en-GB"/>
          </w:rPr>
          <w:fldChar w:fldCharType="separate"/>
        </w:r>
        <w:r w:rsidR="005A646A" w:rsidRPr="00C3442A">
          <w:rPr>
            <w:noProof/>
            <w:lang w:val="en-GB"/>
          </w:rPr>
          <w:t>(Fischer and Knutti, 2015; Frölicher et al., 2018; Kharin et al., 2018; Perkins-Kirkpatrick and Gibson, 201</w:t>
        </w:r>
        <w:r w:rsidR="005A646A">
          <w:rPr>
            <w:noProof/>
            <w:lang w:val="en-GB"/>
          </w:rPr>
          <w:t>7</w:t>
        </w:r>
        <w:r w:rsidR="005A646A" w:rsidRPr="00C3442A">
          <w:rPr>
            <w:noProof/>
            <w:lang w:val="en-GB"/>
          </w:rPr>
          <w:t>)</w:t>
        </w:r>
        <w:r w:rsidR="005A646A">
          <w:rPr>
            <w:lang w:val="en-GB"/>
          </w:rPr>
          <w:fldChar w:fldCharType="end"/>
        </w:r>
        <w:commentRangeEnd w:id="662"/>
        <w:r w:rsidR="005A646A">
          <w:rPr>
            <w:rStyle w:val="Marquedecommentaire"/>
          </w:rPr>
          <w:commentReference w:id="662"/>
        </w:r>
      </w:ins>
      <w:commentRangeStart w:id="665"/>
      <w:del w:id="666" w:author="Robin Matthews" w:date="2021-07-13T17:52:00Z">
        <w:r w:rsidRPr="00232B8B" w:rsidDel="005A646A">
          <w:rPr>
            <w:lang w:val="en-GB"/>
          </w:rPr>
          <w:fldChar w:fldCharType="begin" w:fldLock="1"/>
        </w:r>
        <w:r w:rsidR="00FF6231" w:rsidRPr="005A646A" w:rsidDel="005A646A">
          <w:rPr>
            <w:lang w:val="en-GB"/>
          </w:rPr>
          <w:delInstrText>ADDIN CSL_CITATION { "citationItems" : [ { "id" : "ITEM-1", "itemData" : { "DOI" : "10.1038/s41598-017-12520-2", "ISSN" : "2045-2322", "PMID" : "28947762", "abstract" : "The Paris Agreement calls for global warming to be limited to 1.5-2 \u00b0C. For the first time, this study investigates how different regional heatwave characteristics (intensity, frequency and duration) are projected to change relative to increasing global warming thresholds. Increases in heatwave days between 4-34 extra days per season are projected per \u00b0C of global warming. Some tropical regions could experience up to 120 extra heatwave days/season if 5 \u00b0C is reached. Increases in heatwave intensity are generally 0.5-1.5 \u00b0C above a given global warming threshold, however are higher over the Mediterranean and Central Asian regions. Between warming thresholds of 1.5 \u00b0C and 2.5 \u00b0C, the return intervals of intense heatwaves reduce by 2-3 fold. Heatwave duration is projected to increase by 2-10 days/\u00b0C, with larger changes over lower latitudes. Analysis of two climate model ensembles indicate that variation in the rate of heatwave changes is dependent on physical differences between different climate models, however internal climate variability bears considerable influence on the expected range of regional heatwave changes per warming threshold. The results of this study reiterate the potential for disastrous consequences associated with regional heatwaves if global mean warming is not limited to 2 degrees.", "author" : [ { "dropping-particle" : "", "family" : "Perkins-Kirkpatrick", "given" : "S. E.", "non-dropping-particle" : "", "parse-names" : false, "suffix" : "" }, { "dropping-particle" : "", "family" : "Gibson", "given" : "P. B.", "non-dropping-particle" : "", "parse-names" : false, "suffix" : "" } ], "container-title" : "Scientific Reports", "id" : "ITEM-1", "issue" : "1", "issued" : { "date-parts" : [ [ "2018", "12", "25" ] ] }, "page" : "1-12", "publisher" : "Springer US", "title" : "Changes in regional heatwave characteristics as a function of increasing global temperature", "translator" : [ { "dropping-particle" : "", "family" : "S3409", "given" : "", "non-dropping-particle" : "", "parse-names" : false, "suffix" : "" } ], "type" : "article-journal", "volume" : "7" }, "uris" : [ "http://www.mendeley.com/documents/?uuid=5996f5fa-17a5-4d47-afbe-5694d09c85fd" ] }, { "id" : "ITEM-2",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2",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mendeley" : { "formattedCitation" : "(Fischer and Knutti, 2015; Perkins-Kirkpatrick and Gibson, 2018)", "manualFormatting" : "(Fischer and Knutti, 2015; Perkins-Kirkpatrick and Gibson, 2017;", "plainTextFormattedCitation" : "(Fischer and Knutti, 2015; Perkins-Kirkpatrick and Gibson, 2018)", "previouslyFormattedCitation" : "(Fischer and Knutti, 2015; Perkins-Kirkpatrick and Gibson, 2018)" }, "properties" : { "noteIndex" : 0 }, "schema" : "https://github.com/citation-style-language/schema/raw/master/csl-citation.json" }</w:delInstrText>
        </w:r>
        <w:r w:rsidRPr="00232B8B" w:rsidDel="005A646A">
          <w:rPr>
            <w:lang w:val="en-GB"/>
          </w:rPr>
          <w:fldChar w:fldCharType="separate"/>
        </w:r>
        <w:r w:rsidR="00A26296" w:rsidRPr="005A646A" w:rsidDel="005A646A">
          <w:rPr>
            <w:noProof/>
            <w:lang w:val="en-GB"/>
          </w:rPr>
          <w:delText>(Fischer and Knutti, 2015; Perkins-Kirkpatrick and Gibson, 2017;</w:delText>
        </w:r>
        <w:r w:rsidRPr="00232B8B" w:rsidDel="005A646A">
          <w:rPr>
            <w:lang w:val="en-GB"/>
          </w:rPr>
          <w:fldChar w:fldCharType="end"/>
        </w:r>
        <w:commentRangeEnd w:id="665"/>
        <w:r w:rsidR="00A26296" w:rsidDel="005A646A">
          <w:rPr>
            <w:rStyle w:val="Marquedecommentaire"/>
          </w:rPr>
          <w:commentReference w:id="665"/>
        </w:r>
        <w:r w:rsidRPr="00232B8B" w:rsidDel="005A646A">
          <w:rPr>
            <w:lang w:val="en-GB"/>
          </w:rPr>
          <w:delText xml:space="preserve"> </w:delText>
        </w:r>
        <w:commentRangeStart w:id="667"/>
        <w:r w:rsidRPr="00232B8B" w:rsidDel="005A646A">
          <w:rPr>
            <w:lang w:val="en-GB"/>
          </w:rPr>
          <w:fldChar w:fldCharType="begin" w:fldLock="1"/>
        </w:r>
        <w:r w:rsidR="00FF6231" w:rsidDel="005A646A">
          <w:rPr>
            <w:lang w:val="en-GB"/>
          </w:rPr>
          <w:delInstrText>ADDIN CSL_CITATION { "citationItems" : [ { "id" : "ITEM-1", "itemData" : { "DOI" : "10.1038/s41586-018-0383-9", "ISSN" : "0028-0836", "author" : [ { "dropping-particle" : "", "family" : "Fr\u00f6licher", "given" : "Thomas Lukas",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1", "issue" : "7718", "issued" : { "date-parts" : [ [ "2018", "8", "15" ] ] }, "page" : "360-364", "publisher" : "Springer US", "title" : "Marine heatwaves under global warming", "translator" : [ { "dropping-particle" : "", "family" : "S825", "given" : "", "non-dropping-particle" : "", "parse-names" : false, "suffix" : "" } ], "type" : "article-journal", "volume" : "560" }, "uris" : [ "http://www.mendeley.com/documents/?uuid=6b358356-fdae-4a83-a993-24170ba88938" ] }, { "id" : "ITEM-2",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2",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Fr\u00f6licher et al., 2018; Kharin et al., 2018)", "manualFormatting" : "Fr\u00f6licher et al., 2018; Kharin et al., 2018)", "plainTextFormattedCitation" : "(Fr\u00f6licher et al., 2018; Kharin et al., 2018)", "previouslyFormattedCitation" : "(Fr\u00f6licher et al., 2018; Kharin et al., 2018)" }, "properties" : { "noteIndex" : 0 }, "schema" : "https://github.com/citation-style-language/schema/raw/master/csl-citation.json" }</w:delInstrText>
        </w:r>
        <w:r w:rsidRPr="00232B8B" w:rsidDel="005A646A">
          <w:rPr>
            <w:lang w:val="en-GB"/>
          </w:rPr>
          <w:fldChar w:fldCharType="separate"/>
        </w:r>
        <w:r w:rsidR="00A26296" w:rsidDel="005A646A">
          <w:rPr>
            <w:noProof/>
            <w:lang w:val="en-GB"/>
          </w:rPr>
          <w:delText>Frölicher et al., 2018; Kharin et al., 2018)</w:delText>
        </w:r>
        <w:r w:rsidRPr="00232B8B" w:rsidDel="005A646A">
          <w:rPr>
            <w:lang w:val="en-GB"/>
          </w:rPr>
          <w:fldChar w:fldCharType="end"/>
        </w:r>
        <w:commentRangeEnd w:id="667"/>
        <w:r w:rsidR="00A26296" w:rsidDel="005A646A">
          <w:rPr>
            <w:rStyle w:val="Marquedecommentaire"/>
          </w:rPr>
          <w:commentReference w:id="667"/>
        </w:r>
      </w:del>
      <w:r w:rsidRPr="00232B8B">
        <w:rPr>
          <w:lang w:val="en-GB"/>
        </w:rPr>
        <w:t xml:space="preserve"> if the relationship of the variable of interest to the GWL is scenario independent. The latter means that the response is independent of the pathway and relative contribution of various radiative forcings. For some more complex indices like warm-spell duration or for regions with strong aerosol changes, discrepancies can be larger </w:t>
      </w:r>
      <w:commentRangeStart w:id="668"/>
      <w:r w:rsidRPr="00232B8B">
        <w:rPr>
          <w:lang w:val="en-GB"/>
        </w:rPr>
        <w:fldChar w:fldCharType="begin" w:fldLock="1"/>
      </w:r>
      <w:r w:rsidR="0012753B">
        <w:rPr>
          <w:lang w:val="en-GB"/>
        </w:rPr>
        <w:instrText>ADDIN CSL_CITATION { "citationItems" : [ { "id" : "ITEM-1", "itemData" : { "DOI" : "10.1038/srep46432", "ISSN" : "2045-2322", "author" : [ { "dropping-particle" : "", "family" : "Wang", "given" : "Zhili", "non-dropping-particle" : "", "parse-names" : false, "suffix" : "" }, { "dropping-particle" : "", "family" : "Lin", "given" : "Lei", "non-dropping-particle" : "", "parse-names" : false, "suffix" : "" }, { "dropping-particle" : "", "family" : "Zhang", "given" : "Xiaoye", "non-dropping-particle" : "", "parse-names" : false, "suffix" : "" }, { "dropping-particle" : "", "family" : "Zhang", "given" : "Hua", "non-dropping-particle" : "", "parse-names" : false, "suffix" : "" }, { "dropping-particle" : "", "family" : "Liu", "given" : "Liangke", "non-dropping-particle" : "", "parse-names" : false, "suffix" : "" }, { "dropping-particle" : "", "family" : "Xu", "given" : "Yangyang", "non-dropping-particle" : "", "parse-names" : false, "suffix" : "" } ], "container-title" : "Scientific Reports", "id" : "ITEM-1", "issue" : "1", "issued" : { "date-parts" : [ [ "2017", "12", "20" ] ] }, "page" : "46432", "title" : "Scenario dependence of future changes in climate extremes under 1.5 \u00b0C and 2 \u00b0C global warming", "translator" : [ { "dropping-particle" : "", "family" : "S1192", "given" : "", "non-dropping-particle" : "", "parse-names" : false, "suffix" : "" } ], "type" : "article-journal", "volume" : "7" }, "uris" : [ "http://www.mendeley.com/documents/?uuid=1c62bbad-5a8d-4f84-9ca2-960006910e85" ] }, { "id" : "ITEM-2", "itemData" : { "DOI" : "10.1175/JCLI-D-17-0649.1", "ISSN" : "0894-8755", "abstract" : "AbstractGiven the Paris Agreement it is imperative there is greater understanding of the consequences of limiting global warming to the target 1.5\u00b0C and 2\u00b0C levels above pre-industrial conditions. It is challenging to quantify changes across a small increment of global warming, so a pattern-scaling approach may be considered. Here we investigate the validity of such an approach by comprehensively examining how well local temperatures and warming trends in a 1.5\u00b0C world predict local temperatures at global warming of 2\u00b0C. Ensembles of transient coupled climate simulations from multiple models under different scenarios were compared and individual model responses were analysed. For many places, the multimodel forced response of seasonal-average temperatures is approximately linear with global warming between 1.5\u00b0C and 2\u00b0C. However, individual model results vary and large contributions from non-linear changes in unforced variability or the forced response cannot be ruled out. In some regions, such as East Asia, models simulate substantially greater warming than is expected from linear scaling. Examining East Asia during boreal summer, we find increased warming in the simulated 2\u00b0C world relative to scaling up from 1.5\u00b0C is related to reduced anthropogenic aerosol emissions. Our findings suggest that, where forcings other than those due to greenhouse gas emissions change, the warming experienced in a 1.5\u00b0C world is a poor predictor for local climate at 2\u00b0C of global warming. In addition to the analysis of the linearity in the forced climate change signal, we find that natural variability remains a substantial contribution to uncertainty at these low-warming targets.", "author" : [ { "dropping-particle" : "", "family" : "King", "given" : "Andrew D.", "non-dropping-particle" : "", "parse-names" : false, "suffix" : "" }, { "dropping-particle" : "", "family" : "Knutti", "given" : "Reto", "non-dropping-particle" : "", "parse-names" : false, "suffix" : "" }, { "dropping-particle" : "", "family" : "Uhe", "given" : "Peter", "non-dropping-particle" : "", "parse-names" : false, "suffix" : "" }, { "dropping-particle" : "", "family" : "Mitchell", "given" : "Daniel M.",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Freychet", "given" : "Nicolas", "non-dropping-particle" : "", "parse-names" : false, "suffix" : "" } ], "container-title" : "Journal of Climate", "id" : "ITEM-2", "issued" : { "date-parts" : [ [ "2018" ] ] }, "page" : "JCLI-D-17-0649.1", "title" : "On the linearity of local and regional temperature changes from 1.5\u00b0C to 2\u00b0C of global warming", "translator" : [ { "dropping-particle" : "", "family" : "S1152", "given" : "", "non-dropping-particle" : "", "parse-names" : false, "suffix" : "" } ], "type" : "article-journal" }, "uris" : [ "http://www.mendeley.com/documents/?uuid=17a3c7b9-100a-4542-a114-c1b344a4b41f" ] }, { "id" : "ITEM-3", "itemData" : { "DOI" : "10.1088/1748-9326/ab8332", "ISSN" : "17489326", "abstract" : "We use simple pattern scaling and time-shift to emulate changes in a set of climate extreme indices under future scenarios, and we evaluate the emulators' accuracy. We propose an error metric that separates systematic emulation errors from discrepancies between emulated and target values due to internal variability, taking advantage of the availability of climate model simulations in the form of initial condition ensembles. We compute the error metric at grid-point scale, and we show geographically resolved results, or aggregate them as global averages. We use a range of scenarios spanning global temperature increases by the end of the century of 1.5 C and 2.0 C compared to a pre-industrial baseline, and two higher trajectories, RCP4.5 and RCP8.5. With this suite of scenarios we can test the effects on the error of the size of the temperature gap between emulation origin and target scenarios. We find that in the emulation of most indices the dominant source of discrepancy is internal variability. For at least one index, however, counting exceedances of a high temperature threshold, significant portions of the globally aggregated discrepancy and its regional pattern originate from the systematic emulation error. The metric also highlights a fundamental difference in the two methods related to the simulation of internal variability, which is significantly resized by simple pattern scaling. This aspect needs to be considered when using these methods in applications where preserving variability for uncertainty quantification is important. We propose our metric as a diagnostic tool, facilitating the formulation of scientific hypotheses on the reasons for the error. In the meantime, we show that for many impact relevant indices these two well established emulation techniques perform accurately when measured against internal variability, establishing the fundamental condition for using them to represent climate drivers in impact modeling.", "author" : [ { "dropping-particle" : "", "family" : "Tebaldi", "given" : "C.", "non-dropping-particle" : "", "parse-names" : false, "suffix" : "" }, { "dropping-particle" : "", "family" : "Armbruster", "given" : "A.", "non-dropping-particle" : "", "parse-names" : false, "suffix" : "" }, { "dropping-particle" : "", "family" : "Engler", "given" : "H. P.", "non-dropping-particle" : "", "parse-names" : false, "suffix" : "" }, { "dropping-particle" : "", "family" : "Link", "given" : "R.", "non-dropping-particle" : "", "parse-names" : false, "suffix" : "" } ], "container-title" : "Environmental Research Letters", "id" : "ITEM-3", "issue" : "7", "issued" : { "date-parts" : [ [ "2020" ] ] }, "publisher" : "IOP Publishing", "title" : "Emulating climate extreme indices", "translator" : [ { "dropping-particle" : "", "family" : "S3482", "given" : "", "non-dropping-particle" : "", "parse-names" : false, "suffix" : "" } ], "type" : "article-journal", "volume" : "15" }, "uris" : [ "http://www.mendeley.com/documents/?uuid=dd5292a9-ac56-4401-af40-cfab95b2357f" ] } ], "mendeley" : { "formattedCitation" : "(Wang et al., 2017d; King et al., 2018; Tebaldi et al., 2020)", "manualFormatting" : "(Z. Wang et al., 2017b; King et al., 2018; Tebaldi et al., 2020)", "plainTextFormattedCitation" : "(Wang et al., 2017d; King et al., 2018; Tebaldi et al., 2020)", "previouslyFormattedCitation" : "(Wang et al., 2017d; King et al., 2018; Tebaldi et al., 2020)" }, "properties" : { "noteIndex" : 0 }, "schema" : "https://github.com/citation-style-language/schema/raw/master/csl-citation.json" }</w:instrText>
      </w:r>
      <w:r w:rsidRPr="00232B8B">
        <w:rPr>
          <w:lang w:val="en-GB"/>
        </w:rPr>
        <w:fldChar w:fldCharType="separate"/>
      </w:r>
      <w:r w:rsidR="00A26296">
        <w:rPr>
          <w:noProof/>
          <w:lang w:val="en-GB"/>
        </w:rPr>
        <w:t>(</w:t>
      </w:r>
      <w:ins w:id="669" w:author="Robin Matthews" w:date="2021-07-13T17:54:00Z">
        <w:r w:rsidR="005A646A">
          <w:rPr>
            <w:noProof/>
            <w:lang w:val="en-GB"/>
          </w:rPr>
          <w:t xml:space="preserve">Z. </w:t>
        </w:r>
      </w:ins>
      <w:r w:rsidR="00A26296">
        <w:rPr>
          <w:noProof/>
          <w:lang w:val="en-GB"/>
        </w:rPr>
        <w:t>Wang et al., 2017</w:t>
      </w:r>
      <w:ins w:id="670" w:author="Robin Matthews" w:date="2021-07-13T17:54:00Z">
        <w:r w:rsidR="005A646A">
          <w:rPr>
            <w:noProof/>
            <w:lang w:val="en-GB"/>
          </w:rPr>
          <w:t>b</w:t>
        </w:r>
      </w:ins>
      <w:del w:id="671" w:author="Robin Matthews" w:date="2021-07-13T17:54:00Z">
        <w:r w:rsidR="00A26296" w:rsidDel="005A646A">
          <w:rPr>
            <w:noProof/>
            <w:lang w:val="en-GB"/>
          </w:rPr>
          <w:delText>d</w:delText>
        </w:r>
      </w:del>
      <w:r w:rsidR="00A26296">
        <w:rPr>
          <w:noProof/>
          <w:lang w:val="en-GB"/>
        </w:rPr>
        <w:t>; King et al., 2018; Tebaldi et al., 2020)</w:t>
      </w:r>
      <w:r w:rsidRPr="00232B8B">
        <w:rPr>
          <w:lang w:val="en-GB"/>
        </w:rPr>
        <w:fldChar w:fldCharType="end"/>
      </w:r>
      <w:commentRangeEnd w:id="668"/>
      <w:r w:rsidR="00A26296">
        <w:rPr>
          <w:rStyle w:val="Marquedecommentaire"/>
        </w:rPr>
        <w:commentReference w:id="668"/>
      </w:r>
      <w:r w:rsidRPr="006A2665">
        <w:rPr>
          <w:lang w:val="en-GB"/>
        </w:rPr>
        <w:t xml:space="preserve"> (see also subsection </w:t>
      </w:r>
      <w:r w:rsidR="000933BE" w:rsidRPr="006A2665">
        <w:rPr>
          <w:lang w:val="en-GB"/>
        </w:rPr>
        <w:t xml:space="preserve">below </w:t>
      </w:r>
      <w:r w:rsidRPr="006A2665">
        <w:rPr>
          <w:lang w:val="en-GB"/>
        </w:rPr>
        <w:t xml:space="preserve">on GWLs vs scenarios for further caveats). </w:t>
      </w:r>
    </w:p>
    <w:p w14:paraId="16A90ABB" w14:textId="77777777" w:rsidR="0085657C" w:rsidRPr="006A2665" w:rsidRDefault="0085657C" w:rsidP="0034429F">
      <w:pPr>
        <w:pStyle w:val="AR6BodyText"/>
        <w:shd w:val="clear" w:color="auto" w:fill="DEEAF6" w:themeFill="accent1" w:themeFillTint="33"/>
        <w:spacing w:line="259" w:lineRule="auto"/>
        <w:rPr>
          <w:lang w:val="en-GB"/>
        </w:rPr>
      </w:pPr>
    </w:p>
    <w:p w14:paraId="6E0D5710" w14:textId="714F1C07" w:rsidR="0085657C" w:rsidRPr="00A11F17" w:rsidRDefault="0085657C" w:rsidP="0034429F">
      <w:pPr>
        <w:pStyle w:val="AR6BodyText"/>
        <w:shd w:val="clear" w:color="auto" w:fill="DEEAF6" w:themeFill="accent1" w:themeFillTint="33"/>
        <w:spacing w:line="259" w:lineRule="auto"/>
        <w:rPr>
          <w:lang w:val="en-GB"/>
        </w:rPr>
      </w:pPr>
      <w:r>
        <w:rPr>
          <w:lang w:val="en-GB"/>
        </w:rPr>
        <w:t>The limited scenario dependence of the GWL-based response for many variables implies that the regional response to emissions scenarios can be split in almost independent contributions of 1) the transient global warming response to scenarios (</w:t>
      </w:r>
      <w:r w:rsidR="000933BE">
        <w:rPr>
          <w:lang w:val="en-GB"/>
        </w:rPr>
        <w:t xml:space="preserve">see </w:t>
      </w:r>
      <w:r>
        <w:rPr>
          <w:lang w:val="en-GB"/>
        </w:rPr>
        <w:t>Chapter 4)</w:t>
      </w:r>
      <w:r w:rsidR="0005460A">
        <w:rPr>
          <w:lang w:val="en-GB"/>
        </w:rPr>
        <w:t>,</w:t>
      </w:r>
      <w:r>
        <w:rPr>
          <w:lang w:val="en-GB"/>
        </w:rPr>
        <w:t xml:space="preserve"> and 2) the regional response as function of a given GWL, </w:t>
      </w:r>
      <w:r w:rsidRPr="00232B8B">
        <w:rPr>
          <w:lang w:val="en-GB"/>
        </w:rPr>
        <w:t xml:space="preserve">which </w:t>
      </w:r>
      <w:r>
        <w:rPr>
          <w:lang w:val="en-GB"/>
        </w:rPr>
        <w:t>has</w:t>
      </w:r>
      <w:r w:rsidRPr="00232B8B">
        <w:rPr>
          <w:lang w:val="en-GB"/>
        </w:rPr>
        <w:t xml:space="preserve"> also be</w:t>
      </w:r>
      <w:r>
        <w:rPr>
          <w:lang w:val="en-GB"/>
        </w:rPr>
        <w:t>en</w:t>
      </w:r>
      <w:r w:rsidRPr="00232B8B">
        <w:rPr>
          <w:lang w:val="en-GB"/>
        </w:rPr>
        <w:t xml:space="preserve"> referred to as “regional climate sensitivity” </w:t>
      </w:r>
      <w:r w:rsidRPr="00232B8B">
        <w:rPr>
          <w:lang w:val="en-GB"/>
        </w:rPr>
        <w:fldChar w:fldCharType="begin" w:fldLock="1"/>
      </w:r>
      <w:r w:rsidR="00FC4C2D">
        <w:rPr>
          <w:lang w:val="en-GB"/>
        </w:rPr>
        <w:instrText>ADDIN CSL_CITATION { "citationItems" : [ { "id" : "ITEM-1",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1",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mendeley" : { "formattedCitation" : "(Seneviratne and Hauser, 2020)", "plainTextFormattedCitation" : "(Seneviratne and Hauser, 2020)", "previouslyFormattedCitation" : "(Seneviratne and Hauser, 2020)" }, "properties" : { "noteIndex" : 0 }, "schema" : "https://github.com/citation-style-language/schema/raw/master/csl-citation.json" }</w:instrText>
      </w:r>
      <w:r w:rsidRPr="00232B8B">
        <w:rPr>
          <w:lang w:val="en-GB"/>
        </w:rPr>
        <w:fldChar w:fldCharType="separate"/>
      </w:r>
      <w:r w:rsidR="00A26296">
        <w:rPr>
          <w:noProof/>
          <w:lang w:val="en-GB"/>
        </w:rPr>
        <w:t>(Seneviratne and Hauser, 2020)</w:t>
      </w:r>
      <w:r w:rsidRPr="00232B8B">
        <w:rPr>
          <w:lang w:val="en-GB"/>
        </w:rPr>
        <w:fldChar w:fldCharType="end"/>
      </w:r>
      <w:r w:rsidRPr="00232B8B">
        <w:rPr>
          <w:lang w:val="en-GB"/>
        </w:rPr>
        <w:t>.</w:t>
      </w:r>
      <w:r>
        <w:rPr>
          <w:lang w:val="en-GB"/>
        </w:rPr>
        <w:t xml:space="preserve"> </w:t>
      </w:r>
      <w:r w:rsidR="007B0074" w:rsidRPr="00866A10">
        <w:rPr>
          <w:lang w:val="en-GB"/>
        </w:rPr>
        <w:t xml:space="preserve">This property has also been used to develop regionally-resolved emulators for global climate models, using global surface temperature as input </w:t>
      </w:r>
      <w:r w:rsidR="007B0074" w:rsidRPr="00866A10">
        <w:rPr>
          <w:lang w:val="en-GB"/>
        </w:rPr>
        <w:fldChar w:fldCharType="begin" w:fldLock="1"/>
      </w:r>
      <w:r w:rsidR="00FC4C2D">
        <w:rPr>
          <w:lang w:val="en-GB"/>
        </w:rPr>
        <w:instrText>ADDIN CSL_CITATION { "citationItems" : [ { "id" : "ITEM-1", "itemData" : { "DOI" : "10.5194/esd-11-139-2020", "ISSN" : "21904987", "abstract" : "Earth system models (ESMs) are invaluable tools to study the climate system's response to specific greenhouse gas emission pathways. Large single-model initial-condition and multi-model ensembles are used to investigate the range of possible responses and serve as input to climate impact and integrated assessment models. Thereby, climate signal uncertainty is propagated along the uncertainty chain and its effect on interactions between humans and the Earth system can be quantified. However, generating both single-model initial-condition and multi-model ensembles is computationally expensive. In this study, we assess the feasibility of geographically explicit climate model emulation, i.e., of statistically producing large ensembles of land temperature field time series that closely resemble ESM runs at a negligible computational cost. For this purpose, we develop a modular emulation framework which consists of (i) a global mean temperature module, (ii) a local temperature response module, and (iii) a local residual temperature variability module. Based on this framework, MESMER, a Modular Earth System Model Emulator with spatially Resolved output, is built. We first show that to successfully mimic single-model initial-condition ensembles of yearly temperature from 1870 to 2100 on grid-point to regional scales with MESMER, it is sufficient to train on a single ESM run, but separate emulators need to be calibrated for individual ESMs given fundamental inter-model differences. We then emulate 40 climate models of the Coupled Model Intercomparison Project Phase 5 (CMIP5) to create a \"superensemble\", i.e., a large ensemble which closely resembles a multi-model initial-condition ensemble. The thereby emerging ESM-specific emulator parameters provide essential insights on inter-model differences across a broad range of scales and characterize core properties of each ESM. Our results highlight that, for temperature at the spatiotemporal scales considered here, it is likely more advantageous to invest computational resources into generating multi-model ensembles rather than large single-model initial-condition ensembles. Such multi-model ensembles can be extended to superensembles with emulators like the one presented here.",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1", "issue" : "1", "issued" : { "date-parts" : [ [ "2020" ] ] }, "page" : "139-159", "title" : "Emulating Earth system model temperatures with MESMER: From global mean temperature trajectories to grid-point-level realizations on land", "translator" : [ { "dropping-particle" : "", "family" : "S3480", "given" : "", "non-dropping-particle" : "", "parse-names" : false, "suffix" : "" } ], "type" : "article-journal", "volume" : "11" }, "uris" : [ "http://www.mendeley.com/documents/?uuid=fbcb3df4-25d1-4685-ba1a-5fb889932ab6" ] }, { "id" : "ITEM-2", "itemData" : { "DOI" : "10.1088/1748-9326/ab8332", "ISSN" : "17489326", "abstract" : "We use simple pattern scaling and time-shift to emulate changes in a set of climate extreme indices under future scenarios, and we evaluate the emulators' accuracy. We propose an error metric that separates systematic emulation errors from discrepancies between emulated and target values due to internal variability, taking advantage of the availability of climate model simulations in the form of initial condition ensembles. We compute the error metric at grid-point scale, and we show geographically resolved results, or aggregate them as global averages. We use a range of scenarios spanning global temperature increases by the end of the century of 1.5 C and 2.0 C compared to a pre-industrial baseline, and two higher trajectories, RCP4.5 and RCP8.5. With this suite of scenarios we can test the effects on the error of the size of the temperature gap between emulation origin and target scenarios. We find that in the emulation of most indices the dominant source of discrepancy is internal variability. For at least one index, however, counting exceedances of a high temperature threshold, significant portions of the globally aggregated discrepancy and its regional pattern originate from the systematic emulation error. The metric also highlights a fundamental difference in the two methods related to the simulation of internal variability, which is significantly resized by simple pattern scaling. This aspect needs to be considered when using these methods in applications where preserving variability for uncertainty quantification is important. We propose our metric as a diagnostic tool, facilitating the formulation of scientific hypotheses on the reasons for the error. In the meantime, we show that for many impact relevant indices these two well established emulation techniques perform accurately when measured against internal variability, establishing the fundamental condition for using them to represent climate drivers in impact modeling.", "author" : [ { "dropping-particle" : "", "family" : "Tebaldi", "given" : "C.", "non-dropping-particle" : "", "parse-names" : false, "suffix" : "" }, { "dropping-particle" : "", "family" : "Armbruster", "given" : "A.", "non-dropping-particle" : "", "parse-names" : false, "suffix" : "" }, { "dropping-particle" : "", "family" : "Engler", "given" : "H. P.", "non-dropping-particle" : "", "parse-names" : false, "suffix" : "" }, { "dropping-particle" : "", "family" : "Link", "given" : "R.", "non-dropping-particle" : "", "parse-names" : false, "suffix" : "" } ], "container-title" : "Environmental Research Letters", "id" : "ITEM-2", "issue" : "7", "issued" : { "date-parts" : [ [ "2020" ] ] }, "publisher" : "IOP Publishing", "title" : "Emulating climate extreme indices", "translator" : [ { "dropping-particle" : "", "family" : "S3482", "given" : "", "non-dropping-particle" : "", "parse-names" : false, "suffix" : "" } ], "type" : "article-journal", "volume" : "15" }, "uris" : [ "http://www.mendeley.com/documents/?uuid=dd5292a9-ac56-4401-af40-cfab95b2357f" ] } ], "mendeley" : { "formattedCitation" : "(Beusch et al., 2020; Tebaldi et al., 2020)", "plainTextFormattedCitation" : "(Beusch et al., 2020; Tebaldi et al., 2020)", "previouslyFormattedCitation" : "(Beusch et al., 2020; Tebaldi et al., 2020)" }, "properties" : { "noteIndex" : 0 }, "schema" : "https://github.com/citation-style-language/schema/raw/master/csl-citation.json" }</w:instrText>
      </w:r>
      <w:r w:rsidR="007B0074" w:rsidRPr="00866A10">
        <w:rPr>
          <w:lang w:val="en-GB"/>
        </w:rPr>
        <w:fldChar w:fldCharType="separate"/>
      </w:r>
      <w:r w:rsidR="00A26296">
        <w:rPr>
          <w:noProof/>
          <w:lang w:val="en-GB"/>
        </w:rPr>
        <w:t>(Beusch et al., 2020; Tebaldi et al., 2020)</w:t>
      </w:r>
      <w:r w:rsidR="007B0074" w:rsidRPr="00866A10">
        <w:rPr>
          <w:lang w:val="en-GB"/>
        </w:rPr>
        <w:fldChar w:fldCharType="end"/>
      </w:r>
      <w:r w:rsidR="007B0074" w:rsidRPr="00866A10">
        <w:rPr>
          <w:lang w:val="en-GB"/>
        </w:rPr>
        <w:t>.</w:t>
      </w:r>
      <w:r w:rsidR="007B0074">
        <w:rPr>
          <w:lang w:val="en-GB"/>
        </w:rPr>
        <w:t xml:space="preserve"> </w:t>
      </w:r>
      <w:r>
        <w:rPr>
          <w:lang w:val="en-GB"/>
        </w:rPr>
        <w:t xml:space="preserve">Analyses of the CMIP6 and CMIP5 multi-model ensembles shows that the GWL-based responses are very similar for temperature and precipitation extremes across the ensembles </w:t>
      </w:r>
      <w:commentRangeStart w:id="672"/>
      <w:r w:rsidRPr="00232B8B">
        <w:rPr>
          <w:lang w:val="en-GB"/>
        </w:rPr>
        <w:fldChar w:fldCharType="begin" w:fldLock="1"/>
      </w:r>
      <w:ins w:id="673" w:author="Robin Matthews" w:date="2021-07-13T17:54:00Z">
        <w:r w:rsidR="0032615E">
          <w:rPr>
            <w:lang w:val="en-GB"/>
          </w:rPr>
          <w:instrText>ADDIN CSL_CITATION { "citationItems" : [ { "id" : "ITEM-1",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1",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id" : "ITEM-2", "itemData" : { "DOI" : "10.1016/j.wace.2020.100284", "ISSN" : "22120947", "author" : [ { "dropping-particle" : "", "family" : "Wehner", "given" : "Michael F.", "non-dropping-particle" : "", "parse-names" : false, "suffix" : "" } ], "container-title" : "Weather and Climate Extremes", "id" : "ITEM-2", "issued" : { "date-parts" : [ [ "2020", "12" ] ] }, "page" : "100284", "title" : "Characterization of long period return values of extreme daily temperature and precipitation in the CMIP6 models: Part 2, projections of future change", "translator" : [ { "dropping-particle" : "", "family" : "S2656", "given" : "", "non-dropping-particle" : "", "parse-names" : false, "suffix" : "" } ], "type" : "article-journal", "volume" : "30" }, "uris" : [ "http://www.mendeley.com/documents/?uuid=c158f77d-ccee-4b48-a241-1b94eebcd7ac" ] }, { "id" : "ITEM-3",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3",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Seneviratne and Hauser, 2020; Wehner, 2020)", "manualFormatting" : "(C. Li et al., 2020; Seneviratne and Hauser, 2020; Wehner, 2020)", "plainTextFormattedCitation" : "(Li et al., 2020a; Seneviratne and Hauser, 2020; Wehner, 2020)", "previouslyFormattedCitation" : "(Li et al., 2020a; Seneviratne and Hauser, 2020; Wehner, 2020)" }, "properties" : { "noteIndex" : 0 }, "schema" : "https://github.com/citation-style-language/schema/raw/master/csl-citation.json" }</w:instrText>
        </w:r>
      </w:ins>
      <w:del w:id="674" w:author="Robin Matthews" w:date="2021-07-13T17:54:00Z">
        <w:r w:rsidR="00FC4C2D" w:rsidDel="0032615E">
          <w:rPr>
            <w:lang w:val="en-GB"/>
          </w:rPr>
          <w:delInstrText>ADDIN CSL_CITATION { "citationItems" : [ { "id" : "ITEM-1",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1",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id" : "ITEM-2", "itemData" : { "DOI" : "10.1016/j.wace.2020.100284", "ISSN" : "22120947", "author" : [ { "dropping-particle" : "", "family" : "Wehner", "given" : "Michael F.", "non-dropping-particle" : "", "parse-names" : false, "suffix" : "" } ], "container-title" : "Weather and Climate Extremes", "id" : "ITEM-2", "issued" : { "date-parts" : [ [ "2020", "12" ] ] }, "page" : "100284", "title" : "Characterization of long period return values of extreme daily temperature and precipitation in the CMIP6 models: Part 2, projections of future change", "translator" : [ { "dropping-particle" : "", "family" : "S2656", "given" : "", "non-dropping-particle" : "", "parse-names" : false, "suffix" : "" } ], "type" : "article-journal", "volume" : "30" }, "uris" : [ "http://www.mendeley.com/documents/?uuid=c158f77d-ccee-4b48-a241-1b94eebcd7ac" ] }, { "id" : "ITEM-3",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3",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Seneviratne and Hauser, 2020; Wehner, 2020)", "plainTextFormattedCitation" : "(Li et al., 2020a; Seneviratne and Hauser, 2020; Wehner, 2020)", "previouslyFormattedCitation" : "(Li et al., 2020a; Seneviratne and Hauser, 2020; Wehner, 2020)" }, "properties" : { "noteIndex" : 0 }, "schema" : "https://github.com/citation-style-language/schema/raw/master/csl-citation.json" }</w:delInstrText>
        </w:r>
      </w:del>
      <w:r w:rsidRPr="00232B8B">
        <w:rPr>
          <w:lang w:val="en-GB"/>
        </w:rPr>
        <w:fldChar w:fldCharType="separate"/>
      </w:r>
      <w:r w:rsidR="00A26296">
        <w:rPr>
          <w:noProof/>
          <w:lang w:val="en-GB"/>
        </w:rPr>
        <w:t>(</w:t>
      </w:r>
      <w:ins w:id="675" w:author="Robin Matthews" w:date="2021-07-13T17:54:00Z">
        <w:r w:rsidR="0032615E">
          <w:rPr>
            <w:noProof/>
            <w:lang w:val="en-GB"/>
          </w:rPr>
          <w:t xml:space="preserve">C. </w:t>
        </w:r>
      </w:ins>
      <w:r w:rsidR="00A26296">
        <w:rPr>
          <w:noProof/>
          <w:lang w:val="en-GB"/>
        </w:rPr>
        <w:t>Li et al., 2020</w:t>
      </w:r>
      <w:del w:id="676" w:author="Robin Matthews" w:date="2021-07-13T17:54:00Z">
        <w:r w:rsidR="00A26296" w:rsidDel="0032615E">
          <w:rPr>
            <w:noProof/>
            <w:lang w:val="en-GB"/>
          </w:rPr>
          <w:delText>a</w:delText>
        </w:r>
      </w:del>
      <w:r w:rsidR="00A26296">
        <w:rPr>
          <w:noProof/>
          <w:lang w:val="en-GB"/>
        </w:rPr>
        <w:t>; Seneviratne and Hauser, 2020; Wehner, 2020)</w:t>
      </w:r>
      <w:r w:rsidRPr="00232B8B">
        <w:rPr>
          <w:lang w:val="en-GB"/>
        </w:rPr>
        <w:fldChar w:fldCharType="end"/>
      </w:r>
      <w:commentRangeEnd w:id="672"/>
      <w:r w:rsidR="00A26296">
        <w:rPr>
          <w:rStyle w:val="Marquedecommentaire"/>
        </w:rPr>
        <w:commentReference w:id="672"/>
      </w:r>
      <w:r>
        <w:rPr>
          <w:lang w:val="en-GB"/>
        </w:rPr>
        <w:t xml:space="preserve">. This is despite their difference in global warming response (Chapter 4), confirming a substantial decoupling between the two responses (global warming vs GWL-based regional response) for these variables. </w:t>
      </w:r>
      <w:r w:rsidRPr="00232B8B">
        <w:rPr>
          <w:lang w:val="en-GB"/>
        </w:rPr>
        <w:t xml:space="preserve">Thus, the GWL approach isolates the uncertainty in the regional climate response from the </w:t>
      </w:r>
      <w:r w:rsidR="0005460A">
        <w:rPr>
          <w:lang w:val="en-GB"/>
        </w:rPr>
        <w:t>global warming</w:t>
      </w:r>
      <w:r w:rsidRPr="00232B8B">
        <w:rPr>
          <w:lang w:val="en-GB"/>
        </w:rPr>
        <w:t xml:space="preserve"> uncertainty induced by scenario, global mean model response and internal variability (CC</w:t>
      </w:r>
      <w:r w:rsidR="000933BE">
        <w:rPr>
          <w:lang w:val="en-GB"/>
        </w:rPr>
        <w:t>B</w:t>
      </w:r>
      <w:r w:rsidRPr="00232B8B">
        <w:rPr>
          <w:lang w:val="en-GB"/>
        </w:rPr>
        <w:t xml:space="preserve"> Fig</w:t>
      </w:r>
      <w:r w:rsidR="000933BE">
        <w:rPr>
          <w:lang w:val="en-GB"/>
        </w:rPr>
        <w:t xml:space="preserve">ure </w:t>
      </w:r>
      <w:r w:rsidRPr="00232B8B">
        <w:rPr>
          <w:lang w:val="en-GB"/>
        </w:rPr>
        <w:t>1).</w:t>
      </w:r>
    </w:p>
    <w:p w14:paraId="7EC5B344" w14:textId="77777777" w:rsidR="00703712" w:rsidRDefault="00703712" w:rsidP="0034429F">
      <w:pPr>
        <w:pStyle w:val="AR6BodyText"/>
        <w:shd w:val="clear" w:color="auto" w:fill="DEEAF6" w:themeFill="accent1" w:themeFillTint="33"/>
        <w:rPr>
          <w:b/>
          <w:bCs/>
          <w:lang w:val="en-GB"/>
        </w:rPr>
      </w:pPr>
    </w:p>
    <w:p w14:paraId="5F30D9A8" w14:textId="4D053712" w:rsidR="0085657C" w:rsidRPr="006A2665" w:rsidRDefault="0085657C" w:rsidP="0034429F">
      <w:pPr>
        <w:pStyle w:val="AR6BodyText"/>
        <w:shd w:val="clear" w:color="auto" w:fill="DEEAF6" w:themeFill="accent1" w:themeFillTint="33"/>
        <w:rPr>
          <w:lang w:val="en-GB"/>
        </w:rPr>
      </w:pPr>
      <w:r w:rsidRPr="006A2665">
        <w:rPr>
          <w:b/>
          <w:bCs/>
          <w:lang w:val="en-GB"/>
        </w:rPr>
        <w:t>Mapping between GWL- and scenario-based responses in model analyses</w:t>
      </w:r>
      <w:r w:rsidRPr="006A2665">
        <w:rPr>
          <w:lang w:val="en-GB"/>
        </w:rPr>
        <w:t xml:space="preserve"> </w:t>
      </w:r>
    </w:p>
    <w:p w14:paraId="701AE0E3" w14:textId="2BAB8077" w:rsidR="0085657C" w:rsidRPr="00AC1145" w:rsidRDefault="0085657C" w:rsidP="0034429F">
      <w:pPr>
        <w:shd w:val="clear" w:color="auto" w:fill="DEEAF6" w:themeFill="accent1" w:themeFillTint="33"/>
        <w:spacing w:line="259" w:lineRule="auto"/>
        <w:rPr>
          <w:lang w:val="en-GB"/>
        </w:rPr>
      </w:pPr>
      <w:r>
        <w:rPr>
          <w:lang w:val="en-GB"/>
        </w:rPr>
        <w:t>T</w:t>
      </w:r>
      <w:r w:rsidRPr="00232B8B">
        <w:rPr>
          <w:lang w:val="en-GB"/>
        </w:rPr>
        <w:t xml:space="preserve">o </w:t>
      </w:r>
      <w:r>
        <w:rPr>
          <w:lang w:val="en-GB"/>
        </w:rPr>
        <w:t>map</w:t>
      </w:r>
      <w:r w:rsidRPr="00232B8B">
        <w:rPr>
          <w:lang w:val="en-GB"/>
        </w:rPr>
        <w:t xml:space="preserve"> scenario-based climate projections into changes at specific GWLs, first, all individual ESM simulations that reach a certain GWL are identified</w:t>
      </w:r>
      <w:r>
        <w:rPr>
          <w:lang w:val="en-GB"/>
        </w:rPr>
        <w:t>. S</w:t>
      </w:r>
      <w:r w:rsidRPr="00232B8B">
        <w:rPr>
          <w:lang w:val="en-GB"/>
        </w:rPr>
        <w:t>econd, the climate response patterns at the respective GWL are calculated using an approach</w:t>
      </w:r>
      <w:r>
        <w:rPr>
          <w:lang w:val="en-GB"/>
        </w:rPr>
        <w:t xml:space="preserve"> termed here “GWL-sampling approach” – </w:t>
      </w:r>
      <w:r w:rsidRPr="00232B8B">
        <w:rPr>
          <w:lang w:val="en-GB"/>
        </w:rPr>
        <w:t>sometimes</w:t>
      </w:r>
      <w:r>
        <w:rPr>
          <w:lang w:val="en-GB"/>
        </w:rPr>
        <w:t xml:space="preserve"> also</w:t>
      </w:r>
      <w:r w:rsidRPr="00232B8B">
        <w:rPr>
          <w:lang w:val="en-GB"/>
        </w:rPr>
        <w:t xml:space="preserve"> referred to as epoch analysis</w:t>
      </w:r>
      <w:r>
        <w:rPr>
          <w:lang w:val="en-GB"/>
        </w:rPr>
        <w:t>,</w:t>
      </w:r>
      <w:r w:rsidRPr="00232B8B">
        <w:rPr>
          <w:lang w:val="en-GB"/>
        </w:rPr>
        <w:t xml:space="preserve"> time shift</w:t>
      </w:r>
      <w:r>
        <w:rPr>
          <w:lang w:val="en-GB"/>
        </w:rPr>
        <w:t>, or time sampling</w:t>
      </w:r>
      <w:r w:rsidRPr="00232B8B">
        <w:rPr>
          <w:lang w:val="en-GB"/>
        </w:rPr>
        <w:t xml:space="preserve"> approach</w:t>
      </w:r>
      <w:r>
        <w:rPr>
          <w:lang w:val="en-GB"/>
        </w:rPr>
        <w:t xml:space="preserve"> –</w:t>
      </w:r>
      <w:r w:rsidRPr="00232B8B">
        <w:rPr>
          <w:lang w:val="en-GB"/>
        </w:rPr>
        <w:t>, taking into account all models and scenarios (CC</w:t>
      </w:r>
      <w:r w:rsidR="000933BE">
        <w:rPr>
          <w:lang w:val="en-GB"/>
        </w:rPr>
        <w:t>B</w:t>
      </w:r>
      <w:r w:rsidRPr="00232B8B">
        <w:rPr>
          <w:lang w:val="en-GB"/>
        </w:rPr>
        <w:t xml:space="preserve"> Fig</w:t>
      </w:r>
      <w:r w:rsidR="000933BE">
        <w:rPr>
          <w:lang w:val="en-GB"/>
        </w:rPr>
        <w:t xml:space="preserve">ure </w:t>
      </w:r>
      <w:r w:rsidRPr="00232B8B">
        <w:rPr>
          <w:lang w:val="en-GB"/>
        </w:rPr>
        <w:t xml:space="preserve">3). Note that the range of years when a given GWL is reached in the CMIP6 ensemble </w:t>
      </w:r>
      <w:r>
        <w:rPr>
          <w:lang w:val="en-GB"/>
        </w:rPr>
        <w:t>is different from</w:t>
      </w:r>
      <w:r w:rsidRPr="00232B8B">
        <w:rPr>
          <w:lang w:val="en-GB"/>
        </w:rPr>
        <w:t xml:space="preserve"> the AR6 assessed range</w:t>
      </w:r>
      <w:r w:rsidR="000933BE">
        <w:rPr>
          <w:lang w:val="en-GB"/>
        </w:rPr>
        <w:t xml:space="preserve"> of projected global surface temperature</w:t>
      </w:r>
      <w:r w:rsidRPr="00232B8B">
        <w:rPr>
          <w:lang w:val="en-GB"/>
        </w:rPr>
        <w:t xml:space="preserve"> (</w:t>
      </w:r>
      <w:r>
        <w:rPr>
          <w:lang w:val="en-GB"/>
        </w:rPr>
        <w:t>T</w:t>
      </w:r>
      <w:r w:rsidRPr="00232B8B">
        <w:rPr>
          <w:lang w:val="en-GB"/>
        </w:rPr>
        <w:t xml:space="preserve">able 4.5; </w:t>
      </w:r>
      <w:r w:rsidR="000933BE">
        <w:rPr>
          <w:lang w:val="en-GB"/>
        </w:rPr>
        <w:t>S</w:t>
      </w:r>
      <w:r w:rsidRPr="00232B8B">
        <w:rPr>
          <w:lang w:val="en-GB"/>
        </w:rPr>
        <w:t>ection 4.3.4)</w:t>
      </w:r>
      <w:r>
        <w:rPr>
          <w:lang w:val="en-GB"/>
        </w:rPr>
        <w:t xml:space="preserve">. </w:t>
      </w:r>
      <w:r>
        <w:rPr>
          <w:lang w:val="en-GB"/>
        </w:rPr>
        <w:lastRenderedPageBreak/>
        <w:t>The latter</w:t>
      </w:r>
      <w:r w:rsidRPr="00232B8B">
        <w:rPr>
          <w:lang w:val="en-GB"/>
        </w:rPr>
        <w:t xml:space="preserve"> further takes into account different lines of evidence</w:t>
      </w:r>
      <w:r>
        <w:rPr>
          <w:lang w:val="en-GB"/>
        </w:rPr>
        <w:t>, including</w:t>
      </w:r>
      <w:r w:rsidRPr="00232B8B">
        <w:rPr>
          <w:lang w:val="en-GB"/>
        </w:rPr>
        <w:t xml:space="preserve"> the assessed observed warming between pre-industrial and present day</w:t>
      </w:r>
      <w:r>
        <w:rPr>
          <w:lang w:val="en-GB"/>
        </w:rPr>
        <w:t>,</w:t>
      </w:r>
      <w:r w:rsidRPr="00232B8B">
        <w:rPr>
          <w:lang w:val="en-GB"/>
        </w:rPr>
        <w:t xml:space="preserve"> information from observational constraints on CMIP6, and emulators using </w:t>
      </w:r>
      <w:r w:rsidR="000933BE">
        <w:rPr>
          <w:lang w:val="en-GB"/>
        </w:rPr>
        <w:t xml:space="preserve">the </w:t>
      </w:r>
      <w:r w:rsidRPr="00232B8B">
        <w:rPr>
          <w:lang w:val="en-GB"/>
        </w:rPr>
        <w:t xml:space="preserve">assessed </w:t>
      </w:r>
      <w:r>
        <w:rPr>
          <w:lang w:val="en-GB"/>
        </w:rPr>
        <w:t>transient climate response (</w:t>
      </w:r>
      <w:r w:rsidRPr="00232B8B">
        <w:rPr>
          <w:lang w:val="en-GB"/>
        </w:rPr>
        <w:t>TCR</w:t>
      </w:r>
      <w:r>
        <w:rPr>
          <w:lang w:val="en-GB"/>
        </w:rPr>
        <w:t>)</w:t>
      </w:r>
      <w:r w:rsidRPr="00232B8B">
        <w:rPr>
          <w:lang w:val="en-GB"/>
        </w:rPr>
        <w:t xml:space="preserve"> and </w:t>
      </w:r>
      <w:r>
        <w:rPr>
          <w:lang w:val="en-GB"/>
        </w:rPr>
        <w:t>equilibrium climate sensitivity (</w:t>
      </w:r>
      <w:r w:rsidRPr="00232B8B">
        <w:rPr>
          <w:lang w:val="en-GB"/>
        </w:rPr>
        <w:t>ECS</w:t>
      </w:r>
      <w:r>
        <w:rPr>
          <w:lang w:val="en-GB"/>
        </w:rPr>
        <w:t>)</w:t>
      </w:r>
      <w:r w:rsidRPr="00232B8B">
        <w:rPr>
          <w:lang w:val="en-GB"/>
        </w:rPr>
        <w:t xml:space="preserve"> ranges (</w:t>
      </w:r>
      <w:r w:rsidR="000933BE">
        <w:rPr>
          <w:lang w:val="en-GB"/>
        </w:rPr>
        <w:t>S</w:t>
      </w:r>
      <w:r w:rsidRPr="00232B8B">
        <w:rPr>
          <w:lang w:val="en-GB"/>
        </w:rPr>
        <w:t>ection 4.3.4).</w:t>
      </w:r>
      <w:r>
        <w:rPr>
          <w:lang w:val="en-GB"/>
        </w:rPr>
        <w:t xml:space="preserve"> Hence the Chapter 4 assessed range (Table 4.5) is the reference to determine when a given GWL is </w:t>
      </w:r>
      <w:r w:rsidRPr="00866A10">
        <w:rPr>
          <w:i/>
          <w:iCs/>
          <w:lang w:val="en-GB"/>
        </w:rPr>
        <w:t>likely</w:t>
      </w:r>
      <w:r>
        <w:rPr>
          <w:lang w:val="en-GB"/>
        </w:rPr>
        <w:t xml:space="preserve"> reached under given scenarios, while the mapping between scenarios/time frames and GWLs is used to assess the respective regional responses happening at these time frames (which also allows to account for the global </w:t>
      </w:r>
      <w:r w:rsidR="000933BE">
        <w:rPr>
          <w:lang w:val="en-GB"/>
        </w:rPr>
        <w:t xml:space="preserve">surface </w:t>
      </w:r>
      <w:r>
        <w:rPr>
          <w:lang w:val="en-GB"/>
        </w:rPr>
        <w:t xml:space="preserve">temperature assessment rather than using scenarios analyses directly from CMIP6 output). </w:t>
      </w:r>
    </w:p>
    <w:p w14:paraId="52326305" w14:textId="77777777" w:rsidR="0085657C" w:rsidRPr="00232B8B" w:rsidRDefault="0085657C" w:rsidP="0034429F">
      <w:pPr>
        <w:pStyle w:val="AR6BodyText"/>
        <w:shd w:val="clear" w:color="auto" w:fill="DEEAF6" w:themeFill="accent1" w:themeFillTint="33"/>
        <w:rPr>
          <w:lang w:val="en-GB"/>
        </w:rPr>
      </w:pPr>
    </w:p>
    <w:p w14:paraId="720D88B6" w14:textId="5828C025" w:rsidR="0085657C" w:rsidRPr="00232B8B" w:rsidRDefault="0085657C" w:rsidP="0034429F">
      <w:pPr>
        <w:pStyle w:val="AR6BodyText"/>
        <w:shd w:val="clear" w:color="auto" w:fill="DEEAF6" w:themeFill="accent1" w:themeFillTint="33"/>
        <w:rPr>
          <w:lang w:val="en-GB"/>
        </w:rPr>
      </w:pPr>
      <w:r w:rsidRPr="00232B8B">
        <w:rPr>
          <w:lang w:val="en-GB"/>
        </w:rPr>
        <w:t xml:space="preserve">In </w:t>
      </w:r>
      <w:r w:rsidR="000933BE">
        <w:rPr>
          <w:lang w:val="en-GB"/>
        </w:rPr>
        <w:t>the</w:t>
      </w:r>
      <w:r w:rsidR="00D579F8">
        <w:rPr>
          <w:lang w:val="en-GB"/>
        </w:rPr>
        <w:t xml:space="preserve"> model-based</w:t>
      </w:r>
      <w:r w:rsidR="000933BE">
        <w:rPr>
          <w:lang w:val="en-GB"/>
        </w:rPr>
        <w:t xml:space="preserve"> asssessment of </w:t>
      </w:r>
      <w:r w:rsidRPr="00232B8B">
        <w:rPr>
          <w:lang w:val="en-GB"/>
        </w:rPr>
        <w:t xml:space="preserve">Chapters 4, 8, 10, 11, 12 and the Atlas, the estimation of changes at GWLs are </w:t>
      </w:r>
      <w:r>
        <w:rPr>
          <w:lang w:val="en-GB"/>
        </w:rPr>
        <w:t xml:space="preserve">generally </w:t>
      </w:r>
      <w:r w:rsidRPr="00232B8B">
        <w:rPr>
          <w:lang w:val="en-GB"/>
        </w:rPr>
        <w:t>defined as the 20-year time period in which</w:t>
      </w:r>
      <w:r>
        <w:rPr>
          <w:lang w:val="en-GB"/>
        </w:rPr>
        <w:t xml:space="preserve"> the mean</w:t>
      </w:r>
      <w:r w:rsidRPr="00232B8B">
        <w:rPr>
          <w:lang w:val="en-GB"/>
        </w:rPr>
        <w:t xml:space="preserve"> </w:t>
      </w:r>
      <w:r w:rsidR="000933BE">
        <w:rPr>
          <w:lang w:val="en-GB"/>
        </w:rPr>
        <w:t>global surface air temperature (</w:t>
      </w:r>
      <w:r w:rsidRPr="00232B8B">
        <w:rPr>
          <w:lang w:val="en-GB"/>
        </w:rPr>
        <w:t>GSAT</w:t>
      </w:r>
      <w:r w:rsidR="00E55A7C">
        <w:rPr>
          <w:lang w:val="en-GB"/>
        </w:rPr>
        <w:t>; CCBox 2.3</w:t>
      </w:r>
      <w:r w:rsidR="000933BE">
        <w:rPr>
          <w:lang w:val="en-GB"/>
        </w:rPr>
        <w:t>)</w:t>
      </w:r>
      <w:r w:rsidRPr="00232B8B">
        <w:rPr>
          <w:lang w:val="en-GB"/>
        </w:rPr>
        <w:t xml:space="preserve"> first exceeds a certain anomaly relative to 1850-1900 </w:t>
      </w:r>
      <w:r>
        <w:rPr>
          <w:lang w:val="en-GB"/>
        </w:rPr>
        <w:t>(</w:t>
      </w:r>
      <w:r w:rsidRPr="00232B8B">
        <w:rPr>
          <w:lang w:val="en-GB"/>
        </w:rPr>
        <w:t>for simulations that start after 1850, relative to all years up to 1900 CC</w:t>
      </w:r>
      <w:r w:rsidR="000933BE">
        <w:rPr>
          <w:lang w:val="en-GB"/>
        </w:rPr>
        <w:t>B</w:t>
      </w:r>
      <w:r w:rsidRPr="00232B8B">
        <w:rPr>
          <w:lang w:val="en-GB"/>
        </w:rPr>
        <w:t xml:space="preserve"> Fig</w:t>
      </w:r>
      <w:r w:rsidR="000933BE">
        <w:rPr>
          <w:lang w:val="en-GB"/>
        </w:rPr>
        <w:t xml:space="preserve">ure </w:t>
      </w:r>
      <w:r w:rsidRPr="00232B8B">
        <w:rPr>
          <w:lang w:val="en-GB"/>
        </w:rPr>
        <w:t xml:space="preserve">3). The years when each individual model reaches a </w:t>
      </w:r>
      <w:r>
        <w:rPr>
          <w:lang w:val="en-GB"/>
        </w:rPr>
        <w:t>given GWL</w:t>
      </w:r>
      <w:r w:rsidRPr="00232B8B">
        <w:rPr>
          <w:lang w:val="en-GB"/>
        </w:rPr>
        <w:t xml:space="preserve"> for CMIP6 </w:t>
      </w:r>
      <w:r>
        <w:rPr>
          <w:lang w:val="en-GB"/>
        </w:rPr>
        <w:t xml:space="preserve">and CMIP5 </w:t>
      </w:r>
      <w:r w:rsidRPr="00232B8B">
        <w:rPr>
          <w:lang w:val="en-GB"/>
        </w:rPr>
        <w:t xml:space="preserve">can be found in </w:t>
      </w:r>
      <w:r w:rsidRPr="00232B8B">
        <w:rPr>
          <w:lang w:val="en-GB"/>
        </w:rPr>
        <w:fldChar w:fldCharType="begin" w:fldLock="1"/>
      </w:r>
      <w:r w:rsidR="00FF6231">
        <w:rPr>
          <w:lang w:val="en-GB"/>
        </w:rPr>
        <w:instrText>ADDIN CSL_CITATION { "citationItems" : [ { "id" : "ITEM-1", "itemData" : { "DOI" : "10.5281/ZENODO.4600706", "URL" : "https://zenodo.org/record/4600706", "accessed" : { "date-parts" : [ [ "2021", "3", "12" ] ] }, "author" : [ { "dropping-particle" : "", "family" : "Hauser", "given" : "Mathias", "non-dropping-particle" : "", "parse-names" : false, "suffix" : "" }, { "dropping-particle" : "", "family" : "Engelbrecht", "given" : "Francois", "non-dropping-particle" : "", "parse-names" : false, "suffix" : "" }, { "dropping-particle" : "", "family" : "Fischer", "given" : "Erich M.", "non-dropping-particle" : "", "parse-names" : false, "suffix" : "" } ], "id" : "ITEM-1", "issued" : { "date-parts" : [ [ "2021", "3", "12" ] ] }, "publisher" : "Zenodo", "title" : "Transient global warming levels for CMIP5 and CMIP6 (Version v0.2.0)", "translator" : [ { "dropping-particle" : "", "family" : "S3645", "given" : "Rt17", "non-dropping-particle" : "", "parse-names" : false, "suffix" : "" } ], "type" : "webpage" }, "uris" : [ "http://www.mendeley.com/documents/?uuid=3e7b7c88-a107-3985-ba01-c00e6053d05f" ] } ], "mendeley" : { "formattedCitation" : "(Hauser et al., 2021)", "manualFormatting" : "Hauser et al. (2021)", "plainTextFormattedCitation" : "(Hauser et al., 2021)", "previouslyFormattedCitation" : "(Hauser et al., 2021)" }, "properties" : { "noteIndex" : 0 }, "schema" : "https://github.com/citation-style-language/schema/raw/master/csl-citation.json" }</w:instrText>
      </w:r>
      <w:r w:rsidRPr="00232B8B">
        <w:rPr>
          <w:lang w:val="en-GB"/>
        </w:rPr>
        <w:fldChar w:fldCharType="separate"/>
      </w:r>
      <w:r w:rsidR="00A26296">
        <w:rPr>
          <w:noProof/>
          <w:lang w:val="en-GB"/>
        </w:rPr>
        <w:t>Hauser et al. (2021)</w:t>
      </w:r>
      <w:r w:rsidRPr="00232B8B">
        <w:rPr>
          <w:lang w:val="en-GB"/>
        </w:rPr>
        <w:fldChar w:fldCharType="end"/>
      </w:r>
      <w:r>
        <w:rPr>
          <w:lang w:val="en-GB"/>
        </w:rPr>
        <w:t xml:space="preserve">. </w:t>
      </w:r>
      <w:r w:rsidRPr="00232B8B">
        <w:rPr>
          <w:lang w:val="en-GB"/>
        </w:rPr>
        <w:t xml:space="preserve">The changes at given GWLs are identified for each </w:t>
      </w:r>
      <w:r>
        <w:rPr>
          <w:lang w:val="en-GB"/>
        </w:rPr>
        <w:t>ensemble member (for all</w:t>
      </w:r>
      <w:r w:rsidRPr="00232B8B">
        <w:rPr>
          <w:lang w:val="en-GB"/>
        </w:rPr>
        <w:t xml:space="preserve"> scenario</w:t>
      </w:r>
      <w:r>
        <w:rPr>
          <w:lang w:val="en-GB"/>
        </w:rPr>
        <w:t>s)</w:t>
      </w:r>
      <w:r w:rsidRPr="00232B8B">
        <w:rPr>
          <w:lang w:val="en-GB"/>
        </w:rPr>
        <w:t xml:space="preserve"> individually. Thereby, a given GWL is potentially reached a few years earlier or later in different realizations of the same model due to internal variability, but the temperature averaged across the 20-year period analy</w:t>
      </w:r>
      <w:r>
        <w:rPr>
          <w:lang w:val="en-GB"/>
        </w:rPr>
        <w:t>s</w:t>
      </w:r>
      <w:r w:rsidRPr="00232B8B">
        <w:rPr>
          <w:lang w:val="en-GB"/>
        </w:rPr>
        <w:t xml:space="preserve">ed in any simulation is consistent with the GWL. Instead of blending the information from the different scenarios, the Interactive Atlas </w:t>
      </w:r>
      <w:r w:rsidR="000933BE">
        <w:rPr>
          <w:lang w:val="en-GB"/>
        </w:rPr>
        <w:t>can be used to</w:t>
      </w:r>
      <w:r w:rsidR="000933BE" w:rsidRPr="00232B8B">
        <w:rPr>
          <w:lang w:val="en-GB"/>
        </w:rPr>
        <w:t xml:space="preserve"> </w:t>
      </w:r>
      <w:r w:rsidRPr="00232B8B">
        <w:rPr>
          <w:lang w:val="en-GB"/>
        </w:rPr>
        <w:t>compar</w:t>
      </w:r>
      <w:r w:rsidR="000933BE">
        <w:rPr>
          <w:lang w:val="en-GB"/>
        </w:rPr>
        <w:t>e</w:t>
      </w:r>
      <w:r w:rsidRPr="00232B8B">
        <w:rPr>
          <w:lang w:val="en-GB"/>
        </w:rPr>
        <w:t xml:space="preserve"> the GWL spatial patterns and timings across the different scenarios (see Section Atlas 1.3.1).</w:t>
      </w:r>
      <w:r>
        <w:rPr>
          <w:lang w:val="en-GB"/>
        </w:rPr>
        <w:t xml:space="preserve"> </w:t>
      </w:r>
    </w:p>
    <w:p w14:paraId="0C429C6A" w14:textId="4C10A9F7" w:rsidR="0085657C" w:rsidRDefault="0085657C" w:rsidP="0034429F">
      <w:pPr>
        <w:shd w:val="clear" w:color="auto" w:fill="DEEAF6" w:themeFill="accent1" w:themeFillTint="33"/>
        <w:spacing w:line="259" w:lineRule="auto"/>
        <w:rPr>
          <w:b/>
          <w:bCs/>
          <w:lang w:val="en-GB"/>
        </w:rPr>
      </w:pPr>
    </w:p>
    <w:p w14:paraId="36554425" w14:textId="77777777" w:rsidR="00703712" w:rsidRPr="00232B8B" w:rsidRDefault="00703712" w:rsidP="0034429F">
      <w:pPr>
        <w:shd w:val="clear" w:color="auto" w:fill="DEEAF6" w:themeFill="accent1" w:themeFillTint="33"/>
        <w:spacing w:line="259" w:lineRule="auto"/>
        <w:rPr>
          <w:b/>
          <w:bCs/>
          <w:lang w:val="en-GB"/>
        </w:rPr>
      </w:pPr>
    </w:p>
    <w:p w14:paraId="7277505E" w14:textId="4D000AC1" w:rsidR="0085657C" w:rsidRDefault="0085657C" w:rsidP="0034429F">
      <w:pPr>
        <w:pStyle w:val="AR6BodyText"/>
        <w:shd w:val="clear" w:color="auto" w:fill="DEEAF6" w:themeFill="accent1" w:themeFillTint="33"/>
        <w:spacing w:line="259" w:lineRule="auto"/>
        <w:rPr>
          <w:b/>
          <w:bCs/>
          <w:lang w:val="en-GB"/>
        </w:rPr>
      </w:pPr>
      <w:r w:rsidRPr="00232B8B">
        <w:rPr>
          <w:b/>
          <w:bCs/>
          <w:lang w:val="en-GB"/>
        </w:rPr>
        <w:t>[START C</w:t>
      </w:r>
      <w:r w:rsidR="0034429F">
        <w:rPr>
          <w:b/>
          <w:bCs/>
          <w:lang w:val="en-GB"/>
        </w:rPr>
        <w:t xml:space="preserve">ROSS-CHAPTER </w:t>
      </w:r>
      <w:r w:rsidRPr="00232B8B">
        <w:rPr>
          <w:b/>
          <w:bCs/>
          <w:lang w:val="en-GB"/>
        </w:rPr>
        <w:t>BOX 11.1, FIGURE 3 HERE]</w:t>
      </w:r>
    </w:p>
    <w:p w14:paraId="66531963" w14:textId="77777777" w:rsidR="0085657C" w:rsidRDefault="0085657C" w:rsidP="0034429F">
      <w:pPr>
        <w:pStyle w:val="AR6BodyText"/>
        <w:shd w:val="clear" w:color="auto" w:fill="DEEAF6" w:themeFill="accent1" w:themeFillTint="33"/>
        <w:spacing w:line="259" w:lineRule="auto"/>
        <w:rPr>
          <w:lang w:val="en-GB"/>
        </w:rPr>
      </w:pPr>
    </w:p>
    <w:p w14:paraId="0C0CC47E" w14:textId="77777777" w:rsidR="00A90334" w:rsidRPr="006A2665" w:rsidRDefault="0085657C" w:rsidP="00A90334">
      <w:pPr>
        <w:pStyle w:val="AR6BodyText"/>
        <w:shd w:val="clear" w:color="auto" w:fill="DEEAF6" w:themeFill="accent1" w:themeFillTint="33"/>
        <w:spacing w:line="259" w:lineRule="auto"/>
        <w:ind w:left="2977" w:hanging="2977"/>
        <w:rPr>
          <w:sz w:val="20"/>
          <w:szCs w:val="20"/>
          <w:lang w:val="en-GB"/>
        </w:rPr>
      </w:pPr>
      <w:bookmarkStart w:id="677" w:name="_Toc66989720"/>
      <w:r w:rsidRPr="009B01E4">
        <w:rPr>
          <w:rStyle w:val="AR6BodyTextBoldCar"/>
          <w:rFonts w:eastAsiaTheme="majorEastAsia"/>
          <w:sz w:val="20"/>
          <w:szCs w:val="20"/>
          <w:lang w:val="en-GB"/>
        </w:rPr>
        <w:t>C</w:t>
      </w:r>
      <w:r w:rsidR="0034429F" w:rsidRPr="009B01E4">
        <w:rPr>
          <w:rStyle w:val="AR6BodyTextBoldCar"/>
          <w:rFonts w:eastAsiaTheme="majorEastAsia"/>
          <w:sz w:val="20"/>
          <w:szCs w:val="20"/>
          <w:lang w:val="en-GB"/>
        </w:rPr>
        <w:t xml:space="preserve">ross-Chapter </w:t>
      </w:r>
      <w:r w:rsidRPr="009B01E4">
        <w:rPr>
          <w:rStyle w:val="AR6BodyTextBoldCar"/>
          <w:rFonts w:eastAsiaTheme="majorEastAsia"/>
          <w:sz w:val="20"/>
          <w:szCs w:val="20"/>
          <w:lang w:val="en-GB"/>
        </w:rPr>
        <w:t>Box</w:t>
      </w:r>
      <w:r w:rsidR="0034429F" w:rsidRPr="009B01E4">
        <w:rPr>
          <w:rStyle w:val="AR6BodyTextBoldCar"/>
          <w:rFonts w:eastAsiaTheme="majorEastAsia"/>
          <w:sz w:val="20"/>
          <w:szCs w:val="20"/>
          <w:lang w:val="en-GB"/>
        </w:rPr>
        <w:t xml:space="preserve">11.1, Figure </w:t>
      </w:r>
      <w:r w:rsidRPr="009B01E4">
        <w:rPr>
          <w:rStyle w:val="AR6BodyTextBoldCar"/>
          <w:rFonts w:eastAsiaTheme="majorEastAsia"/>
          <w:sz w:val="20"/>
          <w:szCs w:val="20"/>
          <w:lang w:val="en-GB"/>
        </w:rPr>
        <w:t>3</w:t>
      </w:r>
      <w:bookmarkEnd w:id="677"/>
      <w:r w:rsidRPr="009B01E4">
        <w:rPr>
          <w:sz w:val="20"/>
          <w:szCs w:val="20"/>
          <w:lang w:val="en-GB"/>
        </w:rPr>
        <w:t>:</w:t>
      </w:r>
      <w:r w:rsidRPr="00232B8B">
        <w:rPr>
          <w:lang w:val="en-GB"/>
        </w:rPr>
        <w:t xml:space="preserve"> </w:t>
      </w:r>
      <w:r w:rsidR="00A90334" w:rsidRPr="006A2665">
        <w:rPr>
          <w:sz w:val="20"/>
          <w:szCs w:val="20"/>
          <w:lang w:val="en-GB"/>
        </w:rPr>
        <w:t xml:space="preserve">Illustration of the AR6 GWL sampling approach to derive the timing and the response at a given GWL for the case of CMIP6 data. </w:t>
      </w:r>
      <w:r w:rsidR="00A90334" w:rsidRPr="006A2665">
        <w:rPr>
          <w:rFonts w:cs="Times New Roman"/>
          <w:sz w:val="20"/>
          <w:szCs w:val="20"/>
          <w:lang w:val="en-GB"/>
        </w:rPr>
        <w:t xml:space="preserve">For the mapping of scenarios/time slices into GWLs for CMIP6, please refer to Table 4.2. Respective numbers for the CMIP6 multi-model experiment are provided in the Chapter 11 Supplementary Material (11.SM.1). </w:t>
      </w:r>
      <w:r w:rsidR="00A90334" w:rsidRPr="006A2665">
        <w:rPr>
          <w:sz w:val="20"/>
          <w:szCs w:val="20"/>
          <w:lang w:val="en-GB"/>
        </w:rPr>
        <w:t xml:space="preserve">Note that the time frames used to derived the GWL time slices can also include different number of years (e.g. 30 years for some analyses). </w:t>
      </w:r>
    </w:p>
    <w:p w14:paraId="41EBEC10" w14:textId="60DACAF9" w:rsidR="0085657C" w:rsidRPr="006A2665" w:rsidRDefault="0085657C" w:rsidP="0034429F">
      <w:pPr>
        <w:pStyle w:val="AR6BodyText"/>
        <w:shd w:val="clear" w:color="auto" w:fill="DEEAF6" w:themeFill="accent1" w:themeFillTint="33"/>
        <w:spacing w:line="259" w:lineRule="auto"/>
        <w:ind w:left="3119" w:hanging="3119"/>
        <w:rPr>
          <w:lang w:val="en-GB"/>
        </w:rPr>
      </w:pPr>
    </w:p>
    <w:p w14:paraId="12CBE9BF" w14:textId="77777777" w:rsidR="0085657C" w:rsidRPr="00232B8B" w:rsidRDefault="0085657C" w:rsidP="0034429F">
      <w:pPr>
        <w:pStyle w:val="AR6BodyText"/>
        <w:shd w:val="clear" w:color="auto" w:fill="DEEAF6" w:themeFill="accent1" w:themeFillTint="33"/>
        <w:rPr>
          <w:sz w:val="8"/>
          <w:szCs w:val="8"/>
          <w:lang w:val="en-GB"/>
        </w:rPr>
      </w:pPr>
    </w:p>
    <w:p w14:paraId="33D30640" w14:textId="577BAA89" w:rsidR="0085657C" w:rsidRPr="00232B8B" w:rsidRDefault="0085657C" w:rsidP="0034429F">
      <w:pPr>
        <w:pStyle w:val="AR6BodyText"/>
        <w:shd w:val="clear" w:color="auto" w:fill="DEEAF6" w:themeFill="accent1" w:themeFillTint="33"/>
        <w:rPr>
          <w:b/>
          <w:bCs/>
          <w:lang w:val="en-GB"/>
        </w:rPr>
      </w:pPr>
      <w:r w:rsidRPr="00232B8B">
        <w:rPr>
          <w:b/>
          <w:bCs/>
          <w:lang w:val="en-GB"/>
        </w:rPr>
        <w:t>[END C</w:t>
      </w:r>
      <w:r w:rsidR="0034429F">
        <w:rPr>
          <w:b/>
          <w:bCs/>
          <w:lang w:val="en-GB"/>
        </w:rPr>
        <w:t xml:space="preserve">ROSS-CHAPTER </w:t>
      </w:r>
      <w:r w:rsidRPr="00232B8B">
        <w:rPr>
          <w:b/>
          <w:bCs/>
          <w:lang w:val="en-GB"/>
        </w:rPr>
        <w:t>BOX 11.1, FIGURE 3 HERE]</w:t>
      </w:r>
    </w:p>
    <w:p w14:paraId="41A39220" w14:textId="6815A50F" w:rsidR="0085657C" w:rsidRDefault="0085657C" w:rsidP="0034429F">
      <w:pPr>
        <w:pStyle w:val="AR6BodyText"/>
        <w:shd w:val="clear" w:color="auto" w:fill="DEEAF6" w:themeFill="accent1" w:themeFillTint="33"/>
        <w:rPr>
          <w:b/>
          <w:bCs/>
          <w:lang w:val="en-GB"/>
        </w:rPr>
      </w:pPr>
    </w:p>
    <w:p w14:paraId="216A2663" w14:textId="77777777" w:rsidR="00703712" w:rsidRDefault="00703712" w:rsidP="0034429F">
      <w:pPr>
        <w:pStyle w:val="AR6BodyText"/>
        <w:shd w:val="clear" w:color="auto" w:fill="DEEAF6" w:themeFill="accent1" w:themeFillTint="33"/>
        <w:rPr>
          <w:b/>
          <w:bCs/>
          <w:lang w:val="en-GB"/>
        </w:rPr>
      </w:pPr>
    </w:p>
    <w:p w14:paraId="3B29BD67" w14:textId="6CD66C76" w:rsidR="0085657C" w:rsidRDefault="0085657C" w:rsidP="0034429F">
      <w:pPr>
        <w:pStyle w:val="AR6BodyText"/>
        <w:shd w:val="clear" w:color="auto" w:fill="DEEAF6" w:themeFill="accent1" w:themeFillTint="33"/>
        <w:spacing w:line="259" w:lineRule="auto"/>
        <w:rPr>
          <w:rFonts w:cs="Times New Roman"/>
          <w:lang w:val="en-GB"/>
        </w:rPr>
      </w:pPr>
      <w:r w:rsidRPr="00AC1145">
        <w:rPr>
          <w:rFonts w:cs="Times New Roman"/>
          <w:b/>
          <w:bCs/>
          <w:lang w:val="en-GB"/>
        </w:rPr>
        <w:t xml:space="preserve">Mapping </w:t>
      </w:r>
      <w:r w:rsidRPr="006A2665">
        <w:rPr>
          <w:b/>
          <w:bCs/>
          <w:lang w:val="en-GB"/>
        </w:rPr>
        <w:t>between GWL- and scenario-based responses for literature</w:t>
      </w:r>
    </w:p>
    <w:p w14:paraId="4B53E1D9" w14:textId="52F6DC06" w:rsidR="0085657C" w:rsidRDefault="0085657C" w:rsidP="0034429F">
      <w:pPr>
        <w:pStyle w:val="AR6BodyText"/>
        <w:shd w:val="clear" w:color="auto" w:fill="DEEAF6" w:themeFill="accent1" w:themeFillTint="33"/>
        <w:rPr>
          <w:b/>
          <w:bCs/>
          <w:lang w:val="en-GB"/>
        </w:rPr>
      </w:pPr>
      <w:r>
        <w:rPr>
          <w:lang w:val="en-GB"/>
        </w:rPr>
        <w:t xml:space="preserve">A large fraction of the literature </w:t>
      </w:r>
      <w:r w:rsidR="000933BE">
        <w:rPr>
          <w:lang w:val="en-GB"/>
        </w:rPr>
        <w:t>considers</w:t>
      </w:r>
      <w:r>
        <w:rPr>
          <w:lang w:val="en-GB"/>
        </w:rPr>
        <w:t xml:space="preserve"> scenario-based analyse</w:t>
      </w:r>
      <w:r w:rsidR="000933BE">
        <w:rPr>
          <w:lang w:val="en-GB"/>
        </w:rPr>
        <w:t>s</w:t>
      </w:r>
      <w:r>
        <w:rPr>
          <w:lang w:val="en-GB"/>
        </w:rPr>
        <w:t xml:space="preserve"> for given time slices. When GWL-based information is required instead, an approximated mapping of the multi-model mean can be derived based on the known GWL in the given experiments for a particular time period. </w:t>
      </w:r>
      <w:r w:rsidRPr="007706E5">
        <w:rPr>
          <w:lang w:val="en-GB"/>
        </w:rPr>
        <w:t>As a rough approximation</w:t>
      </w:r>
      <w:r>
        <w:rPr>
          <w:lang w:val="en-GB"/>
        </w:rPr>
        <w:t>,</w:t>
      </w:r>
      <w:r w:rsidRPr="007706E5">
        <w:rPr>
          <w:lang w:val="en-GB"/>
        </w:rPr>
        <w:t xml:space="preserve"> CMIP6 multi-model mean</w:t>
      </w:r>
      <w:r w:rsidRPr="007706E5">
        <w:rPr>
          <w:bCs/>
          <w:lang w:val="en-GB"/>
        </w:rPr>
        <w:t xml:space="preserve"> projections for the near-term (2021-2040) correspond to changes at about 1.5°C, and projections for the high-end scenario (SSP5-8.5) for the long-term (2081-2100) correspond to about 4-5°C of global warming</w:t>
      </w:r>
      <w:r w:rsidRPr="007706E5">
        <w:rPr>
          <w:b/>
          <w:bCs/>
          <w:lang w:val="en-GB"/>
        </w:rPr>
        <w:t xml:space="preserve"> </w:t>
      </w:r>
      <w:r w:rsidRPr="007706E5">
        <w:rPr>
          <w:lang w:val="en-GB"/>
        </w:rPr>
        <w:t>(</w:t>
      </w:r>
      <w:r w:rsidRPr="00AC1145">
        <w:rPr>
          <w:lang w:val="en-GB"/>
        </w:rPr>
        <w:t xml:space="preserve">see </w:t>
      </w:r>
      <w:r>
        <w:rPr>
          <w:lang w:val="en-GB"/>
        </w:rPr>
        <w:t>T</w:t>
      </w:r>
      <w:r w:rsidRPr="00AC1145">
        <w:rPr>
          <w:lang w:val="en-GB"/>
        </w:rPr>
        <w:t>able 4.2 for changes</w:t>
      </w:r>
      <w:r>
        <w:rPr>
          <w:lang w:val="en-GB"/>
        </w:rPr>
        <w:t xml:space="preserve"> in the CMIP6 ensemble</w:t>
      </w:r>
      <w:r w:rsidRPr="00CE4479">
        <w:rPr>
          <w:lang w:val="en-GB"/>
        </w:rPr>
        <w:t xml:space="preserve"> and</w:t>
      </w:r>
      <w:r>
        <w:rPr>
          <w:lang w:val="en-GB"/>
        </w:rPr>
        <w:t xml:space="preserve"> the Chapter 11 Supplementary Material (11.SM.1) and</w:t>
      </w:r>
      <w:r w:rsidRPr="00CE4479">
        <w:rPr>
          <w:lang w:val="en-GB"/>
        </w:rPr>
        <w:t xml:space="preserve"> </w:t>
      </w:r>
      <w:r w:rsidRPr="000C642B">
        <w:rPr>
          <w:lang w:val="en-GB"/>
        </w:rPr>
        <w:fldChar w:fldCharType="begin" w:fldLock="1"/>
      </w:r>
      <w:r w:rsidR="00FF6231">
        <w:rPr>
          <w:lang w:val="en-GB"/>
        </w:rPr>
        <w:instrText>ADDIN CSL_CITATION { "citationItems" : [ { "id" : "ITEM-1", "itemData" : { "DOI" : "10.5281/ZENODO.4600696", "URL" : "https://zenodo.org/record/4600696", "accessed" : { "date-parts" : [ [ "2021", "3", "12" ] ] }, "author" : [ { "dropping-particle" : "", "family" : "Hauser", "given" : "Mathias", "non-dropping-particle" : "", "parse-names" : false, "suffix" : "" } ], "id" : "ITEM-1", "issued" : { "date-parts" : [ [ "2021", "3", "12" ] ] }, "publisher" : "Zenodo", "title" : "Mean temperature anomalies for CMIP5 and CMIP6 (Version v0.1.0)", "translator" : [ { "dropping-particle" : "", "family" : "S3644", "given" : "", "non-dropping-particle" : "", "parse-names" : false, "suffix" : "" } ], "type" : "webpage" }, "uris" : [ "http://www.mendeley.com/documents/?uuid=d8d28252-3b3f-3751-98a0-97fd7f30b0d0" ] } ], "mendeley" : { "formattedCitation" : "(Hauser, 2021)", "manualFormatting" : "Hauser (2021)", "plainTextFormattedCitation" : "(Hauser, 2021)", "previouslyFormattedCitation" : "(Hauser, 2021)" }, "properties" : { "noteIndex" : 0 }, "schema" : "https://github.com/citation-style-language/schema/raw/master/csl-citation.json" }</w:instrText>
      </w:r>
      <w:r w:rsidRPr="000C642B">
        <w:rPr>
          <w:lang w:val="en-GB"/>
        </w:rPr>
        <w:fldChar w:fldCharType="separate"/>
      </w:r>
      <w:r w:rsidR="00A26296">
        <w:rPr>
          <w:noProof/>
          <w:lang w:val="en-GB"/>
        </w:rPr>
        <w:t>Hauser (2021)</w:t>
      </w:r>
      <w:r w:rsidRPr="000C642B">
        <w:rPr>
          <w:lang w:val="en-GB"/>
        </w:rPr>
        <w:fldChar w:fldCharType="end"/>
      </w:r>
      <w:r w:rsidRPr="00CE4479">
        <w:rPr>
          <w:lang w:val="en-GB"/>
        </w:rPr>
        <w:t xml:space="preserve"> for details on other time periods and</w:t>
      </w:r>
      <w:r>
        <w:rPr>
          <w:lang w:val="en-GB"/>
        </w:rPr>
        <w:t xml:space="preserve"> CMIP5</w:t>
      </w:r>
      <w:r w:rsidRPr="00CE4479">
        <w:rPr>
          <w:lang w:val="en-GB"/>
        </w:rPr>
        <w:t>)</w:t>
      </w:r>
      <w:r w:rsidRPr="00866A10">
        <w:rPr>
          <w:lang w:val="en-GB"/>
        </w:rPr>
        <w:t>.</w:t>
      </w:r>
      <w:r w:rsidRPr="000C642B">
        <w:rPr>
          <w:b/>
          <w:bCs/>
          <w:lang w:val="en-GB"/>
        </w:rPr>
        <w:t xml:space="preserve"> </w:t>
      </w:r>
      <w:r w:rsidRPr="000C642B">
        <w:rPr>
          <w:lang w:val="en-GB"/>
        </w:rPr>
        <w:t>These approximated changes are</w:t>
      </w:r>
      <w:r>
        <w:rPr>
          <w:lang w:val="en-GB"/>
        </w:rPr>
        <w:t xml:space="preserve"> for instance</w:t>
      </w:r>
      <w:r w:rsidRPr="000C642B">
        <w:rPr>
          <w:lang w:val="en-GB"/>
        </w:rPr>
        <w:t xml:space="preserve"> used for some of the </w:t>
      </w:r>
      <w:r>
        <w:rPr>
          <w:lang w:val="en-GB"/>
        </w:rPr>
        <w:t xml:space="preserve">GWL-based </w:t>
      </w:r>
      <w:r w:rsidRPr="000C642B">
        <w:rPr>
          <w:lang w:val="en-GB"/>
        </w:rPr>
        <w:t xml:space="preserve">assessments provided in the </w:t>
      </w:r>
      <w:r>
        <w:rPr>
          <w:lang w:val="en-GB"/>
        </w:rPr>
        <w:t xml:space="preserve">Chapter 11 </w:t>
      </w:r>
      <w:r w:rsidRPr="000C642B">
        <w:rPr>
          <w:lang w:val="en-GB"/>
        </w:rPr>
        <w:t xml:space="preserve">regional </w:t>
      </w:r>
      <w:r w:rsidRPr="00AC1145">
        <w:rPr>
          <w:lang w:val="en-GB"/>
        </w:rPr>
        <w:t xml:space="preserve">tables </w:t>
      </w:r>
      <w:r w:rsidRPr="00CE4479">
        <w:rPr>
          <w:lang w:val="en-GB"/>
        </w:rPr>
        <w:t>(Section 11.9</w:t>
      </w:r>
      <w:r>
        <w:rPr>
          <w:lang w:val="en-GB"/>
        </w:rPr>
        <w:t>; Table 11.3</w:t>
      </w:r>
      <w:r w:rsidRPr="00CE4479">
        <w:rPr>
          <w:lang w:val="en-GB"/>
        </w:rPr>
        <w:t>) when literature based on s</w:t>
      </w:r>
      <w:r w:rsidRPr="000C642B">
        <w:rPr>
          <w:lang w:val="en-GB"/>
        </w:rPr>
        <w:t>cenario projections is used to assessed estimated changes at gi</w:t>
      </w:r>
      <w:r w:rsidRPr="00232B8B">
        <w:rPr>
          <w:lang w:val="en-GB"/>
        </w:rPr>
        <w:t>ven GWLs.</w:t>
      </w:r>
    </w:p>
    <w:p w14:paraId="65BA9136" w14:textId="77777777" w:rsidR="00703712" w:rsidRPr="00232B8B" w:rsidRDefault="00703712" w:rsidP="0034429F">
      <w:pPr>
        <w:pStyle w:val="AR6BodyText"/>
        <w:shd w:val="clear" w:color="auto" w:fill="DEEAF6" w:themeFill="accent1" w:themeFillTint="33"/>
        <w:rPr>
          <w:b/>
          <w:bCs/>
          <w:lang w:val="en-GB"/>
        </w:rPr>
      </w:pPr>
    </w:p>
    <w:p w14:paraId="2799E6A4" w14:textId="44300AFA" w:rsidR="0085657C" w:rsidRPr="00232B8B" w:rsidRDefault="0085657C" w:rsidP="0034429F">
      <w:pPr>
        <w:pStyle w:val="AR6BodyText"/>
        <w:shd w:val="clear" w:color="auto" w:fill="DEEAF6" w:themeFill="accent1" w:themeFillTint="33"/>
        <w:rPr>
          <w:lang w:val="en-GB"/>
        </w:rPr>
      </w:pPr>
      <w:bookmarkStart w:id="678" w:name="_Toc66989721"/>
      <w:r w:rsidRPr="00232B8B">
        <w:rPr>
          <w:rStyle w:val="AR6BodyTextBoldCar"/>
          <w:rFonts w:eastAsiaTheme="majorEastAsia"/>
          <w:lang w:val="en-GB"/>
        </w:rPr>
        <w:t>GWLs vs scenarios</w:t>
      </w:r>
      <w:bookmarkEnd w:id="678"/>
      <w:r w:rsidRPr="00232B8B">
        <w:rPr>
          <w:lang w:val="en-GB"/>
        </w:rPr>
        <w:t xml:space="preserve">  </w:t>
      </w:r>
    </w:p>
    <w:p w14:paraId="5631EAA2" w14:textId="339E6867" w:rsidR="0085657C" w:rsidRPr="00232B8B" w:rsidRDefault="0085657C" w:rsidP="0034429F">
      <w:pPr>
        <w:pStyle w:val="AR6BodyText"/>
        <w:shd w:val="clear" w:color="auto" w:fill="DEEAF6" w:themeFill="accent1" w:themeFillTint="33"/>
        <w:spacing w:line="259" w:lineRule="auto"/>
        <w:rPr>
          <w:lang w:val="en-GB"/>
        </w:rPr>
      </w:pPr>
      <w:r w:rsidRPr="00232B8B">
        <w:rPr>
          <w:lang w:val="en-GB"/>
        </w:rPr>
        <w:t>The use of scenarios remains a key element to inform mitigation decisions (Chapter 1, CC</w:t>
      </w:r>
      <w:r w:rsidR="000933BE">
        <w:rPr>
          <w:lang w:val="en-GB"/>
        </w:rPr>
        <w:t>B1.4</w:t>
      </w:r>
      <w:r w:rsidRPr="00232B8B">
        <w:rPr>
          <w:lang w:val="en-GB"/>
        </w:rPr>
        <w:t>), to assess which emission pathways are consistent with a certain GWL (CCB</w:t>
      </w:r>
      <w:r w:rsidR="000933BE">
        <w:rPr>
          <w:lang w:val="en-GB"/>
        </w:rPr>
        <w:t>1.4</w:t>
      </w:r>
      <w:r w:rsidRPr="00232B8B">
        <w:rPr>
          <w:lang w:val="en-GB"/>
        </w:rPr>
        <w:t xml:space="preserve"> Fig</w:t>
      </w:r>
      <w:r w:rsidR="000933BE">
        <w:rPr>
          <w:lang w:val="en-GB"/>
        </w:rPr>
        <w:t>ure</w:t>
      </w:r>
      <w:r w:rsidRPr="00232B8B">
        <w:rPr>
          <w:lang w:val="en-GB"/>
        </w:rPr>
        <w:t xml:space="preserve">1), to estimate when certain GWLs are reached (Section 4.3.4), and to assess for which variables it is meaningful to use GWLs as a dimension of integration. </w:t>
      </w:r>
      <w:r w:rsidR="000933BE">
        <w:rPr>
          <w:lang w:val="en-GB"/>
        </w:rPr>
        <w:t xml:space="preserve">The use of scenarios </w:t>
      </w:r>
      <w:r>
        <w:rPr>
          <w:lang w:val="en-GB"/>
        </w:rPr>
        <w:t>is also</w:t>
      </w:r>
      <w:r w:rsidRPr="00232B8B">
        <w:rPr>
          <w:lang w:val="en-GB"/>
        </w:rPr>
        <w:t xml:space="preserve"> essential for variables </w:t>
      </w:r>
      <w:r w:rsidR="000933BE">
        <w:rPr>
          <w:lang w:val="en-GB"/>
        </w:rPr>
        <w:t>whose</w:t>
      </w:r>
      <w:r w:rsidRPr="00232B8B">
        <w:rPr>
          <w:lang w:val="en-GB"/>
        </w:rPr>
        <w:t xml:space="preserve"> climate response strongly depends on the contribution of radiative forcing</w:t>
      </w:r>
      <w:r>
        <w:rPr>
          <w:lang w:val="en-GB"/>
        </w:rPr>
        <w:t xml:space="preserve"> (e.g. aerosols)</w:t>
      </w:r>
      <w:r w:rsidRPr="00232B8B">
        <w:rPr>
          <w:lang w:val="en-GB"/>
        </w:rPr>
        <w:t xml:space="preserve"> and land use and land management changes</w:t>
      </w:r>
      <w:r>
        <w:rPr>
          <w:lang w:val="en-GB"/>
        </w:rPr>
        <w:t>,</w:t>
      </w:r>
      <w:r w:rsidRPr="00232B8B">
        <w:rPr>
          <w:lang w:val="en-GB"/>
        </w:rPr>
        <w:t xml:space="preserve"> </w:t>
      </w:r>
      <w:r w:rsidR="000933BE">
        <w:rPr>
          <w:lang w:val="en-GB"/>
        </w:rPr>
        <w:t>and are</w:t>
      </w:r>
      <w:r w:rsidR="000933BE" w:rsidRPr="00232B8B">
        <w:rPr>
          <w:lang w:val="en-GB"/>
        </w:rPr>
        <w:t xml:space="preserve"> </w:t>
      </w:r>
      <w:r w:rsidRPr="00232B8B">
        <w:rPr>
          <w:lang w:val="en-GB"/>
        </w:rPr>
        <w:t>time and warming rate dependent</w:t>
      </w:r>
      <w:r>
        <w:rPr>
          <w:lang w:val="en-GB"/>
        </w:rPr>
        <w:t xml:space="preserve"> (e.g. sea level rise)</w:t>
      </w:r>
      <w:r w:rsidRPr="00232B8B">
        <w:rPr>
          <w:lang w:val="en-GB"/>
        </w:rPr>
        <w:t xml:space="preserve">, </w:t>
      </w:r>
      <w:r>
        <w:rPr>
          <w:lang w:val="en-GB"/>
        </w:rPr>
        <w:t xml:space="preserve">or </w:t>
      </w:r>
      <w:r w:rsidRPr="00232B8B">
        <w:rPr>
          <w:lang w:val="en-GB"/>
        </w:rPr>
        <w:t>differ between transient and quasi-</w:t>
      </w:r>
      <w:r w:rsidRPr="00232B8B">
        <w:rPr>
          <w:lang w:val="en-GB"/>
        </w:rPr>
        <w:lastRenderedPageBreak/>
        <w:t>equilibrium states. Furthermore, the use of concentration or emission-driven scenario simulations is required if regional climate assessments need to account for the uncertainty in GSAT changes or climate-carbon feedbacks.</w:t>
      </w:r>
    </w:p>
    <w:p w14:paraId="54032683" w14:textId="77777777" w:rsidR="0085657C" w:rsidRDefault="0085657C" w:rsidP="0034429F">
      <w:pPr>
        <w:pStyle w:val="AR6BodyText"/>
        <w:shd w:val="clear" w:color="auto" w:fill="DEEAF6" w:themeFill="accent1" w:themeFillTint="33"/>
        <w:rPr>
          <w:lang w:val="en-GB"/>
        </w:rPr>
      </w:pPr>
    </w:p>
    <w:p w14:paraId="17E94B61" w14:textId="44330F6A" w:rsidR="0085657C" w:rsidRDefault="0085657C" w:rsidP="0034429F">
      <w:pPr>
        <w:pStyle w:val="AR6BodyText"/>
        <w:shd w:val="clear" w:color="auto" w:fill="DEEAF6" w:themeFill="accent1" w:themeFillTint="33"/>
        <w:rPr>
          <w:lang w:val="en-GB"/>
        </w:rPr>
      </w:pPr>
      <w:r>
        <w:rPr>
          <w:lang w:val="en-GB"/>
        </w:rPr>
        <w:t xml:space="preserve">Forcing dependence of the GWL response is found for global mean precipitation (Section 8.4.3), but less for regional patterns of mean precipitation changes (CC-Box 11.1, Fig. 2). </w:t>
      </w:r>
      <w:r w:rsidR="00AF422F">
        <w:rPr>
          <w:lang w:val="en-GB"/>
        </w:rPr>
        <w:t xml:space="preserve">Limited dependence is found for extremes, as highlighted above. </w:t>
      </w:r>
      <w:r w:rsidRPr="00232B8B">
        <w:rPr>
          <w:lang w:val="en-GB"/>
        </w:rPr>
        <w:t>In the cryosphere, elements that are quick to respond to warming like sea ice area, permafrost</w:t>
      </w:r>
      <w:r>
        <w:rPr>
          <w:lang w:val="en-GB"/>
        </w:rPr>
        <w:t>,</w:t>
      </w:r>
      <w:r w:rsidRPr="00232B8B">
        <w:rPr>
          <w:lang w:val="en-GB"/>
        </w:rPr>
        <w:t xml:space="preserve"> and snow show little scenario dependence (</w:t>
      </w:r>
      <w:r>
        <w:rPr>
          <w:lang w:val="en-GB"/>
        </w:rPr>
        <w:t>C</w:t>
      </w:r>
      <w:r w:rsidRPr="00232B8B">
        <w:rPr>
          <w:lang w:val="en-GB"/>
        </w:rPr>
        <w:t>hapter 9.3.1.1, 9.5.2.3, 9.5.3.3), whereas slow-responding variables such as ice volumes of glaciers and ice sheets respond with a substantial delay and due to their inertia, the response depends on when a certain GWL is reached. This also applies to some extent for sea level rise where, for example, the contributions of melting glaciers and ice sheets depend on the pathway followed to reach a given GWL (</w:t>
      </w:r>
      <w:r>
        <w:rPr>
          <w:lang w:val="en-GB"/>
        </w:rPr>
        <w:t>C</w:t>
      </w:r>
      <w:r w:rsidRPr="00232B8B">
        <w:rPr>
          <w:lang w:val="en-GB"/>
        </w:rPr>
        <w:t xml:space="preserve">hapter 9.6.3.4). </w:t>
      </w:r>
    </w:p>
    <w:p w14:paraId="6BFD8F45" w14:textId="77777777" w:rsidR="0085657C" w:rsidRPr="00232B8B" w:rsidRDefault="0085657C" w:rsidP="0034429F">
      <w:pPr>
        <w:pStyle w:val="AR6BodyText"/>
        <w:shd w:val="clear" w:color="auto" w:fill="DEEAF6" w:themeFill="accent1" w:themeFillTint="33"/>
        <w:rPr>
          <w:lang w:val="en-GB"/>
        </w:rPr>
      </w:pPr>
    </w:p>
    <w:p w14:paraId="1283C019" w14:textId="6F098D1A" w:rsidR="0085657C" w:rsidRDefault="0085657C" w:rsidP="0034429F">
      <w:pPr>
        <w:pStyle w:val="AR6BodyText"/>
        <w:shd w:val="clear" w:color="auto" w:fill="DEEAF6" w:themeFill="accent1" w:themeFillTint="33"/>
        <w:rPr>
          <w:lang w:val="en-GB"/>
        </w:rPr>
      </w:pPr>
      <w:r w:rsidRPr="00232B8B">
        <w:rPr>
          <w:lang w:val="en-GB"/>
        </w:rPr>
        <w:t>In addition to the lagged effect, the climate response at a given GWL may differ before and after a period of overshoot</w:t>
      </w:r>
      <w:r>
        <w:rPr>
          <w:lang w:val="en-GB"/>
        </w:rPr>
        <w:t xml:space="preserve">, </w:t>
      </w:r>
      <w:r w:rsidRPr="00232B8B">
        <w:rPr>
          <w:lang w:val="en-GB"/>
        </w:rPr>
        <w:t>for example in the Atlantic Meridional Overturning Circulation (e.g. Palter et al. 2018). Finally, as assessed in IPCC SR15, there is a difference in the response even for temperature-related variables if a GWL is reached in a rapidly warming transient state or in an equilibrium state when the land-sea warming contrast is less pronounced (e.g. King et al. 2020). However, in this report GWLs are used in the context of projections for the 21</w:t>
      </w:r>
      <w:r w:rsidRPr="00232B8B">
        <w:rPr>
          <w:vertAlign w:val="superscript"/>
          <w:lang w:val="en-GB"/>
        </w:rPr>
        <w:t>st</w:t>
      </w:r>
      <w:r w:rsidRPr="00232B8B">
        <w:rPr>
          <w:lang w:val="en-GB"/>
        </w:rPr>
        <w:t xml:space="preserve"> century when the climate response is mostly not in equilibrium and where projections for many variables are less dependent on the pathway than for projections beyond 2100 (Section 9.6.3.4).</w:t>
      </w:r>
    </w:p>
    <w:p w14:paraId="5C771D4C" w14:textId="77777777" w:rsidR="00866A10" w:rsidRPr="00232B8B" w:rsidRDefault="00866A10" w:rsidP="0034429F">
      <w:pPr>
        <w:pStyle w:val="AR6BodyText"/>
        <w:shd w:val="clear" w:color="auto" w:fill="DEEAF6" w:themeFill="accent1" w:themeFillTint="33"/>
        <w:rPr>
          <w:lang w:val="en-GB"/>
        </w:rPr>
      </w:pPr>
    </w:p>
    <w:p w14:paraId="636D430A" w14:textId="5232C038" w:rsidR="0085657C" w:rsidRDefault="0085657C" w:rsidP="0034429F">
      <w:pPr>
        <w:pStyle w:val="AR6BodyText"/>
        <w:shd w:val="clear" w:color="auto" w:fill="DEEAF6" w:themeFill="accent1" w:themeFillTint="33"/>
        <w:rPr>
          <w:b/>
          <w:bCs/>
          <w:lang w:val="en-GB"/>
        </w:rPr>
      </w:pPr>
      <w:r w:rsidRPr="00232B8B">
        <w:rPr>
          <w:b/>
          <w:bCs/>
          <w:lang w:val="en-GB"/>
        </w:rPr>
        <w:t>Key conclusions on assessments based on GWLs</w:t>
      </w:r>
    </w:p>
    <w:p w14:paraId="00051231" w14:textId="77777777" w:rsidR="00AF422F" w:rsidRPr="00232B8B" w:rsidRDefault="00AF422F" w:rsidP="0034429F">
      <w:pPr>
        <w:pStyle w:val="AR6BodyText"/>
        <w:shd w:val="clear" w:color="auto" w:fill="DEEAF6" w:themeFill="accent1" w:themeFillTint="33"/>
        <w:rPr>
          <w:b/>
          <w:bCs/>
          <w:lang w:val="en-GB"/>
        </w:rPr>
      </w:pPr>
    </w:p>
    <w:p w14:paraId="71B1CD2B" w14:textId="7731D052" w:rsidR="0085657C" w:rsidRPr="00DB45A5" w:rsidRDefault="0085657C" w:rsidP="0034429F">
      <w:pPr>
        <w:pStyle w:val="AR6BodyText"/>
        <w:shd w:val="clear" w:color="auto" w:fill="DEEAF6" w:themeFill="accent1" w:themeFillTint="33"/>
        <w:rPr>
          <w:lang w:val="en-GB"/>
        </w:rPr>
      </w:pPr>
      <w:r w:rsidRPr="00504BF7">
        <w:rPr>
          <w:lang w:val="en-GB"/>
        </w:rPr>
        <w:t xml:space="preserve">GWL-based projections can inform society and policymakers on how climate would change under GWLs consistent with the aims of the Paris </w:t>
      </w:r>
      <w:r w:rsidR="004D4992" w:rsidRPr="00504BF7">
        <w:rPr>
          <w:lang w:val="en-GB"/>
        </w:rPr>
        <w:t xml:space="preserve">Agreement </w:t>
      </w:r>
      <w:r w:rsidRPr="00504BF7">
        <w:rPr>
          <w:lang w:val="en-GB"/>
        </w:rPr>
        <w:t xml:space="preserve">(stabilization at 1.5°C/well below 2°C), as well as on the consequences of missing these aims and reaching GWLs of 3°C or 4°C by the end of the century. </w:t>
      </w:r>
      <w:r w:rsidRPr="00690D85">
        <w:rPr>
          <w:lang w:val="en-GB"/>
        </w:rPr>
        <w:t>The AR6 assessment shows that every bit of global warming matters and that changes in global warming of</w:t>
      </w:r>
      <w:r w:rsidRPr="00DB45A5">
        <w:rPr>
          <w:lang w:val="en-GB"/>
        </w:rPr>
        <w:t xml:space="preserve"> 0.5°C lead to statistically significant changes in mean climate and climate extremes on global scale and for large regions (Sections 4.6.2, 11.2.4, 11.3, 11.4, 11.6, 11.9; Figs 11.8, 11.9, Atlas, Interactive Atlas), as also assessed in the IPCC SR15. </w:t>
      </w:r>
    </w:p>
    <w:p w14:paraId="1AEBFC7B" w14:textId="77777777" w:rsidR="00FC52F5" w:rsidRPr="00D424AA" w:rsidRDefault="00FC52F5" w:rsidP="0034429F">
      <w:pPr>
        <w:pStyle w:val="AR6BodyText"/>
        <w:shd w:val="clear" w:color="auto" w:fill="DEEAF6" w:themeFill="accent1" w:themeFillTint="33"/>
        <w:rPr>
          <w:rFonts w:cs="Times New Roman"/>
          <w:b/>
          <w:bCs/>
          <w:lang w:val="en-GB"/>
        </w:rPr>
      </w:pPr>
    </w:p>
    <w:p w14:paraId="7F36F83F" w14:textId="77777777" w:rsidR="00FC52F5" w:rsidRPr="00D424AA" w:rsidRDefault="00FC52F5" w:rsidP="00D424AA">
      <w:pPr>
        <w:pStyle w:val="AR6BodyText"/>
        <w:spacing w:line="259" w:lineRule="auto"/>
        <w:rPr>
          <w:rFonts w:cs="Times New Roman"/>
          <w:b/>
          <w:bCs/>
          <w:lang w:val="en-GB"/>
        </w:rPr>
      </w:pPr>
    </w:p>
    <w:p w14:paraId="4C554DBF" w14:textId="2F0BE139" w:rsidR="00FC52F5" w:rsidRPr="00D424AA" w:rsidRDefault="00FC52F5" w:rsidP="00841A35">
      <w:pPr>
        <w:rPr>
          <w:rFonts w:cs="Times New Roman"/>
          <w:b/>
          <w:bCs/>
          <w:lang w:val="en-GB" w:eastAsia="zh-CN"/>
        </w:rPr>
      </w:pPr>
      <w:r w:rsidRPr="00D424AA">
        <w:rPr>
          <w:rFonts w:cs="Times New Roman"/>
          <w:b/>
          <w:bCs/>
          <w:lang w:val="en-GB" w:eastAsia="zh-CN"/>
        </w:rPr>
        <w:t xml:space="preserve">[END </w:t>
      </w:r>
      <w:r w:rsidRPr="00D424AA">
        <w:rPr>
          <w:rFonts w:cs="Times New Roman"/>
          <w:b/>
          <w:lang w:val="en-GB"/>
        </w:rPr>
        <w:t>CROSS-CHAPTER BOX</w:t>
      </w:r>
      <w:r w:rsidRPr="00D424AA">
        <w:rPr>
          <w:rFonts w:cs="Times New Roman"/>
          <w:b/>
          <w:bCs/>
          <w:lang w:val="en-GB" w:eastAsia="zh-CN"/>
        </w:rPr>
        <w:t xml:space="preserve"> 11.1 HERE]</w:t>
      </w:r>
    </w:p>
    <w:p w14:paraId="7CAF148B" w14:textId="644BEA00" w:rsidR="00DD1D97" w:rsidRDefault="00DD1D97" w:rsidP="00D424AA">
      <w:pPr>
        <w:pStyle w:val="AR6BodyText"/>
        <w:rPr>
          <w:rFonts w:cs="Times New Roman"/>
          <w:lang w:val="en-GB"/>
        </w:rPr>
      </w:pPr>
    </w:p>
    <w:p w14:paraId="4F5CFB9C" w14:textId="77777777" w:rsidR="00703712" w:rsidRPr="00D424AA" w:rsidRDefault="00703712" w:rsidP="00D424AA">
      <w:pPr>
        <w:pStyle w:val="AR6BodyText"/>
        <w:rPr>
          <w:rFonts w:cs="Times New Roman"/>
          <w:lang w:val="en-GB"/>
        </w:rPr>
      </w:pPr>
    </w:p>
    <w:p w14:paraId="35785D61" w14:textId="77777777" w:rsidR="00726A1C" w:rsidRPr="00D424AA" w:rsidRDefault="00726A1C" w:rsidP="00D424AA">
      <w:pPr>
        <w:pStyle w:val="AR6Chap11Level1111"/>
        <w:rPr>
          <w:rFonts w:cs="Times New Roman"/>
          <w:lang w:val="en-GB"/>
        </w:rPr>
      </w:pPr>
      <w:bookmarkStart w:id="679" w:name="_Toc25583643"/>
      <w:bookmarkStart w:id="680" w:name="_Toc29672872"/>
      <w:bookmarkStart w:id="681" w:name="_Toc56915230"/>
      <w:bookmarkStart w:id="682" w:name="_Toc70702986"/>
      <w:r w:rsidRPr="00D424AA">
        <w:rPr>
          <w:rFonts w:cs="Times New Roman"/>
          <w:lang w:val="en-GB"/>
        </w:rPr>
        <w:t>Temperature extremes</w:t>
      </w:r>
      <w:bookmarkEnd w:id="679"/>
      <w:bookmarkEnd w:id="680"/>
      <w:bookmarkEnd w:id="681"/>
      <w:bookmarkEnd w:id="682"/>
    </w:p>
    <w:p w14:paraId="65A32362" w14:textId="77777777" w:rsidR="00726A1C" w:rsidRPr="00D424AA" w:rsidRDefault="00726A1C" w:rsidP="00D424AA">
      <w:pPr>
        <w:rPr>
          <w:rFonts w:cs="Times New Roman"/>
          <w:lang w:val="en-GB"/>
        </w:rPr>
      </w:pPr>
    </w:p>
    <w:p w14:paraId="3E915BF1" w14:textId="55E1A254" w:rsidR="00726A1C" w:rsidRPr="00D424AA" w:rsidRDefault="00726A1C" w:rsidP="00D424AA">
      <w:pPr>
        <w:rPr>
          <w:rFonts w:cs="Times New Roman"/>
          <w:lang w:val="en-GB"/>
        </w:rPr>
      </w:pPr>
      <w:r w:rsidRPr="00D424AA">
        <w:rPr>
          <w:rFonts w:cs="Times New Roman"/>
          <w:lang w:val="en-GB"/>
        </w:rPr>
        <w:t xml:space="preserve">This section assesses changes in temperature extremes at global, continental and regional scales. The main focus is on the changes in the magnitude and frequency of moderate </w:t>
      </w:r>
      <w:r w:rsidR="004C087B">
        <w:rPr>
          <w:rFonts w:cs="Times New Roman"/>
          <w:lang w:val="en-GB"/>
        </w:rPr>
        <w:t xml:space="preserve">extreme temperatures </w:t>
      </w:r>
      <w:r w:rsidRPr="00D424AA">
        <w:rPr>
          <w:rFonts w:cs="Times New Roman"/>
          <w:lang w:val="en-GB"/>
        </w:rPr>
        <w:t xml:space="preserve">(those that occur several times a year) to very </w:t>
      </w:r>
      <w:r w:rsidR="004C087B">
        <w:rPr>
          <w:rFonts w:cs="Times New Roman"/>
          <w:lang w:val="en-GB"/>
        </w:rPr>
        <w:t xml:space="preserve">extreme temperatures </w:t>
      </w:r>
      <w:r w:rsidRPr="00D424AA">
        <w:rPr>
          <w:rFonts w:cs="Times New Roman"/>
          <w:lang w:val="en-GB"/>
        </w:rPr>
        <w:t xml:space="preserve">(those that occur once-in-10-years or longer) of time scales from a day to a season, though there is </w:t>
      </w:r>
      <w:r w:rsidR="004C087B">
        <w:rPr>
          <w:rFonts w:cs="Times New Roman"/>
          <w:lang w:val="en-GB"/>
        </w:rPr>
        <w:t xml:space="preserve">a </w:t>
      </w:r>
      <w:r w:rsidRPr="00D424AA">
        <w:rPr>
          <w:rFonts w:cs="Times New Roman"/>
          <w:lang w:val="en-GB"/>
        </w:rPr>
        <w:t xml:space="preserve">strong emphasis on the daily scale where literature is most concentrated. </w:t>
      </w:r>
    </w:p>
    <w:p w14:paraId="6980F142" w14:textId="696D328A" w:rsidR="00726A1C" w:rsidRDefault="00726A1C" w:rsidP="00D424AA">
      <w:pPr>
        <w:rPr>
          <w:rFonts w:cs="Times New Roman"/>
          <w:lang w:val="en-GB"/>
        </w:rPr>
      </w:pPr>
    </w:p>
    <w:p w14:paraId="1D38BD10" w14:textId="77777777" w:rsidR="00703712" w:rsidRPr="00D424AA" w:rsidRDefault="00703712" w:rsidP="00D424AA">
      <w:pPr>
        <w:rPr>
          <w:rFonts w:cs="Times New Roman"/>
          <w:lang w:val="en-GB"/>
        </w:rPr>
      </w:pPr>
    </w:p>
    <w:p w14:paraId="12B46079" w14:textId="77777777" w:rsidR="00726A1C" w:rsidRPr="00841A35" w:rsidRDefault="00726A1C" w:rsidP="00D424AA">
      <w:pPr>
        <w:pStyle w:val="AR6Chap11Level21111"/>
        <w:rPr>
          <w:rFonts w:cs="Times New Roman"/>
          <w:lang w:val="en-GB"/>
        </w:rPr>
      </w:pPr>
      <w:bookmarkStart w:id="683" w:name="_Toc6904531"/>
      <w:bookmarkStart w:id="684" w:name="_Toc25583644"/>
      <w:bookmarkStart w:id="685" w:name="_Toc29672873"/>
      <w:bookmarkStart w:id="686" w:name="_Toc56915231"/>
      <w:bookmarkStart w:id="687" w:name="_Toc70702987"/>
      <w:bookmarkStart w:id="688" w:name="_Hlk60901346"/>
      <w:r w:rsidRPr="00D424AA">
        <w:rPr>
          <w:rFonts w:cs="Times New Roman"/>
          <w:lang w:val="en-GB"/>
        </w:rPr>
        <w:t>Mechanisms and drivers</w:t>
      </w:r>
      <w:bookmarkEnd w:id="683"/>
      <w:bookmarkEnd w:id="684"/>
      <w:bookmarkEnd w:id="685"/>
      <w:bookmarkEnd w:id="686"/>
      <w:bookmarkEnd w:id="687"/>
    </w:p>
    <w:p w14:paraId="2CE5C039" w14:textId="77777777" w:rsidR="00726A1C" w:rsidRPr="00D424AA" w:rsidRDefault="00726A1C" w:rsidP="00D424AA">
      <w:pPr>
        <w:rPr>
          <w:rFonts w:cs="Times New Roman"/>
          <w:lang w:val="en-GB"/>
        </w:rPr>
      </w:pPr>
    </w:p>
    <w:p w14:paraId="050C2261" w14:textId="2985DD8C" w:rsidR="00726A1C" w:rsidRPr="00D424AA" w:rsidRDefault="00726A1C" w:rsidP="00D424AA">
      <w:pPr>
        <w:rPr>
          <w:rFonts w:cs="Times New Roman"/>
          <w:lang w:val="en-GB"/>
        </w:rPr>
      </w:pPr>
      <w:r w:rsidRPr="00D424AA">
        <w:rPr>
          <w:rFonts w:cs="Times New Roman"/>
          <w:lang w:val="en-GB"/>
        </w:rPr>
        <w:t xml:space="preserve">The SREX </w:t>
      </w:r>
      <w:del w:id="689" w:author="Robin Matthews" w:date="2021-07-13T17:55:00Z">
        <w:r w:rsidRPr="00D424AA" w:rsidDel="0032615E">
          <w:rPr>
            <w:rFonts w:cs="Times New Roman"/>
            <w:lang w:val="en-GB"/>
          </w:rPr>
          <w:delText>(</w:delText>
        </w:r>
      </w:del>
      <w:commentRangeStart w:id="690"/>
      <w:r w:rsidRPr="00D424AA">
        <w:rPr>
          <w:rFonts w:cs="Times New Roman"/>
          <w:i/>
          <w:iCs/>
          <w:lang w:val="en-GB"/>
        </w:rPr>
        <w:fldChar w:fldCharType="begin" w:fldLock="1"/>
      </w:r>
      <w:ins w:id="691" w:author="Robin Matthews" w:date="2021-07-13T17:55:00Z">
        <w:r w:rsidR="0032615E">
          <w:rPr>
            <w:rFonts w:cs="Times New Roman"/>
            <w:lang w:val="en-GB"/>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instrText>
        </w:r>
      </w:ins>
      <w:del w:id="692" w:author="Robin Matthews" w:date="2021-07-13T17:55:00Z">
        <w:r w:rsidR="00FF6231" w:rsidDel="0032615E">
          <w:rPr>
            <w:rFonts w:cs="Times New Roman"/>
            <w:lang w:val="en-GB"/>
          </w:rPr>
          <w:del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delInstrText>
        </w:r>
      </w:del>
      <w:r w:rsidRPr="00D424AA">
        <w:rPr>
          <w:rFonts w:cs="Times New Roman"/>
          <w:i/>
          <w:iCs/>
          <w:lang w:val="en-GB"/>
        </w:rPr>
        <w:fldChar w:fldCharType="separate"/>
      </w:r>
      <w:del w:id="693" w:author="Robin Matthews" w:date="2021-07-13T17:55:00Z">
        <w:r w:rsidR="00A26296" w:rsidDel="0032615E">
          <w:rPr>
            <w:rFonts w:cs="Times New Roman"/>
            <w:noProof/>
            <w:lang w:val="en-GB"/>
          </w:rPr>
          <w:delText>I</w:delText>
        </w:r>
      </w:del>
      <w:ins w:id="694" w:author="Robin Matthews" w:date="2021-07-13T17:55:00Z">
        <w:r w:rsidR="0032615E">
          <w:rPr>
            <w:rFonts w:cs="Times New Roman"/>
            <w:noProof/>
            <w:lang w:val="en-GB"/>
          </w:rPr>
          <w:t>(I</w:t>
        </w:r>
      </w:ins>
      <w:r w:rsidR="00A26296">
        <w:rPr>
          <w:rFonts w:cs="Times New Roman"/>
          <w:noProof/>
          <w:lang w:val="en-GB"/>
        </w:rPr>
        <w:t>PCC, 201</w:t>
      </w:r>
      <w:ins w:id="695" w:author="Robin Matthews" w:date="2021-07-13T17:55:00Z">
        <w:r w:rsidR="0032615E">
          <w:rPr>
            <w:rFonts w:cs="Times New Roman"/>
            <w:noProof/>
            <w:lang w:val="en-GB"/>
          </w:rPr>
          <w:t>2)</w:t>
        </w:r>
      </w:ins>
      <w:del w:id="696" w:author="Robin Matthews" w:date="2021-07-13T17:55:00Z">
        <w:r w:rsidR="00A26296" w:rsidDel="0032615E">
          <w:rPr>
            <w:rFonts w:cs="Times New Roman"/>
            <w:noProof/>
            <w:lang w:val="en-GB"/>
          </w:rPr>
          <w:delText>2</w:delText>
        </w:r>
      </w:del>
      <w:r w:rsidRPr="00D424AA">
        <w:rPr>
          <w:rFonts w:cs="Times New Roman"/>
          <w:i/>
          <w:iCs/>
          <w:lang w:val="en-GB"/>
        </w:rPr>
        <w:fldChar w:fldCharType="end"/>
      </w:r>
      <w:commentRangeEnd w:id="690"/>
      <w:r w:rsidR="00A26296">
        <w:rPr>
          <w:rStyle w:val="Marquedecommentaire"/>
        </w:rPr>
        <w:commentReference w:id="690"/>
      </w:r>
      <w:del w:id="697" w:author="Robin Matthews" w:date="2021-07-13T17:55:00Z">
        <w:r w:rsidRPr="00841A35" w:rsidDel="0032615E">
          <w:rPr>
            <w:rFonts w:cs="Times New Roman"/>
            <w:iCs/>
            <w:lang w:val="en-GB"/>
          </w:rPr>
          <w:delText>)</w:delText>
        </w:r>
      </w:del>
      <w:r w:rsidRPr="00D424AA">
        <w:rPr>
          <w:rFonts w:cs="Times New Roman"/>
          <w:lang w:val="en-GB"/>
        </w:rPr>
        <w:t xml:space="preserve"> and AR5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ambridge UniversityPress, Cambridge", "publisher-place" : "United Kingdom and New York, NY, USA,", "title" : "Climate Change 2014: Impacts, Adaptation, and Vulnerability. Part A: Global and Sectoral Aspects. Contribution of Working Group II to the FifthAssessment Report of the Intergovernmental Panel on Climate Change", "translator" : [ { "dropping-particle" : "", "family" : "S3614", "given" : "", "non-dropping-particle" : "", "parse-names" : false, "suffix" : "" } ], "type" : "book" }, "uris" : [ "http://www.mendeley.com/documents/?uuid=d2f3ed8a-270f-40c9-8903-8bdbc9cbe785" ] } ], "mendeley" : { "formattedCitation" : "(IPCC, 2014)", "plainTextFormattedCitation" : "(IPCC, 2014)", "previouslyFormattedCitation" : "(IPCC,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IPCC, 2014)</w:t>
      </w:r>
      <w:r w:rsidRPr="00D424AA">
        <w:rPr>
          <w:rFonts w:cs="Times New Roman"/>
          <w:lang w:val="en-GB"/>
        </w:rPr>
        <w:fldChar w:fldCharType="end"/>
      </w:r>
      <w:r w:rsidRPr="00841A35">
        <w:rPr>
          <w:rFonts w:cs="Times New Roman"/>
          <w:lang w:val="en-GB"/>
        </w:rPr>
        <w:t xml:space="preserve"> concluded that greenhouse gas forcing is the dominant factor for the increases in the intensity, frequency, and duration of warm extremes and the decrease in those of cold extremes. This general global-scale warming is modulated by large-sca</w:t>
      </w:r>
      <w:r w:rsidRPr="00D424AA">
        <w:rPr>
          <w:rFonts w:cs="Times New Roman"/>
          <w:lang w:val="en-GB"/>
        </w:rPr>
        <w:t xml:space="preserve">le atmospheric circulation patterns, as well as by feedbacks such as soil moisture-evapotranspiration-temperature and snow/ice-albedo-temperature feedbacks, and local forcings such as land use change or changes in aerosol concentrations at the regional and local scales (Box 11.1, Sections 11.1.5, 11.1.6). Therefore, changes in temperature extremes at regional and local scales can have heterogeneous spatial distributions. Changes in the magnitudes (or intensities) of extreme temperatures are often larger than changes in global surface temperature, because of larger warming on land than on the ocean surface (2.3.1.1) and feedbacks, though they are of similar </w:t>
      </w:r>
      <w:r w:rsidRPr="00D424AA">
        <w:rPr>
          <w:rFonts w:cs="Times New Roman"/>
          <w:lang w:val="en-GB"/>
        </w:rPr>
        <w:lastRenderedPageBreak/>
        <w:t xml:space="preserve">magnitude to changes in the local mean temperature (Fig 11.2). </w:t>
      </w:r>
    </w:p>
    <w:p w14:paraId="3D8F8448" w14:textId="77777777" w:rsidR="00726A1C" w:rsidRPr="00D424AA" w:rsidRDefault="00726A1C" w:rsidP="00D424AA">
      <w:pPr>
        <w:rPr>
          <w:rFonts w:cs="Times New Roman"/>
          <w:lang w:val="en-GB"/>
        </w:rPr>
      </w:pPr>
    </w:p>
    <w:p w14:paraId="45D29BF7" w14:textId="2DEB7F35" w:rsidR="00726A1C" w:rsidRPr="00D424AA" w:rsidRDefault="00726A1C" w:rsidP="00D424AA">
      <w:pPr>
        <w:rPr>
          <w:rFonts w:cs="Times New Roman"/>
          <w:lang w:val="en-GB"/>
        </w:rPr>
      </w:pPr>
      <w:r w:rsidRPr="00D424AA">
        <w:rPr>
          <w:rFonts w:cs="Times New Roman"/>
          <w:lang w:val="en-GB"/>
        </w:rPr>
        <w:t xml:space="preserve">Extreme temperature events are associated with large-scale meteorological patterns </w:t>
      </w:r>
      <w:r w:rsidRPr="00D424AA">
        <w:rPr>
          <w:rFonts w:cs="Times New Roman"/>
          <w:lang w:val="en-GB"/>
        </w:rPr>
        <w:fldChar w:fldCharType="begin" w:fldLock="1"/>
      </w:r>
      <w:r w:rsidR="00FF6231">
        <w:rPr>
          <w:rFonts w:cs="Times New Roman"/>
          <w:lang w:val="en-GB"/>
        </w:rPr>
        <w:instrText>ADDIN CSL_CITATION { "citationItems" : [ { "id" : "ITEM-1", "itemData" : { "DOI" : "10.1007/s00382-015-2638-6", "ISBN" : "0038201526", "ISSN" : "0930-7575", "abstract" : "The objective of this paper is to review statisti- cal methods, dynamics, modeling efforts, and trends related to temperature extremes, with a focus upon extreme events of short duration that affect parts of North America. These events are associated with large scale meteorological pat- terns (LSMPs). The statistics, dynamics, and modeling sections of this paper are written to be autonomous and so can be read separately. Methods to define extreme events statistics and to identify and connect LSMPs to extreme temperature events are presented. Recent advances in sta- tistical techniques connect LSMPs to extreme temperatures through appropriately defined covariates that supplement more straightforward analyses. Various LSMPs, ranging from synoptic to planetary scale structures, are associated with extreme temperature events. Current knowledge about the synoptics and the dynamical mechanisms leading to the associated LSMPs is incomplete. Systematic studies of: the physics of LSMP life cycles, comprehensive model assessment of LSMP-extreme temperature event linkages, and LSMP properties are needed. Generally, climate mod- els capture observed properties of heat waves and cold air outbreaks with some fidelity. However they overestimate warm wave frequency and underestimate cold air outbreak frequency, and underestimate the collective influence of low-frequency modes on temperature extremes. Modeling studies have identified the impact of large-scale circulation anomalies and land\u2013atmosphere interactions on changes in extreme temperatures. However, few studies have examined changes in LSMPs to more specifically understand the role of LSMPs on past and future extreme temperature changes. Even though LSMPs are resolvable by global and regional climate models, they are not necessarily well simulated. The paper concludes with unresolved issues and research questions.", "author" : [ { "dropping-particle" : "", "family" : "Grotjahn", "given" : "Richard", "non-dropping-particle" : "", "parse-names" : false, "suffix" : "" }, { "dropping-particle" : "", "family" : "Black", "given" : "Robert", "non-dropping-particle" : "", "parse-names" : false, "suffix" : "" }, { "dropping-particle" : "", "family" : "Leung", "given" : "Ruby", "non-dropping-particle" : "", "parse-names" : false, "suffix" : "" }, { "dropping-particle" : "", "family" : "Wehner", "given" : "Michael F.", "non-dropping-particle" : "", "parse-names" : false, "suffix" : "" }, { "dropping-particle" : "", "family" : "Barlow", "given" : "Mathew", "non-dropping-particle" : "", "parse-names" : false, "suffix" : "" }, { "dropping-particle" : "", "family" : "Bosilovich", "given" : "Mike", "non-dropping-particle" : "", "parse-names" : false, "suffix" : "" }, { "dropping-particle" : "", "family" : "Gershunov", "given" : "Alexander", "non-dropping-particle" : "", "parse-names" : false, "suffix" : "" }, { "dropping-particle" : "", "family" : "Gutowski", "given" : "William J.", "non-dropping-particle" : "", "parse-names" : false, "suffix" : "" }, { "dropping-particle" : "", "family" : "Gyakum", "given" : "John R.", "non-dropping-particle" : "", "parse-names" : false, "suffix" : "" }, { "dropping-particle" : "", "family" : "Katz", "given" : "Richard W.", "non-dropping-particle" : "", "parse-names" : false, "suffix" : "" }, { "dropping-particle" : "", "family" : "Lee", "given" : "Yun-Young", "non-dropping-particle" : "", "parse-names" : false, "suffix" : "" }, { "dropping-particle" : "", "family" : "Lim", "given" : "Young-Kwon", "non-dropping-particle" : "", "parse-names" : false, "suffix" : "" }, { "dropping-particle" : "", "family" : "Prabhat", "given" : "", "non-dropping-particle" : "", "parse-names" : false, "suffix" : "" } ], "container-title" : "Climate Dynamics", "id" : "ITEM-1", "issue" : "3-4", "issued" : { "date-parts" : [ [ "2016", "2", "22" ] ] }, "page" : "1151-1184", "publisher" : "Springer Berlin Heidelberg", "title" : "North American extreme temperature events and related large scale meteorological patterns: a review of statistical methods, dynamics, modeling, and trends", "translator" : [ { "dropping-particle" : "", "family" : "S2488", "given" : "", "non-dropping-particle" : "", "parse-names" : false, "suffix" : "" } ], "type" : "article-journal", "volume" : "46" }, "uris" : [ "http://www.mendeley.com/documents/?uuid=52435c9c-81c1-4231-9400-de8d86d2b81a" ] } ], "mendeley" : { "formattedCitation" : "(Grotjahn et al., 2016)", "plainTextFormattedCitation" : "(Grotjahn et al., 2016)", "previouslyFormattedCitation" : "(Grotjahn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rotjahn et al., 2016)</w:t>
      </w:r>
      <w:r w:rsidRPr="00D424AA">
        <w:rPr>
          <w:rFonts w:cs="Times New Roman"/>
          <w:lang w:val="en-GB"/>
        </w:rPr>
        <w:fldChar w:fldCharType="end"/>
      </w:r>
      <w:r w:rsidRPr="00841A35">
        <w:rPr>
          <w:rFonts w:cs="Times New Roman"/>
          <w:lang w:val="en-GB"/>
        </w:rPr>
        <w:t>. Quasi-stationary anticyclonic circulation anomalies or atmospheric blocking events are linked to temperature extremes in many region</w:t>
      </w:r>
      <w:r w:rsidRPr="00D424AA">
        <w:rPr>
          <w:rFonts w:cs="Times New Roman"/>
          <w:lang w:val="en-GB"/>
        </w:rPr>
        <w:t xml:space="preserve">s, such as in Australia </w:t>
      </w:r>
      <w:r w:rsidRPr="00D424AA">
        <w:rPr>
          <w:rFonts w:cs="Times New Roman"/>
          <w:lang w:val="en-GB"/>
        </w:rPr>
        <w:fldChar w:fldCharType="begin" w:fldLock="1"/>
      </w:r>
      <w:r w:rsidR="00FF6231">
        <w:rPr>
          <w:rFonts w:cs="Times New Roman"/>
          <w:lang w:val="en-GB"/>
        </w:rPr>
        <w:instrText>ADDIN CSL_CITATION { "citationItems" : [ { "id" : "ITEM-1", "itemData" : { "DOI" : "10.1002/2014GL061736", "ISBN" : "1944-8007", "ISSN" : "19448007", "abstract" : "Summertime heat waves in the southeastern state of Victoria, Australia, are associated with broad anticyclonic upper level potential vorticity (PV) anomalies. The current research establishes the relationship between heat waves, precipitation, and three modes of climate variability of importance for rainfall in Australia: the El Ni\u00f1o-Southern Oscillation (ENSO), Madden-Julian Oscillation (MJO), and Southern Annular Mode (SAM). Heat waves in Victoria in summer are more common during phases 3\u20136 of the MJO (when convection is enhanced over the eastern Indian Ocean, Maritime Continent, and western Pacific Ocean) and La Ni\u00f1a phases of ENSO. The PV-Theta (\u0398) structure of the heat wave and pattern of convection varies with the phase of each mode of variability. Enhanced tropical convection results in a heat wave characterized by a monopole of anticyclonic PV, whereas suppressed convection is associated with a dipole of anticyclonic and cyclonic PV.", "author" : [ { "dropping-particle" : "", "family" : "Parker", "given" : "Teresa J.", "non-dropping-particle" : "", "parse-names" : false, "suffix" : "" }, { "dropping-particle" : "", "family" : "Berry", "given" : "Gareth J.", "non-dropping-particle" : "", "parse-names" : false, "suffix" : "" }, { "dropping-particle" : "", "family" : "Reeder", "given" : "Michael J.", "non-dropping-particle" : "", "parse-names" : false, "suffix" : "" }, { "dropping-particle" : "", "family" : "Nicholls", "given" : "Neville", "non-dropping-particle" : "", "parse-names" : false, "suffix" : "" } ], "container-title" : "Geophysical Research Letters", "id" : "ITEM-1", "issue" : "19", "issued" : { "date-parts" : [ [ "2014" ] ] }, "page" : "6926-6934", "title" : "Modes of climate variability and heat waves in Victoria, southeastern Australia", "translator" : [ { "dropping-particle" : "", "family" : "S816", "given" : "", "non-dropping-particle" : "", "parse-names" : false, "suffix" : "" } ], "type" : "article-journal", "volume" : "41" }, "uris" : [ "http://www.mendeley.com/documents/?uuid=c45eb16f-dbed-4c17-9041-0cc83c621270" ] }, { "id" : "ITEM-2", "itemData" : { "DOI" : "10.1007/s10584-016-1650-0", "ISSN" : "1573-1480", "abstract" : "As part of a special issue on natural hazards, this paper reviews the current state of scientific knowledge of Australian heatwaves. Over recent years, progress has been made in understanding both the causes of and changes to heatwaves. Relationships between atmospheric heatwaves and large-scale and synoptic variability have been identified, with increasing trends in heatwave intensity, frequency and duration projected to continue throughout the 21st century. However, more research is required to further our understanding of the dynamical interactions of atmospheric heatwaves, particularly with the land surface. Research into marine heatwaves is still in its infancy, with little known about driving mechanisms, and observed and future changes. In order to address these knowledge gaps, recommendations include: focusing on a comprehensive assessment of atmospheric heatwave dynamics; understanding links with droughts; working towards a unified measurement framework; and investigating observed and future trends in marine heatwaves. Such work requires comprehensive and long-term collaboration activities. However, benefits will extend to the international community, thus addressing global grand challenges surrounding these extreme events.", "author" : [ { "dropping-particle" : "", "family" : "Perkins-Kirkpatrick", "given" : "S E", "non-dropping-particle" : "", "parse-names" : false, "suffix" : "" }, { "dropping-particle" : "", "family" : "White", "given" : "C J", "non-dropping-particle" : "", "parse-names" : false, "suffix" : "" }, { "dropping-particle" : "V", "family" : "Alexander", "given" : "L", "non-dropping-particle" : "", "parse-names" : false, "suffix" : "" }, { "dropping-particle" : "", "family" : "Arg\u00fceso", "given" : "D", "non-dropping-particle" : "", "parse-names" : false, "suffix" : "" }, { "dropping-particle" : "", "family" : "Boschat", "given" : "G", "non-dropping-particle" : "", "parse-names" : false, "suffix" : "" }, { "dropping-particle" : "", "family" : "Cowan", "given" : "T", "non-dropping-particle" : "", "parse-names" : false, "suffix" : "" }, { "dropping-particle" : "", "family" : "Evans", "given" : "J P", "non-dropping-particle" : "", "parse-names" : false, "suffix" : "" }, { "dropping-particle" : "", "family" : "Ekstr\u00f6m", "given" : "M", "non-dropping-particle" : "", "parse-names" : false, "suffix" : "" }, { "dropping-particle" : "", "family" : "Oliver", "given" : "E C J", "non-dropping-particle" : "", "parse-names" : false, "suffix" : "" }, { "dropping-particle" : "", "family" : "Phatak", "given" : "A", "non-dropping-particle" : "", "parse-names" : false, "suffix" : "" }, { "dropping-particle" : "", "family" : "Purich", "given" : "A", "non-dropping-particle" : "", "parse-names" : false, "suffix" : "" } ], "container-title" : "Climatic Change", "id" : "ITEM-2", "issue" : "1", "issued" : { "date-parts" : [ [ "2016" ] ] }, "page" : "101-114", "title" : "Natural hazards in Australia: heatwaves", "translator" : [ { "dropping-particle" : "", "family" : "S2292", "given" : "", "non-dropping-particle" : "", "parse-names" : false, "suffix" : "" } ], "type" : "article-journal", "volume" : "139" }, "uris" : [ "http://www.mendeley.com/documents/?uuid=35f56d3e-6e5d-472c-b651-0b250716e60d" ] } ], "mendeley" : { "formattedCitation" : "(Parker et al., 2014; Perkins-Kirkpatrick et al., 2016)", "plainTextFormattedCitation" : "(Parker et al., 2014; Perkins-Kirkpatrick et al., 2016)", "previouslyFormattedCitation" : "(Parker et al., 2014; Perkins-Kirkpatrick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rker et al., 2014; Perkins-Kirkpatrick et al., 2016)</w:t>
      </w:r>
      <w:r w:rsidRPr="00D424AA">
        <w:rPr>
          <w:rFonts w:cs="Times New Roman"/>
          <w:lang w:val="en-GB"/>
        </w:rPr>
        <w:fldChar w:fldCharType="end"/>
      </w:r>
      <w:r w:rsidRPr="00841A35">
        <w:rPr>
          <w:rFonts w:cs="Times New Roman"/>
          <w:lang w:val="en-GB"/>
        </w:rPr>
        <w:t xml:space="preserve">, Europe </w:t>
      </w:r>
      <w:r w:rsidRPr="00D424AA">
        <w:rPr>
          <w:rFonts w:cs="Times New Roman"/>
          <w:lang w:val="en-GB"/>
        </w:rPr>
        <w:fldChar w:fldCharType="begin" w:fldLock="1"/>
      </w:r>
      <w:r w:rsidR="00FF6231">
        <w:rPr>
          <w:rFonts w:cs="Times New Roman"/>
          <w:lang w:val="en-GB"/>
        </w:rPr>
        <w:instrText>ADDIN CSL_CITATION { "citationItems" : [ { "id" : "ITEM-1", "itemData" : { "DOI" : "10.1088/1748-9326/aaba55", "ISSN" : "17489326", "abstract" : "Better preparedness for summer heatwaves could mitigate their adverse effects on society. This can potentially be attained through an increased understanding of the relationship between heatwaves and one of their main dynamical drivers, atmospheric blocking. In the 1979\u20132015 period, we find that there is a significant correlation between summer heatwave magnitudes and the number of days influenced by atmospheric blocking in Northern Europe and Western Russia. Using three large global climate model ensembles, we find similar correlations, indicating that these three models are able to represent the relationship between extreme temperature and atmospheric blocking, despite having biases in their simulation of individual climate variables such as temperature or geopotential height. Our results emphasize the need to use large ensembles of different global climate models as single realizations do not always capture this relationship. The three large ensembles further suggest that the relationship between summer heatwaves and atmospheric blocking will not change in the future. This could be used to statistically model heatwaves with atmospheric blocking as a covariate and aid decision-makers in planning disaster risk reduction and adaptation to climate change.", "author" : [ { "dropping-particle" : "", "family" : "Schaller", "given" : "N.", "non-dropping-particle" : "", "parse-names" : false, "suffix" : "" }, { "dropping-particle" : "", "family" : "Sillmann", "given" : "J.", "non-dropping-particle" : "", "parse-names" : false, "suffix" : "" }, { "dropping-particle" : "", "family" : "Anstey", "given" : "J.", "non-dropping-particle" : "", "parse-names" : false, "suffix" : "" }, { "dropping-particle" : "", "family" : "Fischer", "given" : "E. M.", "non-dropping-particle" : "", "parse-names" : false, "suffix" : "" }, { "dropping-particle" : "", "family" : "Grams", "given" : "C. M.", "non-dropping-particle" : "", "parse-names" : false, "suffix" : "" }, { "dropping-particle" : "", "family" : "Russo", "given" : "S.", "non-dropping-particle" : "", "parse-names" : false, "suffix" : "" } ], "container-title" : "Environmental Research Letters", "id" : "ITEM-1", "issue" : "5", "issued" : { "date-parts" : [ [ "2018" ] ] }, "title" : "Influence of blocking on Northern European and Western Russian heatwaves in large climate model ensembles", "translator" : [ { "dropping-particle" : "", "family" : "S820", "given" : "", "non-dropping-particle" : "", "parse-names" : false, "suffix" : "" } ], "type" : "article-journal", "volume" : "13" }, "uris" : [ "http://www.mendeley.com/documents/?uuid=de446b72-2ecc-4725-84e2-d5631758cbfe" ] }, { "id" : "ITEM-2", "itemData" : { "DOI" : "10.1175/JCLI-D-16-0518.1", "ISSN" : "08948755", "abstract" : "Journal of Climate, Volume 30, Issue 2 , Page 585-594, January 2017. ,", "author" : [ { "dropping-particle" : "", "family" : "Brunner", "given" : "Lukas", "non-dropping-particle" : "", "parse-names" : false, "suffix" : "" }, { "dropping-particle" : "", "family" : "Hegerl", "given" : "Gabriele C.", "non-dropping-particle" : "", "parse-names" : false, "suffix" : "" }, { "dropping-particle" : "", "family" : "Steiner", "given" : "Andrea K.", "non-dropping-particle" : "", "parse-names" : false, "suffix" : "" } ], "container-title" : "Journal of Climate", "id" : "ITEM-2", "issue" : "2", "issued" : { "date-parts" : [ [ "2017" ] ] }, "page" : "585-594", "title" : "Connecting atmospheric blocking to European temperature extremes in spring", "translator" : [ { "dropping-particle" : "", "family" : "S2386", "given" : "", "non-dropping-particle" : "", "parse-names" : false, "suffix" : "" } ], "type" : "article-journal", "volume" : "30" }, "uris" : [ "http://www.mendeley.com/documents/?uuid=566fa5d1-45ae-4707-ab8e-38da131410db" ] }, { "id" : "ITEM-3", "itemData" : { "DOI" : "10.1029/2018GL077837", "ISSN" : "0094-8276", "abstract" : "Abstract The impact of atmospheric blocking on European heat waves (HWs) and cold spells (CSs) is investigated for present and future conditions . A 50-member ensemble of the second generation Canadian Earth System Model is used to quantify the role of internal variability in the response to blocking. We find that the present blocking-extreme temperature link is well represented compared to ERA-Interim, despite a significant underestimation of blocking frequency in most ensemble members. Our results show a strong correlation of blocking with northern European HWs in summer, spring, and fall. However, we also find a strong anticorrelation between blocking and HW occurrence in southern Europe in all seasons. Blocking increases the CS frequency particularly in southern Europe in fall, winter, and spring but reduces it in summer. For the future we find that blocking will continue to play an important role in the development of both CSs and HWs in all seasons.", "author" : [ { "dropping-particle" : "", "family" : "Brunner", "given" : "Lukas", "non-dropping-particle" : "", "parse-names" : false, "suffix" : "" }, { "dropping-particle" : "", "family" : "Schaller", "given" : "Nathalie", "non-dropping-particle" : "", "parse-names" : false, "suffix" : "" }, { "dropping-particle" : "", "family" : "Anstey", "given" : "James", "non-dropping-particle" : "", "parse-names" : false, "suffix" : "" }, { "dropping-particle" : "", "family" : "Sillmann", "given" : "Jana", "non-dropping-particle" : "", "parse-names" : false, "suffix" : "" }, { "dropping-particle" : "", "family" : "Steiner", "given" : "Andrea K", "non-dropping-particle" : "", "parse-names" : false, "suffix" : "" } ], "container-title" : "Geophysical Research Letters", "id" : "ITEM-3", "issue" : "12", "issued" : { "date-parts" : [ [ "2018", "6", "28" ] ] }, "note" : "From Duplicate 1 (Dependence of Present and Future European Temperature Extremes on the Location of Atmospheric Blocking - Brunner, Lukas; Schaller, Nathalie; Anstey, James; Sillmann, Jana; Steiner, Andrea K)\n\ndoi: 10.1029/2018GL077837\n\nFrom Duplicate 2 (Dependence of Present and Future European Temperature Extremes on the Location of Atmospheric Blocking - Brunner, Lukas; Schaller, Nathalie; Anstey, James; Sillmann, Jana; Steiner, Andrea K)\n\nFrom Duplicate 1 (Dependence of Present and Future European Temperature Extremes on the Location of Atmospheric Blocking - Brunner, Lukas; Schaller, Nathalie; Anstey, James; Sillmann, Jana; Steiner, Andrea K)\n\ndoi: 10.1029/2018GL077837\n\nFrom Duplicate 2 (Dependence of Present and Future European Temperature Extremes on the Location of Atmospheric Blocking - Brunner, Lukas; Schaller, Nathalie; Anstey, James; Sillmann, Jana; Steiner, Andrea K)\n\nFrom Duplicate 1 (Dependence of Present and Future European Temperature Extremes on the Location of Atmospheric Blocking - Brunner, Lukas; Schaller, Nathalie; Anstey, James; Sillmann, Jana; Steiner, Andrea K)\n\ndoi: 10.1029/2018GL077837", "page" : "6311-6320", "publisher" : "John Wiley &amp; Sons, Ltd", "title" : "Dependence of Present and Future European Temperature Extremes on the Location of Atmospheric Blocking", "translator" : [ { "dropping-particle" : "", "family" : "S2438", "given" : "", "non-dropping-particle" : "", "parse-names" : false, "suffix" : "" } ], "type" : "article-journal", "volume" : "45" }, "uris" : [ "http://www.mendeley.com/documents/?uuid=e90f2793-1bd6-4484-a506-23e7cf35379e" ] } ], "mendeley" : { "formattedCitation" : "(Brunner et al., 2017, 2018; Schaller et al., 2018)", "plainTextFormattedCitation" : "(Brunner et al., 2017, 2018; Schaller et al., 2018)", "previouslyFormattedCitation" : "(Brunner et al., 2017, 2018; Schall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runner et al., 2017, 2018; Schaller et al., 2018)</w:t>
      </w:r>
      <w:r w:rsidRPr="00D424AA">
        <w:rPr>
          <w:rFonts w:cs="Times New Roman"/>
          <w:lang w:val="en-GB"/>
        </w:rPr>
        <w:fldChar w:fldCharType="end"/>
      </w:r>
      <w:r w:rsidRPr="00841A35">
        <w:rPr>
          <w:rFonts w:cs="Times New Roman"/>
          <w:lang w:val="en-GB"/>
        </w:rPr>
        <w:t xml:space="preserve">, Eurasia </w:t>
      </w:r>
      <w:r w:rsidRPr="00D424AA">
        <w:rPr>
          <w:rFonts w:cs="Times New Roman"/>
          <w:lang w:val="en-GB"/>
        </w:rPr>
        <w:fldChar w:fldCharType="begin" w:fldLock="1"/>
      </w:r>
      <w:r w:rsidR="00FF6231">
        <w:rPr>
          <w:rFonts w:cs="Times New Roman"/>
          <w:lang w:val="en-GB"/>
        </w:rPr>
        <w:instrText>ADDIN CSL_CITATION { "citationItems" : [ { "id" : "ITEM-1", "itemData" : { "DOI" : "10.1175/JCLI-D-16-0261.1", "ISSN" : "0894-8755", "abstract" : "Part I of this study examines the relationship among winter cold anomalies over Eurasia, Ural blocking (UB), and the background conditions associated with Arctic warming over the Barents and Kara Seas (BKS) using reanalysis data. It is found that the intensity, persistence, and occurrence region of UB-related Eurasian cold anomalies depend strongly on the strength and vertical shear (VS) of the mean westerly wind (MWW) over mid\u2013high-latitude Eurasia related to BKS warming.Observational analysis reveals that during 1951\u20132015 UB days are 64% (54%) more frequent during weak MWW (VS) winters, with 26.9 (28.4) days per winter, than during strong MWW (VS) winters. During weak MWW or VS winters, as frequently observed during 2000\u201315, persistent and large UB-related warming is seen over the BKS together with large and widespread midlatitude Eurasian cold anomalies resulting from increased quasi stationarity and persistence of the UB. By contrast, when the MWW or VS is strong as frequently observed during 1979\u201399, the cold anomaly is less intense and persistent and confined to a narrow region of Europe because of a rapid westward movement of the strong UB. For this case, the BKS warming is relatively weak and less persistent. The midlatitude cold anomalies are maintained primarily by reduced downward infrared radiation (IR), while the surface heat fluxes, IR, and advection all contribute to the BKS warming. Thus, the large BKS warming since 2000 weakens the meridional temperature gradient, MWW, and VS, which increases quasi stationarity and persistence of the UB (rather than its amplitude) and then leads to more widespread Eurasian cold events and further enhances the BKS warming.", "author" : [ { "dropping-particle" : "", "family" : "Yao", "given" : "Yao", "non-dropping-particle" : "", "parse-names" : false, "suffix" : "" }, { "dropping-particle" : "", "family" : "Luo", "given" : "Dehai", "non-dropping-particle" : "", "parse-names" : false, "suffix" : "" }, { "dropping-particle" : "", "family" : "Dai", "given" : "Aiguo", "non-dropping-particle" : "", "parse-names" : false, "suffix" : "" }, { "dropping-particle" : "", "family" : "Simmonds", "given" : "Ian", "non-dropping-particle" : "", "parse-names" : false, "suffix" : "" } ], "container-title" : "Journal of Climate", "id" : "ITEM-1", "issue" : "10", "issued" : { "date-parts" : [ [ "2017", "4", "24" ] ] }, "page" : "3549-3568", "title" : "Increased Quasi Stationarity and Persistence of Winter Ural Blocking and Eurasian Extreme Cold Events in Response to Arctic Warming. Part I: Insights from Observational Analyses", "translator" : [ { "dropping-particle" : "", "family" : "S2740", "given" : "", "non-dropping-particle" : "", "parse-names" : false, "suffix" : "" } ], "type" : "article-journal", "volume" : "30" }, "uris" : [ "http://www.mendeley.com/documents/?uuid=1919f943-26e5-4e35-a04f-fb8a7c2c27ac" ] } ], "mendeley" : { "formattedCitation" : "(Yao et al., 2017)", "plainTextFormattedCitation" : "(Yao et al., 2017)", "previouslyFormattedCitation" : "(Yao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ao et al., 2017)</w:t>
      </w:r>
      <w:r w:rsidRPr="00D424AA">
        <w:rPr>
          <w:rFonts w:cs="Times New Roman"/>
          <w:lang w:val="en-GB"/>
        </w:rPr>
        <w:fldChar w:fldCharType="end"/>
      </w:r>
      <w:r w:rsidRPr="00841A35">
        <w:rPr>
          <w:rFonts w:cs="Times New Roman"/>
          <w:lang w:val="en-GB"/>
        </w:rPr>
        <w:t xml:space="preserve">, Asia </w:t>
      </w:r>
      <w:r w:rsidRPr="00D424AA">
        <w:rPr>
          <w:rFonts w:cs="Times New Roman"/>
          <w:lang w:val="en-GB"/>
        </w:rPr>
        <w:fldChar w:fldCharType="begin" w:fldLock="1"/>
      </w:r>
      <w:r w:rsidR="00FF6231">
        <w:rPr>
          <w:rFonts w:cs="Times New Roman"/>
          <w:lang w:val="en-GB"/>
        </w:rPr>
        <w:instrText>ADDIN CSL_CITATION { "citationItems" : [ { "id" : "ITEM-1", "itemData" : { "DOI" : "10.1038/srep24395", "ISBN" : "2045-2322", "ISSN" : "20452322", "PMID" : "27079921", "abstract" : "India suffers from major heatwaves during March-June. The rising trend of number of intense heatwaves in recent decades has been vaguely attributed to global warming. Since the heat waves have a serious effect on human mortality, root causes of these heatwaves need to be clarified. Based on the observed patterns and statistical analyses of the maximum temperature variability, we identified two types of heatwaves. The first-type of heatwave over the north-central India is found to be associated with blocking over the North Atlantic. The blocking over North Atlantic results in a cyclonic anomaly west of North Africa at upper levels. The stretching of vorticity generates a Rossby wave source of anomalous Rossby waves near the entrance of the African Jet. The resulting quasi-stationary Rossby wave-train along the Jet has a positive phase over Indian subcontinent causing anomalous sinking motion and thereby heatwave conditions over India. On the other hand, the second-type of heatwave over the coastal eastern India is found to be due to the anomalous Matsuno-Gill response to the anomalous cooling in the Pacific. The Matsuno-Gill response is such that it generates northwesterly anomalies over the landmass reducing the land-sea breeze, resulting in heatwaves.", "author" : [ { "dropping-particle" : "V.", "family" : "Ratnam", "given" : "J.", "non-dropping-particle" : "", "parse-names" : false, "suffix" : "" }, { "dropping-particle" : "", "family" : "Behera", "given" : "Swadhin K.", "non-dropping-particle" : "", "parse-names" : false, "suffix" : "" }, { "dropping-particle" : "", "family" : "Ratna", "given" : "Satyaban B.", "non-dropping-particle" : "", "parse-names" : false, "suffix" : "" }, { "dropping-particle" : "", "family" : "Rajeevan", "given" : "M.", "non-dropping-particle" : "", "parse-names" : false, "suffix" : "" }, { "dropping-particle" : "", "family" : "Yamagata", "given" : "Toshio", "non-dropping-particle" : "", "parse-names" : false, "suffix" : "" } ], "container-title" : "Scientific Reports", "id" : "ITEM-1", "issued" : { "date-parts" : [ [ "2016" ] ] }, "page" : "1-11", "publisher" : "Nature Publishing Group", "title" : "Anatomy of Indian heatwaves", "translator" : [ { "dropping-particle" : "", "family" : "S817", "given" : "", "non-dropping-particle" : "", "parse-names" : false, "suffix" : "" } ], "type" : "article-journal", "volume" : "6" }, "uris" : [ "http://www.mendeley.com/documents/?uuid=90b9e2b0-c20a-4cac-8147-631aa37f9581" ] }, { "id" : "ITEM-2", "itemData" : { "DOI" : "10.1175/JCLI-D-16-0160.1", "ISSN" : "08948755", "abstract" : "AbstractSouthern China, located in the tropical\u2013subtropical East Asian monsoonal region, presents a unique anticyclonic\u2013cyclonic circulation pattern during extreme heat (EH), obviously different from the typical anticyclone responsible for EH in many other regions. Associated with the evolution of EH in southern China, the anticyclonic\u2013cyclonic anomalies propagate northwestward over the Philippines and southern China. Before the EH onsets, the anticyclonic anomaly dominates southern China, resulting in stronger subsidence over southern China and stronger southerly (southwesterly) flow over the western (northern) margins of southern China. The southerly (southwesterly) flow transports more water vapor to the north of southern China, thus, together with the local stronger subsidence, resulting in drier air condition and accordingly favoring the occurrence of EH. Conversely, after the EH onsets, the cyclonic component approaches southern China and offsets the high temperature.The oscillations of temperature and circulation anomalies over southern China exhibit a periodicity of about 10 days and indicate the influence of a quasi-biweekly oscillation, which originates from the tropical western Pacific and propagates northwestward. Therefore, the 5\u201325-day-filtered data are extracted to further analyze the quasi-biweekly oscillation. It turns out that the evolution of the filtered circulation remarkably resembles the original anomalies with comparable amplitudes, indicating that the quasi-biweekly oscillation is critical for the occurrence of EH in southern China. The quasi-biweekly oscillation could explain more than 50% of the intraseasonal variance of daily maximum temperature Tmax and vorticity over southern China and 80% of the warming amplitude of EH onsets. The close relationship between the circulation of the quasi-biweekly oscillation and the EH occurrence indicates the possibility of medium-range forecasting for high temperature in southern China.", "author" : [ { "dropping-particle" : "", "family" : "Chen", "given" : "Ruidan", "non-dropping-particle" : "", "parse-names" : false, "suffix" : "" }, { "dropping-particle" : "", "family" : "Wen", "given" : "Zhiping", "non-dropping-particle" : "", "parse-names" : false, "suffix" : "" }, { "dropping-particle" : "", "family" : "Lu", "given" : "Riyu", "non-dropping-particle" : "", "parse-names" : false, "suffix" : "" } ], "container-title" : "Journal of Climate", "id" : "ITEM-2", "issue" : "19", "issued" : { "date-parts" : [ [ "2016" ] ] }, "page" : "6909-6921", "title" : "Evolution of the circulation anomalies and the quasi-biweekly oscillations associated with extreme heat events in Southern China", "translator" : [ { "dropping-particle" : "", "family" : "S2378", "given" : "", "non-dropping-particle" : "", "parse-names" : false, "suffix" : "" } ], "type" : "article-journal", "volume" : "29" }, "uris" : [ "http://www.mendeley.com/documents/?uuid=04253ae7-223b-4340-9ae4-44f587f19804" ] }, { "id" : "ITEM-3", "itemData" : { "author" : [ { "dropping-particle" : "", "family" : "Rohini", "given" : "P", "non-dropping-particle" : "", "parse-names" : false, "suffix" : "" }, { "dropping-particle" : "", "family" : "Rajeevan", "given" : "M", "non-dropping-particle" : "", "parse-names" : false, "suffix" : "" }, { "dropping-particle" : "", "family" : "Srivastava", "given" : "A K", "non-dropping-particle" : "", "parse-names" : false, "suffix" : "" } ], "container-title" : "Scientific Reports", "id" : "ITEM-3", "issued" : { "date-parts" : [ [ "2016", "5" ] ] }, "page" : "1-9", "title" : "On the Variability and Increasing Trends of Heat Waves over India", "translator" : [ { "dropping-particle" : "", "family" : "S132", "given" : "", "non-dropping-particle" : "", "parse-names" : false, "suffix" : "" } ], "type" : "article-journal" }, "uris" : [ "http://www.mendeley.com/documents/?uuid=bb0ed3e0-5e0e-4c69-bd84-c49153d2e1c4" ] } ], "mendeley" : { "formattedCitation" : "(Chen et al., 2016; Ratnam et al., 2016; Rohini et al., 2016)", "plainTextFormattedCitation" : "(Chen et al., 2016; Ratnam et al., 2016; Rohini et al., 2016)", "previouslyFormattedCitation" : "(Chen et al., 2016; Ratnam et al., 2016; Rohini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en et al., 2016; Ratnam et al., 2016; Rohini et al., 2016)</w:t>
      </w:r>
      <w:r w:rsidRPr="00D424AA">
        <w:rPr>
          <w:rFonts w:cs="Times New Roman"/>
          <w:lang w:val="en-GB"/>
        </w:rPr>
        <w:fldChar w:fldCharType="end"/>
      </w:r>
      <w:r w:rsidRPr="00841A35">
        <w:rPr>
          <w:rFonts w:cs="Times New Roman"/>
          <w:lang w:val="en-GB"/>
        </w:rPr>
        <w:t xml:space="preserve">, and North </w:t>
      </w:r>
      <w:r w:rsidRPr="00D424AA">
        <w:rPr>
          <w:rFonts w:cs="Times New Roman"/>
          <w:lang w:val="en-GB"/>
        </w:rPr>
        <w:t xml:space="preserve">America </w:t>
      </w:r>
      <w:commentRangeStart w:id="698"/>
      <w:r w:rsidRPr="00D424AA">
        <w:rPr>
          <w:rFonts w:cs="Times New Roman"/>
          <w:lang w:val="en-GB"/>
        </w:rPr>
        <w:fldChar w:fldCharType="begin" w:fldLock="1"/>
      </w:r>
      <w:ins w:id="699" w:author="Robin Matthews" w:date="2021-07-13T17:55:00Z">
        <w:r w:rsidR="0032615E">
          <w:rPr>
            <w:rFonts w:cs="Times New Roman"/>
            <w:lang w:val="en-GB"/>
          </w:rPr>
          <w:instrText>ADDIN CSL_CITATION { "citationItems" : [ { "id" : "ITEM-1", "itemData" : { "DOI" : "10.1175/JAS-D-19-0198.1", "ISSN" : "0022-4928", "abstract" : "In this paper, the impact of winter Arctic sea ice concentration (SIC) decline over Baffin Bay, Davis Strait, and Labrador Sea (BDL) on Greenland blocking (GB) is first examined. It is found that the GB has a longer duration, a more notable westward movement, and a larger zonal scale in the low SIC winter than in the high SIC winter. In particular, the decay of GB may become slower than its growth in the low SIC winter, but the reverse is seen in the high SIC winter. The GB in the low SIC winter can have a more important impact on cold anomalies over North American midlatitudes than in the high SIC winter because of its slower decay and stronger retrogression. The influence of large BDL SIC loss on the GB mainly through reduced meridional potential vorticity gradient (PVy) related to reduced zonal winds over the North Atlantic mid- to high latitudes (NAMH) due to BDL warming is further examined by using the nonlinear phase speed and energy dispersion speed formula of blocking based on a nonlinear wave packet theory of atmospheric blocking. In this theory, the preexisting synoptic-scale eddies rather than the eddy straining or deformation is important for the blocking intensification and maintenance, which contradicts the eddy straining theory of Shutts. It is revealed from this theoretical model that under weaker NAMH zonal wind conditions the energy dispersion speed of GB may become smaller due to weaker PVy during its decaying phase than during the blocking growing phase, in addition to the GB having larger negative phase speed and stronger nonlinearity. The opposite is true when the PVy is larger. Thus, under a large SIC loss condition the GB shows notable retrogression, large zonal scales, and a long lifetime, which has a slower decay than its growth.", "author" : [ { "dropping-particle" : "", "family" : "Zhang", "given" : "Wenqi", "non-dropping-particle" : "", "parse-names" : false, "suffix" : "" }, { "dropping-particle" : "", "family" : "Luo", "given" : "Dehai", "non-dropping-particle" : "", "parse-names" : false, "suffix" : "" } ], "container-title" : "Journal of the Atmospheric Sciences", "id" : "ITEM-1", "issue" : "2", "issued" : { "date-parts" : [ [ "2019", "11", "22" ] ] }, "page" : "723-751", "title" : "A Nonlinear Theory of Atmospheric Blocking: An Application to Greenland Blocking Changes Linked to Winter Arctic Sea Ice Loss", "translator" : [ { "dropping-particle" : "", "family" : "S2739", "given" : "", "non-dropping-particle" : "", "parse-names" : false, "suffix" : "" } ], "type" : "article-journal", "volume" : "77" }, "uris" : [ "http://www.mendeley.com/documents/?uuid=1c155524-e97b-4594-b9d1-144de4d9f5cd" ] }, { "id" : "ITEM-2", "itemData" : { "DOI" : "10.3390/atmos10040172", "ISBN" : "2073-4433", "abstract" : "The atmospheric teleconnection pattern reflects large-scale variations in the atmospheric wave and jet stream, and has pronounced impacts on climate mean and extremes over various regions. This study compares those patterns that have significant circulation anomalies over the North Pacific&amp;ndash;North American&amp;ndash;North Atlantic sector, which directly influence surface temperature and temperature extremes over North America. We analyze the pattern associated anomalies of surface temperature and warm and cold extremes over North America, during the northern winter and summer seasons. In particular, we assess the robustness of the regional temperature and temperature extreme anomaly patterns by evaluating the field significance of these anomalies over North America, and quantify the percentages of North American temperature and temperature extreme variances explained by these patterns. The surface temperature anomalies in association with the Pacific&amp;ndash;North American pattern (PNA), Tropical&amp;ndash;Northern Hemisphere pattern (TNH), North Pacific pattern (NP), North Atlantic Oscillation (NAO), Arctic Oscillation (AO), Western Pacific pattern (WP), circumglobal teleconnection (CGT), and Asian&amp;ndash;Bering&amp;ndash;North American (ABNA) patterns are similar to those reported in previous studies based on various datasets, indicating the robustness of the results. During winter, the temperature anomaly patterns considered are field significant at the 5% level over North America, except the WP-related one. These pattern associated anomalies explained about 5&amp;ndash;15% of the total interannual temperature variance over North America, with relatively high percentages for the ABNA and PNA patterns, and low for the WP pattern. The pattern associated warm and cold extreme anomalies resemble the corresponding surface mean temperature anomaly patterns, with differences mainly in magnitude of the anomalies. Most of the anomalous extreme patterns are field significant at the 5% level, except the WP-related patterns. These extreme anomalies explain about 5&amp;ndash;20% of the total interannual variance over North America. During summer, the pattern-related circulation and surface temperature anomalies are weaker than those in winter. Nevertheless, all of the pattern associated temperature anomalies are of field significance at the 5% level over North America, except the PNA-related one, and explain about 5&amp;ndash;10% of the interannual variance. In addition, the temperatur\u2026", "author" : [ { "dropping-particle" : "", "family" : "Yu", "given" : "Bin", "non-dropping-particle" : "", "parse-names" : false, "suffix" : "" }, { "dropping-particle" : "", "family" : "Lin", "given" : "Hai", "non-dropping-particle" : "", "parse-names" : false, "suffix" : "" }, { "dropping-particle" : "", "family" : "Soulard", "given" : "Nicholas", "non-dropping-particle" : "", "parse-names" : false, "suffix" : "" } ], "container-title" : "Atmosphere", "id" : "ITEM-2", "issue" : "4", "issued" : { "date-parts" : [ [ "2019" ] ] }, "title" : "A Comparison of North American Surface Temperature and Temperature Extreme Anomalies in Association with Various Atmospheric Teleconnection Patterns", "translator" : [ { "dropping-particle" : "", "family" : "S2743", "given" : "", "non-dropping-particle" : "", "parse-names" : false, "suffix" : "" } ], "type" : "article", "volume" : "10" }, "uris" : [ "http://www.mendeley.com/documents/?uuid=49a47818-3901-4199-a534-83157427c7e8" ] }, { "id" : "ITEM-3", "itemData" : { "DOI" : "10.1007/s00382-017-3734-6", "ISSN" : "1432-0894", "abstract" : "The Asian\u2013Bering\u2013North American (ABNA) teleconnection index is constructed from the normalized 500-hPa geopotential field by excluding the Pacific\u2013North American pattern contribution. The ABNA pattern features a zonally elongated wavetrain originating from North Asia and flowing downstream across Bering Sea and Strait towards North America. The large-scale teleconnection is a year-round phenomenon that displays strong seasonality with the peak variability in winter. North American surface temperature and temperature extremes, including warm days and nights as well as cold days and nights, are significantly controlled by this teleconnection. The ABNA pattern has an equivalent barotropic structure in the troposphere and is supported by synoptic-scale eddy forcing in the upper troposphere. Its associated sea surface temperature anomalies exhibit a horseshoe-shaped structure in the North Pacific, most prominent in winter, which is driven by atmospheric circulation anomalies. The snow cover anomalies over the West Siberian plain and Central Siberian Plateau in autumn and spring and over southern Siberia in winter may act as a forcing influence on the ABNA pattern. The snow forcing influence in winter and spring can be traced back to the preceding season, which provides a predictability source for this teleconnection and for North American temperature variability. The ABNA associated energy budget is dominated by surface longwave radiation anomalies year-round, with the temperature anomalies supported by anomalous downward longwave radiation and damped by upward longwave radiation at the surface.", "author" : [ { "dropping-particle" : "", "family" : "Yu", "given" : "Bin", "non-dropping-particle" : "", "parse-names" : false, "suffix" : "" }, { "dropping-particle" : "", "family" : "Lin", "given" : "H", "non-dropping-particle" : "", "parse-names" : false, "suffix" : "" }, { "dropping-particle" : "", "family" : "Wu", "given" : "Z W", "non-dropping-particle" : "", "parse-names" : false, "suffix" : "" }, { "dropping-particle" : "", "family" : "Merryfield", "given" : "W J", "non-dropping-particle" : "", "parse-names" : false, "suffix" : "" } ], "container-title" : "Climate Dynamics", "id" : "ITEM-3", "issue" : "5", "issued" : { "date-parts" : [ [ "2018" ] ] }, "page" : "2023-2038", "title" : "The Asian\u2013Bering\u2013North American teleconnection: seasonality, maintenance, and climate impact on North America", "translator" : [ { "dropping-particle" : "", "family" : "S2741", "given" : "", "non-dropping-particle" : "", "parse-names" : false, "suffix" : "" } ], "type" : "article-journal", "volume" : "50" }, "uris" : [ "http://www.mendeley.com/documents/?uuid=cc00d51c-f905-4d8b-94d5-f5374bec3fbd" ] } ], "mendeley" : { "formattedCitation" : "(Yu et al., 2018, 2019b; Zhang and Luo, 2019)", "manualFormatting" : "(Yu et al., 2018, 2019a; Zhang and Luo, 2019)", "plainTextFormattedCitation" : "(Yu et al., 2018, 2019b; Zhang and Luo, 2019)", "previouslyFormattedCitation" : "(Yu et al., 2018, 2019b; Zhang and Luo, 2019)" }, "properties" : { "noteIndex" : 0 }, "schema" : "https://github.com/citation-style-language/schema/raw/master/csl-citation.json" }</w:instrText>
        </w:r>
      </w:ins>
      <w:del w:id="700" w:author="Robin Matthews" w:date="2021-07-13T17:55:00Z">
        <w:r w:rsidR="007D2D56" w:rsidDel="0032615E">
          <w:rPr>
            <w:rFonts w:cs="Times New Roman"/>
            <w:lang w:val="en-GB"/>
          </w:rPr>
          <w:delInstrText>ADDIN CSL_CITATION { "citationItems" : [ { "id" : "ITEM-1", "itemData" : { "DOI" : "10.1175/JAS-D-19-0198.1", "ISSN" : "0022-4928", "abstract" : "In this paper, the impact of winter Arctic sea ice concentration (SIC) decline over Baffin Bay, Davis Strait, and Labrador Sea (BDL) on Greenland blocking (GB) is first examined. It is found that the GB has a longer duration, a more notable westward movement, and a larger zonal scale in the low SIC winter than in the high SIC winter. In particular, the decay of GB may become slower than its growth in the low SIC winter, but the reverse is seen in the high SIC winter. The GB in the low SIC winter can have a more important impact on cold anomalies over North American midlatitudes than in the high SIC winter because of its slower decay and stronger retrogression. The influence of large BDL SIC loss on the GB mainly through reduced meridional potential vorticity gradient (PVy) related to reduced zonal winds over the North Atlantic mid- to high latitudes (NAMH) due to BDL warming is further examined by using the nonlinear phase speed and energy dispersion speed formula of blocking based on a nonlinear wave packet theory of atmospheric blocking. In this theory, the preexisting synoptic-scale eddies rather than the eddy straining or deformation is important for the blocking intensification and maintenance, which contradicts the eddy straining theory of Shutts. It is revealed from this theoretical model that under weaker NAMH zonal wind conditions the energy dispersion speed of GB may become smaller due to weaker PVy during its decaying phase than during the blocking growing phase, in addition to the GB having larger negative phase speed and stronger nonlinearity. The opposite is true when the PVy is larger. Thus, under a large SIC loss condition the GB shows notable retrogression, large zonal scales, and a long lifetime, which has a slower decay than its growth.", "author" : [ { "dropping-particle" : "", "family" : "Zhang", "given" : "Wenqi", "non-dropping-particle" : "", "parse-names" : false, "suffix" : "" }, { "dropping-particle" : "", "family" : "Luo", "given" : "Dehai", "non-dropping-particle" : "", "parse-names" : false, "suffix" : "" } ], "container-title" : "Journal of the Atmospheric Sciences", "id" : "ITEM-1", "issue" : "2", "issued" : { "date-parts" : [ [ "2019", "11", "22" ] ] }, "page" : "723-751", "title" : "A Nonlinear Theory of Atmospheric Blocking: An Application to Greenland Blocking Changes Linked to Winter Arctic Sea Ice Loss", "translator" : [ { "dropping-particle" : "", "family" : "S2739", "given" : "", "non-dropping-particle" : "", "parse-names" : false, "suffix" : "" } ], "type" : "article-journal", "volume" : "77" }, "uris" : [ "http://www.mendeley.com/documents/?uuid=1c155524-e97b-4594-b9d1-144de4d9f5cd" ] }, { "id" : "ITEM-2", "itemData" : { "DOI" : "10.3390/atmos10040172", "ISBN" : "2073-4433", "abstract" : "The atmospheric teleconnection pattern reflects large-scale variations in the atmospheric wave and jet stream, and has pronounced impacts on climate mean and extremes over various regions. This study compares those patterns that have significant circulation anomalies over the North Pacific&amp;ndash;North American&amp;ndash;North Atlantic sector, which directly influence surface temperature and temperature extremes over North America. We analyze the pattern associated anomalies of surface temperature and warm and cold extremes over North America, during the northern winter and summer seasons. In particular, we assess the robustness of the regional temperature and temperature extreme anomaly patterns by evaluating the field significance of these anomalies over North America, and quantify the percentages of North American temperature and temperature extreme variances explained by these patterns. The surface temperature anomalies in association with the Pacific&amp;ndash;North American pattern (PNA), Tropical&amp;ndash;Northern Hemisphere pattern (TNH), North Pacific pattern (NP), North Atlantic Oscillation (NAO), Arctic Oscillation (AO), Western Pacific pattern (WP), circumglobal teleconnection (CGT), and Asian&amp;ndash;Bering&amp;ndash;North American (ABNA) patterns are similar to those reported in previous studies based on various datasets, indicating the robustness of the results. During winter, the temperature anomaly patterns considered are field significant at the 5% level over North America, except the WP-related one. These pattern associated anomalies explained about 5&amp;ndash;15% of the total interannual temperature variance over North America, with relatively high percentages for the ABNA and PNA patterns, and low for the WP pattern. The pattern associated warm and cold extreme anomalies resemble the corresponding surface mean temperature anomaly patterns, with differences mainly in magnitude of the anomalies. Most of the anomalous extreme patterns are field significant at the 5% level, except the WP-related patterns. These extreme anomalies explain about 5&amp;ndash;20% of the total interannual variance over North America. During summer, the pattern-related circulation and surface temperature anomalies are weaker than those in winter. Nevertheless, all of the pattern associated temperature anomalies are of field significance at the 5% level over North America, except the PNA-related one, and explain about 5&amp;ndash;10% of the interannual variance. In addition, the temperatur\u2026", "author" : [ { "dropping-particle" : "", "family" : "Yu", "given" : "Bin", "non-dropping-particle" : "", "parse-names" : false, "suffix" : "" }, { "dropping-particle" : "", "family" : "Lin", "given" : "Hai", "non-dropping-particle" : "", "parse-names" : false, "suffix" : "" }, { "dropping-particle" : "", "family" : "Soulard", "given" : "Nicholas", "non-dropping-particle" : "", "parse-names" : false, "suffix" : "" } ], "container-title" : "Atmosphere", "id" : "ITEM-2", "issue" : "4", "issued" : { "date-parts" : [ [ "2019" ] ] }, "title" : "A Comparison of North American Surface Temperature and Temperature Extreme Anomalies in Association with Various Atmospheric Teleconnection Patterns", "translator" : [ { "dropping-particle" : "", "family" : "S2743", "given" : "", "non-dropping-particle" : "", "parse-names" : false, "suffix" : "" } ], "type" : "article", "volume" : "10" }, "uris" : [ "http://www.mendeley.com/documents/?uuid=49a47818-3901-4199-a534-83157427c7e8" ] }, { "id" : "ITEM-3", "itemData" : { "DOI" : "10.1007/s00382-017-3734-6", "ISSN" : "1432-0894", "abstract" : "The Asian\u2013Bering\u2013North American (ABNA) teleconnection index is constructed from the normalized 500-hPa geopotential field by excluding the Pacific\u2013North American pattern contribution. The ABNA pattern features a zonally elongated wavetrain originating from North Asia and flowing downstream across Bering Sea and Strait towards North America. The large-scale teleconnection is a year-round phenomenon that displays strong seasonality with the peak variability in winter. North American surface temperature and temperature extremes, including warm days and nights as well as cold days and nights, are significantly controlled by this teleconnection. The ABNA pattern has an equivalent barotropic structure in the troposphere and is supported by synoptic-scale eddy forcing in the upper troposphere. Its associated sea surface temperature anomalies exhibit a horseshoe-shaped structure in the North Pacific, most prominent in winter, which is driven by atmospheric circulation anomalies. The snow cover anomalies over the West Siberian plain and Central Siberian Plateau in autumn and spring and over southern Siberia in winter may act as a forcing influence on the ABNA pattern. The snow forcing influence in winter and spring can be traced back to the preceding season, which provides a predictability source for this teleconnection and for North American temperature variability. The ABNA associated energy budget is dominated by surface longwave radiation anomalies year-round, with the temperature anomalies supported by anomalous downward longwave radiation and damped by upward longwave radiation at the surface.", "author" : [ { "dropping-particle" : "", "family" : "Yu", "given" : "Bin", "non-dropping-particle" : "", "parse-names" : false, "suffix" : "" }, { "dropping-particle" : "", "family" : "Lin", "given" : "H", "non-dropping-particle" : "", "parse-names" : false, "suffix" : "" }, { "dropping-particle" : "", "family" : "Wu", "given" : "Z W", "non-dropping-particle" : "", "parse-names" : false, "suffix" : "" }, { "dropping-particle" : "", "family" : "Merryfield", "given" : "W J", "non-dropping-particle" : "", "parse-names" : false, "suffix" : "" } ], "container-title" : "Climate Dynamics", "id" : "ITEM-3", "issue" : "5", "issued" : { "date-parts" : [ [ "2018" ] ] }, "page" : "2023-2038", "title" : "The Asian\u2013Bering\u2013North American teleconnection: seasonality, maintenance, and climate impact on North America", "translator" : [ { "dropping-particle" : "", "family" : "S2741", "given" : "", "non-dropping-particle" : "", "parse-names" : false, "suffix" : "" } ], "type" : "article-journal", "volume" : "50" }, "uris" : [ "http://www.mendeley.com/documents/?uuid=cc00d51c-f905-4d8b-94d5-f5374bec3fbd" ] } ], "mendeley" : { "formattedCitation" : "(Yu et al., 2018, 2019b; Zhang and Luo, 2019)", "plainTextFormattedCitation" : "(Yu et al., 2018, 2019b; Zhang and Luo, 2019)", "previouslyFormattedCitation" : "(Yu et al., 2018, 2019b; Zhang and Luo, 2019)"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Yu et al., 2018, 2019</w:t>
      </w:r>
      <w:ins w:id="701" w:author="Robin Matthews" w:date="2021-07-13T17:55:00Z">
        <w:r w:rsidR="0032615E">
          <w:rPr>
            <w:rFonts w:cs="Times New Roman"/>
            <w:noProof/>
            <w:lang w:val="en-GB"/>
          </w:rPr>
          <w:t>a</w:t>
        </w:r>
      </w:ins>
      <w:del w:id="702" w:author="Robin Matthews" w:date="2021-07-13T17:55:00Z">
        <w:r w:rsidR="00A26296" w:rsidDel="0032615E">
          <w:rPr>
            <w:rFonts w:cs="Times New Roman"/>
            <w:noProof/>
            <w:lang w:val="en-GB"/>
          </w:rPr>
          <w:delText>b</w:delText>
        </w:r>
      </w:del>
      <w:r w:rsidR="00A26296">
        <w:rPr>
          <w:rFonts w:cs="Times New Roman"/>
          <w:noProof/>
          <w:lang w:val="en-GB"/>
        </w:rPr>
        <w:t>; Zhang and Luo, 2019)</w:t>
      </w:r>
      <w:r w:rsidRPr="00D424AA">
        <w:rPr>
          <w:rFonts w:cs="Times New Roman"/>
          <w:lang w:val="en-GB"/>
        </w:rPr>
        <w:fldChar w:fldCharType="end"/>
      </w:r>
      <w:commentRangeEnd w:id="698"/>
      <w:r w:rsidR="00A26296">
        <w:rPr>
          <w:rStyle w:val="Marquedecommentaire"/>
        </w:rPr>
        <w:commentReference w:id="698"/>
      </w:r>
      <w:r w:rsidRPr="00841A35">
        <w:rPr>
          <w:rFonts w:cs="Times New Roman"/>
          <w:lang w:val="en-GB"/>
        </w:rPr>
        <w:t xml:space="preserve">. Mid-latitude planetary wave modulations affect short-duration temperature extremes such as heat waves </w:t>
      </w:r>
      <w:r w:rsidRPr="00D424AA">
        <w:rPr>
          <w:rFonts w:cs="Times New Roman"/>
          <w:lang w:val="en-GB"/>
        </w:rPr>
        <w:fldChar w:fldCharType="begin" w:fldLock="1"/>
      </w:r>
      <w:r w:rsidR="00FF6231">
        <w:rPr>
          <w:rFonts w:cs="Times New Roman"/>
          <w:lang w:val="en-GB"/>
        </w:rPr>
        <w:instrText>ADDIN CSL_CITATION { "citationItems" : [ { "id" : "ITEM-1", "itemData" : { "DOI" : "10.1016/j.atmosres.2015.05.014", "ISSN" : "01698095", "author" : [ { "dropping-particle" : "", "family" : "Perkins", "given" : "Sarah E", "non-dropping-particle" : "", "parse-names" : false, "suffix" : "" } ], "container-title" : "Atmospheric Research", "id" : "ITEM-1", "issued" : { "date-parts" : [ [ "2015", "10" ] ] }, "page" : "242-267", "title" : "A review on the scientific understanding of heatwaves \u2013 Their measurement, driving mechanisms, and changes at the global scale", "translator" : [ { "dropping-particle" : "", "family" : "S123", "given" : "", "non-dropping-particle" : "", "parse-names" : false, "suffix" : "" } ], "type" : "article-journal", "volume" : "164-165" }, "uris" : [ "http://www.mendeley.com/documents/?uuid=97f9cd2d-1fc5-465e-bf56-a01e6840d722" ] }, { "id" : "ITEM-2", "itemData" : { "DOI" : "10.1038/s41558-019-0637-z", "ISBN" : "4155801906", "ISSN" : "1758-678X", "author" : [ { "dropping-particle" : "", "family" : "Kornhuber", "given" : "Kai", "non-dropping-particle" : "", "parse-names" : false, "suffix" : "" }, { "dropping-particle" : "", "family" : "Coumou", "given" : "Dim", "non-dropping-particle" : "", "parse-names" : false, "suffix" : "" }, { "dropping-particle" : "", "family" : "Vogel", "given" : "Elisabeth", "non-dropping-particle" : "", "parse-names" : false, "suffix" : "" }, { "dropping-particle" : "", "family" : "Lesk", "given" : "Corey", "non-dropping-particle" : "", "parse-names" : false, "suffix" : "" }, { "dropping-particle" : "", "family" : "Donges", "given" : "Jonathan F", "non-dropping-particle" : "", "parse-names" : false, "suffix" : "" }, { "dropping-particle" : "", "family" : "Lehmann", "given" : "Jascha", "non-dropping-particle" : "", "parse-names" : false, "suffix" : "" }, { "dropping-particle" : "", "family" : "Horton", "given" : "Radley M", "non-dropping-particle" : "", "parse-names" : false, "suffix" : "" } ], "container-title" : "Nature Climate Change", "id" : "ITEM-2", "issue" : "1", "issued" : { "date-parts" : [ [ "2020", "1", "9" ] ] }, "page" : "48-53", "publisher" : "Springer US", "title" : "Amplified Rossby waves enhance risk of concurrent heatwaves in major breadbasket regions", "translator" : [ { "dropping-particle" : "", "family" : "S2635", "given" : "", "non-dropping-particle" : "", "parse-names" : false, "suffix" : "" } ], "type" : "article-journal", "volume" : "10" }, "uris" : [ "http://www.mendeley.com/documents/?uuid=e59102db-0efd-4df6-a959-cfb632743188" ] } ], "mendeley" : { "formattedCitation" : "(Perkins, 2015; Kornhuber et al., 2020)", "plainTextFormattedCitation" : "(Perkins, 2015; Kornhuber et al., 2020)", "previouslyFormattedCitation" : "(Perkins, 2015; Kornhub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erkins, 2015; Kornhuber et al., 2020)</w:t>
      </w:r>
      <w:r w:rsidRPr="00D424AA">
        <w:rPr>
          <w:rFonts w:cs="Times New Roman"/>
          <w:lang w:val="en-GB"/>
        </w:rPr>
        <w:fldChar w:fldCharType="end"/>
      </w:r>
      <w:r w:rsidRPr="00841A35">
        <w:rPr>
          <w:rFonts w:cs="Times New Roman"/>
          <w:lang w:val="en-GB"/>
        </w:rPr>
        <w:t>. The large-scale modes of variability (Annex</w:t>
      </w:r>
      <w:r w:rsidRPr="00D424AA">
        <w:rPr>
          <w:rFonts w:cs="Times New Roman"/>
          <w:lang w:val="en-GB"/>
        </w:rPr>
        <w:t xml:space="preserve"> V</w:t>
      </w:r>
      <w:r w:rsidR="0018745C">
        <w:rPr>
          <w:rFonts w:cs="Times New Roman"/>
          <w:lang w:val="en-GB"/>
        </w:rPr>
        <w:t>I</w:t>
      </w:r>
      <w:r w:rsidRPr="00D424AA">
        <w:rPr>
          <w:rFonts w:cs="Times New Roman"/>
          <w:lang w:val="en-GB"/>
        </w:rPr>
        <w:t xml:space="preserve">) affect the strength, frequency, and persistence of these meteorological patterns and, hence, temperature extremes. For example, cold and warm extremes in the mid-latitudes are associated with atmospheric circulation patterns such as the Pacific-North American (PNA) pattern, as well as atmosphere-ocean coupled modes such as Pacific Decadal Variability (PDV), the North Atlantic Oscillation (NAO), and Atlantic Multidecadal Variability (AMV) </w:t>
      </w:r>
      <w:commentRangeStart w:id="703"/>
      <w:r w:rsidRPr="00D424AA">
        <w:rPr>
          <w:rFonts w:cs="Times New Roman"/>
          <w:lang w:val="en-GB"/>
        </w:rPr>
        <w:fldChar w:fldCharType="begin" w:fldLock="1"/>
      </w:r>
      <w:r w:rsidR="0012753B">
        <w:rPr>
          <w:rFonts w:cs="Times New Roman"/>
          <w:lang w:val="en-GB"/>
        </w:rPr>
        <w:instrText>ADDIN CSL_CITATION { "citationItems" : [ { "id" : "ITEM-1", "itemData" : { "DOI" : "10.1002/2014GL061062", "ISSN" : "00948276", "author" : [ { "dropping-particle" : "", "family" : "Kamae", "given" : "Youichi", "non-dropping-particle" : "", "parse-names" : false, "suffix" : "" }, { "dropping-particle" : "", "family" : "Shiogama", "given" : "Hideo", "non-dropping-particle" : "", "parse-names" : false, "suffix" : "" }, { "dropping-particle" : "", "family" : "Watanabe", "given" : "Masahiro", "non-dropping-particle" : "", "parse-names" : false, "suffix" : "" }, { "dropping-particle" : "", "family" : "Kimoto", "given" : "Masahide", "non-dropping-particle" : "", "parse-names" : false, "suffix" : "" } ], "container-title" : "Geophysical Research Letters", "id" : "ITEM-1", "issue" : "14", "issued" : { "date-parts" : [ [ "2014", "7", "28" ] ] }, "page" : "5192-5199", "title" : "Attributing the increase in Northern Hemisphere hot summers since the late 20th century", "translator" : [ { "dropping-particle" : "", "family" : "S164", "given" : "", "non-dropping-particle" : "", "parse-names" : false, "suffix" : "" } ], "type" : "article-journal", "volume" : "41" }, "uris" : [ "http://www.mendeley.com/documents/?uuid=2a4918bd-31ad-45b0-a393-9a11ab5bc9f1" ] }, { "id" : "ITEM-2", "itemData" : { "DOI" : "10.1038/s41467-018-04040-y", "ISSN" : "20411723", "PMID" : "29712890", "abstract" : "The recent levelling of global mean temperatures after the late 1990s, the so-called global warming hiatus or slowdown, ignited a surge of scientific interest into natural global mean surface temperature variability, observed temperature biases, and climate communication, but many questions remain about how these findings relate to variations in more societally relevant temperature extremes. Here we show that both summertime warm and wintertime cold extreme occurrences increased over land during the so-called hiatus period, and that these increases occurred for distinct reasons. The increase in cold extremes is associated with an atmospheric circulation pattern resembling the warm Arctic-cold continents pattern, whereas the increase in warm extremes is tied to a pattern of sea surface temperatures resembling the Atlantic Multidecadal Oscillation. These findings indicate that large-scale factors responsible for the most societally relevant temperature variations over continents are distinct from those of global mean surface temperature.", "author" : [ { "dropping-particle" : "", "family" : "Johnson", "given" : "Nathaniel C", "non-dropping-particle" : "", "parse-names" : false, "suffix" : "" }, { "dropping-particle" : "", "family" : "Xie", "given" : "Shang Ping", "non-dropping-particle" : "", "parse-names" : false, "suffix" : "" }, { "dropping-particle" : "", "family" : "Kosaka", "given" : "Yu", "non-dropping-particle" : "", "parse-names" : false, "suffix" : "" }, { "dropping-particle" : "", "family" : "Li", "given" : "Xichen", "non-dropping-particle" : "", "parse-names" : false, "suffix" : "" } ], "container-title" : "Nature Communications", "id" : "ITEM-2", "issue" : "1", "issued" : { "date-parts" : [ [ "2018" ] ] }, "page" : "4-6", "publisher" : "Springer US", "title" : "Increasing occurrence of cold and warm extremes during the recent global warming slowdown", "translator" : [ { "dropping-particle" : "", "family" : "S163", "given" : "", "non-dropping-particle" : "", "parse-names" : false, "suffix" : "" } ], "type" : "article-journal", "volume" : "9" }, "uris" : [ "http://www.mendeley.com/documents/?uuid=bd3001bd-c998-484a-a1e5-36eeb58f757d" ] }, { "id" : "ITEM-3", "itemData" : { "DOI" : "10.1175/JCLI-D-17-0270.1", "ISSN" : "0894-8755", "abstract" : "The impacts of the Atlantic multidecadal variability (AMV) on summertime North American climate are investigated using three coupled global climate models (CGCMs) in which North Atlantic sea surface temperatures (SSTs) are restored to observed AMV anomalies. Large ensemble simulations are performed to estimate how AMV can modulate the occurrence of extreme weather such as heat waves. It is shown that, in response to an AMV warming, all models simulate a precipitation deficit and a warming over northern Mexico and the southern United States that lead to an increased number of heat wave days by about 30% compared to an AMV cooling. The physical mechanisms associated with these impacts are discussed. The positive tropical Atlantic SST anomalies associated with the warm AMV drive a Matsuno\u2013Gill-like atmospheric response that favors subsidence over northern Mexico and the southern United States. This leads to a warming of the whole tropospheric column, and to a decrease in relative humidity, cloud cover, and precipitation. Soil moisture response to AMV also plays a role in the modulation of heat wave occurrence. An AMV warming favors dry soil conditions over northern Mexico and the southern United States by driving a year-round precipitation deficit through atmospheric teleconnections coming both directly from the North Atlantic SST forcing and indirectly from the Pacific. The indirect AMV teleconnections highlight the importance of using CGCMs to fully assess the AMV impacts on North America. Given the potential predictability of the AMV, the teleconnections discussed here suggest a source of predictability for the North American climate variability and in particular for the occurrence of heat waves at multiyear time scales.", "author" : [ { "dropping-particle" : "", "family" : "Ruprich-Robert", "given" : "Yohan", "non-dropping-particle" : "", "parse-names" : false, "suffix" : "" }, { "dropping-particle" : "", "family" : "Delworth", "given" : "Thomas",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3", "issue" : "9", "issued" : { "date-parts" : [ [ "2018", "5" ] ] }, "page" : "3679-3700", "title" : "Impacts of the Atlantic Multidecadal Variability on North American Summer Climate and Heat Waves", "translator" : [ { "dropping-particle" : "", "family" : "S2529", "given" : "", "non-dropping-particle" : "", "parse-names" : false, "suffix" : "" } ], "type" : "article-journal", "volume" : "31" }, "uris" : [ "http://www.mendeley.com/documents/?uuid=0272d45f-9dbc-4bee-bc3e-1ad630ab6986" ] }, { "id" : "ITEM-4", "itemData" : { "DOI" : "10.1175/JCLI-D-19-0404.1", "ISSN" : "0894-8755", "abstract" : "The interannual variability of wintertime North American surface temperature extremes and its generation and maintenance are analyzed in this study. The leading mode of the temperature extreme anomalies, revealed by empirical orthogonal function (EOF) analyses of December-February mean temperature extreme indices over North America, is characterized by an anomalous center of action over western-central Canada. In association with the leading mode of temperature extreme variability, the large-scale atmospheric circulation features an anomalous Pacific-North American (PNA) like pattern from the preceding fall to winter, which has important implications for seasonal prediction of North American temperature extremes. A positive PNA pattern leads to more warm and less cold extremes over western-central Canada. The anomalous circulation over the PNA sector drives thermal advection that contributes to temperature anomalies over North America, as well as a Pacific Decadal Oscillation (PDO) like sea surface temperature (SST) anomaly pattern in the midlatitude North Pacific. The PNA-like circulation anomaly tends to be supported by SST warming in the tropical central-eastern Pacific and a positive synoptic-scale eddy vorticity forcing feedback on the large-scale circulation over the PNA sector. The leading extreme mode associated atmospheric circulation patterns obtained from the observational and reanalysis data, together with the anomalous SST and synoptic eddy activities, are reasonably well simulated in most CMIP5 models and in the multi-model mean. For most models considered, the simulated patterns of atmospheric circulation, SST and synoptic eddy activities have lower spatial variances than the corresponding observational and reanalysis patterns over the PNA sector, especially over the North Pacific.", "author" : [ { "dropping-particle" : "", "family" : "Yu", "given" : "B.", "non-dropping-particle" : "", "parse-names" : false, "suffix" : "" }, { "dropping-particle" : "", "family" : "Lin", "given" : "H.", "non-dropping-particle" : "", "parse-names" : false, "suffix" : "" }, { "dropping-particle" : "", "family" : "Kharin", "given" : "V.V.", "non-dropping-particle" : "", "parse-names" : false, "suffix" : "" }, { "dropping-particle" : "", "family" : "Wang", "given" : "X.L.", "non-dropping-particle" : "", "parse-names" : false, "suffix" : "" } ], "container-title" : "Journal of Climate", "id" : "ITEM-4", "issued" : { "date-parts" : [ [ "2019", "10", "25" ] ] }, "page" : "JCLI-D-19-0404.1", "title" : "Interannual variability of North American winter temperature extremes and its associated circulation anomalies in observations and CMIP5 simulations", "translator" : [ { "dropping-particle" : "", "family" : "S2527", "given" : "", "non-dropping-particle" : "", "parse-names" : false, "suffix" : "" } ], "type" : "article-journal" }, "uris" : [ "http://www.mendeley.com/documents/?uuid=44703471-d2e7-4464-97b2-8386d9782689" ] }, { "id" : "ITEM-5", "itemData" : { "DOI" : "10.1007/s00382-017-3734-6", "ISSN" : "1432-0894", "abstract" : "The Asian\u2013Bering\u2013North American (ABNA) teleconnection index is constructed from the normalized 500-hPa geopotential field by excluding the Pacific\u2013North American pattern contribution. The ABNA pattern features a zonally elongated wavetrain originating from North Asia and flowing downstream across Bering Sea and Strait towards North America. The large-scale teleconnection is a year-round phenomenon that displays strong seasonality with the peak variability in winter. North American surface temperature and temperature extremes, including warm days and nights as well as cold days and nights, are significantly controlled by this teleconnection. The ABNA pattern has an equivalent barotropic structure in the troposphere and is supported by synoptic-scale eddy forcing in the upper troposphere. Its associated sea surface temperature anomalies exhibit a horseshoe-shaped structure in the North Pacific, most prominent in winter, which is driven by atmospheric circulation anomalies. The snow cover anomalies over the West Siberian plain and Central Siberian Plateau in autumn and spring and over southern Siberia in winter may act as a forcing influence on the ABNA pattern. The snow forcing influence in winter and spring can be traced back to the preceding season, which provides a predictability source for this teleconnection and for North American temperature variability. The ABNA associated energy budget is dominated by surface longwave radiation anomalies year-round, with the temperature anomalies supported by anomalous downward longwave radiation and damped by upward longwave radiation at the surface.", "author" : [ { "dropping-particle" : "", "family" : "Yu", "given" : "Bin", "non-dropping-particle" : "", "parse-names" : false, "suffix" : "" }, { "dropping-particle" : "", "family" : "Lin", "given" : "H", "non-dropping-particle" : "", "parse-names" : false, "suffix" : "" }, { "dropping-particle" : "", "family" : "Wu", "given" : "Z W", "non-dropping-particle" : "", "parse-names" : false, "suffix" : "" }, { "dropping-particle" : "", "family" : "Merryfield", "given" : "W J", "non-dropping-particle" : "", "parse-names" : false, "suffix" : "" } ], "container-title" : "Climate Dynamics", "id" : "ITEM-5", "issue" : "5", "issued" : { "date-parts" : [ [ "2018" ] ] }, "page" : "2023-2038", "title" : "The Asian\u2013Bering\u2013North American teleconnection: seasonality, maintenance, and climate impact on North America", "translator" : [ { "dropping-particle" : "", "family" : "S2741", "given" : "", "non-dropping-particle" : "", "parse-names" : false, "suffix" : "" } ], "type" : "article-journal", "volume" : "50" }, "uris" : [ "http://www.mendeley.com/documents/?uuid=cc00d51c-f905-4d8b-94d5-f5374bec3fbd" ] }, { "id" : "ITEM-6", "itemData" : { "DOI" : "10.1029/2019GL086043", "ISSN" : "0094-8276", "abstract" : "Abstract We identify subdecadal variations in European summer temperatures in coupled and uncoupled century-long reanalyses. Spectral analyses reveal significant peaks at 5?10\u00a0years in the midtwentieth century. The subdecadal variations show substantial amplitudes of ~1?1.5\u00a0\u00b0C, associated with extremely warm summers during their positive phases. We use forced ocean model experiments and show that the European summer temperature variations are associated with the subdecadal coupled North Atlantic climate system. A positive winter NAO-like forcing is associated with changes in the ocean circulation and mass and heat convergence occurring 1?2\u00a0years prior to European summer temperature rise. Ocean heat content and sea surface temperature increase in the subtropical North Atlantic. The atmospheric response is barotropic and induces wave activity fluxes toward the European continent, modulation of the jet positions, and blocking frequency. The atmospheric response establishes a pathway connecting the subdecadal coupled North Atlantic climate system to European summer temperature.", "author" : [ { "dropping-particle" : "", "family" : "M\u00fcller", "given" : "W A", "non-dropping-particle" : "", "parse-names" : false, "suffix" : "" }, { "dropping-particle" : "", "family" : "Borchert", "given" : "L", "non-dropping-particle" : "", "parse-names" : false, "suffix" : "" }, { "</w:instrText>
      </w:r>
      <w:r w:rsidR="0012753B" w:rsidRPr="00B549EC">
        <w:rPr>
          <w:rFonts w:cs="Times New Roman"/>
        </w:rPr>
        <w:instrText>dropping-particle" : "", "family" : "Ghosh", "given" : "R", "non-dropping-particle" : "", "parse-names" : false, "suffix" : "" } ], "container-title" : "Geophysical Research Letters", "id" : "ITEM-6", "issue" : "1", "issued" : { "date-parts" : [ [ "2020", "1", "16" ] ] }, "note" : "doi: 10.1029/2019GL086043", "page" : "e2019GL086043", "publisher" : "John Wiley &amp; Sons, Ltd", "title" : "Observed Subdecadal Variations of European Summer Temperatures", "translator" : [ { "dropping-particle" : "", "family" : "S2704", "given" : "", "non-dropping-particle" : "", "parse-names" : false, "suffix" : "" } ], "type" : "article-journal", "volume" : "47" }, "uris" : [ "http://www.mendeley.com/documents/?uuid=59e8b172-463b-4f90-9693-358aa5c3ccc8" ] } ], "mendeley" : { "formattedCitation" : "(Kamae et al., 2014; Johnson et al., 2018; Ruprich-Robert et al., 2018; Yu et al., 2018, 2019a; M\u00fcller et al., 2020)", "manualFormatting" : "(Kamae et al., 2014; Johnson et al., 2018; Ruprich-Robert et al., 2018; Yu et al., 2018, 2019b; M\u00fcller et al., 2020", "plainTextFormattedCitation" : "(Kamae et al., 2014; Johnson et al., 2018; Ruprich-Robert et al., 2018; Yu et al., 2018, 2019a; M\u00fcller et al., 2020)", "previouslyFormattedCitation" : "(Kamae et al., 2014; Johnson et al., 2018; Ruprich-Robert et al., 2018; Yu et al., 2018, 2019a; M\u00fcll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Kamae et al., 2014; Johnson et al., 2018; Ruprich-Robert et al., 2018; Yu et al., 2018, 2019</w:t>
      </w:r>
      <w:ins w:id="704" w:author="Robin Matthews" w:date="2021-07-13T17:55:00Z">
        <w:r w:rsidR="0032615E">
          <w:rPr>
            <w:rFonts w:cs="Times New Roman"/>
            <w:noProof/>
            <w:lang w:val="nb-NO"/>
          </w:rPr>
          <w:t>b</w:t>
        </w:r>
      </w:ins>
      <w:del w:id="705" w:author="Robin Matthews" w:date="2021-07-13T17:55:00Z">
        <w:r w:rsidR="00A26296" w:rsidDel="0032615E">
          <w:rPr>
            <w:rFonts w:cs="Times New Roman"/>
            <w:noProof/>
            <w:lang w:val="nb-NO"/>
          </w:rPr>
          <w:delText>a</w:delText>
        </w:r>
      </w:del>
      <w:r w:rsidR="00A26296">
        <w:rPr>
          <w:rFonts w:cs="Times New Roman"/>
          <w:noProof/>
          <w:lang w:val="nb-NO"/>
        </w:rPr>
        <w:t>; Müller et al., 2020</w:t>
      </w:r>
      <w:r w:rsidRPr="00D424AA">
        <w:rPr>
          <w:rFonts w:cs="Times New Roman"/>
          <w:lang w:val="en-GB"/>
        </w:rPr>
        <w:fldChar w:fldCharType="end"/>
      </w:r>
      <w:commentRangeEnd w:id="703"/>
      <w:r w:rsidR="00A26296">
        <w:rPr>
          <w:rStyle w:val="Marquedecommentaire"/>
        </w:rPr>
        <w:commentReference w:id="703"/>
      </w:r>
      <w:r w:rsidRPr="00841A35">
        <w:rPr>
          <w:rFonts w:cs="Times New Roman"/>
          <w:lang w:val="nb-NO"/>
        </w:rPr>
        <w:t xml:space="preserve">; Section 11.1.5). </w:t>
      </w:r>
      <w:r w:rsidRPr="00D424AA">
        <w:rPr>
          <w:rFonts w:cs="Times New Roman"/>
          <w:lang w:val="en-GB"/>
        </w:rPr>
        <w:t xml:space="preserve">Changes in the modes of variability in response to warming would therefore affect temperature extremes </w:t>
      </w:r>
      <w:r w:rsidRPr="00D424AA">
        <w:rPr>
          <w:rFonts w:cs="Times New Roman"/>
          <w:lang w:val="en-GB"/>
        </w:rPr>
        <w:fldChar w:fldCharType="begin" w:fldLock="1"/>
      </w:r>
      <w:r w:rsidR="00FF6231">
        <w:rPr>
          <w:rFonts w:cs="Times New Roman"/>
          <w:lang w:val="en-GB"/>
        </w:rPr>
        <w:instrText>ADDIN CSL_CITATION { "citationItems" : [ { "id" : "ITEM-1", "itemData" : { "DOI" : "10.1175/JCLI-D-12-00740.1", "ISSN" : "0894-8755", "abstract" : "AbstractAtmospheric circulation patterns occurring on the warmest 10% of summer days for a region of Europe severely impacted by the 2003 heatwave have been identified using a perturbed parameter ensemble of regional high-resolution climate model simulations for the recent past. Changes in the frequency and duration of these circulation types, driven by the simulations following a moderate transient pathway of anthropogenic emissions, are then shown for the period 2070 to 2100. Increases in the future probability of hot days are then attributed separately to changes in the frequency and temperature intensity of the circulation types. Changes in temperature intensity are found to have an effect 2 to 3 times larger than in frequency.The authors then consider how model uncertainty in changes of future temperature within circulation patterns compares to the uncertainty irrespective of circulation, in an attempt to exclude contributions to the overall uncertainty arising from changes in circulation. Within individual patterns, the range of meteorological physical processes may be narrower. However, no reduction in uncertainty was found when single patterns were considered. Contributions to the lack of narrowing from circulation-type duration, model vegetation root depth and changes in cloud cover, pressure gradient, and continental-scale warming are subsequently examined using relationships between changes in surface latent heat and temperature. Vegetation root depth is found to be the greatest contributor to the temperature uncertainty.", "author" : [ { "dropping-particle" : "", "family" : "Clark", "given" : "Robin T", "non-dropping-particle" : "", "parse-names" : false, "suffix" : "" }, { "dropping-particle" : "", "family" : "Brown", "given" : "Simon J", "non-dropping-particle" : "", "parse-names" : false, "suffix" : "" } ], "container-title" : "Journal of Climate", "id" : "ITEM-1", "issue" : "23", "issued" : { "date-parts" : [ [ "2013", "7", "24" ] ] }, "note" : "From Duplicate 1 (Influences of Circulation and Climate Change on European Summer Heat Extremes - Clark, Robin T; Brown, Simon J)\n\nFrom Duplicate 2 (Influences of Circulation and Climate Change on European Summer Heat Extremes - Clark, Robin T; Brown, Simon J)\n\ndoi: 10.1175/JCLI-D-12-00740.1\n\nFrom Duplicate 2 (Influences of Circulation and Climate Change on European Summer Heat Extremes - Clark, Robin T; Brown, Simon J)\n\ndoi: 10.1175/JCLI-D-12-00740.1", "page" : "9621-9632", "publisher" : "American Meteorological Society", "title" : "Influences of Circulation and Climate Change on European Summer Heat Extremes", "translator" : [ { "dropping-particle" : "", "family" : "S2448", "given" : "", "non-dropping-particle" : "", "parse-names" : false, "suffix" : "" } ], "type" : "article-journal", "volume" : "26" }, "uris" : [ "http://www.mendeley.com/documents/?uuid=a72b83e7-cd2b-490f-9519-e7f47d5ab8fb" ] }, { "id" : "ITEM-2", "itemData" : { "DOI" : "10.1038/nature14550", "ISSN" : "0028-0836", "author" : [ { "dropping-particle" : "", "family" : "Horton", "given" : "Daniel E.", "non-dropping-particle" : "", "parse-names" : false, "suffix" : "" }, { "dropping-particle" : "", "family" : "Johnson", "given" : "Nathaniel C.", "non-dropping-particle" : "", "parse-names" : false, "suffix" : "" }, { "dropping-particle" : "", "family" : "Singh", "given" : "Deepti", "non-dropping-particle" : "", "parse-names" : false, "suffix" : "" }, { "dropping-particle" : "", "family" : "Swain", "given" : "Daniel L.", "non-dropping-particle" : "", "parse-names" : false, "suffix" : "" }, { "dropping-particle" : "", "family" : "Rajaratnam", "given" : "Bala", "non-dropping-particle" : "", "parse-names" : false, "suffix" : "" }, { "dropping-particle" : "", "family" : "Diffenbaugh", "given" : "Noah S.", "non-dropping-particle" : "", "parse-names" : false, "suffix" : "" } ], "container-title" : "Nature", "id" : "ITEM-2", "issue" : "7557", "issued" : { "date-parts" : [ [ "2015", "6", "25" ] ] }, "page" : "465-469", "title" : "Contribution of changes in atmospheric circulation patterns to extreme temperature trends", "translator" : [ { "dropping-particle" : "", "family" : "S1140", "given" : "", "non-dropping-particle" : "", "parse-names" : false, "suffix" : "" } ], "type" : "article-journal", "volume" : "522" }, "uris" : [ "http://www.mendeley.com/documents/?uuid=e5974344-eaf3-4b32-8a19-a0ef0e49568f" ] } ], "mendeley" : { "formattedCitation" : "(Clark and Brown, 2013; Horton et al., 2015)", "plainTextFormattedCitation" : "(Clark and Brown, 2013; Horton et al., 2015)", "previouslyFormattedCitation" : "(Clark and Brown, 2013; Horton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lark and Brown, 2013; Horton et al., 2015)</w:t>
      </w:r>
      <w:r w:rsidRPr="00D424AA">
        <w:rPr>
          <w:rFonts w:cs="Times New Roman"/>
          <w:lang w:val="en-GB"/>
        </w:rPr>
        <w:fldChar w:fldCharType="end"/>
      </w:r>
      <w:r w:rsidRPr="00841A35">
        <w:rPr>
          <w:rFonts w:cs="Times New Roman"/>
          <w:lang w:val="en-GB"/>
        </w:rPr>
        <w:t xml:space="preserve">. The level of confidence in those changes, both in the observations and in future projections, varies, affecting the level of confidence in changes in temperature extremes in different regions. As highlighted in Chapters 2-4 </w:t>
      </w:r>
      <w:r w:rsidRPr="00D424AA">
        <w:rPr>
          <w:rFonts w:cs="Times New Roman"/>
          <w:lang w:val="en-GB"/>
        </w:rPr>
        <w:t xml:space="preserve">of this </w:t>
      </w:r>
      <w:r w:rsidR="0018745C">
        <w:rPr>
          <w:rFonts w:cs="Times New Roman"/>
          <w:lang w:val="en-GB"/>
        </w:rPr>
        <w:t>R</w:t>
      </w:r>
      <w:r w:rsidRPr="00D424AA">
        <w:rPr>
          <w:rFonts w:cs="Times New Roman"/>
          <w:lang w:val="en-GB"/>
        </w:rPr>
        <w:t xml:space="preserve">eport, it is </w:t>
      </w:r>
      <w:r w:rsidRPr="00D424AA">
        <w:rPr>
          <w:rFonts w:cs="Times New Roman"/>
          <w:i/>
          <w:iCs/>
          <w:lang w:val="en-GB"/>
        </w:rPr>
        <w:t>likely</w:t>
      </w:r>
      <w:r w:rsidRPr="00D424AA">
        <w:rPr>
          <w:rFonts w:cs="Times New Roman"/>
          <w:lang w:val="en-GB"/>
        </w:rPr>
        <w:t xml:space="preserve"> that there have been observational changes in the extratropical jets and mid-latitude jet meandering (Section 2.3.1.4.3; Cross-Chapter Box 10.1). There is </w:t>
      </w:r>
      <w:r w:rsidRPr="00D424AA">
        <w:rPr>
          <w:rFonts w:cs="Times New Roman"/>
          <w:i/>
          <w:iCs/>
          <w:lang w:val="en-GB"/>
        </w:rPr>
        <w:t>low confidence</w:t>
      </w:r>
      <w:r w:rsidRPr="00D424AA">
        <w:rPr>
          <w:rFonts w:cs="Times New Roman"/>
          <w:lang w:val="en-GB"/>
        </w:rPr>
        <w:t xml:space="preserve"> in possible effects of Arctic warming on mid-latitude temperature extremes (Cross-Chapter Box 10.1). A large portion of the multi-decadal changes in extreme temperature remains after the removal of the effect of these modes of variability and can be attributed to human influence </w:t>
      </w:r>
      <w:r w:rsidRPr="00D424AA">
        <w:rPr>
          <w:rFonts w:cs="Times New Roman"/>
          <w:lang w:val="en-GB"/>
        </w:rPr>
        <w:fldChar w:fldCharType="begin" w:fldLock="1"/>
      </w:r>
      <w:r w:rsidR="00FF6231">
        <w:rPr>
          <w:rFonts w:cs="Times New Roman"/>
          <w:lang w:val="en-GB"/>
        </w:rPr>
        <w:instrText>ADDIN CSL_CITATION { "citationItems" : [ { "id" : "ITEM-1",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1", "issue" : "1-2", "issued" : { "date-parts" : [ [ "2019", "1", "24" ] ] }, "page" : "479-494", "title" : "Human influence on Canadian temperatures", "translator" : [ { "dropping-particle" : "", "family" : "S1475", "given" : "", "non-dropping-particle" : "", "parse-names" : false, "suffix" : "" } ], "type" : "article-journal", "volume" : "52" }, "uris" : [ "http://www.mendeley.com/documents/?uuid=0840d991-d797-45ac-856f-02497719d0a6" ] }, { "id" : "ITEM-2", "itemData" : { "DOI" : "10.1007/s00382-016-3350-x", "ISBN" : "0930-7575 1432-0894", "ISSN" : "14320894", "abstract" : "large portions of recent increases in mean temperature and frequency of hot summers (66 and 82 %) over the wUS can be attributed to the anthropogenic global warming. In contrast, multidecadal change in the wUS precipitation is explained by a combination of the negative PDO and the positive AMO after the 2000s. Diagnostics using a linear baroclinic model indicate that AMO-and PDO-related diabatic heating anomalies over the tropics contribute to the anomalous atmospheric circulation associated with the droughts and hot summers over wUS on multidec-adal timescale. Those anomalies are not robust during the periods when PDO and AMO are in phase. The prolonged PDO\u2013AMO antiphase period since the late twentieth cen-tury resulted in the substantial component of multidecadal anomalies in temperature and precipitation over the wUS.", "author" : [ { "dropping-particle" : "", "family" : "Kamae", "given" : "Youichi", "non-dropping-particle" : "", "parse-names" : false, "suffix" : "" }, { "dropping-particle" : "", "family" : "Shiogama", "given" : "Hideo", "non-dropping-particle" : "", "parse-names" : false, "suffix" : "" }, { "dropping-particle" : "", "family" : "Imada", "given" : "Yukiko", "non-dropping-particle" : "", "parse-names" : false, "suffix" : "" }, { "dropping-particle" : "", "family" : "Mori", "given" : "Masato", "non-dropping-particle" : "", "parse-names" : false, "suffix" : "" }, { "dropping-particle" : "", "family" : "Arakawa", "given" : "Osamu", "non-dropping-particle" : "", "parse-names" : false, "suffix" : "" }, { "dropping-particle" : "", "family" : "Mizuta", "given" : "Ryo", "non-dropping-particle" : "", "parse-names" : false, "suffix" : "" }, { "dropping-particle" : "", "family" : "Yoshida", "given" : "Kohei", "non-dropping-particle" : "", "parse-names" : false, "suffix" : "" }, { "dropping-particle" : "", "family" : "Takahashi", "given" : "Chiharu", "non-dropping-particle" : "", "parse-names" : false, "suffix" : "" }, { "dropping-particle" : "", "family" : "Arai", "given" : "Miki", "non-dropping-particle" : "", "parse-names" : false, "suffix" : "" }, { "dropping-particle" : "", "family" : "Ishii", "given" : "Masayoshi", "non-dropping-particle" : "", "parse-names" : false, "suffix" : "" }, { "dropping-particle" : "", "family" : "Watanabe", "given" : "Masahiro", "non-dropping-particle" : "", "parse-names" : false, "suffix" : "" }, { "dropping-particle" : "", "family" : "Kimoto", "given" : "Masahide", "non-dropping-particle" : "", "parse-names" : false, "suffix" : "" }, { "dropping-particle" : "", "family" : "Xie", "given" : "Shang Ping", "non-dropping-particle" : "", "parse-names" : false, "suffix" : "" }, { "dropping-particle" : "", "family" : "Ueda", "given" : "Hiroaki", "non-dropping-particle" : "", "parse-names" : false, "suffix" : "" } ], "container-title" : "Climate Dynamics", "id" : "ITEM-2", "issue" : "1-2", "issued" : { "date-parts" : [ [ "2017" ] ] }, "page" : "403-417", "publisher" : "Springer Berlin Heidelberg", "title" : "Forced response and internal variability of summer climate over western North America", "translator" : [ { "dropping-particle" : "", "family" : "S1203", "given" : "", "non-dropping-particle" : "", "parse-names" : false, "suffix" : "" } ], "type" : "article-journal", "volume" : "49" }, "uris" : [ "http://www.mendeley.com/documents/?uuid=53c2deb2-3d2a-45df-8799-d85515d781de" ] } ], "mendeley" : { "formattedCitation" : "(Kamae et al., 2017b; Wan et al., 2019)", "plainTextFormattedCitation" : "(Kamae et al., 2017b; Wan et al., 2019)", "previouslyFormattedCitation" : "(Kamae et al., 2017b; Wa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amae et al., 2017b; Wan et al., 2019)</w:t>
      </w:r>
      <w:r w:rsidRPr="00D424AA">
        <w:rPr>
          <w:rFonts w:cs="Times New Roman"/>
          <w:lang w:val="en-GB"/>
        </w:rPr>
        <w:fldChar w:fldCharType="end"/>
      </w:r>
      <w:r w:rsidRPr="00841A35">
        <w:rPr>
          <w:rFonts w:cs="Times New Roman"/>
          <w:lang w:val="en-GB"/>
        </w:rPr>
        <w:t xml:space="preserve">. Thus, global warming dominates changes in temperature extremes at the regional scale and it is </w:t>
      </w:r>
      <w:r w:rsidRPr="00D424AA">
        <w:rPr>
          <w:rFonts w:cs="Times New Roman"/>
          <w:i/>
          <w:lang w:val="en-GB"/>
        </w:rPr>
        <w:t>very unlikely</w:t>
      </w:r>
      <w:r w:rsidRPr="00D424AA">
        <w:rPr>
          <w:rFonts w:cs="Times New Roman"/>
          <w:lang w:val="en-GB"/>
        </w:rPr>
        <w:t xml:space="preserve"> that dynamic responses to greenhouse-gas induced warming would alter the direction of these changes. </w:t>
      </w:r>
    </w:p>
    <w:p w14:paraId="3BB63C74" w14:textId="77777777" w:rsidR="00726A1C" w:rsidRPr="00D424AA" w:rsidRDefault="00726A1C" w:rsidP="00D424AA">
      <w:pPr>
        <w:rPr>
          <w:rFonts w:cs="Times New Roman"/>
          <w:lang w:val="en-GB"/>
        </w:rPr>
      </w:pPr>
    </w:p>
    <w:p w14:paraId="593A134B" w14:textId="3C20D8B4" w:rsidR="00726A1C" w:rsidRPr="00D424AA" w:rsidRDefault="00726A1C" w:rsidP="00D424AA">
      <w:pPr>
        <w:rPr>
          <w:rFonts w:cs="Times New Roman"/>
          <w:lang w:val="en-GB"/>
        </w:rPr>
      </w:pPr>
      <w:r w:rsidRPr="00D424AA">
        <w:rPr>
          <w:rFonts w:cs="Times New Roman"/>
          <w:lang w:val="en-GB"/>
        </w:rPr>
        <w:t>Land-atmosphere feedbacks strongly modulate regional- and local-scale changes in temperature extremes (</w:t>
      </w:r>
      <w:r w:rsidRPr="00D424AA">
        <w:rPr>
          <w:rFonts w:cs="Times New Roman"/>
          <w:i/>
          <w:iCs/>
          <w:lang w:val="en-GB"/>
        </w:rPr>
        <w:t>high confidence</w:t>
      </w:r>
      <w:r w:rsidRPr="00D424AA">
        <w:rPr>
          <w:rFonts w:cs="Times New Roman"/>
          <w:lang w:val="en-GB"/>
        </w:rPr>
        <w:t xml:space="preserve">; Section 11.1.6; </w:t>
      </w:r>
      <w:commentRangeStart w:id="706"/>
      <w:r w:rsidRPr="00D424AA">
        <w:rPr>
          <w:rFonts w:cs="Times New Roman"/>
          <w:lang w:val="en-GB"/>
        </w:rPr>
        <w:fldChar w:fldCharType="begin" w:fldLock="1"/>
      </w:r>
      <w:r w:rsidR="00FF6231">
        <w:rPr>
          <w:rFonts w:cs="Times New Roman"/>
          <w:lang w:val="en-GB"/>
        </w:rPr>
        <w:instrText>ADDIN CSL_CITATION { "citationItems" : [ { "id" : "ITEM-1", "itemData" : { "DOI" : "10.1002/grl.50956", "ISBN" : "0094-8276; 1944-8007", "ISSN" : "00948276", "abstract" : "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 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1", "issue" : "19", "issued" : { "date-parts" : [ [ "2013" ] ] }, "page" : "5212-5217", "title" : "Impact of soil moisture-climate feedbacks on CMIP5 projections: First results from the GLACE-CMIP5 experiment", "translator" : [ { "dropping-particle" : "", "family" : "S500", "given" : "", "non-dropping-particle" : "", "parse-names" : false, "suffix" : "" } ], "type" : "article-journal", "volume" : "40" }, "uris" : [ "http://www.mendeley.com/documents/?uuid=e949bd86-9225-4dff-97b8-b6e372e51b70" ] }, { "id" : "ITEM-2", "itemData" : { "author" : [ { "dropping-particle" : "", "family" : "Donat", "given" : "M G", "non-dropping-particle" : "", "parse-names" : false, "suffix" : "" }, { "dropping-particle" : "", "family" : "Pitman", "given" : "A J", "non-dropping-particle" : "", "parse-names" : false, "suffix" : "" }, { "dropping-particle" : "", "family" : "Seneviratne", "given" : "S I", "non-dropping-particle" : "", "parse-names" : false, "suffix" : "" } ], "container-title" : "Geophysical Research Letters", "id" : "ITEM-2", "issue" : "13", "issued" : { "date-parts" : [ [ "2017", "7" ] ] }, "page" : "7011-7019", "title" : "Regional warming of hot extremes accelerated by surface energy fluxes", "translator" : [ { "dropping-particle" : "", "family" : "S358", "given" : "", "non-dropping-particle" : "", "parse-names" : false, "suffix" : "" } ], "type" : "article-journal", "volume" : "44" }, "uris" : [ "http://www.mendeley.com/documents/?uuid=7f875bd3-fa06-4fb7-8c9c-acbc0b03f1a6" ] }, { "id" : "ITEM-3", "itemData" : { "DOI" : "10.1029/2019JD030665", "ISSN" : "2169-897X", "author" : [ { "dropping-particle" : "", "family" : "Hirsch", "given" : "Annette L.", "non-dropping-particle" : "", "parse-names" : false, "suffix" : "" }, { "dropping-particle" : "", "family" : "Evans", "given" : "Jason P.", "non-dropping-particle" : "", "parse-names" : false, "suffix" : "" }, { "dropping-particle" : "", "family" : "Virgilio", "given" : "Giovanni", "non-dropping-particle" : "Di", "parse-names" : false, "suffix" : "" }, { "dropping-particle" : "", "family" : "Perkins\u2010Kirkpatrick", "given" : "Sarah E.", "non-dropping-particle" : "", "parse-names" : false, "suffix" : "" }, { "dropping-particle" : "", "family" : "Arg\u00fceso", "given" : "Daniel", "non-dropping-particle" : "", "parse-names" : false, "suffix" : "" }, { "dropping-particle" : "", "family" : "Pitman", "given" : "Andrew J.", "non-dropping-particle" : "", "parse-names" : false, "suffix" : "" }, { "dropping-particle" : "", "family" : "Carouge", "given" : "Claire C.", "non-dropping-particle" : "", "parse-names" : false, "suffix" : "" }, { "dropping-particle" : "", "family" : "Kala", "given" : "Jatin", "non-dropping-particle" : "", "parse-names" : false, "suffix" : "" }, { "dropping-particle" : "", "family" : "Andrys", "given" : "Julia", "non-dropping-particle" : "", "parse-names" : false, "suffix" : "" }, { "dropping-particle" : "", "family" : "Petrelli", "given" : "Paola", "non-dropping-particle" : "", "parse-names" : false, "suffix" : "" }, { "dropping-particle" : "", "family" : "Rockel", "given" : "Burkhardt", "non-dropping-particle" : "", "parse-names" : false, "suffix" : "" } ], "container-title" : "Journal of Geophysical Research: Atmospheres", "id" : "ITEM-3", "issue" : "24", "issued" : { "date-parts" : [ [ "2019", "12", "27" ] ] }, "page" : "13625-13647", "title" : "Amplification of Australian Heatwaves via Local Land-Atmosphere Coupling", "translator" : [ { "dropping-particle" : "", "family" : "S2531", "given" : "", "non-dropping-particle" : "", "parse-names" : false, "suffix" : "" } ], "type" : "article-journal", "volume" : "124" }, "uris" : [ "http://www.mendeley.com/documents/?uuid=7ccc6b78-cebb-44ac-830b-5a84a47f72f1" ] }, { "id" : "ITEM-4", "itemData" : { "DOI" : "10.1016/j.wace.2017.10.003", "ISSN" : "22120947", "abstract" : "Weather and climate extremes are identified as major areas necessitating further progress in climate research and have thus been selected as one of the World Climate Research Programme (WCRP) Grand Challenges. Here, we provide an overview of current challenges and opportunities for scientific progress and cross-community collaboration on the topic of understanding, modeling and predicting extreme events based on an expert workshop organized as part of the implementation of the WCRP Grand Challenge on Weather and Climate Extremes. In general, the development of an extreme event depends on a favorable initial state, the presence of large-scale drivers, and positive local feedbacks, as well as stochastic processes. We, therefore, elaborate on the scientific challenges related to large-scale drivers and local-to-regional feedback processes leading to extreme events. A better understanding of the drivers and processes will improve the prediction of extremes and will support process-based evaluation of the representation of weather and climate extremes in climate model simulations. Further, we discuss how to address these challenges by focusing on short-duration (less than three days) and long-duration (weeks to months) extreme events, their underlying mechanisms and approaches for their evaluation and prediction.", "author" : [ { "dropping-particle" : "", "family" : "Sillmann", "given" : "Jana", "non-dropping-particle" : "", "parse-names" : false, "suffix" : "" }, { "dropping-particle" : "", "family" : "Thorarinsdottir", "given" : "Thordis", "non-dropping-particle" : "", "parse-names" : false, "suffix" : "" }, { "dropping-particle" : "", "family" : "Keenlyside", "given" : "Noel", "non-dropping-particle" : "", "parse-names" : false, "suffix" : "" }, { "dropping-particle" : "", "family" : "Schaller", "given" : "Nathalie", "non-dropping-particle" : "", "parse-names" : false, "suffix" : "" }, { "dropping-particle" : "V.", "family" : "Alexander", "given" : "Lisa", "non-dropping-particle" : "", "parse-names" : false, "suffix" : "" }, { "dropping-particle" : "", "family" : "Hegerl", "given" : "Gabriele", "non-dropping-particle" : "", "parse-names" : false, "suffix" : "" }, { "dropping-particle" : "", "family" : "Seneviratne", "given" : "Sonia I.", "non-dropping-particle" : "", "parse-names" : false, "suffix" : "" }, { "dropping-particle" : "", "family" : "Vautard", "given" : "Robert", "non-dropping-particle" : "", "parse-names" : false, "suffix" : "" }, { "dropping-particle" : "", "family" : "Zhang", "given" : "Xuebin", "non-dropping-particle" : "", "parse-names" : false, "suffix" : "" }, { "dropping-particle" : "", "family" : "Zwiers", "given" : "Francis W.", "non-dropping-particle" : "", "parse-names" : false, "suffix" : "" } ], "container-title" : "Weather and Climate Extremes", "id" : "ITEM-4", "issue" : "April", "issued" : { "date-parts" : [ [ "2017" ] ] }, "page" : "65-74", "publisher" : "Elsevier Ltd", "title" : "Understanding, modeling and predicting weather and climate extremes: Challenges and opportunities", "translator" : [ { "dropping-particle" : "", "family" : "S1159", "given" : "", "non-dropping-particle" : "", "parse-names" : false, "suffix" : "" } ], "type" : "article-journal", "volume" : "18" }, "uris" : [ "http://www.mendeley.com/documents/?uuid=0c7b06a4-315f-4a94-afa4-d3eeaa8eb4bd" ] }, { "id" : "ITEM-5", "itemData" : { "DOI" : "10.1002/2016GL069896", "ISSN" : "00948276", "author" : [ { "dropping-particle" : "", "family" : "Lemordant", "given" : "L\u00e9o", "non-dropping-particle" : "", "parse-names" : false, "suffix" : "" }, { "dropping-particle" : "", "family" : "Gentine", "given" : "Pierre", "non-dropping-particle" : "", "parse-names" : false, "suffix" : "" }, { "dropping-particle" : "", "family" : "St\u00e9fanon", "given" : "Marc", "non-dropping-particle" : "", "parse-names" : false, "suffix" : "" }, { "dropping-particle" : "", "family" : "Drobinski", "given" : "Philippe", "non-dropping-particle" : "", "par</w:instrText>
      </w:r>
      <w:r w:rsidR="00FF6231" w:rsidRPr="006A2665">
        <w:rPr>
          <w:rFonts w:cs="Times New Roman"/>
        </w:rPr>
        <w:instrText>se-names" : false, "suffix" : "" }, { "dropping-particle" : "", "family" : "Fatichi", "given" : "Simone", "non-dropping-particle" : "", "parse-names" : false, "suffix" : "" } ], "container-title" : "Geophysical Research Letters", "id" : "ITEM-5", "issue" : "19", "issued" : { "date-parts" : [ [ "2016", "10", "16" ] ] }, "page" : "10,240-10,248", "title" : "Modification of land-atmosphere interactions by CO2 effects: Implications for summer dryness and heat wave amplitude", "translator" : [ { "dropping-particle" : "", "family" : "S1612", "given" : "", "non-dropping-particle" : "", "parse-names" : false, "suffix" : "" } ], "type" : "article-journal", "volume" : "43" }, "uris" : [ "http://www.mendeley.com/documents/?uuid=55dac644-3a9d-4e01-89b1-ab66a4ef1612" ] } ], "mendeley" : { "formattedCitation" : "(Seneviratne et al., 2013; Lemordant et al., 2016; Donat et al., 2017; Sillmann et al., 2017b; Hirsch et al., 2019)", "manualFormatting" : "Seneviratne et al., 2013; Lemordant et al., 2016; Donat et al., 2017; Sillmann et al., 2017b; Hirsch et al., 2019)", "plainTextFormattedCitation" : "(Seneviratne et al., 2013; Lemordant et al., 2016; Donat et al., 2017; Sillmann et al., 2017b; Hirsch et al., 2019)", "previouslyFormattedCitation" : "(Seneviratne et al., 2013; Lemordant et al., 2016; Donat et al., 2017; Sillmann et al., 2017b; Hirsch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Seneviratne et al., 2013; Lemordant et al., 2016; Donat et al., 2017; Sillmann et al., 2017b; Hirsch et al., 2019)</w:t>
      </w:r>
      <w:r w:rsidRPr="00D424AA">
        <w:rPr>
          <w:rFonts w:cs="Times New Roman"/>
          <w:lang w:val="en-GB"/>
        </w:rPr>
        <w:fldChar w:fldCharType="end"/>
      </w:r>
      <w:commentRangeEnd w:id="706"/>
      <w:r w:rsidR="00A26296">
        <w:rPr>
          <w:rStyle w:val="Marquedecommentaire"/>
        </w:rPr>
        <w:commentReference w:id="706"/>
      </w:r>
      <w:r w:rsidRPr="00841A35">
        <w:rPr>
          <w:rFonts w:cs="Times New Roman"/>
          <w:lang w:val="nb-NO"/>
        </w:rPr>
        <w:t xml:space="preserve">. </w:t>
      </w:r>
      <w:r w:rsidRPr="00D424AA">
        <w:rPr>
          <w:rFonts w:cs="Times New Roman"/>
          <w:lang w:val="en-GB"/>
        </w:rPr>
        <w:t>This effect is particularly notable in mid-latitude regions where the drying of soil moisture amplifies high temperatures</w:t>
      </w:r>
      <w:r w:rsidR="006E5E86">
        <w:rPr>
          <w:rFonts w:cs="Times New Roman"/>
          <w:lang w:val="en-GB"/>
        </w:rPr>
        <w:t>, in particular through increases in sensible heat flux</w:t>
      </w:r>
      <w:r w:rsidRPr="00D424AA">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02/2015GL066222", "ISSN" : "19448007", "abstract" : "Abstract Projected changes in daily temperatures are highly model dependent, particularly in the summer midlatitudes where the spread in the response of heat waves represents a major obstacle for the design of adaptation strategies. Understanding the main reasons for such uncertainties is obviously a research priority. Here we use a set of global atmospheric simulations to assess the contribution of the soil moisture feedback to changes in the full distribution of daily maximum summer temperatures projected in the late 21st century. Results show that this feedback (i) accounts for up to one third of the mean increase in daily maximum temperatures, (ii) dominates changes in the shape of the distribution, and (iii) explains about half of the increase in the severity of heat waves over densely populated areas of the northern midlatitudes. A dedicated intercomparison project is therefore needed to assess and constrain land surface feedbacks in the new generation Earth System Models.", "author" : [ { "dropping-particle" : "", "family" : "Douville", "given" : "H.", "non-dropping-particle" : "", "parse-names" : false, "suffix" : "" }, { "dropping-particle" : "", "family" : "Colin", "given" : "J.", "non-dropping-particle" : "", "parse-names" : false, "suffix" : "" }, { "dropping-particle" : "", "family" : "Krug", "given" : "E.", "non-dropping-particle" : "", "parse-names" : false, "suffix" : "" }, { "dropping-particle" : "", "family" : "Cattiaux", "given" : "J.", "non-dropping-particle" : "", "parse-names" : false, "suffix" : "" }, { "dropping-particle" : "", "family" : "Thao", "given" : "S.", "non-dropping-particle" : "", "parse-names" : false, "suffix" : "" } ], "container-title" : "Geophysical Research Letters", "id" : "ITEM-1", "issue" : "2", "issued" : { "date-parts" : [ [ "2016" ] ] }, "page" : "812-818", "title" : "Midlatitude daily summer temperatures reshaped by soil moisture under climate change", "translator" : [ { "dropping-particle" : "", "family" : "S814", "given" : "", "non-dropping-particle" : "", "parse-names" : false, "suffix" : "" } ], "type" : "article-journal", "volume" : "43" }, "uris" : [ "http://www.mendeley.com/documents/?uuid=3615338c-ad3f-4e9f-87ef-b816cdfb9bd3" ] }, { "id" : "ITEM-2", "itemData" : { "DOI" : "10.1016/j.wace.2015.05.001", "ISBN" : "0894-8755", "ISSN" : "22120947", "abstract" : "Land-atmosphere interactions play an important role for hot temperature extremes in Europe. Dry soils may amplify such extremes through feedbacks with evapotranspiration. While previous observational studies generally focused on the relationship between precipitation deficits and the number of hot days, we investigate here the influence of soil moisture ( SM) on summer monthly maximum temperatures ( TXx) using water balance model-based SM estimates (driven with observations) and temperature observations. Generalized extreme value distributions are fitted to TXx using SM as a covariate. We identify a negative relationship between SM and TXx, whereby a 100. mm decrease in model-based SM is associated with a 1.6. \u00b0C increase in TXx in Southern-Central and Southeastern Europe. Dry SM conditions result in a 2-4. \u00b0C increase in the 20-year return value of TXx compared to wet conditions in these two regions. In contrast with SM impacts on the number of hot days (NHD), where low and high surface-moisture conditions lead to different variability, we find a mostly linear dependency of the 20-year return value on surface-moisture conditions. We attribute this difference to the non-linear relationship between TXx and NHD that stems from the threshold-based calculation of NHD. Furthermore the employed SM data and the Standardized Precipitation Index (SPI) are only weakly correlated in the investigated regions, highlighting the importance of evapotranspiration and runoff for resulting SM. Finally, in a case study for the hot 2003 summer we illustrate that if 2003 spring conditions in Southern-Central Europe had been as dry as in the more recent 2011 event, temperature extremes in summer would have been higher by about 1. \u00b0C, further enhancing the already extreme conditions which prevailed in that year.", "author" : [ { "dropping-particle" : "", "family" : "Whan", "given" : "Kirien", "non-dropping-particle" : "", "parse-names" : false, "suffix" : "" }, { "dropping-particle" : "", "family" : "Zscheischler", "given" : "Jakob", "non-dropping-particle" : "", "parse-names" : false, "suffix" : "" }, { "dropping-particle" : "", "family" : "Orth", "given" : "Rene", "non-dropping-particle" : "", "parse-names" : false, "suffix" : "" }, { "dropping-particle" : "", "family" : "Shongwe", "given" : "Mxolisi", "non-dropping-particle" : "", "parse-names" : false, "suffix" : "" }, { "dropping-particle" : "", "family" : "Rahimi", "given" : "Mohammad", "non-dropping-particle" : "", "parse-names" : false, "suffix" : "" }, { "dropping-particle" : "", "family" : "Asare", "given" : "Ernest O.", "non-dropping-particle" : "", "parse-names" : false, "suffix" : "" }, { "dropping-particle" : "", "family" : "Seneviratne", "given" : "Sonia I.", "non-dropping-particle" : "", "parse-names" : false, "suffix" : "" } ], "container-title" : "Weather and Climate Extremes", "id" : "ITEM-2", "issued" : { "date-parts" : [ [ "2015", "9" ] ] }, "page" : "57-67", "publisher" : "Elsevier", "title" : "Impact of soil moisture on extreme maximum temperatures in Europe", "translator" : [ { "dropping-particle" : "", "family" : "S813", "given" : "", "non-dropping-particle" : "", "parse-names" : false, "suffix" : "" } ], "type" : "article-journal", "volume" : "9" }, "uris" : [ "http://www.mendeley.com/documents/?uuid=83a914d6-c16f-48d9-b7c9-6093d00b7b04" ] }, { "id" : "ITEM-3",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3",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mendeley" : { "formattedCitation" : "(Whan et al., 2015; Douville et al., 2016; Vogel et al., 2017)", "plainTextFormattedCitation" : "(Whan et al., 2015; Douville et al., 2016; Vogel et al., 2017)", "previouslyFormattedCitation" : "(Whan et al., 2015; Douville et al., 2016; Vogel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han et al., 2015; Douville et al., 2016; Vogel et al., 2017)</w:t>
      </w:r>
      <w:r w:rsidRPr="00D424AA">
        <w:rPr>
          <w:rFonts w:cs="Times New Roman"/>
          <w:lang w:val="en-GB"/>
        </w:rPr>
        <w:fldChar w:fldCharType="end"/>
      </w:r>
      <w:r w:rsidRPr="00841A35">
        <w:rPr>
          <w:rFonts w:cs="Times New Roman"/>
          <w:lang w:val="en-GB"/>
        </w:rPr>
        <w:t xml:space="preserve">. </w:t>
      </w:r>
      <w:r w:rsidR="006E5E86">
        <w:rPr>
          <w:rFonts w:cs="Times New Roman"/>
          <w:lang w:val="en-GB"/>
        </w:rPr>
        <w:t>Land-atmosphere feedbacks amplifying t</w:t>
      </w:r>
      <w:r w:rsidRPr="00841A35">
        <w:rPr>
          <w:rFonts w:cs="Times New Roman"/>
          <w:lang w:val="en-GB"/>
        </w:rPr>
        <w:t xml:space="preserve">emperature extremes  </w:t>
      </w:r>
      <w:r w:rsidR="006E5E86">
        <w:rPr>
          <w:rFonts w:cs="Times New Roman"/>
          <w:lang w:val="en-GB"/>
        </w:rPr>
        <w:t xml:space="preserve">also include boundary-layer feedbacks and </w:t>
      </w:r>
      <w:r w:rsidRPr="00841A35">
        <w:rPr>
          <w:rFonts w:cs="Times New Roman"/>
          <w:lang w:val="en-GB"/>
        </w:rPr>
        <w:t xml:space="preserve">effects on atmospheric circulation </w:t>
      </w:r>
      <w:r w:rsidRPr="00D424AA">
        <w:rPr>
          <w:rFonts w:cs="Times New Roman"/>
          <w:lang w:val="en-GB"/>
        </w:rPr>
        <w:fldChar w:fldCharType="begin" w:fldLock="1"/>
      </w:r>
      <w:r w:rsidR="00FF6231">
        <w:rPr>
          <w:rFonts w:cs="Times New Roman"/>
          <w:lang w:val="en-GB"/>
        </w:rPr>
        <w:instrText>ADDIN CSL_CITATION { "citationItems" : [ { "id" : "ITEM-1", "itemData" : { "DOI" : "10.1038/ngeo2141", "ISBN" : "1752-0894", "ISSN" : "17520908", "abstract" : "\"The recent European mega-heatwaves of 2003 and 2010 broke\" \"temperature records across Europe1\u20135 . Although events of this magnitude were unprecedented from a historical perspective, they are expected to become common by the end of the century6,7 . However, our understanding of extreme heatwave events is limited and their representation in climate models remains imperfect8 . Here we investigate the physical processes underlying recent mega-heatwaves using satellite and balloon measurements of land and atmospheric conditions from the summers of 2003 in France and 2010 in Russia, in combination with a soil\u2013water\u2013atmosphere model. We find that, in both events, persistent atmospheric pressure patterns induced land\u2013atmosphere feedbacks that led to extreme temperatures. During daytime, heat was supplied by large-scale horizontal advection, warming of an increasingly desiccated land surface and enhanced entrainment of warm air into the atmospheric boundary layer. Overnight, the heat generated during the day was preserved in an anomalous kilometres-deep atmospheric layer located several hundred metres above the surface, available to re-enter the atmospheric boundary layer during the next diurnal cycle. This resulted in a progressive accumulation of heat over several days, which enhanced soil desiccation and led to further escalation in air temperatures. Our findings suggest that the extreme temperatures in mega-heatwaves can be explained by the combined multi-day memory of the land surface and the atmospheric boundary layer.\"", "author" : [ { "dropping-particle" : "", "family" : "Miralles", "given" : "Diego G.", "non-dropping-particle" : "", "parse-names" : false, "suffix" : "" }, { "dropping-particle" : "", "family" : "Teuling", "given" : "Adriaan J.", "non-dropping-particle" : "", "parse-names" : false, "suffix" : "" }, { "dropping-particle" : "", "family" : "Heerwaarden", "given" : "Chiel C.", "non-dropping-particle" : "Van", "parse-names" : false, "suffix" : "" }, { "dropping-particle" : "", "family" : "Arellano", "given" : "Jordi Vil\u00e0 Guerau", "non-dropping-particle" : "De", "parse-names" : false, "suffix" : "" } ], "container-title" : "Nature Geoscience", "id" : "ITEM-1", "issue" : "5", "issued" : { "date-parts" : [ [ "2014" ] ] }, "page" : "345-349", "title" : "Mega-heatwave temperatures due to combined soil desiccation and atmospheric heat accumulation", "translator" : [ { "dropping-particle" : "", "family" : "S864", "given" : "", "non-dropping-particle" : "", "parse-names" : false, "suffix" : "" } ], "type" : "article-journal", "volume" : "7" }, "uris" : [ "http://www.mendeley.com/documents/?uuid=38c8ce2e-0902-46d8-a389-e25fddc2cde1" ] }, { "id" : "ITEM-2", "itemData" : { "DOI" : "10.1038/s41561-019-0431-6", "ISSN" : "1752-0894", "author" : [ { "dropping-particle" : "", "family" : "Schumacher", "given" : "Dominik L.", "non-dropping-particle" : "", "parse-names" : false, "suffix" : "" }, { "dropping-particle" : "", "family" : "Keune", "given" : "Jessica", "non-dropping-particle" : "", "parse-names" : false, "suffix" : "" }, { "dropping-particle" : "", "family" : "Heerwaarden", "given" : "Chiel C.", "non-dropping-particle" : "van", "parse-names" : false, "suffix" : "" }, { "dropping-particle" : "", "family" : "Vil\u00e0-Guerau de Arellano", "given" : "Jordi", "non-dropping-particle" : "", "parse-names" : false, "suffix" : "" }, { "dropping-particle" : "", "family" : "Teuling", "given" : "Adriaan J.", "non-dropping-particle" : "", "parse-names" : false, "suffix" : "" }, { "dropping-particle" : "", "family" : "Miralles", "given" : "Diego G.", "non-dropping-particle" : "", "parse-names" : false, "suffix" : "" } ], "container-title" : "Nature Geoscience", "id" : "ITEM-2", "issue" : "9", "issued" : { "date-parts" : [ [ "2019", "9", "19" ] ] }, "page" : "712-717", "publisher" : "Springer US", "title" : "Amplification of mega-heatwaves through heat torrents fuelled by upwind drought", "translator" : [ { "dropping-particle" : "", "family" : "S2800", "given" : "", "non-dropping-particle" : "", "parse-names" : false, "suffix" : "" } ], "type" : "article-journal", "volume" : "12" }, "uris" : [ "http://www.mendeley.com/documents/?uuid=3d6f4331-eef7-4906-8e76-6aa88ded7325" ] } ], "mendeley" : { "formattedCitation" : "(Miralles et al., 2014a; Schumacher et al., 2019)", "plainTextFormattedCitation" : "(Miralles et al., 2014a; Schumacher et al., 2019)", "previouslyFormattedCitation" : "(Miralles et al., 2014a; Schumacher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iralles et al., 2014a; Schumacher et al., 2019)</w:t>
      </w:r>
      <w:r w:rsidRPr="00D424AA">
        <w:rPr>
          <w:rFonts w:cs="Times New Roman"/>
          <w:lang w:val="en-GB"/>
        </w:rPr>
        <w:fldChar w:fldCharType="end"/>
      </w:r>
      <w:r w:rsidRPr="00841A35">
        <w:rPr>
          <w:rFonts w:cs="Times New Roman"/>
          <w:lang w:val="en-GB"/>
        </w:rPr>
        <w:t xml:space="preserve">. </w:t>
      </w:r>
      <w:r w:rsidR="006E5E86">
        <w:rPr>
          <w:rFonts w:cs="Times New Roman"/>
          <w:lang w:val="en-GB"/>
        </w:rPr>
        <w:t>S</w:t>
      </w:r>
      <w:r w:rsidRPr="00841A35">
        <w:rPr>
          <w:rFonts w:cs="Times New Roman"/>
          <w:lang w:val="en-GB"/>
        </w:rPr>
        <w:t>oil moisture-temperature feedback</w:t>
      </w:r>
      <w:r w:rsidR="006E5E86">
        <w:rPr>
          <w:rFonts w:cs="Times New Roman"/>
          <w:lang w:val="en-GB"/>
        </w:rPr>
        <w:t>s</w:t>
      </w:r>
      <w:r w:rsidRPr="00841A35">
        <w:rPr>
          <w:rFonts w:cs="Times New Roman"/>
          <w:lang w:val="en-GB"/>
        </w:rPr>
        <w:t xml:space="preserve"> affect past and present-day heat waves in observations and model simulations, </w:t>
      </w:r>
      <w:r w:rsidR="006E5E86">
        <w:rPr>
          <w:rFonts w:cs="Times New Roman"/>
          <w:lang w:val="en-GB"/>
        </w:rPr>
        <w:t>both locally</w:t>
      </w:r>
      <w:r w:rsidRPr="00841A35">
        <w:rPr>
          <w:rFonts w:cs="Times New Roman"/>
          <w:lang w:val="en-GB"/>
        </w:rPr>
        <w:t xml:space="preserve"> </w:t>
      </w:r>
      <w:commentRangeStart w:id="707"/>
      <w:commentRangeStart w:id="708"/>
      <w:r w:rsidRPr="00D424AA">
        <w:rPr>
          <w:rFonts w:cs="Times New Roman"/>
          <w:lang w:val="en-GB"/>
        </w:rPr>
        <w:fldChar w:fldCharType="begin" w:fldLock="1"/>
      </w:r>
      <w:r w:rsidR="0012753B">
        <w:rPr>
          <w:rFonts w:cs="Times New Roman"/>
          <w:lang w:val="en-GB"/>
        </w:rPr>
        <w:instrText>ADDIN CSL_CITATION { "citationItems" : [ { "id" : "ITEM-1", "itemData" : { "DOI" : "10.1038/ngeo1032", "ISSN" : "1752-0894", "author" : [ { "dropping-particle" : "", "family" : "Hirschi", "given" : "Martin", "non-dropping-particle" : "", "parse-names" : false, "suffix" : "" }, { "dropping-particle" : "", "family" : "Seneviratne", "given" : "Sonia I.", "non-dropping-particle" : "", "parse-names" : false, "suffix" : "" }, { "dropping-particle" : "", "family" : "Alexandrov", "given" : "Vesselin", "non-dropping-particle" : "", "parse-names" : false, "suffix" : "" }, { "dropping-particle" : "", "family" : "Boberg", "given" : "Fredrik", "non-dropping-particle" : "", "parse-names" : false, "suffix" : "" }, { "dropping-particle" : "", "family" : "Boroneant", "given" : "Constanta", "non-dropping-particle" : "", "parse-names" : false, "suffix" : "" }, { "dropping-particle" : "", "family" : "Christensen", "given" : "Ole B.", "non-dropping-particle" : "", "parse-names" : false, "suffix" : "" }, { "dropping-particle" : "", "family" : "Formayer", "given" : "Herbert", "non-dropping-particle" : "", "parse-names" : false, "suffix" : "" }, { "dropping-particle" : "", "family" : "Orlowsky", "given" : "Boris", "non-dropping-particle" : "", "parse-names" : false, "suffix" : "" }, { "dropping-particle" : "", "family" : "Stepanek", "given" : "Petr", "non-dropping-particle" : "", "parse-names" : false, "suffix" : "" } ], "container-title" : "Nature Geoscience", "id" : "ITEM-1", "issue" : "1", "issued" : { "date-parts" : [ [ "2011", "1", "12" ] ] }, "page" : "17-21", "title" : "Observational evidence for soil-moisture impact on hot extremes in southeastern Europe", "translator" : [ { "dropping-particle" : "", "family" : "S1771", "given" : "", "non-dropping-particle" : "", "parse-names" : false, "suffix" : "" } ], "type" : "article-journal", "volume" : "4" }, "uris" : [ "http://www.mendeley.com/documents/?uuid=8681beee-a3e1-4d68-88c3-43d20bf0db6b", "http://www.mendeley.com/documents/?uuid=b8231a20-2427-40b6-b7a9-4e4c3bf7d5a2" ] }, { "id" : "ITEM-2", "itemData" : { "DOI" : "10.1073/pnas.1204330109", "ISSN" : "0027-8424", "author" : [ { "dropping-particle" : "", "family" : "Mueller", "given" : "B.", "non-dropping-particle" : "", "parse-names" : false, "suffix" : "" }, { "dropping-particle" : "", "family" : "Seneviratne", "given" : "S. I.", "non-dropping-particle" : "", "parse-names" : false, "suffix" : "" } ], "container-title" : "Proceedings of the National Academy of Sciences", "id" : "ITEM-2", "issue" : "31", "issued" : { "date-parts" : [ [ "2012", "7", "31" ] ] }, "page" : "12398-12403", "title" : "Hot days induced by precipitation deficits at the global scale", "translator" : [ { "dropping-particle" : "", "family" : "S1114", "given" : "", "non-dropping-particle" : "", "parse-names" : false, "suffix" : "" } ], "type" : "article-journal", "volume" : "109" }, "uris" : [ "http://www.mendeley.com/documents/?uuid=580a70d1-219e-42ed-865f-bf93b61e29d9" ] }, { "id" : "ITEM-3", "itemData" : { "DOI" : "10.1038/nclimate1536", "ISSN" : "1758-678X", "author" : [ { "dropping-particle" : "", "family" : "Quesada", "given" : "Benjamin", "non-dropping-particle" : "", "parse-names" : false, "suffix" : "" }, { "dropping-particle" : "", "family" : "Vautard", "given" : "Robert", "non-dropping-particle" : "", "parse-names" : false, "suffix" : "" }, { "dropping-particle" : "", "family" : "Yiou", "given" : "Pascal", "non-dropping-particle" : "", "parse-names" : false, "suffix" : "" }, { "dropping-particle" : "", "family" : "Hirschi", "given" : "Martin", "non-dropping-particle" : "", "parse-names" : false, "suffix" : "" }, { "dropping-particle" : "", "family" : "Seneviratne", "given" : "Sonia I.", "non-dropping-particle" : "", "parse-names" : false, "suffix" : "" } ], "container-title" : "Nature Climate Change", "id" : "ITEM-3", "issue" : "10", "issued" : { "date-parts" : [ [ "2012", "10", "27" ] ] }, "page" : "736-741", "title" : "Asymmetric European summer heat predictability from wet and dry southern winters and springs", "translator" : [ { "dropping-particle" : "", "family" : "S1778", "given" : "", "non-dropping-particle" : "", "parse-names" : false, "suffix" : "" } ], "type" : "article-journal", "volume" : "2" }, "uris" : [ "http://www.mendeley.com/documents/?uuid=13334151-b2cb-406a-aa4b-e6281a09651f", "http://www.mendeley.com/documents/?uuid=9f34f7f6-3579-491b-9c12-8deb598e15a3" ] }, { "id" : "ITEM-4", "itemData" : { "DOI" : "10.1038/ngeo2141", "ISBN" : "1752-0894", "ISSN" : "17520908", "abstract" : "\"The recent European mega-heatwaves of 2003 and 2010 broke\" \"temperature records across Europe1\u20135 . Although events of this magnitude were unprecedented from a historical perspective, they are expected to become common by the end of the century6,7 . However, our understanding of extreme heatwave events is limited and their representation in climate models remains imperfect8 . Here we investigate the physical processes underlying recent mega-heatwaves using satellite and balloon measurements of land and atmospheric conditions from the summers of 2003 in France and 2010 in Russia, in combination with a soil\u2013water\u2013atmosphere model. We find that, in both events, persistent atmospheric pressure patterns induced land\u2013atmosphere feedbacks that led to extreme temperatures. During daytime, heat was supplied by large-scale horizontal advection, warming of an increasingly desiccated land surface and enhanced entrainment of warm air into the atmospheric boundary layer. Overnight, the heat generated during the day was preserved in an anomalous kilometres-deep atmospheric layer located several hundred metres above the surface, available to re-enter the atmospheric boundary layer during the next diurnal cycle. This resulted in a progressive accumulation of heat over several days, which enhanced soil desiccation and led to further escalation in air temperatures. Our findings suggest that the extreme temperatures in mega-heatwaves can be explained by the combined multi-day memory of the land surface and the atmospheric boundary layer.\"", "author" : [ { "dropping-particle" : "", "family" : "Miralles", "given" : "Diego G.", "non-dropping-particle" : "", "parse-names" : false, "suffix" : "" }, { "dropping-particle" : "", "family" : "Teuling", "given" : "Adriaan J.", "non-dropping-particle" : "", "parse-names" : false, "suffix" : "" }, { "dropping-particle" : "", "family" : "Heerwaarden", "given" : "Chiel C.", "non-dropping-particle" : "Van", "parse-names" : false, "suffix" : "" }, { "dropping-particle" : "", "family" : "Arellano", "given" : "Jordi Vil\u00e0 Guerau", "non-dropping-particle" : "De", "parse-names" : false, "suffix" : "" } ], "container-title" : "Nature Geoscience", "id" : "ITEM-4", "issue" : "5", "issued" : { "date-parts" : [ [ "2014" ] ] }, "page" : "345-349", "title" : "Mega-heatwave temperatures due to combined soil desiccation and atmospheric heat accumulation", "translator" : [ { "dropping-particle" : "", "family" : "S864", "given" : "", "non-dropping-particle" : "", "parse-names" : false, "suffix" : "" } ], "type" : "article-journal", "volume" : "7" }, "uris" : [ "http://www.mendeley.com/documents/?uuid=38c8ce2e-0902-46d8-a389-e25fddc2cde1" ] }, { "id" : "ITEM-5", "itemData" : { "DOI" : "10.1002/2016GL068036", "ISSN" : "00948276",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physical Research Letters", "id" : "ITEM-5", "issue" : "6", "issued" : { "date-parts" : [ [ "2016", "3", "28" ] ] }, "page" : "2819-2826", "title" : "Role of soil moisture versus recent climate change for the 2010 heat wave in western Russia", "translator" : [ { "dropping-particle" : "", "family" : "S819", "given" : "", "non-dropping-particle" : "", "parse-names" : false, "suffix" : "" } ], "type" : "article-journal", "volume" : "43" }, "uris" : [ "http://www.mendeley.com/documents/?uuid=4b60427b-1422-4615-b216-5222140784a9" ] }, { "id" : "ITEM-6",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6",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id" : "ITEM-7", "itemData" : { "DOI" : "10.1073/pnas.1606117113", "ISSN" : "0027-8424", "abstract" : "Future changes in temperature extremes over the continental United States are represented by the ratio of daily record high maximum temperatures to daily record low minimum temperatures and computed as a function of mean temperature increase that does not depend on scenario. A nonlinear empirical fit of the relation between this ratio and average temperature, using observations from 1930 to 2015, is extended to 2100 and compared with the climate model projections. The projections of the ratio are somewhat higher than the empirical projection from observations, continuing a positively biased trend in daily record high temperatures in the 20th century in the models, which we link to less-than-observed summer precipitation and evapotranspiration.Observed temperature extremes over the continental United States can be represented by the ratio of daily record high temperatures to daily record low minimum temperatures, and this ratio has increased to a value of about 2 to 1, averaged over the first decade of the 21st century, albeit with large interannual variability. Two different versions of a global coupled climate model (CCSM4), as well as 23 other coupled model intercomparison project phase 5 (CMIP5) models, show larger values of this ratio than observations, mainly as a result of greater numbers of record highs since the 1980s compared with observations. This is partly because of the \u201cwarm 1930s\u201d in the observations, which made it more difficult to set record highs later in the century, and partly because of a trend toward less rainfall and reduced evapotranspiration in the model versions compared with observations. We compute future projections of this ratio on the basis of its estimated dependence on mean temperature increase, which we find robustly at play in both observations and simulations. The use of this relation also has the advantage of removing dependence of a projection on a specific scenario. An empirical projection of the ratio of record highs to record lows is obtained from the nonlinear relationship in observations from 1930 to 2015, thus correcting downward the likely biased future projections of the model. For example, for a 3 \u00b0C warming in US temperatures, the ratio of record highs to lows is projected to be \u223c15 \u00b1 8 compared to the present average ratio of just over 2.", "author" : [ { "dropping-particle" : "", "family" : "Meehl", "given" : "Gerald A.", "non-dropping-particle" : "", "parse-names" : false, "suffix" : "" }, { "dropping-particle" : "", "family" : "Tebaldi", "given" : "Claudia", "non-dropping-particle" : "", "parse-names" : false, "suffix" : "" }, { "dro</w:instrText>
      </w:r>
      <w:r w:rsidR="0012753B" w:rsidRPr="00B549EC">
        <w:rPr>
          <w:rFonts w:cs="Times New Roman"/>
        </w:rPr>
        <w:instrText>pping-particle" : "", "family" : "Adams-Smith", "given" : "Dennis", "non-dropping-particle" : "", "parse-names" : false, "suffix" : "" } ], "container-title" : "Proceedings of the National Academy of Sciences", "id" : "ITEM-7", "issue" : "49", "issued" : { "date-parts" : [ [ "2016", "12", "6" ] ] }, "page" : "13977-13982", "title" : "US daily temperature records past, present, and future", "translator" : [ { "dropping-particle" : "", "family" : "S2314", "given" : "", "non-dropping-particle" : "", "parse-names" : false, "suffix" : "" } ], "type" : "article-journal", "volume" : "113" }, "uris" : [ "http://www.mendeley.com/documents/?uuid=e14bb6dd-7c6b-4ddf-a05b-071a12ed99b2" ] } ], "mendeley" : { "formattedCitation" : "(Hirschi et al., 2011; Mueller and Seneviratne, 2012; Quesada et al., 2012; Miralles et al., 2014a; Hauser et al., 2016; Meehl et al., 2016; Vogel et al., 2017)", "manualFormatting" : "(Miralles et al. 2014a; Hauser et al. 2016; Meehl et al. 2016;", "plainTextFormattedCitation" : "(Hirschi et al., 2011; Mueller and Seneviratne, 2012; Quesada et al., 2012; Miralles et al., 2014a; Hauser et al., 2016; Meehl et al., 2016; Vogel et al., 2017)", "previouslyFormattedCitation" : "(Hirschi et al., 2011; Mueller and Seneviratne, 2012; Quesada et al., 2012; Miralles et al., 2014a; Hauser et al., 2016; Meehl et al., 2016; Vogel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Miralles et al. 2014</w:t>
      </w:r>
      <w:ins w:id="709" w:author="Robin Matthews" w:date="2021-07-13T17:57:00Z">
        <w:r w:rsidR="00CB770A">
          <w:rPr>
            <w:rFonts w:cs="Times New Roman"/>
            <w:noProof/>
            <w:lang w:val="nb-NO"/>
          </w:rPr>
          <w:t>a</w:t>
        </w:r>
      </w:ins>
      <w:r w:rsidR="00A26296">
        <w:rPr>
          <w:rFonts w:cs="Times New Roman"/>
          <w:noProof/>
          <w:lang w:val="nb-NO"/>
        </w:rPr>
        <w:t>; Hauser et al. 2016; Meehl et al. 2016;</w:t>
      </w:r>
      <w:r w:rsidRPr="00D424AA">
        <w:rPr>
          <w:rFonts w:cs="Times New Roman"/>
          <w:lang w:val="en-GB"/>
        </w:rPr>
        <w:fldChar w:fldCharType="end"/>
      </w:r>
      <w:commentRangeEnd w:id="707"/>
      <w:commentRangeEnd w:id="708"/>
      <w:r w:rsidR="00CB770A">
        <w:rPr>
          <w:rStyle w:val="Marquedecommentaire"/>
        </w:rPr>
        <w:commentReference w:id="707"/>
      </w:r>
      <w:r w:rsidR="00A26296">
        <w:rPr>
          <w:rStyle w:val="Marquedecommentaire"/>
        </w:rPr>
        <w:commentReference w:id="708"/>
      </w:r>
      <w:r w:rsidRPr="00841A35">
        <w:rPr>
          <w:rFonts w:cs="Times New Roman"/>
          <w:lang w:val="nb-NO"/>
        </w:rPr>
        <w:t xml:space="preserve"> </w:t>
      </w:r>
      <w:commentRangeStart w:id="710"/>
      <w:r w:rsidRPr="00D424AA">
        <w:rPr>
          <w:rFonts w:cs="Times New Roman"/>
          <w:lang w:val="en-GB"/>
        </w:rPr>
        <w:fldChar w:fldCharType="begin" w:fldLock="1"/>
      </w:r>
      <w:r w:rsidR="00FF6231">
        <w:rPr>
          <w:rFonts w:cs="Times New Roman"/>
          <w:lang w:val="nb-NO"/>
        </w:rPr>
        <w:instrText>ADDIN CSL_CITATION { "citationItems" : [ { "id" : "ITEM-1", "itemData" : { "DOI" : "10.1029/2019JD030635", "ISSN" : "2169-897X", "author" : [ { "dropping-particle" : "", "family" : "Wehrli", "given" : "Kathrin", "non-dropping-particle" : "", "parse-names" : false, "suffix" : "" }, { "dropping-particle" : "", "family" : "Guillod", "given" : "Benoit P.", "non-dropping-particle" : "", "parse-names" : false, "suffix" : "" }, { "dropping-particle" : "", "family" : "Hauser", "given" : "Mathias", "non-dropping-particle" : "", "parse-names" : false, "suffix" : "" }, { "dropping-particle" : "", "family" : "Leclair", "given" : "Matthieu", "non-dropping-particle" : "", "parse-names" : false, "suffix" : "" }, { "dropping-particle" : "", "family" : "Seneviratne", "given" : "Sonia I.", "non-dropping-particle" : "", "parse-names" : false, "suffix" : "" } ], "container-title" : "Journal of Geophysical Research: Atmospheres", "id" : "ITEM-1", "issue" : "22", "issued" : { "date-parts" : [ [ "2019", "11", "27" ] ] }, "page" : "11746-11765", "title" : "Identifying Key Driving Processes of Major Recent Heat Waves", "translator" : [ { "dropping-particle" : "", "family" : "S2751", "given" : "", "non-dropping-particle" : "", "parse-names" : false, "suffix" : "" } ], "type" : "article-journal", "volume" : "124" }, "uris" : [ "http://www.mendeley.com/documents/?uuid=9edcc4dc-518a-4210-94e3-4c9a15f15367" ] } ], "mendeley" : { "formattedCitation" : "(Wehrli et al., 2019)", "manualFormatting" : "Wehrli et al., 2019;", "plainTextFormattedCitation" : "(Wehrli et al., 2019)", "previouslyFormattedCitation" : "(Wehrl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Wehrli et al., 2019;</w:t>
      </w:r>
      <w:r w:rsidRPr="00D424AA">
        <w:rPr>
          <w:rFonts w:cs="Times New Roman"/>
          <w:lang w:val="en-GB"/>
        </w:rPr>
        <w:fldChar w:fldCharType="end"/>
      </w:r>
      <w:commentRangeEnd w:id="710"/>
      <w:r w:rsidR="00A26296">
        <w:rPr>
          <w:rStyle w:val="Marquedecommentaire"/>
        </w:rPr>
        <w:commentReference w:id="710"/>
      </w:r>
      <w:r w:rsidRPr="00841A35">
        <w:rPr>
          <w:rFonts w:cs="Times New Roman"/>
          <w:lang w:val="nb-NO"/>
        </w:rPr>
        <w:t xml:space="preserve"> </w:t>
      </w:r>
      <w:commentRangeStart w:id="711"/>
      <w:r w:rsidRPr="00841A35">
        <w:rPr>
          <w:rFonts w:cs="Times New Roman"/>
          <w:lang w:val="en-GB"/>
        </w:rPr>
        <w:fldChar w:fldCharType="begin" w:fldLock="1"/>
      </w:r>
      <w:r w:rsidR="00FF6231">
        <w:rPr>
          <w:rFonts w:cs="Times New Roman"/>
          <w:lang w:val="nb-NO"/>
        </w:rPr>
        <w:instrText>ADDIN CSL_CITATION { "citationItems" : [ { "id" : "ITEM-1", "itemData" : { "DOI" : "10.1175/JCLI-D-16-0436.1", "ISSN" : "0894-8755", "abstract" : "AbstractRecord-breaking summer heat waves were experienced across the contiguous United States during the decade-long ?Dust Bowl? drought in the 1930s. Using high-quality daily temperature observations, the Dust Bowl heat wave characteristics are assessed with metrics that describe variations in heat wave activity and intensity. Despite the sparser station coverage in the early record, there is robust evidence for the emergence of exceptional heat waves across the central Great Plains, the most extreme of which were preconditioned by anomalously dry springs. This is consistent with the entire twentieth-century record: summer heat waves over the Great Plains develop on average ~15?20 days earlier after anomalously dry springs, compared to summers following wet springs. Heat waves following dry springs are also significantly longer and hotter, indicative of the importance of land surface feedbacks in heat wave intensification. A distinctive anomalous continental-wide circulation pattern accompanied exceptional heat waves in the Great Plains, including those of the Dust Bowl decade. An anomalous broad surface pressure ridge straddling an upper-level blocking anticyclone over the western United States forced substantial subsidence and adiabatic warming over the Great Plains, and triggered anomalous southward warm advection over southern regions. This prolonged and amplified the heat waves over the central United States, which in turn gradually spread westward following heat wave emergence. The results imply that exceptional heat waves are preconditioned, triggered, and strengthened across the Great Plains through a combination of spring drought, upper-level continental-wide anticyclonic flow, and warm advection from the north.", "author" : [ { "dropping-particle" : "", "family" : "Cowan", "given" : "Tim", "non-dropping-particle" : "", "parse-names" : false, "suffix" : "" }, { "dropping-particle" : "", "family" : "Hegerl", "given" : "Gabriele C", "non-dropping-particle" : "", "parse-names" : false, "suffix" : "" }, { "dropping-particle" : "", "family" : "Colfescu", "given" : "Ioana", "non-dropping-particle" : "", "parse-names" : false, "suffix" : "" }, { "dropping-particle" : "", "family" : "Bollasina", "given" : "Massimo", "non-dropping-particle" : "", "parse-names" : false, "suffix" : "" }, { "dropping-particle" : "", "family" : "Purich", "given" : "Ariaan", "non-dropping-particle" : "", "parse-names" : false, "suffix" : "" }, { "dropping-particle" : "", "family" : "Boschat", "given" : "Ghyslaine", "non-dropping-particle" : "", "parse-names" : false, "suffix" : "" } ], "container-title" : "Journal of Climate", "id" : "ITEM-1", "issue" : "7", "issued" : { "date-parts" : [ [ "2016", "12", "7" ] ] }, "note" : "doi: 10.1175/JCLI-D-16-0436.1", "page" : "2437-2461", "publisher" : "American Meteorological Society", "title" : "Factors Contributing to Record-Breaking Heat Waves over the Great Plains during the 1930s Dust Bowl", "translator" : [ { "dropping-particle" : "", "family" : "S1710", "given" : "", "non-dropping-particle" : "", "parse-names" : false, "suffix" : "" } ], "type" : "article-journal", "volume" : "30" }, "uris" : [ "http://www.mendeley.com/documents/?uuid=4d1a4f1d-d78f-4571-9399-751c0daa5cba" ] } ], "mendeley" : { "formattedCitation" : "(Cowan et al., 2016)", "manualFormatting" : "Cowan et al., 2016)", "plainTextFormattedCitation" : "(Cowan et al., 2016)", "previouslyFormattedCitation" : "(Cowan et al., 2016)" }, "properties" : { "noteIndex" : 0 }, "schema" : "https://github.com/citation-style-language/schema/raw/master/csl-citation.json" }</w:instrText>
      </w:r>
      <w:r w:rsidRPr="00841A35">
        <w:rPr>
          <w:rFonts w:cs="Times New Roman"/>
          <w:lang w:val="en-GB"/>
        </w:rPr>
        <w:fldChar w:fldCharType="separate"/>
      </w:r>
      <w:r w:rsidR="00A26296">
        <w:rPr>
          <w:rFonts w:cs="Times New Roman"/>
          <w:noProof/>
          <w:lang w:val="en-GB"/>
        </w:rPr>
        <w:t>Cowan et al., 2016)</w:t>
      </w:r>
      <w:r w:rsidRPr="00841A35">
        <w:rPr>
          <w:rFonts w:cs="Times New Roman"/>
          <w:lang w:val="en-GB"/>
        </w:rPr>
        <w:fldChar w:fldCharType="end"/>
      </w:r>
      <w:commentRangeEnd w:id="711"/>
      <w:r w:rsidR="00A26296">
        <w:rPr>
          <w:rStyle w:val="Marquedecommentaire"/>
        </w:rPr>
        <w:commentReference w:id="711"/>
      </w:r>
      <w:r w:rsidRPr="00841A35">
        <w:rPr>
          <w:rFonts w:cs="Times New Roman"/>
          <w:lang w:val="en-GB"/>
        </w:rPr>
        <w:t xml:space="preserve"> and </w:t>
      </w:r>
      <w:r w:rsidRPr="00D424AA">
        <w:rPr>
          <w:rFonts w:cs="Times New Roman"/>
          <w:lang w:val="en-GB"/>
        </w:rPr>
        <w:t xml:space="preserve">beyond the regions of feedback occurrence through changes in regional circulation patterns </w:t>
      </w:r>
      <w:commentRangeStart w:id="712"/>
      <w:commentRangeStart w:id="713"/>
      <w:r w:rsidRPr="00D424AA">
        <w:rPr>
          <w:rFonts w:cs="Times New Roman"/>
          <w:lang w:val="en-GB"/>
        </w:rPr>
        <w:fldChar w:fldCharType="begin" w:fldLock="1"/>
      </w:r>
      <w:r w:rsidR="00FF6231">
        <w:rPr>
          <w:rFonts w:cs="Times New Roman"/>
          <w:lang w:val="en-GB"/>
        </w:rPr>
        <w:instrText>ADDIN CSL_CITATION { "citationItems" : [ { "id" : "ITEM-1", "itemData" : { "DOI" : "10.1007/s00382-013-1794-9", "ISSN" : "1432-0894", "abstract" : "This paper investigates the impact of soil moisture-temperature feedback during heatwaves occurring over France between 1989 and 2008. Two simulations of the weather research and forecasting regional model have been analysed, with two different land-surface models. One resolves the hydrology and is able to simulate summer dryness, while the other prescribes constant and high soil moisture and hence no soil moisture deficit. The sensitivity analysis conducted for all heatwave episodes highlights different soil moisture-temperature responses (1) over low-elevation plains, (2) over mountains and (3) over coastal regions. In the plains, soil moisture deficit induces less evapotranspiration and higher sensible heat flux. This has the effect of heating the planetary boundary layer and at the same time of creating a general condition of higher convective instability and a slight increase of shallow cloud cover. A positive feedback is created which increases the temperature anomaly during the heatwaves. In mountainous regions, enhanced heat fluxes over dry soil reinforce upslope winds producing strong vertical motion over the mountain slope, first triggered by thermal convection. This, jointly to the instability conditions, favors convection triggering and produces clouds and precipitation over the mountains, reducing the temperature anomaly. In coastal regions, dry soil enhances land/sea thermal contrast, strengthening sea-breeze circulation and moist cold marine air advection. This damps the magnitude of the heatwave temperature anomaly in coastal areas, expecially near the Mediterranean coast. Hence, along with heating in the plains, soil dryness can also have a significant cooling effect over mountains and coastal regions due to meso-scale circulations.", "author" : [ { "dropping-particle" : "", "family" : "St\u00e9fanon", "given" : "Marc", "non-dropping-particle" : "", "parse-names" : false, "suffix" : "" }, { "dropping-particle" : "", "family" : "Drobinski", "given" : "Philippe", "non-dropping-particle" : "", "parse-names" : false, "suffix" : "" }, { "dropping-particle" : "", "family" : "D\u2019Andrea", "given" : "Fabio", "non-dropping-particle" : "", "parse-names" : false, "suffix" : "" }, { "dropping-particle" : "", "family" : "Lebeaupin-Brossier", "given" : "Cindy", "non-dropping-particle" : "", "parse-names" : false, "suffix" : "" }, { "dropping-particle" : "", "family" : "Bastin", "given" : "Sophie", "non-dropping-particle" : "", "parse-names" : false, "suffix" : "" } ], "container-title" : "Climate Dynamics", "id" : "ITEM-1", "issue" : "5", "issued" : { "date-parts" : [ [ "2014" ] ] }, "page" : "1309-1324", "title" : "Soil moisture-temperature feedbacks at meso-scale during summer heat waves over Western Europe", "translator" : [ { "dropping-particle" : "", "family" : "S2355", "given" : "", "non-dropping-particle" : "", "parse-names" : false, "suffix" : "" } ], "type" : "article-journal", "volume" : "42" }, "uris" : [ "http://www.mendeley.com/documents/?uuid=ff5aafd3-c17b-4792-8fc2-a6462fa962e0" ] }, { "id" : "ITEM-2", "itemData" : { "DOI" : "10.1029/2006GL028001", "ISSN" : "0094-8276", "abstract" : "The risk of extreme heat waves in Europe like the unprecedented one of summer 2003 is likely to increase in the future, calling for increased understanding of these phenomena. From an analysis of meteorological records over 58 years, we show that hot summers are preceded by winter rainfall deficits over Southern Europe. Subsequent drought and heat spreads northward throughout Europe in early summer, due to atmospheric transport of anomalously warm and dry air from Southern Europe in southerly wind episodes. This is shown by the observations and supported by mesoscale meteorological sensitivity simulations for Summer 1994. Moreover previous winter and early spring rainfall frequency in the Mediterranean regions is correlated with summer temperature in central continental Europe. These results emphasize the critical role of the water reservoir in the soil of continental Mediterranean areas for the maintenance of European climate.", "author" : [ { "dropping-particle" : "", "family" : "Vautard", "given" : "R", "non-dropping-particle" : "", "parse-names" : false, "suffix" : "" }, { "dropping-particle" : "", "family" : "Yiou", "given" : "P", "non-dropping-particle" : "", "parse-names" : false, "suffix" : "" }, { "dropping-particle" : "", "family" : "D'Andrea", "given" : "F", "non-dropping-particle" : "", "parse-names" : false, "suffix" : "" }, { "dropping-particle" : "", "family" : "Noblet", "given" : "N", "non-dropping-particle" : "de", "parse-names" : false, "suffix" : "" }, { "dropping-particle" : "", "family" : "Viovy", "given" : "N", "non-dropping-particle" : "", "parse-names" : false, "suffix" : "" }, { "dropping-particle" : "", "family" : "Cassou", "given" : "C", "non-dropping-particle" : "", "parse-names" : false, "suffix" : "" }, { "dropping-particle" : "", "family" : "Polcher", "given" : "J", "non-dropping-particle" : "", "parse-names" : false, "suffix" : "" }, { "dropping-particle" : "", "family" : "Ciais", "given" : "P", "non-dropping-particle" : "", "parse-names" : false, "suffix" : "" }, { "dropping-particle" : "", "family" : "Kageyama", "given" : "M", "non-dropping-particle" : "", "parse-names" : false, "suffix" : "" }, { "dropping-particle" : "", "family" : "Fan", "given" : "Y", "non-dropping-particle" : "", "parse-names" : false, "suffix" : "" } ], "container-title" : "Geophysical Research Letters", "id" : "ITEM-2", "issue" : "7", "issued" : { "date-parts" : [ [ "2007", "4", "1" ] ] }, "note" : "From Duplicate 1 (Summertime European heat and drought waves induced by wintertime Mediterranean rainfall deficit - Vautard, R; Yiou, P; D'Andrea, F; de Noblet, N; Viovy, N; Cassou, C; Polcher, J; Ciais, P; Kageyama, M; Fan, Y)\n\ndoi: 10.1029/2006GL028001\n\nFrom Duplicate 2 (Summertime European heat and drought waves induced by wintertime Mediterranean rainfall deficit - Vautard, R; Yiou, P; D'Andrea, F; de Noblet, N; Viovy, N; Cassou, C; Polcher, J; Ciais, P; Kageyama, M; Fan, Y)\n\nFrom Duplicate 1 (Summertime European heat and drought waves induced by wintertime Mediterranean rainfall deficit - Vautard, R; Yiou, P; D'Andrea, F; de Noblet, N; Viovy, N; Cassou, C; Polcher, J; Ciais, P; Kageyama, M; Fan, Y)\n\ndoi: 10.1029/2006GL028001\n\nFrom Duplicate 2 (Summertime European heat and drought waves induced by wintertime Mediterranean rainfall deficit - Vautard, R; Yiou, P; D'Andrea, F; de Noblet, N; Viovy, N; Cassou, C; Polcher, J; Ciais, P; Kageyama, M; Fan, Y)\n\nFrom Duplicate 1 (Summertime European heat and drought waves induced by wintertime Mediterranean rainfall deficit - Vautard, R; Yiou, P; D'Andrea, F; de Noblet, N; Viovy, N; Cassou, C; Polcher, J; Ciais, P; Kageyama, M; Fan, Y)\n\ndoi: 10.1029/2006GL028001", "publisher" : "John Wiley &amp; Sons, Ltd", "title" : "Summertime European heat and drought waves induced by wintertime Mediterranean rainfall deficit", "translator" : [ { "dropping-particle" : "", "family" : "S2435", "given" : "", "non-dropping-particle" : "", "parse-names" : false, "suffix" : "" } ], "type" : "article-journal", "volume" : "34" }, "uris" : [ "http://www.mendeley.com/documents/?uuid=e98f2893-f9d3-4e1f-9ff9-9715052b46ed" ] }, { "id" : "ITEM-3", "itemData" : { "DOI" : "10.1038/s41598-019-47291-5", "ISSN" : "2045-2322", "abstract" : "Persistent abnormal hot weather can cause considerable damage to human society and natural environments. In northern Eurasia, the recent change in summer surface air temperature exhibits a heterogeneous pattern with accelerated warming around the Eastern European Plain and Central Siberia, forming a wave train-like structure. However, the key factors that determine the magnitude and spatial distribution of this summer temperature trend remain unclear. Here, a huge ensemble of general circulation model (GCM) simulations show that the recent summer temperature trend has been intensified by two factors: steady warming induced by external forcing and inhomogeneous warming induced by internal atmosphere\u2013land interactions that amplify quasi-stationary waves. The latter is sensitive to both snow cover and soil moisture anomalies in the spring, suggesting the potential of land surface monitoring for better seasonal prediction of summer temperatures. Dramatic changes in the circumpolar environment, characterised by Eurasian snow variation and Arctic Ocean warming, collectively affect summertime climate via memory effects of the land surface.", "author" : [ { "dropping-particle" : "", "family" : "Sato", "given" : "Tomonori", "non-dropping-particle" : "", "parse-names" : false, "suffix" : "" }, { "dropping-particle" : "", "family" : "Nakamura", "given" : "Tetsu", "non-dropping-particle" : "", "parse-names" : false, "suffix" : "" } ], "container-title" : "Scientific Reports", "id" : "ITEM-3", "issue" : "1", "issued" : { "date-parts" : [ [ "2019" ] ] }, "page" : "10866", "title" : "Intensification of hot Eurasian summers by climate change and land\u2013atmosphere interactions", "translator" : [ { "dropping-particle" : "", "family" : "S2862", "given" : "", "non-dropping-particle" : "", "parse-names" : false, "suffix" : "" } ], "type" : "article-journal", "volume" : "9" }, "uris" : [ "http://www.mendeley.com/documents/?uuid=3e8a9813-7f11-45dc-a494-fa6c2ff98b2e" ] }, { "id" : "ITEM-4", "itemData" : { "DOI" : "10.1175/2009JCLI2568.1", "ISSN" : "0894-8755", "abstract" : "Drought in spring and early summer has been shown to precede anomalous hot summer temperature. In particular, drought in the Mediterranean region has been recently shown to precede and to contribute to the development of extreme heat in continental Europe. In this paper, this mechanism is investigated by performing integrations of a regional mesoscale model at the scale of the European continent in order to reproduce hot summer inception, starting with different initial values of soil moisture south of 46\u00b0N. The mesoscale model is driven by the large-scale atmospheric conditions corresponding to the 10 hottest summers on record from the European Climate Assessment dataset. A northward progression of heat and drought from late spring to summer is observed from the Mediterranean regions, which leads to a further increase of temperature during summer in temperate continental Europe. Dry air formed over dry soils in the Mediterranean region induces less convection and diminished cloudiness, which gets transported northward by occasional southerly wind, increasing northward temperature and vegetation evaporative demand. Later in the season, drier soils have been established in western and central Europe where they further amplify the warming through two main feedback mechanisms: 1) higher sensible heat emissions and 2) favored upper-air anticyclonic circulation. Drier soils in southern Europe accelerate the northward propagation of heat and drying, increasing the probability of strong heat wave episodes in the middle or the end of the summer.", "author" : [ { "dropping-particle" : "", "family" : "Zampieri", "given" : "Matteo", "non-dropping-particle" : "", "parse-names" : false, "suffix" : "" }, { "dropping-particle" : "", "family" : "D\u2019Andrea", "given" : "Fabio", "non-dropping-particle" : "", "parse-names" : false, "suffix" : "" }, { "dropping-particle" : "", "family" : "Vautard", "given" : "Robert", "non-dropping-particle" : "", "parse-names" : false, "suffix" : "" }, { "dropping-particle" : "", "family" : "Ciais", "given" : "Philippe", "non-dropping-particle" : "", "parse-names" : false, "suffix" : "" }, { "dropping-particle" : "", "family" : "Noblet-Ducoudr\u00e9", "given" : "Nathalie", "non-dropping-particle" : "de", "parse-names" : false, "suffix" : "" }, { "dropping-particle" : "", "family" : "Yiou", "given" : "Pascal", "non-dropping-particle" : "", "parse-names" : false, "suffix" : "" } ], "container-title" : "Journal of Climate", "id" : "ITEM-4", "issue" : "18", "issued" : { "date-parts" : [ [ "2009", "9", "15" ] ] }, "page" : "4747-4758", "title" : "Hot European Summers and the Role of Soil Moisture in the Propagation of Mediterranean Drought", "translator" : [ { "dropping-particle" : "", "family" : "S2863", "given" : "", "non-dropping-particle" : "", "parse-names" : false, "suffix" : "" } ], "type" : "article-journal", "volume" : "22" }, "uris" : [ "http://www.mendeley.com/documents/?uuid=27bd502b-51cc-4234-a04e-334ec9c1e24c" ] }, { "id" : "ITEM-5", "itemData" : { "DOI" : "10.1175/JCLI-D-16-0192.1", "ISSN" : "0894-8755", "abstract" : "A series of stationary wave model (SWM) experiments are performed in which the boreal summer atmosphere is forced, over a number of locations in the continental United States, with an idealized diabatic heating anomaly that mimics the atmospheric heating associated with a dry land surface. For localized heating within a large portion of the continental interior, regardless of the specific location of this heating, the spatial pattern of the forced atmospheric circulation anomaly (in terms of 250-hPa eddy streamfunction) is largely the same: a high anomaly forms over west-central North America and a low anomaly forms to the east. In supplemental atmospheric general circulation model (AGCM) experiments, similar results are found; imposing soil moisture dryness in the AGCM in different locations within the U.S. interior tends to produce the aforementioned pattern, along with an associated near-surface warming and precipitation deficit in the center of the continent. The SWM-based and AGCM-based patterns generally agree with composites generated using reanalysis and precipitation gauge data. The AGCM experiments also suggest that dry anomalies imposed in the lower Mississippi River valley have remote surface impacts of particularly large spatial extent, and a region along the eastern half of the U.S.\u2013Canadian border is particularly sensitive to dry anomalies in a number of remote areas. Overall, the SWM and AGCM experiments support the idea of a positive feedback loop operating over the continent: dry surface conditions in many interior locations lead to changes in atmospheric circulation that act to enhance further the overall dryness of the continental interior.", "author" : [ { "dropping-particle" : "", "family" : "Koster", "given" : "Randal D", "non-dropping-particle" : "", "parse-names" : false, "suffix" : "" }, { "dropping-particle" : "", "family" : "Chang", "given" : "Yehui", "non-dropping-particle" : "", "parse-names" : false, "suffix" : "" }, { "dropping-particle" : "", "family" : "Wang", "given" : "Hailan", "non-dropping-particle" : "", "parse-names" : false, "suffix" : "" }, { "dropping-particle" : "", "family" : "Schubert", "given" : "Siegfried D", "non-dropping-particle" : "", "parse-names" : false, "suffix" : "" } ], "container-title" : "Journal of Climate", "id" : "ITEM-5", "issue" : "20", "issued" : { "date-parts" : [ [ "2016", "9", "27" ] ] }, "page" : "7345-7364", "title" : "Impacts of Local Soil Moisture Anomalies on the Atmospheric Circulation and on Remote Surface Meteorological Fields during Boreal Summer: A Comprehensive Analysis over North America", "translator" : [ { "dropping-particle" : "", "family" : "S2882", "given" : "", "non-dropping-particle" : "", "parse-names" : false, "suffix" : "" } ], "type" : "article-journal", "volume" : "29" }, "uris" : [ "http://www.mendeley.com/documents/?uuid=afc8366c-44f4-4faf-bb53-f8622da8f32f" ] } ], "mendeley" : { "formattedCitation" : "(Vautard et al., 2007; Zampieri et al., 2009; St\u00e9fanon et al., 2014; Koster et al., 2016; Sato and Nakamura, 2019)", "manualFormatting" : "(Koster et al., 2016; Sato and Nakamura, 2019; St\u00e9fanon et al., 2014)", "plainTextFormattedCitation" : "(Vautard et al., 2007; Zampieri et al., 2009; St\u00e9fanon et al., 2014; Koster et al., 2016; Sato and Nakamura, 2019)", "previouslyFormattedCitation" : "(Vautard et al., 2007; Zampieri et al., 2009; St\u00e9fanon et al., 2014; Koster et al., 2016; Sato and Nakamura,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ter et al., 2016; Sato and Nakamura, 2019; Stéfanon et al., 2014)</w:t>
      </w:r>
      <w:r w:rsidRPr="00D424AA">
        <w:rPr>
          <w:rFonts w:cs="Times New Roman"/>
          <w:lang w:val="en-GB"/>
        </w:rPr>
        <w:fldChar w:fldCharType="end"/>
      </w:r>
      <w:commentRangeEnd w:id="712"/>
      <w:r w:rsidR="00A26296">
        <w:rPr>
          <w:rStyle w:val="Marquedecommentaire"/>
        </w:rPr>
        <w:commentReference w:id="712"/>
      </w:r>
      <w:r w:rsidRPr="00841A35">
        <w:rPr>
          <w:rFonts w:cs="Times New Roman"/>
          <w:lang w:val="en-GB"/>
        </w:rPr>
        <w:t xml:space="preserve">. </w:t>
      </w:r>
      <w:commentRangeEnd w:id="713"/>
      <w:r w:rsidR="00CB770A">
        <w:rPr>
          <w:rStyle w:val="Marquedecommentaire"/>
        </w:rPr>
        <w:commentReference w:id="713"/>
      </w:r>
      <w:r w:rsidRPr="00841A35">
        <w:rPr>
          <w:rFonts w:cs="Times New Roman"/>
          <w:lang w:val="en-GB"/>
        </w:rPr>
        <w:t>The uncertainty due to the representation of land</w:t>
      </w:r>
      <w:r w:rsidRPr="00D424AA">
        <w:rPr>
          <w:rFonts w:cs="Times New Roman"/>
          <w:lang w:val="en-GB"/>
        </w:rPr>
        <w:t xml:space="preserve">-atmosphere feedbacks in ESMs is a cause of discrepancy between observations and simulations </w:t>
      </w:r>
      <w:r w:rsidRPr="00D424AA">
        <w:rPr>
          <w:rFonts w:cs="Times New Roman"/>
          <w:lang w:val="en-GB"/>
        </w:rPr>
        <w:fldChar w:fldCharType="begin" w:fldLock="1"/>
      </w:r>
      <w:r w:rsidR="00FF6231">
        <w:rPr>
          <w:rFonts w:cs="Times New Roman"/>
          <w:lang w:val="en-GB"/>
        </w:rPr>
        <w:instrText>ADDIN CSL_CITATION { "citationItems" : [ { "id" : "ITEM-1", "itemData" : { "DOI" : "10.1175/JCLI3877.1", "ISSN" : "0894-8755", "abstract" : "Abstract Changes in extreme daily temperature events are examined using a perturbed physics ensemble of global model simulations under present-day and doubled CO2 climates where ensemble members differ in their representation of various physical processes. Modeling uncertainties are quantified by varying poorly constrained model parameters that control atmospheric processes and feedbacks and analyzing the ensemble spread of simulated changes. In general, uncertainty is up to 50% of projected changes in extreme heat events of the type that occur only once per year. Large changes are seen in distributions of daily maximum temperatures for June, July, and August with significant shifts to warmer conditions. Changes in extremely hot days are shown to be significantly larger than changes in mean values in some regions. The intensity, duration, and frequency of summer heat waves are expected to be substantially greater over all continents. The largest changes are found over Europe, North and South America, and East Asia. Reductions in soil moisture, number of wet days, and nocturnal cooling are identified as significant factors responsible for the changes. Although uncertainty associated with the magnitude of expected changes is large in places, it does not bring into question the sign or nature of the projected changes. Even with the most conservative simulations, hot extreme events are still expected to substantially increase in intensity, duration, and frequency. This ensemble, however, does not represent the full range of uncertainty associated with future projections; for example, the effects of multiple parameter perturbations are neglected, as are the effects of structural changes to the basic nature of the parameterization schemes in the model.", "author" : [ { "dropping-particle" : "", "family" : "Clark", "given" : "Robin T", "non-dropping-particle" : "", "parse-names" : false, "suffix" : "" }, { "dropping-particle" : "", "family" : "Brown", "given" : "Simon J", "non-dropping-particle" : "", "parse-names" : false, "suffix" : "" }, { "dropping-particle" : "", "family" : "Murphy", "given" : "James M", "non-dropping-particle" : "", "parse-names" : false, "suffix" : "" } ], "container-title" : "Journal of Climate", "id" : "ITEM-1", "issue" : "17", "issued" : { "date-parts" : [ [ "2006", "9", "1" ] ] }, "note" : "From Duplicate 1 (Modeling Northern Hemisphere Summer Heat Extreme Changes and Their Uncertainties Using a Physics Ensemble of Climate Sensitivity Experiments - Clark, Robin T; Brown, Simon J; Murphy, James M)\n\nFrom Duplicate 1 (Modeling Northern Hemisphere Summer Heat Extreme Changes and Their Uncertainties Using a Physics Ensemble of Climate Sensitivity Experiments - Clark, Robin T; Brown, Simon J; Murphy, James M)\n\nFrom Duplicate 2 (Modeling Northern Hemisphere Summer Heat Extreme Changes and Their Uncertainties Using a Physics Ensemble of Climate Sensitivity Experiments - Clark, Robin T; Brown, Simon J; Murphy, James M)\n\ndoi: 10.1175/JCLI3877.1\n\nFrom Duplicate 2 (Modeling Northern Hemisphere Summer Heat Extreme Changes and Their Uncertainties Using a Physics Ensemble of Climate Sensitivity Experiments - Clark, Robin T; Brown, Simon J; Murphy, James M)\n\ndoi: 10.1175/JCLI3877.1\n\nFrom Duplicate 2 (Modeling Northern Hemisphere Summer Heat Extreme Changes and Their Uncertainties Using a Physics Ensemble of Climate Sensitivity Experiments - Clark, Robin T; Brown, Simon J; Murphy, James M)\n\ndoi: 10.1175/JCLI3877.1", "page" : "4418-4435", "publisher" : "American Meteorological Society", "title" : "Modeling Northern Hemisphere Summer Heat Extreme Changes and Their Uncertainties Using a Physics Ensemble of Climate Sensitivity Experiments", "translator" : [ { "dropping-particle" : "", "family" : "S2434", "given" : "", "non-dropping-particle" : "", "parse-names" : false, "suffix" : "" } ], "type" : "article-journal", "volume" : "19" }, "uris" : [ "http://www.mendeley.com/documents/?uuid=c22d254e-18db-4cb6-82a0-eb8c33ef6b4f" ] }, { "id" : "ITEM-2", "itemData" : { "DOI" : "10.1002/2013GL058055", "abstract" : "Land climate is important for human population since it affects inhabited areas. Here we evaluate the realism of simulated evapotranspiration (ET), precipitation, and temperature in the CMIP5 multimodel ensemble on continental areas. For ET, a newly compiled synthesis data set prepared within the Global Energy and Water Cycle Experiment-sponsored LandFlux-EVAL project is used. The results reveal systematic ET biases in the Coupled Model Intercomparison Project Phase 5 (CMIP5) simulations, with an overestimation in most regions, especially in Europe, Africa, China, Australia, Western North America, and part of the Amazon region. The global average overestimation amounts to 0.17 mm/d. This bias is more pronounced than in the previous CMIP3 ensemble (overestimation of 0.09 mm/d). Consistent with the ET overestimation, precipitation is also overestimated relative to existing reference data sets. We suggest that the identified biases in ET can explain respective systematic biases in temperature in many of the considered regions. The biases additionally display a seasonal dependence and are generally of opposite sign (ET underestimation and temperature overestimation) in boreal summer (June\u2013August).", "author" : [ { "dropping-particle" : "", "family" : "Mueller", "given" : "B.", "non-dropping-particle" : "", "parse-names" : false, "suffix" : "" }, { "dropping-particle" : "", "family" : "Seneviratne", "given" : "S.", "non-dropping-particle" : "", "parse-names" : false, "suffix" : "" } ], "container-title" : "Geophysical Research Letters", "id" : "ITEM-2", "issue" : "1", "issued" : { "date-parts" : [ [ "2014" ] ] }, "page" : "128-134", "title" : "Systematic land climate and evapotranspiration biases in CMIP5 simulations", "translator" : [ { "dropping-particle" : "", "family" : "S192", "given" : "", "non-dropping-particle" : "", "parse-names" : false, "suffix" : "" } ], "type" : "article-journal", "volume" : "41" }, "uris" : [ "http://www.mendeley.com/documents/?uuid=18d47dae-07d6-420d-9727-b30aeeddc32f" ] }, { "id" : "ITEM-3", "itemData" : { "DOI" : "10.1073/pnas.1606117113", "ISSN" : "0027-8424", "abstract" : "Future changes in temperature extremes over the continental United States are represented by the ratio of daily record high maximum temperatures to daily record low minimum temperatures and computed as a function of mean temperature increase that does not depend on scenario. A nonlinear empirical fit of the relation between this ratio and average temperature, using observations from 1930 to 2015, is extended to 2100 and compared with the climate model projections. The projections of the ratio are somewhat higher than the empirical projection from observations, continuing a positively biased trend in daily record high temperatures in the 20th century in the models, which we link to less-than-observed summer precipitation and evapotranspiration.Observed temperature extremes over the continental United States can be represented by the ratio of daily record high temperatures to daily record low minimum temperatures, and this ratio has increased to a value of about 2 to 1, averaged over the first decade of the 21st century, albeit with large interannual variability. Two different versions of a global coupled climate model (CCSM4), as well as 23 other coupled model intercomparison project phase 5 (CMIP5) models, show larger values of this ratio than observations, mainly as a result of greater numbers of record highs since the 1980s compared with observations. This is partly because of the \u201cwarm 1930s\u201d in the observations, which made it more difficult to set record highs later in the century, and partly because of a trend toward less rainfall and reduced evapotranspiration in the model versions compared with observations. We compute future projections of this ratio on the basis of its estimated dependence on mean temperature increase, which we find robustly at play in both observations and simulations. The use of this relation also has the advantage of removing dependence of a projection on a specific scenario. An empirical projection of the ratio of record highs to record lows is obtained from the nonlinear relationship in observations from 1930 to 2015, thus correcting downward the likely biased future projections of the model. For example, for a 3 \u00b0C warming in US temperatures, the ratio of record highs to lows is projected to be \u223c15 \u00b1 8 compared to the present average ratio of just over 2.", "author" : [ { "dropping-particle" : "", "family" : "Meehl", "given" : "Gerald A.", "non-dropping-particle" : "", "parse-names" : false, "suffix" : "" }, { "dropping-particle" : "", "family" : "Tebaldi", "given" : "Claudia", "non-dropping-particle" : "", "parse-names" : false, "suffix" : "" }, { "dropping-particle" : "", "family" : "Adams-Smith", "given" : "Dennis", "non-dropping-particle" : "", "parse-names" : false, "suffix" : "" } ], "container-title" : "Proceedings of the National Academy of Sciences", "id" : "ITEM-3", "issue" : "49", "issued" : { "date-parts" : [ [ "2016", "12", "6" ] ] }, "page" : "13977-13982", "title" : "US daily temperature records past, present, and future", "translator" : [ { "dropping-particle" : "", "family" : "S2314", "given" : "", "non-dropping-particle" : "", "parse-names" : false, "suffix" : "" } ], "type" : "article-journal", "volume" : "113" }, "uris" : [ "http://www.mendeley.com/documents/?uuid=e14bb6dd-7c6b-4ddf-a05b-071a12ed99b2" ] } ], "mendeley" : { "formattedCitation" : "(Clark et al., 2006; Mueller and Seneviratne, 2014; Meehl et al., 2016)", "plainTextFormattedCitation" : "(Clark et al., 2006; Mueller and Seneviratne, 2014; Meehl et al., 2016)", "previouslyFormattedCitation" : "(Clark et al., 2006; Mueller and Seneviratne, 2014; Meehl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lark et al., 2006; Mueller and Seneviratne, 2014; Meehl et al., 2016)</w:t>
      </w:r>
      <w:r w:rsidRPr="00D424AA">
        <w:rPr>
          <w:rFonts w:cs="Times New Roman"/>
          <w:lang w:val="en-GB"/>
        </w:rPr>
        <w:fldChar w:fldCharType="end"/>
      </w:r>
      <w:r w:rsidRPr="00841A35">
        <w:rPr>
          <w:rFonts w:cs="Times New Roman"/>
          <w:lang w:val="en-GB"/>
        </w:rPr>
        <w:t>. The decrease of plant transpiration or the increase of stomata resistance under enhanced CO</w:t>
      </w:r>
      <w:r w:rsidRPr="00D424AA">
        <w:rPr>
          <w:rFonts w:cs="Times New Roman"/>
          <w:vertAlign w:val="subscript"/>
          <w:lang w:val="en-GB"/>
        </w:rPr>
        <w:t>2</w:t>
      </w:r>
      <w:r w:rsidRPr="00D424AA">
        <w:rPr>
          <w:rFonts w:cs="Times New Roman"/>
          <w:lang w:val="en-GB"/>
        </w:rPr>
        <w:t xml:space="preserve"> concentrations is a direct CO</w:t>
      </w:r>
      <w:r w:rsidRPr="00D424AA">
        <w:rPr>
          <w:rFonts w:cs="Times New Roman"/>
          <w:vertAlign w:val="subscript"/>
          <w:lang w:val="en-GB"/>
        </w:rPr>
        <w:t>2</w:t>
      </w:r>
      <w:r w:rsidRPr="00D424AA">
        <w:rPr>
          <w:rFonts w:cs="Times New Roman"/>
          <w:lang w:val="en-GB"/>
        </w:rPr>
        <w:t xml:space="preserve"> forcing of land temperatures (warming due to reduced evaporative cooling), which contributes to higher warming on land </w:t>
      </w:r>
      <w:commentRangeStart w:id="714"/>
      <w:r w:rsidRPr="00D424AA">
        <w:rPr>
          <w:rFonts w:cs="Times New Roman"/>
          <w:lang w:val="en-GB"/>
        </w:rPr>
        <w:fldChar w:fldCharType="begin" w:fldLock="1"/>
      </w:r>
      <w:ins w:id="715" w:author="Robin Matthews" w:date="2021-07-13T17:59:00Z">
        <w:r w:rsidR="00CB770A">
          <w:rPr>
            <w:rFonts w:cs="Times New Roman"/>
            <w:lang w:val="en-GB"/>
          </w:rPr>
          <w:instrText>ADDIN CSL_CITATION { "citationItems" : [ { "id" : "ITEM-1", "itemData" : { "DOI" : "10.1002/2016GL069896", "ISSN" : "00948276", "author" : [ { "dropping-particle" : "", "family" : "Lemordant", "given" : "L\u00e9o", "non-dropping-particle" : "", "parse-names" : false, "suffix" : "" }, { "dropping-particle" : "", "family" : "Gentine", "given" : "Pierre", "non-dropping-particle" : "", "parse-names" : false, "suffix" : "" }, { "dropping-particle" : "", "family" : "St\u00e9fanon", "given" : "Marc", "non-dropping-particle" : "", "parse-names" : false, "suffix" : "" }, { "dropping-particle" : "", "family" : "Drobinski", "given" : "Philippe", "non-dropping-particle" : "", "parse-names" : false, "suffix" : "" }, { "dropping-particle" : "", "family" : "Fatichi", "given" : "Simone", "non-dropping-particle" : "", "parse-names" : false, "suffix" : "" } ], "container-title" : "Geophysical Research Letters", "id" : "ITEM-1", "issue" : "19", "issued" : { "date-parts" : [ [ "2016", "10", "16" ] ] }, "page" : "10,240-10,248", "title" : "Modification of land-atmosphere interactions by CO2 effects: Implications for summer dryness and heat wave amplitude", "translator" : [ { "dropping-particle" : "", "family" : "S1612", "given" : "", "non-dropping-particle" : "", "parse-names" : false, "suffix" : "" } ], "type" : "article-journal", "volume" : "43" }, "uris" : [ "http://www.mendeley.com/documents/?uuid=55dac644-3a9d-4e01-89b1-ab66a4ef1612" ] }, { "id" : "ITEM-2", "itemData" : { "DOI" : "10.1016/j.earscirev.2019.102953", "ISSN" : "00128252", "author" : [ { "dropping-particle" : "", "family" : "Vicente-Serrano", "given" : "Sergio M.", "non-dropping-particle" : "", "parse-names" : false, "suffix" : "" }, { "dropping-particle" : "", "family" : "Quiring", "given" : "Steven M.", "non-dropping-particle" : "", "parse-names" : false, "suffix" : "" }, { "dropping-particle" : "", "family" : "Pe\u00f1a-Gallardo", "given" : "Marina", "non-dropping-particle" : "", "parse-names" : false, "suffix" : "" }, { "dropping-particle" : "", "family" : "Yuan", "given" : "Shanshui", "non-dropping-particle" : "", "parse-names" : false, "suffix" : "" }, { "dropping-particle" : "", "family" : "Dom\u00ednguez-Castro", "given" : "Fernando", "non-dropping-particle" : "", "parse-names" : false, "suffix" : "" } ], "container-title" : "Earth-Science Reviews", "id" : "ITEM-2", "issued" : { "date-parts" : [ [ "2020", "2" ] ] }, "page" : "102953", "title" : "A review of environmental droughts: Increased risk under global warming?", "translator" : [ { "dropping-particle" : "", "family" : "S1850", "given" : "", "non-dropping-particle" : "", "parse-names" : false, "suffix" : "" } ], "type" : "article-journal", "volume" : "201" }, "uris" : [ "http://www.mendeley.com/documents/?uuid=b6fb443b-067e-43ad-8e2f-6e05aba2c261" ] } ], "mendeley" : { "formattedCitation" : "(Lemordant et al., 2016; Vicente-Serrano et al., 2020c)", "manualFormatting" : "(Lemordant et al., 2016; Vicente-Serrano et al., 2020b)", "plainTextFormattedCitation" : "(Lemordant et al., 2016; Vicente-Serrano et al., 2020c)", "previouslyFormattedCitation" : "(Lemordant et al., 2016; Vicente-Serrano et al., 2020c)" }, "properties" : { "noteIndex" : 0 }, "schema" : "https://github.com/citation-style-language/schema/raw/master/csl-citation.json" }</w:instrText>
        </w:r>
      </w:ins>
      <w:del w:id="716" w:author="Robin Matthews" w:date="2021-07-13T17:59:00Z">
        <w:r w:rsidR="00FF6231" w:rsidDel="00CB770A">
          <w:rPr>
            <w:rFonts w:cs="Times New Roman"/>
            <w:lang w:val="en-GB"/>
          </w:rPr>
          <w:delInstrText>ADDIN CSL_CITATION { "citationItems" : [ { "id" : "ITEM-1", "itemData" : { "DOI" : "10.1002/2016GL069896", "ISSN" : "00948276", "author" : [ { "dropping-particle" : "", "family" : "Lemordant", "given" : "L\u00e9o", "non-dropping-particle" : "", "parse-names" : false, "suffix" : "" }, { "dropping-particle" : "", "family" : "Gentine", "given" : "Pierre", "non-dropping-particle" : "", "parse-names" : false, "suffix" : "" }, { "dropping-particle" : "", "family" : "St\u00e9fanon", "given" : "Marc", "non-dropping-particle" : "", "parse-names" : false, "suffix" : "" }, { "dropping-particle" : "", "family" : "Drobinski", "given" : "Philippe", "non-dropping-particle" : "", "parse-names" : false, "suffix" : "" }, { "dropping-particle" : "", "family" : "Fatichi", "given" : "Simone", "non-dropping-particle" : "", "parse-names" : false, "suffix" : "" } ], "container-title" : "Geophysical Research Letters", "id" : "ITEM-1", "issue" : "19", "issued" : { "date-parts" : [ [ "2016", "10", "16" ] ] }, "page" : "10,240-10,248", "title" : "Modification of land-atmosphere interactions by CO2 effects: Implications for summer dryness and heat wave amplitude", "translator" : [ { "dropping-particle" : "", "family" : "S1612", "given" : "", "non-dropping-particle" : "", "parse-names" : false, "suffix" : "" } ], "type" : "article-journal", "volume" : "43" }, "uris" : [ "http://www.mendeley.com/documents/?uuid=55dac644-3a9d-4e01-89b1-ab66a4ef1612" ] }, { "id" : "ITEM-2", "itemData" : { "DOI" : "10.1016/j.earscirev.2019.102953", "ISSN" : "00128252", "author" : [ { "dropping-particle" : "", "family" : "Vicente-Serrano", "given" : "Sergio M.", "non-dropping-particle" : "", "parse-names" : false, "suffix" : "" }, { "dropping-particle" : "", "family" : "Quiring", "given" : "Steven M.", "non-dropping-particle" : "", "parse-names" : false, "suffix" : "" }, { "dropping-particle" : "", "family" : "Pe\u00f1a-Gallardo", "given" : "Marina", "non-dropping-particle" : "", "parse-names" : false, "suffix" : "" }, { "dropping-particle" : "", "family" : "Yuan", "given" : "Shanshui", "non-dropping-particle" : "", "parse-names" : false, "suffix" : "" }, { "dropping-particle" : "", "family" : "Dom\u00ednguez-Castro", "given" : "Fernando", "non-dropping-particle" : "", "parse-names" : false, "suffix" : "" } ], "container-title" : "Earth-Science Reviews", "id" : "ITEM-2", "issued" : { "date-parts" : [ [ "2020", "2" ] ] }, "page" : "102953", "title" : "A review of environmental droughts: Increased risk under global warming?", "translator" : [ { "dropping-particle" : "", "family" : "S1850", "given" : "", "non-dropping-particle" : "", "parse-names" : false, "suffix" : "" } ], "type" : "article-journal", "volume" : "201" }, "uris" : [ "http://www.mendeley.com/documents/?uuid=b6fb443b-067e-43ad-8e2f-6e05aba2c261" ] } ], "mendeley" : { "formattedCitation" : "(Lemordant et al., 2016; Vicente-Serrano et al., 2020c)", "plainTextFormattedCitation" : "(Lemordant et al., 2016; Vicente-Serrano et al., 2020c)", "previouslyFormattedCitation" : "(Lemordant et al., 2016; Vicente-Serrano et al., 2020c)"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Lemordant et al., 2016; Vicente-Serrano et al., 2020</w:t>
      </w:r>
      <w:del w:id="717" w:author="Robin Matthews" w:date="2021-07-13T17:59:00Z">
        <w:r w:rsidR="00A26296" w:rsidDel="00CB770A">
          <w:rPr>
            <w:rFonts w:cs="Times New Roman"/>
            <w:noProof/>
            <w:lang w:val="en-GB"/>
          </w:rPr>
          <w:delText>c</w:delText>
        </w:r>
      </w:del>
      <w:ins w:id="718" w:author="Robin Matthews" w:date="2021-07-13T17:59:00Z">
        <w:r w:rsidR="00CB770A">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714"/>
      <w:r w:rsidR="00A26296">
        <w:rPr>
          <w:rStyle w:val="Marquedecommentaire"/>
        </w:rPr>
        <w:commentReference w:id="714"/>
      </w:r>
      <w:r w:rsidRPr="00841A35">
        <w:rPr>
          <w:rFonts w:cs="Times New Roman"/>
          <w:lang w:val="en-GB"/>
        </w:rPr>
        <w:t xml:space="preserve">. The snow/ice-albedo feedback plays an important role in amplifying temperature variability in the high latitudes </w:t>
      </w:r>
      <w:commentRangeStart w:id="719"/>
      <w:commentRangeStart w:id="720"/>
      <w:r w:rsidRPr="00D424AA">
        <w:rPr>
          <w:rFonts w:cs="Times New Roman"/>
          <w:lang w:val="en-GB"/>
        </w:rPr>
        <w:fldChar w:fldCharType="begin" w:fldLock="1"/>
      </w:r>
      <w:ins w:id="721" w:author="Robin Matthews" w:date="2021-07-13T17:59:00Z">
        <w:r w:rsidR="00CB770A">
          <w:rPr>
            <w:rFonts w:cs="Times New Roman"/>
            <w:lang w:val="en-GB"/>
          </w:rPr>
          <w:instrText>ADDIN CSL_CITATION { "citationItems" : [ { "id" : "ITEM-1", "itemData" : { "DOI" : "10.1007/s00382-017-3788-5", "ISSN" : "1432-0894", "abstract" : "The impact of snow-atmosphere coupling on climate variability and extremes over North America is investigated using modeling experiments with the fifth generation Canadian Regional Climate Model (CRCM5). To this end, two CRCM5 simulations driven by ERA-Interim reanalysis for the 1981\u20132010 period are performed, where snow cover and depth are prescribed (uncoupled) in one simulation while they evolve interactively (coupled) during model integration in the second one. Results indicate systematic influence of snow cover and snow depth variability on the inter-annual variability of soil and air temperatures during winter and spring seasons. Inter-annual variability of air temperature is larger in the coupled simulation, with snow cover and depth variability accounting for 40\u201360% of winter temperature variability over the Mid-west, Northern Great Plains and over the Canadian Prairies. The contribution of snow variability reaches even more than 70% during spring and the regions of high snow-temperature coupling extend north of the boreal forests. The dominant process contributing to the snow-atmosphere coupling is the albedo effect in winter, while the hydrological effect controls the coupling in spring. Snow cover/depth variability at different locations is also found to affect extremes. For instance, variability of cold-spell characteristics is sensitive to snow cover/depth variation over the Mid-west and Northern Great Plains, whereas, warm-spell variability is sensitive to snow variation primarily in regions with climatologically extensive snow cover such as northeast Canada and the Rockies. Furthermore, snow-atmosphere interactions appear to have contributed to enhancing the number of cold spell days during the 2002 spring, which is the coldest recorded during the study period, by over 50%, over western North America. Additional results also provide useful information on the importance of the interactions of snow with large-scale mode of variability in modulating temperature extreme characteristics.", "author" : [ { "dropping-particle" : "", "family" : "Diro", "given" : "G T", "non-dropping-particle" : "", "parse-names" : false, "suffix" : "" }, { "dropping-particle" : "", "family" : "Sushama", "given" : "L", "non-dropping-particle" : "", "parse-names" : false, "suffix" : "" }, { "dropping-particle" : "", "family" : "Huziy", "given" : "O", "non-dropping-particle" : "", "parse-names" : false, "suffix" : "" } ], "container-title" : "Climate Dynamics", "id" : "ITEM-1", "issue" : "7", "issued" : { "date-parts" : [ [ "2018" ] ] }, "page" : "2993-3007", "title" : "Snow-atmosphere coupling and its impact on temperature variability and extremes over North America", "translator" : [ { "dropping-particle" : "", "family" : "S2313", "given" : "", "non-dropping-particle" : "", "parse-names" : false, "suffix" : "" } ], "type" : "article-journal", "volume" : "50" }, "uris" : [ "http://www.mendeley.com/documents/?uuid=66e9ca18-5dd5-4248-b103-92a8d5a11d54" ] }, { "id" : "ITEM-2", "itemData" : { "DOI" : "10.1029/2005GL025127", "ISSN" : "0094-8276", "author" : [ { "dropping-particle" : "", "family" : "Hall", "given" : "Alex", "non-dropping-particle" : "", "parse-names" : false, "suffix" : "" }, { "dropping-particle" : "", "family" : "Qu", "given" : "Xin", "non-dropping-particle" : "", "parse-names" : false, "suffix" : "" } ], "container-title" : "Geophysical Research Letters", "id" : "ITEM-2", "issue" : "3", "issued" : { "date-parts" : [ [ "2006" ] ] }, "page" : "L03502", "title" : "Using the current seasonal cycle to constrain snow albedo feedback in future climate change", "translator" : [ { "dropping-particle" : "", "family" : "S1609", "given" : "", "non-dropping-particle" : "", "parse-names" : false, "suffix" : "" } ], "type" : "article-journal", "volume" : "33" }, "uris" : [ "http://www.mendeley.com/documents/?uuid=06bdbb92-1475-4f0b-bc5a-ac4e50b162f8" ] } ], "mendeley" : { "formattedCitation" : "(Hall and Qu, 2006; Diro et al., 2018)", "manualFormatting" : "(Diro et al., 2018)", "plainTextFormattedCitation" : "(Hall and Qu, 2006; Diro et al., 2018)", "previouslyFormattedCitation" : "(Hall and Qu, 2006; Diro et al., 2018)" }, "properties" : { "noteIndex" : 0 }, "schema" : "https://github.com/citation-style-language/schema/raw/master/csl-citation.json" }</w:instrText>
        </w:r>
      </w:ins>
      <w:del w:id="722" w:author="Robin Matthews" w:date="2021-07-13T17:59:00Z">
        <w:r w:rsidR="00FF6231" w:rsidDel="00CB770A">
          <w:rPr>
            <w:rFonts w:cs="Times New Roman"/>
            <w:lang w:val="en-GB"/>
          </w:rPr>
          <w:delInstrText>ADDIN CSL_CITATION { "citationItems" : [ { "id" : "ITEM-1", "itemData" : { "DOI" : "10.1007/s00382-017-3788-5", "ISSN" : "1432-0894", "abstract" : "The impact of snow-atmosphere coupling on climate variability and extremes over North America is investigated using modeling experiments with the fifth generation Canadian Regional Climate Model (CRCM5). To this end, two CRCM5 simulations driven by ERA-Interim reanalysis for the 1981\u20132010 period are performed, where snow cover and depth are prescribed (uncoupled) in one simulation while they evolve interactively (coupled) during model integration in the second one. Results indicate systematic influence of snow cover and snow depth variability on the inter-annual variability of soil and air temperatures during winter and spring seasons. Inter-annual variability of air temperature is larger in the coupled simulation, with snow cover and depth variability accounting for 40\u201360% of winter temperature variability over the Mid-west, Northern Great Plains and over the Canadian Prairies. The contribution of snow variability reaches even more than 70% during spring and the regions of high snow-temperature coupling extend north of the boreal forests. The dominant process contributing to the snow-atmosphere coupling is the albedo effect in winter, while the hydrological effect controls the coupling in spring. Snow cover/depth variability at different locations is also found to affect extremes. For instance, variability of cold-spell characteristics is sensitive to snow cover/depth variation over the Mid-west and Northern Great Plains, whereas, warm-spell variability is sensitive to snow variation primarily in regions with climatologically extensive snow cover such as northeast Canada and the Rockies. Furthermore, snow-atmosphere interactions appear to have contributed to enhancing the number of cold spell days during the 2002 spring, which is the coldest recorded during the study period, by over 50%, over western North America. Additional results also provide useful information on the importance of the interactions of snow with large-scale mode of variability in modulating temperature extreme characteristics.", "author" : [ { "dropping-particle" : "", "family" : "Diro", "given" : "G T", "non-dropping-particle" : "", "parse-names" : false, "suffix" : "" }, { "dropping-particle" : "", "family" : "Sushama", "given" : "L", "non-dropping-particle" : "", "parse-names" : false, "suffix" : "" }, { "dropping-particle" : "", "family" : "Huziy", "given" : "O", "non-dropping-particle" : "", "parse-names" : false, "suffix" : "" } ], "container-title" : "Climate Dynamics", "id" : "ITEM-1", "issue" : "7", "issued" : { "date-parts" : [ [ "2018" ] ] }, "page" : "2993-3007", "title" : "Snow-atmosphere coupling and its impact on temperature variability and extremes over North America", "translator" : [ { "dropping-particle" : "", "family" : "S2313", "given" : "", "non-dropping-particle" : "", "parse-names" : false, "suffix" : "" } ], "type" : "article-journal", "volume" : "50" }, "uris" : [ "http://www.mendeley.com/documents/?uuid=66e9ca18-5dd5-4248-b103-92a8d5a11d54" ] }, { "id" : "ITEM-2", "itemData" : { "DOI" : "10.1029/2005GL025127", "ISSN" : "0094-8276", "author" : [ { "dropping-particle" : "", "family" : "Hall", "given" : "Alex", "non-dropping-particle" : "", "parse-names" : false, "suffix" : "" }, { "dropping-particle" : "", "family" : "Qu", "given" : "Xin", "non-dropping-particle" : "", "parse-names" : false, "suffix" : "" } ], "container-title" : "Geophysical Research Letters", "id" : "ITEM-2", "issue" : "3", "issued" : { "date-parts" : [ [ "2006" ] ] }, "page" : "L03502", "title" : "Using the current seasonal cycle to constrain snow albedo feedback in future climate change", "translator" : [ { "dropping-particle" : "", "family" : "S1609", "given" : "", "non-dropping-particle" : "", "parse-names" : false, "suffix" : "" } ], "type" : "article-journal", "volume" : "33" }, "uris" : [ "http://www.mendeley.com/documents/?uuid=06bdbb92-1475-4f0b-bc5a-ac4e50b162f8" ] } ], "mendeley" : { "formattedCitation" : "(Hall and Qu, 2006; Diro et al., 2018)", "manualFormatting" : "(Diro et al. 2018)", "plainTextFormattedCitation" : "(Hall and Qu, 2006; Diro et al., 2018)", "previouslyFormattedCitation" : "(Hall and Qu, 2006; Diro et al., 2018)"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Diro et al.</w:t>
      </w:r>
      <w:ins w:id="723" w:author="Robin Matthews" w:date="2021-07-13T17:59:00Z">
        <w:r w:rsidR="00CB770A">
          <w:rPr>
            <w:rFonts w:cs="Times New Roman"/>
            <w:noProof/>
            <w:lang w:val="en-GB"/>
          </w:rPr>
          <w:t>,</w:t>
        </w:r>
      </w:ins>
      <w:r w:rsidR="00A26296">
        <w:rPr>
          <w:rFonts w:cs="Times New Roman"/>
          <w:noProof/>
          <w:lang w:val="en-GB"/>
        </w:rPr>
        <w:t xml:space="preserve"> 2018)</w:t>
      </w:r>
      <w:r w:rsidRPr="00D424AA">
        <w:rPr>
          <w:rFonts w:cs="Times New Roman"/>
          <w:lang w:val="en-GB"/>
        </w:rPr>
        <w:fldChar w:fldCharType="end"/>
      </w:r>
      <w:commentRangeEnd w:id="719"/>
      <w:commentRangeEnd w:id="720"/>
      <w:r w:rsidR="00CB770A">
        <w:rPr>
          <w:rStyle w:val="Marquedecommentaire"/>
        </w:rPr>
        <w:commentReference w:id="719"/>
      </w:r>
      <w:r w:rsidR="00A26296">
        <w:rPr>
          <w:rStyle w:val="Marquedecommentaire"/>
        </w:rPr>
        <w:commentReference w:id="720"/>
      </w:r>
      <w:r w:rsidRPr="00841A35">
        <w:rPr>
          <w:rFonts w:cs="Times New Roman"/>
          <w:lang w:val="en-GB"/>
        </w:rPr>
        <w:t xml:space="preserve"> and can be the largest contributor t</w:t>
      </w:r>
      <w:r w:rsidRPr="00D424AA">
        <w:rPr>
          <w:rFonts w:cs="Times New Roman"/>
          <w:lang w:val="en-GB"/>
        </w:rPr>
        <w:t xml:space="preserve">o the rapid warming of cold extremes in the mid- and high latitudes of the Northern Hemisphere </w:t>
      </w:r>
      <w:r w:rsidRPr="00D424AA">
        <w:rPr>
          <w:rFonts w:cs="Times New Roman"/>
          <w:lang w:val="en-GB"/>
        </w:rPr>
        <w:fldChar w:fldCharType="begin" w:fldLock="1"/>
      </w:r>
      <w:r w:rsidR="00FF6231">
        <w:rPr>
          <w:rFonts w:cs="Times New Roman"/>
          <w:lang w:val="en-GB"/>
        </w:rPr>
        <w:instrText>ADDIN CSL_CITATION { "citationItems" : [ { "id" : "ITEM-1", "itemData" : { "DOI" : "10.5194/esd-11-97-2020", "author" : [ { "dropping-particle" : "", "family" : "Gross", "given" : "M H", "non-dropping-particle" : "", "parse-names" : false, "suffix" : "" }, { "dropping-particle" : "", "family" : "Donat", "given" : "M G", "non-dropping-particle" : "", "parse-names" : false, "suffix" : "" }, { "dropping-particle" : "V", "family" : "Alexander", "given" : "L", "non-dropping-particle" : "", "parse-names" : false, "suffix" : "" }, { "dropping-particle" : "", "family" : "Sherwood", "given" : "S C", "non-dropping-particle" : "", "parse-names" : false, "suffix" : "" } ], "container-title" : "Earth System Dynamics", "id" : "ITEM-1", "issue" : "1", "issued" : { "date-parts" : [ [ "2020" ] ] }, "page" : "97-111", "title" : "Amplified warming of seasonal cold extremes relative to the mean in the Northern Hemisphere extratropics", "translator" : [ { "dropping-particle" : "", "family" : "S2797", "given" : "", "non-dropping-particle" : "", "parse-names" : false, "suffix" : "" } ], "type" : "article-journal", "volume" : "11" }, "uris" : [ "http://www.mendeley.com/documents/?uuid=74f44047-4ad7-4094-93d4-000e5449bf40" ] } ], "mendeley" : { "formattedCitation" : "(Gross et al., 2020)", "plainTextFormattedCitation" : "(Gross et al., 2020)", "previouslyFormattedCitation" : "(Gross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ross et al., 2020)</w:t>
      </w:r>
      <w:r w:rsidRPr="00D424AA">
        <w:rPr>
          <w:rFonts w:cs="Times New Roman"/>
          <w:lang w:val="en-GB"/>
        </w:rPr>
        <w:fldChar w:fldCharType="end"/>
      </w:r>
      <w:r w:rsidRPr="00841A35">
        <w:rPr>
          <w:rFonts w:cs="Times New Roman"/>
          <w:lang w:val="en-GB"/>
        </w:rPr>
        <w:t xml:space="preserve">. </w:t>
      </w:r>
    </w:p>
    <w:p w14:paraId="24030654" w14:textId="77777777" w:rsidR="00726A1C" w:rsidRPr="00D424AA" w:rsidRDefault="00726A1C" w:rsidP="00D424AA">
      <w:pPr>
        <w:rPr>
          <w:rFonts w:cs="Times New Roman"/>
          <w:lang w:val="en-GB"/>
        </w:rPr>
      </w:pPr>
    </w:p>
    <w:p w14:paraId="23169571" w14:textId="49ED9188" w:rsidR="00726A1C" w:rsidRPr="00D424AA" w:rsidRDefault="00726A1C" w:rsidP="00D424AA">
      <w:pPr>
        <w:rPr>
          <w:rFonts w:cs="Times New Roman"/>
          <w:lang w:val="en-GB"/>
        </w:rPr>
      </w:pPr>
      <w:r w:rsidRPr="00D424AA">
        <w:rPr>
          <w:rFonts w:cs="Times New Roman"/>
          <w:lang w:val="en-GB"/>
        </w:rPr>
        <w:t>Regional external forcings, including land-use changes and emissions of anthropogenic aerosols, play an important role in the changes of temperature extremes in some regions (</w:t>
      </w:r>
      <w:r w:rsidRPr="00D424AA">
        <w:rPr>
          <w:rFonts w:cs="Times New Roman"/>
          <w:i/>
          <w:iCs/>
          <w:lang w:val="en-GB"/>
        </w:rPr>
        <w:t>high confidence</w:t>
      </w:r>
      <w:r w:rsidRPr="00D424AA">
        <w:rPr>
          <w:rFonts w:cs="Times New Roman"/>
          <w:lang w:val="en-GB"/>
        </w:rPr>
        <w:t xml:space="preserve">, Section 11.1.6). Deforestation may have contributed to about one third of the warming of hot extremes in some mid-latitude regions since the pre-industrial time </w:t>
      </w:r>
      <w:r w:rsidRPr="00D424AA">
        <w:rPr>
          <w:rFonts w:cs="Times New Roman"/>
          <w:lang w:val="en-GB"/>
        </w:rPr>
        <w:fldChar w:fldCharType="begin" w:fldLock="1"/>
      </w:r>
      <w:r w:rsidR="00FF6231">
        <w:rPr>
          <w:rFonts w:cs="Times New Roman"/>
          <w:lang w:val="en-GB"/>
        </w:rPr>
        <w:instrText>ADDIN CSL_CITATION { "citationItems" : [ { "id" : "ITEM-1", "itemData" : { "DOI" : "10.1038/s41558-018-0131-z", "ISSN" : "1758-678X", "author" : [ { "dropping-particle" : "", "family" : "Lejeune", "given" : "Quentin", "non-dropping-particle" : "", "parse-names" : false, "suffix" : "" }, { "dropping-particle" : "", "family" : "Davin", "given" : "Edouard L.", "non-dropping-particle" : "", "parse-names" : false, "suffix" : "" }, { "dropping-particle" : "", "family" : "Gudmundsson", "given" : "Lukas", "non-dropping-particle" : "", "parse-names" : false, "suffix" : "" }, { "dropping-particle" : "", "family" : "Winckler", "given" : "Johannes", "non-dropping-particle" : "", "parse-names" : false, "suffix" : "" }, { "dropping-particle" : "", "family" : "Seneviratne", "given" : "Sonia I.", "non-dropping-particle" : "", "parse-names" : false, "suffix" : "" } ], "container-title" : "Nature Climate Change", "id" : "ITEM-1", "issue" : "5", "issued" : { "date-parts" : [ [ "2018", "5", "23" ] ] }, "page" : "386-390", "title" : "Historical deforestation locally increased the intensity of hot days in northern mid-latitudes", "translator" : [ { "dropping-particle" : "", "family" : "S1601", "given" : "", "non-dropping-particle" : "", "parse-names" : false, "suffix" : "" } ], "type" : "article-journal", "volume" : "8" }, "uris" : [ "http://www.mendeley.com/documents/?uuid=4e693ec6-0966-479f-b1f5-bc87ca5af15e" ] } ], "mendeley" : { "formattedCitation" : "(Lejeune et al., 2018)", "plainTextFormattedCitation" : "(Lejeune et al., 2018)", "previouslyFormattedCitation" : "(Lejeune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ejeune et al., 2018)</w:t>
      </w:r>
      <w:r w:rsidRPr="00D424AA">
        <w:rPr>
          <w:rFonts w:cs="Times New Roman"/>
          <w:lang w:val="en-GB"/>
        </w:rPr>
        <w:fldChar w:fldCharType="end"/>
      </w:r>
      <w:r w:rsidRPr="00841A35">
        <w:rPr>
          <w:rFonts w:cs="Times New Roman"/>
          <w:lang w:val="en-GB"/>
        </w:rPr>
        <w:t xml:space="preserve">. Aspects of agricultural practice, including no-till farming, irrigation, and overall cropland intensification, may cool hot temperature extremes </w:t>
      </w:r>
      <w:commentRangeStart w:id="724"/>
      <w:r w:rsidRPr="00D424AA">
        <w:rPr>
          <w:rFonts w:cs="Times New Roman"/>
          <w:lang w:val="en-GB"/>
        </w:rPr>
        <w:fldChar w:fldCharType="begin" w:fldLock="1"/>
      </w:r>
      <w:ins w:id="725" w:author="Robin Matthews" w:date="2021-07-13T18:00:00Z">
        <w:r w:rsidR="00CB770A">
          <w:rPr>
            <w:rFonts w:cs="Times New Roman"/>
            <w:lang w:val="en-GB"/>
          </w:rPr>
          <w:instrText>ADDIN CSL_CITATION { "citationItems" : [ { "id" : "ITEM-1", "itemData" : { "DOI" : "10.1038/nclimate2825", "ISSN" : "1758-678X", "author" : [ { "dropping-particle" : "", "family" : "Mueller", "given" : "Nathaniel D.", "non-dropping-particle" : "", "parse-names" : false, "suffix" : "" }, { "dropping-particle" : "", "family" : "Butler", "given" : "Ethan E.", "non-dropping-particle" : "", "parse-names" : false, "suffix" : "" }, { "dropping-particle" : "", "family" : "McKinnon", "given" : "Karen A.", "non-dropping-particle" : "", "parse-names" : false, "suffix" : "" }, { "dropping-particle" : "", "family" : "Rhines", "given" : "Andrew", "non-dropping-particle" : "", "parse-names" : false, "suffix" : "" }, { "dropping-particle" : "", "family" : "Tingley", "given" : "Martin", "non-dropping-particle" : "", "parse-names" : false, "suffix" : "" }, { "dropping-particle" : "", "family" : "Holbrook", "given" : "N. Michele", "non-dropping-particle" : "", "parse-names" : false, "suffix" : "" }, { "dropping-particle" : "", "family" : "Huybers", "given" : "Peter", "non-dropping-particle" : "", "parse-names" : false, "suffix" : "" } ], "container-title" : "Nature Climate Change", "id" : "ITEM-1", "issue" : "3", "issued" : { "date-parts" : [ [ "2016", "3", "12" ] ] }, "page" : "317-322", "title" : "Cooling of US Midwest summer temperature extremes from cropland intensification", "translator" : [ { "dropping-particle" : "", "family" : "S1603", "given" : "", "non-dropping-particle" : "", "parse-names" : false, "suffix" : "" } ], "type" : "article-journal", "volume" : "6" }, "uris" : [ "http://www.mendeley.com/documents/?uuid=35bc5d6b-2262-41be-84ed-48845582a888" ] }, { "id" : "ITEM-2", "itemData" : { "DOI" : "10.1073/pnas.1317323111", "ISSN" : "0027-8424", "author" : [ { "dropping-particle" : "", "family" : "Davin", "given" : "Edouard L.", "non-dropping-particle" : "", "parse-names" : false, "suffix" : "" }, { "dropping-particle" : "", "family" : "Seneviratne", "given" : "Sonia I.", "non-dropping-particle" : "", "parse-names" : false, "suffix" : "" }, { "dropping-particle" : "", "family" : "Ciais", "given" : "Philippe", "non-dropping-particle" : "", "parse-names" : false, "suffix" : "" }, { "dropping-particle" : "", "family" : "Olioso", "given" : "Albert", "non-dropping-particle" : "", "parse-names" : false, "suffix" : "" }, { "dropping-particle" : "", "family" : "Wang", "given" : "Tao", "non-dropping-particle" : "", "parse-names" : false, "suffix" : "" } ], "container-title" : "Proceedings of the National Academy of Sciences", "id" : "ITEM-2", "issue" : "27", "issued" : { "date-parts" : [ [ "2014", "7", "8" ] ] }, "page" : "9757-9761", "title" : "Preferential cooling of hot extremes from cropland albedo management", "translator" : [ { "dropping-particle" : "", "family" : "S1602", "given" : "", "non-dropping-particle" : "", "parse-names" : false, "suffix" : "" } ], "type" : "article-journal", "volume" : "111" }, "uris" : [ "http://www.mendeley.com/documents/?uuid=2e4743b0-20cd-4f3f-9989-72da7e1b22e8" ] } ], "mendeley" : { "formattedCitation" : "(Davin et al., 2014; Mueller et al., 2016b)", "manualFormatting" : "(Davin et al., 2014; N.D. Mueller et al., 2016)", "plainTextFormattedCitation" : "(Davin et al., 2014; Mueller et al., 2016b)", "previouslyFormattedCitation" : "(Davin et al., 2014; Mueller et al., 2016b)" }, "properties" : { "noteIndex" : 0 }, "schema" : "https://github.com/citation-style-language/schema/raw/master/csl-citation.json" }</w:instrText>
        </w:r>
      </w:ins>
      <w:del w:id="726" w:author="Robin Matthews" w:date="2021-07-13T18:00:00Z">
        <w:r w:rsidR="00FF6231" w:rsidDel="00CB770A">
          <w:rPr>
            <w:rFonts w:cs="Times New Roman"/>
            <w:lang w:val="en-GB"/>
          </w:rPr>
          <w:delInstrText>ADDIN CSL_CITATION { "citationItems" : [ { "id" : "ITEM-1", "itemData" : { "DOI" : "10.1038/nclimate2825", "ISSN" : "1758-678X", "author" : [ { "dropping-particle" : "", "family" : "Mueller", "given" : "Nathaniel D.", "non-dropping-particle" : "", "parse-names" : false, "suffix" : "" }, { "dropping-particle" : "", "family" : "Butler", "given" : "Ethan E.", "non-dropping-particle" : "", "parse-names" : false, "suffix" : "" }, { "dropping-particle" : "", "family" : "McKinnon", "given" : "Karen A.", "non-dropping-particle" : "", "parse-names" : false, "suffix" : "" }, { "dropping-particle" : "", "family" : "Rhines", "given" : "Andrew", "non-dropping-particle" : "", "parse-names" : false, "suffix" : "" }, { "dropping-particle" : "", "family" : "Tingley", "given" : "Martin", "non-dropping-particle" : "", "parse-names" : false, "suffix" : "" }, { "dropping-particle" : "", "family" : "Holbrook", "given" : "N. Michele", "non-dropping-particle" : "", "parse-names" : false, "suffix" : "" }, { "dropping-particle" : "", "family" : "Huybers", "given" : "Peter", "non-dropping-particle" : "", "parse-names" : false, "suffix" : "" } ], "container-title" : "Nature Climate Change", "id" : "ITEM-1", "issue" : "3", "issued" : { "date-parts" : [ [ "2016", "3", "12" ] ] }, "page" : "317-322", "title" : "Cooling of US Midwest summer temperature extremes from cropland intensification", "translator" : [ { "dropping-particle" : "", "family" : "S1603", "given" : "", "non-dropping-particle" : "", "parse-names" : false, "suffix" : "" } ], "type" : "article-journal", "volume" : "6" }, "uris" : [ "http://www.mendeley.com/documents/?uuid=35bc5d6b-2262-41be-84ed-48845582a888" ] }, { "id" : "ITEM-2", "itemData" : { "DOI" : "10.1073/pnas.1317323111", "ISSN" : "0027-8424", "author" : [ { "dropping-particle" : "", "family" : "Davin", "given" : "Edouard L.", "non-dropping-particle" : "", "parse-names" : false, "suffix" : "" }, { "dropping-particle" : "", "family" : "Seneviratne", "given" : "Sonia I.", "non-dropping-particle" : "", "parse-names" : false, "suffix" : "" }, { "dropping-particle" : "", "family" : "Ciais", "given" : "Philippe", "non-dropping-particle" : "", "parse-names" : false, "suffix" : "" }, { "dropping-particle" : "", "family" : "Olioso", "given" : "Albert", "non-dropping-particle" : "", "parse-names" : false, "suffix" : "" }, { "dropping-particle" : "", "family" : "Wang", "given" : "Tao", "non-dropping-particle" : "", "parse-names" : false, "suffix" : "" } ], "container-title" : "Proceedings of the National Academy of Sciences", "id" : "ITEM-2", "issue" : "27", "issued" : { "date-parts" : [ [ "2014", "7", "8" ] ] }, "page" : "9757-9761", "title" : "Preferential cooling of hot extremes from cropland albedo management", "translator" : [ { "dropping-particle" : "", "family" : "S1602", "given" : "", "non-dropping-particle" : "", "parse-names" : false, "suffix" : "" } ], "type" : "article-journal", "volume" : "111" }, "uris" : [ "http://www.mendeley.com/documents/?uuid=2e4743b0-20cd-4f3f-9989-72da7e1b22e8" ] } ], "mendeley" : { "formattedCitation" : "(Davin et al., 2014; Mueller et al., 2016b)", "plainTextFormattedCitation" : "(Davin et al., 2014; Mueller et al., 2016b)", "previouslyFormattedCitation" : "(Davin et al., 2014; Mueller et al., 2016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Davin et al., 2014; </w:t>
      </w:r>
      <w:ins w:id="727" w:author="Robin Matthews" w:date="2021-07-13T18:00:00Z">
        <w:r w:rsidR="00CB770A">
          <w:rPr>
            <w:rFonts w:cs="Times New Roman"/>
            <w:noProof/>
            <w:lang w:val="en-GB"/>
          </w:rPr>
          <w:t xml:space="preserve">N.D. </w:t>
        </w:r>
      </w:ins>
      <w:r w:rsidR="00A26296">
        <w:rPr>
          <w:rFonts w:cs="Times New Roman"/>
          <w:noProof/>
          <w:lang w:val="en-GB"/>
        </w:rPr>
        <w:t>Mueller et al., 2016</w:t>
      </w:r>
      <w:del w:id="728" w:author="Robin Matthews" w:date="2021-07-13T18:00:00Z">
        <w:r w:rsidR="00A26296" w:rsidDel="00CB770A">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724"/>
      <w:r w:rsidR="00A26296">
        <w:rPr>
          <w:rStyle w:val="Marquedecommentaire"/>
        </w:rPr>
        <w:commentReference w:id="724"/>
      </w:r>
      <w:r w:rsidRPr="00841A35">
        <w:rPr>
          <w:rFonts w:cs="Times New Roman"/>
          <w:lang w:val="en-GB"/>
        </w:rPr>
        <w:t>.</w:t>
      </w:r>
      <w:r w:rsidR="00385A43" w:rsidRPr="00D424AA">
        <w:rPr>
          <w:rFonts w:cs="Times New Roman"/>
          <w:lang w:val="en-GB"/>
        </w:rPr>
        <w:t xml:space="preserve"> Fo</w:t>
      </w:r>
      <w:r w:rsidR="00385A43" w:rsidRPr="00841A35">
        <w:rPr>
          <w:rFonts w:cs="Times New Roman"/>
          <w:lang w:val="en-GB"/>
        </w:rPr>
        <w:t>r instance, cropland intensification has been suggest</w:t>
      </w:r>
      <w:r w:rsidR="00385A43" w:rsidRPr="00D424AA">
        <w:rPr>
          <w:rFonts w:cs="Times New Roman"/>
          <w:lang w:val="en-GB"/>
        </w:rPr>
        <w:t xml:space="preserve">ed to be responsible for a cooling of the highest temperature percentiles in the US Midwest </w:t>
      </w:r>
      <w:commentRangeStart w:id="729"/>
      <w:r w:rsidR="00385A43" w:rsidRPr="00D424AA">
        <w:rPr>
          <w:rFonts w:cs="Times New Roman"/>
          <w:lang w:val="en-GB"/>
        </w:rPr>
        <w:fldChar w:fldCharType="begin" w:fldLock="1"/>
      </w:r>
      <w:ins w:id="730" w:author="Robin Matthews" w:date="2021-07-13T18:01:00Z">
        <w:r w:rsidR="00CB770A">
          <w:rPr>
            <w:rFonts w:cs="Times New Roman"/>
            <w:lang w:val="en-GB"/>
          </w:rPr>
          <w:instrText>ADDIN CSL_CITATION { "citationItems" : [ { "id" : "ITEM-1", "itemData" : { "DOI" : "10.1038/nclimate2825", "ISSN" : "1758-678X", "author" : [ { "dropping-particle" : "", "family" : "Mueller", "given" : "Nathaniel D.", "non-dropping-particle" : "", "parse-names" : false, "suffix" : "" }, { "dropping-particle" : "", "family" : "Butler", "given" : "Ethan E.", "non-dropping-particle" : "", "parse-names" : false, "suffix" : "" }, { "dropping-particle" : "", "family" : "McKinnon", "given" : "Karen A.", "non-dropping-particle" : "", "parse-names" : false, "suffix" : "" }, { "dropping-particle" : "", "family" : "Rhines", "given" : "Andrew", "non-dropping-particle" : "", "parse-names" : false, "suffix" : "" }, { "dropping-particle" : "", "family" : "Tingley", "given" : "Martin", "non-dropping-particle" : "", "parse-names" : false, "suffix" : "" }, { "dropping-particle" : "", "family" : "Holbrook", "given" : "N. Michele", "non-dropping-particle" : "", "parse-names" : false, "suffix" : "" }, { "dropping-particle" : "", "family" : "Huybers", "given" : "Peter", "non-dropping-particle" : "", "parse-names" : false, "suffix" : "" } ], "container-title" : "Nature Climate Change", "id" : "ITEM-1", "issue" : "3", "issued" : { "date-parts" : [ [ "2016", "3", "12" ] ] }, "page" : "317-322", "title" : "Cooling of US Midwest summer temperature extremes from cropland intensification", "translator" : [ { "dropping-particle" : "", "family" : "S1603", "given" : "", "non-dropping-particle" : "", "parse-names" : false, "suffix" : "" } ], "type" : "article-journal", "volume" : "6" }, "uris" : [ "http://www.mendeley.com/documents/?uuid=35bc5d6b-2262-41be-84ed-48845582a888" ] } ], "mendeley" : { "formattedCitation" : "(Mueller et al., 2016b)", "manualFormatting" : "(N.D. Mueller et al., 2016)", "plainTextFormattedCitation" : "(Mueller et al., 2016b)", "previouslyFormattedCitation" : "(Mueller et al., 2016b)" }, "properties" : { "noteIndex" : 0 }, "schema" : "https://github.com/citation-style-language/schema/raw/master/csl-citation.json" }</w:instrText>
        </w:r>
      </w:ins>
      <w:del w:id="731" w:author="Robin Matthews" w:date="2021-07-13T18:01:00Z">
        <w:r w:rsidR="00FF6231" w:rsidDel="00CB770A">
          <w:rPr>
            <w:rFonts w:cs="Times New Roman"/>
            <w:lang w:val="en-GB"/>
          </w:rPr>
          <w:delInstrText>ADDIN CSL_CITATION { "citationItems" : [ { "id" : "ITEM-1", "itemData" : { "DOI" : "10.1038/nclimate2825", "ISSN" : "1758-678X", "author" : [ { "dropping-particle" : "", "family" : "Mueller", "given" : "Nathaniel D.", "non-dropping-particle" : "", "parse-names" : false, "suffix" : "" }, { "dropping-particle" : "", "family" : "Butler", "given" : "Ethan E.", "non-dropping-particle" : "", "parse-names" : false, "suffix" : "" }, { "dropping-particle" : "", "family" : "McKinnon", "given" : "Karen A.", "non-dropping-particle" : "", "parse-names" : false, "suffix" : "" }, { "dropping-particle" : "", "family" : "Rhines", "given" : "Andrew", "non-dropping-particle" : "", "parse-names" : false, "suffix" : "" }, { "dropping-particle" : "", "family" : "Tingley", "given" : "Martin", "non-dropping-particle" : "", "parse-names" : false, "suffix" : "" }, { "dropping-particle" : "", "family" : "Holbrook", "given" : "N. Michele", "non-dropping-particle" : "", "parse-names" : false, "suffix" : "" }, { "dropping-particle" : "", "family" : "Huybers", "given" : "Peter", "non-dropping-particle" : "", "parse-names" : false, "suffix" : "" } ], "container-title" : "Nature Climate Change", "id" : "ITEM-1", "issue" : "3", "issued" : { "date-parts" : [ [ "2016", "3", "12" ] ] }, "page" : "317-322", "title" : "Cooling of US Midwest summer temperature extremes from cropland intensification", "translator" : [ { "dropping-particle" : "", "family" : "S1603", "given" : "", "non-dropping-particle" : "", "parse-names" : false, "suffix" : "" } ], "type" : "article-journal", "volume" : "6" }, "uris" : [ "http://www.mendeley.com/documents/?uuid=35bc5d6b-2262-41be-84ed-48845582a888" ] } ], "mendeley" : { "formattedCitation" : "(Mueller et al., 2016b)", "plainTextFormattedCitation" : "(Mueller et al., 2016b)", "previouslyFormattedCitation" : "(Mueller et al., 2016b)" }, "properties" : { "noteIndex" : 0 }, "schema" : "https://github.com/citation-style-language/schema/raw/master/csl-citation.json" }</w:delInstrText>
        </w:r>
      </w:del>
      <w:r w:rsidR="00385A43" w:rsidRPr="00D424AA">
        <w:rPr>
          <w:rFonts w:cs="Times New Roman"/>
          <w:lang w:val="en-GB"/>
        </w:rPr>
        <w:fldChar w:fldCharType="separate"/>
      </w:r>
      <w:r w:rsidR="00A26296">
        <w:rPr>
          <w:rFonts w:cs="Times New Roman"/>
          <w:noProof/>
          <w:lang w:val="en-GB"/>
        </w:rPr>
        <w:t>(</w:t>
      </w:r>
      <w:ins w:id="732" w:author="Robin Matthews" w:date="2021-07-13T18:01:00Z">
        <w:r w:rsidR="00CB770A">
          <w:rPr>
            <w:rFonts w:cs="Times New Roman"/>
            <w:noProof/>
            <w:lang w:val="en-GB"/>
          </w:rPr>
          <w:t xml:space="preserve">N.D. </w:t>
        </w:r>
      </w:ins>
      <w:r w:rsidR="00A26296">
        <w:rPr>
          <w:rFonts w:cs="Times New Roman"/>
          <w:noProof/>
          <w:lang w:val="en-GB"/>
        </w:rPr>
        <w:t>Mueller et al., 2016</w:t>
      </w:r>
      <w:del w:id="733" w:author="Robin Matthews" w:date="2021-07-13T18:01:00Z">
        <w:r w:rsidR="00A26296" w:rsidDel="00CB770A">
          <w:rPr>
            <w:rFonts w:cs="Times New Roman"/>
            <w:noProof/>
            <w:lang w:val="en-GB"/>
          </w:rPr>
          <w:delText>b</w:delText>
        </w:r>
      </w:del>
      <w:r w:rsidR="00A26296">
        <w:rPr>
          <w:rFonts w:cs="Times New Roman"/>
          <w:noProof/>
          <w:lang w:val="en-GB"/>
        </w:rPr>
        <w:t>)</w:t>
      </w:r>
      <w:r w:rsidR="00385A43" w:rsidRPr="00D424AA">
        <w:rPr>
          <w:rFonts w:cs="Times New Roman"/>
          <w:lang w:val="en-GB"/>
        </w:rPr>
        <w:fldChar w:fldCharType="end"/>
      </w:r>
      <w:commentRangeEnd w:id="729"/>
      <w:r w:rsidR="00A26296">
        <w:rPr>
          <w:rStyle w:val="Marquedecommentaire"/>
        </w:rPr>
        <w:commentReference w:id="729"/>
      </w:r>
      <w:r w:rsidR="00385A43" w:rsidRPr="00841A35">
        <w:rPr>
          <w:rFonts w:cs="Times New Roman"/>
          <w:lang w:val="en-GB"/>
        </w:rPr>
        <w:t xml:space="preserve">. </w:t>
      </w:r>
      <w:r w:rsidR="00302C31" w:rsidRPr="00D424AA">
        <w:rPr>
          <w:rFonts w:cs="Times New Roman"/>
          <w:lang w:val="en-GB"/>
        </w:rPr>
        <w:t>Irr</w:t>
      </w:r>
      <w:r w:rsidR="00302C31" w:rsidRPr="00841A35">
        <w:rPr>
          <w:rFonts w:cs="Times New Roman"/>
          <w:lang w:val="en-GB"/>
        </w:rPr>
        <w:t>igation has been shown to be responsible for a coolin</w:t>
      </w:r>
      <w:r w:rsidR="00302C31" w:rsidRPr="00D424AA">
        <w:rPr>
          <w:rFonts w:cs="Times New Roman"/>
          <w:lang w:val="en-GB"/>
        </w:rPr>
        <w:t xml:space="preserve">g of hot temperature extremes of up to 1-2°C in many mid-latitude regions in the present climate </w:t>
      </w:r>
      <w:bookmarkStart w:id="734" w:name="_Hlk77091716"/>
      <w:ins w:id="735" w:author="Robin Matthews" w:date="2021-07-13T18:02:00Z">
        <w:r w:rsidR="00CB770A">
          <w:rPr>
            <w:rFonts w:cs="Times New Roman"/>
            <w:lang w:val="en-GB"/>
          </w:rPr>
          <w:fldChar w:fldCharType="begin" w:fldLock="1"/>
        </w:r>
      </w:ins>
      <w:r w:rsidR="0012753B">
        <w:rPr>
          <w:rFonts w:cs="Times New Roman"/>
          <w:lang w:val="en-GB"/>
        </w:rPr>
        <w:instrText>ADDIN CSL_CITATION { "citationItems" : [ { "id" : "ITEM-1", "itemData" : { "DOI" : "10.1002/2016JD025740", "ISSN" : "2169897X",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1", "issue" : "3", "issued" : { "date-parts" : [ [ "2017", "2", "16" ] ] }, "page" : "1403-1422", "title" : "Present-day irrigation mitigates heat extremes", "translator" : [ { "dropping-particle" : "", "family" : "S1482", "given" : "", "non-dropping-particle" : "", "parse-names" : false, "suffix" : "" } ], "type" : "article-journal", "volume" : "122" }, "uris" : [ "http://www.mendeley.com/documents/?uuid=f6cc8987-541d-49f9-9979-adc9181b44a2" ] }, { "id" : "ITEM-2", "itemData" : { "DOI" : "10.1038/s41467-019-14075-4", "ISSN" : "2041-1723", "author" : [ { "dropping-particle" : "", "family" : "Thiery", "given" : "Wim", "non-dropping-particle" : "", "parse-names" : false, "suffix" : "" }, { "dropping-particle" : "", "family" : "Visser", "given" : "Auke J.", "non-dropping-particle" : "", "parse-names" : false, "suffix" : "" }, { "dropping-particle" : "", "family" : "Fischer", "given" : "Erich M.", "non-dropping-particle" : "", "parse-names" : false, "suffix" : "" }, { "dropping-particle" : "", "family" : "Hauser", "given" : "Mathias", "non-dropping-particle" : "", "parse-names" : false, "suffix" : "" }, { "dropping-particle" : "", "family" : "Hirsch", "given" : "Annette L.", "non-dropping-particle" : "", "parse-names" : false, "suffix" : "" }, { "dropping-particle" : "", "family" : "Lawrence", "given" : "David M.", "non-dropping-particle" : "", "parse-names" : false, "suffix" : "" }, { "dropping-particle" : "", "family" : "Lejeune", "given" : "Quentin", "non-dropping-particle" : "", "parse-names" : false, "suffix" : "" }, { "dropping-particle" : "", "family" : "Davin", "given" : "Edouard L.", "non-dropping-particle" : "", "parse-names" : false, "suffix" : "" }, { "dropping-particle" : "", "family" : "Seneviratne", "given" : "Sonia I.", "non-dropping-particle" : "", "parse-names" : false, "suffix" : "" } ], "container-title" : "Nature Communications", "id" : "ITEM-2", "issue" : "1", "issued" : { "date-parts" : [ [ "2020", "12", "15" ] ] }, "page" : "290", "title" : "Warming of hot extremes alleviated by expanding irrigation", "translator" : [ { "dropping-particle" : "", "family" : "S3276", "given" : "", "non-dropping-particle" : "", "parse-names" : false, "suffix" : "" } ], "type" : "article-journal", "volume" : "11" }, "uris" : [ "http://www.mendeley.com/documents/?uuid=8671da97-d9a2-4eae-bc56-9831bc97254f" ] } ], "mendeley" : { "formattedCitation" : "(Thiery et al., 2017, 2020)", "plainTextFormattedCitation" : "(Thiery et al., 2017, 2020)", "previouslyFormattedCitation" : "(Thiery et al., 2017, 2020)" }, "properties" : { "noteIndex" : 0 }, "schema" : "https://github.com/citation-style-language/schema/raw/master/csl-citation.json" }</w:instrText>
      </w:r>
      <w:ins w:id="736" w:author="Robin Matthews" w:date="2021-07-13T18:02:00Z">
        <w:r w:rsidR="00CB770A">
          <w:rPr>
            <w:rFonts w:cs="Times New Roman"/>
            <w:lang w:val="en-GB"/>
          </w:rPr>
          <w:fldChar w:fldCharType="separate"/>
        </w:r>
        <w:r w:rsidR="00CB770A" w:rsidRPr="00C3442A">
          <w:rPr>
            <w:rFonts w:cs="Times New Roman"/>
            <w:noProof/>
            <w:lang w:val="en-GB"/>
          </w:rPr>
          <w:t>(Thiery et al., 2017, 2020)</w:t>
        </w:r>
        <w:r w:rsidR="00CB770A">
          <w:rPr>
            <w:rFonts w:cs="Times New Roman"/>
            <w:lang w:val="en-GB"/>
          </w:rPr>
          <w:fldChar w:fldCharType="end"/>
        </w:r>
      </w:ins>
      <w:commentRangeStart w:id="737"/>
      <w:del w:id="738" w:author="Robin Matthews" w:date="2021-07-13T18:01:00Z">
        <w:r w:rsidR="00302C31" w:rsidRPr="00D424AA" w:rsidDel="00CB770A">
          <w:rPr>
            <w:rFonts w:cs="Times New Roman"/>
            <w:lang w:val="en-GB"/>
          </w:rPr>
          <w:fldChar w:fldCharType="begin" w:fldLock="1"/>
        </w:r>
        <w:r w:rsidR="00FF6231" w:rsidDel="00CB770A">
          <w:rPr>
            <w:rFonts w:cs="Times New Roman"/>
            <w:lang w:val="en-GB"/>
          </w:rPr>
          <w:delInstrText>ADDIN CSL_CITATION { "citationItems" : [ { "id" : "ITEM-1", "itemData" : { "DOI" : "10.1002/2016JD025740", "ISSN" : "2169897X", "author" : [ { "dropping-particle" : "", "family" : "Thiery", "given" : "Wim", "non-dropping-particle" : "", "parse-names" : false, "suffix" : "" }, { "dropping-particle" : "", "family" : "Davin", "given" : "Edouard L.", "non-dropping-particle" : "", "p</w:delInstrText>
        </w:r>
        <w:r w:rsidR="00FF6231" w:rsidRPr="00562C4D" w:rsidDel="00CB770A">
          <w:rPr>
            <w:rFonts w:cs="Times New Roman"/>
          </w:rPr>
          <w:delInstrText>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1", "issue" : "3", "issued" : { "date-parts" : [ [ "2017", "2", "16" ] ] }, "page" : "1403-1422", "title" : "Present-day irrigation mitigates heat extremes", "translator" : [ { "dropping-particle" : "", "family" : "S1482", "given" : "", "non-dropping-particle" : "", "pars</w:delInstrText>
        </w:r>
        <w:r w:rsidR="00FF6231" w:rsidRPr="006A2665" w:rsidDel="00CB770A">
          <w:rPr>
            <w:rFonts w:cs="Times New Roman"/>
          </w:rPr>
          <w:delInstrText>e-names" : false, "suffix" : "" } ], "type" : "article-journal", "volume" : "122" }, "uris" : [ "http://www.mendeley.com/documents/?uuid=f6cc8987-541d-49f9-9979-adc9181b44a2" ] } ], "mendeley" : { "formattedCitation" : "(Thiery et al., 2017)", "manualFormatting" : "(Thiery et al., 2017;", "plainTextFormattedCitation" : "(Thiery et al., 2017)", "previouslyFormattedCitation" : "(Thiery et al., 2017)" }, "properties" : { "noteIndex" : 0 }, "schema" : "https://github.com/citation-style-language/schema/raw/master/csl-citation.json" }</w:delInstrText>
        </w:r>
        <w:r w:rsidR="00302C31" w:rsidRPr="00D424AA" w:rsidDel="00CB770A">
          <w:rPr>
            <w:rFonts w:cs="Times New Roman"/>
            <w:lang w:val="en-GB"/>
          </w:rPr>
          <w:fldChar w:fldCharType="separate"/>
        </w:r>
        <w:r w:rsidR="00A26296" w:rsidDel="00CB770A">
          <w:rPr>
            <w:rFonts w:cs="Times New Roman"/>
            <w:noProof/>
          </w:rPr>
          <w:delText>(Thiery et al., 2017;</w:delText>
        </w:r>
        <w:r w:rsidR="00302C31" w:rsidRPr="00D424AA" w:rsidDel="00CB770A">
          <w:rPr>
            <w:rFonts w:cs="Times New Roman"/>
            <w:lang w:val="en-GB"/>
          </w:rPr>
          <w:fldChar w:fldCharType="end"/>
        </w:r>
        <w:commentRangeEnd w:id="737"/>
        <w:r w:rsidR="00A26296" w:rsidDel="00CB770A">
          <w:rPr>
            <w:rStyle w:val="Marquedecommentaire"/>
          </w:rPr>
          <w:commentReference w:id="737"/>
        </w:r>
        <w:r w:rsidR="00302C31" w:rsidRPr="00DE0594" w:rsidDel="00CB770A">
          <w:rPr>
            <w:rFonts w:cs="Times New Roman"/>
          </w:rPr>
          <w:delText xml:space="preserve"> </w:delText>
        </w:r>
        <w:commentRangeStart w:id="739"/>
        <w:r w:rsidR="00302C31" w:rsidRPr="00D424AA" w:rsidDel="00CB770A">
          <w:rPr>
            <w:rFonts w:cs="Times New Roman"/>
            <w:lang w:val="en-GB"/>
          </w:rPr>
          <w:fldChar w:fldCharType="begin" w:fldLock="1"/>
        </w:r>
        <w:r w:rsidR="00FF6231" w:rsidDel="00CB770A">
          <w:rPr>
            <w:rFonts w:cs="Times New Roman"/>
          </w:rPr>
          <w:delInstrText>ADDIN CSL_CITATION { "citationItems" : [ { "id" : "ITEM-1", "itemData" : { "DOI" : "10.1038/s41467-019-14075-4", "ISSN" : "2041-1723", "author" : [ { "dropping-particle" : "", "family" : "Thiery", "given" : "Wim", "non-dropping-particle" : "", "parse-names" : false, "suffix" : "" }, { "dropping-particle" : "", "family" : "Visser", "given" : "Auke J.", "non-dropping-particle" : "", "parse-names" : false, "suffix" : "" }, { "dropping-particle" : "", "family" : "Fischer", "given" : "Erich M.", "non-dropping-particle" : "", "parse-names" : false, "suffix" : "" }, { "dropping-particle" : "", "family" : "Hauser", "given" : "Mathias", "non-dropping-particle" : "", "parse-names" : false, "suffix" : "" }, { "dropping-particle" : "", "family" : "Hirsch", "given" : "Annette L.", "non-dropping-particle" : "", "parse</w:delInstrText>
        </w:r>
        <w:r w:rsidR="00FF6231" w:rsidRPr="00B549EC" w:rsidDel="00CB770A">
          <w:rPr>
            <w:rFonts w:cs="Times New Roman"/>
            <w:lang w:val="en-US"/>
          </w:rPr>
          <w:delInstrText>-names" : false, "suffix" : "" }, { "dropping-particle" : "", "family" : "Lawrence", "given" : "David M.", "non-dropping-particle" : "", "parse-names" : false, "suffix" : "" }, { "dropping-particle" : "", "family" : "Lejeune", "given" : "Quentin", "non-dropping-particle" : "", "parse-names" : false, "suffix" : "" }, { "dropping-particle" : "", "family" : "Davin", "given" : "Edouard L.", "non-dropping-particle" : "", "parse-names" : false, "suffix" : "" }, { "dropping-particle" : "", "family" : "Seneviratne", "given" : "Sonia I.", "non-dropping-particle" : "", "parse-names" : false, "suffix" : "" } ], "container-title" : "Nature Communications", "id" : "ITEM-1", "issue" : "1", "issued" : { "date-parts" : [ [ "2020", "12", "15" ] ] }, "page" : "290", "title" : "Warming of hot extremes alleviated by expanding irrigation", "translator" : [ { "dropping-particle" : "", "family" : "S3276", "given" : "", "non-dropping-particle" : "", "parse-names" : false, "suffix" : "" } ], "type" : "article-journal", "volume" : "11" }, "uris" : [ "http://www.mendeley.com/documents/?uuid=8671da97-d9a2-4eae-bc56-9831bc97254f" ] } ], "mendeley" : { "formattedCitation" : "(Thiery et al., 2020)", "manualFormatting" : "Thiery et al., 2020)", "plainTextFormattedCitation" : "(Thiery et al., 2020)", "previouslyFormattedCitation" : "(Thiery et al., 2020)" }, "properties" : { "noteIndex" : 0 }, "schema" : "https://github.com/citation-style-language/schema/raw/master/csl-citation.json" }</w:delInstrText>
        </w:r>
        <w:r w:rsidR="00302C31" w:rsidRPr="00D424AA" w:rsidDel="00CB770A">
          <w:rPr>
            <w:rFonts w:cs="Times New Roman"/>
            <w:lang w:val="en-GB"/>
          </w:rPr>
          <w:fldChar w:fldCharType="separate"/>
        </w:r>
        <w:r w:rsidR="00A26296" w:rsidRPr="00B549EC" w:rsidDel="00CB770A">
          <w:rPr>
            <w:rFonts w:cs="Times New Roman"/>
            <w:noProof/>
            <w:lang w:val="en-US"/>
          </w:rPr>
          <w:delText>Thiery et al., 2020)</w:delText>
        </w:r>
        <w:r w:rsidR="00302C31" w:rsidRPr="00D424AA" w:rsidDel="00CB770A">
          <w:rPr>
            <w:rFonts w:cs="Times New Roman"/>
            <w:lang w:val="en-GB"/>
          </w:rPr>
          <w:fldChar w:fldCharType="end"/>
        </w:r>
      </w:del>
      <w:bookmarkEnd w:id="734"/>
      <w:commentRangeEnd w:id="739"/>
      <w:r w:rsidR="00A26296">
        <w:rPr>
          <w:rStyle w:val="Marquedecommentaire"/>
        </w:rPr>
        <w:commentReference w:id="739"/>
      </w:r>
      <w:r w:rsidR="00302C31" w:rsidRPr="00B549EC">
        <w:rPr>
          <w:rFonts w:cs="Times New Roman"/>
          <w:lang w:val="en-US"/>
        </w:rPr>
        <w:t>, a process not represented in most of state-of-the-art ESM</w:t>
      </w:r>
      <w:r w:rsidR="00EB78DB" w:rsidRPr="00B549EC">
        <w:rPr>
          <w:rFonts w:cs="Times New Roman"/>
          <w:lang w:val="en-US"/>
        </w:rPr>
        <w:t>s</w:t>
      </w:r>
      <w:r w:rsidR="00302C31" w:rsidRPr="00B549EC">
        <w:rPr>
          <w:rFonts w:cs="Times New Roman"/>
          <w:lang w:val="en-US"/>
        </w:rPr>
        <w:t xml:space="preserve"> (CMIP5, CMIP6).</w:t>
      </w:r>
      <w:r w:rsidRPr="00B549EC">
        <w:rPr>
          <w:rFonts w:cs="Times New Roman"/>
          <w:lang w:val="en-US"/>
        </w:rPr>
        <w:t xml:space="preserve"> </w:t>
      </w:r>
      <w:r w:rsidRPr="00D424AA">
        <w:rPr>
          <w:rFonts w:cs="Times New Roman"/>
          <w:lang w:val="en-GB"/>
        </w:rPr>
        <w:t xml:space="preserve">Double cropping may </w:t>
      </w:r>
      <w:r w:rsidRPr="00D424AA">
        <w:rPr>
          <w:rFonts w:cs="Times New Roman"/>
          <w:lang w:val="en-GB"/>
        </w:rPr>
        <w:lastRenderedPageBreak/>
        <w:t xml:space="preserve">have led to increased hot extremes in the inter-cropping season in part of China </w:t>
      </w:r>
      <w:r w:rsidRPr="00D424AA">
        <w:rPr>
          <w:rFonts w:cs="Times New Roman"/>
          <w:lang w:val="en-GB"/>
        </w:rPr>
        <w:fldChar w:fldCharType="begin" w:fldLock="1"/>
      </w:r>
      <w:r w:rsidR="00FF6231">
        <w:rPr>
          <w:rFonts w:cs="Times New Roman"/>
          <w:lang w:val="en-GB"/>
        </w:rPr>
        <w:instrText>ADDIN CSL_CITATION { "citationItems" : [ { "id" : "ITEM-1", "itemData" : { "DOI" : "10.1038/nclimate2266", "ISSN" : "1758-678X", "author" : [ { "dropping-particle" : "", "family" : "Jeong", "given" : "Su-Jong", "non-dropping-particle" : "", "parse-names" : false, "suffix" : "" }, { "dropping-particle" : "", "family" : "Ho", "given" : "Chang-Hoi", "non-dropping-particle" : "", "parse-names" : false, "suffix" : "" }, { "dropping-particle" : "", "family" : "Piao", "given" : "Shilong", "non-dropping-particle" : "", "parse-names" : false, "suffix" : "" }, { "dropping-particle" : "", "family" : "Kim", "given" : "Jinwon", "non-dropping-particle" : "", "parse-names" : false, "suffix" : "" }, { "dropping-particle" : "", "family" : "Ciais", "given" : "Philippe", "non-dropping-particle" : "", "parse-names" : false, "suffix" : "" }, { "dropping-particle" : "", "family" : "Lee", "given" : "Yun-Bok", "non-dropping-particle" : "", "parse-names" : false, "suffix" : "" }, { "dropping-particle" : "", "family" : "Jhun", "given" : "Jong-Ghap", "non-dropping-particle" : "", "parse-names" : false, "suffix" : "" }, { "dropping-particle" : "", "family" : "Park", "given" : "Seon Ki", "non-dropping-particle" : "", "parse-names" : false, "suffix" : "" } ], "container-title" : "Nature Climate Change", "id" : "ITEM-1", "issue" : "7", "issued" : { "date-parts" : [ [ "2014", "7", "8" ] ] }, "page" : "615-619", "title" : "Effects of double cropping on summer climate of the North China Plain and neighbouring regions", "translator" : [ { "dropping-particle" : "", "family" : "S1781", "given" : "", "non-dropping-particle" : "", "parse-names" : false, "suffix" : "" } ], "type" : "article-journal", "volume" : "4" }, "uris" : [ "http://www.mendeley.com/documents/?uuid=a89de058-65d9-4883-bef5-7554c4479688", "http://www.mendeley.com/documents/?uuid=31c88afb-5d29-4b38-a674-b68d4e220274" ] } ], "mendeley" : { "formattedCitation" : "(Jeong et al., 2014)", "plainTextFormattedCitation" : "(Jeong et al., 2014)", "previouslyFormattedCitation" : "(Jeong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Jeong et al., 2014)</w:t>
      </w:r>
      <w:r w:rsidRPr="00D424AA">
        <w:rPr>
          <w:rFonts w:cs="Times New Roman"/>
          <w:lang w:val="en-GB"/>
        </w:rPr>
        <w:fldChar w:fldCharType="end"/>
      </w:r>
      <w:r w:rsidRPr="00841A35">
        <w:rPr>
          <w:rFonts w:cs="Times New Roman"/>
          <w:lang w:val="en-GB"/>
        </w:rPr>
        <w:t>. Rapid increases in summertime warming in western Europe and northeast Asia since the 1980s are linked to a reduction in anthropogeni</w:t>
      </w:r>
      <w:r w:rsidRPr="00D424AA">
        <w:rPr>
          <w:rFonts w:cs="Times New Roman"/>
          <w:lang w:val="en-GB"/>
        </w:rPr>
        <w:t xml:space="preserve">c aerosol precursor emissions over Europe </w:t>
      </w:r>
      <w:bookmarkStart w:id="740" w:name="_Hlk77091760"/>
      <w:ins w:id="741" w:author="Robin Matthews" w:date="2021-07-13T18:03:00Z">
        <w:r w:rsidR="00CB770A">
          <w:rPr>
            <w:rFonts w:cs="Times New Roman"/>
            <w:lang w:val="en-GB"/>
          </w:rPr>
          <w:fldChar w:fldCharType="begin" w:fldLock="1"/>
        </w:r>
      </w:ins>
      <w:r w:rsidR="003A5209">
        <w:rPr>
          <w:rFonts w:cs="Times New Roman"/>
          <w:lang w:val="en-GB"/>
        </w:rPr>
        <w:instrText>ADDIN CSL_CITATION { "citationItems" : [ { "id" : "ITEM-1", "itemData" : { "DOI" : "10.1007/s00376-016-5247-3", "ISBN" : "0037601652", "ISSN" : "02561530", "abstract" : "This study investigated the drivers and physical processes for the abrupt decadal summer surface warming and increases in hot temperature extremes that occurred over Northeast Asia in the mid-1990s. Observations indicate an abrupt increase in summer mean surface air temperature (SAT) over Northeast Asia since the mid-1990s. Accompanying this abrupt surface warming, significant changes in some temperature extremes, characterized by increases in summer mean daily maximum temperature (Tmax), daily minimum temperature (Tmin), annual hottest day temperature (TXx), and annual warmest night temperature (TNx) were observed. There were also increases in the frequency of summer days (SU) and tropical nights (TR). Atmospheric general circulation model experiments forced by changes in sea surface temperature (SST)/ sea ice extent (SIE), anthropogenic greenhouse gas (GHG) concentrations, and anthropogenic aerosol (AA) forcing, relative to the period 1964\u2013 93, reproduced the general patterns of observed summer mean SAT changes and associated changes in temperature extremes, although the abrupt decrease in precipitation since the mid-1990s was not simulated. Additional model experiments with different forcings indicated that changes in SST/SIE explained 76% of the area-averaged summer mean surface warming signal over Northeast Asia, while the direct impact of changes in GHG and AA explained the remaining 24% of the surface warming signal. Analysis of physical processes indicated that the direct impact of the changes in AA (through aerosol\u2013 radiation and aerosol\u2013cloud interactions), mainly related to the reduction of AA precursor emissions over Europe, played a dominant role in the increase in TXx and a similarly important role as SST/SIE changes in the increase in the frequency of SU over Northeast Asia via AA-induced coupled atmosphere\u2013land surface and cloud feedbacks, rather than through a direct impact of AA changes on cloud condensation nuclei. The modelling results also imply that the abrupt summer surface warming and increases in hot temperature extremes over Northeast Asia since the mid-1990s will probably sustain in the next few decades as GHG concentrations continue to increase and AA precursor emissions over both North America and Europe continue", "author" : [ { "dropping-particle" : "", "family" : "Dong", "given" : "Buwen", "non-dropping-particle" : "", "parse-names" : false, "suffix" : "" }, { "dropping-particle" : "", "family" : "Sutton", "given" : "Rowan T.", "non-dropping-particle" : "", "parse-names" : false, "suffix" : "" }, { "dropping-particle" : "", "family" : "Chen", "given" : "Wei", "non-dropping-particle" : "", "parse-names" : false, "suffix" : "" }, { "dropping-particle" : "", "family" : "Liu", "given" : "Xiaodong", "non-dropping-particle" : "", "parse-names" : false, "suffix" : "" }, { "dropping-particle" : "", "family" : "Lu", "given" : "Riyu", "non-dropping-particle" : "", "parse-names" : false, "suffix" : "" }, { "dropping-particle" : "", "family" : "Sun", "given" : "Ying", "non-dropping-particle" : "", "parse-names" : false, "suffix" : "" } ], "container-title" : "Advances in Atmospheric Sciences", "id" : "ITEM-1", "issue" : "9", "issued" : { "date-parts" : [ [ "2016" ] ] }, "page" : "1005-1023", "title" : "Abrupt summer warming and changes in temperature extremes over Northeast Asia since the mid-1990s: Drivers and physical processes", "translator" : [ { "dropping-particle" : "", "family" : "S823", "given" : "", "non-dropping-particle" : "", "parse-names" : false, "suffix" : "" } ], "type" : "article-journal", "volume" : "33" }, "uris" : [ "http://www.mendeley.com/documents/?uuid=52aea401-446b-4e4e-8abf-d0fe240e602c" ] }, { "id" : "ITEM-2", "itemData" : { "DOI" : "10.1007/s00382-016-3158-8", "ISBN" : "0038201631", "ISSN" : "0930-7575", "abstract" : "frequency of summer days. It explains 45.5 \u00b1 17.6 % and 40.9 \u00b1 18.4 % of area averaged signals for these tempera-ture extremes. The direct impact of the reduction of AAer precursor emissions over Europe acts to increase DTR locally, but the change in DTR is countered by the direct impact of GHGs forcing. In the next few decades, green-house gas concentrations will continue to rise and AAer precursor emissions over Europe and North America will continue to decline. Our results suggest that the changes in summer seasonal mean SAT and temperature extremes over Western Europe since the mid-1990s are most likely to be sustained or amplified in the near term, unless other factors intervene.", "author" : [ { "dropping-particle" : "", "family" : "Dong", "given" : "Buwen", "non-dropping-particle" : "", "parse-names" : false, "suffix" : "" }, { "dropping-particle" : "", "family" : "Sutton", "given" : "Rowan T.", "non-dropping-particle" : "", "parse-names" : false, "suffix" : "" }, { "dropping-particle" : "", "family" : "Shaffrey", "given" : "Len", "non-dropping-particle" : "", "parse-names" : false, "suffix" : "" } ], "container-title" : "Climate Dynamics", "id" : "ITEM-2", "issue" : "5-6", "issued" : { "date-parts" : [ [ "2017", "3", "5" ] ] }, "page" : "1537-1554", "publisher" : "Springer Berlin Heidelberg", "title" : "Understanding the rapid summer warming and changes in temperature extremes since the mid-1990s over Western Europe", "translator" : [ { "dropping-particle" : "", "family" : "S1775", "given" : "", "non-dropping-particle" : "", "parse-names" : false, "suffix" : "" } ], "type" : "article-journal", "volume" : "48" }, "uris" : [ "http://www.mendeley.com/documents/?uuid=84617715-90dd-4a09-bd55-c1b360eab508" ] }, { "id" : "ITEM-3", "itemData" : { "DOI" : "10.1002/2014GL060798", "ISSN" : "0094-8276",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u00b1?16% of the brightening and 23?\u00b1?5% of the surface warming simulated for the period 1980?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3", "issue" : "15", "issued" : { "date-parts" : [ [ "2014", "8", "16" ] ] }, "note" : "https://doi.org/10.1002/2014GL060798", "page" : "5605-5611", "publisher" : "John Wiley &amp; Sons, Ltd", "title" : "Contribution of anthropogenic sulfate aerosols to the changing Euro-Mediterranean climate since 1980", "translator" : [ { "dropping-particle" : "", "family" : "S3454", "given" : "", "non-dropping-particle" : "", "parse-names" : false, "suffix" : "" } ], "type" : "article-journal", "volume" : "41" }, "uris" : [ "http://www.mendeley.com/documents/?uuid=cf7b3868-ad5d-4eb9-be03-4b42aba81c36" ] } ], "mendeley" : { "formattedCitation" : "(Nabat et al., 2014; Dong et al., 2016b, 2017)", "manualFormatting" : "(Nabat et al., 2014; Dong et al., 2016b, 2017)", "plainTextFormattedCitation" : "(Nabat et al., 2014; Dong et al., 2016b, 2017)", "previouslyFormattedCitation" : "(Nabat et al., 2014; Dong et al., 2016b, 2017)" }, "properties" : { "noteIndex" : 0 }, "schema" : "https://github.com/citation-style-language/schema/raw/master/csl-citation.json" }</w:instrText>
      </w:r>
      <w:ins w:id="742" w:author="Robin Matthews" w:date="2021-07-13T18:03:00Z">
        <w:r w:rsidR="00CB770A">
          <w:rPr>
            <w:rFonts w:cs="Times New Roman"/>
            <w:lang w:val="en-GB"/>
          </w:rPr>
          <w:fldChar w:fldCharType="separate"/>
        </w:r>
        <w:r w:rsidR="00CB770A" w:rsidRPr="00C3442A">
          <w:rPr>
            <w:rFonts w:cs="Times New Roman"/>
            <w:noProof/>
            <w:lang w:val="en-GB"/>
          </w:rPr>
          <w:t>(Nabat et al., 2014; Dong et al., 2016</w:t>
        </w:r>
        <w:r w:rsidR="00CB770A">
          <w:rPr>
            <w:rFonts w:cs="Times New Roman"/>
            <w:noProof/>
            <w:lang w:val="en-GB"/>
          </w:rPr>
          <w:t>b</w:t>
        </w:r>
        <w:r w:rsidR="00CB770A" w:rsidRPr="00C3442A">
          <w:rPr>
            <w:rFonts w:cs="Times New Roman"/>
            <w:noProof/>
            <w:lang w:val="en-GB"/>
          </w:rPr>
          <w:t>, 2017)</w:t>
        </w:r>
        <w:r w:rsidR="00CB770A">
          <w:rPr>
            <w:rFonts w:cs="Times New Roman"/>
            <w:lang w:val="en-GB"/>
          </w:rPr>
          <w:fldChar w:fldCharType="end"/>
        </w:r>
      </w:ins>
      <w:commentRangeStart w:id="743"/>
      <w:del w:id="744" w:author="Robin Matthews" w:date="2021-07-13T18:03:00Z">
        <w:r w:rsidRPr="00D424AA" w:rsidDel="00CB770A">
          <w:rPr>
            <w:rFonts w:cs="Times New Roman"/>
            <w:lang w:val="en-GB"/>
          </w:rPr>
          <w:fldChar w:fldCharType="begin" w:fldLock="1"/>
        </w:r>
        <w:r w:rsidR="00FF6231" w:rsidRPr="00CB770A" w:rsidDel="00CB770A">
          <w:rPr>
            <w:rFonts w:cs="Times New Roman"/>
            <w:lang w:val="en-GB"/>
          </w:rPr>
          <w:delInstrText>ADDIN CSL_CITATION { "citationItems" : [ { "id" : "ITEM-1", "itemData" : { "DOI" : "10.1007/s00376-016-5247-3", "ISBN" : "0037601652", "ISSN" : "02561530", "abstract" : "This study investigated the drivers and physical processes for the abrupt decadal summer surface warming and increases in hot temperature extremes that occurred over Northeast Asia in the mid-1990s. Observations indicate an abrupt increase in summer mean surface air temperature (SAT) over Northeast Asia since the mid-1990s. Accompanying this abrupt surface warming, significant changes in some temperature extremes, characterized by increases in summer mean daily maximum temperature (Tmax), daily minimum temperature (Tmin), annual hottest day temperature (TXx), and annual warmest night temperature (TNx) were observed. There were also increases in the frequency of summer days (SU) and tropical nights (TR). Atmospheric general circulation model experiments forced by changes in sea surface temperature (SST)/ sea ice extent (SIE), anthropogenic greenhouse gas (GHG) concentrations, and anthropogenic aerosol (AA) forcing, relative to the period 1964\u2013 93, reproduced the general patterns of observed summer mean SAT changes and associated changes in temperature extremes, although the abrupt decrease in precipitation since the mid-1990s was not simulated. Additional model experiments with different forcings indicated that changes in SST/SIE explained 76% of the area-averaged summer mean surface warming signal over Northeast Asia, while the direct impact of changes in GHG and AA explained the remaining 24% of the surface warming signal. Analysis of physical processes indicated that the direct impact of the changes in AA (through aerosol\u2013 radiation and aerosol\u2013cloud interactions), mainly related to the reduction of AA precursor emissions over Europe, played a dominant role in the increase in TXx and a similarly important role as SST/SIE changes in the increase in the frequency of SU over Northeast Asia via AA-induced coupled atmosphere\u2013land surface and cloud feedbacks, rather than through a direct impact of AA changes on cloud condensation nuclei. The modelling results also imply that the abrupt summer surface warming and increases in hot temperature extremes over Northeast Asia since the mid-1990s will probably sustain in the next few decades as GHG concentrations continue to increase and AA precursor emissions over both North America and Europe continue", "author" : [ { "dropping-particle" : "", "family" : "Dong", "given" : "Buwen", "non-dropping-particle" : "", "parse-names" : false, "suffix" : "" }, { "dropping-particle" : "", "family" : "Sutton", "given" : "Rowan T.", "non-dropping-particle" : "", "parse-names" : false, "suffix" : "" }, { "dropping-particle" : "", "family" : "Chen", "given" : "Wei", "non-dropping-particle" : "", "parse-names" : false, "suffix" : "" }, { "dropping-particle" : "", "family" : "Liu", "given" : "Xiaodong", "non-dropping-particle" : "", "parse-names" : false, "suffix" : "" }, { "dropping-particle" : "", "family" : "Lu", "given" : "Riyu", "non-dropping-particle" : "", "parse-names" : false, "suffix" : "" }, { "dropping-particle" : "", "family" : "Sun", "given" : "Ying", "non-dropping-particle" : "", "parse-names" : false, "suffix" : "" } ], "container-title" : "Advances in Atmospheric Sciences", "id" : "ITEM-1", "issue" : "9", "issued" : { "date-parts" : [ [ "2016" ] ] }, "page" : "1005-1023", "title" : "Abrupt summer warming and changes in temperature extremes over Northeast Asia since the mid-1990s: Drivers and physical processes", "translator" : [ { "dropping-particle" : "", "family" : "S823", "given" : "", "non-dropping-particle" : "", "parse-names" : false, "suffix" : "" } ], "type" : "article-journal", "volume" : "33" }, "uris" : [ "http://www.mendeley.com/documents/?uuid=52aea401-446b-4e4e-8abf-d0fe240e602c" ] }, { "id" : "ITEM-2", "itemData" : { "DOI" : "10.1007/s00382-016-3158-8", "ISBN" : "0038201631", "ISSN" : "0930-7575", "abstract" : "frequency of summer days. It explains 45.5 \u00b1 17.6 % and 40.9 \u00b1 18.4 % of area averaged signals for these tempera-ture extremes. The direct impact of the reduction of AAer precursor emissions over Europe acts to increase DTR locally, but the change in DTR is countered by the direct impact of GHGs forcing. In the next few decades, green-house gas concentrations will continue to rise and AAer precursor emissions over Europe and North America will continue to decline. Our results suggest that the changes in summer seasonal mean SAT and temperature extremes over Western Europe since the mid-1990s are most likely t</w:delInstrText>
        </w:r>
        <w:r w:rsidR="00FF6231" w:rsidRPr="00CB770A" w:rsidDel="00CB770A">
          <w:rPr>
            <w:rFonts w:cs="Times New Roman"/>
          </w:rPr>
          <w:delInstrText>o be sustained or amplified in the near term, unless other factors intervene.", "author" : [ { "dropping-particle" : "", "family" : "Dong", "given" : "Buwen", "non-dropping-particle" : "", "parse-names" : false, "suffix" : "" }, { "dropping-particle" : "", "family" : "Sutton", "given" : "Rowan T.", "non-dropping-particle" : "", "parse-names" : false, "suffix" : "" }, { "dropping-particle" : "", "family" : "Shaffrey", "given" : "Len", "non-dropping-particle" : "", "parse-names" : false, "suffix" : "" } ], "container-title" : "Climate Dynamics", "id" : "ITEM-2", "issue" : "5-6", "issued" : { "date-parts" : [ [ "2017", "3", "5" ] ] }, "page" : "1537-1554", "publisher" : "Springer Berlin Heidelberg", "title" : "Understanding the rapid summer warming and changes in temperature extremes since the mid-1990s over Western Europe", "translator" : [ { "dropping-particle" : "", "family" : "S1775", "given" : "", "non-dropping-particle" : "", "parse-names" : false, "suffix" : "" } ], "type" : "article-journal", "volume" : "48" }, "uris" : [ "http://www.mendeley.com/documents/?uuid=84617715-90dd-4a09-bd55-c1b360eab508" ] } ], "mendeley" : { "formattedCitation" : "(Dong et al., 2016b, 2017)", "manualFormatting" : "(Dong et al., 2016, 2017", "plainTextFormattedCitation" : "(Dong et al., 2016b, 2017)", "previouslyFormattedCitation" : "(Dong et al., 2016b, 2017)" }, "properties" : { "noteIndex" : 0 }, "schema" : "https://github.com/citation-style-language/schema/raw/master/csl-citation.json" }</w:delInstrText>
        </w:r>
        <w:r w:rsidRPr="00D424AA" w:rsidDel="00CB770A">
          <w:rPr>
            <w:rFonts w:cs="Times New Roman"/>
            <w:lang w:val="en-GB"/>
          </w:rPr>
          <w:fldChar w:fldCharType="separate"/>
        </w:r>
        <w:r w:rsidR="00A26296" w:rsidRPr="00CB770A" w:rsidDel="00CB770A">
          <w:rPr>
            <w:rFonts w:cs="Times New Roman"/>
            <w:noProof/>
            <w:lang w:val="nb-NO"/>
          </w:rPr>
          <w:delText>(Dong et al., 2016, 2017</w:delText>
        </w:r>
        <w:r w:rsidRPr="00D424AA" w:rsidDel="00CB770A">
          <w:rPr>
            <w:rFonts w:cs="Times New Roman"/>
            <w:lang w:val="en-GB"/>
          </w:rPr>
          <w:fldChar w:fldCharType="end"/>
        </w:r>
        <w:commentRangeEnd w:id="743"/>
        <w:r w:rsidR="00A26296" w:rsidDel="00CB770A">
          <w:rPr>
            <w:rStyle w:val="Marquedecommentaire"/>
          </w:rPr>
          <w:commentReference w:id="743"/>
        </w:r>
        <w:r w:rsidRPr="00841A35" w:rsidDel="00CB770A">
          <w:rPr>
            <w:rFonts w:cs="Times New Roman"/>
            <w:lang w:val="nb-NO"/>
          </w:rPr>
          <w:delText xml:space="preserve">; </w:delText>
        </w:r>
        <w:commentRangeStart w:id="745"/>
        <w:r w:rsidRPr="00D424AA" w:rsidDel="00CB770A">
          <w:rPr>
            <w:rFonts w:cs="Times New Roman"/>
            <w:lang w:val="en-GB"/>
          </w:rPr>
          <w:fldChar w:fldCharType="begin" w:fldLock="1"/>
        </w:r>
        <w:r w:rsidR="00FF6231" w:rsidDel="00CB770A">
          <w:rPr>
            <w:rFonts w:cs="Times New Roman"/>
            <w:lang w:val="nb-NO"/>
          </w:rPr>
          <w:delInstrText>ADDIN CSL_CITATION { "citationItems" : [ { "id" : "ITEM-1", "itemData" : { "DOI" : "10.1002/2014GL060798", "ISSN" : "0094-8276",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u00b1?16% of the brightening and 23?\u00b1?5% of the surface warming simulated for the period 1980?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8", "16" ] ] }, "note" : "https://doi.org/10.1002/2014GL060798", "page" : "5605-5611", "publisher" : "John Wiley &amp; Sons, Ltd", "title" : "Contribution of anthropogenic sulfate aerosols to the changing Euro-Mediterranean climate since 1980", "translator" : [ { "dropping-particle" : "", "family" : "S3454", "given" : "", "non-dropping-particle" : "", "parse-names" : false, "suffix" : "" } ], "type" : "article-journal", "volume" : "41" }, "uris" : [ "http://www.mendeley.com/documents/?uuid=cf7b3868-ad5d-4eb9-be03-4b42aba81c36" ] } ], "mendeley" : { "formattedCitation" : "(Nabat et al., 2014)", "manualFormatting" : "Nabat et al., 2014)", "plainTextFormattedCitation" : "(Nabat et al., 2014)", "previouslyFormattedCitation" : "(Nabat et al., 2014)" }, "properties" : { "noteIndex" : 0 }, "schema" : "https://github.com/citation-style-language/schema/raw/master/csl-citation.json" }</w:delInstrText>
        </w:r>
        <w:r w:rsidRPr="00D424AA" w:rsidDel="00CB770A">
          <w:rPr>
            <w:rFonts w:cs="Times New Roman"/>
            <w:lang w:val="en-GB"/>
          </w:rPr>
          <w:fldChar w:fldCharType="separate"/>
        </w:r>
        <w:r w:rsidR="00A26296" w:rsidDel="00CB770A">
          <w:rPr>
            <w:rFonts w:cs="Times New Roman"/>
            <w:noProof/>
            <w:lang w:val="nb-NO"/>
          </w:rPr>
          <w:delText>Nabat et al., 2014)</w:delText>
        </w:r>
        <w:r w:rsidRPr="00D424AA" w:rsidDel="00CB770A">
          <w:rPr>
            <w:rFonts w:cs="Times New Roman"/>
            <w:lang w:val="en-GB"/>
          </w:rPr>
          <w:fldChar w:fldCharType="end"/>
        </w:r>
        <w:bookmarkEnd w:id="740"/>
        <w:commentRangeEnd w:id="745"/>
        <w:r w:rsidR="00A26296" w:rsidDel="00CB770A">
          <w:rPr>
            <w:rStyle w:val="Marquedecommentaire"/>
          </w:rPr>
          <w:commentReference w:id="745"/>
        </w:r>
      </w:del>
      <w:r w:rsidRPr="00841A35">
        <w:rPr>
          <w:rFonts w:cs="Times New Roman"/>
          <w:lang w:val="nb-NO"/>
        </w:rPr>
        <w:t>, in addition to the effect of increased greenhouse gas forcing (</w:t>
      </w:r>
      <w:r w:rsidR="00B5383A">
        <w:rPr>
          <w:rFonts w:cs="Times New Roman"/>
          <w:lang w:val="nb-NO"/>
        </w:rPr>
        <w:t xml:space="preserve">see also </w:t>
      </w:r>
      <w:r w:rsidR="000205A3">
        <w:rPr>
          <w:rFonts w:cs="Times New Roman"/>
          <w:lang w:val="nb-NO"/>
        </w:rPr>
        <w:t xml:space="preserve">Chapter 10, </w:t>
      </w:r>
      <w:r w:rsidRPr="00841A35">
        <w:rPr>
          <w:rFonts w:cs="Times New Roman"/>
          <w:lang w:val="nb-NO"/>
        </w:rPr>
        <w:t>Section 10.</w:t>
      </w:r>
      <w:r w:rsidR="000205A3">
        <w:rPr>
          <w:rFonts w:cs="Times New Roman"/>
          <w:lang w:val="nb-NO"/>
        </w:rPr>
        <w:t>1.3.1</w:t>
      </w:r>
      <w:r w:rsidRPr="00841A35">
        <w:rPr>
          <w:rFonts w:cs="Times New Roman"/>
          <w:lang w:val="nb-NO"/>
        </w:rPr>
        <w:t xml:space="preserve">). </w:t>
      </w:r>
      <w:r w:rsidRPr="00D424AA">
        <w:rPr>
          <w:rFonts w:cs="Times New Roman"/>
          <w:lang w:val="en-GB"/>
        </w:rPr>
        <w:t xml:space="preserve">This effect of aerosols on temperature-related extremes is also noted for declines in short-lived anthropogenic aerosol emissions over North America </w:t>
      </w:r>
      <w:r w:rsidRPr="00D424AA">
        <w:rPr>
          <w:rFonts w:cs="Times New Roman"/>
          <w:lang w:val="en-GB"/>
        </w:rPr>
        <w:fldChar w:fldCharType="begin" w:fldLock="1"/>
      </w:r>
      <w:r w:rsidR="00FF6231">
        <w:rPr>
          <w:rFonts w:cs="Times New Roman"/>
          <w:lang w:val="en-GB"/>
        </w:rPr>
        <w:instrText>ADDIN CSL_CITATION { "citationItems" : [ { "id" : "ITEM-1", "itemData" : { "DOI" : "10.1175/JCLI-D-15-0478.1", "ISSN" : "0894-8755", "abstract" : "Changes in extreme temperatures, heat waves, and heavy rainfall events\\nhave adverse effects on human health, air quality, and water resources.\\nWith aerosol-only (AER) and greenhouse gas-only (GHG) simulations from\\n1860 to 2005 in the GFDL CM3 chemistry-climate model, aerosol-induced\\nversus greenhouse gas-induced changes in temperature (summer) and\\nprecipitation (all seasons) extremes over the United States are\\ninvestigated. Small changes in these extremes in the all forcing\\nsimulations reflect cancellations between the effects of increasing\\nanthropogenic aerosols and greenhouse gases. In AER, extreme high\\ntemperatures and the number of days with temperatures above the 90th\\npercentile decline over most of the United States. The strongest\\nresponse occurs in the western United States (-2.0 degrees C and -14\\ndays, regionally averaged) and the weakest response occurs in the\\nsoutheastern United States (-0.6 degrees C and -4.8 days). An\\nopposite-signed response pattern occurs in GHG (+2.3 degrees C and +11.5\\ndays over the western United States and +1.6 degrees C and +7.2 days\\nover the southeastern United States). The similar spatial response\\npatterns in AER versus GHG suggest a preferred regional mode of response\\nthat is largely independent of the type of forcing. Extreme\\nprecipitation over the eastern United States decreases in AER,\\nparticularly in winter, and increases over the eastern and central\\nUnited States in GHG, particularly in spring. Over the twenty-first\\ncentury under the representative concentration pathway 8.5 (RCP8.5)\\nemissions scenario, the patterns of extreme temperature and\\nprecipitation associated with greenhouse gas forcing dominate.", "author" : [ { "dropping-particle" : "", "family" : "Mascioli", "given" : "Nora R.", "non-dropping-particle" : "", "parse-names" : false, "suffix" : "" }, { "dropping-particle" : "", "family" : "Fiore", "given" : "Arlene M.", "non-dropping-particle" : "", "parse-names" : false, "suffix" : "" }, { "dropping-particle" : "", "family" : "Previdi", "given" : "Michael", "non-dropping-particle" : "", "parse-names" : false, "suffix" : "" }, { "dropping-particle" : "", "family" : "Correa", "given" : "Gustavo", "non-dropping-particle" : "", "parse-names" : false, "suffix" : "" } ], "container-title" : "Journal of Climate", "id" : "ITEM-1", "issue" : "7", "issued" : { "date-parts" : [ [ "2016", "4" ] ] }, "page" : "2689-2701", "title" : "Temperature and Precipitation Extremes in the United States: Quantifying the Responses to Anthropogenic Aerosols and Greenhouse Gases", "translator" : [ { "dropping-particle" : "", "family" : "S821", "given" : "", "non-dropping-particle" : "", "parse-names" : false, "suffix" : "" } ], "type" : "article-journal", "volume" : "29" }, "uris" : [ "http://www.mendeley.com/documents/?uuid=2fc68db6-0c59-4a69-a252-bf8cfb1fd001" ] } ], "mendeley" : { "formattedCitation" : "(Mascioli et al., 2016)", "plainTextFormattedCitation" : "(Mascioli et al., 2016)", "previouslyFormattedCitation" : "(Mascioli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scioli et al., 2016)</w:t>
      </w:r>
      <w:r w:rsidRPr="00D424AA">
        <w:rPr>
          <w:rFonts w:cs="Times New Roman"/>
          <w:lang w:val="en-GB"/>
        </w:rPr>
        <w:fldChar w:fldCharType="end"/>
      </w:r>
      <w:r w:rsidRPr="00841A35">
        <w:rPr>
          <w:rFonts w:cs="Times New Roman"/>
          <w:lang w:val="en-GB"/>
        </w:rPr>
        <w:t xml:space="preserve">. On the local scale, the urban heat island (UHI) effect results in higher temperatures in urban areas than in their surrounding regions and contributes </w:t>
      </w:r>
      <w:r w:rsidRPr="00D424AA">
        <w:rPr>
          <w:rFonts w:cs="Times New Roman"/>
          <w:lang w:val="en-GB"/>
        </w:rPr>
        <w:t>to warming in regions of rapid urbanization</w:t>
      </w:r>
      <w:r w:rsidR="007B0074" w:rsidRPr="00866A10">
        <w:rPr>
          <w:rFonts w:cs="Times New Roman"/>
          <w:lang w:val="en-GB"/>
        </w:rPr>
        <w:t>, in particular for night-time temperature extremes</w:t>
      </w:r>
      <w:r w:rsidRPr="00D424AA">
        <w:rPr>
          <w:rFonts w:cs="Times New Roman"/>
          <w:lang w:val="en-GB"/>
        </w:rPr>
        <w:t xml:space="preserve"> (Box 10.3; </w:t>
      </w:r>
      <w:commentRangeStart w:id="746"/>
      <w:r w:rsidRPr="00D424AA">
        <w:rPr>
          <w:rFonts w:cs="Times New Roman"/>
          <w:lang w:val="en-GB"/>
        </w:rPr>
        <w:fldChar w:fldCharType="begin" w:fldLock="1"/>
      </w:r>
      <w:r w:rsidR="0012753B">
        <w:rPr>
          <w:rFonts w:cs="Times New Roman"/>
          <w:lang w:val="en-GB"/>
        </w:rPr>
        <w:instrText>ADDIN CSL_CITATION { "citationItems" : [ { "id" : "ITEM-1", "itemData" : { "DOI" : "10.1146/annurev-environ-102014-021155", "ISSN" : "1543-5938", "abstract" : "Urban heat island (UHI) manifests as the temperature rise in built-up urban areas relative to the surrounding rural countryside, largely because of the relatively greater proportion of incident solar energy that is absorbed and stored by man-made materials. The direct impact of UHI can be significant on both daytime and night-time temperatures, and the indirect impacts include increased air conditioning loads, deteriorated air and water quality, reduced pavement lifetimes, and exacerbated heat waves. Modifying the thermal properties and emissivity of roofs and paved surfaces and increasing the vegetated area within the city are potential mitigation strategies. A quantitative comparison of their efficacies and costs suggests that so-called cool roofs are likely the most cost-effective UHI mitigation strategy. However, additional research is needed on how to modify surface emissivities and dynamically control surface and material properties, as well as on the health and socioeconomic impacts of UHI.", "author" : [ { "dropping-particle" : "", "family" : "Phelan", "given" : "Patrick E.", "non-dropping-particle" : "", "parse-names" : false, "suffix" : "" }, { "dropping-particle" : "", "family" : "Kaloush", "given" : "Kamil", "non-dropping-particle" : "", "parse-names" : false, "suffix" : "" }, { "dropping-particle" : "", "family" : "Miner", "given" : "Mark", "non-dropping-particle" : "", "parse-names" : false, "suffix" : "" }, { "dropping-particle" : "", "family" : "Golden", "given" : "Jay", "non-dropping-particle" : "", "parse-names" : false, "suffix" : "" }, { "dropping-particle" : "", "family" : "Phelan", "given" : "Bernadette", "non-dropping-particle" : "", "parse-names" : false, "suffix" : "" }, { "dropping-particle" : "", "family" : "Silva", "given" : "Humberto", "non-dropping-particle" : "", "parse-names" : false, "suffix" : "" }, { "dropping-particle" : "", "family" : "Taylor", "given" : "Robert A.", "non-dropping-particle" : "", "parse-names" : false, "suffix" : "" } ], "container-title" : "Annual Review of Environment and Resources", "id" : "ITEM-1", "issue" : "1", "issued" : { "date-parts" : [ [ "2015" ] ] }, "page" : "285-307", "title" : "Urban Heat Island: Mechanisms, Implications, and Possible Remedies", "translator" : [ { "dropping-particle" : "", "family" : "S2660", "given" : "", "non-dropping-particle" : "", "parse-names" : false, "suffix" : "" } ], "type" : "article-journal", "volume" : "40" }, "uris" : [ "http://www.mendeley.com/documents/?uuid=0cbb22ea-4678-47b0-9b42-713560e9199a" ] }, { "id" : "ITEM-2", "itemData" : { "DOI" : "10.1007/s10980-017-0561-4", "ISSN" : "15729761", "abstract" : "Context: Cities have elevated temperatures compared to rural areas, a phenomenon known as the \u201curban heat island\u201d. Higher temperatures increase the risk of heat-related mortality, which will be exacerbated by climate change. Objectives: To examine the impact of climate change and urban growth on future urban temperatures and the potential for increased heat stress on urban residents. Methods: We conducted a systematic review of scientific articles from Jan 2000 to May 2016. Results: The majority (n = 49, = 86%) of studies examined climate change and the urban heat island in isolation, with few (8) considering their combined effect. Urban growth was found to have a large impact on local temperatures, in some cases by up to 5 \u00b0C in North-east USA. In some locations climate change increased the heat island, such as Chicago and Beijing, and in others decreased it, such as Paris and Brussels. When the relative impact of both factors was considered, the temperature increase associated with the urban heat island was always higher. Few studies (9) considered heat stress and its consequences for urban populations. Important contributors to urban temperatures, such as variation in urban density and anthropogenic heat release, were often excluded from studies. Conclusions: We identify a need for an increased research focus on (1) urban growth impact on the urban heat island in climate change studies; (2) heat stress; and, (3) variation in urban density and its impacts on anthropogenic heat. Focussing on only one factor, climate change or urban growth, risks underestimating future urban temperatures and hampering adaptation.", "author" : [ { "dropping-particle" : "", "family" : "Chapman", "given" : "Sarah", "non-dropping-particle" : "", "parse-names" : false, "suffix" : "" }, { "dropping-particle" : "", "family" : "Watson", "given" : "James E.M.", "non-dropping-particle" : "", "parse-names" : false, "suffix" : "" }, { "dropping-particle" : "", "family" : "Salazar", "given" : "Alvaro", "non-dropping-particle" : "", "parse-names" : false, "suffix" : "" }, { "dropping-particle" : "", "family" : "Thatcher", "given" : "Marcus", "non-dropping-particle" : "", "parse-names" : false, "suffix" : "" }, { "dropping-particle" : "", "family" : "McAlpine", "given" : "Clive A.", "non-dropping-particle" : "", "parse-names" : false, "suffix" : "" } ], "container-title" : "Landscape Ecology", "id" : "ITEM-2", "issue" : "10", "issued" : { "date-parts" : [ [ "2017" ] ] }, "page" : "1921-1935", "publisher" : "Springer Netherlands", "title" : "The impact of urbanization and climate change on urban temperatures: a systematic review", "translator" : [ { "dropping-particle" : "", "family" : "S2645", "given" : "", "non-dropping-particle" : "", "parse-names" : false, "suffix" : "" } ], "type" : "article-journal", "volume" : "32" }, "uris" : [ "http://www.mendeley.com/documents/?uuid=f746f167-a572-429f-80f4-21efcebf181d" ] }, { "id" : "ITEM-3", "itemData" : { "DOI" : "10.1029/2019GL084281", "ISSN" : "0094-8276", "author" : [ { "dropping-particle" : "", "family" : "Sun", "given" : "Ying", "non-dropping-particle" : "", "parse-names" : false, "suffix" : "" }, { "dropping-particle" : "", "family" : "Hu", "given" : "Ting", "non-dropping-particle" : "", "parse-names" : false, "suffix" : "" }, { "dropping-particle" : "", "family" : "Zhang", "given" : "Xuebin", "non-dropping-particle" : "", "parse-names" : false, "suffix" : "" }, { "dropping-particle" : "", "family" : "Li", "given" : "Chao", "non-dropping-particle" : "", "parse-names" : false, "suffix" : "" }, { "dr</w:instrText>
      </w:r>
      <w:r w:rsidR="0012753B" w:rsidRPr="00B549EC">
        <w:rPr>
          <w:rFonts w:cs="Times New Roman"/>
        </w:rPr>
        <w:instrText>opping-particle" : "", "family" : "Lu", "given" : "Chunhui", "non-dropping-particle" : "", "parse-names" : false, "suffix" : "" }, { "dropping-particle" : "", "family" : "Ren", "given" : "Guoyu", "non-dropping-particle" : "", "parse-names" : false, "suffix" : "" }, { "dropping-particle" : "", "family" : "Jiang", "given" : "Zhihong", "non-dropping-particle" : "", "parse-names" : false, "suffix" : "" } ], "container-title" : "Geophysical Research Letters", "id" : "ITEM-3", "issue" : "20", "issued" : { "date-parts" : [ [ "2019", "10", "28" ] ] }, "page" : "11426-11434", "title" : "Contribution of Global warming and Urbanization to Changes in Temperature Extremes in Eastern China", "translator" : [ { "dropping-particle" : "", "family" : "S2661", "given" : "", "non-dropping-particle" : "", "parse-names" : false, "suffix" : "" } ], "type" : "article-journal", "volume" : "46" }, "uris" : [ "http://www.mendeley.com/documents/?uuid=b41b9fe0-2727-40e7-ac34-775aed7f24e4" ] } ], "mendeley" : { "formattedCitation" : "(Phelan et al., 2015; Chapman et al., 2017; Sun et al., 2019d)", "manualFormatting" : "Phelan et al., 2015; Chapman et al., 2017; Y. Sun et al., 2019)", "plainTextFormattedCitation" : "(Phelan et al., 2015; Chapman et al., 2017; Sun et al., 2019d)", "previouslyFormattedCitation" : "(Phelan et al., 2015; Chapman et al., 2017; Sun et al., 2019d)" }, "properties" : { "noteIndex" : 0 }, "schema" : "https://github.com/citation-style-language/schema/raw/master/csl-citation.json" }</w:instrText>
      </w:r>
      <w:r w:rsidRPr="00D424AA">
        <w:rPr>
          <w:rFonts w:cs="Times New Roman"/>
          <w:lang w:val="en-GB"/>
        </w:rPr>
        <w:fldChar w:fldCharType="separate"/>
      </w:r>
      <w:r w:rsidR="00A26296" w:rsidRPr="00B549EC">
        <w:rPr>
          <w:rFonts w:cs="Times New Roman"/>
          <w:noProof/>
        </w:rPr>
        <w:t xml:space="preserve">Phelan et al., 2015; Chapman et al., 2017; </w:t>
      </w:r>
      <w:ins w:id="747" w:author="Robin Matthews" w:date="2021-07-13T18:03:00Z">
        <w:r w:rsidR="00CB770A" w:rsidRPr="00B549EC">
          <w:rPr>
            <w:rFonts w:cs="Times New Roman"/>
            <w:noProof/>
          </w:rPr>
          <w:t xml:space="preserve">Y. </w:t>
        </w:r>
      </w:ins>
      <w:r w:rsidR="00A26296" w:rsidRPr="00B549EC">
        <w:rPr>
          <w:rFonts w:cs="Times New Roman"/>
          <w:noProof/>
        </w:rPr>
        <w:t>Sun et al., 2019)</w:t>
      </w:r>
      <w:r w:rsidRPr="00D424AA">
        <w:rPr>
          <w:rFonts w:cs="Times New Roman"/>
          <w:lang w:val="en-GB"/>
        </w:rPr>
        <w:fldChar w:fldCharType="end"/>
      </w:r>
      <w:commentRangeEnd w:id="746"/>
      <w:r w:rsidR="00A26296">
        <w:rPr>
          <w:rStyle w:val="Marquedecommentaire"/>
        </w:rPr>
        <w:commentReference w:id="746"/>
      </w:r>
      <w:r w:rsidRPr="00B549EC">
        <w:rPr>
          <w:rFonts w:cs="Times New Roman"/>
        </w:rPr>
        <w:t xml:space="preserve">. </w:t>
      </w:r>
      <w:r w:rsidRPr="00841A35">
        <w:rPr>
          <w:rFonts w:cs="Times New Roman"/>
          <w:lang w:val="en-GB"/>
        </w:rPr>
        <w:t>But these local and regional forcings are generally not (well-) represented in the CMIP5 and CMIP6 simulations</w:t>
      </w:r>
      <w:r w:rsidR="005350A0" w:rsidRPr="00D424AA">
        <w:rPr>
          <w:rFonts w:cs="Times New Roman"/>
          <w:lang w:val="en-GB"/>
        </w:rPr>
        <w:t xml:space="preserve"> (see also Section 11.3.3)</w:t>
      </w:r>
      <w:r w:rsidRPr="00D424AA">
        <w:rPr>
          <w:rFonts w:cs="Times New Roman"/>
          <w:lang w:val="en-GB"/>
        </w:rPr>
        <w:t xml:space="preserve">, contributing to uncertainty in model simulated changes. </w:t>
      </w:r>
    </w:p>
    <w:p w14:paraId="346FCA1F" w14:textId="77777777" w:rsidR="00726A1C" w:rsidRPr="00D424AA" w:rsidRDefault="00726A1C" w:rsidP="00D424AA">
      <w:pPr>
        <w:rPr>
          <w:rFonts w:cs="Times New Roman"/>
          <w:strike/>
          <w:lang w:val="en-GB"/>
        </w:rPr>
      </w:pPr>
    </w:p>
    <w:p w14:paraId="3FA9D856" w14:textId="2513E99D" w:rsidR="00726A1C" w:rsidRPr="00866A10" w:rsidRDefault="0018745C" w:rsidP="00D424AA">
      <w:pPr>
        <w:rPr>
          <w:rFonts w:eastAsia="DengXian" w:cs="Times New Roman"/>
          <w:bCs/>
          <w:lang w:val="en-GB"/>
        </w:rPr>
      </w:pPr>
      <w:r w:rsidRPr="007B0074">
        <w:rPr>
          <w:rFonts w:cs="Times New Roman"/>
          <w:bCs/>
          <w:lang w:val="en-GB"/>
        </w:rPr>
        <w:t>In s</w:t>
      </w:r>
      <w:r w:rsidR="00726A1C" w:rsidRPr="00866A10">
        <w:rPr>
          <w:rFonts w:cs="Times New Roman"/>
          <w:bCs/>
          <w:lang w:val="en-GB"/>
        </w:rPr>
        <w:t>ummary</w:t>
      </w:r>
      <w:r w:rsidRPr="007B0074">
        <w:rPr>
          <w:rFonts w:cs="Times New Roman"/>
          <w:bCs/>
          <w:lang w:val="en-GB"/>
        </w:rPr>
        <w:t>,</w:t>
      </w:r>
      <w:r w:rsidR="00726A1C" w:rsidRPr="00866A10">
        <w:rPr>
          <w:rFonts w:cs="Times New Roman"/>
          <w:bCs/>
          <w:lang w:val="en-GB"/>
        </w:rPr>
        <w:t xml:space="preserve"> </w:t>
      </w:r>
      <w:r w:rsidRPr="007B0074">
        <w:rPr>
          <w:rFonts w:eastAsia="DengXian" w:cs="Times New Roman"/>
          <w:bCs/>
          <w:lang w:val="en-GB"/>
        </w:rPr>
        <w:t>g</w:t>
      </w:r>
      <w:r w:rsidR="00726A1C" w:rsidRPr="00866A10">
        <w:rPr>
          <w:rFonts w:eastAsia="DengXian" w:cs="Times New Roman"/>
          <w:bCs/>
          <w:lang w:val="en-GB"/>
        </w:rPr>
        <w:t xml:space="preserve">reenhouse gas forcing is the dominant driver </w:t>
      </w:r>
      <w:r w:rsidR="00257D1C" w:rsidRPr="00866A10">
        <w:rPr>
          <w:rFonts w:eastAsia="DengXian" w:cs="Times New Roman"/>
          <w:bCs/>
          <w:lang w:val="en-GB"/>
        </w:rPr>
        <w:t>leading to</w:t>
      </w:r>
      <w:r w:rsidR="00726A1C" w:rsidRPr="00866A10">
        <w:rPr>
          <w:rFonts w:eastAsia="DengXian" w:cs="Times New Roman"/>
          <w:bCs/>
          <w:lang w:val="en-GB"/>
        </w:rPr>
        <w:t xml:space="preserve"> the warming of temperature extremes. At regional scales, changes in temperature extremes are modulated by changes in large-scale patterns and modes of variability, feedbacks including soil moisture-evapotranspiration-temperature or snow/ice-albedo-temperature feedbacks, and local and regional forcings such as land use and land cover changes, </w:t>
      </w:r>
      <w:r w:rsidR="007B0074" w:rsidRPr="007B0074">
        <w:rPr>
          <w:rFonts w:eastAsia="DengXian" w:cs="Times New Roman"/>
          <w:bCs/>
          <w:lang w:val="en-GB"/>
        </w:rPr>
        <w:t>or aerosol concentrations, and decadal and multidecadal natural variability. This leads</w:t>
      </w:r>
      <w:r w:rsidR="00726A1C" w:rsidRPr="00866A10">
        <w:rPr>
          <w:rFonts w:eastAsia="DengXian" w:cs="Times New Roman"/>
          <w:bCs/>
          <w:lang w:val="en-GB"/>
        </w:rPr>
        <w:t xml:space="preserve"> to heterogeneity in regional changes and their associated uncertainties (</w:t>
      </w:r>
      <w:r w:rsidR="00726A1C" w:rsidRPr="00866A10">
        <w:rPr>
          <w:rFonts w:eastAsia="DengXian" w:cs="Times New Roman"/>
          <w:bCs/>
          <w:i/>
          <w:lang w:val="en-GB"/>
        </w:rPr>
        <w:t>high confidence</w:t>
      </w:r>
      <w:r w:rsidR="00726A1C" w:rsidRPr="00866A10">
        <w:rPr>
          <w:rFonts w:eastAsia="DengXian" w:cs="Times New Roman"/>
          <w:bCs/>
          <w:lang w:val="en-GB"/>
        </w:rPr>
        <w:t>). Urbanization has exacerbated the effects of global warming in cities</w:t>
      </w:r>
      <w:r w:rsidR="007B0074" w:rsidRPr="007B0074">
        <w:rPr>
          <w:rFonts w:eastAsia="DengXian" w:cs="Times New Roman"/>
          <w:bCs/>
          <w:lang w:val="en-GB"/>
        </w:rPr>
        <w:t>, in particular for night-time temperature extremes</w:t>
      </w:r>
      <w:r w:rsidR="00726A1C" w:rsidRPr="00866A10">
        <w:rPr>
          <w:rFonts w:eastAsia="DengXian" w:cs="Times New Roman"/>
          <w:bCs/>
          <w:lang w:val="en-GB"/>
        </w:rPr>
        <w:t xml:space="preserve"> (</w:t>
      </w:r>
      <w:r w:rsidR="00726A1C" w:rsidRPr="00866A10">
        <w:rPr>
          <w:rFonts w:eastAsia="DengXian" w:cs="Times New Roman"/>
          <w:bCs/>
          <w:i/>
          <w:lang w:val="en-GB"/>
        </w:rPr>
        <w:t>high confidence</w:t>
      </w:r>
      <w:r w:rsidR="00726A1C" w:rsidRPr="00866A10">
        <w:rPr>
          <w:rFonts w:eastAsia="DengXian" w:cs="Times New Roman"/>
          <w:bCs/>
          <w:lang w:val="en-GB"/>
        </w:rPr>
        <w:t>).</w:t>
      </w:r>
      <w:r w:rsidR="00726A1C" w:rsidRPr="00866A10">
        <w:rPr>
          <w:rFonts w:eastAsia="DengXian" w:cs="Times New Roman"/>
          <w:bCs/>
          <w:strike/>
          <w:lang w:val="en-GB"/>
        </w:rPr>
        <w:t xml:space="preserve"> </w:t>
      </w:r>
      <w:r w:rsidR="00726A1C" w:rsidRPr="00866A10">
        <w:rPr>
          <w:rFonts w:eastAsia="DengXian" w:cs="Times New Roman"/>
          <w:bCs/>
          <w:lang w:val="en-GB"/>
        </w:rPr>
        <w:t xml:space="preserve">  </w:t>
      </w:r>
    </w:p>
    <w:bookmarkEnd w:id="688"/>
    <w:p w14:paraId="71DD233F" w14:textId="035035B3" w:rsidR="00726A1C" w:rsidRDefault="00726A1C" w:rsidP="00D424AA">
      <w:pPr>
        <w:rPr>
          <w:rFonts w:cs="Times New Roman"/>
          <w:lang w:val="en-GB"/>
        </w:rPr>
      </w:pPr>
    </w:p>
    <w:p w14:paraId="3728D6B7" w14:textId="77777777" w:rsidR="00703712" w:rsidRPr="00D424AA" w:rsidRDefault="00703712" w:rsidP="00D424AA">
      <w:pPr>
        <w:rPr>
          <w:rFonts w:cs="Times New Roman"/>
          <w:lang w:val="en-GB"/>
        </w:rPr>
      </w:pPr>
    </w:p>
    <w:p w14:paraId="4B9E1714" w14:textId="77777777" w:rsidR="00726A1C" w:rsidRPr="00D424AA" w:rsidRDefault="00726A1C" w:rsidP="00D424AA">
      <w:pPr>
        <w:pStyle w:val="AR6Chap11Level21111"/>
        <w:rPr>
          <w:rFonts w:cs="Times New Roman"/>
          <w:lang w:val="en-GB"/>
        </w:rPr>
      </w:pPr>
      <w:bookmarkStart w:id="748" w:name="_Toc5603676"/>
      <w:bookmarkStart w:id="749" w:name="_Toc25583645"/>
      <w:bookmarkStart w:id="750" w:name="_Toc29672874"/>
      <w:bookmarkStart w:id="751" w:name="_Toc56915232"/>
      <w:bookmarkStart w:id="752" w:name="_Toc70702988"/>
      <w:r w:rsidRPr="00D424AA">
        <w:rPr>
          <w:rFonts w:cs="Times New Roman"/>
          <w:lang w:val="en-GB"/>
        </w:rPr>
        <w:t>Observed trends</w:t>
      </w:r>
      <w:bookmarkEnd w:id="748"/>
      <w:bookmarkEnd w:id="749"/>
      <w:bookmarkEnd w:id="750"/>
      <w:bookmarkEnd w:id="751"/>
      <w:bookmarkEnd w:id="752"/>
      <w:r w:rsidRPr="00D424AA">
        <w:rPr>
          <w:rFonts w:cs="Times New Roman"/>
          <w:lang w:val="en-GB"/>
        </w:rPr>
        <w:t xml:space="preserve"> </w:t>
      </w:r>
    </w:p>
    <w:p w14:paraId="0AE84963" w14:textId="77777777" w:rsidR="00726A1C" w:rsidRPr="00D424AA" w:rsidRDefault="00726A1C" w:rsidP="00D424AA">
      <w:pPr>
        <w:rPr>
          <w:rFonts w:cs="Times New Roman"/>
          <w:lang w:val="en-GB"/>
        </w:rPr>
      </w:pPr>
    </w:p>
    <w:p w14:paraId="0C541CC1" w14:textId="7E3039EB" w:rsidR="00726A1C" w:rsidRPr="00D424AA" w:rsidRDefault="00726A1C" w:rsidP="00D424AA">
      <w:pPr>
        <w:rPr>
          <w:rFonts w:cs="Times New Roman"/>
          <w:lang w:val="en-GB"/>
        </w:rPr>
      </w:pPr>
      <w:r w:rsidRPr="00D424AA">
        <w:rPr>
          <w:rFonts w:cs="Times New Roman"/>
          <w:lang w:val="en-GB"/>
        </w:rPr>
        <w:t xml:space="preserve">The SREX </w:t>
      </w:r>
      <w:del w:id="753" w:author="Robin Matthews" w:date="2021-07-13T18:03:00Z">
        <w:r w:rsidRPr="00D424AA" w:rsidDel="00CB770A">
          <w:rPr>
            <w:rFonts w:cs="Times New Roman"/>
            <w:lang w:val="en-GB"/>
          </w:rPr>
          <w:delText>(</w:delText>
        </w:r>
      </w:del>
      <w:commentRangeStart w:id="754"/>
      <w:r w:rsidRPr="00D424AA">
        <w:rPr>
          <w:rFonts w:cs="Times New Roman"/>
          <w:i/>
          <w:iCs/>
          <w:lang w:val="en-GB"/>
        </w:rPr>
        <w:fldChar w:fldCharType="begin" w:fldLock="1"/>
      </w:r>
      <w:ins w:id="755" w:author="Robin Matthews" w:date="2021-07-13T18:03:00Z">
        <w:r w:rsidR="00CB770A">
          <w:rPr>
            <w:rFonts w:cs="Times New Roman"/>
            <w:lang w:val="en-GB"/>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instrText>
        </w:r>
      </w:ins>
      <w:del w:id="756" w:author="Robin Matthews" w:date="2021-07-13T18:03:00Z">
        <w:r w:rsidR="00FF6231" w:rsidDel="00CB770A">
          <w:rPr>
            <w:rFonts w:cs="Times New Roman"/>
            <w:lang w:val="en-GB"/>
          </w:rPr>
          <w:del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delInstrText>
        </w:r>
      </w:del>
      <w:r w:rsidRPr="00D424AA">
        <w:rPr>
          <w:rFonts w:cs="Times New Roman"/>
          <w:i/>
          <w:iCs/>
          <w:lang w:val="en-GB"/>
        </w:rPr>
        <w:fldChar w:fldCharType="separate"/>
      </w:r>
      <w:del w:id="757" w:author="Robin Matthews" w:date="2021-07-13T18:03:00Z">
        <w:r w:rsidR="00A26296" w:rsidDel="00CB770A">
          <w:rPr>
            <w:rFonts w:cs="Times New Roman"/>
            <w:noProof/>
            <w:lang w:val="en-GB"/>
          </w:rPr>
          <w:delText>I</w:delText>
        </w:r>
      </w:del>
      <w:ins w:id="758" w:author="Robin Matthews" w:date="2021-07-13T18:03:00Z">
        <w:r w:rsidR="00CB770A">
          <w:rPr>
            <w:rFonts w:cs="Times New Roman"/>
            <w:noProof/>
            <w:lang w:val="en-GB"/>
          </w:rPr>
          <w:t>(I</w:t>
        </w:r>
      </w:ins>
      <w:r w:rsidR="00A26296">
        <w:rPr>
          <w:rFonts w:cs="Times New Roman"/>
          <w:noProof/>
          <w:lang w:val="en-GB"/>
        </w:rPr>
        <w:t>PCC, 201</w:t>
      </w:r>
      <w:ins w:id="759" w:author="Robin Matthews" w:date="2021-07-13T18:03:00Z">
        <w:r w:rsidR="00CB770A">
          <w:rPr>
            <w:rFonts w:cs="Times New Roman"/>
            <w:noProof/>
            <w:lang w:val="en-GB"/>
          </w:rPr>
          <w:t>2)</w:t>
        </w:r>
      </w:ins>
      <w:del w:id="760" w:author="Robin Matthews" w:date="2021-07-13T18:03:00Z">
        <w:r w:rsidR="00A26296" w:rsidDel="00CB770A">
          <w:rPr>
            <w:rFonts w:cs="Times New Roman"/>
            <w:noProof/>
            <w:lang w:val="en-GB"/>
          </w:rPr>
          <w:delText>2</w:delText>
        </w:r>
      </w:del>
      <w:r w:rsidRPr="00D424AA">
        <w:rPr>
          <w:rFonts w:cs="Times New Roman"/>
          <w:i/>
          <w:iCs/>
          <w:lang w:val="en-GB"/>
        </w:rPr>
        <w:fldChar w:fldCharType="end"/>
      </w:r>
      <w:commentRangeEnd w:id="754"/>
      <w:r w:rsidR="00A26296">
        <w:rPr>
          <w:rStyle w:val="Marquedecommentaire"/>
        </w:rPr>
        <w:commentReference w:id="754"/>
      </w:r>
      <w:del w:id="761" w:author="Robin Matthews" w:date="2021-07-13T18:03:00Z">
        <w:r w:rsidRPr="00841A35" w:rsidDel="00CB770A">
          <w:rPr>
            <w:rFonts w:cs="Times New Roman"/>
            <w:iCs/>
            <w:lang w:val="en-GB"/>
          </w:rPr>
          <w:delText>)</w:delText>
        </w:r>
      </w:del>
      <w:r w:rsidRPr="00D424AA">
        <w:rPr>
          <w:rFonts w:cs="Times New Roman"/>
          <w:lang w:val="en-GB"/>
        </w:rPr>
        <w:t xml:space="preserve"> reported a </w:t>
      </w:r>
      <w:r w:rsidRPr="00D424AA">
        <w:rPr>
          <w:rFonts w:cs="Times New Roman"/>
          <w:i/>
          <w:lang w:val="en-GB"/>
        </w:rPr>
        <w:t>very likely</w:t>
      </w:r>
      <w:r w:rsidRPr="00D424AA">
        <w:rPr>
          <w:rFonts w:cs="Times New Roman"/>
          <w:lang w:val="en-GB"/>
        </w:rPr>
        <w:t xml:space="preserve"> decrease in the number of cold days and nights and increase in the number of warm days and nights at the global scale. Confidence in trends was assessed as regionally variable (</w:t>
      </w:r>
      <w:r w:rsidRPr="00D424AA">
        <w:rPr>
          <w:rFonts w:cs="Times New Roman"/>
          <w:i/>
          <w:lang w:val="en-GB"/>
        </w:rPr>
        <w:t>low to medium confidence</w:t>
      </w:r>
      <w:r w:rsidRPr="00D424AA">
        <w:rPr>
          <w:rFonts w:cs="Times New Roman"/>
          <w:lang w:val="en-GB"/>
        </w:rPr>
        <w:t xml:space="preserve">) due to either a lack of observations or varying signals in sub-regions. </w:t>
      </w:r>
    </w:p>
    <w:p w14:paraId="11DFDE06" w14:textId="77777777" w:rsidR="00726A1C" w:rsidRPr="00D424AA" w:rsidRDefault="00726A1C" w:rsidP="00D424AA">
      <w:pPr>
        <w:rPr>
          <w:rFonts w:cs="Times New Roman"/>
          <w:lang w:val="en-GB"/>
        </w:rPr>
      </w:pPr>
    </w:p>
    <w:p w14:paraId="545551B6" w14:textId="1253A357" w:rsidR="00726A1C" w:rsidRPr="00D424AA" w:rsidRDefault="00726A1C" w:rsidP="00D424AA">
      <w:pPr>
        <w:rPr>
          <w:rFonts w:cs="Times New Roman"/>
          <w:lang w:val="en-GB" w:eastAsia="zh-CN"/>
        </w:rPr>
      </w:pPr>
      <w:r w:rsidRPr="00D424AA">
        <w:rPr>
          <w:rFonts w:cs="Times New Roman"/>
          <w:lang w:val="en-GB"/>
        </w:rPr>
        <w:t xml:space="preserve">Since SREX </w:t>
      </w:r>
      <w:del w:id="762" w:author="Robin Matthews" w:date="2021-07-13T18:04:00Z">
        <w:r w:rsidRPr="00D424AA" w:rsidDel="00CB770A">
          <w:rPr>
            <w:rFonts w:cs="Times New Roman"/>
            <w:lang w:val="en-GB"/>
          </w:rPr>
          <w:delText>(</w:delText>
        </w:r>
      </w:del>
      <w:commentRangeStart w:id="763"/>
      <w:r w:rsidRPr="00D424AA">
        <w:rPr>
          <w:rFonts w:cs="Times New Roman"/>
          <w:i/>
          <w:iCs/>
          <w:lang w:val="en-GB"/>
        </w:rPr>
        <w:fldChar w:fldCharType="begin" w:fldLock="1"/>
      </w:r>
      <w:ins w:id="764" w:author="Robin Matthews" w:date="2021-07-13T18:04:00Z">
        <w:r w:rsidR="00CB770A">
          <w:rPr>
            <w:rFonts w:cs="Times New Roman"/>
            <w:lang w:val="en-GB"/>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instrText>
        </w:r>
      </w:ins>
      <w:del w:id="765" w:author="Robin Matthews" w:date="2021-07-13T18:04:00Z">
        <w:r w:rsidR="00FF6231" w:rsidDel="00CB770A">
          <w:rPr>
            <w:rFonts w:cs="Times New Roman"/>
            <w:lang w:val="en-GB"/>
          </w:rPr>
          <w:del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delInstrText>
        </w:r>
      </w:del>
      <w:r w:rsidRPr="00D424AA">
        <w:rPr>
          <w:rFonts w:cs="Times New Roman"/>
          <w:i/>
          <w:iCs/>
          <w:lang w:val="en-GB"/>
        </w:rPr>
        <w:fldChar w:fldCharType="separate"/>
      </w:r>
      <w:del w:id="766" w:author="Robin Matthews" w:date="2021-07-13T18:04:00Z">
        <w:r w:rsidR="00A26296" w:rsidDel="00CB770A">
          <w:rPr>
            <w:rFonts w:cs="Times New Roman"/>
            <w:noProof/>
            <w:lang w:val="en-GB"/>
          </w:rPr>
          <w:delText>I</w:delText>
        </w:r>
      </w:del>
      <w:ins w:id="767" w:author="Robin Matthews" w:date="2021-07-13T18:04:00Z">
        <w:r w:rsidR="00CB770A">
          <w:rPr>
            <w:rFonts w:cs="Times New Roman"/>
            <w:noProof/>
            <w:lang w:val="en-GB"/>
          </w:rPr>
          <w:t>(I</w:t>
        </w:r>
      </w:ins>
      <w:r w:rsidR="00A26296">
        <w:rPr>
          <w:rFonts w:cs="Times New Roman"/>
          <w:noProof/>
          <w:lang w:val="en-GB"/>
        </w:rPr>
        <w:t>PCC, 201</w:t>
      </w:r>
      <w:ins w:id="768" w:author="Robin Matthews" w:date="2021-07-13T18:04:00Z">
        <w:r w:rsidR="00CB770A">
          <w:rPr>
            <w:rFonts w:cs="Times New Roman"/>
            <w:noProof/>
            <w:lang w:val="en-GB"/>
          </w:rPr>
          <w:t>2)</w:t>
        </w:r>
      </w:ins>
      <w:del w:id="769" w:author="Robin Matthews" w:date="2021-07-13T18:04:00Z">
        <w:r w:rsidR="00A26296" w:rsidDel="00CB770A">
          <w:rPr>
            <w:rFonts w:cs="Times New Roman"/>
            <w:noProof/>
            <w:lang w:val="en-GB"/>
          </w:rPr>
          <w:delText>2</w:delText>
        </w:r>
      </w:del>
      <w:r w:rsidRPr="00D424AA">
        <w:rPr>
          <w:rFonts w:cs="Times New Roman"/>
          <w:i/>
          <w:iCs/>
          <w:lang w:val="en-GB"/>
        </w:rPr>
        <w:fldChar w:fldCharType="end"/>
      </w:r>
      <w:commentRangeEnd w:id="763"/>
      <w:r w:rsidR="00A26296">
        <w:rPr>
          <w:rStyle w:val="Marquedecommentaire"/>
        </w:rPr>
        <w:commentReference w:id="763"/>
      </w:r>
      <w:del w:id="770" w:author="Robin Matthews" w:date="2021-07-13T18:04:00Z">
        <w:r w:rsidRPr="00841A35" w:rsidDel="00CB770A">
          <w:rPr>
            <w:rFonts w:cs="Times New Roman"/>
            <w:iCs/>
            <w:lang w:val="en-GB"/>
          </w:rPr>
          <w:delText>)</w:delText>
        </w:r>
      </w:del>
      <w:r w:rsidRPr="00D424AA">
        <w:rPr>
          <w:rFonts w:cs="Times New Roman"/>
          <w:lang w:val="en-GB"/>
        </w:rPr>
        <w:t xml:space="preserve"> and AR5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ambridge UniversityPress, Cambridge", "publisher-place" : "United Kingdom and New York, NY, USA,", "title" : "Climate Change 2014: Impacts, Adaptation, and Vulnerability. Part A: Global and Sectoral Aspects. Contribution of Working Group II to the FifthAssessment Report of the Intergovernmental Panel on Climate Change", "translator" : [ { "dropping-particle" : "", "family" : "S3614", "given" : "", "non-dropping-particle" : "", "parse-names" : false, "suffix" : "" } ], "type" : "book" }, "uris" : [ "http://www.mendeley.com/documents/?uuid=d2f3ed8a-270f-40c9-8903-8bdbc9cbe785" ] } ], "mendeley" : { "formattedCitation" : "(IPCC, 2014)", "plainTextFormattedCitation" : "(IPCC, 2014)", "previouslyFormattedCitation" : "(IPCC,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IPCC, 2014)</w:t>
      </w:r>
      <w:r w:rsidRPr="00D424AA">
        <w:rPr>
          <w:rFonts w:cs="Times New Roman"/>
          <w:lang w:val="en-GB"/>
        </w:rPr>
        <w:fldChar w:fldCharType="end"/>
      </w:r>
      <w:r w:rsidRPr="00841A35">
        <w:rPr>
          <w:rFonts w:cs="Times New Roman"/>
          <w:lang w:val="en-GB"/>
        </w:rPr>
        <w:t>, many regional-scale studies have examined trends in temperature extremes using different metrics that are based on daily temperatures, such as the</w:t>
      </w:r>
      <w:r w:rsidR="00552DD3" w:rsidRPr="00D424AA">
        <w:rPr>
          <w:rFonts w:cs="Times New Roman"/>
          <w:lang w:val="en-GB"/>
        </w:rPr>
        <w:t xml:space="preserve"> </w:t>
      </w:r>
      <w:r w:rsidR="0018745C" w:rsidRPr="0018745C">
        <w:rPr>
          <w:rFonts w:cs="Times New Roman"/>
          <w:lang w:val="en-GB"/>
        </w:rPr>
        <w:t>CCl/WCRP/JCOMM</w:t>
      </w:r>
      <w:r w:rsidR="00DB0721">
        <w:rPr>
          <w:rFonts w:cs="Times New Roman"/>
          <w:lang w:val="en-GB"/>
        </w:rPr>
        <w:t xml:space="preserve"> </w:t>
      </w:r>
      <w:r w:rsidR="00552DD3" w:rsidRPr="00D424AA">
        <w:rPr>
          <w:rFonts w:cs="Times New Roman"/>
          <w:lang w:val="en-GB"/>
        </w:rPr>
        <w:t>Expert Team on Climate Change Detection and Indices</w:t>
      </w:r>
      <w:r w:rsidRPr="00D424AA">
        <w:rPr>
          <w:rFonts w:cs="Times New Roman"/>
          <w:lang w:val="en-GB"/>
        </w:rPr>
        <w:t xml:space="preserve"> </w:t>
      </w:r>
      <w:r w:rsidR="00552DD3" w:rsidRPr="00D424AA">
        <w:rPr>
          <w:rFonts w:cs="Times New Roman"/>
          <w:lang w:val="en-GB"/>
        </w:rPr>
        <w:t>(</w:t>
      </w:r>
      <w:r w:rsidRPr="00D424AA">
        <w:rPr>
          <w:rFonts w:cs="Times New Roman"/>
          <w:lang w:val="en-GB"/>
        </w:rPr>
        <w:t>ETCCDI</w:t>
      </w:r>
      <w:r w:rsidR="00552DD3" w:rsidRPr="00D424AA">
        <w:rPr>
          <w:rFonts w:cs="Times New Roman"/>
          <w:lang w:val="en-GB"/>
        </w:rPr>
        <w:t>)</w:t>
      </w:r>
      <w:r w:rsidRPr="00D424AA">
        <w:rPr>
          <w:rFonts w:cs="Times New Roman"/>
          <w:lang w:val="en-GB"/>
        </w:rPr>
        <w:t xml:space="preserve"> indices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Dunn et al., 2020)</w:t>
      </w:r>
      <w:r w:rsidRPr="00D424AA">
        <w:rPr>
          <w:rFonts w:cs="Times New Roman"/>
          <w:lang w:val="en-GB" w:eastAsia="zh-CN"/>
        </w:rPr>
        <w:fldChar w:fldCharType="end"/>
      </w:r>
      <w:r w:rsidRPr="00841A35">
        <w:rPr>
          <w:rFonts w:cs="Times New Roman"/>
          <w:lang w:val="en-GB"/>
        </w:rPr>
        <w:t xml:space="preserve">. The additional observational records, along with a stronger warming signal, show very clearly that changes observed at the time of AR5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ambridge UniversityPress, Cambridge", "publisher-place" : "United Kingdom and New York, NY, USA,", "title" : "Climate Change 2014: Impacts, Adaptation, and Vulnerability. Part A: Global and Sectoral Aspects. Contribution of Working Group II to the FifthAssessment Report of the Intergovernmental Panel on Climate Change", "translator" : [ { "dropping-particle" : "", "family" : "S3614", "given" : "", "non-dropping-particle" : "", "parse-names" : false, "suffix" : "" } ], "type" : "book" }, "uris" : [ "http://www.mendeley.com/documents/?uuid=d2f3ed8a-270f-40c9-8903-8bdbc9cbe785" ] } ], "mendeley" : { "formattedCitation" : "(IPCC, 2014)", "plainTextFormattedCitation" : "(IPCC, 2014)", "previouslyFormattedCitation" : "(IPCC,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IPCC, 2014)</w:t>
      </w:r>
      <w:r w:rsidRPr="00D424AA">
        <w:rPr>
          <w:rFonts w:cs="Times New Roman"/>
          <w:lang w:val="en-GB"/>
        </w:rPr>
        <w:fldChar w:fldCharType="end"/>
      </w:r>
      <w:r w:rsidRPr="00841A35">
        <w:rPr>
          <w:rFonts w:cs="Times New Roman"/>
          <w:lang w:val="en-GB"/>
        </w:rPr>
        <w:t xml:space="preserve"> continued, providing strengthened evidence of an increase in the intensity and freque</w:t>
      </w:r>
      <w:r w:rsidRPr="00D424AA">
        <w:rPr>
          <w:rFonts w:cs="Times New Roman"/>
          <w:lang w:val="en-GB"/>
        </w:rPr>
        <w:t xml:space="preserve">ncy of hot extremes and decrease in the intensity and frequency of cold extremes. While the magnitude of the observed trends in temperature-related extremes varies depending on the region, spatial and temporal scales, and metric assessed, evidence of a warming effect is overwhelming, robust, and consistent. In particular, an increase in the intensity and frequency of hot extremes is almost always associated with an increase in the hottest temperatures and in the number of heatwave days. It is also the case for changes in cold extremes. For this reason, and to simplify the presentation, the phrase </w:t>
      </w:r>
      <w:r w:rsidR="00DB0721">
        <w:rPr>
          <w:rFonts w:cs="Times New Roman"/>
          <w:lang w:val="en-GB"/>
        </w:rPr>
        <w:t>“</w:t>
      </w:r>
      <w:r w:rsidRPr="00D424AA">
        <w:rPr>
          <w:rFonts w:cs="Times New Roman"/>
          <w:lang w:val="en-GB"/>
        </w:rPr>
        <w:t>increase in the intensity and frequency of hot extremes</w:t>
      </w:r>
      <w:r w:rsidR="00DB0721">
        <w:rPr>
          <w:rFonts w:cs="Times New Roman"/>
          <w:lang w:val="en-GB"/>
        </w:rPr>
        <w:t>”</w:t>
      </w:r>
      <w:r w:rsidRPr="00D424AA">
        <w:rPr>
          <w:rFonts w:cs="Times New Roman"/>
          <w:lang w:val="en-GB"/>
        </w:rPr>
        <w:t xml:space="preserve"> is used to represent, collectively, an increase in the magnitude of extreme day and/or night temperatures, in the number of warm days and/or nights, and in the number of heat wave days. Changes in cold extremes are assessed similarly. </w:t>
      </w:r>
    </w:p>
    <w:p w14:paraId="682CA289" w14:textId="77777777" w:rsidR="00726A1C" w:rsidRPr="00D424AA" w:rsidRDefault="00726A1C" w:rsidP="00D424AA">
      <w:pPr>
        <w:rPr>
          <w:rFonts w:cs="Times New Roman"/>
          <w:lang w:val="en-GB" w:eastAsia="zh-CN"/>
        </w:rPr>
      </w:pPr>
    </w:p>
    <w:p w14:paraId="07E23AC0" w14:textId="41F7C309" w:rsidR="00726A1C" w:rsidRPr="006A2665" w:rsidRDefault="00726A1C" w:rsidP="00D424AA">
      <w:pPr>
        <w:rPr>
          <w:rFonts w:cs="Times New Roman"/>
          <w:sz w:val="24"/>
          <w:szCs w:val="24"/>
          <w:lang w:val="en-GB" w:eastAsia="en-GB" w:bidi="th-TH"/>
        </w:rPr>
      </w:pPr>
      <w:r w:rsidRPr="00D424AA">
        <w:rPr>
          <w:rFonts w:cs="Times New Roman"/>
          <w:bCs/>
          <w:lang w:val="en-GB" w:eastAsia="en-US"/>
        </w:rPr>
        <w:t xml:space="preserve">On the global scale, evidence of an increase in the number of warm days and nights </w:t>
      </w:r>
      <w:r w:rsidRPr="00D424AA">
        <w:rPr>
          <w:rFonts w:cs="Times New Roman"/>
          <w:bCs/>
          <w:lang w:val="en-GB" w:eastAsia="zh-CN"/>
        </w:rPr>
        <w:t>and</w:t>
      </w:r>
      <w:r w:rsidRPr="00D424AA">
        <w:rPr>
          <w:rFonts w:cs="Times New Roman"/>
          <w:bCs/>
          <w:lang w:val="en-GB" w:eastAsia="en-US"/>
        </w:rPr>
        <w:t xml:space="preserve"> a decrease in the number of cold days and nights, and an increase in the coldest and hottest extreme temperatures is very robust and consistent among all variables</w:t>
      </w:r>
      <w:r w:rsidR="001D2290" w:rsidRPr="00D424AA">
        <w:rPr>
          <w:rFonts w:cs="Times New Roman"/>
          <w:bCs/>
          <w:lang w:val="en-GB" w:eastAsia="en-US"/>
        </w:rPr>
        <w:t xml:space="preserve">. </w:t>
      </w:r>
      <w:r w:rsidR="00F05FAC">
        <w:rPr>
          <w:rFonts w:cs="Times New Roman"/>
          <w:bCs/>
          <w:lang w:val="en-GB" w:eastAsia="en-US"/>
        </w:rPr>
        <w:t xml:space="preserve">Figure 11.2 displays timeseries of globally-averaged </w:t>
      </w:r>
      <w:r w:rsidR="00F05FAC" w:rsidRPr="00841A35">
        <w:rPr>
          <w:rFonts w:cs="Times New Roman"/>
          <w:bCs/>
          <w:lang w:val="en-GB" w:eastAsia="en-US"/>
        </w:rPr>
        <w:t>annual maximum daily maximum (TXx)</w:t>
      </w:r>
      <w:r w:rsidR="00F05FAC">
        <w:rPr>
          <w:rFonts w:cs="Times New Roman"/>
          <w:bCs/>
          <w:lang w:val="en-GB" w:eastAsia="en-US"/>
        </w:rPr>
        <w:t xml:space="preserve"> and</w:t>
      </w:r>
      <w:r w:rsidR="00F05FAC" w:rsidRPr="00841A35">
        <w:rPr>
          <w:rFonts w:cs="Times New Roman"/>
          <w:bCs/>
          <w:lang w:val="en-GB" w:eastAsia="en-US"/>
        </w:rPr>
        <w:t xml:space="preserve"> annual minimum daily minimum tempe</w:t>
      </w:r>
      <w:r w:rsidR="00F05FAC" w:rsidRPr="00D424AA">
        <w:rPr>
          <w:rFonts w:cs="Times New Roman"/>
          <w:bCs/>
          <w:lang w:val="en-GB" w:eastAsia="en-US"/>
        </w:rPr>
        <w:t>rature (TNn)</w:t>
      </w:r>
      <w:r w:rsidR="00F05FAC">
        <w:rPr>
          <w:rFonts w:cs="Times New Roman"/>
          <w:bCs/>
          <w:lang w:val="en-GB" w:eastAsia="en-US"/>
        </w:rPr>
        <w:t xml:space="preserve"> on land. Warming of land</w:t>
      </w:r>
      <w:r w:rsidR="0066781C">
        <w:rPr>
          <w:rFonts w:cs="Times New Roman"/>
          <w:bCs/>
          <w:lang w:val="en-GB" w:eastAsia="en-US"/>
        </w:rPr>
        <w:t xml:space="preserve"> mean</w:t>
      </w:r>
      <w:r w:rsidR="00F05FAC">
        <w:rPr>
          <w:rFonts w:cs="Times New Roman"/>
          <w:bCs/>
          <w:lang w:val="en-GB" w:eastAsia="en-US"/>
        </w:rPr>
        <w:t xml:space="preserve"> TXx is similar to the mean land warming, which is about 45% higher than global warming (Section 2.3.1). </w:t>
      </w:r>
      <w:r w:rsidR="0066781C">
        <w:rPr>
          <w:rFonts w:cs="Times New Roman"/>
          <w:bCs/>
          <w:lang w:val="en-GB" w:eastAsia="en-US"/>
        </w:rPr>
        <w:t>Warming of land mean</w:t>
      </w:r>
      <w:r w:rsidR="00F05FAC">
        <w:rPr>
          <w:rFonts w:cs="Times New Roman"/>
          <w:bCs/>
          <w:lang w:val="en-GB" w:eastAsia="en-US"/>
        </w:rPr>
        <w:t xml:space="preserve"> TNn </w:t>
      </w:r>
      <w:r w:rsidR="0066781C">
        <w:rPr>
          <w:rFonts w:cs="Times New Roman"/>
          <w:bCs/>
          <w:lang w:val="en-GB" w:eastAsia="en-US"/>
        </w:rPr>
        <w:t xml:space="preserve">is </w:t>
      </w:r>
      <w:r w:rsidR="00F05FAC">
        <w:rPr>
          <w:rFonts w:cs="Times New Roman"/>
          <w:bCs/>
          <w:lang w:val="en-GB" w:eastAsia="en-US"/>
        </w:rPr>
        <w:t>even higher, with about 3°C of warming since 1960 (Figure 11.2).</w:t>
      </w:r>
      <w:r w:rsidR="00F05FAC" w:rsidRPr="00D424AA">
        <w:rPr>
          <w:rFonts w:cs="Times New Roman"/>
          <w:bCs/>
          <w:lang w:val="en-GB" w:eastAsia="en-US"/>
        </w:rPr>
        <w:t xml:space="preserve"> </w:t>
      </w:r>
      <w:r w:rsidRPr="00D424AA">
        <w:rPr>
          <w:rFonts w:cs="Times New Roman"/>
          <w:bCs/>
          <w:lang w:val="en-GB" w:eastAsia="en-US"/>
        </w:rPr>
        <w:t>Figure 11.</w:t>
      </w:r>
      <w:r w:rsidR="00E64E86" w:rsidRPr="00D424AA">
        <w:rPr>
          <w:rFonts w:cs="Times New Roman"/>
          <w:bCs/>
          <w:lang w:val="en-GB" w:eastAsia="en-US"/>
        </w:rPr>
        <w:t>9</w:t>
      </w:r>
      <w:r w:rsidR="001D2290" w:rsidRPr="00841A35">
        <w:rPr>
          <w:rFonts w:cs="Times New Roman"/>
          <w:bCs/>
          <w:lang w:val="en-GB" w:eastAsia="en-US"/>
        </w:rPr>
        <w:t xml:space="preserve"> shows </w:t>
      </w:r>
      <w:r w:rsidR="00F05FAC">
        <w:rPr>
          <w:rFonts w:cs="Times New Roman"/>
          <w:bCs/>
          <w:lang w:val="en-GB" w:eastAsia="en-US"/>
        </w:rPr>
        <w:t xml:space="preserve">maps of </w:t>
      </w:r>
      <w:r w:rsidR="001D2290" w:rsidRPr="00841A35">
        <w:rPr>
          <w:rFonts w:cs="Times New Roman"/>
          <w:bCs/>
          <w:lang w:val="en-GB" w:eastAsia="en-US"/>
        </w:rPr>
        <w:t>linear trends over 1960-2018 in the annual maximum daily maximum (TXx), the annual minimum daily minimum tempe</w:t>
      </w:r>
      <w:r w:rsidR="001D2290" w:rsidRPr="00D424AA">
        <w:rPr>
          <w:rFonts w:cs="Times New Roman"/>
          <w:bCs/>
          <w:lang w:val="en-GB" w:eastAsia="en-US"/>
        </w:rPr>
        <w:t>rature (TNn), and frequency of warm days (TX90p).</w:t>
      </w:r>
      <w:r w:rsidRPr="00D424AA">
        <w:rPr>
          <w:rFonts w:cs="Times New Roman"/>
          <w:bCs/>
          <w:lang w:val="en-GB" w:eastAsia="en-US"/>
        </w:rPr>
        <w:t xml:space="preserve"> </w:t>
      </w:r>
      <w:r w:rsidR="00F05FAC">
        <w:rPr>
          <w:rFonts w:cs="Times New Roman"/>
          <w:bCs/>
          <w:lang w:val="en-GB" w:eastAsia="en-US"/>
        </w:rPr>
        <w:t>The</w:t>
      </w:r>
      <w:r w:rsidR="007C45D2">
        <w:rPr>
          <w:rFonts w:cs="Times New Roman"/>
          <w:bCs/>
          <w:lang w:val="en-GB" w:eastAsia="en-US"/>
        </w:rPr>
        <w:t xml:space="preserve"> maps for TXx and TNn</w:t>
      </w:r>
      <w:r w:rsidR="00F05FAC">
        <w:rPr>
          <w:rFonts w:cs="Times New Roman"/>
          <w:bCs/>
          <w:lang w:val="en-GB" w:eastAsia="en-US"/>
        </w:rPr>
        <w:t xml:space="preserve"> show trends consistent with overall warming in most regions,</w:t>
      </w:r>
      <w:r w:rsidR="007C45D2">
        <w:rPr>
          <w:rFonts w:cs="Times New Roman"/>
          <w:bCs/>
          <w:lang w:val="en-GB" w:eastAsia="en-US"/>
        </w:rPr>
        <w:t xml:space="preserve"> with a particularly high warming of TXx in Europe and north-western South America, and a particularly high warming of TNn in the Arctic.</w:t>
      </w:r>
      <w:r w:rsidR="00F05FAC">
        <w:rPr>
          <w:rFonts w:cs="Times New Roman"/>
          <w:bCs/>
          <w:lang w:val="en-GB" w:eastAsia="en-US"/>
        </w:rPr>
        <w:t xml:space="preserve"> </w:t>
      </w:r>
      <w:r w:rsidRPr="00D424AA">
        <w:rPr>
          <w:rFonts w:cs="Times New Roman"/>
          <w:lang w:val="en-GB" w:eastAsia="zh-CN"/>
        </w:rPr>
        <w:t xml:space="preserve">Consistent with the observed warming in </w:t>
      </w:r>
      <w:r w:rsidR="007C45D2">
        <w:rPr>
          <w:rFonts w:cs="Times New Roman"/>
          <w:lang w:val="en-GB" w:eastAsia="zh-CN"/>
        </w:rPr>
        <w:t>global surface</w:t>
      </w:r>
      <w:r w:rsidRPr="00D424AA">
        <w:rPr>
          <w:rFonts w:cs="Times New Roman"/>
          <w:lang w:val="en-GB" w:eastAsia="zh-CN"/>
        </w:rPr>
        <w:t xml:space="preserve"> temperature (2.3.1.2</w:t>
      </w:r>
      <w:r w:rsidRPr="00841A35">
        <w:rPr>
          <w:rFonts w:cs="Times New Roman"/>
          <w:lang w:val="en-GB" w:eastAsia="zh-CN"/>
        </w:rPr>
        <w:t>)</w:t>
      </w:r>
      <w:r w:rsidR="007C45D2">
        <w:rPr>
          <w:rFonts w:cs="Times New Roman"/>
          <w:lang w:val="en-GB" w:eastAsia="zh-CN"/>
        </w:rPr>
        <w:t xml:space="preserve"> and the observed trends in TXx and TNn</w:t>
      </w:r>
      <w:r w:rsidRPr="00841A35">
        <w:rPr>
          <w:rFonts w:cs="Times New Roman"/>
          <w:lang w:val="en-GB" w:eastAsia="zh-CN"/>
        </w:rPr>
        <w:t>, t</w:t>
      </w:r>
      <w:r w:rsidRPr="00D424AA">
        <w:rPr>
          <w:rFonts w:cs="Times New Roman"/>
          <w:lang w:val="en-GB"/>
        </w:rPr>
        <w:t xml:space="preserve">he frequency of TX90p has increased while that of cold nights (TN10p) has </w:t>
      </w:r>
      <w:r w:rsidRPr="00D424AA">
        <w:rPr>
          <w:rFonts w:cs="Times New Roman"/>
          <w:lang w:val="en-GB"/>
        </w:rPr>
        <w:lastRenderedPageBreak/>
        <w:t>decreased since the 1950s</w:t>
      </w:r>
      <w:r w:rsidR="00F05FAC">
        <w:rPr>
          <w:rFonts w:cs="Times New Roman"/>
          <w:lang w:val="en-GB"/>
        </w:rPr>
        <w:t>:</w:t>
      </w:r>
      <w:r w:rsidRPr="00D424AA">
        <w:rPr>
          <w:rFonts w:cs="Times New Roman"/>
          <w:lang w:val="en-GB"/>
        </w:rPr>
        <w:t xml:space="preserve"> Nearly all land regions showed statistically significant decreases in TN10p </w:t>
      </w:r>
      <w:r w:rsidRPr="00D424AA">
        <w:rPr>
          <w:rFonts w:cs="Times New Roman"/>
          <w:lang w:val="en-GB"/>
        </w:rPr>
        <w:fldChar w:fldCharType="begin" w:fldLock="1"/>
      </w:r>
      <w:r w:rsidR="00FF6231">
        <w:rPr>
          <w:rFonts w:cs="Times New Roman"/>
          <w:lang w:val="en-GB"/>
        </w:rPr>
        <w:instrText>ADDIN CSL_CITATION { "citationItems" : [ { "id" : "ITEM-1", "itemData" : { "DOI" : "10.1016/J.WACE.2015.10.007", "ISSN" : "2212-0947", "abstract" : "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 "author" : [ { "dropping-particle" : "V.", "family" : "Alexander", "given" : "Lisa", "non-dropping-particle" : "", "parse-names" : false, "suffix" : "" } ], "container-title" : "Weather and Climate Extremes", "id" : "ITEM-1", "issued" : { "date-parts" : [ [ "2016", "3", "1" ] ] }, "page" : "4-16", "publisher" : "Elsevier", "title" : "Global observed long-term changes in temperature and precipitation extremes: A review of progress and limitations in IPCC assessments and beyond", "translator" : [ { "dropping-particle" : "", "family" : "S95", "given" : "", "non-dropping-particle" : "", "parse-names" : false, "suffix" : "" } ], "type" : "article-journal", "volume" : "11" }, "uris" : [ "http://www.mendeley.com/documents/?uuid=c5f6e0c0-41eb-34a7-a35d-931b6a4dafd2"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Alexander, 2016; Dunn et al., 2020)", "plainTextFormattedCitation" : "(Alexander, 2016; Dunn et al., 2020)", "previouslyFormattedCitation" : "(Alexander, 2016; Dun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exander, 2016; Dunn et al., 2020)</w:t>
      </w:r>
      <w:r w:rsidRPr="00D424AA">
        <w:rPr>
          <w:rFonts w:cs="Times New Roman"/>
          <w:lang w:val="en-GB"/>
        </w:rPr>
        <w:fldChar w:fldCharType="end"/>
      </w:r>
      <w:r w:rsidRPr="00841A35">
        <w:rPr>
          <w:rFonts w:cs="Times New Roman"/>
          <w:lang w:val="en-GB"/>
        </w:rPr>
        <w:t xml:space="preserve">, though trends in TX90p are variable with some decreases in southern South America, mainly during austral summer </w:t>
      </w:r>
      <w:r w:rsidRPr="00D424AA">
        <w:rPr>
          <w:rFonts w:cs="Times New Roman"/>
          <w:lang w:val="en-GB"/>
        </w:rPr>
        <w:fldChar w:fldCharType="begin" w:fldLock="1"/>
      </w:r>
      <w:r w:rsidR="00FF6231">
        <w:rPr>
          <w:rFonts w:cs="Times New Roman"/>
          <w:lang w:val="en-GB"/>
        </w:rPr>
        <w:instrText>ADDIN CSL_CITATION { "citationItems" : [ { "id" : "ITEM-1", "itemData" : { "DOI" : "10.1002/joc.4895", "ISSN" : "08998418", "author" : [ { "dropping-particle" : "", "family" : "Rusticucci", "given" : "Matilde", "non-dropping-particle" : "", "parse-names" : false, "suffix" : "" }, { "dropping-particle" : "", "family" : "Barrucand", "given" : "Mariana", "non-dropping-particle" : "", "parse-names" : false, "suffix" : "" }, { "dropping-particle" : "", "family" : "Collazo", "given" : "Soledad", "non-dropping-particle" : "", "parse-names" : false, "suffix" : "" } ], "container-title" : "International Journal of Climatology", "id" : "ITEM-1", "issue" : "6", "issued" : { "date-parts" : [ [ "2017", "5" ] ] }, "page" : "3003-3017", "publisher" : "Wiley-Blackwell", "title" : "Temperature extremes in the Argentina central region and their monthly relationship with the mean circulation and ENSO phases", "translator" : [ { "dropping-particle" : "", "family" : "S83", "given" : "", "non-dropping-particle" : "", "parse-names" : false, "suffix" : "" } ], "type" : "article-journal", "volume" : "37" }, "uris" : [ "http://www.mendeley.com/documents/?uuid=44b9ccc8-dcce-354d-955b-0a7188ff2d48" ] } ], "mendeley" : { "formattedCitation" : "(Rusticucci et al., 2017)", "plainTextFormattedCitation" : "(Rusticucci et al., 2017)", "previouslyFormattedCitation" : "(Rusticucci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usticucci et al., 2017)</w:t>
      </w:r>
      <w:r w:rsidRPr="00D424AA">
        <w:rPr>
          <w:rFonts w:cs="Times New Roman"/>
          <w:lang w:val="en-GB"/>
        </w:rPr>
        <w:fldChar w:fldCharType="end"/>
      </w:r>
      <w:r w:rsidRPr="00841A35">
        <w:rPr>
          <w:rFonts w:cs="Times New Roman"/>
          <w:lang w:val="en-GB"/>
        </w:rPr>
        <w:t xml:space="preserve">. A decrease in the number of cold spell days is also observed over nearly all land </w:t>
      </w:r>
      <w:r w:rsidRPr="00D424AA">
        <w:rPr>
          <w:rFonts w:cs="Times New Roman"/>
          <w:lang w:val="en-GB"/>
        </w:rPr>
        <w:t xml:space="preserve">surface areas </w:t>
      </w:r>
      <w:r w:rsidRPr="00D424AA">
        <w:rPr>
          <w:rFonts w:cs="Times New Roman"/>
          <w:lang w:val="en-GB"/>
        </w:rPr>
        <w:fldChar w:fldCharType="begin" w:fldLock="1"/>
      </w:r>
      <w:r w:rsidR="00FF6231">
        <w:rPr>
          <w:rFonts w:cs="Times New Roman"/>
          <w:lang w:val="en-GB"/>
        </w:rPr>
        <w:instrText>ADDIN CSL_CITATION { "citationItems" : [ { "id" : "ITEM-1", "itemData" : { "DOI" : "10.1016/j.wace.2016.01.001", "ISSN" : "2212-0947", "author" : [ { "dropping-particle" : "", "family" : "Easterling", "given" : "David R", "non-dropping-particle" : "", "parse-names" : false, "suffix" : "" }, { "dropping-particle" : "", "family" : "Kunkel", "given" : "Kenneth E", "non-dropping-particle" : "", "parse-names" : false, "suffix" : "" }, { "dropping-particle" : "", "family" : "Wehner", "given" : "Michael F", "non-dropping-particle" : "", "parse-names" : false, "suffix" : "" }, { "dropping-particle" : "", "family" : "Sun", "given" : "Liqiang", "non-dropping-particle" : "", "parse-names" : false, "suffix" : "" } ], "container-title" : "Weather and Climate Extremes", "id" : "ITEM-1", "issued" : { "date-parts" : [ [ "2016" ] ] }, "page" : "17-27", "title" : "Detection and attribution of climate extremes in the observed record", "translator" : [ { "dropping-particle" : "", "family" : "S175", "given" : "", "non-dropping-particle" : "", "parse-names" : false, "suffix" : "" } ], "type" : "article-journal", "volume" : "11" }, "uris" : [ "http://www.mendeley.com/documents/?uuid=621409fd-056b-4999-9387-0f1dde6391d3" ] } ], "mendeley" : { "formattedCitation" : "(Easterling et al., 2016)", "plainTextFormattedCitation" : "(Easterling et al., 2016)", "previouslyFormattedCitation" : "(Easterling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asterling et al., 2016)</w:t>
      </w:r>
      <w:r w:rsidRPr="00D424AA">
        <w:rPr>
          <w:rFonts w:cs="Times New Roman"/>
          <w:lang w:val="en-GB"/>
        </w:rPr>
        <w:fldChar w:fldCharType="end"/>
      </w:r>
      <w:r w:rsidRPr="00841A35">
        <w:rPr>
          <w:rFonts w:cs="Times New Roman"/>
          <w:lang w:val="en-GB"/>
        </w:rPr>
        <w:t xml:space="preserve"> and in the northern mid-latitudes in particular </w:t>
      </w:r>
      <w:r w:rsidRPr="00D424AA">
        <w:rPr>
          <w:rFonts w:cs="Times New Roman"/>
          <w:lang w:val="en-GB"/>
        </w:rPr>
        <w:fldChar w:fldCharType="begin" w:fldLock="1"/>
      </w:r>
      <w:r w:rsidR="00FF6231">
        <w:rPr>
          <w:rFonts w:cs="Times New Roman"/>
          <w:lang w:val="en-GB"/>
        </w:rPr>
        <w:instrText>ADDIN CSL_CITATION { "citationItems" : [ { "id" : "ITEM-1", "itemData" : { "DOI" : "10.1088/1748-9326/ab4867", "ISSN" : "1748-9326", "abstract" : "The strong two-day cold wave in the midwestern United States in January 2019 again ignited the discussion as to whether cold waves are getting more severe or not as a result of Arctic amplification due to climate change. Assessing the evolution of cold waves in the northern hemisphere midlatitudes in the observations has been difficult because the variability of cold waves is large compared to anthropogenic warming. In order to detect changes in cold spells, two complementary ways to optimise the signal-to-noise ratio are employed: multi-decadal series at individual stations, and for shorter time periods by using spatially aggregated measures. Global warming is now strong enough to make trends clear at individual stations when considering long enough (&gt;50 yr) records of daily minimum and maximum temperature. Calculating the land area that has temperatures below the 1-in-10 year return value (defined over 1951\u20131980) enables us to investigate trends over a shorter time horizon. The long-term station data have strong decreases everywhere in the lowest minimum temperature. Warming trends in the lowest maximum temperature are smaller over most of the Northern Hemisphere, with dataset-dependent indications of possible negative trends in parts of the United States and Mexico. Considering the area experiencing cold waves over the last decades, the most notable feature is a sharp decline of this area since the 1980s. The natural variability is still so large that it is possible to arbitrarily select starting dates after the decline for which the trend is slightly positive in smaller regions like North America or Europe. However, these values are within uncertainties compatible with a steady decline and have differing starting dates in North America and Europe. An analysis of the entire northern midlatitudes confirms the steady decrease in severity and frequency of cold waves over the last decades in the observations.",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1", "issue" : "11", "issued" : { "date-parts" : [ [ "2019", "10", "22" ] ] }, "page" : "114004", "publisher" : "IOP Publishing", "title" : "Cold waves are getting milder in the northern midlatitudes", "translator" : [ { "dropping-particle" : "", "family" : "S3161", "given" : "", "non-dropping-particle" : "", "parse-names" : false, "suffix" : "" } ], "type" : "article-journal", "volume" : "14" }, "uris" : [ "http://www.mendeley.com/documents/?uuid=842a6427-ec23-4902-944d-0f3d8fae7e49" ] } ], "mendeley" : { "formattedCitation" : "(van Oldenborgh et al., 2019)", "plainTextFormattedCitation" : "(van Oldenborgh et al., 2019)", "previouslyFormattedCitation" : "(van Oldenborgh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 Oldenborgh et al., 2019)</w:t>
      </w:r>
      <w:r w:rsidRPr="00D424AA">
        <w:rPr>
          <w:rFonts w:cs="Times New Roman"/>
          <w:lang w:val="en-GB"/>
        </w:rPr>
        <w:fldChar w:fldCharType="end"/>
      </w:r>
      <w:r w:rsidRPr="00841A35">
        <w:rPr>
          <w:rFonts w:cs="Times New Roman"/>
          <w:lang w:val="en-GB"/>
        </w:rPr>
        <w:t xml:space="preserve">. </w:t>
      </w:r>
      <w:r w:rsidRPr="00D424AA">
        <w:rPr>
          <w:rFonts w:cs="Times New Roman"/>
          <w:lang w:val="en-GB"/>
        </w:rPr>
        <w:t xml:space="preserve">These observed changes are also consistent when a new global land surface daily air temperature dataset is analyzed </w:t>
      </w:r>
      <w:commentRangeStart w:id="771"/>
      <w:r w:rsidRPr="00D424AA">
        <w:rPr>
          <w:rFonts w:cs="Times New Roman"/>
          <w:lang w:val="en-GB"/>
        </w:rPr>
        <w:fldChar w:fldCharType="begin" w:fldLock="1"/>
      </w:r>
      <w:ins w:id="772" w:author="Robin Matthews" w:date="2021-07-13T18:04:00Z">
        <w:r w:rsidR="0083447C">
          <w:rPr>
            <w:rFonts w:cs="Times New Roman"/>
            <w:lang w:val="en-GB"/>
          </w:rPr>
          <w:instrText>ADDIN CSL_CITATION { "citationItems" : [ { "id" : "ITEM-1",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1",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mendeley" : { "formattedCitation" : "(Zhang et al., 2019c)", "manualFormatting" : "(P. Zhang et al., 2019)", "plainTextFormattedCitation" : "(Zhang et al., 2019c)", "previouslyFormattedCitation" : "(Zhang et al., 2019c)" }, "properties" : { "noteIndex" : 0 }, "schema" : "https://github.com/citation-style-language/schema/raw/master/csl-citation.json" }</w:instrText>
        </w:r>
      </w:ins>
      <w:del w:id="773" w:author="Robin Matthews" w:date="2021-07-13T18:04:00Z">
        <w:r w:rsidR="00FF6231" w:rsidDel="0083447C">
          <w:rPr>
            <w:rFonts w:cs="Times New Roman"/>
            <w:lang w:val="en-GB"/>
          </w:rPr>
          <w:delInstrText>ADDIN CSL_CITATION { "citationItems" : [ { "id" : "ITEM-1",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1",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mendeley" : { "formattedCitation" : "(Zhang et al., 2019c)", "plainTextFormattedCitation" : "(Zhang et al., 2019c)", "previouslyFormattedCitation" : "(Zhang et al., 2019c)"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774" w:author="Robin Matthews" w:date="2021-07-13T18:04:00Z">
        <w:r w:rsidR="0083447C">
          <w:rPr>
            <w:rFonts w:cs="Times New Roman"/>
            <w:noProof/>
            <w:lang w:val="en-GB"/>
          </w:rPr>
          <w:t xml:space="preserve">P. </w:t>
        </w:r>
      </w:ins>
      <w:r w:rsidR="00A26296">
        <w:rPr>
          <w:rFonts w:cs="Times New Roman"/>
          <w:noProof/>
          <w:lang w:val="en-GB"/>
        </w:rPr>
        <w:t>Zhang et al., 2019</w:t>
      </w:r>
      <w:del w:id="775" w:author="Robin Matthews" w:date="2021-07-13T18:04:00Z">
        <w:r w:rsidR="00A26296" w:rsidDel="0083447C">
          <w:rPr>
            <w:rFonts w:cs="Times New Roman"/>
            <w:noProof/>
            <w:lang w:val="en-GB"/>
          </w:rPr>
          <w:delText>c</w:delText>
        </w:r>
      </w:del>
      <w:r w:rsidR="00A26296">
        <w:rPr>
          <w:rFonts w:cs="Times New Roman"/>
          <w:noProof/>
          <w:lang w:val="en-GB"/>
        </w:rPr>
        <w:t>)</w:t>
      </w:r>
      <w:r w:rsidRPr="00D424AA">
        <w:rPr>
          <w:rFonts w:cs="Times New Roman"/>
          <w:lang w:val="en-GB"/>
        </w:rPr>
        <w:fldChar w:fldCharType="end"/>
      </w:r>
      <w:commentRangeEnd w:id="771"/>
      <w:r w:rsidR="00A26296">
        <w:rPr>
          <w:rStyle w:val="Marquedecommentaire"/>
        </w:rPr>
        <w:commentReference w:id="771"/>
      </w:r>
      <w:r w:rsidRPr="00841A35">
        <w:rPr>
          <w:rFonts w:cs="Times New Roman"/>
          <w:lang w:val="en-GB"/>
        </w:rPr>
        <w:t>. Consistent warming trends in temperature extremes globally, and in most land areas, ove</w:t>
      </w:r>
      <w:r w:rsidRPr="00D424AA">
        <w:rPr>
          <w:rFonts w:cs="Times New Roman"/>
          <w:lang w:val="en-GB"/>
        </w:rPr>
        <w:t>r the past century are also found in a range of observation-based data sets</w:t>
      </w:r>
      <w:r w:rsidRPr="00D424AA">
        <w:rPr>
          <w:rFonts w:cs="Times New Roman"/>
          <w:lang w:val="en-GB" w:eastAsia="zh-CN"/>
        </w:rPr>
        <w:t xml:space="preserve">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2",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3", "itemData" : { "DOI" : "10.1002/2013GL058499", "ISSN" : "00948276", "author" : [ { "dropping-particle" : "", "family" : "Fischer", "given" : "E. M.", "non-dropping-particle" : "", "parse-names" : false, "suffix" : "" }, { "dropping-particle" : "", "family" : "Knutti", "given" : "R.", "non-dropping-particle" : "", "parse-names" : false, "suffix" : "" } ], "container-title" : "Geophysical Research Letters", "id" : "ITEM-3", "issue" : "2", "issued" : { "date-parts" : [ [ "2014", "1", "28" ] ] }, "page" : "547-554", "title" : "Detection of spatially aggregated changes in temperature and precipitation extremes", "translator" : [ { "dropping-particle" : "", "family" : "S3284", "given" : "", "non-dropping-particle" : "", "parse-names" : false, "suffix" : "" } ], "type" : "article-journal", "volume" : "41" }, "uris" : [ "http://www.mendeley.com/documents/?uuid=ce806243-53fe-47f0-bd67-6581031c8d99" ] } ], "mendeley" : { "formattedCitation" : "(Fischer and Knutti, 2014; Donat et al., 2016a; Dunn et al., 2020)", "plainTextFormattedCitation" : "(Fischer and Knutti, 2014; Donat et al., 2016a; Dunn et al., 2020)", "previouslyFormattedCitation" : "(Fischer and Knutti, 2014; Donat et al., 2016a; Dunn et al., 2020)"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Fischer and Knutti, 2014; Donat et al., 2016a; Dunn et al., 2020)</w:t>
      </w:r>
      <w:r w:rsidRPr="00D424AA">
        <w:rPr>
          <w:rFonts w:cs="Times New Roman"/>
          <w:lang w:val="en-GB" w:eastAsia="zh-CN"/>
        </w:rPr>
        <w:fldChar w:fldCharType="end"/>
      </w:r>
      <w:r w:rsidRPr="00841A35">
        <w:rPr>
          <w:rFonts w:cs="Times New Roman"/>
          <w:lang w:val="en-GB" w:eastAsia="zh-CN"/>
        </w:rPr>
        <w:t>, with the extremes related to daily minimum temperatures changing faster than tho</w:t>
      </w:r>
      <w:r w:rsidRPr="00D424AA">
        <w:rPr>
          <w:rFonts w:cs="Times New Roman"/>
          <w:lang w:val="en-GB" w:eastAsia="zh-CN"/>
        </w:rPr>
        <w:t xml:space="preserve">se related to daily maximum temperatures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Dunn et al., 2020)</w:t>
      </w:r>
      <w:r w:rsidRPr="00D424AA">
        <w:rPr>
          <w:rFonts w:cs="Times New Roman"/>
          <w:lang w:val="en-GB" w:eastAsia="zh-CN"/>
        </w:rPr>
        <w:fldChar w:fldCharType="end"/>
      </w:r>
      <w:r w:rsidR="00866A10">
        <w:rPr>
          <w:rFonts w:cs="Times New Roman"/>
          <w:lang w:val="en-GB" w:eastAsia="zh-CN"/>
        </w:rPr>
        <w:t xml:space="preserve"> </w:t>
      </w:r>
      <w:r w:rsidR="00133D63">
        <w:rPr>
          <w:rFonts w:cs="Times New Roman"/>
          <w:lang w:val="en-GB" w:eastAsia="zh-CN"/>
        </w:rPr>
        <w:t>(Fig. 11.2)</w:t>
      </w:r>
      <w:r w:rsidRPr="00841A35">
        <w:rPr>
          <w:rFonts w:cs="Times New Roman"/>
          <w:lang w:val="en-GB"/>
        </w:rPr>
        <w:t>. Seasonal variations in trends in temperature-related extremes have been demonstrated. A warming in warm-season temperature extremes is detected, even during the “slower surface global warming” period from the l</w:t>
      </w:r>
      <w:r w:rsidR="006A2665">
        <w:rPr>
          <w:rFonts w:cs="Times New Roman"/>
          <w:lang w:val="en-GB"/>
        </w:rPr>
        <w:t>ate 1990s to early 2010s (Cross-</w:t>
      </w:r>
      <w:r w:rsidRPr="00841A35">
        <w:rPr>
          <w:rFonts w:cs="Times New Roman"/>
          <w:lang w:val="en-GB"/>
        </w:rPr>
        <w:t xml:space="preserve">Chapter Box </w:t>
      </w:r>
      <w:r w:rsidRPr="00D424AA">
        <w:rPr>
          <w:rFonts w:cs="Times New Roman"/>
          <w:lang w:val="en-GB"/>
        </w:rPr>
        <w:t xml:space="preserve">3.1) </w:t>
      </w:r>
      <w:r w:rsidRPr="00D424AA">
        <w:rPr>
          <w:rFonts w:cs="Times New Roman"/>
          <w:lang w:val="en-GB"/>
        </w:rPr>
        <w:fldChar w:fldCharType="begin" w:fldLock="1"/>
      </w:r>
      <w:r w:rsidR="00FF6231">
        <w:rPr>
          <w:rFonts w:cs="Times New Roman"/>
          <w:lang w:val="en-GB"/>
        </w:rPr>
        <w:instrText>ADDIN CSL_CITATION { "citationItems" : [ { "id" : "ITEM-1", "itemData" : { "DOI" : "10.3390/atmos8030057", "ISSN" : "20734433", "PMID" : "22131130", "abstract" : "Since the late 1990s, land surface temperatures over Japan have increased during the summer and autumn, while global mean temperatures have not risen in this duration (i.e., the global warming hiatus). In contrast, winter and spring temperatures in Japan have decreased. To assess the impact of both global warming and global-scale decadal variability on this enhanced seasonal temperature contrast, we analyzed the outputs of 100 ensemble simulations of historical and counterfactual non-warming climate simulations conducted using a high-resolution atmospheric general circulation model (AGCM). Our simulations showed that atmospheric fields impacted by the La Nina-like conditions associated with Interdecadal Pacific Oscillation (IPO) have predominantly contributed to the seasonal temperature contrast over Japan. Compared with the impact of negative IPO, the influence of global warming on seasonal temperature contrasts in Japan was small. In addition, atmospheric variability has also had a large impact on temperatures in Japan over a decadal timescale. The results of this study suggest a future increase in heatwave risk during the summer and autumn when La Nina-like decadal phenomena and atmospheric perturbations coincide over a background of global warming.", "author" : [ { "dropping-particle" : "", "family" : "Imada", "given" : "Yukiko", "non-dropping-particle" : "", "parse-names" : false, "suffix" : "" }, { "dropping-particle" : "", "family" : "Maeda", "given" : "Shuhei", "non-dropping-particle" : "", "parse-names" : false, "suffix" : "" }, { "dropping-particle" : "", "family" : "Watanabe", "given" : "Masahiro", "non-dropping-particle" : "", "parse-names" : false, "suffix" : "" }, { "dropping-particle" : "", "family" : "Shiogama", "given" : "Hideo", "non-dropping-particle" : "", "parse-names" : false, "suffix" : "" }, { "dropping-particle" : "", "family" : "Mizuta", "given" : "Ryo", "non-dropping-particle" : "", "parse-names" : false, "suffix" : "" }, { "dropping-particle" : "", "family" : "Ishii", "given" : "Masayoshi", "non-dropping-particle" : "", "parse-names" : false, "suffix" : "" }, { "dropping-particle" : "", "family" : "Kimoto", "given" : "Masahide", "non-dropping-particle" : "", "parse-names" : false, "suffix" : "" } ], "container-title" : "Atmosphere", "id" : "ITEM-1", "issue" : "3", "issued" : { "date-parts" : [ [ "2017" ] ] }, "title" : "Recent enhanced seasonal temperature contrast in Japan from large ensemble high-resolution climate simulations", "translator" : [ { "dropping-particle" : "", "family" : "S1204", "given" : "", "non-dropping-particle" : "", "parse-names" : false, "suffix" : "" } ], "type" : "article-journal", "volume" : "8" }, "uris" : [ "http://www.mendeley.com/documents/?uuid=a6006706-ac90-4705-bdb4-702e9c6f4972" ] }, { "id" : "ITEM-2", "itemData" : { "DOI" : "10.1002/2014GL061062", "ISSN" : "00948276", "author" : [ { "dropping-particle" : "", "family" : "Kamae", "given" : "Youichi", "non-dropping-particle" : "", "parse-names" : false, "suffix" : "" }, { "dropping-particle" : "", "family" : "Shiogama", "given" : "Hideo", "non-dropping-particle" : "", "parse-names" : false, "suffix" : "" }, { "dropping-particle" : "", "family" : "Watanabe", "given" : "Masahiro", "non-dropping-particle" : "", "parse-names" : false, "suffix" : "" }, { "dropping-particle" : "", "family" : "Kimoto", "given" : "Masahide", "non-dropping-particle" : "", "parse-names" : false, "suffix" : "" } ], "container-title" : "Geophysical Research Letters", "id" : "ITEM-2", "issue" : "14", "issued" : { "date-parts" : [ [ "2014", "7", "28" ] ] }, "page" : "5192-5199", "title" : "Attributing the increase in Northern Hemisphere hot summers since the late 20th century", "translator" : [ { "dropping-particle" : "", "family" : "S164", "given" : "", "non-dropping-particle" : "", "parse-names" : false, "suffix" : "" } ], "type" : "article-journal", "volume" : "41" }, "uris" : [ "http://www.mendeley.com/documents/?uuid=2a4918bd-31ad-45b0-a393-9a11ab5bc9f1" ] }, { "id" : "ITEM-3", "itemData" : { "DOI" : "10.1038/nclimate2145", "ISBN" : "1758-678X", "ISSN" : "1758-678X", "abstract" : "Observational data show a continued increase of hot extremes over land during the so-called global warming hiatus. This tendency is greater for the most extreme events and thus more relevant for impacts than changes in global mean temperature.", "author" : [ { "dropping-particle" : "", "family" : "Seneviratne", "given" : "Sonia I.", "non-dropping-particle" : "", "parse-names" : false, "suffix" : "" }, { "dropping-particle" : "", "family" : "Donat", "given" : "Markus G.", "non-dropping-particle" : "", "parse-names" : false, "suffix" : "" }, { "dropping-particle" : "", "family" : "Mueller", "given" : "Brigitte", "non-dropping-particle" : "", "parse-names" : false, "suffix" : "" }, { "dropping-particle" : "V.", "family" : "Alexander", "given" : "Lisa", "non-dropping-particle" : "", "parse-names" : false, "suffix" : "" } ], "container-title" : "Nature Climate Change", "id" : "ITEM-3", "issue" : "3", "issued" : { "date-parts" : [ [ "2014", "3", "1" ] ] }, "page" : "161-163", "title" : "No pause in the increase of hot temperature extremes", "translator" : [ { "dropping-particle" : "", "family" : "S1432", "given" : "", "non-dropping-particle" : "", "parse-names" : false, "suffix" : "" } ], "type" : "article-journal", "volume" : "4" }, "uris" : [ "http://www.mendeley.com/documents/?uuid=c860fbc8-600a-44d6-9671-e72ded5ada29" ] } ], "mendeley" : { "formattedCitation" : "(Kamae et al., 2014; Seneviratne et al., 2014; Imada et al., 2017)", "plainTextFormattedCitation" : "(Kamae et al., 2014; Seneviratne et al., 2014; Imada et al., 2017)", "previouslyFormattedCitation" : "(Kamae et al., 2014; Seneviratne et al., 2014; Imad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amae et al., 2014; Seneviratne et al., 2014; Imada et al., 2017)</w:t>
      </w:r>
      <w:r w:rsidRPr="00D424AA">
        <w:rPr>
          <w:rFonts w:cs="Times New Roman"/>
          <w:lang w:val="en-GB"/>
        </w:rPr>
        <w:fldChar w:fldCharType="end"/>
      </w:r>
      <w:r w:rsidRPr="00841A35">
        <w:rPr>
          <w:rFonts w:cs="Times New Roman"/>
          <w:lang w:val="en-GB"/>
        </w:rPr>
        <w:t>. Many studies of past changes in temperature extremes for particular regions or countries show trends consistent with this global picture, as summarized below and in Tables</w:t>
      </w:r>
      <w:r w:rsidRPr="00D424AA">
        <w:rPr>
          <w:rFonts w:cs="Times New Roman"/>
          <w:lang w:val="en-GB"/>
        </w:rPr>
        <w:t xml:space="preserve"> 11.4, 11.7, 11.10, 11.13, 11.16 and 11.19 in Section 11.9. </w:t>
      </w:r>
    </w:p>
    <w:p w14:paraId="0CF49EC9" w14:textId="701FA849" w:rsidR="00726A1C" w:rsidRDefault="00726A1C" w:rsidP="00D424AA">
      <w:pPr>
        <w:rPr>
          <w:rFonts w:cs="Times New Roman"/>
          <w:lang w:val="en-GB"/>
        </w:rPr>
      </w:pPr>
    </w:p>
    <w:p w14:paraId="0987E28C" w14:textId="77777777" w:rsidR="00703712" w:rsidRPr="00D424AA" w:rsidRDefault="00703712" w:rsidP="00D424AA">
      <w:pPr>
        <w:rPr>
          <w:rFonts w:cs="Times New Roman"/>
          <w:lang w:val="en-GB"/>
        </w:rPr>
      </w:pPr>
    </w:p>
    <w:p w14:paraId="1F7C3FFE" w14:textId="0F09D8D6" w:rsidR="00726A1C" w:rsidRPr="00D424AA" w:rsidRDefault="00726A1C" w:rsidP="00D424AA">
      <w:pPr>
        <w:rPr>
          <w:rFonts w:cs="Times New Roman"/>
          <w:b/>
          <w:lang w:val="en-GB"/>
        </w:rPr>
      </w:pPr>
      <w:r w:rsidRPr="00D424AA">
        <w:rPr>
          <w:rFonts w:cs="Times New Roman"/>
          <w:b/>
          <w:lang w:val="en-GB"/>
        </w:rPr>
        <w:t>[START FIGURE 11.</w:t>
      </w:r>
      <w:r w:rsidR="00C842F9" w:rsidRPr="00D424AA">
        <w:rPr>
          <w:rFonts w:cs="Times New Roman"/>
          <w:b/>
          <w:lang w:val="en-GB"/>
        </w:rPr>
        <w:t>9</w:t>
      </w:r>
      <w:r w:rsidRPr="00D424AA">
        <w:rPr>
          <w:rFonts w:cs="Times New Roman"/>
          <w:b/>
          <w:lang w:val="en-GB"/>
        </w:rPr>
        <w:t xml:space="preserve"> HERE]</w:t>
      </w:r>
    </w:p>
    <w:p w14:paraId="7CAFA4DF" w14:textId="77777777" w:rsidR="00726A1C" w:rsidRPr="00D424AA" w:rsidRDefault="00726A1C" w:rsidP="00DE4CA9">
      <w:pPr>
        <w:pStyle w:val="AR6Chap11Figure"/>
        <w:numPr>
          <w:ilvl w:val="0"/>
          <w:numId w:val="0"/>
        </w:numPr>
        <w:ind w:left="1134"/>
      </w:pPr>
    </w:p>
    <w:p w14:paraId="5A3B6F5B" w14:textId="6EDD9D85" w:rsidR="00451FD2" w:rsidRPr="00451FD2" w:rsidRDefault="00D61C27" w:rsidP="00DE4CA9">
      <w:pPr>
        <w:pStyle w:val="AR6Chap11Figure"/>
        <w:rPr>
          <w:rFonts w:eastAsia="DengXian"/>
          <w:lang w:eastAsia="zh-CN"/>
        </w:rPr>
      </w:pPr>
      <w:r w:rsidRPr="0085657C">
        <w:t>Linear trends over 1960-2018 in the annual maximum daily maximum temperature (TXx, a), the annual minimum daily minimum temperature (TNn, b), and the annual number of days when daily maximum temperature exceeds its 90</w:t>
      </w:r>
      <w:r w:rsidRPr="0085657C">
        <w:rPr>
          <w:vertAlign w:val="superscript"/>
        </w:rPr>
        <w:t>th</w:t>
      </w:r>
      <w:r w:rsidRPr="0085657C">
        <w:t xml:space="preserve"> percentile from a base period of 1961-1990 (TX90p, c), based on the HadEX3 data set </w:t>
      </w:r>
      <w:r w:rsidRPr="00D424AA">
        <w:rPr>
          <w:lang w:val="fr-FR"/>
        </w:rPr>
        <w:fldChar w:fldCharType="begin" w:fldLock="1"/>
      </w:r>
      <w:r w:rsidR="00FF6231">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lang w:val="fr-FR"/>
        </w:rPr>
        <w:fldChar w:fldCharType="separate"/>
      </w:r>
      <w:r w:rsidR="00A26296">
        <w:rPr>
          <w:noProof/>
        </w:rPr>
        <w:t>(Dunn et al., 2020)</w:t>
      </w:r>
      <w:r w:rsidRPr="00D424AA">
        <w:fldChar w:fldCharType="end"/>
      </w:r>
      <w:r w:rsidRPr="0085657C">
        <w:t xml:space="preserve">. Linear trends are calculated only for grid points with at least 66% of the annual values over the period and which extend to at least 2009. Areas without sufficient data are shown in grey. No overlay indicates regions where the trends are significant at p = 0.1 level. </w:t>
      </w:r>
      <w:r w:rsidRPr="00451FD2">
        <w:t>Crosses indicate regions where trends are not significant.</w:t>
      </w:r>
      <w:r w:rsidR="00451FD2" w:rsidRPr="00451FD2">
        <w:t xml:space="preserve"> For details on the methods see Supplementary Material 11.SM.2.</w:t>
      </w:r>
      <w:r w:rsidR="00DB45A5">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0BD47D4A" w14:textId="77777777" w:rsidR="00D61C27" w:rsidRPr="006A2665" w:rsidRDefault="00D61C27" w:rsidP="00D424AA">
      <w:pPr>
        <w:pStyle w:val="AR6BodyText"/>
        <w:rPr>
          <w:lang w:val="en-GB"/>
        </w:rPr>
      </w:pPr>
    </w:p>
    <w:p w14:paraId="1866F2FD" w14:textId="51380F47" w:rsidR="00726A1C" w:rsidRPr="00D424AA" w:rsidRDefault="00726A1C" w:rsidP="00D424AA">
      <w:pPr>
        <w:rPr>
          <w:rFonts w:cs="Times New Roman"/>
          <w:b/>
          <w:lang w:val="en-GB"/>
        </w:rPr>
      </w:pPr>
      <w:r w:rsidRPr="00D424AA">
        <w:rPr>
          <w:rFonts w:cs="Times New Roman"/>
          <w:b/>
          <w:lang w:val="en-GB"/>
        </w:rPr>
        <w:t>[END FIGURE 11.</w:t>
      </w:r>
      <w:r w:rsidR="00C842F9" w:rsidRPr="00D424AA">
        <w:rPr>
          <w:rFonts w:cs="Times New Roman"/>
          <w:b/>
          <w:lang w:val="en-GB"/>
        </w:rPr>
        <w:t>9</w:t>
      </w:r>
      <w:r w:rsidRPr="00D424AA">
        <w:rPr>
          <w:rFonts w:cs="Times New Roman"/>
          <w:b/>
          <w:lang w:val="en-GB"/>
        </w:rPr>
        <w:t xml:space="preserve"> HERE]</w:t>
      </w:r>
    </w:p>
    <w:p w14:paraId="40848630" w14:textId="79A97E0C" w:rsidR="00726A1C" w:rsidRDefault="00726A1C" w:rsidP="00D424AA">
      <w:pPr>
        <w:rPr>
          <w:rFonts w:cs="Times New Roman"/>
          <w:lang w:val="en-GB"/>
        </w:rPr>
      </w:pPr>
    </w:p>
    <w:p w14:paraId="76558ED0" w14:textId="77777777" w:rsidR="00703712" w:rsidRPr="00D424AA" w:rsidRDefault="00703712" w:rsidP="00D424AA">
      <w:pPr>
        <w:rPr>
          <w:rFonts w:cs="Times New Roman"/>
          <w:lang w:val="en-GB"/>
        </w:rPr>
      </w:pPr>
    </w:p>
    <w:p w14:paraId="371CB4B5" w14:textId="59C743D5" w:rsidR="00726A1C" w:rsidRPr="00D424AA" w:rsidRDefault="00726A1C" w:rsidP="00D424AA">
      <w:pPr>
        <w:rPr>
          <w:rFonts w:cs="Times New Roman"/>
          <w:lang w:val="en-GB" w:eastAsia="zh-CN"/>
        </w:rPr>
      </w:pPr>
      <w:r w:rsidRPr="00D424AA">
        <w:rPr>
          <w:rFonts w:cs="Times New Roman"/>
          <w:lang w:val="en-GB"/>
        </w:rPr>
        <w:t xml:space="preserve">In Africa (Table 11.4), while it is difficult to assess changes in temperature extremes in parts of the continent because of a lack of data, evidence of an increase in the intensity and frequency of hot extremes and decrease in the intensity and frequency of cold extremes is clear and robust in regions where data are available. These include an increase in the frequency of warm days and nights and a decrease in the frequency of cold days and nights with </w:t>
      </w:r>
      <w:r w:rsidRPr="00D424AA">
        <w:rPr>
          <w:rFonts w:cs="Times New Roman"/>
          <w:i/>
          <w:lang w:val="en-GB"/>
        </w:rPr>
        <w:t>high confidence</w:t>
      </w:r>
      <w:r w:rsidRPr="00D424AA">
        <w:rPr>
          <w:rFonts w:cs="Times New Roman"/>
          <w:lang w:val="en-GB"/>
        </w:rPr>
        <w:t xml:space="preserve"> </w:t>
      </w:r>
      <w:commentRangeStart w:id="776"/>
      <w:r w:rsidRPr="00D424AA">
        <w:rPr>
          <w:rFonts w:cs="Times New Roman"/>
          <w:lang w:val="en-GB"/>
        </w:rPr>
        <w:fldChar w:fldCharType="begin" w:fldLock="1"/>
      </w:r>
      <w:r w:rsidR="0012753B">
        <w:rPr>
          <w:rFonts w:cs="Times New Roman"/>
          <w:lang w:val="en-GB"/>
        </w:rPr>
        <w:instrText>ADDIN CSL_CITATION { "citationItems" : [ { "id" : "ITEM-1", "itemData" : { "DOI" : "10.1175/BAMS-D-12-00109.1",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Caesar", "given" : "J", "non-dropping-particle" : "", "parse-names" : false, "suffix" : "" } ], "container-title" : "Bulletin of the American Meteorological Society", "id" : "ITEM-1", "issue" : "7", "issued" : { "date-parts" : [ [ "2013", "7" ] ] }, "page" : "997-1006", "title" : "Global Land-Based Datasets for Monitoring Climatic Extremes", "translator" : [ { "dropping-particle" : "", "family" : "S124", "given" : "", "non-dropping-particle" : "", "parse-names" : false, "suffix" : "" } ], "type" : "article-journal", "volume" : "94" }, "uris" : [ "http://www.mendeley.com/documents/?uuid=a8fa009f-0677-4b78-a44e-c30e17cf6b03" ] }, { "id" : "ITEM-2", "itemData" : { "DOI" : "10.1175/JCLI-D-13-00405.1", "ISSN" : "0894-8755", "abstract" : "Changes in climate extremes are often monitored using global gridded datasets of climate extremes based on in situ observations or reanalysis data. This study assesses the consistency of temperature and precipitation extremes between these datasets. Both the temporal evolution and spatial patterns of annual extremes of daily values are compared across multiple global gridded datasets of in situ observations and reanalyses to make inferences on the robustness of the obtained results.", "author" : [ { "dropping-particle" : "", "family" : "Donat", "given" : "Markus G.", "non-dropping-particle" : "", "parse-names" : false, "suffix" : "" }, { "dropping-particle" : "", "family" : "Sillmann", "given" : "Jana", "non-dropping-particle" : "", "parse-names" : false, "suffix" : "" }, { "dropping-particle" : "", "family" : "Wild", "given" : "Simon", "non-dropping-particle" : "", "parse-names" : false, "suffix" : "" }, { "dropping-particle" : "V.", "family" : "Alexander", "given" : "Lisa", "non-dropping-particle" : "", "parse-names" : false, "suffix" : "" }, { "dropping-particle" : "", "family" : "Lippmann", "given" : "Tanya", "non-dropping-particle" : "", "parse-names" : false, "suffix" : "" }, { "dropping-particle" : "", "family" : "Zwiers", "given" : "Francis W.", "non-dropping-particle" : "", "parse-names" : false, "suffix" : "" } ], "container-title" : "Journal of Climate", "id" : "ITEM-2", "issue" : "13", "issued" : { "date-parts" : [ [ "2014", "7", "24" ] ] }, "page" : "5019-5035", "title" : "Consistency of Temperature and Precipitation Extremes across Various Global Gridded In Situ and Reanalysis Datasets", "translator" : [ { "dropping-particle" : "", "family" : "S1444", "given" : "", "non-dropping-particle" : "", "parse-names" : false, "suffix" : "" } ], "type" : "article-journal", "volume" : "27" }, "uris" : [ "http://www.mendeley.com/documents/?uuid=3c5b841e-8048-4dcf-9141-1f1ee5fbf3ef" ] }, { "id" : "ITEM-3", "itemData" : { "DOI" : "10.1007/s00704-015-1472-4", "ISSN" : "0177-798X", "author" : [ { "dropping-particle" : "", "family" : "Filahi", "given" : "S.", "non-dropping-particle" : "", "parse-names" : false, "suffix" : "" }, { "dropping-particle" : "", "family" : "Tanarhte", "given" : "Meryem", "non-dropping-particle" : "", "parse-names" : false, "suffix" : "" }, { "dropping-particle" : "", "family" : "Mouhir", "given" : "L.", "non-dropping-particle" : "", "parse-names" : false, "suffix" : "" }, { "dropping-particle" : "", "family" : "Morhit", "given" : "Mohammed", "non-dropping-particle" : "El", "parse-names" : false, "suffix" : "" }, { "dropping-particle" : "", "family" : "Tramblay", "given" : "Yves", "non-dropping-particle" : "", "parse-names" : false, "suffix" : "" } ], "container-title" : "Theoretical and Applied Climatology", "id" : "ITEM-3", "issue" : "3-4", "issued" : { "date-parts" : [ [ "2016", "4", "26" ] ] }, "page" : "959-972", "publisher" : "Springer Vienna", "title" : "Trends in indices of daily temperature and precipitations extremes in Morocco", "translator" : [ { "dropping-particle" : "", "family" : "S3329", "given" : "", "non-dropping-particle" : "", "parse-names" : false, "suffix" : "" } ], "type" : "article-journal", "volume" : "124" }, "uris" : [ "http://www.mendeley.com/documents/?uuid=7707edc2-8221-4864-b68a-1b7eca701283" ] }, { "id" : "ITEM-4", "itemData" : { "DOI" : "10.1002/joc.3455", "ISSN" : "08998418", "author" : [ { "dropping-particle" : "", "family" : "Kruger", "given" : "A. C.", "non-dropping-particle" : "", "parse-names" : false, "suffix" : "" }, { "dropping-particle" : "", "family" : "Sekele", "given" : "S. S.", "non-dropping-particle" : "", "parse-names" : false, "suffix" : "" } ], "container-title" : "International Journal of Climatology", "id" : "ITEM-4", "issue" : "3", "issued" : { "date-parts" : [ [ "2013", "3", "15" ] ] }, "page" : "661-676", "title" : "Trends in extreme temperature indices in South Africa: 1962-2009", "translator" : [ { "dropping-particle" : "", "family" : "S1347", "given" : "", "non-dropping-particle" : "", "parse-names" : false, "suffix" : "" } ], "type" : "article-journal", "volume" : "33" }, "uris" : [ "http://www.mendeley.com/documents/?uuid=9adb4b31-1116-42a5-a39c-267d83e8a303" ] }, { "id" : "ITEM-5", "itemData" : { "DOI" : "10.1016/j.gloplacha.2015.12.009", "ISSN" : "09218181", "author" : [ { "dropping-particle" : "", "family" : "Ringard", "given" : "J.", "non-dropping-particle" : "", "parse-names" : false, "suffix" : "" }, { "dropping-particle" : "", "family" : "Dieppois", "given" : "B.", "non-dropping-particle" : "", "parse-names" : false, "suffix" : "" }, { "dropping-particle" : "", "family" : "Rome", "given" : "S.", "non-dropping-particle" : "", "parse-names" : false, "suffix" : "" }, { "dropping-particle" : "", "family" : "Diedhiou", "given" : "A.", "non-dropping-particle" : "", "parse-names" : false, "suffix" : "" }, { "dropping-particle" : "", "family" : "Pellarin", "given" : "T.", "non-dropping-particle" : "", "parse-names" : false, "suffix" : "" }, { "dropping-particle" : "", "family" : "Konar\u00e9", "given" : "A.", "non-dropping-particle" : "", "parse-names" : false, "suffix" : "" }, { "dropping-particle" : "", "family" : "Diawara", "given" : "A.", "non-dropping-particle" : "", "parse-names" : false, "suffix" : "" }, { "dropping-particle" : "", "family" : "Konat\u00e9", "given" : "D.", "non-dropping-particle" : "", "parse-names" : false, "suffix" : "" }, { "dropping-particle" : "", "family" : "Dje", "given" : "B.K.", "non-dropping-particle" : "", "parse-names" : false, "suffix" : "" }, { "dropping-particle" : "", "family" : "Katiellou", "given" : "G.L.", "non-dropping-particle" : "", "parse-names" : false, "suffix" : "" }, { "dropping-particle" : "", "family" : "Seidou Sanda", "given" : "I.", "non-dropping-particle" : "", "parse-names" : false, "suffix" : "" }, { "dropping-particle" : "", "family" : "Hassane", "given" : "B.", "non-dropping-particle" : "", "parse-names" : false, "suffix" : "" }, { "dropping-particle" : "", "family" : "Vischel", "given" : "T.", "non-dropping-particle" : "", "parse-names" : false, "suffix" : "" }, { "dropping-particle" : "", "family" : "Garuma", "given" : "G.F.", "non-dropping-particle" : "", "parse-names" : false, "suffix" : "" }, { "dropping-particle" : "", "family" : "Mengistu", "given" : "G.", "non-dropping-particle" : "", "parse-names" : false, "suffix" : "" }, { "dropping-particle" : "", "family" : "Camara", "given" : "M.", "non-dropping-particle" : "", "parse-names" : false, "suffix" : "" }, { "dropping-particle" : "", "family" : "Diongue", "given" : "A.", "non-dropping-particle" : "", "parse-names" : false, "suffix" : "" }, { "dropping-particle" : "", "family" : "Gaye", "given" : "A.T.", "non-dropping-particle" : "", "parse-names" : false, "suffix" : "" }, { "dropping-particle" : "", "family" : "Descroix", "given" : "L.", "non-dropping-particle" : "", "parse-names" : false, "suffix" : "" } ], "container-title" : "Global and Planetary Change", "id" : "ITEM-5", "issued" : { "date-parts" : [ [ "2016", "4" ] ] }, "page" : "66-77", "title" : "The intensification of thermal extremes in west Africa", "translator" : [ { "dropping-particle" : "", "family" : "S2370", "given" : "", "non-dropping-particle" : "", "parse-names" : false, "suffix" : "" } ], "type" : "article-journal", "volume" : "139" }, "uris" : [ "http://www.mendeley.com/documents/?uuid=583e89f8-675e-4a0d-bfe9-09da7107f356" ] }, { "id" : "ITEM-6",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6",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7", "itemData" : { "DOI" : "10.1002/joc.5420", "ISSN" : "08998418", "abstract" : "Observational analyses of changing climate extremes over the West Africa region have been limited by the availability of long and high-quality datasets. To help address this gap, a climate extremes indices workshop was held in the Gambia in December 2011 with participants from 14 West African countries. The resulting analysis utilized 15 annual indices derived from observed daily temperatures and 10 annual indices derived from observed daily precipitation. The analysis was conducted for 166 meteorological stations in 13 countries for 2 periods: 1960\u20132010 and 1981\u20132010. The analyses of trends in the annual mean temperature indices have identified statistically significant increases of 0.16 \u00b0C/decade and 0.28 \u00b0C/decade for mean annual maximum and mean annual minimum temperatures, respectively, averaged over all available land stations in the region during the last 50 years. The seasonal-temperature-related indices show significant patterns of warming in all seasons. The annual mean of daily minimum temperature has increased more than the annual mean of daily maximum temperature leading to a decreasing trend in the diurnal temperature range. Warm days and warm nights have become more frequent, and cold days and cold nights have become less frequent. The analyses of precipitation-based indices indicate spatially non-coherent changes throughout the study area with few statistically significant trends over the longer period. Exceptions to this are the simple daily intensity index and maximum 5-day precipitation, which show significant increasing regional trends over both the shorter and longer periods. Additionally, over the recent period (1981\u20132010) most of the precipitation related indices show significant trends towards wetter conditions. However, this period of increased rainfall follows a decade of significantly drier conditions in the region \u2013 it is not clear whether the recent upward trends reflect the \u2018recovery\u2019 from this long drought period or represents a long-term response to warming.", "author" : [ { "dropping-particle" : "", "family" : "Barry", "given" : "A. A.", "non-dropping-particle" : "", "parse-names" : false, "suffix" : "" }, { "dropping-particle" : "", "family" : "Caesar", "given" : "J.", "non-dropping-particle" : "", "parse-names" : false, "suffix" : "" }, { "dropping-particle" : "", "family" : "Klein Tank", "given" : "A. M. G.", "non-dropping-particle" : "", "parse-names" : false, "suffix" : "" }, { "dropping-particle" : "", "family" : "Aguilar", "given" : "E.", "non-dropping-particle" : "", "parse-names" : false, "suffix" : "" }, { "dropping-particle" : "", "family" : "McSweeney", "given" : "Carol", "non-dropping-particle" : "", "parse-names" : false, "suffix" : "" }, { "dropping-particle" : "", "family" : "Cyrille", "given" : "Ahmed M.", "non-dropping-particle" : "", "parse-names" : false, "suffix" : "" }, { "dropping-particle" : "", "family" : "Nikiema", "given" : "M. P.", "non-dropping-particle" : "", "parse-names" : false, "suffix" : "" }, { "dropping-particle" : "", "family" : "Narcisse", "given" : "K. B.", "non-dropping-particle" : "", "parse-names" : false, "suffix" : "" }, { "dropping-particle" : "", "family" : "Sima", "given" : "F.", "non-dropping-particle" : "", "parse-names" : false, "suffix" : "" }, { "dropping-particle" : "", "family" : "Stafford", "given" : "G.", "non-dropping-particle" : "", "parse-names" : false, "suffix" : "" }, { "dropping-particle" : "", "family" : "Touray", "given" : "L. M.", "non-dropping-particle" : "", "parse-names" : false, "suffix" : "" }, { "dropping-particle" : "", "family" : "Ayilari-Naa", "given" : "J. A.", "non-dropping-particle" : "", "parse-names" : false, "suffix" : "" }, { "dropping-particle" : "", "family" : "Mendes", "given" : "C. L.", "non-dropping-particle" : "", "parse-names" : false, "suffix" : "" }, { "dropping-particle" : "", "family" : "Tounkara", "given" : "M.", "non-dropping-particle" : "", "parse-names" : false, "suffix" : "" }, { "dropping-particle" : "", "family" : "Gar-Glahn", "given" : "Eugene V. S.", "non-dropping-particle" : "", "parse-names" : false, "suffix" : "" }, { "dropping-particle" : "", "family" : "Coulibaly", "given" : "M. S.", "non-dropping-particle" : "", "parse-names" : false, "suffix" : "" }, { "dropping-particle" : "", "family" : "Dieh", "given" : "M. F.", "non-dropping-particle" : "", "parse-names" : false, "suffix" : "" }, { "dropping-particle" : "", "family" : "Mouhaimouni", "given" : "M.", "non-dropping-particle" : "", "parse-names" : false, "suffix" : "" }, { "dropping-particle" : "", "family" : "Oyegade", "given" : "J.A", "non-dropping-particle" : "", "parse-names" : false, "suffix" : "" }, { "dropping-particle" : "", "family" : "Sambou", "given" : "E.", "non-dropping-particle" : "", "parse-names" : false, "suffix" : "" }, { "dropping-particle" : "", "family" : "Laogbessi", "given" : "E. T.", "non-dropping-particle" : "", "parse-names" : false, "suffix" : "" } ], "container-title" : "International Journal of Climatology", "id" : "ITEM-7", "issued" : { "date-parts" : [ [ "2018", "4" ] ] }, "page" : "e921-e938", "title" : "West Africa climate extremes and climate change indices", "translator" : [ { "dropping-particle" : "", "family" : "S219", "given" : "", "non-dropping-particle" : "", "parse-names" : false, "suffix" : "" } ], "type" : "article-journal", "volume" : "38" }, "uris" : [ "http://www.mendeley.com/documents/?uuid=eb70452a-76db-345c-a555-de141de2f4f9" ] }, { "id" : "ITEM-8", "itemData" : { "DOI" : "10.1002/joc.5777", "author" : [ { "dropping-particle" : "", "family" : "Gebrechorkos", "given" : "Solomon H", "non-dropping-particle" : "", "parse-names" : false, "suffix" : "" }, { "dropping-particle" : "", "family" : "H\u00fclsmann", "given" : "Stephan", "non-dropping-particle" : "", "parse-names" : false, "suffix" : "" }, { "dropping-particle" : "", "family" : "Bernhofer", "given" : "Christian", "non-dropping-particle" : "", "parse-names" : false, "suffix" : "" } ], "container-title" : "International Journal of Climatology", "id" : "ITEM-8", "issue" : "1", "issued" : { "date-parts" : [ [ "2018" ] ] }, "page" : "18-30", "publisher" : "Wiley Online Library", "title" : "Changes in temperature and precipitation extremes in Ethiopia, Kenya, and Tanzania", "translator" : [ { "dropping-particle" : "", "family" : "S2168", "given" : "", "non-dropping-particle" : "", "parse-names" : false, "suffix" : "" } ], "type" : "article-journal", "volume" : "39" }, "uris" : [ "http://www.mendeley.com/documents/?uuid=19a0dae0-76ea-46f6-8416-05124e83255a" ] }, { "id" : "ITEM-9", "itemData" : { "DOI" : "10.1002/2015JD024303", "ISSN" : "2169897X", "author" : [ { "dropping-particle" : "", "family" : "Moron", "given" : "Vincent", "non-dropping-particle" : "", "parse-names" : false, "suffix" : "" }, { "dropping-particle" : "", "family" : "Oueslati", "given" : "Boutheina", "non-dropping-particle" : "", "parse-names" : false, "suffix" : "" }, { "dropping-particle" : "", "family" : "Pohl", "given" : "Benjamin", "non-dropping-particle" : "", "parse-names" : false, "suffix" : "" }, { "dropping-particle" : "", "family" : "Rome", "given" : "Sandra", "non-dropping-particle" : "", "parse-names" : false, "suffix" : "" }, { "dropping-particle" : "", "family" : "Janicot", "given" : "Serge", "non-dropping-particle" : "", "parse-names" : false, "suffix" : "" } ], "container-title" : "Journal of Geophysical Research: Atmospheres", "id" : "ITEM-9", "issue" : "10", "issued" : { "date-parts" : [ [ "2016", "5", "27" ] ] }, "page" : "5298-5319", "title" : "Trends of mean temperatures and warm extremes in northern tropical Africa (1961-2014) from observed and PPCA-reconstructed time series", "translator" : [ { "dropping-particle" : "", "family" : "S406", "given" : "", "non-dropping-particle" : "", "parse-names" : false, "suffix" : "" } ], "type" : "article-journal", "volume" : "121" }, "uris" : [ "http://www.mendeley.com/documents/?uuid=4c4d0c04-775c-30e2-be20-e816d45eb11e" ] } ], "mendeley" : { "formattedCitation" : "(Donat et al., 2013b, 2014b; Kruger and Sekele, 2013; Chaney et al., 2014; Filahi et al., 2016; Moron et al., 2016; Ringard et al., 2016; Barry et al., 2018; Gebrechorkos et al., 2018)", "manualFormatting" : "(Donat et al., 2013a, 2014b; Kruger and Sekele, 2013; Chaney et al., 2014; Filahi et al., 2016; Moron et al., 2016; Ringard et al., 2016; Barry et al., 2018; Gebrechorkos et al., 2018)", "plainTextFormattedCitation" : "(Donat et al., 2013b, 2014b; Kruger and Sekele, 2013; Chaney et al., 2014; Filahi et al., 2016; Moron et al., 2016; Ringard et al., 2016; Barry et al., 2018; Gebrechorkos et al., 2018)", "previouslyFormattedCitation" : "(Donat et al., 2013b, 2014b; Kruger and Sekele, 2013; Chaney et al., 2014; Filahi et al., 2016; Moron et al., 2016; Ringard et al., 2016; Barry et al., 2018; Gebrechorkos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nat et al., 2013</w:t>
      </w:r>
      <w:del w:id="777" w:author="Robin Matthews" w:date="2021-07-13T18:04:00Z">
        <w:r w:rsidR="00A26296" w:rsidDel="0083447C">
          <w:rPr>
            <w:rFonts w:cs="Times New Roman"/>
            <w:noProof/>
            <w:lang w:val="en-GB"/>
          </w:rPr>
          <w:delText>b</w:delText>
        </w:r>
      </w:del>
      <w:ins w:id="778" w:author="Robin Matthews" w:date="2021-07-13T18:04:00Z">
        <w:r w:rsidR="0083447C">
          <w:rPr>
            <w:rFonts w:cs="Times New Roman"/>
            <w:noProof/>
            <w:lang w:val="en-GB"/>
          </w:rPr>
          <w:t>a</w:t>
        </w:r>
      </w:ins>
      <w:r w:rsidR="00A26296">
        <w:rPr>
          <w:rFonts w:cs="Times New Roman"/>
          <w:noProof/>
          <w:lang w:val="en-GB"/>
        </w:rPr>
        <w:t>, 2014b; Kruger and Sekele, 2013; Chaney et al., 2014; Filahi et al., 2016; Moron et al., 2016; Ringard et al., 2016; Barry et al., 2018; Gebrechorkos et al., 2018)</w:t>
      </w:r>
      <w:r w:rsidRPr="00D424AA">
        <w:rPr>
          <w:rFonts w:cs="Times New Roman"/>
          <w:lang w:val="en-GB"/>
        </w:rPr>
        <w:fldChar w:fldCharType="end"/>
      </w:r>
      <w:commentRangeEnd w:id="776"/>
      <w:r w:rsidR="00A26296">
        <w:rPr>
          <w:rStyle w:val="Marquedecommentaire"/>
        </w:rPr>
        <w:commentReference w:id="776"/>
      </w:r>
      <w:r w:rsidRPr="00841A35">
        <w:rPr>
          <w:rFonts w:cs="Times New Roman"/>
          <w:lang w:val="en-GB"/>
        </w:rPr>
        <w:t xml:space="preserve"> and an increase in heat waves </w:t>
      </w:r>
      <w:r w:rsidRPr="00D424AA">
        <w:rPr>
          <w:rFonts w:cs="Times New Roman"/>
          <w:lang w:val="en-GB"/>
        </w:rPr>
        <w:fldChar w:fldCharType="begin" w:fldLock="1"/>
      </w:r>
      <w:r w:rsidR="00FF6231">
        <w:rPr>
          <w:rFonts w:cs="Times New Roman"/>
          <w:lang w:val="en-GB"/>
        </w:rPr>
        <w:instrText>ADDIN CSL_CITATION { "citationItems" : [ { "id" : "ITEM-1", "itemData" : { "DOI" : "10.5194/nhess-17-115-2017", "ISSN" : "1684-9981", "abstract" : "Abstract. The purpose of this article is to show the extreme temperature regime of heat waves across Africa over recent years (1981\u20132015). Heat waves have been quantified using the Heat Wave Magnitude Index daily (HWMId), which merges the duration and the intensity of extreme temperature events into a single numerical index. The HWMId enables a comparison between heat waves with different timing and location, and it has been applied to maximum and minimum temperature records. The time series used in this study have been derived from (1) observations from the Global Summary of the Day (GSOD) and (2) reanalysis data from ERA-Interim. The analysis shows an increasing number of heat waves of both maxima and minima temperatures in the last decades. Results from heat wave analysis of maximum temperature (HWMIdtx) indicate an increase in intensity and frequency of extreme events. Specifically, from 1996 onwards it is possible to observe HWMIdtx spread with the maximum presence during 2006\u20132015. Between 2006 and 2015 the frequency (spatial coverage) of extreme heat waves had increased to 24.5 observations per year (60.1 % of land cover), as compared to 12.3 per year (37.3 % of land area) in the period from 1981 to 2005 for GSOD stations (reanalysis).", "author" : [ { "dropping-particle" : "", "family" : "Ceccherini", "given" : "Guido", "non-dropping-particle" : "", "parse-names" : false, "suffix" : "" }, { "dropping-particle" : "", "family" : "Russo", "given" : "Simone", "non-dropping-particle" : "", "parse-names" : false, "suffix" : "" }, { "dropping-particle" : "", "family" : "Ameztoy", "given" : "Iban", "non-dropping-particle" : "", "parse-names" : false, "suffix" : "" }, { "dropping-particle" : "", "family" : "Marchese", "given" : "Andrea Francesco", "non-dropping-particle" : "", "parse-names" : false, "suffix" : "" }, { "dropping-particle" : "", "family" : "Carmona-Moreno", "given" : "Cesar", "non-dropping-particle" : "", "parse-names" : false, "suffix" : "" } ], "container-title" : "Natural Hazards and Earth System Sciences", "id" : "ITEM-1", "issue" : "1", "issued" : { "date-parts" : [ [ "2017", "1", "30" ] ] }, "page" : "115-125", "title" : "Heat waves in Africa 1981\u20132015, observations and reanalysis", "translator" : [ { "dropping-particle" : "", "family" : "S3282", "given" : "", "non-dropping-particle" : "", "parse-names" : false, "suffix" : "" } ], "type" : "article-journal", "volume" : "17" }, "uris" : [ "http://www.mendeley.com/documents/?uuid=9cbe9939-e7fb-4639-b59f-099cb40a560d" ] }, { "id" : "ITEM-2", "itemData" : { "DOI" : "10.1088/1748-9326/11/5/054016", "ISSN" : "1748-9326",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2", "issue" : "5", "issued" : { "date-parts" : [ [ "2016", "5", "1" ] ] }, "page" : "054016", "title" : "When will unusual heat waves become normal in a warming Africa?", "translator" : [ { "dropping-particle" : "", "family" : "S592", "given" : "", "non-dropping-particle" : "", "parse-names" : false, "suffix" : "" } ], "type" : "article-journal", "volume" : "11" }, "uris" : [ "http://www.mendeley.com/documents/?uuid=c0f13485-98c9-3499-ad33-747d2f3f40a6" ] } ], "mendeley" : { "formattedCitation" : "(Russo et al., 2016; Ceccherini et al., 2017)", "plainTextFormattedCitation" : "(Russo et al., 2016; Ceccherini et al., 2017)", "previouslyFormattedCitation" : "(Russo et al., 2016; Ceccherini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usso et al., 2016; Ceccherini et al., 2017)</w:t>
      </w:r>
      <w:r w:rsidRPr="00D424AA">
        <w:rPr>
          <w:rFonts w:cs="Times New Roman"/>
          <w:lang w:val="en-GB"/>
        </w:rPr>
        <w:fldChar w:fldCharType="end"/>
      </w:r>
      <w:r w:rsidRPr="00841A35">
        <w:rPr>
          <w:rFonts w:cs="Times New Roman"/>
          <w:lang w:val="en-GB"/>
        </w:rPr>
        <w:t xml:space="preserve">. The increase in TNn is more </w:t>
      </w:r>
      <w:r w:rsidRPr="00D424AA">
        <w:rPr>
          <w:rFonts w:cs="Times New Roman"/>
          <w:lang w:val="en-GB" w:eastAsia="zh-CN"/>
        </w:rPr>
        <w:t xml:space="preserve">notable </w:t>
      </w:r>
      <w:r w:rsidRPr="00D424AA">
        <w:rPr>
          <w:rFonts w:cs="Times New Roman"/>
          <w:lang w:val="en-GB"/>
        </w:rPr>
        <w:t>than in TXx (Figure 11.</w:t>
      </w:r>
      <w:r w:rsidR="00E64E86" w:rsidRPr="00D424AA">
        <w:rPr>
          <w:rFonts w:cs="Times New Roman"/>
          <w:lang w:val="en-GB" w:eastAsia="zh-CN"/>
        </w:rPr>
        <w:t>9</w:t>
      </w:r>
      <w:r w:rsidRPr="00D424AA">
        <w:rPr>
          <w:rFonts w:cs="Times New Roman"/>
          <w:lang w:val="en-GB"/>
        </w:rPr>
        <w:t xml:space="preserve">). </w:t>
      </w:r>
      <w:r w:rsidRPr="00D424AA">
        <w:rPr>
          <w:rFonts w:eastAsia="SimSun" w:cs="Times New Roman"/>
          <w:lang w:val="en-GB"/>
        </w:rPr>
        <w:t xml:space="preserve">Cold spells occasionally strike subtropical areas, but are </w:t>
      </w:r>
      <w:r w:rsidRPr="00D424AA">
        <w:rPr>
          <w:rFonts w:eastAsia="SimSun" w:cs="Times New Roman"/>
          <w:i/>
          <w:lang w:val="en-GB"/>
        </w:rPr>
        <w:t>likely</w:t>
      </w:r>
      <w:r w:rsidRPr="00D424AA">
        <w:rPr>
          <w:rFonts w:eastAsia="SimSun" w:cs="Times New Roman"/>
          <w:lang w:val="en-GB"/>
        </w:rPr>
        <w:t xml:space="preserve"> to have decreased in frequency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02/joc.5420", "ISSN" : "08998418", "abstract" : "Observational analyses of changing climate extremes over the West Africa region have been limited by the availability of long and high-quality datasets. To help address this gap, a climate extremes indices workshop was held in the Gambia in December 2011 with participants from 14 West African countries. The resulting analysis utilized 15 annual indices derived from observed daily temperatures and 10 annual indices derived from observed daily precipitation. The analysis was conducted for 166 meteorological stations in 13 countries for 2 periods: 1960\u20132010 and 1981\u20132010. The analyses of trends in the annual mean temperature indices have identified statistically significant increases of 0.16 \u00b0C/decade and 0.28 \u00b0C/decade for mean annual maximum and mean annual minimum temperatures, respectively, averaged over all available land stations in the region during the last 50 years. The seasonal-temperature-related indices show significant patterns of warming in all seasons. The annual mean of daily minimum temperature has increased more than the annual mean of daily maximum temperature leading to a decreasing trend in the diurnal temperature range. Warm days and warm nights have become more frequent, and cold days and cold nights have become less frequent. The analyses of precipitation-based indices indicate spatially non-coherent changes throughout the study area with few statistically significant trends over the longer period. Exceptions to this are the simple daily intensity index and maximum 5-day precipitation, which show significant increasing regional trends over both the shorter and longer periods. Additionally, over the recent period (1981\u20132010) most of the precipitation related indices show significant trends towards wetter conditions. However, this period of increased rainfall follows a decade of significantly drier conditions in the region \u2013 it is not clear whether the recent upward trends reflect the \u2018recovery\u2019 from this long drought period or represents a long-term response to warming.", "author" : [ { "dropping-particle" : "", "family" : "Barry", "given" : "A. A.", "non-dropping-particle" : "", "parse-names" : false, "suffix" : "" }, { "dropping-particle" : "", "family" : "Caesar", "given" : "J.", "non-dropping-particle" : "", "parse-names" : false, "suffix" : "" }, { "dropping-particle" : "", "family" : "Klein Tank", "given" : "A. M. G.", "non-dropping-particle" : "", "parse-names" : false, "suffix" : "" }, { "dropping-particle" : "", "family" : "Aguilar", "given" : "E.", "non-dropping-particle" : "", "parse-names" : false, "suffix" : "" }, { "dropping-particle" : "", "family" : "McSweeney", "given" : "Carol", "non-dropping-particle" : "", "parse-names" : false, "suffix" : "" }, { "dropping-particle" : "", "family" : "Cyrille", "given" : "Ahmed M.", "non-dropping-particle" : "", "parse-names" : false, "suffix" : "" }, { "dropping-particle" : "", "family" : "Nikiema", "given" : "M. P.", "non-dropping-particle" : "", "parse-names" : false, "suffix" : "" }, { "dropping-particle" : "", "family" : "Narcisse", "given" : "K. B.", "non-dropping-particle" : "", "parse-names" : false, "suffix" : "" }, { "dropping-particle" : "", "family" : "Sima", "given" : "F.", "non-dropping-particle" : "", "parse-names" : false, "suffix" : "" }, { "dropping-particle" : "", "family" : "Stafford", "given" : "G.", "non-dropping-particle" : "", "parse-names" : false, "suffix" : "" }, { "dropping-particle" : "", "family" : "Touray", "given" : "L. M.", "non-dropping-particle" : "", "parse-names" : false, "suffix" : "" }, { "dropping-particle" : "", "family" : "Ayilari-Naa", "given" : "J. A.", "non-dropping-particle" : "", "parse-names" : false, "suffix" : "" }, { "dropping-particle" : "", "family" : "Mendes", "given" : "C. L.", "non-dropping-particle" : "", "parse-names" : false, "suffix" : "" }, { "dropping-particle" : "", "family" : "Tounkara", "given" : "M.", "non-dropping-particle" : "", "parse-names" : false, "suffix" : "" }, { "dropping-particle" : "", "family" : "Gar-Glahn", "given" : "Eugene V. S.", "non-dropping-particle" : "", "parse-names" : false, "suffix" : "" }, { "dropping-particle" : "", "family" : "Coulibaly", "given" : "M. S.", "non-dropping-particle" : "", "parse-names" : false, "suffix" : "" }, { "dropping-particle" : "", "family" : "Dieh", "given" : "M. F.", "non-dropping-particle" : "", "parse-names" : false, "suffix" : "" }, { "dropping-particle" : "", "family" : "Mouhaimouni", "given" : "M.", "non-dropping-particle" : "", "parse-names" : false, "suffix" : "" }, { "dropping-particle" : "", "family" : "Oyegade", "given" : "J.A", "non-dropping-particle" : "", "parse-names" : false, "suffix" : "" }, { "dropping-particle" : "", "family" : "Sambou", "given" : "E.", "non-dropping-particle" : "", "parse-names" : false, "suffix" : "" }, { "dropping-particle" : "", "family" : "Laogbessi", "given" : "E. T.", "non-dropping-particle" : "", "parse-names" : false, "suffix" : "" } ], "container-title" : "International Journal of Climatology", "id" : "ITEM-1", "issued" : { "date-parts" : [ [ "2018", "4" ] ] }, "page" : "e921-e938", "title" : "West Africa climate extremes and climate change indices", "translator" : [ { "dropping-particle" : "", "family" : "S219", "given" : "", "non-dropping-particle" : "", "parse-names" : false, "suffix" : "" } ], "type" : "article-journal", "volume" : "38" }, "uris" : [ "http://www.mendeley.com/documents/?uuid=eb70452a-76db-345c-a555-de141de2f4f9" ] } ], "mendeley" : { "formattedCitation" : "(Barry et al., 2018)", "plainTextFormattedCitation" : "(Barry et al., 2018)", "previouslyFormattedCitation" : "(Barry et al., 2018)"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Barry et al., 2018)</w:t>
      </w:r>
      <w:r w:rsidRPr="00D424AA">
        <w:rPr>
          <w:rFonts w:eastAsia="SimSun" w:cs="Times New Roman"/>
          <w:lang w:val="en-GB"/>
        </w:rPr>
        <w:fldChar w:fldCharType="end"/>
      </w:r>
      <w:r w:rsidRPr="00841A35">
        <w:rPr>
          <w:rFonts w:eastAsia="SimSun" w:cs="Times New Roman"/>
          <w:lang w:val="en-GB"/>
        </w:rPr>
        <w:t xml:space="preserve">. The frequency of cold events has </w:t>
      </w:r>
      <w:r w:rsidRPr="00D424AA">
        <w:rPr>
          <w:rFonts w:eastAsia="SimSun" w:cs="Times New Roman"/>
          <w:i/>
          <w:lang w:val="en-GB"/>
        </w:rPr>
        <w:t>likely</w:t>
      </w:r>
      <w:r w:rsidRPr="00D424AA">
        <w:rPr>
          <w:rFonts w:eastAsia="SimSun" w:cs="Times New Roman"/>
          <w:lang w:val="en-GB"/>
        </w:rPr>
        <w:t xml:space="preserve"> decreased in South Africa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author" : [ { "dropping-particle" : "", "family" : "Kruger", "given" : "Andries C", "non-dropping-particle" : "", "parse-names" : false, "suffix" : "" }, { "dropping-particle" : "", "family" : "Nxumalo", "given" : "M", "non-dropping-particle" : "", "parse-names" : false, "suffix" : "" } ], "container-title" : "International Journal of Climatology", "id" : "ITEM-1", "issue" : "5", "issued" : { "date-parts" : [ [ "2017" ] ] }, "page" : "2364-2377", "publisher" : "Wiley Online Library", "title" : "Surface temperature trends from homogenized time series in South Africa: 1931--2015", "translator" : [ { "dropping-particle" : "", "family" : "S2956", "given" : "", "non-dropping-particle" : "", "parse-names" : false, "suffix" : "" } ], "type" : "article-journal", "volume" : "37" }, "uris" : [ "http://www.mendeley.com/documents/?uuid=8d24997c-51cf-4618-a974-2d50d6be6a28" ] }, { "id" : "ITEM-2", "itemData" : { "DOI" : "10.1007/s11069-013-0856-y", "abstract" : "Of the various types of disasters caused by extreme climate and weather, extreme temperature events (ETEs) have led to a heightened awareness due to their increasing frequency, intensity, widespread distribution, and severe health impacts. Although many previous studies have surveyed the severe impacts of specific ETEs, few systematic studies have analyzed the temporal trends and the spatial patterns of this type of ETEs at the global scale. In the present study, disaster data from 1981 to 2010 compiled by Emergency Events Database were used to obtain a global view of the distribution of and the changes in the recorded ETEs. In addition, the daily maximum/minimum temperature data provided by National Centers for Environmental Prediction /Department of Energy Reanalysis 2 were used to explore the potential meteorological causes of these events. The results showed 2.7 and 6.4 increases in the frequencies of heat waves and cold spells per decade, respectively, since the 1980s. However, a large regional variability was found worldwide. Moreover, more than 40 % of the recorded ETEs occurred in Europe, and Asia experienced 33 and 26 % of the heat wave and cold spell events, respectively. Additionally , the global pattern for the occurrence frequency of ETEs in recent decades could be largely ascribed to the meteorological indexes: the heat stress index (HSI) and the cold stress index (CSI). The frequency of heat wave events increased from 1981 to 2010, and this trend is consistent with the increase in the HSI. However, the cold spell events did not appear to be reduced, as demonstrated by the disaster records, and this finding is inconsistent with the CSI trend. This result indicates that other factors also influence the occurrence of disaster events.", "author" : [ { "dropping-particle" : "", "family" : "Song", "given" : "Xiao", "non-dropping-particle" : "", "parse-names" : false, "suffix" : "" }, { "dropping-particle" : "", "family" : "Zhang", "given" : "Zhao", "non-dropping-particle" : "", "parse-names" : false, "suffix" : "" }, { "dropping-particle" : "", "family" : "Chen", "given" : "Yi", "non-dropping-particle" : "", "parse-names" : false, "suffix" : "" }, { "dropping-particle" : "", "family" : "Wang", "given" : "Pin", "non-dropping-particle" : "", "parse-names" : false, "suffix" : "" }, { "dropping-particle" : "", "family" : "Xiang", "given" : "Ming", "non-dropping-particle" : "", "parse-names" : false, "suffix" : "" }, { "dropping-particle" : "", "family" : "Shi", "given" : "Peijun", "non-dropping-particle" : "", "parse-names" : false, "suffix" : "" }, { "dropping-particle" : "", "family" : "Tao", "given" : "Fulu", "non-dropping-particle" : "", "parse-names" : false, "suffix" : "" }, { "dropping-particle" : "", "family" : "Song", "given" : "X", "non-dropping-particle" : "", "parse-names" : false, "suffix" : "" }, { "dropping-particle" : "", "family" : "Zhang", "given" : "\u00c1 Z", "non-dropping-particle" : "", "parse-names" : false, "suffix" : "" }, { "dropping-particle" : "", "family" : "Chen", "given" : "Y", "non-dropping-particle" : "", "parse-names" : false, "suffix" : "" }, { "dropping-particle" : "", "family" : "Wang", "given" : "\u00c1 P", "non-dropping-particle" : "", "parse-names" : false, "suffix" : "" }, { "dropping-particle" : "", "family" : "Shi", "given" : "\u00c1 P", "non-dropping-particle" : "", "parse-names" : false, "suffix" : "" }, { "dropping-particle" : "", "family" : "Xiang", "given" : "M", "non-dropping-particle" : "", "parse-names" : false, "suffix" : "" }, { "dropping-particle" : "", "family" : "Tao", "given" : "F", "non-dropping-particle" : "", "parse-names" : false, "suffix" : "" } ], "id" : "ITEM-2", "issued" : { "date-parts" : [ [ "2014" ] ] }, "page" : "975-994", "title" : "Spatiotemporal changes of global extreme temperature events (ETEs) since 1981 and the meteorological causes", "translator" : [ { "dropping-particle" : "", "family" : "T3237", "given" : "", "non-dropping-particle" : "", "parse-names" : false, "suffix" : "" } ], "type" : "article-journal", "volume" : "70" }, "uris" : [ "http://www.mendeley.com/documents/?uuid=6c14dc4f-f0a6-36ba-ace3-795e39abcbff", "http://www.mendeley.com/documents/?uuid=d331ef0c-3a49-4477-9e00-073f43b0256c", "http://www.mendeley.com/documents/?uuid=9bd01248-1da1-4a31-a4d9-08b83f52485a", "http://www.mendeley.com/documents/?uuid=79341c63-c72e-4a82-99be-8cf87fec0631" ] } ], "mendeley" : { "formattedCitation" : "(Song et al., 2014; Kruger and Nxumalo, 2017)", "plainTextFormattedCitation" : "(Song et al., 2014; Kruger and Nxumalo, 2017)", "previouslyFormattedCitation" : "(Song et al., 2014; Kruger and Nxumalo, 2017)"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Song et al., 2014; Kruger and Nxumalo, 2017)</w:t>
      </w:r>
      <w:r w:rsidRPr="00D424AA">
        <w:rPr>
          <w:rFonts w:eastAsia="SimSun" w:cs="Times New Roman"/>
          <w:lang w:val="en-GB"/>
        </w:rPr>
        <w:fldChar w:fldCharType="end"/>
      </w:r>
      <w:r w:rsidRPr="00841A35">
        <w:rPr>
          <w:rFonts w:eastAsia="SimSun" w:cs="Times New Roman"/>
          <w:lang w:val="en-GB"/>
        </w:rPr>
        <w:t xml:space="preserve">, North Africa </w:t>
      </w:r>
      <w:commentRangeStart w:id="779"/>
      <w:r w:rsidRPr="00D424AA">
        <w:rPr>
          <w:rFonts w:eastAsia="SimSun" w:cs="Times New Roman"/>
          <w:lang w:val="en-GB"/>
        </w:rPr>
        <w:fldChar w:fldCharType="begin" w:fldLock="1"/>
      </w:r>
      <w:ins w:id="780" w:author="Robin Matthews" w:date="2021-07-13T18:05:00Z">
        <w:r w:rsidR="0083447C">
          <w:rPr>
            <w:rFonts w:eastAsia="SimSun" w:cs="Times New Roman"/>
            <w:lang w:val="en-GB"/>
          </w:rPr>
          <w:instrText>ADDIN CSL_CITATION { "citationItems" : [ { "id" : "ITEM-1", "itemData" : { "DOI" : "10.1002/joc.6734", "ISSN" : "0899-8418", "author" : [ { "dropping-particle" : "", "family" : "Driouech", "given" : "Fatima", "non-dropping-particle" : "", "parse-names" : false, "suffix" : "" }, { "dropping-particle" : "", "family" : "Stafi", "given" : "Hafid", "non-dropping-particle" : "", "parse-names" : false, "suffix" : "" }, { "dropping-particle" : "", "family" : "Khouakhi", "given" : "Abdou", "non-dropping-particle" : "", "parse-names" : false, "suffix" : "" }, { "dropping-particle" : "", "family" : "Moutia", "given" : "Sara", "non-dropping-particle" : "", "parse-names" : false, "suffix" : "" }, { "dropping-particle" : "", "family" : "Badi", "given" : "Wafae", "non-dropping-particle" : "", "parse-names" : false, "suffix" : "" }, { "dropping-particle" : "", "family" : "ElRhaz", "given" : "Khalid", "non-dropping-particle" : "", "parse-names" : false, "suffix" : "" }, { "dropping-particle" : "", "family" : "Chehbouni", "given" : "Abdelghani", "non-dropping-particle" : "", "parse-names" : false, "suffix" : "" } ], "container-title" : "International Journal of Climatology", "id" : "ITEM-1", "issue" : "S1", "issued" : { "date-parts" : [ [ "2021", "1", "29" ] ] }, "page" : "1-20", "title" : "Recent observed country-wide climate trends in Morocco", "translator" : [ { "dropping-particle" : "", "family" : "S3513", "given" : "", "non-dropping-particle" : "", "parse-names" : false, "suffix" : "" } ], "type" : "article-journal", "volume" : "41" }, "uris" : [ "http://www.mendeley.com/documents/?uuid=f5274322-78b0-4b32-8377-b11a80322fcc" ] }, { "id" : "ITEM-2", "itemData" : { "DOI" : "10.1007/s00704-015-1472-4", "ISSN" : "0177-798X", "author" : [ { "dropping-particle" : "", "family" : "Filahi", "given" : "S.", "non-dropping-particle" : "", "parse-names" : false, "suffix" : "" }, { "dropping-particle" : "", "family" : "Tanarhte", "given" : "Meryem", "non-dropping-particle" : "", "parse-names" : false, "suffix" : "" }, { "dropping-particle" : "", "family" : "Mouhir", "given" : "L.", "non-dropping-particle" : "", "parse-names" : false, "suffix" : "" }, { "dropping-particle" : "", "family" : "Morhit", "given" : "Mohammed", "non-dropping-particle" : "El", "parse-names" : false, "suffix" : "" }, { "dropping-particle" : "", "family" : "Tramblay", "given" : "Yves", "non-dropping-particle" : "", "parse-names" : false, "suffix" : "" } ], "container-title" : "Theoretical and Applied Climatology", "id" : "ITEM-2", "issue" : "3-4", "issued" : { "date-parts" : [ [ "2016", "4", "26" ] ] }, "page" : "959-972", "publisher" : "Springer Vienna", "title" : "Trends in indices of daily temperature and precipitations extremes in Morocco", "translator" : [ { "dropping-particle" : "", "family" : "S3329", "given" : "", "non-dropping-particle" : "", "parse-names" : false, "suffix" : "" } ], "type" : "article-journal", "volume" : "124" }, "uris" : [ "http://www.mendeley.com/documents/?uuid=7707edc2-8221-4864-b68a-1b7eca701283" ] } ], "mendeley" : { "formattedCitation" : "(Filahi et al., 2016; Driouech et al., 2021)", "manualFormatting" : "(Filahi et al., 2016; Driouech et al., 2021)", "plainTextFormattedCitation" : "(Filahi et al., 2016; Driouech et al., 2021)", "previouslyFormattedCitation" : "(Filahi et al., 2016; Driouech et al., 2021)" }, "properties" : { "noteIndex" : 0 }, "schema" : "https://github.com/citation-style-language/schema/raw/master/csl-citation.json" }</w:instrText>
        </w:r>
      </w:ins>
      <w:del w:id="781" w:author="Robin Matthews" w:date="2021-07-13T18:05:00Z">
        <w:r w:rsidR="00FF6231" w:rsidDel="0083447C">
          <w:rPr>
            <w:rFonts w:eastAsia="SimSun" w:cs="Times New Roman"/>
            <w:lang w:val="en-GB"/>
          </w:rPr>
          <w:delInstrText>ADDIN CSL_CITATION { "citationItems" : [ { "id" : "ITEM-1", "itemData" : { "DOI" : "10.1002/joc.6734", "ISSN" : "0899-8418", "author" : [ { "dropping-particle" : "", "family" : "Driouech", "given" : "Fatima", "non-dropping-particle" : "", "parse-names" : false, "suffix" : "" }, { "dropping-particle" : "", "family" : "Stafi", "given" : "Hafid", "non-dropping-particle" : "", "parse-names" : false, "suffix" : "" }, { "dropping-particle" : "", "family" : "Khouakhi", "given" : "Abdou", "non-dropping-particle" : "", "parse-names" : false, "suffix" : "" }, { "dropping-particle" : "", "family" : "Moutia", "given" : "Sara", "non-dropping-particle" : "", "parse-names" : false, "suffix" : "" }, { "dropping-particle" : "", "family" : "Badi", "given" : "Wafae", "non-dropping-particle" : "", "parse-names" : false, "suffix" : "" }, { "dropping-particle" : "", "family" : "ElRhaz", "given" : "Khalid", "non-dropping-particle" : "", "parse-names" : false, "suffix" : "" }, { "dropping-particle" : "", "family" : "Chehbouni", "given" : "Abdelghani", "non-dropping-particle" : "", "parse-names" : false, "suffix" : "" } ], "container-title" : "International Journal of Climatology", "id" : "ITEM-1", "issue" : "S1", "issued" : { "date-parts" : [ [ "2021", "1", "29" ] ] }, "page" : "1-20", "title" : "Recent observed country-wide climate trends in Morocco", "translator" : [ { "dropping-particle" : "", "family" : "S3513", "given" : "", "non-dropping-particle" : "", "parse-names" : false, "suffix" : "" } ], "type" : "article-journal", "volume" : "41" }, "uris" : [ "http://www.mendeley.com/documents/?uuid=f5274322-78b0-4b32-8377-b11a80322fcc" ] }, { "id" : "ITEM-2", "itemData" : { "DOI" : "10.1007/s00704-015-1472-4", "ISSN" : "0177-798X", "author" : [ { "dropping-particle" : "", "family" : "Filahi", "given" : "S.", "non-dropping-particle" : "", "parse-names" : false, "suffix" : "" }, { "dropping-particle" : "", "family" : "Tanarhte", "given" : "Meryem", "non-dropping-particle" : "", "parse-names" : false, "suffix" : "" }, { "dropping-particle" : "", "family" : "Mouhir", "given" : "L.", "non-dropping-particle" : "", "parse-names" : false, "suffix" : "" }, { "dropping-particle" : "", "family" : "Morhit", "given" : "Mohammed", "non-dropping-particle" : "El", "parse-names" : false, "suffix" : "" }, { "dropping-particle" : "", "family" : "Tramblay", "given" : "Yves", "non-dropping-particle" : "", "parse-names" : false, "suffix" : "" } ], "container-title" : "Theoretical and Applied Climatology", "id" : "ITEM-2", "issue" : "3-4", "issued" : { "date-parts" : [ [ "2016", "4", "26" ] ] }, "page" : "959-972", "publisher" : "Springer Vienna", "title" : "Trends in indices of daily temperature and precipitations extremes in Morocco", "translator" : [ { "dropping-particle" : "", "family" : "S3329", "given" : "", "non-dropping-particle" : "", "parse-names" : false, "suffix" : "" } ], "type" : "article-journal", "volume" : "124" }, "uris" : [ "http://www.mendeley.com/documents/?uuid=7707edc2-8221-4864-b68a-1b7eca701283" ] } ], "mendeley" : { "formattedCitation" : "(Filahi et al., 2016; Driouech et al., 2021)", "manualFormatting" : "(Driouech et al., 2021; Filahi et al., 2016)", "plainTextFormattedCitation" : "(Filahi et al., 2016; Driouech et al., 2021)", "previouslyFormattedCitation" : "(Filahi et al., 2016; Driouech et al., 2021)" }, "properties" : { "noteIndex" : 0 }, "schema" : "https://github.com/citation-style-language/schema/raw/master/csl-citation.json" }</w:delInstrText>
        </w:r>
      </w:del>
      <w:r w:rsidRPr="00D424AA">
        <w:rPr>
          <w:rFonts w:eastAsia="SimSun" w:cs="Times New Roman"/>
          <w:lang w:val="en-GB"/>
        </w:rPr>
        <w:fldChar w:fldCharType="separate"/>
      </w:r>
      <w:r w:rsidR="00A26296">
        <w:rPr>
          <w:rFonts w:eastAsia="SimSun" w:cs="Times New Roman"/>
          <w:noProof/>
          <w:lang w:val="en-GB"/>
        </w:rPr>
        <w:t>(</w:t>
      </w:r>
      <w:ins w:id="782" w:author="Robin Matthews" w:date="2021-07-13T18:05:00Z">
        <w:r w:rsidR="0083447C" w:rsidRPr="00B549EC">
          <w:rPr>
            <w:noProof/>
            <w:lang w:val="en-US"/>
          </w:rPr>
          <w:t>Filahi et al., 2016; Driouech et al., 2021</w:t>
        </w:r>
      </w:ins>
      <w:del w:id="783" w:author="Robin Matthews" w:date="2021-07-13T18:05:00Z">
        <w:r w:rsidR="00A26296" w:rsidDel="0083447C">
          <w:rPr>
            <w:rFonts w:eastAsia="SimSun" w:cs="Times New Roman"/>
            <w:noProof/>
            <w:lang w:val="en-GB"/>
          </w:rPr>
          <w:delText>Driouech et al., 2021; Filahi et al., 2016</w:delText>
        </w:r>
      </w:del>
      <w:r w:rsidR="00A26296">
        <w:rPr>
          <w:rFonts w:eastAsia="SimSun" w:cs="Times New Roman"/>
          <w:noProof/>
          <w:lang w:val="en-GB"/>
        </w:rPr>
        <w:t>)</w:t>
      </w:r>
      <w:r w:rsidRPr="00D424AA">
        <w:rPr>
          <w:rFonts w:eastAsia="SimSun" w:cs="Times New Roman"/>
          <w:lang w:val="en-GB"/>
        </w:rPr>
        <w:fldChar w:fldCharType="end"/>
      </w:r>
      <w:commentRangeEnd w:id="779"/>
      <w:r w:rsidR="00A26296">
        <w:rPr>
          <w:rStyle w:val="Marquedecommentaire"/>
        </w:rPr>
        <w:commentReference w:id="779"/>
      </w:r>
      <w:r w:rsidRPr="00841A35">
        <w:rPr>
          <w:rFonts w:eastAsia="SimSun" w:cs="Times New Roman"/>
          <w:lang w:val="en-GB"/>
        </w:rPr>
        <w:t xml:space="preserve">, </w:t>
      </w:r>
      <w:r w:rsidRPr="00D424AA">
        <w:rPr>
          <w:rFonts w:eastAsia="SimSun" w:cs="Times New Roman"/>
          <w:lang w:val="en-GB" w:eastAsia="zh-CN"/>
        </w:rPr>
        <w:t xml:space="preserve">and </w:t>
      </w:r>
      <w:r w:rsidRPr="00D424AA">
        <w:rPr>
          <w:rFonts w:eastAsia="SimSun" w:cs="Times New Roman"/>
          <w:lang w:val="en-GB"/>
        </w:rPr>
        <w:t xml:space="preserve">the Sahara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mendeley" : { "formattedCitation" : "(Donat et al., 2016a)", "plainTextFormattedCitation" : "(Donat et al., 2016a)", "previouslyFormattedCitation" : "(Donat et al., 2016a)"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Donat et al., 2016a)</w:t>
      </w:r>
      <w:r w:rsidRPr="00D424AA">
        <w:rPr>
          <w:rFonts w:eastAsia="SimSun" w:cs="Times New Roman"/>
          <w:lang w:val="en-GB"/>
        </w:rPr>
        <w:fldChar w:fldCharType="end"/>
      </w:r>
      <w:r w:rsidRPr="00841A35">
        <w:rPr>
          <w:rFonts w:eastAsia="SimSun" w:cs="Times New Roman"/>
          <w:lang w:val="en-GB"/>
        </w:rPr>
        <w:t xml:space="preserve">. Over the whole continent, there is </w:t>
      </w:r>
      <w:r w:rsidRPr="00D424AA">
        <w:rPr>
          <w:rFonts w:eastAsia="SimSun" w:cs="Times New Roman"/>
          <w:i/>
          <w:lang w:val="en-GB"/>
        </w:rPr>
        <w:t xml:space="preserve">medium confidence </w:t>
      </w:r>
      <w:r w:rsidRPr="00D424AA">
        <w:rPr>
          <w:rFonts w:eastAsia="SimSun" w:cs="Times New Roman"/>
          <w:lang w:val="en-GB"/>
        </w:rPr>
        <w:t xml:space="preserve">in an increase in </w:t>
      </w:r>
      <w:r w:rsidRPr="00D424AA">
        <w:rPr>
          <w:rFonts w:cs="Times New Roman"/>
          <w:lang w:val="en-GB"/>
        </w:rPr>
        <w:t xml:space="preserve">the intensity and frequency of </w:t>
      </w:r>
      <w:r w:rsidRPr="00D424AA">
        <w:rPr>
          <w:rFonts w:eastAsia="SimSun" w:cs="Times New Roman"/>
          <w:lang w:val="en-GB"/>
        </w:rPr>
        <w:t xml:space="preserve">hot extremes and decrease in </w:t>
      </w:r>
      <w:r w:rsidRPr="00D424AA">
        <w:rPr>
          <w:rFonts w:cs="Times New Roman"/>
          <w:lang w:val="en-GB"/>
        </w:rPr>
        <w:t xml:space="preserve">the intensity and frequency of </w:t>
      </w:r>
      <w:r w:rsidRPr="00D424AA">
        <w:rPr>
          <w:rFonts w:eastAsia="SimSun" w:cs="Times New Roman"/>
          <w:lang w:val="en-GB"/>
        </w:rPr>
        <w:t xml:space="preserve">cold extremes; it is </w:t>
      </w:r>
      <w:r w:rsidRPr="00D424AA">
        <w:rPr>
          <w:rFonts w:eastAsia="SimSun" w:cs="Times New Roman"/>
          <w:i/>
          <w:lang w:val="en-GB"/>
        </w:rPr>
        <w:t xml:space="preserve">likely </w:t>
      </w:r>
      <w:r w:rsidR="00D462B0" w:rsidRPr="00866A10">
        <w:rPr>
          <w:rFonts w:eastAsia="SimSun" w:cs="Times New Roman"/>
          <w:iCs/>
          <w:lang w:val="en-GB"/>
        </w:rPr>
        <w:t>that</w:t>
      </w:r>
      <w:r w:rsidR="00D462B0">
        <w:rPr>
          <w:rFonts w:eastAsia="SimSun" w:cs="Times New Roman"/>
          <w:i/>
          <w:lang w:val="en-GB"/>
        </w:rPr>
        <w:t xml:space="preserve"> </w:t>
      </w:r>
      <w:r w:rsidRPr="00D424AA">
        <w:rPr>
          <w:rFonts w:eastAsia="SimSun" w:cs="Times New Roman"/>
          <w:lang w:val="en-GB"/>
        </w:rPr>
        <w:t xml:space="preserve">similar changes have </w:t>
      </w:r>
      <w:r w:rsidR="00684F6F">
        <w:rPr>
          <w:rFonts w:eastAsia="SimSun" w:cs="Times New Roman"/>
          <w:lang w:val="en-GB"/>
        </w:rPr>
        <w:t>also</w:t>
      </w:r>
      <w:r w:rsidRPr="00D424AA">
        <w:rPr>
          <w:rFonts w:eastAsia="SimSun" w:cs="Times New Roman"/>
          <w:lang w:val="en-GB"/>
        </w:rPr>
        <w:t xml:space="preserve"> occurred in areas with poor data coverage, as warming is widespread and as projected future changes are similar over all regions (11.3.5).</w:t>
      </w:r>
    </w:p>
    <w:p w14:paraId="634D525A" w14:textId="77777777" w:rsidR="00726A1C" w:rsidRPr="00D424AA" w:rsidRDefault="00726A1C" w:rsidP="00D424AA">
      <w:pPr>
        <w:rPr>
          <w:rFonts w:eastAsia="SimSun" w:cs="Times New Roman"/>
          <w:lang w:val="en-GB" w:eastAsia="zh-CN"/>
        </w:rPr>
      </w:pPr>
    </w:p>
    <w:p w14:paraId="285D354B" w14:textId="447812FE" w:rsidR="00726A1C" w:rsidRPr="00D424AA" w:rsidRDefault="00726A1C" w:rsidP="00D424AA">
      <w:pPr>
        <w:rPr>
          <w:rFonts w:cs="Times New Roman"/>
          <w:lang w:val="nb-NO"/>
        </w:rPr>
      </w:pPr>
      <w:r w:rsidRPr="00D424AA">
        <w:rPr>
          <w:rFonts w:cs="Times New Roman"/>
          <w:lang w:val="en-GB"/>
        </w:rPr>
        <w:t xml:space="preserve">In Asia (Table 11.7), there is very </w:t>
      </w:r>
      <w:r w:rsidRPr="00866A10">
        <w:rPr>
          <w:rFonts w:cs="Times New Roman"/>
          <w:i/>
          <w:iCs/>
          <w:lang w:val="en-GB"/>
        </w:rPr>
        <w:t>robust evidence</w:t>
      </w:r>
      <w:r w:rsidRPr="00D424AA">
        <w:rPr>
          <w:rFonts w:cs="Times New Roman"/>
          <w:lang w:val="en-GB"/>
        </w:rPr>
        <w:t xml:space="preserve"> for a </w:t>
      </w:r>
      <w:r w:rsidRPr="00D424AA">
        <w:rPr>
          <w:rFonts w:cs="Times New Roman"/>
          <w:i/>
          <w:lang w:val="en-GB"/>
        </w:rPr>
        <w:t>very likely</w:t>
      </w:r>
      <w:r w:rsidRPr="00D424AA">
        <w:rPr>
          <w:rFonts w:cs="Times New Roman"/>
          <w:lang w:val="en-GB"/>
        </w:rPr>
        <w:t xml:space="preserve"> increase in the intensity and frequency of hot extremes and decrease in the intensity and frequency of cold extremes </w:t>
      </w:r>
      <w:r w:rsidRPr="00D424AA">
        <w:rPr>
          <w:rFonts w:cs="Times New Roman"/>
          <w:lang w:val="en-GB" w:eastAsia="zh-CN"/>
        </w:rPr>
        <w:t xml:space="preserve">in recent </w:t>
      </w:r>
      <w:r w:rsidRPr="00D424AA">
        <w:rPr>
          <w:rFonts w:cs="Times New Roman"/>
          <w:lang w:val="en-GB"/>
        </w:rPr>
        <w:t xml:space="preserve">decades. This is clear in global studies (e.g. </w:t>
      </w:r>
      <w:commentRangeStart w:id="784"/>
      <w:r w:rsidRPr="00D424AA">
        <w:rPr>
          <w:rFonts w:cs="Times New Roman"/>
          <w:lang w:val="en-GB"/>
        </w:rPr>
        <w:fldChar w:fldCharType="begin" w:fldLock="1"/>
      </w:r>
      <w:r w:rsidR="00FF6231">
        <w:rPr>
          <w:rFonts w:cs="Times New Roman"/>
          <w:lang w:val="en-GB"/>
        </w:rPr>
        <w:instrText>ADDIN CSL_CITATION { "citationItems" : [ { "id" : "ITEM-1", "itemData" : { "DOI" : "10.1016/J.WACE.2015.10.007", "ISSN" : "2212-0947", "abstract" : "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 "author" : [ { "dropping-particle" : "V.", "family" : "Alexander", "given" : "Lisa", "non-dropping-particle" : "", "parse-names" : false, "suffix" : "" } ], "container-title" : "Weather and Climate Extremes", "id" : "ITEM-1", "issued" : { "date-parts" : [ [ "2016", "3", "1" ] ] }, "page" : "4-16", "publisher" : "Elsevier", "title" : "Global observed long-term changes in temperature and precipitation extremes: A review of progress and limitations in IPCC assessments and beyond", "translator" : [ { "dropping-particle" : "", "family" : "S95", "given" : "", "non-dropping-particle" : "", "parse-names" : false, "suffix" : "" } ], "type" : "article-journal", "volume" : "11" }, "uris" : [ "http://www.mendeley.com/documents/?uuid=c5f6e0c0-41eb-34a7-a35d-931b6a4dafd2"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Alexander, 2016; Dunn et al., 2020)", "manualFormatting" : "Alexander, 2016; Dunn et al., 2020)", "plainTextFormattedCitation" : "(Alexander, 2016; Dunn et al., 2020)", "previouslyFormattedCitation" : "(Alexander, 2016; Dun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exander, 2016; Dunn et al., 2020)</w:t>
      </w:r>
      <w:r w:rsidRPr="00D424AA">
        <w:rPr>
          <w:rFonts w:cs="Times New Roman"/>
          <w:lang w:val="en-GB"/>
        </w:rPr>
        <w:fldChar w:fldCharType="end"/>
      </w:r>
      <w:commentRangeEnd w:id="784"/>
      <w:r w:rsidR="00A26296">
        <w:rPr>
          <w:rStyle w:val="Marquedecommentaire"/>
        </w:rPr>
        <w:commentReference w:id="784"/>
      </w:r>
      <w:r w:rsidRPr="00841A35">
        <w:rPr>
          <w:rFonts w:cs="Times New Roman"/>
          <w:lang w:val="en-GB"/>
        </w:rPr>
        <w:t>, as well as in numerous regional studies</w:t>
      </w:r>
      <w:r w:rsidR="008442E7">
        <w:rPr>
          <w:rFonts w:cs="Times New Roman"/>
          <w:lang w:val="en-GB"/>
        </w:rPr>
        <w:t xml:space="preserve"> (Table 11.7)</w:t>
      </w:r>
      <w:r w:rsidRPr="00841A35">
        <w:rPr>
          <w:rFonts w:cs="Times New Roman"/>
          <w:lang w:val="en-GB"/>
        </w:rPr>
        <w:t xml:space="preserve">. The area fraction with extreme warmth in Asia increased </w:t>
      </w:r>
      <w:r w:rsidRPr="00D424AA">
        <w:rPr>
          <w:rFonts w:cs="Times New Roman"/>
          <w:lang w:val="en-GB"/>
        </w:rPr>
        <w:t xml:space="preserve">during 1951–2016 </w:t>
      </w:r>
      <w:r w:rsidRPr="00D424AA">
        <w:rPr>
          <w:rFonts w:cs="Times New Roman"/>
          <w:lang w:val="en-GB"/>
        </w:rPr>
        <w:fldChar w:fldCharType="begin" w:fldLock="1"/>
      </w:r>
      <w:r w:rsidR="00FF6231">
        <w:rPr>
          <w:rFonts w:cs="Times New Roman"/>
          <w:lang w:val="en-GB"/>
        </w:rPr>
        <w:instrText>ADDIN CSL_CITATION { "citationItems" : [ { "id" : "ITEM-1", "itemData" : { "DOI" : "10.1175/BAMS-D-17-0109.1", "ISSN" : "0003-0007", "author" : [ { "dropping-particle" : "", "family" : "Imada", "given" : "Yukiko", "non-dropping-particle" : "", "parse-names" : false, "suffix" : "" }, { "dropping-particle" : "", "family" : "Shiogama", "given" : "Hideo", "non-dropping-particle" : "", "parse-names" : false, "suffix" : "" }, { "dropping-particle" : "", "family" : "Takahashi", "given" : "Chiharu", "non-dropping-particle" : "", "parse-names" : false, "suffix" : "" }, { "dropping-particle" : "", "family" : "Watanabe", "given" : "Masahiro", "non-dropping-particle" : "", "parse-names" : false, "suffix" : "" }, { "dropping-particle" : "", "family" : "Mori", "given" : "Masato", "non-dropping-particle" : "", "parse-names" : false, "suffix" : "" }, { "dropping-particle" : "", "family" : "Kamae", "given" : "Youichi", "non-dropping-particle" : "", "parse-names" : false, "suffix" : "" }, { "dropping-particle" : "", "family" : "Maeda", "given" : "Shuhei", "non-dropping-particle" : "", "parse-names" : false, "suffix" : "" } ], "container-title" : "Bulletin of the American Meteorological Society", "id" : "ITEM-1", "issue" : "1", "issued" : { "date-parts" : [ [ "2018" ] ] }, "page" : "S97-S101", "title" : "Climate Change Increased the Likelihood of the 2016 Heat Extremes in Asia [in \u201cExplaining Extreme Events of 2016 from a Climate Perspective\u201d]", "translator" : [ { "dropping-particle" : "", "family" : "S181", "given" : "", "non-dropping-particle" : "", "parse-names" : false, "suffix" : "" } ], "type" : "article-journal", "volume" : "99" }, "uris" : [ "http://www.mendeley.com/documents/?uuid=039a87e7-94a2-4703-8be0-2ebbaa002f96" ] } ], "mendeley" : { "formattedCitation" : "(Imada et al., 2018)", "plainTextFormattedCitation" : "(Imada et al., 2018)", "previouslyFormattedCitation" : "(Imad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Imada et al., 2018)</w:t>
      </w:r>
      <w:r w:rsidRPr="00D424AA">
        <w:rPr>
          <w:rFonts w:cs="Times New Roman"/>
          <w:lang w:val="en-GB"/>
        </w:rPr>
        <w:fldChar w:fldCharType="end"/>
      </w:r>
      <w:r w:rsidRPr="00841A35">
        <w:rPr>
          <w:rFonts w:cs="Times New Roman"/>
          <w:lang w:val="en-GB"/>
        </w:rPr>
        <w:t xml:space="preserve">. </w:t>
      </w:r>
      <w:r w:rsidRPr="00D424AA">
        <w:rPr>
          <w:rFonts w:cs="Times New Roman"/>
          <w:lang w:val="en-GB" w:eastAsia="zh-CN"/>
        </w:rPr>
        <w:t xml:space="preserve">The </w:t>
      </w:r>
      <w:r w:rsidRPr="00D424AA">
        <w:rPr>
          <w:rFonts w:cs="Times New Roman"/>
          <w:lang w:val="en-GB"/>
        </w:rPr>
        <w:t xml:space="preserve">frequency of warm extremes </w:t>
      </w:r>
      <w:r w:rsidRPr="00D424AA">
        <w:rPr>
          <w:rFonts w:cs="Times New Roman"/>
          <w:lang w:val="en-GB" w:eastAsia="zh-CN"/>
        </w:rPr>
        <w:t xml:space="preserve">increased </w:t>
      </w:r>
      <w:r w:rsidRPr="00D424AA">
        <w:rPr>
          <w:rFonts w:cs="Times New Roman"/>
          <w:lang w:val="en-GB"/>
        </w:rPr>
        <w:t>and th</w:t>
      </w:r>
      <w:r w:rsidRPr="00D424AA">
        <w:rPr>
          <w:rFonts w:cs="Times New Roman"/>
          <w:lang w:val="en-GB" w:eastAsia="zh-CN"/>
        </w:rPr>
        <w:t xml:space="preserve">e frequency of </w:t>
      </w:r>
      <w:r w:rsidRPr="00D424AA">
        <w:rPr>
          <w:rFonts w:cs="Times New Roman"/>
          <w:lang w:val="en-GB"/>
        </w:rPr>
        <w:t>cold extremes</w:t>
      </w:r>
      <w:r w:rsidRPr="00D424AA">
        <w:rPr>
          <w:rFonts w:cs="Times New Roman"/>
          <w:lang w:val="en-GB" w:eastAsia="zh-CN"/>
        </w:rPr>
        <w:t xml:space="preserve"> decreased in East Asia </w:t>
      </w:r>
      <w:commentRangeStart w:id="785"/>
      <w:r w:rsidRPr="00D424AA">
        <w:rPr>
          <w:rFonts w:cs="Times New Roman"/>
          <w:lang w:val="en-GB"/>
        </w:rPr>
        <w:fldChar w:fldCharType="begin" w:fldLock="1"/>
      </w:r>
      <w:r w:rsidR="0012753B">
        <w:rPr>
          <w:rFonts w:cs="Times New Roman"/>
          <w:lang w:val="en-GB"/>
        </w:rPr>
        <w:instrText>ADDIN CSL_CITATION { "citationItems" : [ { "id" : "ITEM-1", "itemData" : { "DOI" : "10.1002/joc.4400", "ISSN" : "10970088", "abstract" : "Based on the high-resolution gridding data (CN05) from 2416 station observations, a grid dataset of temperature and precipitation extreme indices with the resolution of 0.5\u00b0 \u00d7 0.5\u00b0 for China region was developed using the approach recommended by the Expert Team on Climate Change Detection and Indices. This article comprehensively presents temporal and spatial changes of these indices for the time period 1961\u20132010. Results showed widespread significant changes in temperature extremes consistent with warming, for instance, decreases in cold extremes and increases in warm extremes over China. The warming in the coldest day and night is larger than the warmest day and night, respectively, which is concurrent with the coldest night larger than the coldest day and the warmest night larger than the warmest day. Changes in the number of the cold and warm nights are more remarkable than the cold and warm days. Changes in precipitation extremes are, in general, spatially more complex and exhibit a less widespread spatial coverage than the temperature indices, for instance, the patterns of annual total precipitation amount, average daily precipitation rate, and the proportion of heavy precipitation in total annual precipitation are similar with negative trends in a southwest\u2013northeast belt from Southwest China to Northeast China while positive trends in eastern China and northwestern China. The consistency of changes in climate extremes from the CN05 with other datasets based on the stations and reanalyses is also analysed.", "author" : [ { "dropping-particle" : "", "family" : "Zhou", "given" : "Botao", "non-dropping-particle" : "", "parse-names" : false, "suffix" : "" }, { "dropping-particle" : "", "family" : "Xu", "given" : "Ying", "non-dropping-particle" : "", "parse-names" : false, "suffix" : "" }, { "dropping-particle" : "", "family" : "Wu", "given" : "Jia", "non-dropping-particle" : "", "parse-names" : false, "suffix" : "" }, { "dropping-particle" : "", "family" : "Dong", "given" : "Siyan", "non-dropping-particle" : "", "parse-names" : false, "suffix" : "" }, { "dropping-particle" : "", "family" : "Shi", "given" : "Ying", "non-dropping-particle" : "", "parse-names" : false, "suffix" : "" } ], "container-title" : "International Journal of Climatology", "id" : "ITEM-1", "issue" : "3", "issued" : { "date-parts" : [ [ "2016" ] ] }, "page" : "1051-1066", "title" : "Changes in temperature and precipitation extreme indices over China: Analysis of a high-resolution grid dataset", "translator" : [ { "dropping-particle" : "", "family" : "S747", "given" : "", "non-dropping-particle" : "", "parse-names" : false, "suffix" : "" } ], "type" : "article-journal", "volume" : "36" }, "uris" : [ "http://www.mendeley.com/documents/?uuid=33096049-aa6a-461b-a940-9400cb4a98f7" ] }, { "id" : "ITEM-2", "itemData" : { "DOI" : "10.1002/joc.4771", "ISSN" : "08998418", "author" : [ { "dropping-particle" : "", "family" : "Yin", "given" : "Hong", "non-dropping-particle" : "", "parse-names" : false, "suffix" : "" }, { "dropping-particle" : "", "family" : "Sun", "given" : "Ying", "non-dropping-particle" : "", "parse-names" : false, "suffix" : "" }, { "dropping-particle" : "", "family" : "Wan", "given" : "Hui", "non-dropping-particle" : "", "parse-names" : false, "suffix" : "" }, { "dropping-particle" : "", "family" : "Zhang", "given" : "Xuebin", "non-dropping-particle" : "", "parse-names" : false, "suffix" : "" }, { "dropping-particle" : "", "family" : "Lu", "given" : "Chunhui", "non-dropping-particle" : "", "parse-names" : false, "suffix" : "" } ], "container-title" : "International Journal of Climatology", "id" : "ITEM-2", "issue" : "3", "issued" : { "date-parts" : [ [ "2017", "3" ] ] }, "page" : "1229-1237", "title" : "Detection of anthropogenic influence on the intensity of extreme temperatures in China", "translator" : [ { "dropping-particle" : "", "family" : "S1408", "given" : "", "non-dropping-particle" : "", "parse-names" : false, "suffix" : "" } ], "type" : "article-journal", "volume" : "37" }, "uris" : [ "http://www.mendeley.com/documents/?uuid=2d748976-8d68-447b-ade4-ca8f4c375683" ] }, { "id" : "ITEM-3", "itemData" : { "DOI" : "10.1007/s00382-018-4600-x", "ISSN" : "0930-7575", "author" : [ { "dropping-particle" : "", "family" : "Qian", "given" : "Cheng", "non-dropping-particle" : "", "parse-names" : false, "suffix" : "" }, { "dropping-particle" : "", "family" : "Zhang", "given" : "Xuebin", "non-dropping-particle" : "", "parse-names" : false, "suffix" : "" }, { "dropping-particle" : "", "family" : "Li", "given" : "Zhen", "non-dropping-particle" : "", "parse-names" : false, "suffix" : "" } ], "container-title" : "Climate Dynamics", "id" : "ITEM-3", "issue" : "1-2", "issued" : { "date-parts" : [ [ "2019", "7", "26" ] ] }, "page" : "533-550", "title" : "Linear trends in temperature extremes in China, with an emphasis on non-Gaussian and serially dependent characteristics", "translator" : [ { "dropping-particle" : "", "family" : "S2319", "given" : "", "non-dropping-particle" : "", "parse-names" : false, "suffix" : "" } ], "type" : "article-journal", "volume" : "53" }, "uris" : [ "http://www.mendeley.com/documents/?uuid=5cd91004-8a5e-4675-afc6-2467c1963cad" ] }, { "id" : "ITEM-4", "itemData" : { "DOI" : "10.1016/j.scitotenv.2017.10.258", "ISSN" : "00489697", "author" : [ { "dropping-particle" : "", "family" : "Lee", "given" : "Whanhee", "non-dropping-particle" : "", "parse-names" : false, "suffix" : "" }, { "dropping-particle" : "", "family" : "Choi", "given" : "Hayon Michelle", "non-dropping-particle" : "", "parse-names" : false, "suffix" : "" }, { "dropping-particle" : "", "family" : "Kim", "given" : "Dahye", "non-dropping-particle" : "", "parse-names" : false, "suffix" : "" }, { "dropping-particle" : "", "family" : "Honda", "given" : "Yasushi", "non-dropping-particle" : "", "parse-names" : false, "suffix" : "" }, { "dropping-particle" : "", "family" : "Guo", "given" : "Yue-Liang Leon", "non-dropping-particle" : "", "parse-names" : false, "suffix" : "" }, { "dropping-particle" : "", "family" : "Kim", "given" : "Ho", "non-dropping-particle" : "", "parse-names" : false, "suffix" : "" } ], "container-title" : "Science of The Total Environment", "id" : "ITEM-4", "issued" : { "date-parts" : [ [ "2018", "3" ] ] }, "page" : "703-709", "title" : "Temporal changes in mortality attributed to heat extremes for 57 cities in Northeast Asia", "translator" : [ { "dropping-particle" : "", "family" : "S3278", "given" : "", "non-dropping-particle" : "", "parse-names" : false, "suffix" : "" } ], "type" : "article-journal", "volume" : "616-617" }, "uris" : [ "http://www.mendeley.com/documents/?uuid=e99f8fce-9429-4c6e-b59f-331250a0caad" ] }, { "id" : "ITEM-5", "itemData" : { "DOI" : "10.1002/2016GL072281", "ISSN" : "00948276", "author" : [ { "dropping-particle" : "", "family" : "Chen", "given" : "Yang", "non-dropping-particle" : "", "parse-names" : false, "suffix" : "" }, { "dropping-particle" : "", "family" : "Zhai", "given" : "Panmao", "non-dropping-particle" : "", "parse-names" : false, "suffix" : "" } ], "container-title" : "Geophysical Research Letters", "id" : "ITEM-5", "issue" : "10", "issued" : { "date-parts" : [ [ "2017", "5", "28" ] ] }, "page" : "5096-5103", "title" : "Revisiting summertime hot extremes in China during 1961-2015: Overlooked compound extremes and significant changes", "translator" : [ { "dropping-particle" : "", "family" : "S3202", "given" : "", "non-dropping-particle" : "", "parse-names" : false, "suffix" : "" } ], "type" : "article-journal", "volume" : "44" }, "uris" : [ "http://www.mendeley.com/documents/?uuid=71967ec3-7be2-451e-98de-661738370978" ] } ], "mendeley" : { "formattedCitation" : "(Zhou et al., 2016a; Chen and Zhai, 2017; Yin et al., 2017; Lee et al., 2018c; Qian et al., 2019)", "manualFormatting" : "(B. Zhou et al., 2016; Chen and Zhai, 2017; Yin et al., 2017; W. Lee et al., 2018; Qian et al., 2019)", "plainTextFormattedCitation" : "(Zhou et al., 2016a; Chen and Zhai, 2017; Yin et al., 2017; Lee et al., 2018c; Qian et al., 2019)", "previouslyFormattedCitation" : "(Zhou et al., 2016a; Chen and Zhai, 2017; Yin et al., 2017; Lee et al., 2018c; Qia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t>
      </w:r>
      <w:ins w:id="786" w:author="Robin Matthews" w:date="2021-07-13T18:10:00Z">
        <w:r w:rsidR="005430AD">
          <w:rPr>
            <w:rFonts w:cs="Times New Roman"/>
            <w:noProof/>
            <w:lang w:val="en-GB"/>
          </w:rPr>
          <w:t xml:space="preserve">B. </w:t>
        </w:r>
      </w:ins>
      <w:r w:rsidR="00A26296">
        <w:rPr>
          <w:rFonts w:cs="Times New Roman"/>
          <w:noProof/>
          <w:lang w:val="en-GB"/>
        </w:rPr>
        <w:t>Zhou et al., 2016</w:t>
      </w:r>
      <w:del w:id="787" w:author="Robin Matthews" w:date="2021-07-13T18:10:00Z">
        <w:r w:rsidR="00A26296" w:rsidDel="005430AD">
          <w:rPr>
            <w:rFonts w:cs="Times New Roman"/>
            <w:noProof/>
            <w:lang w:val="en-GB"/>
          </w:rPr>
          <w:delText>a</w:delText>
        </w:r>
      </w:del>
      <w:r w:rsidR="00A26296">
        <w:rPr>
          <w:rFonts w:cs="Times New Roman"/>
          <w:noProof/>
          <w:lang w:val="en-GB"/>
        </w:rPr>
        <w:t xml:space="preserve">; Chen and Zhai, 2017; Yin et al., 2017; </w:t>
      </w:r>
      <w:ins w:id="788" w:author="Robin Matthews" w:date="2021-07-13T18:10:00Z">
        <w:r w:rsidR="005430AD">
          <w:rPr>
            <w:rFonts w:cs="Times New Roman"/>
            <w:noProof/>
            <w:lang w:val="en-GB"/>
          </w:rPr>
          <w:t xml:space="preserve">W. </w:t>
        </w:r>
      </w:ins>
      <w:r w:rsidR="00A26296">
        <w:rPr>
          <w:rFonts w:cs="Times New Roman"/>
          <w:noProof/>
          <w:lang w:val="en-GB"/>
        </w:rPr>
        <w:t>Lee et al., 2018</w:t>
      </w:r>
      <w:del w:id="789" w:author="Robin Matthews" w:date="2021-07-13T18:10:00Z">
        <w:r w:rsidR="00A26296" w:rsidDel="005430AD">
          <w:rPr>
            <w:rFonts w:cs="Times New Roman"/>
            <w:noProof/>
            <w:lang w:val="en-GB"/>
          </w:rPr>
          <w:delText>c</w:delText>
        </w:r>
      </w:del>
      <w:r w:rsidR="00A26296">
        <w:rPr>
          <w:rFonts w:cs="Times New Roman"/>
          <w:noProof/>
          <w:lang w:val="en-GB"/>
        </w:rPr>
        <w:t>; Qian et al., 2019)</w:t>
      </w:r>
      <w:r w:rsidRPr="00D424AA">
        <w:rPr>
          <w:rFonts w:cs="Times New Roman"/>
          <w:lang w:val="en-GB"/>
        </w:rPr>
        <w:fldChar w:fldCharType="end"/>
      </w:r>
      <w:commentRangeEnd w:id="785"/>
      <w:r w:rsidR="00A26296">
        <w:rPr>
          <w:rStyle w:val="Marquedecommentaire"/>
        </w:rPr>
        <w:commentReference w:id="785"/>
      </w:r>
      <w:r w:rsidRPr="00841A35">
        <w:rPr>
          <w:rFonts w:cs="Times New Roman"/>
          <w:lang w:val="en-GB" w:eastAsia="zh-CN"/>
        </w:rPr>
        <w:t xml:space="preserve"> and west Asia </w:t>
      </w:r>
      <w:commentRangeStart w:id="790"/>
      <w:commentRangeStart w:id="791"/>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02/joc.5175", "ISSN" : "10970088", "author" : [ { "dropping-particle" : "", "family" : "Rahimi", "given" : "Mohammad", "non-dropping-particle" : "", "parse-names" : false, "suffix" : "" }, { "dropping-particle" : "", "family" : "Hejabi", "given" : "Somayeh", "non-dropping-particle" : "", "parse-names" : false, "suffix" : "" } ], "container-title" : "International Journal of Climatology", "id" : "ITEM-1", "issue" : "1", "issued" : { "date-parts" : [ [ "2018" ] ] }, "page" : "272-282", "title" : "Spatial and temporal analysis of trends in extreme temperature indices in Iran over the period 1960\u20132014", "translator" : [ { "dropping-particle" : "", "family" : "S1965", "given" : "", "non-dropping-particle" : "", "parse-names" : false, "suffix" : "" } ], "type" : "article-journal", "volume" : "38" }, "uris" : [ "http://www.mendeley.com/documents/?uuid=adf9bef0-bb26-4cbd-a180-c4286807d72f" ] }, { "id" : "ITEM-2", "itemData" : { "DOI" : "10.1080/02723646.2015.1045285", "ISSN" : "0272-3646", "author" : [ { "dropping-particle" : "", "family" : "Acar Deniz", "given" : "Zahide", "non-dropping-particle" : "", "parse-names" : false, "suffix" : "" }, { "dropping-particle" : "", "family" : "G\u00f6nen\u00e7gil", "given" : "Barbaros", "non-dropping-particle" : "", "parse-names" : false, "suffix" : "" } ], "container-title" : "Physical Geography", "id" : "ITEM-2", "issue" : "4", "issued" : { "date-parts" : [ [ "2015", "7" ] ] }, "page" : "268-281", "title" : "Trends of summer daily maximum temperature extremes in Turkey", "translator" : [ { "dropping-particle" : "", "family" : "S3383", "given" : "", "non-dropping-particle" : "", "parse-names" : false, "suffix" : "" } ], "type" : "article-journal", "volume" : "36" }, "uris" : [ "http://www.mendeley.com/documents/?uuid=69f25dd5-b49e-40e2-869d-2ec2a8d6a5f3", "http://www.mendeley.com/documents/?uuid=9eaed6da-bccc-4b91-a8ed-d9e7e1abd497" ] }, { "id" : "ITEM-3", "itemData" : { "DOI" : "10.3354/cr01397", "ISSN" : "16161572", "abstract" : "5. Energ\u00eda solar y ambiente construido Resumen. El recorrido solar se puede estimar a trav\u00e9s de gr\u00e1ficos geom\u00e9tricos, o c\u00e1lculos anal\u00edticos, ya que la mec\u00e1nica celeste se puede describir por ecuaciones de trigonometr\u00eda espacial, es posible escenificar en gr\u00e1ficos la posici\u00f3n solar variable a lo largo del tiempo y para cada latitud con diferentes tipos de diagramas, normalmente reducimos el trabajo a unas fechas \u00fatiles y relevantes: los solsticios y equinoccios ellos reproducir\u00e1n la banda de incidencia solar, un \u00e1rea clave para el aprovechamiento de la radiaci\u00f3n. Los mas utilizados son en coordenadas polares y coordenadas cartesianas; la carta solar cil\u00edndrica consiste en un diagrama en el que se representa la posici\u00f3n del Sol sobre un lugar determinado para fechas diferentes y a diferentes horas, en funci\u00f3n de la altura del Sol y el acimut del punto con respecto al Norte, si nos encontramos en el hemisferio Sur. En el eje vertical se sit\u00faa la altura solar en grados sexagesimales y en el eje horizontal el acimut medido desde el Norte. Una de las aplicaciones de la carta solar es conocer el n\u00famero de horas de sol te\u00f3ricas con cielo despejado que inciden sobre una superficie. Palabras claves: Acimut solar, Altura solar, Carta solar, Hora solar", "author" : [ { "dropping-particle" : "", "family" : "Erlat", "given" : "Ecmel", "non-dropping-particle" : "", "parse-names" : false, "suffix" : "" }, { "dropping-particle" : "", "family" : "T\u00fcrke\u015f", "given" : "Murat", "non-dropping-particle" : "", "parse-names" : false, "suffix" : "" } ], "container-title" : "Climate Research", "id" : "ITEM-3", "issue" : "2", "issued" : { "date-parts" : [ [ "2016" ] ] }, "page" : "155-176", "title" : "Dates of frost onset, frost end and the frost-free season in Turkey: Trends, variability and links to the North Atlantic and Arctic Oscillation indices, 1950-2013", "translator" : [ { "dropping-particle" : "", "family" : "S1103", "given" : "", "non-dropping-particle" : "", "parse-names" : false, "suffix" : "" } ], "type" : "article-journal", "volume" : "69" }, "uris" : [ "http://www.mendeley.com/documents/?uuid=2765181b-c89c-49ef-91c8-29b22c45dd32" ] }, { "id" : "ITEM-4", "itemData" : { "DOI" : "10.4236/oje.2018.87024", "ISSN" : "2162-1985", "abstract" : "Climate extremes can have many negative effects on different sectors. Globally, observations show significant changes in the characteristics of extreme events. We examined trends in extreme temperature and precipitation indices in Iran during the period 1960-2014. We present results from 33 quality controlled and homogenous synoptic stations (excluding stations with excessive missing data). For each station, we calculate 27 indices characterizing extreme temperature and precipitation. For all indices (including Rx5DAY, CWD, R95p, R99p, GSL and TXn) positive, negative, and insignificant trends were obtained. Generally, there were negative trends in R10mm, R20mm, R25mm, CDD, PRCPTOT, FD, TN10p, TX10p, CSDI and positive trends in Rx1DAY, SDII, SU25, TR20, TXx, TNn, TNx, TN90p, TX90p and WSDI at most stations. There is a decreasing trend in the magnitude and frequency of cold extremes and an increasing trend in magnitude and frequency of warm extremes over the observational record, which is consistent with previous research reporting the warming trends of the climate.", "author" : [ { "dropping-particle" : "", "family" : "Rahimi", "given" : "Mohammad", "non-dropping-particle" : "", "parse-names" : false, "suffix" : "" }, { "dropping-particle" : "", "family" : "Mohammadian", "given" : "Nooshin", "non-dropping-particle" : "", "parse-names" : false, "suffix" : "" }, { "dropping-particle" : "", "family" : "Vanashi", "given" : "Ameneh Rezei", "non-dropping-particle" : "", "parse-names" : false, "suffix" : "" }, { "dropping-particle" : "", "family" : "Whan", "given" : "Kirien", "non-dropping-particle" : "", "parse-names" : false, "suffix" : "" } ], "container-title" : "Open Journal of Ecology", "id" : "ITEM-4", "issue" : "07", "issued" : { "date-parts" : [ [ "2018" ] ] }, "page" : "396-415", "title" : "Trends in Indices of Extreme Temperature and Precipitation in Iran over the Period 1960-2014", "translator" : [ { "dropping-particle" : "", "family" : "S1963", "given" : "", "non-dropping-particle" : "", "parse-names" : false, "suffix" : "" } ], "type" : "article-journal", "volume" : "08" }, "uris" : [ "http://www.mendeley.com/documents/?uuid=e396f850-8e0f-4b0f-b2c1-ed13c24abbab" ] } ], "mendeley" : { "formattedCitation" : "(Acar Deniz and G\u00f6nen\u00e7gil, 2015; Erlat and T\u00fcrke\u015f, 2016; Rahimi and Hejabi, 2018; Rahimi et al., 2018)", "manualFormatting" : "(Acar Deniz and G\u00f6nen\u00e7gil, 2015; Erlat and T\u00fcrke\u015f, 2016; Imada et al., 2017; Rahimi et al., 2018; Rahimi and Hejabi, 2018)", "plainTextFormattedCitation" : "(Acar Deniz and G\u00f6nen\u00e7gil, 2015; Erlat and T\u00fcrke\u015f, 2016; Rahimi and Hejabi, 2018; Rahimi et al., 2018)", "previouslyFormattedCitation" : "(Acar Deniz and G\u00f6nen\u00e7gil, 2015; Erlat and T\u00fcrke\u015f, 2016; Rahimi and Hejabi, 2018; Rahimi et al., 2018)"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Acar Deniz and Gönençgil, 2015; Erlat and Türkeş, 2016; Imada et al., 2017; Rahimi et al., 2018; Rahimi and Hejabi, 2018)</w:t>
      </w:r>
      <w:r w:rsidRPr="00D424AA">
        <w:rPr>
          <w:rFonts w:eastAsia="SimSun" w:cs="Times New Roman"/>
          <w:lang w:val="en-GB"/>
        </w:rPr>
        <w:fldChar w:fldCharType="end"/>
      </w:r>
      <w:commentRangeEnd w:id="790"/>
      <w:r w:rsidR="00A26296">
        <w:rPr>
          <w:rStyle w:val="Marquedecommentaire"/>
        </w:rPr>
        <w:commentReference w:id="790"/>
      </w:r>
      <w:r w:rsidRPr="00841A35">
        <w:rPr>
          <w:rFonts w:eastAsia="SimSun" w:cs="Times New Roman"/>
          <w:noProof/>
          <w:lang w:val="en-GB" w:eastAsia="zh-CN"/>
        </w:rPr>
        <w:t xml:space="preserve"> </w:t>
      </w:r>
      <w:commentRangeEnd w:id="791"/>
      <w:r w:rsidR="005430AD">
        <w:rPr>
          <w:rStyle w:val="Marquedecommentaire"/>
        </w:rPr>
        <w:commentReference w:id="791"/>
      </w:r>
      <w:r w:rsidRPr="00841A35">
        <w:rPr>
          <w:rFonts w:eastAsia="SimSun" w:cs="Times New Roman"/>
          <w:noProof/>
          <w:lang w:val="en-GB" w:eastAsia="zh-CN"/>
        </w:rPr>
        <w:t xml:space="preserve">with </w:t>
      </w:r>
      <w:r w:rsidRPr="00D424AA">
        <w:rPr>
          <w:rFonts w:eastAsia="SimSun" w:cs="Times New Roman"/>
          <w:i/>
          <w:noProof/>
          <w:lang w:val="en-GB"/>
        </w:rPr>
        <w:t>high confidence</w:t>
      </w:r>
      <w:r w:rsidRPr="00D424AA">
        <w:rPr>
          <w:rFonts w:eastAsia="SimSun" w:cs="Times New Roman"/>
          <w:lang w:val="en-GB" w:eastAsia="zh-CN"/>
        </w:rPr>
        <w:t>.</w:t>
      </w:r>
      <w:r w:rsidRPr="00D424AA">
        <w:rPr>
          <w:rFonts w:cs="Times New Roman"/>
          <w:lang w:val="en-GB"/>
        </w:rPr>
        <w:t xml:space="preserve"> </w:t>
      </w:r>
      <w:r w:rsidRPr="00D424AA">
        <w:rPr>
          <w:rFonts w:eastAsia="SimSun" w:cs="Times New Roman"/>
          <w:lang w:val="en-GB" w:eastAsia="zh-CN"/>
        </w:rPr>
        <w:t>T</w:t>
      </w:r>
      <w:r w:rsidRPr="00D424AA">
        <w:rPr>
          <w:rFonts w:eastAsia="Adobe 黑体 Std R" w:cs="Times New Roman"/>
          <w:lang w:val="en-GB"/>
        </w:rPr>
        <w:t xml:space="preserve">he duration of </w:t>
      </w:r>
      <w:r w:rsidRPr="00D424AA">
        <w:rPr>
          <w:rFonts w:eastAsia="Adobe 黑体 Std R" w:cs="Times New Roman"/>
          <w:lang w:val="en-GB" w:eastAsia="zh-CN"/>
        </w:rPr>
        <w:t>h</w:t>
      </w:r>
      <w:r w:rsidRPr="00D424AA">
        <w:rPr>
          <w:rFonts w:eastAsia="Adobe 黑体 Std R" w:cs="Times New Roman"/>
          <w:lang w:val="en-GB"/>
        </w:rPr>
        <w:t xml:space="preserve">eat extremes has also lengthened in some regions, </w:t>
      </w:r>
      <w:r w:rsidRPr="00D424AA">
        <w:rPr>
          <w:rFonts w:eastAsia="Adobe 黑体 Std R" w:cs="Times New Roman"/>
          <w:lang w:val="en-GB" w:eastAsia="zh-CN"/>
        </w:rPr>
        <w:t>for example,</w:t>
      </w:r>
      <w:r w:rsidRPr="00D424AA">
        <w:rPr>
          <w:rFonts w:eastAsia="Adobe 黑体 Std R" w:cs="Times New Roman"/>
          <w:lang w:val="en-GB"/>
        </w:rPr>
        <w:t xml:space="preserve"> in southern China</w:t>
      </w:r>
      <w:r w:rsidRPr="00D424AA">
        <w:rPr>
          <w:rFonts w:eastAsia="Adobe 黑体 Std R" w:cs="Times New Roman"/>
          <w:color w:val="000000"/>
          <w:lang w:val="en-GB"/>
        </w:rPr>
        <w:t xml:space="preserve"> </w:t>
      </w:r>
      <w:r w:rsidRPr="00D424AA">
        <w:rPr>
          <w:rFonts w:eastAsia="Adobe 黑体 Std R" w:cs="Times New Roman"/>
          <w:color w:val="000000"/>
          <w:lang w:val="en-GB"/>
        </w:rPr>
        <w:fldChar w:fldCharType="begin" w:fldLock="1"/>
      </w:r>
      <w:r w:rsidR="00FF6231">
        <w:rPr>
          <w:rFonts w:eastAsia="Adobe 黑体 Std R" w:cs="Times New Roman"/>
          <w:color w:val="000000"/>
          <w:lang w:val="en-GB"/>
        </w:rPr>
        <w:instrText>ADDIN CSL_CITATION { "citationItems" : [ { "id" : "ITEM-1", "itemData" : { "DOI" : "10.1175/JCLI-D-16-0269.1", "ISSN" : "0894-8755", "abstract" : "AbstractThe characteristics of heat waves (HWs) in southern China in 1979?2010 are studied by using both reanalysis and station datasets. Guangdong Province of China (GDPC) is taken as an example. It is found that the westward movement of the western North Pacific subtropical high (WNPSH) is the primary factor for large-scale HWs occurring in GDPC. When an HW occurs, a hot and dry atmospheric column prevails over southern China. The region is overlaid by anomalous subsidence, which leads to warming, and clear sky, which causes greater solar heating. HWs are accompanied by an anomalous high pressure center and anticyclone near the surface, with anomalous land?sea northwesterly flow, thus reducing sea?land moisture transport and drying the atmosphere over land. The evolution of the high pressure anomaly and high temperature is associated with the westward displacement of WNPSH, with a prominent positive anomaly in 500-hPa height migrating westward. All these features associated with HWs in GDPC coincide with high-temperature extremes in the whole region of southern China and parts of Indochina. Significant increases in HW frequency (+0.19 events decade?1), HW days (+2.86 days decade?1), the duration of the longest event (+0.38 days decade?1), and the hottest temperature of the hottest event (+0.23\u00b0C decade?1) are also observed. These upward trends are more prominent in the Pearl River delta (PRD) region, and urbanization contributes to nearly 50% of the increase in HW frequency in PRD. It is also noticed that HWs are commencing earlier and ending later, and urbanization may advance the timing of the onset of HW events.", "author" : [ { "dropping-particle" : "", "family" : "Luo", "given" : "Ming", "non-dropping-particle" : "", "parse-names" : false, "suffix" : "" }, { "dropping-particle" : "", "family" : "Lau", "given" : "Ngar-Cheung", "non-dropping-particle" : "", "parse-names" : false, "suffix" : "" } ], "container-title" : "Journal of Climate", "id" : "ITEM-1", "issue" : "2", "issued" : { "date-parts" : [ [ "2016", "10", "20" ] ] }, "note" : "doi: 10.1175/JCLI-D-16-0269.1", "page" : "703-720", "publisher" : "American Meteorological Society", "title" : "Heat Waves in Southern China: Synoptic Behavior, Long-Term Change, and Urbanization Effects", "translator" : [ { "dropping-particle" : "", "family" : "S1762", "given" : "", "non-dropping-particle" : "", "parse-names" : false, "suffix" : "" } ], "type" : "article-journal", "volume" : "30" }, "uris" : [ "http://www.mendeley.com/documents/?uuid=d627d60b-be19-4a92-a589-e4d019021260" ] } ], "mendeley" : { "formattedCitation" : "(Luo and Lau, 2016)", "plainTextFormattedCitation" : "(Luo and Lau, 2016)", "previouslyFormattedCitation" : "(Luo and Lau, 2016)" }, "properties" : { "noteIndex" : 0 }, "schema" : "https://github.com/citation-style-language/schema/raw/master/csl-citation.json" }</w:instrText>
      </w:r>
      <w:r w:rsidRPr="00D424AA">
        <w:rPr>
          <w:rFonts w:eastAsia="Adobe 黑体 Std R" w:cs="Times New Roman"/>
          <w:color w:val="000000"/>
          <w:lang w:val="en-GB"/>
        </w:rPr>
        <w:fldChar w:fldCharType="separate"/>
      </w:r>
      <w:r w:rsidR="00A26296">
        <w:rPr>
          <w:rFonts w:eastAsia="Adobe 黑体 Std R" w:cs="Times New Roman"/>
          <w:noProof/>
          <w:color w:val="000000"/>
          <w:lang w:val="en-GB"/>
        </w:rPr>
        <w:t>(Luo and Lau, 2016)</w:t>
      </w:r>
      <w:r w:rsidRPr="00D424AA">
        <w:rPr>
          <w:rFonts w:eastAsia="Adobe 黑体 Std R" w:cs="Times New Roman"/>
          <w:color w:val="000000"/>
          <w:lang w:val="en-GB"/>
        </w:rPr>
        <w:fldChar w:fldCharType="end"/>
      </w:r>
      <w:r w:rsidRPr="00841A35">
        <w:rPr>
          <w:rFonts w:eastAsia="SimSun" w:cs="Times New Roman"/>
          <w:lang w:val="en-GB"/>
        </w:rPr>
        <w:t xml:space="preserve">, but there is </w:t>
      </w:r>
      <w:r w:rsidRPr="00D424AA">
        <w:rPr>
          <w:rFonts w:eastAsia="SimSun" w:cs="Times New Roman"/>
          <w:i/>
          <w:lang w:val="en-GB"/>
        </w:rPr>
        <w:t>medium confidence</w:t>
      </w:r>
      <w:r w:rsidRPr="00D424AA">
        <w:rPr>
          <w:rFonts w:eastAsia="SimSun" w:cs="Times New Roman"/>
          <w:lang w:val="en-GB"/>
        </w:rPr>
        <w:t xml:space="preserve"> of heat extremes </w:t>
      </w:r>
      <w:r w:rsidRPr="00D424AA">
        <w:rPr>
          <w:rFonts w:eastAsia="SimSun" w:cs="Times New Roman"/>
          <w:lang w:val="en-GB"/>
        </w:rPr>
        <w:lastRenderedPageBreak/>
        <w:t xml:space="preserve">increasing in frequency in South Asia </w:t>
      </w:r>
      <w:r w:rsidRPr="00D424AA">
        <w:rPr>
          <w:rFonts w:cs="Times New Roman"/>
          <w:lang w:val="en-GB"/>
        </w:rPr>
        <w:fldChar w:fldCharType="begin" w:fldLock="1"/>
      </w:r>
      <w:r w:rsidR="00E42FE9">
        <w:rPr>
          <w:rFonts w:cs="Times New Roman"/>
          <w:lang w:val="en-GB"/>
        </w:rPr>
        <w:instrText>ADDIN CSL_CITATION { "citationItems" : [ { "id" : "ITEM-1",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1", "issue" : "7", "issued" : { "date-parts" : [ [ "2015" ] ] }, "page" : "1625-1637", "title" : "Trends in extreme daily rainfall and temperature indices over South Asia", "translator" : [ { "dropping-particle" : "", "family" : "S2128", "given" : "", "non-dropping-particle" : "", "parse-names" : false, "suffix" : "" } ], "type" : "article-journal", "volume" : "35" }, "uris" : [ "http://www.mendeley.com/documents/?uuid=364dfdd5-63e4-4a49-a29c-07e7589c5435" ] }, { "id" : "ITEM-2", "itemData" : { "DOI" : "10.1002/joc.3772", "ISSN" : "08998418", "author" : [ { "dropping-particle" : "", "family" : "AlSarmi", "given" : "Said Hamed", "non-dropping-particle" : "", "parse-names" : false, "suffix" : "" }, { "dropping-particle" : "", "family" : "Washington", "given" : "Richard", "non-dropping-particle" : "", "parse-names" : false, "suffix" : "" } ], "container-title" : "International Journal of Climatology", "id" : "ITEM-2", "issue" : "5", "issued" : { "date-parts" : [ [ "2014", "4" ] ] }, "page" : "1329-1345", "title" : "Changes in climate extremes in the Arabian Peninsula: analysis of daily data", "translator" : [ { "dropping-particle" : "", "family" : "S2374", "given" : "", "non-dropping-particle" : "", "parse-names" : false, "suffix" : "" } ], "type" : "article-journal", "volume" : "34" }, "uris" : [ "http://www.mendeley.com/documents/?uuid=9155f823-1718-4cd9-b5f8-71af80a0fa97" ] }, { "id" : "ITEM-3", "itemData" : { "DOI" : "10.5194/esd-8-1263-2017", "ISSN" : "2190-4987", "abstract" : "Abstract. Southern Pakistan (Sindh) is one of the hottest regions in the world and is highly vulnerable to temperature extremes. In order to improve rural and urban planning, it is useful to gather information about the recurrence of temperature extremes. In this work, return levels of the daily maximum temperature Tmax are estimated, as well as the daily maximum wet-bulb temperature TWmax extremes. We adopt the peaks over threshold (POT) method, which has not yet been used for similar studies in this region. Two main datasets are analyzed: temperatures observed at nine meteorological stations in southern Pakistan from 1980 to 2013, and the ERA-Interim (ECMWF reanalysis) data for the nearest corresponding locations. The analysis provides the 2-, 5-, 10-, 25-, 50-, and 100-year return levels (RLs) of temperature extremes. The 90% quantile is found to be a suitable threshold for all stations. We find that the RLs of the observed Tmax are above 50\u00b0C at northern stations and above 45\u00b0C at the southern stations. The RLs of the observed TWmax exceed 35\u00b0C in the region, which is considered as a limit of survivability. The RLs estimated from the ERA-Interim data are lower by 3 to 5\u00b0C than the RLs assessed for the nine meteorological stations. A simple bias correction applied to ERA-Interim data improves the RLs remarkably, yet discrepancies are still present. The results have potential implications for the risk assessment of extreme temperatures in Sindh.", "author" : [ { "dropping-particle" : "", "family" : "Zahid", "given" : "Maida", "non-dropping-particle" : "", "parse-names" : false, "suffix" : "" }, { "dropping-particle" : "", "family" : "Blender", "given" : "Richard", "non-dropping-particle" : "", "parse-names" : false, "suffix" : "" }, { "dropping-particle" : "", "family" : "Lucarini", "given" : "Valerio", "non-dropping-particle" : "", "parse-names" : false, "suffix" : "" }, { "dropping-particle" : "", "family" : "Bramati", "given" : "Maria Caterina", "non-dropping-particle" : "", "parse-names" : false, "suffix" : "" } ], "container-title" : "Earth System Dynamics", "id" : "ITEM-3", "issue" : "4", "issued" : { "date-parts" : [ [ "2017", "12", "22" ] ] }, "page" : "1263-1278", "title" : "Return levels of temperature extremes in southern Pakistan", "translator" : [ { "dropping-particle" : "", "family" : "S2487", "given" : "", "non-dropping-particle" : "", "parse-names" : false, "suffix" : "" } ], "type" : "article-journal", "volume" : "8" }, "uris" : [ "http://www.mendeley.com/documents/?uuid=95d64735-ec31-40df-9222-5f54826060a5" ] }, { "id" : "ITEM-4", "itemData" : { "DOI" : "10.1016/j.wace.2019.100203", "ISSN" : "22120947", "author" : [ { "dropping-particle" : "", "family" : "Roy", "given" : "Shouraseni", "non-dropping-particle" : "Sen", "parse-names" : false, "suffix" : "" } ], "container-title" : "Weather and Climate Extremes", "id" : "ITEM-4", "issued" : { "date-parts" : [ [ "2019", "6" ] ] }, "page" : "100203", "title" : "Spatial patterns of trends in seasonal extreme temperatures in India during 1980\u20132010", "translator" : [ { "dropping-particle" : "", "family" : "S2528", "given" : "", "non-dropping-particle" : "", "parse-names" : false, "suffix" : "" } ], "type" : "article-journal", "volume" : "24" }, "uris" : [ "http://www.mendeley.com/documents/?uuid=147e2e49-f58a-46d8-9557-35fc371a91ca" ] }, { "id" : "ITEM-5", "itemData" : { "DOI" : "10.1007/s00704-018-2520-7", "ISSN" : "0177-798X", "author" : [ { "dropping-particle" : "", "family" : "Khan", "given" : "Najeebullah", "non-dropping-particle" : "", "parse-names" : false, "suffix" : "" }, { "dropping-particle" : "", "family" : "Shahid", "given" : "Shamsuddin", "non-dropping-particle" : "", "parse-names" : false, "suffix" : "" }, { "dropping-particle" : "bin", "family" : "Ismail", "given" : "Tarmizi", "non-dropping-particle" : "", "parse-names" : false, "suffix" : "" }, { "dropping-particle" : "", "family" : "Wang", "given" : "Xiao-Jun", "non-dropping-particle" : "", "parse-names" : false, "suffix" : "" } ], "container-title" : "Theoretical and Applied Climatology", "id" : "ITEM-5", "issue" : "3-4", "issued" : { "date-parts" : [ [ "2019", "5", "1" ] ] }, "page" : "899-913", "title" : "Spatial distribution of unidirectional trends in temperature and temperature extremes in Pakistan", "translator" : [ { "dropping-particle" : "", "family" : "S3280", "given" : "", "non-dropping-particle" : "", "parse-names" : false, "suffix" : "" } ], "type" : "article-journal", "volume" : "136" }, "uris" : [ "http://www.mendeley.com/documents/?uuid=06e8eddc-5575-4c4c-9138-0c6e2c6d5698" ] }, { "id" : "ITEM-6", "itemData" : { "DOI" : "10.1126/sciadv.1700066", "ISSN" : "2375-2548", "author" : [ { "dropping-particle" : "", "family" : "Mazdiyasni", "given" : "Omid", "non-dropping-particle" : "", "parse-names" : false, "suffix" : "" }, { "dropping-particle" : "", "family" : "AghaKouchak", "given" : "Amir", "non-dropping-particle" : "", "parse-names" : false, "suffix" : "" }, { "dropping-particle" : "", "family" : "Davis", "given" : "Steven J.", "non-dropping-particle" : "", "parse-names" : false, "suffix" : "" }, { "dropping-particle" : "", "family" : "Madadgar", "given" : "Shahrbanou", "non-dropping-particle" : "", "parse-names" : false, "suffix" : "" }, { "dropping-particle" : "", "family" : "Mehran", "given" : "Ali", "non-dropping-particle" : "", "parse-names" : false, "suffix" : "" }, { "dropping-particle" : "", "family" : "Ragno", "given" : "Elisa", "non-dropping-particle" : "", "parse-names" : false, "suffix" : "" }, { "dropping-particle" : "", "family" : "Sadegh", "given" : "Mojtaba", "non-dropping-particle" : "", "parse-names" : false, "suffix" : "" }, { "dropping-particle" : "", "family" : "Sengupta", "given" : "Ashmita", "non-dropping-particle" : "", "parse-names" : false, "suffix" : "" }, { "dropping-particle" : "", "family" : "Ghosh", "given" : "Subimal", "non-dropping-particle" : "", "parse-names" : false, "suffix" : "" }, { "dropping-particle" : "", "family" : "Dhanya", "given" : "C. T.", "non-dropping-particle" : "", "parse-names" : false, "suffix" : "" }, { "dropping-particle" : "", "family" : "Niknejad", "given" : "Mohsen", "non-dropping-particle" : "", "parse-names" : false, "suffix" : "" } ], "container-title" : "Science Advances", "id" : "ITEM-6", "issue" : "6", "issued" : { "date-parts" : [ [ "2017", "6" ] ] }, "page" : "e1700066", "title" : "Increasing probability of mortality during Indian heat waves", "translator" : [ { "dropping-particle" : "", "family" : "S3281", "given" : "", "non-dropping-particle" : "", "parse-names" : false, "suffix" : "" } ], "type" : "article-journal", "volume" : "3" }, "uris" : [ "http://www.mendeley.com/documents/?uuid=22f3fd6d-214e-4b56-a135-15a7358d9c38" ] }, { "id" : "ITEM-7", "itemData" : { "DOI" : "10.1016/j.atmosres.2018.01.009", "ISSN" : "0169-8095",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Turan", "given" : "Veyse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7", "issued" : { "date-parts" : [ [ "2018" ] ] }, "page" : "118-133", "title" : "Future risk assessment by estimating historical heat wave trends with projected heat accumulation using SimCLIM climate model in Pakistan", "translator" : [ { "dropping-particle" : "", "family" : "S372", "given" : "", "non-dropping-particle" : "", "parse-names" : false, "suffix" : "" } ], "type" : "article-journal", "volume" : "205" }, "uris" : [ "http://www.mendeley.com/documents/?uuid=3d26e1b5-88eb-4286-9a26-30c72c1d2962" ] } ], "mendeley" : { "formattedCitation" : "(AlSarmi and Washington, 2014; Sheikh et al., 2015; Mazdiyasni et al., 2017; Zahid et al., 2017; Nasim et al., 2018; Khan et al., 2019; Sen Roy, 2019)", "plainTextFormattedCitation" : "(AlSarmi and Washington, 2014; Sheikh et al., 2015; Mazdiyasni et al., 2017; Zahid et al., 2017; Nasim et al., 2018; Khan et al., 2019; Sen Roy, 2019)", "previouslyFormattedCitation" : "(AlSarmi and Washington, 2014; Sheikh et al., 2015; Mazdiyasni et al., 2017; Zahid et al., 2017; Nasim et al., 2018; Khan et al., 2019; Sen Roy, 2019)" }, "properties" : { "noteIndex" : 0 }, "schema" : "https://github.com/citation-style-language/schema/raw/master/csl-citation.json" }</w:instrText>
      </w:r>
      <w:r w:rsidRPr="00D424AA">
        <w:rPr>
          <w:rFonts w:cs="Times New Roman"/>
          <w:lang w:val="en-GB"/>
        </w:rPr>
        <w:fldChar w:fldCharType="separate"/>
      </w:r>
      <w:r w:rsidR="00A26296" w:rsidRPr="00B549EC">
        <w:rPr>
          <w:rFonts w:cs="Times New Roman"/>
          <w:noProof/>
          <w:lang w:val="en-GB"/>
        </w:rPr>
        <w:t>(AlSarmi and Washington, 2014; Sheikh et al., 2015; Mazdiyasni et al., 2017; Zahid et al., 2017; Nasim et al., 2018; Khan et al., 2019; Sen Roy, 2019)</w:t>
      </w:r>
      <w:r w:rsidRPr="00D424AA">
        <w:rPr>
          <w:rFonts w:cs="Times New Roman"/>
          <w:lang w:val="en-GB"/>
        </w:rPr>
        <w:fldChar w:fldCharType="end"/>
      </w:r>
      <w:r w:rsidRPr="00B549EC">
        <w:rPr>
          <w:rFonts w:cs="Times New Roman"/>
          <w:lang w:val="en-GB" w:eastAsia="zh-CN"/>
        </w:rPr>
        <w:t>.</w:t>
      </w:r>
      <w:r w:rsidRPr="00B549EC">
        <w:rPr>
          <w:rFonts w:eastAsia="SimSun" w:cs="Times New Roman"/>
          <w:lang w:val="en-GB"/>
        </w:rPr>
        <w:t xml:space="preserve"> </w:t>
      </w:r>
      <w:r w:rsidRPr="00D424AA">
        <w:rPr>
          <w:rFonts w:cs="Times New Roman"/>
          <w:lang w:val="en-GB"/>
        </w:rPr>
        <w:t xml:space="preserve">Warming trends in daily temperature extremes indices have also been observed in central Asia </w:t>
      </w:r>
      <w:r w:rsidRPr="00D424AA">
        <w:rPr>
          <w:rFonts w:cs="Times New Roman"/>
          <w:lang w:val="en-GB"/>
        </w:rPr>
        <w:fldChar w:fldCharType="begin" w:fldLock="1"/>
      </w:r>
      <w:r w:rsidR="00FF6231">
        <w:rPr>
          <w:rFonts w:cs="Times New Roman"/>
          <w:lang w:val="en-GB"/>
        </w:rPr>
        <w:instrText>ADDIN CSL_CITATION { "citationItems" : [ { "id" : "ITEM-1",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1",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4f51d28d-1e4e-4698-bb71-3b41b57c451f" ] }, { "id" : "ITEM-2", "itemData" : { "DOI" : "10.1002/joc.5379", "ISSN" : "08998418", "author" : [ { "dropping-particle" : "", "family" : "Feng", "given" : "Ru", "non-dropping-particle" : "", "parse-names" : false, "suffix" : "" }, { "dropping-particle" : "", "family" : "Yu", "given" : "Ruide", "non-dropping-particle" : "", "parse-names" : false, "suffix" : "" }, { "dropping-particle" : "", "family" : "Zheng", "given" : "Hongwei", "non-dropping-particle" : "", "parse-names" : false, "suffix" : "" }, { "dropping-particle" : "", "family" : "Gan", "given" : "Miao", "non-dropping-particle" : "", "parse-names" : false, "suffix" : "" } ], "container-title" : "International Journal of Climatology", "id" : "ITEM-2", "issued" : { "date-parts" : [ [ "2018", "4" ] ] }, "page" : "e388-e400", "title" : "Spatial and temporal variations in extreme temperature in Central Asia", "translator" : [ { "dropping-particle" : "", "family" : "S954", "given" : "", "non-dropping-particle" : "", "parse-names" : false, "suffix" : "" } ], "type" : "article-journal", "volume" : "38" }, "uris" : [ "http://www.mendeley.com/documents/?uuid=62a78905-2e5d-41cf-964f-a466ddc76a76" ] } ], "mendeley" : { "formattedCitation" : "(Hu et al., 2016; Feng et al., 2018)", "plainTextFormattedCitation" : "(Hu et al., 2016; Feng et al., 2018)", "previouslyFormattedCitation" : "(Hu et al., 2016; Feng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Hu et al., 2016; Feng et al., 2018)</w:t>
      </w:r>
      <w:r w:rsidRPr="00D424AA">
        <w:rPr>
          <w:rFonts w:cs="Times New Roman"/>
          <w:lang w:val="en-GB"/>
        </w:rPr>
        <w:fldChar w:fldCharType="end"/>
      </w:r>
      <w:r w:rsidRPr="00841A35">
        <w:rPr>
          <w:rFonts w:cs="Times New Roman"/>
          <w:lang w:val="nb-NO"/>
        </w:rPr>
        <w:t>, the</w:t>
      </w:r>
      <w:r w:rsidRPr="00D424AA">
        <w:rPr>
          <w:rFonts w:cs="Times New Roman"/>
          <w:lang w:val="nb-NO" w:eastAsia="zh-CN"/>
        </w:rPr>
        <w:t xml:space="preserve"> </w:t>
      </w:r>
      <w:r w:rsidRPr="00D424AA">
        <w:rPr>
          <w:rFonts w:cs="Times New Roman"/>
          <w:lang w:val="nb-NO"/>
        </w:rPr>
        <w:t>Hindu Kush Himalaya</w:t>
      </w:r>
      <w:r w:rsidRPr="00D424AA">
        <w:rPr>
          <w:rFonts w:cs="Times New Roman"/>
          <w:lang w:val="nb-NO" w:eastAsia="zh-CN"/>
        </w:rPr>
        <w:t xml:space="preserve"> </w:t>
      </w:r>
      <w:r w:rsidRPr="00D424AA">
        <w:rPr>
          <w:rFonts w:cs="Times New Roman"/>
          <w:lang w:val="en-GB"/>
        </w:rPr>
        <w:fldChar w:fldCharType="begin" w:fldLock="1"/>
      </w:r>
      <w:r w:rsidR="00FF6231">
        <w:rPr>
          <w:rFonts w:cs="Times New Roman"/>
          <w:lang w:val="nb-NO"/>
        </w:rPr>
        <w:instrText>ADDIN CSL_CITATION { "citationItems" : [ { "id" : "ITEM-1", "itemData" : { "DOI" : "10.1016/j.accre.2017.07.001", "ISSN" : "16749278", "abstract" : "This study uses the CMA (China Meteorological Administration) global land-surface daily air temperature dataset V1.0 (GLSATD V1.0) to analyze long-term changes in extreme temperature events over the Hindu Kush Himalaya (HKH) during 1961\u20132015. Results show there was a significant decrease in the number of extreme cold events (cold nights, cold days, and frost days) but a significant increase in the number of extreme warm events (warm nights, warm days, and summer days) over the entire HKH during 1961\u20132015. For percentile-based indices, trends of extreme events related to minimum temperature (Tmin) were greater in magnitude than those related to maximum temperature (Tmax). For absolute-value based indices, maximum Tmax, minimum Tmin, and summer days all show increasing trends, while frost days and the diurnal temperature range (DTR) show significant decreasing trends. In addition, there was a decrease in extreme cold events in most parts of east HKH, particularly in Southwest China and the Tibetan Plateau, while there was a general increase in extreme warm events over the entire HKH. Finally, the change in extreme cold events in the HKH appears to be more sensitive to elevation (with cold nights and cold days decreasing with elevation), whereas the change in warm extremes (warm nights, warm days, and maximum Tmax) shows no detectable relationship with elevation. Frost days and minimum Tmin also have a good relationship with elevation, and the trend in frost days decreases with an increase in elevation while the trend in minimum Tmin increases with an increase in elevation.", "author" : [ { "dropping-particle" : "", "family" : "Sun", "given" : "Xiu Bao", "non-dropping-particle" : "", "parse-names" : false, "suffix" : "" }, { "dropping-particle" : "", "family" : "Ren", "given" : "Guo Yu", "non-dropping-particle" : "", "parse-names" : false, "suffix" : "" }, { "dropping-particle" : "", "family" : "Shrestha", "given" : "Arun Bhaka", "non-dropping-particle" : "", "parse-names" : false, "suffix" : "" }, { "dropping-particle" : "", "family" : "Ren", "given" : "Yu Yu", "non-dropping-particle" : "", "parse-names" : false, "suffix" : "" }, { "dropping-particle" : "", "family" : "You", "given" : "Qing Long", "non-dropping-particle" : "", "parse-names" : false, "suffix" : "" }, { "dropping-particle" : "", "family" : "Zhan", "given" : "Yun Jian", "non-dropping-particle" : "", "parse-names" : false, "suffix" : "" }, { "dropping-particle" : "", "family" : "Xu", "given" : "Yan", "non-dropping-particle" : "", "parse-names" : false, "suffix" : "" }, { "dropping-particle" : "", "family" : "Rajbhandari", "given" : "Rupak", "non-dropping-particle" : "", "parse-names" : false, "suffix" : "" } ], "container-title" : "Advances in Climate Change Research", "id" : "ITEM-1", "issue" : "3", "issued" : { "date-parts" : [ [ "2017" ] ] }, "page" : "157-165", "publisher" : "Elsevier Ltd", "title" : "Changes in extreme temperature events over the Hindu Kush Himalaya during 1961\u20132015", "translator" : [ { "dropping-particle" : "", "family" : "S202", "given" : "", "non-dropping-particle" : "", "parse-names" : false, "suffix" : "" } ], "type" : "article-journal", "volume" : "8" }, "uris" : [ "http://www.mendeley.com/documents/?uuid=4562c307-023b-3012-983d-bf8c8acd6b7a" ] } ], "mendeley" : { "formattedCitation" : "(Sun et al., 2017)", "plainTextFormattedCitation" : "(Sun et al., 2017)", "previouslyFormattedCitation" : "(Sun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un et al., 2017)</w:t>
      </w:r>
      <w:r w:rsidRPr="00D424AA">
        <w:rPr>
          <w:rFonts w:cs="Times New Roman"/>
          <w:lang w:val="en-GB"/>
        </w:rPr>
        <w:fldChar w:fldCharType="end"/>
      </w:r>
      <w:r w:rsidRPr="00841A35">
        <w:rPr>
          <w:rFonts w:cs="Times New Roman"/>
          <w:lang w:val="en-GB"/>
        </w:rPr>
        <w:t xml:space="preserve">, and Southeast Asia </w:t>
      </w:r>
      <w:r w:rsidRPr="00D424AA">
        <w:rPr>
          <w:rFonts w:cs="Times New Roman"/>
          <w:lang w:val="en-GB"/>
        </w:rPr>
        <w:fldChar w:fldCharType="begin" w:fldLock="1"/>
      </w:r>
      <w:r w:rsidR="00FF6231">
        <w:rPr>
          <w:rFonts w:cs="Times New Roman"/>
          <w:lang w:val="en-GB"/>
        </w:rPr>
        <w:instrText>ADDIN CSL_CITATION { "citationItems" : [ { "id" : "ITEM-1", "itemData" : { "DOI" : "10.1002/joc.4829", "ISSN" : "08998418",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Aldrian", "given" : "Edvin", "non-dropping-particle" : "", "parse-names" : false, "suffix" : "" } ], "container-title" : "International Journal of Climatology", "id" : "ITEM-1", "issue" : "4", "issued" : { "date-parts" : [ [ "2017", "3" ] ] }, "page" : "1979-1997", "publisher" : "Wiley Online Library", "title" : "Observed changes in extreme temperature and precipitation over Indonesia", "translator" : [ { "dropping-particle" : "", "family" : "S1577", "given" : "", "non-dropping-particle" : "", "parse-names" : false, "suffix" : "" } ], "type" : "article-journal", "volume" : "37" }, "uris" : [ "http://www.mendeley.com/documents/?uuid=da40b641-03d8-45ba-883e-40207026ea08" ] }, { "id" : "ITEM-2", "itemData" : { "DOI" : "10.1002/joc.5479",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2", "issued" : { "date-parts" : [ [ "2018" ] ] }, "page" : "3013-3027", "title" : "Observed and modelled temperature and precipitation extremes over Southeast Asia from 1972 to 2010", "translator" : [ { "dropping-particle" : "", "family" : "S2505", "given" : "", "non-dropping-particle" : "", "parse-names" : false, "suffix" : "" } ], "type" : "article-journal", "volume" : "38" }, "uris" : [ "http://www.mendeley.com/documents/?uuid=698dae7f-2d33-41ad-a98a-b56a28aeb05b" ] } ], "mendeley" : { "formattedCitation" : "(Supari et al., 2017; Cheong et al., 2018)", "plainTextFormattedCitation" : "(Supari et al., 2017; Cheong et al., 2018)", "previouslyFormattedCitation" : "(Supari et al., 2017; Cheong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upari et al., 2017; Cheong et al., 2018)</w:t>
      </w:r>
      <w:r w:rsidRPr="00D424AA">
        <w:rPr>
          <w:rFonts w:cs="Times New Roman"/>
          <w:lang w:val="en-GB"/>
        </w:rPr>
        <w:fldChar w:fldCharType="end"/>
      </w:r>
      <w:r w:rsidRPr="00841A35">
        <w:rPr>
          <w:rFonts w:cs="Times New Roman"/>
          <w:lang w:val="en-GB"/>
        </w:rPr>
        <w:t>.</w:t>
      </w:r>
      <w:r w:rsidRPr="00D424AA">
        <w:rPr>
          <w:rFonts w:cs="Times New Roman"/>
          <w:lang w:val="en-GB" w:eastAsia="zh-CN"/>
        </w:rPr>
        <w:t xml:space="preserve"> The intensity and frequency of cold spells in all Asian regions have been decreasing since the beginning of the 20th century (</w:t>
      </w:r>
      <w:r w:rsidRPr="00D424AA">
        <w:rPr>
          <w:rFonts w:cs="Times New Roman"/>
          <w:i/>
          <w:lang w:val="en-GB" w:eastAsia="zh-CN"/>
        </w:rPr>
        <w:t>high confidence</w:t>
      </w:r>
      <w:r w:rsidRPr="00D424AA">
        <w:rPr>
          <w:rFonts w:cs="Times New Roman"/>
          <w:lang w:val="en-GB" w:eastAsia="zh-CN"/>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1", "issue" : "7", "issued" : { "date-parts" : [ [ "2015" ] ] }, "page" : "1625-1637", "title" : "Trends in extreme daily rainfall and temperature indices over South Asia", "translator" : [ { "dropping-particle" : "", "family" : "S2128", "given" : "", "non-dropping-particle" : "", "parse-names" : false, "suffix" : "" } ], "type" : "article-journal", "volume" : "35" }, "uris" : [ "http://www.mendeley.com/documents/?uuid=364dfdd5-63e4-4a49-a29c-07e7589c5435" ] }, { "id" : "ITEM-2",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2",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3",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3",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id" : "ITEM-4", "itemData" : { "DOI" : "10.1088/1748-9326/ab4867", "ISSN" : "1748-9326", "abstract" : "The strong two-day cold wave in the midwestern United States in January 2019 again ignited the discussion as to whether cold waves are getting more severe or not as a result of Arctic amplification due to climate change. Assessing the evolution of cold waves in the northern hemisphere midlatitudes in the observations has been difficult because the variability of cold waves is large compared to anthropogenic warming. In order to detect changes in cold spells, two complementary ways to optimise the signal-to-noise ratio are employed: multi-decadal series at individual stations, and for shorter time periods by using spatially aggregated measures. Global warming is now strong enough to make trends clear at individual stations when considering long enough (&gt;50 yr) records of daily minimum and maximum temperature. Calculating the land area that has temperatures below the 1-in-10 year return value (defined over 1951\u20131980) enables us to investigate trends over a shorter time horizon. The long-term station data have strong decreases everywhere in the lowest minimum temperature. Warming trends in the lowest maximum temperature are smaller over most of the Northern Hemisphere, with dataset-dependent indications of possible negative trends in parts of the United States and Mexico. Considering the area experiencing cold waves over the last decades, the most notable feature is a sharp decline of this area since the 1980s. The natural variability is still so large that it is possible to arbitrarily select starting dates after the decline for which the trend is slightly positive in smaller regions like North America or Europe. However, these values are within uncertainties compatible with a steady decline and have differing starting dates in North America and Europe. An analysis of the entire northern midlatitudes confirms the steady decrease in severity and frequency of cold waves over the last decades in the observations.",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w:instrText>
      </w:r>
      <w:r w:rsidR="00FF6231" w:rsidRPr="006A2665">
        <w:rPr>
          <w:rFonts w:cs="Times New Roman"/>
        </w:rPr>
        <w:instrText xml:space="preserve">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4", "issue" : "11", "issued" : { "date-parts" : [ [ "2019", "10", "22" ] ] }, "page" : "114004", "publisher" : "IOP Publishing", "title" : "Cold waves are getting milder in the northern midlatitudes", "translator" : [ { "dropping-particle" : "", "family" : "S3161", "given" : "", "non-dropping-particle" : "", "parse-names" : false, "suffix" : "" } ], "type" : "article-journal", "volume" : "14" }, "uris" : [ "http://www.mendeley.com/documents/?uuid=842a6427-ec23-4902-944d-0f3d8fae7e49" ] } ], "mendeley" : { "formattedCitation" : "(Sheikh et al., 2015; Donat et al., 2016a; Dong et al., 2018; van Oldenborgh et al., 2019)", "plainTextFormattedCitation" : "(Sheikh et al., 2015; Donat et al., 2016a; Dong et al., 2018; van Oldenborgh et al., 2019)", "previouslyFormattedCitation" : "(Sheikh et al., 2015; Donat et al., 2016a; Dong et al., 2018; van Oldenborgh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Sheikh et al., 2015; Donat et al., 2016a; Dong et al., 2018; van Oldenborgh et al., 2019)</w:t>
      </w:r>
      <w:r w:rsidRPr="00D424AA">
        <w:rPr>
          <w:rFonts w:cs="Times New Roman"/>
          <w:lang w:val="en-GB"/>
        </w:rPr>
        <w:fldChar w:fldCharType="end"/>
      </w:r>
      <w:r w:rsidRPr="00841A35">
        <w:rPr>
          <w:rFonts w:cs="Times New Roman"/>
          <w:lang w:val="nb-NO"/>
        </w:rPr>
        <w:t>.</w:t>
      </w:r>
    </w:p>
    <w:p w14:paraId="1AD2359F" w14:textId="77777777" w:rsidR="00726A1C" w:rsidRPr="00D424AA" w:rsidRDefault="00726A1C" w:rsidP="00D424AA">
      <w:pPr>
        <w:rPr>
          <w:rFonts w:cs="Times New Roman"/>
          <w:lang w:val="nb-NO"/>
        </w:rPr>
      </w:pPr>
      <w:r w:rsidRPr="00D424AA">
        <w:rPr>
          <w:rFonts w:cs="Times New Roman"/>
          <w:lang w:val="nb-NO"/>
        </w:rPr>
        <w:t xml:space="preserve"> </w:t>
      </w:r>
    </w:p>
    <w:p w14:paraId="0D5FD128" w14:textId="304C40F1" w:rsidR="00726A1C" w:rsidRPr="00D424AA" w:rsidRDefault="00726A1C" w:rsidP="00D424AA">
      <w:pPr>
        <w:autoSpaceDE w:val="0"/>
        <w:autoSpaceDN w:val="0"/>
        <w:adjustRightInd w:val="0"/>
        <w:rPr>
          <w:rFonts w:cs="Times New Roman"/>
          <w:lang w:val="en-GB" w:eastAsia="zh-CN"/>
        </w:rPr>
      </w:pPr>
      <w:r w:rsidRPr="00D424AA">
        <w:rPr>
          <w:rFonts w:cs="Times New Roman"/>
          <w:lang w:val="en-GB"/>
        </w:rPr>
        <w:t xml:space="preserve">In Australasia (Table 11.10), there is very </w:t>
      </w:r>
      <w:r w:rsidRPr="00866A10">
        <w:rPr>
          <w:rFonts w:cs="Times New Roman"/>
          <w:i/>
          <w:iCs/>
          <w:lang w:val="en-GB"/>
        </w:rPr>
        <w:t>robust evidence</w:t>
      </w:r>
      <w:r w:rsidRPr="00D424AA">
        <w:rPr>
          <w:rFonts w:cs="Times New Roman"/>
          <w:lang w:val="en-GB"/>
        </w:rPr>
        <w:t xml:space="preserve"> for </w:t>
      </w:r>
      <w:r w:rsidRPr="00D424AA">
        <w:rPr>
          <w:rFonts w:cs="Times New Roman"/>
          <w:i/>
          <w:lang w:val="en-GB"/>
        </w:rPr>
        <w:t xml:space="preserve">very likely </w:t>
      </w:r>
      <w:r w:rsidRPr="00D424AA">
        <w:rPr>
          <w:rFonts w:cs="Times New Roman"/>
          <w:lang w:val="en-GB"/>
        </w:rPr>
        <w:t xml:space="preserve">increases in the number of warm days and warm nights and decrease in the number of cold days and cold nights since 1950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2015GL065793", "ISBN" : "1944-8007", "ISSN" : "19448007", "abstract" : "Persistent extreme temperatures were observed in Australia during 2012\u20132014. We examine changes in the rate of hot and cold record breaking over the observational record for Australia- and State-wide temperatures. The number of new hot (high-maximum and high-minimum temperatures) temperature records increases dramatically in recent decades, while the number of cold records decreases. In a stationary climate, cold and hot records are expected to occur in equal frequency on longer than interannual time scales; however, during 2000\u20132014, new hot records outnumber new cold records by 12 to one on average. Coupled Model Intercomparison Project phase 5 experiments reveal increased hot temperature record breaking occurs in simulations that impose anthropogenic forcings but not in natural forcings-only experiments. This disproportionate hot to cold record breaking rates provides a useful indicator of nonstationarity in temperatures, which is related to the underlying mean observed Australian warming trend of 0.9\u00b0C since high-quality records began in 1910.", "author" : [ { "dropping-particle" : "", "family" : "Lewis", "given" : "Sophie C.", "non-dropping-particle" : "", "parse-names" : false, "suffix" : "" }, { "dropping-particle" : "", "family" : "King", "given" : "Andrew D.", "non-dropping-particle" : "", "parse-names" : false, "suffix" : "" } ], "container-title" : "Geophysical Research Letters", "id" : "ITEM-2", "issue" : "18", "issued" : { "date-parts" : [ [ "2015", "9", "28" ] ] }, "page" : "7776-7784", "title" : "Dramatically increased rate of observed hot record breaking in recent Australian temperatures", "translator" : [ { "dropping-particle" : "", "family" : "S1530", "given" : "", "non-dropping-particle" : "", "parse-names" : false, "suffix" : "" } ], "type" : "article-journal", "volume" : "42" }, "uris" : [ "http://www.mendeley.com/documents/?uuid=8d8fecc1-cbab-4ec0-90cd-c4130a42befc" ] }, { "id" : "ITEM-3", "itemData" : { "DOI" : "10.1016/j.wace.2016.11.001", "ISBN" : "2212-0947",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3", "issued" : { "date-parts" : [ [ "2016", "12" ] ] }, "page" : "36-55", "title" : "Variability and long-term change in Australian temperature and precipitation extremes", "translator" : [ { "dropping-particle" : "", "family" : "S1521", "given" : "", "non-dropping-particle" : "", "parse-names" : false, "suffix" : "" } ], "type" : "article-journal", "volume" : "14" }, "uris" : [ "http://www.mendeley.com/documents/?uuid=a4b6a9b7-f58f-49b2-a244-7a45e1ad6e00" ] } ], "mendeley" : { "formattedCitation" : "(Lewis and King, 2015; Jakob and Walland, 2016; Alexander and Arblaster, 2017)", "plainTextFormattedCitation" : "(Lewis and King, 2015; Jakob and Walland, 2016; Alexander and Arblaster, 2017)", "previouslyFormattedCitation" : "(Lewis and King, 2015; Jakob and Walland, 2016; Alexander and Arblaster,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ewis and King, 2015; Jakob and Walland, 2016; Alexander and Arblaster, 2017)</w:t>
      </w:r>
      <w:r w:rsidRPr="00D424AA">
        <w:rPr>
          <w:rFonts w:cs="Times New Roman"/>
          <w:lang w:val="en-GB"/>
        </w:rPr>
        <w:fldChar w:fldCharType="end"/>
      </w:r>
      <w:r w:rsidRPr="00841A35">
        <w:rPr>
          <w:rFonts w:cs="Times New Roman"/>
          <w:lang w:val="en-GB"/>
        </w:rPr>
        <w:t xml:space="preserve">. The increase in extreme minimum temperatures occurs in all seasons over most of Australia and typically exceeds the increase in extreme maximum temperatures </w:t>
      </w:r>
      <w:commentRangeStart w:id="792"/>
      <w:r w:rsidRPr="00D424AA">
        <w:rPr>
          <w:rFonts w:cs="Times New Roman"/>
          <w:lang w:val="en-GB"/>
        </w:rPr>
        <w:fldChar w:fldCharType="begin" w:fldLock="1"/>
      </w:r>
      <w:ins w:id="793" w:author="Robin Matthews" w:date="2021-07-13T18:11:00Z">
        <w:r w:rsidR="005430AD">
          <w:rPr>
            <w:rFonts w:cs="Times New Roman"/>
            <w:lang w:val="en-GB"/>
          </w:rPr>
          <w:instrText>ADDIN CSL_CITATION { "citationItems" : [ { "id" : "ITEM-1", "itemData" : { "DOI" : "10.1016/j.wace.2016.11.001", "ISBN" : "2212-0947",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1", "issued" : { "date-parts" : [ [ "2016", "12" ] ] }, "page" : "36-55", "title" : "Variability and long-term change in Australian temperature and precipitation extremes", "translator" : [ { "dropping-particle" : "", "family" : "S1521", "given" : "", "non-dropping-particle" : "", "parse-names" : false, "suffix" : "" } ], "type" : "article-journal", "volume" : "14" }, "uris" : [ "http://www.mendeley.com/documents/?uuid=a4b6a9b7-f58f-49b2-a244-7a45e1ad6e00" ] }, { "id" : "ITEM-2", "itemData" : { "DOI" : "10.1007/s00382-012-1450-9", "ISBN" : "0930-7575", "ISSN" : "09307575", "abstract" : "An objective cyclone tracking algorithm is applied to twentieth century reanalysis (20CR) 6-hourly mean sea level pressure fields for the period 1871-2010 to infer historical trends and variability in extra-tropical cyclone activity. The tracking algorithm is applied both to the ensemble-mean analyses and to each of the 56 ensemble members individually. The ensemble-mean analyses are found to be unsuitable for accurately determining cyclone statistics. However, pooled cyclone statistics obtained by averaging statistics from individual members generally agree well with statistics from the NCEP-NCAR reanalyses for 1951-2010, although 20CR shows somewhat weaker cyclone activity over land and stronger activity over oceans. Both reanalyses show similar cyclone trend patterns in the northern hemisphere (NH) over 1951-2010. Homogenized pooled cyclone statistics are analyzed for trends and variability. Conclusions account for identified inhomogeneities, which occurred before 1949 in the NH and between 1951 and 1985 in the southern hemisphere (SH). Cyclone activity is estimated to have increased slightly over the period 1871-2010 in the NH. More substantial increases are seen in the SH. Notable regional and seasonal variations in trends are evident, as is profound decadal or longer scale variability. For example, the NH increases occur mainly in the mid-latitude Pacific and high-latitude Atlantic regions. For the North Atlantic-European region and southeast Australia, the 20CR cyclone trends are in agreement with trends in geostrophic wind extremes derived from in-situ surface pressure observations. European trends are also consistent with trends in the mean duration of wet spells derived from rain gauge data in Europe.", "author" : [ { "dropping-particle" : "", "family" : "Wang", "given" : "Xiaolan L.", "non-dropping-particle" : "", "parse-names" : false, "suffix" : "" }, { "dropping-particle" : "", "family" : "Feng", "given" : "Y.", "non-dropping-particle" : "", "parse-names" : false, "suffix" : "" }, { "dropping-particle" : "", "family" : "Compo", "given" : "G. P.", "non-dropping-particle" : "", "parse-names" : false, "suffix" : "" }, { "dropping-particle" : "", "family" : "Swail", "given" : "V. R.", "non-dropping-particle" : "", "parse-names" : false, "suffix" : "" }, { "dropping-particle" : "", "family" : "Zwiers", "given" : "F. W.", "non-dropping-particle" : "", "parse-names" : false, "suffix" : "" }, { "dropping-particle" : "", "family" : "Allan", "given" : "R. J.", "non-dropping-particle" : "", "parse-names" : false, "suffix" : "" }, { "dropping-particle" : "", "family" : "Sardeshmukh", "given" : "P. D.", "non-dropping-particle" : "", "parse-names" : false, "suffix" : "" } ], "container-title" : "Climate Dynamics", "id" : "ITEM-2", "issue" : "11-12", "issued" : { "date-parts" : [ [ "2013" ] ] }, "page" : "2775-2800", "title" : "Trends and low frequency variability of extra-tropical cyclone activity in the ensemble of twentieth century reanalysis", "translator" : [ { "dropping-particle" : "", "family" : "S503", "given" : "", "non-dropping-particle" : "", "parse-names" : false, "suffix" : "" } ], "type" : "article-journal", "volume" : "40" }, "uris" : [ "http://www.mendeley.com/documents/?uuid=559391f6-fbce-4832-a745-4207c36742b3" ] } ], "mendeley" : { "formattedCitation" : "(Wang et al., 2013b; Jakob and Walland, 2016)", "manualFormatting" : "(X.L. Wang et al., 2013b; Jakob and Walland, 2016)", "plainTextFormattedCitation" : "(Wang et al., 2013b; Jakob and Walland, 2016)", "previouslyFormattedCitation" : "(Wang et al., 2013b; Jakob and Walland, 2016)" }, "properties" : { "noteIndex" : 0 }, "schema" : "https://github.com/citation-style-language/schema/raw/master/csl-citation.json" }</w:instrText>
        </w:r>
      </w:ins>
      <w:del w:id="794" w:author="Robin Matthews" w:date="2021-07-13T18:11:00Z">
        <w:r w:rsidR="00FF6231" w:rsidDel="005430AD">
          <w:rPr>
            <w:rFonts w:cs="Times New Roman"/>
            <w:lang w:val="en-GB"/>
          </w:rPr>
          <w:delInstrText>ADDIN CSL_CITATION { "citationItems" : [ { "id" : "ITEM-1", "itemData" : { "DOI" : "10.1016/j.wace.2016.11.001", "ISBN" : "2212-0947",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1", "issued" : { "date-parts" : [ [ "2016", "12" ] ] }, "page" : "36-55", "title" : "Variability and long-term change in Australian temperature and precipitation extremes", "translator" : [ { "dropping-particle" : "", "family" : "S1521", "given" : "", "non-dropping-particle" : "", "parse-names" : false, "suffix" : "" } ], "type" : "article-journal", "volume" : "14" }, "uris" : [ "http://www.mendeley.com/documents/?uuid=a4b6a9b7-f58f-49b2-a244-7a45e1ad6e00" ] }, { "id" : "ITEM-2", "itemData" : { "DOI" : "10.1007/s00382-012-1450-9", "ISBN" : "0930-7575", "ISSN" : "09307575", "abstract" : "An objective cyclone tracking algorithm is applied to twentieth century reanalysis (20CR) 6-hourly mean sea level pressure fields for the period 1871-2010 to infer historical trends and variability in extra-tropical cyclone activity. The tracking algorithm is applied both to the ensemble-mean analyses and to each of the 56 ensemble members individually. The ensemble-mean analyses are found to be unsuitable for accurately determining cyclone statistics. However, pooled cyclone statistics obtained by averaging statistics from individual members generally agree well with statistics from the NCEP-NCAR reanalyses for 1951-2010, although 20CR shows somewhat weaker cyclone activity over land and stronger activity over oceans. Both reanalyses show similar cyclone trend patterns in the northern hemisphere (NH) over 1951-2010. Homogenized pooled cyclone statistics are analyzed for trends and variability. Conclusions account for identified inhomogeneities, which occurred before 1949 in the NH and between 1951 and 1985 in the southern hemisphere (SH). Cyclone activity is estimated to have increased slightly over the period 1871-2010 in the NH. More substantial increases are seen in the SH. Notable regional and seasonal variations in trends are evident, as is profound decadal or longer scale variability. For example, the NH increases occur mainly in the mid-latitude Pacific and high-latitude Atlantic regions. For the North Atlantic-European region and southeast Australia, the 20CR cyclone trends are in agreement with trends in geostrophic wind extremes derived from in-situ surface pressure observations. European trends are also consistent with trends in the mean duration of wet spells derived from rain gauge data in Europe.", "author" : [ { "dropping-particle" : "", "family" : "Wang", "given" : "Xiaolan L.", "non-dropping-particle" : "", "parse-names" : false, "suffix" : "" }, { "dropping-particle" : "", "family" : "Feng", "given" : "Y.", "non-dropping-particle" : "", "parse-names" : false, "suffix" : "" }, { "dropping-particle" : "", "family" : "Compo", "given" : "G. P.", "non-dropping-particle" : "", "parse-names" : false, "suffix" : "" }, { "dropping-particle" : "", "family" : "Swail", "given" : "V. R.", "non-dropping-particle" : "", "parse-names" : false, "suffix" : "" }, { "dropping-particle" : "", "family" : "Zwiers", "given" : "F. W.", "non-dropping-particle" : "", "parse-names" : false, "suffix" : "" }, { "dropping-particle" : "", "family" : "Allan", "given" : "R. J.", "non-dropping-particle" : "", "parse-names" : false, "suffix" : "" }, { "dropping-particle" : "", "family" : "Sardeshmukh", "given" : "P. D.", "non-dropping-particle" : "", "parse-names" : false, "suffix" : "" } ], "container-title" : "Climate Dynamics", "id" : "ITEM-2", "issue" : "11-12", "issued" : { "date-parts" : [ [ "2013" ] ] }, "page" : "2775-2800", "title" : "Trends and low frequency variability of extra-tropical cyclone activity in the ensemble of twentieth century reanalysis", "translator" : [ { "dropping-particle" : "", "family" : "S503", "given" : "", "non-dropping-particle" : "", "parse-names" : false, "suffix" : "" } ], "type" : "article-journal", "volume" : "40" }, "uris" : [ "http://www.mendeley.com/documents/?uuid=559391f6-fbce-4832-a745-4207c36742b3" ] } ], "mendeley" : { "formattedCitation" : "(Wang et al., 2013b; Jakob and Walland, 2016)", "plainTextFormattedCitation" : "(Wang et al., 2013b; Jakob and Walland, 2016)", "previouslyFormattedCitation" : "(Wang et al., 2013b; Jakob and Walland, 2016)"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795" w:author="Robin Matthews" w:date="2021-07-13T18:11:00Z">
        <w:r w:rsidR="005430AD">
          <w:rPr>
            <w:rFonts w:cs="Times New Roman"/>
            <w:noProof/>
            <w:lang w:val="en-GB"/>
          </w:rPr>
          <w:t xml:space="preserve">X.L. </w:t>
        </w:r>
      </w:ins>
      <w:r w:rsidR="00A26296">
        <w:rPr>
          <w:rFonts w:cs="Times New Roman"/>
          <w:noProof/>
          <w:lang w:val="en-GB"/>
        </w:rPr>
        <w:t>Wang et al., 2013b; Jakob and Walland, 2016)</w:t>
      </w:r>
      <w:r w:rsidRPr="00D424AA">
        <w:rPr>
          <w:rFonts w:cs="Times New Roman"/>
          <w:lang w:val="en-GB"/>
        </w:rPr>
        <w:fldChar w:fldCharType="end"/>
      </w:r>
      <w:commentRangeEnd w:id="792"/>
      <w:r w:rsidR="00A26296">
        <w:rPr>
          <w:rStyle w:val="Marquedecommentaire"/>
        </w:rPr>
        <w:commentReference w:id="792"/>
      </w:r>
      <w:r w:rsidRPr="00841A35">
        <w:rPr>
          <w:rFonts w:cs="Times New Roman"/>
          <w:lang w:val="en-GB"/>
        </w:rPr>
        <w:t xml:space="preserve">. </w:t>
      </w:r>
      <w:r w:rsidRPr="00D424AA">
        <w:rPr>
          <w:rFonts w:cs="Times New Roman"/>
          <w:lang w:val="en-GB" w:eastAsia="zh-CN"/>
        </w:rPr>
        <w:t xml:space="preserve">However, some </w:t>
      </w:r>
      <w:r w:rsidRPr="00D424AA">
        <w:rPr>
          <w:rFonts w:cs="Times New Roman"/>
          <w:lang w:val="en-GB"/>
        </w:rPr>
        <w:t>parts of southern Australia have shown stable or increased numbers of frost</w:t>
      </w:r>
      <w:r w:rsidRPr="00D424AA">
        <w:rPr>
          <w:rFonts w:cs="Times New Roman"/>
          <w:lang w:val="en-GB" w:eastAsia="zh-CN"/>
        </w:rPr>
        <w:t xml:space="preserve"> days</w:t>
      </w:r>
      <w:r w:rsidRPr="00D424AA">
        <w:rPr>
          <w:rFonts w:cs="Times New Roman"/>
          <w:lang w:val="en-GB"/>
        </w:rPr>
        <w:t xml:space="preserve"> since the 1980s </w:t>
      </w:r>
      <w:r w:rsidRPr="00D424AA">
        <w:rPr>
          <w:rFonts w:cs="Times New Roman"/>
          <w:lang w:val="en-GB"/>
        </w:rPr>
        <w:fldChar w:fldCharType="begin" w:fldLock="1"/>
      </w:r>
      <w:r w:rsidR="00FF6231">
        <w:rPr>
          <w:rFonts w:cs="Times New Roman"/>
          <w:lang w:val="en-GB"/>
        </w:rPr>
        <w:instrText>ADDIN CSL_CITATION { "citationItems" : [ { "id" : "ITEM-1", "itemData" : { "DOI" : "10.22499/2.6404.002", "ISSN" : "1836716X", "abstract" : "Understanding changes in frost events is vital given their impacts on crops. This study examines monthly frost day trends in southern Australia, using Australian homogeneous temperature stations. Century-scale annual frost day trends show decreases consistent with expectations in a warming climate. The past 32 years however exhibit more complex and seemingly contradictory changes. At some locations increases in annual number of frost days are observed, while other locations show decreases more consistent with the longer term trend. Assessing monthly trends, we find a consistent increase in frost days at all stations in southeast Australia in late autumn (May). The trends are downwards during the winter months (June, July and August) indicating a decrease in the number of frost days. In early spring (August and September), the sign of the trend varies substantially between stations. Similarly, southwest Western Australia has experienced increases in the monthly number of frost days. However, in contrast to southeast Australia, the increases are observed throughout the second half of the cold season. We examine the relationship with the concurrent recent drying since the 1990s in southeast Australia and since the 1970s in southwest Western Australia. In dry periods during the winter half year, clear-sky conditions are expected to occur more frequently, leading to larger diurnal temperature ranges and colder night-time temperatures. This study provides further evidence that southeastern Australian frost day increases are linked to concurrent rainfall declines by analysing the relationship between number of frost days and number of precipitation days.", "author" : [ { "dropping-particle" : "", "family" : "Dittus", "given" : "A J", "non-dropping-particle" : "", "parse-names" : false, "suffix" : "" }, { "dropping-particle" : "", "family" : "Karoly", "given" : "David J.", "non-dropping-particle" : "", "parse-names" : false, "suffix" : "" }, { "dropping-particle" : "", "family" : "Lewis", "given" : "S C", "non-dropping-particle" : "", "parse-names" : false, "suffix" : "" }, { "dropping-particle" : "V.", "family" : "Alexander", "given" : "L.", "non-dropping-particle" : "", "parse-names" : false, "suffix" : "" } ], "container-title" : "Australian Meteorological and Oceanographic Journal", "id" : "ITEM-1", "issue" : "4", "issued" : { "date-parts" : [ [ "2014", "12" ] ] }, "page" : "261-271", "title" : "An investigation of some unexpected frost day increases in southern Australia", "translator" : [ { "dropping-particle" : "", "family" : "S1588", "given" : "", "non-dropping-particle" : "", "parse-names" : false, "suffix" : "" } ], "type" : "article-journal", "volume" : "64" }, "uris" : [ "http://www.mendeley.com/documents/?uuid=cd23e306-34ab-42f6-b305-e7d90e3ecd14" ] } ], "mendeley" : { "formattedCitation" : "(Dittus et al., 2014)", "manualFormatting" : "(Dittus et al., 2014)", "plainTextFormattedCitation" : "(Dittus et al., 2014)", "previouslyFormattedCitation" : "(Dittus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ttus et al., 2014)</w:t>
      </w:r>
      <w:r w:rsidRPr="00D424AA">
        <w:rPr>
          <w:rFonts w:cs="Times New Roman"/>
          <w:lang w:val="en-GB"/>
        </w:rPr>
        <w:fldChar w:fldCharType="end"/>
      </w:r>
      <w:r w:rsidRPr="00841A35">
        <w:rPr>
          <w:rFonts w:cs="Times New Roman"/>
          <w:lang w:val="en-GB" w:eastAsia="zh-CN"/>
        </w:rPr>
        <w:t xml:space="preserve"> (</w:t>
      </w:r>
      <w:r w:rsidRPr="00D424AA">
        <w:rPr>
          <w:rFonts w:cs="Times New Roman"/>
          <w:noProof/>
          <w:lang w:val="en-GB" w:eastAsia="zh-CN"/>
        </w:rPr>
        <w:t>see also Section 11.3.4)</w:t>
      </w:r>
      <w:r w:rsidRPr="00D424AA">
        <w:rPr>
          <w:rFonts w:cs="Times New Roman"/>
          <w:lang w:val="en-GB"/>
        </w:rPr>
        <w:t>.</w:t>
      </w:r>
      <w:r w:rsidRPr="00D424AA">
        <w:rPr>
          <w:rFonts w:cs="Times New Roman"/>
          <w:lang w:val="en-GB" w:eastAsia="zh-CN"/>
        </w:rPr>
        <w:t xml:space="preserve"> </w:t>
      </w:r>
      <w:r w:rsidRPr="00D424AA">
        <w:rPr>
          <w:rFonts w:cs="Times New Roman"/>
          <w:lang w:val="en-GB"/>
        </w:rPr>
        <w:t xml:space="preserve">Similar positive trends in extreme minimum and maximum temperatures have been observed in New Zealand, in particular in the autumn-winter seasons, although they generally show higher spatial variability </w:t>
      </w:r>
      <w:r w:rsidRPr="00D424AA">
        <w:rPr>
          <w:rFonts w:cs="Times New Roman"/>
          <w:lang w:val="en-GB"/>
        </w:rPr>
        <w:fldChar w:fldCharType="begin" w:fldLock="1"/>
      </w:r>
      <w:r w:rsidR="00FF6231">
        <w:rPr>
          <w:rFonts w:cs="Times New Roman"/>
          <w:lang w:val="en-GB"/>
        </w:rPr>
        <w:instrText>ADDIN CSL_CITATION { "citationItems" : [ { "id" : "ITEM-1", "itemData" : { "DOI" : "10.1007/s00704-016-1764-3", "ISSN" : "14344483", "abstract" : "\u00a9 2016, Springer-Verlag Wien. Among several variables affecting climate change and climate variability, temperature plays a crucial role in the process because its variations in monthly and extreme values can impact on the global hydrologic cycle and energy balance through thermal forcing. In this study, an analysis of temperature data has been performed over 22 series observed in New Zealand. In particular, to detect possible trends in the time series, the Mann-Kendall non-parametric test was first applied at monthly scale and then to several indices of extreme daily temperatures computed since 1951. The results showed a positive trend in both the maximum and the minimum temperatures, in particular, in the autumn-winter period. This increase has been evaluated faster in maximum temperature than in minimum one. The trend analysis of the temperature indices suggests that there has been an increase in the frequency and intensity of hot extremes, while most of the cold extremes showed a downward tendency.", "author" : [ { "dropping-particle" : "", "family" : "Caloiero", "given" : "Tommaso", "non-dropping-particle" : "", "parse-names" : false, "suffix" : "" } ], "container-title" : "Theoretical and Applied Climatology", "id" : "ITEM-1", "issue" : "1-2", "issued" : { "date-parts" : [ [ "2017" ] ] }, "page" : "111-127", "title" : "Trend of monthly temperature and daily extreme temperature during 1951\u20132012 in New Zealand", "translator" : [ { "dropping-particle" : "", "family" : "S679", "given" : "", "non-dropping-particle" : "", "parse-names" : false, "suffix" : "" } ], "type" : "article-journal", "volume" : "129" }, "uris" : [ "http://www.mendeley.com/documents/?uuid=6bae0219-82a5-4a91-b3ed-dae1bb604bc6" ] } ], "mendeley" : { "formattedCitation" : "(Caloiero, 2017)", "plainTextFormattedCitation" : "(Caloiero, 2017)", "previouslyFormattedCitation" : "(Caloiero,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aloiero, 2017)</w:t>
      </w:r>
      <w:r w:rsidRPr="00D424AA">
        <w:rPr>
          <w:rFonts w:cs="Times New Roman"/>
          <w:lang w:val="en-GB"/>
        </w:rPr>
        <w:fldChar w:fldCharType="end"/>
      </w:r>
      <w:r w:rsidRPr="00841A35">
        <w:rPr>
          <w:rFonts w:cs="Times New Roman"/>
          <w:lang w:val="en-GB"/>
        </w:rPr>
        <w:t xml:space="preserve">. In the tropical Western Pacific region, spatially coherent warming trends in maximum and minimum temperature extremes have been reported for the period of 1951–2011 </w:t>
      </w:r>
      <w:r w:rsidRPr="00D424AA">
        <w:rPr>
          <w:rFonts w:cs="Times New Roman"/>
          <w:lang w:val="en-GB"/>
        </w:rPr>
        <w:fldChar w:fldCharType="begin" w:fldLock="1"/>
      </w:r>
      <w:r w:rsidR="00FF6231">
        <w:rPr>
          <w:rFonts w:cs="Times New Roman"/>
          <w:lang w:val="en-GB"/>
        </w:rPr>
        <w:instrText>ADDIN CSL_CITATION { "citationItems" : [ { "id" : "ITEM-1", "itemData" : { "DOI" : "10.1002/joc.3861", "ISBN" : "0899-8418; 1097-0088", "ISSN" : "10970088", "abstract" : "A new high-quality daily and monthly temperature station dataset was prepared for the tropical Western Pacific through a quality control and homogenization process. The homogeneity of 46 temperature stations, collected at a workshop conducted as part of the Pacific-Australia Climate Change Science and Adaptation Planning program, was assessed and the non-climatic step changes were removed. Here we present trends in mean and extreme temperature for the Western Pacific, covering an extended time period and larger geographical area compared with previous analyses. We discuss five main conclusions: (1) There is a significant warming trend in annual mean temperature over the past 50 years (1961-2011), of between 0.05 and 0.34\u00b0C per decade. (2) Significant and spatially homogeneous warming trends are evident at the station level over 1961-2011 for the warm and cool extremes of both maximum and minimum temperatures. (3) Sub-regional trends, over the period 1951-2011, are spatially coherent, with the largest warming trends in the hottest day and night of the year and the coolest night of the year. (4) This analysis highlights the role of decadal variability in the number of days exceeding extreme temperature thresholds, with the upper (lower) tails of the distribution warming more (less) in recent decades. (5) We show that strong relationships exist between local and remote sea-surface temperature anomalies and all indices of extreme temperature, particularly with minimum temperature extremes. \u00a9 2013 The Authors. International Journal of Climatology published by John Wiley &amp; Sons Ltd on behalf of the Royal Meteorological Society.", "author" : [ { "dropping-particle" : "", "family" : "Whan", "given" : "K.", "non-dropping-particle" : "", "parse-names" : false, "suffix" : "" }, { "dropping-particle" : "V.", "family" : "Alexander", "given" : "L.", "non-dropping-particle" : "", "parse-names" : false, "suffix" : "" }, { "dropping-particle" : "", "family" : "Imielska", "given" : "A.", "non-dropping-particle" : "", "parse-names" : false, "suffix" : "" }, { "dropping-particle" : "", "family" : "Mcgree", "given" : "S.", "non-dropping-particle" : "", "parse-names" : false, "suffix" : "" }, { "dropping-particle" : "", "family" : "Jones", "given" : "D.", "non-dropping-particle" : "", "parse-names" : false, "suffix" : "" }, { "dropping-particle" : "", "family" : "Ene", "given" : "E.", "non-dropping-particle" : "", "parse-names" : false, "suffix" : "" }, { "dropping-particle" : "", "family" : "Finaulahi", "given" : "S.", "non-dropping-particle" : "", "parse-names" : false, "suffix" : "" }, { "dropping-particle" : "", "family" : "Inape", "given" : "K.", "non-dropping-particle" : "", "parse-names" : false, "suffix" : "" }, { "dropping-particle" : "", "family" : "Jacklick", "given" : "L.", "non-dropping-particle" : "", "parse-names" : false, "suffix" : "" }, { "dropping-particle" : "", "family" : "Kumar", "given" : "R.", "non-dropping-particle" : "", "parse-names" : false, "suffix" : "" }, { "dropping-particle" : "", "family" : "Laurent", "given" : "V.", "non-dropping-particle" : "", "parse-names" : false, "suffix" : "" }, { "dropping-particle" : "", "family" : "Malala", "given" : "H.", "non-dropping-particle" : "", "parse-names" : false, "suffix" : "" }, { "dropping-particle" : "", "family" : "Malsale", "given" : "P.", "non-dropping-particle" : "", "parse-names" : false, "suffix" : "" }, { "dropping-particle" : "", "family" : "Pulehetoa-Mitiepo", "given" : "R.", "non-dropping-particle" : "", "parse-names" : false, "suffix" : "" }, { "dropping-particle" : "", "family" : "Ngemaes", "given" : "M.", "non-dropping-particle" : "", "parse-names" : false, "suffix" : "" }, { "dropping-particle" : "", "family" : "Peltier", "given" : "A.", "non-dropping-particle" : "", "parse-names" : false, "suffix" : "" }, { "dropping-particle" : "", "family" : "Porteous", "given" : "A.", "non-dropping-particle" : "", "parse-names" : false, "suffix" : "" }, { "dropping-particle" : "", "family" : "Seuseu", "given" : "S.", "non-dropping-particle" : "", "parse-names" : false, "suffix" : "" }, { "dropping-particle" : "", "family" : "Skilling", "given" : "E.", "non-dropping-particle" : "", "parse-names" : false, "suffix" : "" }, { "dropping-particle" : "", "family" : "Tahani", "given" : "L.", "non-dropping-particle" : "", "parse-names" : false, "suffix" : "" }, { "dropping-particle" : "", "family" : "Toorua", "given" : "U.", "non-dropping-particle" : "", "parse-names" : false, "suffix" : "" }, { "dropping-particle" : "", "family" : "Vaiimene", "given" : "M.", "non-dropping-particle" : "", "parse-names" : false, "suffix" : "" } ], "container-title" : "International Journal of Climatology", "id" : "ITEM-1", "issue" : "8", "issued" : { "date-parts" : [ [ "2014" ] ] }, "page" : "2585-2603", "title" : "Trends and variability of temperature extremes in the tropical Western Pacific", "translator" : [ { "dropping-particle" : "", "family" : "S1690", "given" : "", "non-dropping-particle" : "", "parse-names" : false, "suffix" : "" } ], "type" : "article-journal", "volume" : "34" }, "uris" : [ "http://www.mendeley.com/documents/?uuid=3d851d5d-4bd3-4b86-85c3-1207b1fe7ff6" ] }, { "id" : "ITEM-2", "itemData" : { "DOI" : "10.1175/JCLI-D-18-0748.1", "ISSN" : "0894-8755", "abstract" : "AbstractTrends in mean and extreme annual and seasonal temperature and precipitation over the 1951-2015 period were calculated for 57 stations in 20 western Pacific Island countries and territories...", "author" : [ { "dropping-particle" : "", "family" : "McGree", "given" : "Simon", "non-dropping-particle" : "", "parse-names" : false, "suffix" : "" }, { "dropping-particle" : "", "family" : "Herold", "given" : "Nicholas", "non-dropping-particle" : "", "parse-names" : false, "suffix" : "" }, { "dropping-particle" : "", "family" : "Alexander", "given" : "Lisa", "non-dropping-particle" : "", "parse-names" : false, "suffix" : "" }, { "dropping-particle" : "", "family" : "Schreider", "given" : "Sergei", "non-dropping-particle" : "", "parse-names" : false, "suffix" : "" }, { "dropping-particle" : "", "family" : "Kuleshov", "given" : "Yuriy", "non-dropping-particle" : "", "parse-names" : false, "suffix" : "" }, { "dropping-particle" : "", "family" : "Ene", "given" : "Elifaleti", "non-dropping-particle" : "", "parse-names" : false, "suffix" : "" }, { "dropping-particle" : "", "family" : "Finaulahi", "given" : "Selu", "non-dropping-particle" : "", "parse-names" : false, "suffix" : "" }, { "dropping-particle" : "", "family" : "Inape", "given" : "Kasis", "non-dropping-particle" : "", "parse-names" : false, "suffix" : "" }, { "dropping-particle" : "", "family" : "Mackenzie", "given" : "Boyd", "non-dropping-particle" : "", "parse-names" : false, "suffix" : "" }, { "dropping-particle" : "", "family" : "Malala", "given" : "Hans", "non-dropping-particle" : "", "parse-names" : false, "suffix" : "" }, { "dropping-particle" : "", "family" : "Ngari", "given" : "Arona", "non-dropping-particle" : "", "parse-names" : false, "suffix" : "" }, { "dropping-particle" : "", "family" : "Prakash", "given" : "Bipendra", "non-dropping-particle" : "", "parse-names" : false, "suffix" : "" }, { "dropping-particle" : "", "family" : "Tahani", "given" : "Lloyd", "non-dropping-particle" : "", "parse-names" : false, "suffix" : "" } ], "container-title" : "Journal of Climate", "id" : "ITEM-2", "issued" : { "date-parts" : [ [ "2019" ] ] }, "page" : "JCLI-D-18-0748.1", "title" : "Recent changes in mean and extreme temperature and precipitation in the western Pacific Islands", "translator" : [ { "dropping-particle" : "", "family" : "S1694", "given" : "", "non-dropping-particle" : "", "parse-names" : false, "suffix" : "" } ], "type" : "article-journal" }, "uris" : [ "http://www.mendeley.com/documents/?uuid=52932671-c3db-4669-8a58-c5262f4a87ec" ] } ], "mendeley" : { "formattedCitation" : "(Whan et al., 2014; McGree et al., 2019)", "plainTextFormattedCitation" : "(Whan et al., 2014; McGree et al., 2019)", "previouslyFormattedCitation" : "(Whan et al., 2014; McGree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han et al., 2014; McGree et al., 2019)</w:t>
      </w:r>
      <w:r w:rsidRPr="00D424AA">
        <w:rPr>
          <w:rFonts w:cs="Times New Roman"/>
          <w:lang w:val="en-GB"/>
        </w:rPr>
        <w:fldChar w:fldCharType="end"/>
      </w:r>
      <w:r w:rsidRPr="00841A35">
        <w:rPr>
          <w:rFonts w:cs="Times New Roman"/>
          <w:lang w:val="en-GB"/>
        </w:rPr>
        <w:t xml:space="preserve">. </w:t>
      </w:r>
    </w:p>
    <w:p w14:paraId="2FE7AE72" w14:textId="77777777" w:rsidR="00726A1C" w:rsidRPr="00D424AA" w:rsidRDefault="00726A1C" w:rsidP="00D424AA">
      <w:pPr>
        <w:rPr>
          <w:rFonts w:eastAsia="SimSun" w:cs="Times New Roman"/>
          <w:lang w:val="en-GB"/>
        </w:rPr>
      </w:pPr>
    </w:p>
    <w:p w14:paraId="5C3C14EB" w14:textId="52899849" w:rsidR="00726A1C" w:rsidRPr="00D424AA" w:rsidRDefault="00726A1C" w:rsidP="00D424AA">
      <w:pPr>
        <w:rPr>
          <w:rFonts w:cs="Times New Roman"/>
          <w:lang w:val="en-GB" w:eastAsia="zh-CN"/>
        </w:rPr>
      </w:pPr>
      <w:r w:rsidRPr="00D424AA">
        <w:rPr>
          <w:rFonts w:cs="Times New Roman"/>
          <w:lang w:val="en-GB"/>
        </w:rPr>
        <w:t xml:space="preserve">In Central and South America (Table 11.13), there is </w:t>
      </w:r>
      <w:r w:rsidRPr="00D424AA">
        <w:rPr>
          <w:rFonts w:cs="Times New Roman"/>
          <w:i/>
          <w:iCs/>
          <w:lang w:val="en-GB"/>
        </w:rPr>
        <w:t>high confidence</w:t>
      </w:r>
      <w:r w:rsidRPr="00D424AA">
        <w:rPr>
          <w:rFonts w:cs="Times New Roman"/>
          <w:lang w:val="en-GB"/>
        </w:rPr>
        <w:t xml:space="preserve"> that observed hot extremes (TN90p, TX90p) have increased and cold extremes (TN10p, TX10p) have decreased over recent decades, though trends vary among different extremes types, datasets, and regions </w:t>
      </w:r>
      <w:commentRangeStart w:id="796"/>
      <w:commentRangeStart w:id="797"/>
      <w:r w:rsidRPr="00D424AA">
        <w:rPr>
          <w:rFonts w:cs="Times New Roman"/>
          <w:lang w:val="en-GB"/>
        </w:rPr>
        <w:fldChar w:fldCharType="begin" w:fldLock="1"/>
      </w:r>
      <w:r w:rsidR="0012753B">
        <w:rPr>
          <w:rFonts w:cs="Times New Roman"/>
          <w:lang w:val="en-GB"/>
        </w:rPr>
        <w:instrText>ADDIN CSL_CITATION { "citationItems" : [ { "id" : "ITEM-1", "itemData" : { "DOI" : "10.1029/2005JD006119", "ISSN" : "0148-0227", "author" : [ { "dropping-particle" : "", "family" : "Aguilar", "given" : "E.", "non-dropping-particle" : "", "parse-names" : false, "suffix" : "" }, { "dropping-particle" : "", "family" : "Peterson", "given" : "T. C.", "non-dropping-particle" : "", "parse-names" : false, "suffix" : "" }, { "dropping-particle" : "", "family" : "Obando", "given" : "P. Ram\u00edrez", "non-dropping-particle" : "", "parse-names" : false, "suffix" : "" }, { "dropping-particle" : "", "family" : "Frutos", "given" : "R.", "non-dropping-particle" : "", "parse-names" : false, "suffix" : "" }, { "dropping-particle" : "", "family" : "Retana", "given" : "J. A.", "non-dropping-particle" : "", "parse-names" : false, "suffix" : "" }, { "dropping-particle" : "", "family" : "Solera", "given" : "M.", "non-dropping-particle" : "", "parse-names" : false, "suffix" : "" }, { "dropping-particle" : "", "family" : "Soley", "given" : "J.", "non-dropping-particle" : "", "parse-names" : false, "suffix" : "" }, { "dropping-particle" : "", "family" : "Garc\u00eda", "given" : "I. Gonz\u00e1lez", "non-dropping-particle" : "", "parse-names" : false, "suffix" : "" }, { "dropping-particle" : "", "family" : "Araujo", "given" : "R. M.", "non-dropping-particle" : "", "parse-names" : false, "suffix" : "" }, { "dropping-particle" : "", "family" : "Santos", "given" : "A. Rosa", "non-dropping-particle" : "", "parse-names" : false, "suffix" : "" }, { "dropping-particle" : "", "family" : "Valle", "given" : "V. E.", "non-dropping-particle" : "", "parse-names" : false, "suffix" : "" }, { "dropping-particle" : "", "family" : "Brunet", "given" : "M.", "non-dropping-particle" : "", "parse-names" : false, "suffix" : "" }, { "dropping-particle" : "", "family" : "Aguilar", "given" : "L.", "non-dropping-particle" : "", "parse-names" : false, "suffix" : "" }, { "dropping-particle" : "", "family" : "\u00c1lvarez", "given" : "L.", "non-dropping-particle" : "", "parse-names" : false, "suffix" : "" }, { "dropping-particle" : "", "family" : "Bautista", "given" : "M.", "non-dropping-particle" : "", "parse-names" : false, "suffix" : "" }, { "dropping-particle" : "", "family" : "Casta\u00f1\u00f3n", "given" : "C.", "non-dropping-particle" : "", "parse-names" : false, "suffix" : "" }, { "dropping-particle" : "", "family" : "Herrera", "given" : "L.", "non-dropping-particle" : "", "parse-names" : false, "suffix" : "" }, { "dropping-particle" : "", "family" : "Ruano", "given" : "E.", "non-dropping-particle" : "", "parse-names" : false, "suffix" : "" }, { "dropping-particle" : "", "family" : "Sinay", "given" : "J. J.", "non-dropping-particle" : "", "parse-names" : false, "suffix" : "" }, { "dropping-particle" : "", "family" : "S\u00e1nchez", "given" : "E.", "non-dropping-particle" : "", "parse-names" : false, "suffix" : "" }, { "dropping-particle" : "", "family" : "Oviedo", "given" : "G. I. Hern\u00e1ndez", "non-dropping-particle" : "", "parse-names" : false, "suffix" : "" }, { "dropping-particle" : "", "family" : "Obed", "given" : "F.", "non-dropping-particle" : "", "parse-names" : false, "suffix" : "" }, { "dropping-particle" : "", "family" : "Salgado", "given" : "J. E.", "non-dropping-particle" : "", "parse-names" : false, "suffix" : "" }, { "dropping-particle" : "", "family" : "V\u00e1zquez", "given" : "J. L.", "non-dropping-particle" : "", "parse-names" : false, "suffix" : "" }, { "dropping-particle" : "", "family" : "Baca", "given" : "M.", "non-dropping-particle" : "", "parse-names" : false, "suffix" : "" }, { "dropping-particle" : "", "family" : "Guti\u00e9rrez", "given" : "M.", "non-dropping-particle" : "", "parse-names" : false, "suffix" : "" }, { "dropping-particle" : "", "family" : "Centella", "given" : "C.", "non-dropping-particle" : "", "parse-names" : false, "suffix" : "" }, { "dropping-particle" : "", "family" : "Espinosa", "given" : "J.", "non-dropping-particle" : "", "parse-names" : false, "suffix" : "" }, { "dropping-particle" : "", "family" : "Mart\u00ednez", "given" : "D.", "non-dropping-particle" : "", "parse-names" : false, "suffix" : "" }, { "dropping-particle" : "", "family" : "Olmedo", "given" : "B.", "non-dropping-particle" : "", "parse-names" : false, "suffix" : "" }, { "dropping-particle" : "", "family" : "Espinoza", "given" : "C. E. Ojeda", "non-dropping-particle" : "", "parse-names" : false, "suffix" : "" }, { "dropping-particle" : "", "family" : "N\u00fa\u00f1ez", "given" : "R.", "non-dropping-particle" : "", "parse-names" : false, "suffix" : "" }, { "dropping-particle" : "", "family" : "Haylock", "given" : "M.", "non-dropping-particle" : "", "parse-names" : false, "suffix" : "" }, { "dropping-particle" : "", "family" : "Benavides", "given" : "H.", "non-dropping-particle" : "", "parse-names" : false, "suffix" : "" }, { "dropping-particle" : "", "family" : "Mayorga", "given" : "R.", "non-dropping-particle" : "", "parse-names" : false, "suffix" : "" } ], "container-title" : "Journal of Geophysical Research: Atmospheres", "id" : "ITEM-1", "issue" : "D23", "issued" : { "date-parts" : [ [ "2005" ] ] }, "page" : "D23107", "title" : "Changes in precipitation and temperature extremes in Central America and northern South America, 1961\u20132003", "translator" : [ { "dropping-particle" : "", "family" : "S3193", "given" : "", "non-dropping-particle" : "", "parse-names" : false, "suffix" : "" } ], "type" : "article-journal", "volume" : "110" }, "uris" : [ "http://www.mendeley.com/documents/?uuid=4dc9826b-8882-4029-8038-795e6cab7d24" ] }, { "id" : "ITEM-2",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2",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3", "itemData" : { "DOI" : "10.1175/JCLI-D-16-0164.1", "ISSN" : "08948755", "abstract" : "AbstractThe skill of eight climate models in simulating the variability and trends in the observed areal extent of daily temperature and precipitation extremes is evaluated across five large-scale regions, using the climate extremes index (CEI) framework. Focusing on Europe, North America, Asia, Australia, and the Northern Hemisphere, results show that overall the models are generally able to simulate the decadal variability and trends of the observed temperature and precipitation components over the period 1951\u20132005. Climate models are able to reproduce observed increasing trends in the area experiencing warm maximum and minimum temperature extremes, as well as, to a lesser extent, increasing trends in the areas experiencing an extreme contribution of heavy precipitation to total annual precipitation for the Northern Hemisphere regions. Using simulations performed under different radiative forcing scenarios, the causes of simulated and observed trends are investigated. A clear anthropogenic signal is fou...", "author" : [ { "dropping-particle" : "", "family" : "Dittus", "given" : "Andrea J.", "non-dropping-particle" : "", "parse-names" : false, "suffix" : "" }, { "dropping-particle" : "", "family" : "Karoly", "given" : "David J.", "non-dropping-particle" : "", "parse-names" : false, "suffix" : "" }, { "dropping-particle" : "", "family" : "Lewis", "given" : "Sophie C.", "non-dropping-particle" : "", "parse-names" : false, "suffix" : "" }, { "dropping-particle" : "V.", "family" : "Alexander", "given" : "Lisa", "non-dropping-particle" : "", "parse-names" : false, "suffix" : "" }, { "dropping-particle" : "", "family" : "Donat", "given" : "Markus G.", "non-dropping-particle" : "", "parse-names" : false, "suffix" : "" } ], "container-title" : "Journal of Climate", "id" : "ITEM-3", "issue" : "23", "issued" : { "date-parts" : [ [ "2016" ] ] }, "page" : "8285-8299", "title" : "A multiregion model evaluation and attribution study of historical changes in the area affected by temperature and precipitation extremes", "translator" : [ { "dropping-particle" : "", "family" : "S2306", "given" : "", "non-dropping-particle" : "", "parse-names" : false, "suffix" : "" } ], "type" : "article-journal", "volume" : "29" }, "uris" : [ "http://www.mendeley.com/documents/?uuid=ec25a07d-db4a-487a-a8b9-f18908dff874"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5", "itemData" : { "DOI" : "10.1007/s00477-018-1557-6", "ISBN" : "0123456789", "ISSN" : "1436-3240", "author" : [ { "dropping-particle" : "", "family" : "Meseguer-Ruiz", "given" : "Oliver", "non-dropping-particle" : "", "parse-names" : false, "suffix" : "" }, { "dropping-particle" : "", "family" : "Ponce-Philimon", "given" : "Paulina I.", "non-dropping-particle" : "", "parse-names" : false, "suffix" : "" }, { "dropping-particle" : "", "family" : "Quispe-Jofr\u00e9", "given" : "Alan S.", "non-dropping-particle" : "", "parse-names" : false, "suffix" : "" }, { "dropping-particle" : "", "family" : "Guijarro", "given" : "Jose A.", "non-dropping-particle" : "", "parse-names" : false, "suffix" : "" }, { "dropping-particle" : "", "family" : "Sarricolea", "given" : "Pablo", "non-dropping-particle" : "", "parse-names" : false, "suffix" : "" } ], "container-title" : "Stochastic Environmental Research and Risk Assessment", "id" : "ITEM-5", "issue" : "12", "issued" : { "date-parts" : [ [ "2018", "12", "18" ] ] }, "page" : "3503-3523", "publisher" : "Springer Berlin Heidelberg", "title" : "Spatial behaviour of daily observed extreme temperatures in Northern Chile (1966\u20132015): data quality, warming trends, and its orographic and latitudinal effects", "translator" : [ { "dropping-particle" : "", "family" : "S1542", "given" : "", "non-dropping-particle" : "", "parse-names" : false, "suffix" : "" } ], "type" : "article-journal", "volume" : "32" }, "uris" : [ "http://www.mendeley.com/documents/?uuid=5f4a2461-e8a6-43f6-a3f4-fe5f14cb5d9e" ] }, { "id" : "ITEM-6", "itemData" : { "DOI" : "10.1016/j.wace.2020.100267", "ISSN" : "22120947", "author" : [ { "dropping-particle" : "", "family" : "Olmo", "given" : "Mat\u00edas", "non-dropping-particle" : "", "parse-names" : false, "suffix" : "" }, { "dropping-particle" : "", "family" : "Bettolli", "given" : "Mar\u00eda Laura", "non-dropping-particle" : "", "parse-names" : false, "suffix" : "" }, { "dropping-particle" : "", "family" : "Rusticucci", "given" : "Matilde", "non-dropping-particle" : "", "parse-names" : false, "suffix" : "" } ], "container-title" : "Weather and Climate Extremes", "id" : "ITEM-6", "issued" : { "date-parts" : [ [ "2020", "9" ] ] }, "page" : "100267", "title" : "Atmospheric circulation influence on temperature and precipitation individual and compound daily extreme events: Spatial variability and trends over southern South America", "translator" : [ { "dropping-particle" : "", "family" : "S3115", "given" : "", "non-dropping-particle" : "", "parse-names" : false, "suffix" : "" } ], "type" : "article-journal", "volume" : "29" }, "uris" : [ "http://www.mendeley.com/documents/?uuid=c6733b1b-a434-4bbe-bbfe-7105bcb5580c" ] }, { "id" : "ITEM-7", "itemData" : { "DOI" : "10.1002/joc.4895", "ISSN" : "08998418", "author" : [ { "dropping-particle" : "", "family" : "Rusticucci", "given" : "Matilde", "non-dropping-particle" : "", "parse-names" : false, "suffix" : "" }, { "dropping-particle" : "", "family" : "Barrucand", "given" : "Mariana", "non-dropping-particle" : "", "parse-names" : false, "suffix" : "" }, { "dropping-particle" : "", "family" : "Collazo", "given" : "Soledad", "non-dropping-particle" : "", "parse-names" : false, "suffix" : "" } ], "container-title" : "International Journal of Climatology", "id" : "ITEM-7", "issue" : "6", "issued" : { "date-parts" : [ [ "2017", "5" ] ] }, "page" : "3003-3017", "publisher" : "Wiley-Blackwell", "title" : "Temperature extremes in the Argentina central region and their monthly relationship with the mean circulation and ENSO phases", "translator" : [ { "dropping-particle" : "", "family" : "S83", "given" : "", "non-dropping-particle" : "", "parse-names" : false, "suffix" : "" } ], "type" : "article-journal", "volume" : "37" }, "uris" : [ "http://www.mendeley.com/documents/?uuid=44b9ccc8-dcce-354d-955b-0a7188ff2d48" ] }, { "id" : "ITEM-8", "itemData" : { "DOI" : "10.1007/s00704-017-2179-5", "ISSN" : "0177-798X", "author" : [ { "dropping-particle" : "", "family" : "Salvador", "given" : "Mozar de A.", "non-dropping-particle" : "", "parse-names" : false, "suffix" : "" }, { "dropping-particle" : "", "family" : "Brito", "given" : "J. I. B.", "non-dropping-particle" : "de", "parse-names" : false, "suffix" : "" } ], "container-title" : "Theoretical and Applied Climatology", "id" : "ITEM-8", "issue" : "1-2", "issued" : { "date-parts" : [ [ "2018", "7", "8" ] ] }, "page" : "253-261", "title" : "Trend of annual temperature and frequency of extreme events in the MATOPIBA region of Brazil", "translator" : [ { "dropping-particle" : "", "family" : "S292", "given" : "", "non-dropping-particle" : "", "parse-names" : false, "suffix" : "" } ], "type" : "article-journal", "volume" : "133" }, "uris" : [ "http://www.mendeley.com/documents/?uuid=ea8b832e-6393-4893-a197-47ea045caf83" ] }, { "id" : "ITEM-9",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9",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id" : "ITEM-10", "itemData" : { "DOI" : "10.1002/joc.4831", "ISSN" : "08998418", "author" : [ { "dropping-particle" : "", "family" : "Almeida", "given" : "C. T.", "non-dropping-particle" : "", "parse-names" : false, "suffix" : "" }, { "dropping-particle" : "", "family" : "Oliveira-J\u00fanior", "given" : "J. F.", "non-dropping-particle" : "", "parse-names" : false, "suffix" : "" }, { "dropping-particle" : "", "family" : "Delgado", "given" : "R. C.", "non-dropping-particle" : "", "parse-names" : false, "suffix" : "" }, { "dropping-particle" : "", "family" : "Cubo", "given" : "P.", "non-dropping-particle" : "", "parse-names" : false, "suffix" : "" }, { "dropping-particle" : "", "family" : "Ramos", "given" : "M. C.", "non-dropping-particle" : "", "parse-names" : false, "suffix" : "" } ], "container-title" : "International Journal of Climatology", "id" : "ITEM-10", "issue" : "4", "issued" : { "date-parts" : [ [ "2017", "3" ] ] }, "page" : "2013-2026", "title" : "Spatiotemporal rainfall and temperature trend</w:instrText>
      </w:r>
      <w:r w:rsidR="0012753B" w:rsidRPr="00127991">
        <w:rPr>
          <w:rFonts w:cs="Times New Roman"/>
          <w:rPrChange w:id="798" w:author="Clotilde Pean" w:date="2021-08-07T15:03:00Z">
            <w:rPr>
              <w:rFonts w:cs="Times New Roman"/>
              <w:lang w:val="en-GB"/>
            </w:rPr>
          </w:rPrChange>
        </w:rPr>
        <w:instrText>s throughout the Brazilian Legal Amazon, 1973-2013", "translator" : [ { "dropping-particle" : "", "family" : "S385", "given" : "", "non-dropping-particle" : "", "parse-names" : false, "suffix" : "" } ], "type" : "article-journal", "volume" : "37" }, "uris" : [ "http://www.mendeley.com/documents/?uuid=b4f6fd98-a6f7-4b6e-be8d-40b35f69e2d6" ] } ], "mendeley" : { "formattedCitation" : "(Aguilar et al., 2005; Skansi et al., 2013; Dittus et al., 2016; Almeida et al., 2017; Rusticucci et al., 2017; Meseguer-Ruiz et al., 2018; Salvador and de Brito, 2018; Dereczynski et al., 2020; Dunn et al., 2020; Olmo et al., 2020)", "manualFormatting" : "(Skansi et al., 2013; Dittus et al., 2016; Rusticucci et al., 2017; Meseguer-Ruiz et al., 2018; Salvador and de Brito, 2018; Dereczynski et al., 2020; Dunn et al., 2020; Olmo et al., 2020)", "plainTextFormattedCitation" : "(Aguilar et al., 2005; Skansi et al., 2013; Dittus et al., 2016; Almeida et al., 2017; Rusticucci et al., 2017; Meseguer-Ruiz et al., 2018; Salvador and de Brito, 2018; Dereczynski et al., 2020; Dunn et al., 2020; Olmo et al., 2020)", "previouslyFormattedCitation" : "(Aguilar et al., 2005; Skansi et al., 2013; Dittus et al., 2016; Almeida et al., 2017; Rusticucci et al., 2017; Meseguer-Ruiz et al., 2018; Salvador and de Brito, 2018; Dereczynski et al., 2020; Dunn et al., 2020; Olmo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w:t>
      </w:r>
      <w:del w:id="799" w:author="Robin Matthews" w:date="2021-07-13T18:12:00Z">
        <w:r w:rsidR="00A26296" w:rsidDel="005430AD">
          <w:rPr>
            <w:rFonts w:cs="Times New Roman"/>
            <w:noProof/>
            <w:lang w:val="nb-NO"/>
          </w:rPr>
          <w:delText>Dereczynski et al., 2020; Dittus et al., 2016; Dunn et al., 2020; Meseguer-Ruiz et al., 2018; Olmo et al., 2020; Rusticucci et al., 2017; Salvador and de Brito, 2018; Skansi et al., 2013</w:delText>
        </w:r>
      </w:del>
      <w:ins w:id="800" w:author="Robin Matthews" w:date="2021-07-13T18:12:00Z">
        <w:r w:rsidR="005430AD">
          <w:rPr>
            <w:noProof/>
          </w:rPr>
          <w:t>Skansi et al., 2013; Dittus et al., 2016; Rusticucci et al., 2017; Meseguer-Ruiz et al., 2018; Salvador and de Brito, 2018; Dereczynski et al., 2020; Dunn et al., 2020; Olmo et al., 2020</w:t>
        </w:r>
      </w:ins>
      <w:r w:rsidR="00A26296">
        <w:rPr>
          <w:rFonts w:cs="Times New Roman"/>
          <w:noProof/>
          <w:lang w:val="nb-NO"/>
        </w:rPr>
        <w:t>)</w:t>
      </w:r>
      <w:r w:rsidRPr="00D424AA">
        <w:rPr>
          <w:rFonts w:cs="Times New Roman"/>
          <w:lang w:val="en-GB"/>
        </w:rPr>
        <w:fldChar w:fldCharType="end"/>
      </w:r>
      <w:commentRangeEnd w:id="796"/>
      <w:commentRangeEnd w:id="797"/>
      <w:r w:rsidR="005430AD">
        <w:rPr>
          <w:rStyle w:val="Marquedecommentaire"/>
        </w:rPr>
        <w:commentReference w:id="796"/>
      </w:r>
      <w:r w:rsidR="00A26296">
        <w:rPr>
          <w:rStyle w:val="Marquedecommentaire"/>
        </w:rPr>
        <w:commentReference w:id="797"/>
      </w:r>
      <w:r w:rsidRPr="00841A35">
        <w:rPr>
          <w:rFonts w:cs="Times New Roman"/>
          <w:lang w:val="nb-NO"/>
        </w:rPr>
        <w:t xml:space="preserve">. </w:t>
      </w:r>
      <w:r w:rsidRPr="00D424AA">
        <w:rPr>
          <w:rFonts w:cs="Times New Roman"/>
          <w:lang w:val="en-GB"/>
        </w:rPr>
        <w:t xml:space="preserve">An increase in the intensity and frequency of heatwave events was also observed between 1961 and 2014, in an area covering most of South America </w:t>
      </w:r>
      <w:r w:rsidRPr="00D424AA">
        <w:rPr>
          <w:rFonts w:cs="Times New Roman"/>
          <w:lang w:val="en-GB"/>
        </w:rPr>
        <w:fldChar w:fldCharType="begin" w:fldLock="1"/>
      </w:r>
      <w:r w:rsidR="00FF6231">
        <w:rPr>
          <w:rFonts w:cs="Times New Roman"/>
          <w:lang w:val="en-GB"/>
        </w:rPr>
        <w:instrText>ADDIN CSL_CITATION { "citationItems" : [ { "id" : "ITEM-1", "itemData" : { "DOI" : "10.5194/nhess-16-821-2016", "ISSN" : "1684-9981", "abstract" : "Abstract. In recent decades there has been an increase in magnitude and occurrence of heat waves and a decrease of cold waves, both of which may be related to the anthropogenic influence. This study describes the extreme temperature regime of heat waves and cold waves across South America over recent years (1980&amp;ndash;2014). Temperature records come from the Global Surface Summary of the Day (GSOD), a climatological data set produced by the National Climatic Data Center that provides records of daily maximum and minimum temperatures acquired worldwide. The magnitude of heat waves and cold waves for each GSOD station are quantified on an annual basis by means of the Heat Wave Magnitude Index and the Cold Wave Magnitude Index. Results indicate an increase in intensity and in frequency of heat waves, especially in the last 10 years. Conversely, no significant changes are detected for cold waves. In addition, the trend of the annual temperature range (i.e. yearly mean of Tmax &amp;ndash; yearly mean of Tmin) is positive &amp;ndash; up to 1&amp;deg;C per decade &amp;ndash; over the extratropics and negative &amp;ndash; up to 0.5&amp;deg;C per decade &amp;ndash; over the tropics.", "author" : [ { "dropping-particle" : "", "family" : "Ceccherini", "given" : "Guido", "non-dropping-particle" : "", "parse-names" : false, "suffix" : "" }, { "dropping-particle" : "", "family" : "Russo", "given" : "Simone", "non-dropping-particle" : "", "parse-names" : false, "suffix" : "" }, { "dropping-particle" : "", "family" : "Ameztoy", "given" : "Iban", "non-dropping-particle" : "", "parse-names" : false, "suffix" : "" }, { "dropping-particle" : "", "family" : "Romero", "given" : "Claudia Patricia", "non-dropping-particle" : "", "parse-names" : false, "suffix" : "" }, { "dropping-particle" : "", "family" : "Carmona-Moreno", "given" : "Cesar", "non-dropping-particle" : "", "parse-names" : false, "suffix" : "" } ], "container-title" : "Natural Hazards and Earth System Sciences", "id" : "ITEM-1", "issue" : "3", "issued" : { "date-parts" : [ [ "2016", "3", "21" ] ] }, "page" : "821-831", "title" : "Magnitude and frequency of heat and cold waves in recent decades: the case of South America", "translator" : [ { "dropping-particle" : "", "family" : "S1659", "given" : "", "non-dropping-particle" : "", "parse-names" : false, "suffix" : "" } ], "type" : "article-journal", "volume" : "16" }, "uris" : [ "http://www.mendeley.com/documents/?uuid=26848977-d493-4058-a4a7-69e8237d17bc" ] }, { "id" : "ITEM-2", "itemData" : { "DOI" : "10.1002/joc.5294", "ISSN" : "08998418", "author" : [ { "dropping-particle" : "", "family" : "Geirinhas", "given" : "Jo\u00e3o L.", "non-dropping-particle" : "", "parse-names" : false, "suffix" : "" }, { "dropping-particle" : "", "family" : "Trigo", "given" : "Ricardo M.", "non-dropping-particle" : "", "parse-names" : false, "suffix" : "" }, { "dropping-particle" : "", "family" : "Libonati", "given" : "Renata", "non-dropping-particle" : "", "parse-names" : false, "suffix" : "" }, { "dropping-particle" : "", "family" : "Coelho", "given" : "Caio A. S.", "non-dropping-particle" : "", "parse-names" : false, "suffix" : "" }, { "dropping-particle" : "", "family" : "Palmeira", "given" : "Ana Cristina", "non-dropping-particle" : "", "parse-names" : false, "suffix" : "" } ], "container-title" : "International Journal of Climatology", "id" : "ITEM-2", "issue" : "4", "issued" : { "date-parts" : [ [ "2018", "3" ] ] }, "page" : "1760-1776", "title" : "Climatic and synoptic characterization of heat waves in Brazil", "translator" : [ { "dropping-particle" : "", "family" : "S1891", "given" : "", "non-dropping-particle" : "", "parse-names" : false, "suffix" : "" } ], "type" : "article-journal", "volume" : "38" }, "uris" : [ "http://www.mendeley.com/documents/?uuid=667a7331-2082-48b8-b909-a8b421134d66" ] } ], "mendeley" : { "formattedCitation" : "(Ceccherini et al., 2016; Geirinhas et al., 2018)", "plainTextFormattedCitation" : "(Ceccherini et al., 2016; Geirinhas et al., 2018)", "previouslyFormattedCitation" : "(Ceccherini et al., 2016; Geirinhas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eccherini et al., 2016; Geirinhas et al., 2018)</w:t>
      </w:r>
      <w:r w:rsidRPr="00D424AA">
        <w:rPr>
          <w:rFonts w:cs="Times New Roman"/>
          <w:lang w:val="en-GB"/>
        </w:rPr>
        <w:fldChar w:fldCharType="end"/>
      </w:r>
      <w:r w:rsidRPr="00841A35">
        <w:rPr>
          <w:rFonts w:cs="Times New Roman"/>
          <w:lang w:val="en-GB"/>
        </w:rPr>
        <w:t xml:space="preserve">. However, there is </w:t>
      </w:r>
      <w:r w:rsidRPr="00D424AA">
        <w:rPr>
          <w:rFonts w:cs="Times New Roman"/>
          <w:i/>
          <w:lang w:val="en-GB"/>
        </w:rPr>
        <w:t>medium confidence</w:t>
      </w:r>
      <w:r w:rsidRPr="00D424AA">
        <w:rPr>
          <w:rFonts w:cs="Times New Roman"/>
          <w:lang w:val="en-GB"/>
        </w:rPr>
        <w:t xml:space="preserve"> that warm extremes (TXx and TX90p) have decreased in the last decades over the central region of SES during austral summer </w:t>
      </w:r>
      <w:r w:rsidRPr="00D424AA">
        <w:rPr>
          <w:rFonts w:cs="Times New Roman"/>
          <w:lang w:val="en-GB"/>
        </w:rPr>
        <w:fldChar w:fldCharType="begin" w:fldLock="1"/>
      </w:r>
      <w:r w:rsidR="00E42FE9">
        <w:rPr>
          <w:rFonts w:cs="Times New Roman"/>
          <w:lang w:val="en-GB"/>
        </w:rPr>
        <w:instrText>ADDIN CSL_CITATION { "citationItems" : [ { "id" : "ITEM-1", "itemData" : { "DOI" : "10.1002/joc.4895", "ISSN" : "08998418", "author" : [ { "dropping-particle" : "", "family" : "Rusticucci", "given" : "Matilde", "non-dropping-particle" : "", "parse-names" : false, "suffix" : "" }, { "dropping-particle" : "", "family" : "Barrucand", "given" : "Mariana", "non-dropping-particle" : "", "parse-names" : false, "suffix" : "" }, { "dropping-particle" : "", "family" : "Collazo", "given" : "Soledad", "non-dropping-particle" : "", "parse-names" : false, "suffix" : "" } ], "container-title" : "International Journal of Climatology", "id" : "ITEM-1", "issue" : "6", "issued" : { "date-parts" : [ [ "2017", "5" ] ] }, "page" : "3003-3017", "publisher" : "Wiley-Blackwell", "title" : "Temperature extremes in the Argentina central region and their monthly relationship with the mean circulation and ENSO phases", "translator" : [ { "dropping-particle" : "", "family" : "S83", "given" : "", "non-dropping-particle" : "", "parse-names" : false, "suffix" : "" } ], "type" : "article-journal", "volume" : "37" }, "uris" : [ "http://www.mendeley.com/documents/?uuid=44b9ccc8-dcce-354d-955b-0a7188ff2d48" ] }, { "id" : "ITEM-2",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2",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id" : "ITEM-3", "itemData" : { "author" : [ { "dropping-particle" : "", "family" : "Tencer", "given" : "B.", "non-dropping-particle" : "", "parse-names" : false, "suffix" : "" }, { "dropping-particle" : "", "family" : "Rusticucci", "given" : "M.", "non-dropping-particle" : "", "parse-names" : false, "suffix" : "" } ], "container-title" : "Atm\u00f3sfera", "id" : "ITEM-3", "issue" : "4", "issued" : { "date-parts" : [ [ "2012" ] ] }, "page" : "327-337", "title" : "Analysis of interdecadal variability of temperature extreme events in Argentina applying EVT", "translator" : [ { "dropping-particle" : "", "family" : "S651", "given" : "", "non-dropping-particle" : "", "parse-names" : false, "suffix" : "" } ], "type" : "article-journal", "volume" : "25" }, "uris" : [ "http://www.mendeley.com/documents/?uuid=8d7ffa9d-b196-475e-9c3a-9d2227e9ad83" ] }, { "id" : "ITEM-4", "itemData" : { "DOI" : "10.1175/JCLI-D-17-0124.1", "ISSN" : "0894-8755", "abstract" : "AbstractObservations show an increase in maximum precipitation extremes and a decrease in maximum temperature extremes over southeastern South America (SESA) in the second half of the twentieth century. The Community Earth System Model (CESM) Large Ensemble (LE) experiments are able to successfully reproduce the observed trends of extreme precipitation and temperature over SESA. Careful analysis of a smaller ensemble of CESM-LE single forcing experiments reveals that the trends of extreme precipitation and temperature over SESA are mostly caused by stratospheric ozone depletion. The underlying dynamical mechanism is investigated and it is found that, as a consequence of stratospheric ozone depletion and the resulting southward shift of tropospheric jet streams, anomalous easterly flow and more intense cyclones have occurred over SESA, which are favorable for heavier rainfall extremes and milder heat extremes.", "author" : [ { "dropping-particle" : "", "family" : "Wu", "given" : "Yutian", "non-dropping-particle" : "", "parse-names" : false, "suffix" : "" }, { "dropping-particle" : "", "family" : "Polvani", "given" : "Lorenzo M.", "non-dropping-particle" : "", "parse-names" : false, "suffix" : "" } ], "container-title" : "Journal of Climate", "id" : "ITEM-4", "issue" : "16", "issued" : { "date-parts" : [ [ "2017", "8", "19" ] ] }, "page" : "6433-6441", "title" : "Recent Trends in Extreme Precipitation and Temperature over Southeastern South America: The Dominant Role of Stratospheric Ozone Depletion in the CESM Large Ensemble", "translator" : [ { "dropping-particle" : "", "family" : "S3349", "given" : "", "non-dropping-particle" : "", "parse-names" : false, "suffix" : "" } ], "type" : "article-journal", "volume" : "30" }, "uris" : [ "http://www.mendeley.com/documents/?uuid=65c26b5e-a27d-4922-bb31-c4f3a076b005" ] } ], "mendeley" : { "formattedCitation" : "(Tencer and Rusticucci, 2012; Skansi et al., 2013; Rusticucci et al., 2017; Wu and Polvani, 2017)", "plainTextFormattedCitation" : "(Tencer and Rusticucci, 2012; Skansi et al., 2013; Rusticucci et al., 2017; Wu and Polvani, 2017)", "previouslyFormattedCitation" : "(Tencer and Rusticucci, 2012; Skansi et al., 2013; Rusticucci et al., 2017; Wu and Polvani, 2017)" }, "properties" : { "noteIndex" : 0 }, "schema" : "https://github.com/citation-style-language/schema/raw/master/csl-citation.json" }</w:instrText>
      </w:r>
      <w:r w:rsidRPr="00D424AA">
        <w:rPr>
          <w:rFonts w:cs="Times New Roman"/>
          <w:lang w:val="en-GB"/>
        </w:rPr>
        <w:fldChar w:fldCharType="separate"/>
      </w:r>
      <w:r w:rsidR="00A26296" w:rsidRPr="00B549EC">
        <w:rPr>
          <w:rFonts w:cs="Times New Roman"/>
          <w:noProof/>
          <w:lang w:val="en-US"/>
        </w:rPr>
        <w:t>(Tencer and Rusticucci, 2012; Skansi et al., 2013; Rusticucci et al., 2017; Wu and Polvani, 2017)</w:t>
      </w:r>
      <w:r w:rsidRPr="00D424AA">
        <w:rPr>
          <w:rFonts w:cs="Times New Roman"/>
          <w:lang w:val="en-GB"/>
        </w:rPr>
        <w:fldChar w:fldCharType="end"/>
      </w:r>
      <w:r w:rsidRPr="00B549EC">
        <w:rPr>
          <w:rFonts w:cs="Times New Roman"/>
          <w:lang w:val="en-US"/>
        </w:rPr>
        <w:t xml:space="preserve">. </w:t>
      </w:r>
      <w:r w:rsidRPr="00841A35">
        <w:rPr>
          <w:rFonts w:cs="Times New Roman"/>
          <w:lang w:val="en-GB"/>
        </w:rPr>
        <w:t xml:space="preserve">There is </w:t>
      </w:r>
      <w:r w:rsidRPr="00D424AA">
        <w:rPr>
          <w:rFonts w:cs="Times New Roman"/>
          <w:i/>
          <w:lang w:val="en-GB"/>
        </w:rPr>
        <w:t>medium confidence</w:t>
      </w:r>
      <w:r w:rsidRPr="00D424AA">
        <w:rPr>
          <w:rFonts w:cs="Times New Roman"/>
          <w:lang w:val="en-GB"/>
        </w:rPr>
        <w:t xml:space="preserve"> that TNn extremes are increasing faster than TXx extremes, with the largest warming rates observed over Northeast Brazil (NEB) and North South America (NSA) for cold nights </w:t>
      </w:r>
      <w:r w:rsidRPr="00D424AA">
        <w:rPr>
          <w:rFonts w:cs="Times New Roman"/>
          <w:lang w:val="en-GB"/>
        </w:rPr>
        <w:fldChar w:fldCharType="begin" w:fldLock="1"/>
      </w:r>
      <w:r w:rsidR="00FF6231">
        <w:rPr>
          <w:rFonts w:cs="Times New Roman"/>
          <w:lang w:val="en-GB"/>
        </w:rPr>
        <w:instrText>ADDIN CSL_CITATION { "citationItems" : [ { "id" : "ITEM-1",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1",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plainTextFormattedCitation" : "(Skansi et al., 2013)", "previouslyFormattedCitation" : "(Skansi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kansi et al., 2013)</w:t>
      </w:r>
      <w:r w:rsidRPr="00D424AA">
        <w:rPr>
          <w:rFonts w:cs="Times New Roman"/>
          <w:lang w:val="en-GB"/>
        </w:rPr>
        <w:fldChar w:fldCharType="end"/>
      </w:r>
      <w:r w:rsidRPr="00841A35">
        <w:rPr>
          <w:rFonts w:cs="Times New Roman"/>
          <w:lang w:val="en-GB"/>
        </w:rPr>
        <w:t xml:space="preserve">. </w:t>
      </w:r>
    </w:p>
    <w:p w14:paraId="07FB706A" w14:textId="77777777" w:rsidR="00726A1C" w:rsidRPr="00D424AA" w:rsidRDefault="00726A1C" w:rsidP="00D424AA">
      <w:pPr>
        <w:rPr>
          <w:rFonts w:eastAsia="SimSun" w:cs="Times New Roman"/>
          <w:lang w:val="en-GB"/>
        </w:rPr>
      </w:pPr>
    </w:p>
    <w:p w14:paraId="54143B58" w14:textId="27C63F09" w:rsidR="00726A1C" w:rsidRPr="00D424AA" w:rsidRDefault="00726A1C" w:rsidP="00D424AA">
      <w:pPr>
        <w:rPr>
          <w:rFonts w:cs="Times New Roman"/>
          <w:lang w:val="en-GB" w:eastAsia="zh-CN"/>
        </w:rPr>
      </w:pPr>
      <w:r w:rsidRPr="00D424AA">
        <w:rPr>
          <w:rFonts w:cs="Times New Roman"/>
          <w:lang w:val="en-GB"/>
        </w:rPr>
        <w:t xml:space="preserve">In Europe (Table 11.16), there is very robust evidence for a </w:t>
      </w:r>
      <w:r w:rsidRPr="00D424AA">
        <w:rPr>
          <w:rFonts w:cs="Times New Roman"/>
          <w:i/>
          <w:lang w:val="en-GB"/>
        </w:rPr>
        <w:t xml:space="preserve">very likely </w:t>
      </w:r>
      <w:r w:rsidRPr="00D424AA">
        <w:rPr>
          <w:rFonts w:cs="Times New Roman"/>
          <w:lang w:val="en-GB"/>
        </w:rPr>
        <w:t xml:space="preserve">increase in maximum temperatures and the frequency of heat waves. The increase in the magnitude and frequency of high maximum temperatures has been observed consistently across regions including in central </w:t>
      </w:r>
      <w:r w:rsidRPr="00D424AA">
        <w:rPr>
          <w:rFonts w:cs="Times New Roman"/>
          <w:vertAlign w:val="superscript"/>
          <w:lang w:val="en-GB"/>
        </w:rPr>
        <w:fldChar w:fldCharType="begin" w:fldLock="1"/>
      </w:r>
      <w:r w:rsidR="00FF6231">
        <w:rPr>
          <w:rFonts w:cs="Times New Roman"/>
          <w:lang w:val="en-GB"/>
        </w:rPr>
        <w:instrText>ADDIN CSL_CITATION { "citationItems" : [ { "id" : "ITEM-1", "itemData" : { "DOI" : "10.1038/nclimate2468", "abstract" : "Socio-economic stress from the unequivocal warming of the global climate system could be mostly felt by societies through weather and climate extremes. The vulnerability of European citizens was made evident during the summer heatwave of 2003 (refs,) when the heat-related death toll ran into tens of thousands. Human influence at least doubled the chances of the event according to the first formal event attribution study, which also made the ominous forecast that severe heatwaves could become commonplace by the 2040s. Here we investigate how the likelihood of having another extremely hot summer in one of the worst affected parts of Europe has changed ten years after the original study was published, given an observed summer temperature increase of 0.81 K since then. Our analysis benefits from the availability of new observations and data from several new models. Using a previously employed temperature threshold to define extremely hot summers, we find that events that would occur twice a century in the early 2000s are now expected to occur twice a decade. For the more extreme threshold observed in 2003, the return time reduces from thousands of years in the late twentieth century to about a hundred years in little over a decade.", "author" : [ { "dropping-particle" : "", "family" : "Christidis", "given" : "N.", "non-dropping-particle" : "", "parse-names" : false, "suffix" : "" }, { "dropping-particle" : "", "family" : "Jones", "given" : "G.S.", "non-dropping-particle" : "", "parse-names" : false, "suffix" : "" }, { "dropping-particle" : "", "family" : "Stott", "given" : "P.A.", "non-dropping-particle" : "", "parse-names" : false, "suffix" : "" } ], "container-title" : "Nature Climate Change", "id" : "ITEM-1", "issue" : "1", "issued" : { "date-parts" : [ [ "2015" ] ] }, "page" : "46-50", "title" : "Dramatically increasing chance of extremely hot summers since the 2003 European heatwave", "translator" : [ { "dropping-particle" : "", "family" : "S788", "given" : "", "non-dropping-particle" : "", "parse-names" : false, "suffix" : "" } ], "type" : "article-journal", "volume" : "5" }, "uris" : [ "http://www.mendeley.com/documents/?uuid=fb8defa5-ab3a-4ab7-962e-c806ecd06bac" ] }, { "id" : "ITEM-2", "itemData" : { "DOI" : "10.1007/s00704-012-0757-0", "abstract" : "The paper focuses on exceptionally hot summers (EHS) as a manifestation of contemporary climate warming. The study identifies EHS occurrences in Central and Eastern Europe and describes the characteristic features of the region's thermal conditions. Average air temperatures in June, July and August were considered, as well as the number of days with maximum temperatures exceeding 25, 30 and 35 \u00b0C, and with a minimum temperature greater than &gt;20 \u00b0C, as recorded at 59 weather stations in 1951-2010. Extremely hot summers are defined as having an average temperature equal to or greater than the long-term average plus 2 SD. A calendar of EHSs was compiled and their spatial extent identified. The region experienced 12 EHSs, which occurred in a given year at 5 % or more stations (1972, 1981, 1988, 1992, 1997, 1998, 1999, 2002, 2003, 2006, 2007 and 2010). The EHS frequency of occurrence was found to be clearly on an increase. Indeed, only one EHS occurred during the first 30 years, but these occurred five times during the last 10 years of the study period. Their geographical extent varied both in terms of location and size. EHSs were observed at 57 out of the total of 59 weather stations in the study (the exceptions were Pecora and Cluj). The average air temperature of EHSs tended to exceed the relevant long-term average by 2-4 \u00b0C. The summer of 2010 was among the hottest (temperature anomaly 5. 5-6 \u00b0C) and spatially largest. \u00a9 2012 The Author(s).", "author" : [ { "dropping-particle" : "", "family" : "Twardosz", "given" : "R.", "non-dropping-particle" : "", "parse-names" : false, "suffix" : "" }, { "dropping-particle" : "", "family" : "Kossowska-Cezak", "given" : "U.", "non-dropping-particle" : "", "parse-names" : false, "suffix" : "" } ], "container-title" : "Theoretical and Applied Climatology", "id" : "ITEM-2", "issue" : "3-4", "issued" : { "date-parts" : [ [ "2013" ] ] }, "page" : "617-628", "title" : "Exceptionally hot summers in Central and Eastern Europe (1951-2010)", "translator" : [ { "dropping-particle" : "", "family" : "S798", "given" : "", "non-dropping-particle" : "", "parse-names" : false, "suffix" : "" } ], "type" : "article-journal", "volume" : "112" }, "uris" : [ "http://www.mendeley.com/documents/?uuid=599b3283-ac5d-41cc-9570-aeccdaa4baa1" ] }, { "id" : "ITEM-3", "itemData" : { "DOI" : "10.1029/2019GL082062", "ISSN" : "0094-8276", "author" : [ { "dropping-particle" : "", "family" : "Lorenz", "given" : "Ruth", "non-dropping-particle" : "", "parse-names" : false, "suffix" : "" }, { "dropping-particle" : "", "family" : "Stalhandske", "given" : "Z\u00e9lie", "non-dropping-particle" : "", "parse-names" : false, "suffix" : "" }, { "dropping-particle" : "", "family" : "Fischer", "given" : "Erich M.", "non-dropping-particle" : "", "parse-names" : false, "suffix" : "" } ], "container-title" : "Geophysical Research Letters", "id" : "ITEM-3", "issue" : "14", "issued" : { "date-parts" : [ [ "2019", "7", "28" ] ] }, "page" : "8363-8374", "title" : "Detection of a Climate Change Signal in Extreme Heat, Heat Stress, and Cold in Europe From Observations", "translator" : [ { "dropping-particle" : "", "family" : "S3277", "given" : "", "non-dropping-particle" : "", "parse-names" : false, "suffix" : "" } ], "type" : "article-journal", "volume" : "46" }, "uris" : [ "http://www.mendeley.com/documents/?uuid=98d169a6-f081-4c37-8996-b61bfe93b276" ] } ], "mendeley" : { "formattedCitation" : "(Twardosz and Kossowska-Cezak, 2013; Christidis et al., 2015; Lorenz et al., 2019)", "plainTextFormattedCitation" : "(Twardosz and Kossowska-Cezak, 2013; Christidis et al., 2015; Lorenz et al., 2019)", "previouslyFormattedCitation" : "(Twardosz and Kossowska-Cezak, 2013; Christidis et al., 2015; Lorenz et al., 2019)" }, "properties" : { "noteIndex" : 0 }, "schema" : "https://github.com/citation-style-language/schema/raw/master/csl-citation.json" }</w:instrText>
      </w:r>
      <w:r w:rsidRPr="00D424AA">
        <w:rPr>
          <w:rFonts w:cs="Times New Roman"/>
          <w:vertAlign w:val="superscript"/>
          <w:lang w:val="en-GB"/>
        </w:rPr>
        <w:fldChar w:fldCharType="separate"/>
      </w:r>
      <w:r w:rsidR="00A26296">
        <w:rPr>
          <w:rFonts w:cs="Times New Roman"/>
          <w:noProof/>
          <w:lang w:val="en-GB"/>
        </w:rPr>
        <w:t>(Twardosz and Kossowska-Cezak, 2013; Christidis et al., 2015; Lorenz et al., 2019)</w:t>
      </w:r>
      <w:r w:rsidRPr="00D424AA">
        <w:rPr>
          <w:rFonts w:cs="Times New Roman"/>
          <w:lang w:val="en-GB"/>
        </w:rPr>
        <w:fldChar w:fldCharType="end"/>
      </w:r>
      <w:r w:rsidRPr="00841A35">
        <w:rPr>
          <w:rFonts w:cs="Times New Roman"/>
          <w:lang w:val="en-GB"/>
        </w:rPr>
        <w:t xml:space="preserve"> and southern Europe </w:t>
      </w:r>
      <w:r w:rsidRPr="00D424AA">
        <w:rPr>
          <w:rFonts w:cs="Times New Roman"/>
          <w:lang w:val="en-GB"/>
        </w:rPr>
        <w:fldChar w:fldCharType="begin" w:fldLock="1"/>
      </w:r>
      <w:r w:rsidR="00FF6231">
        <w:rPr>
          <w:rFonts w:cs="Times New Roman"/>
          <w:lang w:val="en-GB"/>
        </w:rPr>
        <w:instrText>ADDIN CSL_CITATION { "citationItems" : [ { "id" : "ITEM-1", "itemData" : { "DOI" : "10.1038/nclimate2468", "abstract" : "Socio-economic stress from the unequivocal warming of the global climate system could be mostly felt by societies through weather and climate extremes. The vulnerability of European citizens was made evident during the summer heatwave of 2003 (refs,) when the heat-related death toll ran into tens of thousands. Human influence at least doubled the chances of the event according to the first formal event attribution study, which also made the ominous forecast that severe heatwaves could become commonplace by the 2040s. Here we investigate how the likelihood of having another extremely hot summer in one of the worst affected parts of Europe has changed ten years after the original study was published, given an observed summer temperature increase of 0.81 K since then. Our analysis benefits from the availability of new observations and data from several new models. Using a previously employed temperature threshold to define extremely hot summers, we find that events that would occur twice a century in the early 2000s are now expected to occur twice a decade. For the more extreme threshold observed in 2003, the return time reduces from thousands of years in the late twentieth century to about a hundred years in little over a decade.", "author" : [ { "dropping-particle" : "", "family" : "Christidis", "given" : "N.", "non-dropping-particle" : "", "parse-names" : false, "suffix" : "" }, { "dropping-particle" : "", "family" : "Jones", "given" : "G.S.", "non-dropping-particle" : "", "parse-names" : false, "suffix" : "" }, { "dropping-particle" : "", "family" : "Stott", "given" : "P.A.", "non-dropping-particle" : "", "parse-names" : false, "suffix" : "" } ], "container-title" : "Nature Climate Change", "id" : "ITEM-1", "issue" : "1", "issued" : { "date-parts" : [ [ "2015" ] ] }, "page" : "46-50", "title" : "Dramatically increasing chance of extremely hot summers since the 2003 European heatwave", "translator" : [ { "dropping-particle" : "", "family" : "S788", "given" : "", "non-dropping-particle" : "", "parse-names" : false, "suffix" : "" } ], "type" : "article-journal", "volume" : "5" }, "uris" : [ "http://www.mendeley.com/documents/?uuid=fb8defa5-ab3a-4ab7-962e-c806ecd06bac" ] }, { "id" : "ITEM-2", "itemData" : { "DOI" : "10.1002/joc.3567", "abstract" : "Changes in daily extreme temperatures have been identified in many studies conducted at local, regional or global scales. For Romanian territory, only little research on this issue was done. In this article, the extra-Carpathians regions of Romania located southward and eastward from the Carpathians Chain were considered. This study is focused on analyzing daily extreme temperature trends at a regional scale (eastern, southern and southeastern regions of Romania) across 50 years (1961-2010). Data sets of daily minimum and maximum temperature recorded in 14 weather stations were analyzed. The main goal was to find changes in extreme daily temperatures using a set of 20 indices adopted from the core indices developed by ETCCDMI with appropriate modifications to suit to the analyzed territory. The main results suggest that regional temperature trends at the scale of extra-Carpathians areas of Romania are similar to those calculated for global and European continental scales; the climate has become warmer during the last decades. It has been identified that both extreme daily maximum and minimum temperatures have increased in the analyzed areas. For all the indices related to hot temperature most trends are significantly positive. The strongest increase was detected for hot related extremes such as summer days and tropical nights as well as for maximum values of maximum and minimum daily temperatures. For indices related to cold there are different sign slopes, but negative slopes prevail, especially for number of days under a defined threshold. This is also an evidence of the important warming in the area. Generally, it was found that the daily maximum temperature is getting more extreme, whereas the minimum is getting less extreme. \u00a9 2012 Royal Meteorological Society.", "author" : [ { "dropping-particle" : "", "family" : "Croitoru", "given" : "A.-E.", "non-dropping-particle" : "", "parse-names" : false, "suffix" : "" }, { "dropping-particle" : "", "family" : "Piticar", "given" : "A.", "non-dropping-particle" : "", "parse-names" : false, "suffix" : "" } ], "container-title" : "International Journal of Climatology", "id" : "ITEM-2", "issue" : "8", "issued" : { "date-parts" : [ [ "2013" ] ] }, "page" : "1987-2001", "title" : "Changes in daily extreme temperatures in the extra-Carpathians regions of Romania", "translator" : [ { "dropping-particle" : "", "family" : "S604", "given" : "", "non-dropping-particle" : "", "parse-names" : false, "suffix" : "" } ], "type" : "article-journal", "volume" : "33" }, "uris" : [ "http://www.mendeley.com/documents/?uuid=3eb793cf-2943-49ed-af7c-5500a878b165" ] }, { "id" : "ITEM-3", "itemData" : { "DOI" : "10.1016/j.atmosres.2014.02.005", "abstract" : "\u00a9 2014 Elsevier B.V. The aim of this study is to analyze and quantify the future projections of heat waves in Greece. For this reason, specific climatic indices were used in the analysis concerning absolute, percentile and duration indices defined by the CCl/CLIVAR/JCOMM Expert Team (ET) on Climate Change Detection and Indices (ETCCDI). The future projections (SRES A1B) of these indices such as summer days, tropical days, maximum daily maximum air temperature, warm days, tropical nights, maximum daily minimum air temperature, warm nights and warm spell duration were carried out using six regional climate models from the ENSEMBLES project, concerning the near future 2031-2050 and the far future 2071-2100 compared to the reference period 1961-1990. The ensemble means along with the inter-model-standard deviations of the examined extreme indices for the future model projections are presented and analyzed. Further, the findings of this analysis are discussed against recent recorded heat waves during 2007, in order to understand if such events are even more extreme or common in the future climate. It is very likely, that the anomalies observed in 2007, especially for extreme indices of minimum air temperature, could be more frequent considered as typical events by the end of the 21th century.", "author" : [ { "dropping-particle" : "", "family" : "Nastos", "given" : "P.T.", "non-dropping-particle" : "", "parse-names" : false, "suffix" : "" }, { "dropping-particle" : "", "family" : "Kapsomenakis", "given" : "J.", "non-dropping-particle" : "", "parse-names" : false, "suffix" : "" } ], "container-title" : "Atmospheric Research", "id" : "ITEM-3", "issued" : { "date-parts" : [ [ "2015" ] ] }, "page" : "43-60", "title" : "Regional climate model simulations of extreme air temperature in Greece. Abnormal or common records in the future climate?", "translator" : [ { "dropping-particle" : "", "family" : "S799", "given" : "", "non-dropping-particle" : "", "parse-names" : false, "suffix" : "" } ], "type" : "article-journal", "volume" : "152" }, "uris" : [ "http://www.mendeley.com/documents/?uuid=123b7718-076c-488b-9178-ad959428d2d9" ] }, { "id" : "ITEM-4", "itemData" : { "DOI" : "10.1007/s00704-012-0797-5", "abstract" : "A procedure for classifying daily summer temperature extremes in northeastern Spain into homogenous regions has been presented and evaluated. This procedure employed daily temperature series from a dense network of 128 weather stations spanning the period from 1960 to 2006. Characteristics of temperature extremes included temperature frequency (e.g., warm days), intensity (e.g., warmest day), and duration (e.g., maximum length of hot spell). Following the results of the principal components analysis and Ward's method of clustering, the study area was divided into four homogenous sub-regions in terms of both the geographic and climatic meanings: the Mediterranean region, the mainland and the Cantabrian region, the moderately elevated areas westward and southward, and the mountainous region. Based on an internal cluster validation measure (Silhouette width), the quality of clustering was evaluated and ensured. The temporal evolution of the long-term (1960-2006) temperature extremes clearly showed a different behavior amongst these sub-regions. The Mediterranean and the highly elevated regions revealed the strongest signals in both daytime and nighttime extremes. For mainland areas, considerable differences in the behavior of the daytime and nighttime temperature extremes were evident. The influence of atmospheric circulation on spatial and temporal variability of temperature extremes was also explored. The variability of summer temperature extremes in NE Spain appears to be mainly driven by the Scandinavian (SCA), the Western Mediterranean Oscillation (WeMO), and the East Atlantic (EA) patterns, with a tendency toward increasing during the positive (negative) phases of the EA (WeMO and SCA) circulation modes. In such a region with complex geography and climate, regionalization of summer temperature extremes can be advantageous for extracting finer-scale information, which may prove useful for the vulnerability assessments and the development of local adaptation strategies in areas such as health, ecosystems and agriculture. \u00a9 2012 Springer-Verlag Wien.", "author" : [ { "dropping-particle" : "", "family" : "Kenawy", "given" : "A.", "non-dropping-particle" : "El", "parse-names" : false, "suffix" : "" }, { "dropping-particle" : "", "family" : "L\u00f3pez-Moreno", "given" : "J.I.", "non-dropping-particle" : "", "parse-names" : false, "suffix" : "" }, { "dropping-particle" : "", "family" : "Vicente-Serrano", "given" : "S.M.", "non-dropping-particle" : "", "parse-names" : false, "suffix" : "" } ], "container-title" : "Theoretical and Applied Climatology", "id" : "ITEM-4", "issue" : "3-4", "issued" : { "date-parts" : [ [ "2013" ] ] }, "page" : "387-405", "title" : "Summer temperature extremes in northeastern Spain: Spatial regionalization and links to atmospheric circulation (1960-2006)", "translator" : [ { "dropping-particle" : "", "family" : "S791", "given" : "", "non-dropping-particle" : "", "parse-names" : false, "suffix" : "" } ], "type" : "article-journal", "volume" : "113" }, "uris" : [ "http://www.mendeley.com/documents/?uuid=695c48b9-e234-45ea-9f20-d56db032f42c" ] }, { "id" : "ITEM-5", "itemData" : { "DOI" : "10.1016/j.atmosres.2016.08.013", "ISSN" : "01698095", "abstract" : "\u00ef\u00bf\u00bd 2016 Elsevier B.V. The analysis of spatiotemporal changes of temperature extremes in Serbia, based on 18 ETCCDI indices, was performed using daily minimum and maximum temperature observations from 26 meteorological stations over the period 1961\u20132010. The observation period was divided into two sub-periods (1961\u20131980 and 1981\u20132010) according to the results of the sequential Mann\u2013Kendall test. Temporal trends were evaluated by a least-squares linear regression method. The average annual minimum temperature displayed a mixed pattern of increasing, decreasing, and no trends over 1961\u20131980 and a significant increasing trend over 1981\u20132010 across the whole country, with a regionally averaged rate of 0.48\u00ef\u00bf\u00bd\u00ef\u00bf\u00bdC per decade. The average annual maximum temperature showed a decreasing trend during 1961\u20131980 and a significant increasing trend at all stations during 1981\u20132010, with a regionally averaged rate of 0.56\u00ef\u00bf\u00bd\u00ef\u00bf\u00bdC per decade. Hot indices exhibited a general cooling tendency until 1980 and a warming tendency afterwards, with the most pronounced trends in the number of summer and tropical days during the first period and in the frequency of warm days and nights in the second. Cold indices displayed a mostly warming tendency over the entire period, with the most remarkable increase in the lowest annual maximum temperature and the number of ice days during the first period and in the frequency of cool nights during the second. At most stations, the diurnal temperature range showed a decrease until 1980 and no change or a slight increase afterwards. The lengthening of the growing season was much more pronounced in the later period. The computed correlation coefficient between the annual temperature indices and large-scale circulation features revealed that the East Atlantic pattern displayed much stronger association with examined indices than the North Atlantic Oscillation and East Atlantic/West Russia pattern.", "author" : [ { "dropping-particle" : "", "family" : "Ruml", "given" : "Mirjana", "non-dropping-particle" : "", "parse-names" : false, "suffix" : "" }, { "dropping-particle" : "", "family" : "Gregori\u0107", "given" : "Enike", "non-dropping-particle" : "", "parse-names" : false, "suffix" : "" }, { "dropping-particle" : "", "family" : "Vujadinovi\u0107", "given" : "Mirjam", "non-dropping-particle" : "", "parse-names" : false, "suffix" : "" }, { "dropping-particle" : "", "family" : "Radovanovi\u0107", "given" : "Slavica", "non-dropping-particle" : "", "parse-names" : false, "suffix" : "" }, { "dropping-particle" : "", "family" : "Matovi\u0107", "given" : "Gordana", "non-dropping-particle" : "", "parse-names" : false, "suffix" : "" }, { "dropping-particle" : "", "family" : "Vukovi\u0107", "given" : "Ana", "non-dropping-particle" : "", "parse-names" : false, "suffix" : "" }, { "dropping-particle" : "", "family" : "Po\u010du\u010da", "given" : "Vesna", "non-dropping-particle" : "", "parse-names" : false, "suffix" : "" }, { "dropping-particle" : "", "family" : "Stoji\u010di\u0107", "given" : "Djurdja", "non-dropping-particle" : "", "parse-names" : false, "suffix" : "" } ], "container-title" : "Atmospheric Research", "id" : "ITEM-5", "issued" : { "date-parts" : [ [ "2017", "1" ] ] }, "page" : "26-41", "title" : "Observed changes of temperature extremes in Serbia over the period 1961 \u2212 2010", "translator" : [ { "dropping-particle" : "", "family" : "S795", "given" : "", "non-dropping-particle" : "", "parse-names" : false, "suffix" : "" } ], "type" : "article-journal", "volume" : "183" }, "uris" : [ "http://www.mendeley.com/documents/?uuid=5dd606cd-446f-4dab-a629-ca65210aea67" ] }, { "id" : "ITEM-6", "itemData" : { "DOI" : "10.1007/s00704-014-1362-1", "ISSN" : "0177-798X", "abstract" : "\u00a9 2015, Springer-Verlag Wien. The assessment of climate change impacts requires updated estimates of the tendencies in temperature extremes. With the objective of studying recent variations in frequency and intensity of temperature extremes over Italy, a collection of daily minimum and maximum temperature time series was selected for the calculation of a set of indices recommended by the Expert Team on Climate Change Detection and Indices (ETCCDI). The trend of each index was investigated through a non-parametric statistical analysis over the last half-century (1961\u20132011), and its spatial variability was illustrated through trend maps. Mean national-scale trends were also assessed at annual and seasonal level. The results show that mean annual series exhibit a general warming tendency from 1961 to 2011, with significant trends for summer days, tropical nights, heat waves, and percentile-based indices at most stations, with warming trends more pronounced in summer and spring and weaker in winter and autumn. As a changepoint was identified in 1977 for the minimum (Tmin) and maximum temperature (Tmax) Italian annual series, the trend analysis was also performed for the two sub-periods 1961\u20131977 and 1978\u20132011. Non-significant \u201ccooling\u201d trends characterize the sub-period 1961\u20131977, while significant \u201cwarming\u201d trends were identified over the period 1978\u20132011. This study updates previous research in the extent of time series, in the number of indices and in the approach followed for their analysis, providing useful information for evaluating the impacts of temperature extremes in the context of a changing climate in Italy.", "author" : [ { "dropping-particle" : "", "family" : "Fioravanti", "given" : "Guido", "non-dropping-particle" : "", "parse-names" : false, "suffix" : "" }, { "dropping-particle" : "", "family" : "</w:instrText>
      </w:r>
      <w:r w:rsidR="00FF6231" w:rsidRPr="006A2665">
        <w:rPr>
          <w:rFonts w:cs="Times New Roman"/>
        </w:rPr>
        <w:instrText>Piervitali", "given" : "Emanuela", "non-dropping-particle" : "", "parse-names" : false, "suffix" : "" }, { "dropping-particle" : "", "family" : "Desiato", "given" : "Franco", "non-dropping-particle" : "", "parse-names" : false, "suffix" : "" } ], "container-title" : "Theoretical and Applied Climatology", "id" : "ITEM-6", "issue" : "3-4", "issued" : { "date-parts" : [ [ "2016", "2", "13" ] ] }, "page" : "473-486", "title" : "Recent changes of temperature extremes over Italy: an index-based analysis", "translator" : [ { "dropping-particle" : "", "family" : "S790", "given" : "", "non-dropping-particle" : "", "parse-names" : false, "suffix" : "" } ], "type" : "article-journal", "volume" : "123" }, "uris" : [ "http://www.mendeley.com/documents/?uuid=8e82ed74-29cf-480b-acd9-49280113e50a" ] } ], "mendeley" : { "formattedCitation" : "(Croitoru and Piticar, 2013; El Kenawy et al., 2013; Christidis et al., 2015; Nastos and Kapsomenakis, 2015; Fioravanti et al., 2016; Ruml et al., 2017)", "plainTextFormattedCitation" : "(Croitoru and Piticar, 2013; El Kenawy et al., 2013; Christidis et al., 2015; Nastos and Kapsomenakis, 2015; Fioravanti et al., 2016; Ruml et al., 2017)", "previouslyFormattedCitation" : "(Croitoru and Piticar, 2013; El Kenawy et al., 2013; Christidis et al., 2015; Nastos and Kapsomenakis, 2015; Fioravanti et al., 2016; Ruml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rPr>
        <w:t>(Croitoru and Piticar, 2013; El Kenawy et al., 2013; Christidis et al., 2015; Nastos and Kapsomenakis, 2015; Fioravanti et al., 2016; Ruml et al., 2017)</w:t>
      </w:r>
      <w:r w:rsidRPr="00D424AA">
        <w:rPr>
          <w:rFonts w:cs="Times New Roman"/>
          <w:lang w:val="en-GB"/>
        </w:rPr>
        <w:fldChar w:fldCharType="end"/>
      </w:r>
      <w:r w:rsidRPr="0085657C">
        <w:rPr>
          <w:rFonts w:cs="Times New Roman"/>
        </w:rPr>
        <w:t xml:space="preserve">. </w:t>
      </w:r>
      <w:r w:rsidRPr="00841A35">
        <w:rPr>
          <w:rFonts w:cs="Times New Roman"/>
          <w:lang w:val="en-GB"/>
        </w:rPr>
        <w:t xml:space="preserve">In northern Europe, a strong increase in extreme winter warming events has been observed </w:t>
      </w:r>
      <w:r w:rsidRPr="00D424AA">
        <w:rPr>
          <w:rFonts w:cs="Times New Roman"/>
          <w:lang w:val="en-GB"/>
        </w:rPr>
        <w:fldChar w:fldCharType="begin" w:fldLock="1"/>
      </w:r>
      <w:r w:rsidR="00FF6231">
        <w:rPr>
          <w:rFonts w:cs="Times New Roman"/>
          <w:lang w:val="en-GB"/>
        </w:rPr>
        <w:instrText>ADDIN CSL_CITATION { "citationItems" : [ { "id" : "ITEM-1", "itemData" : { "DOI" : "10.1175/JCLI-D-15-0763.1", "ISSN" : "0894-8755", "author" : [ { "dropping-particle" : "", "family" : "Vikhamar-Schuler", "given" : "Dagrun", "non-dropping-particle" : "", "parse-names" : false, "suffix" : "" }, { "dropping-particle" : "", "family" : "Isaksen", "given" : "Ketil", "non-dropping-particle" : "", "parse-names" : false, "suffix" : "" }, { "dropping-particle" : "", "family" : "Haugen", "given" : "Jan Erik", "non-dropping-particle" : "", "parse-names" : false, "suffix" : "" }, { "dropping-particle" : "", "family" : "T\u00f8mmervik", "given" : "Hans", "non-dropping-particle" : "", "parse-names" : false, "suffix" : "" }, { "dropping-particle" : "", "family" : "Luks", "given" : "Bartlomiej", "non-dropping-particle" : "", "parse-names" : false, "suffix" : "" }, { "dropping-particle" : "", "family" : "Schuler", "given" : "Thomas Vikhamar", "non-dropping-particle" : "", "parse-names" : false, "suffix" : "" }, { "dropping-particle" : "", "family" : "Bjerke", "given" : "Jarle W", "non-dropping-particle" : "", "parse-names" : false, "suffix" : "" } ], "container-title" : "Journal of Climate", "id" : "ITEM-1", "issue" : "17", "issued" : { "date-parts" : [ [ "2016", "9" ] ] }, "page" : "6223-6244", "title" : "Changes in Winter Warming Events in the Nordic Arctic Region", "translator" : [ { "dropping-particle" : "", "family" : "S491", "given" : "", "non-dropping-particle" : "", "parse-names" : false, "suffix" : "" } ], "type" : "article-journal", "volume" : "29" }, "uris" : [ "http://www.mendeley.com/documents/?uuid=bbdae262-b02d-4e75-b2f9-6e0d14b4c09b" ] }, { "id" : "ITEM-2", "itemData" : { "DOI" : "10.1088/1748-9326/10/11/114020", "author" : [ { "dropping-particle" : "", "family" : "Matthes", "given" : "H", "non-dropping-particle" : "", "parse-names" : false, "suffix" : "" }, { "dropping-particle" : "", "family" : "Rinke", "given" : "A", "non-dropping-particle" : "", "parse-names" : false, "suffix" : "" }, { "dropping-particle" : "", "family" : "Dethloff", "given" : "K", "non-dropping-particle" : "", "parse-names" : false, "suffix" : "" } ], "container-title" : "Environmental Research Letters", "id" : "ITEM-2", "issue" : "11", "issued" : { "date-parts" : [ [ "2015" ] ] }, "note" : "Cited By :9\n\nExport Date: 13 July 2018", "title" : "Recent changes in Arctic temperature extremes: Warm and cold spells during winter and summer", "translator" : [ { "dropping-particle" : "", "family" : "S487", "given" : "", "non-dropping-particle" : "", "parse-names" : false, "suffix" : "" } ], "type" : "article-journal", "volume" : "10" }, "uris" : [ "http://www.mendeley.com/documents/?uuid=9d699e02-f415-4ad4-aedd-a53686f09b7b" ] } ], "mendeley" : { "formattedCitation" : "(Matthes et al., 2015; Vikhamar-Schuler et al., 2016)", "plainTextFormattedCitation" : "(Matthes et al., 2015; Vikhamar-Schuler et al., 2016)", "previouslyFormattedCitation" : "(Matthes et al., 2015; Vikhamar-Schuler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tthes et al., 2015; Vikhamar-Schuler et al., 2016)</w:t>
      </w:r>
      <w:r w:rsidRPr="00D424AA">
        <w:rPr>
          <w:rFonts w:cs="Times New Roman"/>
          <w:lang w:val="en-GB"/>
        </w:rPr>
        <w:fldChar w:fldCharType="end"/>
      </w:r>
      <w:r w:rsidRPr="00841A35">
        <w:rPr>
          <w:rFonts w:cs="Times New Roman"/>
          <w:lang w:val="en-GB"/>
        </w:rPr>
        <w:t>. Temperature observations for wintert</w:t>
      </w:r>
      <w:r w:rsidRPr="00D424AA">
        <w:rPr>
          <w:rFonts w:cs="Times New Roman"/>
          <w:lang w:val="en-GB"/>
        </w:rPr>
        <w:t xml:space="preserve">ime cold spells show a long-term decreasing frequency in Europe </w:t>
      </w:r>
      <w:bookmarkStart w:id="801" w:name="_Hlk77092452"/>
      <w:ins w:id="802" w:author="Robin Matthews" w:date="2021-07-13T18:14:00Z">
        <w:r w:rsidR="005430AD">
          <w:rPr>
            <w:rFonts w:cs="Times New Roman"/>
            <w:lang w:val="en-GB"/>
          </w:rPr>
          <w:fldChar w:fldCharType="begin" w:fldLock="1"/>
        </w:r>
      </w:ins>
      <w:r w:rsidR="0012753B">
        <w:rPr>
          <w:rFonts w:cs="Times New Roman"/>
          <w:lang w:val="en-GB"/>
        </w:rPr>
        <w:instrText>ADDIN CSL_CITATION { "citationItems" : [ { "id" : "ITEM-1", "itemData" : { "DOI" : "10.1029/2018GL077837", "ISSN" : "0094-8276", "abstract" : "Abstract The impact of atmospheric blocking on European heat waves (HWs) and cold spells (CSs) is investigated for present and future conditions . A 50-member ensemble of the second generation Canadian Earth System Model is used to quantify the role of internal variability in the response to blocking. We find that the present blocking-extreme temperature link is well represented compared to ERA-Interim, despite a significant underestimation of blocking frequency in most ensemble members. Our results show a strong correlation of blocking with northern European HWs in summer, spring, and fall. However, we also find a strong anticorrelation between blocking and HW occurrence in southern Europe in all seasons. Blocking increases the CS frequency particularly in southern Europe in fall, winter, and spring but reduces it in summer. For the future we find that blocking will continue to play an important role in the development of both CSs and HWs in all seasons.", "author" : [ { "dropping-particle" : "", "family" : "Brunner", "given" : "Lukas", "non-dropping-particle" : "", "parse-names" : false, "suffix" : "" }, { "dropping-particle" : "", "family" : "Schaller", "given" : "Nathalie", "non-dropping-particle" : "", "parse-names" : false, "suffix" : "" }, { "dropping-particle" : "", "family" : "Anstey", "given" : "James", "non-dropping-particle" : "", "parse-names" : false, "suffix" : "" }, { "dropping-particle" : "", "family" : "Sillmann", "given" : "Jana", "non-dropping-particle" : "", "parse-names" : false, "suffix" : "" }, { "dropping-particle" : "", "family" : "Steiner", "given" : "Andrea K", "non-dropping-particle" : "", "parse-names" : false, "suffix" : "" } ], "container-title" : "Geophysical Research Letters", "id" : "ITEM-1", "issue" : "12", "issued" : { "date-parts" : [ [ "2018", "6", "28" ] ] }, "note" : "From Duplicate 1 (Dependence of Present and Future European Temperature Extremes on the Location of Atmospheric Blocking - Brunner, Lukas; Schaller, Nathalie; Anstey, James; Sillmann, Jana; Steiner, Andrea K)\n\ndoi: 10.1029/2018GL077837\n\nFrom Duplicate 2 (Dependence of Present and Future European Temperature Extremes on the Location of Atmospheric Blocking - Brunner, Lukas; Schaller, Nathalie; Anstey, James; Sillmann, Jana; Steiner, Andrea K)\n\nFrom Duplicate 1 (Dependence of Present and Future European Temperature Extremes on the Location of Atmospheric Blocking - Brunner, Lukas; Schaller, Nathalie; Anstey, James; Sillmann, Jana; Steiner, Andrea K)\n\ndoi: 10.1029/2018GL077837\n\nFrom Duplicate 2 (Dependence of Present and Future European Temperature Extremes on the Location of Atmospheric Blocking - Brunner, Lukas; Schaller, Nathalie; Anstey, James; Sillmann, Jana; Steiner, Andrea K)\n\nFrom Duplicate 1 (Dependence of Present and Future European Temperature Extremes on the Location of Atmospheric Blocking - Brunner, Lukas; Schaller, Nathalie; Anstey, James; Sillmann, Jana; Steiner, Andrea K)\n\ndoi: 10.1029/2018GL077837", "page" : "6311-6320", "publisher" : "John Wiley &amp; Sons, Ltd", "title" : "Dependence of Present and Future European Temperature Extremes on the Location of Atmospheric Blocking", "translator" : [ { "dropping-particle" : "", "family" : "S2438", "given" : "", "non-dropping-particle" : "", "parse-names" : false, "suffix" : "" } ], "type" : "article-journal", "volume" : "45" }, "uris" : [ "http://www.mendeley.com/documents/?uuid=e90f2793-1bd6-4484-a506-23e7cf35379e" ] }, { "id" : "ITEM-2", "itemData" : { "DOI" : "10.1088/1748-9326/ab4867", "ISSN" : "1748-9326", "abstract" : "The strong two-day cold wave in the midwestern United States in January 2019 again ignited the discussion as to whether cold waves are getting more severe or not as a result of Arctic amplification due to climate change. Assessing the evolution of cold waves in the northern hemisphere midlatitudes in the observations has been difficult because the variability of cold waves is large compared to anthropogenic warming. In order to detect changes in cold spells, two complementary ways to optimise the signal-to-noise ratio are employed: multi-decadal series at individual stations, and for shorter time periods by using spatially aggregated measures. Global warming is now strong enough to make trends clear at individual stations when considering long enough (&gt;50 yr) records of daily minimum and maximum temperature. Calculating the land area that has temperatures below the 1-in-10 year return value (defined over 1951\u20131980) enables us to investigate trends over a shorter time horizon. The long-term station data have strong decreases everywhere in the lowest minimum temperature. Warming trends in the lowest maximum temperature are smaller over most of the Northern Hemisphere, with dataset-dependent indications of possible negative trends in parts of the United States and Mexico. Considering the area experiencing cold waves over the last decades, the most notable feature is a sharp decline of this area since the 1980s. The natural variability is still so large that it is possible to arbitrarily select starting dates after the decline for which the trend is slightly positive in smaller regions like North America or Europe. However, these values are within uncertainties compatible with a steady decline and have differing starting dates in North America and Europe. An analysis of the entire northern midlatitudes confirms the steady decrease in severity and frequency of cold waves over the last decades in the observations.",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2", "issue" : "11", "issued" : { "date-parts" : [ [ "2019", "10", "22" ] ] }, "page" : "114004", "publisher" : "IOP Publishing", "title" : "Cold waves are getting milder in the northern midlatitudes", "translator" : [ { "dropping-particle" : "", "family" : "S3161", "given" : "", "non-dropping-particle" : "", "parse-names" : false, "suffix" : "" } ], "type" : "article-journal", "volume" : "14" }, "uris" : [ "http://www.mendeley.com/documents/?uuid=842a6427-ec23-4902-944d-0f3d8fae7e49" ] } ], "mendeley" : { "formattedCitation" : "(Brunner et al., 2018; van Oldenborgh et al., 2019)", "plainTextFormattedCitation" : "(Brunner et al., 2018; van Oldenborgh et al., 2019)", "previouslyFormattedCitation" : "(Brunner et al., 2018; van Oldenborgh et al., 2019)" }, "properties" : { "noteIndex" : 0 }, "schema" : "https://github.com/citation-style-language/schema/raw/master/csl-citation.json" }</w:instrText>
      </w:r>
      <w:ins w:id="803" w:author="Robin Matthews" w:date="2021-07-13T18:14:00Z">
        <w:r w:rsidR="005430AD">
          <w:rPr>
            <w:rFonts w:cs="Times New Roman"/>
            <w:lang w:val="en-GB"/>
          </w:rPr>
          <w:fldChar w:fldCharType="separate"/>
        </w:r>
        <w:r w:rsidR="005430AD" w:rsidRPr="008254F8">
          <w:rPr>
            <w:rFonts w:cs="Times New Roman"/>
            <w:noProof/>
            <w:lang w:val="en-GB"/>
          </w:rPr>
          <w:t>(Brunner et al., 2018; van Oldenborgh et al., 2019)</w:t>
        </w:r>
        <w:r w:rsidR="005430AD">
          <w:rPr>
            <w:rFonts w:cs="Times New Roman"/>
            <w:lang w:val="en-GB"/>
          </w:rPr>
          <w:fldChar w:fldCharType="end"/>
        </w:r>
      </w:ins>
      <w:commentRangeStart w:id="804"/>
      <w:del w:id="805" w:author="Robin Matthews" w:date="2021-07-13T18:14:00Z">
        <w:r w:rsidRPr="00D424AA" w:rsidDel="005430AD">
          <w:rPr>
            <w:rFonts w:cs="Times New Roman"/>
            <w:lang w:val="en-GB"/>
          </w:rPr>
          <w:fldChar w:fldCharType="begin" w:fldLock="1"/>
        </w:r>
        <w:r w:rsidR="00FF6231" w:rsidDel="005430AD">
          <w:rPr>
            <w:rFonts w:cs="Times New Roman"/>
            <w:lang w:val="en-GB"/>
          </w:rPr>
          <w:delInstrText>ADDIN CSL_CITATION { "citationItems" : [ { "id" : "ITEM-1", "itemData" : { "DOI" : "10.1029/2018GL077837", "ISSN" : "0094-8276", "abstract" : "Abstract The impact of atmospheric blocking on European heat waves (HWs) and cold spells (CSs) is investigated for present and future conditions . A 50-member ensemble of the second generation Canadian Earth System Model is used to quantify the role of internal variability in the response to blocking. We find that the present blocking-extreme temperature link is well represented compared to ERA-Interim, despite a significant underestimation of blocking frequency in most ensemble members. Our results show a strong correlation of blocking with northern European HWs in summer, spring, and fall. However, we also find a strong anticorrelation between blocking and HW occurrence in southern Europe in all seasons. Blocking increases the CS frequency particularly in southern Europe in fall, winter, and spring but reduces it in summer. For the future we find that blocking will continue to play an important role in the development of both CSs and HWs in all seasons.", "author" : [ { "dropping-particle" : "", "family" : "Brunner", "given" : "Lukas", "non-dropping-particle" : "", "parse-names" : false, "suffix" : "" }, { "dropping-particle" : "", "family" : "Schaller", "given" : "Nathalie", "non-dropping-particle" : "", "parse-names" : false, "suffix" : "" }, { "dropping-particle" : "", "family" : "Anstey", "given" : "James", "non-dropping-particle" : "", "parse-names" : false, "suffix" : "" }, { "dropping-particle" : "", "family" : "Sillmann", "given" : "Jana", "non-dropping-particle" : "", "parse-names" : false, "suffix" : "" }, { "dropping-particle" : "", "family" : "Steiner", "given" : "Andrea K", "non-dropping-particle" : "", "parse-names" : false, "suffix" : "" } ], "container-title" : "Geophysical Research Letters", "id" : "ITEM-1", "issue" : "12", "issued" : { "date-parts" : [ [ "2018", "6", "28" ] ] }, "note" : "From Duplicate 1 (Dependence of Present and Future European Temperature Extremes on the Location of Atmospheric Blocking - Brunner, Lukas; Schaller, Nathalie; Anstey, James; Sillmann, Jana; Steiner, Andrea K)\n\ndoi: 10.1029/2018GL077837\n\nFrom Duplicate 2 (Dependence of Present and Future European Temperature Extremes on the Location of Atmospheric Blocking - Brunner, Lukas; Schaller, Nathalie; Anstey, James; Sillmann, Jana; Steiner, Andrea K)\n\nFrom Duplicate 1 (Dependence of Present and Future European Temperature Extremes on the Location of Atmospheric Blocking - Brunner, Lukas; Schaller, Nathalie; Anstey, James; Sillmann, Jana; Steiner, Andrea K)\n\ndoi: 10.1029/2018GL077837\n\nFrom Duplicate 2 (Dependence of Present and Future European Temperature Extremes on the Location of Atmospheric Blocking - Brunner, Lukas; Schaller, Nathalie; Anstey, James; Sillmann, Jana; Steiner, Andrea K)\n\nFrom Duplicate 1 (Dependence of Present and Future European Temperature Extremes on the Location of Atmospheric Blocking - Brunner, Lukas; Schaller, Nathalie; Anstey, James; Sillmann, Jana; Steiner, Andrea K)\n\ndoi: 10.1029/2018GL077837", "page" : "6311-6320", "publisher" : "John Wiley &amp; Sons, Ltd", "title" : "Dependence of Present and Future European Temperature Extremes on the Location of Atmospheric Blocking", "translator" : [ { "dropping-particle" : "", "family" : "S2438", "given" : "", "non-dropping-particle" : "", "parse-names" : false, "suffix" : "" } ], "type" : "article-journal", "volume" : "45" }, "uris" : [ "http://www.mendeley.com/documents/?uuid=e90f2793-1bd6-4484-a506-23e7cf35379e" ] } ], "mendeley" : { "formattedCitation" : "(Brunner et al., 2018)", "manualFormatting" : "(Brunner et al., 2018", "plainTextFormattedCitation" : "(Brunner et al., 2018)", "previouslyFormattedCitation" : "(Brunner et al., 2018)" }, "properties" : { "noteIndex" : 0 }, "schema" : "https://github.com/citation-style-language/schema/raw/master/csl-citation.json" }</w:delInstrText>
        </w:r>
        <w:r w:rsidRPr="00D424AA" w:rsidDel="005430AD">
          <w:rPr>
            <w:rFonts w:cs="Times New Roman"/>
            <w:lang w:val="en-GB"/>
          </w:rPr>
          <w:fldChar w:fldCharType="separate"/>
        </w:r>
        <w:r w:rsidR="00A26296" w:rsidDel="005430AD">
          <w:rPr>
            <w:rFonts w:cs="Times New Roman"/>
            <w:noProof/>
            <w:lang w:val="en-GB"/>
          </w:rPr>
          <w:delText>(Brunner et al., 2018</w:delText>
        </w:r>
        <w:r w:rsidRPr="00D424AA" w:rsidDel="005430AD">
          <w:rPr>
            <w:rFonts w:cs="Times New Roman"/>
            <w:lang w:val="en-GB"/>
          </w:rPr>
          <w:fldChar w:fldCharType="end"/>
        </w:r>
        <w:commentRangeEnd w:id="804"/>
        <w:r w:rsidR="00A26296" w:rsidDel="005430AD">
          <w:rPr>
            <w:rStyle w:val="Marquedecommentaire"/>
          </w:rPr>
          <w:commentReference w:id="804"/>
        </w:r>
        <w:r w:rsidRPr="00841A35" w:rsidDel="005430AD">
          <w:rPr>
            <w:rFonts w:cs="Times New Roman"/>
            <w:lang w:val="en-GB"/>
          </w:rPr>
          <w:delText xml:space="preserve">; </w:delText>
        </w:r>
        <w:commentRangeStart w:id="806"/>
        <w:r w:rsidRPr="00D424AA" w:rsidDel="005430AD">
          <w:rPr>
            <w:rFonts w:cs="Times New Roman"/>
            <w:lang w:val="en-GB"/>
          </w:rPr>
          <w:fldChar w:fldCharType="begin" w:fldLock="1"/>
        </w:r>
        <w:r w:rsidR="00FF6231" w:rsidDel="005430AD">
          <w:rPr>
            <w:rFonts w:cs="Times New Roman"/>
            <w:lang w:val="en-GB"/>
          </w:rPr>
          <w:delInstrText>ADDIN CSL_CITATION { "citationItems" : [ { "id" : "ITEM-1", "itemData" : { "DOI" : "10.1088/1748-9326/ab4867", "ISSN" : "1748-9326", "abstract" : "The strong two-day cold wave in the midwestern United States in January 2019 again ignited the discussion as to whether cold waves are getting more severe or not as a result of Arctic amplification due to climate change. Assessing the evolution of cold waves in the northern hemisphere midlatitudes in the observations has been difficult because the variability of cold waves is large compared to anthropogenic warming. In order to detect changes in cold spells, two complementary ways to optimise the signal-to-noise ratio are employed: multi-decadal series at individual stations, and for shorter time periods by using spatially aggregated measures. Global warming is now strong enough to make trends clear at individual stations when considering long enough (&gt;50 yr) records of daily minimum and maximum temperature. Calculating the land area that has temperatures below the 1-in-10 year return value (defined over 1951\u20131980) enables us to investigate trends over a shorter time horizon. The long-term station data have strong decreases everywhere in the lowest minimum temperature. Warming trends in the lowest maximum temperature are smaller over most of the Northern Hemisphere, with dataset-dependent indications of possible negative trends in parts of the United States and Mexico. Considering the area experiencing cold waves over the last decades, the most notable feature is a sharp decline of this area since the 1980s. The natural variability is still so large that it is possible to arbitrarily select starting dates after the decline for which the trend is slightly positive in smaller regions like North America or Europe. However, these values are within uncertainties compatible with a steady decline and have differing starting dates in North America and Europe. An analysis of the entire northern midlatitudes confirms the steady decrease in severity and frequency of cold waves over the last decades in the observations.",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1", "issue" : "11", "issued" : { "date-parts" : [ [ "2019", "10", "22" ] ] }, "page" : "114004", "publisher" : "IOP Publishing", "title" : "Cold waves are getting milder in the northern midlatitudes", "translator" : [ { "dropping-particle" : "", "family" : "S3161", "given" : "", "non-dropping-particle" : "", "parse-names" : false, "suffix" : "" } ], "type" : "article-journal", "volume" : "14" }, "uris" : [ "http://www.mendeley.com/documents/?uuid=842a6427-ec23-4902-944d-0f3d8fae7e49" ] } ], "mendeley" : { "formattedCitation" : "(van Oldenborgh et al., 2019)", "manualFormatting" : "van Oldenborgh et al., 2019)", "plainTextFormattedCitation" : "(van Oldenborgh et al., 2019)", "previouslyFormattedCitation" : "(van Oldenborgh et al., 2019)" }, "properties" : { "noteIndex" : 0 }, "schema" : "https://github.com/citation-style-language/schema/raw/master/csl-citation.json" }</w:delInstrText>
        </w:r>
        <w:r w:rsidRPr="00D424AA" w:rsidDel="005430AD">
          <w:rPr>
            <w:rFonts w:cs="Times New Roman"/>
            <w:lang w:val="en-GB"/>
          </w:rPr>
          <w:fldChar w:fldCharType="separate"/>
        </w:r>
        <w:r w:rsidR="00A26296" w:rsidDel="005430AD">
          <w:rPr>
            <w:rFonts w:cs="Times New Roman"/>
            <w:noProof/>
            <w:lang w:val="en-GB"/>
          </w:rPr>
          <w:delText>van Oldenborgh et al., 2019)</w:delText>
        </w:r>
        <w:r w:rsidRPr="00D424AA" w:rsidDel="005430AD">
          <w:rPr>
            <w:rFonts w:cs="Times New Roman"/>
            <w:lang w:val="en-GB"/>
          </w:rPr>
          <w:fldChar w:fldCharType="end"/>
        </w:r>
      </w:del>
      <w:bookmarkEnd w:id="801"/>
      <w:commentRangeEnd w:id="806"/>
      <w:r w:rsidR="00A26296">
        <w:rPr>
          <w:rStyle w:val="Marquedecommentaire"/>
        </w:rPr>
        <w:commentReference w:id="806"/>
      </w:r>
      <w:r w:rsidRPr="00841A35">
        <w:rPr>
          <w:rFonts w:cs="Times New Roman"/>
          <w:lang w:val="en-GB"/>
        </w:rPr>
        <w:t>, and typical cold spells such as that observed during the 2009/2010 winter had an occurrence probability that is twice smaller currently than if climate</w:t>
      </w:r>
      <w:r w:rsidRPr="00D424AA">
        <w:rPr>
          <w:rFonts w:cs="Times New Roman"/>
          <w:lang w:val="en-GB"/>
        </w:rPr>
        <w:t xml:space="preserve"> change had not occurred </w:t>
      </w:r>
      <w:r w:rsidRPr="00D424AA">
        <w:rPr>
          <w:rFonts w:cs="Times New Roman"/>
          <w:lang w:val="en-GB"/>
        </w:rPr>
        <w:fldChar w:fldCharType="begin" w:fldLock="1"/>
      </w:r>
      <w:r w:rsidR="00FF6231">
        <w:rPr>
          <w:rFonts w:cs="Times New Roman"/>
          <w:lang w:val="en-GB"/>
        </w:rPr>
        <w:instrText>ADDIN CSL_CITATION { "citationItems" : [ { "id" : "ITEM-1", "itemData" : { "DOI" : "10.1175/JCLI-D-17-0589.1", "ISSN" : "0894-8755", "abstract" : "AbstractAn attribution study has been performed to investigate the degree to which the unusually cold European winter of 2009/10 was modified by anthropogenic climate change. Two different methods have been included for the attribution: one based on large HadGEM3-A ensembles and one based on a statistical surrogate method. Both methods are evaluated by comparing simulated winter temperature means, trends, standard deviations, skewness, return periods, and 5% quantiles with observations. While the surrogate method performs well, HadGEM3-A in general underestimates the trend in winter by a factor of ?. It has a mean cold bias dominated by the mountainous regions and also underestimates the cold 5% quantile in many regions of Europe. Both methods show that the probability of experiencing a winter as cold as 2009/10 has been reduced by approximately a factor of 2 because of anthropogenic changes. The method based on HadGEM3-A ensembles gives somewhat larger changes than the surrogate method because of differences in the definition of the unperturbed climate. The results are based on two diagnostics: the coldest day in winter and the largest continuous area with temperatures colder than twice the local standard deviation. The results are not sensitive to the choice of bias correction except in the mountainous regions. Previous results regarding the behavior of the measures of the changed probability have been extended. The counterintuitive behavior for heavy-tailed distributions is found to hold for a range of measures and for events that become more rare in a changed climate.", "author" : [ { "dropping-particle" : "", "family" : "Christiansen", "given" : "Bo", "non-dropping-particle" : "", "parse-names" : false, "suffix" : "" }, { "dropping-particle" : "", "family" : "Alvarez-Castro", "given" : "Carmen", "non-dropping-particle" : "", "parse-names" : false, "suffix" : "" }, { "dropping-particle" : "", "family" : "Christidis", "given" : "Nikolaos", "non-dropping-particle" : "", "parse-names" : false, "suffix" : "" }, { "dropping-particle" : "", "family" : "Ciavarella", "given" : "Andrew", "non-dropping-particle" : "", "parse-names" : false, "suffix" : "" }, { "dropping-particle" : "", "family" : "Colfescu", "given" : "Ioana", "non-dropping-particle" : "", "parse-names" : false, "suffix" : "" }, { "dropping-particle" : "", "family" : "Cowan", "given" : "Tim", "non-dropping-particle" : "", "parse-names" : false, "suffix" : "" }, { "dropping-particle" : "", "family" : "Eden", "given" : "Jonathan", "non-dropping-particle" : "", "parse-names" : false, "suffix" : "" }, { "dropping-particle" : "", "family" : "Hauser", "given" : "Mathias", "non-dropping-particle" : "", "parse-names" : false, "suffix" : "" }, { "dropping-particle" : "", "family" : "Hempelmann", "given" : "Nils", "non-dropping-particle" : "", "parse-names" : false, "suffix" : "" }, { "dropping-particle" : "", "family" : "Klehmet", "given" : "Katharina", "non-dropping-particle" : "", "parse-names" : false, "suffix" : "" }, { "dropping-particle" : "", "family" : "Lott", "given" : "Fraser", "non-dropping-particle" : "", "parse-names" : false, "suffix" : "" }, { "dropping-particle" : "", "family" : "Nangini", "given" : "Cathy", "non-dropping-particle" : "", "parse-names" : false, "suffix" : "" }, { "dropping-particle" : "", "family" : "Jan van Oldenborgh", "given" : "Geert", "non-dropping-particle" : "", "parse-names" : false, "suffix" : "" }, { "dropping-particle" : "", "family" : "Orth", "given" : "Ren\u00e9", "non-dropping-particle" : "", "parse-names" : false, "suffix" : "" }, { "dropping-particle" : "", "family" : "Stott", "given" : "Peter", "non-dropping-particle" : "", "parse-names" : false, "suffix" : "" }, { "dropping-particle" : "", "family" : "Tett", "given" : "Simon", "non-dropping-particle" : "", "parse-names" : false, "suffix" : "" }, { "dropping-particle" : "", "family" : "Vautard", "given" : "Robert", "non-dropping-particle" : "", "parse-names" : false, "suffix" : "" }, { "dropping-particle" : "", "family" : "Wilcox", "given" : "Laura", "non-dropping-particle" : "", "parse-names" : false, "suffix" : "" }, { "dropping-particle" : "", "family" : "Yiou", "given" : "Pascal", "non-dropping-particle" : "", "parse-names" : false, "suffix" : "" } ], "container-title" : "Journal of Climate", "id" : "ITEM-1", "issue" : "9", "issued" : { "date-parts" : [ [ "2018", "2", "9" ] ] }, "note" : "doi: 10.1175/JCLI-D-17-0589.1", "page" : "3387-3410", "publisher" : "American Meteorological Society", "title" : "Was the Cold European Winter of 2009/10 Modified by Anthropogenic Climate Change? An Attribution Study", "translator" : [ { "dropping-particle" : "", "family" : "S738", "given" : "", "non-dropping-particle" : "", "parse-names" : false, "suffix" : "" } ], "type" : "article-journal", "volume" : "31" }, "uris" : [ "http://www.mendeley.com/documents/?uuid=856c9169-aee2-42d1-a456-95161026a10d" ] } ], "mendeley" : { "formattedCitation" : "(Christiansen et al., 2018)", "plainTextFormattedCitation" : "(Christiansen et al., 2018)", "previouslyFormattedCitation" : "(Christiansen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ristiansen et al., 2018)</w:t>
      </w:r>
      <w:r w:rsidRPr="00D424AA">
        <w:rPr>
          <w:rFonts w:cs="Times New Roman"/>
          <w:lang w:val="en-GB"/>
        </w:rPr>
        <w:fldChar w:fldCharType="end"/>
      </w:r>
      <w:r w:rsidRPr="00841A35">
        <w:rPr>
          <w:rFonts w:cs="Times New Roman"/>
          <w:lang w:val="en-GB"/>
        </w:rPr>
        <w:t>.</w:t>
      </w:r>
    </w:p>
    <w:p w14:paraId="27357896" w14:textId="77777777" w:rsidR="00726A1C" w:rsidRPr="00D424AA" w:rsidRDefault="00726A1C" w:rsidP="00D424AA">
      <w:pPr>
        <w:rPr>
          <w:rFonts w:cs="Times New Roman"/>
          <w:lang w:val="en-GB" w:eastAsia="zh-CN"/>
        </w:rPr>
      </w:pPr>
    </w:p>
    <w:p w14:paraId="495FCF42" w14:textId="09ABF980" w:rsidR="00726A1C" w:rsidRPr="00D424AA" w:rsidRDefault="00726A1C" w:rsidP="00D424AA">
      <w:pPr>
        <w:rPr>
          <w:rFonts w:eastAsia="SimSun" w:cs="Times New Roman"/>
          <w:lang w:val="nb-NO" w:eastAsia="zh-CN"/>
        </w:rPr>
      </w:pPr>
      <w:r w:rsidRPr="00D424AA">
        <w:rPr>
          <w:rFonts w:cs="Times New Roman"/>
          <w:lang w:val="en-GB"/>
        </w:rPr>
        <w:t xml:space="preserve">In North America (Table 11.19), there is very robust evidence for a </w:t>
      </w:r>
      <w:r w:rsidRPr="00D424AA">
        <w:rPr>
          <w:rFonts w:cs="Times New Roman"/>
          <w:i/>
          <w:lang w:val="en-GB"/>
        </w:rPr>
        <w:t xml:space="preserve">very likely </w:t>
      </w:r>
      <w:r w:rsidRPr="00D424AA">
        <w:rPr>
          <w:rFonts w:cs="Times New Roman"/>
          <w:lang w:val="en-GB"/>
        </w:rPr>
        <w:t>increase in the intensity and frequency of hot extremes and decrease in the intensity and frequency of cold extremes for the whole continent, though there are substantial spatial and seasonal variations in the trends. Minimum temperatures display warming consistently across the continent, while there are more contrasting trends in the annual maximum daily temperatur</w:t>
      </w:r>
      <w:r w:rsidR="005C7489" w:rsidRPr="00D424AA">
        <w:rPr>
          <w:rFonts w:cs="Times New Roman"/>
          <w:lang w:val="en-GB"/>
        </w:rPr>
        <w:t>es in parts of the US</w:t>
      </w:r>
      <w:r w:rsidR="00D64B7A">
        <w:rPr>
          <w:rFonts w:cs="Times New Roman"/>
          <w:lang w:val="en-GB"/>
        </w:rPr>
        <w:t>A</w:t>
      </w:r>
      <w:r w:rsidR="005C7489" w:rsidRPr="00D424AA">
        <w:rPr>
          <w:rFonts w:cs="Times New Roman"/>
          <w:lang w:val="en-GB"/>
        </w:rPr>
        <w:t xml:space="preserve"> (Fig</w:t>
      </w:r>
      <w:r w:rsidR="0012446B">
        <w:rPr>
          <w:rFonts w:cs="Times New Roman"/>
          <w:lang w:val="en-GB"/>
        </w:rPr>
        <w:t>ure</w:t>
      </w:r>
      <w:r w:rsidR="005C7489" w:rsidRPr="00D424AA">
        <w:rPr>
          <w:rFonts w:cs="Times New Roman"/>
          <w:lang w:val="en-GB"/>
        </w:rPr>
        <w:t xml:space="preserve"> 11.9</w:t>
      </w:r>
      <w:r w:rsidRPr="00D424AA">
        <w:rPr>
          <w:rFonts w:cs="Times New Roman"/>
          <w:lang w:val="en-GB"/>
        </w:rPr>
        <w:t xml:space="preserve">) </w:t>
      </w:r>
      <w:r w:rsidRPr="00841A35">
        <w:rPr>
          <w:rFonts w:cs="Times New Roman"/>
          <w:lang w:val="en-GB"/>
        </w:rPr>
        <w:fldChar w:fldCharType="begin" w:fldLock="1"/>
      </w:r>
      <w:r w:rsidR="00FF6231">
        <w:rPr>
          <w:rFonts w:cs="Times New Roman"/>
          <w:lang w:val="en-GB"/>
        </w:rPr>
        <w:instrText>ADDIN CSL_CITATION { "citationItems" : [ { "id" : "ITEM-1", "itemData" : { "DOI" : "10.1175/JCLI-D-13-00283.1", "ISSN" : "0894-8755", "abstract" : "AbstractThis paper develops trend estimation techniques for monthly maximum and minimum temperature time series observed in the 48 conterminous United States over the last century. While most scientists concur that this region has warmed on aggregate, there is no a priori reason to believe that temporal trends in extremes and averages will exhibit the same patterns. Indeed, under minor regularity conditions, the sample partial sum and maximum of stationary time series are asymptotically independent (statistically). Previous authors have suggested that minimum temperatures are warming faster than maximum temperatures in the United States; such an aspect can be investigated via the methods discussed in this study. Here, statistical models with extreme value and changepoint features are used to estimate trends and their standard errors. A spatial smoothing is then done to extract general structure. The results show that monthly maximum temperatures are not often greatly changing\u2014perhaps surprisingly, there a...", "author" : [ { "dropping-particle" : "", "family" : "Lee", "given" : "Jaechoul", "non-dropping-particle" : "", "parse-names" : false, "suffix" : "" }, { "dropping-particle" : "", "family" : "Li", "given" : "Shanghong", "non-dropping-particle" : "", "parse-names" : false, "suffix" : "" }, { "dropping-particle" : "", "family" : "Lund", "given" : "Robert", "non-dropping-particle" : "", "parse-names" : false, "suffix" : "" }, { "dropping-particle" : "", "family" : "Lee", "given" : "Jaechoul", "non-dropping-particle" : "", "parse-names" : false, "suffix" : "" }, { "dropping-particle" : "", "family" : "Li", "given" : "Shanghong", "non-dropping-particle" : "", "parse-names" : false, "suffix" : "" }, { "dropping-particle" : "", "family" : "Lund", "given" : "Robert", "non-dropping-particle" : "", "parse-names" : false, "suffix" : "" } ], "container-title" : "Journal of Climate", "id" : "ITEM-1", "issue" : "11", "issued" : { "date-parts" : [ [ "2014", "6", "29" ] ] }, "page" : "4209-4225", "title" : "Trends in Extreme U.S. Temperatures", "translator" : [ { "dropping-particle" : "", "family" : "S87", "given" : "", "non-dropping-particle" : "", "parse-names" : false, "suffix" : "" } ], "type" : "article-journal", "volume" : "27" }, "uris" : [ "http://www.mendeley.com/documents/?uuid=8eebcaf3-c2f3-343d-8250-a758ee47e657" ] }, { "id" : "ITEM-2", "itemData" : { "DOI" : "10.1088/1748-9326/ab4867", "ISSN" : "1748-9326", "abstract" : "The strong two-day cold wave in the midwestern United States in January 2019 again ignited the discussion as to whether cold waves are getting more severe or not as a result of Arctic amplification due to climate change. Assessing the evolution of cold waves in the northern hemisphere midlatitudes in the observations has been difficult because the variability of cold waves is large compared to anthropogenic warming. In order to detect changes in cold spells, two complementary ways to optimise the signal-to-noise ratio are employed: multi-decadal series at individual stations, and for shorter time periods by using spatially aggregated measures. Global warming is now strong enough to make trends clear at individual stations when considering long enough (&gt;50 yr) records of daily minimum and maximum temperature. Calculating the land area that has temperatures below the 1-in-10 year return value (defined over 1951\u20131980) enables us to investigate trends over a shorter time horizon. The long-term station data have strong decreases everywhere in the lowest minimum temperature. Warming trends in the lowest maximum temperature are smaller over most of the Northern Hemisphere, with dataset-dependent indications of possible negative trends in parts of the United States and Mexico. Considering the area experiencing cold waves over the last decades, the most notable feature is a sharp decline of this area since the 1980s. The natural variability is still so large that it is possible to arbitrarily select starting dates after the decline for which the trend is slightly positive in smaller regions like North America or Europe. However, these values are within uncertainties compatible with a steady decline and have differing starting dates in North America and Europe. An analysis of the entire northern midlatitudes confirms the steady decrease in severity and frequency of cold waves over the last decades in the observations.",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2", "issue" : "11", "issued" : { "date-parts" : [ [ "2019", "10", "22" ] ] }, "page" : "114004", "publisher" : "IOP Publishing", "title" : "Cold waves are getting milder in the northern midlatitudes", "translator" : [ { "dropping-particle" : "", "family" : "S3161", "given" : "", "non-dropping-particle" : "", "parse-names" : false, "suffix" : "" } ], "type" : "article-journal", "volume" : "14" }, "uris" : [ "http://www.mendeley.com/documents/?uuid=842a6427-ec23-4902-944d-0f3d8fae7e49"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w:instrText>
      </w:r>
      <w:r w:rsidR="00FF6231" w:rsidRPr="006A2665">
        <w:rPr>
          <w:rFonts w:cs="Times New Roman"/>
        </w:rPr>
        <w:instrText>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Lee et al., 2014; van Oldenborgh et al., 2019; Dunn et al., 2020)", "plainTextFormattedCitation" : "(Lee et al., 2014; van Oldenborgh et al., 2019; Dunn et al., 2020)", "previouslyFormattedCitation" : "(Lee et al., 2014; van Oldenborgh et al., 2019; Dunn et al., 2020)" }, "properties" : { "noteIndex" : 0 }, "schema" : "https://github.com/citation-style-language/schema/raw/master/csl-citation.json" }</w:instrText>
      </w:r>
      <w:r w:rsidRPr="00841A35">
        <w:rPr>
          <w:rFonts w:cs="Times New Roman"/>
          <w:lang w:val="en-GB"/>
        </w:rPr>
        <w:fldChar w:fldCharType="separate"/>
      </w:r>
      <w:r w:rsidR="00A26296">
        <w:rPr>
          <w:rFonts w:cs="Times New Roman"/>
          <w:noProof/>
          <w:lang w:val="nb-NO"/>
        </w:rPr>
        <w:t>(Lee et al., 2014; van Oldenborgh et al., 2019; Dunn et al., 2020)</w:t>
      </w:r>
      <w:r w:rsidRPr="00841A35">
        <w:rPr>
          <w:rFonts w:cs="Times New Roman"/>
          <w:lang w:val="en-GB"/>
        </w:rPr>
        <w:fldChar w:fldCharType="end"/>
      </w:r>
      <w:r w:rsidRPr="00841A35">
        <w:rPr>
          <w:rFonts w:cs="Times New Roman"/>
          <w:lang w:val="nb-NO"/>
        </w:rPr>
        <w:t xml:space="preserve">. </w:t>
      </w:r>
      <w:r w:rsidRPr="00D424AA">
        <w:rPr>
          <w:rFonts w:cs="Times New Roman"/>
          <w:lang w:val="en-GB"/>
        </w:rPr>
        <w:t xml:space="preserve">In Canada, there is a clear increase in the intensity and frequency of hot extremes and decrease in the intensity and frequency of cold extremes </w:t>
      </w:r>
      <w:r w:rsidRPr="00D424AA">
        <w:rPr>
          <w:rFonts w:cs="Times New Roman"/>
          <w:lang w:val="en-GB"/>
        </w:rPr>
        <w:fldChar w:fldCharType="begin" w:fldLock="1"/>
      </w:r>
      <w:r w:rsidR="00FF6231">
        <w:rPr>
          <w:rFonts w:cs="Times New Roman"/>
          <w:lang w:val="en-GB"/>
        </w:rPr>
        <w:instrText>ADDIN CSL_CITATION { "citationItems" : [ { "id" : "ITEM-1",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1",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mendeley" : { "formattedCitation" : "(Vincent et al., 2018)", "plainTextFormattedCitation" : "(Vincent et al., 2018)", "previouslyFormattedCitation" : "(Vincent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incent et al., 2018)</w:t>
      </w:r>
      <w:r w:rsidRPr="00D424AA">
        <w:rPr>
          <w:rFonts w:cs="Times New Roman"/>
          <w:lang w:val="en-GB"/>
        </w:rPr>
        <w:fldChar w:fldCharType="end"/>
      </w:r>
      <w:r w:rsidRPr="00841A35">
        <w:rPr>
          <w:rFonts w:cs="Times New Roman"/>
          <w:lang w:val="en-GB"/>
        </w:rPr>
        <w:t xml:space="preserve">. In Mexico, a clear warming trend in TNn was found, particularly in the northern arid region </w:t>
      </w:r>
      <w:r w:rsidRPr="00D424AA">
        <w:rPr>
          <w:rFonts w:cs="Times New Roman"/>
          <w:lang w:val="en-GB"/>
        </w:rPr>
        <w:fldChar w:fldCharType="begin" w:fldLock="1"/>
      </w:r>
      <w:r w:rsidR="00FF6231">
        <w:rPr>
          <w:rFonts w:cs="Times New Roman"/>
          <w:lang w:val="en-GB"/>
        </w:rPr>
        <w:instrText>ADDIN CSL_CITATION { "citationItems" : [ { "id" : "ITEM-1", "itemData" : { "DOI" : "10.5194/asr-15-231-2018", "ISSN" : "1992-0636", "abstract" : "Abstract. It is a matter of current study to determine potential climate changes in different parts of the world, especially in regions like a basin which has the potential to affect socioeconomic and environmental issues in a defined area. This study provides a comparison between several climate change indices trends of two very different basins in Mexico, one located in the northern arid region (the Conchos River basin) and the other in the southern humid area (the Usumacinta River basin). First, quality control, homogenization, and completion of the missing data were applied before calculating the climate change indices and their respective trends for the combined period 1961\u20131994. A clear warming signal was found for the two basins in addition to an increment in the DTR, in agreement with other studies in Mexico. Also, the Conchos River basin was found to be more humid and the Usumacinta River basin drier, in accordance to a supposed seesaw behavior indicated in previous analysis. ]]&gt;", "author" : [ { "dropping-particle" : "", "family" : "Montero-Mart\u00ednez", "given" : "Mart\u00edn Jos\u00e9", "non-dropping-particle" : "", "parse-names" : false, "suffix" : "" }, { "dropping-particle" : "", "family" : "Santana-Sep\u00falveda", "given" : "Julio Sergio", "non-dropping-particle" : "", "parse-names" : false, "suffix" : "" }, { "dropping-particle" : "", "family" : "P\u00e9rez-Ortiz", "given" : "Nayd\u00fa Isabel", "non-dropping-particle" : "", "parse-names" : false, "suffix" : "" }, { "dropping-particle" : "", "family" : "Pita-D\u00edaz", "given" : "\u00d3scar", "non-dropping-particle" : "", "parse-names" : false, "suffix" : "" }, { "dropping-particle" : "", "family" : "Castillo-Li\u00f1an", "given" : "Salvador", "non-dropping-particle" : "", "parse-names" : false, "suffix" : "" } ], "container-title" : "Advances in Science and Research", "id" : "ITEM-1", "issued" : { "date-parts" : [ [ "2018", "8", "31" ] ] }, "page" : "231-237", "title" : "Comparing climate change indices between a northern (arid) and a southern (humid) basin in Mexico during the last decades", "translator" : [ { "dropping-particle" : "", "family" : "S2357", "given" : "", "non-dropping-particle" : "", "parse-names" : false, "suffix" : "" } ], "type" : "article-journal", "volume" : "15" }, "uris" : [ "http://www.mendeley.com/documents/?uuid=94c61338-5dde-48ad-8581-e0ecbc5064d9" ] } ], "mendeley" : { "formattedCitation" : "(Montero-Mart\u00ednez et al., 2018)", "plainTextFormattedCitation" : "(Montero-Mart\u00ednez et al., 2018)", "previouslyFormattedCitation" : "(Montero-Mart\u00ednez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ontero-Martínez et al., 2018)</w:t>
      </w:r>
      <w:r w:rsidRPr="00D424AA">
        <w:rPr>
          <w:rFonts w:cs="Times New Roman"/>
          <w:lang w:val="en-GB"/>
        </w:rPr>
        <w:fldChar w:fldCharType="end"/>
      </w:r>
      <w:r w:rsidRPr="00841A35">
        <w:rPr>
          <w:rFonts w:cs="Times New Roman"/>
          <w:lang w:val="en-GB"/>
        </w:rPr>
        <w:t>. The number of warm days has increased and the n</w:t>
      </w:r>
      <w:r w:rsidRPr="00D424AA">
        <w:rPr>
          <w:rFonts w:cs="Times New Roman"/>
          <w:lang w:val="en-GB"/>
        </w:rPr>
        <w:t xml:space="preserve">umber of cold days has decreased </w:t>
      </w:r>
      <w:r w:rsidRPr="00D424AA">
        <w:rPr>
          <w:rFonts w:cs="Times New Roman"/>
          <w:lang w:val="en-GB"/>
        </w:rPr>
        <w:fldChar w:fldCharType="begin" w:fldLock="1"/>
      </w:r>
      <w:r w:rsidR="00FF6231">
        <w:rPr>
          <w:rFonts w:cs="Times New Roman"/>
          <w:lang w:val="en-GB"/>
        </w:rPr>
        <w:instrText>ADDIN CSL_CITATION { "citationItems" : [ { "id" : "ITEM-1", "itemData" : { "DOI" : "10.1007/s00704-018-2620-4", "ISSN" : "0177-798X",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1", "issue" : "1-2", "issued" : { "date-parts" : [ [ "2019", "7", "20" ] ] }, "page" : "775-790", "title" : "Trends of climate change indices in some Mexican cities from 1980 to 2010", "translator" : [ { "dropping-particle" : "", "family" : "S2633", "given" : "", "non-dropping-particle" : "", "parse-names" : false, "suffix" : "" } ], "type" : "article-journal", "volume" : "137" }, "uris" : [ "http://www.mendeley.com/documents/?uuid=e492425f-8ce2-45a8-b18b-1be75212f9ea" ] } ], "mendeley" : { "formattedCitation" : "(Garc\u00eda-Cueto et al., 2019)", "plainTextFormattedCitation" : "(Garc\u00eda-Cueto et al., 2019)", "previouslyFormattedCitation" : "(Garc\u00eda-Cueto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García-Cueto et al., </w:t>
      </w:r>
      <w:r w:rsidR="00A26296">
        <w:rPr>
          <w:rFonts w:cs="Times New Roman"/>
          <w:noProof/>
          <w:lang w:val="en-GB"/>
        </w:rPr>
        <w:lastRenderedPageBreak/>
        <w:t>2019)</w:t>
      </w:r>
      <w:r w:rsidRPr="00D424AA">
        <w:rPr>
          <w:rFonts w:cs="Times New Roman"/>
          <w:lang w:val="en-GB"/>
        </w:rPr>
        <w:fldChar w:fldCharType="end"/>
      </w:r>
      <w:r w:rsidRPr="00841A35">
        <w:rPr>
          <w:rFonts w:cs="Times New Roman"/>
          <w:lang w:val="en-GB"/>
        </w:rPr>
        <w:t xml:space="preserve">. </w:t>
      </w:r>
      <w:r w:rsidRPr="00D424AA">
        <w:rPr>
          <w:rFonts w:eastAsia="SimSun" w:cs="Times New Roman"/>
          <w:lang w:val="en-GB"/>
        </w:rPr>
        <w:t xml:space="preserve">Cold spells have undergone a reduction in magnitude and intensity in all regions of North America </w:t>
      </w:r>
      <w:r w:rsidRPr="00D424AA">
        <w:rPr>
          <w:rFonts w:eastAsia="SimSun" w:cs="Times New Roman"/>
          <w:lang w:val="en-GB"/>
        </w:rPr>
        <w:fldChar w:fldCharType="begin" w:fldLock="1"/>
      </w:r>
      <w:r w:rsidR="00FF6231">
        <w:rPr>
          <w:rFonts w:eastAsia="SimSun" w:cs="Times New Roman"/>
          <w:lang w:val="en-GB"/>
        </w:rPr>
        <w:instrText xml:space="preserve">ADDIN CSL_CITATION { "citationItems" : [ { "id" : "ITEM-1", "itemData" : { "DOI" : "10.1007/s00382-015-2638-6", "ISBN" : "0038201526", "ISSN" : "0930-7575", "abstract" : "The objective of this paper is to review statisti- cal methods, dynamics, modeling efforts, and trends related to temperature extremes, with a focus upon extreme events of short duration that affect parts of North America. These events are associated with large scale meteorological pat- terns (LSMPs). The statistics, dynamics, and modeling sections of this paper are written to be autonomous and so can be read separately. Methods to define extreme events statistics and to identify and connect LSMPs to extreme temperature events are presented. Recent advances in sta- tistical techniques connect LSMPs to extreme temperatures through appropriately defined covariates that supplement more straightforward analyses. Various LSMPs, ranging from synoptic to planetary scale structures, are associated with extreme temperature events. Current knowledge about the synoptics and the dynamical mechanisms leading to the associated LSMPs is incomplete. Systematic studies of: the physics of LSMP life cycles, comprehensive model assessment of LSMP-extreme temperature event linkages, and LSMP properties are needed. Generally, climate mod- els capture observed properties of heat waves and cold air outbreaks with some fidelity. However they overestimate warm wave frequency and underestimate cold air outbreak frequency, and underestimate the collective influence of low-frequency modes on temperature extremes. Modeling studies have identified the impact of large-scale circulation anomalies and land\u2013atmosphere interactions on changes in extreme temperatures. However, few studies have examined changes in LSMPs to more specifically understand the role of LSMPs on past and future extreme temperature changes. Even though LSMPs are resolvable by global and regional climate models, they are not necessarily well simulated. The paper concludes with unresolved issues and research questions.", "author" : [ { "dropping-particle" : "", "family" : "Grotjahn", "given" : "Richard", "non-dropping-particle" : "", "parse-names" : false, "suffix" : "" }, { "dropping-particle" : "", "family" : "Black", "given" : "Robert", "non-dropping-particle" : "", "parse-names" : false, "suffix" : "" }, { "dropping-particle" : "", "family" : "Leung", "given" : "Ruby", "non-dropping-particle" : "", "parse-names" : false, "suffix" : "" }, { "dropping-particle" : "", "family" : "Wehner", "given" : "Michael F.", "non-dropping-particle" : "", "parse-names" : false, "suffix" : "" }, { "dropping-particle" : "", "family" : "Barlow", "given" : "Mathew", "non-dropping-particle" : "", "parse-names" : false, "suffix" : "" }, { "dropping-particle" : "", "family" : "Bosilovich", "given" : "Mike", "non-dropping-particle" : "", "parse-names" : false, "suffix" : "" }, { "dropping-particle" : "", "family" : "Gershunov", "given" : "Alexander", "non-dropping-particle" : "", "parse-names" : false, "suffix" : "" }, { "dropping-particle" : "", "family" : "Gutowski", "given" : "William J.", "non-dropping-particle" : "", "parse-names" : false, "suffix" : "" }, { "dropping-particle" : "", "family" : "Gyakum", "given" : "John R.", "non-dropping-particle" : "", "parse-names" : false, "suffix" : "" }, { "dropping-particle" : "", "family" : "Katz", "given" : "Richard W.", "non-dropping-particle" : "", "parse-names" : false, "suffix" : "" }, { "dropping-particle" : "", "family" : "Lee", "given" : "Yun-Young", "non-dropping-particle" : "", "parse-names" : false, "suffix" : "" }, { "dropping-particle" : "", "family" : "Lim", "given" : "Young-Kwon", "non-dropping-particle" : "", "parse-names" : false, "suffix" : "" }, { "dropping-particle" : "", "family" : "Prabhat", "given" : "", "non-dropping-particle" : "", "parse-names" : false, "suffix" : "" } ], "container-title" : "Climate Dynamics", "id" : "ITEM-1", "issue" : "3-4", "issued" : { "date-parts" : [ [ "2016", "2", "22" ] ] }, "page" : "1151-1184", "publisher" : "Springer Berlin Heidelberg", "title" : "North American extreme temperature events and related large scale meteorological patterns: a review of statistical methods, dynamics, modeling, and trends", "translator" : [ { "dropping-particle" : "", "family" : "S2488", "given" : "", "non-dropping-particle" : "", "parse-names" : false, "suffix" : "" } ], "type" : "article-journal", "volume" : "46" }, "uris" : [ "http://www.mendeley.com/documents/?uuid=52435c9c-81c1-4231-9400-de8d86d2b81a" ] }, { "id" : "ITEM-2",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2",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id" : "ITEM-4", "itemData" : { "DOI" : "10.1007/s00704-018-2620-4", "ISSN" : "0177-798X",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4", "issue" : "1-2", "issued" : { "date-parts" : [ [ "2019", "7", "20" ] ] }, "page" : "775-790", "title" : "Trends of climate change indices in some Mexican cities from 1980 to 2010", "translator" : [ { "dropping-particle" : "", "family" : "S2633", "given" : "", "non-dropping-particle" : "", "parse-names" : false, "suffix" : "" } ], "type" : "article-journal", "volume" : "137" }, "uris" : [ "http://www.mendeley.com/documents/?uuid=e492425f-8ce2-45a8-b18b-1be75212f9ea" ] }, { "id" : "ITEM-5",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5",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6", "itemData" : { "DOI" : "10.1088/1748-9326/ab4867", "ISSN" : "1748-9326", "abstract" : "The strong two-day cold wave in the midwestern United States in January 2019 again ignited the discussion as to whether cold waves are getting more severe or not as a result of Arctic amplification due to climate change. Assessing the evolution of cold waves in the northern hemisphere midlatitudes in the observations has been difficult because the variability of cold waves is large compared to anthropogenic warming. In order to detect changes in cold spells, two complementary ways to optimise the signal-to-noise ratio are employed: multi-decadal series at individual stations, and for shorter time periods by using spatially aggregated measures. Global warming is now strong enough to make trends clear at individual stations when considering long enough (&gt;50 yr) records of daily minimum and maximum temperature. Calculating the land area that has temperatures below the 1-in-10 year return value (defined over 1951\u20131980) enables us to investigate trends over a shorter time horizon. The long-term station data have strong decreases everywhere in the lowest minimum temperature. Warming trends in the lowest maximum temperature are smaller over most of the Northern Hemisphere, with dataset-dependent indications of possible negative trends in parts of the United States and Mexico. Considering the area experiencing cold waves over the last decades, the most notable feature is a sharp decline of this area since the 1980s. The natural variability is still so large that it is possible to arbitrarily select starting dates after the decline for which the trend is slightly positive in smaller regions like North America or Europe. However, these values are within uncertainties compatible with a steady decline and have differing starting dates in North America and Europe. An analysis of the entire northern midlatitudes confirms the steady decrease in severity and frequency of cold waves over the last decades in the observations.",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w:instrText>
      </w:r>
      <w:r w:rsidR="00FF6231" w:rsidRPr="006A2665">
        <w:rPr>
          <w:rFonts w:eastAsia="SimSun" w:cs="Times New Roman"/>
        </w:rPr>
        <w:instrText>: "Vautard", "given" : "Robert", "non-dropping-particle" : "", "parse-names" : false, "suffix" : "" }, { "dropping-particle" : "", "family" : "Otto", "given" : "Friederike", "non-dropping-particle" : "", "parse-names" : false, "suffix" : "" } ], "container-title" : "Environmental Research Letters", "id" : "ITEM-6", "issue" : "11", "issued" : { "date-parts" : [ [ "2019", "10", "22" ] ] }, "page" : "114004", "publisher" : "IOP Publishing", "title" : "Cold waves are getting milder in the northern midlatitudes", "translator" : [ { "dropping-particle" : "", "family" : "S3161", "given" : "", "non-dropping-particle" : "", "parse-names" : false, "suffix" : "" } ], "type" : "article-journal", "volume" : "14" }, "uris" : [ "http://www.mendeley.com/documents/?uuid=842a6427-ec23-4902-944d-0f3d8fae7e49" ] } ], "mendeley" : { "formattedCitation" : "(Bennett and Walsh, 2015; Donat et al., 2016a; Grotjahn et al., 2016; Vose et al., 2017; Garc\u00eda-Cueto et al., 2019; van Oldenborgh et al., 2019)", "plainTextFormattedCitation" : "(Bennett and Walsh, 2015; Donat et al., 2016a; Grotjahn et al., 2016; Vose et al., 2017; Garc\u00eda-Cueto et al., 2019; van Oldenborgh et al., 2019)", "previouslyFormattedCitation" : "(Bennett and Walsh, 2015; Donat et al., 2016a; Grotjahn et al., 2016; Vose et al., 2017; Garc\u00eda-Cueto et al., 2019; van Oldenborgh et al., 2019)"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nb-NO"/>
        </w:rPr>
        <w:t>(Bennett and Walsh, 2015; Donat et al., 2016a; Grotjahn et al., 2016; Vose et al., 2017; García-Cueto et al., 2019; van Oldenborgh et al., 2019)</w:t>
      </w:r>
      <w:r w:rsidRPr="00D424AA">
        <w:rPr>
          <w:rFonts w:eastAsia="SimSun" w:cs="Times New Roman"/>
          <w:lang w:val="en-GB"/>
        </w:rPr>
        <w:fldChar w:fldCharType="end"/>
      </w:r>
      <w:r w:rsidRPr="00841A35">
        <w:rPr>
          <w:rFonts w:eastAsia="SimSun" w:cs="Times New Roman"/>
          <w:lang w:val="nb-NO"/>
        </w:rPr>
        <w:t xml:space="preserve">. </w:t>
      </w:r>
    </w:p>
    <w:p w14:paraId="7B9EFCBA" w14:textId="77777777" w:rsidR="00726A1C" w:rsidRPr="00D424AA" w:rsidRDefault="00726A1C" w:rsidP="00D424AA">
      <w:pPr>
        <w:rPr>
          <w:rFonts w:eastAsia="SimSun" w:cs="Times New Roman"/>
          <w:lang w:val="nb-NO" w:eastAsia="zh-CN"/>
        </w:rPr>
      </w:pPr>
    </w:p>
    <w:p w14:paraId="1D525F0A" w14:textId="5E51DDFA" w:rsidR="00726A1C" w:rsidRPr="00D424AA" w:rsidRDefault="00726A1C" w:rsidP="00D424AA">
      <w:pPr>
        <w:rPr>
          <w:rFonts w:eastAsia="SimSun" w:cs="Times New Roman"/>
          <w:i/>
          <w:iCs/>
          <w:lang w:val="en-GB"/>
        </w:rPr>
      </w:pPr>
      <w:r w:rsidRPr="00D424AA">
        <w:rPr>
          <w:rFonts w:eastAsia="SimSun" w:cs="Times New Roman"/>
          <w:lang w:val="en-GB"/>
        </w:rPr>
        <w:t xml:space="preserve">Extreme heat events have increased around the Arctic since 1979, particularly over Arctic North America and Greenland </w:t>
      </w:r>
      <w:r w:rsidRPr="00D424AA">
        <w:rPr>
          <w:rFonts w:eastAsia="SimSun" w:cs="Times New Roman"/>
          <w:lang w:val="en-GB"/>
        </w:rPr>
        <w:fldChar w:fldCharType="begin" w:fldLock="1"/>
      </w:r>
      <w:r w:rsidR="00FC4C2D">
        <w:rPr>
          <w:rFonts w:eastAsia="SimSun" w:cs="Times New Roman"/>
          <w:lang w:val="en-GB"/>
        </w:rPr>
        <w:instrText>ADDIN CSL_CITATION { "citationItems" : [ { "id" : "ITEM-1", "itemData" : { "DOI" : "10.1088/1748-9326/ab6398", "ISSN" : "1748-9326", "author" : [ { "dropping-particle" : "", "family" : "Dobricic", "given" : "Srdjan", "non-dropping-particle" : "", "parse-names" : false, "suffix" : "" }, { "dropping-particle" : "", "family" : "Russo", "given" : "Simone", "non-dropping-particle" : "", "parse-names" : false, "suffix" : "" }, { "dropping-particle" : "", "family" : "Pozzoli", "given" : "Luca", "non-dropping-particle" : "", "parse-names" : false, "suffix" : "" }, { "dropping-particle" : "", "family" : "Wilson", "given" : "Julian", "non-dropping-particle" : "", "parse-names" : false, "suffix" : "" }, { "dropping-particle" : "", "family" : "Vignati", "given" : "Elisabetta", "non-dropping-particle" : "", "parse-names" : false, "suffix" : "" } ], "container-title" : "Environmental Research Letters", "id" : "ITEM-1", "issue" : "2", "issued" : { "date-parts" : [ [ "2020", "2", "11" ] ] }, "page" : "024022", "title" : "Increasing occurrence of heat waves in the terrestrial Arctic", "translator" : [ { "dropping-particle" : "", "family" : "T4311", "given" : "", "non-dropping-particle" : "", "parse-names" : false, "suffix" : "" } ], "type" : "article-journal", "volume" : "15" }, "uris" : [ "http://www.mendeley.com/documents/?uuid=95051960-aa07-3ea6-a59a-c8d2bfcbd26f", "http://www.mendeley.com/documents/?uuid=b03d193d-74c1-4e2f-b60e-f7a0d2d04af8", "http://www.mendeley.com/documents/?uuid=c0b8ed9f-d5ae-4739-9cd6-3cc6189a754b" ] }, { "id" : "ITEM-2", "itemData" : { "DOI" : "10.1088/1748-9326/10/11/114020", "author" : [ { "dropping-particle" : "", "family" : "Matthes", "given" : "H", "non-dropping-particle" : "", "parse-names" : false, "suffix" : "" }, { "dropping-particle" : "", "family" : "Rinke", "given" : "A", "non-dropping-particle" : "", "parse-names" : false, "suffix" : "" }, { "dropping-particle" : "", "family" : "Dethloff", "given" : "K", "non-dropping-particle" : "", "parse-names" : false, "suffix" : "" } ], "container-title" : "Environmental Research Letters", "id" : "ITEM-2", "issue" : "11", "issued" : { "date-parts" : [ [ "2015" ] ] }, "note" : "Cited By :9\n\nExport Date: 13 July 2018", "title" : "Recent changes in Arctic temperature extremes: Warm and cold spells during winter and summer", "translator" : [ { "dropping-particle" : "", "family" : "S487", "given" : "", "non-dropping-particle" : "", "parse-names" : false, "suffix" : "" } ], "type" : "article-journal", "volume" : "10" }, "uris" : [ "http://www.mendeley.com/documents/?uuid=9d699e02-f415-4ad4-aedd-a53686f09b7b" ] } ], "mendeley" : { "formattedCitation" : "(Matthes et al., 2015; Dobricic et al., 2020)", "plainTextFormattedCitation" : "(Matthes et al., 2015; Dobricic et al., 2020)", "previouslyFormattedCitation" : "(Matthes et al., 2015; Dobricic et al., 2020)"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Matthes et al., 2015; Dobricic et al., 2020)</w:t>
      </w:r>
      <w:r w:rsidRPr="00D424AA">
        <w:rPr>
          <w:rFonts w:eastAsia="SimSun" w:cs="Times New Roman"/>
          <w:lang w:val="en-GB"/>
        </w:rPr>
        <w:fldChar w:fldCharType="end"/>
      </w:r>
      <w:r w:rsidRPr="00841A35">
        <w:rPr>
          <w:rFonts w:eastAsia="SimSun" w:cs="Times New Roman"/>
          <w:lang w:val="en-GB"/>
        </w:rPr>
        <w:t xml:space="preserve">, which is consistent with summer melt </w:t>
      </w:r>
      <w:r w:rsidRPr="00D424AA">
        <w:rPr>
          <w:rFonts w:eastAsia="SimSun" w:cs="Times New Roman"/>
          <w:lang w:val="en-GB"/>
        </w:rPr>
        <w:t xml:space="preserve">(9.4.1).  Observations north of 60˚N show increases in wintertime warm days and nights over 1979-2015, while cold days and nights declined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07/s13131-017-1137-5", "author" : [ { "dropping-particle" : "", "family" : "Sui", "given" : "Cuijuan", "non-dropping-particle" : "", "parse-names" : false, "suffix" : "" }, { "dropping-particle" : "", "family" : "Zhang", "given" : "Zhanhai", "non-dropping-particle" : "", "parse-names" : false, "suffix" : "" }, { "dropping-particle" : "", "family" : "Yu", "given" : "Lejiang", "non-dropping-particle" : "", "parse-names" : false, "suffix" : "" }, { "dropping-particle" : "", "family" : "Li", "given" : "Yi", "non-dropping-particle" : "", "parse-names" : false, "suffix" : "" }, { "dropping-particle" : "", "family" : "Song", "given" : "Mirong", "non-dropping-particle" : "", "parse-names" : false, "suffix" : "" } ], "container-title" : "Acta Oceanologica Sinica", "id" : "ITEM-1", "issue" : "11", "issued" : { "date-parts" : [ [ "2017" ] ] }, "page" : "51-60", "title" : "Investigation of Arctic air temperature extremes at north of 60N in winter", "translator" : [ { "dropping-particle" : "", "family" : "S2526", "given" : "", "non-dropping-particle" : "", "parse-names" : false, "suffix" : "" } ], "type" : "article-journal", "volume" : "36" }, "uris" : [ "http://www.mendeley.com/documents/?uuid=5e70c653-7e6c-4fb7-b418-68522b61ce5b" ] } ], "mendeley" : { "formattedCitation" : "(Sui et al., 2017)", "plainTextFormattedCitation" : "(Sui et al., 2017)", "previouslyFormattedCitation" : "(Sui et al., 2017)"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Sui et al., 2017)</w:t>
      </w:r>
      <w:r w:rsidRPr="00D424AA">
        <w:rPr>
          <w:rFonts w:eastAsia="SimSun" w:cs="Times New Roman"/>
          <w:lang w:val="en-GB"/>
        </w:rPr>
        <w:fldChar w:fldCharType="end"/>
      </w:r>
      <w:r w:rsidRPr="00841A35">
        <w:rPr>
          <w:rFonts w:eastAsia="SimSun" w:cs="Times New Roman"/>
          <w:lang w:val="en-GB"/>
        </w:rPr>
        <w:t xml:space="preserve">. Extreme heat days are particularly </w:t>
      </w:r>
      <w:r w:rsidRPr="00D424AA">
        <w:rPr>
          <w:rFonts w:eastAsia="SimSun" w:cs="Times New Roman"/>
          <w:lang w:val="en-GB"/>
        </w:rPr>
        <w:t xml:space="preserve">strong in winter, with observations showing the warmest mid-winter temperatures at the North Pole rising at twice the rate of mean temperature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38/srep39084", "ISSN" : "20452322", "abstract" : "In late December 2015, widespread media interest revolved around forecasts that the surface air temperature at the North Pole would rise above freezing. Although there has been significant interest in the enhanced warming that is occurring at high northern latitudes, a process known as arctic amplification, remarkably little is known about these midwinter warming events at the pole including their frequency, duration and magnitude as well as the environmental conditions responsible for their occurrence. Here we use buoy and radiosonde data along with operational weather forecasts and atmospheric reanalyses to show that such events are associated with surface cyclones near the pole as well as a highly perturbed polar vortex. They occur once or twice each decade with the earliest identified event taking place in 1959. In addition, the warmest midwinter temperatures at the North Pole have been increasing at a rate that is twice as large as that for mean midwinter temperatures at the pole. It is argued that this enhanced trend is consistent with the loss of winter sea ice from the Nordic Seas that moves the reservoir of warm air over this region northwards making it easier for weather systems to transport this heat polewards.", "author" : [ { "dropping-particle" : "", "family" : "Moore", "given" : "G. W.K.", "non-dropping-particle" : "", "parse-names" : false, "suffix" : "" } ], "container-title" : "Scientific Reports", "id" : "ITEM-1", "issued" : { "date-parts" : [ [ "2016", "12", "15" ] ] }, "publisher" : "Nature Publishing Group", "title" : "The December 2015 North Pole Warming Event and the Increasing Occurrence of Such Events", "translator" : [ { "dropping-particle" : "", "family" : "T4319", "given" : "", "non-dropping-particle" : "", "parse-names" : false, "suffix" : "" } ], "type" : "article-journal", "volume" : "6" }, "uris" : [ "http://www.mendeley.com/documents/?uuid=c1dbd5ab-5e0f-3b06-b389-b7baa4e1000a", "http://www.mendeley.com/documents/?uuid=7ff46b05-54f4-4f8d-a85a-f848496e3274", "http://www.mendeley.com/documents/?uuid=c3c0d5d1-3188-46db-b5af-36ea1f3bfc07" ] } ], "mendeley" : { "formattedCitation" : "(Moore, 2016)", "plainTextFormattedCitation" : "(Moore, 2016)", "previouslyFormattedCitation" : "(Moore, 2016)"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Moore, 2016)</w:t>
      </w:r>
      <w:r w:rsidRPr="00D424AA">
        <w:rPr>
          <w:rFonts w:eastAsia="SimSun" w:cs="Times New Roman"/>
          <w:lang w:val="en-GB"/>
        </w:rPr>
        <w:fldChar w:fldCharType="end"/>
      </w:r>
      <w:r w:rsidRPr="00841A35">
        <w:rPr>
          <w:rFonts w:eastAsia="SimSun" w:cs="Times New Roman"/>
          <w:lang w:val="en-GB"/>
        </w:rPr>
        <w:t xml:space="preserve">, as well as increases in Arctic winter warm days (T&gt;-10℃)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02/2017GL073395", "ISSN" : "00948276", "author" : [ { "dropping-particle" : "", "family" : "Graham", "given" : "Robert M.", "non-dropping-particle" : "", "parse-names" : false, "suffix" : "" }, { "dropping-particle" : "", "family" : "Cohen", "given" : "Lana", "non-dropping-particle" : "", "parse-names" : false, "suffix" : "" }, { "dropping-particle" : "", "family" : "Petty", "given" : "Alek A.", "non-dropping-particle" : "", "parse-names" : false, "suffix" : "" }, { "dropping-particle" : "", "family" : "Boisvert", "given" : "Linette N.", "non-dropping-particle" : "", "parse-names" : false, "suffix" : "" }, { "dropping-particle" : "", "family" : "Rinke", "given" : "Annette", "non-dropping-particle" : "", "parse-names" : false, "suffix" : "" }, { "dropping-particle" : "", "family" : "Hudson", "given" : "Stephen R.", "non-dropping-particle" : "", "parse-names" : false, "suffix" : "" }, { "dropping-particle" : "", "family" : "Nicolaus", "given" : "Marcel", "non-dropping-particle" : "", "parse-names" : false, "suffix" : "" }, { "dropping-particle" : "", "family" : "Granskog", "given" : "Mats A.", "non-dropping-particle" : "", "parse-names" : false, "suffix" : "" } ], "container-title" : "Geophysical Research Letters", "id" : "ITEM-1", "issue" : "13", "issued" : { "date-parts" : [ [ "2017", "7", "16" ] ] }, "page" : "6974-6983", "title" : "Increasing frequency and duration of Arctic winter warming events", "translator" : [ { "dropping-particle" : "", "family" : "T4352", "given" : "", "non-dropping-particle" : "", "parse-names" : false, "suffix" : "" } ], "type" : "article-journal", "volume" : "44" }, "uris" : [ "http://www.mendeley.com/documents/?uuid=fc2325a7-dde3-3df1-b2ec-99bfb9e81162", "http://www.mendeley.com/documents/?uuid=d1735c7a-9a23-4ffe-9572-c5b1bd0e996d", "http://www.mendeley.com/documents/?uuid=a5f67cb2-8673-40c8-b35d-fb4498edb388" ] }, { "id" : "ITEM-2", "itemData" : { "DOI" : "10.1175/JCLI-D-15-0763.1", "ISSN" : "0894-8755", "author" : [ { "dropping-particle" : "", "family" : "Vikhamar-Schuler", "given" : "Dagrun", "non-dropping-particle" : "", "parse-names" : false, "suffix" : "" }, { "dropping-particle" : "", "family" : "Isaksen", "given" : "Ketil", "non-dropping-particle" : "", "parse-names" : false, "suffix" : "" }, { "dropping-particle" : "", "family" : "Haugen", "given" : "Jan Erik", "non-dropping-particle" : "", "parse-names" : false, "suffix" : "" }, { "dropping-particle" : "", "family" : "T\u00f8mmervik", "given" : "Hans", "non-dropping-particle" : "", "parse-names" : false, "suffix" : "" }, { "dropping-particle" : "", "family" : "Luks", "given" : "Bartlomiej", "non-dropping-particle" : "", "parse-names" : false, "suffix" : "" }, { "dropping-particle" : "", "family" : "Schuler", "given" : "Thomas Vikhamar", "non-dropping-particle" : "", "parse-names" : false, "suffix" : "" }, { "dropping-particle" : "", "family" : "Bjerke", "given" : "Jarle W", "non-dropping-particle" : "", "parse-names" : false, "suffix" : "" } ], "container-title" : "Journal of Climate", "id" : "ITEM-2", "issue" : "17", "issued" : { "date-parts" : [ [ "2016", "9" ] ] }, "page" : "6223-6244", "title" : "Changes in Winter Warming Events in the Nordic Arctic Region", "translator" : [ { "dropping-particle" : "", "family" : "S491", "given" : "", "non-dropping-particle" : "", "parse-names" : false, "suffix" : "" } ], "type" : "article-journal", "volume" : "29" }, "uris" : [ "http://www.mendeley.com/documents/?uuid=bbdae262-b02d-4e75-b2f9-6e0d14b4c09b" ] } ], "mendeley" : { "formattedCitation" : "(Vikhamar-Schuler et al., 2016; Graham et al., 2017)", "plainTextFormattedCitation" : "(Vikhamar-Schuler et al., 2016; Graham et al., 2017)", "previouslyFormattedCitation" : "(Vikhamar-Schuler et al., 2016; Graham et al., 2017)"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Vikhamar-Schuler et al., 2016; Graham et al., 2017)</w:t>
      </w:r>
      <w:r w:rsidRPr="00D424AA">
        <w:rPr>
          <w:rFonts w:eastAsia="SimSun" w:cs="Times New Roman"/>
          <w:lang w:val="en-GB"/>
        </w:rPr>
        <w:fldChar w:fldCharType="end"/>
      </w:r>
      <w:r w:rsidRPr="00841A35">
        <w:rPr>
          <w:rFonts w:eastAsia="SimSun" w:cs="Times New Roman"/>
          <w:lang w:val="en-GB"/>
        </w:rPr>
        <w:t>.</w:t>
      </w:r>
      <w:r w:rsidR="0042558F">
        <w:rPr>
          <w:rFonts w:eastAsia="SimSun" w:cs="Times New Roman"/>
          <w:lang w:val="en-GB"/>
        </w:rPr>
        <w:t xml:space="preserve"> </w:t>
      </w:r>
      <w:r w:rsidR="0042558F" w:rsidRPr="006A2665">
        <w:rPr>
          <w:rFonts w:cs="Times New Roman"/>
          <w:lang w:val="en-GB"/>
        </w:rPr>
        <w:t xml:space="preserve">Arctic annual minimum temperatures have increased </w:t>
      </w:r>
      <w:r w:rsidR="001F47FD" w:rsidRPr="006A2665">
        <w:rPr>
          <w:rFonts w:cs="Times New Roman"/>
          <w:lang w:val="en-GB"/>
        </w:rPr>
        <w:t>at</w:t>
      </w:r>
      <w:r w:rsidR="00D7503F" w:rsidRPr="006A2665">
        <w:rPr>
          <w:rFonts w:cs="Times New Roman"/>
          <w:lang w:val="en-GB"/>
        </w:rPr>
        <w:t xml:space="preserve"> about</w:t>
      </w:r>
      <w:r w:rsidR="001F47FD" w:rsidRPr="006A2665">
        <w:rPr>
          <w:rFonts w:cs="Times New Roman"/>
          <w:lang w:val="en-GB"/>
        </w:rPr>
        <w:t xml:space="preserve"> </w:t>
      </w:r>
      <w:r w:rsidR="0042558F" w:rsidRPr="006A2665">
        <w:rPr>
          <w:rFonts w:cs="Times New Roman"/>
          <w:lang w:val="en-GB"/>
        </w:rPr>
        <w:t xml:space="preserve">three times </w:t>
      </w:r>
      <w:r w:rsidR="001F47FD" w:rsidRPr="006A2665">
        <w:rPr>
          <w:rFonts w:cs="Times New Roman"/>
          <w:lang w:val="en-GB"/>
        </w:rPr>
        <w:t>the rate of</w:t>
      </w:r>
      <w:r w:rsidR="0042558F" w:rsidRPr="006A2665">
        <w:rPr>
          <w:rFonts w:cs="Times New Roman"/>
          <w:lang w:val="en-GB"/>
        </w:rPr>
        <w:t xml:space="preserve"> global surface temperature since the 1960s </w:t>
      </w:r>
      <w:r w:rsidR="00B038A1" w:rsidRPr="006A2665">
        <w:rPr>
          <w:rFonts w:cs="Times New Roman"/>
          <w:lang w:val="en-GB"/>
        </w:rPr>
        <w:t xml:space="preserve">(Figs. 11.2, 11.9), consistent with the observed mean cold season (October-May) warming of 3.1°C in the region </w:t>
      </w:r>
      <w:r w:rsidR="00B038A1" w:rsidRPr="006A2665">
        <w:rPr>
          <w:rFonts w:cs="Times New Roman"/>
          <w:color w:val="000000"/>
          <w:shd w:val="clear" w:color="auto" w:fill="FFFFFF"/>
          <w:lang w:val="en-GB" w:eastAsia="en-GB" w:bidi="th-TH"/>
        </w:rPr>
        <w:t>(Atlas 11.2)</w:t>
      </w:r>
      <w:r w:rsidR="00B038A1" w:rsidRPr="006A2665">
        <w:rPr>
          <w:rFonts w:cs="Times New Roman"/>
          <w:bCs/>
          <w:lang w:val="en-GB" w:eastAsia="en-US"/>
        </w:rPr>
        <w:t>.</w:t>
      </w:r>
    </w:p>
    <w:p w14:paraId="7C14B2A9" w14:textId="77777777" w:rsidR="00726A1C" w:rsidRPr="006A2665" w:rsidRDefault="00726A1C" w:rsidP="00D424AA">
      <w:pPr>
        <w:rPr>
          <w:rFonts w:cs="Times New Roman"/>
          <w:lang w:val="en-GB" w:eastAsia="zh-CN"/>
        </w:rPr>
      </w:pPr>
    </w:p>
    <w:p w14:paraId="4116E7CB" w14:textId="7ED808E5" w:rsidR="00726A1C" w:rsidRPr="00D424AA" w:rsidRDefault="00726A1C" w:rsidP="00D424AA">
      <w:pPr>
        <w:rPr>
          <w:rFonts w:cs="Times New Roman"/>
          <w:lang w:val="en-GB"/>
        </w:rPr>
      </w:pPr>
      <w:r w:rsidRPr="00D424AA">
        <w:rPr>
          <w:rFonts w:cs="Times New Roman"/>
          <w:lang w:val="en-GB"/>
        </w:rPr>
        <w:t xml:space="preserve">Trends in some measures of heat waves are also observed at the global scale. Globally-averaged heat wave intensity, heat wave duration, and the number of heat wave days have significantly increased from 1950-2011 </w:t>
      </w:r>
      <w:commentRangeStart w:id="807"/>
      <w:commentRangeStart w:id="808"/>
      <w:r w:rsidRPr="00D424AA">
        <w:rPr>
          <w:rFonts w:cs="Times New Roman"/>
          <w:lang w:val="en-GB"/>
        </w:rPr>
        <w:fldChar w:fldCharType="begin" w:fldLock="1"/>
      </w:r>
      <w:r w:rsidR="00FF6231">
        <w:rPr>
          <w:rFonts w:cs="Times New Roman"/>
          <w:lang w:val="en-GB"/>
        </w:rPr>
        <w:instrText>ADDIN CSL_CITATION { "citationItems" : [ { "id" : "ITEM-1", "itemData" : { "DOI" : "10.1038/s41598-017-12520-2", "ISSN" : "2045-2322", "PMID" : "28947762", "abstract" : "The Paris Agreement calls for global warming to be limited to 1.5-2 \u00b0C. For the first time, this study investigates how different regional heatwave characteristics (intensity, frequency and duration) are projected to change relative to increasing global warming thresholds. Increases in heatwave days between 4-34 extra days per season are projected per \u00b0C of global warming. Some tropical regions could experience up to 120 extra heatwave days/season if 5 \u00b0C is reached. Increases in heatwave intensity are generally 0.5-1.5 \u00b0C above a given global warming threshold, however are higher over the Mediterranean and Central Asian regions. Between warming thresholds of 1.5 \u00b0C and 2.5 \u00b0C, the return intervals of intense heatwaves reduce by 2-3 fold. Heatwave duration is projected to increase by 2-10 days/\u00b0C, with larger changes over lower latitudes. Analysis of two climate model ensembles indicate that variation in the rate of heatwave changes is dependent on physical differences between different climate models, however internal climate variability bears considerable influence on the expected range of regional heatwave changes per warming threshold. The results of this study reiterate the potential for disastrous consequences associated with regional heatwaves if global mean warming is not limited to 2 degrees.", "author" : [ { "dropping-particle" : "", "family" : "Perkins-Kirkpatrick", "given" : "S. E.", "non-dropping-particle" : "", "parse-names" : false, "suffix" : "" }, { "dropping-particle" : "", "family" : "Gibson", "given" : "P. B.", "non-dropping-particle" : "", "parse-names" : false, "suffix" : "" } ], "container-title" : "Scientific Reports", "id" : "ITEM-1", "issue" : "1", "issued" : { "date-parts" : [ [ "2018", "12", "25" ] ] }, "page" : "1-12", "publisher" : "Springer US", "title" : "Changes in regional heatwave characteristics as a function of increasing global temperature", "translator" : [ { "dropping-particle" : "", "family" : "S3409", "given" : "", "non-dropping-particle" : "", "parse-names" : false, "suffix" : "" } ], "type" : "article-journal", "volume" : "7" }, "uris" : [ "http://www.mendeley.com/documents/?uuid=5996f5fa-17a5-4d47-afbe-5694d09c85fd" ] }, { "id" : "ITEM-2", "itemData" : { "DOI" : "10.1016/j.atmosres.2015.05.014", "ISSN" : "01698095", "author" : [ { "dropping-particle" : "", "family" : "Perkins", "given" : "Sarah E", "non-dropping-particle" : "", "parse-names" : false, "suffix" : "" } ], "container-title" : "Atmospheric Research", "id" : "ITEM-2", "issued" : { "date-parts" : [ [ "2015", "10" ] ] }, "page" : "242-267", "title" : "A review on the scientific understanding of heatwaves \u2013 Their measurement, driving mechanisms, and changes at the global scale", "translator" : [ { "dropping-particle" : "", "family" : "S123", "given" : "", "non-dropping-particle" : "", "parse-names" : false, "suffix" : "" } ], "type" : "article-journal", "volume" : "164-165" }, "uris" : [ "http://www.mendeley.com/documents/?uuid=97f9cd2d-1fc5-465e-bf56-a01e6840d722", "http://www.mendeley.com/documents/?uuid=2025606f-4224-4c3e-90f0-212a613de137", "http://www.mendeley.com/documents/?uuid=5f405ecb-74d3-4461-a518-f317dbc9c5b2" ] } ], "mendeley" : { "formattedCitation" : "(Perkins, 2015; Perkins-Kirkpatrick and Gibson, 2018)", "manualFormatting" : "(Perkins, 2015)", "plainTextFormattedCitation" : "(Perkins, 2015; Perkins-Kirkpatrick and Gibson, 2018)", "previouslyFormattedCitation" : "(Perkins, 2015; Perkins-Kirkpatrick and Gibso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erkins, 2015)</w:t>
      </w:r>
      <w:r w:rsidRPr="00D424AA">
        <w:rPr>
          <w:rFonts w:cs="Times New Roman"/>
          <w:lang w:val="en-GB"/>
        </w:rPr>
        <w:fldChar w:fldCharType="end"/>
      </w:r>
      <w:commentRangeEnd w:id="807"/>
      <w:r w:rsidR="00A26296">
        <w:rPr>
          <w:rStyle w:val="Marquedecommentaire"/>
        </w:rPr>
        <w:commentReference w:id="807"/>
      </w:r>
      <w:commentRangeEnd w:id="808"/>
      <w:r w:rsidR="005430AD">
        <w:rPr>
          <w:rStyle w:val="Marquedecommentaire"/>
        </w:rPr>
        <w:commentReference w:id="808"/>
      </w:r>
      <w:r w:rsidRPr="00841A35">
        <w:rPr>
          <w:rFonts w:cs="Times New Roman"/>
          <w:lang w:val="en-GB"/>
        </w:rPr>
        <w:t>. There are some regional differences</w:t>
      </w:r>
      <w:r w:rsidRPr="00D424AA">
        <w:rPr>
          <w:rFonts w:cs="Times New Roman"/>
          <w:lang w:val="en-GB"/>
        </w:rPr>
        <w:t xml:space="preserve"> in trends in characteristics of heat waves with significant increases reported in Europe </w:t>
      </w:r>
      <w:r w:rsidRPr="00D424AA">
        <w:rPr>
          <w:rFonts w:cs="Times New Roman"/>
          <w:lang w:val="en-GB"/>
        </w:rPr>
        <w:fldChar w:fldCharType="begin" w:fldLock="1"/>
      </w:r>
      <w:r w:rsidR="00FF6231">
        <w:rPr>
          <w:rFonts w:cs="Times New Roman"/>
          <w:lang w:val="en-GB"/>
        </w:rPr>
        <w:instrText>ADDIN CSL_CITATION { "citationItems" : [ { "id" : "ITEM-1", "itemData" : { "DOI" : "10.1088/1748-9326/10/12/124003", "ISSN" : "1748-9326", "abstract" : "\u00a9 2015 IOP Publishing Ltd. The Russian heatwave in 2010 killed tens of thousands of people, and was by far the worst event in Europe since at least 1950, according to recent studies and a novel universal heatwave index capturing both the duration and magnitude of heatwaves. Here, by taking an improved version of this index, namely the heat wave magnitude index daily, we rank the top ten European heatwaves that occurred in the period 1950-2014, and show the spatial distribution of the magnitude of the most recent heatwave in summer 2015. We demonstrate that all these events had a strong impact reported in historical newspapers. We further reveal that the 1972 heatwave in Finland had a comparable spatial extent and magnitude as the European heatwave of 2003, considered the second strongest heatwave of the observational era. In the next two decades (2021-2040), regional climate projections suggest that Europe experiences an enhanced probability for heatwaves comparable to or greater than the magnitude, extent and duration of the Russian heatwave in 2010. We demonstrate that the probability of experiencing a major European heatwave in the coming decades is higher in RCP8.5 than RCP4.5 even though global mean temperature projections do not differ substantially. This calls for a proactive vulnerability assessment in Europe in support of formulating heatwave adaptation strategies to reduce the adverse impacts of heatwaves.", "author" : [ { "dropping-particle" : "", "family" : "Russo", "given" : "Simone", "non-dropping-particle" : "", "parse-names" : false, "suffix" : "" }, { "dropping-particle" : "", "family" : "Sillmann", "given" : "Jana", "non-dropping-particle" : "", "parse-names" : false, "suffix" : "" }, { "dropping-particle" : "", "family" : "Fischer", "given" : "Erich M", "non-dropping-particle" : "", "parse-names" : false, "suffix" : "" } ], "container-title" : "Environmental Research Letters", "id" : "ITEM-1", "issue" : "12", "issued" : { "date-parts" : [ [ "2015", "12", "1" ] ] }, "page" : "124003", "publisher" : "IOP Publishing", "title" : "Top ten European heatwaves since 1950 and their occurrence in the coming decades", "translator" : [ { "dropping-particle" : "", "family" : "S2311", "given" : "", "non-dropping-particle" : "", "parse-names" : false, "suffix" : "" } ], "type" : "article-journal", "volume" : "10" }, "uris" : [ "http://www.mendeley.com/documents/?uuid=22082b7a-2932-4b74-b1e8-3976e5c5c8a2" ] }, { "id" : "ITEM-2", "itemData" : { "DOI" : "10.1007/s10584-016-1661-x", "ISBN" : "0165-0009\r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2", "issue" : "1-2", "issued" : { "date-parts" : [ [ "2016", "7" ] ] }, "page" : "105-119", "publisher" : "Springer Netherlands", "title" : "Multi-hazard assessment in Europe under climate change", "translator" : [ { "dropping-particle" : "", "family" : "S2272", "given" : "", "non-dropping-particle" : "", "parse-names" : false, "suffix" : "" } ], "type" : "article-journal", "volume" : "137" }, "uris" : [ "http://www.mendeley.com/documents/?uuid=85b80df7-923e-421f-860f-717cc1f7714a" ] }, { "id" : "ITEM-3", "itemData" : { "DOI" : "10.1016/j.</w:instrText>
      </w:r>
      <w:r w:rsidR="00FF6231" w:rsidRPr="006A2665">
        <w:rPr>
          <w:rFonts w:cs="Times New Roman"/>
        </w:rPr>
        <w:instrText>wace.2019.100238", "ISSN" : "22120947", "author" : [ { "dropping-particle" : "", "family" : "S\u00e1nchez-Ben\u00edtez", "given" : "Antonio", "non-dropping-particle" : "", "parse-names" : false, "suffix" : "" }, { "dropping-particle" : "", "family" : "Barriopedro", "given" : "David", "non-dropping-particle" : "", "parse-names" : false, "suffix" : "" }, { "dropping-particle" : "", "family" : "Garc\u00eda-Herrera", "given" : "Ricardo", "non-dropping-particle" : "", "parse-names" : false, "suffix" : "" } ], "container-title" : "Weather and Climate Extremes", "id" : "ITEM-3", "issued" : { "date-parts" : [ [ "2020", "6" ] ] }, "page" : "100238", "title" : "Tracking Iberian heatwaves from a new perspective", "translator" : [ { "dropping-particle" : "", "family" : "S3209", "given" : "", "non-dropping-particle" : "", "parse-names" : false, "suffix" : "" } ], "type" : "article-journal", "volume" : "28" }, "uris" : [ "http://www.mendeley.com/documents/?uuid=2e2dec62-9d3b-4f9a-a1b8-85c8e84f3443" ] } ], "mendeley" : { "formattedCitation" : "(Russo et al., 2015; Forzieri et al., 2016; S\u00e1nchez-Ben\u00edtez et al., 2020)", "plainTextFormattedCitation" : "(Russo et al., 2015; Forzieri et al., 2016; S\u00e1nchez-Ben\u00edtez et al., 2020)", "previouslyFormattedCitation" : "(Russo et al., 2015; Forzieri et al., 2016; S\u00e1nchez-Ben\u00edtez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Russo et al., 2015; Forzieri et al., 2016; Sánchez-Benítez et al., 2020)</w:t>
      </w:r>
      <w:r w:rsidRPr="00D424AA">
        <w:rPr>
          <w:rFonts w:cs="Times New Roman"/>
          <w:lang w:val="en-GB"/>
        </w:rPr>
        <w:fldChar w:fldCharType="end"/>
      </w:r>
      <w:r w:rsidRPr="00841A35">
        <w:rPr>
          <w:rFonts w:cs="Times New Roman"/>
          <w:lang w:val="nb-NO" w:eastAsia="zh-CN"/>
        </w:rPr>
        <w:t xml:space="preserve"> and</w:t>
      </w:r>
      <w:r w:rsidRPr="00D424AA">
        <w:rPr>
          <w:rFonts w:cs="Times New Roman"/>
          <w:lang w:val="nb-NO"/>
        </w:rPr>
        <w:t xml:space="preserve"> Australia</w:t>
      </w:r>
      <w:r w:rsidRPr="00D424AA">
        <w:rPr>
          <w:rFonts w:cs="Times New Roman"/>
          <w:lang w:val="nb-NO" w:eastAsia="zh-CN"/>
        </w:rPr>
        <w:t xml:space="preserve"> </w:t>
      </w:r>
      <w:r w:rsidRPr="00D424AA">
        <w:rPr>
          <w:rFonts w:eastAsia="SimSun" w:cs="Times New Roman"/>
          <w:lang w:val="en-GB"/>
        </w:rPr>
        <w:fldChar w:fldCharType="begin" w:fldLock="1"/>
      </w:r>
      <w:r w:rsidR="00FF6231">
        <w:rPr>
          <w:rFonts w:eastAsia="SimSun" w:cs="Times New Roman"/>
          <w:lang w:val="nb-NO"/>
        </w:rPr>
        <w:instrText>ADDIN CSL_CITATION { "citationItems" : [ { "id" : "ITEM-1", "itemData" : { "ISBN" : "978-0-642-70678-2", "author" : [ { "dropping-particle" : "", "family" : "CSIRO", "given" : "", "non-dropping-particle" : "", "parse-names" : false, "suffix" : "" }, { "dropping-particle" : "", "family" : "BOM", "given" : "", "non-dropping-particle" : "", "parse-names" : false, "suffix" : "" } ], "id" : "ITEM-1", "issued" : { "date-parts" : [ [ "2016" ] ] }, "number-of-pages" : "22", "publisher" : "Commonwealth Scientific and Industrial Research Organisation (CSIRO) and Bureau of Meteorology (BOM)", "publisher-place" : "Australia", "title" : "State of the Climate 2016", "translator" : [ { "dropping-particle" : "", "family" : "T1490", "given" : "Rt7", "non-dropping-particle" : "", "parse-names" : false, "suffix" : "" } ], "type" : "report" }, "uris" : [ "http://www.mendeley.com/documents/?uuid=cbf7dbd3-699c-46d8-a6af-c15d16b34356", "http://www.mendeley.com/documents/?uuid=f46cc8b0-d2e8-3727-8c56-e9ca70afcbbb", "http://www.mendeley.com/documents/?uuid=2698db78-e2ed-40fe-be22-1a7355bc5720" ] }, { "id" : "ITEM-2", "itemData" : { "author" : [ { "dropping-particle" : "V", "family" : "Alexander", "given" : "Lisa", "non-dropping-particle" : "", "parse-names" : false, "suffix" : "" }, { "dropping-particle" : "", "family" : "Arblaster", "given" : "Julie M", "non-dropping-particle" : "", "parse-names" : false, "suffix" : "" } ], "container-title" : "Weather and Climate Extremes", "id" : "ITEM-2",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CSIRO and BOM, 2016; Alexander and Arblaster, 2017)", "plainTextFormattedCitation" : "(CSIRO and BOM, 2016; Alexander and Arblaster, 2017)", "previouslyFormattedCitation" : "(CSIRO and BOM, 2016; Alexander and Arblaster, 2017)"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CSIRO and BOM, 2016; Alexander and Arblaster, 2017)</w:t>
      </w:r>
      <w:r w:rsidRPr="00D424AA">
        <w:rPr>
          <w:rFonts w:eastAsia="SimSun" w:cs="Times New Roman"/>
          <w:lang w:val="en-GB"/>
        </w:rPr>
        <w:fldChar w:fldCharType="end"/>
      </w:r>
      <w:r w:rsidRPr="00841A35">
        <w:rPr>
          <w:rFonts w:eastAsia="SimSun" w:cs="Times New Roman"/>
          <w:lang w:val="en-GB"/>
        </w:rPr>
        <w:t>.</w:t>
      </w:r>
      <w:r w:rsidRPr="00D424AA">
        <w:rPr>
          <w:rFonts w:cs="Times New Roman"/>
          <w:lang w:val="en-GB"/>
        </w:rPr>
        <w:t xml:space="preserve"> In Africa, there is </w:t>
      </w:r>
      <w:r w:rsidRPr="00D424AA">
        <w:rPr>
          <w:rFonts w:cs="Times New Roman"/>
          <w:i/>
          <w:lang w:val="en-GB"/>
        </w:rPr>
        <w:t>medium confidence</w:t>
      </w:r>
      <w:r w:rsidRPr="00D424AA">
        <w:rPr>
          <w:rFonts w:cs="Times New Roman"/>
          <w:lang w:val="en-GB"/>
        </w:rPr>
        <w:t xml:space="preserve"> </w:t>
      </w:r>
      <w:r w:rsidRPr="00D424AA">
        <w:rPr>
          <w:rFonts w:cs="Times New Roman"/>
          <w:lang w:val="en-GB" w:eastAsia="zh-CN"/>
        </w:rPr>
        <w:t xml:space="preserve">that </w:t>
      </w:r>
      <w:r w:rsidRPr="00D424AA">
        <w:rPr>
          <w:rFonts w:cs="Times New Roman"/>
          <w:lang w:val="en-GB"/>
        </w:rPr>
        <w:t>heat waves, regardless of the definition, have been becoming more frequent, longer-lasting, and hotter over more than three decades</w:t>
      </w:r>
      <w:r w:rsidRPr="00D424AA">
        <w:rPr>
          <w:rFonts w:cs="Times New Roman"/>
          <w:lang w:val="en-GB" w:eastAsia="zh-CN"/>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88/1748-9326/11/5/054016", "ISSN" : "1748-9326",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1", "issue" : "5", "issued" : { "date-parts" : [ [ "2016", "5", "1" ] ] }, "page" : "054016", "title" : "When will unusual heat waves become normal in a warming Africa?", "translator" : [ { "dropping-particle" : "", "family" : "S592", "given" : "", "non-dropping-particle" : "", "parse-names" : false, "suffix" : "" } ], "type" : "article-journal", "volume" : "11" }, "uris" : [ "http://www.mendeley.com/documents/?uuid=c0f13485-98c9-3499-ad33-747d2f3f40a6" ] }, { "id" : "ITEM-2", "itemData" : { "DOI" : "10.5194/nhess-16-821-2016", "ISSN" : "1684-9981", "abstract" : "Abstract. In recent decades there has been an increase in magnitude and occurrence of heat waves and a decrease of cold waves, both of which may be related to the anthropogenic influence. This study describes the extreme temperature regime of heat waves and cold waves across South America over recent years (1980&amp;ndash;2014). Temperature records come from the Global Surface Summary of the Day (GSOD), a climatological data set produced by the National Climatic Data Center that provides records of daily maximum and minimum temperatures acquired worldwide. The magnitude of heat waves and cold waves for each GSOD station are quantified on an annual basis by means of the Heat Wave Magnitude Index and the Cold Wave Magnitude Index. Results indicate an increase in intensity and in frequency of heat waves, especially in the last 10 years. Conversely, no significant changes are detected for cold waves. In addition, the trend of the annual temperature range (i.e. yearly mean of Tmax &amp;ndash; yearly mean of Tmin) is positive &amp;ndash; up to 1&amp;deg;C per decade &amp;ndash; over the extratropics and negative &amp;ndash; up to 0.5&amp;deg;C per decade &amp;ndash; over the tropics.", "author" : [ { "dropping-particle" : "", "family" : "Ceccherini", "given" : "Guido", "non-dropping-particle" : "", "parse-names" : false, "suffix" : "" }, { "dropping-particle" : "", "family" : "Russo", "given" : "Simone", "non-dropping-particle" : "", "parse-names" : false, "suffix" : "" }, { "dropping-particle" : "", "family" : "Ameztoy", "given" : "Iban", "non-dropping-particle" : "", "parse-names" : false, "suffix" : "" }, { "dropping-particle" : "", "family" : "Romero", "given" : "Claudia Patricia", "non-dropping-particle" : "", "parse-names" : false, "suffix" : "" }, { "dropping-particle" : "", "family" : "Carmona-Moreno", "given" : "Cesar", "non-dropping-particle" : "", "parse-names" : false, "suffix" : "" } ], "container-title" : "Natural Hazards and Earth System Sciences", "id" : "ITEM-2", "issue" : "3", "issued" : { "date-parts" : [ [ "2016", "3", "21" ] ] }, "page" : "821-831", "title" : "Magnitude and frequency of heat and cold waves in recent decades: the case of South America", "translator" : [ { "dropping-particle" : "", "family" : "S1659", "given" : "", "non-dropping-particle" : "", "parse-names" : false, "suffix" : "" } ], "type" : "article-journal", "volume" : "16" }, "uris" : [ "http://www.mendeley.com/documents/?uuid=26848977-d493-4058-a4a7-69e8237d17bc" ] }, { "id" : "ITEM-3", "itemData" : { "DOI" : "10.1002/2015JD024303", "ISSN" : "2169897X", "author" : [ { "dropping-particle" : "", "family" : "Moron", "given" : "Vincent", "non-dropping-particle" : "", "parse-names" : false, "suffix" : "" }, { "dropping-particle" : "", "family" : "Oueslati", "given" : "Boutheina", "non-dropping-particle" : "", "parse-names" : false, "suffix" : "" }, { "dropping-particle" : "", "family" : "Pohl", "given" : "Benjamin", "non-dropping-particle" : "", "parse-names" : false, "suffix" : "" }, { "dropping-particle" : "", "family" : "Rome", "given" : "Sandra", "non-dropping-particle" : "", "parse-names" : false, "suffix" : "" }, { "dropping-particle" : "", "family" : "Janicot", "given" : "Serge", "non-dropping-particle" : "", "parse-names" : false, "suffix" : "" } ], "container-title" : "Journal of Geophysical Research: Atmospheres", "id" : "ITEM-3", "issue" : "10", "issued" : { "date-parts" : [ [ "2016", "5", "27" ] ] }, "page" : "5298-5319", "title" : "Trends of mean temperatures and warm extremes in northern tropical Africa (1961-2014) from observed and PPCA-reconstructed time series", "translator" : [ { "dropping-particle" : "", "family" : "S406", "given" : "", "non-dropping-particle" : "", "parse-names" : false, "suffix" : "" } ], "type" : "article-journal", "volume" : "121" }, "uris" : [ "http://www.mendeley.com/documents/?uuid=4c4d0c04-775c-30e2-be20-e816d45eb11e" ] }, { "id" : "ITEM-4", "itemData" : { "DOI" : "10.5194/nhess-17-115-2017", "ISSN" : "1684-9981", "abstract" : "Abstract. The purpose of this article is to show the extreme temperature regime of heat waves across Africa over recent years (1981\u20132015). Heat waves have been quantified using the Heat Wave Magnitude Index daily (HWMId), which merges the duration and the intensity of extreme temperature events into a single numerical index. The HWMId enables a comparison between heat waves with different timing and location, and it has been applied to maximum and minimum temperature records. The time series used in this study have been derived from (1) observations from the Global Summary of the Day (GSOD) and (2) reanalysis data from ERA-Interim. The analysis shows an increasing number of heat waves of both maxima and minima temperatures in the last decades. Results from heat wave analysis of maximum temperature (HWMIdtx) indicate an increase in intensity and frequency of extreme events. Specifically, from 1996 onwards it is possible to observe HWMIdtx spread with the maximum presence during 2006\u20132015. Between 2006 and 2015 the frequency (spatial coverage) of extreme heat waves had increased to 24.5 observations per year (60.1 % of land cover), as compared to 12.3 per year (37.3 % of land area) in the period from 1981 to 2005 for GSOD stations (reanalysis).", "author" : [ { "dropping-particle" : "", "family" : "Ceccherini", "given" : "Guido", "non-dropping-particle" : "", "parse-names" : false, "suffix" : "" }, { "dropping-particle" : "", "family" : "Russo", "given" : "Simone", "non-dropping-particle" : "", "parse-names" : false, "suffix" : "" }, { "dropping-particle" : "", "family" : "Ameztoy", "given" : "Iban", "non-dropping-particle" : "", "parse-names" : false, "suffix" : "" }, { "dropping-particle" : "", "family" : "Marchese", "given" : "Andrea Francesco", "non-dropping-particle" : "", "parse-names" : false, "suffix" : "" }, { "dropping-particle" : "", "family" : "Carmona-Moreno", "given" : "Cesar", "non-dropping-particle" : "", "parse-names" : false, "suffix" : "" } ], "container-title" : "Natural Hazards and Earth System Sciences", "id" : "ITEM-4", "issue" : "1", "issued" : { "date-parts" : [ [ "2017", "1", "30" ] ] }, "page" : "115-125", "title" : "Heat waves in Africa 1981\u20132015, observations and reanalysis", "translator" : [ { "dropping-particle" : "", "family" : "S3282", "given" : "", "non-dropping-particle" : "", "parse-names" : false, "suffix" : "" } ], "type" : "article-journal", "volume" : "17" }, "uris" : [ "http://www.mendeley.com/documents/?uuid=9cbe9939-e7fb-4639-b59f-099cb40a560d" ] }, { "id" : "ITEM-5", "itemData" : { "DOI" : "10.1002/jgrd.50667", "ISSN" : "2169897X", "author" : [ { "dropping-particle" : "", "family" : "Fontaine", "given" : "Bernard", "non-dropping-particle" : "", "parse-names" : false, "suffix" : "" }, { "dropping-particle" : "", "family" : "Janicot", "given" : "Serge", "non-dropping-particle" : "", "parse-names" : false, "suffix" : "" }, { "dropping-particle" : "", "family" : "Monerie", "given" : "Paul-Arthur", "non-dropping-particle" : "", "parse-names" : false, "suffix" : "" } ], "container-title" : "Journal of Geophysical Research: Atmospheres", "id" : "ITEM-5", "issue" : "15", "issued" : { "date-parts" : [ [ "2013", "8", "16" ] ] }, "page" : "8536-8552", "title" : "Recent changes in air temperature, heat waves occurrences, and atmospheric circulation in Northern Africa", "translator" : [ { "dropping-particle" : "", "family" : "S1156", "given" : "", "non-dropping-particle" : "", "parse-names" : false, "suffix" : "" } ], "type" : "article-journal", "volume" : "118" }, "uris" : [ "http://www.mendeley.com/documents/?uuid=3db5c9f4-47e1-48c3-a255-061cfffb949d" ] }, { "id" : "ITEM-6", "itemData" : { "DOI" : "10.1007/s10584-016-1661-x", "ISBN" : "0165-0009\r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6", "issue" : "1-2", "issued" : { "date-parts" : [ [ "2016", "7" ] ] }, "page" : "105-119", "publisher" : "Springer Netherlands", "title" : "Multi-hazard assessment in Europe under climate change", "translator" : [ { "dropping-particle" : "", "family" : "S2272", "given" : "", "non-dropping-particle" : "", "parse-names" : false, "suffix" : "" } ], "type" : "article-journal", "volume" : "137" }, "uris" : [ "http://www.mendeley.com/documents/?uuid=85b80df7-923e-421f-860f-717cc1f7714a" ] }, { "id" : "ITEM-7", "itemData" : { "DOI" : "10.1016/j.wace.2013.07.005", "ISBN" : "22120947", "ISSN" : "22120947", "abstract" : "Climate variability and change affect most socioeconomic sectors in West Africa. It is now admitted that the variability of climate has increased since the 1950s mainly because of the increased concentration of anthropogenic greenhouse gases in the atmosphere. In this study, we analyze the evolution of some extreme temperature and precipitation indices over a large area of West Africa spanning from latitudes 10-25\u00b0N and longitudes 17\u00b0W-15\u00b0E. The results show a general warming trend throughout the region during the period from 1960 to 2010, namely through a negative trend in the number of cool nights, and more frequent warm days and warm spells. This was the case not only for locations inside the continent, but also for those in coastal areas. Trends in rainfall related indices are not as uniform as the ones in temperatures. Nevertheless, a general tendency of decreased annual total rainfall and maximum number of consecutive wet days characterizes the study period. The cumulated rainfall of extremely wet days shows a positive trend in most locations. As for the maximum number of consecutive wet days, it shows an overall decreasing trend from 1960 to the mid 1980s, but starting from the late 1980s, an increasing trend is observed in several locations, indicating that extreme rainfall events have become more frequent in the West African Sahel during the last decade, compared to the 1961-1990 period. Policy implications of these observed trends may include investment and promotion of low cost and environmentally friendly energy production systems, the redesign of infrastructure and production systems to account for higher risks of losses due to floods and/or droughts, and the promotion of research for more heat tolerant crop/animal species and cultivars/breeds. \u00a9 2013 The Authors.", "author" : [ { "dropping-particle" : "", "family" : "Mouhamed", "given" : "Ly", "non-dropping-particle" : "", "parse-names" : false, "suffix" : "" }, { "dropping-particle" : "", "family" : "Traore", "given" : "Seydou</w:instrText>
      </w:r>
      <w:r w:rsidR="00FF6231" w:rsidRPr="006A2665">
        <w:rPr>
          <w:rFonts w:cs="Times New Roman"/>
        </w:rPr>
        <w:instrText xml:space="preserve"> B.", "non-dropping-particle" : "", "parse-names" : false, "suffix" : "" }, { "dropping-particle" : "", "family" : "Alhassane", "given" : "Agali", "non-dropping-particle" : "", "parse-names" : false, "suffix" : "" }, { "dropping-particle" : "", "family" : "Sarr", "given" : "Beno\u00eet", "non-dropping-particle" : "", "parse-names" : false, "suffix" : "" } ], "container-title" : "Weather and Climate Extremes", "id" : "ITEM-7", "issued" : { "date-parts" : [ [ "2013" ] ] }, "title" : "Evolution of some observed climate extremes in the West African Sahel", "translator" : [ { "dropping-particle" : "", "family" : "S213", "given" : "", "non-dropping-particle" : "", "parse-names" : false, "suffix" : "" } ], "type" : "article-journal" }, "uris" : [ "http://www.mendeley.com/documents/?uuid=a7c81296-746a-328c-87bd-f2cd6e69254b" ] } ], "mendeley" : { "formattedCitation" : "(Fontaine et al., 2013; Mouhamed et al., 2013; Ceccherini et al., 2016, 2017; Forzieri et al., 2016; Moron et al., 2016; Russo et al., 2016)", "plainTextFormattedCitation" : "(Fontaine et al., 2013; Mouhamed et al., 2013; Ceccherini et al., 2016, 2017; Forzieri et al., 2016; Moron et al., 2016; Russo et al., 2016)", "previouslyFormattedCitation" : "(Fontaine et al., 2013; Mouhamed et al., 2013; Ceccherini et al., 2016, 2017; Forzieri et al., 2016; Moron et al., 2016; Russo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Fontaine et al., 2013; Mouhamed et al., 2013; Ceccherini et al., 2016, 2017; Forzieri et al., 2016; Moron et al., 2016; Russo et al., 2016)</w:t>
      </w:r>
      <w:r w:rsidRPr="00D424AA">
        <w:rPr>
          <w:rFonts w:cs="Times New Roman"/>
          <w:lang w:val="en-GB"/>
        </w:rPr>
        <w:fldChar w:fldCharType="end"/>
      </w:r>
      <w:r w:rsidRPr="00841A35">
        <w:rPr>
          <w:rFonts w:cs="Times New Roman"/>
          <w:lang w:val="nb-NO"/>
        </w:rPr>
        <w:t>.</w:t>
      </w:r>
      <w:r w:rsidRPr="00D424AA">
        <w:rPr>
          <w:rFonts w:cs="Times New Roman"/>
          <w:lang w:val="nb-NO" w:eastAsia="zh-CN"/>
        </w:rPr>
        <w:t xml:space="preserve"> </w:t>
      </w:r>
      <w:r w:rsidRPr="00D424AA">
        <w:rPr>
          <w:rFonts w:cs="Times New Roman"/>
          <w:lang w:val="en-GB"/>
        </w:rPr>
        <w:t xml:space="preserve">The majority of heat wave characteristics examined in China between 1961-2014 show increases in heat wave days, consistent with warming </w:t>
      </w:r>
      <w:r w:rsidRPr="00D424AA">
        <w:rPr>
          <w:rFonts w:cs="Times New Roman"/>
          <w:lang w:val="en-GB"/>
        </w:rPr>
        <w:fldChar w:fldCharType="begin" w:fldLock="1"/>
      </w:r>
      <w:r w:rsidR="00FF6231">
        <w:rPr>
          <w:rFonts w:cs="Times New Roman"/>
          <w:lang w:val="en-GB"/>
        </w:rPr>
        <w:instrText>ADDIN CSL_CITATION { "citationItems" : [ { "id" : "ITEM-1", "itemData" : { "DOI" : "10.1007/s00382-016-3315-0", "author" : [ { "dropping-particle" : "", "family" : "You", "given" : "Qinlong", "non-dropping-particle" : "", "parse-names" : false, "suffix" : "" }, { "dropping-particle" : "", "family" : "Jiang", "given" : "Zhihong", "non-dropping-particle" : "", "parse-names" : false, "suffix" : "" }, { "dropping-particle" : "", "family" : "Kong", "given" : "Lei", "non-dropping-particle" : "", "parse-names" : false, "suffix" : "" }, { "dropping-particle" : "", "family" : "Wu", "given" : "Zhiwei", "non-dropping-particle" : "", "parse-names" : false, "suffix" : "" }, { "dropping-particle" : "", "family" : "Bo", "given" : "Yuntao", "non-dropping-particle" : "", "parse-names" : false, "suffix" : "" }, { "dropping-particle" : "", "family" : "Kang", "given" : "Shichang", "non-dropping-particle" : "", "parse-names" : false, "suffix" : "" }, { "dropping-particle" : "", "family" : "Pepin", "given" : "Nick", "non-dropping-particle" : "", "parse-names" : false, "suffix" : "" } ], "container-title" : "Climate Dynamics", "id" : "ITEM-1", "issued" : { "date-parts" : [ [ "2017" ] ] }, "page" : "3975-3989", "title" : "A comparison of heat wave climatologies and trends in China based on multiple definitions", "translator" : [ { "dropping-particle" : "", "family" : "S2192", "given" : "", "non-dropping-particle" : "", "parse-names" : false, "suffix" : "" } ], "type" : "article-journal", "volume" : "48" }, "uris" : [ "http://www.mendeley.com/documents/?uuid=cec11725-c602-4af4-b12f-bf0220ef5323" ] }, { "id" : "ITEM-2", "itemData" : { "DOI" : "10.1007/s00704-020-03285-2", "ISSN" : "0177-798X", "author" : [ { "dropping-particle" : "", "family" : "Xie", "given" : "Wenxin", "non-dropping-particle" : "", "parse-names" : false, "suffix" : "" }, { "dropping-particle" : "", "family" : "Zhou", "given" : "Botao", "non-dropping-particle" : "", "parse-names" : false, "suffix" : "" }, { "dropping-particle" : "", "family" : "You", "given" : "Qinglong", "non-dropping-particle" : "", "parse-names" : false, "suffix" : "" }, { "dropping-particle" : "", "family" : "Zhang", "given" : "Yuqing", "non-dropping-particle" : "", "parse-names" : false, "suffix" : "" }, { "dropping-particle" : "", "family" : "Ullah", "given" : "Safi", "non-dropping-particle" : "", "parse-names" : false, "suffix" : "" } ], "container-title" : "Theoretical and Applied Climatology", "id" : "ITEM-2", "issue" : "3-4", "issued" : { "date-parts" : [ [ "2020", "8", "14" ] ] }, "page" : "1529-1540", "title" : "Observed changes in heat waves with different severities in China during 1961\u20132015", "translator" : [ { "dropping-particle" : "", "family" : "S3283", "given" : "", "non-dropping-particle" : "", "parse-names" : false, "suffix" : "" } ], "type" : "article-journal", "volume" : "141" }, "uris" : [ "http://www.mendeley.com/documents/?uuid=9febe236-ff57-449b-8e73-62fb54ab75a9" ] } ], "mendeley" : { "formattedCitation" : "(You et al., 2017; Xie et al., 2020)", "plainTextFormattedCitation" : "(You et al., 2017; Xie et al., 2020)", "previouslyFormattedCitation" : "(You et al., 2017; Xie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ou et al., 2017; Xie et al., 2020)</w:t>
      </w:r>
      <w:r w:rsidRPr="00D424AA">
        <w:rPr>
          <w:rFonts w:cs="Times New Roman"/>
          <w:lang w:val="en-GB"/>
        </w:rPr>
        <w:fldChar w:fldCharType="end"/>
      </w:r>
      <w:r w:rsidRPr="00841A35">
        <w:rPr>
          <w:rFonts w:cs="Times New Roman"/>
          <w:lang w:val="en-GB"/>
        </w:rPr>
        <w:t>. Increase</w:t>
      </w:r>
      <w:r w:rsidRPr="00D424AA">
        <w:rPr>
          <w:rFonts w:cs="Times New Roman"/>
          <w:lang w:val="en-GB"/>
        </w:rPr>
        <w:t xml:space="preserve">s in the frequency and duration of heat waves are also observed in Mongolia </w:t>
      </w:r>
      <w:r w:rsidRPr="00D424AA">
        <w:rPr>
          <w:rFonts w:cs="Times New Roman"/>
          <w:lang w:val="en-GB"/>
        </w:rPr>
        <w:fldChar w:fldCharType="begin" w:fldLock="1"/>
      </w:r>
      <w:r w:rsidR="00FF6231">
        <w:rPr>
          <w:rFonts w:cs="Times New Roman"/>
          <w:lang w:val="en-GB"/>
        </w:rPr>
        <w:instrText>ADDIN CSL_CITATION { "citationItems" : [ { "id" : "ITEM-1", "itemData" : { "DOI" : "10.1002/asl.616", "ISSN" : "1530261X", "author" : [ { "dropping-particle" : "", "family" : "Erdenebat", "given" : "Enkhbat", "non-dropping-particle" : "", "parse-names" : false, "suffix" : "" }, { "dropping-particle" : "", "family" : "Sato", "given" : "Tomonori", "non-dropping-particle" : "", "parse-names" : false, "suffix" : "" } ], "container-title" : "Atmospheric Science Letters", "id" : "ITEM-1", "issue" : "2", "issued" : { "date-parts" : [ [ "2016", "2" ] ] }, "page" : "135-140", "title" : "Recent increase in heat wave frequency around Mongolia: role of atmospheric forcing and possible influence of soil moisture deficit", "translator" : [ { "dropping-particle" : "", "family" : "S2299", "given" : "", "non-dropping-particle" : "", "parse-names" : false, "suffix" : "" } ], "type" : "article-journal", "volume" : "17" }, "uris" : [ "http://www.mendeley.com/documents/?uuid=e60bfa7a-337c-4a07-9c27-c2462e78d3fe" ] } ], "mendeley" : { "formattedCitation" : "(Erdenebat and Sato, 2016)", "plainTextFormattedCitation" : "(Erdenebat and Sato, 2016)", "previouslyFormattedCitation" : "(Erdenebat and Sato,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rdenebat and Sato, 2016)</w:t>
      </w:r>
      <w:r w:rsidRPr="00D424AA">
        <w:rPr>
          <w:rFonts w:cs="Times New Roman"/>
          <w:lang w:val="en-GB"/>
        </w:rPr>
        <w:fldChar w:fldCharType="end"/>
      </w:r>
      <w:r w:rsidRPr="00841A35">
        <w:rPr>
          <w:rFonts w:cs="Times New Roman"/>
          <w:lang w:val="en-GB"/>
        </w:rPr>
        <w:t xml:space="preserve"> and India </w:t>
      </w:r>
      <w:r w:rsidRPr="00D424AA">
        <w:rPr>
          <w:rFonts w:cs="Times New Roman"/>
          <w:lang w:val="en-GB"/>
        </w:rPr>
        <w:fldChar w:fldCharType="begin" w:fldLock="1"/>
      </w:r>
      <w:r w:rsidR="00FF6231">
        <w:rPr>
          <w:rFonts w:cs="Times New Roman"/>
          <w:lang w:val="en-GB"/>
        </w:rPr>
        <w:instrText>ADDIN CSL_CITATION { "citationItems" : [ { "id" : "ITEM-1", "itemData" : { "DOI" : "10.1038/srep24395", "ISBN" : "2045-2322", "ISSN" : "20452322", "PMID" : "27079921", "abstract" : "India suffers from major heatwaves during March-June. The rising trend of number of intense heatwaves in recent decades has been vaguely attributed to global warming. Since the heat waves have a serious effect on human mortality, root causes of these heatwaves need to be clarified. Based on the observed patterns and statistical analyses of the maximum temperature variability, we identified two types of heatwaves. The first-type of heatwave over the north-central India is found to be associated with blocking over the North Atlantic. The blocking over North Atlantic results in a cyclonic anomaly west of North Africa at upper levels. The stretching of vorticity generates a Rossby wave source of anomalous Rossby waves near the entrance of the African Jet. The resulting quasi-stationary Rossby wave-train along the Jet has a positive phase over Indian subcontinent causing anomalous sinking motion and thereby heatwave conditions over India. On the other hand, the second-type of heatwave over the coastal eastern India is found to be due to the anomalous Matsuno-Gill response to the anomalous cooling in the Pacific. The Matsuno-Gill response is such that it generates northwesterly anomalies over the landmass reducing the land-sea breeze, resulting in heatwaves.", "author" : [ { "dropping-particle" : "V.", "family" : "Ratnam", "given" : "J.", "non-dropping-particle" : "", "parse-names" : false, "suffix" : "" }, { "dropping-particle" : "", "family" : "Behera", "given" : "Swadhin K.", "non-dropping-particle" : "", "parse-names" : false, "suffix" : "" }, { "dropping-particle" : "", "family" : "Ratna", "given" : "Satyaban B.", "non-dropping-particle" : "", "parse-names" : false, "suffix" : "" }, { "dropping-particle" : "", "family" : "Rajeevan", "given" : "M.", "non-dropping-particle" : "", "parse-names" : false, "suffix" : "" }, { "dropping-particle" : "", "family" : "Yamagata", "given" : "Toshio", "non-dropping-particle" : "", "parse-names" : false, "suffix" : "" } ], "container-title" : "Scientific Reports", "id" : "ITEM-1", "issued" : { "date-parts" : [ [ "2016" ] ] }, "page" : "1-11", "publisher" : "Nature Publishing Group", "title" : "Anatomy of Indian heatwaves", "translator" : [ { "dropping-particle" : "", "family" : "S817", "given" : "", "non-dropping-particle" : "", "parse-names" : false, "suffix" : "" } ], "type" : "article-journal", "volume" : "6" }, "uris" : [ "http://www.mendeley.com/documents/?uuid=90b9e2b0-c20a-4cac-8147-631aa37f9581" ] }, { "id" : "ITEM-2", "itemData" : { "author" : [ { "dropping-particle" : "", "family" : "Rohini", "given" : "P", "non-dropping-particle" : "", "parse-names" : false, "suffix" : "" }, { "dropping-particle" : "", "family" : "Rajeevan", "given" : "M", "non-dropping-particle" : "", "parse-names" : false, "suffix" : "" }, { "dropping-particle" : "", "family" : "Srivastava", "given" : "A K", "non-dropping-particle" : "", "parse-names" : false, "suffix" : "" } ], "container-title" : "Scientific Reports", "id" : "ITEM-2", "issued" : { "date-parts" : [ [ "2016", "5" ] ] }, "page" : "1-9", "title" : "On the Variability and Increasing Trends of Heat Waves over India", "translator" : [ { "dropping-particle" : "", "family" : "S132", "given" : "", "non-dropping-particle" : "", "parse-names" : false, "suffix" : "" } ], "type" : "article-journal" }, "uris" : [ "http://www.mendeley.com/documents/?uuid=bb0ed3e0-5e0e-4c69-bd84-c49153d2e1c4" ] } ], "mendeley" : { "formattedCitation" : "(Ratnam et al., 2016; Rohini et al., 2016)", "plainTextFormattedCitation" : "(Ratnam et al., 2016; Rohini et al., 2016)", "previouslyFormattedCitation" : "(Ratnam et al., 2016; Rohini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atnam et al., 2016; Rohini et al., 2016)</w:t>
      </w:r>
      <w:r w:rsidRPr="00D424AA">
        <w:rPr>
          <w:rFonts w:cs="Times New Roman"/>
          <w:lang w:val="en-GB"/>
        </w:rPr>
        <w:fldChar w:fldCharType="end"/>
      </w:r>
      <w:r w:rsidRPr="00841A35">
        <w:rPr>
          <w:rFonts w:cs="Times New Roman"/>
          <w:lang w:val="en-GB"/>
        </w:rPr>
        <w:t>. In the</w:t>
      </w:r>
      <w:r w:rsidRPr="00D424AA">
        <w:rPr>
          <w:rFonts w:cs="Times New Roman"/>
          <w:lang w:val="en-GB"/>
        </w:rPr>
        <w:t xml:space="preserve"> UK, the lengths of short heat waves have increased since the 1970s, while the lengths of long heat waves (over 10 days) have decreased over some stations in the southeast of England </w:t>
      </w:r>
      <w:commentRangeStart w:id="809"/>
      <w:r w:rsidRPr="00D424AA">
        <w:rPr>
          <w:rFonts w:cs="Times New Roman"/>
          <w:lang w:val="en-GB"/>
        </w:rPr>
        <w:fldChar w:fldCharType="begin" w:fldLock="1"/>
      </w:r>
      <w:ins w:id="810" w:author="Robin Matthews" w:date="2021-07-13T18:15:00Z">
        <w:r w:rsidR="005430AD">
          <w:rPr>
            <w:rFonts w:cs="Times New Roman"/>
            <w:lang w:val="en-GB"/>
          </w:rPr>
          <w:instrText>ADDIN CSL_CITATION { "citationItems" : [ { "id" : "ITEM-1", "itemData" : { "DOI" : "10.3390/atmos8100191", "author" : [ { "dropping-particle" : "", "family" : "Sanderson", "given" : "Michael", "non-dropping-particle" : "", "parse-names" : false, "suffix" : "" }, { "dropping-particle" : "", "family" : "Economou", "given" : "Theo", "non-dropping-particle" : "", "parse-names" : false, "suffix" : "" }, { "dropping-particle" : "", "family" : "Salmon", "given" : "Kate", "non-dropping-particle" : "", "parse-names" : false, "suffix" : "" }, { "dropping-particle" : "", "family" : "Jones", "given" : "Sarah", "non-dropping-particle" : "", "parse-names" : false, "suffix" : "" } ], "container-title" : "Atmosphere", "id" : "ITEM-1", "issue" : "12", "issued" : { "date-parts" : [ [ "2017", "12" ] ] }, "page" : "117-191", "title" : "Historical Trends and Variability in Heat Waves in the United Kingdom", "translator" : [ { "dropping-particle" : "", "family" : "S131", "given" : "", "non-dropping-particle" : "", "parse-names" : false, "suffix" : "" } ], "type" : "article-journal", "volume" : "8" }, "uris" : [ "http://www.mendeley.com/documents/?uuid=42c7198d-e07d-40d3-aa7e-8095902efbb1" ] } ], "mendeley" : { "formattedCitation" : "(Sanderson et al., 2017b)", "manualFormatting" : "(M. Sanderson et al., 2017)", "plainTextFormattedCitation" : "(Sanderson et al., 2017b)", "previouslyFormattedCitation" : "(Sanderson et al., 2017b)" }, "properties" : { "noteIndex" : 0 }, "schema" : "https://github.com/citation-style-language/schema/raw/master/csl-citation.json" }</w:instrText>
        </w:r>
      </w:ins>
      <w:del w:id="811" w:author="Robin Matthews" w:date="2021-07-13T18:15:00Z">
        <w:r w:rsidR="00FF6231" w:rsidDel="005430AD">
          <w:rPr>
            <w:rFonts w:cs="Times New Roman"/>
            <w:lang w:val="en-GB"/>
          </w:rPr>
          <w:delInstrText>ADDIN CSL_CITATION { "citationItems" : [ { "id" : "ITEM-1", "itemData" : { "DOI" : "10.3390/atmos8100191", "author" : [ { "dropping-particle" : "", "family" : "Sanderson", "given" : "Michael", "non-dropping-particle" : "", "parse-names" : false, "suffix" : "" }, { "dropping-particle" : "", "family" : "Economou", "given" : "Theo", "non-dropping-particle" : "", "parse-names" : false, "suffix" : "" }, { "dropping-particle" : "", "family" : "Salmon", "given" : "Kate", "non-dropping-particle" : "", "parse-names" : false, "suffix" : "" }, { "dropping-particle" : "", "family" : "Jones", "given" : "Sarah", "non-dropping-particle" : "", "parse-names" : false, "suffix" : "" } ], "container-title" : "Atmosphere", "id" : "ITEM-1", "issue" : "12", "issued" : { "date-parts" : [ [ "2017", "12" ] ] }, "page" : "117-191", "title" : "Historical Trends and Variability in Heat Waves in the United Kingdom", "translator" : [ { "dropping-particle" : "", "family" : "S131", "given" : "", "non-dropping-particle" : "", "parse-names" : false, "suffix" : "" } ], "type" : "article-journal", "volume" : "8" }, "uris" : [ "http://www.mendeley.com/documents/?uuid=42c7198d-e07d-40d3-aa7e-8095902efbb1" ] } ], "mendeley" : { "formattedCitation" : "(Sanderson et al., 2017b)", "plainTextFormattedCitation" : "(Sanderson et al., 2017b)", "previouslyFormattedCitation" : "(Sanderson et al., 2017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812" w:author="Robin Matthews" w:date="2021-07-13T18:15:00Z">
        <w:r w:rsidR="005430AD">
          <w:rPr>
            <w:rFonts w:cs="Times New Roman"/>
            <w:noProof/>
            <w:lang w:val="en-GB"/>
          </w:rPr>
          <w:t xml:space="preserve">M. </w:t>
        </w:r>
      </w:ins>
      <w:r w:rsidR="00A26296">
        <w:rPr>
          <w:rFonts w:cs="Times New Roman"/>
          <w:noProof/>
          <w:lang w:val="en-GB"/>
        </w:rPr>
        <w:t>Sanderson et al., 2017</w:t>
      </w:r>
      <w:del w:id="813" w:author="Robin Matthews" w:date="2021-07-13T18:15:00Z">
        <w:r w:rsidR="00A26296" w:rsidDel="005430AD">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809"/>
      <w:r w:rsidR="00A26296">
        <w:rPr>
          <w:rStyle w:val="Marquedecommentaire"/>
        </w:rPr>
        <w:commentReference w:id="809"/>
      </w:r>
      <w:r w:rsidRPr="00841A35">
        <w:rPr>
          <w:rFonts w:cs="Times New Roman"/>
          <w:lang w:val="en-GB"/>
        </w:rPr>
        <w:t>.</w:t>
      </w:r>
      <w:r w:rsidRPr="00D424AA">
        <w:rPr>
          <w:rFonts w:cs="Times New Roman"/>
          <w:lang w:val="en-GB" w:eastAsia="zh-CN"/>
        </w:rPr>
        <w:t xml:space="preserve"> </w:t>
      </w:r>
      <w:r w:rsidRPr="00D424AA">
        <w:rPr>
          <w:rFonts w:eastAsia="SimSun" w:cs="Times New Roman"/>
          <w:lang w:val="en-GB" w:eastAsia="zh-CN"/>
        </w:rPr>
        <w:t xml:space="preserve">In </w:t>
      </w:r>
      <w:r w:rsidRPr="00D424AA">
        <w:rPr>
          <w:rFonts w:cs="Times New Roman"/>
          <w:lang w:val="en-GB"/>
        </w:rPr>
        <w:t>Central and South America</w:t>
      </w:r>
      <w:r w:rsidRPr="00D424AA">
        <w:rPr>
          <w:rFonts w:cs="Times New Roman"/>
          <w:lang w:val="en-GB" w:eastAsia="zh-CN"/>
        </w:rPr>
        <w:t>,</w:t>
      </w:r>
      <w:r w:rsidRPr="00D424AA">
        <w:rPr>
          <w:rFonts w:eastAsia="SimSun" w:cs="Times New Roman"/>
          <w:lang w:val="en-GB"/>
        </w:rPr>
        <w:t xml:space="preserve"> </w:t>
      </w:r>
      <w:r w:rsidRPr="00D424AA">
        <w:rPr>
          <w:rFonts w:eastAsia="SimSun" w:cs="Times New Roman"/>
          <w:lang w:val="en-GB" w:eastAsia="zh-CN"/>
        </w:rPr>
        <w:t xml:space="preserve">there are increases in the frequency of heat waves </w:t>
      </w:r>
      <w:r w:rsidRPr="00D424AA">
        <w:rPr>
          <w:rFonts w:cs="Times New Roman"/>
          <w:lang w:val="en-GB" w:eastAsia="zh-CN"/>
        </w:rPr>
        <w:fldChar w:fldCharType="begin" w:fldLock="1"/>
      </w:r>
      <w:r w:rsidR="007D2D56">
        <w:rPr>
          <w:rFonts w:cs="Times New Roman"/>
          <w:lang w:val="en-GB" w:eastAsia="zh-CN"/>
        </w:rPr>
        <w:instrText>ADDIN CSL_CITATION { "citationItems" : [ { "id" : "ITEM-1", "itemData" : { "DOI" : "10.5194/nhess-16-821-2016", "ISSN" : "1684-9981", "abstract" : "Abstract. In recent decades there has been an increase in magnitude and occurrence of heat waves and a decrease of cold waves, both of which may be related to the anthropogenic influence. This study describes the extreme temperature regime of heat waves and cold waves across South America over recent years (1980&amp;ndash;2014). Temperature records come from the Global Surface Summary of the Day (GSOD), a climatological data set produced by the National Climatic Data Center that provides records of daily maximum and minimum temperatures acquired worldwide. The magnitude of heat waves and cold waves for each GSOD station are quantified on an annual basis by means of the Heat Wave Magnitude Index and the Cold Wave Magnitude Index. Results indicate an increase in intensity and in frequency of heat waves, especially in the last 10 years. Conversely, no significant changes are detected for cold waves. In addition, the trend of the annual temperature range (i.e. yearly mean of Tmax &amp;ndash; yearly mean of Tmin) is positive &amp;ndash; up to 1&amp;deg;C per decade &amp;ndash; over the extratropics and negative &amp;ndash; up to 0.5&amp;deg;C per decade &amp;ndash; over the tropics.", "author" : [ { "dropping-particle" : "", "family" : "Ceccherini", "given" : "Guido", "non-dropping-particle" : "", "parse-names" : false, "suffix" : "" }, { "dropping-particle" : "", "family" : "Russo", "given" : "Simone", "non-dropping-particle" : "", "parse-names" : false, "suffix" : "" }, { "dropping-particle" : "", "family" : "Ameztoy", "given" : "Iban", "non-dropping-particle" : "", "parse-names" : false, "suffix" : "" }, { "dropping-particle" : "", "family" : "Romero", "given" : "Claudia Patricia", "non-dropping-particle" : "", "parse-names" : false, "suffix" : "" }, { "dropping-particle" : "", "family" : "Carmona-Moreno", "given" : "Cesar", "non-dropping-particle" : "", "parse-names" : false, "suffix" : "" } ], "container-title" : "Natural Hazards and Earth System Sciences", "id" : "ITEM-1", "issue" : "3", "issued" : { "date-parts" : [ [ "2016", "3", "21" ] ] }, "page" : "821-831", "title" : "Magnitude and frequency of heat and cold waves in recent decades: the case of South America", "translator" : [ { "dropping-particle" : "", "family" : "S1659", "given" : "", "non-dropping-particle" : "", "parse-names" : false, "suffix" : "" } ], "type" : "article-journal", "volume" : "16" }, "uris" : [ "http://www.mendeley.com/documents/?uuid=26848977-d493-4058-a4a7-69e8237d17bc" ] }, { "id" : "ITEM-2", "itemData" : { "DOI" : "10.1002/wcc.316", "ISSN" : "17577780",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REs Climate Change", "id" : "ITEM-2", "issue" : "2", "issued" : { "date-parts" : [ [ "2015", "3" ] ] }, "page" : "151-169", "publisher" : "Wiley-Blackwell", "title" : "Climate change in Argentina: trends, projections, impacts and adaptation", "translator" : [ { "dropping-particle" : "", "family" : "S366", "given" : "", "non-dropping-particle" : "", "parse-names" : false, "suffix" : "" } ], "type" : "article-journal", "volume" : "6" }, "uris" : [ "http://www.mendeley.com/documents/?uuid=8ca4d311-4323-450a-b16e-0e7b6b0abd02" ] }, { "id" : "ITEM-3", "itemData" : { "DOI" : "10.1590/0102-778631231420150077", "ISSN" : "0102-7786", "abstract" : "Resumo As ondas de calor impactam setores socioecon\u00f4micos em diversas regi\u00f5es do mundo. Dentro deste tema, o efeito do calor \u00e0 sa\u00fade p\u00fablica \u00e9 um dos mais estudados, especialmente no que tange ao aumento da taxa de mortalidade humana. Procurando dar subs\u00eddios para poss\u00edveis a\u00e7\u00f5es mitigadoras no Brasil, o presente estudo prop\u00f5e apresentar as caracter\u00edsticas de frequ\u00eancia, dura\u00e7\u00e3o, abrang\u00eancia espacial e intensidade das ondas de calor. Utilizou-se dados de temperatura m\u00e1xima di\u00e1ria (Tmax) da s\u00e9rie hist\u00f3rica (1961-2014) de 265 esta\u00e7\u00f5es meteorol\u00f3gicas do Instituto Nacional de Meteorologia (INMET), separadas em tr\u00eas \u00e1reas do Brasil. Primeiramente, selecionou-se os eventos que, durante tr\u00eas ou mais dias, pelo menos a metade das observa\u00e7\u00f5es na \u00e1rea apresentaram Tmax superando a m\u00e9dia de Tmax mais um desvio padr\u00e3o. Posteriormente, a m\u00e9dia espacial e temporal da Tmax foi definida como intensidade, Int. Por fim, os eventos com valores superiores ao terceiro quartil de Int foram definidos como ondas de calor. Foram encontradas 11 ondas de calor na \u00e1rea 1, 23 na \u00e1rea 2 e 31 na \u00e1rea 3, a maioria na primavera e/ou ver\u00e3o. Nosso principal achado mostra que o n\u00famero de ondas de calor tem aumentado ao longo das \u00faltimas cinco d\u00e9cadas, sendo a maioria das ocorr\u00eancias concentradas ap\u00f3s os anos 2000, na atual fase fria da Oscila\u00e7\u00e3o Decadal do Pac\u00edfico (ODP). Tamb\u00e9m nesse per\u00edodo, foram verificadas as ondas de calor mais duradouras e intensas. As conclus\u00f5es deste trabalho sobre frequ\u00eancia, dura\u00e7\u00e3o e intensidade das ondas de calor aparecem como forte indicativo de que as mudan\u00e7as clim\u00e1ticas globais t\u00eam influenciado o campo de temperatura no Brasil.", "author" : [ { "dropping-particle" : "", "family" : "Bitencourt", "given" : "Daniel Pires", "non-dropping-particle" : "", "parse-names" : false, "suffix" : "" }, { "dropping-particle" : "", "family" : "Fuentes", "given" : "M\u00e1rcia Vetromilla", "non-dropping-particle" : "", "parse-names" : false, "suffix" : "" }, { "dropping-particle" : "", "family" : "Maia", "given" : "Paulo Alves", "non-dropping-particle" : "", "parse-names" : false, "suffix" : "" }, { "dropping-particle" : "", "family" : "Amorim", "given" : "Fabiano Tigueiro", "non-dropping-particle" : "", "parse-names" : false, "suffix" : "" } ], "container-title" : "Revista Brasileira de Meteorologia", "id" : "ITEM-3", "issue" : "4", "issued" : { "date-parts" : [ [ "2016", "12" ] ] }, "page" : "506-517", "title" : "Frequ\u00eancia, Dura\u00e7\u00e3o, Abrang\u00eancia Espacial e Intensidadedas Ondas de Calor no Brasil", "translator" : [ { "dropping-particle" : "", "family" : "S1856", "given" : "", "non-dropping-particle" : "", "parse-names" : false, "suffix" : "" } ], "type" : "article-journal", "volume" : "31" }, "uris" : [ "http://www.mendeley.com/documents/?uuid=18795760-ad8b-4a1a-a95b-d2779f5637c1" ] }, { "id" : "ITEM-4", "itemData" : { "DOI" : "10.1016/j.gloplacha.2018.08.007", "ISSN" : "09218181", "author" : [ { "dropping-particle" : "", "family" : "Piticar", "given" : "Adrian", "non-dropping-particle" : "", "parse-names" : false, "suffix" : "" } ], "container-title" : "Global and Planetary Change", "id" : "ITEM-4", "issued" : { "date-parts" : [ [ "2018", "10" ] ] }, "page" : "234-246", "title" : "Changes in heat waves in Chile", "translator" : [ { "dropping-particle" : "", "family" : "S3279", "given" : "", "non-dropping-particle" : "", "parse-names" : false, "suffix" : "" } ], "type" : "article-journal", "volume" : "169" }, "uris" : [ "http://www.mendeley.com/documents/?uuid=378d71ea-b1a3-407a-9bee-87e83a899acb" ] } ], "mendeley" : { "formattedCitation" : "(Barros et al., 2015; Bitencourt et al., 2016; Ceccherini et al., 2016; Piticar, 2018)", "plainTextFormattedCitation" : "(Barros et al., 2015; Bitencourt et al., 2016; Ceccherini et al., 2016; Piticar, 2018)", "previouslyFormattedCitation" : "(Barros et al., 2015; Bitencourt et al., 2016; Ceccherini et al., 2016; Piticar,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Barros et al., 2015; Bitencourt et al., 2016; Ceccherini et al., 2016; Piticar, 2018)</w:t>
      </w:r>
      <w:r w:rsidRPr="00D424AA">
        <w:rPr>
          <w:rFonts w:cs="Times New Roman"/>
          <w:lang w:val="en-GB" w:eastAsia="zh-CN"/>
        </w:rPr>
        <w:fldChar w:fldCharType="end"/>
      </w:r>
      <w:r w:rsidRPr="00841A35">
        <w:rPr>
          <w:rFonts w:cs="Times New Roman"/>
          <w:lang w:val="en-GB"/>
        </w:rPr>
        <w:t xml:space="preserve">, although decreases in Excess Heat </w:t>
      </w:r>
      <w:r w:rsidRPr="00D424AA">
        <w:rPr>
          <w:rFonts w:cs="Times New Roman"/>
          <w:lang w:val="en-GB"/>
        </w:rPr>
        <w:t xml:space="preserve">Factor (EHF), which is a metric for heat wave intensity, are observed in South America in data derived from HadGHCND </w:t>
      </w:r>
      <w:r w:rsidRPr="00D424AA">
        <w:rPr>
          <w:rFonts w:cs="Times New Roman"/>
          <w:lang w:val="en-GB"/>
        </w:rPr>
        <w:fldChar w:fldCharType="begin" w:fldLock="1"/>
      </w:r>
      <w:r w:rsidR="00FF6231">
        <w:rPr>
          <w:rFonts w:cs="Times New Roman"/>
          <w:lang w:val="en-GB"/>
        </w:rPr>
        <w:instrText>ADDIN CSL_CITATION { "citationItems" : [ { "id" : "ITEM-1", "itemData" : { "DOI" : "10.1175/JCLI-D-14-00668.1", "ISSN" : "0894-8755", "abstract" : "This paper explores the effects from averaging weather station data onto a grid on the first four statistical moments of daily minimum and maximum surface air temperature (SAT) anomalies over the entire globe. The Global Historical Climatology Network\u2013Daily (GHCND) and the Met Office Hadley Centre GHCND (HadGHCND) datasets from 1950 to 2010 are examined. The GHCND station data exhibit large spatial patterns for each moment and statistically significant moment trends from 1950 to 2010, indicating that SAT probability density functions are non-Gaussian and have undergone characteristic changes in shape due to decadal variability and/or climate change. Comparisons with station data show that gridded averages always underestimate observed variability, particularly in the extremes, and have altered moment trends that are in some cases opposite in sign over large geographic areas. A statistical closure approach based on the quasi-normal approximation is taken to explore SAT\u2019s higher-order moments and point correlation structure. This study focuses specifically on relating variability calculated from station data to that from gridded data through the moment equations for weighted sums of random variables. The higher-order and nonlinear spatial correlations up to the fourth order demonstrate that higher-order moments at grid scale can be determined approximately by functions of station pair correlations that tend to follow the usual Kolmogorov scaling relation. These results can aid in the development of constraints to reduce uncertainties in climate models and have implications for studies of atmospheric variability, extremes, and climate change using gridded observations.", "author" : [ { "dropping-particle" : "", "family" : "Cavanaugh", "given" : "Nicholas R.", "non-dropping-particle" : "", "parse-names" : false, "suffix" : "" }, { "dropping-particle" : "", "family" : "Shen", "given" : "Samuel S. P.", "non-dropping-particle" : "", "parse-names" : false, "suffix" : "" } ], "container-title" : "Journal of Climate", "id" : "ITEM-1", "issue" : "23", "issued" : { "date-parts" : [ [ "2015", "12", "1" ] ] }, "page" : "9188-9205", "title" : "The Effects of Gridding Algorithms on the Statistical Moments and Their Trends of Daily Surface Air Temperature", "translator" : [ { "dropping-particle" : "", "family" : "S2294", "given" : "", "non-dropping-particle" : "", "parse-names" : false, "suffix" : "" } ], "type" : "article-journal", "volume" : "28" }, "uris" : [ "http://www.mendeley.com/documents/?uuid=0023ee86-66f6-46a2-a65d-29bcf04093a9" ] } ], "mendeley" : { "formattedCitation" : "(Cavanaugh and Shen, 2015)", "plainTextFormattedCitation" : "(Cavanaugh and Shen, 2015)", "previouslyFormattedCitation" : "(Cavanaugh and Shen,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avanaugh and Shen, 2015)</w:t>
      </w:r>
      <w:r w:rsidRPr="00D424AA">
        <w:rPr>
          <w:rFonts w:cs="Times New Roman"/>
          <w:lang w:val="en-GB"/>
        </w:rPr>
        <w:fldChar w:fldCharType="end"/>
      </w:r>
      <w:r w:rsidRPr="00841A35">
        <w:rPr>
          <w:rFonts w:cs="Times New Roman"/>
          <w:lang w:val="en-GB"/>
        </w:rPr>
        <w:t>.</w:t>
      </w:r>
      <w:r w:rsidRPr="00D424AA">
        <w:rPr>
          <w:rFonts w:cs="Times New Roman"/>
          <w:lang w:val="en-GB"/>
        </w:rPr>
        <w:t xml:space="preserve"> </w:t>
      </w:r>
    </w:p>
    <w:p w14:paraId="26C72DE4" w14:textId="77777777" w:rsidR="00726A1C" w:rsidRPr="00D424AA" w:rsidRDefault="00726A1C" w:rsidP="00D424AA">
      <w:pPr>
        <w:rPr>
          <w:rFonts w:cs="Times New Roman"/>
          <w:b/>
          <w:bCs/>
          <w:lang w:val="en-GB"/>
        </w:rPr>
      </w:pPr>
    </w:p>
    <w:p w14:paraId="79AD841C" w14:textId="6C44101F" w:rsidR="006D263C" w:rsidRPr="006A2665" w:rsidRDefault="0018745C" w:rsidP="006D263C">
      <w:pPr>
        <w:rPr>
          <w:rFonts w:cs="Times New Roman"/>
          <w:sz w:val="24"/>
          <w:szCs w:val="24"/>
          <w:lang w:val="en-GB" w:eastAsia="en-GB" w:bidi="th-TH"/>
        </w:rPr>
      </w:pPr>
      <w:r w:rsidRPr="00504BF7">
        <w:rPr>
          <w:rFonts w:cs="Times New Roman"/>
          <w:lang w:val="en-GB"/>
        </w:rPr>
        <w:t>In s</w:t>
      </w:r>
      <w:r w:rsidR="00726A1C" w:rsidRPr="00866A10">
        <w:rPr>
          <w:rFonts w:cs="Times New Roman"/>
          <w:lang w:val="en-GB"/>
        </w:rPr>
        <w:t>ummary</w:t>
      </w:r>
      <w:r w:rsidRPr="00504BF7">
        <w:rPr>
          <w:rFonts w:cs="Times New Roman"/>
          <w:lang w:val="en-GB"/>
        </w:rPr>
        <w:t>,</w:t>
      </w:r>
      <w:r w:rsidR="00726A1C" w:rsidRPr="00866A10">
        <w:rPr>
          <w:rFonts w:cs="Times New Roman"/>
          <w:lang w:val="en-GB"/>
        </w:rPr>
        <w:t xml:space="preserve"> </w:t>
      </w:r>
      <w:r w:rsidRPr="00504BF7">
        <w:rPr>
          <w:rFonts w:cs="Times New Roman"/>
          <w:lang w:val="en-GB" w:eastAsia="en-US"/>
        </w:rPr>
        <w:t>i</w:t>
      </w:r>
      <w:r w:rsidR="00726A1C" w:rsidRPr="00866A10">
        <w:rPr>
          <w:rFonts w:cs="Times New Roman"/>
          <w:lang w:val="en-GB" w:eastAsia="en-US"/>
        </w:rPr>
        <w:t xml:space="preserve">t is </w:t>
      </w:r>
      <w:r w:rsidR="00726A1C" w:rsidRPr="00866A10">
        <w:rPr>
          <w:rFonts w:cs="Times New Roman"/>
          <w:i/>
          <w:lang w:val="en-GB" w:eastAsia="en-US"/>
        </w:rPr>
        <w:t>virtually certain</w:t>
      </w:r>
      <w:r w:rsidR="00726A1C" w:rsidRPr="00866A10">
        <w:rPr>
          <w:rFonts w:cs="Times New Roman"/>
          <w:lang w:val="en-GB" w:eastAsia="en-US"/>
        </w:rPr>
        <w:t xml:space="preserve"> that there has been an increase in the number of warm days and nights </w:t>
      </w:r>
      <w:r w:rsidR="00726A1C" w:rsidRPr="00866A10">
        <w:rPr>
          <w:rFonts w:cs="Times New Roman"/>
          <w:lang w:val="en-GB" w:eastAsia="zh-CN"/>
        </w:rPr>
        <w:t>and</w:t>
      </w:r>
      <w:r w:rsidR="00726A1C" w:rsidRPr="00866A10">
        <w:rPr>
          <w:rFonts w:cs="Times New Roman"/>
          <w:lang w:val="en-GB" w:eastAsia="en-US"/>
        </w:rPr>
        <w:t xml:space="preserve"> a decrease in the number of cold days and nights on the global scale since 1950. Both the coldest extremes and hottest extremes display increasing temperatures. It is </w:t>
      </w:r>
      <w:r w:rsidR="00726A1C" w:rsidRPr="00866A10">
        <w:rPr>
          <w:rFonts w:cs="Times New Roman"/>
          <w:i/>
          <w:lang w:val="en-GB" w:eastAsia="en-US"/>
        </w:rPr>
        <w:t>very likely</w:t>
      </w:r>
      <w:r w:rsidR="00726A1C" w:rsidRPr="00866A10">
        <w:rPr>
          <w:rFonts w:cs="Times New Roman"/>
          <w:lang w:val="en-GB" w:eastAsia="en-US"/>
        </w:rPr>
        <w:t xml:space="preserve"> </w:t>
      </w:r>
      <w:r w:rsidR="00726A1C" w:rsidRPr="00866A10">
        <w:rPr>
          <w:rFonts w:cs="Times New Roman"/>
          <w:lang w:val="en-GB" w:eastAsia="zh-CN"/>
        </w:rPr>
        <w:t xml:space="preserve">that </w:t>
      </w:r>
      <w:r w:rsidR="00726A1C" w:rsidRPr="00866A10">
        <w:rPr>
          <w:rFonts w:cs="Times New Roman"/>
          <w:lang w:val="en-GB" w:eastAsia="en-US"/>
        </w:rPr>
        <w:t>these changes have also occurred at the regional scale in Europe, Australa</w:t>
      </w:r>
      <w:r w:rsidR="00726A1C" w:rsidRPr="00866A10">
        <w:rPr>
          <w:rFonts w:cs="Times New Roman"/>
          <w:lang w:val="en-GB" w:eastAsia="zh-CN"/>
        </w:rPr>
        <w:t>sia</w:t>
      </w:r>
      <w:r w:rsidR="00726A1C" w:rsidRPr="00866A10">
        <w:rPr>
          <w:rFonts w:cs="Times New Roman"/>
          <w:lang w:val="en-GB" w:eastAsia="en-US"/>
        </w:rPr>
        <w:t>, Asia, and North America. It is</w:t>
      </w:r>
      <w:r w:rsidR="00726A1C" w:rsidRPr="00866A10">
        <w:rPr>
          <w:rFonts w:cs="Times New Roman"/>
          <w:i/>
          <w:lang w:val="en-GB" w:eastAsia="en-US"/>
        </w:rPr>
        <w:t xml:space="preserve"> virtually certain</w:t>
      </w:r>
      <w:r w:rsidR="00726A1C" w:rsidRPr="00866A10">
        <w:rPr>
          <w:rFonts w:cs="Times New Roman"/>
          <w:lang w:val="en-GB" w:eastAsia="en-US"/>
        </w:rPr>
        <w:t xml:space="preserve"> that there </w:t>
      </w:r>
      <w:r w:rsidR="0012446B" w:rsidRPr="00866A10">
        <w:rPr>
          <w:rFonts w:cs="Times New Roman"/>
          <w:lang w:val="en-GB" w:eastAsia="en-US"/>
        </w:rPr>
        <w:t xml:space="preserve">has </w:t>
      </w:r>
      <w:r w:rsidR="00726A1C" w:rsidRPr="00866A10">
        <w:rPr>
          <w:rFonts w:cs="Times New Roman"/>
          <w:lang w:val="en-GB" w:eastAsia="en-US"/>
        </w:rPr>
        <w:t>been increases in the intensity</w:t>
      </w:r>
      <w:r w:rsidR="00726A1C" w:rsidRPr="00866A10">
        <w:rPr>
          <w:rFonts w:cs="Times New Roman"/>
          <w:lang w:val="en-GB" w:eastAsia="zh-CN"/>
        </w:rPr>
        <w:t xml:space="preserve"> and</w:t>
      </w:r>
      <w:r w:rsidR="00726A1C" w:rsidRPr="00866A10">
        <w:rPr>
          <w:rFonts w:cs="Times New Roman"/>
          <w:lang w:val="en-GB" w:eastAsia="en-US"/>
        </w:rPr>
        <w:t xml:space="preserve"> duration</w:t>
      </w:r>
      <w:r w:rsidR="00726A1C" w:rsidRPr="00866A10">
        <w:rPr>
          <w:rFonts w:cs="Times New Roman"/>
          <w:lang w:val="en-GB" w:eastAsia="zh-CN"/>
        </w:rPr>
        <w:t xml:space="preserve"> of heat waves</w:t>
      </w:r>
      <w:r w:rsidR="00726A1C" w:rsidRPr="00866A10">
        <w:rPr>
          <w:rFonts w:cs="Times New Roman"/>
          <w:lang w:val="en-GB" w:eastAsia="en-US"/>
        </w:rPr>
        <w:t xml:space="preserve"> and </w:t>
      </w:r>
      <w:r w:rsidR="00726A1C" w:rsidRPr="00866A10">
        <w:rPr>
          <w:rFonts w:cs="Times New Roman"/>
          <w:lang w:val="en-GB" w:eastAsia="zh-CN"/>
        </w:rPr>
        <w:t xml:space="preserve">in </w:t>
      </w:r>
      <w:r w:rsidR="00726A1C" w:rsidRPr="00866A10">
        <w:rPr>
          <w:rFonts w:cs="Times New Roman"/>
          <w:lang w:val="en-GB" w:eastAsia="en-US"/>
        </w:rPr>
        <w:t xml:space="preserve">the number of heat wave days at the global scale. These trends </w:t>
      </w:r>
      <w:r w:rsidR="00726A1C" w:rsidRPr="00866A10">
        <w:rPr>
          <w:rFonts w:cs="Times New Roman"/>
          <w:i/>
          <w:iCs/>
          <w:lang w:val="en-GB" w:eastAsia="en-US"/>
        </w:rPr>
        <w:t xml:space="preserve">likely </w:t>
      </w:r>
      <w:r w:rsidR="00726A1C" w:rsidRPr="00866A10">
        <w:rPr>
          <w:rFonts w:cs="Times New Roman"/>
          <w:lang w:val="en-GB" w:eastAsia="en-US"/>
        </w:rPr>
        <w:t>occur in Europe</w:t>
      </w:r>
      <w:r w:rsidR="00726A1C" w:rsidRPr="00866A10">
        <w:rPr>
          <w:rFonts w:cs="Times New Roman"/>
          <w:lang w:val="en-GB" w:eastAsia="zh-CN"/>
        </w:rPr>
        <w:t>,</w:t>
      </w:r>
      <w:r w:rsidR="00726A1C" w:rsidRPr="00866A10">
        <w:rPr>
          <w:rFonts w:cs="Times New Roman"/>
          <w:lang w:val="en-GB" w:eastAsia="en-US"/>
        </w:rPr>
        <w:t xml:space="preserve"> Asia,</w:t>
      </w:r>
      <w:r w:rsidR="00726A1C" w:rsidRPr="00866A10">
        <w:rPr>
          <w:rFonts w:cs="Times New Roman"/>
          <w:lang w:val="en-GB" w:eastAsia="zh-CN"/>
        </w:rPr>
        <w:t xml:space="preserve"> and </w:t>
      </w:r>
      <w:r w:rsidR="00726A1C" w:rsidRPr="00866A10">
        <w:rPr>
          <w:rFonts w:cs="Times New Roman"/>
          <w:lang w:val="en-GB" w:eastAsia="en-US"/>
        </w:rPr>
        <w:t xml:space="preserve">Australia. There is </w:t>
      </w:r>
      <w:r w:rsidR="00726A1C" w:rsidRPr="00866A10">
        <w:rPr>
          <w:rFonts w:cs="Times New Roman"/>
          <w:i/>
          <w:lang w:val="en-GB" w:eastAsia="en-US"/>
        </w:rPr>
        <w:t>medium confidence</w:t>
      </w:r>
      <w:r w:rsidR="00726A1C" w:rsidRPr="00866A10">
        <w:rPr>
          <w:rFonts w:cs="Times New Roman"/>
          <w:lang w:val="en-GB" w:eastAsia="en-US"/>
        </w:rPr>
        <w:t xml:space="preserve"> in similar changes in temperature extremes in Africa and </w:t>
      </w:r>
      <w:r w:rsidR="00726A1C" w:rsidRPr="00866A10">
        <w:rPr>
          <w:rFonts w:cs="Times New Roman"/>
          <w:i/>
          <w:lang w:val="en-GB" w:eastAsia="en-US"/>
        </w:rPr>
        <w:t xml:space="preserve">high confidence </w:t>
      </w:r>
      <w:r w:rsidR="00726A1C" w:rsidRPr="00866A10">
        <w:rPr>
          <w:rFonts w:cs="Times New Roman"/>
          <w:lang w:val="en-GB" w:eastAsia="en-US"/>
        </w:rPr>
        <w:t>in South America</w:t>
      </w:r>
      <w:r w:rsidR="00726A1C" w:rsidRPr="00866A10">
        <w:rPr>
          <w:rFonts w:cs="Times New Roman"/>
          <w:lang w:val="en-GB" w:eastAsia="zh-CN"/>
        </w:rPr>
        <w:t>;</w:t>
      </w:r>
      <w:r w:rsidR="00726A1C" w:rsidRPr="00866A10">
        <w:rPr>
          <w:rFonts w:cs="Times New Roman"/>
          <w:lang w:val="en-GB" w:eastAsia="en-US"/>
        </w:rPr>
        <w:t xml:space="preserve"> the lower confidence is due to reduced data availability and fewer studies. </w:t>
      </w:r>
      <w:r w:rsidR="006D263C" w:rsidRPr="006A2665">
        <w:rPr>
          <w:rFonts w:cs="Times New Roman"/>
          <w:color w:val="000000"/>
          <w:lang w:val="en-GB" w:eastAsia="en-GB" w:bidi="th-TH"/>
        </w:rPr>
        <w:t>Annual minimum temperatures on land have increased about three times more than global surface temperature since the 1960s, with particularly strong warming in the Arctic (</w:t>
      </w:r>
      <w:r w:rsidR="006D263C" w:rsidRPr="006A2665">
        <w:rPr>
          <w:rFonts w:cs="Times New Roman"/>
          <w:i/>
          <w:iCs/>
          <w:color w:val="000000"/>
          <w:lang w:val="en-GB" w:eastAsia="en-GB" w:bidi="th-TH"/>
        </w:rPr>
        <w:t>high confidence</w:t>
      </w:r>
      <w:r w:rsidR="006D263C" w:rsidRPr="006A2665">
        <w:rPr>
          <w:rFonts w:cs="Times New Roman"/>
          <w:color w:val="000000"/>
          <w:lang w:val="en-GB" w:eastAsia="en-GB" w:bidi="th-TH"/>
        </w:rPr>
        <w:t>).</w:t>
      </w:r>
    </w:p>
    <w:p w14:paraId="031B8C96" w14:textId="1B15A89F" w:rsidR="00726A1C" w:rsidRPr="00B63C38" w:rsidRDefault="00726A1C" w:rsidP="00D424AA">
      <w:pPr>
        <w:rPr>
          <w:rFonts w:cs="Times New Roman"/>
          <w:sz w:val="24"/>
          <w:szCs w:val="24"/>
          <w:lang w:val="en-GB" w:eastAsia="en-GB" w:bidi="th-TH"/>
        </w:rPr>
      </w:pPr>
      <w:r w:rsidRPr="00DF3D47">
        <w:rPr>
          <w:rFonts w:cs="Times New Roman"/>
          <w:b/>
          <w:bCs/>
          <w:lang w:val="en-GB" w:eastAsia="en-US"/>
        </w:rPr>
        <w:t xml:space="preserve"> </w:t>
      </w:r>
    </w:p>
    <w:p w14:paraId="33E2AE50" w14:textId="77777777" w:rsidR="00703712" w:rsidRPr="00D424AA" w:rsidRDefault="00703712" w:rsidP="00D424AA">
      <w:pPr>
        <w:rPr>
          <w:rFonts w:cs="Times New Roman"/>
          <w:lang w:val="en-GB"/>
        </w:rPr>
      </w:pPr>
    </w:p>
    <w:p w14:paraId="52ED173B" w14:textId="77777777" w:rsidR="00726A1C" w:rsidRPr="00D424AA" w:rsidRDefault="00726A1C" w:rsidP="00D424AA">
      <w:pPr>
        <w:pStyle w:val="AR6Chap11Level21111"/>
        <w:rPr>
          <w:rFonts w:cs="Times New Roman"/>
          <w:lang w:val="en-GB"/>
        </w:rPr>
      </w:pPr>
      <w:bookmarkStart w:id="814" w:name="_Toc5603677"/>
      <w:bookmarkStart w:id="815" w:name="_Toc25583646"/>
      <w:bookmarkStart w:id="816" w:name="_Toc29672875"/>
      <w:bookmarkStart w:id="817" w:name="_Toc56915233"/>
      <w:bookmarkStart w:id="818" w:name="_Toc70702989"/>
      <w:r w:rsidRPr="00D424AA">
        <w:rPr>
          <w:rFonts w:cs="Times New Roman"/>
          <w:lang w:val="en-GB"/>
        </w:rPr>
        <w:t>Model evaluation</w:t>
      </w:r>
      <w:bookmarkEnd w:id="814"/>
      <w:bookmarkEnd w:id="815"/>
      <w:bookmarkEnd w:id="816"/>
      <w:bookmarkEnd w:id="817"/>
      <w:bookmarkEnd w:id="818"/>
      <w:r w:rsidRPr="00D424AA">
        <w:rPr>
          <w:rFonts w:cs="Times New Roman"/>
          <w:lang w:val="en-GB"/>
        </w:rPr>
        <w:t xml:space="preserve"> </w:t>
      </w:r>
    </w:p>
    <w:p w14:paraId="6CA109E0" w14:textId="77777777" w:rsidR="00726A1C" w:rsidRPr="00D424AA" w:rsidRDefault="00726A1C" w:rsidP="00D424AA">
      <w:pPr>
        <w:rPr>
          <w:rFonts w:cs="Times New Roman"/>
          <w:lang w:val="en-GB"/>
        </w:rPr>
      </w:pPr>
    </w:p>
    <w:p w14:paraId="7904C63D" w14:textId="4F794953" w:rsidR="00726A1C" w:rsidRPr="00D424AA" w:rsidRDefault="00726A1C" w:rsidP="00D424AA">
      <w:pPr>
        <w:rPr>
          <w:rFonts w:cs="Times New Roman"/>
          <w:strike/>
          <w:lang w:val="en-GB"/>
        </w:rPr>
      </w:pPr>
      <w:r w:rsidRPr="00D424AA">
        <w:rPr>
          <w:rFonts w:cs="Times New Roman"/>
          <w:lang w:val="en-GB"/>
        </w:rPr>
        <w:t xml:space="preserve">AR5 assessed that </w:t>
      </w:r>
      <w:r w:rsidR="008D1A1B">
        <w:rPr>
          <w:rFonts w:cs="Times New Roman"/>
          <w:lang w:val="en-GB"/>
        </w:rPr>
        <w:t xml:space="preserve">CMIP3 and </w:t>
      </w:r>
      <w:r w:rsidRPr="00D424AA">
        <w:rPr>
          <w:rFonts w:cs="Times New Roman"/>
          <w:lang w:val="en-GB"/>
        </w:rPr>
        <w:t xml:space="preserve">CMIP5 models generally captured the observed spatial distributions of the mean state and that the inter-model range of simulated temperature extremes was similar to the spread estimated from different observational datasets; </w:t>
      </w:r>
      <w:r w:rsidR="008D1A1B">
        <w:rPr>
          <w:rFonts w:cs="Times New Roman"/>
          <w:lang w:val="en-GB"/>
        </w:rPr>
        <w:t>the</w:t>
      </w:r>
      <w:r w:rsidRPr="00D424AA">
        <w:rPr>
          <w:rFonts w:cs="Times New Roman"/>
          <w:lang w:val="en-GB"/>
        </w:rPr>
        <w:t xml:space="preserve"> models generally captured trends in the second half of the 20th century for indices of extreme temperature, </w:t>
      </w:r>
      <w:r w:rsidR="008D1A1B">
        <w:rPr>
          <w:rFonts w:cs="Times New Roman"/>
          <w:lang w:val="en-GB"/>
        </w:rPr>
        <w:t>al</w:t>
      </w:r>
      <w:r w:rsidRPr="00D424AA">
        <w:rPr>
          <w:rFonts w:cs="Times New Roman"/>
          <w:lang w:val="en-GB"/>
        </w:rPr>
        <w:t xml:space="preserve">though </w:t>
      </w:r>
      <w:r w:rsidR="008D1A1B">
        <w:rPr>
          <w:rFonts w:cs="Times New Roman"/>
          <w:lang w:val="en-GB"/>
        </w:rPr>
        <w:t>they</w:t>
      </w:r>
      <w:r w:rsidRPr="00D424AA">
        <w:rPr>
          <w:rFonts w:cs="Times New Roman"/>
          <w:lang w:val="en-GB"/>
        </w:rPr>
        <w:t xml:space="preserve"> tended to </w:t>
      </w:r>
      <w:r w:rsidR="00052B75">
        <w:rPr>
          <w:rFonts w:cs="Times New Roman"/>
          <w:lang w:val="en-GB"/>
        </w:rPr>
        <w:t>over</w:t>
      </w:r>
      <w:r w:rsidRPr="00D424AA">
        <w:rPr>
          <w:rFonts w:cs="Times New Roman"/>
          <w:lang w:val="en-GB"/>
        </w:rPr>
        <w:t xml:space="preserve">estimate trends in hot extremes and </w:t>
      </w:r>
      <w:r w:rsidR="00052B75">
        <w:rPr>
          <w:rFonts w:cs="Times New Roman"/>
          <w:lang w:val="en-GB"/>
        </w:rPr>
        <w:t>under</w:t>
      </w:r>
      <w:r w:rsidRPr="00D424AA">
        <w:rPr>
          <w:rFonts w:cs="Times New Roman"/>
          <w:lang w:val="en-GB"/>
        </w:rPr>
        <w:t xml:space="preserve">estimate trends in cold extremes </w:t>
      </w:r>
      <w:r w:rsidRPr="00D424AA">
        <w:rPr>
          <w:rFonts w:cs="Times New Roman"/>
          <w:lang w:val="en-GB"/>
        </w:rPr>
        <w:fldChar w:fldCharType="begin" w:fldLock="1"/>
      </w:r>
      <w:r w:rsidR="00FF6231">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S98", "given" : "Rt13", "non-dropping-particle" : "", "parse-names" : false, "suffix" : "" } ], "type" : "chapter" }, "uris" : [ "http://www.mendeley.com/documents/?uuid=2d9d83cc-97dc-4fdb-a41b-0695b6b2cd55" ] } ], "mendeley" : { "formattedCitation" : "(Flato et al., 2013)", "plainTextFormattedCitation" : "(Flato et al., 2013)", "previouslyFormattedCitation" : "(Flato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lato et al., 2013)</w:t>
      </w:r>
      <w:r w:rsidRPr="00D424AA">
        <w:rPr>
          <w:rFonts w:cs="Times New Roman"/>
          <w:lang w:val="en-GB"/>
        </w:rPr>
        <w:fldChar w:fldCharType="end"/>
      </w:r>
      <w:r w:rsidRPr="00841A35">
        <w:rPr>
          <w:rFonts w:cs="Times New Roman"/>
          <w:lang w:val="en-GB"/>
        </w:rPr>
        <w:t>. Post-AR5 studies on the CMIP5 models’ performance in simulating mean and changes in temperature extremes continue</w:t>
      </w:r>
      <w:r w:rsidRPr="00D424AA">
        <w:rPr>
          <w:rFonts w:cs="Times New Roman"/>
          <w:lang w:val="en-GB"/>
        </w:rPr>
        <w:t xml:space="preserve"> to support the AR5 assessment </w:t>
      </w:r>
      <w:commentRangeStart w:id="819"/>
      <w:r w:rsidRPr="00D424AA">
        <w:rPr>
          <w:rFonts w:cs="Times New Roman"/>
          <w:lang w:val="en-GB"/>
        </w:rPr>
        <w:fldChar w:fldCharType="begin" w:fldLock="1"/>
      </w:r>
      <w:ins w:id="820" w:author="Robin Matthews" w:date="2021-07-13T18:16:00Z">
        <w:r w:rsidR="005430AD">
          <w:rPr>
            <w:rFonts w:cs="Times New Roman"/>
            <w:lang w:val="en-GB"/>
          </w:rPr>
          <w:instrText>ADDIN CSL_CITATION { "citationItems" : [ { "id" : "ITEM-1",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1",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id" : "ITEM-2", "itemData" : { "DOI" : "10.1088/1748-9326/9/6/064023", "author" : [ { "dropping-particle" : "", "family" : "Sillmann", "given" : "Jana", "non-dropping-particle" : "", "parse-names" : false, "suffix" : "" }, { "dropping-particle" : "", "family" : "Donat", "given" : "Markus G", "non-dropping-particle" : "", "parse-names" : false, "suffix" : "" }, { "dropping-particle" : "", "family" : "Fyfe", "given" : "John C", "non-dropping-particle" : "", "parse-names" : false, "suffix" : "" }, { "dropping-particle" : "", "family" : "Zwiers", "given" : "Francis W", "non-dropping-particle" : "", "parse-names" : false, "suffix" : "" } ], "container-title" : "Environmental Research Letters", "id" : "ITEM-2", "issue" : "6", "issued" : { "date-parts" : [ [ "2014", "6" ] ] }, "page" : "64023-64029", "title" : "Observed and simulated temperature extremes during the recent warming hiatus", "translator" : [ { "dropping-particle" : "", "family" : "S134", "given" : "", "non-dropping-particle" : "", "parse-names" : false, "suffix" : "" } ], "type" : "article-journal", "volume" : "9" }, "uris" : [ "http://www.mendeley.com/documents/?uuid=818329e1-1e18-4356-9d14-e8297533dcc0" ] }, { "id" : "ITEM-3", "itemData" : { "author" : [ { "dropping-particle" : "", "family" : "Donat", "given" : "M G", "non-dropping-particle" : "", "parse-names" : false, "suffix" : "" }, { "dropping-particle" : "", "family" : "Pitman", "given" : "A J", "non-dropping-particle" : "", "parse-names" : false, "suffix" : "" }, { "dropping-particle" : "", "family" : "Seneviratne", "given" : "S I", "non-dropping-particle" : "", "parse-names" : false, "suffix" : "" } ], "container-title" : "Geophysical Research Letters", "id" : "ITEM-3", "issue" : "13", "issued" : { "date-parts" : [ [ "2017", "7" ] ] }, "page" : "7011-7019", "title" : "Regional warming of hot extremes accelerated by surface energy fluxes", "translator" : [ { "dropping-particle" : "", "family" : "S358", "given" : "", "non-dropping-particle" : "", "parse-names" : false, "suffix" : "" } ], "type" : "article-journal", "volume" : "44" }, "uris" : [ "http://www.mendeley.com/documents/?uuid=7f875bd3-fa06-4fb7-8c9c-acbc0b03f1a6" ] }, { "id" : "ITEM-4", "itemData" : { "DOI" : "10.1016/j.gloplacha.2015.12.009", "ISSN" : "09218181", "author" : [ { "dropping-particle" : "", "family" : "Ringard", "given" : "J.", "non-dropping-particle" : "", "parse-names" : false, "suffix" : "" }, { "dropping-particle" : "", "family" : "Dieppois", "given" : "B.", "non-dropping-particle" : "", "parse-names" : false, "suffix" : "" }, { "dropping-particle" : "", "family" : "Rome", "given" : "S.", "non-dropping-particle" : "", "parse-names" : false, "suffix" : "" }, { "dropping-particle" : "", "family" : "Diedhiou", "given" : "A.", "non-dropping-particle" : "", "parse-names" : false, "suffix" : "" }, { "dropping-particle" : "", "family" : "Pellarin", "given" : "T.", "non-dropping-particle" : "", "parse-names" : false, "suffix" : "" }, { "dropping-particle" : "", "family" : "Konar\u00e9", "given" : "A.", "non-dropping-particle" : "", "parse-names" : false, "suffix" : "" }, { "dropping-particle" : "", "family" : "Diawara", "given" : "A.", "non-dropping-particle" : "", "parse-names" : false, "suffix" : "" }, { "dropping-particle" : "", "family" : "Konat\u00e9", "given" : "D.", "non-dropping-particle" : "", "parse-names" : false, "suffix" : "" }, { "dropping-particle" : "", "family" : "Dje", "given" : "B.K.", "non-dropping-particle" : "", "parse-names" : false, "suffix" : "" }, { "dropping-particle" : "", "family" : "Katiellou", "given" : "G.L.", "non-dropping-particle" : "", "parse-names" : false, "suffix" : "" }, { "dropping-particle" : "", "family" : "Seidou Sanda", "given" : "I.", "non-dropping-particle" : "", "parse-names" : false, "suffix" : "" }, { "dropping-particle" : "", "family" : "Hassane", "given" : "B.", "non-dropping-particle" : "", "parse-names" : false, "suffix" : "" }, { "dropping-particle" : "", "family" : "Vischel", "given" : "T.", "non-dropping-particle" : "", "parse-names" : false, "suffix" : "" }, { "dropping-particle" : "", "family" : "Garuma", "given" : "G.F.", "non-dropping-particle" : "", "parse-names" : false, "suffix" : "" }, { "dropping-particle" : "", "family" : "Mengistu", "given" : "G.", "non-dropping-particle" : "", "parse-names" : false, "suffix" : "" }, { "dropping-particle" : "", "family" : "Camara", "given" : "M.", "non-dropping-particle" : "", "parse-names" : false, "suffix" : "" }, { "dropping-particle" : "", "family" : "Diongue", "given" : "A.", "non-dropping-particle" : "", "parse-names" : false, "suffix" : "" }, { "dropping-particle" : "", "family" : "Gaye", "given" : "A.T.", "non-dropping-particle" : "", "parse-names" : false, "suffix" : "" }, { "dropping-particle" : "", "family" : "Descroix", "given" : "L.", "non-dropping-particle" : "", "parse-names" : false, "suffix" : "" } ], "container-title" : "Global and Planetary Change", "id" : "ITEM-4", "issued" : { "date-parts" : [ [ "2016", "4" ] ] }, "page" : "66-77", "title" : "The intensification of thermal extremes in west Africa", "translator" : [ { "dropping-particle" : "", "family" : "S2370", "given" : "", "non-dropping-particle" : "", "parse-names" : false, "suffix" : "" } ], "type" : "article-journal", "volume" : "139" }, "uris" : [ "http://www.mendeley.com/documents/?uuid=583e89f8-675e-4a0d-bfe9-09da7107f356" ] }, { "id" : "ITEM-5", "itemData" : { "DOI" : "10.1002/2013GL058499", "ISSN" : "00948276", "author" : [ { "dropping-particle" : "", "family" : "Fischer", "given" : "E. M.", "non-dropping-particle" : "", "parse-names" : false, "suffix" : "" }, { "dropping-particle" : "", "family" : "Knutti", "given" : "R.", "non-dropping-particle" : "", "parse-names" : false, "suffix" : "" } ], "container-title" : "Geophysical Research Letters", "id" : "ITEM-5", "issue" : "2", "issued" : { "date-parts" : [ [ "2014", "1", "28" ] ] }, "page" : "547-554", "title" : "Detection of spatially aggregated changes in temperature and precipitation extremes", "translator" : [ { "dropping-particle" : "", "family" : "S3284", "given" : "", "non-dropping-particle" : "", "parse-names" : false, "suffix" : "" } ], "type" : "article-journal", "volume" : "41" }, "uris" : [ "http://www.mendeley.com/documents/?uuid=ce806243-53fe-47f0-bd67-6581031c8d99" ] }, { "id" : "ITEM-6", "itemData" : { "DOI" : "10.1175/JCLI-D-16-0848.1", "ISSN" : "0894-8755", "abstract" : "Projected changes in temperature extremes, such as regional changes in the intensity and frequency of hot extremes, differ strongly across climate models. This study shows that this disagreement can be partly explained by discrepancies in the representation of the present-day temperature distribution, motivating the evaluation of models with observations. By evaluating climate models on carefully selected metrics, the models that are more likely to be reliable for long-term projections of temperature extremes are identified. The study found that frequencies of hot extremes are likely to increase at a higher rate than the multimodel mean estimate over large parts of the Northern Hemisphere and Australia. This implies that a higher degree of adaptation is required for a given global temperature target. It also found that projected changes in the intensity of hot extremes can be constrained in several regions, including Australia, central North America, and north Asia. In many other regions, large internal variability can often hamper model evaluation. For both aspects\u2014the intensity and the frequency of hot extremes\u2014the total area over which the constraints can be implemented is limited by the quality and completeness of observations. Thereby, this study highlights the importance of long-term, high-quality, and easily accessible observational records for model evaluation, which are vital to ultimately reduce uncertainties in projections of temperature extremes.", "author" : [ { "dropping-particle" : "", "family" : "Borodina", "given" : "Aleksandra",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6", "issue" : "24", "issued" : { "date-parts" : [ [ "2017", "12" ] ] }, "page" : "9949-9964", "title" : "Potential to Constrain Projections of Hot Temperature Extremes", "translator" : [ { "dropping-particle" : "", "family" : "S3272", "given" : "", "non-dropping-particle" : "", "parse-names" : false, "suffix" : "" } ], "type" : "article-journal", "volume" : "30" }, "uris" : [ "http://www.mendeley.com/documents/?uuid=c25db233-3851-4358-a4ca-c509b7a8e851" ] } ], "mendeley" : { "formattedCitation" : "(Fischer and Knutti, 2014; Sillmann et al., 2014; Ringard et al., 2016; Borodina et al., 2017b; Donat et al., 2017; Di Luca et al., 2020a)", "manualFormatting" : "(Fischer and Knutti, 2014; Sillmann et al., 2014; Ringard et al., 2016; Borodina et al., 2017b; Donat et al., 2017; Di Luca et al., 2020b)", "plainTextFormattedCitation" : "(Fischer and Knutti, 2014; Sillmann et al., 2014; Ringard et al., 2016; Borodina et al., 2017b; Donat et al., 2017; Di Luca et al., 2020a)", "previouslyFormattedCitation" : "(Fischer and Knutti, 2014; Sillmann et al., 2014; Ringard et al., 2016; Borodina et al., 2017b; Donat et al., 2017; Di Luca et al., 2020a)" }, "properties" : { "noteIndex" : 0 }, "schema" : "https://github.com/citation-style-language/schema/raw/master/csl-citation.json" }</w:instrText>
        </w:r>
      </w:ins>
      <w:del w:id="821" w:author="Robin Matthews" w:date="2021-07-13T18:16:00Z">
        <w:r w:rsidR="00FF6231" w:rsidDel="005430AD">
          <w:rPr>
            <w:rFonts w:cs="Times New Roman"/>
            <w:lang w:val="en-GB"/>
          </w:rPr>
          <w:delInstrText>ADDIN CSL_CITATION { "citationItems" : [ { "id" : "ITEM-1",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1",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id" : "ITEM-2", "itemData" : { "DOI" : "10.1088/1748-9326/9/6/064023", "author" : [ { "dropping-particle" : "", "family" : "Sillmann", "given" : "Jana", "non-dropping-particle" : "", "parse-names" : false, "suffix" : "" }, { "dropping-particle" : "", "family" : "Donat", "given" : "Markus G", "non-dropping-particle" : "", "parse-names" : false, "suffix" : "" }, { "dropping-particle" : "", "family" : "Fyfe", "given" : "John C", "non-dropping-particle" : "", "parse-names" : false, "suffix" : "" }, { "dropping-particle" : "", "family" : "Zwiers", "given" : "Francis W", "non-dropping-particle" : "", "parse-names" : false, "suffix" : "" } ], "container-title" : "Environmental Research Letters", "id" : "ITEM-2", "issue" : "6", "issued" : { "date-parts" : [ [ "2014", "6" ] ] }, "page" : "64023-64029", "title" : "Observed and simulated temperature extremes during the recent warming hiatus", "translator" : [ { "dropping-particle" : "", "family" : "S134", "given" : "", "non-dropping-particle" : "", "parse-names" : false, "suffix" : "" } ], "type" : "article-journal", "volume" : "9" }, "uris" : [ "http://www.mendeley.com/documents/?uuid=818329e1-1e18-4356-9d14-e8297533dcc0" ] }, { "id" : "ITEM-3", "itemData" : { "author" : [ { "dropping-particle" : "", "family" : "Donat", "given" : "M G", "non-dropping-particle" : "", "parse-names" : false, "suffix" : "" }, { "dropping-particle" : "", "family" : "Pitman", "given" : "A J", "non-dropping-particle" : "", "parse-names" : false, "suffix" : "" }, { "dropping-particle" : "", "family" : "Seneviratne", "given" : "S I", "non-dropping-particle" : "", "parse-names" : false, "suffix" : "" } ], "container-title" : "Geophysical Research Letters", "id" : "ITEM-3", "issue" : "13", "issued" : { "date-parts" : [ [ "2017", "7" ] ] }, "page" : "7011-7019", "title" : "Regional warming of hot extremes accelerated by surface energy fluxes", "translator" : [ { "dropping-particle" : "", "family" : "S358", "given" : "", "non-dropping-particle" : "", "parse-names" : false, "suffix" : "" } ], "type" : "article-journal", "volume" : "44" }, "uris" : [ "http://www.mendeley.com/documents/?uuid=7f875bd3-fa06-4fb7-8c9c-acbc0b03f1a6" ] }, { "id" : "ITEM-4", "itemData" : { "DOI" : "10.1016/j.gloplacha.2015.12.009", "ISSN" : "09218181", "author" : [ { "dropping-particle" : "", "family" : "Ringard", "given" : "J.", "non-dropping-particle" : "", "parse-names" : false, "suffix" : "" }, { "dropping-particle" : "", "family" : "Dieppois", "given" : "B.", "non-dropping-particle" : "", "parse-names" : false, "suffix" : "" }, { "dropping-particle" : "", "family" : "Rome", "given" : "S.", "non-dropping-particle" : "", "parse-names" : false, "suffix" : "" }, { "dropping-particle" : "", "family" : "Diedhiou", "given" : "A.", "non-dropping-particle" : "", "parse-names" : false, "suffix" : "" }, { "dropping-particle" : "", "family" : "Pellarin", "given" : "T.", "non-dropping-particle" : "", "parse-names" : false, "suffix" : "" }, { "dropping-particle" : "", "family" : "Konar\u00e9", "given" : "A.", "non-dropping-particle" : "", "parse-names" : false, "suffix" : "" }, { "dropping-particle" : "", "family" : "Diawara", "given" : "A.", "non-dropping-particle" : "", "parse-names" : false, "suffix" : "" }, { "dropping-particle" : "", "family" : "Konat\u00e9", "given" : "D.", "non-dropping-particle" : "", "parse-names" : false, "suffix" : "" }, { "dropping-particle" : "", "family" : "Dje", "given" : "B.K.", "non-dropping-particle" : "", "parse-names" : false, "suffix" : "" }, { "dropping-particle" : "", "family" : "Katiellou", "given" : "G.L.", "non-dropping-particle" : "", "parse-names" : false, "suffix" : "" }, { "dropping-particle" : "", "family" : "Seidou Sanda", "given" : "I.", "non-dropping-particle" : "", "parse-names" : false, "suffix" : "" }, { "dropping-particle" : "", "family" : "Hassane", "given" : "B.", "non-dropping-particle" : "", "parse-names" : false, "suffix" : "" }, { "dropping-particle" : "", "family" : "Vischel", "given" : "T.", "non-dropping-particle" : "", "parse-names" : false, "suffix" : "" }, { "dropping-particle" : "", "family" : "Garuma", "given" : "G.F.", "non-dropping-particle" : "", "parse-names" : false, "suffix" : "" }, { "dropping-particle" : "", "family" : "Mengistu", "given" : "G.", "non-dropping-particle" : "", "parse-names" : false, "suffix" : "" }, { "dropping-particle" : "", "family" : "Camara", "given" : "M.", "non-dropping-particle" : "", "parse-names" : false, "suffix" : "" }, { "dropping-particle" : "", "family" : "Diongue", "given" : "A.", "non-dropping-particle" : "", "parse-names" : false, "suffix" : "" }, { "dropping-particle" : "", "family" : "Gaye", "given" : "A.T.", "non-dropping-particle" : "", "parse-names" : false, "suffix" : "" }, { "dropping-particle" : "", "family" : "Descroix", "given" : "L.", "non-dropping-particle" : "", "parse-names" : false, "suffix" : "" } ], "container-title" : "Global and Planetary Change", "id" : "ITEM-4", "issued" : { "date-parts" : [ [ "2016", "4" ] ] }, "page" : "66-77", "title" : "The intensification of thermal extremes in west Africa", "translator" : [ { "dropping-particle" : "", "family" : "S2370", "given" : "", "non-dropping-particle" : "", "parse-names" : false, "suffix" : "" } ], "type" : "article-journal", "volume" : "139" }, "uris" : [ "http://www.mendeley.com/documents/?uuid=583e89f8-675e-4a0d-bfe9-09da7107f356" ] }, { "id" : "ITEM-5", "itemData" : { "DOI" : "10.1002/2013GL058499", "ISSN" : "00948276", "author" : [ { "dropping-particle" : "", "family" : "Fischer", "given" : "E. M.", "non-dropping-particle" : "", "parse-names" : false, "suffix" : "" }, { "dropping-particle" : "", "family" : "Knutti", "given" : "R.", "non-dropping-particle" : "", "parse-names" : false, "suffix" : "" } ], "container-title" : "Geophysical Research Letters", "id" : "ITEM-5", "issue" : "2", "issued" : { "date-parts" : [ [ "2014", "1", "28" ] ] }, "page" : "547-554", "title" : "Detection of spatially aggregated changes in temperature and precipitation extremes", "translator" : [ { "dropping-particle" : "", "family" : "S3284", "given" : "", "non-dropping-particle" : "", "parse-names" : false, "suffix" : "" } ], "type" : "article-journal", "volume" : "41" }, "uris" : [ "http://www.mendeley.com/documents/?uuid=ce806243-53fe-47f0-bd67-6581031c8d99" ] }, { "id" : "ITEM-6", "itemData" : { "DOI" : "10.1175/JCLI-D-16-0848.1", "ISSN" : "0894-8755", "abstract" : "Projected changes in temperature extremes, such as regional changes in the intensity and frequency of hot extremes, differ strongly across climate models. This study shows that this disagreement can be partly explained by discrepancies in the representation of the present-day temperature distribution, motivating the evaluation of models with observations. By evaluating climate models on carefully selected metrics, the models that are more likely to be reliable for long-term projections of temperature extremes are identified. The study found that frequencies of hot extremes are likely to increase at a higher rate than the multimodel mean estimate over large parts of the Northern Hemisphere and Australia. This implies that a higher degree of adaptation is required for a given global temperature target. It also found that projected changes in the intensity of hot extremes can be constrained in several regions, including Australia, central North America, and north Asia. In many other regions, large internal variability can often hamper model evaluation. For both aspects\u2014the intensity and the frequency of hot extremes\u2014the total area over which the constraints can be implemented is limited by the quality and completeness of observations. Thereby, this study highlights the importance of long-term, high-quality, and easily accessible observational records for model evaluation, which are vital to ultimately reduce uncertainties in projections of temperature extremes.", "author" : [ { "dropping-particle" : "", "family" : "Borodina", "given" : "Aleksandra", "non-dropping-particle" : ""</w:delInstrText>
        </w:r>
        <w:r w:rsidR="00FF6231" w:rsidRPr="006A2665" w:rsidDel="005430AD">
          <w:rPr>
            <w:rFonts w:cs="Times New Roman"/>
          </w:rPr>
          <w:delInstrText>, "parse-names" : false, "suffix" : "" }, { "dropping-particle" : "", "family" : "Fischer", "given" : "Erich M", "non-dropping-particle" : "", "parse-names" : false, "suffix" : "" }, { "dropping-particle" : "", "family" : "Knutti", "given" : "Reto", "non-dropping-particle" : "", "parse-names" : false, "suffix" : "" } ], "container-title" : "Journal of Climate", "id" : "ITEM-6", "issue" : "24", "issued" : { "date-parts" : [ [ "2017", "12" ] ] }, "page" : "9949-9964", "title" : "Potential to Constrain Projections of Hot Temperature Extremes", "translator" : [ { "dropping-particle" : "", "family" : "S3272", "given" : "", "non-dropping-particle" : "", "parse-names" : false, "suffix" : "" } ], "type" : "article-journal", "volume" : "30" }, "uris" : [ "http://www.mendeley.com/documents/?uuid=c25db233-3851-4358-a4ca-c509b7a8e851" ] } ], "mendeley" : { "formattedCitation" : "(Fischer and Knutti, 2014; Sillmann et al., 2014; Ringard et al., 2016; Borodina et al., 2017b; Donat et al., 2017; Di Luca et al., 2020a)", "plainTextFormattedCitation" : "(Fischer and Knutti, 2014; Sillmann et al., 2014; Ringard et al., 2016; Borodina et al., 2017b; Donat et al., 2017; Di Luca et al., 2020a)", "previouslyFormattedCitation" : "(Fischer and Knutti, 2014; Sillmann et al., 2014; Ringard et al., 2016; Borodina et al., 2017b; Donat et al., 2017; Di Luca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Fischer and Knutti, 2014; Sillmann et al., 2014; Ringard et al., 2016; Borodina et al., 2017b; Donat et al., 2017; Di Luca et al., 2020</w:t>
      </w:r>
      <w:del w:id="822" w:author="Robin Matthews" w:date="2021-07-13T18:15:00Z">
        <w:r w:rsidR="00A26296" w:rsidDel="005430AD">
          <w:rPr>
            <w:rFonts w:cs="Times New Roman"/>
            <w:noProof/>
            <w:lang w:val="nb-NO"/>
          </w:rPr>
          <w:delText>a</w:delText>
        </w:r>
      </w:del>
      <w:ins w:id="823" w:author="Robin Matthews" w:date="2021-07-13T18:15:00Z">
        <w:r w:rsidR="005430AD">
          <w:rPr>
            <w:rFonts w:cs="Times New Roman"/>
            <w:noProof/>
            <w:lang w:val="nb-NO"/>
          </w:rPr>
          <w:t>b</w:t>
        </w:r>
      </w:ins>
      <w:r w:rsidR="00A26296">
        <w:rPr>
          <w:rFonts w:cs="Times New Roman"/>
          <w:noProof/>
          <w:lang w:val="nb-NO"/>
        </w:rPr>
        <w:t>)</w:t>
      </w:r>
      <w:r w:rsidRPr="00D424AA">
        <w:rPr>
          <w:rFonts w:cs="Times New Roman"/>
          <w:lang w:val="en-GB"/>
        </w:rPr>
        <w:fldChar w:fldCharType="end"/>
      </w:r>
      <w:commentRangeEnd w:id="819"/>
      <w:r w:rsidR="00A26296">
        <w:rPr>
          <w:rStyle w:val="Marquedecommentaire"/>
        </w:rPr>
        <w:commentReference w:id="819"/>
      </w:r>
      <w:r w:rsidRPr="00841A35">
        <w:rPr>
          <w:rFonts w:cs="Times New Roman"/>
          <w:lang w:val="nb-NO"/>
        </w:rPr>
        <w:t>.</w:t>
      </w:r>
      <w:r w:rsidRPr="00D424AA">
        <w:rPr>
          <w:rFonts w:cs="Times New Roman"/>
          <w:lang w:val="nb-NO" w:eastAsia="zh-CN"/>
        </w:rPr>
        <w:t xml:space="preserve"> </w:t>
      </w:r>
      <w:r w:rsidRPr="00D424AA">
        <w:rPr>
          <w:rFonts w:cs="Times New Roman"/>
          <w:lang w:val="en-GB" w:eastAsia="zh-CN"/>
        </w:rPr>
        <w:t>Over Africa</w:t>
      </w:r>
      <w:r w:rsidRPr="00D424AA">
        <w:rPr>
          <w:rFonts w:cs="Times New Roman"/>
          <w:lang w:val="en-GB"/>
        </w:rPr>
        <w:t xml:space="preserve">, </w:t>
      </w:r>
      <w:r w:rsidRPr="00D424AA">
        <w:rPr>
          <w:rFonts w:cs="Times New Roman"/>
          <w:lang w:val="en-GB" w:eastAsia="zh-CN"/>
        </w:rPr>
        <w:t xml:space="preserve">the observed warming in temperature extremes is captured by CMIP5 models, although it is underestimated in </w:t>
      </w:r>
      <w:r w:rsidRPr="00D424AA">
        <w:rPr>
          <w:rFonts w:cs="Times New Roman"/>
          <w:lang w:val="en-GB"/>
        </w:rPr>
        <w:t>west and central Africa</w:t>
      </w:r>
      <w:r w:rsidRPr="00D424AA">
        <w:rPr>
          <w:rFonts w:cs="Times New Roman"/>
          <w:lang w:val="en-GB" w:eastAsia="zh-CN"/>
        </w:rPr>
        <w:t xml:space="preserve"> </w:t>
      </w:r>
      <w:r w:rsidRPr="00841A35">
        <w:rPr>
          <w:rFonts w:cs="Times New Roman"/>
          <w:lang w:val="en-GB"/>
        </w:rPr>
        <w:fldChar w:fldCharType="begin" w:fldLock="1"/>
      </w:r>
      <w:r w:rsidR="00FF6231">
        <w:rPr>
          <w:rFonts w:cs="Times New Roman"/>
          <w:lang w:val="en-GB"/>
        </w:rPr>
        <w:instrText>ADDIN CSL_CITATION { "citationItems" : [ { "id" : "ITEM-1", "itemData" : { "DOI" : "10.1038/nature12829", "ISSN" : "0028-0836", "author" : [ { "dropping-particle" : "", "family" : "Sherwood", "given" : "Steven C.", "non-dropping-particle" : "", "parse-names" : false, "suffix" : "" }, { "dropping-particle" : "", "family" : "Bony", "given" : "Sandrine", "non-dropping-particle" : "", "parse-names" : false, "suffix" : "" }, { "dropping-particle" : "", "family" : "Dufresne", "given" : "Jean-Louis", "non-dropping-particle" : "", "parse-names" : false, "suffix" : "" } ], "container-title" : "Nature", "id" : "ITEM-1", "issue" : "7481", "issued" : { "date-parts" : [ [ "2014", "1", "1" ] ] }, "page" : "37-42", "title" : "Spread in model climate sensitivity traced to atmospheric convective mixing", "translator" : [ { "dropping-particle" : "", "family" : "S2489", "given" : "", "non-dropping-particle" : "", "parse-names" : false, "suffix" : "" } ], "type" : "article-journal", "volume" : "505" }, "uris" : [ "http://www.mendeley.com/documents/?uuid=ec186cd8-d66a-4e94-8e06-71eabdc94f0c" ] }, { "id" : "ITEM-2", "itemData" : { "DOI" : "10.1088/1748-9326/aac3e5", "ISSN" : "1748-9326", "author" : [ { "dropping-particle" : "", "family" : "Diedhiou", "given" : "Arona", "non-dropping-particle" : "", "parse-names" : false, "suffix" : "" }, { "dropping-particle" : "", "family" : "Bichet", "given" : "Adeline", "non-dropping-particle" : "", "parse-names" : false, "suffix" : "" }, { "dropping-particle" : "", "family" : "Wartenburger", "given" : "Richard", "non-dropping-particle" : "", "parse-names" : false, "suffix" : "" }, { "dropping-particle" : "", "family" : "Seneviratne", "given" : "Sonia I", "non-dropping-particle" : "", "parse-names" : false, "suffix" : "" }, { "dropping-particle" : "", "family" : "Rowell", "given" : "David P", "non-dropping-particle" : "", "parse-names" : false, "suffix" : "" }, { "dropping-particle" : "", "family" : "Sylla", "given" : "Mouhamadou B", "non-dropping-particle" : "", "parse-names" : false, "suffix" : "" }, { "dropping-particle" : "", "family" : "Diallo", "given" : "Ismaila", "non-dropping-particle" : "", "parse-names" : false, "suffix" : "" }, { "dropping-particle" : "", "family" : "Todzo", "given" : "Stella", "non-dropping-particle" : "", "parse-names" : false, "suffix" : "" }, { "dropping-particle" : "", "family" : "Tour\u00e9", "given" : "N\u2019datchoh E", "non-dropping-particle" : "", "parse-names" : false, "suffix" : "" }, { "dropping-particle" : "", "family" : "Camara", "given" : "Moctar", "non-dropping-particle" : "", "parse-names" : false, "suffix" : "" }, { "dropping-particle" : "", "family" : "Ngatchah", "given" : "Benjamin Ngounou", "non-dropping-particle" : "", "parse-names" : false, "suffix" : "" }, { "dropping-particle" : "", "family" : "Kane", "given" : "Ndjido A", "non-dropping-particle" : "", "parse-names" : false, "suffix" : "" }, { "dropping-particle" : "", "family" : "Tall", "given" : "Laure", "non-dropping-particle" : "", "parse-names" : false, "suffix" : "" }, { "dropping-particle" : "", "family" : "Affholder", "given" : "Fran\u00e7ois", "non-dropping-particle" : "", "parse-names" : false, "suffix" : "" } ], "container-title" : "Environmental Research Letters", "id" : "ITEM-2", "issue" : "6", "issued" : { "date-parts" : [ [ "2018", "6", "1" ] ] }, "page" : "065020", "title" : "Changes in climate extremes over West and Central Africa at 1.5 \u00b0C and 2 \u00b0C global warming", "translator" : [ { "dropping-particle" : "", "family" : "S2637", "given" : "", "non-dropping-particle" : "", "parse-names" : false, "suffix" : "" } ], "type" : "article-journal", "volume" : "13" }, "uris" : [ "http://www.mendeley.com/documents/?uuid=3c720465-68b0-4208-858a-6e24cdcfe072" ] } ], "mendeley" : { "formattedCitation" : "(Sherwood et al., 2014; Diedhiou et al., 2018)", "plainTextFormattedCitation" : "(Sherwood et al., 2014; Diedhiou et al., 2018)", "previouslyFormattedCitation" : "(Sherwood et al., 2014; Diedhiou et al., 2018)" }, "properties" : { "noteIndex" : 0 }, "schema" : "https://github.com/citation-style-language/schema/raw/master/csl-citation.json" }</w:instrText>
      </w:r>
      <w:r w:rsidRPr="00841A35">
        <w:rPr>
          <w:rFonts w:cs="Times New Roman"/>
          <w:lang w:val="en-GB"/>
        </w:rPr>
        <w:fldChar w:fldCharType="separate"/>
      </w:r>
      <w:r w:rsidR="00A26296">
        <w:rPr>
          <w:rFonts w:cs="Times New Roman"/>
          <w:noProof/>
          <w:lang w:val="en-GB"/>
        </w:rPr>
        <w:t xml:space="preserve">(Sherwood et al., 2014; </w:t>
      </w:r>
      <w:r w:rsidR="00A26296">
        <w:rPr>
          <w:rFonts w:cs="Times New Roman"/>
          <w:noProof/>
          <w:lang w:val="en-GB"/>
        </w:rPr>
        <w:lastRenderedPageBreak/>
        <w:t>Diedhiou et al., 2018)</w:t>
      </w:r>
      <w:r w:rsidRPr="00841A35">
        <w:rPr>
          <w:rFonts w:cs="Times New Roman"/>
          <w:lang w:val="en-GB"/>
        </w:rPr>
        <w:fldChar w:fldCharType="end"/>
      </w:r>
      <w:r w:rsidRPr="00841A35">
        <w:rPr>
          <w:rFonts w:cs="Times New Roman"/>
          <w:lang w:val="en-GB"/>
        </w:rPr>
        <w:t>. Over East Asia, the CMIP5 ensemble performs well in re</w:t>
      </w:r>
      <w:r w:rsidRPr="00D424AA">
        <w:rPr>
          <w:rFonts w:cs="Times New Roman"/>
          <w:lang w:val="en-GB"/>
        </w:rPr>
        <w:t xml:space="preserve">producing the observed trend in temperature extremes averaged over China </w:t>
      </w:r>
      <w:r w:rsidRPr="00D424AA">
        <w:rPr>
          <w:rFonts w:cs="Times New Roman"/>
          <w:lang w:val="en-GB"/>
        </w:rPr>
        <w:fldChar w:fldCharType="begin" w:fldLock="1"/>
      </w:r>
      <w:r w:rsidR="00FF6231">
        <w:rPr>
          <w:rFonts w:cs="Times New Roman"/>
          <w:lang w:val="en-GB"/>
        </w:rPr>
        <w:instrText>ADDIN CSL_CITATION { "citationItems" : [ { "id" : "ITEM-1", "itemData" : { "DOI" : "10.1007/s00376-015-4152-5", "ISSN" : "02561530", "author" : [ { "dropping-particle" : "", "family" : "Dong", "given" : "Siyan", "non-dropping-particle" : "", "parse-names" : false, "suffix" : "" }, { "dropping-particle" : "", "family" : "Xu", "given" : "Ying", "non-dropping-particle" : "", "parse-names" : false, "suffix" : "" }, { "dropping-particle" : "", "family" : "Zhou", "given" : "Botao", "non-dropping-particle" : "", "parse-names" : false, "suffix" : "" }, { "dropping-particle" : "", "family" : "Shi", "given" : "Ying", "non-dropping-particle" : "", "parse-names" : false, "suffix" : "" } ], "container-title" : "Advances in Atmospheric Sciences", "id" : "ITEM-1", "issue" : "8", "issued" : { "date-parts" : [ [ "2015" ] ] }, "page" : "1077-1091", "title" : "Assessment of indices of temperature extremes simulated by multiple CMIP5 models over China", "translator" : [ { "dropping-particle" : "", "family" : "S745", "given" : "", "non-dropping-particle" : "", "parse-names" : false, "suffix" : "" } ], "type" : "article-journal", "volume" : "32" }, "uris" : [ "http://www.mendeley.com/documents/?uuid=e3a969bd-d7fb-451c-aa15-c83eec07ea4a", "http://www.mendeley.com/documents/?uuid=699f7235-956f-4d2b-ab3c-0fd1a13dadc9" ] } ], "mendeley" : { "formattedCitation" : "(Dong et al., 2015)", "plainTextFormattedCitation" : "(Dong et al., 2015)", "previouslyFormattedCitation" : "(Dong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ng et al., 2015)</w:t>
      </w:r>
      <w:r w:rsidRPr="00D424AA">
        <w:rPr>
          <w:rFonts w:cs="Times New Roman"/>
          <w:lang w:val="en-GB"/>
        </w:rPr>
        <w:fldChar w:fldCharType="end"/>
      </w:r>
      <w:r w:rsidRPr="00841A35">
        <w:rPr>
          <w:rFonts w:cs="Times New Roman"/>
          <w:lang w:val="en-GB"/>
        </w:rPr>
        <w:t>. Over Australia, the multi-model mean performs better than individual models in capturing observed trends in gridded station based ET</w:t>
      </w:r>
      <w:r w:rsidRPr="00D424AA">
        <w:rPr>
          <w:rFonts w:cs="Times New Roman"/>
          <w:lang w:val="en-GB"/>
        </w:rPr>
        <w:t xml:space="preserve">CCDI temperature indices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Alexander and Arblaster, 2017)", "plainTextFormattedCitation" : "(Alexander and Arblaster, 2017)", "previouslyFormattedCitation" : "(Alexander and Arblaster,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exander and Arblaster, 2017)</w:t>
      </w:r>
      <w:r w:rsidRPr="00D424AA">
        <w:rPr>
          <w:rFonts w:cs="Times New Roman"/>
          <w:lang w:val="en-GB"/>
        </w:rPr>
        <w:fldChar w:fldCharType="end"/>
      </w:r>
      <w:r w:rsidRPr="00841A35">
        <w:rPr>
          <w:rFonts w:cs="Times New Roman"/>
          <w:lang w:val="en-GB"/>
        </w:rPr>
        <w:t xml:space="preserve">. </w:t>
      </w:r>
    </w:p>
    <w:p w14:paraId="66320A0C" w14:textId="77777777" w:rsidR="00726A1C" w:rsidRPr="006A2665" w:rsidRDefault="00726A1C" w:rsidP="00D424AA">
      <w:pPr>
        <w:rPr>
          <w:rFonts w:cs="Times New Roman"/>
          <w:lang w:val="en-GB"/>
        </w:rPr>
      </w:pPr>
    </w:p>
    <w:p w14:paraId="28B85D2E" w14:textId="6075626D" w:rsidR="00726A1C" w:rsidRPr="00D424AA" w:rsidRDefault="00726A1C" w:rsidP="00D424AA">
      <w:pPr>
        <w:rPr>
          <w:rFonts w:cs="Times New Roman"/>
          <w:lang w:val="en-GB"/>
        </w:rPr>
      </w:pPr>
      <w:r w:rsidRPr="00D424AA">
        <w:rPr>
          <w:rFonts w:cs="Times New Roman"/>
          <w:lang w:val="en-GB"/>
        </w:rPr>
        <w:t xml:space="preserve">Initial analyses of CMIP6 simulations </w:t>
      </w:r>
      <w:commentRangeStart w:id="824"/>
      <w:r w:rsidRPr="00D424AA">
        <w:rPr>
          <w:rFonts w:cs="Times New Roman"/>
          <w:lang w:val="en-GB"/>
        </w:rPr>
        <w:fldChar w:fldCharType="begin" w:fldLock="1"/>
      </w:r>
      <w:ins w:id="825" w:author="Robin Matthews" w:date="2021-07-13T18:16:00Z">
        <w:r w:rsidR="00104A12">
          <w:rPr>
            <w:rFonts w:cs="Times New Roman"/>
            <w:lang w:val="en-GB"/>
          </w:rPr>
          <w:instrText>ADDIN CSL_CITATION { "citationItems" : [ { "id" : "ITEM-1", "itemData" : { "DOI" : "10.1029/2020GL088031", "ISSN" : "0094-8276", "abstract" : "We quantify the skill of Coupled Model Intercomparison Project Phase 5 (CMIP5) and CMIP6 models to represent daily temperature extremes. We find CMIP models systematically exaggerate the magnitude of daily temperature anomalies for both cold and hot extremes. We assess the contribution to a daily temperature extreme from four terms: the long-term mean annual cycle, the diurnal cycle, synoptic variability, and seasonal variability for both cold and hot extremes. These four terms are combined, and the overall performance of individual climate models assessed. This identifies those models that can simulate temperature extremes well and simulate them well for the right reasons. The new error metric shows that increases in horizontal resolution usually lead to a better performance particularly for the coarser resolution models. The CMIP6 improvements relative to CMIP5 are systematic across most land regions and are only partially explained by the increase in horizontal resolution, and other differences must therefore help explain the higher CMIP6 skill.", "author" : [ { "dropping-particle" : "", "family" : "Luca", "given" : "Alejandro", "non-dropping-particle" : "Di", "parse-names" : false, "suffix" : "" }, { "dropping-particle" : "", "family" : "Pitman", "given" : "Andrew J.", "non-dropping-particle" : "", "parse-names" : false, "suffix" : "" }, { "dropping-particle" : "", "family" : "El\u00eda", "given" : "Ram\u00f3n", "non-dropping-particle" : "de", "parse-names" : false, "suffix" : "" } ], "container-title" : "Geophysical Research Letters", "id" : "ITEM-1", "issue" : "14", "issued" : { "date-parts" : [ [ "2020", "7", "28" ] ] }, "page" : "1-9", "title" : "Decomposing Temperature Extremes Errors in CMIP5 and CMIP6 Models", "translator" : [ { "dropping-particle" : "", "family" : "S3558", "given" : "", "non-dropping-particle" : "", "parse-names" : false, "suffix" : "" } ], "type" : "article-journal", "volume" : "47" }, "uris" : [ "http://www.mendeley.com/documents/?uuid=5a3722ba-1ee1-46b1-a0b0-7354cda2bab1" ] }, { "id" : "ITEM-2",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2",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id" : "ITEM-3",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3",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id" : "ITEM-4", "itemData" : { "DOI" : "10.1016/j.scib.2020.05.015", "ISSN" : "20959273", "author" : [ { "dropping-particle" : "", "family" : "Chen", "given" : "Huopo", "non-dropping-particle" : "", "parse-names" : false, "suffix" : "" }, { "dropping-particle" : "", "family" : "Sun", "given" : "Jianqi", "non-dropping-particle" : "", "parse-names" : false, "suffix" : "" }, { "dropping-particle" : "", "family" : "Lin", "given" : "Wenqing", "non-dropping-particle" : "", "parse-names" : false, "suffix" : "" }, { "dropping-particle" : "", "family" : "Xu", "given" : "Huiwen", "non-dropping-particle" : "", "parse-names" : false, "suffix" : "" } ], "container-title" : "Science Bulletin", "id" : "ITEM-4", "issue" : "17", "issued" : { "date-parts" : [ [ "2020", "9" ] ] }, "page" : "1415-1418", "title" : "Comparison of CMIP6 and CMIP5 models in simulating climate extremes", "translator" : [ { "dropping-particle" : "", "family" : "S3274", "given" : "", "non-dropping-particle" : "", "parse-names" : false, "suffix" : "" } ], "type" : "article-journal", "volume" : "65" }, "uris" : [ "http://www.mendeley.com/documents/?uuid=7a4fdeb0-b868-4ccf-9deb-5ca648ce485c" ] }, { "id" : "ITEM-5", "itemData" : { "DOI" : "10.1088/1748-9326/abc778", "ISSN" : "1748-9326", "abstract" : "Reliable projections of extremes by climate models are becoming increasingly important in the context of climate change and associated societal impacts. Extremes are by definition rare events, characterized by a small sample associated with large uncertainties. The evaluation of extreme events in model simulations thus requires performance measures that compare full distributions rather than simple summaries. This paper proposes the use of the integrated quadratic distance (IQD) for this purpose. The IQD is applied to evaluate CMIP5 and CMIP6 simulations of monthly maximum and minimum near-surface air temperature over Europe and North America against both observation-based data and reanalyses. Several climate models perform well to the extent that these models' performance is competitive with the performance of another data product in simulating the evaluation set. While the model rankings vary with region, season and index, the model evaluation is robust against changes in the grid resolution considered in the analysis. When the model simulations are ranked based on their similarity with the ERA5 reanalysis, more CMIP6 than CMIP5 models appear at the top of the ranking. When evaluated against the HadEX2 data product, the overall performance of the two model ensembles is similar.", "author" : [ { "dropping-particle" : "", "family" : "Thorarinsdottir", "given" : "Thordis L.", "non-dropping-particle" : "", "parse-names" : false, "suffix" : "" }, { "dropping-particle" : "", "family" : "Sillmann", "given" : "Jana", "non-dropping-particle" : "", "parse-names" : false, "suffix" : "" }, { "dropping-particle" : "", "family" : "Haugen", "given" : "Marion", "non-dropping-particle" : "", "parse-names" : false, "suffix" : "" }, { "dropping-particle" : "", "family" : "Gissibl", "given" : "Nadine", "non-dropping-particle" : "", "parse-names" : false, "suffix" : "" }, { "dropping-particle" : "", "family" : "Sandstad", "given" : "Marit", "non-dropping-particle" : "", "parse-names" : false, "suffix" : "" } ], "container-title" : "Environmental Research Letters", "id" : "ITEM-5", "issue" : "12", "issued" : { "date-parts" : [ [ "2020", "12", "18" ] ] }, "page" : "124041", "title" : "Evaluation of CMIP5 and CMIP6 simulations of historical surface air temperature extremes using proper evaluation methods", "translator" : [ { "dropping-particle" : "", "family" : "S3556", "given" : "", "non-dropping-particle" : "", "parse-names" : false, "suffix" : "" } ], "type" : "article-journal", "volume" : "15" }, "uris" : [ "http://www.mendeley.com/documents/?uuid=fdea209f-0e50-4c51-9ead-b0ba187c65e8" ] }, { "id" : "ITEM-6",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6",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Chen et al., 2020a; Di Luca et al., 2020b; Kim et al., 2020; Li et al., 2020a; Thorarinsdottir et al., 2020; Wehner et al., 2020)", "manualFormatting" : "(H. Chen et al., 2020; Di Luca et al., 2020a; Kim et al., 2020; C. Li et al., 2020; Thorarinsdottir et al., 2020; Wehner et al., 2020)", "plainTextFormattedCitation" : "(Chen et al., 2020a; Di Luca et al., 2020b; Kim et al., 2020; Li et al., 2020a; Thorarinsdottir et al., 2020; Wehner et al., 2020)", "previouslyFormattedCitation" : "(Chen et al., 2020a; Di Luca et al., 2020b; Kim et al., 2020; Li et al., 2020a; Thorarinsdottir et al., 2020; Wehner et al., 2020)" }, "properties" : { "noteIndex" : 0 }, "schema" : "https://github.com/citation-style-language/schema/raw/master/csl-citation.json" }</w:instrText>
        </w:r>
      </w:ins>
      <w:del w:id="826" w:author="Robin Matthews" w:date="2021-07-13T18:16:00Z">
        <w:r w:rsidR="00417CA4" w:rsidDel="00104A12">
          <w:rPr>
            <w:rFonts w:cs="Times New Roman"/>
            <w:lang w:val="en-GB"/>
          </w:rPr>
          <w:delInstrText>ADDIN CSL_CITATION { "citationItems" : [ { "id" : "ITEM-1", "itemData" : { "DOI" : "10.1029/2020GL088031", "ISSN" : "0094-8276", "abstract" : "We quantify the skill of Coupled Model Intercomparison Project Phase 5 (CMIP5) and CMIP6 models to represent daily temperature extremes. We find CMIP models systematically exaggerate the magnitude of daily temperature anomalies for both cold and hot extremes. We assess the contribution to a daily temperature extreme from four terms: the long-term mean annual cycle, the diurnal cycle, synoptic variability, and seasonal variability for both cold and hot extremes. These four terms are combined, and the overall performance of individual climate models assessed. This identifies those models that can simulate temperature extremes well and simulate them well for the right reasons. The new error metric shows that increases in horizontal resolution usually lead to a better performance particularly for the coarser resolution models. The CMIP6 improvements relative to CMIP5 are systematic across most land regions and are only partially explained by the increase in horizontal resolution, and other differences must therefore help explain the higher CMIP6 skill.", "author" : [ { "dropping-particle" : "", "family" : "Luca", "given" : "Alejandro", "non-dropping-particle" : "Di", "parse-names" : false, "suffix" : "" }, { "dropping-particle" : "", "family" : "Pitman", "given" : "Andrew J.", "non-dropping-particle" : "", "parse-names" : false, "suffix" : "" }, { "dropping-particle" : "", "family" : "El\u00eda", "given" : "Ram\u00f3n", "non-dropping-particle" : "de", "parse-names" : false, "suffix" : "" } ], "container-title" : "Geophysical Research Letters", "id" : "ITEM-1", "issue" : "14", "issued" : { "date-parts" : [ [ "2020", "7", "28" ] ] }, "page" : "1-9", "title" : "Decomposing Temperature Extremes Errors in CMIP5 and CMIP6 Models", "translator" : [ { "dropping-particle" : "", "family" : "S3558", "given" : "", "non-dropping-particle" : "", "parse-names" : false, "suffix" : "" } ], "type" : "article-journal", "volume" : "47" }, "uris" : [ "http://www.mendeley.com/documents/?uuid=5a3722ba-1ee1-46b1-a0b0-7354cda2bab1" ] }, { "id" : "ITEM-2",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2",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id" : "ITEM-3",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3",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id" : "ITEM-4", "itemData" : { "DOI" : "10.1016/j.scib.2020.05.015", "ISSN" : "20959273", "author" : [ { "dropping-particle" : "", "family" : "Chen", "given" : "Huopo", "non-dropping-particle" : "", "parse-names" : false, "suffix" : "" }, { "dropping-particle" : "", "family" : "Sun", "given" : "Jianqi", "non-dropping-particle" : "", "parse-names" : false, "suffix" : "" }, { "dropping-particle" : "", "family" : "Lin", "given" : "Wenqing", "non-dropping-particle" : "", "parse-names" : false, "suffix" : "" }, { "dropping-particle" : "", "family" : "Xu", "given" : "Huiwen", "non-dropping-particle" : "", "parse-names" : false, "suffix" : "" } ], "container-title" : "Science Bulletin", "id" : "ITEM-4", "issue" : "17", "issued" : { "date-parts" : [ [ "2020", "9" ] ] }, "page" : "1415-1418", "title" : "Comparison of CMIP6 and CMIP5 models in simulating climate extremes", "translator" : [ { "dropping-particle" : "", "family" : "S3274", "given" : "", "non-dropping-particle" : "", "parse-names" : false, "suffix" : "" } ], "type" : "article-journal", "volume" : "65" }, "uris" : [ "http://www.mendeley.com/documents/?uuid=7a4fdeb0-b868-4ccf-9deb-5ca648ce485c" ] }, { "id" : "ITEM-5", "itemData" : { "DOI" : "10.1088/1748-9326/abc778", "ISSN" : "1748-9326", "abstract" : "Reliable projections of extremes by climate models are becoming increasingly important in the context of climate change and associated societal impacts. Extremes are by definition rare events, characterized by a small sample associated with large uncertainties. The evaluation of extreme events in model simulations thus requires performance measures that compare full distributions rather than simple summaries. This paper proposes the use of the integrated quadratic distance (IQD) for this purpose. The IQD is applied to evaluate CMIP5 and CMIP6 simulations of monthly maximum and minimum near-surface air temperature over Europe and North America against both observation-based data and reanalyses. Several climate models perform well to the extent that these models' performance is competitive with the performance of another data product in simulating the evaluation set. While the model rankings vary with region, season and index, the model evaluation is robust against changes in the grid resolution considered in the analysis. When the model simulations are ranked based on their similarity with the ERA5 reanalysis, more CMIP6 than CMIP5 models appear at the top of the ranking. When evaluated against the HadEX2 data product, the overall performance of the two model ensembles is similar.", "author" : [ { "dropping-particle" : "", "family" : "Thorarinsdottir", "given" : "Thordis L.", "non-dropping-particle" : "", "parse-names" : false, "suffix" : "" }, { "dropping-particle" : "", "family" : "Sillmann", "given" : "Jana", "non-dropping-particle" : "", "parse-names" : false, "suffix" : "" }, { "dropping-particle" : "", "family" : "Haugen", "given" : "Marion", "non-dropping-particle" : "", "parse-names" : false, "suffix" : "" }, { "dropping-particle" : "", "family" : "Gissibl", "given" : "Nadine", "non-dropping-particle" : "", "parse-names" : false, "suffix" : "" }, { "dropping-particle" : "", "family" : "Sandstad", "given" : "Marit", "non-dropping-particle" : "", "parse-names" : false, "suffix" : "" } ], "container-title" : "Environmental Research Letters", "id" : "ITEM-5", "issue" : "12", "issued" : { "date-parts" : [ [ "2020", "12", "18" ] ] }, "page" : "124041", "title" : "Evaluation of CMIP5 and CMIP6 simulations of historical surface air temperature extremes using proper evaluation methods", "translator" : [ { "dropping-particle" : "", "family" : "S3556", "given" : "", "non-dropping-particle" : "", "parse-names" : false, "suffix" : "" } ], "type" : "article-journal", "volume" : "15" }, "uris" : [ "http://www.mendeley.com/documents/?uuid=fdea209f-0e50-4c51-9ead-b0ba187c65e8" ] }, { "id" : "ITEM-6",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6",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Chen et al., 2020a; Di Luca et al., 2020b; Kim et al., 2020; Li et al., 2020a; Thorarinsdottir et al., 2020; Wehner et al., 2020)", "plainTextFormattedCitation" : "(Chen et al., 2020a; Di Luca et al., 2020b; Kim et al., 2020; Li et al., 2020a; Thorarinsdottir et al., 2020; Wehner et al., 2020)", "previouslyFormattedCitation" : "(Chen et al., 2020a; Di Luca et al., 2020b; Kim et al., 2020; Li et al., 2020a; Thorarinsdottir et al., 2020; Wehner et al., 2020)"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827" w:author="Robin Matthews" w:date="2021-07-13T18:16:00Z">
        <w:r w:rsidR="00104A12" w:rsidRPr="00B549EC">
          <w:rPr>
            <w:noProof/>
            <w:lang w:val="en-US"/>
          </w:rPr>
          <w:t>H. Chen et al., 2020; Di Luca et al., 2020a; Kim et al., 2020; C. Li et al., 2020; Thorarinsdottir et al., 2020; Wehner et al., 2020</w:t>
        </w:r>
      </w:ins>
      <w:del w:id="828" w:author="Robin Matthews" w:date="2021-07-13T18:16:00Z">
        <w:r w:rsidR="00A26296" w:rsidDel="00104A12">
          <w:rPr>
            <w:rFonts w:cs="Times New Roman"/>
            <w:noProof/>
            <w:lang w:val="en-GB"/>
          </w:rPr>
          <w:delText>Chen et al., 2020a; Di Luca et al., 2020b; Kim et al., 2020; Li et al., 2020a; Thorarinsdottir et al., 2020; Wehner et al., 2020</w:delText>
        </w:r>
      </w:del>
      <w:r w:rsidR="00A26296">
        <w:rPr>
          <w:rFonts w:cs="Times New Roman"/>
          <w:noProof/>
          <w:lang w:val="en-GB"/>
        </w:rPr>
        <w:t>)</w:t>
      </w:r>
      <w:r w:rsidRPr="00D424AA">
        <w:rPr>
          <w:rFonts w:cs="Times New Roman"/>
          <w:lang w:val="en-GB"/>
        </w:rPr>
        <w:fldChar w:fldCharType="end"/>
      </w:r>
      <w:commentRangeEnd w:id="824"/>
      <w:r w:rsidR="00A26296">
        <w:rPr>
          <w:rStyle w:val="Marquedecommentaire"/>
        </w:rPr>
        <w:commentReference w:id="824"/>
      </w:r>
      <w:r w:rsidRPr="00841A35">
        <w:rPr>
          <w:rFonts w:cs="Times New Roman"/>
          <w:lang w:val="en-GB"/>
        </w:rPr>
        <w:t xml:space="preserve"> indicate the CMIP6 models perform similarly to the CMIP5 models regarding biases in hot and cold extremes. In general, CMIP5 and CMIP6 historical simulations are </w:t>
      </w:r>
      <w:r w:rsidRPr="00D424AA">
        <w:rPr>
          <w:rFonts w:cs="Times New Roman"/>
          <w:lang w:val="en-GB" w:eastAsia="zh-CN"/>
        </w:rPr>
        <w:t>similar</w:t>
      </w:r>
      <w:r w:rsidRPr="00D424AA">
        <w:rPr>
          <w:rFonts w:cs="Times New Roman"/>
          <w:lang w:val="en-GB"/>
        </w:rPr>
        <w:t xml:space="preserve"> in their performance in simulating the observed climatology of extreme temperatures </w:t>
      </w:r>
      <w:r w:rsidRPr="00D424AA">
        <w:rPr>
          <w:rFonts w:cs="Times New Roman"/>
          <w:i/>
          <w:lang w:val="en-GB"/>
        </w:rPr>
        <w:t xml:space="preserve">(high confidence). </w:t>
      </w:r>
      <w:r w:rsidRPr="00D424AA">
        <w:rPr>
          <w:rFonts w:cs="Times New Roman"/>
          <w:lang w:val="en-GB"/>
        </w:rPr>
        <w:t xml:space="preserve">The general warm bias in hot extremes and cold bias in cold extremes reported for CMIP5 models </w:t>
      </w:r>
      <w:r w:rsidRPr="00D424AA">
        <w:rPr>
          <w:rFonts w:cs="Times New Roman"/>
          <w:lang w:val="en-GB"/>
        </w:rPr>
        <w:fldChar w:fldCharType="begin" w:fldLock="1"/>
      </w:r>
      <w:r w:rsidR="007D2D56">
        <w:rPr>
          <w:rFonts w:cs="Times New Roman"/>
          <w:lang w:val="en-GB"/>
        </w:rPr>
        <w:instrText>ADDIN CSL_CITATION { "citationItems" : [ { "id" : "ITEM-1",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1",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id" : "ITEM-2", "itemData" : { "DOI" : "10.1007/s10584-013-0705-8", "ISSN" : "0165-0009", "abstract" : "Twenty-year temperature and precipitation extremes and their projected future changes are evaluated in an ensemble of climate models participating in the Coupled Model Intercomparison Project Phase 5 (CMIP5), updating a similar study based on the CMIP3 ensemble. The projected changes are documented for three radiative forcing scenarios. The performance of the CMIP5 models in simulating 20-year temperature and precipitation extremes is comparable to that of the CMIP3 ensemble. The models simulate late 20th century warm extremes reasonably well, compared to estimates from reanalyses. The model discrepancies in simulating cold extremes are generally larger than those for warm extremes. Simulated late 20th century precipitation extremes are plausible in the extratropics but uncertainty in extreme precipitation in the tropics and subtropics remains very large, both in the models and the observationally-constrained datasets. Consistent with CMIP3 results, CMIP5 cold extremes generally warm faster than warm extremes, mainly in regions where snow and sea-ice retreat with global warming. There are tropical and subtropical regions where warming rates of warm extremes exceed those of cold extremes. Relative changes in the intensity of precipitation extremes generally exceed relative changes in annual mean precipitation. The corresponding waiting times for late 20th century extreme precipitation events are reduced almost everywhere, except for a few subtropical regions. The CMIP5 planetary sensitivity in extreme precipitation is about 6 %/C, with generally lower values over extratropical land.", "author"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Wehner", "given" : "M.", "non-dropping-particle" : "", "parse-names" : false, "suffix" : "" } ], "container-title" : "Climatic Change", "id" : "ITEM-2", "issue" : "2", "issued" : { "date-parts" : [ [ "2013", "7", "20" ] ] }, "page" : "345-357", "title" : "Changes in temperature and precipitation extremes in the CMIP5 ensemble", "translator" : [ { "dropping-particle" : "", "family" : "S206", "given" : "", "non-dropping-particle" : "", "parse-names" : false, "suffix" : "" } ], "type" : "article-journal", "volume" : "119" }, "uris" : [ "http://www.mendeley.com/documents/?uuid=b026d97f-bebc-3495-8c24-9bd30a5c8c1a" ] } ], "mendeley" : { "formattedCitation" : "(Kharin et al., 2013; Sillmann et al., 2013a)", "plainTextFormattedCitation" : "(Kharin et al., 2013; Sillmann et al., 2013a)", "previouslyFormattedCitation" : "(Kharin et al., 2013; Sillmann et al., 2013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harin et al., 2013; Sillmann et al., 2013a)</w:t>
      </w:r>
      <w:r w:rsidRPr="00D424AA">
        <w:rPr>
          <w:rFonts w:cs="Times New Roman"/>
          <w:lang w:val="en-GB"/>
        </w:rPr>
        <w:fldChar w:fldCharType="end"/>
      </w:r>
      <w:r w:rsidRPr="00841A35">
        <w:rPr>
          <w:rFonts w:cs="Times New Roman"/>
          <w:lang w:val="en-GB"/>
        </w:rPr>
        <w:t xml:space="preserve"> remain in CMIP6 models </w:t>
      </w:r>
      <w:commentRangeStart w:id="829"/>
      <w:r w:rsidRPr="00D424AA">
        <w:rPr>
          <w:rFonts w:cs="Times New Roman"/>
          <w:lang w:val="en-GB"/>
        </w:rPr>
        <w:fldChar w:fldCharType="begin" w:fldLock="1"/>
      </w:r>
      <w:ins w:id="830" w:author="Robin Matthews" w:date="2021-07-13T18:16:00Z">
        <w:r w:rsidR="00104A12">
          <w:rPr>
            <w:rFonts w:cs="Times New Roman"/>
            <w:lang w:val="en-GB"/>
          </w:rPr>
          <w:instrText>ADDIN CSL_CITATION { "citationItems" : [ { "id" : "ITEM-1", "itemData" : { "DOI" : "10.1029/2020GL088031", "ISSN" : "0094-8276", "abstract" : "We quantify the skill of Coupled Model Intercomparison Project Phase 5 (CMIP5) and CMIP6 models to represent daily temperature extremes. We find CMIP models systematically exaggerate the magnitude of daily temperature anomalies for both cold and hot extremes. We assess the contribution to a daily temperature extreme from four terms: the long-term mean annual cycle, the diurnal cycle, synoptic variability, and seasonal variability for both cold and hot extremes. These four terms are combined, and the overall performance of individual climate models assessed. This identifies those models that can simulate temperature extremes well and simulate them well for the right reasons. The new error metric shows that increases in horizontal resolution usually lead to a better performance particularly for the coarser resolution models. The CMIP6 improvements relative to CMIP5 are systematic across most land regions and are only partially explained by the increase in horizontal resolution, and other differences must therefore help explain the higher CMIP6 skill.", "author" : [ { "dropping-particle" : "", "family" : "Luca", "given" : "Alejandro", "non-dropping-particle" : "Di", "parse-names" : false, "suffix" : "" }, { "dropping-particle" : "", "family" : "Pitman", "given" : "Andrew J.", "non-dropping-particle" : "", "parse-names" : false, "suffix" : "" }, { "dropping-particle" : "", "family" : "El\u00eda", "given" : "Ram\u00f3n", "non-dropping-particle" : "de", "parse-names" : false, "suffix" : "" } ], "container-title" : "Geophysical Research Letters", "id" : "ITEM-1", "issue" : "14", "issued" : { "date-parts" : [ [ "2020", "7", "28" ] ] }, "page" : "1-9", "title" : "Decomposing Temperature Extremes Errors in CMIP5 and CMIP6 Models", "translator" : [ { "dropping-particle" : "", "family" : "S3558", "given" : "", "non-dropping-particle" : "", "parse-names" : false, "suffix" : "" } ], "type" : "article-journal", "volume" : "47" }, "uris" : [ "http://www.mendeley.com/documents/?uuid=5a3722ba-1ee1-46b1-a0b0-7354cda2bab1" ] } ], "mendeley" : { "formattedCitation" : "(Di Luca et al., 2020b)", "manualFormatting" : "(Di Luca et al., 2020a)", "plainTextFormattedCitation" : "(Di Luca et al., 2020b)", "previouslyFormattedCitation" : "(Di Luca et al., 2020b)" }, "properties" : { "noteIndex" : 0 }, "schema" : "https://github.com/citation-style-language/schema/raw/master/csl-citation.json" }</w:instrText>
        </w:r>
      </w:ins>
      <w:del w:id="831" w:author="Robin Matthews" w:date="2021-07-13T18:16:00Z">
        <w:r w:rsidR="00FF6231" w:rsidDel="00104A12">
          <w:rPr>
            <w:rFonts w:cs="Times New Roman"/>
            <w:lang w:val="en-GB"/>
          </w:rPr>
          <w:delInstrText>ADDIN CSL_CITATION { "citationItems" : [ { "id" : "ITEM-1", "itemData" : { "DOI" : "10.1029/2020GL088031", "ISSN" : "0094-8276", "abstract" : "We quantify the skill of Coupled Model Intercomparison Project Phase 5 (CMIP5) and CMIP6 models to represent daily temperature extremes. We find CMIP models systematically exaggerate the magnitude of daily temperature anomalies for both cold and hot extremes. We assess the contribution to a daily temperature extreme from four terms: the long-term mean annual cycle, the diurnal cycle, synoptic variability, and seasonal variability for both cold and hot extremes. These four terms are combined, and the overall performance of individual climate models assessed. This identifies those models that can simulate temperature extremes well and simulate them well for the right reasons. The new error metric shows that increases in horizontal resolution usually lead to a better performance particularly for the coarser resolution models. The CMIP6 improvements relative to CMIP5 are systematic across most land regions and are only partially explained by the increase in horizontal resolution, and other differences must therefore help explain the higher CMIP6 skill.", "author" : [ { "dropping-particle" : "", "family" : "Luca", "given" : "Alejandro", "non-dropping-particle" : "Di", "parse-names" : false, "suffix" : "" }, { "dropping-particle" : "", "family" : "Pitman", "given" : "Andrew J.", "non-dropping-particle" : "", "parse-names" : false, "suffix" : "" }, { "dropping-particle" : "", "family" : "El\u00eda", "given" : "Ram\u00f3n", "non-dropping-particle" : "de", "parse-names" : false, "suffix" : "" } ], "container-title" : "Geophysical Research Letters", "id" : "ITEM-1", "issue" : "14", "issued" : { "date-parts" : [ [ "2020", "7", "28" ] ] }, "page" : "1-9", "title" : "Decomposing Temperature Extremes Errors in CMIP5 and CMIP6 Models", "translator" : [ { "dropping-particle" : "", "family" : "S3558", "given" : "", "non-dropping-particle" : "", "parse-names" : false, "suffix" : "" } ], "type" : "article-journal", "volume" : "47" }, "uris" : [ "http://www.mendeley.com/documents/?uuid=5a3722ba-1ee1-46b1-a0b0-7354cda2bab1" ] } ], "mendeley" : { "formattedCitation" : "(Di Luca et al., 2020b)", "plainTextFormattedCitation" : "(Di Luca et al., 2020b)", "previouslyFormattedCitation" : "(Di Luca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Di Luca et al., 2020</w:t>
      </w:r>
      <w:ins w:id="832" w:author="Robin Matthews" w:date="2021-07-13T18:16:00Z">
        <w:r w:rsidR="00104A12">
          <w:rPr>
            <w:rFonts w:cs="Times New Roman"/>
            <w:noProof/>
            <w:lang w:val="en-GB"/>
          </w:rPr>
          <w:t>a</w:t>
        </w:r>
      </w:ins>
      <w:del w:id="833" w:author="Robin Matthews" w:date="2021-07-13T18:16:00Z">
        <w:r w:rsidR="00A26296" w:rsidDel="00104A12">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829"/>
      <w:r w:rsidR="00A26296">
        <w:rPr>
          <w:rStyle w:val="Marquedecommentaire"/>
        </w:rPr>
        <w:commentReference w:id="829"/>
      </w:r>
      <w:r w:rsidRPr="00841A35">
        <w:rPr>
          <w:rFonts w:cs="Times New Roman"/>
          <w:lang w:val="en-GB"/>
        </w:rPr>
        <w:t>. However, there is some evidence</w:t>
      </w:r>
      <w:r w:rsidRPr="00D424AA">
        <w:rPr>
          <w:rFonts w:cs="Times New Roman"/>
          <w:lang w:val="en-GB"/>
        </w:rPr>
        <w:t xml:space="preserve"> that CMIP6 models better represent some of the underlying processes leading to extreme temperatures, such as seasonal and diurnal variability and synoptic-scale variability</w:t>
      </w:r>
      <w:r w:rsidRPr="00D424AA">
        <w:rPr>
          <w:rFonts w:cs="Times New Roman"/>
          <w:lang w:val="en-GB" w:eastAsia="zh-CN"/>
        </w:rPr>
        <w:t xml:space="preserve"> </w:t>
      </w:r>
      <w:commentRangeStart w:id="834"/>
      <w:r w:rsidRPr="00D424AA">
        <w:rPr>
          <w:rFonts w:cs="Times New Roman"/>
          <w:lang w:val="en-GB"/>
        </w:rPr>
        <w:fldChar w:fldCharType="begin" w:fldLock="1"/>
      </w:r>
      <w:ins w:id="835" w:author="Robin Matthews" w:date="2021-07-13T18:17:00Z">
        <w:r w:rsidR="00104A12">
          <w:rPr>
            <w:rFonts w:cs="Times New Roman"/>
            <w:lang w:val="en-GB"/>
          </w:rPr>
          <w:instrText>ADDIN CSL_CITATION { "citationItems" : [ { "id" : "ITEM-1", "itemData" : { "DOI" : "10.1029/2020GL088031", "ISSN" : "0094-8276", "abstract" : "We quantify the skill of Coupled Model Intercomparison Project Phase 5 (CMIP5) and CMIP6 models to represent daily temperature extremes. We find CMIP models systematically exaggerate the magnitude of daily temperature anomalies for both cold and hot extremes. We assess the contribution to a daily temperature extreme from four terms: the long-term mean annual cycle, the diurnal cycle, synoptic variability, and seasonal variability for both cold and hot extremes. These four terms are combined, and the overall performance of individual climate models assessed. This identifies those models that can simulate temperature extremes well and simulate them well for the right reasons. The new error metric shows that increases in horizontal resolution usually lead to a better performance particularly for the coarser resolution models. The CMIP6 improvements relative to CMIP5 are systematic across most land regions and are only partially explained by the increase in horizontal resolution, and other differences must therefore help explain the higher CMIP6 skill.", "author" : [ { "dropping-particle" : "", "family" : "Luca", "given" : "Alejandro", "non-dropping-particle" : "Di", "parse-names" : false, "suffix" : "" }, { "dropping-particle" : "", "family" : "Pitman", "given" : "Andrew J.", "non-dropping-particle" : "", "parse-names" : false, "suffix" : "" }, { "dropping-particle" : "", "family" : "El\u00eda", "given" : "Ram\u00f3n", "non-dropping-particle" : "de", "parse-names" : false, "suffix" : "" } ], "container-title" : "Geophysical Research Letters", "id" : "ITEM-1", "issue" : "14", "issued" : { "date-parts" : [ [ "2020", "7", "28" ] ] }, "page" : "1-9", "title" : "Decomposing Temperature Extremes Errors in CMIP5 and CMIP6 Models", "translator" : [ { "dropping-particle" : "", "family" : "S3558", "given" : "", "non-dropping-particle" : "", "parse-names" : false, "suffix" : "" } ], "type" : "article-journal", "volume" : "47" }, "uris" : [ "http://www.mendeley.com/documents/?uuid=5a3722ba-1ee1-46b1-a0b0-7354cda2bab1" ] } ], "mendeley" : { "formattedCitation" : "(Di Luca et al., 2020b)", "manualFormatting" : "(Di Luca et al., 2020a)", "plainTextFormattedCitation" : "(Di Luca et al., 2020b)", "previouslyFormattedCitation" : "(Di Luca et al., 2020b)" }, "properties" : { "noteIndex" : 0 }, "schema" : "https://github.com/citation-style-language/schema/raw/master/csl-citation.json" }</w:instrText>
        </w:r>
      </w:ins>
      <w:del w:id="836" w:author="Robin Matthews" w:date="2021-07-13T18:17:00Z">
        <w:r w:rsidR="00FF6231" w:rsidDel="00104A12">
          <w:rPr>
            <w:rFonts w:cs="Times New Roman"/>
            <w:lang w:val="en-GB"/>
          </w:rPr>
          <w:delInstrText>ADDIN CSL_CITATION { "citationItems" : [ { "id" : "ITEM-1", "itemData" : { "DOI" : "10.1029/2020GL088031", "ISSN" : "0094-8276", "abstract" : "We quantify the skill of Coupled Model Intercomparison Project Phase 5 (CMIP5) and CMIP6 models to represent daily temperature extremes. We find CMIP models systematically exaggerate the magnitude of daily temperature anomalies for both cold and hot extremes. We assess the contribution to a daily temperature extreme from four terms: the long-term mean annual cycle, the diurnal cycle, synoptic variability, and seasonal variability for both cold and hot extremes. These four terms are combined, and the overall performance of individual climate models assessed. This identifies those models that can simulate temperature extremes well and simulate them well for the right reasons. The new error metric shows that increases in horizontal resolution usually lead to a better performance particularly for the coarser resolution models. The CMIP6 improvements relative to CMIP5 are systematic across most land regions and are only partially explained by the increase in horizontal resolution, and other differences must therefore help explain the higher CMIP6 skill.", "author" : [ { "dropping-particle" : "", "family" : "Luca", "given" : "Alejandro", "non-dropping-particle" : "Di", "parse-names" : false, "suffix" : "" }, { "dropping-particle" : "", "family" : "Pitman", "given" : "Andrew J.", "non-dropping-particle" : "", "parse-names" : false, "suffix" : "" }, { "dropping-particle" : "", "family" : "El\u00eda", "given" : "Ram\u00f3n", "non-dropping-particle" : "de", "parse-names" : false, "suffix" : "" } ], "container-title" : "Geophysical Research Letters", "id" : "ITEM-1", "issue" : "14", "issued" : { "date-parts" : [ [ "2020", "7", "28" ] ] }, "page" : "1-9", "title" : "Decomposing Temperature Extremes Errors in CMIP5 and CMIP6 Models", "translator" : [ { "dropping-particle" : "", "family" : "S3558", "given" : "", "non-dropping-particle" : "", "parse-names" : false, "suffix" : "" } ], "type" : "article-journal", "volume" : "47" }, "uris" : [ "http://www.mendeley.com/documents/?uuid=5a3722ba-1ee1-46b1-a0b0-7354cda2bab1" ] } ], "mendeley" : { "formattedCitation" : "(Di Luca et al., 2020b)", "plainTextFormattedCitation" : "(Di Luca et al., 2020b)", "previouslyFormattedCitation" : "(Di Luca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Di Luca et al., 2020</w:t>
      </w:r>
      <w:del w:id="837" w:author="Robin Matthews" w:date="2021-07-13T18:17:00Z">
        <w:r w:rsidR="00A26296" w:rsidDel="00104A12">
          <w:rPr>
            <w:rFonts w:cs="Times New Roman"/>
            <w:noProof/>
            <w:lang w:val="en-GB"/>
          </w:rPr>
          <w:delText>b</w:delText>
        </w:r>
      </w:del>
      <w:ins w:id="838" w:author="Robin Matthews" w:date="2021-07-13T18:17:00Z">
        <w:r w:rsidR="00104A12">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834"/>
      <w:r w:rsidR="00A26296">
        <w:rPr>
          <w:rStyle w:val="Marquedecommentaire"/>
        </w:rPr>
        <w:commentReference w:id="834"/>
      </w:r>
      <w:r w:rsidRPr="00841A35">
        <w:rPr>
          <w:rFonts w:cs="Times New Roman"/>
          <w:lang w:val="en-GB"/>
        </w:rPr>
        <w:t>. Whether these improvements are sufficient to enhance our understanding of past changes or to reduce uncertainties in future projections remains unclear. The relative e</w:t>
      </w:r>
      <w:r w:rsidRPr="00D424AA">
        <w:rPr>
          <w:rFonts w:cs="Times New Roman"/>
          <w:lang w:val="en-GB"/>
        </w:rPr>
        <w:t xml:space="preserve">rror estimates in the simulation of various indices of temperature extremes in the available CMIP6 models show that no single model performs the best on all indices and the multi-model ensemble seems to out-perform any individual model due to its reduction in systematic bias </w:t>
      </w:r>
      <w:del w:id="839" w:author="Robin Matthews" w:date="2021-07-13T18:17:00Z">
        <w:r w:rsidRPr="00D424AA" w:rsidDel="00104A12">
          <w:rPr>
            <w:rFonts w:cs="Times New Roman"/>
            <w:lang w:val="en-GB"/>
          </w:rPr>
          <w:delText>(</w:delText>
        </w:r>
      </w:del>
      <w:commentRangeStart w:id="840"/>
      <w:r w:rsidRPr="00D424AA">
        <w:rPr>
          <w:rFonts w:cs="Times New Roman"/>
          <w:lang w:val="en-GB"/>
        </w:rPr>
        <w:fldChar w:fldCharType="begin" w:fldLock="1"/>
      </w:r>
      <w:ins w:id="841" w:author="Robin Matthews" w:date="2021-07-13T18:17:00Z">
        <w:r w:rsidR="00104A12">
          <w:rPr>
            <w:rFonts w:cs="Times New Roman"/>
            <w:lang w:val="en-GB"/>
          </w:rPr>
          <w:instrText>ADDIN CSL_CITATION { "citationItems" : [ { "id" : "ITEM-1",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1",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mendeley" : { "formattedCitation" : "(Kim et al., 2020)", "manualFormatting" : "(Kim et al., 2020)", "plainTextFormattedCitation" : "(Kim et al., 2020)", "previouslyFormattedCitation" : "(Kim et al., 2020)" }, "properties" : { "noteIndex" : 0 }, "schema" : "https://github.com/citation-style-language/schema/raw/master/csl-citation.json" }</w:instrText>
        </w:r>
      </w:ins>
      <w:del w:id="842" w:author="Robin Matthews" w:date="2021-07-13T18:17:00Z">
        <w:r w:rsidR="00FF6231" w:rsidDel="00104A12">
          <w:rPr>
            <w:rFonts w:cs="Times New Roman"/>
            <w:lang w:val="en-GB"/>
          </w:rPr>
          <w:delInstrText>ADDIN CSL_CITATION { "citationItems" : [ { "id" : "ITEM-1",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1",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mendeley" : { "formattedCitation" : "(Kim et al., 2020)", "manualFormatting" : "Kim et al., 2020", "plainTextFormattedCitation" : "(Kim et al., 2020)", "previouslyFormattedCitation" : "(Kim et al., 2020)" }, "properties" : { "noteIndex" : 0 }, "schema" : "https://github.com/citation-style-language/schema/raw/master/csl-citation.json" }</w:delInstrText>
        </w:r>
      </w:del>
      <w:r w:rsidRPr="00D424AA">
        <w:rPr>
          <w:rFonts w:cs="Times New Roman"/>
          <w:lang w:val="en-GB"/>
        </w:rPr>
        <w:fldChar w:fldCharType="separate"/>
      </w:r>
      <w:del w:id="843" w:author="Robin Matthews" w:date="2021-07-13T18:17:00Z">
        <w:r w:rsidR="00A26296" w:rsidDel="00104A12">
          <w:rPr>
            <w:rFonts w:cs="Times New Roman"/>
            <w:noProof/>
            <w:lang w:val="en-GB"/>
          </w:rPr>
          <w:delText>K</w:delText>
        </w:r>
      </w:del>
      <w:ins w:id="844" w:author="Robin Matthews" w:date="2021-07-13T18:17:00Z">
        <w:r w:rsidR="00104A12">
          <w:rPr>
            <w:rFonts w:cs="Times New Roman"/>
            <w:noProof/>
            <w:lang w:val="en-GB"/>
          </w:rPr>
          <w:t>(K</w:t>
        </w:r>
      </w:ins>
      <w:r w:rsidR="00A26296">
        <w:rPr>
          <w:rFonts w:cs="Times New Roman"/>
          <w:noProof/>
          <w:lang w:val="en-GB"/>
        </w:rPr>
        <w:t>im et al., 202</w:t>
      </w:r>
      <w:ins w:id="845" w:author="Robin Matthews" w:date="2021-07-13T18:17:00Z">
        <w:r w:rsidR="00104A12">
          <w:rPr>
            <w:rFonts w:cs="Times New Roman"/>
            <w:noProof/>
            <w:lang w:val="en-GB"/>
          </w:rPr>
          <w:t>0)</w:t>
        </w:r>
      </w:ins>
      <w:del w:id="846" w:author="Robin Matthews" w:date="2021-07-13T18:17:00Z">
        <w:r w:rsidR="00A26296" w:rsidDel="00104A12">
          <w:rPr>
            <w:rFonts w:cs="Times New Roman"/>
            <w:noProof/>
            <w:lang w:val="en-GB"/>
          </w:rPr>
          <w:delText>0</w:delText>
        </w:r>
      </w:del>
      <w:r w:rsidRPr="00D424AA">
        <w:rPr>
          <w:rFonts w:cs="Times New Roman"/>
          <w:lang w:val="en-GB"/>
        </w:rPr>
        <w:fldChar w:fldCharType="end"/>
      </w:r>
      <w:commentRangeEnd w:id="840"/>
      <w:r w:rsidR="00A26296">
        <w:rPr>
          <w:rStyle w:val="Marquedecommentaire"/>
        </w:rPr>
        <w:commentReference w:id="840"/>
      </w:r>
      <w:del w:id="847" w:author="Robin Matthews" w:date="2021-07-13T18:17:00Z">
        <w:r w:rsidRPr="00841A35" w:rsidDel="00104A12">
          <w:rPr>
            <w:rFonts w:cs="Times New Roman"/>
            <w:lang w:val="en-GB"/>
          </w:rPr>
          <w:delText>)</w:delText>
        </w:r>
      </w:del>
      <w:r w:rsidRPr="00841A35">
        <w:rPr>
          <w:rFonts w:cs="Times New Roman"/>
          <w:lang w:val="en-GB"/>
        </w:rPr>
        <w:t>. Figure 11.</w:t>
      </w:r>
      <w:r w:rsidR="005C7489" w:rsidRPr="00D424AA">
        <w:rPr>
          <w:rFonts w:cs="Times New Roman"/>
          <w:lang w:val="en-GB"/>
        </w:rPr>
        <w:t>10</w:t>
      </w:r>
      <w:r w:rsidRPr="00D424AA">
        <w:rPr>
          <w:rFonts w:cs="Times New Roman"/>
          <w:lang w:val="en-GB"/>
        </w:rPr>
        <w:t xml:space="preserve"> show errors in the 1979-2014 average annual TXx and annual TNn simulated by available CMIP6 models in comparison with HadEX3 and ERA5</w:t>
      </w:r>
      <w:ins w:id="848" w:author="Robin Matthews" w:date="2021-07-13T18:19:00Z">
        <w:r w:rsidR="00104A12">
          <w:rPr>
            <w:rFonts w:cs="Times New Roman"/>
            <w:lang w:val="en-GB"/>
          </w:rPr>
          <w:t xml:space="preserve"> </w:t>
        </w:r>
        <w:r w:rsidR="00104A12">
          <w:rPr>
            <w:rFonts w:cs="Times New Roman"/>
            <w:lang w:val="en-GB"/>
          </w:rPr>
          <w:fldChar w:fldCharType="begin" w:fldLock="1"/>
        </w:r>
      </w:ins>
      <w:r w:rsidR="003A5209">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2",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id" : "ITEM-3", "itemData" : { "DOI" : "10.1016/j.wace.2020.100283", "ISSN" : "22120947", "author" : [ { "dro</w:instrText>
      </w:r>
      <w:r w:rsidR="003A5209" w:rsidRPr="00B549EC">
        <w:rPr>
          <w:rFonts w:cs="Times New Roman"/>
        </w:rPr>
        <w:instrText>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3",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mendeley" : { "formattedCitation" : "(Kim et al., 2020; Li et al., 2020a; Wehner et al., 2020)", "manualFormatting" : "(Kim et al., 2020; C. Li et al., 2020; Wehner et al., 2020)", "plainTextFormattedCitation" : "(Kim et al., 2020; Li et al., 2020a; Wehner et al., 2020)", "previouslyFormattedCitation" : "(Kim et al., 2020; Li et al., 2020a; Wehner et al., 2020)" }, "properties" : { "noteIndex" : 0 }, "schema" : "https://github.com/citation-style-language/schema/raw/master/csl-citation.json" }</w:instrText>
      </w:r>
      <w:ins w:id="849" w:author="Robin Matthews" w:date="2021-07-13T18:19:00Z">
        <w:r w:rsidR="00104A12">
          <w:rPr>
            <w:rFonts w:cs="Times New Roman"/>
            <w:lang w:val="en-GB"/>
          </w:rPr>
          <w:fldChar w:fldCharType="separate"/>
        </w:r>
        <w:r w:rsidR="00104A12" w:rsidRPr="00B549EC">
          <w:rPr>
            <w:rFonts w:cs="Times New Roman"/>
            <w:noProof/>
          </w:rPr>
          <w:t>(Kim et al., 2020; C. Li et al., 2020; Wehner et al., 2020)</w:t>
        </w:r>
        <w:r w:rsidR="00104A12">
          <w:rPr>
            <w:rFonts w:cs="Times New Roman"/>
            <w:lang w:val="en-GB"/>
          </w:rPr>
          <w:fldChar w:fldCharType="end"/>
        </w:r>
      </w:ins>
      <w:del w:id="850" w:author="Robin Matthews" w:date="2021-07-13T18:19:00Z">
        <w:r w:rsidRPr="00B549EC" w:rsidDel="00104A12">
          <w:rPr>
            <w:rFonts w:cs="Times New Roman"/>
          </w:rPr>
          <w:delText xml:space="preserve"> </w:delText>
        </w:r>
        <w:bookmarkStart w:id="851" w:name="_Hlk77092720"/>
        <w:commentRangeStart w:id="852"/>
        <w:r w:rsidRPr="00D424AA" w:rsidDel="00104A12">
          <w:rPr>
            <w:rFonts w:cs="Times New Roman"/>
            <w:lang w:val="en-GB"/>
          </w:rPr>
          <w:fldChar w:fldCharType="begin" w:fldLock="1"/>
        </w:r>
        <w:r w:rsidR="00FC4C2D" w:rsidRPr="00B549EC" w:rsidDel="00104A12">
          <w:rPr>
            <w:rFonts w:cs="Times New Roman"/>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w:delInstrText>
        </w:r>
        <w:r w:rsidR="00FC4C2D" w:rsidDel="00104A12">
          <w:rPr>
            <w:rFonts w:cs="Times New Roman"/>
            <w:lang w:val="en-GB"/>
          </w:rPr>
          <w:delInstrText>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104A12">
          <w:rPr>
            <w:rFonts w:cs="Times New Roman"/>
            <w:lang w:val="en-GB"/>
          </w:rPr>
          <w:fldChar w:fldCharType="separate"/>
        </w:r>
        <w:r w:rsidR="00A26296" w:rsidDel="00104A12">
          <w:rPr>
            <w:rFonts w:cs="Times New Roman"/>
            <w:noProof/>
            <w:lang w:val="en-GB"/>
          </w:rPr>
          <w:delText>(Li et al., 2020</w:delText>
        </w:r>
        <w:r w:rsidRPr="00D424AA" w:rsidDel="00104A12">
          <w:rPr>
            <w:rFonts w:cs="Times New Roman"/>
            <w:lang w:val="en-GB"/>
          </w:rPr>
          <w:fldChar w:fldCharType="end"/>
        </w:r>
        <w:commentRangeEnd w:id="852"/>
        <w:r w:rsidR="00A26296" w:rsidDel="00104A12">
          <w:rPr>
            <w:rStyle w:val="Marquedecommentaire"/>
          </w:rPr>
          <w:commentReference w:id="852"/>
        </w:r>
        <w:r w:rsidRPr="00841A35" w:rsidDel="00104A12">
          <w:rPr>
            <w:rFonts w:cs="Times New Roman"/>
            <w:lang w:val="en-GB"/>
          </w:rPr>
          <w:delText xml:space="preserve">; </w:delText>
        </w:r>
        <w:commentRangeStart w:id="853"/>
        <w:r w:rsidRPr="00D424AA" w:rsidDel="00104A12">
          <w:rPr>
            <w:rFonts w:cs="Times New Roman"/>
            <w:lang w:val="en-GB"/>
          </w:rPr>
          <w:fldChar w:fldCharType="begin" w:fldLock="1"/>
        </w:r>
        <w:r w:rsidR="00FF6231" w:rsidDel="00104A12">
          <w:rPr>
            <w:rFonts w:cs="Times New Roman"/>
            <w:lang w:val="en-GB"/>
          </w:rPr>
          <w:delInstrText xml:space="preserve">ADDIN CSL_CITATION { "citationItems" : [ { "id" : "ITEM-1",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w:delInstrText>
        </w:r>
        <w:r w:rsidR="00FF6231" w:rsidRPr="006A2665" w:rsidDel="00104A12">
          <w:rPr>
            <w:rFonts w:cs="Times New Roman"/>
          </w:rPr>
          <w:delInstrText>: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1",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mendeley" : { "formattedCitation" : "(Kim et al., 2020)", "manualFormatting" : "Kim et al., 2020", "plainTextFormattedCitation" : "(Kim et al., 2020)", "previouslyFormattedCitation" : "(Kim et al., 2020)" }, "properties" : { "noteIndex" : 0 }, "schema" : "https://github.com/citation-style-language/schema/raw/master/csl-citation.json" }</w:delInstrText>
        </w:r>
        <w:r w:rsidRPr="00D424AA" w:rsidDel="00104A12">
          <w:rPr>
            <w:rFonts w:cs="Times New Roman"/>
            <w:lang w:val="en-GB"/>
          </w:rPr>
          <w:fldChar w:fldCharType="separate"/>
        </w:r>
        <w:r w:rsidR="00A26296" w:rsidDel="00104A12">
          <w:rPr>
            <w:rFonts w:cs="Times New Roman"/>
            <w:noProof/>
          </w:rPr>
          <w:delText>Kim et al., 2020</w:delText>
        </w:r>
        <w:r w:rsidRPr="00D424AA" w:rsidDel="00104A12">
          <w:rPr>
            <w:rFonts w:cs="Times New Roman"/>
            <w:lang w:val="en-GB"/>
          </w:rPr>
          <w:fldChar w:fldCharType="end"/>
        </w:r>
        <w:commentRangeEnd w:id="853"/>
        <w:r w:rsidR="00A26296" w:rsidDel="00104A12">
          <w:rPr>
            <w:rStyle w:val="Marquedecommentaire"/>
          </w:rPr>
          <w:commentReference w:id="853"/>
        </w:r>
        <w:r w:rsidRPr="006A2665" w:rsidDel="00104A12">
          <w:rPr>
            <w:rFonts w:cs="Times New Roman"/>
          </w:rPr>
          <w:delText xml:space="preserve">, </w:delText>
        </w:r>
        <w:commentRangeStart w:id="854"/>
        <w:r w:rsidRPr="00D424AA" w:rsidDel="00104A12">
          <w:rPr>
            <w:rFonts w:cs="Times New Roman"/>
            <w:lang w:val="en-GB"/>
          </w:rPr>
          <w:fldChar w:fldCharType="begin" w:fldLock="1"/>
        </w:r>
        <w:r w:rsidR="00417CA4" w:rsidDel="00104A12">
          <w:rPr>
            <w:rFonts w:cs="Times New Roman"/>
          </w:rPr>
          <w:delInstrText>ADDIN CSL_CITATION { "citat</w:delInstrText>
        </w:r>
        <w:r w:rsidR="00417CA4" w:rsidRPr="00B549EC" w:rsidDel="00104A12">
          <w:rPr>
            <w:rFonts w:cs="Times New Roman"/>
            <w:lang w:val="en-US"/>
          </w:rPr>
          <w:delInstrText>ionItems" : [ { "id" : "ITEM-1",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1",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mendeley" : { "formattedCitation" : "(Wehner et al., 2020)", "manualFormatting" : "Wehner et al., 2020", "plainTextFormattedCitation" : "(Wehner et al., 2020)", "previouslyFormattedCitation" : "(Wehner et al., 2020)" }, "properties" : { "noteIndex" : 0 }, "schema" : "https://github.com/citation-style-language/schema/raw/master/csl-citation.json" }</w:delInstrText>
        </w:r>
        <w:r w:rsidRPr="00D424AA" w:rsidDel="00104A12">
          <w:rPr>
            <w:rFonts w:cs="Times New Roman"/>
            <w:lang w:val="en-GB"/>
          </w:rPr>
          <w:fldChar w:fldCharType="separate"/>
        </w:r>
        <w:r w:rsidR="00A26296" w:rsidRPr="00B549EC" w:rsidDel="00104A12">
          <w:rPr>
            <w:rFonts w:cs="Times New Roman"/>
            <w:noProof/>
            <w:lang w:val="en-US"/>
          </w:rPr>
          <w:delText>Wehner et al., 2020</w:delText>
        </w:r>
        <w:r w:rsidRPr="00D424AA" w:rsidDel="00104A12">
          <w:rPr>
            <w:rFonts w:cs="Times New Roman"/>
            <w:lang w:val="en-GB"/>
          </w:rPr>
          <w:fldChar w:fldCharType="end"/>
        </w:r>
        <w:commentRangeEnd w:id="854"/>
        <w:r w:rsidR="00A26296" w:rsidDel="00104A12">
          <w:rPr>
            <w:rStyle w:val="Marquedecommentaire"/>
          </w:rPr>
          <w:commentReference w:id="854"/>
        </w:r>
        <w:r w:rsidRPr="00B549EC" w:rsidDel="00104A12">
          <w:rPr>
            <w:rFonts w:cs="Times New Roman"/>
            <w:lang w:val="en-US"/>
          </w:rPr>
          <w:delText>)</w:delText>
        </w:r>
      </w:del>
      <w:bookmarkEnd w:id="851"/>
      <w:r w:rsidRPr="00B549EC">
        <w:rPr>
          <w:rFonts w:cs="Times New Roman"/>
          <w:lang w:val="en-US"/>
        </w:rPr>
        <w:t xml:space="preserve">. </w:t>
      </w:r>
      <w:r w:rsidRPr="00127991">
        <w:rPr>
          <w:rFonts w:cs="Times New Roman"/>
          <w:lang w:val="en-US"/>
          <w:rPrChange w:id="855" w:author="Clotilde Pean" w:date="2021-08-07T15:03:00Z">
            <w:rPr>
              <w:rFonts w:cs="Times New Roman"/>
            </w:rPr>
          </w:rPrChange>
        </w:rPr>
        <w:t xml:space="preserve">While the magnitude of the model error depends on the reference data set, the model evaluations drawn from different reference data sets are quite similar. </w:t>
      </w:r>
      <w:r w:rsidRPr="00D424AA">
        <w:rPr>
          <w:rFonts w:cs="Times New Roman"/>
          <w:lang w:val="en-GB"/>
        </w:rPr>
        <w:t xml:space="preserve">In general, models reproduce the spatial patterns and magnitudes of both cold and hot temperature extremes quite well. There are also systematic biases. Hot extremes tend to be too cool in mountainous and high-latitude regions, but too warm in the eastern United States and South America. For cold extremes, CMIP6 models are too cool, except in northeastern Eurasia and the southern mid-latitudes. Errors in seasonal mean temperatures are uncorrelated with errors in extreme temperatures and are often of opposite sign </w:t>
      </w:r>
      <w:r w:rsidRPr="00D424AA">
        <w:rPr>
          <w:rFonts w:cs="Times New Roman"/>
          <w:lang w:val="en-GB"/>
        </w:rPr>
        <w:fldChar w:fldCharType="begin" w:fldLock="1"/>
      </w:r>
      <w:r w:rsidR="00417CA4">
        <w:rPr>
          <w:rFonts w:cs="Times New Roman"/>
          <w:lang w:val="en-GB"/>
        </w:rPr>
        <w:instrText>ADDIN CSL_CITATION { "citationItems" : [ { "id" : "ITEM-1",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1",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mendeley" : { "formattedCitation" : "(Wehner et al., 2020)", "manualFormatting" : "(Wehner et al., 2020)", "plainTextFormattedCitation" : "(Wehner et al., 2020)", "previouslyFormattedCitation" : "(Wehn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hner et al., 2020)</w:t>
      </w:r>
      <w:r w:rsidRPr="00D424AA">
        <w:rPr>
          <w:rFonts w:cs="Times New Roman"/>
          <w:lang w:val="en-GB"/>
        </w:rPr>
        <w:fldChar w:fldCharType="end"/>
      </w:r>
      <w:r w:rsidRPr="00841A35">
        <w:rPr>
          <w:rFonts w:cs="Times New Roman"/>
          <w:lang w:val="en-GB"/>
        </w:rPr>
        <w:t xml:space="preserve">. </w:t>
      </w:r>
    </w:p>
    <w:p w14:paraId="43DB8574" w14:textId="3BE33537" w:rsidR="00726A1C" w:rsidRDefault="00726A1C" w:rsidP="00D424AA">
      <w:pPr>
        <w:rPr>
          <w:rFonts w:cs="Times New Roman"/>
          <w:lang w:val="en-GB"/>
        </w:rPr>
      </w:pPr>
    </w:p>
    <w:p w14:paraId="167D4411" w14:textId="77777777" w:rsidR="00703712" w:rsidRPr="00D424AA" w:rsidRDefault="00703712" w:rsidP="00D424AA">
      <w:pPr>
        <w:rPr>
          <w:rFonts w:cs="Times New Roman"/>
          <w:lang w:val="en-GB"/>
        </w:rPr>
      </w:pPr>
    </w:p>
    <w:p w14:paraId="579B8184" w14:textId="76797233" w:rsidR="00726A1C" w:rsidRDefault="00726A1C" w:rsidP="00D424AA">
      <w:pPr>
        <w:pStyle w:val="AR6BodyTextBold"/>
        <w:rPr>
          <w:rFonts w:cs="Times New Roman"/>
          <w:lang w:val="en-GB"/>
        </w:rPr>
      </w:pPr>
      <w:bookmarkStart w:id="856" w:name="_Toc66989728"/>
      <w:r w:rsidRPr="00D424AA">
        <w:rPr>
          <w:rFonts w:cs="Times New Roman"/>
          <w:lang w:val="en-GB"/>
        </w:rPr>
        <w:t>[START FIGURE 11.1</w:t>
      </w:r>
      <w:r w:rsidR="00C842F9" w:rsidRPr="00D424AA">
        <w:rPr>
          <w:rFonts w:cs="Times New Roman"/>
          <w:lang w:val="en-GB"/>
        </w:rPr>
        <w:t>0</w:t>
      </w:r>
      <w:r w:rsidRPr="00D424AA">
        <w:rPr>
          <w:rFonts w:cs="Times New Roman"/>
          <w:lang w:val="en-GB"/>
        </w:rPr>
        <w:t xml:space="preserve"> HERE]</w:t>
      </w:r>
      <w:bookmarkEnd w:id="856"/>
    </w:p>
    <w:p w14:paraId="2C1EFA33" w14:textId="77777777" w:rsidR="00703712" w:rsidRPr="00703712" w:rsidRDefault="00703712" w:rsidP="00703712">
      <w:pPr>
        <w:pStyle w:val="AR6BodyText"/>
        <w:rPr>
          <w:lang w:val="en-GB"/>
        </w:rPr>
      </w:pPr>
    </w:p>
    <w:p w14:paraId="10A0257C" w14:textId="0F99D756" w:rsidR="00726A1C" w:rsidRPr="00703712" w:rsidRDefault="00C842F9" w:rsidP="0079127F">
      <w:pPr>
        <w:pStyle w:val="AR6Chap11Figure"/>
        <w:rPr>
          <w:rFonts w:cs="Times New Roman"/>
          <w:sz w:val="8"/>
          <w:szCs w:val="8"/>
        </w:rPr>
      </w:pPr>
      <w:bookmarkStart w:id="857" w:name="_Toc31126157"/>
      <w:r w:rsidRPr="00DE4CA9">
        <w:t>Multi-model mean bias in temperature extremes (°C</w:t>
      </w:r>
      <w:r w:rsidRPr="00DE4CA9" w:rsidDel="00A9710D">
        <w:t xml:space="preserve"> </w:t>
      </w:r>
      <w:r w:rsidRPr="00DE4CA9">
        <w:t xml:space="preserve">) for the period 1979-2014, calculated as the difference between the CMIP6 multi-model mean and the average of observations from the values available in HadEX3 for (a) the annual hottest temperature (TXx) and (b) the annual coldest temperature (TNn). Areas without sufficient data are shown in grey. Adapted from </w:t>
      </w:r>
      <w:r w:rsidRPr="00DE4CA9">
        <w:fldChar w:fldCharType="begin" w:fldLock="1"/>
      </w:r>
      <w:r w:rsidR="00417CA4">
        <w:instrText>ADDIN CSL_CITATION { "citationItems" : [ { "id" : "ITEM-1",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1",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mendeley" : { "formattedCitation" : "(Wehner et al., 2020)", "manualFormatting" : "Wehner et al. (2020)", "plainTextFormattedCitation" : "(Wehner et al., 2020)", "previouslyFormattedCitation" : "(Wehner et al., 2020)" }, "properties" : { "noteIndex" : 0 }, "schema" : "https://github.com/citation-style-language/schema/raw/master/csl-citation.json" }</w:instrText>
      </w:r>
      <w:r w:rsidRPr="00DE4CA9">
        <w:fldChar w:fldCharType="separate"/>
      </w:r>
      <w:r w:rsidR="00A26296">
        <w:rPr>
          <w:noProof/>
        </w:rPr>
        <w:t>Wehner et al. (2020)</w:t>
      </w:r>
      <w:r w:rsidRPr="00DE4CA9">
        <w:fldChar w:fldCharType="end"/>
      </w:r>
      <w:r w:rsidR="00470C86" w:rsidRPr="00470C86">
        <w:t xml:space="preserve"> under the terms of the Creative Commons Attribution license.</w:t>
      </w:r>
      <w:r w:rsidR="00DB45A5">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bookmarkEnd w:id="857"/>
    </w:p>
    <w:p w14:paraId="7EB42122" w14:textId="77777777" w:rsidR="00703712" w:rsidRDefault="00703712" w:rsidP="00D424AA">
      <w:pPr>
        <w:pStyle w:val="AR6BodyTextBold"/>
        <w:rPr>
          <w:rFonts w:cs="Times New Roman"/>
          <w:lang w:val="en-GB"/>
        </w:rPr>
      </w:pPr>
    </w:p>
    <w:p w14:paraId="6ACAAD28" w14:textId="070FA831" w:rsidR="00726A1C" w:rsidRPr="00D424AA" w:rsidRDefault="00726A1C" w:rsidP="00D424AA">
      <w:pPr>
        <w:pStyle w:val="AR6BodyTextBold"/>
        <w:rPr>
          <w:rFonts w:cs="Times New Roman"/>
          <w:lang w:val="en-GB"/>
        </w:rPr>
      </w:pPr>
      <w:bookmarkStart w:id="858" w:name="_Toc66989729"/>
      <w:r w:rsidRPr="00D424AA">
        <w:rPr>
          <w:rFonts w:cs="Times New Roman"/>
          <w:lang w:val="en-GB"/>
        </w:rPr>
        <w:t>[END FIGURE 11.1</w:t>
      </w:r>
      <w:r w:rsidR="00C842F9" w:rsidRPr="00D424AA">
        <w:rPr>
          <w:rFonts w:cs="Times New Roman"/>
          <w:lang w:val="en-GB"/>
        </w:rPr>
        <w:t>0</w:t>
      </w:r>
      <w:r w:rsidRPr="00D424AA">
        <w:rPr>
          <w:rFonts w:cs="Times New Roman"/>
          <w:lang w:val="en-GB"/>
        </w:rPr>
        <w:t xml:space="preserve"> HERE]</w:t>
      </w:r>
      <w:bookmarkEnd w:id="858"/>
    </w:p>
    <w:p w14:paraId="7C61D0B0" w14:textId="48DFFC44" w:rsidR="00726A1C" w:rsidRDefault="00726A1C" w:rsidP="00D424AA">
      <w:pPr>
        <w:rPr>
          <w:rFonts w:cs="Times New Roman"/>
          <w:lang w:val="en-GB"/>
        </w:rPr>
      </w:pPr>
    </w:p>
    <w:p w14:paraId="53DD896E" w14:textId="77777777" w:rsidR="00703712" w:rsidRPr="00D424AA" w:rsidRDefault="00703712" w:rsidP="00D424AA">
      <w:pPr>
        <w:rPr>
          <w:rFonts w:cs="Times New Roman"/>
          <w:lang w:val="en-GB"/>
        </w:rPr>
      </w:pPr>
    </w:p>
    <w:p w14:paraId="4F8FE533" w14:textId="746A5DD6" w:rsidR="00726A1C" w:rsidRPr="00D424AA" w:rsidRDefault="00726A1C" w:rsidP="00D424AA">
      <w:pPr>
        <w:rPr>
          <w:rFonts w:cs="Times New Roman"/>
          <w:lang w:val="en-GB"/>
        </w:rPr>
      </w:pPr>
      <w:r w:rsidRPr="00D424AA">
        <w:rPr>
          <w:rFonts w:cs="Times New Roman"/>
          <w:lang w:val="en-GB"/>
        </w:rPr>
        <w:t xml:space="preserve">Atmospheric model (AMIP) simulations are often used in event attribution studies to assess the influence of global warming on observed temperature-related extremes. These simulations typically capture the observed trends in temperature extremes, though some regional features, such as the lack of warming in daytime warm temperature extremes over South America and parts of North America, are not reproduced in the model simulations </w:t>
      </w:r>
      <w:r w:rsidRPr="00D424AA">
        <w:rPr>
          <w:rFonts w:cs="Times New Roman"/>
          <w:lang w:val="en-GB"/>
        </w:rPr>
        <w:fldChar w:fldCharType="begin" w:fldLock="1"/>
      </w:r>
      <w:r w:rsidR="00FF6231">
        <w:rPr>
          <w:rFonts w:cs="Times New Roman"/>
          <w:lang w:val="en-GB"/>
        </w:rPr>
        <w:instrText>ADDIN CSL_CITATION { "citationItems" : [ { "id" : "ITEM-1", "itemData" : { "DOI" : "10.1016/j.wace.2018.06.002", "ISSN" : "22120947", "author" : [ { "dropping-particle" : "", "family" : "Dittus", "given" : "Andrea J", "non-dropping-particle" : "", "parse-names" : false, "suffix" : "" }, { "dropping-particle" : "", "family" : "Karoly", "given" : "David J", "non-dropping-particle" : "", "parse-names" : false, "suffix" : "" }, { "dropping-particle" : "", "family" : "Donat", "given" : "Markus G", "non-dropping-particle" : "", "parse-names" : false, "suffix" : "" }, { "dropping-particle" : "", "family" : "Lewis", "given" : "Sophie C", "non-dropping-particle" : "", "parse-names" : false, "suffix" : "" }, { "dropping-particle" : "V", "family" : "Alexander", "given" : "Lisa", "non-dropping-particle" : "", "parse-names" : false, "suffix" : "" } ], "container-title" : "Weather and Climate Extremes", "id" : "ITEM-1", "issued" : { "date-parts" : [ [ "2018", "9" ] ] }, "page" : "1-9", "title" : "Understanding the role of sea surface temperature-forcing for variability in global temperature and precipitation extremes", "translator" : [ { "dropping-particle" : "", "family" : "S354", "given" : "", "non-dropping-particle" : "", "parse-names" : false, "suffix" : "" } ], "type" : "article-journal", "volume" : "21" }, "uris" : [ "http://www.mendeley.com/documents/?uuid=8a4c1576-081c-45a9-81d2-5a95868bac5a", "http://www.mendeley.com/documents/?uuid=03257aab-22e0-465b-8a9a-a488edc6c2f6" ] } ], "mendeley" : { "formattedCitation" : "(Dittus et al., 2018)", "plainTextFormattedCitation" : "(Dittus et al., 2018)", "previouslyFormattedCitation" : "(Dittus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ttus et al., 2018)</w:t>
      </w:r>
      <w:r w:rsidRPr="00D424AA">
        <w:rPr>
          <w:rFonts w:cs="Times New Roman"/>
          <w:lang w:val="en-GB"/>
        </w:rPr>
        <w:fldChar w:fldCharType="end"/>
      </w:r>
      <w:r w:rsidRPr="00841A35">
        <w:rPr>
          <w:rFonts w:cs="Times New Roman"/>
          <w:lang w:val="en-GB"/>
        </w:rPr>
        <w:t>, possibly due to internal variability, deficiencies in local surface process</w:t>
      </w:r>
      <w:r w:rsidRPr="00D424AA">
        <w:rPr>
          <w:rFonts w:cs="Times New Roman"/>
          <w:lang w:val="en-GB"/>
        </w:rPr>
        <w:t xml:space="preserve">es, or forcings that are not represented in the SSTs. Additionally, the AMIP models assessed tend to produce overly persistent heat wave events. This bias in the duration of the events does not impact the reliability of the models’ positive trends </w:t>
      </w:r>
      <w:r w:rsidRPr="00D424AA">
        <w:rPr>
          <w:rFonts w:cs="Times New Roman"/>
          <w:lang w:val="en-GB"/>
        </w:rPr>
        <w:fldChar w:fldCharType="begin" w:fldLock="1"/>
      </w:r>
      <w:r w:rsidR="00FF6231">
        <w:rPr>
          <w:rFonts w:cs="Times New Roman"/>
          <w:lang w:val="en-GB"/>
        </w:rPr>
        <w:instrText>ADDIN CSL_CITATION { "citationItems" : [ { "id" : "ITEM-1", "itemData" : { "DOI" : "10.1175/JCLI-D-17-0480.1", "ISSN" : "0894-8755", "author" : [ { "dropping-particle" : "", "family" : "Freychet", "given" : "N.", "non-dropping-particle" : "", "parse-names" : false, "suffix" : "" }, { "dropping-particle" : "", "family" : "Tett", "given" : "S. F. B.", "non-dropping-particle" : "", "parse-names" : false, "suffix" : "" }, { "dropping-particle" : "", "family" : "Hegerl", "given" : "G. C.", "non-dropping-particle" : "", "parse-names" : false, "suffix" : "" }, { "dropping-particle" : "", "family" : "Wang", "given" : "J.", "non-dropping-particle" : "", "parse-names" : false, "suffix" : "" } ], "container-title" : "Journal of Climate", "id" : "ITEM-1", "issue" : "9", "issued" : { "date-parts" : [ [ "2018", "5" ] ] }, "page" : "3609-3624", "title" : "Central-Eastern China Persistent Heat Waves: Evaluation of the AMIP Models", "translator" : [ { "dropping-particle" : "", "family" : "S965", "given" : "", "non-dropping-particle" : "", "parse-names" : false, "suffix" : "" } ], "type" : "article-journal", "volume" : "31" }, "uris" : [ "http://www.mendeley.com/documents/?uuid=31ee9bde-decb-4823-9bcf-ee724e6cae95", "http://www.mendeley.com/documents/?uuid=e3f0910e-4ece-47b0-92a5-3877d0e0a94d", "http://www.mendeley.com/documents/?uuid=76865ce1-1700-4644-8ec4-1b9765c41351" ] } ], "mendeley" : { "formattedCitation" : "(Freychet et al., 2018)", "plainTextFormattedCitation" : "(Freychet et al., 2018)", "previouslyFormattedCitation" : "(Freychet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reychet et al., 2018)</w:t>
      </w:r>
      <w:r w:rsidRPr="00D424AA">
        <w:rPr>
          <w:rFonts w:cs="Times New Roman"/>
          <w:lang w:val="en-GB"/>
        </w:rPr>
        <w:fldChar w:fldCharType="end"/>
      </w:r>
      <w:r w:rsidRPr="00841A35">
        <w:rPr>
          <w:rFonts w:cs="Times New Roman"/>
          <w:lang w:val="en-GB"/>
        </w:rPr>
        <w:t xml:space="preserve">. </w:t>
      </w:r>
    </w:p>
    <w:p w14:paraId="5E58B9B4" w14:textId="77777777" w:rsidR="00726A1C" w:rsidRPr="00D424AA" w:rsidRDefault="00726A1C" w:rsidP="00D424AA">
      <w:pPr>
        <w:rPr>
          <w:rFonts w:cs="Times New Roman"/>
          <w:lang w:val="en-GB"/>
        </w:rPr>
      </w:pPr>
    </w:p>
    <w:p w14:paraId="0CD928FA" w14:textId="18876F36" w:rsidR="00726A1C" w:rsidRPr="00D424AA" w:rsidRDefault="00726A1C" w:rsidP="00D424AA">
      <w:pPr>
        <w:rPr>
          <w:rFonts w:cs="Times New Roman"/>
          <w:lang w:val="nb-NO"/>
        </w:rPr>
      </w:pPr>
      <w:r w:rsidRPr="00D424AA">
        <w:rPr>
          <w:rFonts w:cs="Times New Roman"/>
          <w:lang w:val="en-GB"/>
        </w:rPr>
        <w:t xml:space="preserve">Several regional climate models (RCMs) have also been evaluated in terms of their performance in simulating the climatology of extremes in various regions of the Coordinated Regional Downscaling Experiment (CORDEX)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Giorgi", "given" : "F", "non-dropping-particle" : "", "parse-names" : false, "suffix" : "" }, { "dropping-particle" : "", "family" : "Jones", "given" : "C", "non-dropping-particle" : "", "parse-names" : false, "suffix" : "" }, { "dropping-particle" : "", "family" : "Asrar", "given" : "G", "non-dropping-particle" : "", "parse-names" : false, "suffix" : "" } ], "container-title" : "WMO Bulletin", "id" : "ITEM-1", "issue" : "3", "issued" : { "date-parts" : [ [ "2009" ] ] }, "page" : "175", "title" : "Addressing climate information needs at the regional level: the CORDEX framework", "translator" : [ { "dropping-particle" : "", "family" : "S872", "given" : "", "non-dropping-particle" : "", "parse-names" : false, "suffix" : "" } ], "type" : "article-journal", "volume" : "58" }, "uris" : [ "http://www.mendeley.com/documents/?uuid=ccab5f2a-3154-4c0f-8a1d-5c17e1234c63" ] } ], "mendeley" : { "formattedCitation" : "(Giorgi et al., 2009)", "plainTextFormattedCitation" : "(Giorgi et al., 2009)", "previouslyFormattedCitation" : "(Giorgi et al., 200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iorgi et al., 2009)</w:t>
      </w:r>
      <w:r w:rsidRPr="00D424AA">
        <w:rPr>
          <w:rFonts w:cs="Times New Roman"/>
          <w:lang w:val="en-GB"/>
        </w:rPr>
        <w:fldChar w:fldCharType="end"/>
      </w:r>
      <w:r w:rsidRPr="00841A35">
        <w:rPr>
          <w:rFonts w:cs="Times New Roman"/>
          <w:lang w:val="en-GB"/>
        </w:rPr>
        <w:t>, especially in</w:t>
      </w:r>
      <w:r w:rsidRPr="00D424AA">
        <w:rPr>
          <w:rFonts w:cs="Times New Roman"/>
          <w:lang w:val="en-GB"/>
        </w:rPr>
        <w:t xml:space="preserve"> East Asia </w:t>
      </w:r>
      <w:commentRangeStart w:id="859"/>
      <w:r w:rsidRPr="00D424AA">
        <w:rPr>
          <w:rFonts w:cs="Times New Roman"/>
          <w:lang w:val="en-GB"/>
        </w:rPr>
        <w:fldChar w:fldCharType="begin" w:fldLock="1"/>
      </w:r>
      <w:ins w:id="860" w:author="Robin Matthews" w:date="2021-07-13T18:20:00Z">
        <w:r w:rsidR="004A2B7E">
          <w:rPr>
            <w:rFonts w:cs="Times New Roman"/>
            <w:lang w:val="en-GB"/>
          </w:rPr>
          <w:instrText>ADDIN CSL_CITATION { "citationItems" : [ { "id" : "ITEM-1", "itemData" : { "DOI" : "10.1002/joc.4024", "ISSN" : "08998418", "author" : [ { "dropping-particle" : "", "family" : "Ji", "given" : "Zhenming", "non-dropping-particle" : "", "parse-names" : false, "suffix" : "" }, { "dropping-particle" : "", "family" : "Kang", "given" : "Shichang", "non-dropping-particle" : "", "parse-names" : false, "suffix" : "" } ], "container-title" : "International Journal of Climatology", "id" : "ITEM-1", "issue" : "6", "issued" : { "date-parts" : [ [ "2015", "5" ] ] }, "page" : "888-902", "title" : "Evaluation of extreme climate events using a regional climate model for China", "translator" : [ { "dropping-particle" : "", "family" : "S1439", "given" : "", "non-dropping-particle" : "", "parse-names" : false, "suffix" : "" } ], "type" : "article-journal", "volume" : "35" }, "uris" : [ "http://www.mendeley.com/documents/?uuid=4d000247-f8be-47d4-a7ed-08082ae72e4d" ] }, { "id" : "ITEM-2", "itemData" : { "DOI" : "10.1007/s00382-014-2452-6", "ISSN" : "0930-7575", "author" : [ { "dropping-particle" : "", "family" : "Yu", "given" : "Entao", "non-dropping-particle" : "", "parse-names" : false, "suffix" : "" }, { "dropping-particle" : "", "family" : "Sun", "given" : "Jianqi", "non-dropping-particle" : "", "parse-names" : false, "suffix" : "" }, { "dropping-particle" : "", "family" : "Chen", "given" : "Huopo", "non-dropping-particle" : "", "parse-names" : false, "suffix" : "" }, { "dropping-particle" : "", "family" : "Xiang", "given" : "Weiling", "non-dropping-particle" : "", "parse-names" : false, "suffix" : "" } ], "container-title" : "Climate Dynamics", "id" : "ITEM-2", "issue" : "7-8", "issued" : { "date-parts" : [ [ "2015", "10", "25" ] ] }, "page" : "2013-2031", "title" : "Evaluation of a high-resolution historical simulation over China: climatology and extremes", "translator" : [ { "dropping-particle" : "", "family" : "S970", "given" : "", "non-dropping-particle" : "", "parse-names" : false, "suffix" : "" } ], "type" : "article-journal", "volume" : "45" }, "uris" : [ "http://www.mendeley.com/documents/?uuid=81efae9e-758e-4983-a620-0e897e6d3f6a", "http://www.mendeley.com/documents/?uuid=a1047123-d0bf-4d85-aac0-3861c336a256", "http://www.mendeley.com/documents/?uuid=bbb31f11-764d-444a-a24f-3d2c14a60ed8" ] }, { "id" : "ITEM-3", "itemData" : { "DOI" : "10.1007/s00382-015-2713-z", "ISSN" : "0930-7575", "author" : [ { "dropping-particle" : "", "family" : "Park", "given" : "Changyong", "non-dropping-particle" : "", "parse-names" : false, "suffix" : "" }, { "dropping-particle" : "", "family" : "Min", "given" : "Seung-Ki", "non-dropping-particle" : "", "parse-names" : false, "suffix" : "" }, { "dropping-particle" : "", "family" : "Lee", "given" : "Donghyun", "non-dropping-particle" : "", "parse-names" : false, "suffix" : "" }, { "dropping-particle" : "", "family" : "Cha", "given" : "Dong-Hyun", "non-dropping-particle" : "", "parse-names" : false, "suffix" : "" }, { "dropping-particle" : "", "family" : "Suh", "given" : "Myoung-Seok", "non-dropping-particle" : "", "parse-names" : false, "suffix" : "" }, { "dropping-particle" : "", "family" : "Kang", "given" : "Hyun-Suk", "non-dropping-particle" : "", "parse-names" : false, "suffix" : "" }, { "dropping-particle" : "", "family" : "Hong", "given" : "Song-You", "non-dropping-particle" : "", "parse-names" : false, "suffix" : "" }, { "dropping-particle" : "", "family" : "Lee", "given" : "Dong-Kyou", "non-dropping-particle" : "", "parse-names" : false, "suffix" : "" }, { "dropping-particle" : "", "family" : "Baek", "given" : "Hee-Jeong", "non-dropping-particle" : "", "parse-names" : false, "suffix" : "" }, { "dropping-particle" : "", "family" : "Boo", "given" : "Kyung-On", "non-dropping-particle" : "", "parse-names" : false, "suffix" : "" }, { "dropping-particle" : "", "family" : "Kwon", "given" : "Won-Tae", "non-dropping-particle" : "", "parse-names" : false, "suffix" : "" } ], "container-title" : "Climate Dynamics", "id" : "ITEM-3", "issue" : "7-8", "issued" : { "date-parts" : [ [ "2016", "4", "25" ] ] }, "page" : "2469-2486", "title" : "Evaluation of multiple regional climate models for summer climate extremes over East Asia", "translator" : [ { "dropping-particle" : "", "family" : "S967", "given" : "", "non-dropping-particle" : "", "parse-names" : false, "suffix" : "" } ], "type" : "article-journal", "volume" : "46" }, "uris" : [ "http://www.mendeley.com/documents/?uuid=f0e60023-ff07-41ff-ac21-af2af9436c87", "http://www.mendeley.com/documents/?uuid=d77630e9-d28d-4599-bd40-1f04a416ea2d", "http://www.mendeley.com/documents/?uuid=129c4d5e-5552-4ec9-96e6-3bb4f2b84b8c" ] }, { "id" : "ITEM-4", "itemData" : { "DOI" : "10.1002/joc.4798", "ISSN" : "08998418", "author" : [ { "dropping-particle" : "", "family" : "Bucchignani", "given" : "Edoardo", "non-dropping-particle" : "", "parse-names" : false, "suffix" : "" }, { "dropping-particle" : "", "family" : "Zollo", "given" : "Alessandra Lucia", "non-dropping-particle" : "", "parse-names" : false, "suffix" : "" }, { "dropping-particle" : "", "family" : "Cattaneo", "given" : "Luigi",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4", "issue" : "3", "issued" : { "date-parts" : [ [ "2017", "3" ] ] }, "page" : "1578-1594", "title" : "Extreme weather events over China: assessment of COSMO-CLM simulations and future scenarios", "translator" : [ { "dropping-particle" : "", "family" : "S972", "given" : "", "non-dropping-particle" : "", "parse-names" : false, "suffix" : "" } ], "type" : "article-journal", "volume" : "37" }, "uris" : [ "http://www.mendeley.com/documents/?uuid=a6f84a01-d69b-4af1-817f-3118682d5754", "http://www.mendeley.com/documents/?uuid=ad2567d1-ec83-4cf6-a0cf-775497548222", "http://www.mendeley.com/documents/?uuid=7e22d24c-cfad-40f0-a345-a7d782cd463f" ] }, { "id" : "ITEM-5", "itemData" : { "DOI" : "10.1007/s00376-016-6179-7", "ISSN" : "0256-1530", "author" : [ { "dropping-particle" : "", "family" : "Gao", "given" : "Xuejie", "non-dropping-particle" : "", "parse-names" : false, "suffix" : "" }, { "dropping-particle" : "", "family" : "Shi", "given" : "Ying", "non-dropping-particle" : "", "parse-names" : false, "suffix" : "" }, { "dropping-particle" : "", "family" : "Han", "given" : "Zhenyu", "non-dropping-particle" : "", "parse-names" : false, "suffix" : "" }, { "dropping-particle" : "", "family" : "Wang", "given" : "Meili", "non-dropping-particle" : "", "parse-names" : false, "suffix" : "" }, { "dropping-particle" : "", "family" : "Wu", "given" : "Jia", "non-dropping-particle" : "", "parse-names" : false, "suffix" : "" }, { "dropping-particle" : "", "family" : "Zhang", "given" : "Dongfeng", "non-dropping-particle" : "", "parse-names" : false, "suffix" : "" }, { "dropping-particle" : "", "family" : "Xu", "given" : "Ying", "non-dropping-particle" : "", "parse-names" : false, "suffix" : "" }, { "dropping-particle" : "", "family" : "Giorgi", "given" : "Filippo", "non-dropping-particle" : "", "parse-names" : false, "suffix" : "" } ], "container-title" : "Advances in Atmospheric Sciences", "id" : "ITEM-5", "issue" : "4", "issued" : { "date-parts" : [ [ "2017", "4", "1" ] ] }, "page" : "441-455", "title" : "Performance of RegCM4 over major river basins in China", "translator" : [ { "dropping-particle" : "", "family" : "S971", "given" : "", "non-dropping-particle" : "", "parse-names" : false, "suffix" : "" } ], "type" : "article-journal", "volume" : "34" }, "uris" : [ "http://www.mendeley.com/documents/?uuid=293ae418-fee6-4afb-89a8-8e4af693ce5c", "http://www.mendeley.com/documents/?uuid=4acf4939-1cc6-4591-a00d-6a415860e815", "http://www.mendeley.com/documents/?uuid=eb129066-5c5b-40e7-abae-c4f7f9084528" ] }, { "id" : "ITEM-6", "itemData" : { "DOI" : "10.1175/BAMS-D-17-0092.1", "ISSN" : "0003-0007", "author" : [ { "dropping-particle" : "", "family" : "Sun", "given" : "Ying", "non-dropping-particle" : "", "parse-names" : false, "suffix" : "" }, { "dropping-particle" : "", "family" : "Hu", "given" : "Ting", "non-dropping-particle" : "", "parse-names" : false, "suffix" : "" }, { "dropping-particle" : "", "family" : "Zhang", "given" : "Xuebin", "non-dropping-particle" : "", "parse-names" : false, "suffix" : "" }, { "dropping-particle" : "", "family" : "Wan", "given" : "Hui", "non-dropping-particle" : "", "parse-names" : false, "suffix" : "" }, { "dropping-particle" : "", "family" : "Stott", "given" : "Peter", "non-dropping-particle" : "", "parse-names" : false, "suffix" : "" }, { "dropping-particle" : "", "family" : "Lu", "given" : "Chunhui", "non-dropping-particle" : "", "parse-names" : false, "suffix" : "" } ], "container-title" : "Bulletin of the American Meteorological Society", "id" : "ITEM-6", "issue" : "1", "issued" : { "date-parts" : [ [ "2018" ] ] }, "page" : "S123-S127", "title" : "Anthropogenic Influence on the Eastern China 2016 Super Cold Surge", "translator" : [ { "dropping-particle" : "", "family" : "S826", "given" : "", "non-dropping-particle" : "", "parse-names" : false, "suffix" : "" } ], "type" : "article-journal", "volume" : "99" }, "uris" : [ "http://www.mendeley.com/documents/?uuid=f26f9426-e8b3-4131-8375-30c3c984d165" ] }, { "id" : "ITEM-7", "itemData" : { "DOI" : "10.1002/joc.5315", "ISSN" : "08998418", "author" : [ { "dropping-particle" : "", "family" : "Niu", "given" : "Xiaorui", "non-dropping-particle" : "", "parse-names" : false, "suffix" : "" }, { "dropping-particle" : "", "family" : "Wang", "given" : "Shuyu", "non-dropping-particle" : "", "parse-names" : false, "suffix" : "" }, { "dropping-particle" : "", "family" : "Tang", "given" : "Jianping", "non-dropping-particle" : "", "parse-names" : false, "suffix" : "" }, { "dropping-particle" : "", "family" : "Lee", "given" : "Dong-Kyou", "non-dropping-particle" : "", "parse-names" : false, "suffix" : "" }, { "dropping-particle" : "", "family" : "Gutowski", "given" : "William", "non-dropping-particle" : "", "parse-names" : false, "suffix" : "" }, { "dropping-particle" : "", "family" : "Dairaku", "given" : "Koji", "non-dropping-particle" : "", "parse-names" : false, "suffix" : "" }, { "dropping-particle" : "", "family" : "McGregor", "given" : "John", "non-dropping-particle" : "", "parse-names" : false, "suffix" : "" }, { "dropping-particle" : "", "family" : "Katzfey", "given" : "Jack", "non-dropping-particle" : "", "parse-names" : false, "suffix" : "" }, { "dropping-particle" : "", "family" : "Gao", "given" : "Xuejie", "non-dropping-particle" : "", "parse-names" : false, "suffix" : "" }, { "dropping-particle" : "", "family" : "Wu", "given" : "Jia", "non-dropping-particle" : "", "parse-names" : false, "suffix" : "" }, { "dropping-particle" : "", "family" : "Hong", "given" : "Song-you", "non-dropping-particle" : "", "parse-names" : false, "suffix" : "" }, { "dropping-particle" : "", "family" : "Wang", "given" : "Yuqing", "non-dropping-particle" : "", "parse-names" : false, "suffix" : "" }, { "dropping-particle" : "", "family" : "Sasaki", "given" : "Hidetaka", "non-dropping-particle" : "", "parse-names" : false, "suffix" : "" }, { "dropping-particle" : "", "family" : "Fu", "given" : "Congbin", "non-dropping-particle" : "", "parse-names" : false, "suffix" : "" } ], "container-title" : "International Journal of Climatology", "id" : "ITEM-7", "issue" : "4", "issued" : { "date-parts" : [ [ "2018", "3" ] ] }, "page" : "2039-2055", "title" : "Ensemble evaluation and projection of climate extremes in China using RMIP models", "translator" : [ { "dropping-particle" : "", "family" : "S966", "given" : "", "non-dropping-particle" : "", "parse-names" : false, "suffix" : "" } ], "type" : "article-journal", "volume" : "38" }, "uris" : [ "http://www.mendeley.com/documents/?uuid=2137b910-5676-4cac-8636-e8ec64bbd034" ] }, { "id" : "ITEM-8", "itemData" : { "DOI" : "10.1007/s00382-018-4167-6", "ISSN" : "0930-7575", "author" : [ { "dropping-particle" : "", "family" : "Wang", "given" : "Pinya", "non-dropping-particle" : "", "parse-names" : false, "suffix" : "" }, { "dropping-particle" : "", "family" : "Tang", "given" : "Jianping", "non-dropping-particle" : "", "parse-names" : false, "suffix" : "" }, { "dropping-particle" : "", "family" : "Sun", "given" : "Xuguang", "non-dropping-particle" : "", "parse-names" : false, "suffix" : "" }, { "dropping-particle" : "", "family" : "Liu", "given" : "Jianyong", "non-dropping-particle" : "", "parse-names" : false, "suffix" : "" }, { "dropping-particle" : "", "family" : "Juan", "given" : "Fang", "non-dropping-particle" : "", "parse-names" : false, "suffix" : "" } ], "container-title" : "Climate Dynamics", "id" : "ITEM-8", "issued" : { "date-parts" : [ [ "2018", "3", "12" ] ] }, "title" : "Spatiotemporal characteristics of heat waves over China in regional climate simulations within the CORDEX-EA project", "translator" : [ { "dropping-particle" : "", "family" : "S962", "given" : "", "non-dropping-particle" : "", "parse-names" : false, "suffix" : "" } ], "type" : "article-journal" }, "uris" : [ "http://www.mendeley.com/documents/?uuid=5e902b86-beb2-45f7-996e-3010e6646287", "http://www.mendeley.com/documents/?uuid=fe621766-201b-4aae-b9e6-1c81bd9616ca", "http://www.mendeley.com/documents/?uuid=2bc10600-7d34-44a5-82bb-6bb5d71cb32b" ] } ], "mendeley" : { "formattedCitation" : "(Ji and Kang, 2015; Yu et al., 2015; Park et al., 2016; Bucchignani et al., 2017; Gao et al., 2017a; Niu et al., 2018; Sun et al., 2018b; Wang et al., 2018a)", "manualFormatting" : "(Ji and Kang, 2015; Yu et al., 2015; Park et al., 2016; Bucchignani et al., 2017; Gao et al., 2017a; Niu et al., 2018; Y. Sun et al., 2018b; P. Wang et al., 2018)", "plainTextFormattedCitation" : "(Ji and Kang, 2015; Yu et al., 2015; Park et al., 2016; Bucchignani et al., 2017; Gao et al., 2017a; Niu et al., 2018; Sun et al., 2018b; Wang et al., 2018a)", "previouslyFormattedCitation" : "(Ji and Kang, 2015; Yu et al., 2015; Park et al., 2016; Bucchignani et al., 2017; Gao et al., 2017a; Niu et al., 2018; Sun et al., 2018b; Wang et al., 2018a)" }, "properties" : { "noteIndex" : 0 }, "schema" : "https://github.com/citation-style-language/schema/raw/master/csl-citation.json" }</w:instrText>
        </w:r>
      </w:ins>
      <w:del w:id="861" w:author="Robin Matthews" w:date="2021-07-13T18:20:00Z">
        <w:r w:rsidR="00FF6231" w:rsidDel="004A2B7E">
          <w:rPr>
            <w:rFonts w:cs="Times New Roman"/>
            <w:lang w:val="en-GB"/>
          </w:rPr>
          <w:delInstrText>ADDIN CSL_CITATION { "citationItems" : [ { "id" : "ITEM-1", "itemData" : { "DOI" : "10.1002/joc.4024", "ISSN" : "08998418", "author" : [ { "dropping-particle" : "", "family" : "Ji", "given" : "Zhenming", "non-dropping-particle" : "", "parse-names" : false, "suffix" : "" }, { "dropping-particle" : "", "family" : "Kang", "given" : "Shichang", "non-dropping-particle" : "", "parse-names" : false, "suffix" : "" } ], "container-title" : "International Journal of Climatology", "id" : "ITEM-1", "issue" : "6", "issued" : { "date-parts" : [ [ "2015", "5" ] ] }, "page" : "888-902", "title" : "Evaluation of extreme climate events using a regional climate model for China", "translator" : [ { "dropping-particle" : "", "family" : "S1439", "given" : "", "non-dropping-particle" : "", "parse-names" : false, "suffix" : "" } ], "type" : "article-journal", "volume" : "35" }, "uris" : [ "http://www.mendeley.com/documents/?uuid=4d000247-f8be-47d4-a7ed-08082ae72e4d" ] }, { "id" : "ITEM-2", "itemData" : { "DOI" : "10.1007/s00382-014-2452-6", "ISSN" : "0930-7575", "author" : [ { "dropping-particle" : "", "family" : "Yu", "given" : "Entao", "non-dropping-particle" : "", "parse-names" : false, "suffix" : "" }, { "dropping-particle" : "", "family" : "Sun", "given" : "Jianqi", "non-dropping-particle" : "", "parse-names" : false, "suffix" : "" }, { "dropping-particle" : "", "family" : "Chen", "given" : "Huopo", "non-dropping-particle" : "", "parse-names" : false, "suffix" : "" }, { "dropping-particle" : "", "family" : "Xiang", "given" : "Weiling", "non-dropping-particle" : "", "parse-names" : false, "suffix" : "" } ], "container-title" : "Climate Dynamics", "id" : "ITEM-2", "issue" : "7-8", "issued" : { "date-parts" : [ [ "2015", "10", "25" ] ] }, "page" : "2013-2031", "title" : "Evaluation of a high-resolution historical simulation over China: climatology and extremes", "translator" : [ { "dropping-particle" : "", "family" : "S970", "given" : "", "non-dropping-particle" : "", "parse-names" : false, "suffix" : "" } ], "type" : "article-journal", "volume" : "45" }, "uris" : [ "http://www.mendeley.com/documents/?uuid=81efae9e-758e-4983-a620-0e897e6d3f6a", "http://www.mendeley.com/documents/?uuid=a1047123-d0bf-4d85-aac0-3861c336a256", "http://www.mendeley.com/documents/?uuid=bbb31f11-764d-444a-a24f-3d2c14a60ed8" ] }, { "id" : "ITEM-3", "itemData" : { "DOI" : "10.1007/s00382-015-2713-z", "ISSN" : "0930-7575", "author" : [ { "dropping-particle" : "", "family" : "Park", "given" : "Changyong", "non-dropping-particle" : "", "parse-names" : false, "suffix" : "" }, { "dropping-particle" : "", "family" : "Min", "given" : "Seung-Ki", "non-dropping-particle" : "", "parse-names" : false, "suffix" : "" }, { "dropping-particle" : "", "family" : "Lee", "given" : "Donghyun", "non-dropping-particle" : "", "parse-names" : false, "suffix" : "" }, { "dropping-particle" : "", "family" : "Cha", "given" : "Dong-Hyun", "non-dropping-particle" : "", "parse-names" : false, "suffix" : "" }, { "dropping-particle" : "", "family" : "Suh", "given" : "Myoung-Seok", "non-dropping-particle" : "", "parse-names" : false, "suffix" : "" }, { "dropping-particle" : "", "family" : "Kang", "given" : "Hyun-Suk", "non-dropping-particle" : "", "parse-names" : false, "suffix" : "" }, { "dropping-particle" : "", "family" : "Hong", "given" : "Song-You", "non-dropping-particle" : "", "parse-names" : false, "suffix" : "" }, { "dropping-particle" : "", "family" : "Lee", "given" : "Dong-Kyou", "non-dropping-particle" : "", "parse-names" : false, "suffix" : "" }, { "dropping-particle" : "", "family" : "Baek", "given" : "Hee-Jeong", "non-dropping-particle" : "", "parse-names" : false, "suffix" : "" }, { "dropping-particle" : "", "family" : "Boo", "given" : "Kyung-On", "non-dropping-particle" : "", "parse-names" : false, "suffix" : "" }, { "dropping-particle" : "", "family" : "Kwon", "given" : "Won-Tae", "non-dropping-particle" : "", "parse-names" : false, "suffix" : "" } ], "container-title" : "Climate Dynamics", "id" : "ITEM-3", "issue" : "7-8", "issued" : { "date-parts" : [ [ "2016", "4", "25" ] ] }, "page" : "2469-2486", "title" : "Evaluation of multiple regional climate models for summer climate extremes over East Asia", "translator" : [ { "dropping-particle" : "", "family" : "S967", "given" : "", "non-dropping-particle" : "", "parse-names" : false, "suffix" : "" } ], "type" : "article-journal", "volume" : "46" }, "uris" : [ "http://www.mendeley.com/documents/?uuid=f0e60023-ff07-41ff-ac21-af2af9436c87", "http://www.mendeley.com/documents/?uuid=d77630e9-d28d-4599-bd40-1f04a416ea2d", "http://www.mendeley.com/documents/?uuid=129c4d5e-5552-4ec9-96e6-3bb4f2b84b8c" ] }, { "id" : "ITEM-4", "itemData" : { "DOI" : "10.1002/joc.4798", "ISSN" : "08998418", "author" : [ { "dropping-particle" : "", "family" : "Bucchignani", "given" : "Edoardo", "non-dropping-particle" : "", "parse-names" : false, "suffix" : "" }, { "dropping-particle" : "", "family" : "Zollo", "given" : "Alessandra Lucia", "non-dropping-particle" : "", "parse-names" : false, "suffix" : "" }, { "dropping-particle" : "", "family" : "Cattaneo", "given" : "Luigi",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4", "issue" : "3", "issued" : { "date-parts" : [ [ "2017", "3" ] ] }, "page" : "1578-1594", "title" : "Extreme weather events over China: assessment of COSMO-CLM simulations and future scenarios", "translator" : [ { "dropping-particle" : "", "family" : "S972", "given" : "", "non-dropping-particle" : "", "parse-names" : false, "suffix" : "" } ], "type" : "article-journal", "volume" : "37" }, "uris" : [ "http://www.mendeley.com/documents/?uuid=a6f84a01-d69b-4af1-817f-3118682d5754", "http://www.mendeley.com/documents/?uuid=ad2567d1-ec83-4cf6-a0cf-775497548222", "http://www.mendeley.com/documents/?uuid=7e22d24c-cfad-40f0-a345-a7d782cd463f" ] }, { "id" : "ITEM-5", "itemData" : { "DOI" : "10.1007/s00376-016-6179-7", "ISSN" : "0256-1530", "author" : [ { "dropping-particle" : "", "family" : "Gao", "given" : "Xuejie", "non-dropping-particle" : "", "parse-names" : false, "suffix" : "" }, { "dropping-particle" : "", "family" : "Shi", "given" : "Ying", "non-dropping-particle" : "", "parse-names" : false, "suffix" : "" }, { "dropping-particle" : "", "family" : "Han", "given" : "Zhenyu", "non-dropping-particle" : "", "parse-names" : false, "suffix" : "" }, { "dropping-particle" : "", "family" : "Wang", "given" : "Meili", "non-dropping-particle" : "", "parse-names" : false, "suffix" : "" }, { "dropping-particle" : "", "family" : "Wu", "given" : "Jia", "non-dropping-particle" : "", "parse-names" : false, "suffix" : "" }, { "dropping-particle" : "", "family" : "Zhang", "given" : "Dongfeng", "non-dropping-particle" : "", "parse-names" : false, "suffix" : "" }, { "dropping-particle" : "", "family" : "Xu", "given" : "Ying", "non-dropping-particle" : "", "parse-names" : false, "suffix" : "" }, { "dropping-particle" : "", "family" : "Giorgi", "given" : "Filippo", "non-dropping-particle" : "", "parse-names" : false, "suffix" : "" } ], "container-title" : "Advances in Atmospheric Sciences", "id" : "ITEM-5", "issue" : "4", "issued" : { "date-parts" : [ [ "2017", "4", "1" ] ] }, "page" : "441-455", "title" : "Performance of RegCM4 over major river basins in China", "translator" : [ { "dropping-particle" : "", "family" : "S971", "given" : "", "non-dropping-particle" : "", "parse-names" : false, "suffix" : "" } ], "type" : "article-journal", "volume" : "34" }, "uris" : [ "http://www.mendeley.com/documents/?uuid=293ae418-fee6-4afb-89a8-8e4af693ce5c", "http://www.mendeley.com/documents/?uuid=4acf4939-1cc6-4591-a00d-6a415860e815", "http://www.mendeley.com/documents/?uuid=eb129066-5c5b-40e7-abae-c4f7f9084528" ] }, { "id" : "ITEM-6", "itemData" : { "DOI" : "10.1175/BAMS-D-17-0092.1", "ISSN" : "0003-0007", "author" : [ { "dropping-particle" : "", "family" : "Sun", "given" : "Ying", "non-dropping-particle" : "", "parse-names" : false, "suffix" : "" }, { "dropping-particle" : "", "family" : "Hu", "given" : "Ting", "non-dropping-particle" : "", "parse-names" : false, "suffix" : "" }, { "dropping-particle" : "", "family" : "Zhang", "given" : "Xuebin", "non-dropping-particle" : "", "parse-names" : false, "suffix" : "" }, { "dropping-particle" : "", "family" : "Wan", "given" : "Hui", "non-dropping-particle" : "", "parse-names" : false, "suffix" : "" }, { "dropping-particle" : "", "family" : "Stott", "given" : "Peter", "non-dropping-particle" : "", "parse-names" : false, "suffix" : "" }, { "dropping-particle" : "", "family" : "Lu", "given" : "Chunhui", "non-dropping-particle" : "", "parse-names" : false, "suffix" : "" } ], "container-title" : "Bulletin of the American Meteorological Society", "id" : "ITEM-6", "issue" : "1", "issued" : { "date-parts" : [ [ "2018" ] ] }, "page" : "S123-S127", "title" : "Anthropogenic Influence on the Eastern China 2016 Super Cold Surge", "translator" : [ { "dropping-particle" : "", "family" : "S826", "given" : "", "non-dropping-particle" : "", "parse-names" : false, "suffix" : "" } ], "type" : "article-journal", "volume" : "99" }, "uris" : [ "http://www.mendeley.com/documents/?uuid=f26f9426-e8b3-4131-8375-30c3c984d165" ] }, { "id" : "ITEM-7", "itemData" : { "DOI" : "10.1002/joc.5315", "ISSN" : "08998418", "author" : [ { "dropping-particle" : "", "family" : "Niu", "given" : "Xiaorui", "non-dropping-particle" : "", "parse-names" : false, "suffix" : "" }, { "dropping-particle" : "", "family" : "Wang", "given" : "Shuyu", "non-dropping-particle" : "", "parse-names" : false, "suffix" : "" }, { "dropping-particle" : "", "family" : "Tang", "given" : "Jianping", "non-dropping-particle" : "", "parse-names" : false, "suffix" : "" }, { "dropping-particle" : "", "family" : "Lee", "given" : "Dong-Kyou", "non-dropping-particle" : "", "parse-names" : false, "suffix" : "" }, { "dropping-particle" : "", "family" : "Gutowski", "given" : "William", "non-dropping-particle" : "", "parse-names" : false, "suffix" : "" }, { "dropping-particle" : "", "family" : "Dairaku", "given" : "Koji", "non-dropping-particle" : "", "parse-names" : false, "suffix" : "" }, { "dropping-particle" : "", "family" : "McGregor", "given" : "John", "non-dropping-particle" : "", "parse-names" : false, "suffix" : "" }, { "dropping-particle" : "", "family" : "Katzfey", "given" : "Jack", "non-dropping-particle" : "", "parse-names" : false, "suffix" : "" }, { "dropping-particle" : "", "family" : "Gao", "given" : "Xuejie", "non-dropping-particle" : "", "parse-names" : false, "suffix" : "" }, { "dropping-particle" : "", "family" : "Wu", "given" : "Jia", "non-dropping-particle" : "", "parse-names" : false, "suffix" : "" }, { "dropping-particle" : "", "family" : "Hong", "given" : "Song-you", "non-dropping-particle" : "", "parse-names" : false, "suffix" : "" }, { "dropping-particle" : "", "family" : "Wang", "given" : "Yuqing", "non-dropping-particle" : "", "parse-names" : false, "suffix" : "" }, { "dropping-particle" : "", "family" : "Sasaki", "given" : "Hidetaka", "non-dropping-particle" : "", "parse-names" : false, "suffix" : "" }, { "dropping-particle" : "", "family" : "Fu", "given" : "Congbin", "non-dropping-particle" : "", "parse-names" : false, "suffix" : "" } ], "container-title" : "International Journal of Climatology", "id" : "ITEM-7", "issue" : "4", "issued" : { "date-parts" : [ [ "2018", "3" ] ] }, "page" : "2039-2055", "title" : "Ensemble evaluation and projection of climate extremes in China using RMIP models", "translator" : [ { "dropping-particle" : "", "family" : "S966", "given" : "", "non-dropping-particle" : "", "parse-names" : false, "suffix" : "" } ], "type" : "article-journal", "volume" : "38" }, "uris" : [ "http://www.mendeley.com/documents/?uuid=2137b910-5676-4cac-8636-e8ec64bbd034" ] }, { "id" : "ITEM-8", "itemData" : { "DOI" : "10.1007/s00382-018-4167-6", "ISSN" : "0930-7575", "author" : [ { "dropping-particle" : "", "family" : "Wang", "given" : "Pinya", "non-dropping-particle" : "", "parse-names" : false, "suffix" : "" }, { "dropping-particle" : "", "family" : "Tang", "given" : "Jianping", "non-dropping-particle" : "", "parse-names" : false, "suffix" : "" }, { "dropping-particle" : "", "family" : "Sun", "given" : "Xuguang", "non-dropping-particle" : "", "parse-names" : false, "suffix" : "" }, { "dropping-particle" : "", "family" : "Liu", "given" : "Jianyong", "non-dropping-particle" : "", "parse-names" : false, "suffix" : "" }, { "dropping-particle" : "", "fami</w:delInstrText>
        </w:r>
        <w:r w:rsidR="00FF6231" w:rsidRPr="006A2665" w:rsidDel="004A2B7E">
          <w:rPr>
            <w:rFonts w:cs="Times New Roman"/>
          </w:rPr>
          <w:delInstrText>ly" : "Juan", "given" : "Fang", "non-dropping-particle" : "", "parse-names" : false, "suffix" : "" } ], "container-title" : "Climate Dynamics", "id" : "ITEM-8", "issued" : { "date-parts" : [ [ "2018", "3", "12" ] ] }, "title" : "Spatiotemporal characteristics of heat waves over China in regional climate simulations within the CORDEX-EA project", "translator" : [ { "dropping-particle" : "", "family" : "S962", "given" : "", "non-dropping-particle" : "", "parse-names" : false, "suffix" : "" } ], "type" : "article-journal" }, "uris" : [ "http://www.mendeley.com/documents/?uuid=5e902b86-beb2-45f7-996e-3010e6646287", "http://www.mendeley.com/documents/?uuid=fe621766-201b-4aae-b9e6-1c81bd9616ca", "http://www.mendeley.com/documents/?uuid=2bc10600-7d34-44a5-82bb-6bb5d71cb32b" ] } ], "mendeley" : { "formattedCitation" : "(Ji and Kang, 2015; Yu et al., 2015; Park et al., 2016; Bucchignani et al., 2017; Gao et al., 2017a; Niu et al., 2018; Sun et al., 2018b; Wang et al., 2018a)", "plainTextFormattedCitation" : "(Ji and Kang, 2015; Yu et al., 2015; Park et al., 2016; Bucchignani et al., 2017; Gao et al., 2017a; Niu et al., 2018; Sun et al., 2018b; Wang et al., 2018a)", "previouslyFormattedCitation" : "(Ji and Kang, 2015; Yu et al., 2015; Park et al., 2016; Bucchignani et al., 2017; Gao et al., 2017a; Niu et al., 2018; Sun et al., 2018b; Wang et al., 2018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t>
      </w:r>
      <w:ins w:id="862" w:author="Robin Matthews" w:date="2021-07-13T18:20:00Z">
        <w:r w:rsidR="004A2B7E">
          <w:rPr>
            <w:noProof/>
          </w:rPr>
          <w:t xml:space="preserve">Ji and Kang, 2015; Yu et al., 2015; Park et al., 2016; Bucchignani et al., 2017; Gao et al., 2017a; Niu et al., 2018; Y. Sun et al., 2018b; P. Wang </w:t>
        </w:r>
        <w:r w:rsidR="004A2B7E">
          <w:rPr>
            <w:noProof/>
          </w:rPr>
          <w:lastRenderedPageBreak/>
          <w:t>et al., 2018</w:t>
        </w:r>
      </w:ins>
      <w:del w:id="863" w:author="Robin Matthews" w:date="2021-07-13T18:20:00Z">
        <w:r w:rsidR="00A26296" w:rsidDel="004A2B7E">
          <w:rPr>
            <w:rFonts w:cs="Times New Roman"/>
            <w:noProof/>
            <w:lang w:val="nb-NO"/>
          </w:rPr>
          <w:delText xml:space="preserve">Ji and Kang, 2015; Yu et al., 2015; </w:delText>
        </w:r>
      </w:del>
      <w:del w:id="864" w:author="Robin Matthews" w:date="2021-07-13T18:19:00Z">
        <w:r w:rsidR="00A26296" w:rsidDel="004A2B7E">
          <w:rPr>
            <w:rFonts w:cs="Times New Roman"/>
            <w:noProof/>
            <w:lang w:val="nb-NO"/>
          </w:rPr>
          <w:delText>Park et al., 2016; Bucchignani et al., 2017; Gao et al., 2017a; Niu et al., 2018; Sun et al., 2018b; Wang et al., 2018a</w:delText>
        </w:r>
      </w:del>
      <w:r w:rsidR="00A26296">
        <w:rPr>
          <w:rFonts w:cs="Times New Roman"/>
          <w:noProof/>
          <w:lang w:val="nb-NO"/>
        </w:rPr>
        <w:t>)</w:t>
      </w:r>
      <w:r w:rsidRPr="00D424AA">
        <w:rPr>
          <w:rFonts w:cs="Times New Roman"/>
          <w:lang w:val="en-GB"/>
        </w:rPr>
        <w:fldChar w:fldCharType="end"/>
      </w:r>
      <w:commentRangeEnd w:id="859"/>
      <w:r w:rsidR="00A26296">
        <w:rPr>
          <w:rStyle w:val="Marquedecommentaire"/>
        </w:rPr>
        <w:commentReference w:id="859"/>
      </w:r>
      <w:r w:rsidRPr="00841A35">
        <w:rPr>
          <w:rFonts w:cs="Times New Roman"/>
          <w:lang w:val="nb-NO"/>
        </w:rPr>
        <w:t>, Europe</w:t>
      </w:r>
      <w:del w:id="865" w:author="Robin Matthews" w:date="2021-07-13T18:22:00Z">
        <w:r w:rsidRPr="00841A35" w:rsidDel="004A2B7E">
          <w:rPr>
            <w:rFonts w:cs="Times New Roman"/>
            <w:lang w:val="nb-NO"/>
          </w:rPr>
          <w:delText xml:space="preserve"> </w:delText>
        </w:r>
      </w:del>
      <w:bookmarkStart w:id="866" w:name="_Hlk77092875"/>
      <w:ins w:id="867" w:author="Robin Matthews" w:date="2021-07-13T18:22:00Z">
        <w:r w:rsidR="004A2B7E">
          <w:rPr>
            <w:rFonts w:cs="Times New Roman"/>
            <w:lang w:val="nb-NO"/>
          </w:rPr>
          <w:t xml:space="preserve"> </w:t>
        </w:r>
        <w:r w:rsidR="004A2B7E">
          <w:rPr>
            <w:rFonts w:cs="Times New Roman"/>
            <w:lang w:val="en-GB"/>
          </w:rPr>
          <w:fldChar w:fldCharType="begin" w:fldLock="1"/>
        </w:r>
      </w:ins>
      <w:r w:rsidR="003A5209" w:rsidRPr="00B549EC">
        <w:rPr>
          <w:rFonts w:cs="Times New Roman"/>
        </w:rPr>
        <w: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w:instrText>
      </w:r>
      <w:r w:rsidR="003A5209">
        <w:rPr>
          <w:rFonts w:cs="Times New Roman"/>
          <w:lang w:val="en-GB"/>
        </w:rPr>
        <w:instrText>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2", "itemData" : { "DOI" : "10.1007/s00382-013-1714-z", "ISBN" : "0930-7575", "ISSN" : "09307575", "abstract" : "The ability of a large ensemble of regional cli- mate models to accurately simulate heat waves at the regional scale of Europe was evaluated. Within the EURO- CORDEX project, several state-of-the art models, including non-hydrostatic meso-scale models, were run for an exten- ded time period (20 years) at high resolution (12 km), over a large domain allowing for the first time the simultaneous representation of atmospheric phenomena over a large range of spatial scales. Eight models were run in this configuration, and thirteen models were run at a classical resolution of 50 km. The models were driven with the same boundary conditions, the ERA-Interim re-analysis, and except for one simulation, no observations were assimilated in the inner domain. Results, which are compared with daily temperature and precipitation observations (ECA&amp;D and E-OBS data sets) show that, even forced by the same re-analysis, the ensemble exhibits a large spread. A preliminary analysis of the sources of spread, using in particular simulations of the same model with different parameterizations, shows that the simulation of hot temperature is primarily sensitive to the convection and the microphysics schemes, which affect incoming energy and the Bowen ratio. Further, most models exhibit an overestimation of summertime temperature extremes in Mediterranean regions and an underestimation over Scandinavia. Even after bias removal, the simulated heat wave events were found to be too persistent, but a higher resolution reduced this deficiency. The amplitude of events as well as the variability beyond the 90th percentile threshold were found to be too strong in almost all simulations and increasing resolution did not generally improve this defi- ciency. Resolution increase was also shown to induce large- scale 90th percentile warming or cooling for some models, with beneficial or detrimental effects on the overall biases. Even though full causality cannot be established on the basis of this evaluation work, the drivers of such regional differ- ences were shown to be linked to changes in precipitation due to resolution changes, affecting the energy partitioning. Finally, the inter-annual sequence of hot summers over central/southern Europe was found to be fairly well simu- lated in most experiments despite an overestimation of the number of hot days and of the variability. The accurate simulation of inter-annual variability for a few models is independent of the model bias. This indicate\u2026", "author" : [ { "dropping-particle" : "", "family" : "Vautard", "given" : "Robert", "non-dropping-particle" : "", "parse-names" : false, "suffix" : "" }, { "dropping-particle" : "", "family" : "Gobiet", "given" : "Andreas", "non-dropping-particle" : "", "parse-names" : false, "suffix" : "" }, { "dropping-particle" : "", "family" : "Jacob", "given" : "Daniela", "non-dropping-particle" : "", "parse-names" : false, "suffix" : "" }, { "dropping-particle" : "", "family" : "Belda", "given" : "Michal",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Fern\u00e1ndez", "given" : "Jes\u00fas", "non-dropping-particle" : "", "parse-names" : false, "suffix" : "" }, { "dropping-particle" : "", "family" : "Garc\u00eda-D\u00edez", "given" : "Markel", "non-dropping-particle" : "", "parse-names" : false, "suffix" : "" }, { "dropping-particle" : "", "family" : "Goergen", "given" : "Klaus", "non-dropping-particle" : "", "parse-names" : false, "suffix" : "" }, { "dropping-particle" : "", "family" : "G\u00fcttler", "given" : "Ivan", "non-dropping-particle" : "", "parse-names" : false, "suffix" : "" }, { "dropping-particle" : "", "family" : "Halenka", "given" : "Tom\u00e1\u0161", "non-dropping-particle" : "", "parse-names" : false, "suffix" : "" }, { "dropping-particle" : "", "family" : "Karacostas", "given" : "Theodore", "non-dropping-particle" : "", "parse-names" : false, "suffix" : "" }, { "dropping-particle" : "", "family" : "Katragkou", "given" : "Eleni", "non-dropping-particle" : "", "parse-names" : false, "suffix" : "" }, { "dropping-particle" : "", "family" : "Keuler", "given" : "Klaus", "non-dropping-particle" : "", "parse-names" : false, "suffix" : "" }, { "dropping-particle" : "", "family" : "Kotlarski", "given" : "Sven", "non-dropping-particle" : "", "parse-names" : false, "suffix" : "" }, { "dropping-particle" : "", "family" : "Mayer", "given" : "Stephanie", "non-dropping-particle" : "", "parse-names" : false, "suffix" : "" }, { "dropping-particle" : "", "family" : "Meijgaard", "given" : "Erik", "non-dropping-particle" : "van", "parse-names" : false, "suffix" : "" }, { "dropping-particle" : "", "family" : "Nikulin", "given" : "Grigory", "non-dropping-particle" : "", "parse-names" : false, "suffix" : "" }, { "dropping-particle" : "", "family" : "Patar\u010di\u0107", "given" : "Mirta", "non-dropping-particle" : "", "parse-names" : false, "suffix" : "" }, { "dropping-particle" : "", "family" : "Scinocca", "given" : "John", "non-dropping-particle" : "", "parse-names" : false, "suffix" : "" }, { "dropping-particle" : "", "family" : "Sobolowski", "given" : "Stefan", "non-dropping-particle" : "", "parse-names" : false, "suffix" : "" }, { "dropping-particle" : "", "family" : "Suklitsch", "given" : "Martin", "non-dropping-particle" : "", "parse-names" : false, "suffix" : "" }, { "dropping-particle" : "", "family" : "Teichmann", "given" : "Claas", "non-dropping-particle" : "", "parse-names" : false, "suffix" : "" }, { "dropping-particle" : "", "family" : "Warrach-Sagi", "given" : "Kirsten", "non-dropping-particle" : "", "parse-names" : false, "suffix" : "" }, { "dropping-particle" : "", "family" : "Wulfmeyer", "given" : "Volker", "non-dropping-particle" : "", "parse-names" : false, "suffix" : "" }, { "dropping-particle" : "", "family" : "Yiou", "given" : "Pascal", "non-dropping-particle" : "", "parse-names" : false, "suffix" : "" } ], "container-title" : "Climate Dynamics", "id" : "ITEM-2", "issue" : "9-10", "issued" : { "date-parts" : [ [ "2013" ] ] }, "page" : "2555-2575", "title" : "The simulation of European heat waves from an ensemble of regional climate models within the EURO-CORDEX project", "translator" : [ { "dropping-particle" : "", "family" : "S496", "given" : "", "non-dropping-particle" : "", "parse-names" : false, "suffix" : "" } ], "type" : "article-journal", "volume" : "41" }, "uris" : [ "http://www.mendeley.com/documents/?uuid=814682ea-c370-4f91-9f50-2b87610ec080" ] }, { "id" : "ITEM-3", "itemData" : { "DOI" : "10.1029/2019GL082062", "ISSN" : "0094-8276", "author" : [ { "dropping-particle" : "", "family" : "Lorenz", "given" : "Ruth", "non-dropping-particle" : "", "parse-names" : false, "suffix" : "" }, { "dropping-particle" : "", "family" : "Stalhandske", "given" : "Z\u00e9lie", "non-dropping-particle" : "", "parse-names" : false, "suffix" : "" }, { "dropping-particle" : "", "family" : "Fischer", "given" : "Erich M.", "non-dropping-particle" : "", "parse-names" : false, "suffix" : "" } ], "container-title" : "Geophysical Research Letters", "id" : "ITEM-3", "issue" : "14", "issued" : { "date-parts" : [ [ "2019", "7", "28" ] ] }, "page" : "8363-8374", "title" : "Detection of a Climate Change Signal in Extreme Heat, Heat Stress, and Cold in Europe From Observations", "translator" : [ { "dropping-particle" : "", "family" : "S3277", "given" : "", "non-dropping-particle" : "", "parse-names" : false, "suffix" : "" } ], "type" : "article-journal", "volume" : "46" }, "uris" : [ "http://www.mendeley.com/documents/?uuid=98d169a6-f081-4c37-8996-b61bfe93b276" ] }, { "id" : "ITEM-4", "itemData" : { "DOI" : "10.1002/2015JD024727", "ISSN" : "2169-897X", "author" : [ { "dropping-particle" : "", "family" : "Smiatek", "given" : "Gerhard", "non-dropping-particle" : "", "parse-names" : false, "suffix" : "" }, { "dropping-particle" : "", "family" : "Kunstmann", "given" : "Harald", "non-dropping-particle" : "", "parse-names" : false, "suffix" : "" }, { "dropping-particle" : "", "family" : "Senatore", "given" : "Alfonso", "non-dropping-particle" : "", "parse-names" : false, "suffix" : "" } ], "container-title" : "Journal of Geophysical Research: Atmospheres", "id" : "ITEM-4", "issue" : "13", "issued" : { "date-parts" : [ [ "2016", "7", "16" ] ] }, "page" : "7710-7728", "title" : "EURO-CORDEX regional climate model analysis for the Greater Alpine Region: Performance and expected future change", "translator" : [ { "dropping-particle" : "", "family" : "S3271", "given" : "", "non-dropping-particle" : "", "parse-names" : false, "suffix" : "" } ], "type" : "article-journal", "volume" : "121" }, "uris" : [ "http://www.mendeley.com/documents/?uuid=1892ac82-0f4e-423e-bf7a-76d01f122c99" ] }, { "id" : "ITEM-5", "itemData" : { "DOI" : "10.1007/s10113-020-01606-9", "ISSN" : "1436-3798", "author" : [ { "dropping-particle" : "", "family" : "Jacob", "given" : "Daniela", "non-dropping-particle" : "", "parse-names" : false, "suffix" : "" }, { "dropping-particle" : "", "family" : "Teichmann", "given" : "Claas", "non-dropping-particle" : "", "parse-names" : false, "suffix" : "" }, { "dropping-particle" : "", "family" : "Sobolowski", "given" : "Stefan", "non-dropping-particle" : "", "parse-names" : false, "suffix" : "" }, { "dropping-particle" : "", "family" : "Katragkou", "given" : "Eleni", "non-dropping-particle" : "", "parse-names" : false, "suffix" : "" }, { "dropping-particle" : "", "family" : "Anders", "given" : "Ivonne", "non-dropping-particle" : "", "parse-names" : false, "suffix" : "" }, { "dropping-particle" : "", "family" : "Belda", "given" : "Michal", "non-dropping-particle" : "", "parse-names" : false, "suffix" : "" }, { "dropping-particle" : "", "family" : "Benestad", "given" : "Rasmus", "non-dropping-particle" : "", "parse-names" : false, "suffix" : "" }, { "dropping-particle" : "", "family" : "Boberg", "given" : "Fredrik", "non-dropping-particle" : "", "parse-names" : false, "suffix" : "" }, { "dropping-particle" : "", "family" : "Buonomo", "given" : "Erasmo", "non-dropping-particle" : "", "parse-names" : false, "suffix" : "" }, { "dropping-particle" : "", "family" : "Cardoso", "given" : "Rita M.", "non-dropping-particle" : "", "parse-names" : false, "suffix" : "" }, { "dropping-particle" : "", "family" : "Casanueva", "given" : "Ana", "non-dropping-particle" : "", "parse-names" : false, "suffix" : "" }, { "dropping-particle" : "", "family" : "Christensen", "given" : "Ole B.", "non-dropping-particle" : "", "parse-names" : false, "suffix" : "" }, { "dropping-particle" : "", "family" : "Christensen", "given" : "Jens Hesselbjerg", "non-dropping-particle" : "", "parse-names" : false, "suffix" : "" }, { "dropping-particle" : "", "family" : "Coppola", "given" : "Erika", "non-dropping-particle" : "", "parse-names" : false, "suffix" : "" }, { "dropping-particle" : "", "family" : "Cruz", "given" : "Lesley", "non-dropping-particle" : "De", "parse-names" : false, "suffix" : "" }, { "dropping-particle" : "", "family" : "Davin", "given" : "Edouard L.", "non-dropping-particle" : "", "parse-names" : false, "suffix" : "" }, { "dropping-particle" : "", "family" : "Dobler", "given" : "Andreas", "non-dropping-particle" : "", "parse-names" : false, "suffix" : "" }, { "dropping-particle" : "", "family" : "Dom\u00ednguez", "given" : "Marta", "non-dropping-particle" : "", "parse-names" : false, "suffix" : "" }, { "dropping-particle" : "", "family" : "Fealy", "given" : "Rowan", "non-dropping-particle" : "", "parse-names" : false, "suffix" : "" }, { "dropping-particle" : "", "family" : "Fernandez", "given" : "Jesus", "non-dropping-particle" : "", "parse-names" : false, "suffix" : "" }, { "dropping-particle" : "", "family" : "Gaertner", "given" : "Miguel Angel", "non-dropping-particle" : "", "parse-names" : false, "suffix" : "" }, { "dropping-particle" : "", "family" : "Garc\u00eda-D\u00edez", "given" : "Markel", "non-dropping-particle" : "", "parse-names" : false, "suffix" : "" }, { "dropping-particle" : "", "family" : "Giorgi", "given" : "Filippo", "non-dropping-particle" : "", "parse-names" : false, "suffix" : "" }, { "dropping-particle" : "", "family" : "Gobiet", "given" : "Andreas", "non-dropping-particle" : "", "parse-names" : false, "suffix" : "" }, { "dropping-particle" : "", "family" : "Goergen", "given" : "Klaus", "non-dropping-particle" : "", "parse-names" : false, "suffix" : "" }, { "dropping-particle" : "", "family" : "G\u00f3mez-Navarro", "given" : "Juan Jos\u00e9", "non-dropping-particle" : "", "parse-names" : false, "suffix" : "" }, { "dropping-particle" : "", "family" : "Alem\u00e1n", "given" : "Juan Jes\u00fas Gonz\u00e1lez", "non-dropping-particle" : "", "parse-names" : false, "suffix" : "" }, { "dropping-particle" : "", "family" : "Guti\u00e9rrez", "given" : "Claudia", "non-dropping-particle" : "", "parse-names" : false, "suffix" : "" }, { "dropping-particle" : "", "family" : "Guti\u00e9rrez", "given" : "Jos\u00e9 M.", "non-dropping-particle" : "", "parse-names" : false, "suffix" : "" }, { "dropping-particle" : "", "family" : "G\u00fcttler", "given" : "Ivan", "non-dropping-particle" : "", "parse-names" : false, "suffix" : "" }, { "dropping-particle" : "", "family" : "Haensler", "given" : "Andreas", "non-dropping-particle" : "", "parse-names" : false, "suffix" : "" }, { "dropping-particle" : "", "family" : "Halenka", "given" : "Tom\u00e1\u0161", "non-dropping-particle" : "", "parse-names" : false, "suffix" : "" }, { "dropping-particle" : "", "family" : "Jerez", "given" : "Sonia", "non-dropping-particle" : "", "parse-names" : false, "suffix" : "" }, { "dropping-particle" : "", "family" : "Jim\u00e9nez-Guerrero", "given" : "Pedro",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Knist", "given" : "Sebastian", "non-dropping-particle" : "", "parse-names" : false, "suffix" : "" }, { "dropping-particle" : "", "family" : "Kotlarski", "given" : "Sven", "non-dropping-particle" : "", "parse-names" : false, "suffix" : "" }, { "dropping-particle" : "", "family" : "Maraun", "given" : "Douglas", "non-dropping-particle" : "", "parse-names" : false, "suffix" : "" }, { "dropping-particle" : "", "family" : "Meijgaard", "given" : "Erik", "non-dropping-particle" : "van", "parse-names" : false, "suffix" : "" }, { "dropping-particle" : "", "family" : "Mercogliano", "given" : "Paola", "non-dropping-particle" : "", "parse-names" : false, "suffix" : "" }, { "dropping-particle" : "", "family" : "Mont\u00e1vez", "given" : "Juan Pedro", "non-dropping-particle" : "", "parse-names" : false, "suffix" : "" }, { "dropping-particle" : "", "family" : "Navarra", "given" : "Antonio", "non-dropping-particle" : "", "parse-names" : false, "suffix" : "" }, { "dropping-particle" : "", "family" : "Nikulin", "given" : "Grigory", "non-dropping-particle" : "", "parse-names" : false, "suffix" : "" }, { "dropping-particle" : "", "family" : "Noblet-Ducoudr\u00e9", "given" : "Nathalie", "non-dropping-particle" : "de", "parse-names" : false, "suffix" : "" }, { "dropping-particle" : "", "family" : "Panitz", "given" : "Hans-Juergen", "non-dropping-particle" : "", "parse-names" : false, "suffix" : "" }, { "dropping-particle" : "", "family" : "Pfeifer", "given" : "Susanne", "non-dropping-particle" : "", "parse-names" : false, "suffix" : "" }, { "dropping-particle" : "", "family" : "Piazza", "given" : "Marie", "non-dropping-particle" : "", "parse-names" : false, "suffix" : "" }, { "dropping-particle" : "", "family" : "Pichelli", "given" : "Emanuela", "non-dropping-particle" : "", "parse-names" : false, "suffix" : "" }, { "dropping-particle" : "", "family" : "Pietik\u00e4inen", "given" : "Joni-Pekka", "non-dropping-particle" : "", "parse-names" : false, "suffix" : "" }, { "dropping-particle" : "", "family" : "Prein", "given" : "Andreas F.", "non-dropping-particle" : "", "parse-names" : false, "suffix" : "" }, { "dropping-particle" : "", "family" : "Preuschmann", "given" : "Swantje", "non-dropping-particle" : "", "parse-names" : false, "suffix" : "" }, { "dropping-particle" : "", "family" : "Rechid", "given" : "Diana", "non-dropping-particle" : "", "parse-names" : false, "suffix" : "" }, { "dropping-particle" : "", "family" : "Rockel", "given" : "Burkhardt", "non-dropping-particle" : "", "parse-names" : false, "suffix" : "" }, { "dropping-particle" : "", "family" : "Romera", "given" : "Raquel", "non-dropping-particle" : "", "parse-names" : false, "suffix" : "" }, { "dropping-particle" : "", "family" : "S\u00e1nchez", "given" : "Enrique", "non-dropping-particle" : "", "parse-names" : false, "suffix" : "" }, { "dropping-particle" : "", "family" : "Sieck", "given" : "Kevin", "non-dropping-particle" : "", "parse-names" : false, "suffix" : "" }, { "dropping-particle" : "", "family" : "Soares", "given" : "Pedro M. M.", "non-dropping-particle" : "", "parse-names" : false, "suffix" : "" }, { "dropping-particle" : "", "family" : "Somot", "given" : "Samuel", "non-dropping-particle" : "", "parse-names" : false, "suffix" : "" }, { "dropping-particle" : "", "family" : "Srnec", "given" : "Lidija", "non-dropping-particle" : "", "parse-names" : false, "suffix" : "" }, { "dropping-particle" : "", "family" : "S\u00f8rland", "given" : "Silje Lund", "non-dropping-particle" : "", "parse-names" : false, "suffix" : "" }, { "dropping-particle" : "", "family" : "Termonia", "given" : "Piet", "non-dropping-particle" : "", "parse-names" : false, "suffix" : "" }, { "dropping-particle" : "", "family" : "Truhetz", "given" : "Heimo", "non-dropping-particle" : "", "parse-names" : false, "suffix" : "" }, { "dropping-particle" : "", "family" : "Vautard", "given" : "Robert", "non-dropping-particle" : "", "parse-names" : false, "suffix" : "" }, { "dropping-particle" : "", "family" : "Warrach-Sagi", "given" : "Kirsten", "non-dropping-particle" : "", "parse-names" : false, "suffix" : "" }, { "dropping-particle" : "", "family" : "Wulfmeyer", "given" : "Volker", "non-dropping-particle" : "", "parse-names" : false, "suffix" : "" } ], "container-title" : "Regional Environmental Change", "id" : "ITEM-5", "issue" : "2", "issued" : { "date-parts" : [ [ "2020", "6", "23" ] ] }, "page" : "51", "title" : "Regional climate downscaling over Europe: perspectives from the EURO-CORDEX community", "translator" : [ { "dropping-particle" : "", "family" : "S3270", "given" : "", "non-dropping-particle" : "", "parse-names" : false, "suffix" : "" } ], "type" : "article-journal", "volume" : "20" }, "uris" : [ "http://www.mendeley.com/documents/?uuid=3a5b03b3-a506-4e4f-b733-d79ad625090c" ] }, { "id" : "ITEM-6", "itemData" : { "DOI" : "10.1007/s00382-016-3456-1", "ISSN" : "0930-7575", "author" : [ { "dropping-particle" : "", "family" : "Gaertner", "given" : "Miguel \u00c1ngel", "non-dropping-particle" : "", "parse-names" : false, "suffix" : "" }, { "dropping-particle" : "", "family" : "Gonz\u00e1lez-Alem\u00e1n", "given" : "Juan Jes\u00fas", "non-dropping-particle" : "", "parse-names" : false, "suffix" : "" }, { "dropping-particle" : "", "family" : "Romera", "given" : "Raquel", "non-dropping-particle" : "", "parse-names" : false, "suffix" : "" }, { "dropping-particle" : "", "family" : "Dom\u00ednguez", "given" : "Marta", "non-dropping-particle" : "", "parse-names" : false, "suffix" : "" }, { "dropping-particle" : "", "family" : "Gil", "given" : "Victoria", "non-dropping-particle" : "", "parse-names" : false, "suffix" : "" }, { "dropping-particle" : "", "family" : "S\u00e1nchez", "given" : "Enrique", "non-dropping-particle" : "", "parse-names" : false, "suffix" : "" }, { "dropping-particle" : "", "family" : "Gallardo", "given" : "Clemente", "non-dropping-particle" : "", "parse-names" : false, "suffix" : "" }, { "dropping-particle" : "", "family" : "Miglietta", "given" : "Mario Marcello", "non-dropping-particle" : "", "parse-names" : false, "suffix" : "" }, { "dropping-particle" : "", "family" : "Walsh", "given" : "Kevin J. E.", "non-dropping-particle" : "", "parse-names" : false, "suffix" : "" }, { "dropping-particle" : "V.", "family" : "Sein", "given" : "Dmitry", "non-dropping-particle" : "", "parse-names" : false, "suffix" : "" }, { "dropping-particle" : "", "family" : "Somot", "given" : "Samuel", "non-dropping-particle" : "", "parse-names" : false, "suffix" : "" }, { "dropping-particle" : "", "family" : "Dell\u2019Aquila", "given" : "Alessandro", "non-dropping-particle" : "", "parse-names" : false, "suffix" : "" }, { "dropping-particle" : "", "family" : "Teichmann", "given" : "Claas", "non-dropping-particle" : "", "parse-names" : false, "suffix" : "" }, { "dropping-particle" : "", "family" : "Ahrens", "given" : "Bodo", "non-dropping-particle" : "", "parse-names" : false, "suffix" : "" }, { "dropping-particle" : "", "family" : "Buonomo", "given" : "Erasmo", "non-dropping-particle" : "", "parse-names" : false, "suffix" : "" }, { "dropping-particle" : "", "family" : "Colette", "given" : "Augustin", "non-dropping-particle" : "", "parse-names" : false, "suffix" : "" }, { "dropping-particle" : "", "family" : "Bastin", "given" : "Sophie", "non-dropping-particle" : "", "parse-names" : false, "suffix" : "" }, { "dropping-particle" : "", "family" : "Meijgaard", "given" : "Erik", "non-dropping-particle" : "van", "parse-names" : false, "suffix" : "" }, { "dropping-particle" : "", "family" : "Nikulin", "given" : "Grigory", "non-dropping-particle" : "", "parse-names" : false, "suffix" : "" } ], "container-title" : "Climate Dynamics", "id" : "ITEM-6", "issue" : "3", "issued" : { "date-parts" : [ [ "2018", "8", "26" ] ] }, "page" : "1041-1057", "title" : "Simulation of medicanes over the Mediterranean Sea in a regional climate model ensemble: impact of ocean\u2013atmosphere coupling and increased resolution", "translator" : [ { "dropping-particle" : "", "family" : "S3269", "given" : "", "non-dropping-particle" : "", "parse-names" : false, "suffix" : "" } ], "type" : "article-journal", "volume" : "51" }, "uris" : [ "http://www.mendeley.com/documents/?uuid=15d15d01-381b-4e39-bcc6-0f5ac4564f8d" ] }, { "id" : "ITEM-7",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7",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id" : "ITEM-8",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instrText>
      </w:r>
      <w:r w:rsidR="003A5209" w:rsidRPr="00127991">
        <w:rPr>
          <w:rFonts w:cs="Times New Roman"/>
          <w:rPrChange w:id="868" w:author="Clotilde Pean" w:date="2021-08-07T15:04:00Z">
            <w:rPr>
              <w:rFonts w:cs="Times New Roman"/>
              <w:lang w:val="en-GB"/>
            </w:rPr>
          </w:rPrChange>
        </w:rPr>
        <w:instrText>Wulfmeyer", "given" : "Volker", "non-dropping-particle" : "", "parse-names" : false, "suffix" : "" } ], "container-title" : "Journal of Geophysical Research: Atmospheres", "id" : "ITEM-8", "issued" : { "date-parts" : [ [ "2020", "11", "21" ] ] }, "title" : "Evaluation of the large EURO\u2010CORDEX regional climate model ensemble", "translator" : [ { "dropping-particle" : "", "family" : "S3266", "given" : "", "non-dropping-particle" : "", "parse-names" : false, "suffix" : "" } ], "type" : "article-journal" }, "uris" : [ "http://www.mendeley.com/documents/?uuid=af87c3a9-3443-474e-b0f2-8ac4be46f59e" ] } ], "mendeley" : { "formattedCitation" : "(Vautard et al., 2013, 2020b; Smiatek et al., 2016; Gaertner et al., 2018; Cardoso et al., 2019; Lorenz et al., 2019; Jacob et al., 2020; Kim et al., 2020)", "manualFormatting" : "(Vautard et al., 2013, 2020b; Smiatek et al., 2016; Gaertner et al., 2018; Cardoso et al., 2019; Lorenz et al., 2019; Jacob et al., 2020; Kim et al., 2020)", "plainTextFormattedCitation" : "(Vautard et al., 2013, 2020b; Smiatek et al., 2016; Gaertner et al., 2018; Cardoso et al., 2019; Lorenz et al., 2019; Jacob et al., 2020; Kim et al., 2020)", "previouslyFormattedCitation" : "(Vautard et al., 2013, 2020b; Smiatek et al., 2016; Gaertner et al., 2018; Cardoso et al., 2019; Lorenz et al., 2019; Jacob et al., 2020; Kim et al., 2020)" }, "properties" : { "noteIndex" : 0 }, "schema" : "https://github.com/citation-style-language/schema/raw/master/csl-citation.json" }</w:instrText>
      </w:r>
      <w:ins w:id="869" w:author="Robin Matthews" w:date="2021-07-13T18:22:00Z">
        <w:r w:rsidR="004A2B7E">
          <w:rPr>
            <w:rFonts w:cs="Times New Roman"/>
            <w:lang w:val="en-GB"/>
          </w:rPr>
          <w:fldChar w:fldCharType="separate"/>
        </w:r>
        <w:r w:rsidR="004A2B7E" w:rsidRPr="00127991">
          <w:rPr>
            <w:rFonts w:cs="Times New Roman"/>
            <w:noProof/>
            <w:rPrChange w:id="870" w:author="Clotilde Pean" w:date="2021-08-07T15:04:00Z">
              <w:rPr>
                <w:rFonts w:cs="Times New Roman"/>
                <w:noProof/>
                <w:lang w:val="en-GB"/>
              </w:rPr>
            </w:rPrChange>
          </w:rPr>
          <w:t>(Vautard et al., 2013, 2020b; Smiatek et al., 2016; Gaertner et al., 2018; Cardoso et al., 2019; Lorenz et al., 2019; Jacob et al., 2020; Kim et al., 2020)</w:t>
        </w:r>
        <w:r w:rsidR="004A2B7E">
          <w:rPr>
            <w:rFonts w:cs="Times New Roman"/>
            <w:lang w:val="en-GB"/>
          </w:rPr>
          <w:fldChar w:fldCharType="end"/>
        </w:r>
      </w:ins>
      <w:commentRangeStart w:id="871"/>
      <w:commentRangeStart w:id="872"/>
      <w:del w:id="873" w:author="Robin Matthews" w:date="2021-07-13T18:22:00Z">
        <w:r w:rsidRPr="00D424AA" w:rsidDel="004A2B7E">
          <w:rPr>
            <w:rFonts w:cs="Times New Roman"/>
            <w:lang w:val="en-GB"/>
          </w:rPr>
          <w:fldChar w:fldCharType="begin" w:fldLock="1"/>
        </w:r>
        <w:r w:rsidR="00FF6231" w:rsidRPr="004A2B7E" w:rsidDel="004A2B7E">
          <w:rPr>
            <w:rFonts w:cs="Times New Roman"/>
            <w:lang w:val="nb-NO"/>
          </w:rPr>
          <w:del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2", "itemData" : { "DOI" : "10.1007/s00382-013-1714-z", "ISBN" : "0930-7575", "ISSN" : "09307575", "abstract" : "The ability of a large ensemble of regional cli- mate models to accurately simulate heat waves at the regional scale of Europe was evaluated. Within the EURO- CORDEX project, several state-of-the art models, including non-hydrostatic meso-scale models, were run for an exten- ded time period (20 years) at high resolution (12 km), over a large domain allowing for the first time the simultaneous representation of atmospheric phenomena over a large range of spatial scales. Eight models were run in this configuration, and thirteen models were run at a classical resolution of 50 km. The models were driven with the same boundary conditions, the ERA-Interim re-analysis, and except for one simulation, no observations were assimilated in the inner domain. Results, which are compared with daily temperature and precipitation observations (ECA&amp;D and E-OBS data sets) show that, even forced by the same re-analysis, the ensemble exhibits a large spread. A preliminary analysis of the sources of spread, using in particular simulations of the same model with different parameterizations, shows that the simulation of hot temperature is primarily sensitive to the convection and the microphysics schemes, which affect incoming energy and the Bowen ratio. Further, most models exhibit an overestimation of summertime temperature extremes in Mediterranean regions and an underestimation over Scandinavia. Even after bias removal, the simulated heat wave events were found to be too persistent, but a higher resolution reduced this deficiency. The amplitude of events as well as the variability beyond the 90th percentile threshold were found to be too strong in almost all simulations and increasing resolution did not generally improve this defi- ciency. Resolution increase was also shown to induce large- scale 90th percentile warming or cooling for some models, with beneficial or detrimental effects on the overall biases. Even though full causality cannot be established on the basis of this evaluation work, the drivers of such regional differ- ences were shown to be linked to changes in precipitation due to resolution changes, affecting the energy partitioning. Finally, the inter-annual sequence of hot summers over central/southern Europe was found to be fairly well simu- lated in most experiments despite an overestimation of the number of hot days and of the variability. The accurate simulation of inter-annual variability for a few models is independent of the model bias. This indicate\u2026", "author" : [ { "dropping-particle" : "", "family" : "Vautard", "given" : "Robert", "non-dropping-particle" : "", "parse-names" : false, "suffix" : "" }, { "dropping-particle" : "", "family" : "Gobiet", "given" : "Andreas", "non-dropping-particle" : "", "parse-names" : false, "suffix" : "" }, { "dropping-particle" : "", "family" : "Jacob", "given" : "Daniela", "non-dropping-particle" : "", "parse-names" : false, "suffix" : "" }, { "dropping-particle" : "", "family" : "Belda", "given" : "Michal",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Fern\u00e1ndez", "given" : "Jes\u00fas", "non-dropping-particle" : "", "parse-names" : false, "suffix" : "" }, { "dropping-particle" : "", "family" : "Garc\u00eda-D\u00edez", "given" : "Markel", "non-dropping-particle" : "", "parse-names" : false, "suffix" : "" }, { "dropping-particle" : "", "family" : "Goergen", "given" : "Klaus", "non-dropping-particle" : "", "parse-names" : false, "suffix" : "" }, { "dropping-particle" : "", "family" : "G\u00fcttler", "given" : "Ivan", "non-dropping-particle" : "", "parse-names" : false, "suffix" : "" }, { "dropping-particle" : "", "family" : "Halenka", "given" : "Tom\u00e1\u0161", "non-dropping-particle" : "", "parse-names" : false, "suffix" : "" }, { "dropping-particle" : "", "family" : "Karacostas", "given" : "Theodore", "non-dropping-particle" : "", "parse-names" : false, "suffix" : "" }, { "dropping-particle" : "", "family" : "Katragkou", "given" : "Eleni", "non-dropping-particle" : "", "parse-names" : false, "suffix" : "" }, { "dropping-particle" : "", "family" : "Keuler", "given" : "Klaus", "non-dropping-particle" : "", "parse-names" : false, "suffix" : "" }, { "dropping-particle" : "", "family" : "Kotlarski", "given" : "Sven", "non-dropping-particle" : "", "parse-names" : false, "suffix" : "" }, { "dropping-particle" : "", "family" : "Mayer", "given" : "Stephanie", "non-dropping-particle" : "", "parse-names" : false, "suffix" : "" }, { "dropping-particle" : "", "family" : "Meijgaard", "given" : "Erik", "non-dropping-particle" : "van", "parse-names" : false, "suffix" : "" }, { "dropping-particle" : "", "family" : "Nikulin", "given" : "Grigory", "non-dropping-particle" : "", "parse-names" : false, "suffix" : "" }, { "dropping-particle" : "", "family" : "Patar\u010di\u0107", "given" : "Mirta", "non-dropping-particle" : "", "parse-names" : false, "suffix" : "" }, { "dropping-particle" : "", "family" : "Scinocca", "given" : "John", "non-dropping-particle" : "", "parse-names" : false, "suffix" : "" }, { "dropping-particle" : "", "family" : "Sobolowski", "given" : "Stefan", "non-dropping-particle" : "", "parse-names" : false, "suffix" : "" }, { "dropping-particle" : "", "family" : "Suklitsch", "given" : "Martin", "non-dropping-particle" : "", "parse-names" : false, "suffix" : "" }, { "dropping-particle" : "", "family" : "Teichmann", "given" : "Claas", "non-dropping-particle" : "", "parse-names" : false, "suffix" : "" }, { "dropping-particle" : "", "family" : "Warrach-Sagi", "given" : "Kirsten", "non-dropping-particle" : "", "parse-names" : false, "suffix" : "" }, { "dropping-particle" : "", "family" : "Wulfmeyer", "given" : "Volker", "non-dropping-particle" : "", "parse-names" : false, "suffix" : "" }, { "dropping-particle" : "", "family" : "Yiou", "given" : "Pascal", "non-dropping-particle" : "", "parse-names" : false, "suffix" : "" } ], "container-title" : "Climate Dynamics", "id" : "ITEM-2", "issue" : "9-10", "issued" : { "date-parts" : [ [ "2013" ] ] }, "page" : "2555-2575", "title" : "The simulation of European heat waves from an ensemble of regional climate models within the EURO-CORDEX project", "translator" : [ { "dropping-particle" : "", "family" : "S496", "given" : "", "non-dropping-particle" : "", "parse-names" : false, "suffix" : "" } ], "type" : "article-journal", "volume" : "41" }, "uris" : [ "http://www.mendeley.com/documents/?uuid=814682ea-c370-4f91-9f50-2b87610ec080" ] }, { "id" : "ITEM-3", "itemData" : { "DOI" : "10.1029/2019GL082062", "ISSN" : "0094-8276", "author" : [ { "dropping-particle" : "", "family" : "Lorenz", "given" : "Ruth", "non-dropping-particle" : "", "parse-names" : false, "suffix" : "" }, { "dropping-particle" : "", "family" : "Stalhandske", "given" : "Z\u00e9lie", "non-dropping-particle" : "", "parse-names" : false, "suffix" : "" }, { "dropping-particle" : "", "family" : "Fischer", "given" : "Erich M.", "non-dropping-particle" : "", "parse-names" : false, "suffix" : "" } ], "container-title" : "Geophysical Research Letters", "id" : "ITEM-3", "issue" : "14", "issued" : { "date-parts" : [ [ "2019", "7", "28" ] ] }, "page" : "8363-8374", "title" : "Detection of a Climate Change Signal in Extreme Heat, Heat Stress, and Cold in Europe From Observations", "translator" : [ { "dropping-particle" : "", "family" : "S3277", "given" : "", "non-dropping-particle" : "", "parse-names" : false, "suffix" : "" } ], "type" : "article-journal", "volume" : "46" }, "uris" : [ "http://www.mendeley.com/documents/?uuid=98d169a6-f081-4c37-8996-b61bfe93b276" ] }, { "id" : "ITEM-4", "itemData" : { "DOI" : "10.1002/2015JD024727", "ISSN" : "2169-897X", "author" : [ { "dropping-particle" : "", "family" : "Smiatek", "given" : "Gerhard", "non-dropping-particle" : "", "parse-names" : false, "suffix" : "" }, { "dropping-particle" : "", "family" : "Kunstmann", "given" : "Harald", "non-dropping-particle" : "", "parse-names" : false, "suffix" : "" }, { "dropping-particle" : "", "family" : "Senatore", "given" : "Alfonso", "non-dropping-particle" : "", "parse-names" : false, "suffix" : "" } ], "container-title" : "Journal of Geophysical Research: Atmospheres", "id" : "ITEM-4", "issue" : "13", "issued" : { "date-parts" : [ [ "2016", "7", "16" ] ] }, "page" : "7710-7728", "title" : "EURO-CORDEX regional climate model analysis for the Greater Alpine Region: Performance and expected future change", "translator" : [ { "dropping-particle" : "", "family" : "S3271", "given" : "", "non-dropping-particle" : "", "parse-names" : false, "suffix" : "" } ], "type" : "article-journal", "volume" : "121" }, "uris" : [ "http://www.mendeley.com/documents/?uuid=1892ac82-0f4e-423e-bf7a-76d01f122c99" ] }, { "id" : "ITEM-5", "itemData" : { "DOI" : "10.1007/s10113-020-01606-9", "ISSN" : "1436-3798", "author" : [ { "dropping-particle" : "", "family" : "Jacob", "given" : "Daniela", "non-dropping-particle" : "", "parse-names" : false, "suffix" : "" }, { "dropping-particle" : "", "family" : "Teichmann", "given" : "Claas", "non-dropping-particle" : "", "parse-names" : false, "suffix" : "" }, { "dropping-particle" : "", "family" : "Sobolowski", "given" : "Stefan", "non-dropping-particle" : "", "parse-names" : false, "suffix" : "" }, { "dropping-particle" : "", "family" : "Katragkou", "given" : "Eleni", "non-dropping-particle" : "", "parse-names" : false, "suffix" : "" }, { "dropping-particle" : "", "family" : "Anders", "given" : "Ivonne", "non-dropping-particle" : "", "parse-names" : false, "suffix" : "" }, { "dropping-particle" : "", "family" : "Belda", "given" : "Michal", "non-dropping-particle" : "", "parse-names" : false, "suffix" : "" }, { "dropping-particle" : "", "family" : "Benestad", "given" : "Rasmus", "non-dropping-particle" : "", "parse-names" : false, "suffix" : "" }, { "dropping-particle" : "", "family" : "Boberg", "given" : "Fredrik", "non-dropping-particle" : "", "parse-names" : false, "suffix" : "" }, { "dropping-particle" : "", "family" : "Buonomo", "given" : "Erasmo", "non-dropping-particle" : "", "parse-names" : false, "suffix" : "" }, { "dropping-particle" : "", "family" : "Cardoso", "given" : "Rita M.", "non-dropping-particle" : "", "parse-names" : false, "suffix" : "" }, { "dropping-particle" : "", "family" : "Casanueva", "given" : "Ana", "non-dropping-particle" : "", "parse-names" : false, "suffix" : "" }, { "dropping-particle" : "", "family" : "Christensen", "given" : "Ole B.", "non-dropping-particle" : "", "parse-names" : false, "suffix" : "" }, { "dropping-particle" : "", "family" : "Christensen", "given" : "Jens Hesselbjerg", "non-dropping-particle" : "", "parse-names" : false, "suffix" : "" }, { "dropping-particle" : "", "family" : "Coppola", "given" : "Erika", "non-dropping-particle" : "", "parse-names" : false, "suffix" : "" }, { "dropping-particle" : "", "family" : "Cruz", "given" : "Lesley", "non-dropping-particle" : "De", "parse-names" : false, "suffix" : "" }, { "dropping-particle" : "", "family" : "Davin", "given" : "Edouard L.", "non-dropping-particle" : "", "parse-names" : false, "suffix" : "" }, { "dropping-particle" : "", "family" : "Dobler", "given" : "Andreas", "non-dropping-particle" : "", "parse-names" : false, "suffix" : "" }, { "dropping-particle" : "", "family" : "Dom\u00ednguez", "given" : "Marta", "non-dropping-particle" : "", "parse-names" : false, "suffix" : "" }, { "dropping-particle" : "", "family" : "Fealy", "given" : "Rowan", "non-dropping-particle" : "", "parse-names" : false, "suffix" : "" }, { "dropping-particle" : "", "family" : "Fernandez", "given" : "Jesus", "non-dropping-particle" : "", "parse-names" : false, "suffix" : "" }, { "dropping-particle" : "", "family" : "Gaertner", "given" : "Miguel Angel", "non-dropping-particle" : "", "parse-names" : false, "suffix" : "" }, { "dropping-particle" : "", "family" : "Garc\u00eda-D\u00edez", "given" : "Markel", "non-dropping-particle" : "", "parse-names" : false, "suffix" : "" }, { "dropping-particle" : "", "family" : "Giorgi", "given" : "Filippo", "non-dropping-particle" : "", "parse-names" : false, "suffix" : "" }, { "dropping-particle" : "", "family" : "Gobiet", "given" : "Andreas", "non-dropping-particle" : "", "parse-names" : false, "suffix" : "" }, { "dropping-particle" : "", "family" : "Goergen", "given" : "Klaus", "non-dropping-particle" : "", "parse-names" : false, "suffix" : "" }, { "dropping-particle" : "", "family" : "G\u00f3mez-Navarro", "given" : "Juan Jos\u00e9", "non-dropping-particle" : "", "parse-names" : false, "suffix" : "" }, { "dropping-particle" : "", "family" : "Alem\u00e1n", "given" : "Juan Jes\u00fas Gonz\u00e1lez", "non-dropping-particle" : "", "parse-names" : false, "suffix" : "" }, { "dropping-particle" : "", "family" : "Guti\u00e9rrez", "given" : "Claudia", "non-dropping-particle" : "", "parse-names" : false, "suffix" : "" }, { "dropping-particle" : "", "family" : "Guti\u00e9rrez", "given" : "Jos\u00e9 M.", "non-dropping-particle" : "", "parse-names" : false, "suffix" : "" }, { "dropping-particle" : "", "family" : "G\u00fcttler", "given" : "Ivan", "non-dropping-particle" : "", "parse-names" : false, "suffix" : "" }, { "dropping-particle" : "", "family" : "Haensler", "given" : "Andreas", "non-dropping-particle" : "", "parse-names" : false, "suffix" : "" }, { "dropping-particle" : "", "family" : "Halenka", "given" : "Tom\u00e1\u0161", "non-dropping-particle" : "", "parse-names" : false, "suffix" : "" }, { "dropping-particle" : "", "family" : "Jerez", "given" : "Sonia", "non-dropping-particle" : "", "parse-names" : false, "suffix" : "" }, { "dropping-particle" : "", "family" : "Jim\u00e9nez-Guerrero", "given" : "Pedro",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Knist", "given" : "Sebastian", "non-dropping-particle" : "", "parse-names" : false, "suffix" : "" }, { "dropping-particle" : "", "family" : "Kotlarski", "given" : "Sven", "non-dropping-particle" : "", "parse-names" : false, "suffix" : "" }, { "dropping-particle" : "", "family" : "Maraun", "given" : "Douglas", "non-dropping-particle" : "", "parse-names" : false, "suffix" : "" }, { "dropping-particle" : "", "family" : "Meijgaard", "given" : "Erik", "non-dropping-particle" : "van", "parse-names" : false, "suffix" : "" }, { "dropping-particle" : "", "family" : "Mercogliano", "given" : "Paola", "non-dropping-particle" : "", "parse-names" : false, "suffix" : "" }, { "dropping-particle" : "", "family" : "Mont\u00e1vez", "given" : "Juan Pedro", "non-dropping-particle" : "", "parse-names" : false, "suffix" : "" }, { "dropping-particle" : "", "family" : "Navarra", "given" : "Antonio", "non-dropping-particle" : "", "parse-names" : false, "suffix" : "" }, { "dropping-particle" : "", "family" : "Nikulin", "given" : "Grigory", "non-dropping-particle" : "", "parse-names" : false, "suffix" : "" }, { "dropping-particle" : "", "family" : "Noblet-Ducoudr\u00e9", "given" : "Nathalie", "non-dropping-particle" : "de", "parse-names" : false, "suffix" : "" }, { "dropping-particle" : "", "family" : "Panitz", "given" : "Hans-Juergen", "non-dropping-particle" : "", "parse-names" : false, "suffix" : "" }, { "dropping-particle" : "", "family" : "Pfeifer", "given" : "Susanne", "non-dropping-particle" : "", "parse-names" : false, "suffix" : "" }, { "dropping-particle" : "", "family" : "Piazza", "given" : "Marie", "non-dropping-particle" : "", "parse-names" : false, "suffix" : "" }, { "dropping-particle" : "", "family" : "Pichelli", "given" : "Emanuela", "non-dropping-particle" : "", "parse-names" : false, "suffix" : "" }, { "dropping-particle" : "", "family" : "Pietik\u00e4inen", "given" : "Joni-Pekka", "non-dropping-particle" : "", "parse-names" : false, "suffix" : "" }, { "dropping-particle" : "", "family" : "Prein", "given" : "Andreas F.", "non-dropping-particle" : "", "parse-names" : false, "suffix" : "" }, { "dropping-particle" : "", "family" : "Preuschmann", "given" : "Swantje", "non-dropping-particle" : "", "parse-names" : false, "suffix" : "" }, { "dropping-particle" : "", "family" : "Rechid", "given" : "Diana", "non-dropping-particle" : "", "parse-names" : false, "suffix" : "" }, { "dropping-particle" : "", "family" : "Rockel", "given" : "Burkhardt", "non-dropping-particle" : "", "parse-names" : false, "suffix" : "" }, { "dropping-particle" : "", "family" : "Romera", "given" : "Raquel", "non-dropping-particle" : "", "parse-names" : false, "suffix" : "" }, { "dropping-particle" : "", "family" : "S\u00e1nchez", "given" : "Enrique", "non-dropping-particle" : "", "parse-names" : false, "suffix" : "" }, { "dropping-particle" : "", "family" : "Sieck", "given" : "Kevin", "non-dropping-particle" : "", "parse-names" : false, "suffix" : "" }, { "dropping-particle" : "", "family" : "Soares", "given" : "Pedro M. M.", "non-dropping-particle" : "", "parse-names" : false, "suffix" : "" }, { "dropping-particle" : "", "family" : "Somot", "given" : "Samuel", "non-dropping-particle" : "", "parse-names" : false, "suffix" : "" }, { "dropping-particle" : "", "family" : "Srnec", "given" : "Lidija", "non-dropping-particle" : "", "parse-names" : false, "suffix" : "" }, { "dropping-particle" : "", "family" : "S\u00f8rland", "given" : "Silje Lund", "non-dropping-particle" : "", "parse-names" : false, "suffix" : "" }, { "dropping-particle" : "", "family" : "Termonia", "given" : "Piet", "non-dropping-particle" : "", "parse-names" : false, "suffix" : "" }, { "dropping-particle" : "", "family" : "Truhetz", "given" : "Heimo", "non-dropping-particle" : "", "parse-names" : false, "suffix" : "" }, { "dropping-particle" : "", "family" : "Vautard", "given" : "Robert", "non-dropping-particle" : "", "parse-names" : false, "suffix" : "" }, { "dropping-particle" : "", "family" : "Warrach-Sagi", "given" : "Kirsten", "non-dropping-particle" : "", "parse-names" : false, "suffix" : "" }, { "dropping-particle" : "", "family" : "Wulfmeyer", "given" : "Volker", "non-dropping-particle" : "", "parse-names" : false, "suffix" : "" } ], "container-title" : "Regional Environmental Change", "id" : "ITEM-5", "issue" : "2", "issued" : { "date-parts" : [ [ "2020", "6", "23" ] ] }, "page" : "51", "title" : "Regional climate downscaling over Europe: perspectives from the EURO-CORDEX community", "translator" : [ { "dropping-particle" : "", "family" : "S3270", "given" : "", "non-dropping-particle" : "", "parse-names" : false, "suffix" : "" } ], "type" : "article-journal", "volume" : "20" }, "uris" : [ "http://www.mendeley.com/documents/?uuid=3a5b03b3-a506-4e4f-b733-d79ad625090c" ] }, { "id" : "ITEM-6", "itemData" : { "DOI" : "10.1007/s00382-016-3456-1", "ISSN" : "0930-7575", "author" : [ { "dropping-particle" : "", "family" : "Gaertner", "given" : "Miguel \u00c1ngel", "non-dropping-particle" : "", "parse-names" : false, "suffix" : "" }, { "dropping-particle" : "", "family" : "Gonz\u00e1lez-Alem\u00e1n", "given" : "Juan Jes\u00fas", "non-dropping-particle" : "", "parse-names" : false, "suffix" : "" }, { "dropping-particle" : "", "family" : "Romera", "given" : "Raquel", "non-dropping-particle" : "", "parse-names" : false, "suffix" : "" }, { "dropping-particle" : "", "family" : "Dom\u00ednguez", "given" : "Marta", "non-dropping-particle" : "", "parse-names" : false, "suffix" : "" }, { "dropping-particle" : "", "family" : "Gil", "given" : "Victoria", "non-dropping-particle" : "", "parse-names" : false, "suffix" : "" }, { "dropping-particle" : "", "family" : "S\u00e1nchez", "given" : "Enrique", "non-dropping-particle" : "", "parse-names" : false, "suffix" : "" }, { "dropping-particle" : "", "family" : "Gallardo", "given" : "Clemente", "non-dropping-particle" : "", "parse-names" : false, "suffix" : "" }, { "dropping-particle" : "", "family" : "Miglietta", "given" : "Mario Marcello", "non-dropping-particle" : "", "parse-names" : false, "suffix" : "" }, { "dropping-particle" : "", "family" : "Walsh", "given" : "Kevin J. E.", "non-dropping-particle" : "", "parse-names" : false, "suffix" : "" }, { "dropping-particle" : "V.", "family" : "Sein", "given" : "Dmitry", "non-dropping-particle" : "", "parse-names" : false, "suffix" : "" }, { "dropping-particle" : "", "family" : "Somot", "given" : "Samuel", "non-dropping-particle" : "", "parse-names" : false, "suffix" : "" }, { "dropping-particle" : "", "family" : "Dell\u2019Aquila", "given" : "Alessandro", "non-dropping-particle" : "", "parse-names" : false, "suffix" : "" }, { "dropping-particle" : "", "family" : "Teichmann", "given" : "Claas", "non-dropping-particle" : "", "parse-names" : false, "suffix" : "" }, { "dropping-particle" : "", "family" : "Ahrens", "given" : "Bodo", "non-dropping-particle" : "", "parse-names" : false, "suffix" : "" }, { "dropping-particle" : "", "family" : "Buonomo", "given" : "Erasmo", "non-dropping-particle" : "", "parse-names" : false, "suffix" : "" }, { "dropping-particle" : "", "family" : "Colette", "given" : "Augustin", "non-dropping-particle" : "", "parse-names" : false, "suffix" : "" }, { "dropping-particle" : "", "family" : "Bastin", "given" : "Sophie", "non-dropping-particle" : "", "parse-names" : false, "suffix" : "" }, { "dropping-particle" : "", "family" : "Meijgaard", "given" : "Erik", "non-dropping-particle" : "van", "parse-names" : false, "suffix" : "" }, { "dropping-particle" : "", "family" : "Nikulin", "given" : "Grigory", "non-dropping-particle" : "", "parse-names" : false, "suffix" : "" } ], "container-title" : "Climate Dynamics", "id" : "ITEM-6", "issue" : "3", "issued" : { "date-parts" : [ [ "2018", "8", "26" ] ] }, "page" : "1041-1057", "title" : "Simulation of medicanes over the Mediterranean Sea in a regional climate model ensemble: impact of ocean\u2013atmosphere coupling and increased resolution", "translator" : [ { "dropping-particle" : "", "family" : "S3269", "given" : "", "non-dropping-particle" : "", "parse-names" : false, "suffix" : "" } ], "type" : "article-journal", "volume" : "51" }, "uris" : [ "http://www.mendeley.com/documents/?uuid=15d15d01-381b-4e39-bcc6-0f5ac4564f8d" ] }, { "id" : "ITEM-7",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7",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mendeley" : { "formattedCitation" : "(Vautard et al., 2013; Smiatek et al., 2016; Gaertner et al., 2018; Cardoso et al., 2019; Lorenz et al., 2019; Jacob et al., 2020; Kim et al., 2020)", "manualFormatting" : "(Cardoso et al., 2019; Gaertner et al., 2018; Jacob et al., 2020; Kim et al., 2020; Lorenz et al., 2019; Smiatek et al., 2016; Vautard et al., 2013;", "plainTextFormattedCitation" : "(Vautard et al., 2013; Smiatek et al., 2016; Gaertner et al., 2018; Cardoso et al., 2019; Lorenz et al., 2019; Jacob et al., 2020; Kim et al., 2020)", "previouslyFormattedCitation" : "(Vautard et al., 2013; Smiatek et al., 2016; Gaertner et al., 2018; Cardoso et al., 2019; Lorenz et al., 2019; Jacob et al., 2020; Kim et al., 2020)" }, "properties" : { "noteIndex" : 0 }, "schema" : "https://github.com/citation-style-language/schema/raw/master/csl-citation.json" }</w:delInstrText>
        </w:r>
        <w:r w:rsidRPr="00D424AA" w:rsidDel="004A2B7E">
          <w:rPr>
            <w:rFonts w:cs="Times New Roman"/>
            <w:lang w:val="en-GB"/>
          </w:rPr>
          <w:fldChar w:fldCharType="separate"/>
        </w:r>
        <w:r w:rsidR="00A26296" w:rsidRPr="004A2B7E" w:rsidDel="004A2B7E">
          <w:rPr>
            <w:rFonts w:cs="Times New Roman"/>
            <w:noProof/>
            <w:lang w:val="nb-NO"/>
          </w:rPr>
          <w:delText>(Cardoso et al., 2019; Gaertner et al., 2018; Jacob et al., 2020; Kim et al., 2020; Lorenz et al., 2019; Smiatek et al., 2016; Vautard et al., 2013;</w:delText>
        </w:r>
        <w:r w:rsidRPr="00D424AA" w:rsidDel="004A2B7E">
          <w:rPr>
            <w:rFonts w:cs="Times New Roman"/>
            <w:lang w:val="en-GB"/>
          </w:rPr>
          <w:fldChar w:fldCharType="end"/>
        </w:r>
        <w:commentRangeEnd w:id="871"/>
        <w:r w:rsidR="00A26296" w:rsidDel="004A2B7E">
          <w:rPr>
            <w:rStyle w:val="Marquedecommentaire"/>
          </w:rPr>
          <w:commentReference w:id="871"/>
        </w:r>
        <w:r w:rsidRPr="00D424AA" w:rsidDel="004A2B7E">
          <w:rPr>
            <w:rFonts w:cs="Times New Roman"/>
            <w:lang w:val="en-GB"/>
          </w:rPr>
          <w:fldChar w:fldCharType="begin" w:fldLock="1"/>
        </w:r>
        <w:r w:rsidR="00FF6231" w:rsidDel="004A2B7E">
          <w:rPr>
            <w:rFonts w:cs="Times New Roman"/>
            <w:lang w:val="nb-NO"/>
          </w:rPr>
          <w:delInstrText>ADDIN CSL_CITATION { "citationItems" : [ { "id" : "ITEM-1",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d" : { "date-parts" : [ [ "2020", "11", "21" ] ] }, "title" : "Evaluation of the large EURO\u2010CORDEX regional climate model ensemble", "translator" : [ { "dropping-particle" : "", "family" : "S3266", "given" : "", "non-dropping-particle" : "", "parse-names" : false, "suffix" : "" } ], "type" : "article-journal" }, "uris" : [ "http://www.mendeley.com/documents/?uuid=af87c3a9-3443-474e-b0f2-8ac4be46f59e" ] } ], "mendeley" : { "formattedCitation" : "(Vautard et al., 2020b)", "manualFormatting" : " Vautard et al., 2020b)", "plainTextFormattedCitation" : "(Vautard et al., 2020b)", "previouslyFormattedCitation" : "(Vautard et al., 2020b)" }, "properties" : { "noteIndex" : 0 }, "schema" : "https://github.com/citation-style-language/schema/raw/master/csl-citation.json" }</w:delInstrText>
        </w:r>
        <w:r w:rsidRPr="00D424AA" w:rsidDel="004A2B7E">
          <w:rPr>
            <w:rFonts w:cs="Times New Roman"/>
            <w:lang w:val="en-GB"/>
          </w:rPr>
          <w:fldChar w:fldCharType="separate"/>
        </w:r>
        <w:r w:rsidR="00A26296" w:rsidDel="004A2B7E">
          <w:rPr>
            <w:rFonts w:cs="Times New Roman"/>
            <w:noProof/>
            <w:lang w:val="nb-NO"/>
          </w:rPr>
          <w:delText xml:space="preserve"> Vautard et al., 2020b)</w:delText>
        </w:r>
        <w:r w:rsidRPr="00D424AA" w:rsidDel="004A2B7E">
          <w:rPr>
            <w:rFonts w:cs="Times New Roman"/>
            <w:lang w:val="en-GB"/>
          </w:rPr>
          <w:fldChar w:fldCharType="end"/>
        </w:r>
        <w:commentRangeEnd w:id="872"/>
        <w:r w:rsidR="00A26296" w:rsidDel="004A2B7E">
          <w:rPr>
            <w:rStyle w:val="Marquedecommentaire"/>
          </w:rPr>
          <w:commentReference w:id="872"/>
        </w:r>
      </w:del>
      <w:r w:rsidRPr="00841A35">
        <w:rPr>
          <w:rFonts w:cs="Times New Roman"/>
          <w:lang w:val="en-GB"/>
        </w:rPr>
        <w:t xml:space="preserve">, </w:t>
      </w:r>
      <w:r w:rsidRPr="00D424AA">
        <w:rPr>
          <w:rFonts w:cs="Times New Roman"/>
          <w:lang w:val="en-GB"/>
        </w:rPr>
        <w:t xml:space="preserve">and </w:t>
      </w:r>
      <w:bookmarkEnd w:id="866"/>
      <w:r w:rsidRPr="00D424AA">
        <w:rPr>
          <w:rFonts w:cs="Times New Roman"/>
          <w:lang w:val="en-GB"/>
        </w:rPr>
        <w:t xml:space="preserve">Africa </w:t>
      </w:r>
      <w:commentRangeStart w:id="874"/>
      <w:r w:rsidRPr="00D424AA">
        <w:rPr>
          <w:rFonts w:cs="Times New Roman"/>
          <w:lang w:val="en-GB"/>
        </w:rPr>
        <w:fldChar w:fldCharType="begin" w:fldLock="1"/>
      </w:r>
      <w:r w:rsidR="0012753B">
        <w:rPr>
          <w:rFonts w:cs="Times New Roman"/>
          <w:lang w:val="en-GB"/>
        </w:rPr>
        <w:instrText>ADDIN CSL_CITATION { "citationItems" : [ { "id" : "ITEM-1", "itemData" : { "DOI" : "10.1007/s00704-014-1260-6", "ISSN" : "14344483", "abstract" : "We present an analysis of a present-day climate simulation (1990\u20132009) for the Southern Africa region with the RegCM4 regional climate model (RCM, dx = 25 km ~0.22\u00b0) driven by the Community Atmospheric Model version 4 (CAM4) global climate model (GCM, dx = 1\u00b0). We assess the capability of the models to simulate the observed climate of the region with emphasis on precipitation, 2-m mean, minimum, and maximum temperature and large-scale circulation. The analysis focuses on seasonal climatologies, annual cycles, interannual variability, and extreme events. In addition to evaluating the performance of the models, we also attempt to assess the added value of the regional model compared to the driving one. With a few exceptions, we find that the models reproduce reasonably well the mean spatial patterns of 2-m temperature and precipitation, along with the associated seasonal cycle and interannual variability over selected sub-regions. Extreme indices of temperature and precipitation are also reasonably well reproduced. However, the RegCM4 substantially improves the simulation of daily precipitation frequency and duration of dry and wet events compared to CAM4 due to its higher resolution. The global and regional models exhibit quite different patterns of bias, an indication of the importance of internal variability and process representation for the simulation of surface climate. Given the good performance shown by the nested CAM4-RegCM4 system, we plan to use these models to generate an ensemble of projections for use in impact assessment studies for the region. \u00a9 2014, Springer-Verlag Wien.", "author" : [ { "dropping-particle" : "", "family" : "Diallo", "given" : "Isma\u00efla", "non-dropping-particle" : "", "parse-names" : false, "suffix" : "" }, { "dropping-particle" : "", "family" : "Giorgi", "given" : "Filippo", "non-dropping-particle" : "", "parse-names" : false, "suffix" : "" }, { "dropping-particle" : "", "family" : "Sukumaran", "given" : "Sandeep", "non-dropping-particle" : "", "parse-names" : false, "suffix" : "" }, { "dropping-particle" : "", "family" : "Stordal", "given" : "Frode", "non-dropping-particle" : "", "parse-names" : false, "suffix" : "" }, { "dropping-particle" : "", "family" : "Giuliani", "given" : "Graziano", "non-dropping-particle" : "", "parse-names" : false, "suffix" : "" } ], "container-title" : "Theoretical and Applied Climatology", "id" : "ITEM-1", "issue" : "3-4", "issued" : { "date-parts" : [ [ "2015" ] ] }, "page" : "749-766", "title" : "Evaluation of RegCM4 driven by CAM4 over Southern Africa: mean climatology, interannual variability and daily extremes of wet season temperature and precipitation", "translator" : [ { "dropping-particle" : "", "family" : "S1130", "given" : "", "non-dropping-particle" : "", "parse-names" : false, "suffix" : "" } ], "type" : "article-journal", "volume" : "121" }, "uris" : [ "http://www.mendeley.com/documents/?uuid=897a3046-9f05-4426-9f91-5d626819df21" ] }, { "id" : "ITEM-2", "itemData" : { "DOI" : "10.1007/s00382-013-1751-7", "ISSN" : "0930-7575", "author" : [ { "dropping-particle" : "", "family" : "Kim", "given" : "J.", "non-dropping-particle" : "", "parse-names" : false, "suffix" : "" }, { "dropping-particle" : "", "family" : "Waliser", "given" : "Duane E.", "non-dropping-particle" : "", "parse-names" : false, "suffix" : "" }, { "dropping-particle" : "", "family" : "Mattmann", "given" : "Chris A.", "non-dropping-particle" : "", "parse-names" : false, "suffix" : "" }, { "dropping-particle" : "", "family" : "Goodale", "given" : "Cameron E.", "non-dropping-particle" : "", "parse-names" : false, "suffix" : "" }, { "dropping-particle" : "", "family" : "Hart", "given" : "Andrew F.", "non-dropping-particle" : "", "parse-names" : false, "suffix" : "" }, { "dropping-particle" : "", "family" : "Zimdars", "given" : "Paul A.", "non-dropping-particle" : "", "parse-names" : false, "suffix" : "" }, { "dropping-particle" : "", "family" : "Crichton", "given" : "Daniel J.", "non-dropping-particle" : "", "parse-names" : false, "suffix" : "" }, { "dropping-particle" : "", "family" : "Jones", "given" : "Colin", "non-dropping-particle" : "", "parse-names" : false, "suffix" : "" }, { "dropping-particle" : "", "family" : "Nikulin", "given" : "Grigory", "non-dropping-particle" : "", "parse-names" : false, "suffix" : "" }, { "dropping-particle" : "", "family" : "Hewitson", "given" : "Bruce", "non-dropping-particle" : "", "parse-names" : false, "suffix" : "" }, { "dropping-particle" : "", "family" : "Jack", "given" : "Chris", "non-dropping-particle" : "", "parse-names" : false, "suffix" : "" }, { "dropping-particle" : "", "family" : "Lennard", "given" : "Christopher", "non-dropping-particle" : "", "parse-names" : false, "suffix" : "" }, { "dropping-particle" : "", "family" : "Favre", "given" : "Alice", "non-dropping-particle" : "", "parse-names" : false, "suffix" : "" }, { "dropping-particle" : "", "family" : "others", "given" : "", "non-dropping-particle" : "", "parse-names" : false, "suffix" : "" } ], "container-title" : "Climate Dynamics", "id" : "ITEM-2", "issue" : "5-6", "issued" : { "date-parts" : [ [ "2014", "3", "4" ] ] }, "page" : "1189-1202", "publisher" : "Springer", "title" : "Evaluation of the CORDEX-Africa multi-RCM hindcast: systematic model errors", "translator" : [ { "dropping-particle" : "", "family" : "S3346", "given" : "", "non-dropping-particle" : "", "parse-names" : false, "suffix" : "" } ], "type" : "article-journal", "volume" : "42" }, "uris" : [ "http://www.mendeley.com/documents/?uuid=bdc96d8b-a5e5-4078-8a1d-610fb45ba251" ] }, { "id" : "ITEM-3", "itemData" : { "DOI" : "10.1007/s00382-016-3355-5", "ISSN" : "0930-7575", "author" : [ { "dropping-particle" : "", "family" : "Dosio", "given" : "Alessandro", "non-dropping-particle" : "", "parse-names" : false, "suffix" : "" } ], "container-title" : "Climate Dynamics", "id" : "ITEM-3", "issue" : "1-2", "issued" : { "date-parts" : [ [ "2017", "7", "17" ] ] }, "page" : "493-519", "publisher" : "Springer Berlin Heidelberg", "title" : "Projection of temperature and heat waves for Africa with an ensemble of CORDEX Regional Climate Models", "translator" : [ { "dropping-particle" : "", "family" : "S1531", "given" : "", "non-dropping-particle" : "", "parse-names" : false, "suffix" : "" } ], "type" : "article-journal", "volume" : "49" }, "uris" : [ "http://www.mendeley.com/documents/?uuid=75dd84e2-59c1-4106-b395-e747afde7da7" ] }, { "id" : "ITEM-4", "itemData" : { "DOI" : "10.1016/j.wace.2019.100225", "ISSN" : "22120947", "abstract" : "Egypt, located in the Middle East and North Africa region, is considered to be a potential hot-spot of climate change where the warming and increase of the frequency of extreme temperatures could occur faster than at global scale. Precipitation is also expected to decrease in the region. In this work, our aim is to quantify the past and future temperature and precipitation trends at 8 locations selected for being representative of the variety of Egyptian climates. For the past period (1950\u20132017), we show that the decadal temperature trends derived from the analysis of the assimilated ERA-Interim (ERA-Int) and downscaled CORDEX (Historical and Evaluation) data are consistent. Relative to 1960, the daily maximal and minimal temperatures have increased by 1.3 \u00b1 0.1 and 1.3 \u00b1 0.3 \u00b0C, respectively, at the 8 selected locations. However, at the shorter yearly time scale, sub-regional differences of climate variability can be evidenced: this variability is less at the coastal and Nile Delta sites than at the drier inland locations. For the future, we use an ensemble of 6 CORDEX Africa models. Under the RCP45 scenario, the temperatures are predicted to increase at a rate ranging from 0.28 \u00b1 0.04 \u00b0C/decade (Alexandria) to 0.38 \u00b1 0.09 \u00b0C/decade (Hurghada and Aswan) between 2010 and 2040, and to abate afterwards (0.12 \u00b1 0.08 \u00b0C/decade). Under the RCP85 scenario, the rates of temperature increase before 2040 are similar to those under RCP45 (from 0.24 \u00b1 0.14 to 0.40 \u00b1 0.12 \u00b0C/decade) but considerably larger afterwards (from 0.48 \u00b1 0.18 \u00b0C to 0.72 \u00b1 0.11 \u00b0C/decade between 2050 and 2100). As compared to the 2006\u20132015 reference period, the extreme temperatures analysis performed with the CLIMDEX software shows that the hot days and nights will become more frequent at all sites, but that the increase will occur at larger rates at the Red Sea (Hurghada) and upper Egypt (Aswan) sites than at the other ones. These inter-site differences are more pronounced with RCP45 than with RCP85. Considering the latter scenario, in the last decade of this century about 80% of the days in a year would be hotter than the 90th percentile of the 2006\u20132015 reference period. Regarding the annual precipitation, the analysis of ERA-Interim data of the 1980\u20132017 period does not reveal any significant trend, but in both RCP45 and RCP85 a significant decrease (from \u22120.48 to \u22120.9 mm/y, and from \u22120.95 to \u22121.40 mm/y, respectively) is predicted to occur from 2010 to 2100 in the north of Egypt where r\u2026", "author" : [ { "dropping-particle" : "", "family" : "Mostafa", "given" : "Amira N.", "non-dropping-particle" : "", "parse-names" : false, "suffix" : "" }, { "dropping-particle" : "", "family" : "Wheida", "given" : "Ali", "non-dropping-particle" : "", "parse-names" : false, "suffix" : "" }, { "dropping-particle" : "", "family" : "Nazer", "given" : "Mostafa", "non-dropping-particle" : "El", "parse-names" : false, "suffix" : "" }, { "dropping-particle" : "", "family" : "Adel", "given" : "Mona", "non-dropping-particle" : "", "parse-names" : false, "suffix" : "" }, { "dropping-particle" : "", "family" : "Leithy", "given" : "Lamia", "non-dropping-particle" : "El", "parse-names" : false, "suffix" : "" }, { "dropping-particle" : "", "family" : "Siour", "given" : "Guillaume", "non-dropping-particle" : "", "parse-names" : false, "suffix" : "" }, { "dropping-particle" : "", "family" : "Coman", "given" : "Adriana", "non-dropping-particle" : "", "parse-names" : false, "suffix" : "" }, { "dropping-particle" : "", "family" : "Borbon", "given" : "Agnes", "non-dropping-particle" : "", "parse-names" : false, "suffix" : "" }, { "dropping-particle" : "", "family" : "Magdy", "given" : "Abel Wahab", "non-dropping-particle" : "", "parse-names" : false, "suffix" : "" }, { "dropping-particle" : "", "family" : "Omar", "given" : "Mohamed", "non-dropping-particle" : "", "parse-names" : false, "suffix" : "" }, { "dropping-particle" : "", "family" : "Saad-Hussein", "given" : "Amal", "non-dropping-particle" : "", "parse-names" : false, "suffix" : "" }, { "dropping-particle" : "", "family" : "Alfaro", "given" : "Stephane C.", "non-dropping-particle" : "", "parse-names" : false, "suffix" : "" } ], "container-title" : "Weather and Climate Extremes", "id" : "ITEM-4", "issued" : { "date-parts" : [ [ "2019", "12", "1" ] ] }, "page" : "100225", "publisher" : "Elsevier B.V.", "title" : "Past (1950\u20132017) and future (\u22122100) temperature and precipitation trends in Egypt", "translator" : [ { "dropping-particle" : "", "family" : "S2555", "given" : "", "non-dropping-particle" : "", "parse-names" : false, "suffix" : "" } ], "type" : "article-journal", "volume" : "26" }, "uris" : [ "http://www.mendeley.com/documents/?uuid=8a04aa81-e7e4-3ce0-94ad-e2bfca745968" ] }, { "id" : "ITEM-5", "itemData" : { "DOI" : "10.1007/s12665-018-7701-2", "ISSN" : "1866-6280", "author" : [ { "dropping-particle" : "Al", "family" : "Samouly", "given" : "Aly", "non-dropping-particle" : "", "parse-names" : false, "suffix" : "" }, { "dropping-particle" : "", "family" : "Luong", "given" : "Chanh Nien", "non-dropping-particle" : "", "parse-names" : false, "suffix" : "" }, { "dropping-particle" : "", "family" : "Li", "given" : "Zhong", "non-dropping-particle" : "", "parse-names" : false, "suffix" : "" }, { "dropping-particle" : "", "family" : "Smith", "given" : "Spencer", "non-dropping-particle" : "", "parse-names" : false, "suffix" : "" }, { "drop</w:instrText>
      </w:r>
      <w:r w:rsidR="0012753B" w:rsidRPr="00B549EC">
        <w:rPr>
          <w:rFonts w:cs="Times New Roman"/>
        </w:rPr>
        <w:instrText>ping-particle" : "", "family" : "Baetz", "given" : "Brian", "non-dropping-particle" : "", "parse-names" : false, "suffix" : "" }, { "dropping-particle" : "", "family" : "Ghaith", "given" : "Maysara", "non-dropping-particle" : "", "parse-names" : false, "suffix" : "" } ], "container-title" : "Environmental Earth Sciences", "id" : "ITEM-5", "issue" : "13", "issued" : { "date-parts" : [ [ "2018", "7", "9" ] ] }, "page" : "524", "title" : "Performance of multi-model ensembles for the simulation of temperature variability over Ontario, Canada", "translator" : [ { "dropping-particle" : "", "family" : "S3268", "given" : "", "non-dropping-particle" : "", "parse-names" : false, "suffix" : "" } ], "type" : "article-journal", "volume" : "77" }, "uris" : [ "http://www.mendeley.com/documents/?uuid=81fd2059-435e-42b9-b8a2-8e13ef547802" ] } ], "mendeley" : { "formattedCitation" : "(Kim et al., 2014b; Diallo et al., 2015; Dosio, 2017; Samouly et al., 2018; Mostafa et al., 2019)", "manualFormatting" : "(J. Kim et al., 2014; Diallo et al., 2015; Dosio, 2017; Samouly et al., 2018; Mostafa et al., 2019)", "plainTextFormattedCitation" : "(Kim et al., 2014b; Diallo et al., 2015; Dosio, 2017; Samouly et al., 2018; Mostafa et al., 2019)", "previouslyFormattedCitation" : "(Kim et al., 2014b; Diallo et al., 2015; Dosio, 2017; Samouly et al., 2018; Mostaf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w:t>
      </w:r>
      <w:ins w:id="875" w:author="Robin Matthews" w:date="2021-07-13T18:22:00Z">
        <w:r w:rsidR="004A2B7E">
          <w:rPr>
            <w:rFonts w:cs="Times New Roman"/>
            <w:noProof/>
            <w:lang w:val="nb-NO"/>
          </w:rPr>
          <w:t xml:space="preserve">J. </w:t>
        </w:r>
      </w:ins>
      <w:r w:rsidR="00A26296">
        <w:rPr>
          <w:rFonts w:cs="Times New Roman"/>
          <w:noProof/>
          <w:lang w:val="nb-NO"/>
        </w:rPr>
        <w:t>Kim et al., 2014</w:t>
      </w:r>
      <w:del w:id="876" w:author="Robin Matthews" w:date="2021-07-13T18:22:00Z">
        <w:r w:rsidR="00A26296" w:rsidDel="004A2B7E">
          <w:rPr>
            <w:rFonts w:cs="Times New Roman"/>
            <w:noProof/>
            <w:lang w:val="nb-NO"/>
          </w:rPr>
          <w:delText>b</w:delText>
        </w:r>
      </w:del>
      <w:r w:rsidR="00A26296">
        <w:rPr>
          <w:rFonts w:cs="Times New Roman"/>
          <w:noProof/>
          <w:lang w:val="nb-NO"/>
        </w:rPr>
        <w:t>; Diallo et al., 2015; Dosio, 2017; Samouly et al., 2018; Mostafa et al., 2019)</w:t>
      </w:r>
      <w:r w:rsidRPr="00D424AA">
        <w:rPr>
          <w:rFonts w:cs="Times New Roman"/>
          <w:lang w:val="en-GB"/>
        </w:rPr>
        <w:fldChar w:fldCharType="end"/>
      </w:r>
      <w:commentRangeEnd w:id="874"/>
      <w:r w:rsidR="00A26296">
        <w:rPr>
          <w:rStyle w:val="Marquedecommentaire"/>
        </w:rPr>
        <w:commentReference w:id="874"/>
      </w:r>
      <w:r w:rsidRPr="00841A35">
        <w:rPr>
          <w:rFonts w:cs="Times New Roman"/>
          <w:lang w:val="nb-NO"/>
        </w:rPr>
        <w:t xml:space="preserve">. </w:t>
      </w:r>
      <w:r w:rsidRPr="00D424AA">
        <w:rPr>
          <w:rFonts w:cs="Times New Roman"/>
          <w:lang w:val="en-GB"/>
        </w:rPr>
        <w:t xml:space="preserve">Compared to </w:t>
      </w:r>
      <w:r w:rsidRPr="00D424AA">
        <w:rPr>
          <w:rFonts w:cs="Times New Roman"/>
          <w:lang w:val="en-GB" w:eastAsia="zh-CN"/>
        </w:rPr>
        <w:t>GCMs</w:t>
      </w:r>
      <w:r w:rsidRPr="00D424AA">
        <w:rPr>
          <w:rFonts w:cs="Times New Roman"/>
          <w:lang w:val="en-GB"/>
        </w:rPr>
        <w:t xml:space="preserve">, RCM simulations show an </w:t>
      </w:r>
      <w:bookmarkStart w:id="877" w:name="_Hlk65411202"/>
      <w:r w:rsidRPr="00D424AA">
        <w:rPr>
          <w:rFonts w:cs="Times New Roman"/>
          <w:lang w:val="en-GB"/>
        </w:rPr>
        <w:t>added value in simulating temperature-related extremes</w:t>
      </w:r>
      <w:bookmarkEnd w:id="877"/>
      <w:r w:rsidRPr="00D424AA">
        <w:rPr>
          <w:rFonts w:cs="Times New Roman"/>
          <w:lang w:val="en-GB"/>
        </w:rPr>
        <w:t>, though this depends on topographical complexity and the parameters employed</w:t>
      </w:r>
      <w:r w:rsidRPr="00D424AA">
        <w:rPr>
          <w:rFonts w:cs="Times New Roman"/>
          <w:lang w:val="en-GB" w:eastAsia="zh-CN"/>
        </w:rPr>
        <w:t xml:space="preserve"> (see Section 10.3.3)</w:t>
      </w:r>
      <w:r w:rsidRPr="00D424AA">
        <w:rPr>
          <w:rFonts w:cs="Times New Roman"/>
          <w:lang w:val="en-GB"/>
        </w:rPr>
        <w:t xml:space="preserve">. The improvement with resolution is noted in East Asia </w:t>
      </w:r>
      <w:commentRangeStart w:id="878"/>
      <w:r w:rsidRPr="00D424AA">
        <w:rPr>
          <w:rFonts w:cs="Times New Roman"/>
          <w:lang w:val="en-GB"/>
        </w:rPr>
        <w:fldChar w:fldCharType="begin" w:fldLock="1"/>
      </w:r>
      <w:r w:rsidR="0012753B">
        <w:rPr>
          <w:rFonts w:cs="Times New Roman"/>
          <w:lang w:val="en-GB"/>
        </w:rPr>
        <w:instrText>ADDIN CSL_CITATION { "citationItems" : [ { "id" : "ITEM-1", "itemData" : { "DOI" : "10.1007/s00382-015-2713-z", "ISSN" : "0930-7575", "author" : [ { "dropping-particle" : "", "family" : "Park", "given" : "Changyong", "non-dropping-particle" : "", "parse-names" : false, "suffix" : "" }, { "dropping-particle" : "", "family" : "Min", "given" : "Seung-Ki", "non-dropping-particle" : "", "parse-names" : false, "suffix" : "" }, { "dropping-particle" : "", "family" : "Lee", "given" : "Donghyun", "non-dropping-particle" : "", "parse-names" : false, "suffix" : "" }, { "dropping-particle" : "", "family" : "Cha", "given" : "Dong-Hyun", "non-dropping-particle" : "", "parse-names" : false, "suffix" : "" }, { "dropping-particle" : "", "family" : "Suh", "given" : "Myoung-Seok", "non-dropping-particle" : "", "parse-names" : false, "suffix" : "" }, { "dropping-particle" : "", "family" : "Kang", "given" : "Hyun-Suk", "non-dropping-particle" : "", "parse-names" : false, "suffix" : "" }, { "dropping-particle" : "", "family" : "Hong", "given" : "Song-You", "non-dropping-particle" : "", "parse-names" : false, "suffix" : "" }, { "dropping-particle" : "", "family" : "Lee", "given" : "Dong-Kyou", "non-dropping-particle" : "", "parse-names" : false, "suffix" : "" }, { "dropping-particle" : "", "family" : "Baek", "given" : "Hee-Jeong", "non-dropping-particle" : "", "parse-names" : false, "suffix" : "" }, { "dropping-particle" : "", "family" : "Boo", "given" : "Kyung-On", "non-dropping-particle" : "", "parse-names" : false, "suffix" : "" }, { "dropping-particle" : "", "family" : "Kwon", "given" : "Won-Tae", "non-dropping-particle" : "", "parse-names" : false, "suffix" : "" } ], "container-title" : "Climate Dynamics", "id" : "ITEM-1", "issue" : "7-8", "issued" : { "date-parts" : [ [ "2016", "4", "25" ] ] }, "page" : "2469-2486", "title" : "Evaluation of multiple regional climate models for summer climate extremes over East Asia", "translator" : [ { "dropping-particle" : "", "family" : "S967", "given" : "", "non-dropping-particle" : "", "parse-names" : false, "suffix" : "" } ], "type" : "article-journal", "volume" : "46" }, "uris" : [ "http://www.mendeley.com/documents/?uuid=129c4d5e-5552-4ec9-96e6-3bb4f2b84b8c", "http://www.mendeley.com/documents/?uuid=d77630e9-d28d-4599-bd40-1f04a416ea2d", "http://www.mendeley.com/documents/?uuid=f0e60023-ff07-41ff-ac21-af2af9436c87" ] }, { "id" : "ITEM-2", "itemData" : { "DOI" : "10.1002/joc.5351", "ISSN" : "08998418", "author" : [ { "dropping-particle" : "", "family" : "Hui", "given" : "Pinhong", "non-dropping-particle" : "", "parse-names" : false, "suffix" : "" }, { "dropping-particle" : "", "family" : "Tang", "given" : "Jianping", "non-dropping-particle" : "", "parse-names" : false, "suffix" : "" }, { "dropping-particle" : "", "family" : "Wang", "given" : "Shuyu", "non-dropping-particle" : "", "parse-names" : false, "suffix" : "" }, { "dropping-particle" : "", "family" : "Niu", "given" : "Xiaorui", "non-dropping-particle" : "", "parse-names" : false, "suffix" : "" }, { "dropping-particle" : "", "family" : "Zong", "given" : "Peishu", "non-dropping-particle" : "", "parse-names" : false, "suffix" : "" }, { "dropping-particle" : "", "family" : "Dong", "given" : "Xinning", "non-dropping-particle" : "", "parse-names" : false, "suffix" : "" } ], "container-title" : "International Journal of Climatology", "id" : "ITEM-2", "issued" : { "date-parts" : [ [ "2018", "4" ] ] }, "page" : "e57-e77", "title" : "Climate change projections over China using regional climate models forced by two CMIP5 global models. Part I: evaluation of historical simulations", "translator" : [ { "dropping-particle" : "", "family" : "S968", "given" : "", "non-dropping-particle" : "", "parse-names" : false, "suffix" : "" } ], "type" : "article-journal", "volume" : "38" }, "uris" : [ "http://www.mendeley.com/documents/?uuid=0b8c939e-b2ef-4114-8c30-faab1ca98dd7", "http://www.mendeley.com/documents/?uuid=782d7092-02bb-4965-8da7-01031832db09", "http://www.mendeley.com/documents/?uuid=25974ffe-ec5c-41df-a714-2ffc3129ba33", "http://www.mendeley.com/documents/?uuid=36ed2a6f-af3e-496c-aeb1-e67eefbeb3a7", "http://www.mendeley.com/documents/?uuid=db704115-52fc-4088-910a-ad0a27e59472" ] }, { "id" : "ITEM-3", "itemData" : { "DOI" : "10.1007/s00382-017-4018-x", "ISSN" : "0930-7575", "author" : [ { "dropping-particle" : "", "family" : "Shi", "given" : "Ying", "non-dropping-particle" : "", "parse-names" : false, "suffix" : "" }, { "dropping-particle" : "", "family" : "Wang", "given" : "Guiling", "non-dropping-particle" : "", "parse-names" : false, "suffix" : "" }, { "dropping-particle" : "", "family" : "Gao", "given" : "Xuejie", "non-dropping-particle" : "", "parse-names" : false, "suffix" : "" } ], "container-title" : "Climate Dynamics", "id" : "ITEM-3", "issue" : "5-6", "issued" : { "date-parts" : [ [ "2017", "11", "21" ] ] }, "page" : "2375-2396", "title" : "Role of resolution in regional climate change projections over China", "translator" : [ { "dropping-particle" : "", "family" : "S1669", "given" : "", "non-dropping-particle" : "", "parse-names" : false, "suffix" : "" } ], "type" : "article-journal", "volume" : "51" }, "uris" : [ "http://www.mendeley.com/documents/?uuid=c31b5083-11e9-46d0-9ab2-486f1ab5ab4a" ] }, { "id" : "ITEM-4", "itemData" : { "DOI" : "10.1007/s13143-016-0013-0", "ISSN" : "1976-7633", "author" : [ { "dropping-particle" : "", "family" : "Zhou", "given" : "Weidan", "non-dropping-particle" : "", "parse-names" : false, "suffix" : "" }, { "dropping-particle" : "", "family" : "Tang", "given" : "Jianping", "non-dropping-particle" : "", "parse-names" : false, "suffix" : "" }, { "dropping-particle" : "", "family" : "Wang", "given" : "Xueyuan", "non-dropping-particle" : "", "parse-names" : false, "suffix" : "" }, { "dropping-particle" : "", "family" : "Wang", "given" : "Shuyu"</w:instrText>
      </w:r>
      <w:r w:rsidR="0012753B" w:rsidRPr="00B549EC">
        <w:rPr>
          <w:rFonts w:cs="Times New Roman"/>
        </w:rPr>
        <w:instrText>, "non-dropping-particle" : "", "parse-names" : false, "suffix" : "" }, { "dropping-particle" : "", "family" : "Niu", "given" : "Xiaorui", "non-dropping-particle" : "", "parse-names" : false, "suffix" : "" }, { "dropping-particle" : "", "family" : "Wang", "given" : "Yuan", "non-dropping-particle" : "", "parse-names" : false, "suffix" : "" } ], "container-title" : "Asia-Pacific Journal of Atmospheric Sciences", "id" : "ITEM-4", "issue" : "2", "issued" : { "date-parts" : [ [ "2016", "5", "19" ] ] }, "page" : "107-127", "title" : "Evaluation of regional climate simulations over the CORDEX-EA-II domain using the COSMO-CLM model", "translator" : [ { "dropping-particle" : "", "family" : "S2012", "given" : "", "non-dropping-particle" : "", "parse-names" : false, "suffix" : "" } ], "type" : "article-journal", "volume" : "52" }, "uris" : [ "http://www.mendeley.com/documents/?uuid=de9d4aca-eb13-48ed-86d0-8b79857cc0bd" ] } ], "mendeley" : { "formattedCitation" : "(Park et al., 2016; Zhou et al., 2016b; Shi et al., 2017; Hui et al., 2018)", "manualFormatting" : "(Park et al., 2016; W. Zhou et al., 2016; Shi et al., 2017; Hui et al., 2018)", "plainTextFormattedCitation" : "(Park et al., 2016; Zhou et al., 2016b; Shi et al., 2017; Hui et al., 2018)", "previouslyFormattedCitation" : "(Park et al., 2016; Zhou et al., 2016b; Shi et al., 2017; Hui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 xml:space="preserve">(Park et al., 2016; </w:t>
      </w:r>
      <w:ins w:id="879" w:author="Robin Matthews" w:date="2021-07-13T18:23:00Z">
        <w:r w:rsidR="004A2B7E">
          <w:rPr>
            <w:rFonts w:cs="Times New Roman"/>
            <w:noProof/>
            <w:lang w:val="nb-NO"/>
          </w:rPr>
          <w:t xml:space="preserve">W. </w:t>
        </w:r>
      </w:ins>
      <w:r w:rsidR="00A26296">
        <w:rPr>
          <w:rFonts w:cs="Times New Roman"/>
          <w:noProof/>
          <w:lang w:val="nb-NO"/>
        </w:rPr>
        <w:t>Zhou et al., 2016</w:t>
      </w:r>
      <w:del w:id="880" w:author="Robin Matthews" w:date="2021-07-13T18:22:00Z">
        <w:r w:rsidR="00A26296" w:rsidDel="004A2B7E">
          <w:rPr>
            <w:rFonts w:cs="Times New Roman"/>
            <w:noProof/>
            <w:lang w:val="nb-NO"/>
          </w:rPr>
          <w:delText>b</w:delText>
        </w:r>
      </w:del>
      <w:r w:rsidR="00A26296">
        <w:rPr>
          <w:rFonts w:cs="Times New Roman"/>
          <w:noProof/>
          <w:lang w:val="nb-NO"/>
        </w:rPr>
        <w:t>; Shi et al., 2017; Hui et al., 2018)</w:t>
      </w:r>
      <w:r w:rsidRPr="00D424AA">
        <w:rPr>
          <w:rFonts w:cs="Times New Roman"/>
          <w:lang w:val="en-GB"/>
        </w:rPr>
        <w:fldChar w:fldCharType="end"/>
      </w:r>
      <w:commentRangeEnd w:id="878"/>
      <w:r w:rsidR="00A26296">
        <w:rPr>
          <w:rStyle w:val="Marquedecommentaire"/>
        </w:rPr>
        <w:commentReference w:id="878"/>
      </w:r>
      <w:r w:rsidRPr="00841A35">
        <w:rPr>
          <w:rFonts w:cs="Times New Roman"/>
          <w:lang w:val="nb-NO"/>
        </w:rPr>
        <w:t xml:space="preserve">. </w:t>
      </w:r>
      <w:r w:rsidRPr="00D424AA">
        <w:rPr>
          <w:rFonts w:cs="Times New Roman"/>
          <w:lang w:val="en-GB"/>
        </w:rPr>
        <w:t xml:space="preserve">However, in the European CORDEX ensemble, </w:t>
      </w:r>
      <w:r w:rsidRPr="00D424AA">
        <w:rPr>
          <w:rFonts w:cs="Times New Roman"/>
          <w:lang w:val="en-GB" w:eastAsia="zh-CN"/>
        </w:rPr>
        <w:t xml:space="preserve">different </w:t>
      </w:r>
      <w:r w:rsidRPr="00D424AA">
        <w:rPr>
          <w:rFonts w:cs="Times New Roman"/>
          <w:lang w:val="en-GB"/>
        </w:rPr>
        <w:t xml:space="preserve">aerosol </w:t>
      </w:r>
      <w:r w:rsidRPr="00D424AA">
        <w:rPr>
          <w:rFonts w:cs="Times New Roman"/>
          <w:lang w:val="en-GB" w:eastAsia="zh-CN"/>
        </w:rPr>
        <w:t xml:space="preserve">climatologies with various degrees of complexity were used </w:t>
      </w:r>
      <w:r w:rsidRPr="00D424AA">
        <w:rPr>
          <w:rFonts w:cs="Times New Roman"/>
          <w:lang w:val="en-GB"/>
        </w:rPr>
        <w:t xml:space="preserve">in projections </w:t>
      </w:r>
      <w:r w:rsidRPr="00D424AA">
        <w:rPr>
          <w:rFonts w:cs="Times New Roman"/>
          <w:lang w:val="en-GB"/>
        </w:rPr>
        <w:fldChar w:fldCharType="begin" w:fldLock="1"/>
      </w:r>
      <w:r w:rsidR="00FF6231">
        <w:rPr>
          <w:rFonts w:cs="Times New Roman"/>
          <w:lang w:val="en-GB"/>
        </w:rPr>
        <w:instrText>ADDIN CSL_CITATION { "citationItems" : [ { "id" : "ITEM-1", "itemData" : { "DOI" : "10.1007/s00382-016-3471-2", "ISSN" : "0930-7575", "author" : [ { "dropping-particle" : "", "family" : "Bart\u00f3k", "given" : "Blanka", "non-dropping-particle" : "", "parse-names" : false, "suffix" : "" }, { "dropping-particle" : "", "family" : "Wild", "given" : "Martin", "non-dropping-particle" : "", "parse-names" : false, "suffix" : "" }, { "dropping-particle" : "", "family" : "Folini", "given" : "Doris", "non-dropping-particle" : "", "parse-names" : false, "suffix" : "" }, { "dropping-particle" : "", "family" : "L\u00fcthi", "given" : "Daniel", "non-dropping-particle" : "", "parse-names" : false, "suffix" : "" }, { "dropping-particle" : "", "family" : "Kotlarski", "given" : "Sven", "non-dropping-particle" : "", "parse-names" : false, "suffix" : "" }, { "dropping-particle" : "", "family" : "Sch\u00e4r", "given" : "Christoph", "non-dropping-particle" : "", "parse-names" : false, "suffix" : "" }, { "dropping-particle" : "", "family" : "Vautard", "given" : "Robert", "non-dropping-particle" : "", "parse-names" : false, "suffix" : "" }, { "dropping-particle" : "", "family" : "Jerez", "given" : "Sonia", "non-dropping-particle" : "", "parse-names" : false, "suffix" : "" }, { "dropping-particle" : "", "family" : "Imecs", "given" : "Zolt\u00e1n", "non-dropping-particle" : "", "parse-names" : false, "suffix" : "" } ], "container-title" : "Climate Dynamics", "id" : "ITEM-1", "issue" : "7-8", "issued" : { "date-parts" : [ [ "2017", "10", "9" ] ] }, "page" : "2665-2683", "title" : "Projected changes in surface solar radiation in CMIP5 global climate models and in EURO-CORDEX regional climate models for Europe", "translator" : [ { "dropping-particle" : "", "family" : "S2611", "given" : "", "non-dropping-particle" : "", "parse-names" : false, "suffix" : "" } ], "type" : "article-journal", "volume" : "49" }, "uris" : [ "http://www.mendeley.com/documents/?uuid=170bc3cd-fccc-40a0-a191-59c0cf7532fa" ] }, { "id" : "ITEM-2", "itemData" : { "DOI" : "10.1029/2019GL082062", "ISSN" : "0094-8276", "author" : [ { "dropping-particle" : "", "family" : "Lorenz", "given" : "Ruth", "non-dropping-particle" : "", "parse-names" : false, "suffix" : "" }, { "dropping-particle" : "", "family" : "Stalhandske", "given" : "Z\u00e9lie", "non-dropping-particle" : "", "parse-names" : false, "suffix" : "" }, { "dropping-particle" : "", "family" : "Fischer", "given" : "Erich M.", "non-dropping-particle" : "", "parse-names" : false, "suffix" : "" } ], "container-title" : "Geophysical Research Letters", "id" : "ITEM-2", "issue" : "14", "issued" : { "date-parts" : [ [ "2019", "7", "28" ] ] }, "page" : "8363-8374", "title" : "Detection of a Climate Change Signal in Extreme Heat, Heat Stress, and Cold in Europe From Observations", "translator" : [ { "dropping-particle" : "", "family" : "S3277", "given" : "", "non-dropping-particle" : "", "parse-names" : false, "suffix" : "" } ], "type" : "article-journal", "volume" : "46" }, "uris" : [ "http://www.mendeley.com/documents/?uuid=98d169a6-f081-4c37-8996-b61bfe93b276" ] } ], "mendeley" : { "formattedCitation" : "(Bart\u00f3k et al., 2017; Lorenz et al., 2019)", "plainTextFormattedCitation" : "(Bart\u00f3k et al., 2017; Lorenz et al., 2019)", "previouslyFormattedCitation" : "(Bart\u00f3k et al., 2017; Lorenz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rtók et al., 2017; Lorenz et al., 2019)</w:t>
      </w:r>
      <w:r w:rsidRPr="00D424AA">
        <w:rPr>
          <w:rFonts w:cs="Times New Roman"/>
          <w:lang w:val="en-GB"/>
        </w:rPr>
        <w:fldChar w:fldCharType="end"/>
      </w:r>
      <w:r w:rsidRPr="00841A35">
        <w:rPr>
          <w:rFonts w:cs="Times New Roman"/>
          <w:lang w:val="en-GB"/>
        </w:rPr>
        <w:t xml:space="preserve"> and the land surface models used in the </w:t>
      </w:r>
      <w:r w:rsidRPr="00D424AA">
        <w:rPr>
          <w:rFonts w:cs="Times New Roman"/>
          <w:lang w:val="en-GB" w:eastAsia="zh-CN"/>
        </w:rPr>
        <w:t>RCM</w:t>
      </w:r>
      <w:r w:rsidRPr="00D424AA">
        <w:rPr>
          <w:rFonts w:cs="Times New Roman"/>
          <w:lang w:val="en-GB"/>
        </w:rPr>
        <w:t>s do not account for physiological CO</w:t>
      </w:r>
      <w:r w:rsidRPr="00D424AA">
        <w:rPr>
          <w:rFonts w:cs="Times New Roman"/>
          <w:vertAlign w:val="subscript"/>
          <w:lang w:val="en-GB"/>
        </w:rPr>
        <w:t>2</w:t>
      </w:r>
      <w:r w:rsidRPr="00D424AA">
        <w:rPr>
          <w:rFonts w:cs="Times New Roman"/>
          <w:lang w:val="en-GB"/>
        </w:rPr>
        <w:t xml:space="preserve"> effects on photosynthesis</w:t>
      </w:r>
      <w:r w:rsidR="007504FF">
        <w:rPr>
          <w:rFonts w:cs="Times New Roman"/>
          <w:lang w:val="en-GB"/>
        </w:rPr>
        <w:t xml:space="preserve"> leading to enhanced water-use efficiency and decreased evapotranspiration</w:t>
      </w:r>
      <w:r w:rsidRPr="00D424AA">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88/1748-9326/ab4949", "ISSN" : "1748-9326", "author" : [ { "dropping-particle" : "", "family" : "Schwingshackl", "given" : "Clemens",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S\u00f8rland", "given" : "Silje Lund", "non-dropping-particle" : "", "parse-names" : false, "suffix" : "" }, { "dropping-particle" : "", "family" : "Wartenburger", "given" : "Richard", "non-dropping-particle" : "", "parse-names" : false, "suffix" : "" }, { "dropping-particle" : "", "family" : "Seneviratne", "given" : "Sonia I", "non-dropping-particle" : "", "parse-names" : false, "suffix" : "" } ], "container-title" : "Environmental Research Letters", "id" : "ITEM-1", "issue" : "11", "issued" : { "date-parts" : [ [ "2019", "11", "6" ] ] }, "page" : "114019", "title" : "Regional climate model projections underestimate future warming due to missing plant physiological CO2 response", "translator" : [ { "dropping-particle" : "", "family" : "S2610", "given" : "", "non-dropping-particle" : "", "parse-names" : false, "suffix" : "" } ], "type" : "article-journal", "volume" : "14" }, "uris" : [ "http://www.mendeley.com/documents/?uuid=30d59653-4b82-4597-8276-d85f51707bd7" ] } ], "mendeley" : { "formattedCitation" : "(Schwingshackl et al., 2019)", "plainTextFormattedCitation" : "(Schwingshackl et al., 2019)", "previouslyFormattedCitation" : "(Schwingshackl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wingshackl et al., 2019)</w:t>
      </w:r>
      <w:r w:rsidRPr="00D424AA">
        <w:rPr>
          <w:rFonts w:cs="Times New Roman"/>
          <w:lang w:val="en-GB"/>
        </w:rPr>
        <w:fldChar w:fldCharType="end"/>
      </w:r>
      <w:r w:rsidRPr="00841A35">
        <w:rPr>
          <w:rFonts w:cs="Times New Roman"/>
          <w:lang w:val="en-GB"/>
        </w:rPr>
        <w:t xml:space="preserve">, which could lead to biases in the representation of temperature extremes in these projections </w:t>
      </w:r>
      <w:del w:id="881" w:author="Robin Matthews" w:date="2021-07-13T18:23:00Z">
        <w:r w:rsidRPr="00841A35" w:rsidDel="004A2B7E">
          <w:rPr>
            <w:rFonts w:cs="Times New Roman"/>
            <w:lang w:val="en-GB"/>
          </w:rPr>
          <w:delText>(</w:delText>
        </w:r>
      </w:del>
      <w:commentRangeStart w:id="882"/>
      <w:r w:rsidRPr="00D424AA">
        <w:rPr>
          <w:rFonts w:cs="Times New Roman"/>
          <w:lang w:val="en-GB"/>
        </w:rPr>
        <w:fldChar w:fldCharType="begin" w:fldLock="1"/>
      </w:r>
      <w:ins w:id="883" w:author="Robin Matthews" w:date="2021-07-13T18:23:00Z">
        <w:r w:rsidR="004A2B7E">
          <w:rPr>
            <w:rFonts w:cs="Times New Roman"/>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S3519", "given" : "", "non-dropping-particle" : "", "parse-names" : false, "suffix" : "" } ], "type" : "article-journal", "volume" : "54" }, "uris" : [ "http://www.mendeley.com/documents/?uuid=519c20cd-2b69-4a2a-b690-01fe61e5de7c" ] } ], "mendeley" : { "formattedCitation" : "(Bo\u00e9 et al., 2020)", "manualFormatting" : "(Bo\u00e9 et al., 2020)", "plainTextFormattedCitation" : "(Bo\u00e9 et al., 2020)", "previouslyFormattedCitation" : "(Bo\u00e9 et al., 2020)" }, "properties" : { "noteIndex" : 0 }, "schema" : "https://github.com/citation-style-language/schema/raw/master/csl-citation.json" }</w:instrText>
        </w:r>
      </w:ins>
      <w:del w:id="884" w:author="Robin Matthews" w:date="2021-07-13T18:23:00Z">
        <w:r w:rsidR="00FF6231" w:rsidDel="004A2B7E">
          <w:rPr>
            <w:rFonts w:cs="Times New Roman"/>
            <w:lang w:val="en-GB"/>
          </w:rPr>
          <w:del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S3519", "given" : "", "non-dropping-particle" : "", "parse-names" : false, "suffix" : "" } ], "type" : "article-journal", "volume" : "54" }, "uris" : [ "http://www.mendeley.com/documents/?uuid=519c20cd-2b69-4a2a-b690-01fe61e5de7c" ] } ], "mendeley" : { "formattedCitation" : "(Bo\u00e9 et al., 2020)", "manualFormatting" : "Bo\u00e9 et al., 2020)", "plainTextFormattedCitation" : "(Bo\u00e9 et al., 2020)", "previouslyFormattedCitation" : "(Bo\u00e9 et al., 2020)" }, "properties" : { "noteIndex" : 0 }, "schema" : "https://github.com/citation-style-language/schema/raw/master/csl-citation.json" }</w:delInstrText>
        </w:r>
      </w:del>
      <w:r w:rsidRPr="00D424AA">
        <w:rPr>
          <w:rFonts w:cs="Times New Roman"/>
          <w:lang w:val="en-GB"/>
        </w:rPr>
        <w:fldChar w:fldCharType="separate"/>
      </w:r>
      <w:del w:id="885" w:author="Robin Matthews" w:date="2021-07-13T18:23:00Z">
        <w:r w:rsidR="00A26296" w:rsidDel="004A2B7E">
          <w:rPr>
            <w:rFonts w:cs="Times New Roman"/>
            <w:noProof/>
            <w:lang w:val="en-GB"/>
          </w:rPr>
          <w:delText>B</w:delText>
        </w:r>
      </w:del>
      <w:ins w:id="886" w:author="Robin Matthews" w:date="2021-07-13T18:23:00Z">
        <w:r w:rsidR="004A2B7E">
          <w:rPr>
            <w:rFonts w:cs="Times New Roman"/>
            <w:noProof/>
            <w:lang w:val="en-GB"/>
          </w:rPr>
          <w:t>(B</w:t>
        </w:r>
      </w:ins>
      <w:r w:rsidR="00A26296">
        <w:rPr>
          <w:rFonts w:cs="Times New Roman"/>
          <w:noProof/>
          <w:lang w:val="en-GB"/>
        </w:rPr>
        <w:t>oé et al., 2020)</w:t>
      </w:r>
      <w:r w:rsidRPr="00D424AA">
        <w:rPr>
          <w:rFonts w:cs="Times New Roman"/>
          <w:lang w:val="en-GB"/>
        </w:rPr>
        <w:fldChar w:fldCharType="end"/>
      </w:r>
      <w:commentRangeEnd w:id="882"/>
      <w:r w:rsidR="00A26296">
        <w:rPr>
          <w:rStyle w:val="Marquedecommentaire"/>
        </w:rPr>
        <w:commentReference w:id="882"/>
      </w:r>
      <w:r w:rsidRPr="00841A35">
        <w:rPr>
          <w:rFonts w:cs="Times New Roman"/>
          <w:lang w:val="en-GB"/>
        </w:rPr>
        <w:t>. In addition, there</w:t>
      </w:r>
      <w:r w:rsidRPr="00D424AA">
        <w:rPr>
          <w:rFonts w:cs="Times New Roman"/>
          <w:lang w:val="en-GB"/>
        </w:rPr>
        <w:t xml:space="preserve"> are key cold biases in temperature extremes over areas with complex topography </w:t>
      </w:r>
      <w:r w:rsidRPr="00D424AA">
        <w:rPr>
          <w:rFonts w:cs="Times New Roman"/>
          <w:lang w:val="en-GB"/>
        </w:rPr>
        <w:fldChar w:fldCharType="begin" w:fldLock="1"/>
      </w:r>
      <w:r w:rsidR="00FF6231">
        <w:rPr>
          <w:rFonts w:cs="Times New Roman"/>
          <w:lang w:val="en-GB"/>
        </w:rPr>
        <w:instrText>ADDIN CSL_CITATION { "citationItems" : [ { "id" : "ITEM-1", "itemData" : { "DOI" : "10.1002/joc.5315", "ISSN" : "08998418", "author" : [ { "dropping-particle" : "", "family" : "Niu", "given" : "Xiaorui", "non-dropping-particle" : "", "parse-names" : false, "suffix" : "" }, { "dropping-particle" : "", "family" : "Wang", "given" : "Shuyu", "non-dropping-particle" : "", "parse-names" : false, "suffix" : "" }, { "dropping-particle" : "", "family" : "Tang", "given" : "Jianping", "non-dropping-particle" : "", "parse-names" : false, "suffix" : "" }, { "dropping-particle" : "", "family" : "Lee", "given" : "Dong-Kyou", "non-dropping-particle" : "", "parse-names" : false, "suffix" : "" }, { "dropping-particle" : "", "family" : "Gutowski", "given" : "William", "non-dropping-particle" : "", "parse-names" : false, "suffix" : "" }, { "dropping-particle" : "", "family" : "Dairaku", "given" : "Koji", "non-dropping-particle" : "", "parse-names" : false, "suffix" : "" }, { "dropping-particle" : "", "family" : "McGregor", "given" : "John", "non-dropping-particle" : "", "parse-names" : false, "suffix" : "" }, { "dropping-particle" : "", "family" : "Katzfey", "given" : "Jack", "non-dropping-particle" : "", "parse-names" : false, "suffix" : "" }, { "dropping-particle" : "", "family" : "Gao", "given" : "Xuejie", "non-dropping-particle" : "", "parse-names" : false, "suffix" : "" }, { "dropping-particle" : "", "family" : "Wu", "given" : "Jia", "non-dropping-particle" : "", "parse-names" : false, "suffix" : "" }, { "dropping-particle" : "", "family" : "Hong", "given" : "Song-you", "non-dropping-particle" : "", "parse-names" : false, "suffix" : "" }, { "dropping-particle" : "", "family" : "Wang", "given" : "Yuqing", "non-dropping-particle" : "", "parse-names" : false, "suffix" : "" }, { "dropping-particle" : "", "family" : "Sasaki", "given" : "Hidetaka", "non-dropping-particle" : "", "parse-names" : false, "suffix" : "" }, { "dropping-particle" : "", "family" : "Fu", "given" : "Congbin", "non-dropping-particle" : "", "parse-names" : false, "suffix" : "" } ], "container-title" : "International Journal of Climatology", "id" : "ITEM-1", "issue" : "4", "issued" : { "date-parts" : [ [ "2018", "3" ] ] }, "page" : "2039-2055", "title" : "Ensemble evaluation and projection of climate extremes in China using RMIP models", "translator" : [ { "dropping-particle" : "", "family" : "S966", "given" : "", "non-dropping-particle" : "", "parse-names" : false, "suffix" : "" } ], "type" : "article-journal", "volume" : "38" }, "uris" : [ "http://www.mendeley.com/documents/?uuid=2137b910-5676-4cac-8636-e8ec64bbd034" ] } ], "mendeley" : { "formattedCitation" : "(Niu et al., 2018)", "plainTextFormattedCitation" : "(Niu et al., 2018)", "previouslyFormattedCitation" : "(Niu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Niu et al., 2018)</w:t>
      </w:r>
      <w:r w:rsidRPr="00D424AA">
        <w:rPr>
          <w:rFonts w:cs="Times New Roman"/>
          <w:lang w:val="en-GB"/>
        </w:rPr>
        <w:fldChar w:fldCharType="end"/>
      </w:r>
      <w:r w:rsidRPr="00841A35">
        <w:rPr>
          <w:rFonts w:cs="Times New Roman"/>
          <w:lang w:val="en-GB"/>
        </w:rPr>
        <w:t>. Over North America, 12 RCMs were evaluated over the A</w:t>
      </w:r>
      <w:r w:rsidRPr="00D424AA">
        <w:rPr>
          <w:rFonts w:cs="Times New Roman"/>
          <w:lang w:val="en-GB"/>
        </w:rPr>
        <w:t xml:space="preserve">RCTIC-CORDEX region </w:t>
      </w:r>
      <w:r w:rsidRPr="00D424AA">
        <w:rPr>
          <w:rFonts w:cs="Times New Roman"/>
          <w:lang w:val="en-GB"/>
        </w:rPr>
        <w:fldChar w:fldCharType="begin" w:fldLock="1"/>
      </w:r>
      <w:r w:rsidR="00FF6231">
        <w:rPr>
          <w:rFonts w:cs="Times New Roman"/>
          <w:lang w:val="en-GB"/>
        </w:rPr>
        <w:instrText>ADDIN CSL_CITATION { "citationItems" : [ { "id" : "ITEM-1", "itemData" : { "DOI" : "10.1007/s00382-017-3736-4", "ISBN" : "0038201737364", "ISSN" : "14320894", "abstract" : "\u00a9 2017 The Author(s) This study focuses on the evaluation of daily precipitation and temperature climate indices and extremes simulated by an ensemble of 12 Regional Climate Model (RCM) simulations from the ARCTIC-CORDEX experiment with surface observations in the Canadian Arctic from the Adjusted Historical Canadian Climate Dataset. Five global reanalyses products (ERA-Interim, JRA55, MERRA, CFSR and GMFD) are also included in the evaluation to assess their potential for RCM evaluation in data sparse regions. The study evaluated the means and annual anomaly distributions of indices over the 1980\u20132004 dataset overlap period. The results showed that RCM and reanalysis performance varied with the climate variables being evaluated. Most RCMs and reanalyses were able to simulate well climate indices related to mean air temperature and hot extremes over most of the Canadian Arctic, with the exception of the Yukon region where models displayed the largest biases related to topographic effects. Overall performance was generally poor for indices related to cold extremes. Likewise, only a few RCM simulations and reanalyses were able to provide realistic simulations of precipitation extreme indicators. The multi-reanalysis ensemble provided superior results to individual datasets for climate indicators related to mean air temperature and hot extremes, but not for other indicators. These results support the use of reanalyses as reference datasets for the evaluation of RCM mean air temperature and hot extremes over northern Canada, but not for cold extremes and precipitation indices.", "author" : [ { "dropping-particle" : "", "family" : "Diaconescu", "given" : "Emilia Paula", "non-dropping-particle" : "", "parse-names" : false, "suffix" : "" }, { "dropping-particle" : "", "family" : "Mailhot", "given" : "Alain", "non-dropping-particle" : "", "parse-names" : false, "suffix" : "" }, { "dropping-particle" : "", "family" : "Brown", "given" : "Ross", "non-dropping-particle" : "", "parse-names" : false, "suffix" : "" }, { "dropping-particle" : "", "family" : "Chaumont", "given" : "Diane", "non-dropping-particle" : "", "parse-names" : false, "suffix" : "" } ], "container-title" : "Climate Dynamics", "id" : "ITEM-1", "issue" : "5-6", "issued" : { "date-parts" : [ [ "2018" ] ] }, "page" : "2061-2085", "publisher" : "Springer Berlin Heidelberg", "title" : "Evaluation of CORDEX-Arctic daily precipitation and temperature-based climate indices over Canadian Arctic land areas", "translator" : [ { "dropping-particle" : "", "family" : "S945", "given" : "", "non-dropping-particle" : "", "parse-names" : false, "suffix" : "" } ], "type" : "article-journal", "volume" : "50" }, "uris" : [ "http://www.mendeley.com/documents/?uuid=a89125cd-e211-4e6d-ab2f-dd512e37783b", "http://www.mendeley.com/documents/?uuid=154cb1b3-3d57-4984-accc-82b062a9bac0" ] } ], "mendeley" : { "formattedCitation" : "(Diaconescu et al., 2018)", "plainTextFormattedCitation" : "(Diaconescu et al., 2018)", "previouslyFormattedCitation" : "(Diaconescu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aconescu et al., 2018)</w:t>
      </w:r>
      <w:r w:rsidRPr="00D424AA">
        <w:rPr>
          <w:rFonts w:cs="Times New Roman"/>
          <w:lang w:val="en-GB"/>
        </w:rPr>
        <w:fldChar w:fldCharType="end"/>
      </w:r>
      <w:r w:rsidRPr="00841A35">
        <w:rPr>
          <w:rFonts w:cs="Times New Roman"/>
          <w:lang w:val="en-GB"/>
        </w:rPr>
        <w:t>. Models were able to simulate well climate indices related to mean air temperature and hot extremes over most of the Canadian Arctic, with the exception of the Yukon region where models displayed the largest biases related to topographic eff</w:t>
      </w:r>
      <w:r w:rsidRPr="00D424AA">
        <w:rPr>
          <w:rFonts w:cs="Times New Roman"/>
          <w:lang w:val="en-GB"/>
        </w:rPr>
        <w:t xml:space="preserve">ects. Two RCMs were evaluated against observed extremes indices over North America over the period 1989–2009, with a cool bias in minimum temperature extremes shown in both RCMs </w:t>
      </w:r>
      <w:r w:rsidRPr="00D424AA">
        <w:rPr>
          <w:rFonts w:cs="Times New Roman"/>
          <w:lang w:val="en-GB"/>
        </w:rPr>
        <w:fldChar w:fldCharType="begin" w:fldLock="1"/>
      </w:r>
      <w:r w:rsidR="00FF6231">
        <w:rPr>
          <w:rFonts w:cs="Times New Roman"/>
          <w:lang w:val="en-GB"/>
        </w:rPr>
        <w:instrText>ADDIN CSL_CITATION { "citationItems" : [ { "id" : "ITEM-1", "itemData" : { "DOI" : "10.1007/s00382-015-2807-7", "ISSN" : "14320894", "abstract" : "We assess the ability of two Canadian regional climate models (RCMs), CanRCM4 and CRCM5, to sim- ulate North American climate extremes over the period 1989\u20132009. Both RCMs use lateral boundary conditions derived from the ERA-Interim reanalysis and share the same dynamical core but use different nesting strategies, land-surface and physics schemes. The annual cycle and spatial patterns of extreme temperature indices are generally well reproduced in both models but the magnitude varies. In central and southern North America, maximum tempera- ture extremes are up to 7 \u00b0C warmer in CanRCM4. There is a cool bias in minimum temperature extremes in both RCMs. The shape of the annual cycle of extreme rainfall varies between simulations. There is a wet bias in CRCM5 extreme rainfall on the west coast throughout the year and in winter rainfall elsewhere. In summer both RCMs have pre- cipitation biases in the south-east. These rainfall and tem- perature biases are likely associated with differences in the physical parameterisation of rainfall. CanRCM4 simulates too little convective rainfall, while over-estimating large- scale rainfall; nevertheless, cloud cover is well simulated. CRCM5 simulates more large-scale rainfall throughout the year on the west coast and in winter in other regions. The spatial extent, intensity and location of atmospheric river (AR) landfall are well reproduced by the RCMs, as is the fraction of winter rainfall from AR days. Spectral nudging improves agreement on landfall latitude between the RCM and the driving model without greatly diminishing the inten- sity of the rainfall extreme.", "author" : [ { "dropping-particle" : "", "family" : "Whan", "given" : "Kirien", "non-dropping-particle" : "", "parse-names" : false, "suffix" : "" }, { "dropping-particle" : "", "family" : "Zwiers", "given" : "Francis", "non-dropping-particle" : "", "parse-names" : false, "suffix" : "" } ], "container-title" : "Climate Dynamics", "id" : "ITEM-1", "issue" : "11-12", "issued" : { "date-parts" : [ [ "2016" ] ] }, "page" : "3821-3843", "publisher" : "Springer Berlin Heidelberg", "title" : "Evaluation of extreme rainfall and temperature over North America in CanRCM4 and CRCM5", "translator" : [ { "dropping-particle" : "", "family" : "S1189", "given" : "", "non-dropping-particle" : "", "parse-names" : false, "suffix" : "" } ], "type" : "article-journal", "volume" : "46" }, "uris" : [ "http://www.mendeley.com/documents/?uuid=24cf066f-9b25-4061-b68e-37c31be78213" ] } ], "mendeley" : { "formattedCitation" : "(Whan and Zwiers, 2016)", "plainTextFormattedCitation" : "(Whan and Zwiers, 2016)", "previouslyFormattedCitation" : "(Whan and Zwiers,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han and Zwiers, 2016)</w:t>
      </w:r>
      <w:r w:rsidRPr="00D424AA">
        <w:rPr>
          <w:rFonts w:cs="Times New Roman"/>
          <w:lang w:val="en-GB"/>
        </w:rPr>
        <w:fldChar w:fldCharType="end"/>
      </w:r>
      <w:r w:rsidRPr="00841A35">
        <w:rPr>
          <w:rFonts w:cs="Times New Roman"/>
          <w:lang w:val="en-GB"/>
        </w:rPr>
        <w:t xml:space="preserve">. The most significant biases are found in TXx and TNn, with fewer differences in the simulation of </w:t>
      </w:r>
      <w:r w:rsidRPr="00D424AA">
        <w:rPr>
          <w:rFonts w:cs="Times New Roman"/>
          <w:lang w:val="en-GB" w:eastAsia="zh-CN"/>
        </w:rPr>
        <w:t>annual</w:t>
      </w:r>
      <w:r w:rsidRPr="00D424AA">
        <w:rPr>
          <w:rFonts w:cs="Times New Roman"/>
          <w:lang w:val="en-GB"/>
        </w:rPr>
        <w:t xml:space="preserve"> minimum daily maximum temperature (TXn) and </w:t>
      </w:r>
      <w:r w:rsidRPr="00D424AA">
        <w:rPr>
          <w:rFonts w:cs="Times New Roman"/>
          <w:lang w:val="en-GB" w:eastAsia="zh-CN"/>
        </w:rPr>
        <w:t xml:space="preserve">annual </w:t>
      </w:r>
      <w:r w:rsidRPr="00D424AA">
        <w:rPr>
          <w:rFonts w:cs="Times New Roman"/>
          <w:lang w:val="en-GB"/>
        </w:rPr>
        <w:t xml:space="preserve">maximum daily minimum temperature (TNx) in central and western North America. Over Central and South America, maximum temperatures from the Eta RCM are generally underestimated, although hot days, warm nights, and heat waves are increasing in the period 1961-1990, in agreement with observations </w:t>
      </w:r>
      <w:r w:rsidRPr="00D424AA">
        <w:rPr>
          <w:rFonts w:cs="Times New Roman"/>
          <w:lang w:val="en-GB"/>
        </w:rPr>
        <w:fldChar w:fldCharType="begin" w:fldLock="1"/>
      </w:r>
      <w:r w:rsidR="00FF6231">
        <w:rPr>
          <w:rFonts w:cs="Times New Roman"/>
          <w:lang w:val="en-GB"/>
        </w:rPr>
        <w:instrText>ADDIN CSL_CITATION { "citationItems" : [ { "id" : "ITEM-1", "itemData" : { "DOI" : "10.4236/ajcc.2014.35039",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Nobre", "given" : "Paulo", "non-dropping-particle" : "", "parse-names" : false, "suffix" : "" }, { "dropping-particle" : "", "family" : "Marengo", "given" : "Jos\u00e9", "non-dropping-particle" : "", "parse-names" : false, "suffix" : "" } ], "container-title" : "American Journal of Climate Change", "id" : "ITEM-1", "issue" : "05", "issued" : { "date-parts" : [ [ "2014" ] ] }, "page" : "438-454", "title" : "Evaluation of the Eta Simulations Nested in Three Global Climate Models", "translator" : [ { "dropping-particle" : "", "family" : "S1972", "given" : "", "non-dropping-particle" : "", "parse-names" : false, "suffix" : "" } ], "type" : "article-journal", "volume" : "03" }, "uris" : [ "http://www.mendeley.com/documents/?uuid=a81d57ad-8d16-462a-9572-fe13e14a184e" ] }, { "id" : "ITEM-2", "itemData" : { "DOI" : "10.3354/cr01396", "ISSN" : "0936-577X", "author" : [ { "dropping-particle" : "", "family" : "Tencer", "given" : "B", "non-dropping-particle" : "", "parse-names" : false, "suffix" : "" }, { "dropping-particle" : "", "family" : "Bettolli", "given" : "ML", "non-dropping-particle" : "", "parse-names" : false, "suffix" : "" }, { "dropping-particle" : "", "family" : "Rusticucci", "given" : "M", "non-dropping-particle" : "", "parse-names" : false, "suffix" : "" } ], "container-title" : "Climate Research", "id" : "ITEM-2", "issue" : "2-3", "issued" : { "date-parts" : [ [ "2016", "5", "4" ] ] }, "page" : "183-199", "title" : "Compound temperature and precipitation extreme events in southern South America: associated atmospheric circulation, and simulations by a multi-RCM ensemble", "translator" : [ { "dropping-particle" : "", "family" : "S3267", "given" : "", "non-dropping-particle" : "", "parse-names" : false, "suffix" : "" } ], "type" : "article-journal", "volume" : "68" }, "uris" : [ "http://www.mendeley.com/documents/?uuid=0f437211-52a7-4839-8892-2beba171e7af" ] }, { "id" : "ITEM-3", "itemData" : { "DOI" : "10.1007/s00382-019-04959-y", "ISSN" : "0930-7575", "author" : [ { "dropping-particle" : "", "family" : "Bozkurt", "given" : "Deniz", "non-dropping-particle" : "", "parse-names" : false, "suffix" : "" }, { "dropping-particle" : "", "family" : "Rojas", "given" : "Maisa", "non-dropping-particle" : "", "parse-names" : false, "suffix" : "" }, { "dropping-particle" : "", "family" : "Boisier", "given" : "Juan Pablo", "non-dropping-particl</w:instrText>
      </w:r>
      <w:r w:rsidR="00FF6231" w:rsidRPr="006A2665">
        <w:rPr>
          <w:rFonts w:cs="Times New Roman"/>
        </w:rPr>
        <w:instrText>e" : "", "parse-names" : false, "suffix" : "" }, { "dropping-particle" : "", "family" : "Rondanelli", "given" : "Roberto", "non-dropping-particle" : "", "parse-names" : false, "suffix" : "" }, { "dropping-particle" : "", "family" : "Garreaud", "given" : "Ren\u00e9", "non-dropping-particle" : "", "parse-names" : false, "suffix" : "" }, { "dropping-particle" : "", "family" : "Gallardo", "given" : "Laura", "non-dropping-particle" : "", "parse-names" : false, "suffix" : "" } ], "container-title" : "Climate Dynamics", "id" : "ITEM-3", "issue" : "11", "issued" : { "date-parts" : [ [ "2019", "12", "30" ] ] }, "page" : "6745-6767", "title" : "Dynamical downscaling over the complex terrain of southwest South America: present climate conditions and added value analysis", "translator" : [ { "dropping-particle" : "", "family" : "S3265", "given" : "", "non-dropping-particle" : "", "parse-names" : false, "suffix" : "" } ], "type" : "article-journal", "volume" : "53" }, "uris" : [ "http://www.mendeley.com/documents/?uuid=029cc2c5-f5d2-4758-97db-b0a1ff19df19" ] } ], "mendeley" : { "formattedCitation" : "(Chou et al., 2014b; Tencer et al., 2016; Bozkurt et al., 2019)", "plainTextFormattedCitation" : "(Chou et al., 2014b; Tencer et al., 2016; Bozkurt et al., 2019)", "previouslyFormattedCitation" : "(Chou et al., 2014b; Tencer et al., 2016; Bozkurt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Chou et al., 2014b; Tencer et al., 2016; Bozkurt et al., 2019)</w:t>
      </w:r>
      <w:r w:rsidRPr="00D424AA">
        <w:rPr>
          <w:rFonts w:cs="Times New Roman"/>
          <w:lang w:val="en-GB"/>
        </w:rPr>
        <w:fldChar w:fldCharType="end"/>
      </w:r>
      <w:r w:rsidRPr="00841A35">
        <w:rPr>
          <w:rFonts w:cs="Times New Roman"/>
          <w:lang w:val="nb-NO"/>
        </w:rPr>
        <w:t>.</w:t>
      </w:r>
    </w:p>
    <w:p w14:paraId="171D5F51" w14:textId="5CDE6CEF" w:rsidR="005350A0" w:rsidRPr="00D424AA" w:rsidRDefault="005350A0" w:rsidP="00D424AA">
      <w:pPr>
        <w:rPr>
          <w:rFonts w:cs="Times New Roman"/>
          <w:lang w:val="nb-NO"/>
        </w:rPr>
      </w:pPr>
    </w:p>
    <w:p w14:paraId="5C05E3BD" w14:textId="22BFCB86" w:rsidR="005350A0" w:rsidRPr="006A2665" w:rsidRDefault="005350A0" w:rsidP="00D424AA">
      <w:pPr>
        <w:rPr>
          <w:rFonts w:cs="Times New Roman"/>
          <w:lang w:val="en-GB"/>
        </w:rPr>
      </w:pPr>
      <w:r w:rsidRPr="006A2665">
        <w:rPr>
          <w:rFonts w:cs="Times New Roman"/>
          <w:lang w:val="en-GB"/>
        </w:rPr>
        <w:t>Some land forcing</w:t>
      </w:r>
      <w:r w:rsidR="00B95DBD" w:rsidRPr="006A2665">
        <w:rPr>
          <w:rFonts w:cs="Times New Roman"/>
          <w:lang w:val="en-GB"/>
        </w:rPr>
        <w:t>s</w:t>
      </w:r>
      <w:r w:rsidRPr="006A2665">
        <w:rPr>
          <w:rFonts w:cs="Times New Roman"/>
          <w:lang w:val="en-GB"/>
        </w:rPr>
        <w:t xml:space="preserve"> are not well represented in climate models. </w:t>
      </w:r>
      <w:r w:rsidRPr="00D424AA">
        <w:rPr>
          <w:rFonts w:cs="Times New Roman"/>
          <w:lang w:val="en-GB"/>
        </w:rPr>
        <w:t xml:space="preserve">As highlighted in the IPCC SRCCL Ch2, there is </w:t>
      </w:r>
      <w:r w:rsidRPr="00D424AA">
        <w:rPr>
          <w:rFonts w:cs="Times New Roman"/>
          <w:i/>
          <w:iCs/>
          <w:lang w:val="en-GB"/>
        </w:rPr>
        <w:t>high agreement</w:t>
      </w:r>
      <w:r w:rsidRPr="00D424AA">
        <w:rPr>
          <w:rFonts w:cs="Times New Roman"/>
          <w:lang w:val="en-GB"/>
        </w:rPr>
        <w:t xml:space="preserve"> that temperate deforestation leads to summer warming and winter cooling</w:t>
      </w:r>
      <w:del w:id="887" w:author="Robin Matthews" w:date="2021-07-13T18:26:00Z">
        <w:r w:rsidRPr="00D424AA" w:rsidDel="00BC4EAE">
          <w:rPr>
            <w:rFonts w:cs="Times New Roman"/>
            <w:lang w:val="en-GB"/>
          </w:rPr>
          <w:delText xml:space="preserve"> </w:delText>
        </w:r>
      </w:del>
      <w:ins w:id="888" w:author="Robin Matthews" w:date="2021-07-13T18:26:00Z">
        <w:r w:rsidR="00BC4EAE">
          <w:rPr>
            <w:rFonts w:cs="Times New Roman"/>
            <w:lang w:val="en-GB"/>
          </w:rPr>
          <w:t xml:space="preserve"> </w:t>
        </w:r>
        <w:r w:rsidR="00BC4EAE">
          <w:rPr>
            <w:rFonts w:cs="Times New Roman"/>
            <w:lang w:val="en-GB"/>
          </w:rPr>
          <w:fldChar w:fldCharType="begin" w:fldLock="1"/>
        </w:r>
      </w:ins>
      <w:r w:rsidR="0012753B">
        <w:rPr>
          <w:rFonts w:cs="Times New Roman"/>
          <w:lang w:val="en-GB"/>
        </w:rPr>
        <w:instrText>ADDIN CSL_CITATION { "citationItems" : [ { "id" : "ITEM-1", "itemData" : { "DOI" : "10.1038/nclimate3250", "ISSN" : "1758-678X", "author" : [ { "dropping-particle" : "", "family" : "Bright", "given" : "Ryan M.", "non-dropping-particle" : "", "parse-names" : false, "suffix" : "" }, { "dropping-particle" : "", "family" : "Davin", "given" : "Edouard", "non-dropping-particle" : "", "parse-names" : false, "suffix" : "" }, { "dropping-particle" : "", "family" : "O\u2019Halloran", "given" : "Thomas", "non-dropping-particle" : "", "parse-names" : false, "suffix" : "" }, { "dropping-particle" : "", "family" : "Pongratz", "given" : "Julia", "non-dropping-particle" : "", "parse-names" : false, "suffix" : "" }, { "dropping-particle" : "", "family" : "Zhao", "given" : "Kaiguang", "non-dropping-particle" : "", "parse-names" : false, "suffix" : "" }, { "dropping-particle" : "", "family" : "Cescatti", "given" : "Alessandro", "non-dropping-particle" : "", "parse-names" : false, "suffix" : "" } ], "container-title" : "Nature Climate Change", "id" : "ITEM-1", "issue" : "4", "issued" : { "date-parts" : [ [ "2017", "4", "27" ] ] }, "page" : "296-302", "title" : "Local temperature response to land cover and management change driven by non-radiative processes", "translator" : [ { "dropping-particle" : "", "family" : "S3294", "given" : "", "non-dropping-particle" : "", "parse-names" : false, "suffix" : "" } ], "type" : "article-journal", "volume" : "7" }, "uris" : [ "http://www.mendeley.com/documents/?uuid=2b103462-8eeb-43f0-8d88-1e12417a7a34" ] }, { "id" : "ITEM-2", "itemData" : { "DOI" : "10.1890/12-1705.1", "ISSN" : "0012-9615", "author" : [ { "dropping-particle" : "", "family" : "Zhao", "given" : "Kaiguang", "non-dropping-particle" : "", "parse-names" : false, "suffix" : "" }, { "dropping-particle" : "", "family" : "Jackson", "given" : "Robert B.", "non-dropping-particle" : "", "parse-names" : false, "suffix" : "" } ], "container-title" : "Ecological Monographs", "id" : "ITEM-2", "issue" : "2", "issued" : { "date-parts" : [ [ "2014", "5" ] ] }, "page" : "329-353", "title" : "Biophysical forcings of land-use changes from potential forestry activities in North America", "translator" : [ { "dropping-particle" : "", "family" : "S3293", "given" : "", "non-dropping-particle" : "", "parse-names" : false, "suffix" : "" } ], "type" : "article-journal", "volume" : "84" }, "uris" : [ "http://www.mendeley.com/documents/?uuid=2c55691c-3f79-43ad-bbf3-5921cf36525e" ] }, { "id" : "ITEM-3", "itemData" : { "DOI" : "10.1186/1750-0680-8-3", "ISSN" : "1750-0680", "author" : [ { "dropping-particle" : "", "family" : "G\u00e1los", "given" : "Borb\u00e1la", "non-dropping-particle" : "", "parse-names" : false, "suffix" : "" }, { "dropping-particle" : "", "family" : "Hagemann", "given" : "Stefan", "non-dropping-particle" : "", "parse-names" : false, "suffix" : "" }, { "dropping-particle" : "", "family" : "H\u00e4nsler", "given" : "Andreas", "non-dropping-particle" : "", "parse-names" : false, "suffix" : "" }, { "dropping-particle" : "", "family" : "Kindermann", "given" : "Georg", "non-dropping-particle" : "", "parse-names" : false, "suffix" : "" }, { "dropping-particle" : "", "family" : "Rechid", "given" : "Diana", "non-dropping-particle" : "", "parse-names" : false, "suffix" : "" }, { "dropping-particle" : "", "family" : "Sieck", "given" : "Kevin", "non-dropping-particle" : "", "parse-names" : false, "suffix" : "" }, { "dropping-particle" : "", "family" : "Teichmann", "given" : "Claas", "non-dropping-particle" : "", "parse-names" : false, "suffix" : "" }, { "dropping-particle" : "", "family" : "Jacob", "given" : "Daniela", "non-dropping-particle" : "", "parse-names" : false, "suffix" : "" } ], "container-title" : "Carbon Balance and Management", "id" : "ITEM-3", "issue" : "1", "issued" : { "date-parts" : [ [ "2013", "12", "1" ] ] }, "page" : "3", "title" : "Case study for the assessment of the biogeophysical effects of a potential afforestation in Europe", "translator" : [ { "dropping-particle" : "", "family" : "S3296", "given" : "", "non-dropping-particle" : "", "parse-names" : false, "suffix" : "" } ], "type" : "article-journal", "volume" : "8" }, "uris" : [ "http://www.mendeley.com/documents/?uuid=8068bb6e-a877-47bd-a799-6111e7eea6df" ] }, { "id" : "ITEM-4", "itemData" : { "DOI" : "10.1088/1748-9326/6/4/044010", "ISSN" : "1748-9326", "author" : [ { "dropping-particle" : "", "family" : "G\u00e1los", "given" : "Borb\u00e1la", "non-dropping-particle" : "", "parse-names" : false, "suffix" : "" }, { "dropping-particle" : "", "family" : "M\u00e1ty\u00e1s", "given" : "Csaba", "non-dropping-particle" : "", "parse-names" : false, "suffix" : "" }, { "dropping-particle" : "", "family" : "Jacob", "given" : "Daniela", "non-dropping-particle" : "", "parse-names" : false, "suffix" : "" } ], "container-title" : "Environmental Research Letters", "id" : "ITEM-4", "issue" : "4", "issued" : { "date-parts" : [ [ "2011", "10", "1" ] ] }, "page" : "044010", "title" : "Regional characteristics of climate change altering effects of afforestation", "translator" : [ { "dropping-particle" : "", "family" : "S3295", "given" : "", "non-dropping-particle" : "", "parse-names" : false, "suffix" : "" } ], "type" : "article-journal", "volume" : "6" }, "uris" : [ "http://www.mendeley.com/documents/?uuid=8b23b0ca-f0fb-4584-8a9c-6c3ebd8d8e87" ] }, { "id" : "ITEM-5", "itemData" : { "DOI" : "10.1111/geb.12013", "ISSN" : "1466822X", "author" : [ { "dropping-particle" : "", "family" : "Wickham", "given" : "James D.", "non-dropping-particle" : "", "parse-names" : false, "suffix" : "" }, { "dropping-particle" : "", "family" : "Wade", "given" : "Timothy G.", "non-dropping-particle" : "", "parse-names" : false, "suffix" : "" }, { "dropping-particle" : "", "family" : "Riitters", "given" : "Kurt H.", "non-dropping-particle" : "", "parse-names" : false, "suffix" : "" } ], "container-title" : "Global Ecology and Biogeography", "editor" : [ { "dropping-particle" : "", "family" : "Pe\u00f1uelas", "given" : "Josep", "non-dropping-particle" : "", "parse-names" : false, "suffix" : "" } ], "id" : "ITEM-5", "issue" : "5", "issued" : { "date-parts" : [ [ "2013", "5" ] ] }, "page" : "620-629", "title" : "Empirical analysis of the influence of forest extent on annual and seasonal surface temperatures for the continental United States", "translator" : [ { "dropping-particle" : "", "family" : "S3297", "given" : "", "non-dropping-particle" : "", "parse-names" : false, "suffix" : "" } ], "type" : "article-journal", "volume" : "22" }, "uris" : [ "http://www.mendeley.com/documents/?uuid=42736eb2-aee6-4e69-8de5-244ac67388ac" ] }, { "id" : "ITEM-6", "itemData" : { "DOI" : "10.3390/f8120499", "ISSN" : "1999-4907", "author" : [ { "dropping-particle" : "", "family" : "Ahlswede", "given" : "Benjamin", "non-dropping-particle" : "", "parse-names" : false, "suffix" : "" }, { "dropping-particle" : "", "family" : "Thomas", "given" : "R. Quinn", "non-dropping-particle" : "", "parse-names" : false, "suffix" : "" } ], "container-title" : "Forests", "id" : "ITEM-6", "issue" : "12", "issued" : { "date-parts" : [ [ "2017", "12", "13" ] ] }, "page" : "499", "title" : "Community Earth System Model Simulations Reveal the Relative Importance of Afforestation and Forest Management to Surface Temperature in Eastern North America", "translator" : [ { "dropping-particle" : "", "family" : "S3298", "given" : "", "non-dropping-particle" : "", "parse-names" : false, "suffix" : "" } ], "type" : "article-journal", "volume" : "8" }, "uris" : [ "http://www.mendeley.com/documents/?uuid=b6b9978e-bf23-4e6d-9700-4f77f6298006" ] }, { "id" : "ITEM-7", "itemData" : { "DOI" : "10.1038/nclimate1346", "ISSN" : "1758-678X", "author" : [ { "dropping-particle" : "", "family" : "Anderson-Teixeira", "given" : "Kristina J.", "non-dropping-particle" : "", "parse-names" : false, "suffix" : "" }, { "dropping-particle" : "", "family" : "Snyder", "given" : "Peter K.", "non-dropping-particle" : "", "parse-names" : false, "suffix" : "" }, { "dropping-particle" : "", "family" : "Twine", "given" : "Tracy E.", "non-dropping-particle" : "", "parse-names" : false, "suffix" : "" }, { "dropping-particle" : "V.", "family" : "Cuadra", "given" : "Santiago", "non-dropping-particle" : "", "parse-names" : false, "suffix" : "" }, { "dropping-particle" : "", "family" : "Costa", "given" : "Marcos H.", "non-dropping-particle" : "", "parse-names" : false, "suffix" : "" }, { "dropping-particle" : "", "family" : "DeLucia", "given" : "Evan H.", "non-dropping-particle" : "", "parse-names" : false, "suffix" : "" } ], "container-title" : "Nature Climate Change", "id" : "ITEM-7", "issue" : "3", "issued" : { "date-parts" : [ [ "2012", "3", "10" ] ] }, "page" : "177-181", "title" : "Climate-regulation services of natural and agricultural ecoregions of the Americas", "translator" : [ { "dropping-particle" : "", "family" : "S3486", "given" : "", "non-dropping-particle" : "", "parse-names" : false, "suffix" : "" } ], "type" : "article-journal", "volume" : "2" }, "uris" : [ "http://www.mendeley.com/documents/?uuid=84c42db2-48b7-4b98-913c-f0eaed16263d" ] }, { "id" : "ITEM-8", "itemData" : { "DOI" : "10.1890/090179", "ISSN" : "1540-9295", "author" : [ { "dropping-particle" : "", "family" : "Anderson", "given" : "Ray G", "non-dropping-particle" : "", "parse-names" : false, "suffix" : "" }, { "dropping-particle" : "", "family" : "Canadell", "given" : "Josep G", "non-dropping-particle" : "", "parse-names" : false, "suffix" : "" }, { "dropping-particle" : "", "family" : "Randerson", "given" : "James T", "non-dropping-particle" : "", "parse-names" : false, "suffix" : "" }, { "dropping-particle" : "", "family" : "Jackson", "given" : "Robert B", "non-dropping-particle" : "", "parse-names" : false, "suffix" : "" }, { "dropping-particle" : "", "family" : "Hungate", "given" : "Bruce A", "non-dropping-particle" : "", "parse-names" : false, "suffix" : "" }, { "dropping-particle" : "", "family" : "Baldocchi", "given" : "Dennis D", "non-dropping-particle" : "", "parse-names" : false, "suffix" : "" }, { "dropping-particle" : "", "family" : "Ban-Weiss", "given" : "George A", "non-dropping-particle" : "", "parse-names" : false, "suffix" : "" }, { "dropping-particle" : "", "family" : "Bonan", "given" : "Gordon B", "non-dropping-particle" : "", "parse-names" : false, "suffix" : "" }, { "dropping-particle" : "", "family" : "Caldeira", "given" : "Ken", "non-dropping-particle" : "", "parse-names" : false, "suffix" : "" }, { "dropping-particle" : "", "family" : "Cao", "given" : "Long", "non-dropping-particle" : "", "parse-names" : false, "suffix" : "" }, { "dropping-particle" : "", "family" : "Diffenbaugh", "given" : "Noah S", "non-dropping-particle" : "", "parse-names" : false, "suffix" : "" }, { "dropping-particle" : "", "family" : "Gurney", "given" : "Kevin R", "non-dropping-particle" : "", "parse-names" : false, "suffix" : "" }, { "dropping-particle" : "", "family" : "Kueppers", "given" : "Lara M", "non-dropping-particle" : "", "parse-names" : false, "suffix" : "" }, { "dropping-particle" : "", "family" : "Law", "given" : "Beverly E", "non-dropping-particle" : "", "parse-names" : false, "suffix" : "" }, { "dropping-particle" : "", "family" : "Luyssaert", "given" : "Sebastiaan", "non-dropping-particle" : "", "parse-names" : false, "suffix" : "" }, { "dropping-particle" : "", "family" : "O'Halloran", "given" : "Thomas L", "non-dropping-particle" : "", "parse-names" : false, "suffix" : "" } ], "container-title" : "Frontiers in Ecology and the Environment", "id" : "ITEM-8", "issue" : "3", "issued" : { "date-parts" : [ [ "2011", "4", "8" ] ] }, "page" : "174-182", "title" : "Biophysical considerations in forestry for climate protection", "translator" : [ { "dropping-particle" : "", "family" : "S3299", "given" : "", "non-dropping-particle" : "", "parse-names" : false, "suffix" : "" } ], "type" : "article-journal", "volume" : "9" }, "uris" : [ "http://www.mendeley.com/documents/?uuid=5acf3854-7f9c-4576-a623-72aba7ac110a" ] }, { "id" : "ITEM-9", "itemData" : { "DOI" : "10.1175/JCLI-D-11-00317.1", "ISSN" : "0894-8755", "abstract" : "Afforestation has been proposed as a climate change mitigation strategy by sequestrating atmospheric carbon dioxide. With the goal of increasing carbon sequestration, a Congressional project has been planned to afforest about 18 million acres by 2020 in the Southeast United States (SEUS), the Great Lake states, and the Corn Belt states. However, biophysical feedbacks of afforestation have the potential to counter the beneficial climatic consequences of carbon sequestration. To assess the potential biophysical effects of afforestation over the SEUS, the authors designed a set of initial value ensemble experiments and long-term quasi-equilibrium experiments in a fully coupled Community Climate System Model, version 3.5 (CCSM3.5). Model results show that afforestation over the SEUS not only has a local cooling effect in boreal summer [June\u2013August (JJA)] at short and long time scales but also induces remote warming over adjacent regions of the SEUS at long time scales. Precipitation, in response to afforestation, increases over the SEUS (local effect) and decreases over adjacent regions (remote effect) in JJA. The local surface cooling and increase in precipitation over SEUS in JJA are hydrologically driven by the changes in evapotranspiration and latent heat flux. The remote surface warming and decrease in precipitation over adjacent regions are adiabatically induced by anomalous subsidence. Our results suggest that the planned afforestation efforts should be developed carefully by taking account of short-term (local) and long-term (remote) biophysical effects of afforestation.", "author" : [ { "dropping-particle" : "", "family" : "Chen", "given" : "Guang-Shan", "non-dropping-particle" : "", "parse-names" : false, "suffix" : "" }, { "dropping-particle" : "", "family" : "Notaro", "given" : "Michael", "non-dropping-particle" : "", "parse-names" : false, "suffix" : "" }, { "dropping-particle" : "", "family" : "Liu", "given" : "Zhengyu", "non-dropping-particle" : "", "parse-names" : false, "suffix" : "" }, { "dropping-particle" : "", "family" : "Liu", "given" : "Yongqiang", "non-dropping-particle" : "", "parse-names" : false, "suffix" : "" } ], "container-title" : "Journal of Climate", "id" : "ITEM-9", "issue" : "13", "issued" : { "date-parts" : [ [ "2012", "7", "1" ] ] }, "page" : "4511-4522", "title" : "Simulated Local and Remote Biophysical Effects of Afforestation over the Southeast United States in Boreal Summer", "translator" : [ { "dropping-particle" : "", "family" : "S3488", "given" : "", "non-dropping-particle" : "", "parse-names" : false, "suffix" : "" } ], "type" : "article-journal", "volume" : "25" }, "uris" : [ "http://www.mendeley.com/documents/?uuid=8e53b3a5-d614-4b02-95c7-84dd0d1653ad" ] }, { "id" : "ITEM-10", "itemData" : { "DOI" : "10.1175/EI-D-17-0033.1", "ISSN" : "1087-3562", "abstract" : "Changes in vegetation are known to have an impact on climate via biogeophysical effects such as changes in albedo and heat fluxes. Here, the effects of maximum afforestation and deforestation are studied over Europe. This is done by comparing three regional climate model simulations\u2014one with present-day vegetation, one with maximum afforestation, and one with maximum deforestation. In general, afforestation leads to more evapotranspiration (ET), which leads to decreased near-surface temperature, whereas deforestation leads to less ET, which leads to increased temperature. There are exceptions, mainly in regions with little water available for ET. In such regions, changes in albedo are relatively more important for temperature. The simulated biogeophysical effect on seasonal mean temperature varies between 0.5\u00b0 and 3\u00b0C across Europe. The effect on minimum and maximum temperature is larger than that on mean temperature. Increased (decreased) mean temperature is associated with an even larger increase (decrease) in maximum summer (minimum winter) temperature. The effect on precipitation is found to be small. Two additional simulations in which vegetation is changed in only one-half of the domain were also performed. These simulations show that the climatic effects from changed vegetation in Europe are local. The results imply that vegetation changes have had, and will have, a significant impact on local climate in Europe; the climatic response is comparable to climate change under RCP2.6. Therefore, effects from vegetation change should be taken into account when simulating past, present, and future climate for this region. The results also imply that vegetation changes could be used to mitigate local climate change.", "author" : [ { "dropping-particle" : "", "family" : "Strandberg", "given" : "G.", "non-dropping-particle" : "", "parse-names" : false, "suffix" : "" }, { "dropping-particle" : "", "family" : "Kjellstr\u00f6m", "given" : "E.", "non-dropping-particle" : "", "parse-names" : false, "suffix" : "" } ], "container-title" : "Earth Interactions", "id" : "ITEM-10", "issue" : "1", "issued" : { "date-parts" : [ [ "2019", "2", "1" ] ] }, "page" : "1-27", "title" : "Climate Impacts from Afforestation and Deforestation in Europe", "translator" : [ { "dropping-particle" : "", "family" : "S3487", "given" : "", "non-dropping-particle" : "", "parse-names" : false, "suffix" : "" } ], "type" : "article-journal", "volume" : "23" }, "uris" : [ "http://www.mendeley.com/documents/?uuid=84983928-4bc9-4a7c-943d-4adca833b7c6" ] } ], "mendeley" : { "formattedCitation" : "(Anderson et al., 2011; G\u00e1los et al., 2011, 2013; Anderson-Teixeira et al., 2012; Chen et al., 2012; Wickham et al., 2013; Zhao and Jackson, 2014; Ahlswede and Thomas, 2017; Bright et al., 2017; Strandberg and Kjellstr\u00f6m, 2019)", "plainTextFormattedCitation" : "(Anderson et al., 2011; G\u00e1los et al., 2011, 2013; Anderson-Teixeira et al., 2012; Chen et al., 2012; Wickham et al., 2013; Zhao and Jackson, 2014; Ahlswede and Thomas, 2017; Bright et al., 2017; Strandberg and Kjellstr\u00f6m, 2019)", "previouslyFormattedCitation" : "(Anderson et al., 2011; G\u00e1los et al., 2011, 2013; Anderson-Teixeira et al., 2012; Chen et al., 2012; Wickham et al., 2013; Zhao and Jackson, 2014; Ahlswede and Thomas, 2017; Bright et al., 2017; Strandberg and Kjellstr\u00f6m, 2019)" }, "properties" : { "noteIndex" : 0 }, "schema" : "https://github.com/citation-style-language/schema/raw/master/csl-citation.json" }</w:instrText>
      </w:r>
      <w:ins w:id="889" w:author="Robin Matthews" w:date="2021-07-13T18:26:00Z">
        <w:r w:rsidR="00BC4EAE">
          <w:rPr>
            <w:rFonts w:cs="Times New Roman"/>
            <w:lang w:val="en-GB"/>
          </w:rPr>
          <w:fldChar w:fldCharType="separate"/>
        </w:r>
        <w:r w:rsidR="00BC4EAE" w:rsidRPr="008C7915">
          <w:rPr>
            <w:rFonts w:cs="Times New Roman"/>
            <w:noProof/>
            <w:lang w:val="en-GB"/>
          </w:rPr>
          <w:t>(Anderson et al., 2011; Gálos et al., 2011, 2013; Anderson-Teixeira et al., 2012; Chen et al., 2012; Wickham et al., 2013; Zhao and Jackson, 2014; Ahlswede and Thomas, 2017; Bright et al., 2017; Strandberg and Kjellström, 2019)</w:t>
        </w:r>
        <w:r w:rsidR="00BC4EAE">
          <w:rPr>
            <w:rFonts w:cs="Times New Roman"/>
            <w:lang w:val="en-GB"/>
          </w:rPr>
          <w:fldChar w:fldCharType="end"/>
        </w:r>
      </w:ins>
      <w:commentRangeStart w:id="890"/>
      <w:del w:id="891" w:author="Robin Matthews" w:date="2021-07-13T18:26:00Z">
        <w:r w:rsidRPr="00D424AA" w:rsidDel="00BC4EAE">
          <w:rPr>
            <w:rFonts w:cs="Times New Roman"/>
            <w:lang w:val="en-GB"/>
          </w:rPr>
          <w:fldChar w:fldCharType="begin" w:fldLock="1"/>
        </w:r>
        <w:r w:rsidR="00FF6231" w:rsidRPr="00BC4EAE" w:rsidDel="00BC4EAE">
          <w:rPr>
            <w:rFonts w:cs="Times New Roman"/>
            <w:lang w:val="en-GB"/>
          </w:rPr>
          <w:delInstrText>ADDIN CSL_CITATION { "citationItems" : [ { "id" : "ITEM-1", "itemData" : { "DOI" : "10.1038/nclimate3250", "ISSN" : "1758-678X", "author" : [ { "dropping-particle" : "", "family" : "Bright", "given" : "Ryan M.", "non-dropping-particle" : "", "parse-names" : false, "suffix" : "" }, { "dropping-particle" : "", "family" : "Davin", "given" : "Edouard", "non-dropping-particle" : "", "parse-names" : false, "suffix" : "" }, { "dropping-particle" : "", "family" : "O\u2019Halloran", "given" : "Thomas", "non-dropping-particle" : "", "parse-names" : false, "suffix" : "" }, { "dropping-particle" : "", "family" : "Pongratz", "given" : "Julia", "non-dropping-particle" : "", "parse-names" : false, "suffix" : "" }, { "dropping-particle" : "", "family" : "Zhao", "given" : "Kaiguang", "non-dropping-particle" : "", "parse-names" : false, "suffix" : "" }, { "dropping-particle" : "", "family" : "Cescatti", "given" : "Alessandro", "non-dropping-particle" : "", "parse-names" : false, "suffix" : "" } ], "container-title" : "Nature Climate Change", "id" : "ITEM-1", "issue" : "4", "issued" : { "date-parts" : [ [ "2017", "4", "27" ] ] }, "page" : "296-302", "title" : "Local temperature response to land cover and management change driven by non-radiative processes", "translator" : [ { "dropping-particle" : "", "family" : "S3294", "given" : "", "non-dropping-particle" : "", "parse-names" : false, "suffix" : "" } ], "type" : "article-journal", "volume" : "7" }, "uris" : [ "http://www.mendeley.com/documents/?uuid=2b103462-8eeb-43f0-8d88-1e12417a7a34" ] } ], "mendeley" : { "formattedCitation" : "(Bright et al., 2017)", "manualFormatting" : "(Bright et al., 2017", "plainTextFormattedCitation" : "(Bright et al., 2017)", "previouslyFormattedCitation" : "(Bright et al., 2017)" }, "properties" : { "noteIndex" : 0 }, "schema" : "https://github.com/citation-style-language/schema/raw/master/csl-citation.json" }</w:delInstrText>
        </w:r>
        <w:r w:rsidRPr="00D424AA" w:rsidDel="00BC4EAE">
          <w:rPr>
            <w:rFonts w:cs="Times New Roman"/>
            <w:lang w:val="en-GB"/>
          </w:rPr>
          <w:fldChar w:fldCharType="separate"/>
        </w:r>
        <w:r w:rsidR="00A26296" w:rsidRPr="00BC4EAE" w:rsidDel="00BC4EAE">
          <w:rPr>
            <w:rFonts w:cs="Times New Roman"/>
            <w:noProof/>
            <w:lang w:val="en-GB"/>
          </w:rPr>
          <w:delText>(Bright et al., 2017</w:delText>
        </w:r>
        <w:r w:rsidRPr="00D424AA" w:rsidDel="00BC4EAE">
          <w:rPr>
            <w:rFonts w:cs="Times New Roman"/>
            <w:lang w:val="en-GB"/>
          </w:rPr>
          <w:fldChar w:fldCharType="end"/>
        </w:r>
        <w:commentRangeEnd w:id="890"/>
        <w:r w:rsidR="00A26296" w:rsidDel="00BC4EAE">
          <w:rPr>
            <w:rStyle w:val="Marquedecommentaire"/>
          </w:rPr>
          <w:commentReference w:id="890"/>
        </w:r>
        <w:r w:rsidRPr="00841A35" w:rsidDel="00BC4EAE">
          <w:rPr>
            <w:rFonts w:cs="Times New Roman"/>
            <w:lang w:val="en-GB"/>
          </w:rPr>
          <w:delText xml:space="preserve">; </w:delText>
        </w:r>
        <w:commentRangeStart w:id="892"/>
        <w:r w:rsidRPr="00D424AA" w:rsidDel="00BC4EAE">
          <w:rPr>
            <w:rFonts w:cs="Times New Roman"/>
            <w:lang w:val="en-GB"/>
          </w:rPr>
          <w:fldChar w:fldCharType="begin" w:fldLock="1"/>
        </w:r>
        <w:r w:rsidR="00FF6231" w:rsidDel="00BC4EAE">
          <w:rPr>
            <w:rFonts w:cs="Times New Roman"/>
            <w:lang w:val="en-GB"/>
          </w:rPr>
          <w:delInstrText>ADDIN CSL_CITATION { "citationItems" : [ { "id" : "ITEM-1", "itemData" : { "DOI" : "10.1890/12-1705.1", "ISSN" : "0012-9615", "author" : [ { "dropping-particle" : "", "family" : "Zhao", "given" : "Kaiguang", "non-dropping-particle" : "", "parse-names" : false, "suffix" : "" }, { "dropping-particle" : "", "family" : "Jackson", "given" : "Robert B.", "non-dropping-particle" : "", "parse-names" : false, "suffix" : "" } ], "container-title" : "Ecological Monographs", "id" : "ITEM-1", "issue" : "2", "issued" : { "date-parts" : [ [ "2014", "5" ] ] }, "page" : "329-353", "title" : "Biophysical forcings of land-use changes from potential forestry activities in North America", "translator" : [ { "dropping-particle" : "", "family" : "S3293", "given" : "", "non-dropping-particle" : "", "parse-names" : false, "suffix" : "" } ], "type" : "article-journal", "volume" : "84" }, "uris" : [ "http://www.mendeley.com/documents/?uuid=2c55691c-3f79-43ad-bbf3-5921cf36525e" ] } ], "mendeley" : { "formattedCitation" : "(Zhao and Jackson, 2014)", "manualFormatting" : "Zhao and Jackson, 2014", "plainTextFormattedCitation" : "(Zhao and Jackson, 2014)", "previouslyFormattedCitation" : "(Zhao and Jackson, 2014)" }, "properties" : { "noteIndex" : 0 }, "schema" : "https://github.com/citation-style-language/schema/raw/master/csl-citation.json" }</w:delInstrText>
        </w:r>
        <w:r w:rsidRPr="00D424AA" w:rsidDel="00BC4EAE">
          <w:rPr>
            <w:rFonts w:cs="Times New Roman"/>
            <w:lang w:val="en-GB"/>
          </w:rPr>
          <w:fldChar w:fldCharType="separate"/>
        </w:r>
        <w:r w:rsidR="00A26296" w:rsidDel="00BC4EAE">
          <w:rPr>
            <w:rFonts w:cs="Times New Roman"/>
            <w:noProof/>
            <w:lang w:val="en-GB"/>
          </w:rPr>
          <w:delText>Zhao and Jackson, 2014</w:delText>
        </w:r>
        <w:r w:rsidRPr="00D424AA" w:rsidDel="00BC4EAE">
          <w:rPr>
            <w:rFonts w:cs="Times New Roman"/>
            <w:lang w:val="en-GB"/>
          </w:rPr>
          <w:fldChar w:fldCharType="end"/>
        </w:r>
        <w:commentRangeEnd w:id="892"/>
        <w:r w:rsidR="00A26296" w:rsidDel="00BC4EAE">
          <w:rPr>
            <w:rStyle w:val="Marquedecommentaire"/>
          </w:rPr>
          <w:commentReference w:id="892"/>
        </w:r>
        <w:r w:rsidRPr="00841A35" w:rsidDel="00BC4EAE">
          <w:rPr>
            <w:rFonts w:cs="Times New Roman"/>
            <w:lang w:val="en-GB"/>
          </w:rPr>
          <w:delText xml:space="preserve">; </w:delText>
        </w:r>
        <w:commentRangeStart w:id="893"/>
        <w:r w:rsidRPr="00D424AA" w:rsidDel="00BC4EAE">
          <w:rPr>
            <w:rFonts w:cs="Times New Roman"/>
            <w:lang w:val="en-GB"/>
          </w:rPr>
          <w:fldChar w:fldCharType="begin" w:fldLock="1"/>
        </w:r>
        <w:r w:rsidR="00FF6231" w:rsidDel="00BC4EAE">
          <w:rPr>
            <w:rFonts w:cs="Times New Roman"/>
            <w:lang w:val="en-GB"/>
          </w:rPr>
          <w:delInstrText>ADDIN CSL_CITATION { "citationItems" : [ { "id" : "ITEM-1", "itemData" : { "DOI" : "10.1186/1750-0680-8-3", "ISSN" : "1750-0680", "author" : [ { "dropping-particle" : "", "family" : "G\u00e1los", "given" : "Borb\u00e1la", "non-dropping-particle" : "", "parse-names" : false, "suffix" : "" }, { "dropping-particle" : "", "family" : "Hagemann", "given" : "Stefan", "non-dropping-particle" : "", "parse-names" : false, "suffix" : "" }, { "dropping-particle" : "", "family" : "H\u00e4nsler", "given" : "Andreas", "non-dropping-particle" : "", "parse-names" : false, "suffix" : "" }, { "dropping-particle" : "", "family" : "Kindermann", "given" : "Georg", "non-dropping-particle" : "", "parse-names" : false, "suffix" : "" }, { "dropping-particle" : "", "family" : "Rechid", "given" : "Diana", "non-dropping-particle" : "", "parse-names" : false, "suffix" : "" }, { "dropping-particle" : "", "family" : "Sieck", "given" : "Kevin", "non-dropping-particle" : "", "parse-names" : false, "suffix" : "" }, { "dropping-particle" : "", "family" : "Teichmann", "given" : "Claas", "non-dropping-particle" : "", "parse-names" : false, "suffix" : "" }, { "dropping-particle" : "", "family" : "Jacob", "given" : "Daniela", "non-dropping-particle" : "", "parse-names" : false, "suffix" : "" } ], "container-title" : "Carbon Balance and Management", "id" : "ITEM-1", "issue" : "1", "issued" : { "date-parts" : [ [ "2013", "12", "1" ] ] }, "page" : "3", "title" : "Case study for the assessment of the biogeophysical effects of a potential afforestation in Europe", "translator" : [ { "dropping-particle" : "", "family" : "S3296", "given" : "", "non-dropping-particle" : "", "parse-names" : false, "suffix" : "" } ], "type" : "article-journal", "volume" : "8" }, "uris" : [ "http://www.mendeley.com/documents/?uuid=8068bb6e-a877-47bd-a799-6111e7eea6df" ] }, { "id" : "ITEM-2", "itemData" : { "DOI" : "10.1088/1748-9326/6/4/044010", "ISSN" : "1748-9326", "author" : [ { "dropping-particle" : "", "family" : "G\u00e1los", "given" : "Borb\u00e1la", "non-dropping-particle" : "", "parse-names" : false, "suffix" : "" }, { "dropping-particle" : "", "family" : "M\u00e1ty\u00e1s", "given" : "Csaba", "non-dropping-particle" : "", "parse-names" : false, "suffix" : "" }, { "dropping-particle" : "", "family" : "Jacob", "given" : "Daniela", "non-dropping-particle" : "", "parse-names" : false, "suffix" : "" } ], "container-title" : "Environmental Research Letters", "id" : "ITEM-2", "issue" : "4", "issued" : { "date-parts" : [ [ "2011", "10", "1" ] ] }, "page" : "044010", "title" : "Regional characteristics of climate change altering effects of afforestation", "translator" : [ { "dropping-particle" : "", "family" : "S3295", "given" : "", "non-dropping-particle" : "", "parse-names" : false, "suffix" : "" } ], "type" : "article-journal", "volume" : "6" }, "uris" : [ "http://www.mendeley.com/documents/?uuid=8b23b0ca-f0fb-4584-8a9c-6c3ebd8d8e87" ] } ], "mendeley" : { "formattedCitation" : "(G\u00e1los et al., 2011, 2013)", "manualFormatting" : "G\u00e1los et al., 2011, 2013", "plainTextFormattedCitation" : "(G\u00e1los et al., 2011, 2013)", "previouslyFormattedCitation" : "(G\u00e1los et al., 2011, 2013)" }, "properties" : { "noteIndex" : 0 }, "schema" : "https://github.com/citation-style-language/schema/raw/master/csl-citation.json" }</w:delInstrText>
        </w:r>
        <w:r w:rsidRPr="00D424AA" w:rsidDel="00BC4EAE">
          <w:rPr>
            <w:rFonts w:cs="Times New Roman"/>
            <w:lang w:val="en-GB"/>
          </w:rPr>
          <w:fldChar w:fldCharType="separate"/>
        </w:r>
        <w:r w:rsidR="00A26296" w:rsidDel="00BC4EAE">
          <w:rPr>
            <w:rFonts w:cs="Times New Roman"/>
            <w:noProof/>
            <w:lang w:val="nb-NO"/>
          </w:rPr>
          <w:delText>Gálos et al., 2011, 2013</w:delText>
        </w:r>
        <w:r w:rsidRPr="00D424AA" w:rsidDel="00BC4EAE">
          <w:rPr>
            <w:rFonts w:cs="Times New Roman"/>
            <w:lang w:val="en-GB"/>
          </w:rPr>
          <w:fldChar w:fldCharType="end"/>
        </w:r>
        <w:commentRangeEnd w:id="893"/>
        <w:r w:rsidR="00A26296" w:rsidDel="00BC4EAE">
          <w:rPr>
            <w:rStyle w:val="Marquedecommentaire"/>
          </w:rPr>
          <w:commentReference w:id="893"/>
        </w:r>
        <w:r w:rsidRPr="00841A35" w:rsidDel="00BC4EAE">
          <w:rPr>
            <w:rFonts w:cs="Times New Roman"/>
            <w:lang w:val="nb-NO"/>
          </w:rPr>
          <w:delText xml:space="preserve">; </w:delText>
        </w:r>
        <w:commentRangeStart w:id="894"/>
        <w:r w:rsidRPr="00D424AA" w:rsidDel="00BC4EAE">
          <w:rPr>
            <w:rFonts w:cs="Times New Roman"/>
            <w:lang w:val="en-GB"/>
          </w:rPr>
          <w:fldChar w:fldCharType="begin" w:fldLock="1"/>
        </w:r>
        <w:r w:rsidR="00FF6231" w:rsidDel="00BC4EAE">
          <w:rPr>
            <w:rFonts w:cs="Times New Roman"/>
            <w:lang w:val="nb-NO"/>
          </w:rPr>
          <w:delInstrText>ADDIN CSL_CITATION { "citationItems" : [ { "id" : "ITEM-1", "itemData" : { "DOI" : "10.1111/geb.12013", "ISSN" : "1466822X", "author" : [ { "dropping-particle" : "", "family" : "Wickham", "given" : "James D.", "non-dropping-particle" : "", "parse-names" : false, "suffix" : "" }, { "dropping-particle" : "", "family" : "Wade", "given" : "Timothy G.", "non-dropping-particle" : "", "parse-names" : false, "suffix" : "" }, { "dropping-particle" : "", "family" : "Riitters", "given" : "Kurt H.", "non-dropping-particle" : "", "parse-names" : false, "suffix" : "" } ], "container-title" : "Global Ecology and Biogeography", "editor" : [ { "dropping-particle" : "", "family" : "Pe\u00f1uelas", "given" : "Josep", "non-dropping-particle" : "", "parse-names" : false, "suffix" : "" } ], "id" : "ITEM-1", "issue" : "5", "issued" : { "date-parts" : [ [ "2013", "5" ] ] }, "page" : "620-629", "title" : "Empirical analysis of the influence of forest extent on annual and seasonal surface temperatures for the continental United States", "translator" : [ { "dropping-particle" : "", "family" : "S3297", "given" : "", "non-dropping-particle" : "", "parse-names" : false, "suffix" : "" } ], "type" : "article-journal", "volume" : "22" }, "uris" : [ "http://www.mendeley.com/documents/?uuid=42736eb2-aee6-4e69-8de5-244ac67388ac" ] } ], "mendeley" : { "formattedCitation" : "(Wickham et al., 2013)", "manualFormatting" : "Wickham et al., 2013", "plainTextFormattedCitation" : "(Wickham et al., 2013)", "previouslyFormattedCitation" : "(Wickham et al., 2013)" }, "properties" : { "noteIndex" : 0 }, "schema" : "https://github.com/citation-style-language/schema/raw/master/csl-citation.json" }</w:delInstrText>
        </w:r>
        <w:r w:rsidRPr="00D424AA" w:rsidDel="00BC4EAE">
          <w:rPr>
            <w:rFonts w:cs="Times New Roman"/>
            <w:lang w:val="en-GB"/>
          </w:rPr>
          <w:fldChar w:fldCharType="separate"/>
        </w:r>
        <w:r w:rsidR="00A26296" w:rsidDel="00BC4EAE">
          <w:rPr>
            <w:rFonts w:cs="Times New Roman"/>
            <w:noProof/>
            <w:lang w:val="nb-NO"/>
          </w:rPr>
          <w:delText>Wickham et al., 2013</w:delText>
        </w:r>
        <w:r w:rsidRPr="00D424AA" w:rsidDel="00BC4EAE">
          <w:rPr>
            <w:rFonts w:cs="Times New Roman"/>
            <w:lang w:val="en-GB"/>
          </w:rPr>
          <w:fldChar w:fldCharType="end"/>
        </w:r>
        <w:commentRangeEnd w:id="894"/>
        <w:r w:rsidR="00A26296" w:rsidDel="00BC4EAE">
          <w:rPr>
            <w:rStyle w:val="Marquedecommentaire"/>
          </w:rPr>
          <w:commentReference w:id="894"/>
        </w:r>
        <w:r w:rsidRPr="00841A35" w:rsidDel="00BC4EAE">
          <w:rPr>
            <w:rFonts w:cs="Times New Roman"/>
            <w:lang w:val="nb-NO"/>
          </w:rPr>
          <w:delText xml:space="preserve">; </w:delText>
        </w:r>
        <w:commentRangeStart w:id="895"/>
        <w:r w:rsidRPr="00D424AA" w:rsidDel="00BC4EAE">
          <w:rPr>
            <w:rFonts w:cs="Times New Roman"/>
            <w:lang w:val="en-GB"/>
          </w:rPr>
          <w:fldChar w:fldCharType="begin" w:fldLock="1"/>
        </w:r>
        <w:r w:rsidR="00FF6231" w:rsidDel="00BC4EAE">
          <w:rPr>
            <w:rFonts w:cs="Times New Roman"/>
            <w:lang w:val="nb-NO"/>
          </w:rPr>
          <w:delInstrText>ADDIN CSL_CITATION { "citationItems" : [ { "id" : "ITEM-1", "itemData" : { "DOI" : "10.3390/f8120499", "ISSN" : "1999-4907", "author" : [ { "dropping-particle" : "", "family" : "Ahlswede", "given" : "Benjamin", "non-dropping-particle" : "", "parse-names" : false, "suffix" : "" }, { "dropping-particle" : "", "family" : "Thomas", "given" : "R. Quinn", "non-dropping-particle" : "", "parse-names" : false, "suffix" : "" } ], "container-title" : "Forests", "id" : "ITEM-1", "issue" : "12", "issued" : { "date-parts" : [ [ "2017", "12", "13" ] ] }, "page" : "499", "title" : "Community Earth System Model Simulations Reveal the Relative Importance of Afforestation and Forest Management to Surface Temperature in Eastern North America", "translator" : [ { "dropping-particle" : "", "family" : "S3298", "given" : "", "non-dropping-particle" : "", "parse-names" : false, "suffix" : "" } ], "type" : "article-journal", "volume" : "8" }, "uris" : [ "http://www.mendeley.com/documents/?uuid=b6b9978e-bf23-4e6d-9700-4f77f6298006" ] } ], "mendeley" : { "formattedCitation" : "(Ahlswede and Thomas, 2017)", "manualFormatting" : "Ahlswede and Thomas, 2017", "plainTextFormattedCitation" : "(Ahlswede and Thomas, 2017)", "previouslyFormattedCitation" : "(Ahlswede and Thomas, 2017)" }, "properties" : { "noteIndex" : 0 }, "schema" : "https://github.com/citation-style-language/schema/raw/master/csl-citation.json" }</w:delInstrText>
        </w:r>
        <w:r w:rsidRPr="00D424AA" w:rsidDel="00BC4EAE">
          <w:rPr>
            <w:rFonts w:cs="Times New Roman"/>
            <w:lang w:val="en-GB"/>
          </w:rPr>
          <w:fldChar w:fldCharType="separate"/>
        </w:r>
        <w:r w:rsidR="00A26296" w:rsidDel="00BC4EAE">
          <w:rPr>
            <w:rFonts w:cs="Times New Roman"/>
            <w:noProof/>
            <w:lang w:val="nb-NO"/>
          </w:rPr>
          <w:delText>Ahlswede and Thomas, 2017</w:delText>
        </w:r>
        <w:r w:rsidRPr="00D424AA" w:rsidDel="00BC4EAE">
          <w:rPr>
            <w:rFonts w:cs="Times New Roman"/>
            <w:lang w:val="en-GB"/>
          </w:rPr>
          <w:fldChar w:fldCharType="end"/>
        </w:r>
        <w:commentRangeEnd w:id="895"/>
        <w:r w:rsidR="00A26296" w:rsidDel="00BC4EAE">
          <w:rPr>
            <w:rStyle w:val="Marquedecommentaire"/>
          </w:rPr>
          <w:commentReference w:id="895"/>
        </w:r>
        <w:r w:rsidRPr="00841A35" w:rsidDel="00BC4EAE">
          <w:rPr>
            <w:rFonts w:cs="Times New Roman"/>
            <w:lang w:val="nb-NO"/>
          </w:rPr>
          <w:delText xml:space="preserve">; </w:delText>
        </w:r>
        <w:commentRangeStart w:id="896"/>
        <w:r w:rsidRPr="00D424AA" w:rsidDel="00BC4EAE">
          <w:rPr>
            <w:rFonts w:cs="Times New Roman"/>
            <w:lang w:val="en-GB"/>
          </w:rPr>
          <w:fldChar w:fldCharType="begin" w:fldLock="1"/>
        </w:r>
        <w:r w:rsidR="00FF6231" w:rsidDel="00BC4EAE">
          <w:rPr>
            <w:rFonts w:cs="Times New Roman"/>
            <w:lang w:val="nb-NO"/>
          </w:rPr>
          <w:delInstrText>ADDIN CSL_CITATION { "citationItems" : [ { "id" : "ITEM-1", "itemData" : { "DOI" : "10.1038/nclimate1346", "ISSN" : "1758-678X", "author" : [ { "dropping-particle" : "", "family" : "Anderson-Teixeira", "given" : "Kristina J.", "non-dropping-particle" : "", "parse-names" : false, "suffix" : "" }, { "dropping-particle" : "", "family" : "Snyder", "given" : "Peter K.", "non-dropping-particle" : "", "parse-names" : false, "suffix" : "" }, { "dropping-particle" : "", "family" : "Twine", "given" : "Tracy E.", "non-dropping-particle" : "", "parse-names" : false, "suffix" : "" }, { "dropping-particle" : "V.", "family" : "Cuadra", "given" : "Santiago", "non-dropping-particle" : "", "parse-names" : false, "suffix" : "" }, { "dropping-particle" : "", "family" : "Costa", "given" : "Marcos H.", "non-dropping-particle" : "", "parse-names" : false, "suffix" : "" }, { "dropping-particle" : "", "family" : "DeLucia", "given" : "Evan H.", "non-dropping-particle" : "", "parse-names" : false, "suffix" : "" } ], "container-title" : "Nature Climate Change", "id" : "ITEM-1", "issue" : "3", "issued" : { "date-parts" : [ [ "2012", "3", "10" ] ] }, "page" : "177-181", "title" : "Climate-regulation services of natural and agricultural ecoregions of the Americas", "translator" : [ { "dropping-particle" : "", "family" : "S3486", "given" : "", "non-dropping-particle" : "", "parse-names" : false, "suffix" : "" } ], "type" : "article-journal", "volume" : "2" }, "uris" : [ "http://www.mendeley.com/documents/?uuid=84c42db2-48b7-4b98-913c-f0eaed16263d" ] } ], "mendeley" : { "formattedCitation" : "(Anderson-Teixeira et al., 2012)", "manualFormatting" : "Anderson-Teixeira et al., 2012", "plainTextFormattedCitation" : "(Anderson-Teixeira et al., 2012)", "previouslyFormattedCitation" : "(Anderson-Teixeira et al., 2012)" }, "properties" : { "noteIndex" : 0 }, "schema" : "https://github.com/citation-style-language/schema/raw/master/csl-citation.json" }</w:delInstrText>
        </w:r>
        <w:r w:rsidRPr="00D424AA" w:rsidDel="00BC4EAE">
          <w:rPr>
            <w:rFonts w:cs="Times New Roman"/>
            <w:lang w:val="en-GB"/>
          </w:rPr>
          <w:fldChar w:fldCharType="separate"/>
        </w:r>
        <w:r w:rsidR="00A26296" w:rsidDel="00BC4EAE">
          <w:rPr>
            <w:rFonts w:cs="Times New Roman"/>
            <w:noProof/>
            <w:lang w:val="nb-NO"/>
          </w:rPr>
          <w:delText>Anderson-Teixeira et al., 2012</w:delText>
        </w:r>
        <w:r w:rsidRPr="00D424AA" w:rsidDel="00BC4EAE">
          <w:rPr>
            <w:rFonts w:cs="Times New Roman"/>
            <w:lang w:val="en-GB"/>
          </w:rPr>
          <w:fldChar w:fldCharType="end"/>
        </w:r>
        <w:commentRangeEnd w:id="896"/>
        <w:r w:rsidR="00A26296" w:rsidDel="00BC4EAE">
          <w:rPr>
            <w:rStyle w:val="Marquedecommentaire"/>
          </w:rPr>
          <w:commentReference w:id="896"/>
        </w:r>
        <w:r w:rsidRPr="00841A35" w:rsidDel="00BC4EAE">
          <w:rPr>
            <w:rFonts w:cs="Times New Roman"/>
            <w:lang w:val="nb-NO"/>
          </w:rPr>
          <w:delText xml:space="preserve">; </w:delText>
        </w:r>
        <w:commentRangeStart w:id="897"/>
        <w:r w:rsidRPr="00D424AA" w:rsidDel="00BC4EAE">
          <w:rPr>
            <w:rFonts w:cs="Times New Roman"/>
            <w:lang w:val="en-GB"/>
          </w:rPr>
          <w:fldChar w:fldCharType="begin" w:fldLock="1"/>
        </w:r>
        <w:r w:rsidR="00FF6231" w:rsidDel="00BC4EAE">
          <w:rPr>
            <w:rFonts w:cs="Times New Roman"/>
            <w:lang w:val="nb-NO"/>
          </w:rPr>
          <w:delInstrText>ADDIN CSL_CITATION { "citationItems" : [ { "id" : "ITEM-1", "itemData" : { "DOI" : "10.1890/090179", "ISSN" : "1540-9295", "author" : [ { "dropping-particle" : "", "family" : "Anderson", "given" : "Ray G", "non-dropping-particle" : "", "parse-names" : false, "suffix" : "" }, { "dropping-particle" : "", "family" : "Canadell", "given" : "Josep G", "non-dropping-particle" : "", "parse-names" : false, "suffix" : "" }, { "dropping-particle" : "", "family" : "Randerson", "given" : "James T", "non-dropping-particle" : "", "parse-names" : false, "suffix" : "" }, { "dropping-particle" : "", "family" : "Jackson", "given" : "Robert B", "non-dropping-particle" : "", "parse-names" : false, "suffix" : "" }, { "dropping-particle" : "", "family" : "Hungate", "given" : "Bruce A", "non-dropping-particle" : "", "parse-names" : false, "suffix" : "" }, { "dropping-particle" : "", "family" : "Baldocchi", "given" : "Dennis D", "non-dropping-particle" : "", "parse-names" : false, "suffix" : "" }, { "dropping-particle" : "", "family" : "Ban-Weiss", "given" : "George A", "non-dropping-particle" : "", "parse-names" : false, "suffix" : "" }, { "dropping-particle" : "", "family" : "Bonan", "given" : "Gordon B", "non-dropping-particle" : "", "parse-names" : false, "suffix" : "" }, { "dropping-particle" : "", "family" : "Caldeira", "given" : "Ken", "non-dropping-particle" : "", "parse-names" : false, "suffix" : "" }, { "dropping-particle" : "", "family" : "Cao", "given" : "Long", "non-dropping-particle" : "", "parse-names" : false, "suffix" : "" }, { "dropping-particle" : "", "family" : "Diffenbaugh", "given" : "Noah S", "non-dropping-particle" : "", "parse-names" : false, "suffix" : "" }, { "dropping-particle" : "", "family" : "Gurney", "given" : "Kevin R", "non-dropping-particle" : "", "parse-names" : false, "suffix" : "" }, { "dropping-particle" : "", "family" : "Kueppers", "given" : "Lara M", "non-dropping-particle" : "", "parse-names" : false, "suffix" : "" }, { "dropping-particle" : "", "family" : "Law", "given" : "Beverly E", "non-dropping-particle" : "", "parse-names" : false, "suffix" : "" }, { "dropping-particle" : "", "family" : "Luyssaert", "given" : "Sebastiaan", "non-dropping-particle" : "", "parse-names" : false, "suffix" : "" }, { "dropping-particle" : "", "family" : "O'Halloran", "given" : "Thomas L", "non-dropping-particle" : "", "parse-names" : false, "suffix" : "" } ], "container-title" : "Frontiers in Ecology and the Environment", "id" : "ITEM-1", "issue" : "3", "issued" : { "date-parts" : [ [ "2011", "4", "8" ] ] }, "page" : "174-182", "title" : "Biophysical considerations in forestry for climate protection", "translator" : [ { "dropping-particle" : "", "family" : "S3299", "given" : "", "non-dropping-particle" : "", "parse-names" : false, "suffix" : "" } ], "type" : "article-journal", "volume" : "9" }, "uris" : [ "http://www.mendeley.com/documents/?uuid=5acf3854-7f9c-4576-a623-72aba7ac110a" ] } ], "mendeley" : { "formattedCitation" : "(Anderson et al., 2011)", "manualFormatting" : "Anderson et al., 2011", "plainTextFormattedCitation" : "(Anderson et al., 2011)", "previouslyFormattedCitation" : "(Anderson et al., 2011)" }, "properties" : { "noteIndex" : 0 }, "schema" : "https://github.com/citation-style-language/schema/raw/master/csl-citation.json" }</w:delInstrText>
        </w:r>
        <w:r w:rsidRPr="00D424AA" w:rsidDel="00BC4EAE">
          <w:rPr>
            <w:rFonts w:cs="Times New Roman"/>
            <w:lang w:val="en-GB"/>
          </w:rPr>
          <w:fldChar w:fldCharType="separate"/>
        </w:r>
        <w:r w:rsidR="00A26296" w:rsidDel="00BC4EAE">
          <w:rPr>
            <w:rFonts w:cs="Times New Roman"/>
            <w:noProof/>
            <w:lang w:val="nb-NO"/>
          </w:rPr>
          <w:delText>Anderson et al., 2011</w:delText>
        </w:r>
        <w:r w:rsidRPr="00D424AA" w:rsidDel="00BC4EAE">
          <w:rPr>
            <w:rFonts w:cs="Times New Roman"/>
            <w:lang w:val="en-GB"/>
          </w:rPr>
          <w:fldChar w:fldCharType="end"/>
        </w:r>
        <w:commentRangeEnd w:id="897"/>
        <w:r w:rsidR="00A26296" w:rsidDel="00BC4EAE">
          <w:rPr>
            <w:rStyle w:val="Marquedecommentaire"/>
          </w:rPr>
          <w:commentReference w:id="897"/>
        </w:r>
        <w:r w:rsidRPr="00841A35" w:rsidDel="00BC4EAE">
          <w:rPr>
            <w:rFonts w:cs="Times New Roman"/>
            <w:lang w:val="nb-NO"/>
          </w:rPr>
          <w:delText xml:space="preserve">; </w:delText>
        </w:r>
        <w:commentRangeStart w:id="898"/>
        <w:r w:rsidRPr="00D424AA" w:rsidDel="00BC4EAE">
          <w:rPr>
            <w:rFonts w:cs="Times New Roman"/>
            <w:lang w:val="en-GB"/>
          </w:rPr>
          <w:fldChar w:fldCharType="begin" w:fldLock="1"/>
        </w:r>
        <w:r w:rsidR="00FF6231" w:rsidDel="00BC4EAE">
          <w:rPr>
            <w:rFonts w:cs="Times New Roman"/>
            <w:lang w:val="nb-NO"/>
          </w:rPr>
          <w:delInstrText>ADDIN CSL_CITATION { "citationItems" : [ { "id" : "ITEM-1", "itemData" : { "DOI" : "10.1175/JCLI-D-11-00317.1", "ISSN" : "0894-8755", "abstract" : "Afforestation has been proposed as a climate change mitigation strategy by sequestrating atmospheric carbon dioxide. With the goal of increasing carbon sequestration, a Congressional project has been planned to afforest about 18 million acres by 2020 in the Southeast United States (SEUS), the Great Lake states, and the Corn Belt states. However, biophysical feedbacks of afforestation have the potential to counter the beneficial climatic consequences of carbon sequestration. To assess the potential biophysical effects of afforestation over the SEUS, the authors designed a set of initial value ensemble experiments and long-term quasi-equilibrium experiments in a fully coupled Community Climate System Model, version 3.5 (CCSM3.5). Model results show that afforestation over the SEUS not only has a local cooling effect in boreal summer [June\u2013August (JJA)] at short and long time scales but also induces remote warming over adjacent regions of the SEUS at long time scales. Precipitation, in response to afforestation, increases over the SEUS (local effect) and decreases over adjacent regions (remote effect) in JJA. The local surface cooling and increase in precipitation over SEUS in JJA are hydrologically driven by the changes in evapotranspiration and latent heat flux. The remote surface warming and decrease in precipitation over adjacent regions are adiabatically induced by anomalous subsidence. Our results suggest that the planned afforestation efforts should be developed carefully by taking account of short-term (local) and long-term (remote) biophysical effects of afforestation.", "author" : [ { "dropping-particle" : "", "family" : "Chen", "given" : "Guang-Shan", "non-dropping-particle" : "", "parse-names" : false, "suffix" : "" }, { "dropping-particle" : "", "family" : "Notaro", "given" : "Michael", "non-dropping-particle" : "", "parse-names" : false, "suffix" : "" }, { "dropping-particle" : "", "family" : "Liu", "given" : "Zhengyu", "non-dropping-particle" : "", "parse-names" : false, "suffix" : "" }, { "dropping-particle" : "", "family" : "Liu", "given" : "Yongqiang", "non-dropping-particle" : "", "parse-names" : false, "suffix" : "" } ], "container-title" : "Journal of Climate", "id" : "ITEM-1", "issue" : "13", "issued" : { "date-parts" : [ [ "2012", "7", "1" ] ] }, "page" : "4511-4522", "title" : "Simulated Local and Remote Biophysical Effects of Afforestation over the Southeast United States in Boreal Summer", "translator" : [ { "dropping-particle" : "", "family" : "S3488", "given" : "", "non-dropping-particle" : "", "parse-names" : false, "suffix" : "" } ], "type" : "article-journal", "volume" : "25" }, "uris" : [ "http://www.mendeley.com/documents/?uuid=8e53b3a5-d614-4b02-95c7-84dd0d1653ad" ] } ], "mendeley" : { "formattedCitation" : "(Chen et al., 2012)", "manualFormatting" : "Chen et al., 2012", "plainTextFormattedCitation" : "(Chen et al., 2012)", "previouslyFormattedCitation" : "(Chen et al., 2012)" }, "properties" : { "noteIndex" : 0 }, "schema" : "https://github.com/citation-style-language/schema/raw/master/csl-citation.json" }</w:delInstrText>
        </w:r>
        <w:r w:rsidRPr="00D424AA" w:rsidDel="00BC4EAE">
          <w:rPr>
            <w:rFonts w:cs="Times New Roman"/>
            <w:lang w:val="en-GB"/>
          </w:rPr>
          <w:fldChar w:fldCharType="separate"/>
        </w:r>
        <w:r w:rsidR="00A26296" w:rsidDel="00BC4EAE">
          <w:rPr>
            <w:rFonts w:cs="Times New Roman"/>
            <w:noProof/>
            <w:lang w:val="nb-NO"/>
          </w:rPr>
          <w:delText>Chen et al., 2012</w:delText>
        </w:r>
        <w:r w:rsidRPr="00D424AA" w:rsidDel="00BC4EAE">
          <w:rPr>
            <w:rFonts w:cs="Times New Roman"/>
            <w:lang w:val="en-GB"/>
          </w:rPr>
          <w:fldChar w:fldCharType="end"/>
        </w:r>
        <w:commentRangeEnd w:id="898"/>
        <w:r w:rsidR="00A26296" w:rsidDel="00BC4EAE">
          <w:rPr>
            <w:rStyle w:val="Marquedecommentaire"/>
          </w:rPr>
          <w:commentReference w:id="898"/>
        </w:r>
        <w:r w:rsidRPr="00841A35" w:rsidDel="00BC4EAE">
          <w:rPr>
            <w:rFonts w:cs="Times New Roman"/>
            <w:lang w:val="nb-NO"/>
          </w:rPr>
          <w:delText xml:space="preserve">; </w:delText>
        </w:r>
        <w:commentRangeStart w:id="899"/>
        <w:r w:rsidRPr="00D424AA" w:rsidDel="00BC4EAE">
          <w:rPr>
            <w:rFonts w:cs="Times New Roman"/>
            <w:lang w:val="en-GB"/>
          </w:rPr>
          <w:fldChar w:fldCharType="begin" w:fldLock="1"/>
        </w:r>
        <w:r w:rsidR="00FF6231" w:rsidDel="00BC4EAE">
          <w:rPr>
            <w:rFonts w:cs="Times New Roman"/>
            <w:lang w:val="nb-NO"/>
          </w:rPr>
          <w:delInstrText>ADDIN CSL_CITATION { "citationItems" : [ { "id" : "ITEM-1", "itemData" : { "DOI" : "10.1175/EI-D-17-0033.1", "ISSN" : "1087-3562", "abstract" : "Changes in vegetation are known to have an impact on climate via biogeophysical effects such as changes in albedo and heat fluxes. Here, the effects of maximum afforestation and deforestation are studied over Europe. This is done by comparing three regional climate model simulations\u2014one with present-day vegetation, one with maximum afforestation, and one with maximum deforestation. In general, afforestation leads to more evapotranspiration (ET), which leads to decreased near-surface temperature, whereas deforestation leads to less ET, which leads to increased temperature. There are exceptions, mainly in regions with little water available for ET. In such regions, changes in albedo are relatively more important for temperature. The simulated biogeophysical effect on seasonal mean temperature varies between 0.5\u00b0 and 3\u00b0C across Europe. The effect on minimum and maximum temperature is larger than that on mean temperature. Increased (decreased) mean temperature is associated with an even larger increase (decrease) in maximum summer (minimum winter) temperature. The effect on precipitation is found to be small. Two additional simulations in which vegetation is changed in only one-half of the domain were also performed. These simulations show that the climatic effects from changed vegetation in Europe are local. The results imply that vegetation changes have had, and will have, a significant impact on local climate in Europe; the climatic response is comparable to climate change under RCP2.6. Therefore, effects from vegetation change should be taken into account when simulating past, present, and future climate for this region. The results also imply that vegetation changes could be used to mitigate local climate change.", "author" : [ { "dropping-particle" : "", "family" : "Strandberg", "given" : "G.", "non-dropping-particle" : "", "parse-names" : false, "suffix" : "" }, { "dropping-particle" : "", "family" : "Kjellstr\u00f6m", "given" : "E.", "non-dropping-particle" : "", "parse-names" : false, "suffix" : "" } ], "container-title" : "Earth Interactions", "id" : "ITEM-1", "issue" : "1", "issued" : { "date-parts" : [ [ "2019", "2", "1" ] ] }, "page" : "1-27", "title" : "Climate Impacts from Afforestation and Deforestation in Europe", "translator" : [ { "dropping-particle" : "", "family" : "S3487", "given" : "", "non-dropping-particle" : "", "parse-names" : false, "suffix" : "" } ], "type" : "article-journal", "volume" : "23" }, "uris" : [ "http://www.mendeley.com/documents/?uuid=84983928-4bc9-4a7c-943d-4adca833b7c6" ] } ], "mendeley" : { "formattedCitation" : "(Strandberg and Kjellstr\u00f6m, 2019)", "manualFormatting" : "Strandberg and Kjellstr\u00f6m, 2019)", "plainTextFormattedCitation" : "(Strandberg and Kjellstr\u00f6m, 2019)", "previouslyFormattedCitation" : "(Strandberg and Kjellstr\u00f6m, 2019)" }, "properties" : { "noteIndex" : 0 }, "schema" : "https://github.com/citation-style-language/schema/raw/master/csl-citation.json" }</w:delInstrText>
        </w:r>
        <w:r w:rsidRPr="00D424AA" w:rsidDel="00BC4EAE">
          <w:rPr>
            <w:rFonts w:cs="Times New Roman"/>
            <w:lang w:val="en-GB"/>
          </w:rPr>
          <w:fldChar w:fldCharType="separate"/>
        </w:r>
        <w:r w:rsidR="00A26296" w:rsidDel="00BC4EAE">
          <w:rPr>
            <w:rFonts w:cs="Times New Roman"/>
            <w:noProof/>
            <w:lang w:val="nb-NO"/>
          </w:rPr>
          <w:delText>Strandberg and Kjellström, 2019)</w:delText>
        </w:r>
        <w:r w:rsidRPr="00D424AA" w:rsidDel="00BC4EAE">
          <w:rPr>
            <w:rFonts w:cs="Times New Roman"/>
            <w:lang w:val="en-GB"/>
          </w:rPr>
          <w:fldChar w:fldCharType="end"/>
        </w:r>
        <w:commentRangeEnd w:id="899"/>
        <w:r w:rsidR="00A26296" w:rsidDel="00BC4EAE">
          <w:rPr>
            <w:rStyle w:val="Marquedecommentaire"/>
          </w:rPr>
          <w:commentReference w:id="899"/>
        </w:r>
      </w:del>
      <w:r w:rsidR="00B95DBD" w:rsidRPr="00866A10">
        <w:rPr>
          <w:rFonts w:cs="Times New Roman"/>
          <w:lang w:val="nb-NO"/>
        </w:rPr>
        <w:t>, which</w:t>
      </w:r>
      <w:r w:rsidRPr="00866A10">
        <w:rPr>
          <w:rFonts w:cs="Times New Roman"/>
          <w:lang w:val="nb-NO"/>
        </w:rPr>
        <w:t xml:space="preserve"> has substantially con</w:t>
      </w:r>
      <w:r w:rsidRPr="006A2665">
        <w:rPr>
          <w:rFonts w:cs="Times New Roman"/>
          <w:lang w:val="en-GB"/>
        </w:rPr>
        <w:t>tributed to the warming of hot extremes in the northern mid-latitudes over the course of the 20</w:t>
      </w:r>
      <w:r w:rsidRPr="006A2665">
        <w:rPr>
          <w:rFonts w:cs="Times New Roman"/>
          <w:vertAlign w:val="superscript"/>
          <w:lang w:val="en-GB"/>
        </w:rPr>
        <w:t>th</w:t>
      </w:r>
      <w:r w:rsidRPr="006A2665">
        <w:rPr>
          <w:rFonts w:cs="Times New Roman"/>
          <w:lang w:val="en-GB"/>
        </w:rPr>
        <w:t xml:space="preserve"> century </w:t>
      </w:r>
      <w:r w:rsidRPr="00D424AA">
        <w:rPr>
          <w:rFonts w:cs="Times New Roman"/>
          <w:lang w:val="en-GB"/>
        </w:rPr>
        <w:fldChar w:fldCharType="begin" w:fldLock="1"/>
      </w:r>
      <w:r w:rsidR="00FF6231" w:rsidRPr="006A2665">
        <w:rPr>
          <w:rFonts w:cs="Times New Roman"/>
          <w:lang w:val="en-GB"/>
        </w:rPr>
        <w:instrText>ADDIN CSL_CITATION { "citationItems" : [ { "id" : "ITEM-1", "itemData" : { "DOI" : "10.1038/s41558-018-0131-z", "ISSN" : "1758-678X", "author" : [ { "dropping-particle" : "", "family" : "Lejeune", "given" : "Quentin", "non-dropping-particle" : "", "parse-names" : false, "suffix" : "" }, { "dropping-particle" : "", "family" : "Davin", "given" : "Edouard L.", "non-dropping-particle" : "", "parse-names" : false, "suffix" : "" }, { "dropping-particle" : "", "family" : "Gudmundsson", "given" : "Lukas", "non-dropping-particle" : "", "parse-names" : false, "suffix" : "" }, { "dropping-particle" : "", "family" : "Winckler", "given" : "Johannes", "non-dropping-particle" : "", "parse-names" : false, "suffix" : "" }, { "dropping-particle" : "", "family" : "Seneviratne", "given" : "Sonia I.", "non-dropping-particle" : "", "parse-names" : false, "suffix" : "" } ], "container-title" : "Nature Climate Change", "id" : "ITEM-1", "issue" : "5", "issued" : { "date-parts" : [ [ "2018", "5", "23" ] ] }, "page" : "386-390", "title" : "Historical deforestation locally increased the intensity of hot days in northern mid-latitudes", "translator" : [ { "dropping-particle" : "", "family" : "S1601", "given" : "", "non-dropping-particle" : "", "parse-names" : false, "suffix" : "" } ], "type" : "article-journal", "volume" : "8" }, "uris" :</w:instrText>
      </w:r>
      <w:r w:rsidR="00FF6231" w:rsidRPr="00127991">
        <w:rPr>
          <w:rFonts w:cs="Times New Roman"/>
          <w:lang w:val="en-US"/>
          <w:rPrChange w:id="900" w:author="Clotilde Pean" w:date="2021-08-07T15:04:00Z">
            <w:rPr>
              <w:rFonts w:cs="Times New Roman"/>
            </w:rPr>
          </w:rPrChange>
        </w:rPr>
        <w:instrText xml:space="preserve"> [ "http://www.mendeley.com/docum</w:instrText>
      </w:r>
      <w:r w:rsidR="00FF6231">
        <w:rPr>
          <w:rFonts w:cs="Times New Roman"/>
        </w:rPr>
        <w:instrText>ents/?uuid=4e693ec6-0966-479f-b1f5-bc87ca5af15e" ] } ], "mendeley" : { "formattedCitation" : "(Lejeune et al., 2018)", "plainTextFormattedCitation" : "(Lejeune et al., 2018)", "previouslyFormattedCitation" : "(Lejeune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ejeune et al., 2018)</w:t>
      </w:r>
      <w:r w:rsidRPr="00D424AA">
        <w:rPr>
          <w:rFonts w:cs="Times New Roman"/>
          <w:lang w:val="en-GB"/>
        </w:rPr>
        <w:fldChar w:fldCharType="end"/>
      </w:r>
      <w:r w:rsidRPr="00841A35">
        <w:rPr>
          <w:rFonts w:cs="Times New Roman"/>
          <w:lang w:val="en-GB"/>
        </w:rPr>
        <w:t xml:space="preserve"> and in recent years </w:t>
      </w:r>
      <w:r w:rsidRPr="00D424AA">
        <w:rPr>
          <w:rFonts w:cs="Times New Roman"/>
          <w:lang w:val="en-GB"/>
        </w:rPr>
        <w:fldChar w:fldCharType="begin" w:fldLock="1"/>
      </w:r>
      <w:r w:rsidR="00FF6231">
        <w:rPr>
          <w:rFonts w:cs="Times New Roman"/>
          <w:lang w:val="en-GB"/>
        </w:rPr>
        <w:instrText>ADDIN CSL_CITATION { "citationItems" : [ { "id" : "ITEM-1", "itemData" : { "DOI" : "10.1175/EI-D-17-0033.1", "ISSN" : "1087-3562", "abstract" : "Changes in vegetation are known to have an impact on climate via biogeophysical effects such as changes in albedo and heat fluxes. Here, the effects of maximum afforestation and deforestation are studied over Europe. This is done by comparing three regional climate model simulations\u2014one with present-day vegetation, one with maximum afforestation, and one with maximum deforestation. In general, afforestation leads to more evapotranspiration (ET), which leads to decreased near-surface temperature, whereas deforestation leads to less ET, which leads to increased temperature. There are exceptions, mainly in regions with little water available for ET. In such regions, changes in albedo are relatively more important for temperature. The simulated biogeophysical effect on seasonal mean temperature varies between 0.5\u00b0 and 3\u00b0C across Europe. The effect on minimum and maximum temperature is larger than that on mean temperature. Increased (decreased) mean temperature is associated with an even larger increase (decrease) in maximum summer (minimum winter) temperature. The effect on precipitation is found to be small. Two additional simulations in which vegetation is changed in only one-half of the domain were also performed. These simulations show that the climatic effects from changed vegetation in Europe are local. The results imply that vegetation changes have had, and will have, a significant impact on local climate in Europe; the climatic response is comparable to climate change under RCP2.6. Therefore, effects from vegetation change should be taken into account when simulating past, present, and future climate for this region. The results also imply that vegetation changes could be used to mitigate local climate change.", "author" : [ { "dropping-particle" : "", "family" : "Strandberg", "given" : "G.", "non-dropping-particle" : "", "parse-names" : false, "suffix" : "" }, { "dropping-particle" : "", "family" : "Kjellstr\u00f6m", "given" : "E.", "non-dropping-particle" : "", "parse-names" : false, "suffix" : "" } ], "container-title" : "Earth Interactions", "id" : "ITEM-1", "issue" : "1", "issued" : { "date-parts" : [ [ "2019", "2", "1" ] ] }, "page" : "1-27", "title" : "Climate Impacts from Afforestation and Deforestation in Europe", "translator" : [ { "dropping-particle" : "", "family" : "S3487", "given" : "", "non-dropping-particle" : "", "parse-names" : false, "suffix" : "" } ], "type" : "article-journal", "volume" : "23" }, "uris" : [ "http://www.mendeley.com/documents/?uuid=84983928-4bc9-4a7c-943d-4adca833b7c6" ] } ], "mendeley" : { "formattedCitation" : "(Strandberg and Kjellstr\u00f6m, 2019)", "plainTextFormattedCitation" : "(Strandberg and Kjellstr\u00f6m, 2019)", "previouslyFormattedCitation" : "(Strandberg and Kjellstr\u00f6m,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trandberg and Kjellström, 2019)</w:t>
      </w:r>
      <w:r w:rsidRPr="00D424AA">
        <w:rPr>
          <w:rFonts w:cs="Times New Roman"/>
          <w:lang w:val="en-GB"/>
        </w:rPr>
        <w:fldChar w:fldCharType="end"/>
      </w:r>
      <w:r w:rsidRPr="00841A35">
        <w:rPr>
          <w:rFonts w:cs="Times New Roman"/>
          <w:lang w:val="en-GB"/>
        </w:rPr>
        <w:t xml:space="preserve">. </w:t>
      </w:r>
      <w:r w:rsidR="009C1A06" w:rsidRPr="00D424AA">
        <w:rPr>
          <w:rFonts w:cs="Times New Roman"/>
          <w:lang w:val="en-GB"/>
        </w:rPr>
        <w:t>However, o</w:t>
      </w:r>
      <w:r w:rsidRPr="00D424AA">
        <w:rPr>
          <w:rFonts w:cs="Times New Roman"/>
          <w:lang w:val="en-GB"/>
        </w:rPr>
        <w:t xml:space="preserve">bserved forest effects on the seasonal and diurnal cycle of temperature are not well captured in several ESMs: while observations show a cooling effect of forest cover compared to non-forest vegetation during daytime </w:t>
      </w:r>
      <w:r w:rsidRPr="00D424AA">
        <w:rPr>
          <w:rFonts w:cs="Times New Roman"/>
          <w:lang w:val="en-GB"/>
        </w:rPr>
        <w:fldChar w:fldCharType="begin" w:fldLock="1"/>
      </w:r>
      <w:r w:rsidR="00FF6231">
        <w:rPr>
          <w:rFonts w:cs="Times New Roman"/>
          <w:lang w:val="en-GB"/>
        </w:rPr>
        <w:instrText>ADDIN CSL_CITATION { "citationItems" : [ { "id" : "ITEM-1", "itemData" : { "DOI" : "10.1038/ncomms7603", "ISSN" : "2041-1723", "author" : [ { "dropping-particle" : "", "family" : "Li", "given" : "Yan", "non-dropping-particle" : "", "parse-names" : false, "suffix" : "" }, { "dropping-particle" : "", "family" : "Zhao", "given" : "Maosheng", "non-dropping-particle" : "", "parse-names" : false, "suffix" : "" }, { "dropping-particle" : "", "family" : "Motesharrei", "given" : "Safa", "non-dropping-particle" : "", "parse-names" : false, "suffix" : "" }, { "dropping-particle" : "", "family" : "Mu", "given" : "Qiaozhen", "non-dropping-particle" : "", "parse-names" : false, "suffix" : "" }, { "dropping-particle" : "", "family" : "Kalnay", "given" : "Eugenia", "non-dropping-particle" : "", "parse-names" : false, "suffix" : "" }, { "dropping-particle" : "", "family" : "Li", "given" : "Shuangcheng", "non-dropping-particle" : "", "parse-names" : false, "suffix" : "" } ], "container-title" : "Nature Communications", "id" : "ITEM-1", "issue" : "1", "issued" : { "date-parts" : [ [ "2015", "12", "31" ] ] }, "page" : "6603", "title" : "Local cooling and warming effects of forests based on satellite observations", "translator" : [ { "dropping-particle" : "", "family" : "S1605", "given" : "", "non-dropping-particle" : "", "parse-names" : false, "suffix" : "" } ], "type" : "article-journal", "volume" : "6" }, "uris" : [ "http://www.mendeley.com/documents/?uuid=9382bc89-d26b-4836-ab08-3e868a7010ac" ] } ], "mendeley" : { "formattedCitation" : "(Li et al., 2015)", "plainTextFormattedCitation" : "(Li et al., 2015)", "previouslyFormattedCitation" : "(Li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 et al., 2015)</w:t>
      </w:r>
      <w:r w:rsidRPr="00D424AA">
        <w:rPr>
          <w:rFonts w:cs="Times New Roman"/>
          <w:lang w:val="en-GB"/>
        </w:rPr>
        <w:fldChar w:fldCharType="end"/>
      </w:r>
      <w:r w:rsidRPr="00841A35">
        <w:rPr>
          <w:rFonts w:cs="Times New Roman"/>
          <w:lang w:val="en-GB"/>
        </w:rPr>
        <w:t xml:space="preserve">, in particular in arid, temperate, and tropical regions </w:t>
      </w:r>
      <w:r w:rsidRPr="00D424AA">
        <w:rPr>
          <w:rFonts w:cs="Times New Roman"/>
          <w:lang w:val="en-GB"/>
        </w:rPr>
        <w:fldChar w:fldCharType="begin" w:fldLock="1"/>
      </w:r>
      <w:r w:rsidR="00FF6231">
        <w:rPr>
          <w:rFonts w:cs="Times New Roman"/>
          <w:lang w:val="en-GB"/>
        </w:rPr>
        <w:instrText>ADDIN CSL_CITATION { "citationItems" : [ { "id" : "ITEM-1", "itemData" : { "DOI" : "10.1126/science.aac8083", "ISSN" : "0036-8075", "author" : [ { "dropping-particle" : "", "family" : "Alkama", "given" : "R.", "non-dropping-particle" : "", "parse-names" : false, "suffix" : "" }, { "dropping-particle" : "", "family" : "Cescatti", "given" : "A.", "non-dropping-particle" : "", "parse-names" : false, "suffix" : "" } ], "container-title" : "Science", "id" : "ITEM-1", "issue" : "6273", "issued" : { "date-parts" : [ [ "2016", "2", "5" ] ] }, "page" : "600-604", "title" : "Biophysical climate impacts of recent changes in global forest cover", "translator" : [ { "dropping-particle" : "", "family" : "S1606", "given" : "", "non-dropping-particle" : "", "parse-names" : false, "suffix" : "" } ], "type" : "article-journal", "volume" : "351" }, "uris" : [ "http://www.mendeley.com/documents/?uuid=4aeb4998-5868-41c5-bdc0-2267c154bc9b" ] } ], "mendeley" : { "formattedCitation" : "(Alkama and Cescatti, 2016)", "plainTextFormattedCitation" : "(Alkama and Cescatti, 2016)", "previouslyFormattedCitation" : "(Alkama and Cescatti,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kama and Cescatti, 2016)</w:t>
      </w:r>
      <w:r w:rsidRPr="00D424AA">
        <w:rPr>
          <w:rFonts w:cs="Times New Roman"/>
          <w:lang w:val="en-GB"/>
        </w:rPr>
        <w:fldChar w:fldCharType="end"/>
      </w:r>
      <w:r w:rsidRPr="00841A35">
        <w:rPr>
          <w:rFonts w:cs="Times New Roman"/>
          <w:lang w:val="en-GB"/>
        </w:rPr>
        <w:t>, several ESMs simulate a warming of daytime temperatures for</w:t>
      </w:r>
      <w:r w:rsidRPr="00D424AA">
        <w:rPr>
          <w:rFonts w:cs="Times New Roman"/>
          <w:lang w:val="en-GB"/>
        </w:rPr>
        <w:t xml:space="preserve"> regions with forest vs non-forest cover </w:t>
      </w:r>
      <w:r w:rsidRPr="00D424AA">
        <w:rPr>
          <w:rFonts w:cs="Times New Roman"/>
          <w:lang w:val="en-GB"/>
        </w:rPr>
        <w:fldChar w:fldCharType="begin" w:fldLock="1"/>
      </w:r>
      <w:r w:rsidR="00FF6231">
        <w:rPr>
          <w:rFonts w:cs="Times New Roman"/>
          <w:lang w:val="en-GB"/>
        </w:rPr>
        <w:instrText>ADDIN CSL_CITATION { "citationItems" : [ { "id" : "ITEM-1", "itemData" : { "DOI" : "10.1175/JCLI-D-16-0213.1", "ISSN" : "0894-8755", "author" : [ { "dropping-particle" : "", "family" : "Lejeune", "given" : "Quentin", "non-dropping-particle" : "", "parse-names" : false, "suffix" : "" }, { "dropping-particle" : "", "family" : "Seneviratne", "given" : "Sonia I.", "non-dropping-particle" : "", "parse-names" : false, "suffix" : "" }, { "dropping-particle" : "", "family" : "Davin", "given" : "Edouard L.", "non-dropping-particle" : "", "parse-names" : false, "suffix" : "" } ], "container-title" : "Journal of Climate", "id" : "ITEM-1", "issue" : "4", "issued" : { "date-parts" : [ [ "2017", "2" ] ] }, "page" : "1439-1459", "title" : "Historical Land-Cover Change Impacts on Climate: Comparative Assessment of LUCID and CMIP5 Multimodel Experiments", "translator" : [ { "dropping-particle" : "", "family" : "S1604", "given" : "", "non-dropping-particle" : "", "parse-names" : false, "suffix" : "" } ], "type" : "article-journal", "volume" : "30" }, "uris" : [ "http://www.mendeley.com/documents/?uuid=e088a28c-51cb-436f-a815-f3216c5fe29d" ] } ], "mendeley" : { "formattedCitation" : "(Lejeune et al., 2017)", "plainTextFormattedCitation" : "(Lejeune et al., 2017)", "previouslyFormattedCitation" : "(Lejeune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ejeune et al., 2017)</w:t>
      </w:r>
      <w:r w:rsidRPr="00D424AA">
        <w:rPr>
          <w:rFonts w:cs="Times New Roman"/>
          <w:lang w:val="en-GB"/>
        </w:rPr>
        <w:fldChar w:fldCharType="end"/>
      </w:r>
      <w:r w:rsidRPr="00841A35">
        <w:rPr>
          <w:rFonts w:cs="Times New Roman"/>
          <w:lang w:val="en-GB"/>
        </w:rPr>
        <w:t>.</w:t>
      </w:r>
      <w:r w:rsidR="009C1A06" w:rsidRPr="00D424AA">
        <w:rPr>
          <w:rFonts w:cs="Times New Roman"/>
          <w:lang w:val="en-GB"/>
        </w:rPr>
        <w:t xml:space="preserve"> </w:t>
      </w:r>
      <w:r w:rsidR="009C1A06" w:rsidRPr="00841A35">
        <w:rPr>
          <w:rFonts w:cs="Times New Roman"/>
          <w:lang w:val="en-GB"/>
        </w:rPr>
        <w:t>Also irrigation effects, which can lead to regiona</w:t>
      </w:r>
      <w:r w:rsidR="009C1A06" w:rsidRPr="00D424AA">
        <w:rPr>
          <w:rFonts w:cs="Times New Roman"/>
          <w:lang w:val="en-GB"/>
        </w:rPr>
        <w:t xml:space="preserve">l cooling of temperature extremes, are </w:t>
      </w:r>
      <w:r w:rsidR="008D1A1B">
        <w:rPr>
          <w:rFonts w:cs="Times New Roman"/>
          <w:lang w:val="en-GB"/>
        </w:rPr>
        <w:t xml:space="preserve">generally </w:t>
      </w:r>
      <w:r w:rsidR="009C1A06" w:rsidRPr="00D424AA">
        <w:rPr>
          <w:rFonts w:cs="Times New Roman"/>
          <w:lang w:val="en-GB"/>
        </w:rPr>
        <w:t>not integrated in current-generations of ESMs (Section 11.3.</w:t>
      </w:r>
      <w:r w:rsidR="003E135B">
        <w:rPr>
          <w:rFonts w:cs="Times New Roman"/>
          <w:lang w:val="en-GB"/>
        </w:rPr>
        <w:t>1</w:t>
      </w:r>
      <w:r w:rsidR="009C1A06" w:rsidRPr="00D424AA">
        <w:rPr>
          <w:rFonts w:cs="Times New Roman"/>
          <w:lang w:val="en-GB"/>
        </w:rPr>
        <w:t>).</w:t>
      </w:r>
    </w:p>
    <w:p w14:paraId="0205B898" w14:textId="77777777" w:rsidR="00726A1C" w:rsidRPr="006A2665" w:rsidRDefault="00726A1C" w:rsidP="00D424AA">
      <w:pPr>
        <w:rPr>
          <w:rFonts w:cs="Times New Roman"/>
          <w:lang w:val="en-GB"/>
        </w:rPr>
      </w:pPr>
    </w:p>
    <w:p w14:paraId="3087546B" w14:textId="03D87D30" w:rsidR="00726A1C" w:rsidRPr="00866A10" w:rsidRDefault="0018745C" w:rsidP="00D424AA">
      <w:pPr>
        <w:rPr>
          <w:rFonts w:cs="Times New Roman"/>
          <w:lang w:val="en-GB"/>
        </w:rPr>
      </w:pPr>
      <w:r w:rsidRPr="00866A10">
        <w:rPr>
          <w:rFonts w:cs="Times New Roman"/>
          <w:lang w:val="en-GB"/>
        </w:rPr>
        <w:t>In summary,</w:t>
      </w:r>
      <w:r w:rsidR="00726A1C" w:rsidRPr="00866A10">
        <w:rPr>
          <w:rFonts w:cs="Times New Roman"/>
          <w:lang w:val="en-GB"/>
        </w:rPr>
        <w:t xml:space="preserve"> </w:t>
      </w:r>
      <w:r w:rsidRPr="00866A10">
        <w:rPr>
          <w:rFonts w:cs="Times New Roman"/>
          <w:lang w:val="en-GB"/>
        </w:rPr>
        <w:t>t</w:t>
      </w:r>
      <w:r w:rsidR="00726A1C" w:rsidRPr="00866A10">
        <w:rPr>
          <w:rFonts w:cs="Times New Roman"/>
          <w:lang w:val="en-GB"/>
        </w:rPr>
        <w:t xml:space="preserve">here is </w:t>
      </w:r>
      <w:r w:rsidR="00726A1C" w:rsidRPr="00866A10">
        <w:rPr>
          <w:rFonts w:cs="Times New Roman"/>
          <w:i/>
          <w:iCs/>
          <w:lang w:val="en-GB"/>
        </w:rPr>
        <w:t>high confidence</w:t>
      </w:r>
      <w:r w:rsidR="00726A1C" w:rsidRPr="00866A10">
        <w:rPr>
          <w:rFonts w:cs="Times New Roman"/>
          <w:lang w:val="en-GB"/>
        </w:rPr>
        <w:t xml:space="preserve"> that climate models can reproduce the </w:t>
      </w:r>
      <w:r w:rsidR="00726A1C" w:rsidRPr="00866A10">
        <w:rPr>
          <w:rFonts w:cs="Times New Roman"/>
          <w:lang w:val="en-GB" w:eastAsia="zh-CN"/>
        </w:rPr>
        <w:t xml:space="preserve">mean state </w:t>
      </w:r>
      <w:r w:rsidR="00726A1C" w:rsidRPr="00866A10">
        <w:rPr>
          <w:rFonts w:cs="Times New Roman"/>
          <w:lang w:val="en-GB"/>
        </w:rPr>
        <w:t xml:space="preserve">and overall warming </w:t>
      </w:r>
      <w:r w:rsidR="00726A1C" w:rsidRPr="00866A10">
        <w:rPr>
          <w:rFonts w:cs="Times New Roman"/>
          <w:lang w:val="en-GB" w:eastAsia="zh-CN"/>
        </w:rPr>
        <w:t>of</w:t>
      </w:r>
      <w:r w:rsidR="00726A1C" w:rsidRPr="00866A10">
        <w:rPr>
          <w:rFonts w:cs="Times New Roman"/>
          <w:lang w:val="en-GB"/>
        </w:rPr>
        <w:t xml:space="preserve"> temperature extremes observed globally and in most regions, although the magnitude of the trends may differ. The ability of models to capture observed trends in temperature-related extremes depends on the metric evaluated, the way indices are calculated, and the time periods and spatial scales considered. Regional climate models add value in simulating temperature-related extremes over GCMs</w:t>
      </w:r>
      <w:r w:rsidR="00BB041D" w:rsidRPr="00866A10">
        <w:rPr>
          <w:rFonts w:cs="Times New Roman"/>
          <w:lang w:val="en-GB"/>
        </w:rPr>
        <w:t xml:space="preserve"> in some regions</w:t>
      </w:r>
      <w:r w:rsidR="00726A1C" w:rsidRPr="00866A10">
        <w:rPr>
          <w:rFonts w:cs="Times New Roman"/>
          <w:lang w:val="en-GB"/>
        </w:rPr>
        <w:t>.</w:t>
      </w:r>
      <w:r w:rsidR="009C1A06" w:rsidRPr="00866A10">
        <w:rPr>
          <w:rFonts w:cs="Times New Roman"/>
          <w:lang w:val="en-GB"/>
        </w:rPr>
        <w:t xml:space="preserve"> </w:t>
      </w:r>
      <w:r w:rsidR="008D1A1B" w:rsidRPr="00866A10">
        <w:rPr>
          <w:rFonts w:cs="Times New Roman"/>
          <w:lang w:val="en-GB"/>
        </w:rPr>
        <w:t>Some land forcings on temperature extremes are not well captured (effects of deforestation) or generally not representated (irrigation) in ESMs.</w:t>
      </w:r>
    </w:p>
    <w:p w14:paraId="52BE655D" w14:textId="59ACAE95" w:rsidR="00726A1C" w:rsidRDefault="00726A1C" w:rsidP="00D424AA">
      <w:pPr>
        <w:rPr>
          <w:rFonts w:cs="Times New Roman"/>
          <w:lang w:val="en-GB"/>
        </w:rPr>
      </w:pPr>
    </w:p>
    <w:p w14:paraId="50B27E7E" w14:textId="77777777" w:rsidR="00703712" w:rsidRPr="00D424AA" w:rsidRDefault="00703712" w:rsidP="00D424AA">
      <w:pPr>
        <w:rPr>
          <w:rFonts w:cs="Times New Roman"/>
          <w:lang w:val="en-GB"/>
        </w:rPr>
      </w:pPr>
    </w:p>
    <w:p w14:paraId="6D437F1E" w14:textId="77777777" w:rsidR="00726A1C" w:rsidRPr="00D424AA" w:rsidRDefault="00726A1C" w:rsidP="00D424AA">
      <w:pPr>
        <w:pStyle w:val="AR6Chap11Level21111"/>
        <w:rPr>
          <w:rFonts w:cs="Times New Roman"/>
          <w:lang w:val="en-GB"/>
        </w:rPr>
      </w:pPr>
      <w:bookmarkStart w:id="901" w:name="_Toc6904534"/>
      <w:bookmarkStart w:id="902" w:name="_Toc25583647"/>
      <w:bookmarkStart w:id="903" w:name="_Toc29672876"/>
      <w:bookmarkStart w:id="904" w:name="_Toc56915234"/>
      <w:bookmarkStart w:id="905" w:name="_Toc70702990"/>
      <w:r w:rsidRPr="00D424AA">
        <w:rPr>
          <w:rFonts w:cs="Times New Roman"/>
          <w:lang w:val="en-GB"/>
        </w:rPr>
        <w:t>Detection and attribution, event attribution</w:t>
      </w:r>
      <w:bookmarkEnd w:id="901"/>
      <w:bookmarkEnd w:id="902"/>
      <w:bookmarkEnd w:id="903"/>
      <w:bookmarkEnd w:id="904"/>
      <w:bookmarkEnd w:id="905"/>
    </w:p>
    <w:p w14:paraId="51709609" w14:textId="77777777" w:rsidR="00726A1C" w:rsidRPr="00D424AA" w:rsidRDefault="00726A1C" w:rsidP="00D424AA">
      <w:pPr>
        <w:rPr>
          <w:rFonts w:cs="Times New Roman"/>
          <w:i/>
          <w:lang w:val="en-GB"/>
        </w:rPr>
      </w:pPr>
    </w:p>
    <w:p w14:paraId="6738C616" w14:textId="2A9A4AEF" w:rsidR="00726A1C" w:rsidRPr="00D424AA" w:rsidRDefault="00726A1C" w:rsidP="00D424AA">
      <w:pPr>
        <w:rPr>
          <w:rFonts w:cs="Times New Roman"/>
          <w:lang w:val="en-GB"/>
        </w:rPr>
      </w:pPr>
      <w:r w:rsidRPr="00D424AA">
        <w:rPr>
          <w:rFonts w:cs="Times New Roman"/>
          <w:lang w:val="en-GB"/>
        </w:rPr>
        <w:t xml:space="preserve">SREX </w:t>
      </w:r>
      <w:del w:id="906" w:author="Robin Matthews" w:date="2021-07-13T18:26:00Z">
        <w:r w:rsidRPr="00D424AA" w:rsidDel="00BC4EAE">
          <w:rPr>
            <w:rFonts w:cs="Times New Roman"/>
            <w:lang w:val="en-GB"/>
          </w:rPr>
          <w:delText>(</w:delText>
        </w:r>
      </w:del>
      <w:commentRangeStart w:id="907"/>
      <w:r w:rsidRPr="00D424AA">
        <w:rPr>
          <w:rFonts w:cs="Times New Roman"/>
          <w:i/>
          <w:iCs/>
          <w:lang w:val="en-GB"/>
        </w:rPr>
        <w:fldChar w:fldCharType="begin" w:fldLock="1"/>
      </w:r>
      <w:ins w:id="908" w:author="Robin Matthews" w:date="2021-07-13T18:26:00Z">
        <w:r w:rsidR="00BC4EAE">
          <w:rPr>
            <w:rFonts w:cs="Times New Roman"/>
            <w:lang w:val="en-GB"/>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instrText>
        </w:r>
      </w:ins>
      <w:del w:id="909" w:author="Robin Matthews" w:date="2021-07-13T18:26:00Z">
        <w:r w:rsidR="00FF6231" w:rsidDel="00BC4EAE">
          <w:rPr>
            <w:rFonts w:cs="Times New Roman"/>
            <w:lang w:val="en-GB"/>
          </w:rPr>
          <w:del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P.M.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 USA", "title" : "Managing the Risks of Extreme Events and Disasters to Advance Climate Change Adaptation. A Special Report of Working Groups I and II of the Intergovernmental Panel on Climate Change", "translator" : [ { "dropping-particle" : "", "family" : "S928", "given" : "Rt12", "non-dropping-particle" : "", "parse-names" : false, "suffix" : "" } ], "type" : "report" }, "uris" : [ "http://www.mendeley.com/documents/?uuid=0bbe7685-ce40-41c4-8f28-db7faa764c4a" ] } ], "mendeley" : { "formattedCitation" : "(IPCC, 2012)", "manualFormatting" : "IPCC, 2012", "plainTextFormattedCitation" : "(IPCC, 2012)", "previouslyFormattedCitation" : "(IPCC, 2012)" }, "properties" : { "noteIndex" : 0 }, "schema" : "https://github.com/citation-style-language/schema/raw/master/csl-citation.json" }</w:delInstrText>
        </w:r>
      </w:del>
      <w:r w:rsidRPr="00D424AA">
        <w:rPr>
          <w:rFonts w:cs="Times New Roman"/>
          <w:i/>
          <w:iCs/>
          <w:lang w:val="en-GB"/>
        </w:rPr>
        <w:fldChar w:fldCharType="separate"/>
      </w:r>
      <w:del w:id="910" w:author="Robin Matthews" w:date="2021-07-13T18:26:00Z">
        <w:r w:rsidR="00A26296" w:rsidDel="00BC4EAE">
          <w:rPr>
            <w:rFonts w:cs="Times New Roman"/>
            <w:noProof/>
            <w:lang w:val="en-GB"/>
          </w:rPr>
          <w:delText>I</w:delText>
        </w:r>
      </w:del>
      <w:ins w:id="911" w:author="Robin Matthews" w:date="2021-07-13T18:26:00Z">
        <w:r w:rsidR="00BC4EAE">
          <w:rPr>
            <w:rFonts w:cs="Times New Roman"/>
            <w:noProof/>
            <w:lang w:val="en-GB"/>
          </w:rPr>
          <w:t>(I</w:t>
        </w:r>
      </w:ins>
      <w:r w:rsidR="00A26296">
        <w:rPr>
          <w:rFonts w:cs="Times New Roman"/>
          <w:noProof/>
          <w:lang w:val="en-GB"/>
        </w:rPr>
        <w:t>PCC, 201</w:t>
      </w:r>
      <w:ins w:id="912" w:author="Robin Matthews" w:date="2021-07-13T18:26:00Z">
        <w:r w:rsidR="00BC4EAE">
          <w:rPr>
            <w:rFonts w:cs="Times New Roman"/>
            <w:noProof/>
            <w:lang w:val="en-GB"/>
          </w:rPr>
          <w:t>2)</w:t>
        </w:r>
      </w:ins>
      <w:del w:id="913" w:author="Robin Matthews" w:date="2021-07-13T18:26:00Z">
        <w:r w:rsidR="00A26296" w:rsidDel="00BC4EAE">
          <w:rPr>
            <w:rFonts w:cs="Times New Roman"/>
            <w:noProof/>
            <w:lang w:val="en-GB"/>
          </w:rPr>
          <w:delText>2</w:delText>
        </w:r>
      </w:del>
      <w:r w:rsidRPr="00D424AA">
        <w:rPr>
          <w:rFonts w:cs="Times New Roman"/>
          <w:i/>
          <w:iCs/>
          <w:lang w:val="en-GB"/>
        </w:rPr>
        <w:fldChar w:fldCharType="end"/>
      </w:r>
      <w:commentRangeEnd w:id="907"/>
      <w:r w:rsidR="00A26296">
        <w:rPr>
          <w:rStyle w:val="Marquedecommentaire"/>
        </w:rPr>
        <w:commentReference w:id="907"/>
      </w:r>
      <w:del w:id="914" w:author="Robin Matthews" w:date="2021-07-13T18:26:00Z">
        <w:r w:rsidRPr="00841A35" w:rsidDel="00BC4EAE">
          <w:rPr>
            <w:rFonts w:cs="Times New Roman"/>
            <w:iCs/>
            <w:lang w:val="en-GB"/>
          </w:rPr>
          <w:delText>)</w:delText>
        </w:r>
      </w:del>
      <w:r w:rsidRPr="00D424AA">
        <w:rPr>
          <w:rFonts w:cs="Times New Roman"/>
          <w:lang w:val="en-GB"/>
        </w:rPr>
        <w:t xml:space="preserve"> assessed that it is </w:t>
      </w:r>
      <w:r w:rsidRPr="00D424AA">
        <w:rPr>
          <w:rFonts w:cs="Times New Roman"/>
          <w:i/>
          <w:lang w:val="en-GB"/>
        </w:rPr>
        <w:t>likely</w:t>
      </w:r>
      <w:r w:rsidRPr="00D424AA">
        <w:rPr>
          <w:rFonts w:cs="Times New Roman"/>
          <w:lang w:val="en-GB"/>
        </w:rPr>
        <w:t xml:space="preserve"> anthropogenic influences have led to the warming of </w:t>
      </w:r>
      <w:r w:rsidRPr="00D424AA">
        <w:rPr>
          <w:rFonts w:cs="Times New Roman"/>
          <w:lang w:val="en-GB"/>
        </w:rPr>
        <w:lastRenderedPageBreak/>
        <w:t xml:space="preserve">extreme daily minimum and maximum temperatures at the global scale. AR5 concluded that human influence has </w:t>
      </w:r>
      <w:r w:rsidRPr="00D424AA">
        <w:rPr>
          <w:rFonts w:cs="Times New Roman"/>
          <w:i/>
          <w:lang w:val="en-GB"/>
        </w:rPr>
        <w:t xml:space="preserve">very likely </w:t>
      </w:r>
      <w:r w:rsidRPr="00D424AA">
        <w:rPr>
          <w:rFonts w:cs="Times New Roman"/>
          <w:lang w:val="en-GB"/>
        </w:rPr>
        <w:t xml:space="preserve">contributed to the observed changes in the intensity and frequency of daily temperature extremes on the global scale in the second half of the 20th century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ambridge UniversityPress, Cambridge", "publisher-place" : "United Kingdom and New York, NY, USA,", "title" : "Climate Change 2014: Impacts, Adaptation, and Vulnerability. Part A: Global and Sectoral Aspects. Contribution of Working Group II to the FifthAssessment Report of the Intergovernmental Panel on Climate Change", "translator" : [ { "dropping-particle" : "", "family" : "S3614", "given" : "", "non-dropping-particle" : "", "parse-names" : false, "suffix" : "" } ], "type" : "book" }, "uris" : [ "http://www.mendeley.com/documents/?uuid=d2f3ed8a-270f-40c9-8903-8bdbc9cbe785" ] } ], "mendeley" : { "formattedCitation" : "(IPCC, 2014)", "plainTextFormattedCitation" : "(IPCC, 2014)", "previouslyFormattedCitation" : "(IPCC,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IPCC, 2014)</w:t>
      </w:r>
      <w:r w:rsidRPr="00D424AA">
        <w:rPr>
          <w:rFonts w:cs="Times New Roman"/>
          <w:lang w:val="en-GB"/>
        </w:rPr>
        <w:fldChar w:fldCharType="end"/>
      </w:r>
      <w:r w:rsidRPr="00841A35">
        <w:rPr>
          <w:rFonts w:cs="Times New Roman"/>
          <w:lang w:val="en-GB"/>
        </w:rPr>
        <w:t>. With regar</w:t>
      </w:r>
      <w:r w:rsidRPr="00D424AA">
        <w:rPr>
          <w:rFonts w:cs="Times New Roman"/>
          <w:lang w:val="en-GB"/>
        </w:rPr>
        <w:t xml:space="preserve">d to individual, or regionally- or locally-specific events, AR5 concluded that it is </w:t>
      </w:r>
      <w:r w:rsidRPr="00D424AA">
        <w:rPr>
          <w:rFonts w:cs="Times New Roman"/>
          <w:i/>
          <w:lang w:val="en-GB"/>
        </w:rPr>
        <w:t>likely</w:t>
      </w:r>
      <w:r w:rsidRPr="00D424AA">
        <w:rPr>
          <w:rFonts w:cs="Times New Roman"/>
          <w:lang w:val="en-GB"/>
        </w:rPr>
        <w:t xml:space="preserve"> human influence has substantially increased the probability of occurrence of heat waves in some locations.</w:t>
      </w:r>
    </w:p>
    <w:p w14:paraId="08142CA3" w14:textId="77777777" w:rsidR="00726A1C" w:rsidRPr="00D424AA" w:rsidRDefault="00726A1C" w:rsidP="00D424AA">
      <w:pPr>
        <w:rPr>
          <w:rFonts w:cs="Times New Roman"/>
          <w:lang w:val="en-GB"/>
        </w:rPr>
      </w:pPr>
    </w:p>
    <w:p w14:paraId="2579871B" w14:textId="4FEB52B8" w:rsidR="0018745C" w:rsidRDefault="00726A1C" w:rsidP="00D424AA">
      <w:pPr>
        <w:rPr>
          <w:rFonts w:cs="Times New Roman"/>
          <w:lang w:val="en-GB"/>
        </w:rPr>
      </w:pPr>
      <w:r w:rsidRPr="00D424AA">
        <w:rPr>
          <w:rFonts w:cs="Times New Roman"/>
          <w:lang w:val="en-GB"/>
        </w:rPr>
        <w:t xml:space="preserve">Studies since AR5 continue to attribute the observed increase in the frequency or intensity of hot extremes and the observed decrease in the frequency or intensity of cold extremes to human influence, dominated by anthropogenic greenhouse gas emissions, on global and continental scales, and for many AR6 regions. These include attribution of changes in the magnitude of annual TXx, TNx, TXn, and TNn, based on different observational data sets including, HadEX2 and HadEX3, CMIP5 and CMIP6 simulations, and different statistical methods </w:t>
      </w:r>
      <w:commentRangeStart w:id="915"/>
      <w:r w:rsidRPr="00D424AA">
        <w:rPr>
          <w:rFonts w:cs="Times New Roman"/>
          <w:lang w:val="en-GB"/>
        </w:rPr>
        <w:fldChar w:fldCharType="begin" w:fldLock="1"/>
      </w:r>
      <w:r w:rsidR="0012753B">
        <w:rPr>
          <w:rFonts w:cs="Times New Roman"/>
          <w:lang w:val="en-GB"/>
        </w:rPr>
        <w:instrText>ADDIN CSL_CITATION { "citationItems" : [ { "id" : "ITEM-1", "itemData" : { "DOI" : "10.1007/s00382-015-2674-2", "ISBN" : "0038201526", "ISSN" : "14320894", "abstract" : "An attribution analysis of extreme temperature changes is conducted using updated observations (HadEX2) and multi-model climate simulation (CMIP5) datasets for an extended period of 1951\u20132010. Compared to previous HadEX/CMIP3-based results, which identified human contributions to the observed warming of extreme temperatures on global and regional scales, the current results provide better agreement with observations, particularly for the intensification of warm extremes. Removing the influence of two major modes of natural internal variability (the Arctic Oscillation and Pacific Decadal Oscillation) from observations further improves attribution results, reducing the model-observation discrepancy in cold extremes. An optimal fingerprinting technique is used to compare observed changes in annual extreme temperature indices of coldest night and day (TNn, TXn) and warmest night and day (TNx, TXx) with multi-model simulated changes that were simulated under natural-plus-anthropogenic and natural-only (NAT) forcings. Extreme indices are standardized for better intercomparisons between datasets and locations prior to analysis and averaged over spatial domains from global to continental regions following a previous study. Results confirm previous HadEX/CMIP3-based results in which anthropogenic (ANT) signals are robustly detected in the increase in global mean and northern continental regional means of the four indices of extreme temperatures. The detected ANT signals are also clearly separable from the response to NAT forcing, and results are generally insensitive to the use of different model samples as well as different data availability.", "author" : [ { "dropping-particle" : "", "family" : "Kim", "given" : "Yeon Hee", "non-dropping-particle" : "", "parse-names" : false, "suffix" : "" }, { "dropping-particle" : "", "family" : "Min", "given" : "Seung Ki", "non-dropping-particle" : "", "parse-names" : false, "suffix" : "" }, { "dropping-particle" : "", "family" : "Zhang", "given" : "Xuebin", "non-dropping-particle" : "", "parse-names" : false, "suffix" : "" }, { "dropping-particle" : "", "family" : "Zwiers", "given" : "Francis",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Tung", "given" : "Yu Shiang", "non-dropping-particle" : "", "parse-names" : false, "suffix" : "" } ], "container-title" : "Climate Dynamics", "id" : "ITEM-1", "issue" : "5-6", "issued" : { "date-parts" : [ [ "2016" ] ] }, "page" : "1769-1782", "publisher" : "Springer Berlin Heidelberg", "title" : "Attribution of extreme temperature changes during 1951\u20132010", "translator" : [ { "dropping-particle" : "", "family" : "S714", "given" : "", "non-dropping-particle" : "", "parse-names" : false, "suffix" : "" } ], "type" : "article-journal", "volume" : "46" }, "uris" : [ "http://www.mendeley.com/documents/?uuid=a39a6907-a767-478d-a08a-42b0c4d820b5"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w:instrText>
      </w:r>
      <w:r w:rsidR="0012753B" w:rsidRPr="00B549EC">
        <w:rPr>
          <w:rFonts w:cs="Times New Roman"/>
        </w:rPr>
        <w:instrText>-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3",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Kim et al., 2016; Wang et al., 2017c; Seong et al., 2020)", "manualFormatting" : "(Kim et al., 2016; Z. Wang et al., 2017a; Seong et al., 2020)", "plainTextFormattedCitation" : "(Kim et al., 2016; Wang et al., 2017c; Seong et al., 2020)", "previouslyFormattedCitation" : "(Kim et al., 2016; Wang et al., 2017c; Seong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Kim et al., 2016;</w:t>
      </w:r>
      <w:ins w:id="916" w:author="Robin Matthews" w:date="2021-07-13T18:26:00Z">
        <w:r w:rsidR="00BC4EAE">
          <w:rPr>
            <w:rFonts w:cs="Times New Roman"/>
            <w:noProof/>
            <w:lang w:val="nb-NO"/>
          </w:rPr>
          <w:t xml:space="preserve"> Z. </w:t>
        </w:r>
      </w:ins>
      <w:del w:id="917" w:author="Robin Matthews" w:date="2021-07-13T18:26:00Z">
        <w:r w:rsidR="00A26296" w:rsidDel="00BC4EAE">
          <w:rPr>
            <w:rFonts w:cs="Times New Roman"/>
            <w:noProof/>
            <w:lang w:val="nb-NO"/>
          </w:rPr>
          <w:delText xml:space="preserve"> </w:delText>
        </w:r>
      </w:del>
      <w:r w:rsidR="00A26296">
        <w:rPr>
          <w:rFonts w:cs="Times New Roman"/>
          <w:noProof/>
          <w:lang w:val="nb-NO"/>
        </w:rPr>
        <w:t>Wang et al., 2017</w:t>
      </w:r>
      <w:ins w:id="918" w:author="Robin Matthews" w:date="2021-07-13T18:27:00Z">
        <w:r w:rsidR="00514302">
          <w:rPr>
            <w:rFonts w:cs="Times New Roman"/>
            <w:noProof/>
            <w:lang w:val="nb-NO"/>
          </w:rPr>
          <w:t>a</w:t>
        </w:r>
      </w:ins>
      <w:del w:id="919" w:author="Robin Matthews" w:date="2021-07-13T18:26:00Z">
        <w:r w:rsidR="00A26296" w:rsidDel="00BC4EAE">
          <w:rPr>
            <w:rFonts w:cs="Times New Roman"/>
            <w:noProof/>
            <w:lang w:val="nb-NO"/>
          </w:rPr>
          <w:delText>c</w:delText>
        </w:r>
      </w:del>
      <w:r w:rsidR="00A26296">
        <w:rPr>
          <w:rFonts w:cs="Times New Roman"/>
          <w:noProof/>
          <w:lang w:val="nb-NO"/>
        </w:rPr>
        <w:t>; Seong et al., 2020)</w:t>
      </w:r>
      <w:r w:rsidRPr="00D424AA">
        <w:rPr>
          <w:rFonts w:cs="Times New Roman"/>
          <w:lang w:val="en-GB"/>
        </w:rPr>
        <w:fldChar w:fldCharType="end"/>
      </w:r>
      <w:commentRangeEnd w:id="915"/>
      <w:r w:rsidR="00A26296">
        <w:rPr>
          <w:rStyle w:val="Marquedecommentaire"/>
        </w:rPr>
        <w:commentReference w:id="915"/>
      </w:r>
      <w:r w:rsidRPr="00841A35">
        <w:rPr>
          <w:rFonts w:cs="Times New Roman"/>
          <w:lang w:val="nb-NO"/>
        </w:rPr>
        <w:t xml:space="preserve">. </w:t>
      </w:r>
      <w:r w:rsidRPr="00D424AA">
        <w:rPr>
          <w:rFonts w:cs="Times New Roman"/>
          <w:lang w:val="en-GB"/>
        </w:rPr>
        <w:t xml:space="preserve">As is the case for an increase in mean temperature (3.3.1), an increase in extreme temperature is mostly due to greenhouse gas forcing, off-set by aerosol forcing. The aerosols’ cooling effect is clearly detectable over Europe and Asia </w:t>
      </w:r>
      <w:del w:id="920" w:author="Robin Matthews" w:date="2021-07-13T18:27:00Z">
        <w:r w:rsidRPr="00D424AA" w:rsidDel="00514302">
          <w:rPr>
            <w:rFonts w:cs="Times New Roman"/>
            <w:lang w:val="en-GB"/>
          </w:rPr>
          <w:delText>(</w:delText>
        </w:r>
      </w:del>
      <w:commentRangeStart w:id="921"/>
      <w:r w:rsidRPr="00D424AA">
        <w:rPr>
          <w:rFonts w:cs="Times New Roman"/>
          <w:lang w:val="en-GB"/>
        </w:rPr>
        <w:fldChar w:fldCharType="begin" w:fldLock="1"/>
      </w:r>
      <w:ins w:id="922" w:author="Robin Matthews" w:date="2021-07-13T18:27:00Z">
        <w:r w:rsidR="00514302">
          <w:rPr>
            <w:rFonts w:cs="Times New Roman"/>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instrText>
        </w:r>
      </w:ins>
      <w:del w:id="923" w:author="Robin Matthews" w:date="2021-07-13T18:27:00Z">
        <w:r w:rsidR="00FF6231" w:rsidDel="00514302">
          <w:rPr>
            <w:rFonts w:cs="Times New Roman"/>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del>
      <w:r w:rsidRPr="00D424AA">
        <w:rPr>
          <w:rFonts w:cs="Times New Roman"/>
          <w:lang w:val="en-GB"/>
        </w:rPr>
        <w:fldChar w:fldCharType="separate"/>
      </w:r>
      <w:del w:id="924" w:author="Robin Matthews" w:date="2021-07-13T18:27:00Z">
        <w:r w:rsidR="00A26296" w:rsidDel="00514302">
          <w:rPr>
            <w:rFonts w:cs="Times New Roman"/>
            <w:noProof/>
            <w:lang w:val="en-GB"/>
          </w:rPr>
          <w:delText>S</w:delText>
        </w:r>
      </w:del>
      <w:ins w:id="925" w:author="Robin Matthews" w:date="2021-07-13T18:27:00Z">
        <w:r w:rsidR="00514302">
          <w:rPr>
            <w:rFonts w:cs="Times New Roman"/>
            <w:noProof/>
            <w:lang w:val="en-GB"/>
          </w:rPr>
          <w:t>(S</w:t>
        </w:r>
      </w:ins>
      <w:r w:rsidR="00A26296">
        <w:rPr>
          <w:rFonts w:cs="Times New Roman"/>
          <w:noProof/>
          <w:lang w:val="en-GB"/>
        </w:rPr>
        <w:t>eong et al., 2020)</w:t>
      </w:r>
      <w:r w:rsidRPr="00D424AA">
        <w:rPr>
          <w:rFonts w:cs="Times New Roman"/>
          <w:lang w:val="en-GB"/>
        </w:rPr>
        <w:fldChar w:fldCharType="end"/>
      </w:r>
      <w:commentRangeEnd w:id="921"/>
      <w:r w:rsidR="00A26296">
        <w:rPr>
          <w:rStyle w:val="Marquedecommentaire"/>
        </w:rPr>
        <w:commentReference w:id="921"/>
      </w:r>
      <w:r w:rsidRPr="00841A35">
        <w:rPr>
          <w:rFonts w:cs="Times New Roman"/>
          <w:lang w:val="en-GB"/>
        </w:rPr>
        <w:t>. As much as 75% of the moderate daily hot extrem</w:t>
      </w:r>
      <w:r w:rsidRPr="00D424AA">
        <w:rPr>
          <w:rFonts w:cs="Times New Roman"/>
          <w:lang w:val="en-GB"/>
        </w:rPr>
        <w:t>es (above 99.9</w:t>
      </w:r>
      <w:r w:rsidRPr="00D424AA">
        <w:rPr>
          <w:rFonts w:cs="Times New Roman"/>
          <w:vertAlign w:val="superscript"/>
          <w:lang w:val="en-GB"/>
        </w:rPr>
        <w:t>th</w:t>
      </w:r>
      <w:r w:rsidRPr="00D424AA">
        <w:rPr>
          <w:rFonts w:cs="Times New Roman"/>
          <w:lang w:val="en-GB"/>
        </w:rPr>
        <w:t xml:space="preserve"> percentile) over land are due to anthropogenic warming (Fischer and Knutti</w:t>
      </w:r>
      <w:r w:rsidR="00BF34DF">
        <w:rPr>
          <w:rFonts w:cs="Times New Roman"/>
          <w:lang w:val="en-GB"/>
        </w:rPr>
        <w:t>,</w:t>
      </w:r>
      <w:r w:rsidRPr="00D424AA">
        <w:rPr>
          <w:rFonts w:cs="Times New Roman"/>
          <w:lang w:val="en-GB"/>
        </w:rPr>
        <w:t xml:space="preserve"> </w:t>
      </w:r>
      <w:commentRangeStart w:id="926"/>
      <w:r w:rsidRPr="00D424AA">
        <w:rPr>
          <w:rFonts w:cs="Times New Roman"/>
          <w:lang w:val="en-GB"/>
        </w:rPr>
        <w:fldChar w:fldCharType="begin" w:fldLock="1"/>
      </w:r>
      <w:r w:rsidR="00FF6231">
        <w:rPr>
          <w:rFonts w:cs="Times New Roman"/>
          <w:lang w:val="en-GB"/>
        </w:rPr>
        <w:instrText>ADDIN CSL_CITATION { "citationItems" : [ { "id" : "ITEM-1",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1",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mendeley" : { "formattedCitation" : "(Fischer and Knutti, 2015)", "manualFormatting" : "2015)", "plainTextFormattedCitation" : "(Fischer and Knutti, 2015)", "previouslyFormattedCitation" : "(Fischer and Knutti,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2015)</w:t>
      </w:r>
      <w:r w:rsidRPr="00D424AA">
        <w:rPr>
          <w:rFonts w:cs="Times New Roman"/>
          <w:lang w:val="en-GB"/>
        </w:rPr>
        <w:fldChar w:fldCharType="end"/>
      </w:r>
      <w:commentRangeEnd w:id="926"/>
      <w:r w:rsidR="00A26296">
        <w:rPr>
          <w:rStyle w:val="Marquedecommentaire"/>
        </w:rPr>
        <w:commentReference w:id="926"/>
      </w:r>
      <w:r w:rsidRPr="00841A35">
        <w:rPr>
          <w:rFonts w:cs="Times New Roman"/>
          <w:lang w:val="en-GB"/>
        </w:rPr>
        <w:t>. New results are foun</w:t>
      </w:r>
      <w:r w:rsidRPr="00D424AA">
        <w:rPr>
          <w:rFonts w:cs="Times New Roman"/>
          <w:lang w:val="en-GB"/>
        </w:rPr>
        <w:t xml:space="preserve">d to be more robust due to the extended period that improves the signal-to-noise ratio. The effect of anthropogenic forcing is clearly detectable and attributable in the observed changes in these indicators of temperature extremes, even at country and sub-country scales, such as in Canada </w:t>
      </w:r>
      <w:del w:id="927" w:author="Robin Matthews" w:date="2021-07-13T18:27:00Z">
        <w:r w:rsidRPr="00D424AA" w:rsidDel="00514302">
          <w:rPr>
            <w:rFonts w:cs="Times New Roman"/>
            <w:lang w:val="en-GB"/>
          </w:rPr>
          <w:delText>(</w:delText>
        </w:r>
      </w:del>
      <w:commentRangeStart w:id="928"/>
      <w:r w:rsidRPr="00D424AA">
        <w:rPr>
          <w:rFonts w:cs="Times New Roman"/>
          <w:lang w:val="en-GB"/>
        </w:rPr>
        <w:fldChar w:fldCharType="begin" w:fldLock="1"/>
      </w:r>
      <w:ins w:id="929" w:author="Robin Matthews" w:date="2021-07-13T18:27:00Z">
        <w:r w:rsidR="00514302">
          <w:rPr>
            <w:rFonts w:cs="Times New Roman"/>
            <w:lang w:val="en-GB"/>
          </w:rPr>
          <w:instrText>ADDIN CSL_CITATION { "citationItems" : [ { "id" : "ITEM-1",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1", "issue" : "1-2", "issued" : { "date-parts" : [ [ "2019", "1", "24" ] ] }, "page" : "479-494", "title" : "Human influence on Canadian temperatures", "translator" : [ { "dropping-particle" : "", "family" : "S1475", "given" : "", "non-dropping-particle" : "", "parse-names" : false, "suffix" : "" } ], "type" : "article-journal", "volume" : "52" }, "uris" : [ "http://www.mendeley.com/documents/?uuid=0840d991-d797-45ac-856f-02497719d0a6" ] } ], "mendeley" : { "formattedCitation" : "(Wan et al., 2019)", "manualFormatting" : "(Wan et al., 2019)", "plainTextFormattedCitation" : "(Wan et al., 2019)", "previouslyFormattedCitation" : "(Wan et al., 2019)" }, "properties" : { "noteIndex" : 0 }, "schema" : "https://github.com/citation-style-language/schema/raw/master/csl-citation.json" }</w:instrText>
        </w:r>
      </w:ins>
      <w:del w:id="930" w:author="Robin Matthews" w:date="2021-07-13T18:27:00Z">
        <w:r w:rsidR="00FF6231" w:rsidDel="00514302">
          <w:rPr>
            <w:rFonts w:cs="Times New Roman"/>
            <w:lang w:val="en-GB"/>
          </w:rPr>
          <w:delInstrText>ADDIN CSL_CITATION { "citationItems" : [ { "id" : "ITEM-1",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1", "issue" : "1-2", "issued" : { "date-parts" : [ [ "2019", "1", "24" ] ] }, "page" : "479-494", "title" : "Human influence on Canadian temperatures", "translator" : [ { "dropping-particle" : "", "family" : "S1475", "given" : "", "non-dropping-particle" : "", "parse-names" : false, "suffix" : "" } ], "type" : "article-journal", "volume" : "52" }, "uris" : [ "http://www.mendeley.com/documents/?uuid=0840d991-d797-45ac-856f-02497719d0a6" ] } ], "mendeley" : { "formattedCitation" : "(Wan et al., 2019)", "manualFormatting" : "Wan et al., 2019)", "plainTextFormattedCitation" : "(Wan et al., 2019)", "previouslyFormattedCitation" : "(Wan et al., 2019)" }, "properties" : { "noteIndex" : 0 }, "schema" : "https://github.com/citation-style-language/schema/raw/master/csl-citation.json" }</w:delInstrText>
        </w:r>
      </w:del>
      <w:r w:rsidRPr="00D424AA">
        <w:rPr>
          <w:rFonts w:cs="Times New Roman"/>
          <w:lang w:val="en-GB"/>
        </w:rPr>
        <w:fldChar w:fldCharType="separate"/>
      </w:r>
      <w:del w:id="931" w:author="Robin Matthews" w:date="2021-07-13T18:27:00Z">
        <w:r w:rsidR="00A26296" w:rsidDel="00514302">
          <w:rPr>
            <w:rFonts w:cs="Times New Roman"/>
            <w:noProof/>
            <w:lang w:val="en-GB"/>
          </w:rPr>
          <w:delText>W</w:delText>
        </w:r>
      </w:del>
      <w:ins w:id="932" w:author="Robin Matthews" w:date="2021-07-13T18:27:00Z">
        <w:r w:rsidR="00514302">
          <w:rPr>
            <w:rFonts w:cs="Times New Roman"/>
            <w:noProof/>
            <w:lang w:val="en-GB"/>
          </w:rPr>
          <w:t>(W</w:t>
        </w:r>
      </w:ins>
      <w:r w:rsidR="00A26296">
        <w:rPr>
          <w:rFonts w:cs="Times New Roman"/>
          <w:noProof/>
          <w:lang w:val="en-GB"/>
        </w:rPr>
        <w:t>an et al., 2019)</w:t>
      </w:r>
      <w:r w:rsidRPr="00D424AA">
        <w:rPr>
          <w:rFonts w:cs="Times New Roman"/>
          <w:lang w:val="en-GB"/>
        </w:rPr>
        <w:fldChar w:fldCharType="end"/>
      </w:r>
      <w:commentRangeEnd w:id="928"/>
      <w:r w:rsidR="00A26296">
        <w:rPr>
          <w:rStyle w:val="Marquedecommentaire"/>
        </w:rPr>
        <w:commentReference w:id="928"/>
      </w:r>
      <w:r w:rsidRPr="00841A35">
        <w:rPr>
          <w:rFonts w:cs="Times New Roman"/>
          <w:lang w:val="en-GB"/>
        </w:rPr>
        <w:t>. Changes in the number of warm nights, warm days, cold nights, and cold days, and other indicators such as the Warm Spell Dur</w:t>
      </w:r>
      <w:r w:rsidRPr="00D424AA">
        <w:rPr>
          <w:rFonts w:cs="Times New Roman"/>
          <w:lang w:val="en-GB"/>
        </w:rPr>
        <w:t xml:space="preserve">ation Index (WSDI), are also attributed to anthropogenic influence </w:t>
      </w:r>
      <w:ins w:id="933" w:author="Robin Matthews" w:date="2021-07-13T18:29:00Z">
        <w:r w:rsidR="00514302">
          <w:rPr>
            <w:rFonts w:cs="Times New Roman"/>
            <w:lang w:val="en-GB"/>
          </w:rPr>
          <w:fldChar w:fldCharType="begin" w:fldLock="1"/>
        </w:r>
      </w:ins>
      <w:r w:rsidR="0012753B">
        <w:rPr>
          <w:rFonts w:cs="Times New Roman"/>
          <w:lang w:val="en-GB"/>
        </w:rPr>
        <w: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2", "itemData" : { "DOI" : "10.1016/j.wace.2016.10.003", "ISSN" : "22120947", "abstract" : "Detection and attribution studies have demonstrated that anthropogenic forcings have been driving significant changes in temperature extremes since the middle of the 20th century. Moreover, new methodologies have been developed for the attribution of extreme events that assess how human influence may have changed their characteristics. Here we combine formal statistical analyses based on optimal fingerprinting to attribute observed long term changes in temperature extremes with an ensemble-based approach for event attribution. Our analyses are applied to 16 indices constructed with daily temperature data that focus on different characteristics of extremes and together build up a more complete representation of historical changes in warm and cold extremes than previous studies. For each index we compute an annual value for all years of the post-1960 period using data from observations and experiments with a coupled Earth System model for the analysis of multi-decadal changes and a high-resolution atmospheric model for event attribution. The models indicate that anthropogenic forcings have influenced almost all indices in recent decades and led to more prominent changes in the frequency of extremes. The optimal fingerprinting analyses show that for most indices the anthropogenic signal is detectable in changes during 1961\u20132010 both in Europe and on a quasi-global scale. The weaker natural effect, resulting mainly from volcanic eruptions, is in most cases not detectable, with the exception of large scale changes in indices linked to the frequency of cold night-time extremes. Our event analyses estimate how anthropogenic forcings alter the chances of getting new record index values in Europe and find that such extremes would be markedly rare if human influence were not accounted for, whereas in the current climate their return times range from a few years to a few decades.", "author" : [ { "dropping-particle" : "", "family" : "Christidis", "given" : "Nikolaos", "non-dropping-particle" : "", "parse-names" : false, "suffix" : "" }, { "dropping-particle" : "", "family" : "Stott", "given" : "Peter A.", "non-dropping-particle" : "", "parse-names" : false, "suffix" : "" } ], "container-title" : "Weather and Climate Extremes", "id" : "ITEM-2", "issue" : "October", "issued" : { "date-parts" : [ [ "2016" ] ] }, "page" : "24-35", "publisher" : "Elsevier", "title" : "Attribution analyses of temperature extremes using a set of 16 indices", "translator" : [ { "dropping-particle" : "", "family" : "S716", "given" : "", "non-dropping-particle" : "", "parse-names" : false, "suffix" : "" } ], "type" : "article-journal", "volume" : "14" }, "uris" : [ "http://www.mendeley.com/documents/?uuid=df0a1b75-8a59-4955-bd9d-cc16428adfee" ] } ], "mendeley" : { "formattedCitation" : "(Christidis and Stott, 2016; Hu et al., 2020)", "plainTextFormattedCitation" : "(Christidis and Stott, 2016; Hu et al., 2020)", "previouslyFormattedCitation" : "(Christidis and Stott, 2016; Hu et al., 2020)" }, "properties" : { "noteIndex" : 0 }, "schema" : "https://github.com/citation-style-language/schema/raw/master/csl-citation.json" }</w:instrText>
      </w:r>
      <w:ins w:id="934" w:author="Robin Matthews" w:date="2021-07-13T18:29:00Z">
        <w:r w:rsidR="00514302">
          <w:rPr>
            <w:rFonts w:cs="Times New Roman"/>
            <w:lang w:val="en-GB"/>
          </w:rPr>
          <w:fldChar w:fldCharType="separate"/>
        </w:r>
        <w:r w:rsidR="00514302" w:rsidRPr="00A91D7B">
          <w:rPr>
            <w:rFonts w:cs="Times New Roman"/>
            <w:noProof/>
            <w:lang w:val="en-GB"/>
          </w:rPr>
          <w:t>(Christidis and Stott, 2016; Hu et al., 2020)</w:t>
        </w:r>
        <w:r w:rsidR="00514302">
          <w:rPr>
            <w:rFonts w:cs="Times New Roman"/>
            <w:lang w:val="en-GB"/>
          </w:rPr>
          <w:fldChar w:fldCharType="end"/>
        </w:r>
        <w:r w:rsidR="00514302" w:rsidRPr="00D424AA" w:rsidDel="00514302">
          <w:rPr>
            <w:rFonts w:cs="Times New Roman"/>
            <w:lang w:val="en-GB"/>
          </w:rPr>
          <w:t xml:space="preserve"> </w:t>
        </w:r>
      </w:ins>
      <w:del w:id="935" w:author="Robin Matthews" w:date="2021-07-13T18:28:00Z">
        <w:r w:rsidRPr="00D424AA" w:rsidDel="00514302">
          <w:rPr>
            <w:rFonts w:cs="Times New Roman"/>
            <w:lang w:val="en-GB"/>
          </w:rPr>
          <w:delText>(</w:delText>
        </w:r>
      </w:del>
      <w:bookmarkStart w:id="936" w:name="_Hlk77093338"/>
      <w:commentRangeStart w:id="937"/>
      <w:del w:id="938" w:author="Robin Matthews" w:date="2021-07-13T18:29:00Z">
        <w:r w:rsidRPr="00D424AA" w:rsidDel="00514302">
          <w:rPr>
            <w:rFonts w:cs="Times New Roman"/>
            <w:lang w:val="en-GB"/>
          </w:rPr>
          <w:fldChar w:fldCharType="begin" w:fldLock="1"/>
        </w:r>
      </w:del>
      <w:del w:id="939" w:author="Robin Matthews" w:date="2021-07-13T18:28:00Z">
        <w:r w:rsidR="00FF6231" w:rsidRPr="00514302" w:rsidDel="00514302">
          <w:rPr>
            <w:rFonts w:cs="Times New Roman"/>
            <w:lang w:val="en-GB"/>
          </w:rPr>
          <w:del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mendeley" : { "formattedCitation" : "(Hu et al., 2020)", "manualFormatting" : "Hu et al., 2020", "plainTextFormattedCitation" : "(Hu et al., 2020)", "previouslyFormattedCitation" : "(Hu et al., 2020)" }, "properties" : { "noteIndex" : 0 }, "schema" : "https://github.com/citation-style-language/schema/raw/master/csl-citation.json" }</w:delInstrText>
        </w:r>
      </w:del>
      <w:del w:id="940" w:author="Robin Matthews" w:date="2021-07-13T18:29:00Z">
        <w:r w:rsidRPr="00D424AA" w:rsidDel="00514302">
          <w:rPr>
            <w:rFonts w:cs="Times New Roman"/>
            <w:lang w:val="en-GB"/>
          </w:rPr>
          <w:fldChar w:fldCharType="separate"/>
        </w:r>
      </w:del>
      <w:del w:id="941" w:author="Robin Matthews" w:date="2021-07-13T18:28:00Z">
        <w:r w:rsidR="00A26296" w:rsidRPr="00514302" w:rsidDel="00514302">
          <w:rPr>
            <w:rFonts w:cs="Times New Roman"/>
            <w:noProof/>
            <w:lang w:val="en-GB"/>
          </w:rPr>
          <w:delText>H</w:delText>
        </w:r>
      </w:del>
      <w:del w:id="942" w:author="Robin Matthews" w:date="2021-07-13T18:29:00Z">
        <w:r w:rsidR="00A26296" w:rsidRPr="00514302" w:rsidDel="00514302">
          <w:rPr>
            <w:rFonts w:cs="Times New Roman"/>
            <w:noProof/>
            <w:lang w:val="en-GB"/>
          </w:rPr>
          <w:delText>u et al., 2020</w:delText>
        </w:r>
        <w:r w:rsidRPr="00D424AA" w:rsidDel="00514302">
          <w:rPr>
            <w:rFonts w:cs="Times New Roman"/>
            <w:lang w:val="en-GB"/>
          </w:rPr>
          <w:fldChar w:fldCharType="end"/>
        </w:r>
        <w:commentRangeEnd w:id="937"/>
        <w:r w:rsidR="00A26296" w:rsidDel="00514302">
          <w:rPr>
            <w:rStyle w:val="Marquedecommentaire"/>
          </w:rPr>
          <w:commentReference w:id="937"/>
        </w:r>
        <w:r w:rsidRPr="00841A35" w:rsidDel="00514302">
          <w:rPr>
            <w:rFonts w:cs="Times New Roman"/>
            <w:lang w:val="en-GB"/>
          </w:rPr>
          <w:delText>; Christidis and Stott</w:delText>
        </w:r>
        <w:r w:rsidR="00BF34DF" w:rsidDel="00514302">
          <w:rPr>
            <w:rFonts w:cs="Times New Roman"/>
            <w:lang w:val="en-GB"/>
          </w:rPr>
          <w:delText>,</w:delText>
        </w:r>
        <w:r w:rsidRPr="00841A35" w:rsidDel="00514302">
          <w:rPr>
            <w:rFonts w:cs="Times New Roman"/>
            <w:lang w:val="en-GB"/>
          </w:rPr>
          <w:delText xml:space="preserve"> </w:delText>
        </w:r>
        <w:commentRangeStart w:id="943"/>
        <w:r w:rsidRPr="00D424AA" w:rsidDel="00514302">
          <w:rPr>
            <w:rFonts w:cs="Times New Roman"/>
            <w:lang w:val="en-GB"/>
          </w:rPr>
          <w:fldChar w:fldCharType="begin" w:fldLock="1"/>
        </w:r>
        <w:r w:rsidR="00FF6231" w:rsidDel="00514302">
          <w:rPr>
            <w:rFonts w:cs="Times New Roman"/>
            <w:lang w:val="en-GB"/>
          </w:rPr>
          <w:delInstrText>ADDIN CSL_CITATION { "citationItems" : [ { "id" : "ITEM-1", "itemData" : { "DOI" : "10.1016/j.wace.2016.10.003", "ISSN" : "22120947", "abstract" : "Detection and attribution studies have demonstrated that anthropogenic forcings have been driving significant changes in temperature extremes since the middle of the 20th century. Moreover, new methodologies have been developed for the attribution of extreme events that assess how human influence may have changed their characteristics. Here we combine formal statistical analyses based on optimal fingerprinting to attribute observed long term changes in temperature extremes with an ensemble-based approach for event attribution. Our analyses are applied to 16 indices constructed with daily temperature data that focus on different characteristics of extremes and together build up a more complete representation of historical changes in warm and cold extremes than previous studies. For each index we compute an annual value for all years of the post-1960 period using data from observations and experiments with a coupled Earth System model for the analysis of multi-decadal changes and a high-resolution atmospheric model for event attribution. The models indicate that anthropogenic forcings have influenced almost all indices in recent decades and led to more prominent changes in the frequency of extremes. The optimal fingerprinting analyses show that for most indices the anthropogenic signal is detectable in changes during 1961\u20132010 both in Europe and on a quasi-global scale. The weaker natural effect, resulting mainly from volcanic eruptions, is in most cases not detectable, with the exception of large scale changes in indices linked to the frequency of cold night-time extremes. Our event analyses estimate how anthropogenic forcings alter the chances of getting new record index values in Europe and find that such extremes would be markedly rare if human influence were not accounted for, whereas in the current climate their return times range from a few years to a few decades.", "author" : [ { "dropping-particle" : "", "family" : "Christidis", "given" : "Nikolaos", "non-dropping-particle" : "", "parse-names" : false, "suffix" : "" }, { "dropping-particle" : "", "family" : "Stott", "given" : "Peter A.", "non-dropping-particle" : "", "parse-names" : false, "suffix" : "" } ], "container-title" : "Weather and Climate Extremes", "id" : "ITEM-1", "issue" : "October", "issued" : { "date-parts" : [ [ "2016" ] ] }, "page" : "24-35", "publisher" : "Elsevier", "title" : "Attribution analyses of temperature extremes using a set of 16 indices", "translator" : [ { "dropping-particle" : "", "family" : "S716", "given" : "", "non-dropping-particle" : "", "parse-names" : false, "suffix" : "" } ], "type" : "article-journal", "volume" : "14" }, "uris" : [ "http://www.mendeley.com/documents/?uuid=df0a1b75-8a59-4955-bd9d-cc16428adfee" ] } ], "mendeley" : { "formattedCitation" : "(Christidis and Stott, 2016)", "manualFormatting" : "2016)", "plainTextFormattedCitation" : "(Christidis and Stott, 2016)", "previouslyFormattedCitation" : "(Christidis and Stott, 2016)" }, "properties" : { "noteIndex" : 0 }, "schema" : "https://github.com/citation-style-language/schema/raw/master/csl-citation.json" }</w:delInstrText>
        </w:r>
        <w:r w:rsidRPr="00D424AA" w:rsidDel="00514302">
          <w:rPr>
            <w:rFonts w:cs="Times New Roman"/>
            <w:lang w:val="en-GB"/>
          </w:rPr>
          <w:fldChar w:fldCharType="separate"/>
        </w:r>
        <w:r w:rsidR="00A26296" w:rsidDel="00514302">
          <w:rPr>
            <w:rFonts w:cs="Times New Roman"/>
            <w:noProof/>
            <w:lang w:val="en-GB"/>
          </w:rPr>
          <w:delText>2016)</w:delText>
        </w:r>
        <w:r w:rsidRPr="00D424AA" w:rsidDel="00514302">
          <w:rPr>
            <w:rFonts w:cs="Times New Roman"/>
            <w:lang w:val="en-GB"/>
          </w:rPr>
          <w:fldChar w:fldCharType="end"/>
        </w:r>
        <w:bookmarkEnd w:id="936"/>
        <w:commentRangeEnd w:id="943"/>
        <w:r w:rsidR="00A26296" w:rsidDel="00514302">
          <w:rPr>
            <w:rStyle w:val="Marquedecommentaire"/>
          </w:rPr>
          <w:commentReference w:id="943"/>
        </w:r>
      </w:del>
      <w:r w:rsidRPr="00841A35">
        <w:rPr>
          <w:rFonts w:cs="Times New Roman"/>
          <w:lang w:val="en-GB"/>
        </w:rPr>
        <w:t xml:space="preserve">. </w:t>
      </w:r>
    </w:p>
    <w:p w14:paraId="477411A3" w14:textId="77777777" w:rsidR="0018745C" w:rsidRDefault="0018745C" w:rsidP="00D424AA">
      <w:pPr>
        <w:rPr>
          <w:rFonts w:cs="Times New Roman"/>
          <w:lang w:val="en-GB"/>
        </w:rPr>
      </w:pPr>
    </w:p>
    <w:p w14:paraId="0901193F" w14:textId="0ACBB0F7" w:rsidR="00726A1C" w:rsidRPr="00D424AA" w:rsidRDefault="00726A1C" w:rsidP="00D424AA">
      <w:pPr>
        <w:rPr>
          <w:rFonts w:cs="Times New Roman"/>
          <w:lang w:val="nb-NO"/>
        </w:rPr>
      </w:pPr>
      <w:r w:rsidRPr="00841A35">
        <w:rPr>
          <w:rFonts w:cs="Times New Roman"/>
          <w:lang w:val="en-GB"/>
        </w:rPr>
        <w:t xml:space="preserve">Regional studies, including for Asia </w:t>
      </w:r>
      <w:r w:rsidRPr="00D424AA">
        <w:rPr>
          <w:rFonts w:cs="Times New Roman"/>
          <w:lang w:val="en-GB"/>
        </w:rPr>
        <w:fldChar w:fldCharType="begin" w:fldLock="1"/>
      </w:r>
      <w:r w:rsidR="00FF6231">
        <w:rPr>
          <w:rFonts w:cs="Times New Roman"/>
          <w:lang w:val="en-GB"/>
        </w:rPr>
        <w:instrText>ADDIN CSL_CITATION { "citationItems" : [ { "id" : "ITEM-1",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1",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id" : "ITEM-2", "itemData" : { "DOI" : "10.1088/1748-9326/aacb3e", "ISSN" : "1748-9326", "abstract" : "The duration of warm and cold spells is measured by the persistence of instances when daily temperatures are greatly above or below their normal values. These spells represent a prolonged period of times when daily temperatures are extreme and can potentially be connected to climate impacts in the agricultural, health, energy and other sectors. This study aims to determine evidence of responses in the durations of warm (WSDI) and cold (CSDI) spells to forcings external to the climate system. We consider the globe, the six continents and China during the period from 1958\u22122010 in this analysis. Here we compare the observed duration indices with those derived from simulated daily temperature by climate models participating in the Coupled Model Intercomparison Project Phase 5 (CMIP5), using an optimal fingerprint method. The results show that, averaged over the global lands, the WSDI has substantially increased by 15 days while the CSDI has decreased by 3 days over the 53 year period. The simulated changes are generally consistent with the observations; models, however, overestimate the observed changes in the WSDI in five of the six continental regions. We consider a signal is detected if it is significant at the 10% level. At the global scale, human influences on both warm and cold spell durations are detected. At the continental scale, an anthropogenic signal is detected in the warm spell durations of most continents. The human influence on cold spell duration is detectable only in the Asian and European continents. In China, human influence can clearly be detected in both the warm and cold spell durations. Responses to natural forcings are generally not detected at the continental or smaller spatial scales.", "author" : [ { "dropping-particle" : "", "family" : "Lu", "given" : "Chunhui", "non-dropping-particle" : "", "parse-names" : false, "suffix" : "" }, { "dropping-particle" : "", "family" : "Sun", "given" : "Ying", "non-dropping-particle" : "", "parse-names" : false, "suffix" : "" }, { "dropping-particle" : "", "family" : "Zhang", "given" : "Xuebin", "non-dropping-particle" : "", "parse-names" : false, "suffix" : "" } ], "container-title" : "Environmental Research Letters", "id" : "ITEM-2", "issue" : "7", "issued" : { "date-parts" : [ [ "2018", "7", "1" ] ] }, "page" : "074013", "title" : "Multimodel detection and attribution of changes in warm and cold spell durations", "translator" : [ { "dropping-particle" : "", "family" : "S1407", "given" : "", "non-dropping-particle" : "", "parse-names" : false, "suffix" : "" } ], "type" : "article-journal", "volume" : "13" }, "uris" : [ "http://www.mendeley.com/documents/?uuid=7a982417-4c3e-4e6c-a152-0bb294c28f50" ] } ], "mendeley" : { "formattedCitation" : "(Dong et al., 2018; Lu et al., 2018)", "plainTextFormattedCitation" : "(Dong et al., 2018; Lu et al., 2018)", "previouslyFormattedCitation" : "(Dong et al., 2018; Lu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ng et al., 2018; Lu et al., 2018)</w:t>
      </w:r>
      <w:r w:rsidRPr="00D424AA">
        <w:rPr>
          <w:rFonts w:cs="Times New Roman"/>
          <w:lang w:val="en-GB"/>
        </w:rPr>
        <w:fldChar w:fldCharType="end"/>
      </w:r>
      <w:r w:rsidRPr="00841A35">
        <w:rPr>
          <w:rFonts w:cs="Times New Roman"/>
          <w:lang w:val="en-GB"/>
        </w:rPr>
        <w:t xml:space="preserve">, Australia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Alexander and Arblaster, 2017)", "plainTextFormattedCitation" : "(Alexander and Arblaster, 2017)", "previouslyFormattedCitation" : "(Alexander and Arblaster,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exander and Arblaster, 2017)</w:t>
      </w:r>
      <w:r w:rsidRPr="00D424AA">
        <w:rPr>
          <w:rFonts w:cs="Times New Roman"/>
          <w:lang w:val="en-GB"/>
        </w:rPr>
        <w:fldChar w:fldCharType="end"/>
      </w:r>
      <w:r w:rsidRPr="00841A35">
        <w:rPr>
          <w:rFonts w:cs="Times New Roman"/>
          <w:lang w:val="en-GB"/>
        </w:rPr>
        <w:t xml:space="preserve">, and Europe </w:t>
      </w:r>
      <w:r w:rsidRPr="00D424AA">
        <w:rPr>
          <w:rFonts w:cs="Times New Roman"/>
          <w:lang w:val="en-GB"/>
        </w:rPr>
        <w:fldChar w:fldCharType="begin" w:fldLock="1"/>
      </w:r>
      <w:r w:rsidR="00FF6231">
        <w:rPr>
          <w:rFonts w:cs="Times New Roman"/>
          <w:lang w:val="en-GB"/>
        </w:rPr>
        <w:instrText>ADDIN CSL_CITATION { "citationItems" : [ { "id" : "ITEM-1", "itemData" : { "DOI" : "10.1016/j.wace.2016.10.003", "ISSN" : "22120947", "abstract" : "Detection and attribution studies have demonstrated that anthropogenic forcings have been driving significant changes in temperature extremes since the middle of the 20th century. Moreover, new methodologies have been developed for the attribution of extreme events that assess how human influence may have changed their characteristics. Here we combine formal statistical analyses based on optimal fingerprinting to attribute observed long term changes in temperature extremes with an ensemble-based approach for event attribution. Our analyses are applied to 16 indices constructed with daily temperature data that focus on different characteristics of extremes and together build up a more complete representation of historical changes in warm and cold extremes than previous studies. For each index we compute an annual value for all years of the post-1960 period using data from observations and experiments with a coupled Earth System model for the analysis of multi-decadal changes and a high-resolution atmospheric model for event attribution. The models indicate that anthropogenic forcings have influenced almost all indices in recent decades and led to more prominent changes in the frequency of extremes. The optimal fingerprinting analyses show that for most indices the anthropogenic signal is detectable in changes during 1961\u20132010 both in Europe and on a quasi-global scale. The weaker natural effect, resulting mainly from volcanic eruptions, is in most cases not detectable, with the exception of large scale changes in indices linked to the frequency of cold night-time extremes. Our event analyses estimate how anthropogenic forcings alter the chances of getting new record index values in Europe and find that such extremes would be markedly rare if human influence were not accounted for, whereas in the current climate their return times range from a few years to a few decades.", "author" : [ { "dropping-particle" : "", "family" : "Christidis", "given" : "Nikolaos", "non-dropping-particle" : "", "parse-names" : false, "suffix" : "" }, { "dropping-particle" : "", "family" : "Stott", "given" : "Peter A.", "non-dropping-particle" : "", "parse-names" : false, "suffix" : "" } ], "container-title" : "Weather and Climate Extremes", "id" : "ITEM-1", "issue" : "October", "issued" : { "date-parts" : [ [ "2016" ] ] }, "page" : "24-35", "publisher" : "Elsevier", "title" : "Attribution analyses of temperature extremes using a set of 16 indices", "translator" : [ { "dropping-particle" : "", "family" : "S716", "given" : "", "non-dropping-particle" : "", "parse-names" : false, "suffix" : "" } ], "type" : "article-journal", "volume" : "14" }, "uris" : [ "http://www.mendeley.com/documents/?uuid=df0a1b75-8a59-4955-bd9d-cc16428adfee" ] } ], "mendeley" : { "formattedCitation" : "(Christidis and Stott, 2016)", "plainTextFormattedCitation" : "(Christidis and Stott, 2016)", "previouslyFormattedCitation" : "(Christidis and Stott,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ristidis and Stott, 2016)</w:t>
      </w:r>
      <w:r w:rsidRPr="00D424AA">
        <w:rPr>
          <w:rFonts w:cs="Times New Roman"/>
          <w:lang w:val="en-GB"/>
        </w:rPr>
        <w:fldChar w:fldCharType="end"/>
      </w:r>
      <w:r w:rsidRPr="00841A35">
        <w:rPr>
          <w:rFonts w:cs="Times New Roman"/>
          <w:lang w:val="en-GB"/>
        </w:rPr>
        <w:t>, fou</w:t>
      </w:r>
      <w:r w:rsidRPr="00D424AA">
        <w:rPr>
          <w:rFonts w:cs="Times New Roman"/>
          <w:lang w:val="en-GB"/>
        </w:rPr>
        <w:t xml:space="preserve">nd similar results. A clear anthropogenic signal is also found in the trends in the Combined Extreme Index (CEI) for North America, Asia, Australia, and Europe </w:t>
      </w:r>
      <w:r w:rsidRPr="00D424AA">
        <w:rPr>
          <w:rFonts w:cs="Times New Roman"/>
          <w:lang w:val="en-GB"/>
        </w:rPr>
        <w:fldChar w:fldCharType="begin" w:fldLock="1"/>
      </w:r>
      <w:r w:rsidR="00FF6231">
        <w:rPr>
          <w:rFonts w:cs="Times New Roman"/>
          <w:lang w:val="en-GB"/>
        </w:rPr>
        <w:instrText>ADDIN CSL_CITATION { "citationItems" : [ { "id" : "ITEM-1", "itemData" : { "DOI" : "10.1175/JCLI-D-16-0164.1", "ISSN" : "08948755", "abstract" : "AbstractThe skill of eight climate models in simulating the variability and trends in the observed areal extent of daily temperature and precipitation extremes is evaluated across five large-scale regions, using the climate extremes index (CEI) framework. Focusing on Europe, North America, Asia, Australia, and the Northern Hemisphere, results show that overall the models are generally able to simulate the decadal variability and trends of the observed temperature and precipitation components over the period 1951\u20132005. Climate models are able to reproduce observed increasing trends in the area experiencing warm maximum and minimum temperature extremes, as well as, to a lesser extent, increasing trends in the areas experiencing an extreme contribution of heavy precipitation to total annual precipitation for the Northern Hemisphere regions. Using simulations performed under different radiative forcing scenarios, the causes of simulated and observed trends are investigated. A clear anthropogenic signal is fou...", "author" : [ { "dropping-particle" : "", "family" : "Dittus", "given" : "Andrea J.", "non-dropping-particle" : "", "parse-names" : false, "suffix" : "" }, { "dropping-particle" : "", "family" : "Karoly", "given" : "David J.", "non-dropping-particle" : "", "parse-names" : false, "suffix" : "" }, { "dropping-particle" : "", "family" : "Lewis", "given" : "Sophie C.", "non-dropping-particle" : "", "parse-names" : false, "suffix" : "" }, { "dropping-particle" : "V.", "family" : "Alexander", "given" : "Lisa", "non-dropping-particle" : "", "parse-names" : false, "suffix" : "" }, { "dropping-particle" : "", "family" : "Donat", "given" : "Markus G.", "non-dropping-particle" : "", "parse-names" : false, "suffix" : "" } ], "container-title" : "Journal of Climate", "id" : "ITEM-1", "issue" : "23", "issued" : { "date-parts" : [ [ "2016" ] ] }, "page" : "8285-8299", "title" : "A multiregion model evaluation and attribution study of historical changes in the area affected by temperature and precipitation extremes", "translator" : [ { "dropping-particle" : "", "family" : "S2306", "given" : "", "non-dropping-particle" : "", "parse-names" : false, "suffix" : "" } ], "type" : "article-journal", "volume" : "29" }, "uris" : [ "http://www.mendeley.com/documents/?uuid=ec25a07d-db4a-487a-a8b9-f18908dff874" ] } ], "mendeley" : { "formattedCitation" : "(Dittus et al., 2016)", "plainTextFormattedCitation" : "(Dittus et al., 2016)", "previouslyFormattedCitation" : "(Dittus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ttus et al., 2016)</w:t>
      </w:r>
      <w:r w:rsidRPr="00D424AA">
        <w:rPr>
          <w:rFonts w:cs="Times New Roman"/>
          <w:lang w:val="en-GB"/>
        </w:rPr>
        <w:fldChar w:fldCharType="end"/>
      </w:r>
      <w:r w:rsidRPr="00841A35">
        <w:rPr>
          <w:rFonts w:cs="Times New Roman"/>
          <w:lang w:val="en-GB"/>
        </w:rPr>
        <w:t xml:space="preserve">. While various studies have described increasing trends in several heat wave metrics (HWD, HWA, EHF, etc.) in different regions </w:t>
      </w:r>
      <w:commentRangeStart w:id="944"/>
      <w:r w:rsidRPr="00D424AA">
        <w:rPr>
          <w:rFonts w:cs="Times New Roman"/>
          <w:lang w:val="en-GB"/>
        </w:rPr>
        <w:fldChar w:fldCharType="begin" w:fldLock="1"/>
      </w:r>
      <w:r w:rsidR="0012753B">
        <w:rPr>
          <w:rFonts w:cs="Times New Roman"/>
          <w:lang w:val="en-GB"/>
        </w:rPr>
        <w:instrText>ADDIN CSL_CITATION { "citationItems" : [ { "id" : "ITEM-1", "itemData" : { "DOI" : "10.1175/JCLI-D-14-00092.1", "ISBN" : "0894-8755", "ISSN" : "08948755", "abstract" : "AbstractExtremes such as summer heat waves and winter warm spells have a significant impact on the climate of Australia, with many regions experiencing an increase in heat wave frequency and duration since the mid-twentieth century. With the availability of Coupled Model Intercomparison Project phase 5 (CMIP5) models, projected changes in heat waves are investigated across Australia for two future emission scenarios. For the historical period encompassing the late twentieth century (1950\u20132005) an ensemble mean of 15 models is able to broadly capture the observed spatial distribution in the frequency and duration of summer heat waves, despite overestimating these metrics along coastal regions. The models achieve a better comparison to observations in their simulation of the temperature of the hottest heat waves. By the end of the twenty-first century, the model ensemble mean projects the largest increase in summer heat wave frequency and duration to occur across northern tropical regions, while projecting ...", "author" : [ { "dropping-particle" : "", "family" : "Cowan", "given" : "Tim", "non-dropping-particle" : "", "parse-names" : false, "suffix" : "" }, { "dropping-particle" : "", "family" : "Purich", "given" : "Ariaan", "non-dropping-particle" : "", "parse-names" : false, "suffix" : "" }, { "dropping-particle" : "", "family" : "Perkins", "given" : "Sarah", "non-dropping-particle" : "", "parse-names" : false, "suffix" : "" }, { "dropping-particle" : "", "family" : "Pezza", "given" : "Alexandre", "non-dropping-particle" : "", "parse-names" : false, "suffix" : "" }, { "dropping-particle" : "", "family" : "Boschat", "given" : "Ghyslaine", "non-dropping-particle" : "", "parse-names" : false, "suffix" : "" }, { "dropping-particle" : "", "family" : "Sadler", "given" : "Katherine", "non-dropping-particle" : "", "parse-names" : false, "suffix" : "" } ], "container-title" : "Journal of Climate", "id" : "ITEM-1", "issue" : "15", "issued" : { "date-parts" : [ [ "2014" ] ] }, "page" : "5851-5871", "title" : "More frequent, longer, and hotter heat waves for Australia in the Twenty-First Century", "translator" : [ { "dropping-particle" : "", "family" : "S2302", "given" : "", "non-dropping-particle" : "", "parse-names" : false, "suffix" : "" } ], "type" : "article-journal", "volume" : "27" }, "uris" : [ "http://www.mendeley.com/documents/?uuid=a18c9aa3-ed70-4623-b959-31e3e400bce7" ] }, { "id" : "ITEM-2", "itemData" : { "DOI" : "10.3390/atmos8100191", "author" : [ { "dropping-particle" : "", "family" : "Sanderson", "given" : "Michael", "non-dropping-particle" : "", "parse-names" : false, "suffix" : "" }, { "dropping-particle" : "", "family" : "Economou", "given" : "Theo", "non-dropping-particle" : "", "parse-names" : false, "suffix" : "" }, { "dropping-particle" : "", "family" : "Salmon", "given" : "Kate", "non-dropping-particle" : "", "parse-names" : false, "suffix" : "" }, { "dropping-particle" : "", "family" : "Jones", "given" : "Sarah", "non-dropping-particle" : "", "parse-names" : false, "suffix" : "" } ], "container-title" : "Atmosphere", "id" : "ITEM-2", "issue" : "12", "issued" : { "date-parts" : [ [ "2017", "12" ] ] }, "page" : "117-191", "title" : "Historical Trends and Variability in Heat Waves in the United Kingdom", "translator" : [ { "dropping-particle" : "", "family" : "S131", "given" : "", "non-dropping-particle" : "", "parse-names" : false, "suffix" : "" } ], "type" : "article-journal", "volume" : "8" }, "uris" : [ "http://www.mendeley.com/documents/?uuid=42c7198d-e07d-40d3-aa7e-8095902efbb1" ] }, { "id" : "ITEM-3", "itemData" : { "DOI" : "10.1007/s11069-016-2205-4", "ISBN" : "1106901622", "ISSN" : "0921-030X", "abstract" : "In the Indian Subcontinent, droughts occur generally due to delayed arrival or early retreat of the south-west monsoon associated with poor precipitation. However, initiation and intensification of droughts may also result from heat waves. With an arid to semi-arid climate, the Gujarat State of India experiences seasonal temperature variations and frequent heat waves during summer and inconsistent rainfall during the rainy (monsoon) season, resulting in recurrent droughts. In the present study, ground data of rainfall and temperature were used to assess meteorological drought in Gujarat during 1981--2010. Geographical information systems (GIS)-based analysis revealed an association between rainfall deficit and heat waves, and an indirect influence of heat waves and temperature extremes on drought development and intensification. The study indicates a relationship between climate extremes and climate change. It also points to the fact that, in certain years, local factors are more influential than global factors such as El Ni{\u00f1}o and the Southern Oscillation (ENSO) for drought occurrence and non-occurrence in Gujarat.", "author" : [ { "dropping-particle" : "", "family" : "Bandyopadhyay", "given" : "N.", "non-dropping-particle" : "", "parse-names" : false, "suffix" : "" }, { "dropping-particle" : "", "family" : "Bhuiyan", "given" : "C.", "non-dropping-particle" : "", "parse-names" : false, "suffix" : "" }, { "dropping-particle" : "", "family" : "Saha", "given" : "A. K.", "non-dropping-particle" : "", "parse-names" : false, "suffix" : "" } ], "container-title" : "Natural Hazards", "id" : "ITEM-3", "issue" : "1", "issued" : { "date-parts" : [ [ "2016", "5", "8" ] ] }, "page" : "367-388", "publisher" : "Springer Netherlands", "title" : "Heat waves, temperature extremes and their impacts on monsoon rainfall and meteorological drought in Gujarat, India", "translator" : [ { "dropping-particle" : "", "family" : "S2367", "given" : "", "non-dropping-particle" : "", "parse-names" : false, "suffix" : "" } ], "type" : "article-journal", "volume" : "82" }, "uris" : [ "http://www.mendeley.com/documents/?uuid=3901bfb9-de67-462e-ad06-bbb8ff09a75f" ] } ], "mendeley" : { "formattedCitation" : "(Cowan et al., 2014; Bandyopadhyay et al., 2016; Sanderson et al., 2017b)", "manualFormatting" : "(e.g., Bandyopadhyay et al., 2016; Cowan et al., 2014; M. Sanderson et al., 2017)", "plainTextFormattedCitation" : "(Cowan et al., 2014; Bandyopadhyay et al., 2016; Sanderson et al., 2017b)", "previouslyFormattedCitation" : "(Cowan et al., 2014; Bandyopadhyay et al., 2016; Sanderson et al., 2017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e.g., Bandyopadhyay et al., 2016; Cowan et al., 2014; </w:t>
      </w:r>
      <w:ins w:id="945" w:author="Robin Matthews" w:date="2021-07-13T18:29:00Z">
        <w:r w:rsidR="00514302">
          <w:rPr>
            <w:rFonts w:cs="Times New Roman"/>
            <w:noProof/>
            <w:lang w:val="en-GB"/>
          </w:rPr>
          <w:t xml:space="preserve">M. </w:t>
        </w:r>
      </w:ins>
      <w:r w:rsidR="00A26296">
        <w:rPr>
          <w:rFonts w:cs="Times New Roman"/>
          <w:noProof/>
          <w:lang w:val="en-GB"/>
        </w:rPr>
        <w:t>Sanderson et al., 2017)</w:t>
      </w:r>
      <w:r w:rsidRPr="00D424AA">
        <w:rPr>
          <w:rFonts w:cs="Times New Roman"/>
          <w:lang w:val="en-GB"/>
        </w:rPr>
        <w:fldChar w:fldCharType="end"/>
      </w:r>
      <w:commentRangeEnd w:id="944"/>
      <w:r w:rsidR="00A26296">
        <w:rPr>
          <w:rStyle w:val="Marquedecommentaire"/>
        </w:rPr>
        <w:commentReference w:id="944"/>
      </w:r>
      <w:r w:rsidRPr="00841A35">
        <w:rPr>
          <w:rFonts w:cs="Times New Roman"/>
          <w:lang w:val="en-GB"/>
        </w:rPr>
        <w:t>, few recent studies have explicitly attributed these change</w:t>
      </w:r>
      <w:r w:rsidR="00D85AD7" w:rsidRPr="00D424AA">
        <w:rPr>
          <w:rFonts w:cs="Times New Roman"/>
          <w:lang w:val="en-GB"/>
        </w:rPr>
        <w:t>s</w:t>
      </w:r>
      <w:r w:rsidRPr="00D424AA">
        <w:rPr>
          <w:rFonts w:cs="Times New Roman"/>
          <w:lang w:val="en-GB"/>
        </w:rPr>
        <w:t xml:space="preserve"> to causes</w:t>
      </w:r>
      <w:r w:rsidR="00D85AD7" w:rsidRPr="00D424AA">
        <w:rPr>
          <w:rFonts w:cs="Times New Roman"/>
          <w:lang w:val="en-GB"/>
        </w:rPr>
        <w:t>; most of them</w:t>
      </w:r>
      <w:r w:rsidRPr="00D424AA">
        <w:rPr>
          <w:rFonts w:cs="Times New Roman"/>
          <w:lang w:val="en-GB"/>
        </w:rPr>
        <w:t xml:space="preserve"> stated that observed trends are consistent with anthropogenic warming. The detected anthropogenic signals are clearly separable from the response to natural forcing, and the results are generally insensitive to the use of different model samples, as well as different data availability, indicating robust attribution. Studies of monthly, seasonal, and annual records in various regions </w:t>
      </w:r>
      <w:commentRangeStart w:id="946"/>
      <w:r w:rsidRPr="00D424AA">
        <w:rPr>
          <w:rFonts w:cs="Times New Roman"/>
          <w:lang w:val="en-GB"/>
        </w:rPr>
        <w:fldChar w:fldCharType="begin" w:fldLock="1"/>
      </w:r>
      <w:ins w:id="947" w:author="Robin Matthews" w:date="2021-07-13T18:30:00Z">
        <w:r w:rsidR="00514302">
          <w:rPr>
            <w:rFonts w:cs="Times New Roman"/>
            <w:lang w:val="en-GB"/>
          </w:rPr>
          <w:instrText>ADDIN CSL_CITATION { "citationItems" : [ { "id" : "ITEM-1", "itemData" : { "DOI" : "10.1002/wea.2439", "ISSN" : "14778696", "author" : [ { "dropping-particle" : "", "family" : "Kendon", "given" : "Mike", "non-dropping-particle" : "", "parse-names" : false, "suffix" : "" } ], "container-title" : "Weather", "id" : "ITEM-1", "issue" : "12", "issued" : { "date-parts" : [ [ "2014" ] ] }, "page" : "327-332", "title" : "Has there been a recent increase in UK weather records?", "translator" : [ { "dropping-particle" : "", "family" : "S713", "given" : "", "non-dropping-particle" : "", "parse-names" : false, "suffix" : "" } ], "type" : "article-journal", "volume" : "69" }, "uris" : [ "http://www.mendeley.com/documents/?uuid=4ddbb939-5153-4d9b-8c54-2cf7713f52bb" ] }, { "id" : "ITEM-2", "itemData" : { "DOI" : "10.1002/2015GL065793", "ISBN" : "1944-8007", "ISSN" : "19448007", "abstract" : "Persistent extreme temperatures were observed in Australia during 2012\u20132014. We examine changes in the rate of hot and cold record breaking over the observational record for Australia- and State-wide temperatures. The number of new hot (high-maximum and high-minimum temperatures) temperature records increases dramatically in recent decades, while the number of cold records decreases. In a stationary climate, cold and hot records are expected to occur in equal frequency on longer than interannual time scales; however, during 2000\u20132014, new hot records outnumber new cold records by 12 to one on average. Coupled Model Intercomparison Project phase 5 experiments reveal increased hot temperature record breaking occurs in simulations that impose anthropogenic forcings but not in natural forcings-only experiments. This disproportionate hot to cold record breaking rates provides a useful indicator of nonstationarity in temperatures, which is related to the underlying mean observed Australian warming trend of 0.9\u00b0C since high-quality records began in 1910.", "author" : [ { "dropping-particle" : "", "family" : "Lewis", "given" : "Sophie C.", "non-dropping-particle" : "", "parse-names" : false, "suffix" : "" }, { "dropping-particle" : "", "family" : "King", "given" : "Andrew D.", "non-dropping-particle" : "", "parse-names" : false, "suffix" : "" } ], "container-title" : "Geophysical Research Letters", "id" : "ITEM-2", "issue" : "18", "issued" : { "date-parts" : [ [ "2015", "9", "28" ] ] }, "page" : "7776-7784", "title" : "Dramatically increased rate of observed hot record breaking in recent Australian temperatures", "translator" : [ { "dropping-particle" : "", "family" : "S1530", "given" : "", "non-dropping-particle" : "", "parse-names" : false, "suffix" : "" } ], "type" : "article-journal", "volume" : "42" }, "uris" : [ "http://www.mendeley.com/documents/?uuid=8d8fecc1-cbab-4ec0-90cd-c4130a42befc" ] }, { "id" : "ITEM-3", "itemData" : { "DOI" : "10.1007/s00382-015-2725-8", "ISSN" : "14320894", "abstract" : "Changes in temperature extreme events are expected as a result of anthropogenic climate change, but uncertainties exist in when and how these changes will be manifest regionally. This is especially the case over Europe due to different methodologies and definitions of temperature extreme events. An alternative approach is to examine changes in record-breaking temperatures. Datasets of observed temperature combined with ensembles of climate model simulations are used to assess the possible causes and significance of record-breaking temperature changes over the late twentieth and twenty-first centuries. A simple detection methodology is first applied to evaluate the extent to which the effect of anthropogenic forcing can be detected in present-day observed and simulated changes in record-breaking temperature. We then study the projected evolution of record-breaking daily minimum and maximum temperatures over the twenty-first century in Europe with a climate model. The same detection approach is used to identify the time of emergence of the anthropogenic signal relative to a model-derived estimate of internal variability. From the 1980s onwards, a change in the evolution of cold and warm records is observed and simulated, but it still remains in the range of internal variability until the end of the twentieth century. Minimum and maximum record-breaking temperatures tend to occur (respectively) less and more often than during the 1960s and 1970s taken as representative of a stationary climate. Model simulations with natural forcing only fail to reproduce the observed changes after the 1980s while the latter are compatible with simulations constrained by anthropogenic forcings. The deviation from the characteristic behavior of a stationary climate record-wise initiated in the 1980s is projected to accentuate during the twenty-first century. Annual changes become inconsistent with the model-derived internal variability between the 2020s and 2030s. Over the last three decades of the twenty-first century and under the RCP8.5 scenario, warm records occur on average five times more often than initially. Conversely, breaking new cold record become extremely difficult. The Mediterranean region is particularly affected in summer, whereas central and northeastern Europe is more impacted in winter.", "author" : [ { "dropping-particle" : "", "family" : "Bador", "given" : "Margot", "non-dropping-particle" : "", "parse-names" : false, "suffix" : "" }, { "dropping-particle" : "", "family" : "Terray", "given" : "Laurent", "non-dropping-particle" : "", "parse-names" : false, "suffix" : "" }, { "dropping-particle" : "", "family" : "Bo\u00e9", "given" : "Julien", "non-dropping-particle" : "", "parse-names" : false, "suffix" : "" } ], "container-title" : "Climate Dynamics", "id" : "ITEM-3", "issue" : "9-10", "issued" : { "date-parts" : [ [ "2016" ] ] }, "page" : "2717-2735", "publisher" : "Springer Berlin Heidelberg", "title" : "Detection of anthropogenic influence on the evolution of record-breaking temperatures over Europe", "translator" : [ { "dropping-particle" : "", "family" : "S1366", "given" : "", "non-dropping-particle" : "", "parse-names" : false, "suffix" : "" } ], "type" : "article-journal", "volume" : "46" }, "uris" : [ "http://www.mendeley.com/documents/?uuid=3f734e64-b83f-42b1-9593-a1a9041a8b1c", "http://www.mendeley.com/documents/?uuid=7b3c3606-347d-419f-b2e9-e1e39c724214" ] }, { "id" : "ITEM-4", "itemData" : { "DOI" : "10.1073/pnas.1606117113", "ISSN" : "0027-8424", "abstract" : "Future changes in temperature extremes over the continental United States are represented by the ratio of daily record high maximum temperatures to daily record low minimum temperatures and computed as a function of mean temperature increase that does not depend on scenario. A nonlinear empirical fit of the relation between this ratio and average temperature, using observations from 1930 to 2015, is extended to 2100 and compared with the climate model projections. The projections of the ratio are somewhat higher than the empirical projection from observations, continuing a positively biased trend in daily record high temperatures in the 20th century in the models, which we link to less-than-observed summer precipitation and evapotranspiration.Observed temperature extremes over the continental United States can be represented by the ratio of daily record high temperatures to daily record low minimum temperatures, and this ratio has increased to a value of about 2 to 1, averaged over the first decade of the 21st century, albeit with large interannual variability. Two different versions of a global coupled climate model (CCSM4), as well as 23 other coupled model intercomparison project phase 5 (CMIP5) models, show larger values of this ratio than observations, mainly as a result of greater numbers of record highs since the 1980s compared with observations. This is partly because of the \u201cwarm 1930s\u201d in the observations, which made it more difficult to set record highs later in the century, and partly because of a trend toward less rainfall and reduced evapotranspiration in the model versions compared with observations. We compute future projections of this ratio on the basis of its estimated dependence on mean temperature increase, which we find robustly at play in both observations and simulations. The use of this relation also has the advantage of removing dependence of a projection on a specific scenario. An empirical projection of the ratio of record highs to record lows is obtained from the nonlinear relationship in observations from 1930 to 2015, thus correcting downward the likely biased future projections of the model. For example, for a 3 \u00b0C warming in US temperatures, the ratio of record highs to lows is projected to be \u223c15 \u00b1 8 compared to the present average ratio of just over 2.", "author" : [ { "dropping-particle" : "", "family" : "Meehl", "given" : "Gerald A.", "non-dropping-particle" : "", "parse-names" : false, "suffix" : "" }, { "dropping-particle" : "", "family" : "Tebaldi", "given" : "Claudia", "non-dropping-particle" : "", "parse-names" : false, "suffix" : "" }, { "dropping-particle" : "", "family" : "Adams-Smith", "given" : "Dennis", "non-dropping-particle" : "", "parse-names" : false, "suffix" : "" } ], "container-title" : "Proceedings of the National Academy of Sciences", "id" : "ITEM-4", "issue" : "49", "issued" : { "date-parts" : [ [ "2016", "12", "6" ] ] }, "page" : "13977-13982", "title" : "US daily temperature records past, present, and future", "translator" : [ { "dropping-particle" : "", "family" : "S2314", "given" : "", "non-dropping-particle" : "", "parse-names" : false, "suffix" : "" } ], "type" : "article-journal", "volume" : "113" }, "uris" : [ "http://www.mendeley.com/documents/?uuid=e14bb6dd-7c6b-4ddf-a05b-071a12ed99b2" ] }, { "id" : "ITEM-5", "itemData" : { "DOI" : "10.1175/BAMS-D-18-0134.1", "ISSN" : "0003-0007", "author" : [ { "dropping-particle" : "", "family" : "Zhou", "given" : "Chunl\u00fce", "non-dropping-particle" : "", "parse-names" : false, "suffix" : "" }, { "dropping-particle" : "", "family" : "Wang", "given" : "Kaicun", "non-dropping-particle" : "", "parse-names" : false, "suffix" : "" }, { "dropping-particle" : "", "family" : "Qi", "given" : "Dan", "non-dropping-particle" : "", "parse-names" : false, "suffix" : "" }, { "dropping-particle" : "", "family" : "Tan", "given" : "Jianguo", "non-dropping-particle" : "", "parse-names" : false, "suffix" : "" } ], "container-title" : "Bulletin of the American Meteorological Society", "id" : "ITEM-5", "issue" : "1", "issued" : { "date-parts" : [ [ "2019", "1", "1" ] ] }, "page" : "S97-S103", "title" : "Attribution of a Record-Breaking Heatwave Event in Summer 2017 over the Yangtze River Delta [in \u201cExplaining Extreme Events of 2017 from a Climate Perspective\u201d]", "translator" : [ { "dropping-particle" : "", "family" : "S3243", "given" : "", "non-dropping-particle" : "", "parse-names" : false, "suffix" : "" } ], "type" : "article-journal", "volume" : "100" }, "uris" : [ "http://www.mendeley.com/documents/?uuid=534a8227-0f81-4a97-a46f-c0ac90226c71" ] } ], "mendeley" : { "formattedCitation" : "(Kendon, 2014; Lewis and King, 2015; Bador et al., 2016; Meehl et al., 2016; Zhou et al., 2019a)", "manualFormatting" : "(Kendon, 2014; Lewis and King, 2015; Bador et al., 2016; Meehl et al., 2016; C. Zhou et al., 2019)", "plainTextFormattedCitation" : "(Kendon, 2014; Lewis and King, 2015; Bador et al., 2016; Meehl et al., 2016; Zhou et al., 2019a)", "previouslyFormattedCitation" : "(Kendon, 2014; Lewis and King, 2015; Bador et al., 2016; Meehl et al., 2016; Zhou et al., 2019a)" }, "properties" : { "noteIndex" : 0 }, "schema" : "https://github.com/citation-style-language/schema/raw/master/csl-citation.json" }</w:instrText>
        </w:r>
      </w:ins>
      <w:del w:id="948" w:author="Robin Matthews" w:date="2021-07-13T18:30:00Z">
        <w:r w:rsidR="00FF6231" w:rsidDel="00514302">
          <w:rPr>
            <w:rFonts w:cs="Times New Roman"/>
            <w:lang w:val="en-GB"/>
          </w:rPr>
          <w:delInstrText>ADDIN CSL_CITATION { "citationItems" : [ { "id" : "ITEM-1", "itemData" : { "DOI" : "10.1002/wea.2439", "ISSN" : "14778696", "author" : [ { "dropping-particle" : "", "family" : "Kendon", "given" : "Mike", "non-dropping-particle" : "", "parse-names" : false, "suffix" : "" } ], "container-title" : "Weather", "id" : "ITEM-1", "issue" : "12", "issued" : { "date-parts" : [ [ "2014" ] ] }, "page" : "327-332", "title" : "Has there been a recent increase in UK weather records?", "translator" : [ { "dropping-particle" : "", "family" : "S713", "given" : "", "non-dropping-particle" : "", "parse-names" : false, "suffix" : "" } ], "type" : "article-journal", "volume" : "69" }, "uris" : [ "http://www.mendeley.com/documents/?uuid=4ddbb939-5153-4d9b-8c54-2cf7713f52bb" ] }, { "id" : "ITEM-2", "itemData" : { "DOI" : "10.1002/2015GL065793", "ISBN" : "1944-8007", "ISSN" : "19448007", "abstract" : "Persistent extreme temperatures were observed in Australia during 2012\u20132014. We examine changes in the rate of hot and cold record breaking over the observational record for Australia- and State-wide temperatures. The number of new hot (high-maximum and high-minimum temperatures) temperature records increases dramatically in recent decades, while the number of cold records decreases. In a stationary climate, cold and hot records are expected to occur in equal frequency on longer than interannual time scales; however, during 2000\u20132014, new hot records outnumber new cold records by 12 to one on average. Coupled Model Intercomparison Project phase 5 experiments reveal increased hot temperature record breaking occurs in simulations that impose anthropogenic forcings but not in natural forcings-only experiments. This disproportionate hot to cold record breaking rates provides a useful indicator of nonstationarity in temperatures, which is related to the underlying mean observed Australian warming trend of 0.9\u00b0C since high-quality records began in 1910.", "author" : [ { "dropping-particle" : "", "family" : "Lewis", "given" : "Sophie C.", "non-dropping-particle" : "", "parse-names" : false, "suffix" : "" }, { "dropping-particle" : "", "family" : "King", "given" : "Andrew D.", "non-dropping-particle" : "", "parse-names" : false, "suffix" : "" } ], "container-title" : "Geophysical Research Letters", "id" : "ITEM-2", "issue" : "18", "issued" : { "date-parts" : [ [ "2015", "9", "28" ] ] }, "page" : "7776-7784", "title" : "Dramatically increased rate of observed hot record breaking in recent Australian temperatures", "translator" : [ { "dropping-particle" : "", "family" : "S1530", "given" : "", "non-dropping-particle" : "", "parse-names" : false, "suffix" : "" } ], "type" : "article-journal", "volume" : "42" }, "uris" : [ "http://www.mendeley.com/documents/?uuid=8d8fecc1-cbab-4ec0-90cd-c4130a42befc" ] }, { "id" : "ITEM-3", "itemData" : { "DOI" : "10.1007/s00382-015-2725-8", "ISSN" : "14320894", "abstract" : "Changes in temperature extreme events are expected as a result of anthropogenic climate change, but uncertainties exist in when and how these changes will be manifest regionally. This is especially the case over Europe due to different methodologies and definitions of temperature extreme events. An alternative approach is to examine changes in record-breaking temperatures. Datasets of observed temperature combined with ensembles of climate model simulations are used to assess the possible causes and significance of record-breaking temperature changes over the late twentieth and twenty-first centuries. A simple detection methodology is first applied to evaluate the extent to which the effect of anthropogenic forcing can be detected in present-day observed and simulated changes in record-breaking temperature. We then study the projected evolution of record-breaking daily minimum and maximum temperatures over the twenty-first century in Europe with a climate model. The same detection approach is used to identify the time of emergence of the anthropogenic signal relative to a model-derived estimate of internal variability. From the 1980s onwards, a change in the evolution of cold and warm records is observed and simulated, but it still remains in the range of internal variability until the end of the twentieth century. Minimum and maximum record-breaking temperatures tend to occur (respectively) less and more often than during the 1960s and 1970s taken as representative of a stationary climate. Model simulations with natural forcing only fail to reproduce the observed changes after the 1980s while the latter are compatible with simulations constrained by anthropogenic forcings. The deviation from the characteristic behavior of a stationary climate record-wise initiated in the 1980s is projected to accentuate during the twenty-first century. Annual changes become inconsistent with the model-derived internal variability between the 2020s and 2030s. Over the last three decades of the twenty-first century and under the RCP8.5 scenario, warm records occur on average five times more often than initially. Conversely, breaking new cold record become extremely difficult. The Mediterranean region is particularly affected in summer, whereas central and northeastern Europe is more impacted in winter.", "author" : [ { "dropping-particle" : "", "family" : "Bador", "given" : "Margot", "non-dropping-particle" : "", "parse-names" : false, "suffix" : "" }, { "dropping-particle" : "", "family" : "Terray", "given" : "Laurent", "non-dropping-particle" : "", "parse-names" : false, "suffix" : "" }, { "dropping-particle" : "", "family" : "Bo\u00e9", "given" : "Julien", "non-dropping-particle" : "", "parse-names" : false, "suffix" : "" } ], "container-title" : "Climate Dynamics", "id" : "ITEM-3", "issue" : "9-10", "issued" : { "date-parts" : [ [ "2016" ] ] }, "page" : "2717-2735", "publisher" : "Springer Berlin Heidelberg", "title" : "Detection of anthropogenic influence on the evolution of record-breaking temperatures over Europe", "translator" : [ { "dropping-particle" : "", "family" : "S1366", "given" : "", "non-dropping-particle" : "", "parse-names" : false, "suffix" : "" } ], "type" : "article-journal", "volume" : "46" }, "uris" : [ "http://www.mendeley.com/documents/?uuid=3f734e64-b83f-42b1-9593-a1a9041a8b1c", "http://www.mendeley.com/documents/?uuid=7b3c3606-347d-419f-b2e9-e1e39c724214" ] }, { "id" : "ITEM-4", "itemData" : { "DOI" : "10.1073/pnas.1606117113", "ISSN" : "0027-8424", "abstract" : "Future changes in temperature extremes over the continental United States are represented by the ratio of daily record high maximum temperatures to daily record low minimum temperatures and computed as a function of mean temperature increase that does not depend on scenario. A nonlinear empirical fit of the relation between this ratio and average temperature, using observations from 1930 to 2015, is extended to 2100 and compared with the climate model projections. The projections of the ratio are somewhat higher than the empirical projection from observations, continuing a positively biased trend in daily record high temperatures in the 20th century in the models, which we link to less-than-observed summer precipitation and evapotranspiration.Observed temperature extremes over the continental United States can be represented by the ratio of daily record high temperatures to daily record low minimum temperatures, and this ratio has increased to a value of about 2 to 1, averaged over the first decade of the 21st century, albeit with large interannual variability. Two different versions of a global coupled climate model (CCSM4), as well as 23 other coupled model intercomparison project phase 5 (CMIP5) models, show larger values of this ratio than observations, mainly as a result of greater numbers of record highs since the 1980s compared with observations. This is partly because of the \u201cwarm 1930s\u201d in the observations, which made it more difficult to set record highs later in the century, and partly because of a trend toward less rainfall and reduced evapotranspiration in the model versions compared with observations. We compute future projections of this ratio on the basis of its estimated dependence on mean temperature increase, which we find robustly at play in both observations and simulations. The use of this relation also has the advantage of removing dependence of a projection on a specific scenario. An empirical projection of the ratio of record highs to record lows is obtained from the nonlinear relationship in observations from 1930 to 2015, thus correcting downward the likely biased future projections of the model. For example, for a 3 \u00b0C warming in US temperatures, the ratio of record highs to lows is projected to be \u223c15 \u00b1 8 compared to the present average ratio of just over 2.", "author" : [ { "dropping-particle" : "", "family" : "Meehl", "given" : "Gerald A.", "non-dropping-particle" : "", "parse-names" : false, "suffix" : "" }, { "dropping-particle" : "", "family" : "Tebaldi", "given" : "Claudia", "non-dropping-particle" : "", "parse-names" : false, "suffix" : "" }, { "dropping-particle" : "", "family" : "Adams-Smith", "given" : "Dennis", "non-dropping-particle" : "", "parse-names" : false, "suffix" : "" } ], "container-title" : "Proceedings of the National Academy of Sciences", "id" : "ITEM-4", "issue" : "49", "issued" : { "date-parts" : [ [ "2016", "12", "6" ] ] }, "page" : "13977-13982", "title" : "US daily temperature records past, present, and future", "translator" : [ { "dropping-particle" : "", "family" : "S2314", "given" : "", "non-dropping-particle" : "", "parse-names" : false, "suffix" : "" } ], "type" : "article-journal", "volume" : "113" }, "uris" : [ "http://www.mendeley.com/documents/?uuid=e14bb6dd-7c6b-4ddf-a05b-071a12ed99b2" ] }, { "id" : "ITEM-5", "itemData" : { "DOI" : "10.1175/BAMS-D-18-0134.1", "ISSN" : "0003-0007", "author" : [ { "dropping-particle" : "", "family" : "Zhou", "given" : "Chunl\u00fce", "non-dropping-particle" : "", "parse-names" : false, "suffix" : "" }, { "dropping-particle" : "", "family" : "Wang", "given" : "Kaicun", "non-dropping-particle" : "", "parse-names" : false, "suffix" : "" }, { "dropping-particle" : "", "family" : "Qi", "given" : "Dan", "non-dropping-particle" : "", "parse-names" : false, "suffix" : "" }, { "dropping-particle" : "", "family" : "Tan", "given" : "Jianguo", "non-dropping-particle" : "", "parse-names" : false, "suffix" : "" } ], "container-title" : "Bulletin of the American Meteorological Society", "id" : "ITEM-5", "issue" : "1", "issued" : { "date-parts" : [ [ "2019", "1", "1" ] ] }, "page" : "S97-S103", "title" : "Attribution of a Record-Breaking Heatwave Event in Summer 2017 over the Yangtze River Delta [in \u201cExplaining Extreme Events of 2017 from a Climate Perspective\u201d]", "translator" : [ { "dropping-particle" : "", "family" : "S3243", "given" : "", "non-dropping-particle" : "", "parse-names" : false, "suffix" : "" } ], "type" : "article-journal", "volume" : "100" }, "uris" : [ "http://www.mendeley.com/documents/?uuid=534a8227-0f81-4a97-a46f-c0ac90226c71" ] } ], "mendeley" : { "formattedCitation" : "(Kendon, 2014; Lewis and King, 2015; Bador et al., 2016; Meehl et al., 2016; Zhou et al., 2019a)", "plainTextFormattedCitation" : "(Kendon, 2014; Lewis and King, 2015; Bador et al., 2016; Meehl et al., 2016; Zhou et al., 2019a)", "previouslyFormattedCitation" : "(Kendon, 2014; Lewis and King, 2015; Bador et al., 2016; Meehl et al., 2016; Zhou et al., 2019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Kendon, 2014; Lewis and King, 2015; Bador et al., 2016; Meehl et al., 2016; </w:t>
      </w:r>
      <w:ins w:id="949" w:author="Robin Matthews" w:date="2021-07-13T18:29:00Z">
        <w:r w:rsidR="00514302">
          <w:rPr>
            <w:rFonts w:cs="Times New Roman"/>
            <w:noProof/>
            <w:lang w:val="en-GB"/>
          </w:rPr>
          <w:t xml:space="preserve">C. </w:t>
        </w:r>
      </w:ins>
      <w:r w:rsidR="00A26296">
        <w:rPr>
          <w:rFonts w:cs="Times New Roman"/>
          <w:noProof/>
          <w:lang w:val="en-GB"/>
        </w:rPr>
        <w:t>Zhou et al., 2019</w:t>
      </w:r>
      <w:del w:id="950" w:author="Robin Matthews" w:date="2021-07-13T18:29:00Z">
        <w:r w:rsidR="00A26296" w:rsidDel="00514302">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946"/>
      <w:r w:rsidR="00A26296">
        <w:rPr>
          <w:rStyle w:val="Marquedecommentaire"/>
        </w:rPr>
        <w:commentReference w:id="946"/>
      </w:r>
      <w:r w:rsidRPr="00841A35">
        <w:rPr>
          <w:rFonts w:cs="Times New Roman"/>
          <w:lang w:val="en-GB"/>
        </w:rPr>
        <w:t xml:space="preserve"> and globally </w:t>
      </w:r>
      <w:r w:rsidRPr="00D424AA">
        <w:rPr>
          <w:rFonts w:cs="Times New Roman"/>
          <w:lang w:val="en-GB"/>
        </w:rPr>
        <w:fldChar w:fldCharType="begin" w:fldLock="1"/>
      </w:r>
      <w:r w:rsidR="00FF6231">
        <w:rPr>
          <w:rFonts w:cs="Times New Roman"/>
          <w:lang w:val="en-GB"/>
        </w:rPr>
        <w:instrText>ADDIN CSL_CITATION { "citationItems" : [ { "id" : "ITEM-1", "itemData" : { "DOI" : "10.1002/2017EF000611", "ISSN" : "23284277", "author" : [ { "dropping-particle" : "", "family" : "King", "given" : "Andrew D.", "non-dropping-particle" : "", "parse-names" : false, "suffix" : "" } ], "container-title" : "Earth's Future", "id" : "ITEM-1", "issue" : "11", "issued" : { "date-parts" : [ [ "2017", "11" ] ] }, "page" : "1156-1168", "title" : "Attributing Changing Rates of Temperature Record Breaking to Anthropogenic Influences", "translator" : [ { "dropping-particle" : "", "family" : "S3241", "given" : "", "non-dropping-particle" : "", "parse-names" : false, "suffix" : "" } ], "type" : "article-journal", "volume" : "5" }, "uris" : [ "http://www.mendeley.com/documents/?uuid=6e6f7313-1a95-4f0d-9bc6-953148070d01" ] } ], "mendeley" : { "formattedCitation" : "(King, 2017)", "plainTextFormattedCitation" : "(King, 2017)", "previouslyFormattedCitation" : "(King,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ng, 2017)</w:t>
      </w:r>
      <w:r w:rsidRPr="00D424AA">
        <w:rPr>
          <w:rFonts w:cs="Times New Roman"/>
          <w:lang w:val="en-GB"/>
        </w:rPr>
        <w:fldChar w:fldCharType="end"/>
      </w:r>
      <w:r w:rsidRPr="00841A35" w:rsidDel="00E9277B">
        <w:rPr>
          <w:rFonts w:cs="Times New Roman"/>
          <w:lang w:val="en-GB"/>
        </w:rPr>
        <w:t xml:space="preserve"> </w:t>
      </w:r>
      <w:r w:rsidRPr="00D424AA">
        <w:rPr>
          <w:rFonts w:cs="Times New Roman"/>
          <w:lang w:val="en-GB"/>
        </w:rPr>
        <w:t xml:space="preserve">show an increase in the breaking of hot records and a decrease in the breaking of cold records </w:t>
      </w:r>
      <w:r w:rsidRPr="00D424AA">
        <w:rPr>
          <w:rFonts w:cs="Times New Roman"/>
          <w:lang w:val="en-GB"/>
        </w:rPr>
        <w:fldChar w:fldCharType="begin" w:fldLock="1"/>
      </w:r>
      <w:r w:rsidR="00FF6231">
        <w:rPr>
          <w:rFonts w:cs="Times New Roman"/>
          <w:lang w:val="en-GB"/>
        </w:rPr>
        <w:instrText>ADDIN CSL_CITATION { "citationItems" : [ { "id" : "ITEM-1", "itemData" : { "DOI" : "10.1002/2017EF000611", "ISSN" : "23284277", "author" : [ { "dropping-particle" : "", "family" : "King", "given" : "Andrew D.", "non-dropping-particle" : "", "parse-names" : false, "suffix" : "" } ], "container-title" : "Earth's Future", "id" : "ITEM-1", "issue" : "11", "issued" : { "date-parts" : [ [ "2017", "11" ] ] }, "page" : "1156-1168", "title" : "Attributing Changing Rates of Temperature Record Breaking to Anthropogenic Influences", "translator" : [ { "dropping-particle" : "", "family" : "S3241", "given" : "", "non-dropping-particle" : "", "parse-names" : false, "suffix" : "" } ], "type" : "article-journal", "volume" : "5" }, "uris" : [ "http://www.mendeley.com/documents/?uuid=6e6f7313-1a95-4f0d-9bc6-953148070d01" ] } ], "mendeley" : { "formattedCitation" : "(King, 2017)", "plainTextFormattedCitation" : "(King, 2017)", "previouslyFormattedCitation" : "(King,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ng, 2017)</w:t>
      </w:r>
      <w:r w:rsidRPr="00D424AA">
        <w:rPr>
          <w:rFonts w:cs="Times New Roman"/>
          <w:lang w:val="en-GB"/>
        </w:rPr>
        <w:fldChar w:fldCharType="end"/>
      </w:r>
      <w:r w:rsidRPr="00841A35">
        <w:rPr>
          <w:rFonts w:cs="Times New Roman"/>
          <w:lang w:val="en-GB"/>
        </w:rPr>
        <w:t>. Changes in anthropogenically-attributable</w:t>
      </w:r>
      <w:bookmarkStart w:id="951" w:name="_Hlk77093477"/>
      <w:r w:rsidRPr="00841A35">
        <w:rPr>
          <w:rFonts w:cs="Times New Roman"/>
          <w:lang w:val="en-GB"/>
        </w:rPr>
        <w:t xml:space="preserve"> record-breaking rates are noted to be largest over the Northern Hemisphere land areas </w:t>
      </w:r>
      <w:commentRangeStart w:id="952"/>
      <w:r w:rsidRPr="00D424AA">
        <w:rPr>
          <w:rFonts w:cs="Times New Roman"/>
          <w:lang w:val="en-GB"/>
        </w:rPr>
        <w:fldChar w:fldCharType="begin" w:fldLock="1"/>
      </w:r>
      <w:r w:rsidR="00FF6231">
        <w:rPr>
          <w:rFonts w:cs="Times New Roman"/>
          <w:lang w:val="en-GB"/>
        </w:rPr>
        <w:instrText>ADDIN CSL_CITATION { "citationItems" : [ { "id" : "ITEM-1", "itemData" : { "DOI" : "10.2151/sola.2016-045", "ISSN" : "1349-6476", "author" : [ { "dropping-particle" : "", "family" : "Shiogama", "given" : "Hideo", "non-dropping-particle" : "", "parse-names" : false, "suffix" : "" }, { "dropping-particle" : "", "family" : "Imada", "given" : "Yukiko", "non-dropping-particle" : "", "parse-names" : false, "suffix" : "" }, { "dropping-particle" : "", "family" : "Mori", "given" : "Masato", "non-dropping-particle" : "", "parse-names" : false, "suffix" : "" }, { "dropping-particle" : "", "family" : "Mizuta", "given" : "Ryo", "non-dropping-particle" : "", "parse-names" : false, "suffix" : "" }, { "dropping-particle" : "", "family" : "Stone", "given" : "D\u00e1ith\u00ed", "non-dropping-particle" : "", "parse-names" : false, "suffix" : "" }, { "dropping-particle" : "", "family" : "Yoshida", "given" : "Kohei", "non-dropping-particle" : "", "parse-names" : false, "suffix" : "" }, { "dropping-particle" : "", "family" : "Arakawa", "given" : "Osamu", "non-dropping-particle" : "", "parse-names" : false, "suffix" : "" }, { "dropping-particle" : "", "family" : "Ikeda", "given" : "Mikiko", "non-dropping-particle" : "", "parse-names" : false, "suffix" : "" }, { "dropping-particle" : "", "family" : "Takahashi", "gi</w:instrText>
      </w:r>
      <w:r w:rsidR="00FF6231" w:rsidRPr="00B549EC">
        <w:rPr>
          <w:rFonts w:cs="Times New Roman"/>
        </w:rPr>
        <w:instrText>ven" : "Chiharu", "non-dropping-particle" : "", "parse-names" : false, "suffix" : "" }, { "dropping-particle" : "", "family" : "Arai", "given" : "Miki", "non-dropping-particle" : "", "parse-names" : false, "suffix" : "" }, { "dropping-particle" : "", "family" : "Ishii", "given" : "Masayoshi", "non-dropping-particle" : "", "parse-names" : false, "suffix" : "" }, { "dropping-particle" : "", "family" : "Watanabe", "given" : "Masahiro", "non-dropping-particle" : "", "parse-names" : false, "suffix" : "" }, { "dropping-particle" : "", "family" : "Kimoto", "given" : "Masahide", "non-dropping-particle" : "", "parse-names" : false, "suffix" : "" } ], "container-title" : "SOLA", "id" : "ITEM-1", "issued" : { "date-parts" : [ [ "2016" ] ] }, "page" : "225-231", "title" : "Attributing Historical Changes in Probabilities of Record-Breaking Daily Temperature and Precipitation Extreme Events", "translator" : [ { "dropping-particle" : "", "family" : "S1437", "given" : "", "non-dropping-particle" : "", "parse-names" : false, "suffix" : "" } ], "type" : "article-journal", "volume" : "12" }, "uris" : [ "http://www.mendeley.com/documents/?uuid=c7ed6aac-f56f-4d02-aebf-815c6d085aa8" ] } ], "mendeley" : { "formattedCitation" : "(Shiogama et al., 2016)", "plainTextFormattedCitation" : "(Shiogama et al., 2016)", "previouslyFormattedCitation" : "(Shiogama et al., 2016)" }, "properties" : { "noteIndex" : 0 }, "schema" : "https://github.com/citation-style-language/schema/raw/master/csl-citation.json" }</w:instrText>
      </w:r>
      <w:r w:rsidRPr="00D424AA">
        <w:rPr>
          <w:rFonts w:cs="Times New Roman"/>
          <w:lang w:val="en-GB"/>
        </w:rPr>
        <w:fldChar w:fldCharType="separate"/>
      </w:r>
      <w:r w:rsidR="00A26296" w:rsidRPr="00B549EC">
        <w:rPr>
          <w:rFonts w:cs="Times New Roman"/>
          <w:noProof/>
        </w:rPr>
        <w:t>(Shiogama et al., 2016)</w:t>
      </w:r>
      <w:r w:rsidRPr="00D424AA">
        <w:rPr>
          <w:rFonts w:cs="Times New Roman"/>
          <w:lang w:val="en-GB"/>
        </w:rPr>
        <w:fldChar w:fldCharType="end"/>
      </w:r>
      <w:r w:rsidRPr="00B549EC">
        <w:rPr>
          <w:rFonts w:cs="Times New Roman"/>
        </w:rPr>
        <w:t>.</w:t>
      </w:r>
      <w:ins w:id="953" w:author="Robin Matthews" w:date="2021-07-13T18:30:00Z">
        <w:r w:rsidR="008E28E7" w:rsidRPr="00B549EC">
          <w:rPr>
            <w:rFonts w:cs="Times New Roman"/>
          </w:rPr>
          <w:t xml:space="preserve"> </w:t>
        </w:r>
      </w:ins>
      <w:bookmarkStart w:id="954" w:name="_Hlk77093498"/>
      <w:bookmarkEnd w:id="951"/>
      <w:r w:rsidRPr="00D424AA">
        <w:rPr>
          <w:rFonts w:cs="Times New Roman"/>
          <w:lang w:val="en-GB"/>
        </w:rPr>
        <w:fldChar w:fldCharType="begin" w:fldLock="1"/>
      </w:r>
      <w:ins w:id="955" w:author="Robin Matthews" w:date="2021-07-13T18:30:00Z">
        <w:r w:rsidR="008E28E7" w:rsidRPr="00B549EC">
          <w:rPr>
            <w:rFonts w:cs="Times New Roman"/>
          </w:rPr>
          <w:instrText>ADDIN CSL_CITATION { "citationItems" : [ { "id" : "ITEM-1", "itemData" : { "DOI" : "10.1175/JCLI-D-17-0853.1", "ISSN" : "0894-8755", "author" : [ { "dropping-particle" : "", "family" : "Yin", "given" : "Hong", "non-dropping-particle" : "", "parse-names" : false, "suffix" : "" }, { "dropping-particle" : "", "family" : "Sun", "given" : "Ying", "non-dropping-particle" : "", "parse-names" : false, "suffix" : "" } ], "container-title" : "Journal of Climate", "id" : "ITEM-1", "issue" : "16", "issued" : { "date-parts" : [ [ "2018", "8" ] ] }, "page" : "6341-6352", "title" : "Detection of Anthropogenic Influence on Fixed Threshold Indices of Extreme Temperature", "translator" : [ { "dropping-particle" : "", "family" : "S1641", "given" : "", "non-dropping-particle" : "", "parse-names" : false, "suffix" : "" } ], "type" : "article-journal", "volume" : "31" }, "uris" : [ "http://www.mendeley.com/documents/?uuid=1d85cc0f-7760-4160-ac90-71c1c219b8da" ] } ], "mendeley" : { "formattedCitation" : "(Yin and Sun, 2018)", "manualFormatting" : "Yin and Sun (2018)", "plainTextFormattedCitation" : "(Yin and Sun, 2018)", "previouslyFormattedCitation" : "(Yin and Sun, 2018)" }, "properties" : { "noteIndex" : 0 }, "schema" : "https://github.com/citation-style-language/schema/raw/master/csl-citation.json" }</w:instrText>
        </w:r>
      </w:ins>
      <w:del w:id="956" w:author="Robin Matthews" w:date="2021-07-13T18:30:00Z">
        <w:r w:rsidR="00FF6231" w:rsidRPr="00B549EC" w:rsidDel="008E28E7">
          <w:rPr>
            <w:rFonts w:cs="Times New Roman"/>
          </w:rPr>
          <w:delInstrText>ADDIN CSL_CITATION { "citationItems" : [ { "id" : "ITEM-1", "itemData" : { "DOI" : "10.1175/JCLI-D-17-0853.1", "ISSN" : "0894-8755", "author" : [ { "dropping-particle" : "", "family" : "Yin", "given" : "Hong", "non-dropping-particle" : "", "parse-names" : false, "suffix" : "" }, { "dropping-particle" : "", "family" : "Sun", "given" : "Ying", "non-dropping-particle" : "", "parse-names" : false, "suffix" : "" } ], "container-title" : "Journal of Climate", "id" : "ITEM-1", "issue" : "16", "issued" : { "date-parts" : [ [ "2018", "8" ] ] }, "page" : "6341-6352", "title" : "Detection of Anthropogenic Influence on Fixed Threshold Indices of Extreme Temperature", "translator" : [ { "dropping-particle" : "", "family" : "S1641", "given" : "", "non-dropping-particle" : "", "parse-names" : false, "suffix" : "" } ], "type" : "article-journal", "volume" : "31" }, "uris" : [ "http://www.mendeley.com/documents/?uuid=1d85cc0f-7760-4160-ac90-71c1c219b8da" ] } ], "mendeley" : { "formattedCitation" : "(Yin and Sun, 2018)", "manualFormatting" : " Yin and Sun (2018)", "plainTextFormattedCitation" : "(Yin and Sun, 2018)", "previouslyFormattedCitation" : "(Yin and Sun, 2018)" }, "properties" : { "noteIndex" : 0 }, "schema" : "https://github.com/citation-style-language/schema/raw/master/csl-citation.json" }</w:delInstrText>
        </w:r>
      </w:del>
      <w:r w:rsidRPr="00D424AA">
        <w:rPr>
          <w:rFonts w:cs="Times New Roman"/>
          <w:lang w:val="en-GB"/>
        </w:rPr>
        <w:fldChar w:fldCharType="separate"/>
      </w:r>
      <w:del w:id="957" w:author="Robin Matthews" w:date="2021-07-13T18:30:00Z">
        <w:r w:rsidR="00A26296" w:rsidRPr="00B549EC" w:rsidDel="008E28E7">
          <w:rPr>
            <w:rFonts w:cs="Times New Roman"/>
            <w:noProof/>
          </w:rPr>
          <w:delText xml:space="preserve"> </w:delText>
        </w:r>
      </w:del>
      <w:r w:rsidR="00A26296" w:rsidRPr="00B549EC">
        <w:rPr>
          <w:rFonts w:cs="Times New Roman"/>
          <w:noProof/>
        </w:rPr>
        <w:t>Yin and Sun (2018)</w:t>
      </w:r>
      <w:r w:rsidRPr="00D424AA">
        <w:rPr>
          <w:rFonts w:cs="Times New Roman"/>
          <w:lang w:val="en-GB"/>
        </w:rPr>
        <w:fldChar w:fldCharType="end"/>
      </w:r>
      <w:commentRangeEnd w:id="952"/>
      <w:r w:rsidR="00A26296">
        <w:rPr>
          <w:rStyle w:val="Marquedecommentaire"/>
        </w:rPr>
        <w:commentReference w:id="952"/>
      </w:r>
      <w:r w:rsidRPr="00B549EC">
        <w:rPr>
          <w:rFonts w:cs="Times New Roman"/>
        </w:rPr>
        <w:t xml:space="preserve"> </w:t>
      </w:r>
      <w:bookmarkEnd w:id="954"/>
      <w:r w:rsidRPr="00B549EC">
        <w:rPr>
          <w:rFonts w:cs="Times New Roman"/>
        </w:rPr>
        <w:t xml:space="preserve">found clear evidence of an anthropogenic signal in the changes in the number of frost and icing days, when multiple model simulations were used. </w:t>
      </w:r>
      <w:r w:rsidRPr="00841A35">
        <w:rPr>
          <w:rFonts w:cs="Times New Roman"/>
          <w:lang w:val="en-GB"/>
        </w:rPr>
        <w:t>In some key wheat-producing regions of southern Australia, increases in frost d</w:t>
      </w:r>
      <w:r w:rsidRPr="00D424AA">
        <w:rPr>
          <w:rFonts w:cs="Times New Roman"/>
          <w:lang w:val="en-GB"/>
        </w:rPr>
        <w:t xml:space="preserve">ays or frost season length have been reported </w:t>
      </w:r>
      <w:r w:rsidRPr="00D424AA">
        <w:rPr>
          <w:rFonts w:cs="Times New Roman"/>
          <w:lang w:val="en-GB"/>
        </w:rPr>
        <w:fldChar w:fldCharType="begin" w:fldLock="1"/>
      </w:r>
      <w:r w:rsidR="00FF6231">
        <w:rPr>
          <w:rFonts w:cs="Times New Roman"/>
          <w:lang w:val="en-GB"/>
        </w:rPr>
        <w:instrText>ADDIN CSL_CITATION { "citationItems" : [ { "id" : "ITEM-1", "itemData" : { "DOI" : "10.22499/2.6404.002", "ISSN" : "1836716X", "abstract" : "Understanding changes in frost events is vital given their impacts on crops. This study examines monthly frost day trends in southern Australia, using Australian homogeneous temperature stations. Century-scale annual frost day trends show decreases consistent with expectations in a warming climate. The past 32 years however exhibit more complex and seemingly contradictory changes. At some locations increases in annual number of frost days are observed, while other locations show decreases more consistent with the longer term trend. Assessing monthly trends, we find a consistent increase in frost days at all stations in southeast Australia in late autumn (May). The trends are downwards during the winter months (June, July and August) indicating a decrease in the number of frost days. In early spring (August and September), the sign of the trend varies substantially between stations. Similarly, southwest Western Australia has experienced increases in the monthly number of frost days. However, in contrast to southeast Australia, the increases are observed throughout the second half of the cold season. We examine the relationship with the concurrent recent drying since the 1990s in southeast Australia and since the 1970s in southwest Western Australia. In dry periods during the winter half year, clear-sky conditions are expected to occur more frequently, leading to larger diurnal temperature ranges and colder night-time temperatures. This study provides further evidence that southeastern Australian frost day increases are linked to concurrent rainfall declines by analysing the relationship between number of frost days and number of precipitation days.", "author" : [ { "dropping-particle" : "", "family" : "Dittus", "given" : "A J", "non-dropping-particle" : "", "parse-names" : false, "suffix" : "" }, { "dropping-particle" : "", "family" : "Karoly", "given" : "David J.", "non-dropping-particle" : "", "parse-names" : false, "suffix" : "" }, { "dropping-particle" : "", "family" : "Lewis", "given" : "S C", "non-dropping-particle" : "", "parse-names" : false, "suffix" : "" }, { "dropping-particle" : "V.", "family" : "Alexander", "given" : "L.", "non-dropping-particle" : "", "parse-names" : false, "suffix" : "" } ], "container-title" : "Australian Meteorological and Oceanographic Journal", "id" : "ITEM-1", "issue" : "4", "issued" : { "date-parts" : [ [ "2014", "12" ] ] }, "page" : "261-271", "title" : "An investigation of some unexpected frost day increases in southern Australia", "translator" : [ { "dropping-particle" : "", "family" : "S1588", "given" : "", "non-dropping-particle" : "", "parse-names" : false, "suffix" : "" } ], "type" : "article-journal", "volume" : "64" }, "uris" : [ "http://www.mendeley.com/documents/?uuid=cd23e306-34ab-42f6-b305-e7d90e3ecd14" ] }, { "id" : "ITEM-2", "itemData" : { "DOI" : "10.1071/CP16056", "ISSN" : "18365795", "abstract" : "Frost damage remains a major problem for broadacre cropping, viticulture, horticulture and other agricultural industries in Australia. Annual losses from frost events in Australian broadacre agriculture are estimated at between $120 million and $700 million each year for this sector. Understanding the changing nature of frost risk, and the drivers responsible, are important steps in helping many producers manage climate variability and change. Our analysis, using Stevenson screen temperature thresholds of 2\u00b0C or below as an indicator of frost at ground level, demonstrates that across southern Australia, despite a warming trend of 0.17\u00b0C per decade since 1960, \u2018frost season\u2019 length has increased, on average, by 26 days across the whole southern portion of Australia compared with the 1960\u20131990 long-term mean. Some areas of south-eastern Australia now experience their last frost an average 4 weeks later than during the 1960s. The intersection of frost and wheat production risk was quantified at 60 sites across the Australian wheatbelt, with a more in-depth analysis undertaken for 15 locations across Victoria (i.e. eight sites common to both the National and Victorian assessments and seven sites exclusive to the Victorian analysis). The results of the national assessment highlight how frost-related production risk has increased by as much as 30% across much of the Australian wheatbelt, for a range of wheat maturity types, over the last two decades, in response to an increase in later frost events. Across 15 Victorian sites, sowing dates to achieve anthesis during a period with only a 10% chance of a 0\u00b0C night occurring shifted by 23 days (6 June) for the short-season variety, 20 days (17 May) for the medium-season variety and 36 days later (9 May) for the long-season variety assessed.", "author" : [ { "dropping-particle" : "", "family" : "Crimp", "given" : "Steven Jeffery", "non-dropping-particle" : "", "parse-names" : false, "suffix" : "" }, { "dropping-particle" : "", "family" : "Zheng", "given" : "Bangyou", "non-dropping-particle" : "", "parse-names" : false, "suffix" : "" }, { "dropping-particle" : "", "family" : "Khimashia", "given" : "Nirav", "non-dropping-particle" : "", "parse-names" : false, "suffix" : "" }, { "dropping-particle" : "", "family" : "Gobbett", "given" : "David Lyon", "non-dropping-particle" : "", "parse-names" : false, "suffix" : "" }, { "dropping-particle" : "", "family" : "Chapman", "given" : "Scott", "non-dropping-particle" : "", "parse-names" : false, "suffix" : "" }, { "dropping-particle" : "", "family" : "Howden", "given" : "Mark", "non-dropping-particle" : "", "parse-names" : false, "suffix" : "" }, { "dropping-particle" : "", "family" : "Nicholls", "given" : "Neville", "non-dropping-particle" : "", "parse-names" : false, "suffix" : "" } ], "container-title" : "Crop and Pasture Science", "id" : "ITEM-2", "issue" : "8", "issued" : { "date-parts" : [ [ "2016" ] ] }, "page" : "801-811", "title" : "Recent changes in southern Australian frost occurrence: Implications for wheat production risk", "translator" : [ { "dropping-particle" : "", "family" : "S1368", "given" : "", "non-dropping-particle" : "", "parse-names" : false, "suffix" : "" } ], "type" : "article-journal", "volume" : "67" }, "uris" : [ "http://www.mendeley.com/documents/?uuid=b3d62fc5-7ee0-4cc1-b2d4-a90d450b0be9" ] } ], "mendeley" : { "formattedCitation" : "(Dittus et al., 2014; Crimp et al., 2016)", "plainTextFormattedCitation" : "(Dittus et al., 2014; Crimp et al., 2016)", "previouslyFormattedCitation" : "(Dittus et al., 2014; Crimp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ttus et al., 2014; Crimp et al., 2016)</w:t>
      </w:r>
      <w:r w:rsidRPr="00D424AA">
        <w:rPr>
          <w:rFonts w:cs="Times New Roman"/>
          <w:lang w:val="en-GB"/>
        </w:rPr>
        <w:fldChar w:fldCharType="end"/>
      </w:r>
      <w:r w:rsidRPr="00841A35">
        <w:rPr>
          <w:rFonts w:cs="Times New Roman"/>
          <w:lang w:val="en-GB"/>
        </w:rPr>
        <w:t>; these changes are linked to decreases in rainfall, cloud-cover, and subtropical ridge strength, despite an overall increase in regional mean temperatures</w:t>
      </w:r>
      <w:del w:id="958" w:author="Robin Matthews" w:date="2021-07-13T18:32:00Z">
        <w:r w:rsidRPr="00841A35" w:rsidDel="008E28E7">
          <w:rPr>
            <w:rFonts w:cs="Times New Roman"/>
            <w:lang w:val="en-GB"/>
          </w:rPr>
          <w:delText xml:space="preserve"> </w:delText>
        </w:r>
      </w:del>
      <w:bookmarkStart w:id="959" w:name="_Hlk77093535"/>
      <w:ins w:id="960" w:author="Robin Matthews" w:date="2021-07-13T18:32:00Z">
        <w:r w:rsidR="008E28E7">
          <w:rPr>
            <w:rFonts w:cs="Times New Roman"/>
            <w:lang w:val="en-GB"/>
          </w:rPr>
          <w:t xml:space="preserve"> </w:t>
        </w:r>
        <w:r w:rsidR="008E28E7">
          <w:rPr>
            <w:rFonts w:cs="Times New Roman"/>
            <w:lang w:val="en-GB"/>
          </w:rPr>
          <w:fldChar w:fldCharType="begin" w:fldLock="1"/>
        </w:r>
      </w:ins>
      <w:r w:rsidR="0012753B">
        <w:rPr>
          <w:rFonts w:cs="Times New Roman"/>
          <w:lang w:val="en-GB"/>
        </w:rPr>
        <w:instrText>ADDIN CSL_CITATION { "citationItems" : [ { "id" : "ITEM-1", "itemData" : { "DOI" : "10.22499/2.6404.002", "ISSN" : "1836716X", "abstract" : "Understanding changes in frost events is vital given their impacts on crops. This study examines monthly frost day trends in southern Australia, using Australian homogeneous temperature stations. Century-scale annual frost day trends show decreases consistent with expectations in a warming climate. The past 32 years however exhibit more complex and seemingly contradictory changes. At some locations increases in annual number of frost days are observed, while other locations show decreases more consistent with the longer term trend. Assessing monthly trends, we find a consistent increase in frost days at all stations in southeast Australia in late autumn (May). The trends are downwards during the winter months (June, July and August) indicating a decrease in the number of frost days. In early spring (August and September), the sign of the trend varies substantially between stations. Similarly, southwest Western Australia has experienced increases in the monthly number of frost days. However, in contrast to southeast Australia, the increases are observed throughout the second half of the cold season. We examine the relationship with the concurrent recent drying since the 1990s in southeast Australia and since the 1970s in southwest Western Australia. In dry periods during the winter half year, clear-sky conditions are expected to occur more frequently, leading to larger diurnal temperature ranges and colder night-time temperatures. This study provides further evidence that southeastern Australian frost day increases are linked to concurrent rainfall declines by analysing the relationship between number of frost days and number of precipitation days.", "author" : [ { "dropping-particle" : "", "family" : "Dittus", "given" : "A J", "non-dropping-particle" : "", "parse-names" : false, "suffix" : "" }, { "dropping-particle" : "", "family" : "Karoly", "given" : "David J.", "non-dropping-particle" : "", "parse-names" : false, "suffix" : "" }, { "dropping-particle" : "", "family" : "Lewis", "given" : "S C", "non-dropping-particle" : "", "parse-names" : false, "suffix" : "" }, { "dropping-particle" : "V.", "family" : "Alexander", "given" : "L.", "non-dropping-particle" : "", "parse-names" : false, "suffix" : "" } ], "container-title" : "Australian Meteorological and Oceanographic Journal", "id" : "ITEM-1", "issue" : "4", "issued" : { "date-parts" : [ [ "2014", "12" ] ] }, "page" : "261-271", "title" : "An investigation of some unexpected frost day increases in southern Australia", "translator" : [ { "dropping-particle" : "", "family" : "S1588", "given" : "", "non-dropping-particle" : "", "parse-names" : false, "suffix" : "" } ], "type" : "article-journal", "volume" : "64" }, "uris" : [ "http://www.mendeley.com/documents/?uuid=cd23e306-34ab-42f6-b305-e7d90e3ecd14" ] }, { "id" : "ITEM-2", "itemData" : { "DOI" : "10.22499/3.6801.011", "abstract" : "The intensity and latitude of the subtropical ridge over eastern Australia is strongly associated with southeast Australian rainfall, particularly during the cool months of the year. We show that the subtropical ridge also exerts a strong influence on temperatures across much of Australia, with warmer daytime temperatures and more warm extremes across southern Australia when the subtropical ridge is stronger than average, which is largely independent of the relationship between the subtropical ridge and rainfall. A strong subtropical ridge is also linked to warmer than average minimum temperatures over southern Australia throughout much of the year, except from May to August when a strong ridge is associated with cooler mean minimum temperatures and an increased frequency of cool nights. This relationship, and the observed strengthening of the subtropical ridge during autumn and winter in recent decades, can partially explain the weaker warming trends in minimum temperatures in southeast Australia compared to elsewhere in the country over the period 1960-2016.", "author" : [ { "dropping-particle" : "", "family" : "Pepler", "given" : "Acacia", "non-dropping-particle" : "", "parse-names" : false, "suffix" : "" }, { "dropping-particle" : "", "family" : "Ashcroft", "given" : "Linden", "non-dropping-particle" : "", "parse-names" : false, "suffix" : "" }, { "dropping-particle" : "", "family" : "Trewin", "given" : "Blair", "non-dropping-particle" : "", "parse-names" : false, "suffix" : "" } ], "container-title" : "Journal of Southern Hemisphere Earth System Science", "id" : "ITEM-2", "issue" : "1", "issued" : { "date-parts" : [ [ "2018" ] ] }, "page" : "201-214", "title" : "The relationship between the subtropical ridge and Australian temperatures", "translator" : [ { "dropping-particle" : "", "family" : "S2362", "given" : "", "non-dropping-particle" : "", "parse-names" : false, "suffix" : "" } ], "type" : "article-journal", "volume" : "68" }, "uris" : [ "http://www.mendeley.com/documents/?uuid=bcdb0300-3330-4891-8b22-53c8d096b6b2" ] } ], "mendeley" : { "formattedCitation" : "(Dittus et al., 2014; Pepler et al., 2018)", "plainTextFormattedCitation" : "(Dittus et al., 2014; Pepler et al., 2018)", "previouslyFormattedCitation" : "(Dittus et al., 2014; Pepler et al., 2018)" }, "properties" : { "noteIndex" : 0 }, "schema" : "https://github.com/citation-style-language/schema/raw/master/csl-citation.json" }</w:instrText>
      </w:r>
      <w:ins w:id="961" w:author="Robin Matthews" w:date="2021-07-13T18:32:00Z">
        <w:r w:rsidR="008E28E7">
          <w:rPr>
            <w:rFonts w:cs="Times New Roman"/>
            <w:lang w:val="en-GB"/>
          </w:rPr>
          <w:fldChar w:fldCharType="separate"/>
        </w:r>
        <w:r w:rsidR="008E28E7" w:rsidRPr="00A91D7B">
          <w:rPr>
            <w:rFonts w:cs="Times New Roman"/>
            <w:noProof/>
            <w:lang w:val="en-GB"/>
          </w:rPr>
          <w:t>(Dittus et al., 2014; Pepler et al., 2018)</w:t>
        </w:r>
        <w:r w:rsidR="008E28E7">
          <w:rPr>
            <w:rFonts w:cs="Times New Roman"/>
            <w:lang w:val="en-GB"/>
          </w:rPr>
          <w:fldChar w:fldCharType="end"/>
        </w:r>
      </w:ins>
      <w:commentRangeStart w:id="962"/>
      <w:del w:id="963" w:author="Robin Matthews" w:date="2021-07-13T18:32:00Z">
        <w:r w:rsidRPr="00D424AA" w:rsidDel="008E28E7">
          <w:rPr>
            <w:rFonts w:cs="Times New Roman"/>
            <w:lang w:val="en-GB"/>
          </w:rPr>
          <w:fldChar w:fldCharType="begin" w:fldLock="1"/>
        </w:r>
        <w:r w:rsidR="00FF6231" w:rsidDel="008E28E7">
          <w:rPr>
            <w:rFonts w:cs="Times New Roman"/>
            <w:lang w:val="en-GB"/>
          </w:rPr>
          <w:delInstrText>ADDIN CSL_CITATION { "citationItems" : [ { "id" : "ITEM-1", "itemData" : { "DOI" : "10.22499/2.6404.002", "ISSN" : "1836716X", "abstract" : "Understanding changes in frost events is vital given their impacts on crops. This study examines monthly frost day trends in southern Australia, using Australian homogeneous temperature stations. Century-scale annual frost day trends show decreases consistent with expectations in a warming climate. The past 32 years however exhibit more complex and seemingly contradictory changes. At some locations increases in annual number of frost days are observed, while other locations show decreases more consistent with the longer term trend. Assessing monthly trends, we find a consistent increase in frost days at all stations in southeast Australia in late autumn (May). The trends are downwards during the winter months (June, July and August) indicating a decrease in the number of frost days. In early spring (August and September), the sign of the trend varies substantially between stations. Similarly, southwest Western Australia has experienced increases in the monthly number of frost days. However, in contrast to southeast Australia, the increases are observed throughout the second half of the cold season. We examine the relationship with the concurrent recent drying since the 1990s in southeast Australia and since the 1970s in southwest Western Australia. In dry periods during the winter half year, clear-sky conditions are expected to occur more frequently, leading to larger diurnal temperature ranges and colder night-time temperatures. This study provides further evidence that southeastern Australian frost day increases are linked to concurrent rainfall declines by analysing the relationship between number of frost days and number of precip</w:delInstrText>
        </w:r>
        <w:r w:rsidR="00FF6231" w:rsidRPr="006A2665" w:rsidDel="008E28E7">
          <w:rPr>
            <w:rFonts w:cs="Times New Roman"/>
          </w:rPr>
          <w:delInstrText>itation days.", "author" : [ { "dropping-particle" : "", "family" : "Dittus", "given" : "A J", "non-dropping-particle" : "", "parse-names" : false, "suffix" : "" }, { "dropping-particle" : "", "family" : "Karoly", "given" : "David J.", "non-dropping-particle" : "", "parse-names" : false, "suffix" : "" }, { "dropping-particle" : "", "family" : "Lewis", "given" : "S C", "non-dropping-particle" : "", "parse-names" : false, "suffix" : "" }, { "dropping-particle" : "V.", "family" : "Alexander", "given" : "L.", "non-dropping-particle" : "", "parse-names" : false, "suffix" : "" } ], "container-title" : "Australian Meteorological and Oceanographic Journal", "id" : "ITEM-1", "issue" : "4", "issued" : { "date-parts" : [ [ "2014", "12" ] ] }, "page" : "261-271", "title" : "An investigation of some unexpected frost day increases in southern Australia", "translator" : [ { "dropping-particle" : "", "family" : "S1588", "given" : "", "non-dropping-particle" : "", "parse-names" : false, "suffix" : "" } ], "type" : "article-journal", "volume" : "64" }, "uris" : [ "http://www.mendeley.com/documents/?uuid=cd23e306-34ab-42f6-b305-e7d90e3ecd14" ] } ], "mendeley" : { "formattedCitation" : "(Dittus et al., 2014)", "manualFormatting" : "(Dittus et al., 2014", "plainTextFormattedCitation" : "(Dittus et al., 2014)", "previouslyFormattedCitation" : "(Dittus et al., 2014)" }, "properties" : { "noteIndex" : 0 }, "schema" : "https://github.com/citation-style-language/schema/raw/master/csl-citation.json" }</w:delInstrText>
        </w:r>
        <w:r w:rsidRPr="00D424AA" w:rsidDel="008E28E7">
          <w:rPr>
            <w:rFonts w:cs="Times New Roman"/>
            <w:lang w:val="en-GB"/>
          </w:rPr>
          <w:fldChar w:fldCharType="separate"/>
        </w:r>
        <w:r w:rsidR="00A26296" w:rsidDel="008E28E7">
          <w:rPr>
            <w:rFonts w:cs="Times New Roman"/>
            <w:noProof/>
            <w:lang w:val="nb-NO"/>
          </w:rPr>
          <w:delText>(Dittus et al., 2014</w:delText>
        </w:r>
        <w:r w:rsidRPr="00D424AA" w:rsidDel="008E28E7">
          <w:rPr>
            <w:rFonts w:cs="Times New Roman"/>
            <w:lang w:val="en-GB"/>
          </w:rPr>
          <w:fldChar w:fldCharType="end"/>
        </w:r>
        <w:commentRangeStart w:id="964"/>
        <w:commentRangeEnd w:id="962"/>
        <w:r w:rsidR="00A26296" w:rsidDel="008E28E7">
          <w:rPr>
            <w:rStyle w:val="Marquedecommentaire"/>
          </w:rPr>
          <w:commentReference w:id="962"/>
        </w:r>
        <w:r w:rsidRPr="00D424AA" w:rsidDel="008E28E7">
          <w:rPr>
            <w:rFonts w:cs="Times New Roman"/>
            <w:lang w:val="en-GB"/>
          </w:rPr>
          <w:fldChar w:fldCharType="begin" w:fldLock="1"/>
        </w:r>
        <w:r w:rsidR="00FF6231" w:rsidDel="008E28E7">
          <w:rPr>
            <w:rFonts w:cs="Times New Roman"/>
            <w:lang w:val="nb-NO"/>
          </w:rPr>
          <w:delInstrText>ADDIN CSL_CITATION { "citationItems" : [ { "id" : "ITEM-1", "itemData" : { "DOI" : "10.22499/3.6801.011", "abstract" : "The intensity and latitude of the subtropical ridge over eastern Australia is strongly associated with southeast Australian rainfall, particularly during the cool months of the year. We show that the subtropical ridge also exerts a strong influence on temperatures across much of Australia, with warmer daytime temperatures and more warm extremes across southern Australia when the subtropical ridge is stronger than average, which is largely independent of the relationship between the subtropical ridge and rainfall. A strong subtropical ridge is also linked to warmer than average minimum temperatures over southern Australia throughout much of the year, except from May to August when a strong ridge is associated with cooler mean minimum temperatures and an increased frequency of cool nights. This relationship, and the observed strengthening of the subtropical ridge during autumn and winter in recent decades, can partially explain the weaker warming trends in minimum temperatures in southeast Australia compared to elsewhere in the country over the period 1960-2016.", "author" : [ { "dropping-particle" : "", "family" : "Pepler", "given" : "Acacia", "non-dropping-particle" : "", "parse-names" : false, "suffix" : "" }, { "dropping-particle" : "", "family" : "Ashcroft", "given" : "Linden", "non-dropping-particle" : "", "parse-names" : false, "suffix" : "" }, { "dropping-particle" : "", "family" : "Trewin", "given" : "Blair", "non-dropping-particle" : "", "parse-names" : false, "suffix" : "" } ], "container-title" : "Journal of Southern Hemisphere Earth System Science", "id" : "ITEM-1", "issue" : "1", "issued" : { "date-parts" : [ [ "2018" ] ] }, "page" : "201-214", "title" : "The relationship between the subtropical ridge and Australian temperatures", "translator" : [ { "dropping-particle" : "", "family" : "S2362", "given" : "", "non-dropping-particle" : "", "parse-names" : false, "suffix" : "" } ], "type" : "article-journal", "volume" : "68" }, "uris" : [ "http://www.mendeley.com/documents/?uuid=bcdb0300-3330-4891-8b22-53c8d096b6b2" ] } ], "mendeley" : { "formattedCitation" : "(Pepler et al., 2018)", "manualFormatting" : "; Pepler et al., 2018)", "plainTextFormattedCitation" : "(Pepler et al., 2018)", "previouslyFormattedCitation" : "(Pepler et al., 2018)" }, "properties" : { "noteIndex" : 0 }, "schema" : "https://github.com/citation-style-language/schema/raw/master/csl-citation.json" }</w:delInstrText>
        </w:r>
        <w:r w:rsidRPr="00D424AA" w:rsidDel="008E28E7">
          <w:rPr>
            <w:rFonts w:cs="Times New Roman"/>
            <w:lang w:val="en-GB"/>
          </w:rPr>
          <w:fldChar w:fldCharType="separate"/>
        </w:r>
        <w:r w:rsidR="00A26296" w:rsidDel="008E28E7">
          <w:rPr>
            <w:rFonts w:cs="Times New Roman"/>
            <w:noProof/>
            <w:lang w:val="nb-NO"/>
          </w:rPr>
          <w:delText>; Pepler et al., 2018)</w:delText>
        </w:r>
        <w:r w:rsidRPr="00D424AA" w:rsidDel="008E28E7">
          <w:rPr>
            <w:rFonts w:cs="Times New Roman"/>
            <w:lang w:val="en-GB"/>
          </w:rPr>
          <w:fldChar w:fldCharType="end"/>
        </w:r>
        <w:commentRangeEnd w:id="964"/>
        <w:r w:rsidR="00A26296" w:rsidDel="008E28E7">
          <w:rPr>
            <w:rStyle w:val="Marquedecommentaire"/>
          </w:rPr>
          <w:commentReference w:id="964"/>
        </w:r>
      </w:del>
      <w:bookmarkEnd w:id="959"/>
      <w:r w:rsidRPr="00841A35">
        <w:rPr>
          <w:rFonts w:cs="Times New Roman"/>
          <w:lang w:val="nb-NO"/>
        </w:rPr>
        <w:t xml:space="preserve">. </w:t>
      </w:r>
    </w:p>
    <w:p w14:paraId="0A3249ED" w14:textId="77777777" w:rsidR="00726A1C" w:rsidRPr="00D424AA" w:rsidRDefault="00726A1C" w:rsidP="00D424AA">
      <w:pPr>
        <w:rPr>
          <w:rFonts w:cs="Times New Roman"/>
          <w:lang w:val="nb-NO"/>
        </w:rPr>
      </w:pPr>
    </w:p>
    <w:p w14:paraId="464AB9E0" w14:textId="6AF05698" w:rsidR="00726A1C" w:rsidRPr="006A2665" w:rsidRDefault="00726A1C" w:rsidP="00D424AA">
      <w:pPr>
        <w:rPr>
          <w:rFonts w:cs="Times New Roman"/>
          <w:lang w:val="nb-NO"/>
        </w:rPr>
      </w:pPr>
      <w:r w:rsidRPr="00127991">
        <w:rPr>
          <w:rFonts w:cs="Times New Roman"/>
          <w:lang w:val="en-US"/>
          <w:rPrChange w:id="965" w:author="Clotilde Pean" w:date="2021-08-07T15:04:00Z">
            <w:rPr>
              <w:rFonts w:cs="Times New Roman"/>
            </w:rPr>
          </w:rPrChange>
        </w:rPr>
        <w:t xml:space="preserve">A significant advance since AR5 has been a large number of studies focusing on extreme temperature events at monthly and seasonal scales, using various extreme event attribution methods. </w:t>
      </w:r>
      <w:r w:rsidRPr="00D424AA">
        <w:rPr>
          <w:rFonts w:cs="Times New Roman"/>
          <w:lang w:val="en-GB"/>
        </w:rPr>
        <w:t xml:space="preserve">Diffenbaugh et al. </w:t>
      </w:r>
      <w:commentRangeStart w:id="966"/>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Diffenbaugh", "given" : "Noah S", "non-dropping-particle" : "", "parse-names" : false, "suffix" : "" }, { "dropping-particle" : "", "family" : "Singh", "given" : "Deepti", "non-dropping-particle" : "", "parse-names" : false, "suffix" : "" }, { "dropping-particle" : "", "family" : "Mankin", "given" : "Justin S", "non-dropping-particle" : "", "parse-names" : false, "suffix" : "" }, { "dropping-particle" : "", "family" : "Horton", "given" : "Daniel E", "non-dropping-particle" : "", "parse-names" : false, "suffix" : "" }, { "dropping-particle" : "", "family" : "Swain", "given" : "Daniel L", "non-dropping-particle" : "", "parse-names" : false, "suffix" : "" }, { "dropping-particle" : "", "family" : "Touma", "given" : "Danielle", "non-dropping-particle" : "", "parse-names" : false, "suffix" : "" }, { "dropping-particle" : "", "family" : "Charland", "given" : "Allison", "non-dropping-particle" : "", "parse-names" : false, "suffix" : "" }, { "dropping-particle" : "", "family" : "Liu", "given" : "Yunjie", "non-dropping-particle" : "", "parse-names" : false, "suffix" : "" }, { "dropping-particle" : "", "family" : "Haugen", "given" : "Matz", "non-dropping-particle" : "", "parse-names" : false, "suffix" : "" }, { "dropping-particle" : "", "family" : "Tsiang", "given" : "Michael", "non-dropping-particle" : "", "parse-names" : false, "suffix" : "" }, { "dropping-particle" : "", "family" : "Rajaratnam", "given" : "Bala", "non-dropping-particle" : "", "parse-names" : false, "suffix" : "" } ], "container-title" : "Proceedings of the National Academy of Sciences", "id" : "ITEM-1", "issue" : "19", "issued" : { "date-parts" : [ [ "2017", "5" ] ] }, "page" : "4881-4886", "title" : "Quantifying the influence of global warming on unprecedented extreme climate events", "translator" : [ { "dropping-particle" : "", "family" : "S141", "given" : "", "non-dropping-particle" : "", "parse-names" : false, "suffix" : "" } ], "type" : "article-journal", "volume" : "114" }, "uris" : [ "http://www.mendeley.com/documents/?uuid=8e2fa637-f298-43e9-a715-70fd62063470", "http://www.mendeley.com/documents/?uuid=3cd376f4-798a-4514-87b6-514ff9ee4014", "http://www.mendeley.com/documents/?uuid=e4f3bbe9-4878-4e23-a005-ecd20592c7f7" ] } ], "mendeley" : { "formattedCitation" : "(Diffenbaugh et al., 2017)", "manualFormatting" : "(2017)", "plainTextFormattedCitation" : "(Diffenbaugh et al., 2017)", "previouslyFormattedCitation" : "(Diffenbaugh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2017)</w:t>
      </w:r>
      <w:r w:rsidRPr="00D424AA">
        <w:rPr>
          <w:rFonts w:cs="Times New Roman"/>
          <w:lang w:val="en-GB"/>
        </w:rPr>
        <w:fldChar w:fldCharType="end"/>
      </w:r>
      <w:commentRangeEnd w:id="966"/>
      <w:r w:rsidR="00A26296">
        <w:rPr>
          <w:rStyle w:val="Marquedecommentaire"/>
        </w:rPr>
        <w:commentReference w:id="966"/>
      </w:r>
      <w:r w:rsidRPr="00841A35">
        <w:rPr>
          <w:rFonts w:cs="Times New Roman"/>
          <w:lang w:val="en-GB"/>
        </w:rPr>
        <w:t xml:space="preserve"> found anthropogenic warming has increased the severity and probability of the hottest month over &gt;80% of the available observational area on the global scale. </w:t>
      </w:r>
      <w:commentRangeStart w:id="967"/>
      <w:r w:rsidRPr="00841A35">
        <w:rPr>
          <w:rFonts w:cs="Times New Roman"/>
          <w:lang w:val="en-GB"/>
        </w:rPr>
        <w:t xml:space="preserve">Christidis and Stott </w:t>
      </w:r>
      <w:commentRangeStart w:id="968"/>
      <w:r w:rsidRPr="00D424AA">
        <w:rPr>
          <w:rFonts w:cs="Times New Roman"/>
          <w:lang w:val="en-GB"/>
        </w:rPr>
        <w:fldChar w:fldCharType="begin" w:fldLock="1"/>
      </w:r>
      <w:r w:rsidR="00FF6231">
        <w:rPr>
          <w:rFonts w:cs="Times New Roman"/>
          <w:lang w:val="en-GB"/>
        </w:rPr>
        <w:instrText>ADDIN CSL_CITATION { "citationItems" : [ { "id" : "ITEM-1",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1",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http://www.mendeley.com/documents/?uuid=228bcff9-7954-468f-b605-0b4670bd8f97", "http://www.mendeley.com/documents/?uuid=a3aaaf31-77a2-4f83-a717-a6866c1c83da" ] }, { "id" : "ITEM-2", "itemData" : { "author" : [ { "dropping-particle" : "", "family" : "Christidis", "given" : "Nikolaos", "non-dropping-particle" : "", "parse-names" : false, "suffix" : "" }, { "dropping-particle" : "", "family" : "Stott", "given" : "Peter A", "non-dropping-particle" : "", "parse-names" : false, "suffix" : "" } ], "container-title" : "Journal of Climate", "id" : "ITEM-2", "issue" : "7", "issued" : { "date-parts" : [ [ "2014", "4" ] ] }, "page" : "2607-2621", "title" : "Change in the Odds of Warm Years and Seasons Due to Anthropogenic Influence on the Climate", "translator" : [ { "dropping-particle" : "", "family" : "S140", "given" : "", "non-dropping-particle" : "", "parse-names" : false, "suffix" : "" } ], "type" : "article-journal", "volume" : "27" }, "uris" : [ "http://www.mendeley.com/documents/?uuid=bb7fae21-eb4c-44d6-a860-c056f8dfa0a5", "http://www.mendeley.com/documents/?uuid=0117d680-3284-427d-a841-caa8901feced", "http://www.mendeley.com/documents/?uuid=3640beec-c172-4ef0-8a9a-c82d1c3bac70" ] } ], "mendeley" : { "formattedCitation" : "(Christidis and Stott, 2014; Lewis and Karoly, 2014)", "manualFormatting" : "(2014)", "plainTextFormattedCitation" : "(Christidis and Stott, 2014; Lewis and Karoly, 2014)", "previouslyFormattedCitation" : "(Christidis and Stott, 2014; Lewis and Karoly,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2014)</w:t>
      </w:r>
      <w:r w:rsidRPr="00D424AA">
        <w:rPr>
          <w:rFonts w:cs="Times New Roman"/>
          <w:lang w:val="en-GB"/>
        </w:rPr>
        <w:fldChar w:fldCharType="end"/>
      </w:r>
      <w:commentRangeEnd w:id="968"/>
      <w:r w:rsidR="00A26296">
        <w:rPr>
          <w:rStyle w:val="Marquedecommentaire"/>
        </w:rPr>
        <w:commentReference w:id="968"/>
      </w:r>
      <w:r w:rsidRPr="00841A35">
        <w:rPr>
          <w:rFonts w:cs="Times New Roman"/>
          <w:lang w:val="en-GB"/>
        </w:rPr>
        <w:t xml:space="preserve"> </w:t>
      </w:r>
      <w:commentRangeEnd w:id="967"/>
      <w:r w:rsidR="00495E67">
        <w:rPr>
          <w:rStyle w:val="Marquedecommentaire"/>
        </w:rPr>
        <w:commentReference w:id="967"/>
      </w:r>
      <w:r w:rsidRPr="00841A35">
        <w:rPr>
          <w:rFonts w:cs="Times New Roman"/>
          <w:lang w:val="en-GB"/>
        </w:rPr>
        <w:t xml:space="preserve">provide clear evidence that warm events have become more probable because of anthropogenic forcings. </w:t>
      </w:r>
      <w:r w:rsidRPr="00D424AA">
        <w:rPr>
          <w:rFonts w:cs="Times New Roman"/>
          <w:lang w:val="en-GB"/>
        </w:rPr>
        <w:fldChar w:fldCharType="begin" w:fldLock="1"/>
      </w:r>
      <w:r w:rsidR="00FF6231">
        <w:rPr>
          <w:rFonts w:cs="Times New Roman"/>
          <w:lang w:val="en-GB"/>
        </w:rPr>
        <w:instrText>ADDIN CSL_CITATION { "citationItems" : [ { "id" : "ITEM-1", "itemData" : { "DOI" : "10.1038/nclimate2410", "ISSN" : "1758-678X", "author" : [ { "dropping-particle" : "", "family" : "Sun", "given" : "Ying", "non-dropping-particle" : "", "parse-names" : false, "suffix" : "" }, { "dropping-particle" : "", "family" : "Zhang", "given" : "Xuebin", "non-dropping-particle" : "", "parse-names" : false, "suffix" : "" }, { "dropping-particle" : "", "family" : "Zwiers", "given" : "Francis W.", "non-dropping-particle" : "", "parse-names" : false, "suffix" : "" }, { "dropping-particle" : "", "family" : "Song", "given" : "Lianchun", "non-dropping-particle" : "", "parse-names" : false, "suffix" : "" }, { "dropping-particle" : "", "family" : "Wan", "given" : "Hui", "non-dropping-particle" : "", "parse-names" : false, "suffix" : "" }, { "dropping-particle" : "", "family" : "Hu", "given" : "Ting", "non-dropping-particle" : "", "parse-names" : false, "suffix" : "" }, { "dropping-particle" : "", "family" : "Yin", "given" : "Hong", "non-dropping-particle" : "", "parse-names" : false, "suffix" : "" }, { "dropping-particle" : "", "family" : "Ren", "given" : "Guoyu", "non-dropping-particle" : "", "parse-names" : false, "suffix" : "" } ], "container-title" : "Nature Climate Change", "id" : "ITEM-1", "issue" : "12", "issued" : { "date-parts" : [ [ "2014", "10", "12" ] ] }, "page" : "1082-1085", "title" : "Rapid increase in the risk of extreme summer heat in Eastern China", "translator" : [ { "dropping-particle" : "", "family" : "S1476", "given" : "", "non-dropping-particle" : "", "parse-names" : false, "suffix" : "" } ], "type" : "article-journal", "volume" : "4" }, "uris" : [ "http://www.mendeley.com/documents/?uuid=ff29564d-120d-4ed0-b540-971d2636a00b" ] } ], "mendeley" : { "formattedCitation" : "(Sun et al., 2014)", "manualFormatting" : "Sun et al. (2014)", "plainTextFormattedCitation" : "(Sun et al., 2014)", "previouslyFormattedCitation" : "(Sun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un et al. (2014)</w:t>
      </w:r>
      <w:r w:rsidRPr="00D424AA">
        <w:rPr>
          <w:rFonts w:cs="Times New Roman"/>
          <w:lang w:val="en-GB"/>
        </w:rPr>
        <w:fldChar w:fldCharType="end"/>
      </w:r>
      <w:r w:rsidRPr="00841A35">
        <w:rPr>
          <w:rFonts w:cs="Times New Roman"/>
          <w:lang w:val="en-GB"/>
        </w:rPr>
        <w:t xml:space="preserve"> found human influence has caused a more than 60-fold increase in the </w:t>
      </w:r>
      <w:r w:rsidR="00AF0EAB" w:rsidRPr="00D424AA">
        <w:rPr>
          <w:rFonts w:cs="Times New Roman"/>
          <w:lang w:val="en-GB"/>
        </w:rPr>
        <w:t>probability</w:t>
      </w:r>
      <w:r w:rsidRPr="00D424AA">
        <w:rPr>
          <w:rFonts w:cs="Times New Roman"/>
          <w:lang w:val="en-GB"/>
        </w:rPr>
        <w:t xml:space="preserve"> of the extreme warm 2013 summer in eastern China since the 1950s. Human influence is found to have increased the probability of the historically hottest summers in many regions of the world, both in terms of mean temperature </w:t>
      </w:r>
      <w:del w:id="969" w:author="Robin Matthews" w:date="2021-07-13T18:33:00Z">
        <w:r w:rsidRPr="00D424AA" w:rsidDel="00495E67">
          <w:rPr>
            <w:rFonts w:cs="Times New Roman"/>
            <w:lang w:val="en-GB"/>
          </w:rPr>
          <w:delText>(</w:delText>
        </w:r>
      </w:del>
      <w:commentRangeStart w:id="970"/>
      <w:r w:rsidRPr="00D424AA">
        <w:rPr>
          <w:rFonts w:cs="Times New Roman"/>
          <w:lang w:val="en-GB"/>
        </w:rPr>
        <w:fldChar w:fldCharType="begin" w:fldLock="1"/>
      </w:r>
      <w:ins w:id="971" w:author="Robin Matthews" w:date="2021-07-13T18:33:00Z">
        <w:r w:rsidR="00495E67">
          <w:rPr>
            <w:rFonts w:cs="Times New Roman"/>
            <w:lang w:val="en-GB"/>
          </w:rPr>
          <w:instrText>ADDIN CSL_CITATION { "citationItems" : [ { "id" : "ITEM-1", "itemData" : { "DOI" : "10.1088/1748-9326/11/4/044011", "ISSN" : "17489326", "abstract" : "We project that within the next two decades, half of the world's population will regularly (every second summer on average) experience regional summer mean temperatures that exceed those of the historically hottest summer, even under the moderate RCP4.5 emissions pathway. This frequency threshold for hot temperatures over land, which have adverse effects on human health, society and economy, might be broached in little more than a decade under the RCP8.5 emissions pathway. These hot summer frequency projections are based on adjusted RCP4.5 and 8.5 temperature projections, where the adjustments are performed with scaling factors determined by regularized optimal fingerprinting analyzes that compare historical model simulations with observations over the period 1950\u20132012. A temperature reconstruction technique is then used to simulate a multitude of possible past and future temperature evolutions, from which the probability of a hot summer is determined for each region, with a hot summer being defined as the historically warmest summer on record in that region. Probabilities with and without external forcing show that hot summers are now about ten times more likely (fraction of attributable risk 0.9) in many regions of the world than they would have been in the absence of past greenhouse gas increases. The adjusted future projections suggest that the Mediterranean, Sahara, large parts of Asia and the Western US and Canada will be among the first regions for which hot summers will become the norm (i.e. occur on average every other year), and that this will occur within the next 1\u20132 decades.", "author" : [ { "dropping-particle" : "", "family" : "Mueller", "given" : "Brigitte", "non-dropping-particle" : "", "parse-names" : false, "suffix" : "" }, { "dropping-particle" : "", "family" : "Zhang", "given" : "Xuebin", "non-dropping-particle" : "", "parse-names" : false, "suffix" : "" }, { "dropping-particle" : "", "family" : "Zwiers", "given" : "Francis W.", "non-dropping-particle" : "", "parse-names" : false, "suffix" : "" } ], "container-title" : "Environmental Research Letters", "id" : "ITEM-1", "issue" : "4", "issued" : { "date-parts" : [ [ "2016", "4", "1" ] ] }, "page" : "1-15", "publisher" : "IOP Publishing", "title" : "Historically hottest summers projected to be the norm for more than half of the world's population within 20 years", "translator" : [ { "dropping-particle" : "", "family" : "S1543", "given" : "", "non-dropping-particle" : "", "parse-names" : false, "suffix" : "" } ], "type" : "article-journal", "volume" : "11" }, "uris" : [ "http://www.mendeley.com/documents/?uuid=192cbc7c-23be-4e9c-bdbd-5391b79724f2" ] } ], "mendeley" : { "formattedCitation" : "(Mueller et al., 2016a)", "manualFormatting" : "(B. Mueller et al., 2016)", "plainTextFormattedCitation" : "(Mueller et al., 2016a)", "previouslyFormattedCitation" : "(Mueller et al., 2016a)" }, "properties" : { "noteIndex" : 0 }, "schema" : "https://github.com/citation-style-language/schema/raw/master/csl-citation.json" }</w:instrText>
        </w:r>
      </w:ins>
      <w:del w:id="972" w:author="Robin Matthews" w:date="2021-07-13T18:33:00Z">
        <w:r w:rsidR="00FF6231" w:rsidDel="00495E67">
          <w:rPr>
            <w:rFonts w:cs="Times New Roman"/>
            <w:lang w:val="en-GB"/>
          </w:rPr>
          <w:delInstrText>ADDIN CSL_CITATION { "citationItems" : [ { "id" : "ITEM-1", "itemData" : { "DOI" : "10.1088/1748-9326/11/4/044011", "ISSN" : "17489326", "abstract" : "We project that within the next two decades, half of the world's population will regularly (every second summer on average) experience regional summer mean temperatures that exceed those of the historically hottest summer, even under the moderate RCP4.5 emissions pathway. This frequency threshold for hot temperatures over land, which have adverse effects on human health, society and economy, might be broached in little more than a decade under the RCP8.5 emissions pathway. These hot summer frequency projections are based on adjusted RCP4.5 and 8.5 temperature projections, where the adjustments are performed with scaling factors determined by regularized optimal fingerprinting analyzes that compare historical model simulations with observations over the period 1950\u20132012. A temperature reconstruction technique is then used to simulate a multitude of possible past and future temperature evolutions, from which the probability of a hot summer is determined for each region, with a hot summer being defined as the historically warmest summer on record in that region. Probabilities with and without external forcing show that hot summers are now about ten times more likely (fraction of attributable risk 0.9) in many regions of the world than they would have been in the absence of past greenhouse gas increases. The adjusted future projections suggest that the Mediterranean, Sahara, large parts of Asia and the Western US and Canada will be among the first regions for which hot summers will become the norm (i.e. occur on average every other year), and that this will occur within the next 1\u20132 decades.", "author" : [ { "dropping-particle" : "", "family" : "Mueller", "given" : "Brigitte", "non-dropping-particle" : "", "parse-names" : false, "suffix" : "" }, { "dropping-particle" : "", "family" : "Zhang", "given" : "Xuebin", "non-dropping-particle" : "", "parse-names" : false, "suffix" : "" }, { "dropping-particle" : "", "family" : "Zwiers", "given" : "Francis W.", "non-dropping-particle" : "", "parse-names" : false, "suffix" : "" } ], "container-title" : "Environmental Research Letters", "id" : "ITEM-1", "issue" : "4", "issued" : { "date-parts" : [ [ "2016", "4", "1" ] ] }, "page" : "1-15", "publisher" : "IOP Publishing", "title" : "Historically hottest summers projected to be the norm for more than half of the world's population within 20 years", "translator" : [ { "dropping-particle" : "", "family" : "S1543", "given" : "", "non-dropping-particle" : "", "parse-names" : false, "suffix" : "" } ], "type" : "article-journal", "volume" : "11" }, "uris" : [ "http://www.mendeley.com/documents/?uuid=192cbc7c-23be-4e9c-bdbd-5391b79724f2" ] } ], "mendeley" : { "formattedCitation" : "(Mueller et al., 2016a)", "manualFormatting" : "Mueller et al., 2016a)", "plainTextFormattedCitation" : "(Mueller et al., 2016a)", "previouslyFormattedCitation" : "(Mueller et al., 2016a)" }, "properties" : { "noteIndex" : 0 }, "schema" : "https://github.com/citation-style-language/schema/raw/master/csl-citation.json" }</w:delInstrText>
        </w:r>
      </w:del>
      <w:r w:rsidRPr="00D424AA">
        <w:rPr>
          <w:rFonts w:cs="Times New Roman"/>
          <w:lang w:val="en-GB"/>
        </w:rPr>
        <w:fldChar w:fldCharType="separate"/>
      </w:r>
      <w:ins w:id="973" w:author="Robin Matthews" w:date="2021-07-13T18:33:00Z">
        <w:r w:rsidR="00495E67">
          <w:rPr>
            <w:rFonts w:cs="Times New Roman"/>
            <w:noProof/>
            <w:lang w:val="en-GB"/>
          </w:rPr>
          <w:t>(</w:t>
        </w:r>
      </w:ins>
      <w:del w:id="974" w:author="Robin Matthews" w:date="2021-07-13T18:33:00Z">
        <w:r w:rsidR="00A26296" w:rsidDel="00495E67">
          <w:rPr>
            <w:rFonts w:cs="Times New Roman"/>
            <w:noProof/>
            <w:lang w:val="en-GB"/>
          </w:rPr>
          <w:delText>M</w:delText>
        </w:r>
      </w:del>
      <w:ins w:id="975" w:author="Robin Matthews" w:date="2021-07-13T18:33:00Z">
        <w:r w:rsidR="00495E67">
          <w:rPr>
            <w:rFonts w:cs="Times New Roman"/>
            <w:noProof/>
            <w:lang w:val="en-GB"/>
          </w:rPr>
          <w:t>B. M</w:t>
        </w:r>
      </w:ins>
      <w:r w:rsidR="00A26296">
        <w:rPr>
          <w:rFonts w:cs="Times New Roman"/>
          <w:noProof/>
          <w:lang w:val="en-GB"/>
        </w:rPr>
        <w:t>ueller et al., 2016</w:t>
      </w:r>
      <w:del w:id="976" w:author="Robin Matthews" w:date="2021-07-13T18:33:00Z">
        <w:r w:rsidR="00A26296" w:rsidDel="00495E67">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970"/>
      <w:r w:rsidR="00A26296">
        <w:rPr>
          <w:rStyle w:val="Marquedecommentaire"/>
        </w:rPr>
        <w:commentReference w:id="970"/>
      </w:r>
      <w:r w:rsidRPr="00841A35">
        <w:rPr>
          <w:rFonts w:cs="Times New Roman"/>
          <w:lang w:val="en-GB"/>
        </w:rPr>
        <w:t xml:space="preserve"> and wet-bulb globe temperature (WBGT) </w:t>
      </w:r>
      <w:commentRangeStart w:id="977"/>
      <w:r w:rsidRPr="00D424AA">
        <w:rPr>
          <w:rFonts w:cs="Times New Roman"/>
          <w:lang w:val="en-GB"/>
        </w:rPr>
        <w:fldChar w:fldCharType="begin" w:fldLock="1"/>
      </w:r>
      <w:ins w:id="978" w:author="Robin Matthews" w:date="2021-07-13T18:34:00Z">
        <w:r w:rsidR="00495E67">
          <w:rPr>
            <w:rFonts w:cs="Times New Roman"/>
            <w:lang w:val="en-GB"/>
          </w:rPr>
          <w:instrText>ADDIN CSL_CITATION { "citationItems" : [ { "id" : "ITEM-1", "itemData" : { "DOI" : "10.1002/2017EF000639", "ISSN" : "23284277", "abstract" : "\u00a9 2017 The Authors. Wet bulb globe temperature (WBGT) accounts for the effect of environmental temperature and humidity on thermal comfort, and can be directly related to the ability of the human body to dissipate excess metabolic heat and thus avoid heat stress. Using WBGT as a measure of environmental conditions conducive to heat stress, we show that anthropogenic influence has very substantially increased the likelihood of extreme high summer mean WBGT in northern hemispheric land areas relative to the climate that would have prevailed in the absence of anthropogenic forcing. We estimate that the likelihood of summer mean WGBT exceeding the observed historical record value has increased by a factor of at least 70 at regional scales due to anthropogenic influence on the climate. We further estimate that, in most northern hemispheric regions, these changes in the likelihood of extreme summer mean WBGT are roughly an order of magnitude larger than the corresponding changes in the likelihood of extreme hot summers as simply measured by surface air temperature. Projections of future summer mean WBGT under the RCP8.5 emissions scenario that are constrained by observations indicate that by 2030s at least 50% of the summers will have mean WBGT higher than the observed historical record value in all the analyzed regions, and that this frequency of occurrence will increase to 95% by mid-century.", "author" : [ { "dropping-particle" : "", "family" : "Li", "given" : "Chao", "non-dropping-particle" : "", "parse-names" : false, "suffix" : "" }, { "dropping-particle" : "", "family" : "Zhang", "given" : "Xuebin", "non-dropping-particle" : "", "parse-names" : false, "suffix" : "" }, { "dropping-particle" : "", "family" : "Zwiers", "given" : "Francis", "non-dropping-particle" : "", "parse-names" : false, "suffix" : "" }, { "dropping-particle" : "", "family" : "Fang", "given" : "Yuanyuan", "non-dropping-particle" : "", "parse-names" : false, "suffix" : "" }, { "dropping-particle" : "", "family" : "Michalak", "given" : "Anna M.", "non-dropping-particle" : "", "parse-names" : false, "suffix" : "" } ], "container-title" : "Earth's Future", "id" : "ITEM-1", "issue" : "12", "issued" : { "date-parts" : [ [ "2017" ] ] }, "page" : "1203-1216", "title" : "Recent Very Hot Summers in Northern Hemispheric Land Areas Measured by Wet Bulb Globe Temperature Will Be the Norm Within 20 Years", "translator" : [ { "dropping-particle" : "", "family" : "S2117", "given" : "", "non-dropping-particle" : "", "parse-names" : false, "suffix" : "" } ], "type" : "article-journal", "volume" : "5" }, "uris" : [ "http://www.mendeley.com/documents/?uuid=947b112c-3d1b-41de-abbc-ed597bf7a73a" ] } ], "mendeley" : { "formattedCitation" : "(Li et al., 2017a)", "manualFormatting" : "(C. Li et al., 2017)", "plainTextFormattedCitation" : "(Li et al., 2017a)", "previouslyFormattedCitation" : "(Li et al., 2017a)" }, "properties" : { "noteIndex" : 0 }, "schema" : "https://github.com/citation-style-language/schema/raw/master/csl-citation.json" }</w:instrText>
        </w:r>
      </w:ins>
      <w:del w:id="979" w:author="Robin Matthews" w:date="2021-07-13T18:34:00Z">
        <w:r w:rsidR="00FF6231" w:rsidDel="00495E67">
          <w:rPr>
            <w:rFonts w:cs="Times New Roman"/>
            <w:lang w:val="en-GB"/>
          </w:rPr>
          <w:delInstrText>ADDIN CSL_CITATION { "citationItems" : [ { "id" : "ITEM-1", "itemData" : { "DOI" : "10.1002/2017EF000639", "ISSN" : "23284277", "abstract" : "\u00a9 2017 The Authors. Wet bulb globe temperature (WBGT) accounts for the effect of environmental temperature and humidity on thermal comfort, and can be directly related to the ability of the human body to dissipate excess metabolic heat and thus avoid heat stress. Using WBGT as a measure of environmental conditions conducive to heat stress, we show that anthropogenic influence has very substantially increased the likelihood of extreme high summer mean WBGT in northern hemispheric land areas relative to the climate that would have prevailed in the absence of anthropogenic forcing. We estimate that the likelihood of summer mean WGBT exceeding the observed historical record value has increased by a factor of at least 70 at regional scales due to anthropogenic influence on the climate. We further estimate that, in most northern hemispheric regions, these changes in the likelihood of extreme summer mean WBGT are roughly an order of magnitude larger than the corresponding changes in the likelihood of extreme hot summers as simply measured by surface air temperature. Projections of future summer mean WBGT under the RCP8.5 emissions scenario that are constrained by observations indicate that by 2030s at least 50% of the summers will have mean WBGT higher than the observed historical record value in all the analyzed regions, and that this frequency of occurrence will increase to 95% by mid-century.", "author" : [ { "dropping-particle" : "", "family" : "Li", "given" : "Chao", "non-dropping-particle" : "", "parse-names" : false, "suffix" : "" }, { "dropping-particle" : "", "family" : "Zhang", "given" : "Xuebin", "non-dropping-particle" : "", "parse-names" : false, "suffix" : "" }, { "dropping-particle" : "", "family" : "Zwiers", "given" : "Francis", "non-dropping-particle" : "", "parse-names" : false, "suffix" : "" }, { "dropping-particle" : "", "family" : "Fang", "given" : "Yuanyuan", "non-dropping-particle" : "", "parse-names" : false, "suffix" : "" }, { "dropping-particle" : "", "family" : "Michalak", "given" : "Anna M.", "non-dropping-particle" : "", "parse-names" : false, "suffix" : "" } ], "container-title" : "Earth's Future", "id" : "ITEM-1", "issue" : "12", "issued" : { "date-parts" : [ [ "2017" ] ] }, "page" : "1203-1216", "title" : "Recent Very Hot Summers in Northern Hemispheric Land Areas Measured by Wet Bulb Globe Temperature Will Be the Norm Within 20 Years", "translator" : [ { "dropping-particle" : "", "family" : "S2117", "given" : "", "non-dropping-particle" : "", "parse-names" : false, "suffix" : "" } ], "type" : "article-journal", "volume" : "5" }, "uris" : [ "http://www.mendeley.com/documents/?uuid=947b112c-3d1b-41de-abbc-ed597bf7a73a" ] } ], "mendeley" : { "formattedCitation" : "(Li et al., 2017a)", "plainTextFormattedCitation" : "(Li et al., 2017a)", "previouslyFormattedCitation" : "(Li et al., 2017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980" w:author="Robin Matthews" w:date="2021-07-13T18:34:00Z">
        <w:r w:rsidR="00495E67">
          <w:rPr>
            <w:rFonts w:cs="Times New Roman"/>
            <w:noProof/>
            <w:lang w:val="en-GB"/>
          </w:rPr>
          <w:t xml:space="preserve">C. </w:t>
        </w:r>
      </w:ins>
      <w:r w:rsidR="00A26296">
        <w:rPr>
          <w:rFonts w:cs="Times New Roman"/>
          <w:noProof/>
          <w:lang w:val="en-GB"/>
        </w:rPr>
        <w:t>Li et al., 2017</w:t>
      </w:r>
      <w:del w:id="981" w:author="Robin Matthews" w:date="2021-07-13T18:34:00Z">
        <w:r w:rsidR="00A26296" w:rsidDel="00495E67">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977"/>
      <w:r w:rsidR="00A26296">
        <w:rPr>
          <w:rStyle w:val="Marquedecommentaire"/>
        </w:rPr>
        <w:commentReference w:id="977"/>
      </w:r>
      <w:r w:rsidRPr="00841A35">
        <w:rPr>
          <w:rFonts w:cs="Times New Roman"/>
          <w:lang w:val="en-GB"/>
        </w:rPr>
        <w:t>. In most</w:t>
      </w:r>
      <w:r w:rsidRPr="00D424AA">
        <w:rPr>
          <w:rFonts w:cs="Times New Roman"/>
          <w:lang w:val="en-GB"/>
        </w:rPr>
        <w:t xml:space="preserve"> regions of the Northern Hemisphere, changes in the </w:t>
      </w:r>
      <w:r w:rsidR="00AF0EAB" w:rsidRPr="00D424AA">
        <w:rPr>
          <w:rFonts w:cs="Times New Roman"/>
          <w:lang w:val="en-GB"/>
        </w:rPr>
        <w:t>probability</w:t>
      </w:r>
      <w:r w:rsidRPr="00D424AA">
        <w:rPr>
          <w:rFonts w:cs="Times New Roman"/>
          <w:lang w:val="en-GB"/>
        </w:rPr>
        <w:t xml:space="preserve"> of extreme summer average WBGT were found to be about an order of magnitude larger than changes in the </w:t>
      </w:r>
      <w:r w:rsidR="00AF0EAB" w:rsidRPr="00D424AA">
        <w:rPr>
          <w:rFonts w:cs="Times New Roman"/>
          <w:lang w:val="en-GB"/>
        </w:rPr>
        <w:t>probability</w:t>
      </w:r>
      <w:r w:rsidRPr="00D424AA">
        <w:rPr>
          <w:rFonts w:cs="Times New Roman"/>
          <w:lang w:val="en-GB"/>
        </w:rPr>
        <w:t xml:space="preserve"> of extreme hot summers estimated by surface air temperature </w:t>
      </w:r>
      <w:commentRangeStart w:id="982"/>
      <w:r w:rsidRPr="00D424AA">
        <w:rPr>
          <w:rFonts w:cs="Times New Roman"/>
          <w:lang w:val="en-GB"/>
        </w:rPr>
        <w:fldChar w:fldCharType="begin" w:fldLock="1"/>
      </w:r>
      <w:ins w:id="983" w:author="Robin Matthews" w:date="2021-07-13T18:34:00Z">
        <w:r w:rsidR="00495E67">
          <w:rPr>
            <w:rFonts w:cs="Times New Roman"/>
            <w:lang w:val="en-GB"/>
          </w:rPr>
          <w:instrText>ADDIN CSL_CITATION { "citationItems" : [ { "id" : "ITEM-1", "itemData" : { "DOI" : "10.1002/2017EF000639", "ISSN" : "23284277", "abstract" : "\u00a9 2017 The Authors. Wet bulb globe temperature (WBGT) accounts for the effect of environmental temperature and humidity on thermal comfort, and can be directly related to the ability of the human body to dissipate excess metabolic heat and thus avoid heat stress. Using WBGT as a measure of environmental conditions conducive to heat stress, we show that anthropogenic influence has very substantially increased the likelihood of extreme high summer mean WBGT in northern hemispheric land areas relative to the climate that would have prevailed in the absence of anthropogenic forcing. We estimate that the likelihood of summer mean WGBT exceeding the observed historical record value has increased by a factor of at least 70 at regional scales due to anthropogenic influence on the climate. We further estimate that, in most northern hemispheric regions, these changes in the likelihood of extreme summer mean WBGT are roughly an order of magnitude larger than the corresponding changes in the likelihood of extreme hot summers as simply measured by surface air temperature. Projections of future summer mean WBGT under the RCP8.5 emissions scenario that are constrained by observations indicate that by 2030s at least 50% of the summers will have mean WBGT higher than the observed historical record value in all the analyzed regions, and that this frequency of occurrence will increase to 95% by mid-century.", "author" : [ { "dropping-particle" : "", "family" : "Li", "given" : "Chao", "non-dropping-particle" : "", "parse-names" : false, "suffix" : "" }, { "dropping-particle" : "", "family" : "Zhang", "given" : "Xuebin", "non-dropping-particle" : "", "parse-names" : false, "suffix" : "" }, { "dropping-particle" : "", "family" : "Zwiers", "given" : "Francis", "non-dropping-particle" : "", "parse-names" : false, "suffix" : "" }, { "dropping-particle" : "", "family" : "Fang", "given" : "Yuanyuan", "non-dropping-particle" : "", "parse-names" : false, "suffix" : "" }, { "dropping-particle" : "", "family" : "Michalak", "given" : "Anna M.", "non-dropping-particle" : "", "parse-names" : false, "suffix" : "" } ], "container-title" : "Earth's Future", "id" : "ITEM-1", "issue" : "12", "issued" : { "date-parts" : [ [ "2017" ] ] }, "page" : "1203-1216", "title" : "Recent Very Hot Summers in Northern Hemispheric Land Areas Measured by Wet Bulb Globe Temperature Will Be the Norm Within 20 Years", "translator" : [ { "dropping-particle" : "", "family" : "S2117", "given" : "", "non-dropping-particle" : "", "parse-names" : false, "suffix" : "" } ], "type" : "article-journal", "volume" : "5" }, "uris" : [ "http://www.mendeley.com/documents/?uuid=947b112c-3d1b-41de-abbc-ed597bf7a73a" ] } ], "mendeley" : { "formattedCitation" : "(Li et al., 2017a)", "manualFormatting" : "(C. Li et al., 2017)", "plainTextFormattedCitation" : "(Li et al., 2017a)", "previouslyFormattedCitation" : "(Li et al., 2017a)" }, "properties" : { "noteIndex" : 0 }, "schema" : "https://github.com/citation-style-language/schema/raw/master/csl-citation.json" }</w:instrText>
        </w:r>
      </w:ins>
      <w:del w:id="984" w:author="Robin Matthews" w:date="2021-07-13T18:34:00Z">
        <w:r w:rsidR="00FF6231" w:rsidDel="00495E67">
          <w:rPr>
            <w:rFonts w:cs="Times New Roman"/>
            <w:lang w:val="en-GB"/>
          </w:rPr>
          <w:delInstrText>ADDIN CSL_CITATION { "citationItems" : [ { "id" : "ITEM-1", "itemData" : { "DOI" : "10.1002/2017EF000639", "ISSN" : "23284277", "abstract" : "\u00a9 2017 The Authors. Wet bulb globe temperature (WBGT) accounts for the effect of environmental temperature and humidity on thermal comfort, and can be directly related to the ability of the human body to dissipate excess metabolic heat and thus avoid heat stress. Using WBGT as a measure of environmental conditions conducive to heat stress, we show that anthropogenic influence has very substantially increased the likelihood of extreme high summer mean WBGT in northern hemispheric land areas relative to the climate that would have prevailed in the absence of anthropogenic forcing. We estimate that the likelihood of summer mean WGBT exceeding the observed historical record value has increased by a factor of at least 70 at regional scales due to anthropogenic influence on the climate. We further estimate that, in most northern hemispheric regions, these changes in the likelihood of extreme summer mean WBGT are roughly an order of magnitude larger than the corresponding changes in the likelihood of extreme hot summers as simply measured by surface air temperature. Projections of future summer mean WBGT under the RCP8.5 emissions scenario that are constrained by observations indicate that by 2030s at least 50% of the summers will have mean WBGT higher than the observed historical record value in all the analyzed regions, and that this frequency of occurrence will increase to 95% by mid-century.", "author" : [ { "dropping-particle" : "", "family" : "Li", "given" : "Chao", "non-dropping-particle" : "", "parse-names" : false, "suffix" : "" }, { "dropping-particle" : "", "family" : "Zhang", "given" : "Xuebin", "non-dropping-particle" : "", "parse-names" : false, "suffix" : "" }, { "dropping-particle" : "", "family" : "Zwiers", "given" : "Francis", "non-dropping-particle" : "", "parse-names" : false, "suffix" : "" }, { "dropping-particle" : "", "family" : "Fang", "given" : "Yuanyuan", "non-dropping-particle" : "", "parse-names" : false, "suffix" : "" }, { "dropping-particle" : "", "family" : "Michalak", "given" : "Anna M.", "non-dropping-particle" : "", "parse-names" : false, "suffix" : "" } ], "container-title" : "Earth's Future", "id" : "ITEM-1", "issue" : "12", "issued" : { "date-parts" : [ [ "2017" ] ] }, "page" : "1203-1216", "title" : "Recent Very Hot Summers in Northern Hemispheric Land Areas Measured by Wet Bulb Globe Temperature Will Be the Norm Within 20 Years", "translator" : [ { "dropping-particle" : "", "family" : "S2117", "given" : "", "non-dropping-particle" : "", "parse-names" : false, "suffix" : "" } ], "type" : "article-journal", "volume" : "5" }, "uris" : [ "http://www.mendeley.com/documents/?uuid=947b112c-3d1b-41de-abbc-ed597bf7a73a" ] } ], "mendeley" : { "formattedCitation" : "(Li et al., 2017a)", "plainTextFormattedCitation" : "(Li et al., 2017a)", "previouslyFormattedCitation" : "(Li et al., 2017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985" w:author="Robin Matthews" w:date="2021-07-13T18:34:00Z">
        <w:r w:rsidR="00495E67">
          <w:rPr>
            <w:rFonts w:cs="Times New Roman"/>
            <w:noProof/>
            <w:lang w:val="en-GB"/>
          </w:rPr>
          <w:t xml:space="preserve">C. </w:t>
        </w:r>
      </w:ins>
      <w:r w:rsidR="00A26296">
        <w:rPr>
          <w:rFonts w:cs="Times New Roman"/>
          <w:noProof/>
          <w:lang w:val="en-GB"/>
        </w:rPr>
        <w:t>Li et al., 2017</w:t>
      </w:r>
      <w:del w:id="986" w:author="Robin Matthews" w:date="2021-07-13T18:34:00Z">
        <w:r w:rsidR="00A26296" w:rsidDel="00495E67">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982"/>
      <w:r w:rsidR="00A26296">
        <w:rPr>
          <w:rStyle w:val="Marquedecommentaire"/>
        </w:rPr>
        <w:commentReference w:id="982"/>
      </w:r>
      <w:r w:rsidRPr="00841A35">
        <w:rPr>
          <w:rFonts w:cs="Times New Roman"/>
          <w:lang w:val="en-GB"/>
        </w:rPr>
        <w:t>. In addition</w:t>
      </w:r>
      <w:r w:rsidRPr="00D424AA">
        <w:rPr>
          <w:rFonts w:cs="Times New Roman"/>
          <w:lang w:val="en-GB"/>
        </w:rPr>
        <w:t xml:space="preserve"> to these generalised, global-scale approaches, extreme event </w:t>
      </w:r>
      <w:r w:rsidRPr="00D424AA">
        <w:rPr>
          <w:rFonts w:cs="Times New Roman"/>
          <w:lang w:val="en-GB"/>
        </w:rPr>
        <w:lastRenderedPageBreak/>
        <w:t xml:space="preserve">studies have found an attributable increase in the </w:t>
      </w:r>
      <w:r w:rsidR="00AF0EAB" w:rsidRPr="00D424AA">
        <w:rPr>
          <w:rFonts w:cs="Times New Roman"/>
          <w:lang w:val="en-GB"/>
        </w:rPr>
        <w:t>probability</w:t>
      </w:r>
      <w:r w:rsidRPr="00D424AA">
        <w:rPr>
          <w:rFonts w:cs="Times New Roman"/>
          <w:lang w:val="en-GB"/>
        </w:rPr>
        <w:t xml:space="preserve"> of hot annual and seasonal temperatures in many locations, including Australia </w:t>
      </w:r>
      <w:bookmarkStart w:id="987" w:name="_Hlk77093719"/>
      <w:commentRangeStart w:id="988"/>
      <w:commentRangeStart w:id="989"/>
      <w:r w:rsidRPr="00D424AA">
        <w:rPr>
          <w:rFonts w:cs="Times New Roman"/>
          <w:lang w:val="en-GB"/>
        </w:rPr>
        <w:fldChar w:fldCharType="begin" w:fldLock="1"/>
      </w:r>
      <w:r w:rsidR="003A5209">
        <w:rPr>
          <w:rFonts w:cs="Times New Roman"/>
          <w:lang w:val="en-GB"/>
        </w:rPr>
        <w:instrText>ADDIN CSL_CITATION { "citationItems" : [ { "id" : "ITEM-1", "itemData" : { "DOI" : "10.1175/1520-0477-95.9.S1.1",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Bulletin of the American Meteorological Society", "id" : "ITEM-1", "issue" : "9", "issued" : { "date-parts" : [ [ "2014" ] ] }, "page" : "S26-S30", "title" : "Multimodel assessment of extreme annual\u2010mean warm anomalies during 2013 over regions of Australia and the western tropical Pacific [in \"Explaining Extreme Events of 2013 from a Climate Perspective\"]", "translator" : [ { "dropping-particle" : "", "family" : "S3388", "given" : "", "non-dropping-particle" : "", "parse-names" : false, "suffix" : "" } ], "type" : "article-journal", "volume" : "95" }, "uris" : [ "http://www.mendeley.com/documents/?uuid=098a8e54-b253-4a53-aabc-72a33449873b" ] } ], "mendeley" : { "formattedCitation" : "(Knutson et al., 2014b)", "manualFormatting" : "(Knutson et al., 2014a; ", "plainTextFormattedCitation" : "(Knutson et al., 2014b)", "previouslyFormattedCitation" : "(Knutson et al., 2014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Knutson et al., 2014a; </w:t>
      </w:r>
      <w:r w:rsidRPr="00D424AA">
        <w:rPr>
          <w:rFonts w:cs="Times New Roman"/>
          <w:lang w:val="en-GB"/>
        </w:rPr>
        <w:fldChar w:fldCharType="end"/>
      </w:r>
      <w:commentRangeEnd w:id="988"/>
      <w:r w:rsidR="00A26296">
        <w:rPr>
          <w:rStyle w:val="Marquedecommentaire"/>
        </w:rPr>
        <w:commentReference w:id="988"/>
      </w:r>
      <w:commentRangeStart w:id="990"/>
      <w:r w:rsidRPr="00D424AA">
        <w:rPr>
          <w:rFonts w:cs="Times New Roman"/>
          <w:lang w:val="en-GB"/>
        </w:rPr>
        <w:fldChar w:fldCharType="begin" w:fldLock="1"/>
      </w:r>
      <w:r w:rsidR="003A5209">
        <w:rPr>
          <w:rFonts w:cs="Times New Roman"/>
          <w:lang w:val="en-GB"/>
        </w:rPr>
        <w:instrText>ADDIN CSL_CITATION { "citationItems" : [ { "id" : "ITEM-1",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1",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 }, { "id" : "ITEM-2", "itemData" : { "DOI" : "10.1175/1520-0477-95.9.S1.1", "author" : [ { "dropping-particle" : "", "family" : "Knutson", "given" : "Thomas R.", "non-dropping-particle" : "", "parse-names" : false, "suffix" : "" }, { "dropping-particle" : "", "family" : "Zeng", "given" : "Fanrong", "non-dropping-particle" : "", "parse-names" : false, "suffix" : "" }, { "dropping-particle" : "", "family" : "Wittenberg", "given" : "Andrew", "non-dropping-particle" : "", "parse-names" : false, "suffix" : "" } ], "container-title" : "Bulletin of the American Meteorological Society", "id" : "ITEM-2", "issue" : "9", "issued" : { "date-parts" : [ [ "2014" ] ] }, "page" : "S19-S23", "title" : "Seasonal and annual mean precipitation extremes during during 2013: A U.S. focused analysis [in \"Explaining Extreme Events of 2013 from a Climate Perspective\"]", "translator" : [ { "dropping-particle" : "", "family" : "S761", "given" : "", "non-dropping-particle" : "", "parse-names" : false, "suffix" : "" } ], "type" : "article-journal", "volume" : "95" }, "uris" : [ "http://www.mendeley.com/documents/?uuid=47e2b2fb-18ff-4caa-9632-81f2f4c8a1c9" ] } ], "mendeley" : { "formattedCitation" : "(Knutson et al., 2014a; Lewis and Karoly, 2014)", "manualFormatting" : "Lewis and Karoly, 2014)", "plainTextFormattedCitation" : "(Knutson et al., 2014a; Lewis and Karoly, 2014)", "previouslyFormattedCitation" : "(Knutson et al., 2014a; Lewis and Karoly,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ewis and Karoly, 2014)</w:t>
      </w:r>
      <w:r w:rsidRPr="00D424AA">
        <w:rPr>
          <w:rFonts w:cs="Times New Roman"/>
          <w:lang w:val="en-GB"/>
        </w:rPr>
        <w:fldChar w:fldCharType="end"/>
      </w:r>
      <w:bookmarkEnd w:id="987"/>
      <w:commentRangeEnd w:id="989"/>
      <w:commentRangeEnd w:id="990"/>
      <w:r w:rsidR="001070F6">
        <w:rPr>
          <w:rStyle w:val="Marquedecommentaire"/>
        </w:rPr>
        <w:commentReference w:id="989"/>
      </w:r>
      <w:r w:rsidR="00A26296">
        <w:rPr>
          <w:rStyle w:val="Marquedecommentaire"/>
        </w:rPr>
        <w:commentReference w:id="990"/>
      </w:r>
      <w:r w:rsidRPr="00841A35">
        <w:rPr>
          <w:rFonts w:cs="Times New Roman"/>
          <w:lang w:val="en-GB"/>
        </w:rPr>
        <w:t xml:space="preserve">, China </w:t>
      </w:r>
      <w:r w:rsidRPr="00D424AA">
        <w:rPr>
          <w:rFonts w:cs="Times New Roman"/>
          <w:lang w:val="en-GB"/>
        </w:rPr>
        <w:fldChar w:fldCharType="begin" w:fldLock="1"/>
      </w:r>
      <w:r w:rsidR="00FF6231">
        <w:rPr>
          <w:rFonts w:cs="Times New Roman"/>
          <w:lang w:val="en-GB"/>
        </w:rPr>
        <w:instrText>ADDIN CSL_CITATION { "citationItems" : [ { "id" : "ITEM-1", "itemData" : { "DOI" : "10.1038/nclimate2410", "ISSN" : "1758-678X", "author" : [ { "dropping-particle" : "", "family" : "Sun", "given" : "Ying", "non-dropping-particle" : "", "parse-names" : false, "suffix" : "" }, { "dropping-particle" : "", "family" : "Zhang", "given" : "Xuebin", "non-dropping-particle" : "", "parse-names" : false, "suffix" : "" }, { "dropping-particle" : "", "family" : "Zwiers", "given" : "Francis W.", "non-dropping-particle" : "", "parse-names" : false, "suffix" : "" }, { "dropping-particle" : "", "family" : "Song", "given" : "Lianchun", "non-dropping-particle" : "", "parse-names" : false, "suffix" : "" }, { "dropping-particle" : "", "family" : "Wan", "given" : "Hui", "non-dropping-particle" : "", "parse-names" : false, "suffix" : "" }, { "dropping-particle" : "", "family" : "Hu", "given" : "Ting", "non-dropping-particle" : "", "parse-names" : false, "suffix" : "" }, { "dropping-particle" : "", "family" : "Yin", "given" : "Hong", "non-dropping-particle" : "", "parse-names" : false, "suffix" : "" }, { "dropping-particle" : "", "family" : "Ren", "given" : "Guoyu", "non-dropping-particle" : "", "parse-names" : false, "suffix" : "" } ], "container-title" : "Nature Climate Change", "id" : "ITEM-1", "issue" : "12", "issued" : { "date-parts" : [ [ "2014", "10", "12" ] ] }, "page" : "1082-1085", "title" : "Rapid increase in the risk of extreme summer heat in Eastern China", "translator" : [ { "dropping-particle" : "", "family" : "S1476", "given" : "", "non-dropping-particle" : "", "parse-names" : false, "suffix" : "" } ], "type" : "article-journal", "volume" : "4" }, "uris" : [ "http://www.mendeley.com/documents/?uuid=ff29564d-120d-4ed0-b540-971d2636a00b" ] }, { "id" : "ITEM-2", "itemData" : { "DOI" : "10.1088/1748-9326/aae356", "ISSN" : "1748-9326", "abstract" : "On 21\u201325 July 2017 a record-breaking heatwave occurred in Central Eastern China, affecting nearly half of the national population and causing severe impacts on public health, agriculture and infrastructure. Here, we compare attribution results from two UK Met Office Hadley Centre models, HadGEM3-GA6 and weather@home (HadAM3P driving 50 km HadRM3P). Within HadGEM3-GA6 July 2017-like heatwaves were unequaled in the ensemble representing the world without human influences. Such heatwaves became approximately a 1 in 50 year event and increased by a factor of 4.8 (5%\u201395% range of 3.1 to 8.0) in weather@home as a result of human activity. Considering the risk ratio (RR) for the full range of return periods shows a discrepancy at all return times between the two model results. Within weather@home a range of different counterfactual sea surface temperature (SST) patterns were used, whereas HadGEM3-GA6 used a single estimate. The global mean difference in SST (between factual and counterfactual simulations) is shown to be related to the generalised extreme value (GEV) location parameter and consequently the RR, especially for return periods of less than 50 years. It is suggested that a suitable range of SST patterns are used for future attribution studies to ensure that this source of uncertainty is represented within the simulations and subsequent attribution results. It is shown that the risk change between factual and counterfactual simulations is not purely a simple shift in the distribution (i.e. change in GEV location parameter). For return periods greater than 50 years, the GEV shape parameter is found to strongly influence the RR determined with the GEV scale parameter affecting only the most severe events.", "author" : [ { "dropping-particle" : "", "family" : "Sparrow", "given" : "Sarah", "non-dropping-particle" : "", "parse-names" : false, "suffix" : "" }, { "dropping-particle" : "", "family" : "Su", "given" : "Qin", "non-dropping-particle" : "", "parse-names" : false, "suffix" : "" }, { "dropping-particle" : "", "family" : "Tian", "given" : "Fangxing", "non-dropping-particle" : "", "parse-names" : false, "suffix" : "" }, { "dropping-particle" : "", "family" : "Li", "given" : "Sihan", "non-dropping-particle" : "", "parse-names" : false, "suffix" : "" }, { "dropping-particle" : "", "family" : "Chen", "given" : "Yang", "non-dropping-particle" : "", "parse-names" : false, "suffix" : "" }, { "dropping-particle" : "", "family" : "Chen", "given" : "Wei", "non-dropping-particle" : "", "parse-names" : false, "suffix" : "" }, { "dropping-particle" : "", "family" : "Luo", "given" : "Feifei", "non-dropping-particle" : "", "parse-names" : false, "suffix" : "" }, { "dropping-particle" : "", "family" : "Freychet", "given" : "Nicolas", "non-dropping-particle" : "", "parse-names" : false, "suffix" : "" }, { "dropping-particle" : "", "family" : "Lott", "given" : "Fraser C", "non-dropping-particle" : "", "parse-names" : false, "suffix" : "" }, { "dropping-particle" : "", "family" : "Dong", "given" : "Buwen", "non-dropping-particle" : "", "parse-names" : false, "suffix" : "" }, { "dropping-particle" : "", "family" : "Tett", "given" : "Simon F B", "non-dropping-particle" : "", "parse-names" : false, "suffix" : "" }, { "dropping-particle" : "", "family" : "Wallom", "given" : "David", "non-dropping-particle" : "", "parse-names" : false, "suffix" : "" } ], "container-title" : "Environmental Research Letters", "id" : "ITEM-2", "issue" : "11", "issued" : { "date-parts" : [ [ "2018", "10", "26" ] ] }, "page" : "114004", "publisher" : "IOP Publishing", "title" : "Attributing human influence on the July 2017 Chinese heatwave: the influence of sea-surface temperatures", "translator" : [ { "dropping-particle" : "", "family" : "S3184", "given" : "", "non-dropping-particle" : "", "parse-names" : false, "suffix" : "" } ], "type" : "article-journal", "volume" : "13" }, "uris" : [ "http://www.mendeley.com/documents/?uuid=afac6e12-c004-488b-be32-32b6ac4d86b8" ] }, { "id" : "ITEM-3", "itemData" : { "DOI" : "10.1175/BAMS-D-19-0197.1", "ISSN" : "0003-0007", "author" : [ { "dropping-particle" : "", "family" : "Zhou", "given" : "Chunl\u00fce", "non-dropping-particle" : "", "parse-names" : false, "suffix" : "" }, { "dropping-particle" : "", "family" : "Chen", "given" : "Deliang", "non-dropping-particle" : "", "parse-names</w:instrText>
      </w:r>
      <w:r w:rsidR="00FF6231" w:rsidRPr="006A2665">
        <w:rPr>
          <w:rFonts w:cs="Times New Roman"/>
        </w:rPr>
        <w:instrText>" : false, "suffix" : "" }, { "dropping-particle" : "", "family" : "Wang", "given" : "Kaicun", "non-dropping-particle" : "", "parse-names" : false, "suffix" : "" }, { "dropping-particle" : "", "family" : "Dai", "given" : "Aiguo", "non-dropping-particle" : "", "parse-names" : false, "suffix" : "" }, { "dropping-particle" : "", "family" : "Qi", "given" : "Dan", "non-dropping-particle" : "", "parse-names" : false, "suffix" : "" } ], "container-title" : "Bulletin of the American Meteorological Society", "id" : "ITEM-3", "issue" : "1", "issued" : { "date-parts" : [ [ "2020", "1", "1" ] ] }, "page" : "S71-S76", "title" : "Conditional Attribution of the 2018 Summer Extreme Heat over Northeast China: Roles of Urbanization, Global Warming, and Warming-Induced Circulation Changes", "translator" : [ { "dropping-particle" : "", "family" : "S3210", "given" : "", "non-dropping-particle" : "", "parse-names" : false, "suffix" : "" } ], "type" : "article-journal", "volume" : "101" }, "uris" : [ "http://www.mendeley.com/documents/?uuid=e8d36b6d-bdf1-4e2d-bcd1-f52115c9f2aa" ] } ], "mendeley" : { "formattedCitation" : "(Sun et al., 2014; Sparrow et al., 2018; Zhou et al., 2020)", "plainTextFormattedCitation" : "(Sun et al., 2014; Sparrow et al., 2018; Zhou et al., 2020)", "previouslyFormattedCitation" : "(Sun et al., 2014; Sparrow et al., 2018; Zhou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Sun et al., 2014; Sparrow et al., 2018; Zhou et al., 2020)</w:t>
      </w:r>
      <w:r w:rsidRPr="00D424AA">
        <w:rPr>
          <w:rFonts w:cs="Times New Roman"/>
          <w:lang w:val="en-GB"/>
        </w:rPr>
        <w:fldChar w:fldCharType="end"/>
      </w:r>
      <w:r w:rsidRPr="00841A35">
        <w:rPr>
          <w:rFonts w:cs="Times New Roman"/>
          <w:lang w:val="nb-NO"/>
        </w:rPr>
        <w:t xml:space="preserve">, </w:t>
      </w:r>
      <w:r w:rsidRPr="00D424AA">
        <w:rPr>
          <w:rFonts w:cs="Times New Roman"/>
          <w:lang w:val="nb-NO" w:eastAsia="zh-CN"/>
        </w:rPr>
        <w:t xml:space="preserve">Korea </w:t>
      </w:r>
      <w:commentRangeStart w:id="991"/>
      <w:r w:rsidRPr="00D424AA">
        <w:rPr>
          <w:rFonts w:cs="Times New Roman"/>
          <w:lang w:val="en-GB" w:eastAsia="zh-CN"/>
        </w:rPr>
        <w:fldChar w:fldCharType="begin" w:fldLock="1"/>
      </w:r>
      <w:ins w:id="992" w:author="Robin Matthews" w:date="2021-07-13T18:42:00Z">
        <w:r w:rsidR="001070F6">
          <w:rPr>
            <w:rFonts w:cs="Times New Roman"/>
            <w:lang w:val="nb-NO" w:eastAsia="zh-CN"/>
          </w:rPr>
          <w:instrText>ADDIN CSL_CITATION { "citationItems" : [ { "id" : "ITEM-1", "itemData" : { "DOI" : "10.1016/j.wace.2018.03.004", "ISSN" : "22120947", "author" : [ { "dropping-particle" : "", "family" : "Kim", "given" : "Yeon-Hee", "non-dropping-particle" : "", "parse-names" : false, "suffix" : "" }, { "dropping-particle" : "", "family" : "Min", "given" : "Seung-Ki", "non-dropping-particle" : "", "parse-names" : false, "suffix" : "" }, { "dropping-particle" : "", "family" : "Stone", "given" : "D\u00e1ith\\'\\i A D\u00e1ith\u00ed A.", "non-dropping-particle" : "", "parse-names" : false, "suffix" : "" }, { "dropping-particle" : "", "family" : "Shiogama", "given" : "Hideo", "non-dropping-particle" : "", "parse-names" : false, "suffix" : "" }, { "dropping-particle" : "", "family" : "Wolski", "given" : "Piotr", "non-dropping-particle" : "", "parse-names" : false, "suffix" : "" } ], "container-title" : "Weather and Climate Extremes", "id" : "ITEM-1", "issued" : { "date-parts" : [ [ "2018", "6" ] ] }, "page" : "33-44", "title" : "Multi-model event attribution of the summer 2013 heat wave in Korea", "translator" : [ { "dropping-particle" : "", "family" : "S3344", "given" : "", "non-dropping-particle" : "", "parse-names" : false, "suffix" : "" } ], "type" : "article-journal", "volume" : "20" }, "uris" : [ "http://www.mendeley.com/documents/?uuid=fd875c9f-73c7-4ffb-8070-98881a487c68" ] } ], "mendeley" : { "formattedCitation" : "(Kim et al., 2018c)", "manualFormatting" : "(Y.-H. Kim et al., 2018)", "plainTextFormattedCitation" : "(Kim et al., 2018c)", "previouslyFormattedCitation" : "(Kim et al., 2018c)" }, "properties" : { "noteIndex" : 0 }, "schema" : "https://github.com/citation-style-language/schema/raw/master/csl-citation.json" }</w:instrText>
        </w:r>
      </w:ins>
      <w:del w:id="993" w:author="Robin Matthews" w:date="2021-07-13T18:42:00Z">
        <w:r w:rsidR="00FF6231" w:rsidDel="001070F6">
          <w:rPr>
            <w:rFonts w:cs="Times New Roman"/>
            <w:lang w:val="nb-NO" w:eastAsia="zh-CN"/>
          </w:rPr>
          <w:delInstrText>ADDIN CSL_CITATION { "citationItems" : [ { "id" : "ITEM-1", "itemData" : { "DOI" : "10.1016/j.wace.2018.03.004", "ISSN" : "22120947", "author" : [ { "dropping-particle" : "", "family" : "Kim", "given" : "Yeon-Hee", "non-dropping-particle" : "", "parse-names" : false, "suffix" : "" }, { "dropping-particle" : "", "family" : "Min", "given" : "Seung-Ki", "non-dropping-particle" : "", "parse-names" : false, "suffix" : "" }, { "dropping-particle" : "", "family" : "Stone", "given" : "D\u00e1ith\\'\\i A D\u00e1ith\u00ed A.", "non-dropping-particle" : "", "parse-names" : false, "suffix" : "" }, { "dropping-particle" : "", "family" : "Shiogama", "given" : "Hideo", "non-dropping-particle" : "", "parse-names" : false, "suffix" : "" }, { "dropping-particle" : "", "family" : "Wolski", "given" : "Piotr", "non-dropping-particle" : "", "parse-names" : false, "suffix" : "" } ], "container-title" : "Weather and Climate Extremes", "id" : "ITEM-1", "issued" : { "date-parts" : [ [ "2018", "6" ] ] }, "page" : "33-44", "title" : "Multi-model event attribution of the summer 2013 heat wave in Korea", "translator" : [ { "dropping-particle" : "", "family" : "S3344", "given" : "", "non-dropping-particle" : "", "parse-names" : false, "suffix" : "" } ], "type" : "article-journal", "volume" : "20" }, "uris" : [ "http://www.mendeley.com/documents/?uuid=fd875c9f-73c7-4ffb-8070-98881a487c68" ] } ], "mendeley" : { "formattedCitation" : "(Kim et al., 2018c)", "plainTextFormattedCitation" : "(Kim et al., 2018c)", "previouslyFormattedCitation" : "(Kim et al., 2018c)" }, "properties" : { "noteIndex" : 0 }, "schema" : "https://github.com/citation-style-language/schema/raw/master/csl-citation.json" }</w:delInstrText>
        </w:r>
      </w:del>
      <w:r w:rsidRPr="00D424AA">
        <w:rPr>
          <w:rFonts w:cs="Times New Roman"/>
          <w:lang w:val="en-GB" w:eastAsia="zh-CN"/>
        </w:rPr>
        <w:fldChar w:fldCharType="separate"/>
      </w:r>
      <w:r w:rsidR="00A26296">
        <w:rPr>
          <w:rFonts w:cs="Times New Roman"/>
          <w:noProof/>
          <w:lang w:val="nb-NO" w:eastAsia="zh-CN"/>
        </w:rPr>
        <w:t>(</w:t>
      </w:r>
      <w:ins w:id="994" w:author="Robin Matthews" w:date="2021-07-13T18:42:00Z">
        <w:r w:rsidR="001070F6" w:rsidRPr="00B549EC">
          <w:rPr>
            <w:noProof/>
            <w:lang w:val="nb-NO"/>
          </w:rPr>
          <w:t xml:space="preserve">Y.-H. </w:t>
        </w:r>
      </w:ins>
      <w:r w:rsidR="00A26296">
        <w:rPr>
          <w:rFonts w:cs="Times New Roman"/>
          <w:noProof/>
          <w:lang w:val="nb-NO" w:eastAsia="zh-CN"/>
        </w:rPr>
        <w:t>Kim et al., 2018</w:t>
      </w:r>
      <w:del w:id="995" w:author="Robin Matthews" w:date="2021-07-13T18:42:00Z">
        <w:r w:rsidR="00A26296" w:rsidDel="001070F6">
          <w:rPr>
            <w:rFonts w:cs="Times New Roman"/>
            <w:noProof/>
            <w:lang w:val="nb-NO" w:eastAsia="zh-CN"/>
          </w:rPr>
          <w:delText>c</w:delText>
        </w:r>
      </w:del>
      <w:r w:rsidR="00A26296">
        <w:rPr>
          <w:rFonts w:cs="Times New Roman"/>
          <w:noProof/>
          <w:lang w:val="nb-NO" w:eastAsia="zh-CN"/>
        </w:rPr>
        <w:t>)</w:t>
      </w:r>
      <w:r w:rsidRPr="00D424AA">
        <w:rPr>
          <w:rFonts w:cs="Times New Roman"/>
          <w:lang w:val="en-GB" w:eastAsia="zh-CN"/>
        </w:rPr>
        <w:fldChar w:fldCharType="end"/>
      </w:r>
      <w:commentRangeEnd w:id="991"/>
      <w:r w:rsidR="00A26296">
        <w:rPr>
          <w:rStyle w:val="Marquedecommentaire"/>
        </w:rPr>
        <w:commentReference w:id="991"/>
      </w:r>
      <w:r w:rsidRPr="00841A35">
        <w:rPr>
          <w:rFonts w:cs="Times New Roman"/>
          <w:lang w:val="nb-NO" w:eastAsia="zh-CN"/>
        </w:rPr>
        <w:t xml:space="preserve"> </w:t>
      </w:r>
      <w:r w:rsidRPr="00D424AA">
        <w:rPr>
          <w:rFonts w:cs="Times New Roman"/>
          <w:lang w:val="nb-NO"/>
        </w:rPr>
        <w:t xml:space="preserve">and Europe </w:t>
      </w:r>
      <w:r w:rsidRPr="00D424AA">
        <w:rPr>
          <w:rFonts w:cs="Times New Roman"/>
          <w:lang w:val="en-GB"/>
        </w:rPr>
        <w:fldChar w:fldCharType="begin" w:fldLock="1"/>
      </w:r>
      <w:r w:rsidR="00FF6231">
        <w:rPr>
          <w:rFonts w:cs="Times New Roman"/>
          <w:lang w:val="nb-NO"/>
        </w:rPr>
        <w:instrText>ADDIN CSL_CITATION { "citationItems" : [ { "id" : "ITEM-1", "itemData" : { "DOI" : "10.1088/1748-9326/10/5/054002", "ISSN" : "1748-9326", "abstract" : "In 2014, Central England experienced its warmest year in a record extending back to 1659. Using both state-of-the-art climate models and empirical techniques, our analysis shows a substantial and significant increase in the likelihood of record-breaking warm years, such as 2014, due to human influences on climate. With 90% confidence we find that anthropogenic forcings on the climate have increased the chances of record warm years in Central England by at least 13-fold. This study points to a large influence of human activities on extreme warm years despite the small region of study and the variable climate of Central England. Our analysis shows that climate change is clearly visible on the local-scale in this case.", "author" : [ { "dropping-particle" : "", "family" : "King", "given" : "Andrew D", "non-dropping-particle" : "", "parse-names" : false, "suffix" : "" }, { "dropping-particle" : "", "family" : "Jan van Oldenborgh", "given" : "Geert", "non-dropping-particle" : "", "parse-names" : false, "suffix" : "" }, { "dropping-particle" : "", "family" : "Karoly", "given" : "David J", "non-dropping-particle" : "", "parse-names" : false, "suffix" : "" }, { "dropping-particle" : "", "family" : "Lewis", "given" : "Sophie C", "non-dropping-particle" : "", "parse-names" : false, "suffix" : "" }, { "dropping-particle" : "", "family" : "Cullen", "given" : "Heidi", "non-dropping-particle" : "", "parse-names" : false, "suffix" : "" } ], "container-title" : "Environmental Research Letters", "id" : "ITEM-1", "issue" : "5", "issued" : { "date-parts" : [ [ "2015", "5", "1" ] ] }, "page" : "054002", "title" : "Attribution of the record high Central England temperature of 2014 to anthropogenic influences", "translator" : [ { "dropping-particle" : "", "family" : "S1496", "given" : "", "non-dropping-particle" : "", "parse-names" : false, "suffix" : "" } ], "type" : "article-journal", "volume" : "10" }, "uris" : [ "http://www.mendeley.com/documents/?uuid=5307f3c3-1ae6-4bba-8b5e-9a575fe449b2" ] } ], "mendeley" : { "formattedCitation" : "(King et al., 2015b)", "plainTextFormattedCitation" : "(King et al., 2015b)", "previouslyFormattedCitation" : "(King et al., 2015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King et al., 2015b)</w:t>
      </w:r>
      <w:r w:rsidRPr="00D424AA">
        <w:rPr>
          <w:rFonts w:cs="Times New Roman"/>
          <w:lang w:val="en-GB"/>
        </w:rPr>
        <w:fldChar w:fldCharType="end"/>
      </w:r>
      <w:r w:rsidRPr="006A2665">
        <w:rPr>
          <w:rFonts w:cs="Times New Roman"/>
          <w:lang w:val="nb-NO"/>
        </w:rPr>
        <w:t xml:space="preserve">. </w:t>
      </w:r>
    </w:p>
    <w:p w14:paraId="3BC9A9BB" w14:textId="77777777" w:rsidR="00726A1C" w:rsidRPr="006A2665" w:rsidRDefault="00726A1C" w:rsidP="00D424AA">
      <w:pPr>
        <w:rPr>
          <w:rFonts w:cs="Times New Roman"/>
          <w:lang w:val="nb-NO" w:eastAsia="zh-CN"/>
        </w:rPr>
      </w:pPr>
    </w:p>
    <w:p w14:paraId="42813F3A" w14:textId="0E50F137" w:rsidR="00726A1C" w:rsidRPr="006A2665" w:rsidRDefault="00726A1C" w:rsidP="00D424AA">
      <w:pPr>
        <w:rPr>
          <w:rFonts w:cs="Times New Roman"/>
          <w:lang w:val="en-GB"/>
        </w:rPr>
      </w:pPr>
      <w:r w:rsidRPr="006A2665">
        <w:rPr>
          <w:rFonts w:cs="Times New Roman"/>
          <w:lang w:val="nb-NO"/>
        </w:rPr>
        <w:t xml:space="preserve">There have also been many extreme event attribution studies that examined short duration temperature extremes, including daily temperatures, temperature indices, and heat wave metrics. </w:t>
      </w:r>
      <w:r w:rsidRPr="00D424AA">
        <w:rPr>
          <w:rFonts w:cs="Times New Roman"/>
          <w:lang w:val="en-GB"/>
        </w:rPr>
        <w:t xml:space="preserve">Examples of these events from different regions are summarised in various annual Explaining Extreme Events supplements of the Bulletin of the American Meteorological Society </w:t>
      </w:r>
      <w:commentRangeStart w:id="996"/>
      <w:r w:rsidRPr="00D424AA">
        <w:rPr>
          <w:rFonts w:cs="Times New Roman"/>
          <w:lang w:val="en-GB"/>
        </w:rPr>
        <w:fldChar w:fldCharType="begin" w:fldLock="1"/>
      </w:r>
      <w:r w:rsidR="0012753B">
        <w:rPr>
          <w:rFonts w:cs="Times New Roman"/>
          <w:lang w:val="en-GB"/>
        </w:rPr>
        <w:instrText>ADDIN CSL_CITATION { "citationItems" : [ { "id" : "ITEM-1", "itemData" : { "DOI" : "10.1175/BAMS-ExplainingExtremeEvents2018.1", "ISSN" : "0003-0007", "abstract" : "Editors note: For easy download the posted pdf of the Explaining Extreme Events of 2018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1", "issue" : "1", "issued" : { "date-parts" : [ [ "2020", "1", "1" ] ] }, "page" : "S1-S140", "title" : "Explaining Extreme Events of 2018 from a Climate Perspective", "translator" : [ { "dropping-particle" : "", "family" : "S3242", "given" : "", "non-dropping-particle" : "", "parse-names" : false, "suffix" : "" } ], "type" : "article-journal", "volume" : "101" }, "uris" : [ "http://www.mendeley.com/documents/?uuid=81578b67-82ad-4dac-9090-88efd526c846" ] }, { "id" : "ITEM-2", "itemData" : { "DOI" : "10.1175/BAMS-D-13-00085.1", "ISSN" : "0003-0007", "author" : [ { "dropping-particle" : "", "family" : "Peterson", "given" : "Thomas C", "non-dropping-particle" : "", "parse-names" : false, "suffix" : "" }, { "dropping-particle" : "", "family" : "Hoerling", "given" : "Martin P", "non-dropping-particle" : "", "parse-names" : false, "suffix" : "" }, { "dropping-particle" : "", "family" : "Stott", "given" : "Peter A", "non-dropping-particle" : "", "parse-names" : false, "suffix" : "" }, { "dropping-particle" : "", "family" : "Herring", "given" : "Stephanie C", "non-dropping-particle" : "", "parse-names" : false, "suffix" : "" } ], "container-title" : "Bulletin of the American Meteorological Society", "id" : "ITEM-2", "issue" : "9", "issued" : { "date-parts" : [ [ "2013", "9", "1" ] ] }, "note" : "doi: 10.1175/BAMS-D-13-00085.1", "page" : "S1-S74", "publisher" : "American Meteorological Society", "title" : "Explaining Extreme Events of 2012 from a Climate Perspective", "translator" : [ { "dropping-particle" : "", "family" : "S168", "given" : "", "non-dropping-particle" : "", "parse-names" : false, "suffix" : "" } ], "type" : "article-journal", "volume" : "94" }, "uris" : [ "http://www.mendeley.com/documents/?uuid=05da027c-ee6d-43c9-97e3-5f165717ad4a" ] }, { "id" : "ITEM-3", "itemData" : { "DOI" : "10.1175/BAMS-D-12-00021.1", "ISSN" : "0003-0007", "abstract" : "Attribution of extreme events shortly after their occurrence stretches the current state-of-theart of climate change assessment. To help foster the growth of this science, this article illustrates some approaches to answering questions about the role of human factors, and the relative role of different natural factors, for six specific extreme weather or climate events of 2011. Not every event is linked to climate change. The rainfall associated with the devastating Thailand floods can be explained by climate variability. But long-term warming played a part in the others. While La Ni\u00f1a contributed to the failure of the rains in the Horn of Africa, an increased frequency of such droughts there was linked to warming in the Western Pacific? Indian Ocean warm pool. Europe's record warm temperatures would probably not have been as unusual if the high temperatures had been caused only by the atmospheric flow regime without any long-term warming. Calculating how the odds of a particular extreme event have changed provides a means of quantifying the influence of climate change on the event. The heatwave that affected Texas has become distinctly more likely than 40 years ago. In the same vein, the likelihood of very warm November temperatures in the UK has increased substantially since the 1960s. Comparing climate model simulations with and without human factors shows that the cold UK winter of 2010/2011 has become about half as likely as a result of human influence on climate, illustrating that some extreme events are becoming less likely due to climate change.", "author" : [ { "dropping-particle" : "", "family" : "Peterson", "given" : "Thomas C.", "non-dropping-particle" : "", "parse-names" : false, "suffix" : "" }, { "dropping-particle" : "", "family" : "Stott", "given" : "Peter A.", "non-dropping-particle" : "", "parse-names" : false, "suffix" : "" }, { "dropping-particle" : "", "family" : "Herring", "given" : "Stephanie", "non-dropping-particle" : "", "parse-names" : false, "suffix" : "" } ], "container-title" : "Bulletin of the American Meteorological Society", "id" : "ITEM-3", "issue" : "7", "issued" : { "date-parts" : [ [ "2012", "7", "1" ] ] }, "note" : "From Duplicate 2 (Explaining Extreme Events of 2011 from a Climate Perspective - Peterson, Thomas C.; Stott, Peter A.; Herring, Stephanie)\n\nFrom Duplicate 2 (Explaining Extreme Events of 2011 from a Climate Perspective - Peterson, Thomas C; Stott, Peter A; Herring, Stephanie)\n\ndoi: 10.1175/BAMS-D-12-00021.1\n\nFrom Duplicate 3 (Explaining Extreme Events of 2011 from a Climate Perspective - Peterson, Thomas C; Stott, Peter A; Herring, Stephanie)\n\ndoi: 10.1175/BAMS-D-12-00021.1", "page" : "1041-1067", "publisher" : "American Meteorological Society", "title" : "Explaining Extreme Events of 2011 from a Climate Perspective", "translator" : [ { "dropping-particle" : "", "family" : "S2481", "given" : "", "non-dropping-particle" : "", "parse-names" : false, "suffix" : "" } ], "type" : "article-journal", "volume" : "93" }, "uris" : [ "http://www.mendeley.com/documents/?uuid=59a7e879-7aa8-4a46-ae06-618a8d00e79b" ] }, { "id" : "ITEM-4", "itemData" : { "DOI" : "10.1175/1520-0477-95.9.S1.1", "ISBN" : "0003-0007", "ISSN" : "0003-0007",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Herring", "given" : "Stephanie C.", "non-dropping-particle" : "", "parse-names" : false, "suffix" : "" }, { "dropping-particle" : "", "family" : "Hoerling", "given" : "Martin P.", "non-dropping-particle" : "", "parse-names" : false, "suffix" : "" }, { "dropping-particle" : "", "family" : "Peterson", "given" : "Thomas C.", "non-dropping-particle" : "", "parse-names" : false, "suffix" : "" }, { "dropping-particle" : "", "family" : "Stott", "given" : "Peter a.", "non-dropping-particle" : "", "parse-names" : false, "suffix" : "" } ], "container-title" : "Bulletin of the American Meteorological Society", "id" : "ITEM-4", "issue" : "9", "issued" : { "date-parts" : [ [ "2014", "9" ] ] }, "page" : "S1-S104", "title" : "Explaining Extreme Events of 2013 from a Climate Perspective", "translator" : [ { "dropping-particle" : "", "family" : "S1578", "given" : "", "non-dropping-particle" : "", "parse-names" : false, "suffix" : "" } ], "type" : "article-journal", "volume" : "95" }, "uris" : [ "http://www.mendeley.com/documents/?uuid=577ee31c-c5e9-4d35-88db-f7601e3350fc" ] }, { "id" : "ITEM-5", "itemData" : { "DOI" : "10.1175/BAMS-ExplainingExtremeEvents2014.1", "ISSN" : "0003-0007", "abstract" : "Editors note: For easy download the posted pdf of the Explaining Extreme Events of 2014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Hoerling", "given" : "Martin P", "non-dropping-particle" : "", "parse-names" : false, "suffix" : "" }, { "dropping-particle" : "", "family" : "Kossin", "given" : "James P", "non-dropping-particle" : "", "parse-names" : false, "suffix" : "" }, { "dropping-particle" : "", "family" : "Peterson", "given" : "Thomas C", "non-dropping-particle" : "", "parse-names" : false, "suffix" : "" }, { "dropping-particle" : "", "family" : "Stott", "given" : "Peter A", "non-dropping-particle" : "", "parse-names" : false, "suffix" : "" } ], "container-title" : "Bulletin of the American Meteorological Society", "id" : "ITEM-5", "issue" : "12", "issued" : { "date-parts" : [ [ "2015", "12" ] ] }, "page" : "S1-S172", "publisher" : "American Meteorological Society", "title" : "Explaining Extreme Events of 2014 from a Climate Perspective", "translator" : [ { "dropping-particle" : "", "family" : "S996", "given" : "", "non-dropping-particle" : "", "parse-names" : false, "suffix" : "" } ], "type" : "article-journal", "volume" : "96" }, "uris" : [ "http://www.mendeley.com/documents/?uuid=a7158e3b-8885-41ea-b273-3847d7c256b5" ] }, { "id" : "ITEM-6", "itemData" : { "DOI" : "10.1175/BAMS-ExplainingExtremeEvents2015.1", "ISSN" : "0003-0007", "abstract" : "Editors note: For easy download the posted pdf of the Explaining Extreme Events of 2015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Kossin", "given" : "James P", "non-dropping-particle" : "", "parse-names" : false, "suffix" : "" }, { "dropping-particle" : "", "family" : "Schreck", "given" : "Carl J", "non-dropping-particle" : "", "parse-names" : false, "suffix" : "" }, { "dropping-particle" : "", "family" : "Stott", "given" : "Peter A", "non-dropping-particle" : "", "parse-names" : false, "suffix" : "" } ], "container-title" : "Bulletin of the American Meteorological Society", "id" : "ITEM-6", "issue" : "12", "issued" : { "date-parts" : [ [ "2016", "12" ] ] }, "page" : "S1-S145", "publisher" : "American Meteorological Society", "title" : "Explaining Extreme Events of 2015 from a Climate Perspective", "translator" : [ { "dropping-particle" : "", "family" : "S984", "given" : "", "non-dropping-particle" : "", "parse-names" : false, "suffix" : "" } ], "type" : "article-journal", "volume" : "97" }, "uris" : [ "http://www.mendeley.com/documents/?uuid=3bcbb18b-263a-4131-a2dd-aec3a3014a3a" ] }, { "id" : "ITEM-7", "itemData" : { "DOI" : "10.1175/BAMS-ExplainingExtremeEvents2016.1", "ISSN" : "0003-0007", "abstract" : "Editors note: For easy download the posted pdf of the Explaining Extreme Events of 2016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Kossin", "given" : "James P", "non-dropping-particle" : "", "parse-names" : false, "suffix" : "" }, { "dropping-particle" : "", "family" : "Schreck", "given" : "Carl J", "non-dropping-particle" : "", "parse-names" : false, "suffix" : "" }, { "dropping-particle" : "", "family" : "Stott", "given" : "Peter A", "non-dropping-particle" : "", "parse-names" : false, "suffix" : "" } ], "container-title" : "Bulletin of the American Meteorological Society", "id" : "ITEM-7", "issue" : "1", "issued" : { "date-parts" : [ [ "2018", "1" ] ] }, "page" : "S1-S157", "publisher" : "American Meteorological Society", "title" : "Explaining Extreme Events of 2016 from a Climate Perspective", "translator" : [ { "dropping-particle" : "", "family" : "S982", "given" : "", "non-dropping-particle" : "", "parse-names" : false, "suffix" : "" } ], "type" : "article-journal", "volume" : "99" }, "uris" : [ "http://www.mendeley.com/documents/?uuid=180872e2-4f9f-4552-9ca5-75bad67e066b" ] }, { "id" : "ITEM-8", "itemData" : { "DOI" : "10.1175/bams-explainingextremeevents2017.1", "ISSN" : "0003-0007", "abstract" : "Editors note: For easy download the posted pdf of the Explaining Extreme Events of 2016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8", "issue" : "1", "issued" : { "date-parts" : [ [ "2019" ] ] }, "page" : "S1-S117", "title" : "Explaining Extreme Events of 2017 from a Climate Perspective", "translator" : [ { "dropping-particle" : "", "family" : "S2815", "given" : "", "non-dropping-particle" : "", "parse-names" : false, "suffix" : "" } ], "type" : "article-journal", "volume" : "100" }, "uris" : [ "http://www.mendeley.com/documents/?uuid=f6b0ffa2-cc85-4f3f-a3b4-81e5b2404c37" ] } ], "mendeley" : { "formattedCitation" : "(Peterson et al., 2012, 2013b, Herring et al., 2014, 2015, 2016, 2018, 2019, 2020)", "manualFormatting" : "(Peterson et al., 2012, 2013a, Herring et al., 2014, 2015, 2016, 2018, 2019, 2020)", "plainTextFormattedCitation" : "(Peterson et al., 2012, 2013b, Herring et al., 2014, 2015, 2016, 2018, 2019, 2020)", "previouslyFormattedCitation" : "(Peterson et al., 2012, 2013b, Herring et al., 2014, 2015, 2016, 2018, 2019,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eterson et al., 2012, 2013</w:t>
      </w:r>
      <w:ins w:id="997" w:author="Robin Matthews" w:date="2021-07-13T18:43:00Z">
        <w:r w:rsidR="001070F6">
          <w:rPr>
            <w:rFonts w:cs="Times New Roman"/>
            <w:noProof/>
            <w:lang w:val="en-GB"/>
          </w:rPr>
          <w:t>a</w:t>
        </w:r>
      </w:ins>
      <w:del w:id="998" w:author="Robin Matthews" w:date="2021-07-13T18:43:00Z">
        <w:r w:rsidR="00A26296" w:rsidDel="001070F6">
          <w:rPr>
            <w:rFonts w:cs="Times New Roman"/>
            <w:noProof/>
            <w:lang w:val="en-GB"/>
          </w:rPr>
          <w:delText>b</w:delText>
        </w:r>
      </w:del>
      <w:r w:rsidR="00A26296">
        <w:rPr>
          <w:rFonts w:cs="Times New Roman"/>
          <w:noProof/>
          <w:lang w:val="en-GB"/>
        </w:rPr>
        <w:t>, Herring et al., 2014, 2015, 2016, 2018, 2019, 2020)</w:t>
      </w:r>
      <w:r w:rsidRPr="00D424AA">
        <w:rPr>
          <w:rFonts w:cs="Times New Roman"/>
          <w:lang w:val="en-GB"/>
        </w:rPr>
        <w:fldChar w:fldCharType="end"/>
      </w:r>
      <w:commentRangeEnd w:id="996"/>
      <w:r w:rsidR="00A26296">
        <w:rPr>
          <w:rStyle w:val="Marquedecommentaire"/>
        </w:rPr>
        <w:commentReference w:id="996"/>
      </w:r>
      <w:r w:rsidRPr="00841A35">
        <w:rPr>
          <w:rFonts w:cs="Times New Roman"/>
          <w:lang w:val="en-GB"/>
        </w:rPr>
        <w:t xml:space="preserve">, including a number of approaches to examine extreme events </w:t>
      </w:r>
      <w:commentRangeStart w:id="999"/>
      <w:r w:rsidRPr="00D424AA">
        <w:rPr>
          <w:rFonts w:cs="Times New Roman"/>
          <w:lang w:val="en-GB"/>
        </w:rPr>
        <w:fldChar w:fldCharType="begin" w:fldLock="1"/>
      </w:r>
      <w:ins w:id="1000" w:author="Robin Matthews" w:date="2021-07-13T18:43:00Z">
        <w:r w:rsidR="001070F6">
          <w:rPr>
            <w:rFonts w:cs="Times New Roman"/>
            <w:lang w:val="en-GB"/>
          </w:rPr>
          <w:instrText>ADDIN CSL_CITATION { "citationItems" : [ { "id" : "ITEM-1", "itemData" : { "DOI" : "10.1002/wcc.380", "ISSN" : "1757-7799", "author" : [ { "dropping-particle" : "", "family" : "Stott", "given" : "Peter A", "non-dropping-particle" : "", "parse-names" : false, "suffix" : "" }, { "dropping-particle" : "", "family" : "Christidis", "given" : "Nikolaos", "non-dropping-particle" : "", "parse-names" : false, "suffix" : "" }, { "dropping-particle" : "", "family" : "Otto", "given" : "Friederike E L", "non-dropping-particle" : "", "parse-names" : false, "suffix" : "" }, { "dropping-particle" : "", "family" : "Sun", "given" : "Ying", "non-dropping-particle" : "", "parse-names" : false, "suffix" : "" }, { "dropping-particle" : "", "family" : "Vanderlinden", "given" : "Jean-Paul", "non-dropping-particle" : "", "parse-names" : false, "suffix" : "" }, { "dropping-particle" : "", "family" : "Oldenborgh", "given" : "Geert Jan", "non-dropping-particle" : "van", "parse-names" : false, "suffix" : "" }, { "dropping-particle" : "", "family" : "Vautard", "given" : "Robert", "non-dropping-particle" : "", "parse-names" : false, "suffix" : "" }, { "dropping-particle" : "", "family" : "Storch", "given" : "Hans", "non-dropping-particle" : "von", "parse-names" : false, "suffix" : "" }, { "dropping-particle" : "", "family" : "Walton", "given" : "Peter", "non-dropping-particle" : "", "parse-names" : false, "suffix" : "" }, { "dropping-particle" : "", "family" : "Yiou", "given" : "Pascal", "non-dropping-particle" : "", "parse-names" : false, "suffix" : "" }, { "dropping-particle" : "", "family" : "Zwiers", "given" : "Francis W", "non-dropping-particle" : "", "parse-names" : false, "suffix" : "" } ], "container-title" : "WIREs Climate Change", "id" : "ITEM-1", "issue" : "1", "issued" : { "date-parts" : [ [ "2016" ] ] }, "page" : "23-41", "publisher" : "John Wiley &amp; Sons, Inc.", "title" : "Attribution of extreme weather and climate-related events", "translator" : [ { "dropping-particle" : "", "family" : "S170", "given" : "", "non-dropping-particle" : "", "parse-names" : false, "suffix" : "" } ], "type" : "article-journal", "volume" : "7" }, "uris" : [ "http://www.mendeley.com/documents/?uuid=84e4fee2-94b7-4cbd-b6e1-99f09714b35a" ] }, { "id" : "ITEM-2", "itemData" : { "DOI" : "10.1146/annurev-environ-102016-060847", "author" : [ { "dropping-particle" : "", "family" : "Otto", "given" : "F E L", "non-dropping-particle" : "", "parse-names" : false, "suffix" : "" } ], "container-title" : "Annual Review of Environment and Resources", "id" : "ITEM-2", "issue" : "1", "issued" : { "date-parts" : [ [ "2017" ] ] }, "page" : "null", "title" : "Attribution of Weather and Climate Events", "translator" : [ { "dropping-particle" : "", "family" : "S172", "given" : "", "non-dropping-particle" : "", "parse-names" : false, "suffix" : "" } ], "type" : "article-journal", "volume" : "42" }, "uris" : [ "http://www.mendeley.com/documents/?uuid=6938dcfa-066e-4aa8-a4ba-dafdaf8dff0a" ] }, { "id" : "ITEM-3", "itemData" : { "DOI" : "10.1016/j.wace.2016.01.001", "ISSN" : "2212-0947", "author" : [ { "dropping-particle" : "", "family" : "Easterling", "given" : "David R", "non-dropping-particle" : "", "parse-names" : false, "suffix" : "" }, { "dropping-particle" : "", "family" : "Kunkel", "given" : "Kenneth E", "non-dropping-particle" : "", "parse-names" : false, "suffix" : "" }, { "dropping-particle" : "", "family" : "Wehner", "given" : "Michael F", "non-dropping-particle" : "", "parse-names" : false, "suffix" : "" }, { "dropping-particle" : "", "family" : "Sun", "given" : "Liqiang", "non-dropping-particle" : "", "parse-names" : false, "suffix" : "" } ], "container-title" : "Weather and Climate Extremes", "id" : "ITEM-3", "issued" : { "date-parts" : [ [ "2016" ] ] }, "page" : "17-27", "title" : "Detection and attribution of climate extremes in the observed record", "translator" : [ { "dropping-particle" : "", "family" : "S175", "given" : "", "non-dropping-particle" : "", "parse-names" : false, "suffix" : "" } ], "type" : "article-journal", "volume" : "11" }, "uris" : [ "http://www.mendeley.com/documents/?uuid=621409fd-056b-4999-9387-0f1dde6391d3" ] } ], "mendeley" : { "formattedCitation" : "(Easterling et al., 2016; Stott et al., 2016; Otto, 2017)", "manualFormatting" : "(described in Easterling et al., 2016; Stott et al., 2016; Otto, 2017)", "plainTextFormattedCitation" : "(Easterling et al., 2016; Stott et al., 2016; Otto, 2017)", "previouslyFormattedCitation" : "(Easterling et al., 2016; Stott et al., 2016; Otto, 2017)" }, "properties" : { "noteIndex" : 0 }, "schema" : "https://github.com/citation-style-language/schema/raw/master/csl-citation.json" }</w:instrText>
        </w:r>
      </w:ins>
      <w:del w:id="1001" w:author="Robin Matthews" w:date="2021-07-13T18:43:00Z">
        <w:r w:rsidR="007D2D56" w:rsidDel="001070F6">
          <w:rPr>
            <w:rFonts w:cs="Times New Roman"/>
            <w:lang w:val="en-GB"/>
          </w:rPr>
          <w:delInstrText>ADDIN CSL_CITATION { "citationItems" : [ { "id" : "ITEM-1", "itemData" : { "DOI" : "10.1002/wcc.380", "ISSN" : "1757-7799", "author" : [ { "dropping-particle" : "", "family" : "Stott", "given" : "Peter A", "non-dropping-particle" : "", "parse-names" : false, "suffix" : "" }, { "dropping-particle" : "", "family" : "Christidis", "given" : "Nikolaos", "non-dropping-particle" : "", "parse-names" : false, "suffix" : "" }, { "dropping-particle" : "", "family" : "Otto", "given" : "Friederike E L", "non-dropping-particle" : "", "parse-names" : false, "suffix" : "" }, { "dropping-particle" : "", "family" : "Sun", "given" : "Ying", "non-dropping-particle" : "", "parse-names" : false, "suffix" : "" }, { "dropping-particle" : "", "family" : "Vanderlinden", "given" : "Jean-Paul", "non-dropping-particle" : "", "parse-names" : false, "suffix" : "" }, { "dropping-particle" : "", "family" : "Oldenborgh", "given" : "Geert Jan", "non-dropping-particle" : "van", "parse-names" : false, "suffix" : "" }, { "dropping-particle" : "", "family" : "Vautard", "given" : "Robert", "non-dropping-particle" : "", "parse-names" : false, "suffix" : "" }, { "dropping-particle" : "", "family" : "Storch", "given" : "Hans", "non-dropping-particle" : "von", "parse-names" : false, "suffix" : "" }, { "dropping-particle" : "", "family" : "Walton", "given" : "Peter", "non-dropping-particle" : "", "parse-names" : false, "suffix" : "" }, { "dropping-particle" : "", "family" : "Yiou", "given" : "Pascal", "non-dropping-particle" : "", "parse-names" : false, "suffix" : "" }, { "dropping-particle" : "", "family" : "Zwiers", "given" : "Francis W", "non-dropping-particle" : "", "parse-names" : false, "suffix" : "" } ], "container-title" : "WIREs Climate Change", "id" : "ITEM-1", "issue" : "1", "issued" : { "date-parts" : [ [ "2016" ] ] }, "page" : "23-41", "publisher" : "John Wiley &amp; Sons, Inc.", "title" : "Attribution of extreme weather and climate-related events", "translator" : [ { "dropping-particle" : "", "family" : "S170", "given" : "", "non-dropping-particle" : "", "parse-names" : false, "suffix" : "" } ], "type" : "article-journal", "volume" : "7" }, "uris" : [ "http://www.mendeley.com/documents/?uuid=84e4fee2-94b7-4cbd-b6e1-99f09714b35a" ] }, { "id" : "ITEM-2", "itemData" : { "DOI" : "10.1146/annurev-environ-102016-060847", "author" : [ { "dropping-particle" : "", "family" : "Otto", "given" : "F E L", "non-dropping-particle" : "", "parse-names" : false, "suffix" : "" } ], "container-title" : "Annual Review of Environment and Resources", "id" : "ITEM-2", "issue" : "1", "issued" : { "date-parts" : [ [ "2017" ] ] }, "page" : "null", "title" : "Attribution of Weather and Climate Events", "translator" : [ { "dropping-particle" : "", "family" : "S172", "given" : "", "non-dropping-particle" : "", "parse-names" : false, "suffix" : "" } ], "type" : "article-journal", "volume" : "42" }, "uris" : [ "http://www.mendeley.com/documents/?uuid=6938dcfa-066e-4aa8-a4ba-dafdaf8dff0a" ] }, { "id" : "ITEM-3", "itemData" : { "DOI" : "10.1016/j.wace.2016.01.001", "ISSN" : "2212-0947", "author" : [ { "dropping-particle" : "", "family" : "Easterling", "given" : "David R", "non-dropping-particle" : "", "parse-names" : false, "suffix" : "" }, { "dropping-particle" : "", "family" : "Kunkel", "given" : "Kenneth E", "non-dropping-particle" : "", "parse-names" : false, "suffix" : "" }, { "dropping-particle" : "", "family" : "Wehner", "given" : "Michael F", "non-dropping-particle" : "", "parse-names" : false, "suffix" : "" }, { "dropping-particle" : "", "family" : "Sun", "given" : "Liqiang", "non-dropping-particle" : "", "parse-names" : false, "suffix" : "" } ], "container-title" : "Weather and Climate Extremes", "id" : "ITEM-3", "issued" : { "date-parts" : [ [ "2016" ] ] }, "page" : "17-27", "title" : "Detection and attribution of climate extremes in the observed record", "translator" : [ { "dropping-particle" : "", "family" : "S175", "given" : "", "non-dropping-particle" : "", "parse-names" : false, "suffix" : "" } ], "type" : "article-journal", "volume" : "11" }, "uris" : [ "http://www.mendeley.com/documents/?uuid=621409fd-056b-4999-9387-0f1dde6391d3" ] } ], "mendeley" : { "formattedCitation" : "(Easterling et al., 2016; Stott et al., 2016; Otto, 2017)", "manualFormatting" : "(described in Easterling et al., 2016; Otto, 2017; Stott et al., 2016)", "plainTextFormattedCitation" : "(Easterling et al., 2016; Stott et al., 2016; Otto, 2017)", "previouslyFormattedCitation" : "(Easterling et al., 2016; Stott et al., 2016; Otto, 2017)"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described in Easterling et al., 2016; </w:t>
      </w:r>
      <w:ins w:id="1002" w:author="Robin Matthews" w:date="2021-07-13T18:43:00Z">
        <w:r w:rsidR="001070F6">
          <w:rPr>
            <w:rFonts w:cs="Times New Roman"/>
            <w:noProof/>
            <w:lang w:val="en-GB"/>
          </w:rPr>
          <w:t xml:space="preserve">Stott et al., 2016; </w:t>
        </w:r>
      </w:ins>
      <w:r w:rsidR="00A26296">
        <w:rPr>
          <w:rFonts w:cs="Times New Roman"/>
          <w:noProof/>
          <w:lang w:val="en-GB"/>
        </w:rPr>
        <w:t>Otto, 2017</w:t>
      </w:r>
      <w:del w:id="1003" w:author="Robin Matthews" w:date="2021-07-13T18:43:00Z">
        <w:r w:rsidR="00A26296" w:rsidDel="001070F6">
          <w:rPr>
            <w:rFonts w:cs="Times New Roman"/>
            <w:noProof/>
            <w:lang w:val="en-GB"/>
          </w:rPr>
          <w:delText>; Stott et al., 2016</w:delText>
        </w:r>
      </w:del>
      <w:r w:rsidR="00A26296">
        <w:rPr>
          <w:rFonts w:cs="Times New Roman"/>
          <w:noProof/>
          <w:lang w:val="en-GB"/>
        </w:rPr>
        <w:t>)</w:t>
      </w:r>
      <w:r w:rsidRPr="00D424AA">
        <w:rPr>
          <w:rFonts w:cs="Times New Roman"/>
          <w:lang w:val="en-GB"/>
        </w:rPr>
        <w:fldChar w:fldCharType="end"/>
      </w:r>
      <w:commentRangeEnd w:id="999"/>
      <w:r w:rsidR="00A26296">
        <w:rPr>
          <w:rStyle w:val="Marquedecommentaire"/>
        </w:rPr>
        <w:commentReference w:id="999"/>
      </w:r>
      <w:r w:rsidRPr="00841A35">
        <w:rPr>
          <w:rFonts w:cs="Times New Roman"/>
          <w:lang w:val="en-GB"/>
        </w:rPr>
        <w:t>. Several studies of recent events from 20</w:t>
      </w:r>
      <w:r w:rsidRPr="00D424AA">
        <w:rPr>
          <w:rFonts w:cs="Times New Roman"/>
          <w:lang w:val="en-GB"/>
        </w:rPr>
        <w:t>16 onwards have determined an infinite risk ratio (</w:t>
      </w:r>
      <w:r w:rsidR="00083650" w:rsidRPr="00D424AA">
        <w:rPr>
          <w:rFonts w:cs="Times New Roman"/>
          <w:lang w:val="en-GB"/>
        </w:rPr>
        <w:t>fraction of attributable risk (</w:t>
      </w:r>
      <w:r w:rsidRPr="00D424AA">
        <w:rPr>
          <w:rFonts w:cs="Times New Roman"/>
          <w:lang w:val="en-GB"/>
        </w:rPr>
        <w:t>FAR</w:t>
      </w:r>
      <w:r w:rsidR="00083650" w:rsidRPr="00D424AA">
        <w:rPr>
          <w:rFonts w:cs="Times New Roman"/>
          <w:lang w:val="en-GB"/>
        </w:rPr>
        <w:t>)</w:t>
      </w:r>
      <w:r w:rsidRPr="00D424AA">
        <w:rPr>
          <w:rFonts w:cs="Times New Roman"/>
          <w:lang w:val="en-GB"/>
        </w:rPr>
        <w:t xml:space="preserve"> of 1), indicating the occurrence probability for such events is close to zero in model simulations without anthropogenic influences (see </w:t>
      </w:r>
      <w:ins w:id="1004" w:author="Robin Matthews" w:date="2021-07-13T18:46:00Z">
        <w:r w:rsidR="0036223A">
          <w:rPr>
            <w:rFonts w:cs="Times New Roman"/>
            <w:lang w:val="en-GB"/>
          </w:rPr>
          <w:fldChar w:fldCharType="begin" w:fldLock="1"/>
        </w:r>
      </w:ins>
      <w:r w:rsidR="0012753B">
        <w:rPr>
          <w:rFonts w:cs="Times New Roman"/>
          <w:lang w:val="en-GB"/>
        </w:rPr>
        <w:instrText>ADDIN CSL_CITATION { "citationItems" : [ { "id" : "ITEM-1", "itemData" : { "DOI" : "10.1175/BAMS-ExplainingExtremeEvents2016.1", "ISSN" : "0003-0007", "abstract" : "Editors note: For easy download the posted pdf of the Explaining Extreme Events of 2016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Kossin", "given" : "James P", "non-dropping-particle" : "", "parse-names" : false, "suffix" : "" }, { "dropping-particle" : "", "family" : "Schreck", "given" : "Carl J", "non-dropping-particle" : "", "parse-names" : false, "suffix" : "" }, { "dropping-particle" : "", "family" : "Stott", "given" : "Peter A", "non-dropping-particle" : "", "parse-names" : false, "suffix" : "" } ], "container-title" : "Bulletin of the American Meteorological Society", "id" : "ITEM-1", "issue" : "1", "issued" : { "date-parts" : [ [ "2018", "1" ] ] }, "page" : "S1-S157", "publisher" : "American Meteorological Society", "title" : "Explaining Extreme Events of 2016 from a Climate Perspective", "translator" : [ { "dropping-particle" : "", "family" : "S982", "given" : "", "non-dropping-particle" : "", "parse-names" : false, "suffix" : "" } ], "type" : "article-journal", "volume" : "99" }, "uris" : [ "http://www.mendeley.com/documents/?uuid=180872e2-4f9f-4552-9ca5-75bad67e066b" ] }, { "id" : "ITEM-2", "itemData" : { "DOI" : "10.1175/BAMS-ExplainingExtremeEvents2018.1", "ISSN" : "0003-0007", "abstract" : "Editors note: For easy download the posted pdf of the Explaining Extreme Events of 2018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2", "issue" : "1", "issued" : { "date-parts" : [ [ "2020", "1", "1" ] ] }, "page" : "S1-S140", "title" : "Explaining Extreme Events of 2018 from a Climate Perspective", "translator" : [ { "dropping-particle" : "", "family" : "S3242", "given" : "", "non-dropping-particle" : "", "parse-names" : false, "suffix" : "" } ], "type" : "article-journal", "volume" : "101" }, "uris" : [ "http://www.mendeley.com/documents/?uuid=81578b67-82ad-4dac-9090-88efd526c846" ] }, { "id" : "ITEM-3", "itemData" : { "DOI" : "10.1175/bams-explainingextremeevents2017.1", "ISSN" : "0003-0007", "abstract" : "Editors note: For easy download the posted pdf of the Explaining Extreme Events of 2016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3", "issue" : "1", "issued" : { "date-parts" : [ [ "2019" ] ] }, "page" : "S1-S117", "title" : "Explaining Extreme Events of 2017 from a Climate Perspective", "translator" : [ { "dropping-particle" : "", "family" : "S2815", "given" : "", "non-dropping-particle" : "", "parse-names" : false, "suffix" : "" } ], "type" : "article-journal", "volume" : "100" }, "uris" : [ "http://www.mendeley.com/documents/?uuid=f6b0ffa2-cc85-4f3f-a3b4-81e5b2404c37" ] }, { "id" : "ITEM-4",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4",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5",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5",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Herring et al., 2018, 2019, 2020; Imada et al., 2019; Vogel et al., 2019)", "manualFormatting" : "Herring et al., 2018, 2019, 2020; Imada et al., 2019; Vogel et al., 2019)", "plainTextFormattedCitation" : "(Herring et al., 2018, 2019, 2020; Imada et al., 2019; Vogel et al., 2019)", "previouslyFormattedCitation" : "(Herring et al., 2018, 2019, 2020; Imada et al., 2019; Vogel et al., 2019)" }, "properties" : { "noteIndex" : 0 }, "schema" : "https://github.com/citation-style-language/schema/raw/master/csl-citation.json" }</w:instrText>
      </w:r>
      <w:ins w:id="1005" w:author="Robin Matthews" w:date="2021-07-13T18:46:00Z">
        <w:r w:rsidR="0036223A">
          <w:rPr>
            <w:rFonts w:cs="Times New Roman"/>
            <w:lang w:val="en-GB"/>
          </w:rPr>
          <w:fldChar w:fldCharType="separate"/>
        </w:r>
        <w:r w:rsidR="0036223A" w:rsidRPr="00735B3E">
          <w:rPr>
            <w:rFonts w:cs="Times New Roman"/>
            <w:noProof/>
            <w:lang w:val="en-GB"/>
          </w:rPr>
          <w:t>Herring et al., 2018, 2019, 2020; Imada et al., 2019; Vogel et al., 2019)</w:t>
        </w:r>
        <w:r w:rsidR="0036223A">
          <w:rPr>
            <w:rFonts w:cs="Times New Roman"/>
            <w:lang w:val="en-GB"/>
          </w:rPr>
          <w:fldChar w:fldCharType="end"/>
        </w:r>
      </w:ins>
      <w:commentRangeStart w:id="1006"/>
      <w:del w:id="1007" w:author="Robin Matthews" w:date="2021-07-13T18:46:00Z">
        <w:r w:rsidRPr="00D424AA" w:rsidDel="0036223A">
          <w:rPr>
            <w:rFonts w:cs="Times New Roman"/>
            <w:lang w:val="en-GB"/>
          </w:rPr>
          <w:fldChar w:fldCharType="begin" w:fldLock="1"/>
        </w:r>
        <w:r w:rsidR="00FF6231" w:rsidRPr="0036223A" w:rsidDel="0036223A">
          <w:rPr>
            <w:rFonts w:cs="Times New Roman"/>
            <w:lang w:val="en-GB"/>
          </w:rPr>
          <w:delInstrText>ADDIN CSL_CITATION { "citationItems" : [ { "id" : "ITEM-1", "itemData" : { "DOI" : "10.1175/BAMS-ExplainingExtremeEvents2016.1", "ISSN" : "0003-0007", "abstract" : "Editors note: For easy download the posted pdf of the Explaining Extreme Events of 2016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Kossin", "given" : "James P", "non-dropping-particle" : "", "parse-names" : false, "suffix" : "" }, { "dropping-particle" : "", "family" : "Schreck", "given" : "Carl J", "non-dropping-particle" : "", "parse-names" : false, "suffix" : "" }, { "dropping-particle" : "", "family" : "Stott", "given" : "Peter A", "non-dropping-particle" : "", "parse-names" : false, "suffix" : "" } ], "container-title" : "Bulletin of the American Meteorological Society", "id" : "ITEM-1", "issue" : "1", "issued" : { "date-parts" : [ [ "2018", "1" ] ] }, "page" : "S1-S157", "publisher" : "American Meteorological Society", "title" : "Explaining Extreme Events of 2016 from a Climate Perspective", "translator" : [ { "dropping-particle" : "", "family" : "S982", "given" : "", "non-dropping-particle" : "", "parse-names" : false, "suffix" : "" } ], "type" : "article-journal", "volume" : "99" }, "uris" : [ "http://www.mendeley.com/documents/?uuid=180872e2-4f9f-4552-9ca5-75bad67e066b" ] }, { "id" : "ITEM-2", "itemData" : { "DOI" : "10.1175/BAMS-ExplainingExtremeEvents2018.1", "ISSN" : "0003-0007", "abstract" : "Editors note: For easy download the posted pdf of the Explaining Extreme Events of 2018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2", "issue" : "1", "issued" : { "date-parts" : [ [ "2020", "1", "1" ] ] }, "page" : "S1-S140", "title" : "Explaining Extreme Events of 2018 from a Climate Perspective", "translator" : [ { "dropping-particle" : "", "family" : "S3242", "given" : "", "non-dropping-particle" : "", "parse-names" : false, "suffix" : "" } ], "type" : "article-journal", "volume" : "101" }, "uris" : [ "http://www.mendeley.com/documents/?uuid=81578b67-82ad-4dac-9090-88efd526c846" ] }, { "id" : "ITEM-3", "itemData" : { "DOI" : "10.1175/bams-explainingextremeevents2017.1", "ISSN" : "0003-0007", "abstract" : "Editors note: For easy download the posted pdf of the Explaining Extreme Events of 2016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3", "issue" : "1", "issued" : { "date-parts" : [ [ "2019" ] ] }, "page" : "S1-S117", "title" : "Explaining Extreme Events of 2017 from a Climate Perspective", "translator" : [ { "dropping-particle" : "", "family" : "S2815", "given" : "", "non-dropping-particle" : "", "parse-names" : false, "suffix" : "" } ], "type" : "article-journal", "volume" : "100" }, "uris" : [ "http://www.mendeley.com/documents/?uuid=f6b0ffa2-cc85-4f3f-a3b4-81e5b2404c37" ] } ], "mendeley" : { "formattedCitation" : "(Herring et al., 2018, 2019, 2020)", "manualFormatting" : "Herring et al., 2018, 2019, 2020", "plainTextFormattedCitation" : "(Herring et al., 2018, 2019, 2020)", "previouslyFormattedCitation" : "(Herring et al., 2018, 2019, 2020)" }, "properties" : { "noteIndex" : 0 }, "schema" : "https://github.com/citation-style-language/schema/raw/master/csl-citation.json" }</w:delInstrText>
        </w:r>
        <w:r w:rsidRPr="00D424AA" w:rsidDel="0036223A">
          <w:rPr>
            <w:rFonts w:cs="Times New Roman"/>
            <w:lang w:val="en-GB"/>
          </w:rPr>
          <w:fldChar w:fldCharType="separate"/>
        </w:r>
        <w:r w:rsidR="00A26296" w:rsidRPr="0036223A" w:rsidDel="0036223A">
          <w:rPr>
            <w:rFonts w:cs="Times New Roman"/>
            <w:noProof/>
            <w:lang w:val="nb-NO"/>
          </w:rPr>
          <w:delText>Herring et al., 2018, 2019, 2020</w:delText>
        </w:r>
        <w:r w:rsidRPr="00D424AA" w:rsidDel="0036223A">
          <w:rPr>
            <w:rFonts w:cs="Times New Roman"/>
            <w:lang w:val="en-GB"/>
          </w:rPr>
          <w:fldChar w:fldCharType="end"/>
        </w:r>
        <w:commentRangeEnd w:id="1006"/>
        <w:r w:rsidR="00A26296" w:rsidDel="0036223A">
          <w:rPr>
            <w:rStyle w:val="Marquedecommentaire"/>
          </w:rPr>
          <w:commentReference w:id="1006"/>
        </w:r>
        <w:r w:rsidRPr="00841A35" w:rsidDel="0036223A">
          <w:rPr>
            <w:rFonts w:cs="Times New Roman"/>
            <w:lang w:val="nb-NO"/>
          </w:rPr>
          <w:delText xml:space="preserve">; </w:delText>
        </w:r>
        <w:commentRangeStart w:id="1008"/>
        <w:r w:rsidRPr="00D424AA" w:rsidDel="0036223A">
          <w:rPr>
            <w:rFonts w:cs="Times New Roman"/>
            <w:lang w:val="en-GB"/>
          </w:rPr>
          <w:fldChar w:fldCharType="begin" w:fldLock="1"/>
        </w:r>
        <w:r w:rsidR="00FF6231" w:rsidDel="0036223A">
          <w:rPr>
            <w:rFonts w:cs="Times New Roman"/>
            <w:lang w:val="nb-NO"/>
          </w:rPr>
          <w:delInstrText>ADDIN CSL_CITATION { "citationItems" : [ { "id" : "ITEM-1",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1",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2",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2",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Imada et al., 2019; Vogel et al., 2019)", "manualFormatting" : "Imada et al., 2019; Vogel et al., 2019)", "plainTextFormattedCitation" : "(Imada et al., 2019; Vogel et al., 2019)", "previouslyFormattedCitation" : "(Imada et al., 2019; Vogel et al., 2019)" }, "properties" : { "noteIndex" : 0 }, "schema" : "https://github.com/citation-style-language/schema/raw/master/csl-citation.json" }</w:delInstrText>
        </w:r>
        <w:r w:rsidRPr="00D424AA" w:rsidDel="0036223A">
          <w:rPr>
            <w:rFonts w:cs="Times New Roman"/>
            <w:lang w:val="en-GB"/>
          </w:rPr>
          <w:fldChar w:fldCharType="separate"/>
        </w:r>
        <w:r w:rsidR="00A26296" w:rsidDel="0036223A">
          <w:rPr>
            <w:rFonts w:cs="Times New Roman"/>
            <w:noProof/>
            <w:lang w:val="nb-NO"/>
          </w:rPr>
          <w:delText>Imada et al., 2019; Vogel et al., 2019)</w:delText>
        </w:r>
        <w:r w:rsidRPr="00D424AA" w:rsidDel="0036223A">
          <w:rPr>
            <w:rFonts w:cs="Times New Roman"/>
            <w:lang w:val="en-GB"/>
          </w:rPr>
          <w:fldChar w:fldCharType="end"/>
        </w:r>
      </w:del>
      <w:commentRangeEnd w:id="1008"/>
      <w:r w:rsidR="00A26296">
        <w:rPr>
          <w:rStyle w:val="Marquedecommentaire"/>
        </w:rPr>
        <w:commentReference w:id="1008"/>
      </w:r>
      <w:r w:rsidRPr="00841A35">
        <w:rPr>
          <w:rFonts w:cs="Times New Roman"/>
          <w:lang w:val="nb-NO"/>
        </w:rPr>
        <w:t xml:space="preserve">. </w:t>
      </w:r>
      <w:r w:rsidRPr="006A2665">
        <w:rPr>
          <w:rFonts w:cs="Times New Roman"/>
          <w:lang w:val="en-GB"/>
        </w:rPr>
        <w:t xml:space="preserve">Though it is difficult to accurately estimate the lower bound of the uncertainty range of the FAR in these cases </w:t>
      </w:r>
      <w:r w:rsidRPr="00D424AA">
        <w:rPr>
          <w:rFonts w:cs="Times New Roman"/>
          <w:lang w:val="en-GB"/>
        </w:rPr>
        <w:fldChar w:fldCharType="begin" w:fldLock="1"/>
      </w:r>
      <w:r w:rsidR="00FF6231" w:rsidRPr="006A2665">
        <w:rPr>
          <w:rFonts w:cs="Times New Roman"/>
          <w:lang w:val="en-GB"/>
        </w:rPr>
        <w:instrText>ADDIN CSL_CITATION { "citationItems" : [ { "id" : "ITEM-1", "itemData" : { "DOI" : "10.1016/j.wace.2018.01.002", "ISSN" : "22120947", "author" : [ { "dropping-particle" : "", "family" : "Paciorek", "given" : "Christopher J", "non-dropping-particle" : "", "parse-names" : false, "suffix" : "" }, { "dropping-particle" : "", "family" : "Stone", "given" : "D\u00e1ith\u00ed A", "non-dropping-particle" : "", "parse-names" : false, "suffix" : "" }, { "dropping-particle" : "", "family" : "Wehner", "given" : "Michael F", "non-dropping-particle" : "", "parse-names" : false, "suffix" : "" } ], "container-title" : "Weather and Climate Extremes", "id" : "ITEM-1", "issued" : { "date-parts" : [ [ "2018", "6" ] ] }, "page" : "69-80", "title" : "Quantifying statistical uncertainty in the attribution of human influence on severe weather", "translator" : [ { "dropping-particle" : "", "family" : "S325", "given" : "", "non-dropping-particle" : "", "parse-names" : false, "suffix" : "" } ], "type" : "article-journal", "volume" : "20" }, "uris" : [ "http://www.mendeley.com/documents/?uuid=893e9961-6f34-4260-a27c-f8bb67fbd4a4" ] } ], "mendeley" : { "formattedCitation" : "(Paciorek et al., 2018)", "manualFormatting" : "(Paciorek et al., 2018)", "plainTextFormattedCitation" : "(Paciorek et al., 2018)", "previouslyFormattedCitation" : "(Paciorek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ciorek et al., 2018)</w:t>
      </w:r>
      <w:r w:rsidRPr="00D424AA">
        <w:rPr>
          <w:rFonts w:cs="Times New Roman"/>
          <w:lang w:val="en-GB"/>
        </w:rPr>
        <w:fldChar w:fldCharType="end"/>
      </w:r>
      <w:r w:rsidRPr="006A2665">
        <w:rPr>
          <w:rFonts w:cs="Times New Roman"/>
          <w:lang w:val="en-GB"/>
        </w:rPr>
        <w:t xml:space="preserve">, the fact that those events are so far outside the envelop of the models with only natural forcing indicates that it is </w:t>
      </w:r>
      <w:r w:rsidRPr="006A2665">
        <w:rPr>
          <w:rFonts w:cs="Times New Roman"/>
          <w:i/>
          <w:lang w:val="en-GB"/>
        </w:rPr>
        <w:t>extremely unlikely</w:t>
      </w:r>
      <w:r w:rsidRPr="006A2665">
        <w:rPr>
          <w:rFonts w:cs="Times New Roman"/>
          <w:lang w:val="en-GB"/>
        </w:rPr>
        <w:t xml:space="preserve"> for those events to occur without human influence</w:t>
      </w:r>
      <w:r w:rsidR="00D85AD7" w:rsidRPr="006A2665">
        <w:rPr>
          <w:rFonts w:cs="Times New Roman"/>
          <w:lang w:val="en-GB"/>
        </w:rPr>
        <w:t>.</w:t>
      </w:r>
      <w:r w:rsidRPr="006A2665">
        <w:rPr>
          <w:rFonts w:cs="Times New Roman"/>
          <w:lang w:val="en-GB"/>
        </w:rPr>
        <w:t xml:space="preserve"> </w:t>
      </w:r>
    </w:p>
    <w:p w14:paraId="73637B2B" w14:textId="77777777" w:rsidR="00726A1C" w:rsidRPr="006A2665" w:rsidRDefault="00726A1C" w:rsidP="00D424AA">
      <w:pPr>
        <w:rPr>
          <w:rFonts w:cs="Times New Roman"/>
          <w:lang w:val="en-GB"/>
        </w:rPr>
      </w:pPr>
    </w:p>
    <w:p w14:paraId="4A791E6D" w14:textId="2FAAE425" w:rsidR="00726A1C" w:rsidRPr="00D424AA" w:rsidRDefault="00726A1C" w:rsidP="00D424AA">
      <w:pPr>
        <w:rPr>
          <w:rFonts w:cs="Times New Roman"/>
          <w:lang w:val="en-GB"/>
        </w:rPr>
      </w:pPr>
      <w:r w:rsidRPr="00D424AA">
        <w:rPr>
          <w:rFonts w:cs="Times New Roman"/>
          <w:lang w:val="en-GB"/>
        </w:rPr>
        <w:t xml:space="preserve">Studies that focused on the attributable signal in observed cold extreme events show human influence reducing the </w:t>
      </w:r>
      <w:r w:rsidR="00AF0EAB" w:rsidRPr="00D424AA">
        <w:rPr>
          <w:rFonts w:cs="Times New Roman"/>
          <w:lang w:val="en-GB"/>
        </w:rPr>
        <w:t>probability</w:t>
      </w:r>
      <w:r w:rsidRPr="00D424AA">
        <w:rPr>
          <w:rFonts w:cs="Times New Roman"/>
          <w:lang w:val="en-GB"/>
        </w:rPr>
        <w:t xml:space="preserve"> of those events. Individual attribution studies on the extremely cold winter of 2011 in Europe </w:t>
      </w:r>
      <w:r w:rsidRPr="00D424AA">
        <w:rPr>
          <w:rFonts w:cs="Times New Roman"/>
          <w:lang w:val="en-GB"/>
        </w:rPr>
        <w:fldChar w:fldCharType="begin" w:fldLock="1"/>
      </w:r>
      <w:r w:rsidR="00FF6231">
        <w:rPr>
          <w:rFonts w:cs="Times New Roman"/>
          <w:lang w:val="en-GB"/>
        </w:rPr>
        <w:instrText>ADDIN CSL_CITATION { "citationItems" : [ { "id" : "ITEM-1", "itemData" : { "DOI" : "10.1175/BAMS-D-12-00021.1", "ISSN" : "0003-0007", "abstract" : "Attribution of extreme events shortly after their occurrence stretches the current state-of-theart of climate change assessment. To help foster the growth of this science, this article illustrates some approaches to answering questions about the role of human factors, and the relative role of different natural factors, for six specific extreme weather or climate events of 2011. Not every event is linked to climate change. The rainfall associated with the devastating Thailand floods can be explained by climate variability. But long-term warming played a part in the others. While La Ni\u00f1a contributed to the failure of the rains in the Horn of Africa, an increased frequency of such droughts there was linked to warming in the Western Pacific? Indian Ocean warm pool. Europe's record warm temperatures would probably not have been as unusual if the high temperatures had been caused only by the atmospheric flow regime without any long-term warming. Calculating how the odds of a particular extreme event have changed provides a means of quantifying the influence of climate change on the event. The heatwave that affected Texas has become distinctly more likely than 40 years ago. In the same vein, the likelihood of very warm November temperatures in the UK has increased substantially since the 1960s. Comparing climate model simulations with and without human factors shows that the cold UK winter of 2010/2011 has become about half as likely as a result of human influence on climate, illustrating that some extreme events are becoming less likely due to climate change.", "author" : [ { "dropping-particle" : "", "family" : "Peterson", "given" : "Thomas C.", "non-dropping-particle" : "", "parse-names" : false, "suffix" : "" }, { "dropping-particle" : "", "family" : "Stott", "given" : "Peter A.", "non-dropping-particle" : "", "parse-names" : false, "suffix" : "" }, { "dropping-particle" : "", "family" : "Herring", "given" : "Stephanie", "non-dropping-particle" : "", "parse-names" : false, "suffix" : "" } ], "container-title" : "Bulletin of the American Meteorological Society", "id" : "ITEM-1", "issue" : "7", "issued" : { "date-parts" : [ [ "2012", "7", "1" ] ] }, "note" : "From Duplicate 2 (Explaining Extreme Events of 2011 from a Climate Perspective - Peterson, Thomas C.; Stott, Peter A.; Herring, Stephanie)\n\nFrom Duplicate 2 (Explaining Extreme Events of 2011 from a Climate Perspective - Peterson, Thomas C; Stott, Peter A; Herring, Stephanie)\n\ndoi: 10.1175/BAMS-D-12-00021.1\n\nFrom Duplicate 3 (Explaining Extreme Events of 2011 from a Climate Perspective - Peterson, Thomas C; Stott, Peter A; Herring, Stephanie)\n\ndoi: 10.1175/BAMS-D-12-00021.1", "page" : "1041-1067", "publisher" : "American Meteorological Society", "title" : "Explaining Extreme Events of 2011 from a Climate Perspective", "translator" : [ { "dropping-particle" : "", "family" : "S2481", "given" : "", "non-dropping-particle" : "", "parse-names" : false, "suffix" : "" } ], "type" : "article-journal", "volume" : "93" }, "uris" : [ "http://www.mendeley.com/documents/?uuid=59a7e879-7aa8-4a46-ae06-618a8d00e79b" ] } ], "mendeley" : { "formattedCitation" : "(Peterson et al., 2012)", "plainTextFormattedCitation" : "(Peterson et al., 2012)", "previouslyFormattedCitation" : "(Peterson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eterson et al., 2012)</w:t>
      </w:r>
      <w:r w:rsidRPr="00D424AA">
        <w:rPr>
          <w:rFonts w:cs="Times New Roman"/>
          <w:lang w:val="en-GB"/>
        </w:rPr>
        <w:fldChar w:fldCharType="end"/>
      </w:r>
      <w:r w:rsidRPr="00841A35">
        <w:rPr>
          <w:rFonts w:cs="Times New Roman"/>
          <w:lang w:val="en-GB"/>
        </w:rPr>
        <w:t xml:space="preserve">, in the eastern US during 2014 and 2015 </w:t>
      </w:r>
      <w:r w:rsidRPr="00D424AA">
        <w:rPr>
          <w:rFonts w:cs="Times New Roman"/>
          <w:lang w:val="en-GB"/>
        </w:rPr>
        <w:fldChar w:fldCharType="begin" w:fldLock="1"/>
      </w:r>
      <w:r w:rsidR="00FF6231">
        <w:rPr>
          <w:rFonts w:cs="Times New Roman"/>
          <w:lang w:val="en-GB"/>
        </w:rPr>
        <w:instrText>ADDIN CSL_CITATION { "citationItems" : [ { "id" : "ITEM-1", "itemData" : { "DOI" : "10.1175/BAMS-D-16-0156.1", "ISBN" : "0003-0007", "ISSN" : "0003-0007", "abstract" : "This fifth edition of explaining extreme events of the previous year (2015) from a climate perspective continues to provide evidence that climate change is altering some extreme event risk. Without exception, all the heat-related events studied in this year\u2019s report were found to have been made more intense or likely due to human-induced climate change, and this was discernible even for those events strongly influenced by the 2015 El Ni\u00f1o. Furthermore, many papers in this year\u2019s report demonstrate that attribution science is capable of separating the effects of natural drivers including the strong 2015 El Ni\u00f1o from the influences of long-term human-induced climate change.", "author" : [ { "dropping-particle" : "", "family" : "Trenary", "given" : "Laurie", "non-dropping-particle" : "", "parse-names" : false, "suffix" : "" }, { "dropping-particle" : "", "family" : "DelSole", "given" : "Timothy", "non-dropping-particle" : "", "parse-names" : false, "suffix" : "" }, { "dropping-particle" : "", "family" : "Tippett", "given" : "Michael K.", "non-dropping-particle" : "", "parse-names" : false, "suffix" : "" }, { "dropping-particle" : "", "family" : "Doty", "given" : "Brian", "non-dropping-particle" : "", "parse-names" : false, "suffix" : "" } ], "container-title" : "Bulletin of the American Meteorological Society", "id" : "ITEM-1", "issue" : "12", "issued" : { "date-parts" : [ [ "2016", "12" ] ] }, "page" : "S31-S35", "title" : "Extreme Eastern U.S. Winter of 2015 Not Symptomatic of Climate Change", "translator" : [ { "dropping-particle" : "", "family" : "S711", "given" : "", "non-dropping-particle" : "", "parse-names" : false, "suffix" : "" } ], "type" : "article-journal", "volume" : "97" }, "uris" : [ "http://www.mendeley.com/documents/?uuid=a5621c73-a22b-454b-8b39-598f3aa55cc5" ] }, { "id" : "ITEM-2", "itemData" : { "DOI" : "10.1175/BAMS-D-16-0159.1", "ISBN" : "0003-0007", "ISSN" : "0003-0007", "abstract" : "\u00ef\u00bf\u00bd 2016 American Meteorological Society. The cold spell of February 2015 in North America was predominantly internally generated; reduced Arctic sea ice and anomalous sea surface temperatures may have contributed in establishing and sustaining the anomalous flow.", "author" : [ { "dropping-particle" : "", "family" : "Bellprat", "given" : "Omar", "non-dropping-particle" : "", "parse-names" : false, "suffix" : "" }, { "dropping-particle" : "", "family" : "Garc\u00eda-Serrano", "given" : "Javier", "non-dropping-particle" : "", "parse-names" : false, "suffix" : "" }, { "dropping-particle" : "", "family" : "Fu\u010dkar", "given" : "Neven S.", "non-dropping-particle" : "", "parse-names" : false, "suffix" : "" }, { "dropping-particle" : "", "family" : "Massonnet", "given" : "Fran\u00e7ois", "non-dropping-particle" : "", "parse-names" : false, "suffix" : "" }, { "dropping-particle" : "", "family" : "Guemas", "given" : "Virginie", "non-dropping-particle" : "", "parse-names" : false, "suffix" : "" }, { "dropping-particle" : "", "family" : "Doblas-Reyes", "given" : "Francisco J.", "non-dropping-particle" : "", "parse-names" : false, "suffix" : "" } ], "container-title" : "Bulletin of the American Meteorological Society", "id" : "ITEM-2", "issue" : "12", "issued" : { "date-parts" : [ [ "2016", "12" ] ] }, "page" : "S36-S41", "title" : "The Role of Arctic Sea Ice and Sea Surface Temperatures on the Cold 2015 February Over North America", "translator" : [ { "dropping-particle" : "", "family" : "S710", "given" : "", "non-dropping-particle" : "", "parse-names" : false, "suffix" : "" } ], "type" : "article-journal", "volume" : "97" }, "uris" : [ "http://www.mendeley.com/documents/?uuid=b7548e57-11b6-479f-95f2-47b0823f1aa7" ] }, { "id" : "ITEM-3", "itemData" : { "DOI" : "10.1175/BAMS-D-15-00138.1", "ISSN" : "0003-0007", "abstract" : "The near-record number of extremely cold days during winter 2014 in the eastern United States cannot be attributed to trends or variability changes. Daily temperature variability is actually decreasing, in contrast to CMIP5 simulations and projections. \u00a9 2015 American Meteorological Society.", "author" : [ { "dropping-particle" : "", "family" : "Trenary", "given" : "Laurie", "non-dropping-particle" : "", "parse-names" : false, "suffix" : "" }, { "dropping-particle" : "", "family" : "DelSole", "given" : "Timothy", "non-dropping-particle" : "", "parse-names" : false, "suffix" : "" }, { "dropping-particle" : "", "family" : "Doty", "given" : "Brian", "non-dropping-particle" : "", "parse-names" : false, "suffix" : "" }, { "dropping-particle" : "", "family" : "Tippett", "given" : "Michael K.", "non-dropping-particle" : "", "parse-names" : false, "suffix" : "" } ], "container-title" : "Bulletin of the American Meteorological Society", "id" : "ITEM-3", "issue" : "12", "issued" : { "date-parts" : [ [ "2015", "12" ] ] }, "page" : "S15-S19", "title" : "Was the Cold Eastern US Winter of 2014 Due to Increased Variability?", "translator" : [ { "dropping-particle" : "", "family" : "S708", "given" : "", "non-dropping-particle" : "", "parse-names" : false, "suffix" : "" } ], "type" : "article-journal", "volume" : "96" }, "uris" : [ "http://www.mendeley.com/documents/?uuid=ee671b33-97d6-4da8-93c6-38db28ed2340" ] }, { "id" : "ITEM-4", "itemData" : { "DOI" : "10.1175/BAMS-D-15-00126.1", "ISSN" : "0003-0007", "author" : [ { "dropping-particle" : "", "family" : "Wolter", "given" : "Klaus", "non-dropping-particle" : "", "parse-names" : false, "suffix" : "" }, { "dropping-particle" : "", "family" : "Eischeid", "given" : "Jon K.", "non-dropping-particle" : "", "parse-names" : false, "suffix" : "" }, { "dropping-particle" : "", "family" : "Quan", "given" : "Xiao-Wei", "non-dropping-particle" : "", "parse-names" : false, "suffix" : "" }, { "dropping-particle" : "", "family" : "Chase", "given" : "Thomas n.", "non-dropping-particle" : "", "parse-names" : false, "suffix" : "" }, { "dropping-particle" : "", "family" : "Hoerling", "given" : "Martin", "non-dropping-particle" : "", "parse-names" : false, "suffix" : "" }, { "dropping-particle" : "", "family" : "Dole", "given" : "Randall M.", "non-dropping-particle" : "", "parse-names" : false, "suffix" : "" }, { "dropping-particle" : "", "family" : "Jan Van Oldenborgh", "given" : "Geert", "non-dropping-particle" : "", "parse-names" : false, "suffix" : "" }, { "dropping-particle" : "", "family" : "Walsh", "given" : "John E.", "non-dropping-particle" : "", "parse-names" : false, "suffix" : "" } ], "container-title" : "Bulletin of the American Meteorological Society", "id" : "ITEM-4", "issue" : "12", "issued" : { "date-parts" : [ [ "2015", "12" ] ] }, "page" : "S10-S14", "title" : "How Unusual was the Cold Winter of 2013/14 in the Upper Midwest?", "translator" : [ { "dropping-particle" : "", "family" : "S712", "given" : "", "non-dropping-particle" : "", "parse-names" : false, "suffix" : "" } ], "type" : "article-journal", "volume" : "96" }, "uris" : [ "http://www.mendeley.com/documents/?uuid=94ed132a-73e9-45bc-b056-5976164e4a19" ] } ], "mendeley" : { "formattedCitation" : "(Trenary et al., 2015, 2016; Wolter et al., 2015; Bellprat et al., 2016)", "plainTextFormattedCitation" : "(Trenary et al., 2015, 2016; Wolter et al., 2015; Bellprat et al., 2016)", "previouslyFormattedCitation" : "(Trenary et al., 2015, 2016; Wolter et al., 2015; Bellprat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renary et al., 2015, 2016; Wolter et al., 2015; Bellprat et al., 2016)</w:t>
      </w:r>
      <w:r w:rsidRPr="00D424AA">
        <w:rPr>
          <w:rFonts w:cs="Times New Roman"/>
          <w:lang w:val="en-GB"/>
        </w:rPr>
        <w:fldChar w:fldCharType="end"/>
      </w:r>
      <w:r w:rsidRPr="00841A35">
        <w:rPr>
          <w:rFonts w:cs="Times New Roman"/>
          <w:lang w:val="en-GB"/>
        </w:rPr>
        <w:t xml:space="preserve">, in the cold spring of 2013 in the United Kingdom </w:t>
      </w:r>
      <w:r w:rsidRPr="00D424AA">
        <w:rPr>
          <w:rFonts w:cs="Times New Roman"/>
          <w:lang w:val="en-GB"/>
        </w:rPr>
        <w:fldChar w:fldCharType="begin" w:fldLock="1"/>
      </w:r>
      <w:r w:rsidR="00FF6231">
        <w:rPr>
          <w:rFonts w:cs="Times New Roman"/>
          <w:lang w:val="en-GB"/>
        </w:rPr>
        <w:instrText>ADDIN CSL_CITATION { "citationItems" : [ { "id" : "ITEM-1", "itemData" : { "DOI" : "10.1175/1520-0477-95.9.S1.1", "ISBN" : "0003-0007", "ISSN" : "0003-0007", "abstract" : "The Intergovernmental Panel on Climate Change (IPCC) Fifth Assessment Report (Stocker et al. 2014) concluded that strong evidence exists for increases in some extremes worldwide since 1950, especially more frequent hot days and heavy precipitation events. Globally there is strengthening evidence for changes in some extremes and for links to human influence (Field et al. 2012; Stocker et al. 2014). [...]the pause in rising global annual temperatures does not appear to be affecting the continuing intensification of hot temperature extremes (Seneviratne et al. 2014; Sillmann et al. 2014).", "author" : [ { "dropping-particle" : "", "family" : "Christidis", "given" : "Nikolaos", "non-dropping-particle" : "", "parse-names" : false, "suffix" : "" }, { "dropping-particle" : "", "family" : "Stott", "given" : "Peter A.", "non-dropping-particle" : "", "parse-names" : false, "suffix" : "" }, { "dropping-particle" : "", "family" : "Ciavarella", "given" : "Andrew", "non-dropping-particle" : "", "parse-names" : false, "suffix" : "" } ], "container-title" : "Bulletin of the American Meteorological Society", "id" : "ITEM-1", "issue" : "9", "issued" : { "date-parts" : [ [ "2014", "9" ] ] }, "page" : "S15-S18", "title" : "The effect of anthropogenic climate change on the cold spring of 2013 in the United Kingdom", "translator" : [ { "dropping-particle" : "", "family" : "S709", "given" : "", "non-dropping-particle" : "", "parse-names" : false, "suffix" : "" } ], "type" : "article-journal", "volume" : "95" }, "uris" : [ "http://www.mendeley.com/documents/?uuid=5476e24e-eba1-440a-b633-2497841c75c9" ] } ], "mendeley" : { "formattedCitation" : "(Christidis et al., 2014)", "plainTextFormattedCitation" : "(Christidis et al., 2014)", "previouslyFormattedCitation" : "(Christidis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ristidis et al., 2014)</w:t>
      </w:r>
      <w:r w:rsidRPr="00D424AA">
        <w:rPr>
          <w:rFonts w:cs="Times New Roman"/>
          <w:lang w:val="en-GB"/>
        </w:rPr>
        <w:fldChar w:fldCharType="end"/>
      </w:r>
      <w:r w:rsidRPr="00841A35">
        <w:rPr>
          <w:rFonts w:cs="Times New Roman"/>
          <w:lang w:val="en-GB"/>
        </w:rPr>
        <w:t xml:space="preserve">, and of 2016 in eastern China </w:t>
      </w:r>
      <w:commentRangeStart w:id="1009"/>
      <w:r w:rsidRPr="00D424AA">
        <w:rPr>
          <w:rFonts w:cs="Times New Roman"/>
          <w:lang w:val="en-GB"/>
        </w:rPr>
        <w:fldChar w:fldCharType="begin" w:fldLock="1"/>
      </w:r>
      <w:r w:rsidR="0012753B">
        <w:rPr>
          <w:rFonts w:cs="Times New Roman"/>
          <w:lang w:val="en-GB"/>
        </w:rPr>
        <w:instrText>ADDIN CSL_CITATION { "citationItems" : [ { "id" : "ITEM-1", "itemData" : { "DOI" : "10.1175/BAMS-D-17-0095.1", "ISSN" : "0003-0007", "author" : [ { "dropping-particle" : "", "family" : "Qian", "given" : "Cheng", "non-dropping-particle" : "", "parse-names" : false, "suffix" : "" }, { "dropping-particle" : "", "family" : "Wang", "given" : "Jun", "non-dropping-particle" : "", "parse-names" : false, "suffix" : "" }, { "dropping-particle" : "", "family" : "Dong", "given" : "Siyan", "non-dropping-particle" : "", "parse-names" : false, "suffix" : "" }, { "dropping-particle" : "", "family" : "Yin", "given" : "Hong", "non-dropping-particle" : "", "parse-names" : false, "suffix" : "" }, { "dropping-particle" : "", "family" : "Burke", "given" : "Claire", "non-dropping-particle" : "", "parse-names" : false, "suffix" : "" }, { "dropping-particle" : "", "family" : "Ciavarella", "given" : "Andrew", "non-dropping-particle" : "", "parse-names" : false, "suffix" : "" }, { "dropping-particle" : "", "family" : "Dong", "given" : "Buwen", "non-dropping-particle" : "", "parse-names" : false, "suffix" : "" }, { "dropping-particle" : "", "family" : "Freychet", "given" : "Nicolas", "non-dropping-particle" : "", "parse-names" : false, "suffix" : "" }, { "dropping-particle" : "", "family" : "Lott", "given" : "Fraser C.", "non-dropping-particle" : "", "parse-names" : false, "suffix" : "" }, { "dropping-particle" : "", "family" : "Tett", "given" : "Simon F. B.", "non-dropping-particle" : "", "parse-names" : false, "suffix" : "" } ], "container-title" : "Bulletin of the American Meteorological Society", "id" : "ITEM-1", "issue" : "1", "issued" : { "date-parts" : [ [ "2018" ] ] }, "page" : "S118-S122", "title" : "Human Influence on the Record-breaking Cold Event in January of 2016 in Eastern China [in \"Explaining Extreme Events of 2016 from a Climate Perspective\"]", "translator" : [ { "dropping-particle" : "", "family" : "S827", "given" : "", "non-dropping-particle" : "", "parse-names" : false, "suffix" : "" } ], "type" : "article-journal", "volume" : "99" }, "uris" : [ "http://www.mendeley.com/documents/?uuid=7015bb27-0277-48f5-ab4a-a824b5fd89dc", "http://www.mendeley.com/documents/?uuid=7757395a-ef79-479d-bc9c-6b76c17428bf" ] }, { "id" : "ITEM-2", "itemData" : { "DOI" : "10.1175/BAMS-D-17-0092.1", "ISSN" : "0003-0007", "author" : [ { "dropping-particle" : "", "family" : "Sun", "given" : "Ying", "non-dropping-particle" : "", "parse-names" : false, "suffix" : "" }, { "dropping-particle" : "", "family" : "Hu", "given" : "Ting", "non-dropping-particle" : "", "parse-names" : false, "suffix" : "" }, { "dropping-particle" : "", "family" : "Zhang", "given" : "Xuebin", "non-dropping-particle" : "", "parse-names" : false, "suffix" : "" }, { "dropping-particle" : "", "family" : "Wan", "given" : "Hui", "non-dropping-particle" : "", "parse-names" : false, "suffix" : "" }, { "dropping-particle" : "", "family" : "Stott", "given" : "Peter", "non-dropping-particle" : "", "parse-names" : false, "suffix" : "" }, { "dropping-particle" : "", "family" : "Lu", "given" : "Chunhui", "non-dropping-particle" : "", "parse-names" : false, "suffix" : "" } ], "container-title" : "Bulletin of the American Meteorological Society", "id" : "ITEM-2", "issue" : "1", "issued" : { "date-parts" : [ [ "2018" ] ] }, "page" : "S123-S127", "title" : "Anthropogenic Influence on the Eastern China 2016 Super Cold Surge", "translator" : [ { "dropping-particle" : "", "family" : "S826", "given" : "", "non-dropping-particle" : "", "parse-names" : false, "suffix" : "" } ], "type" : "article-journal", "volume" : "99" }, "uris" : [ "http://www.mendeley.com/documents/?uuid=f26f9426-e8b3-4131-8375-30c3c984d165", "http://www.mendeley.com/documents/?uuid=3833863c-46c3-4f95-a15e-a005f44327ec" ] } ], "mendeley" : { "formattedCitation" : "(Qian et al., 2018; Sun et al., 2018b)", "manualFormatting" : "(Qian et al., 2018; Y. Sun et al., 2018b)", "plainTextFormattedCitation" : "(Qian et al., 2018; Sun et al., 2018b)", "previouslyFormattedCitation" : "(Qian et al., 2018; Sun et al., 2018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Qian et al., 2018; </w:t>
      </w:r>
      <w:ins w:id="1010" w:author="Robin Matthews" w:date="2021-07-13T18:46:00Z">
        <w:r w:rsidR="0036223A">
          <w:rPr>
            <w:rFonts w:cs="Times New Roman"/>
            <w:noProof/>
            <w:lang w:val="en-GB"/>
          </w:rPr>
          <w:t xml:space="preserve">Y. </w:t>
        </w:r>
      </w:ins>
      <w:r w:rsidR="00A26296">
        <w:rPr>
          <w:rFonts w:cs="Times New Roman"/>
          <w:noProof/>
          <w:lang w:val="en-GB"/>
        </w:rPr>
        <w:t>Sun et al., 2018b)</w:t>
      </w:r>
      <w:r w:rsidRPr="00D424AA">
        <w:rPr>
          <w:rFonts w:cs="Times New Roman"/>
          <w:lang w:val="en-GB"/>
        </w:rPr>
        <w:fldChar w:fldCharType="end"/>
      </w:r>
      <w:commentRangeEnd w:id="1009"/>
      <w:r w:rsidR="00A26296">
        <w:rPr>
          <w:rStyle w:val="Marquedecommentaire"/>
        </w:rPr>
        <w:commentReference w:id="1009"/>
      </w:r>
      <w:r w:rsidRPr="00841A35">
        <w:rPr>
          <w:rFonts w:cs="Times New Roman"/>
          <w:lang w:val="en-GB"/>
        </w:rPr>
        <w:t xml:space="preserve"> all showed a reduced </w:t>
      </w:r>
      <w:r w:rsidR="00AF0EAB" w:rsidRPr="00D424AA">
        <w:rPr>
          <w:rFonts w:cs="Times New Roman"/>
          <w:lang w:val="en-GB"/>
        </w:rPr>
        <w:t>probability</w:t>
      </w:r>
      <w:r w:rsidRPr="00D424AA">
        <w:rPr>
          <w:rFonts w:cs="Times New Roman"/>
          <w:lang w:val="en-GB"/>
        </w:rPr>
        <w:t xml:space="preserve"> due to human influence on the climate. An exception is the study of Grose et al</w:t>
      </w:r>
      <w:r w:rsidR="00BF34DF">
        <w:rPr>
          <w:rFonts w:cs="Times New Roman"/>
          <w:lang w:val="en-GB"/>
        </w:rPr>
        <w:t>.</w:t>
      </w:r>
      <w:r w:rsidRPr="00D424AA">
        <w:rPr>
          <w:rFonts w:cs="Times New Roman"/>
          <w:lang w:val="en-GB"/>
        </w:rPr>
        <w:t xml:space="preserve"> </w:t>
      </w:r>
      <w:commentRangeStart w:id="1011"/>
      <w:r w:rsidRPr="00D424AA">
        <w:rPr>
          <w:rFonts w:cs="Times New Roman"/>
          <w:lang w:val="en-GB"/>
        </w:rPr>
        <w:fldChar w:fldCharType="begin" w:fldLock="1"/>
      </w:r>
      <w:r w:rsidR="00FF6231">
        <w:rPr>
          <w:rFonts w:cs="Times New Roman"/>
          <w:lang w:val="en-GB"/>
        </w:rPr>
        <w:instrText>ADDIN CSL_CITATION { "citationItems" : [ { "id" : "ITEM-1", "itemData" : { "DOI" : "10.1175/BAMS-D-17-0088.1", "ISBN" : "0003-0007", "ISSN" : "0003-0007", "author" : [ { "dropping-particle" : "", "family" : "Grose", "given" : "Michael R.", "non-dropping-particle" : "", "parse-names" : false, "suffix" : "" }, { "dropping-particle" : "", "family" : "Black", "given" : "Mitchell", "non-dropping-particle" : "", "parse-names" : false, "suffix" : "" }, { "dropping-particle" : "", "family" : "Risbey", "given" : "James S.", "non-dropping-particle" : "", "parse-names" : false, "suffix" : "" }, { "dropping-particle" : "", "family" : "Uhe", "given" : "Peter", "non-dropping-particle" : "", "parse-names" : false, "suffix" : "" }, { "dropping-particle" : "", "family" : "Hope", "given" : "Pandora K.", "non-dropping-particle" : "", "parse-names" : false, "suffix" : "" }, { "dropping-particle" : "", "family" : "Haustein", "given" : "Karsten", "non-dropping-particle" : "", "parse-names" : false, "suffix" : "" }, { "dropping-particle" : "", "family" : "Mitchell", "given" : "Dann", "non-dropping-particle" : "", "parse-names" : false, "suffix" : "" }, { "dropping-particle" : "", "family" : "Grose", "given" : "Michael R.", "non-dropping-particle" : "", "parse-names" : false, "suffix" : "" }, { "dropping-particle" : "", "family" : "Black", "given" : "Mitchell", "non-dropping-particle" : "", "parse-names" : false, "suffix" : "" }, { "dropping-particle" : "", "family" : "Risbey", "given" : "James S.", "non-dropping-particle" : "", "parse-names" : false, "suffix" : "" }, { "dropping-particle" : "", "family" : "Uhe", "given" : "Peter", "non-dropping-particle" : "", "parse-names" : false, "suffix" : "" }, { "dropping-particle" : "", "family" : "Hope", "given" : "Pandora K.", "non-dropping-particle" : "", "parse-names" : false, "suffix" : "" }, { "dropping-particle" : "", "family" : "Haustein", "given" : "Karsten", "non-dropping-particle" : "", "parse-names" : false, "suffix" : "" }, { "dropping-particle" : "", "family" : "Mitchell", "given" : "Dann", "non-dropping-particle" : "", "parse-names" : false, "suffix" : "" } ], "container-title" : "Bulletin of the American Meteorological Society", "id" : "ITEM-1", "issue" : "1", "issued" : { "date-parts" : [ [ "2018" ] ] }, "page" : "S150-S154", "title" : "Severe Frosts in Western Australia in September 2016", "translator" : [ { "dropping-particle" : "", "family" : "S1644", "given" : "", "non-dropping-particle" : "", "parse-names" : false, "suffix" : "" } ], "type" : "article-journal", "volume" : "99" }, "uris" : [ "http://www.mendeley.com/documents/?uuid=033eae84-2e4e-40db-b9f0-db54591b3887" ] } ], "mendeley" : { "formattedCitation" : "(Grose et al., 2018)", "manualFormatting" : "(2018)", "plainTextFormattedCitation" : "(Grose et al., 2018)", "previouslyFormattedCitation" : "(Grose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2018)</w:t>
      </w:r>
      <w:r w:rsidRPr="00D424AA">
        <w:rPr>
          <w:rFonts w:cs="Times New Roman"/>
          <w:lang w:val="en-GB"/>
        </w:rPr>
        <w:fldChar w:fldCharType="end"/>
      </w:r>
      <w:commentRangeEnd w:id="1011"/>
      <w:r w:rsidR="00A26296">
        <w:rPr>
          <w:rStyle w:val="Marquedecommentaire"/>
        </w:rPr>
        <w:commentReference w:id="1011"/>
      </w:r>
      <w:r w:rsidRPr="00841A35">
        <w:rPr>
          <w:rFonts w:cs="Times New Roman"/>
          <w:lang w:val="en-GB"/>
        </w:rPr>
        <w:t xml:space="preserve">, who found an increase in the probability of the severe western Australian frost of 2016 due to anthropogenically-driven changes in circulation patterns that drive cold outbreaks and frost probability. </w:t>
      </w:r>
    </w:p>
    <w:p w14:paraId="2391148A" w14:textId="77777777" w:rsidR="00726A1C" w:rsidRPr="00D424AA" w:rsidRDefault="00726A1C" w:rsidP="00D424AA">
      <w:pPr>
        <w:rPr>
          <w:rFonts w:cs="Times New Roman"/>
          <w:lang w:val="en-GB"/>
        </w:rPr>
      </w:pPr>
    </w:p>
    <w:p w14:paraId="6844AE5C" w14:textId="5EF90534" w:rsidR="0018745C" w:rsidRDefault="00726A1C" w:rsidP="00D424AA">
      <w:pPr>
        <w:rPr>
          <w:rFonts w:cs="Times New Roman"/>
          <w:lang w:val="en-GB"/>
        </w:rPr>
      </w:pPr>
      <w:r w:rsidRPr="00D424AA">
        <w:rPr>
          <w:rFonts w:cs="Times New Roman"/>
          <w:lang w:val="en-GB"/>
        </w:rPr>
        <w:t xml:space="preserve">Different event attribution studies can produce a wide range of changes in the </w:t>
      </w:r>
      <w:r w:rsidR="00AF0EAB" w:rsidRPr="00D424AA">
        <w:rPr>
          <w:rFonts w:cs="Times New Roman"/>
          <w:lang w:val="en-GB"/>
        </w:rPr>
        <w:t>probability</w:t>
      </w:r>
      <w:r w:rsidRPr="00D424AA">
        <w:rPr>
          <w:rFonts w:cs="Times New Roman"/>
          <w:lang w:val="en-GB"/>
        </w:rPr>
        <w:t xml:space="preserve"> of event occurrence because of different framing. The temperature event definition itself plays a crucial role in the attributable signal </w:t>
      </w:r>
      <w:bookmarkStart w:id="1012" w:name="_Hlk77094462"/>
      <w:ins w:id="1013" w:author="Robin Matthews" w:date="2021-07-13T18:47:00Z">
        <w:r w:rsidR="0036223A">
          <w:rPr>
            <w:rFonts w:cs="Times New Roman"/>
            <w:lang w:val="en-GB"/>
          </w:rPr>
          <w:fldChar w:fldCharType="begin" w:fldLock="1"/>
        </w:r>
      </w:ins>
      <w:r w:rsidR="0012753B">
        <w:rPr>
          <w:rFonts w:cs="Times New Roman"/>
          <w:lang w:val="en-GB"/>
        </w:rPr>
        <w:instrText>ADDIN CSL_CITATION { "citationItems" : [ { "id" : "ITEM-1",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1",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id" : "ITEM-2", "itemData" : { "DOI" : "10.1029/2019EF001253", "ISSN" : "2328-4277", "author" : [ { "dropping-particle" : "", "family" : "Kirchmeier\u2010Young", "given" : "M. C.", "non-dropping-particle" : "", "parse-names" : false, "suffix" : "" }, { "dropping-particle" : "", "family" : "Wan", "given" : "H.", "non-dropping-particle" : "", "parse-names" : false, "suffix" : "" }, { "dropping-particle" : "", "family" : "Zhang", "given" : "X.", "non-dropping-particle" : "", "parse-names" : false, "suffix" : "" }, { "dropping-particle" : "", "family" : "Seneviratne", "given" : "S. I.", "non-dropping-particle" : "", "parse-names" : false, "suffix" : "" } ], "container-title" : "Earth's Future", "id" : "ITEM-2", "issue" : "10", "issued" : { "date-parts" : [ [ "2019", "10", "31" ] ] }, "page" : "1192-1204", "title" : "Importance of Framing for Extreme Event Attribution: The Role of Spatial and Temporal Scales", "translator" : [ { "dropping-particle" : "", "family" : "S2198", "given" : "", "non-dropping-particle" : "", "parse-names" : false, "suffix" : "" } ], "type" : "article-journal", "volume" : "7" }, "uris" : [ "http://www.mendeley.com/documents/?uuid=e5eab87f-dbb7-457f-8ae8-b2a70596c4a0" ] } ], "mendeley" : { "formattedCitation" : "(Fischer and Knutti, 2015; Kirchmeier\u2010Young et al., 2019)", "plainTextFormattedCitation" : "(Fischer and Knutti, 2015; Kirchmeier\u2010Young et al., 2019)", "previouslyFormattedCitation" : "(Fischer and Knutti, 2015; Kirchmeier\u2010Young et al., 2019)" }, "properties" : { "noteIndex" : 0 }, "schema" : "https://github.com/citation-style-language/schema/raw/master/csl-citation.json" }</w:instrText>
      </w:r>
      <w:ins w:id="1014" w:author="Robin Matthews" w:date="2021-07-13T18:47:00Z">
        <w:r w:rsidR="0036223A">
          <w:rPr>
            <w:rFonts w:cs="Times New Roman"/>
            <w:lang w:val="en-GB"/>
          </w:rPr>
          <w:fldChar w:fldCharType="separate"/>
        </w:r>
        <w:r w:rsidR="0036223A" w:rsidRPr="00735B3E">
          <w:rPr>
            <w:rFonts w:cs="Times New Roman"/>
            <w:noProof/>
            <w:lang w:val="en-GB"/>
          </w:rPr>
          <w:t>(Fischer and Knutti, 2015; Kirchmeier‐Young et al., 2019)</w:t>
        </w:r>
        <w:r w:rsidR="0036223A">
          <w:rPr>
            <w:rFonts w:cs="Times New Roman"/>
            <w:lang w:val="en-GB"/>
          </w:rPr>
          <w:fldChar w:fldCharType="end"/>
        </w:r>
      </w:ins>
      <w:commentRangeStart w:id="1015"/>
      <w:commentRangeStart w:id="1016"/>
      <w:del w:id="1017" w:author="Robin Matthews" w:date="2021-07-13T18:47:00Z">
        <w:r w:rsidRPr="00D424AA" w:rsidDel="0036223A">
          <w:rPr>
            <w:rFonts w:cs="Times New Roman"/>
            <w:lang w:val="en-GB"/>
          </w:rPr>
          <w:fldChar w:fldCharType="begin" w:fldLock="1"/>
        </w:r>
        <w:r w:rsidR="00FF6231" w:rsidDel="0036223A">
          <w:rPr>
            <w:rFonts w:cs="Times New Roman"/>
            <w:lang w:val="en-GB"/>
          </w:rPr>
          <w:delInstrText>ADDIN CSL_CITATION { "citationItems" : [ { "id" : "ITEM-1",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1",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mendeley" : { "formattedCitation" : "(Fischer and Knutti, 2015)", "manualFormatting" : "(Fischer and Knutti, 2015;", "plainTextFormattedCitation" : "(Fischer and Knutti, 2015)", "previouslyFormattedCitation" : "(Fischer and Knutti, 2015)" }, "properties" : { "noteIndex" : 0 }, "schema" : "https://github.com/citation-style-language/schema/raw/master/csl-citation.json" }</w:delInstrText>
        </w:r>
        <w:r w:rsidRPr="00D424AA" w:rsidDel="0036223A">
          <w:rPr>
            <w:rFonts w:cs="Times New Roman"/>
            <w:lang w:val="en-GB"/>
          </w:rPr>
          <w:fldChar w:fldCharType="separate"/>
        </w:r>
        <w:r w:rsidR="00A26296" w:rsidDel="0036223A">
          <w:rPr>
            <w:rFonts w:cs="Times New Roman"/>
            <w:noProof/>
            <w:lang w:val="en-GB"/>
          </w:rPr>
          <w:delText>(Fischer and Knutti, 2015;</w:delText>
        </w:r>
        <w:r w:rsidRPr="00D424AA" w:rsidDel="0036223A">
          <w:rPr>
            <w:rFonts w:cs="Times New Roman"/>
            <w:lang w:val="en-GB"/>
          </w:rPr>
          <w:fldChar w:fldCharType="end"/>
        </w:r>
        <w:commentRangeEnd w:id="1015"/>
        <w:r w:rsidR="00A26296" w:rsidDel="0036223A">
          <w:rPr>
            <w:rStyle w:val="Marquedecommentaire"/>
          </w:rPr>
          <w:commentReference w:id="1015"/>
        </w:r>
        <w:r w:rsidRPr="00D424AA" w:rsidDel="0036223A">
          <w:rPr>
            <w:rFonts w:cs="Times New Roman"/>
            <w:lang w:val="en-GB"/>
          </w:rPr>
          <w:fldChar w:fldCharType="begin" w:fldLock="1"/>
        </w:r>
        <w:r w:rsidR="00417CA4" w:rsidDel="0036223A">
          <w:rPr>
            <w:rFonts w:cs="Times New Roman"/>
            <w:lang w:val="en-GB"/>
          </w:rPr>
          <w:delInstrText>ADDIN CSL_CITATION { "citationItems" : [ { "id" : "ITEM-1", "itemData" : { "DOI" : "10.1029/2019EF001253", "ISSN" : "2328-4277", "author" : [ { "dropping-particle" : "", "family" : "Kirchmeier\u2010Young", "given" : "M. C.", "non-dropping-particle" : "", "parse-names" : false, "suffix" : "" }, { "dropping-particle" : "", "family" : "Wan", "given" : "H.", "non-dropping-particle" : "", "parse-names" : false, "suffix" : "" }, { "dropping-particle" : "", "family" : "Zhang", "given" : "X.", "non-dropping-particle" : "", "parse-names" : false, "suffix" : "" }, { "dropping-particle" : "", "family" : "Seneviratne", "given" : "S. I.", "non-dropping-particle" : "", "parse-names" : false, "suffix" : "" } ], "container-title" : "Earth's Future", "id" : "ITEM-1", "issue" : "10", "issued" : { "date-parts" : [ [ "2019", "10", "31" ] ] }, "page" : "1192-1204", "title" : "Importance of Framing for Extreme Event Attribution: The Role of Spatial and Temporal Scales", "translator" : [ { "dropping-particle" : "", "family" : "S2198", "given" : "", "non-dropping-particle" : "", "parse-names" : false, "suffix" : "" } ], "type" : "article-journal", "volume" : "7" }, "uris" : [ "http://www.mendeley.com/documents/?uuid=e5eab87f-dbb7-457f-8ae8-b2a70596c4a0" ] } ], "mendeley" : { "formattedCitation" : "(Kirchmeier\u2010Young et al., 2019)", "manualFormatting" : " Kirchmeier-Young et al., 2019)", "plainTextFormattedCitation" : "(Kirchmeier\u2010Young et al., 2019)", "previouslyFormattedCitation" : "(Kirchmeier\u2010Young et al., 2019)" }, "properties" : { "noteIndex" : 0 }, "schema" : "https://github.com/citation-style-language/schema/raw/master/csl-citation.json" }</w:delInstrText>
        </w:r>
        <w:r w:rsidRPr="00D424AA" w:rsidDel="0036223A">
          <w:rPr>
            <w:rFonts w:cs="Times New Roman"/>
            <w:lang w:val="en-GB"/>
          </w:rPr>
          <w:fldChar w:fldCharType="separate"/>
        </w:r>
        <w:r w:rsidR="00A26296" w:rsidDel="0036223A">
          <w:rPr>
            <w:rFonts w:cs="Times New Roman"/>
            <w:noProof/>
            <w:lang w:val="en-GB"/>
          </w:rPr>
          <w:delText xml:space="preserve"> Kirchmeier-Young et al., 2019)</w:delText>
        </w:r>
        <w:r w:rsidRPr="00D424AA" w:rsidDel="0036223A">
          <w:rPr>
            <w:rFonts w:cs="Times New Roman"/>
            <w:lang w:val="en-GB"/>
          </w:rPr>
          <w:fldChar w:fldCharType="end"/>
        </w:r>
      </w:del>
      <w:bookmarkEnd w:id="1012"/>
      <w:commentRangeEnd w:id="1016"/>
      <w:r w:rsidR="00A26296">
        <w:rPr>
          <w:rStyle w:val="Marquedecommentaire"/>
        </w:rPr>
        <w:commentReference w:id="1016"/>
      </w:r>
      <w:r w:rsidRPr="00841A35">
        <w:rPr>
          <w:rFonts w:cs="Times New Roman"/>
          <w:lang w:val="en-GB"/>
        </w:rPr>
        <w:t>. Large-scale, longer-duration events tend to have notably larger attribut</w:t>
      </w:r>
      <w:r w:rsidRPr="00D424AA">
        <w:rPr>
          <w:rFonts w:cs="Times New Roman"/>
          <w:lang w:val="en-GB"/>
        </w:rPr>
        <w:t xml:space="preserve">able risk ratios </w:t>
      </w:r>
      <w:commentRangeStart w:id="1018"/>
      <w:commentRangeStart w:id="1019"/>
      <w:r w:rsidRPr="00D424AA">
        <w:rPr>
          <w:rFonts w:cs="Times New Roman"/>
          <w:lang w:val="en-GB"/>
        </w:rPr>
        <w:fldChar w:fldCharType="begin" w:fldLock="1"/>
      </w:r>
      <w:r w:rsidR="00417CA4">
        <w:rPr>
          <w:rFonts w:cs="Times New Roman"/>
          <w:lang w:val="en-GB"/>
        </w:rPr>
        <w:instrText>ADDIN CSL_CITATION { "citationItems" : [ { "id" : "ITEM-1", "itemData" : { "DOI" : "10.1002/2016GL069568", "ISSN" : "00948276", "abstract" : "Abstract The year 2014 broke the record for the warmest yearly average temperature in Europe. Attributing how much this was due to anthropogenic climate change and how much it was due to natural variability is a challenging question but one that is important to address. In this study, we compare four event attribution methods. We look at the risk ratio (RR) associated with anthropogenic climate change for this event, over the whole European region, as well as its spatial distribution. Each method shows a very strong anthropogenic influence on the event over Europe. However, the magnitude of the RR strongly depends on the definition of the event and the method used. Across Europe, attribution over larger regions tended to give greater RR values. This highlights a major source of sensitivity in attribution statements and the need to define the event to analyze on a case-by-case basis.", "author" : [ { "dropping-particle" : "", "family" : "Uhe", "given" : "Peter", "non-dropping-particle" : "", "parse-names" : false, "suffix" : "" }, { "dropping-particle" : "", "family" : "Otto", "given" : "F. E. L.", "non-dropping-particle" : "", "parse-names" : false, "suffix" : "" }, { "dropping-particle" : "", "family" : "Haustein", "given" : "K.", "non-dropping-particle" : "", "parse-names" : false, "suffix" : "" }, { "dropping-particle" : "", "family" : "Oldenborgh", "given" : "G. J.", "non-dropping-particle" : "van", "parse-names" : false, "suffix" : "" }, { "dropping-particle" : "", "family" : "King", "given" : "A. D.", "non-dropping-particle" : "", "parse-names" : false, "suffix" : "" }, { "dropping-particle" : "", "family" : "Wallom", "given" : "D. C. H.", "non-dropping-particle" : "", "parse-names" : false, "suffix" : "" }, { "dropping-particle" : "", "family" : "Allen", "given" : "M. R.", "non-dropping-particle" : "", "parse-names" : false, "suffix" : "" }, { "dropping-particle" : "", "family" : "Cullen", "given" : "H.", "non-dropping-particle" : "", "parse-names" : false, "suffix" : "" } ], "container-title" : "Geophysical Research Letters", "id" : "ITEM-1", "issue" : "16", "issued" : { "date-parts" : [ [ "2016", "8", "28" ] ] }, "note" : "doi: 10.1002/2016GL069568", "page" : "8685-8693", "publisher" : "Wiley-Blackwell", "title" : "Comparison of methods: Attributing the 2014 record European temperatures to human influences", "translator" : [ { "dropping-particle" : "", "family" : "S167", "given" : "", "non-dropping-particle" : "", "parse-names" : false, "suffix" : "" } ], "type" : "article-journal", "volume" : "43" }, "uris" : [ "http://www.mendeley.com/documents/?uuid=259292a4-8d3f-4772-8dfc-db2f7f18d073" ] }, { "id" : "ITEM-2", "itemData" : { "DOI" : "10.1007/s10584-017-1906-3", "ISSN" : "1573-1480", "abstract" : "There is significant public and scientific interest in understanding whether and to what extent the severity and frequency of extreme events have increased in response to human influences on the climate system. As the science underpinning the field of event attribution continues to rapidly develop, there are growing expectations of faster and more accurate attribution statements to be delivered, even in the days to weeks after an extreme event occurs. As the research community looks to respond, a variety of approaches have been suggested, each with varying levels of conditioning to the observed state of the climate when the event of interest has occurred. One such approach to utilise unconditioned multi-model ensembles requires pre-computing estimates of the change in probability of occurrence for a wide range of possible \u2018events\u2019. In this study, we consider differences between event-as-class attribution statements with changes in the probability density of the distribution at the event threshold of interest. For the majority of extreme event attribution studies, it is likely that the two metrics are comparable once uncertainty estimates are considered. However, results show these two metrics can produce divergent answers from each other for moderate climatological anomalies if the present-day climate distribution experiences a substantial change in the underlying signal-to-noise ratio. As the emergent signals of climate change becomes increasingly clear, this study highlights the need for clear and explicit framing in the context of applying pre-computed attribution statements, particularly if attribution perspectives are to be included within the framework of future climate services.", "author" : [ { "dropping-particle" : "", "family" : "Harrington", "given" : "Luke J", "non-dropping-particle" : "", "parse-names" : false, "suffix" : "" } ], "container-title" : "Climatic Change", "id" : "ITEM-2", "issue" : "4", "issued" : { "date-parts" : [ [ "2017" ] ] }, "page" : "641-654", "title" : "Investigating differences between event-as-class and probability density-based attribution statements with emerging climate change", "translator" : [ { "dropping-particle" : "", "family" : "S898", "given" : "", "non-dropping-particle" : "", "parse-names" : false, "suffix" : "" } ], "type" : "article-journal", "volume" : "141" }, "uris" : [ "http://www.mendeley.com/documents/?uuid=7ef835e2-776c-46bc-944c-e52ffe2f0308" ] }, { "id" : "ITEM-3", "itemData" : { "DOI" : "10.1002/2014GL059234", "ISBN" : "1944-8007", "ISSN" : "19448007", "PMID" : "2458136", "abstract" : "Recent studies have examined the anthropogenic contribution to specific extreme weather events, such as the European (2003) and Russian (2010) heat waves.While these targeted studies examine the attributable risk of an event occurring over a specified temporal and spatial domain, it is unclear how effectively their attribution statements can serve as a proxy for similar events occurring at different temporal and spatial scales. Here we test the sensitivity of attribution results to the temporal and spatial scales of extreme precipitation and temperature events by applying a probabilistic event attribution framework to the output of two global climate models, each run with and without anthropogenic greenhouse gas emissions. Attributable risk tends to be more sensitive to the temporal than spatial scale of the event, increasing as event duration increases. Globally, correlations between attribution statements at different spatial scales are very strong for temperature extremes and moderate for heavy precipitation extremes.", "author" : [ { "dropping-particle" : "", "family" : "Ang\u00e9lil", "given" : "Oliver", "non-dropping-particle" : "", "parse-names" : false, "suffix" : "" }, { "dropping-particle" : "", "family" : "Stone", "given" : "D\u00e1ith\u00ed A.", "non-dropping-particle" : "", "parse-names" : false, "suffix" : "" }, { "dropping-particle" : "", "family" : "Tadross", "given" : "Mark", "non-dropping-particle" : "", "parse-names" : false, "suffix" : "" }, { "dropping-particle" : "", "family" : "Tummon", "given" : "Fiona", "non-dropping-particle" : "", "parse-names" : false, "suffix" : "" }, { "dropping-particle" : "", "family" : "Wehner", "given" : "Michael", "non-dropping-particle" : "", "parse-names" : false, "suffix" : "" }, { "dropping-particle" : "", "family" : "Knutti", "given" : "Reto", "non-dropping-particle" : "", "parse-names" : false, "suffix" : "" } ], "container-title" : "Geophysical Research Letters", "id" : "ITEM-3", "issue" : "6", "issued" : { "date-parts" : [ [ "2014" ] ] }, "page" : "2150-2155", "title" : "Attribution of extreme weather to anthropogenic greenhouse gas emissions: Sensitivity to spatial and temporal scales", "translator" : [ { "dropping-particle" : "", "family" : "S1364", "given" : "", "non-dropping-particle" : "", "parse-names" : false, "suffix" : "" } ], "type" : "article-journal", "volume" : "41" }, "uris" : [ "http://www.mendeley.com/documents/?uuid=c567a6ac-97be-4b8d-902c-50aa90b53371", "http://www.mendeley.com/documents/?uuid=0940b1d7-621b-403e-a112-0e7f656810b9" ] }, { "id" : "ITEM-4", "itemData" : { "DOI" : "10.1007/s00382-017-3768-9", "ISBN" : "0123456789", "ISSN" : "14320894", "abstract" : "characteristics. This is a procedure simple enough to approximate timely estimates of the anthropogenic con-tribution to the event probability. Furthermore, since real extremes do not have well-defined physical borders, scaling can help quantify uncertainty around attribution results due to uncertainty around the event definition. Results suggest that the sensitivity of attribution statements to spatial scale is similar across models and that the sensitivity of attribu-tion statements to the model used is often greater than the sensitivity to a doubling or halving of the spatial scale of the event. The use of a range of spatial scales allows us to identify a nonlinear relationship between the spatial scale of the event studied and the attribution statement.", "author" : [ { "dropping-particle" : "", "family" : "Ang\u00e9lil", "given" : "Oliver", "non-dropping-particle" : "", "parse-names" : false, "suffix" : "" }, { "dropping-particle" : "", "family" : "Stone", "given" : "Da\u00edth\u00ed", "non-dropping-particle" : "", "parse-names" : false, "suffix" : "" }, { "dropping-particle" : "", "family" : "Perkins-Kirkpatrick", "given" : "Sarah", "non-dropping-particle" : "", "parse-names" : false, "suffix" : "" }, { "dropping-particle" : "V.", "family" : "Alexander", "given" : "Lisa", "non-dropping-particle" : "", "parse-names" : false, "suffix" : "" }, { "dropping-particle" : "", "family" : "Wehner", "given" : "Michael", "non-dropping-particle" : "", "parse-names" : false, "suffix" : "" }, { "dropping-particle" : "", "family" : "Shiogama", "given" : "Hideo", "non-dropping-particle" : "", "parse-names" : false, "suffix" : "" }, { "dropping-particle" : "", "family" : "Wolski", "given" : "Piotr", "non-dropping-particle" : "", "parse-names" : false, "suffix" : "" }, { "dropping-particle" : "", "family" : "Ciavarella", "given" : "Andrew", "non-dropping-particle" : "", "parse-names" : false, "suffix" : "" }, { "dropping-particle" : "", "family" : "Christidis", "given" : "Nikolaos", "non-dropping-particle" : "", "parse-names" : false, "suffix" : "" } ], "container-title" : "Climate Dynamics", "id" : "ITEM-4", "issue" : "7-8", "issued" : { "date-parts" : [ [ "2018" ] ] }, "page" : "2739-2752", "publisher" : "Springer Berlin Heidelberg", "title" : "On the nonlinearity of spatial scales in extreme weather attribution statements", "translator" : [ { "dropping-particle" : "", "family" : "S1363", "given" : "", "non-dropping-particle" : "", "parse-names" : false, "suffix" : "" } ], "type" : "article-journal", "volume" : "50" }, "uris" : [ "http://www.mendeley.com/documents/?uuid=3bd26820-17c5-497b-9a13-02810a386f49" ] } ], "mendeley" : { "formattedCitation" : "(Ang\u00e9lil et al., 2014, 2018; Uhe et al., 2016; Harrington, 2017)", "manualFormatting" : "(Ang\u00e9lil et al., 2014, 2018; Uhe et al., 2016; Harrington, 2017; Kirchmeier-Young et al., 2019)", "plainTextFormattedCitation" : "(Ang\u00e9lil et al., 2014, 2018; Uhe et al., 2016; Harrington, 2017)", "previouslyFormattedCitation" : "(Ang\u00e9lil et al., 2014, 2018; Uhe et al., 2016; Harrington,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ngélil et al., 2014, 2018; Uhe et al., 2016; Harrington, 2017; Kirchmeier-Young et al., 2019)</w:t>
      </w:r>
      <w:r w:rsidRPr="00D424AA">
        <w:rPr>
          <w:rFonts w:cs="Times New Roman"/>
          <w:lang w:val="en-GB"/>
        </w:rPr>
        <w:fldChar w:fldCharType="end"/>
      </w:r>
      <w:commentRangeEnd w:id="1018"/>
      <w:commentRangeEnd w:id="1019"/>
      <w:r w:rsidR="0036223A">
        <w:rPr>
          <w:rStyle w:val="Marquedecommentaire"/>
        </w:rPr>
        <w:commentReference w:id="1018"/>
      </w:r>
      <w:r w:rsidR="00A26296">
        <w:rPr>
          <w:rStyle w:val="Marquedecommentaire"/>
        </w:rPr>
        <w:commentReference w:id="1019"/>
      </w:r>
      <w:r w:rsidRPr="00841A35">
        <w:rPr>
          <w:rFonts w:cs="Times New Roman"/>
          <w:lang w:val="en-GB"/>
        </w:rPr>
        <w:t>, as natural variability is smaller. While uncertainty in the best estimates of the risk ratios may be large, their lower bounds can be quite insens</w:t>
      </w:r>
      <w:r w:rsidRPr="00D424AA">
        <w:rPr>
          <w:rFonts w:cs="Times New Roman"/>
          <w:lang w:val="en-GB"/>
        </w:rPr>
        <w:t xml:space="preserve">itive to uncertainties in observations or model descriptions, thus increasing confidence in conservative attribution statements </w:t>
      </w:r>
      <w:r w:rsidRPr="00D424AA">
        <w:rPr>
          <w:rFonts w:cs="Times New Roman"/>
          <w:lang w:val="en-GB"/>
        </w:rPr>
        <w:fldChar w:fldCharType="begin" w:fldLock="1"/>
      </w:r>
      <w:r w:rsidR="00FF6231">
        <w:rPr>
          <w:rFonts w:cs="Times New Roman"/>
          <w:lang w:val="en-GB"/>
        </w:rPr>
        <w:instrText>ADDIN CSL_CITATION { "citationItems" : [ { "id" : "ITEM-1", "itemData" : { "DOI" : "10.1016/j.wace.2016.02.001", "ISSN" : "2212-0947", "author" : [ { "dropping-particle" : "", "family" : "Jeon", "given" : "Soyoung", "non-dropping-particle" : "", "parse-names" : false, "suffix" : "" }, { "dropping-particle" : "", "family" : "Paciorek", "given" : "Christopher J", "non-dropping-particle" : "", "parse-names" : false, "suffix" : "" }, { "dropping-particle" : "", "family" : "Wehner", "given" : "Michael F", "non-dropping-particle" : "", "parse-names" : false, "suffix" : "" } ], "container-title" : "Weather and Climate Extremes", "id" : "ITEM-1", "issued" : { "date-parts" : [ [ "2016" ] ] }, "page" : "24-32", "title" : "Quantile-based bias correction and uncertainty quantification of extreme event attribution statements", "translator" : [ { "dropping-particle" : "", "family" : "S922", "given" : "", "non-dropping-particle" : "", "parse-names" : false, "suffix" : "" } ], "type" : "article-journal", "volume" : "12" }, "uris" : [ "http://www.mendeley.com/documents/?uuid=c40067c1-6787-44a3-abd7-49a0111639c8" ] } ], "mendeley" : { "formattedCitation" : "(Jeon et al., 2016)", "manualFormatting" : "(Jeon et al., 2016)", "plainTextFormattedCitation" : "(Jeon et al., 2016)", "previouslyFormattedCitation" : "(Jeon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Jeon et al., 2016)</w:t>
      </w:r>
      <w:r w:rsidRPr="00D424AA">
        <w:rPr>
          <w:rFonts w:cs="Times New Roman"/>
          <w:lang w:val="en-GB"/>
        </w:rPr>
        <w:fldChar w:fldCharType="end"/>
      </w:r>
      <w:r w:rsidRPr="00841A35">
        <w:rPr>
          <w:rFonts w:cs="Times New Roman"/>
          <w:lang w:val="en-GB"/>
        </w:rPr>
        <w:t>.</w:t>
      </w:r>
    </w:p>
    <w:p w14:paraId="1F2EE776" w14:textId="77777777" w:rsidR="0018745C" w:rsidRDefault="0018745C" w:rsidP="00D424AA">
      <w:pPr>
        <w:rPr>
          <w:rFonts w:cs="Times New Roman"/>
          <w:lang w:val="en-GB"/>
        </w:rPr>
      </w:pPr>
    </w:p>
    <w:p w14:paraId="0FCDBCEA" w14:textId="1AD6EA72" w:rsidR="00726A1C" w:rsidRPr="00D424AA" w:rsidRDefault="00726A1C" w:rsidP="00D424AA">
      <w:pPr>
        <w:rPr>
          <w:rFonts w:cs="Times New Roman"/>
          <w:lang w:val="en-GB"/>
        </w:rPr>
      </w:pPr>
      <w:r w:rsidRPr="00841A35">
        <w:rPr>
          <w:rFonts w:cs="Times New Roman"/>
          <w:lang w:val="en-GB"/>
        </w:rPr>
        <w:t>The relative strength of anthropogenic influences on temperature extremes is regionally variable, in part due to differences in changes in atmospheric circulation, land surface feedbacks, and other ex</w:t>
      </w:r>
      <w:r w:rsidRPr="00D424AA">
        <w:rPr>
          <w:rFonts w:cs="Times New Roman"/>
          <w:lang w:val="en-GB"/>
        </w:rPr>
        <w:t xml:space="preserve">ternal drivers like aerosols. For example, in the Mediterranean and over western Europe, risk ratios on the order of 100 have been found </w:t>
      </w:r>
      <w:r w:rsidRPr="00D424AA">
        <w:rPr>
          <w:rFonts w:cs="Times New Roman"/>
          <w:lang w:val="en-GB"/>
        </w:rPr>
        <w:fldChar w:fldCharType="begin" w:fldLock="1"/>
      </w:r>
      <w:r w:rsidR="00FF6231">
        <w:rPr>
          <w:rFonts w:cs="Times New Roman"/>
          <w:lang w:val="en-GB"/>
        </w:rPr>
        <w:instrText>ADDIN CSL_CITATION { "citationItems" : [ { "id" : "ITEM-1", "itemData" : { "DOI" : "10.1175/BAMS-D-18-0109.1", "ISSN" : "0003-0007", "author" : [ { "dropping-particle" : "", "family" : "Kew", "given" : "Sarah F.", "non-dropping-particle" : "", "parse-names" : false, "suffix" : "" }, { "dropping-particle" : "", "family" : "Philip", "given" : "Sjoukje Y.", "non-dropping-particle" : "", "parse-names" : false, "suffix" : "" }, { "dropping-particle" : "", "family" : "Jan van Oldenborgh", "given" : "Geert", "non-dropping-particle" : "", "parse-names" : false, "suffix" : "" }, { "dropping-particle" : "", "family" : "Schrier", "given" : "Gerard", "non-dropping-particle" : "van der", "parse-names" : false, "suffix" : "" }, { "dropping-particle" : "", "family" : "Otto", "given" : "Friederike E. L.", "non-dropping-particle" : "", "parse-names" : false, "suffix" : "" }, { "dropping-particle" : "", "family" : "Vautard", "given" : "Robert", "non-dropping-particle" : "", "parse-names" : false, "suffix" : "" } ], "container-title" : "Bulletin of the American Meteorological Society", "id" : "ITEM-1", "issue" : "1", "issued" : { "date-parts" : [ [ "2019", "1" ] ] }, "page" : "S49-S53", "title" : "The Exceptional Summer Heat Wave in Southern Europe 2017 [in \u201cExplaining Extreme Events of 2017 from a Climate Perspective\u201d]", "translator" : [ { "dropping-particle" : "", "family" : "S2753", "given" : "", "non-dropping-particle" : "", "parse-names" : false, "suffix" : "" } ], "type" : "article-journal", "volume" : "100" }, "uris" : [ "http://www.mendeley.com/documents/?uuid=fd4d6f6b-af10-490f-893c-8bfb5f98f2a5" ] }, { "id" : "ITEM-2", "itemData" : { "DOI" : "10.1088/1748-9326/aba3d4", "ISSN" : "1748-9326", "author" : [ { "dropping-particle" : "", "family" : "Vautard", "given" : "Robert", "non-dropping-particle" : "", "parse-names" : false, "suffix" : "" }, { "dropping-particle" : "", "family" : "Aalst", "given" : "Maarten", "non-dropping-particle" : "", "parse-names" : false, "suffix" : "" }, { "dropping-particle" : "", "family" : "Boucher", "given" : "Olivier", "non-dropping-particle" : "", "parse-names" : false, "suffix" : "" }, { "dropping-particle" : "", "family" : "Drouin", "given" : "Agathe", "non-dropping-particle" : "", "parse-names" : false, "suffix" : "" }, { "dropping-particle" : "", "family" : "Haustein", "given" : "Karsten", "non-dropping-particle" : "", "parse-names" : false, "suffix" : "" }, { "dropping-particle" : "", "family" : "Kreienkamp", "given" : "Frank",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Ribes", "given" : "Aurelien", "non-dropping-particle" : "", "parse-names" : false, "suffix" : "" }, { "dropping-particle" : "", "family" : "Robin", "given" : "Yoann", "non-dropping-particle" : "", "parse-names" : false, "suffix" : "" }, { "dropping-particle" : "", "family" : "Schneider", "given" : "Michel", "non-dropping-particle" : "", "parse-names" : false, "suffix" : "" }, { "dropping-particle" : "", "family" : "Soubeyroux", "given" : "Jean-Michel", "non-dropping-particle" : "", "parse-names" : false, "suffix" : "" }, { "dropping-particle" : "", "family" : "Stott", "given" : "Peter", "non-dropping-particle" : "", "parse-names" : false, "suffix" : "" }, { "dropping-particle" : "", "family" : "Seneviratne", "given" : "Sonia I", "non-dropping-particle" : "", "parse-names" : false, "suffix" : "" }, { "dropping-particle" : "", "family" : "Vogel", "given" : "Martha M", "non-dropping-particle" : "", "parse-names" : false, "suffix" : "" }, { "dropping-particle" : "", "family" : "Wehner", "given" : "Michael", "non-dropping-particle" : "", "parse-names" : false, "suffix" : "" }, { "dropping-particle" : "", "family" : "Aalst", "given" : "Maarten", "non-dropping-particle" : "van", "parse-names" : false, "suffix" : "" }, { "dropping-particle" : "", "family" : "Boucher", "given" : "Olivier", "non-dropping-particle" : "", "parse-names" : false, "suffix" : "" }, { "dropping-particle" : "", "family" : "Drouin", "given" : "Agathe", "non-dropping-particle" : "", "parse-names" : false, "suffix" : "" }, { "dropping-particle" : "", "family" : "Haustein", "given" : "Karsten", "non-dropping-particle" : "", "parse-names" : false, "suffix" : "" }, { "dropping-particle" : "", "family" : "Kreienkamp", "given" : "Frank",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Ribes", "given" : "Aurelien", "non-dropping-particle" : "", "parse-names" : false, "suffix" : "" }, { "dropping-particle" : "", "family" : "Robin", "given" : "Yoann", "non-dropping-particle" : "", "parse-names" : false, "suffix" : "" }, { "dropping-particle" : "", "family" : "Schneider", "given" : "Michel", "non-dropping-particle" : "", "parse-names" : false, "suffix" : "" }, { "dropping-particle" : "", "family" : "Soubeyroux", "given" : "Jean-Michel", "non-dropping-particle" : "", "parse-names" : false, "suffix" : "" }, { "dropping-particle" : "", "family" : "Stott", "given" : "Peter", "non-dropping-particle" : "", "parse-names" : false, "suffix" : "" }, { "dropping-particle" : "", "family" : "Seneviratne", "given" : "Sonia I", "non-dropping-particle" : "", "parse-names" : false, "suffix" : "" }, { "dropping-particle" : "", "family" : "Vogel", "given" : "Martha M", "non-dropping-particle" : "", "parse-names" : false, "suffix" : "" }, { "dropping-particle" : "", "family" : "Wehner", "given" : "Michael", "non-dropping-particle" : "", "parse-names" : false, "suffix" : "" } ], "container-title" : "Environmental Research Letters", "id" : "ITEM-2", "issued" : { "date-parts" : [ [ "2020", "7", "8" ] ] }, "title" : "Human contribution to the record-breaking June and July 2019 heat waves in Western Europe", "translator" : [ { "dropping-particle" : "", "family" : "S3317", "given" : "", "non-dropping-particle" : "", "parse-names" : false, "suffix" : "" } ], "type" : "article-journal" }, "uris" : [ "http://www.mendeley.com/documents/?uuid=02bb1ba2-f22e-4317-9d80-db445993ff62" ] } ], "mendeley" : { "formattedCitation" : "(Kew et al., 2019; Vautard et al., 2020a)", "plainTextFormattedCitation" : "(Kew et al., 2019; Vautard et al., 2020a)", "previouslyFormattedCitation" : "(Kew et al., 2019; Vautard et al., 2020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ew et al., 2019; Vautard et al., 2020a)</w:t>
      </w:r>
      <w:r w:rsidRPr="00D424AA">
        <w:rPr>
          <w:rFonts w:cs="Times New Roman"/>
          <w:lang w:val="en-GB"/>
        </w:rPr>
        <w:fldChar w:fldCharType="end"/>
      </w:r>
      <w:r w:rsidRPr="00841A35">
        <w:rPr>
          <w:rFonts w:cs="Times New Roman"/>
          <w:lang w:val="en-GB"/>
        </w:rPr>
        <w:t>, whereas in the US, changes are much less pronounced. This is probably a reflection of the land-surface feedback enhanced extreme 1930s temperatures that reduce the rarity of recent extremes, in addition to th</w:t>
      </w:r>
      <w:r w:rsidRPr="00D424AA">
        <w:rPr>
          <w:rFonts w:cs="Times New Roman"/>
          <w:lang w:val="en-GB"/>
        </w:rPr>
        <w:t xml:space="preserve">e definition of the events and framing of attribution analyses (e.g., spatial and temporal scales considered). Local forcing may mask or enhance the warming effect of greenhouse gases. In India, short-lived aerosols or an increase in irrigation may be masking the warming effect of greenhouse gases </w:t>
      </w:r>
      <w:r w:rsidRPr="00D424AA">
        <w:rPr>
          <w:rFonts w:cs="Times New Roman"/>
          <w:lang w:val="en-GB"/>
        </w:rPr>
        <w:fldChar w:fldCharType="begin" w:fldLock="1"/>
      </w:r>
      <w:r w:rsidR="00417CA4">
        <w:rPr>
          <w:rFonts w:cs="Times New Roman"/>
          <w:lang w:val="en-GB"/>
        </w:rPr>
        <w:instrText>ADDIN CSL_CITATION { "citationItems" : [ { "id" : "ITEM-1", "itemData" : { "DOI" : "10.1016/j.wace.2018.03.001", "ISSN" : "22120947", "abstract" : "We examine the effect of the 20th and recent 21st century anthropogenic climate change on high temperature extremes as simulated by four global atmospheric general circulation models submitted to the Climate of the 20th Century Plus Detection and Attribution project. This coordinated experiment is based upon two large ensembles simulations for each participating model. The \u201cworld that was\u201d simulations are externally forced as realistically as possible. The \u201cworld that might have been\u201d is identical except that the influence of human forcing is removed but natural forcing agents and variations in ocean and sea ice are retained. We apply a stationary generalized extreme value analysis to the annual maxima of the three day average of the daily maximum surface air temperature, finding that long period return values have been increased by human activities between 1 and 3 \u00b0C over most land areas. Corresponding changes in the probability of achieving long period non-industrial return values in the industrialized world are also presented. We find that most regions experience increases in the frequency and intensity of extremely hot three day periods, but anthropogenic sulfate aerosol forcing changes locally can decrease these measures of heat waves in some models.", "author" : [ { "dropping-particle" : "", "family" : "Wehner", "given" : "Michael F.", "non-dropping-particle" : "", "parse-names" : false, "suffix" : "" }, { "dropping-particle" : "", "family" : "Stone", "given" : "D\u00e1ith\u00ed", "non-dropping-particle" : "", "parse-names" : false, "suffix" : "" }, { "dropping-particle" : "", "family" : "Shiogama", "given" : "Hideo", "non-dropping-particle" : "", "parse-names" : false, "suffix" : "" }, { "dropping-particle" : "", "family" : "Wolski", "given" : "Piotr", "non-dropping-particle" : "", "parse-names" : false, "suffix" : "" }, { "dropping-particle" : "", "family" : "Ciavarella", "given" : "Andrew", "non-dropping-particle" : "", "parse-names" : false, "suffix" : "" }, { "dropping-particle" : "", "family" : "Christidis", "given" : "Nikolaos", "non-dropping-particle" : "", "parse-names" : false, "suffix" : "" }, { "dropping-particle" : "", "family" : "Krishnan", "given" : "Harinarayan", "non-dropping-particle" : "", "parse-names" : false, "suffix" : "" } ], "container-title" : "Weather and Climate Extremes", "id" : "ITEM-1", "issued" : { "date-parts" : [ [ "2018", "6" ] ] }, "page" : "1-8", "publisher" : "Elsevier", "title" : "Early 21st century anthropogenic changes in extremely hot days as simulated by the C20C+ detection and attribution multi-model ensemble", "translator" : [ { "dropping-particle" : "", "family" : "S987", "given" : "", "non-dropping-particle" : "", "parse-names" : false, "suffix" : "" } ], "type" : "article-journal", "volume" : "20" }, "uris" : [ "http://www.mendeley.com/documents/?uuid=acaa28b4-7b18-44cd-95d1-1a6f6c3deca3" ] } ], "mendeley" : { "formattedCitation" : "(Wehner et al., 2018c)", "plainTextFormattedCitation" : "(Wehner et al., 2018c)", "previouslyFormattedCitation" : "(Wehner et al., 2018c)"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hner et al., 2018c)</w:t>
      </w:r>
      <w:r w:rsidRPr="00D424AA">
        <w:rPr>
          <w:rFonts w:cs="Times New Roman"/>
          <w:lang w:val="en-GB"/>
        </w:rPr>
        <w:fldChar w:fldCharType="end"/>
      </w:r>
      <w:r w:rsidRPr="00841A35">
        <w:rPr>
          <w:rFonts w:cs="Times New Roman"/>
          <w:lang w:val="en-GB"/>
        </w:rPr>
        <w:t>. Irrigation and crop intensification</w:t>
      </w:r>
      <w:r w:rsidRPr="00D424AA">
        <w:rPr>
          <w:rFonts w:cs="Times New Roman"/>
          <w:lang w:val="en-GB"/>
        </w:rPr>
        <w:t xml:space="preserve"> have been shown to lead to a cooling in some regions, in particular in North America, Europe, and India </w:t>
      </w:r>
      <w:commentRangeStart w:id="1020"/>
      <w:r w:rsidRPr="00D424AA">
        <w:rPr>
          <w:rFonts w:cs="Times New Roman"/>
          <w:lang w:val="en-GB"/>
        </w:rPr>
        <w:fldChar w:fldCharType="begin" w:fldLock="1"/>
      </w:r>
      <w:r w:rsidR="0012753B">
        <w:rPr>
          <w:rFonts w:cs="Times New Roman"/>
          <w:lang w:val="en-GB"/>
        </w:rPr>
        <w:instrText>ADDIN CSL_CITATION { "citationItems" : [ { "id" : "ITEM-1", "itemData" : { "DOI" : "10.1038/nclimate2825", "ISSN" : "1758-678X", "author" : [ { "dropping-particle" : "", "family" : "Mueller", "given" : "Nathaniel D.", "non-dropping-particle" : "", "parse-names" : false, "suffix" : "" }, { "dropping-particle" : "", "family" : "Butler", "given" : "Ethan E.", "non-dropping-particle" : "", "parse-names" : false, "suffix" : "" }, { "dropping-particle" : "", "family" : "McKinnon", "given" : "Karen A.", "non-dropping-particle" : "", "parse-names" : false, "suffix" : "" }, { "dropping-particle" : "", "family" : "Rhines", "given" : "Andrew", "non-dropping-particle" : "", "parse-names" : false, "suffix" : "" }, { "dropping-particle" : "", "family" : "Tingley", "given" : "Martin", "non-dropping-particle" : "", "parse-names" : false, "suffix" : "" }, { "dropping-particle" : "", "family" : "Holbrook", "given" : "N. Michele", "non-dropping-particle" : "", "parse-names" : false, "suffix" : "" }, { "dropping-particle" : "", "family" : "Huybers", "given" : "Peter", "non-dropping-particle" : "", "parse-names" : false, "suffix" : "" } ], "container-title" : "Nature Climate Change", "id" : "ITEM-1", "issue" : "3", "issued" : { "date-parts" : [ [ "2016", "3", "12" ] ] }, "page" : "317-322", "title" : "Cooling of US Midwest summer temperature extremes from cropland intensification", "translator" : [ { "dropping-particle" : "", "family" : "S1603", "given" : "", "non-dropping-particle" : "", "parse-names" : false, "suffix" : "" } ], "type" : "article-journal", "volume" : "6" }, "uris" : [ "http://www.mendeley.com/documents/?uuid=35bc5d6b-2262-41be-84ed-48845582a888" ] }, { "id" : "ITEM-2", "itemData" : { "DOI" : "10.1002/2016JD025740", "ISSN" : "2169897X",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2", "issue" : "3", "issued" : { "date-parts" : [ [ "2017", "2", "16" ] ] }, "page" : "1403-1422", "title" : "Present-day irrigation mitigates heat extremes", "translator" : [ { "dropping-particle" : "", "family" : "S1482", "given" : "", "non-dropping-particle" : "", "parse-names" : false, "suffix" : "" } ], "type" : "article-journal", "volume" : "122" }, "uris" : [ "http://www.mendeley.com/documents/?uuid=f6cc8987-541d-49f9-9979-adc9181b44a2" ] }, { "id" : "ITEM-3", "itemData" : { "DOI" : "10.1038/s41467-019-14075-4", "ISSN" : "2041-1723", "author" : [ { "dropping-particle" : "", "family" : "Thiery", "given" : "Wim", "non-dropping-particle" : "", "parse-names" : false, "suffix" : "" }, { "dropping-particle" : "", "family" : "Visser", "given" : "Auke J.", "non-dropping-particle" : "", "parse-names" : false, "suffix" : "" }, { "dropping-particle" : "", "family" : "Fischer", "given" : "Erich M.", "non-dropping-particle" : "", "parse-names" : false, "suffix" : "" }, { "dropping-particle" : "", "family" : "Hauser", "given" : "Mathias", "non-dropping-particle" : "", "parse-names" : false, "suffix" : "" }, { "dropping-particle" : "", "family" : "Hirsch", "given" : "Annette L.", "non-dropping-particle" : "", "parse-names" : false, "suffix" : "" }, { "dropping-particle" : "", "family" : "Lawrence", "given" : "David M.", "non-dropping-particle" : "", "parse-names" : false, "suffix" : "" }, { "dropping-particle" : "", "family" : "Lejeune", "given" : "Quentin", "non-dropping-particle" : "", "parse-names" : false, "suffix" : "" }, { "dropping-particle" : "", "family" : "Davin", "given" : "Edouard L.", "non-dropping-particle" : "", "parse-names" : false, "suffix" : "" }, { "dropping-particle" : "", "family" : "Seneviratne", "given" : "Sonia I.", "non-dropping-particle" : "", "parse-names" : false, "suffix" : "" } ], "container-title" : "Nature Communications", "id" : "ITEM-3", "issue" : "1", "issued" : { "date-parts" : [ [ "2020", "12", "15" ] ] }, "page" : "290", "title" : "Warming of hot extremes alleviated by expanding irrigation", "translator" : [ { "dropping-particle" : "", "family" : "S3276", "given" : "", "non-dropping-particle" : "", "parse-names" : false, "suffix" : "" } ], "type" : "article-journal", "volume" : "11" }, "uris" : [ "http://www.mendeley.com/documents/?uuid=8671da97-d9a2-4eae-bc56-9831bc97254f" ] }, { "id" : "ITEM-4", "itemData" : { "DOI" : "10.1002/joc.5973", "ISSN" : "0899-8418", "author" : [ { "dropping-particle" : "", "family" : "Chen", "given" : "Liang", "non-dropping-particle" : "", "parse-names" : false, "suffix" : "" }, { "dropping-particle" : "", "family" : "Dirmeyer", "given" : "Paul A.", "non-dropping-particle" : "", "parse-names" : false, "suffix" : "" } ], "container-title" : "International Journal of Climatology", "id" : "ITEM-4", "issue" : "5", "issued" : { "date-parts" : [ [ "2019", "4", "25" ] ] }, "page" : "2587-2600", "title" : "Global observed and modelled impacts of irrigation on surface temperature", "translator" : [ { "dropping-particle" : "", "family" : "S3275", "given" : "", "non-dropping-particle" : "", "parse-names" : false, "suffix" : "" } ], "type" : "article-journal", "volume" : "39" }, "uris" : [ "http://www.mendeley.com/documents/?uuid=9ad70c8e-3f0a-45b2-98c8-c3aae0f41f0f" ] } ], "mendeley" : { "formattedCitation" : "(Mueller et al., 2016b; Thiery et al., 2017, 2020; Chen and Dirmeyer, 2019)", "manualFormatting" : "(N.D. Mueller et al., 2016; Thiery et al., 2017, 2020; Chen and Dirmeyer, 2019)", "plainTextFormattedCitation" : "(Mueller et al., 2016b; Thiery et al., 2017, 2020; Chen and Dirmeyer, 2019)", "previouslyFormattedCitation" : "(Mueller et al., 2016b; Thiery et al., 2017, 2020; Chen and Dirmeyer,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t>
      </w:r>
      <w:ins w:id="1021" w:author="Robin Matthews" w:date="2021-07-13T18:49:00Z">
        <w:r w:rsidR="0036223A">
          <w:rPr>
            <w:rFonts w:cs="Times New Roman"/>
            <w:noProof/>
            <w:lang w:val="en-GB"/>
          </w:rPr>
          <w:t xml:space="preserve">N.D. </w:t>
        </w:r>
      </w:ins>
      <w:r w:rsidR="00A26296">
        <w:rPr>
          <w:rFonts w:cs="Times New Roman"/>
          <w:noProof/>
          <w:lang w:val="en-GB"/>
        </w:rPr>
        <w:t>Mueller et al., 2016</w:t>
      </w:r>
      <w:del w:id="1022" w:author="Robin Matthews" w:date="2021-07-13T18:49:00Z">
        <w:r w:rsidR="00A26296" w:rsidDel="0036223A">
          <w:rPr>
            <w:rFonts w:cs="Times New Roman"/>
            <w:noProof/>
            <w:lang w:val="en-GB"/>
          </w:rPr>
          <w:delText>b</w:delText>
        </w:r>
      </w:del>
      <w:r w:rsidR="00A26296">
        <w:rPr>
          <w:rFonts w:cs="Times New Roman"/>
          <w:noProof/>
          <w:lang w:val="en-GB"/>
        </w:rPr>
        <w:t>; Thiery et al., 2017, 2020; Chen and Dirmeyer, 2019)</w:t>
      </w:r>
      <w:r w:rsidRPr="00D424AA">
        <w:rPr>
          <w:rFonts w:cs="Times New Roman"/>
          <w:lang w:val="en-GB"/>
        </w:rPr>
        <w:fldChar w:fldCharType="end"/>
      </w:r>
      <w:commentRangeEnd w:id="1020"/>
      <w:r w:rsidR="00A26296">
        <w:rPr>
          <w:rStyle w:val="Marquedecommentaire"/>
        </w:rPr>
        <w:commentReference w:id="1020"/>
      </w:r>
      <w:r w:rsidR="0018745C">
        <w:rPr>
          <w:rFonts w:cs="Times New Roman"/>
          <w:lang w:val="en-GB"/>
        </w:rPr>
        <w:t>,</w:t>
      </w:r>
      <w:r w:rsidRPr="00841A35">
        <w:rPr>
          <w:rFonts w:cs="Times New Roman"/>
          <w:lang w:val="en-GB"/>
        </w:rPr>
        <w:t>(</w:t>
      </w:r>
      <w:r w:rsidRPr="00D424AA">
        <w:rPr>
          <w:rFonts w:cs="Times New Roman"/>
          <w:i/>
          <w:iCs/>
          <w:lang w:val="en-GB"/>
        </w:rPr>
        <w:t>high confidence</w:t>
      </w:r>
      <w:r w:rsidRPr="00D424AA">
        <w:rPr>
          <w:rFonts w:cs="Times New Roman"/>
          <w:lang w:val="en-GB"/>
        </w:rPr>
        <w:t xml:space="preserve">). Deforestation has contributed about one third of the total warming of hot extremes in some mid-latitude regions since pre-industrial times </w:t>
      </w:r>
      <w:r w:rsidRPr="00D424AA">
        <w:rPr>
          <w:rFonts w:cs="Times New Roman"/>
          <w:lang w:val="en-GB"/>
        </w:rPr>
        <w:fldChar w:fldCharType="begin" w:fldLock="1"/>
      </w:r>
      <w:r w:rsidR="00FF6231">
        <w:rPr>
          <w:rFonts w:cs="Times New Roman"/>
          <w:lang w:val="en-GB"/>
        </w:rPr>
        <w:instrText>ADDIN CSL_CITATION { "citationItems" : [ { "id" : "ITEM-1", "itemData" : { "DOI" : "10.1038/s41558-018-0131-z", "ISSN" : "1758-678X", "author" : [ { "dropping-particle" : "", "family" : "Lejeune", "given" : "Quentin", "non-dropping-particle" : "", "parse-names" : false, "suffix" : "" }, { "dropping-particle" : "", "family" : "Davin", "given" : "Edouard L.", "non-dropping-particle" : "", "parse-names" : false, "suffix" : "" }, { "dropping-particle" : "", "family" : "Gudmundsson", "given" : "Lukas", "non-dropping-particle" : "", "parse-names" : false, "suffix" : "" }, { "dropping-particle" : "", "family" : "Winckler", "given" : "Johannes", "non-dropping-particle" : "", "parse-names" : false, "suffix" : "" }, { "dropping-particle" : "", "family" : "Seneviratne", "given" : "Sonia I.", "non-dropping-particle" : "", "parse-names" : false, "suffix" : "" } ], "container-title" : "Nature Climate Change", "id" : "ITEM-1", "issue" : "5", "issued" : { "date-parts" : [ [ "2018", "5", "23" ] ] }, "page" : "386-390", "title" : "Historical deforestation locally increased the intensity of hot days in northern mid-latitudes", "translator" : [ { "dropping-particle" : "", "family" : "S1601", "given" : "", "non-dropping-particle" : "", "parse-names" : false, "suffix" : "" } ], "type" : "article-journal", "volume" : "8" }, "uris" : [ "http://www.mendeley.com/documents/?uuid=4e693ec6-0966-479f-b1f5-bc87ca5af15e" ] } ], "mendeley" : { "formattedCitation" : "(Lejeune et al., 2018)", "plainTextFormattedCitation" : "(Lejeune et al., 2018)", "previouslyFormattedCitation" : "(Lejeune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ejeune et al., 2018)</w:t>
      </w:r>
      <w:r w:rsidRPr="00D424AA">
        <w:rPr>
          <w:rFonts w:cs="Times New Roman"/>
          <w:lang w:val="en-GB"/>
        </w:rPr>
        <w:fldChar w:fldCharType="end"/>
      </w:r>
      <w:r w:rsidRPr="00841A35">
        <w:rPr>
          <w:rFonts w:cs="Times New Roman"/>
          <w:lang w:val="en-GB"/>
        </w:rPr>
        <w:t>. Despite all of these differences, and larger uncertainties at the regional scale, nearly all studies demonstrated that human influence has contributed to an increase in the frequency or intensity of hot extremes and to a decrease i</w:t>
      </w:r>
      <w:r w:rsidRPr="00D424AA">
        <w:rPr>
          <w:rFonts w:cs="Times New Roman"/>
          <w:lang w:val="en-GB"/>
        </w:rPr>
        <w:t xml:space="preserve">n the frequency or intensity of cold extremes. </w:t>
      </w:r>
    </w:p>
    <w:p w14:paraId="62D51B1F" w14:textId="77777777" w:rsidR="00726A1C" w:rsidRPr="00D424AA" w:rsidRDefault="00726A1C" w:rsidP="00D424AA">
      <w:pPr>
        <w:rPr>
          <w:rFonts w:cs="Times New Roman"/>
          <w:lang w:val="en-GB"/>
        </w:rPr>
      </w:pPr>
    </w:p>
    <w:p w14:paraId="491BFD87" w14:textId="49F25C31" w:rsidR="00932B96" w:rsidRPr="00D506A9" w:rsidRDefault="0018745C" w:rsidP="00D424AA">
      <w:pPr>
        <w:rPr>
          <w:rFonts w:eastAsia="DengXian" w:cs="Times New Roman"/>
          <w:lang w:val="en-GB"/>
        </w:rPr>
      </w:pPr>
      <w:r w:rsidRPr="00D506A9">
        <w:rPr>
          <w:rFonts w:eastAsia="DengXian" w:cs="Times New Roman"/>
          <w:iCs/>
          <w:lang w:val="en-GB"/>
        </w:rPr>
        <w:t>In s</w:t>
      </w:r>
      <w:r w:rsidR="00726A1C" w:rsidRPr="00D506A9">
        <w:rPr>
          <w:rFonts w:eastAsia="DengXian" w:cs="Times New Roman"/>
          <w:iCs/>
          <w:lang w:val="en-GB"/>
        </w:rPr>
        <w:t>ummary</w:t>
      </w:r>
      <w:r w:rsidRPr="00D506A9">
        <w:rPr>
          <w:rFonts w:eastAsia="DengXian" w:cs="Times New Roman"/>
          <w:lang w:val="en-GB"/>
        </w:rPr>
        <w:t>,</w:t>
      </w:r>
      <w:r w:rsidR="00726A1C" w:rsidRPr="00D506A9">
        <w:rPr>
          <w:rFonts w:eastAsia="DengXian" w:cs="Times New Roman"/>
          <w:lang w:val="en-GB"/>
        </w:rPr>
        <w:t xml:space="preserve"> </w:t>
      </w:r>
      <w:r w:rsidRPr="00D506A9">
        <w:rPr>
          <w:rFonts w:eastAsia="DengXian" w:cs="Times New Roman"/>
          <w:lang w:val="en-GB"/>
        </w:rPr>
        <w:t>l</w:t>
      </w:r>
      <w:r w:rsidR="00726A1C" w:rsidRPr="00D506A9">
        <w:rPr>
          <w:rFonts w:eastAsia="DengXian" w:cs="Times New Roman"/>
          <w:lang w:val="en-GB"/>
        </w:rPr>
        <w:t xml:space="preserve">ong-term changes in various aspects of long- and short-duration extreme temperatures, including intensity, frequency, and duration have been detected in observations and attributed to human </w:t>
      </w:r>
      <w:r w:rsidR="00726A1C" w:rsidRPr="00D506A9">
        <w:rPr>
          <w:rFonts w:eastAsia="DengXian" w:cs="Times New Roman"/>
          <w:lang w:val="en-GB"/>
        </w:rPr>
        <w:lastRenderedPageBreak/>
        <w:t xml:space="preserve">influence at global and continental scales. It is </w:t>
      </w:r>
      <w:r w:rsidR="00726A1C" w:rsidRPr="00D506A9">
        <w:rPr>
          <w:rFonts w:eastAsia="DengXian" w:cs="Times New Roman"/>
          <w:i/>
          <w:lang w:val="en-GB"/>
        </w:rPr>
        <w:t xml:space="preserve">extremely likely </w:t>
      </w:r>
      <w:r w:rsidR="00726A1C" w:rsidRPr="00D506A9">
        <w:rPr>
          <w:rFonts w:eastAsia="DengXian" w:cs="Times New Roman"/>
          <w:lang w:val="en-GB"/>
        </w:rPr>
        <w:t xml:space="preserve">that human influence is the main contributor to the observed increase in the intensity and frequency of hot extremes and the observed decrease in the intensity and frequency of cold extremes on the global scale. It is </w:t>
      </w:r>
      <w:r w:rsidR="00726A1C" w:rsidRPr="00D506A9">
        <w:rPr>
          <w:rFonts w:eastAsia="DengXian" w:cs="Times New Roman"/>
          <w:i/>
          <w:iCs/>
          <w:lang w:val="en-GB"/>
        </w:rPr>
        <w:t>very likely</w:t>
      </w:r>
      <w:r w:rsidR="00726A1C" w:rsidRPr="00D506A9">
        <w:rPr>
          <w:rFonts w:eastAsia="DengXian" w:cs="Times New Roman"/>
          <w:lang w:val="en-GB"/>
        </w:rPr>
        <w:t xml:space="preserve"> that this applies on continental scales as well. Some specific recent hot extreme events would have been </w:t>
      </w:r>
      <w:r w:rsidR="00726A1C" w:rsidRPr="00D506A9">
        <w:rPr>
          <w:rFonts w:eastAsia="DengXian" w:cs="Times New Roman"/>
          <w:i/>
          <w:lang w:val="en-GB"/>
        </w:rPr>
        <w:t>extremely unlikely</w:t>
      </w:r>
      <w:r w:rsidR="00726A1C" w:rsidRPr="00D506A9">
        <w:rPr>
          <w:rFonts w:eastAsia="DengXian" w:cs="Times New Roman"/>
          <w:lang w:val="en-GB"/>
        </w:rPr>
        <w:t xml:space="preserve"> to occur without human influence on the climate system. Changes in aerosol concentrations have affected trends in hot extremes in some regions, with the presence of aerosols leading to attenuated warming, in particular from 1950-1980. </w:t>
      </w:r>
      <w:r w:rsidR="00631397" w:rsidRPr="00D506A9">
        <w:rPr>
          <w:rFonts w:eastAsia="DengXian" w:cs="Times New Roman"/>
          <w:lang w:val="en-GB"/>
        </w:rPr>
        <w:t xml:space="preserve">Crop intensification, irrigation and </w:t>
      </w:r>
      <w:r w:rsidR="00631397" w:rsidRPr="00D506A9">
        <w:rPr>
          <w:rFonts w:eastAsia="DengXian" w:cs="Times New Roman"/>
          <w:lang w:val="en-GB" w:eastAsia="zh-CN"/>
        </w:rPr>
        <w:t>n</w:t>
      </w:r>
      <w:r w:rsidR="00726A1C" w:rsidRPr="00D506A9">
        <w:rPr>
          <w:rFonts w:eastAsia="DengXian" w:cs="Times New Roman"/>
          <w:lang w:val="en-GB"/>
        </w:rPr>
        <w:t>o-till farming have attenuated increases in summer hot extremes in some regions, such as central North America (</w:t>
      </w:r>
      <w:r w:rsidR="00726A1C" w:rsidRPr="00D506A9">
        <w:rPr>
          <w:rFonts w:eastAsia="DengXian" w:cs="Times New Roman"/>
          <w:i/>
          <w:lang w:val="en-GB"/>
        </w:rPr>
        <w:t>medium confidence</w:t>
      </w:r>
      <w:r w:rsidR="00726A1C" w:rsidRPr="00D506A9">
        <w:rPr>
          <w:rFonts w:eastAsia="DengXian" w:cs="Times New Roman"/>
          <w:lang w:val="en-GB"/>
        </w:rPr>
        <w:t>).</w:t>
      </w:r>
    </w:p>
    <w:p w14:paraId="1FDCC6B6" w14:textId="1B65E206" w:rsidR="00726A1C" w:rsidRDefault="00726A1C" w:rsidP="00D424AA">
      <w:pPr>
        <w:rPr>
          <w:rFonts w:cs="Times New Roman"/>
          <w:lang w:val="en-GB"/>
        </w:rPr>
      </w:pPr>
    </w:p>
    <w:p w14:paraId="2E9CBB39" w14:textId="77777777" w:rsidR="00703712" w:rsidRPr="00D424AA" w:rsidRDefault="00703712" w:rsidP="00D424AA">
      <w:pPr>
        <w:rPr>
          <w:rFonts w:cs="Times New Roman"/>
          <w:lang w:val="en-GB"/>
        </w:rPr>
      </w:pPr>
    </w:p>
    <w:p w14:paraId="73BFEAD0" w14:textId="77777777" w:rsidR="00726A1C" w:rsidRPr="00D424AA" w:rsidRDefault="00726A1C" w:rsidP="00D424AA">
      <w:pPr>
        <w:pStyle w:val="AR6Chap11Level21111"/>
        <w:rPr>
          <w:rFonts w:cs="Times New Roman"/>
          <w:lang w:val="en-GB"/>
        </w:rPr>
      </w:pPr>
      <w:bookmarkStart w:id="1023" w:name="_Toc6904535"/>
      <w:bookmarkStart w:id="1024" w:name="_Toc25583648"/>
      <w:bookmarkStart w:id="1025" w:name="_Toc29672877"/>
      <w:bookmarkStart w:id="1026" w:name="_Toc56915235"/>
      <w:bookmarkStart w:id="1027" w:name="_Toc70702991"/>
      <w:r w:rsidRPr="00D424AA">
        <w:rPr>
          <w:rFonts w:cs="Times New Roman"/>
          <w:lang w:val="en-GB"/>
        </w:rPr>
        <w:t>Projections</w:t>
      </w:r>
      <w:bookmarkEnd w:id="1023"/>
      <w:bookmarkEnd w:id="1024"/>
      <w:bookmarkEnd w:id="1025"/>
      <w:bookmarkEnd w:id="1026"/>
      <w:bookmarkEnd w:id="1027"/>
    </w:p>
    <w:p w14:paraId="24A01E55" w14:textId="77777777" w:rsidR="00726A1C" w:rsidRPr="00D424AA" w:rsidRDefault="00726A1C" w:rsidP="00D424AA">
      <w:pPr>
        <w:rPr>
          <w:rFonts w:cs="Times New Roman"/>
          <w:lang w:val="en-GB"/>
        </w:rPr>
      </w:pPr>
    </w:p>
    <w:p w14:paraId="2DB86498" w14:textId="3DDAE38A" w:rsidR="00726A1C" w:rsidRPr="00D424AA" w:rsidRDefault="00726A1C" w:rsidP="00D424AA">
      <w:pPr>
        <w:rPr>
          <w:rFonts w:cs="Times New Roman"/>
          <w:lang w:val="en-GB"/>
        </w:rPr>
      </w:pPr>
      <w:r w:rsidRPr="00D506A9">
        <w:rPr>
          <w:rFonts w:cs="Times New Roman"/>
          <w:lang w:val="pt-BR"/>
        </w:rPr>
        <w:t xml:space="preserve">AR5 </w:t>
      </w:r>
      <w:r w:rsidR="0018745C" w:rsidRPr="00D506A9">
        <w:rPr>
          <w:rFonts w:cs="Times New Roman"/>
          <w:lang w:val="pt-BR"/>
        </w:rPr>
        <w:t xml:space="preserve">(Chapter12, </w:t>
      </w:r>
      <w:commentRangeStart w:id="1028"/>
      <w:r w:rsidR="0018745C" w:rsidRPr="00D424AA">
        <w:rPr>
          <w:rFonts w:cs="Times New Roman"/>
          <w:lang w:val="en-GB"/>
        </w:rPr>
        <w:fldChar w:fldCharType="begin" w:fldLock="1"/>
      </w:r>
      <w:ins w:id="1029" w:author="Robin Matthews" w:date="2021-07-13T18:49:00Z">
        <w:r w:rsidR="0036223A">
          <w:rPr>
            <w:rFonts w:cs="Times New Roman"/>
            <w:lang w:val="pt-B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S3516", "given" : "Rt13", "non-dropping-particle" : "", "parse-names" : false, "suffix" : "" } ], "type" : "chapter" }, "uris" : [ "http://www.mendeley.com/documents/?uuid=623078c0-d1d2-43b3-aced-dccf68930033" ] } ], "mendeley" : { "formattedCitation" : "(Collins et al., 2013)", "manualFormatting" : "Collins et al., 2013)", "plainTextFormattedCitation" : "(Collins et al., 2013)", "previouslyFormattedCitation" : "(Collins et al., 2013)" }, "properties" : { "noteIndex" : 0 }, "schema" : "https://github.com/citation-style-language/schema/raw/master/csl-citation.json" }</w:instrText>
        </w:r>
      </w:ins>
      <w:del w:id="1030" w:author="Robin Matthews" w:date="2021-07-13T18:49:00Z">
        <w:r w:rsidR="00FF6231" w:rsidDel="0036223A">
          <w:rPr>
            <w:rFonts w:cs="Times New Roman"/>
            <w:lang w:val="pt-BR"/>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S3516", "given" : "Rt13", "non-dropping-particle" : "", "parse-names" : false, "suffix" : "" } ], "type" : "chapter" }, "uris" : [ "http://www.mendeley.com/documents/?uuid=623078c0-d1d2-43b3-aced-dccf68930033" ] } ], "mendeley" : { "formattedCitation" : "(Collins et al., 2013)", "manualFormatting" : "Collins et al., 2013a)", "plainTextFormattedCitation" : "(Collins et al., 2013)", "previouslyFormattedCitation" : "(Collins et al., 2013)" }, "properties" : { "noteIndex" : 0 }, "schema" : "https://github.com/citation-style-language/schema/raw/master/csl-citation.json" }</w:delInstrText>
        </w:r>
      </w:del>
      <w:r w:rsidR="0018745C" w:rsidRPr="00D424AA">
        <w:rPr>
          <w:rFonts w:cs="Times New Roman"/>
          <w:lang w:val="en-GB"/>
        </w:rPr>
        <w:fldChar w:fldCharType="separate"/>
      </w:r>
      <w:r w:rsidR="00A26296">
        <w:rPr>
          <w:rFonts w:cs="Times New Roman"/>
          <w:noProof/>
          <w:lang w:val="pt-BR"/>
        </w:rPr>
        <w:t>Collins et al., 2013</w:t>
      </w:r>
      <w:del w:id="1031" w:author="Robin Matthews" w:date="2021-07-13T18:49:00Z">
        <w:r w:rsidR="00A26296" w:rsidDel="0036223A">
          <w:rPr>
            <w:rFonts w:cs="Times New Roman"/>
            <w:noProof/>
            <w:lang w:val="pt-BR"/>
          </w:rPr>
          <w:delText>a</w:delText>
        </w:r>
      </w:del>
      <w:r w:rsidR="00A26296">
        <w:rPr>
          <w:rFonts w:cs="Times New Roman"/>
          <w:noProof/>
          <w:lang w:val="pt-BR"/>
        </w:rPr>
        <w:t>)</w:t>
      </w:r>
      <w:r w:rsidR="0018745C" w:rsidRPr="00D424AA">
        <w:rPr>
          <w:rFonts w:cs="Times New Roman"/>
          <w:lang w:val="en-GB"/>
        </w:rPr>
        <w:fldChar w:fldCharType="end"/>
      </w:r>
      <w:commentRangeEnd w:id="1028"/>
      <w:r w:rsidR="00A26296">
        <w:rPr>
          <w:rStyle w:val="Marquedecommentaire"/>
        </w:rPr>
        <w:commentReference w:id="1028"/>
      </w:r>
      <w:r w:rsidR="0018745C" w:rsidRPr="00D506A9">
        <w:rPr>
          <w:rFonts w:cs="Times New Roman"/>
          <w:lang w:val="pt-BR"/>
        </w:rPr>
        <w:t xml:space="preserve"> </w:t>
      </w:r>
      <w:r w:rsidRPr="00D506A9">
        <w:rPr>
          <w:rFonts w:cs="Times New Roman"/>
          <w:lang w:val="pt-BR"/>
        </w:rPr>
        <w:t xml:space="preserve">concluded it is </w:t>
      </w:r>
      <w:r w:rsidRPr="00D506A9">
        <w:rPr>
          <w:rFonts w:cs="Times New Roman"/>
          <w:i/>
          <w:lang w:val="pt-BR"/>
        </w:rPr>
        <w:t>virtually certain</w:t>
      </w:r>
      <w:r w:rsidRPr="00D506A9">
        <w:rPr>
          <w:rFonts w:cs="Times New Roman"/>
          <w:lang w:val="pt-BR"/>
        </w:rPr>
        <w:t xml:space="preserve"> there will be more frequent hot extremes and fewer cold extremes at the global scale and over most land areas in a future warmer climate and it is </w:t>
      </w:r>
      <w:r w:rsidRPr="00D506A9">
        <w:rPr>
          <w:rFonts w:cs="Times New Roman"/>
          <w:i/>
          <w:lang w:val="pt-BR"/>
        </w:rPr>
        <w:t>very likely</w:t>
      </w:r>
      <w:r w:rsidRPr="00D506A9">
        <w:rPr>
          <w:rFonts w:cs="Times New Roman"/>
          <w:lang w:val="pt-BR"/>
        </w:rPr>
        <w:t xml:space="preserve"> heat waves will occur with a higher frequency and longer duration</w:t>
      </w:r>
      <w:commentRangeStart w:id="1032"/>
      <w:r w:rsidRPr="00D506A9">
        <w:rPr>
          <w:rFonts w:cs="Times New Roman"/>
          <w:lang w:val="pt-BR"/>
        </w:rPr>
        <w:t xml:space="preserve">  </w:t>
      </w:r>
      <w:commentRangeEnd w:id="1032"/>
      <w:r w:rsidR="0036223A">
        <w:rPr>
          <w:rStyle w:val="Marquedecommentaire"/>
        </w:rPr>
        <w:commentReference w:id="1032"/>
      </w:r>
      <w:r w:rsidRPr="00841A35">
        <w:rPr>
          <w:rFonts w:cs="Times New Roman"/>
          <w:lang w:val="en-GB"/>
        </w:rPr>
        <w:t xml:space="preserve">. SR15 </w:t>
      </w:r>
      <w:commentRangeStart w:id="1033"/>
      <w:r w:rsidRPr="00D424AA">
        <w:rPr>
          <w:rFonts w:cs="Times New Roman"/>
          <w:lang w:val="en-GB" w:eastAsia="zh-CN"/>
        </w:rPr>
        <w:fldChar w:fldCharType="begin" w:fldLock="1"/>
      </w:r>
      <w:r w:rsidR="00FF6231">
        <w:rPr>
          <w:rFonts w:cs="Times New Roman"/>
          <w:lang w:val="en-GB" w:eastAsia="zh-CN"/>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mendeley" : { "formattedCitation" : "(Hoegh-Guldberg et al., 2018)", "manualFormatting" : "(Chapter 3, Hoegh-Guldberg et al., 2018)", "plainTextFormattedCitation" : "(Hoegh-Guldberg et al., 2018)", "previouslyFormattedCitation" : "(Hoegh-Guldberg et al.,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Chapter 3, Hoegh-Guldberg et al., 2018)</w:t>
      </w:r>
      <w:r w:rsidRPr="00D424AA">
        <w:rPr>
          <w:rFonts w:cs="Times New Roman"/>
          <w:lang w:val="en-GB" w:eastAsia="zh-CN"/>
        </w:rPr>
        <w:fldChar w:fldCharType="end"/>
      </w:r>
      <w:commentRangeEnd w:id="1033"/>
      <w:r w:rsidR="00A26296">
        <w:rPr>
          <w:rStyle w:val="Marquedecommentaire"/>
        </w:rPr>
        <w:commentReference w:id="1033"/>
      </w:r>
      <w:r w:rsidRPr="00841A35">
        <w:rPr>
          <w:rFonts w:cs="Times New Roman"/>
          <w:lang w:val="en-GB"/>
        </w:rPr>
        <w:t xml:space="preserve"> assessment on projected changes in hot extremes at 1.5°C and 2°C global warming is consistent with the AR5 assessment, concluding it is </w:t>
      </w:r>
      <w:r w:rsidRPr="00D424AA">
        <w:rPr>
          <w:rFonts w:cs="Times New Roman"/>
          <w:i/>
          <w:iCs/>
          <w:lang w:val="en-GB"/>
        </w:rPr>
        <w:t>very likely</w:t>
      </w:r>
      <w:r w:rsidRPr="00D424AA">
        <w:rPr>
          <w:rFonts w:cs="Times New Roman"/>
          <w:lang w:val="en-GB"/>
        </w:rPr>
        <w:t xml:space="preserve"> a global warming of 2°C, when compared with a 1.5°C warming, would lead to more frequent and more intense hot extremes on land, as well as to longer warm spells, affecting many densely-inhabited regions. SR15 also assessed it is </w:t>
      </w:r>
      <w:r w:rsidRPr="00D424AA">
        <w:rPr>
          <w:rFonts w:cs="Times New Roman"/>
          <w:i/>
          <w:iCs/>
          <w:lang w:val="en-GB"/>
        </w:rPr>
        <w:t>very likely</w:t>
      </w:r>
      <w:r w:rsidRPr="00D424AA">
        <w:rPr>
          <w:rFonts w:cs="Times New Roman"/>
          <w:lang w:val="en-GB"/>
        </w:rPr>
        <w:t xml:space="preserve"> the strongest increases in the frequency of hot extremes are projected for the rarest events, while cold extremes will become less intense and less frequent and cold spells will be shorter. </w:t>
      </w:r>
    </w:p>
    <w:p w14:paraId="15F7DA29" w14:textId="77777777" w:rsidR="00726A1C" w:rsidRPr="00D424AA" w:rsidRDefault="00726A1C" w:rsidP="00D424AA">
      <w:pPr>
        <w:rPr>
          <w:rFonts w:cs="Times New Roman"/>
          <w:lang w:val="en-GB"/>
        </w:rPr>
      </w:pPr>
    </w:p>
    <w:p w14:paraId="6079208C" w14:textId="2FD0A04E" w:rsidR="00726A1C" w:rsidRPr="00D424AA" w:rsidRDefault="00726A1C" w:rsidP="00D424AA">
      <w:pPr>
        <w:rPr>
          <w:rFonts w:cs="Times New Roman"/>
          <w:lang w:val="en-GB"/>
        </w:rPr>
      </w:pPr>
      <w:r w:rsidRPr="00D424AA">
        <w:rPr>
          <w:rFonts w:cs="Times New Roman"/>
          <w:lang w:val="en-GB"/>
        </w:rPr>
        <w:t xml:space="preserve">New studies since AR5 and SR15 confirm </w:t>
      </w:r>
      <w:r w:rsidR="0018745C">
        <w:rPr>
          <w:rFonts w:cs="Times New Roman"/>
          <w:lang w:val="en-GB"/>
        </w:rPr>
        <w:t>these</w:t>
      </w:r>
      <w:r w:rsidR="0018745C" w:rsidRPr="00D424AA">
        <w:rPr>
          <w:rFonts w:cs="Times New Roman"/>
          <w:lang w:val="en-GB"/>
        </w:rPr>
        <w:t xml:space="preserve"> </w:t>
      </w:r>
      <w:r w:rsidRPr="00D424AA">
        <w:rPr>
          <w:rFonts w:cs="Times New Roman"/>
          <w:lang w:val="en-GB"/>
        </w:rPr>
        <w:t xml:space="preserve">assessments. </w:t>
      </w:r>
      <w:r w:rsidR="0018745C">
        <w:rPr>
          <w:rFonts w:cs="Times New Roman"/>
          <w:lang w:val="en-GB"/>
        </w:rPr>
        <w:t>N</w:t>
      </w:r>
      <w:r w:rsidRPr="00D424AA">
        <w:rPr>
          <w:rFonts w:cs="Times New Roman"/>
          <w:lang w:val="en-GB"/>
        </w:rPr>
        <w:t xml:space="preserve">ew literature since AR5 includes projections of temperature-related extremes in relation to changes in mean temperatures, projections based on CMIP6 simulations, projections based on stabilized global warming levels, and the use of new metrics. </w:t>
      </w:r>
      <w:r w:rsidRPr="00D424AA">
        <w:rPr>
          <w:rFonts w:cs="Times New Roman"/>
          <w:lang w:val="en-GB" w:eastAsia="zh-CN"/>
        </w:rPr>
        <w:t xml:space="preserve">Constraints for the </w:t>
      </w:r>
      <w:r w:rsidRPr="00D424AA">
        <w:rPr>
          <w:rFonts w:cs="Times New Roman"/>
          <w:lang w:val="en-GB"/>
        </w:rPr>
        <w:t xml:space="preserve">projected changes in hot extremes </w:t>
      </w:r>
      <w:r w:rsidRPr="00D424AA">
        <w:rPr>
          <w:rFonts w:cs="Times New Roman"/>
          <w:lang w:val="en-GB" w:eastAsia="zh-CN"/>
        </w:rPr>
        <w:t xml:space="preserve">were also provided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5194/esd-8-387-2017", "ISSN" : "2190-4987", "abstract" : "Abstract. The Earth's land surface and the atmosphere are strongly interlinked through the exchange of energy and matter. This coupled behaviour causes various land\u2013atmosphere feedbacks, and an insufficient understanding of these feedbacks contributes to uncertain global climate model projections. For example, a crucial role of the land surface in exacerbating summer heat waves in midlatitude regions has been identified empirically for high-impact heat waves, but individual climate models differ widely in their respective representation of land\u2013atmosphere coupling. Here, we compile an ensemble of 54 combinations of observations-based temperature (T) and evapotranspiration (ET) benchmarking datasets and investigate coincidences of T anomalies with ET anomalies as a proxy for land\u2013atmosphere interactions during periods of anomalously warm temperatures. First, we demonstrate that a large fraction of state-of-the-art climate models from the Coupled Model Intercomparison Project (CMIP5) archive produces systematically too frequent coincidences of high T anomalies with negative ET anomalies in midlatitude regions during the warm season and in several tropical regions year-round. These coincidences (high T, low ET) are closely related to the representation of temperature variability and extremes across the multi-model ensemble. Second, we derive a land-coupling constraint based on the spread of the T\u2013ET datasets and consequently retain only a subset of CMIP5 models that produce a land-coupling behaviour that is compatible with these benchmark estimates. The constrained multi-model simulations exhibit more realistic temperature extremes of reduced magnitude in present climate in regions where models show substantial spread in T\u2013ET coupling, i.e. biases in the model ensemble are consistently reduced. Also the multi-model simulations for the coming decades display decreased absolute temperature extremes in the constrained ensemble. On the other hand, the differences between projected and present-day climate extremes are affected to a lesser extent by the applied constraint, i.e. projected changes are reduced locally by around 0.5 to 1 \u00b0C \u2013 but this remains a local effect in regions that are highly sensitive to land\u2013atmosphere coupling. In summary, our approach offers a physically consistent, diagnostic-based avenue to evaluate multi-model ensembles and subsequently reduce model biases in simulated and projected extreme temperatures.", "author" : [ { "dropping-particle" : "", "family" : "Sippel", "given" : "Sebastian", "non-dropping-particle" : "", "parse-names" : false, "suffix" : "" }, { "dropping-particle" : "", "family" : "Zscheischler", "given" : "Jakob", "non-dropping-particle" : "", "parse-names" : false, "suffix" : "" }, { "dropping-particle" : "", "family" : "Mahecha", "given" : "Miguel D.", "non-dropping-particle" : "", "parse-names" : false, "suffix" : "" }, { "dropping-particle" : "", "family" : "Orth", "given" : "Rene", "non-dropping-particle" : "", "parse-names" : false, "suffix" : "" }, { "dropping-particle" : "", "family" : "Reichstein", "given" : "Markus", "non-dropping-particle" : "", "parse-names" : false, "suffix" : "" }, { "dropping-particle" : "", "family" : "Vogel", "given" : "Martha", "non-dropping-particle" : "", "parse-names" : false, "suffix" : "" }, { "dropping-particle" : "", "family" : "Seneviratne", "given" : "Sonia I.", "non-dropping-particle" : "", "parse-names" : false, "suffix" : "" } ], "container-title" : "Earth System Dynamics", "id" : "ITEM-1", "issue" : "2", "issued" : { "date-parts" : [ [ "2017", "5", "31" ] ] }, "page" : "387-403", "title" : "Refining multi-model projections of temperature extremes by evaluation against land\u2013atmosphere coupling diagnostics", "translator" : [ { "dropping-particle" : "", "family" : "S3244", "given" : "", "non-dropping-particle" : "", "parse-names" : false, "suffix" : "" } ], "type" : "article-journal", "volume" : "8" }, "uris" : [ "http://www.mendeley.com/documents/?uuid=21ecf9e2-6d70-4cac-95f5-0f1938a7b0a4" ] }, { "id" : "ITEM-2", "itemData" : { "DOI" : "10.1175/JCLI-D-16-0848.1", "ISSN" : "0894-8755", "abstract" : "Projected changes in temperature extremes, such as regional changes in the intensity and frequency of hot extremes, differ strongly across climate models. This study shows that this disagreement can be partly explained by discrepancies in the representation of the present-day temperature distribution, motivating the evaluation of models with observations. By evaluating climate models on carefully selected metrics, the models that are more likely to be reliable for long-term projections of temperature extremes are identified. The study found that frequencies of hot extremes are likely to increase at a higher rate than the multimodel mean estimate over large parts of the Northern Hemisphere and Australia. This implies that a higher degree of adaptation is required for a given global temperature target. It also found that projected changes in the intensity of hot extremes can be constrained in several regions, including Australia, central North America, and north Asia. In many other regions, large internal variability can often hamper model evaluation. For both aspects\u2014the intensity and the frequency of hot extremes\u2014the total area over which the constraints can be implemented is limited by the quality and completeness of observations. Thereby, this study highlights the importance of long-term, high-quality, and easily accessible observational records for model evaluation, which are vital to ultimately reduce uncertainties in projections of temperature extremes.", "author" : [ { "dropping-particle" : "", "family" : "Borodina", "given" : "Aleksandra",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2", "issue" : "24", "issued" : { "date-parts" : [ [ "2017", "12" ] ] }, "page" : "9949-9964", "title" : "Potential to Constrain Projections of Hot Temperature Extremes", "translator" : [ { "dropping-particle" : "", "family" : "S3272", "given" : "", "non-dropping-particle" : "", "parse-names" : false, "suffix" : "" } ], "type" : "article-journal", "volume" : "30" }, "uris" : [ "http://www.mendeley.com/documents/?uuid=c25db233-3851-4358-a4ca-c509b7a8e851" ] }, { "id" : "ITEM-3",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w:instrText>
      </w:r>
      <w:r w:rsidR="00FF6231" w:rsidRPr="006A2665">
        <w:rPr>
          <w:rFonts w:cs="Times New Roman"/>
          <w:lang w:eastAsia="zh-CN"/>
        </w:rPr>
        <w:instrText xml:space="preserv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3",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mendeley" : { "formattedCitation" : "(Borodina et al., 2017b; Sippel et al., 2017b; Vogel et al., 2017)", "plainTextFormattedCitation" : "(Borodina et al., 2017b; Sippel et al., 2017b; Vogel et al., 2017)", "previouslyFormattedCitation" : "(Borodina et al., 2017b; Sippel et al., 2017b; Vogel et al., 2017)"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nb-NO" w:eastAsia="zh-CN"/>
        </w:rPr>
        <w:t>(Borodina et al., 2017b; Sippel et al., 2017b; Vogel et al., 2017)</w:t>
      </w:r>
      <w:r w:rsidRPr="00D424AA">
        <w:rPr>
          <w:rFonts w:cs="Times New Roman"/>
          <w:lang w:val="en-GB" w:eastAsia="zh-CN"/>
        </w:rPr>
        <w:fldChar w:fldCharType="end"/>
      </w:r>
      <w:r w:rsidRPr="00841A35">
        <w:rPr>
          <w:rFonts w:cs="Times New Roman"/>
          <w:lang w:val="nb-NO" w:eastAsia="zh-CN"/>
        </w:rPr>
        <w:t xml:space="preserve">. </w:t>
      </w:r>
      <w:r w:rsidRPr="00D424AA">
        <w:rPr>
          <w:rFonts w:cs="Times New Roman"/>
          <w:lang w:val="en-GB" w:eastAsia="zh-CN"/>
        </w:rPr>
        <w:t xml:space="preserve">Overall, projected changes in the magnitude of extreme temperatures over land are larger than changes in global mean temperature, over </w:t>
      </w:r>
      <w:r w:rsidRPr="00D424AA">
        <w:rPr>
          <w:rFonts w:cs="Times New Roman"/>
          <w:lang w:val="en-GB"/>
        </w:rPr>
        <w:t>mid-latitude land regions in particular (Figures 11.3, 11.</w:t>
      </w:r>
      <w:r w:rsidR="00D95B55" w:rsidRPr="00D424AA">
        <w:rPr>
          <w:rFonts w:cs="Times New Roman"/>
          <w:lang w:val="en-GB"/>
        </w:rPr>
        <w:t>11)</w:t>
      </w:r>
      <w:r w:rsidRPr="00D424AA">
        <w:rPr>
          <w:rFonts w:cs="Times New Roman"/>
          <w:lang w:val="en-GB"/>
        </w:rPr>
        <w:t xml:space="preserve">, </w:t>
      </w:r>
      <w:commentRangeStart w:id="1034"/>
      <w:r w:rsidRPr="00D424AA">
        <w:rPr>
          <w:rFonts w:cs="Times New Roman"/>
          <w:lang w:val="en-GB"/>
        </w:rPr>
        <w:fldChar w:fldCharType="begin" w:fldLock="1"/>
      </w:r>
      <w:ins w:id="1035" w:author="Robin Matthews" w:date="2021-07-13T18:51:00Z">
        <w:r w:rsidR="0036223A">
          <w:rPr>
            <w:rFonts w:cs="Times New Roman"/>
            <w:lang w:val="en-GB"/>
          </w:rPr>
          <w:instrText>ADDIN CSL_CITATION { "citationItems" : [ { "id" : "ITEM-1", "itemData" : { "DOI" : "10.1002/2014GL062018", "ISSN" : "00948276",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1", "issue" : "23", "issued" : { "date-parts" : [ [ "2014", "12", "16" ] ] }, "page" : "8554-8562", "title" : "Models agree on forced response pattern of precipitation and temperature extremes", "translator" : [ { "dropping-particle" : "", "family" : "S355", "given" : "", "non-dropping-particle" : "", "parse-names" : false, "suffix" : "" } ], "type" : "article-journal", "volume" : "41" }, "uris" : [ "http://www.mendeley.com/documents/?uuid=864247e1-0cf7-41fd-8476-f0c2cc7f28f1" ] }, { "id" : "ITEM-2",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2",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3",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3",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4", "itemData" : { "DOI" : "10.5194/esd-8-827-2017", "author" : [ { "dropping-particle" : "", "family" : "Sanderson", "given" : "B M", "non-dropping-particle" : "", "parse-names" : false, "suffix" : "" }, { "dropping-particle" : "", "family" : "Xu", "given" : "Y", "non-dropping-particle" : "", "parse-names" : false, "suffix" : "" }, { "dropping-particle" : "", "family" : "Tebaldi", "given" : "C", "non-dropping-particle" : "", "parse-names" : false, "suffix" : "" }, { "dropping-particle" : "", "family" : "Wehner", "given" : "M", "non-dropping-particle" : "", "parse-names" : false, "suffix" : "" }, { "dropping-particle" : "", "family" : "O'Neill", "given" : "B", "non-dropping-particle" : "", "parse-names" : false, "suffix" : "" }, { "dropping-particle" : "", "family" : "Jahn", "given" : "A", "non-dropping-particle" : "", "parse-names" : false, "suffix" : "" }, { "dropping-particle" : "", "family" : "Pendergrass", "given" : "A G", "non-dropping-particle" : "", "parse-names" : false, "suffix" : "" }, { "dropping-particle" : "", "family" : "Lehner", "given" : "F", "non-dropping-particle" : "", "parse-names" : false, "suffix" : "" }, { "dropping-particle" : "", "family" : "Strand", "given" : "W G", "non-dropping-particle" : "", "parse-names" : false, "suffix" : "" }, { "dropping-particle" : "", "family" : "Lin", "given" : "L", "non-dropping-particle" : "", "parse-names" : false, "suffix" : "" }, { "dropping-particle" : "", "family" : "Knutti", "given" : "R", "non-dropping-particle" : "", "parse-names" : false, "suffix" : "" }, { "dropping-particle" : "", "family" : "Lamarque", "given" : "J F", "non-dropping-particle" : "", "parse-names" : false, "suffix" : "" } ], "container-title" : "Earth System Dynamics", "id" : "ITEM-4", "issue" : "3", "issued" : { "date-parts" : [ [ "2017" ] ] }, "page" : "827-847", "title" : "Community climate simulations to assess avoided impacts in 1.5 and 2C futures", "translator" : [ { "dropping-particle" : "", "family" : "S997", "given" : "", "non-dropping-particle" : "", "parse-names" : false, "suffix" : "" } ], "type" : "article-journal", "volume" : "8" }, "uris" : [ "http://www.mendeley.com/documents/?uuid=35865261-5648-410b-8c8c-c12ed9d3b7f3" ] }, { "id" : "ITEM-5",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5",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mendeley" : { "formattedCitation" : "(Fischer et al., 2014; Seneviratne et al., 2016; Sanderson et al., 2017a; Wehner et al., 2018b; Di Luca et al., 2020a)", "manualFormatting" : "(Fischer et al., 2014; Seneviratne et al., 2016; B.M. Sanderson et al., 2017; Wehner et al., 2018b; Di Luca et al., 2020b )", "plainTextFormattedCitation" : "(Fischer et al., 2014; Seneviratne et al., 2016; Sanderson et al., 2017a; Wehner et al., 2018b; Di Luca et al., 2020a)", "previouslyFormattedCitation" : "(Fischer et al., 2014; Seneviratne et al., 2016; Sanderson et al., 2017a; Wehner et al., 2018b; Di Luca et al., 2020a)" }, "properties" : { "noteIndex" : 0 }, "schema" : "https://github.com/citation-style-language/schema/raw/master/csl-citation.json" }</w:instrText>
        </w:r>
      </w:ins>
      <w:del w:id="1036" w:author="Robin Matthews" w:date="2021-07-13T18:51:00Z">
        <w:r w:rsidR="00417CA4" w:rsidDel="0036223A">
          <w:rPr>
            <w:rFonts w:cs="Times New Roman"/>
            <w:lang w:val="en-GB"/>
          </w:rPr>
          <w:delInstrText>ADDIN CSL_CITATION { "citationItems" : [ { "id" : "ITEM-1", "itemData" : { "DOI" : "10.1002/2014GL062018", "ISSN" : "00948276",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1", "issue" : "23", "issued" : { "date-parts" : [ [ "2014", "12", "16" ] ] }, "page" : "8554-8562", "title" : "Models agree on forced response pattern of precipitation and temperature extremes", "translator" : [ { "dropping-particle" : "", "family" : "S355", "given" : "", "non-dropping-particle" : "", "parse-names" : false, "suffix" : "" } ], "type" : "article-journal", "volume" : "41" }, "uris" : [ "http://www.mendeley.com/documents/?uuid=864247e1-0cf7-41fd-8476-f0c2cc7f28f1" ] }, { "id" : "ITEM-2",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2",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3",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3",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4", "itemData" : { "DOI" : "10.5194/esd-8-827-2017", "author" : [ { "dropping-particle" : "", "family" : "Sanderson", "given" : "B M", "non-dropping-particle" : "", "parse-names" : false, "suffix" : "" }, { "dropping-particle" : "", "family" : "Xu", "given" : "Y", "non-dropping-particle" : "", "parse-names" : false, "suffix" : "" }, { "dropping-particle" : "", "family" : "Tebaldi", "given" : "C", "non-dropping-particle" : "", "parse-names" : false, "suffix" : "" }, { "dropping-particle" : "", "family" : "Wehner", "given" : "M", "non-dropping-particle" : "", "parse-names" : false, "suffix" : "" }, { "dropping-particle" : "", "family" : "O'Neill", "given" : "B", "non-dropping-particle" : "", "parse-names" : false, "suffix" : "" }, { "dropping-particle" : "", "family" : "Jahn", "given" : "A", "non-dropping-particle" : "", "parse-names" : false, "suffix" : "" }, { "dropping-particle" : "", "family" : "Pendergrass", "given" : "A G", "non-dropping-particle" : "", "parse-names" : false, "suffix" : "" }, { "dropping-particle" : "", "family" : "Lehner", "given" : "F", "non-dropping-particle" : "", "parse-names" : false, "suffix" : "" }, { "dropping-particle" : "", "family" : "Strand", "given" : "W G", "non-dropping-particle" : "", "parse-names" : false, "suffix" : "" }, { "dropping-particle" : "", "family" : "Lin", "given" : "L", "non-dropping-particle" : "", "parse-names" : false, "suffix" : "" }, { "dropping-particle" : "", "family" : "Knutti", "given" : "R", "non-dropping-particle" : "", "parse-names" : false, "suffix" : "" }, { "dropping-particle" : "", "family" : "Lamarque", "given" : "J F", "non-dropping-particle" : "", "parse-names" : false, "suffix" : "" } ], "container-title" : "Earth System Dynamics", "id" : "ITEM-4", "issue" : "3", "issued" : { "date-parts" : [ [ "2017" ] ] }, "page" : "827-847", "title" : "Community climate simulations to assess avoided impacts in 1.5 and 2C futures", "translator" : [ { "dropping-particle" : "", "family" : "S997", "given" : "", "non-dropping-particle" : "", "parse-names" : false, "suffix" : "" } ], "type" : "article-journal", "volume" : "8" }, "uris" : [ "http://www.mendeley.com/documents/?uuid=35865261-5648-410b-8c8c-c12ed9d3b7f3" ] }, { "id" : "ITEM-5", "itemData" : { "DOI" : "10.1016/j.wace.2020.100255", "ISSN" : "22120947", "author" : [ { "dropping-particle" : "", "family" : "Luca", "given" : "Alejandro", "non-dropping-particle" : "Di", "parse-names" : false, "suffix" : "" }, { "dropping-particle" : "", "family" : "El\u00eda", "given" : "Ram\</w:delInstrText>
        </w:r>
        <w:r w:rsidR="00417CA4" w:rsidRPr="00B549EC" w:rsidDel="0036223A">
          <w:rPr>
            <w:rFonts w:cs="Times New Roman"/>
          </w:rPr>
          <w:delInstrText>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5",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mendeley" : { "formattedCitation" : "(Fischer et al., 2014; Seneviratne et al., 2016; Sanderson et al., 2017a; Wehner et al., 2018b; Di Luca et al., 2020a)", "plainTextFormattedCitation" : "(Fischer et al., 2014; Seneviratne et al., 2016; Sanderson et al., 2017a; Wehner et al., 2018b; Di Luca et al., 2020a)", "previouslyFormattedCitation" : "(Fischer et al., 2014; Seneviratne et al., 2016; Sanderson et al., 2017a; Wehner et al., 2018b; Di Luca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t>
      </w:r>
      <w:ins w:id="1037" w:author="Robin Matthews" w:date="2021-07-13T18:50:00Z">
        <w:r w:rsidR="0036223A">
          <w:rPr>
            <w:noProof/>
          </w:rPr>
          <w:t>Fischer et al., 2014; Seneviratne et al., 2016; B.M. Sanderson et al., 2017; Wehner et al., 2018b; Di Luca et al., 2020b</w:t>
        </w:r>
        <w:r w:rsidR="0036223A" w:rsidDel="0036223A">
          <w:rPr>
            <w:rFonts w:cs="Times New Roman"/>
            <w:noProof/>
            <w:lang w:val="nb-NO"/>
          </w:rPr>
          <w:t xml:space="preserve"> </w:t>
        </w:r>
      </w:ins>
      <w:del w:id="1038" w:author="Robin Matthews" w:date="2021-07-13T18:50:00Z">
        <w:r w:rsidR="00A26296" w:rsidDel="0036223A">
          <w:rPr>
            <w:rFonts w:cs="Times New Roman"/>
            <w:noProof/>
            <w:lang w:val="nb-NO"/>
          </w:rPr>
          <w:delText>Fischer et al., 2014; Seneviratne et al., 2016; Sanderson et al., 2017a; Wehner et al., 2018b; Di Luca et al., 2020a</w:delText>
        </w:r>
      </w:del>
      <w:r w:rsidR="00A26296">
        <w:rPr>
          <w:rFonts w:cs="Times New Roman"/>
          <w:noProof/>
          <w:lang w:val="nb-NO"/>
        </w:rPr>
        <w:t>)</w:t>
      </w:r>
      <w:r w:rsidRPr="00D424AA">
        <w:rPr>
          <w:rFonts w:cs="Times New Roman"/>
          <w:lang w:val="en-GB"/>
        </w:rPr>
        <w:fldChar w:fldCharType="end"/>
      </w:r>
      <w:commentRangeEnd w:id="1034"/>
      <w:r w:rsidR="00A26296">
        <w:rPr>
          <w:rStyle w:val="Marquedecommentaire"/>
        </w:rPr>
        <w:commentReference w:id="1034"/>
      </w:r>
      <w:r w:rsidRPr="00841A35">
        <w:rPr>
          <w:rFonts w:cs="Times New Roman"/>
          <w:lang w:val="nb-NO"/>
        </w:rPr>
        <w:t xml:space="preserve">. </w:t>
      </w:r>
      <w:r w:rsidRPr="00D424AA">
        <w:rPr>
          <w:rFonts w:cs="Times New Roman"/>
          <w:lang w:val="en-GB"/>
        </w:rPr>
        <w:t>Large warming in hot and cold extremes will occur even at the 1.5°C global warming level</w:t>
      </w:r>
      <w:r w:rsidR="00D95B55" w:rsidRPr="00D424AA">
        <w:rPr>
          <w:rFonts w:cs="Times New Roman"/>
          <w:lang w:val="en-GB"/>
        </w:rPr>
        <w:t xml:space="preserve"> (Figure 11.11)</w:t>
      </w:r>
      <w:r w:rsidRPr="00D424AA">
        <w:rPr>
          <w:rFonts w:cs="Times New Roman"/>
          <w:lang w:val="en-GB"/>
        </w:rPr>
        <w:t xml:space="preserve">. At this level, widespread significant changes at the grid-box level occur for different temperature indices </w:t>
      </w:r>
      <w:r w:rsidRPr="00D424AA">
        <w:rPr>
          <w:rFonts w:cs="Times New Roman"/>
          <w:bCs/>
          <w:lang w:val="en-GB"/>
        </w:rPr>
        <w:fldChar w:fldCharType="begin" w:fldLock="1"/>
      </w:r>
      <w:r w:rsidR="00FF6231">
        <w:rPr>
          <w:rFonts w:cs="Times New Roman"/>
          <w:bCs/>
          <w:lang w:val="en-GB"/>
        </w:rPr>
        <w:instrText>ADDIN CSL_CITATION { "citationItems" : [ { "id" : "ITEM-1", "itemData" : { "DOI" : "10.1088/1748-9326/aaafd6", "ISSN" : "1748-9326", "author" : [ { "dropping-particle" : "", "family" : "Aerenson", "given" : "Travis", "non-dropping-particle" : "", "parse-names" : false, "suffix" : "" }, { "dropping-particle" : "", "family" : "Tebaldi", "given" : "Claudia", "non-dropping-particle" : "", "parse-names" : false, "suffix" : "" }, { "dropping-particle" : "", "family" : "Sanderson", "given" : "Ben", "non-dropping-particle" : "", "parse-names" : false, "suffix" : "" }, { "dropping-particle" : "", "family" : "Lamarque", "given" : "Jean-Fran\u00e7ois", "non-dropping-particle" : "", "parse-names" : false, "suffix" : "" } ], "container-title" : "Environmental Research Letters", "id" : "ITEM-1", "issue" : "3", "issued" : { "date-parts" : [ [ "2018", "3", "1" ] ] }, "page" : "035009", "title" : "Changes in a suite of indicators of extreme temperature and precipitation under 1.5 and 2 degrees warming", "translator" : [ { "dropping-particle" : "", "family" : "S1348", "given" : "", "non-dropping-particle" : "", "parse-names" : false, "suffix" : "" } ], "type" : "article-journal", "volume" : "13" }, "uris" : [ "http://www.mendeley.com/documents/?uuid=31ad1292-8e85-481c-ba7a-6d36203badc4" ] } ], "mendeley" : { "formattedCitation" : "(Aerenson et al., 2018)", "plainTextFormattedCitation" : "(Aerenson et al., 2018)", "previouslyFormattedCitation" : "(Aerenson et al., 2018)" }, "properties" : { "noteIndex" : 0 }, "schema" : "https://github.com/citation-style-language/schema/raw/master/csl-citation.json" }</w:instrText>
      </w:r>
      <w:r w:rsidRPr="00D424AA">
        <w:rPr>
          <w:rFonts w:cs="Times New Roman"/>
          <w:bCs/>
          <w:lang w:val="en-GB"/>
        </w:rPr>
        <w:fldChar w:fldCharType="separate"/>
      </w:r>
      <w:r w:rsidR="00A26296">
        <w:rPr>
          <w:rFonts w:cs="Times New Roman"/>
          <w:bCs/>
          <w:noProof/>
          <w:lang w:val="en-GB"/>
        </w:rPr>
        <w:t>(Aerenson et al., 2018)</w:t>
      </w:r>
      <w:r w:rsidRPr="00D424AA">
        <w:rPr>
          <w:rFonts w:cs="Times New Roman"/>
          <w:lang w:val="en-GB"/>
        </w:rPr>
        <w:fldChar w:fldCharType="end"/>
      </w:r>
      <w:r w:rsidRPr="00841A35">
        <w:rPr>
          <w:rFonts w:cs="Times New Roman"/>
          <w:lang w:val="en-GB"/>
        </w:rPr>
        <w:t>. In agreement with CMIP5 projections, CMIP6 simulations show that a 0.5°C increment in global wa</w:t>
      </w:r>
      <w:r w:rsidRPr="00D424AA">
        <w:rPr>
          <w:rFonts w:cs="Times New Roman"/>
          <w:lang w:val="en-GB"/>
        </w:rPr>
        <w:t>rming will significantly increase the intensity and frequency of hot extremes and decrease the intensity and frequency of cold extremes on the global scale</w:t>
      </w:r>
      <w:r w:rsidR="00D95B55" w:rsidRPr="00D424AA">
        <w:rPr>
          <w:rFonts w:cs="Times New Roman"/>
          <w:lang w:val="en-GB"/>
        </w:rPr>
        <w:t xml:space="preserve"> (Figures 11.6, 11.8, 11.12). It takes less than half </w:t>
      </w:r>
      <w:r w:rsidR="003E0DC1" w:rsidRPr="00D424AA">
        <w:rPr>
          <w:rFonts w:cs="Times New Roman"/>
          <w:lang w:val="en-GB"/>
        </w:rPr>
        <w:t xml:space="preserve">of a </w:t>
      </w:r>
      <w:r w:rsidR="00D95B55" w:rsidRPr="00D424AA">
        <w:rPr>
          <w:rFonts w:cs="Times New Roman"/>
          <w:lang w:val="en-GB"/>
        </w:rPr>
        <w:t>degree for the changes in TXx to emerge above the level of natural variability (Figure 11.8) and the 66% ranges of the land medians of the 10-year or 50-year TXx events do not overlap between 1.0°C and 1.5°C in the CMIP6 multi-model ensemble simulations</w:t>
      </w:r>
      <w:r w:rsidRPr="00D424AA">
        <w:rPr>
          <w:rFonts w:cs="Times New Roman"/>
          <w:lang w:val="en-GB"/>
        </w:rPr>
        <w:t xml:space="preserve"> (Figure 11.6, </w:t>
      </w:r>
      <w:commentRangeStart w:id="1039"/>
      <w:r w:rsidRPr="00D424AA">
        <w:rPr>
          <w:rFonts w:cs="Times New Roman"/>
          <w:lang w:val="en-GB"/>
        </w:rPr>
        <w:fldChar w:fldCharType="begin" w:fldLock="1"/>
      </w:r>
      <w:ins w:id="1040" w:author="Robin Matthews" w:date="2021-07-13T18:51:00Z">
        <w:r w:rsidR="0036223A">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041" w:author="Robin Matthews" w:date="2021-07-13T18:51:00Z">
        <w:r w:rsidR="00FC4C2D" w:rsidDel="0036223A">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lang w:val="en-GB"/>
        </w:rPr>
        <w:fldChar w:fldCharType="separate"/>
      </w:r>
      <w:del w:id="1042" w:author="Robin Matthews" w:date="2021-07-13T18:51:00Z">
        <w:r w:rsidR="00A26296" w:rsidDel="0036223A">
          <w:rPr>
            <w:rFonts w:cs="Times New Roman"/>
            <w:noProof/>
            <w:lang w:val="en-GB"/>
          </w:rPr>
          <w:delText>L</w:delText>
        </w:r>
      </w:del>
      <w:ins w:id="1043" w:author="Robin Matthews" w:date="2021-07-13T18:51:00Z">
        <w:r w:rsidR="0036223A">
          <w:rPr>
            <w:rFonts w:cs="Times New Roman"/>
            <w:noProof/>
            <w:lang w:val="en-GB"/>
          </w:rPr>
          <w:t>C. L</w:t>
        </w:r>
      </w:ins>
      <w:r w:rsidR="00A26296">
        <w:rPr>
          <w:rFonts w:cs="Times New Roman"/>
          <w:noProof/>
          <w:lang w:val="en-GB"/>
        </w:rPr>
        <w:t>i et al., 2020)</w:t>
      </w:r>
      <w:r w:rsidRPr="00D424AA">
        <w:rPr>
          <w:rFonts w:cs="Times New Roman"/>
          <w:lang w:val="en-GB"/>
        </w:rPr>
        <w:fldChar w:fldCharType="end"/>
      </w:r>
      <w:commentRangeEnd w:id="1039"/>
      <w:r w:rsidR="00A26296">
        <w:rPr>
          <w:rStyle w:val="Marquedecommentaire"/>
        </w:rPr>
        <w:commentReference w:id="1039"/>
      </w:r>
      <w:r w:rsidRPr="00841A35">
        <w:rPr>
          <w:rFonts w:cs="Times New Roman"/>
          <w:lang w:val="en-GB"/>
        </w:rPr>
        <w:t xml:space="preserve">. </w:t>
      </w:r>
    </w:p>
    <w:p w14:paraId="21E289E8" w14:textId="77777777" w:rsidR="00726A1C" w:rsidRPr="00D424AA" w:rsidRDefault="00726A1C" w:rsidP="00D424AA">
      <w:pPr>
        <w:rPr>
          <w:rFonts w:cs="Times New Roman"/>
          <w:lang w:val="en-GB" w:eastAsia="zh-CN"/>
        </w:rPr>
      </w:pPr>
    </w:p>
    <w:p w14:paraId="0AD1441B" w14:textId="77777777" w:rsidR="00726A1C" w:rsidRPr="00D424AA" w:rsidRDefault="00726A1C" w:rsidP="00D424AA">
      <w:pPr>
        <w:rPr>
          <w:rFonts w:cs="Times New Roman"/>
          <w:strike/>
          <w:lang w:val="en-GB"/>
        </w:rPr>
      </w:pPr>
    </w:p>
    <w:p w14:paraId="4EB14983" w14:textId="2E50E00F" w:rsidR="00726A1C" w:rsidRDefault="00726A1C" w:rsidP="00D424AA">
      <w:pPr>
        <w:rPr>
          <w:rFonts w:cs="Times New Roman"/>
          <w:b/>
          <w:lang w:val="en-GB"/>
        </w:rPr>
      </w:pPr>
      <w:r w:rsidRPr="00D424AA">
        <w:rPr>
          <w:rFonts w:cs="Times New Roman"/>
          <w:b/>
          <w:lang w:val="en-GB"/>
        </w:rPr>
        <w:t>[START FIGURE 11.1</w:t>
      </w:r>
      <w:r w:rsidR="00855395" w:rsidRPr="00D424AA">
        <w:rPr>
          <w:rFonts w:cs="Times New Roman"/>
          <w:b/>
          <w:lang w:val="en-GB"/>
        </w:rPr>
        <w:t>1</w:t>
      </w:r>
      <w:r w:rsidR="00EE6A53" w:rsidRPr="00D424AA">
        <w:rPr>
          <w:rFonts w:cs="Times New Roman"/>
          <w:b/>
          <w:lang w:val="en-GB"/>
        </w:rPr>
        <w:t xml:space="preserve"> </w:t>
      </w:r>
      <w:r w:rsidRPr="00D424AA">
        <w:rPr>
          <w:rFonts w:cs="Times New Roman"/>
          <w:b/>
          <w:lang w:val="en-GB"/>
        </w:rPr>
        <w:t>HERE]</w:t>
      </w:r>
    </w:p>
    <w:p w14:paraId="60BDD27E" w14:textId="77777777" w:rsidR="0072156D" w:rsidRPr="00D424AA" w:rsidRDefault="0072156D" w:rsidP="00D424AA">
      <w:pPr>
        <w:rPr>
          <w:rFonts w:cs="Times New Roman"/>
          <w:b/>
          <w:lang w:val="en-GB"/>
        </w:rPr>
      </w:pPr>
    </w:p>
    <w:p w14:paraId="025E0634" w14:textId="77777777" w:rsidR="00726A1C" w:rsidRPr="00D424AA" w:rsidRDefault="00726A1C" w:rsidP="00D424AA">
      <w:pPr>
        <w:rPr>
          <w:rFonts w:cs="Times New Roman"/>
          <w:sz w:val="8"/>
          <w:szCs w:val="8"/>
          <w:lang w:val="en-GB"/>
        </w:rPr>
      </w:pPr>
    </w:p>
    <w:p w14:paraId="2EDA6177" w14:textId="5AB5DB6F" w:rsidR="00451FD2" w:rsidRPr="00451FD2" w:rsidRDefault="00855395" w:rsidP="00DE4CA9">
      <w:pPr>
        <w:pStyle w:val="AR6Chap11Figure"/>
      </w:pPr>
      <w:r w:rsidRPr="0085657C">
        <w:t>Projected changes in (a-c) annual maximum temperature (TXx) and (d-f) annual minimum temperature (TNn) at 1.5°C, 2°C, and 4°C of global warming compared to the 1851-1900 baseline. Results are based on simulations from the CMIP6 multi-model ensemble under the SSP1-1.9, SSP1-2.6, SSP2-4.5, SSP3-7.0, and SSP5-8.5 scenarios. The numbers in the top right indicate the number of simulations included. Uncertainty is represented using the simple approach: no overlay indicates regions with high model agreement, where ≥80% of models agree on sign of change; diagonal lines indicate regions with low model agreement, where &lt;80% of models agree on sign of change. For more information on the simple approach, please refer to the Cross-Chapter Box Atlas 1</w:t>
      </w:r>
      <w:r w:rsidR="00451FD2">
        <w:t xml:space="preserve">. </w:t>
      </w:r>
      <w:r w:rsidR="00451FD2" w:rsidRPr="00451FD2">
        <w:t>For details on the methods see Supplementary Material 11.SM.2.</w:t>
      </w:r>
      <w:r w:rsidR="00DB45A5">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3B33F2D3" w14:textId="0AD9EE19" w:rsidR="00726A1C" w:rsidRPr="00D424AA" w:rsidRDefault="00726A1C" w:rsidP="00DE4CA9">
      <w:pPr>
        <w:pStyle w:val="AR6Chap11Figure"/>
        <w:numPr>
          <w:ilvl w:val="0"/>
          <w:numId w:val="0"/>
        </w:numPr>
        <w:ind w:left="1134"/>
      </w:pPr>
    </w:p>
    <w:p w14:paraId="52F76470" w14:textId="59401DB1" w:rsidR="00726A1C" w:rsidRPr="00D424AA" w:rsidRDefault="00726A1C" w:rsidP="00D424AA">
      <w:pPr>
        <w:rPr>
          <w:rFonts w:cs="Times New Roman"/>
          <w:b/>
          <w:lang w:val="en-GB"/>
        </w:rPr>
      </w:pPr>
      <w:r w:rsidRPr="00D424AA">
        <w:rPr>
          <w:rFonts w:cs="Times New Roman"/>
          <w:b/>
          <w:lang w:val="en-GB"/>
        </w:rPr>
        <w:t>[END FIGURE 11.1</w:t>
      </w:r>
      <w:r w:rsidR="00855395" w:rsidRPr="00D424AA">
        <w:rPr>
          <w:rFonts w:cs="Times New Roman"/>
          <w:b/>
          <w:lang w:val="en-GB"/>
        </w:rPr>
        <w:t>1</w:t>
      </w:r>
      <w:r w:rsidRPr="00D424AA">
        <w:rPr>
          <w:rFonts w:cs="Times New Roman"/>
          <w:b/>
          <w:lang w:val="en-GB"/>
        </w:rPr>
        <w:t xml:space="preserve"> HERE]</w:t>
      </w:r>
    </w:p>
    <w:p w14:paraId="77D50A14" w14:textId="77777777" w:rsidR="00726A1C" w:rsidRPr="00D424AA" w:rsidRDefault="00726A1C" w:rsidP="00D424AA">
      <w:pPr>
        <w:rPr>
          <w:rFonts w:cs="Times New Roman"/>
          <w:lang w:val="en-GB"/>
        </w:rPr>
      </w:pPr>
    </w:p>
    <w:p w14:paraId="12DB6AFC" w14:textId="77777777" w:rsidR="00726A1C" w:rsidRPr="00D424AA" w:rsidRDefault="00726A1C" w:rsidP="00D424AA">
      <w:pPr>
        <w:rPr>
          <w:rFonts w:cs="Times New Roman"/>
          <w:lang w:val="en-GB"/>
        </w:rPr>
      </w:pPr>
    </w:p>
    <w:p w14:paraId="06A40936" w14:textId="5AA9F689" w:rsidR="00726A1C" w:rsidRPr="00B549EC" w:rsidRDefault="00726A1C" w:rsidP="00D424AA">
      <w:pPr>
        <w:rPr>
          <w:rFonts w:cs="Times New Roman"/>
          <w:lang w:eastAsia="en-US"/>
        </w:rPr>
      </w:pPr>
      <w:r w:rsidRPr="00D424AA">
        <w:rPr>
          <w:rFonts w:cs="Times New Roman"/>
          <w:lang w:val="en-GB" w:eastAsia="zh-CN"/>
        </w:rPr>
        <w:t>P</w:t>
      </w:r>
      <w:r w:rsidRPr="00D424AA">
        <w:rPr>
          <w:rFonts w:cs="Times New Roman"/>
          <w:lang w:val="en-GB"/>
        </w:rPr>
        <w:t>rojected warming is larger for TNn and exhibits strong equator-to-pole amplification similar to the warming of boreal winter mean temperatures. The warming of TXx is more uniform over land and does not exhibit this behaviour</w:t>
      </w:r>
      <w:r w:rsidRPr="00D424AA">
        <w:rPr>
          <w:rFonts w:cs="Times New Roman"/>
          <w:lang w:val="en-GB" w:eastAsia="zh-CN"/>
        </w:rPr>
        <w:t xml:space="preserve"> (</w:t>
      </w:r>
      <w:r w:rsidR="005C7489" w:rsidRPr="00D424AA">
        <w:rPr>
          <w:rFonts w:cs="Times New Roman"/>
          <w:lang w:val="en-GB" w:eastAsia="zh-CN"/>
        </w:rPr>
        <w:t>Figure</w:t>
      </w:r>
      <w:r w:rsidRPr="00D424AA">
        <w:rPr>
          <w:rFonts w:cs="Times New Roman"/>
          <w:lang w:val="en-GB" w:eastAsia="zh-CN"/>
        </w:rPr>
        <w:t xml:space="preserve"> 11.1</w:t>
      </w:r>
      <w:r w:rsidR="005C7489" w:rsidRPr="00D424AA">
        <w:rPr>
          <w:rFonts w:cs="Times New Roman"/>
          <w:lang w:val="en-GB" w:eastAsia="zh-CN"/>
        </w:rPr>
        <w:t>1</w:t>
      </w:r>
      <w:r w:rsidRPr="00D424AA">
        <w:rPr>
          <w:rFonts w:cs="Times New Roman"/>
          <w:lang w:val="en-GB" w:eastAsia="zh-CN"/>
        </w:rPr>
        <w:t>)</w:t>
      </w:r>
      <w:r w:rsidRPr="00D424AA">
        <w:rPr>
          <w:rFonts w:cs="Times New Roman"/>
          <w:lang w:val="en-GB"/>
        </w:rPr>
        <w:t>. The warming of temperature extremes on global and regional scales tends to scale linearly with global warming (Section 11.1.4)</w:t>
      </w:r>
      <w:del w:id="1044" w:author="Robin Matthews" w:date="2021-07-13T18:52:00Z">
        <w:r w:rsidRPr="00D424AA" w:rsidDel="0036223A">
          <w:rPr>
            <w:rFonts w:cs="Times New Roman"/>
            <w:lang w:val="en-GB" w:eastAsia="zh-CN"/>
          </w:rPr>
          <w:delText xml:space="preserve"> </w:delText>
        </w:r>
      </w:del>
      <w:bookmarkStart w:id="1045" w:name="_Hlk77094737"/>
      <w:ins w:id="1046" w:author="Robin Matthews" w:date="2021-07-13T18:52:00Z">
        <w:r w:rsidR="0036223A">
          <w:rPr>
            <w:rFonts w:cs="Times New Roman"/>
            <w:lang w:val="en-GB" w:eastAsia="zh-CN"/>
          </w:rPr>
          <w:t xml:space="preserve"> </w:t>
        </w:r>
        <w:r w:rsidR="0036223A">
          <w:rPr>
            <w:rFonts w:cs="Times New Roman"/>
            <w:lang w:val="en-GB"/>
          </w:rPr>
          <w:fldChar w:fldCharType="begin" w:fldLock="1"/>
        </w:r>
      </w:ins>
      <w:r w:rsidR="003A5209">
        <w:rPr>
          <w:rFonts w:cs="Times New Roman"/>
          <w:lang w:val="en-GB"/>
        </w:rPr>
        <w:instrText>ADDIN CSL_CITATION { "citationItems" : [ { "id" : "ITEM-1", "itemData" : { "DOI" : "10.1002/2014GL062018", "ISSN" : "00948276",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1", "issue" : "23", "issued" : { "date-parts" : [ [ "2014", "12", "16" ] ] }, "page" : "8554-8562", "title" : "Models agree on forced response pattern of precipitation and temperature extremes", "translator" : [ { "dropping-particle" : "", "family" : "S355", "given" : "", "non-dropping-particle" : "", "parse-names" : false, "suffix" : "" } ], "type" : "article-journal", "volume" : "41" }, "uris" : [ "http://www.mendeley.com/documents/?uuid=864247e1-0cf7-41fd-8476-f0c2cc7f28f1" ] }, { "id" : "ITEM-2",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2",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id" : "ITEM-3",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3",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4",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w:instrText>
      </w:r>
      <w:r w:rsidR="003A5209" w:rsidRPr="00B549EC">
        <w:rPr>
          <w:rFonts w:cs="Times New Roman"/>
        </w:rPr>
        <w:instrText>alse, "suffix" : "" }, { "dropping-particle" : "", "family" : "Wehner", "given" : "Michael", "non-dropping-particle" : "", "parse-names" : false, "suffix" : "" } ], "container-title" : "Journal of Climate", "id" : "ITEM-4",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Fischer et al., 2014; Seneviratne et al., 2016; Wartenburger et al., 2017; Li et al., 2020a)", "manualFormatting" : "(Fischer et al., 2014; Seneviratne et al., 2016; Wartenburger et al., 2017; C. Li et al., 2020", "plainTextFormattedCitation" : "(Fischer et al., 2014; Seneviratne et al., 2016; Wartenburger et al., 2017; Li et al., 2020a)", "previouslyFormattedCitation" : "(Fischer et al., 2014; Seneviratne et al., 2016; Wartenburger et al., 2017; Li et al., 2020a)" }, "properties" : { "noteIndex" : 0 }, "schema" : "https://github.com/citation-style-language/schema/raw/master/csl-citation.json" }</w:instrText>
      </w:r>
      <w:ins w:id="1047" w:author="Robin Matthews" w:date="2021-07-13T18:52:00Z">
        <w:r w:rsidR="0036223A">
          <w:rPr>
            <w:rFonts w:cs="Times New Roman"/>
            <w:lang w:val="en-GB"/>
          </w:rPr>
          <w:fldChar w:fldCharType="separate"/>
        </w:r>
        <w:r w:rsidR="0036223A" w:rsidRPr="00B549EC">
          <w:rPr>
            <w:rFonts w:cs="Times New Roman"/>
            <w:noProof/>
          </w:rPr>
          <w:t>(Fischer et al., 2014; Seneviratne et al., 2016; Wartenburger et al., 2017; C. Li et al., 2020</w:t>
        </w:r>
        <w:r w:rsidR="0036223A">
          <w:rPr>
            <w:rFonts w:cs="Times New Roman"/>
            <w:lang w:val="en-GB"/>
          </w:rPr>
          <w:fldChar w:fldCharType="end"/>
        </w:r>
      </w:ins>
      <w:commentRangeStart w:id="1048"/>
      <w:del w:id="1049" w:author="Robin Matthews" w:date="2021-07-13T18:52:00Z">
        <w:r w:rsidRPr="00D424AA" w:rsidDel="0036223A">
          <w:rPr>
            <w:rFonts w:cs="Times New Roman"/>
            <w:lang w:val="en-GB"/>
          </w:rPr>
          <w:fldChar w:fldCharType="begin" w:fldLock="1"/>
        </w:r>
        <w:r w:rsidR="00FF6231" w:rsidRPr="00B549EC" w:rsidDel="0036223A">
          <w:rPr>
            <w:rFonts w:cs="Times New Roman"/>
          </w:rPr>
          <w:delInstrText xml:space="preserve">ADDIN CSL_CITATION { "citationItems" : [ { "id" : "ITEM-1", "itemData" : { "DOI" : "10.1002/2014GL062018", "ISSN" : "00948276",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1", "issue" : "23", "issued" : { "date-parts" : [ [ "2014", "12", "16" ] ] }, "page" : "8554-8562", "title" : "Models agree on forced response pattern of precipitation and temperature extremes", "translator" : [ { "dropping-particle" : "", "family" : "S355", "given" : "", "non-dropping-particle" : "", "parse-names" : false, "suffix" : "" } ], "type" : "article-journal", "volume" : "41" }, "uris" : [ "http://www.mendeley.com/documents/?uuid=864247e1-0cf7-41fd-8476-f0c2cc7f28f1" ] } ], "mendeley" : { "formattedCitation" : "(Fischer et al., 2014)", "manualFormatting" : "(Fischer et al., 2014; ", "plainTextFormattedCitation" : "(Fischer et </w:delInstrText>
        </w:r>
        <w:r w:rsidR="00FF6231" w:rsidDel="0036223A">
          <w:rPr>
            <w:rFonts w:cs="Times New Roman"/>
            <w:lang w:val="en-GB"/>
          </w:rPr>
          <w:delInstrText>al., 2014)", "previouslyFormattedCitation" : "(Fischer et al., 2014)" }, "properties" : { "noteIndex" : 0 }, "schema" : "https://github.com/citation-style-language/schema/raw/master/csl-citation.json" }</w:delInstrText>
        </w:r>
        <w:r w:rsidRPr="00D424AA" w:rsidDel="0036223A">
          <w:rPr>
            <w:rFonts w:cs="Times New Roman"/>
            <w:lang w:val="en-GB"/>
          </w:rPr>
          <w:fldChar w:fldCharType="separate"/>
        </w:r>
        <w:r w:rsidR="00A26296" w:rsidDel="0036223A">
          <w:rPr>
            <w:rFonts w:cs="Times New Roman"/>
            <w:noProof/>
            <w:lang w:val="en-GB"/>
          </w:rPr>
          <w:delText xml:space="preserve">(Fischer et al., 2014; </w:delText>
        </w:r>
        <w:r w:rsidRPr="00D424AA" w:rsidDel="0036223A">
          <w:rPr>
            <w:rFonts w:cs="Times New Roman"/>
            <w:lang w:val="en-GB"/>
          </w:rPr>
          <w:fldChar w:fldCharType="end"/>
        </w:r>
        <w:commentRangeEnd w:id="1048"/>
        <w:r w:rsidR="00A26296" w:rsidDel="0036223A">
          <w:rPr>
            <w:rStyle w:val="Marquedecommentaire"/>
          </w:rPr>
          <w:commentReference w:id="1048"/>
        </w:r>
        <w:commentRangeStart w:id="1050"/>
        <w:r w:rsidRPr="00D424AA" w:rsidDel="0036223A">
          <w:rPr>
            <w:rFonts w:cs="Times New Roman"/>
            <w:lang w:val="en-GB"/>
          </w:rPr>
          <w:fldChar w:fldCharType="begin" w:fldLock="1"/>
        </w:r>
        <w:r w:rsidR="00FF6231" w:rsidDel="0036223A">
          <w:rPr>
            <w:rFonts w:cs="Times New Roman"/>
            <w:lang w:val="en-GB"/>
          </w:rPr>
          <w:delInstrText>ADDIN CSL_CITATION { "citationItems" : [ { "id" : "ITEM-1", "itemData" : { "DOI" : "10.1038/nature16542", "ISBN" : "doi:10.1038/nature16542", "ISSN" : "0028-0836", "PMID" : "26789252",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S782", "given" : "", "non-dropping-particle" : "", "parse-names" : false, "suffix" : "" } ], "type" : "article-journal", "volume" : "529" }, "uris" : [ "http://www.mendeley.com/documents/?uuid=9213cbfc-fa67-300c-8813-26fee3565337" ] } ], "mendeley" : { "formattedCitation" : "(Seneviratne et al., 2016)", "manualFormatting" : "Seneviratne et al., 2016", "plainTextFormattedCitation" : "(Seneviratne et al., 2016)", "previouslyFormattedCitation" : "(Seneviratne et al., 2016)" }, "properties" : { "noteIndex" : 0 }, "schema" : "https://github.com/citation-style-language/schema/raw/master/csl-citation.json" }</w:delInstrText>
        </w:r>
        <w:r w:rsidRPr="00D424AA" w:rsidDel="0036223A">
          <w:rPr>
            <w:rFonts w:cs="Times New Roman"/>
            <w:lang w:val="en-GB"/>
          </w:rPr>
          <w:fldChar w:fldCharType="separate"/>
        </w:r>
        <w:r w:rsidR="00A26296" w:rsidDel="0036223A">
          <w:rPr>
            <w:rFonts w:cs="Times New Roman"/>
            <w:noProof/>
            <w:lang w:val="en-GB"/>
          </w:rPr>
          <w:delText>Seneviratne et al., 2016</w:delText>
        </w:r>
        <w:r w:rsidRPr="00D424AA" w:rsidDel="0036223A">
          <w:rPr>
            <w:rFonts w:cs="Times New Roman"/>
            <w:lang w:val="en-GB"/>
          </w:rPr>
          <w:fldChar w:fldCharType="end"/>
        </w:r>
        <w:commentRangeEnd w:id="1050"/>
        <w:r w:rsidR="00A26296" w:rsidDel="0036223A">
          <w:rPr>
            <w:rStyle w:val="Marquedecommentaire"/>
          </w:rPr>
          <w:commentReference w:id="1050"/>
        </w:r>
        <w:r w:rsidRPr="00841A35" w:rsidDel="0036223A">
          <w:rPr>
            <w:rFonts w:cs="Times New Roman"/>
            <w:lang w:val="en-GB"/>
          </w:rPr>
          <w:delText xml:space="preserve">, </w:delText>
        </w:r>
        <w:commentRangeStart w:id="1051"/>
        <w:r w:rsidRPr="00D424AA" w:rsidDel="0036223A">
          <w:rPr>
            <w:rFonts w:cs="Times New Roman"/>
            <w:lang w:val="en-GB"/>
          </w:rPr>
          <w:fldChar w:fldCharType="begin" w:fldLock="1"/>
        </w:r>
        <w:r w:rsidR="007D2D56" w:rsidDel="0036223A">
          <w:rPr>
            <w:rFonts w:cs="Times New Roman"/>
            <w:lang w:val="en-GB"/>
          </w:rPr>
          <w:del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manualFormatting" : "Wartenburger et al., 2017", "plainTextFormattedCitation" : "(Wartenburger et al., 2017)", "previouslyFormattedCitation" : "(Wartenburger et al., 2017)" }, "properties" : { "noteIndex" : 0 }, "schema" : "https://github.com/citation-style-language/schema/raw/master/csl-citation.json" }</w:delInstrText>
        </w:r>
        <w:r w:rsidRPr="00D424AA" w:rsidDel="0036223A">
          <w:rPr>
            <w:rFonts w:cs="Times New Roman"/>
            <w:lang w:val="en-GB"/>
          </w:rPr>
          <w:fldChar w:fldCharType="separate"/>
        </w:r>
        <w:r w:rsidR="00A26296" w:rsidDel="0036223A">
          <w:rPr>
            <w:rFonts w:cs="Times New Roman"/>
            <w:noProof/>
            <w:lang w:val="en-GB"/>
          </w:rPr>
          <w:delText>Wartenburger et al., 2017</w:delText>
        </w:r>
        <w:r w:rsidRPr="00D424AA" w:rsidDel="0036223A">
          <w:rPr>
            <w:rFonts w:cs="Times New Roman"/>
            <w:lang w:val="en-GB"/>
          </w:rPr>
          <w:fldChar w:fldCharType="end"/>
        </w:r>
        <w:commentRangeEnd w:id="1051"/>
        <w:r w:rsidR="00A26296" w:rsidDel="0036223A">
          <w:rPr>
            <w:rStyle w:val="Marquedecommentaire"/>
          </w:rPr>
          <w:commentReference w:id="1051"/>
        </w:r>
        <w:r w:rsidRPr="00841A35" w:rsidDel="0036223A">
          <w:rPr>
            <w:rFonts w:cs="Times New Roman"/>
            <w:lang w:val="en-GB"/>
          </w:rPr>
          <w:delText xml:space="preserve">; </w:delText>
        </w:r>
        <w:commentRangeStart w:id="1052"/>
        <w:r w:rsidRPr="00D424AA" w:rsidDel="0036223A">
          <w:rPr>
            <w:rFonts w:cs="Times New Roman"/>
            <w:lang w:val="en-GB"/>
          </w:rPr>
          <w:fldChar w:fldCharType="begin" w:fldLock="1"/>
        </w:r>
        <w:r w:rsidR="00FC4C2D" w:rsidDel="0036223A">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36223A">
          <w:rPr>
            <w:rFonts w:cs="Times New Roman"/>
            <w:lang w:val="en-GB"/>
          </w:rPr>
          <w:fldChar w:fldCharType="separate"/>
        </w:r>
        <w:r w:rsidR="00A26296" w:rsidDel="0036223A">
          <w:rPr>
            <w:rFonts w:cs="Times New Roman"/>
            <w:noProof/>
            <w:lang w:val="en-GB"/>
          </w:rPr>
          <w:delText>Li et al., 2020</w:delText>
        </w:r>
        <w:r w:rsidRPr="00D424AA" w:rsidDel="0036223A">
          <w:rPr>
            <w:rFonts w:cs="Times New Roman"/>
            <w:lang w:val="en-GB"/>
          </w:rPr>
          <w:fldChar w:fldCharType="end"/>
        </w:r>
        <w:commentRangeEnd w:id="1052"/>
        <w:r w:rsidR="00A26296" w:rsidDel="0036223A">
          <w:rPr>
            <w:rStyle w:val="Marquedecommentaire"/>
          </w:rPr>
          <w:commentReference w:id="1052"/>
        </w:r>
      </w:del>
      <w:bookmarkEnd w:id="1045"/>
      <w:r w:rsidRPr="00841A35">
        <w:rPr>
          <w:rFonts w:cs="Times New Roman"/>
          <w:lang w:val="en-GB"/>
        </w:rPr>
        <w:t>; see also SR15, Ch</w:t>
      </w:r>
      <w:r w:rsidR="0018745C">
        <w:rPr>
          <w:rFonts w:cs="Times New Roman"/>
          <w:lang w:val="en-GB"/>
        </w:rPr>
        <w:t xml:space="preserve">apter </w:t>
      </w:r>
      <w:r w:rsidRPr="00841A35">
        <w:rPr>
          <w:rFonts w:cs="Times New Roman"/>
          <w:lang w:val="en-GB"/>
        </w:rPr>
        <w:t>3). In</w:t>
      </w:r>
      <w:r w:rsidRPr="00D424AA">
        <w:rPr>
          <w:rFonts w:cs="Times New Roman"/>
          <w:lang w:val="en-GB"/>
        </w:rPr>
        <w:t xml:space="preserve"> the mid-latitudes, the rate of warming of hot extremes can be as large as twice the rate of global warming (</w:t>
      </w:r>
      <w:r w:rsidR="00562895" w:rsidRPr="00D424AA">
        <w:rPr>
          <w:rFonts w:cs="Times New Roman"/>
          <w:lang w:val="en-GB"/>
        </w:rPr>
        <w:t>Figure</w:t>
      </w:r>
      <w:r w:rsidR="005C7489" w:rsidRPr="00D424AA">
        <w:rPr>
          <w:rFonts w:cs="Times New Roman"/>
          <w:lang w:val="en-GB"/>
        </w:rPr>
        <w:t xml:space="preserve"> 11.11</w:t>
      </w:r>
      <w:r w:rsidRPr="00D424AA">
        <w:rPr>
          <w:rFonts w:cs="Times New Roman"/>
          <w:lang w:val="en-GB"/>
        </w:rPr>
        <w:t xml:space="preserve">). In the Arctic winter, the rate of warming of the temperature of the coldest nights </w:t>
      </w:r>
      <w:r w:rsidR="00052B75">
        <w:rPr>
          <w:rFonts w:cs="Times New Roman"/>
          <w:lang w:val="en-GB"/>
        </w:rPr>
        <w:t>is</w:t>
      </w:r>
      <w:r w:rsidRPr="00D424AA">
        <w:rPr>
          <w:rFonts w:cs="Times New Roman"/>
          <w:lang w:val="en-GB"/>
        </w:rPr>
        <w:t xml:space="preserve"> </w:t>
      </w:r>
      <w:r w:rsidR="00052B75">
        <w:rPr>
          <w:rFonts w:cs="Times New Roman"/>
          <w:lang w:val="en-GB"/>
        </w:rPr>
        <w:t xml:space="preserve">about </w:t>
      </w:r>
      <w:r w:rsidRPr="00D424AA">
        <w:rPr>
          <w:rFonts w:cs="Times New Roman"/>
          <w:lang w:val="en-GB"/>
        </w:rPr>
        <w:t>three times the rate of global warming</w:t>
      </w:r>
      <w:r w:rsidRPr="00D424AA">
        <w:rPr>
          <w:rFonts w:eastAsia="DengXian" w:cs="Times New Roman"/>
          <w:sz w:val="20"/>
          <w:lang w:val="en-GB"/>
        </w:rPr>
        <w:t xml:space="preserve"> </w:t>
      </w:r>
      <w:r w:rsidRPr="00D424AA">
        <w:rPr>
          <w:rFonts w:cs="Times New Roman"/>
          <w:lang w:val="en-GB"/>
        </w:rPr>
        <w:t xml:space="preserve">(Appendix Figure 11.A.1). Projected changes in temperature extremes can deviate from projected changes in annual mean warming in the same regions (Figure 11.3, Figs. 11.A.1 and 11.A.2, </w:t>
      </w:r>
      <w:ins w:id="1053" w:author="Robin Matthews" w:date="2021-07-13T18:54:00Z">
        <w:r w:rsidR="00AB6154">
          <w:rPr>
            <w:rFonts w:cs="Times New Roman"/>
            <w:color w:val="2E2E2E"/>
            <w:lang w:val="en-GB" w:eastAsia="en-US"/>
          </w:rPr>
          <w:fldChar w:fldCharType="begin" w:fldLock="1"/>
        </w:r>
      </w:ins>
      <w:r w:rsidR="003A5209">
        <w:rPr>
          <w:rFonts w:cs="Times New Roman"/>
          <w:color w:val="2E2E2E"/>
          <w:lang w:val="en-GB" w:eastAsia="en-US"/>
        </w:rPr>
        <w:instrText>ADDIN CSL_CITATION { "citationItems" : [ { "id" : "ITEM-1",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1", "issued" : { "date-parts" : [ [ "2020", "6" ] ] }, "page" : "100255", "title" : "Contribution of mean climate to hot temperature extremes for present and future climates", "translator" : [ { "dropping-particle" : "", "family" : "S2</w:instrText>
      </w:r>
      <w:r w:rsidR="003A5209" w:rsidRPr="00B549EC">
        <w:rPr>
          <w:rFonts w:cs="Times New Roman"/>
          <w:color w:val="2E2E2E"/>
          <w:lang w:eastAsia="en-US"/>
        </w:rPr>
        <w:instrText>769", "given" : "", "non-dropping-particle" : "", "parse-names" : false, "suffix" : "" } ], "type" : "article-journal", "volume" : "28" }, "uris" : [ "http://www.mendeley.com/documents/?uuid=5e7b8859-48dd-4a92-b70f-77babe21aa0d" ] }, { "id" : "ITEM-2", "itemData" : { "DOI" : "10.1016/j.wace.2020.100284", "ISSN" : "22120947", "author" : [ { "dropping-particle" : "", "family" : "Wehner", "given" : "Michael F.", "non-dropping-particle" : "", "parse-names" : false, "suffix" : "" } ], "container-title" : "Weather and Climate Extremes", "id" : "ITEM-2", "issued" : { "date-parts" : [ [ "2020", "12" ] ] }, "page" : "100284", "title" : "Characterization of long period return values of extreme daily temperature and precipitation in the CMIP6 models: Part 2, projections of future change", "translator" : [ { "dropping-particle" : "", "family" : "S2656", "given" : "", "non-dropping-particle" : "", "parse-names" : false, "suffix" : "" } ], "type" : "article-journal", "volume" : "30" }, "uris" : [ "http://www.mendeley.com/documents/?uuid=c158f77d-ccee-4b48-a241-1b94eebcd7ac" ] } ], "mendeley" : { "formattedCitation" : "(Di Luca et al., 2020a; Wehner, 2020)", "manualFormatting" : "Di Luca et al., 2020b; Wehner, 2020)", "plainTextFormattedCitation" : "(Di Luca et al., 2020a; Wehner, 2020)", "previouslyFormattedCitation" : "(Di Luca et al., 2020a; Wehner, 2020)" }, "properties" : { "noteIndex" : 0 }, "schema" : "https://github.com/citation-style-language/schema/raw/master/csl-citation.json" }</w:instrText>
      </w:r>
      <w:ins w:id="1054" w:author="Robin Matthews" w:date="2021-07-13T18:54:00Z">
        <w:r w:rsidR="00AB6154">
          <w:rPr>
            <w:rFonts w:cs="Times New Roman"/>
            <w:color w:val="2E2E2E"/>
            <w:lang w:val="en-GB" w:eastAsia="en-US"/>
          </w:rPr>
          <w:fldChar w:fldCharType="separate"/>
        </w:r>
        <w:r w:rsidR="00AB6154" w:rsidRPr="00B549EC">
          <w:rPr>
            <w:rFonts w:cs="Times New Roman"/>
            <w:noProof/>
            <w:color w:val="2E2E2E"/>
            <w:lang w:eastAsia="en-US"/>
          </w:rPr>
          <w:t>Di Luca et al., 2020b; Wehner, 2020)</w:t>
        </w:r>
        <w:r w:rsidR="00AB6154">
          <w:rPr>
            <w:rFonts w:cs="Times New Roman"/>
            <w:color w:val="2E2E2E"/>
            <w:lang w:val="en-GB" w:eastAsia="en-US"/>
          </w:rPr>
          <w:fldChar w:fldCharType="end"/>
        </w:r>
        <w:r w:rsidR="00AB6154" w:rsidRPr="00B549EC">
          <w:rPr>
            <w:rFonts w:cs="Times New Roman"/>
            <w:color w:val="2E2E2E"/>
            <w:lang w:eastAsia="en-US"/>
          </w:rPr>
          <w:t xml:space="preserve"> </w:t>
        </w:r>
      </w:ins>
      <w:commentRangeStart w:id="1055"/>
      <w:del w:id="1056" w:author="Robin Matthews" w:date="2021-07-13T18:54:00Z">
        <w:r w:rsidRPr="00D424AA" w:rsidDel="00AB6154">
          <w:rPr>
            <w:rFonts w:cs="Times New Roman"/>
            <w:color w:val="2E2E2E"/>
            <w:lang w:val="en-GB" w:eastAsia="en-US"/>
          </w:rPr>
          <w:fldChar w:fldCharType="begin" w:fldLock="1"/>
        </w:r>
        <w:r w:rsidR="00FF6231" w:rsidRPr="00B549EC" w:rsidDel="00AB6154">
          <w:rPr>
            <w:rFonts w:cs="Times New Roman"/>
            <w:color w:val="2E2E2E"/>
            <w:lang w:eastAsia="en-US"/>
          </w:rPr>
          <w:delInstrText>ADDIN CSL_CITATION { "citationItems" : [ { "id" : "ITEM-1",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1",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mendeley" : { "formattedCitation" : "(Di Luca et al., 2020a)", "manualFormatting" : "Di Luca et al., 2020a", "plainTextFormattedCitation" : "(Di Luca et al., 2020a)", "previouslyFormattedCitation" : "(Di Luca et al., 2020a)" }, "properties" : { "noteIndex" : 0 }, "schema" : "https://github.com/citation-style-language/schema/raw/master/csl-citation.json" }</w:delInstrText>
        </w:r>
        <w:r w:rsidRPr="00D424AA" w:rsidDel="00AB6154">
          <w:rPr>
            <w:rFonts w:cs="Times New Roman"/>
            <w:color w:val="2E2E2E"/>
            <w:lang w:val="en-GB" w:eastAsia="en-US"/>
          </w:rPr>
          <w:fldChar w:fldCharType="separate"/>
        </w:r>
        <w:r w:rsidR="00A26296" w:rsidRPr="00B549EC" w:rsidDel="00AB6154">
          <w:rPr>
            <w:rFonts w:cs="Times New Roman"/>
            <w:noProof/>
            <w:color w:val="2E2E2E"/>
            <w:lang w:eastAsia="en-US"/>
          </w:rPr>
          <w:delText>Di Luca et al., 2020a</w:delText>
        </w:r>
        <w:r w:rsidRPr="00D424AA" w:rsidDel="00AB6154">
          <w:rPr>
            <w:rFonts w:cs="Times New Roman"/>
            <w:color w:val="2E2E2E"/>
            <w:lang w:val="en-GB" w:eastAsia="en-US"/>
          </w:rPr>
          <w:fldChar w:fldCharType="end"/>
        </w:r>
        <w:commentRangeEnd w:id="1055"/>
        <w:r w:rsidR="00A26296" w:rsidDel="00AB6154">
          <w:rPr>
            <w:rStyle w:val="Marquedecommentaire"/>
          </w:rPr>
          <w:commentReference w:id="1055"/>
        </w:r>
        <w:r w:rsidRPr="00B549EC" w:rsidDel="00AB6154">
          <w:rPr>
            <w:rFonts w:cs="Times New Roman"/>
            <w:color w:val="2E2E2E"/>
            <w:lang w:eastAsia="en-US"/>
          </w:rPr>
          <w:delText>;</w:delText>
        </w:r>
        <w:r w:rsidRPr="00B549EC" w:rsidDel="00AB6154">
          <w:rPr>
            <w:rFonts w:cs="Times New Roman"/>
          </w:rPr>
          <w:delText xml:space="preserve"> </w:delText>
        </w:r>
        <w:commentRangeStart w:id="1057"/>
        <w:r w:rsidRPr="00D424AA" w:rsidDel="00AB6154">
          <w:rPr>
            <w:rFonts w:cs="Times New Roman"/>
            <w:lang w:val="en-GB"/>
          </w:rPr>
          <w:fldChar w:fldCharType="begin" w:fldLock="1"/>
        </w:r>
        <w:r w:rsidR="00FF6231" w:rsidRPr="00B549EC" w:rsidDel="00AB6154">
          <w:rPr>
            <w:rFonts w:cs="Times New Roman"/>
          </w:rPr>
          <w:delInstrText>ADDIN CSL_CITATION { "citationItems" : [ { "id" : "ITEM-1", "itemData" : { "DOI" : "10.1016/j.wace.2020.100284", "ISSN" : "22120947", "author" : [ { "dropping-particle" : "", "family" : "Wehner", "given" : "Michael F.", "non-dropping-particle" : "", "parse-names" : false, "suffix" : "" } ], "container-title" : "Weather and Climate Extremes", "id" : "ITEM-1", "issued" : { "date-parts" : [ [ "2020", "12" ] ] }, "page" : "100284", "title" : "Characterization of long period return values of extreme daily temperature and precipitation in the CMIP6 models: Part 2, projections of future change", "translator" : [ { "dropping-particle" : "", "family" : "S2656", "given" : "", "non-dropping-particle" : "", "parse-names" : false, "suffix" : "" } ], "type" : "article-journal", "volume" : "30" }, "uris" : [ "http://www.mendeley.com/documents/?uuid=c158f77d-ccee-4b48-a241-1b94eebcd7ac" ] } ], "mendeley" : { "formattedCitation" : "(Wehner, 2020)", "manualFormatting" : "Wehner, 2020)", "plainTextFormattedCitation" : "(Wehner, 2020)", "previouslyFormattedCitation" : "(Wehner, 2020)" }, "properties" : { "noteIndex" : 0 }, "schema" : "https://github.com/citation-style-language/schema/raw/master/csl-citation.json" }</w:delInstrText>
        </w:r>
        <w:r w:rsidRPr="00D424AA" w:rsidDel="00AB6154">
          <w:rPr>
            <w:rFonts w:cs="Times New Roman"/>
            <w:lang w:val="en-GB"/>
          </w:rPr>
          <w:fldChar w:fldCharType="separate"/>
        </w:r>
        <w:r w:rsidR="00A26296" w:rsidRPr="00B549EC" w:rsidDel="00AB6154">
          <w:rPr>
            <w:rFonts w:cs="Times New Roman"/>
            <w:noProof/>
          </w:rPr>
          <w:delText>Wehner, 2020)</w:delText>
        </w:r>
        <w:r w:rsidRPr="00D424AA" w:rsidDel="00AB6154">
          <w:rPr>
            <w:rFonts w:cs="Times New Roman"/>
            <w:lang w:val="en-GB"/>
          </w:rPr>
          <w:fldChar w:fldCharType="end"/>
        </w:r>
        <w:commentRangeEnd w:id="1057"/>
        <w:r w:rsidR="00A26296" w:rsidDel="00AB6154">
          <w:rPr>
            <w:rStyle w:val="Marquedecommentaire"/>
          </w:rPr>
          <w:commentReference w:id="1057"/>
        </w:r>
        <w:r w:rsidRPr="00B549EC" w:rsidDel="00AB6154">
          <w:rPr>
            <w:rFonts w:cs="Times New Roman"/>
          </w:rPr>
          <w:delText xml:space="preserve"> </w:delText>
        </w:r>
      </w:del>
      <w:r w:rsidRPr="00B549EC">
        <w:rPr>
          <w:rFonts w:cs="Times New Roman"/>
        </w:rPr>
        <w:t xml:space="preserve">due to the additional processes that control the response of regional extremes, including, in particular, soil moisture-evapotranspiration-temperature feedbacks for hot extremes in the mid-latitudes and subtropical regions, and snow/ice-albedo-temperature feedbacks in high-latitude regions. </w:t>
      </w:r>
    </w:p>
    <w:p w14:paraId="5E0210EA" w14:textId="339B88F5" w:rsidR="00726A1C" w:rsidRPr="00B549EC" w:rsidRDefault="00726A1C" w:rsidP="00D424AA">
      <w:pPr>
        <w:rPr>
          <w:rFonts w:cs="Times New Roman"/>
        </w:rPr>
      </w:pPr>
    </w:p>
    <w:p w14:paraId="70E1F1DF" w14:textId="77777777" w:rsidR="00703712" w:rsidRPr="00B549EC" w:rsidRDefault="00703712" w:rsidP="00D424AA">
      <w:pPr>
        <w:rPr>
          <w:rFonts w:cs="Times New Roman"/>
        </w:rPr>
      </w:pPr>
    </w:p>
    <w:p w14:paraId="4482D9B3" w14:textId="4270FDB5" w:rsidR="004924BB" w:rsidRPr="00D424AA" w:rsidRDefault="004924BB" w:rsidP="00D424AA">
      <w:pPr>
        <w:rPr>
          <w:rFonts w:cs="Times New Roman"/>
          <w:b/>
          <w:lang w:val="en-GB"/>
        </w:rPr>
      </w:pPr>
      <w:r w:rsidRPr="00D424AA">
        <w:rPr>
          <w:rFonts w:cs="Times New Roman"/>
          <w:b/>
          <w:lang w:val="en-GB"/>
        </w:rPr>
        <w:t>[START FIGURE 11.12 HERE]</w:t>
      </w:r>
    </w:p>
    <w:p w14:paraId="03C1D914" w14:textId="77777777" w:rsidR="004924BB" w:rsidRPr="00D424AA" w:rsidRDefault="004924BB" w:rsidP="00D424AA">
      <w:pPr>
        <w:rPr>
          <w:rFonts w:cs="Times New Roman"/>
          <w:b/>
          <w:lang w:val="en-GB"/>
        </w:rPr>
      </w:pPr>
    </w:p>
    <w:p w14:paraId="6E8FAFC9" w14:textId="654885A1" w:rsidR="004924BB" w:rsidRPr="00D424AA" w:rsidRDefault="004924BB" w:rsidP="00DE4CA9">
      <w:pPr>
        <w:pStyle w:val="AR6Chap11Figure"/>
      </w:pPr>
      <w:bookmarkStart w:id="1058" w:name="_Hlk66526071"/>
      <w:r w:rsidRPr="00D424AA">
        <w:t xml:space="preserve">Projected changes in the intensity of extreme temperature events under 1°C, 1.5°C, 2°C, 3°C, and 4°C global warming levels relative to the 1851-1900 baseline. Extreme temperature events are defined as the daily maximum temperatures (TXx) that were exceeded on average once during a 10-year period (10-year event, blue) and that once during a 50-year period (50-year event, orange) during the 1851-1900 base period. Results are shown for the global land. For each box plot, the horizontal line and the box represent the median and central 66% uncertainty range, respectively, of the intensity changes across the space, and the whiskers extend to the 90% uncertainty range. The results are based on the multi-model ensemble median estimated from simulations of global climate models contributing to the sixth phase of the Coupled Model Intercomparison Project (CMIP6) under different SSP forcing scenarios. Adapted from </w:t>
      </w:r>
      <w:commentRangeStart w:id="1059"/>
      <w:r w:rsidRPr="00D424AA">
        <w:rPr>
          <w:lang w:val="en-CA"/>
        </w:rPr>
        <w:fldChar w:fldCharType="begin" w:fldLock="1"/>
      </w:r>
      <w:ins w:id="1060" w:author="Robin Matthews" w:date="2021-07-13T18:55:00Z">
        <w:r w:rsidR="00AB091F">
          <w:rPr>
            <w:lang w:val="en-CA"/>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061" w:author="Robin Matthews" w:date="2021-07-13T18:55:00Z">
        <w:r w:rsidR="00FC4C2D" w:rsidDel="00AB091F">
          <w:rPr>
            <w:lang w:val="en-CA"/>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lang w:val="en-CA"/>
        </w:rPr>
        <w:fldChar w:fldCharType="separate"/>
      </w:r>
      <w:del w:id="1062" w:author="Robin Matthews" w:date="2021-07-13T18:55:00Z">
        <w:r w:rsidR="00A26296" w:rsidDel="00AB091F">
          <w:rPr>
            <w:noProof/>
            <w:lang w:val="en-CA"/>
          </w:rPr>
          <w:delText>(</w:delText>
        </w:r>
      </w:del>
      <w:ins w:id="1063" w:author="Robin Matthews" w:date="2021-07-13T18:54:00Z">
        <w:r w:rsidR="00AB091F">
          <w:rPr>
            <w:noProof/>
            <w:lang w:val="en-CA"/>
          </w:rPr>
          <w:t xml:space="preserve">C. </w:t>
        </w:r>
      </w:ins>
      <w:r w:rsidR="00A26296">
        <w:rPr>
          <w:noProof/>
          <w:lang w:val="en-CA"/>
        </w:rPr>
        <w:t>Li et al.</w:t>
      </w:r>
      <w:ins w:id="1064" w:author="Robin Matthews" w:date="2021-07-13T18:55:00Z">
        <w:r w:rsidR="00AB091F">
          <w:rPr>
            <w:noProof/>
            <w:lang w:val="en-CA"/>
          </w:rPr>
          <w:t xml:space="preserve"> (</w:t>
        </w:r>
      </w:ins>
      <w:del w:id="1065" w:author="Robin Matthews" w:date="2021-07-13T18:55:00Z">
        <w:r w:rsidR="00A26296" w:rsidDel="00AB091F">
          <w:rPr>
            <w:noProof/>
            <w:lang w:val="en-CA"/>
          </w:rPr>
          <w:delText xml:space="preserve">, </w:delText>
        </w:r>
      </w:del>
      <w:r w:rsidR="00A26296">
        <w:rPr>
          <w:noProof/>
          <w:lang w:val="en-CA"/>
        </w:rPr>
        <w:t>2020</w:t>
      </w:r>
      <w:del w:id="1066" w:author="Robin Matthews" w:date="2021-07-13T18:55:00Z">
        <w:r w:rsidR="00A26296" w:rsidDel="00AB091F">
          <w:rPr>
            <w:noProof/>
            <w:lang w:val="en-CA"/>
          </w:rPr>
          <w:delText>a</w:delText>
        </w:r>
      </w:del>
      <w:r w:rsidR="00A26296">
        <w:rPr>
          <w:noProof/>
          <w:lang w:val="en-CA"/>
        </w:rPr>
        <w:t>)</w:t>
      </w:r>
      <w:r w:rsidRPr="00D424AA">
        <w:fldChar w:fldCharType="end"/>
      </w:r>
      <w:commentRangeEnd w:id="1059"/>
      <w:r w:rsidR="00A26296">
        <w:rPr>
          <w:rStyle w:val="Marquedecommentaire"/>
          <w:lang w:val="fr-FR"/>
        </w:rPr>
        <w:commentReference w:id="1059"/>
      </w:r>
      <w:r w:rsidRPr="00841A35">
        <w:t xml:space="preserve">. </w:t>
      </w:r>
      <w:bookmarkEnd w:id="1058"/>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10ADA3F3" w14:textId="77777777" w:rsidR="004924BB" w:rsidRPr="00D424AA" w:rsidRDefault="004924BB" w:rsidP="00D424AA">
      <w:pPr>
        <w:rPr>
          <w:rFonts w:cs="Times New Roman"/>
          <w:b/>
          <w:lang w:val="en-GB"/>
        </w:rPr>
      </w:pPr>
    </w:p>
    <w:p w14:paraId="14D424BF" w14:textId="6B5AC6D0" w:rsidR="004924BB" w:rsidRPr="00D424AA" w:rsidRDefault="004924BB" w:rsidP="00D424AA">
      <w:pPr>
        <w:rPr>
          <w:rFonts w:cs="Times New Roman"/>
          <w:b/>
          <w:lang w:val="en-GB"/>
        </w:rPr>
      </w:pPr>
      <w:r w:rsidRPr="00D424AA">
        <w:rPr>
          <w:rFonts w:cs="Times New Roman"/>
          <w:b/>
          <w:lang w:val="en-GB"/>
        </w:rPr>
        <w:t>[END FIGURE 11.12 HERE]</w:t>
      </w:r>
    </w:p>
    <w:p w14:paraId="6C0F1B4B" w14:textId="77777777" w:rsidR="004924BB" w:rsidRPr="00D424AA" w:rsidRDefault="004924BB" w:rsidP="00D424AA">
      <w:pPr>
        <w:rPr>
          <w:rFonts w:cs="Times New Roman"/>
          <w:b/>
          <w:lang w:val="en-GB"/>
        </w:rPr>
      </w:pPr>
    </w:p>
    <w:p w14:paraId="1657E4EA" w14:textId="77777777" w:rsidR="004924BB" w:rsidRPr="00D424AA" w:rsidRDefault="004924BB" w:rsidP="00D424AA">
      <w:pPr>
        <w:rPr>
          <w:rFonts w:cs="Times New Roman"/>
          <w:lang w:val="en-GB"/>
        </w:rPr>
      </w:pPr>
    </w:p>
    <w:p w14:paraId="0AC2DD44" w14:textId="457A80E7" w:rsidR="0018745C" w:rsidRDefault="00726A1C" w:rsidP="00D424AA">
      <w:pPr>
        <w:pStyle w:val="AR6BodyText"/>
        <w:rPr>
          <w:lang w:val="nb-NO"/>
        </w:rPr>
      </w:pPr>
      <w:r w:rsidRPr="00D424AA">
        <w:rPr>
          <w:lang w:val="en-GB"/>
        </w:rPr>
        <w:t xml:space="preserve">The probability of exceeding a certain hot extreme threshold will increase, while those for cold extreme will decrease with global warming </w:t>
      </w:r>
      <w:commentRangeStart w:id="1067"/>
      <w:r w:rsidRPr="00D424AA">
        <w:rPr>
          <w:lang w:val="en-GB"/>
        </w:rPr>
        <w:fldChar w:fldCharType="begin" w:fldLock="1"/>
      </w:r>
      <w:r w:rsidR="0012753B">
        <w:rPr>
          <w:lang w:val="en-GB"/>
        </w:rPr>
        <w:instrText>ADDIN CSL_CITATION { "citationItems" : [ { "id" : "ITEM-1", "itemData" : { "DOI" : "10.1088/1748-9326/11/4/044011", "ISSN" : "17489326", "abstract" : "We project that within the next two decades, half of the world's population will regularly (every second summer on average) experience regional summer mean temperatures that exceed those of the historically hottest summer, even under the moderate RCP4.5 emissions pathway. This frequency threshold for hot temperatures over land, which have adverse effects on human health, society and economy, might be broached in little more than a decade under the RCP8.5 emissions pathway. These hot summer frequency projections are based on adjusted RCP4.5 and 8.5 temperature projections, where the adjustments are performed with scaling factors determined by regularized optimal fingerprinting analyzes that compare historical model simulations with observations over the period 1950\u20132012. A temperature reconstruction technique is then used to simulate a multitude of possible past and future temperature evolutions, from which the probability of a hot summer is determined for each region, with a hot summer being defined as the historically warmest summer on record in that region. Probabilities with and without external forcing show that hot summers are now about ten times more likely (fraction of attributable risk 0.9) in many regions of the world than they would have been in the absence of past greenhouse gas increases. The adjusted future projections suggest that the Mediterranean, Sahara, large parts of Asia and the Western US and Canada will be among the first regions for which hot summers will become the norm (i.e. occur on average every other year), and that this will occur within the next 1\u20132 decades.", "author" : [ { "dropping-particle" : "", "family" : "Mueller", "given" : "Brigitte", "non-dropping-particle" : "", "parse-names" : false, "suffix" : "" }, { "dropping-particle" : "", "family" : "Zhang", "given" : "Xuebin", "non-dropping-particle" : "", "parse-names" : false, "suffix" : "" }, { "dropping-particle" : "", "family" : "Zwiers", "given" : "Francis W.", "non-dropping-particle" : "", "parse-names" : false, "suffix" : "" } ], "container-title" : "Environmental Research Letters", "id" : "ITEM-1", "issue" : "4", "issued" : { "date-parts" : [ [ "2016", "4", "1" ] ] }, "page" : "1-15", "publisher" : "IOP Publishing", "title" : "Historically hottest summers projected to be the norm for more than half of the world's population within 20 years", "translator" : [ { "dropping-particle" : "", "family" : "S1543", "given" : "", "non-dropping-particle" : "", "parse-names" : false, "suffix" : "" } ], "type" : "article-journal", "volume" : "11" }, "uris" : [ "http://www.mendeley.com/documents/?uuid=192cbc7c-23be-4e9c-bdbd-5391b79724f2" ] }, { "id" : "ITEM-2", "itemData" : { "DOI" : "10.1175/BAMS-D-16-0183.1", "ISSN" : "0003-0007", "abstract" : "The term \u201cnew normal\u201d has been used in scientific literature and public commentary to contextualize contemporary climate events as an indicator of a changing climate due to enhanced greenhouse warming. A new normal has been used broadly but tends to be descriptive and ambiguously defined. Here we review previous studies conceptualizing this idea of a new climatological normal and argue that this term should be used cautiously and with explicit definition in order to avoid confusion. We provide a formal definition of a new climate normal relative to present based around record-breaking contemporary events and explore the timing of when such extremes become statistically normal in the future model simulations. Applying this method to the record-breaking global-average 2015 temperatures as a reference event and a suite of model climate models, we determine that 2015 global annual-average temperatures will be the new normal by 2040 in all emissions scenarios. At the regional level, a new normal can be delayed through aggressive greenhouse gas emissions reductions. Using this specific case study to investigate a climatological new normal, our approach demonstrates the greater value of the concept of a climatological new normal for understanding and communicating climate change when the term is explicitly defined. This approach moves us one step closer to understanding how current extremes will change in the future in a warming world.", "author" : [ { "dropping-particle" : "", "family" : "Lewis", "given" : "Sophie C.", "non-dropping-particle" : "", "parse-names" : false, "suffix" : "" }, { "dropping-particle" : "", "family" : "King", "given" : "Andrew D.", "non-dropping-particle" : "", "parse-names" : false, "suffix" : "" }, { "dropping-particle" : "", "family" : "Perkins-Kirkpatrick", "given" : "Sarah E.", "non-dropping-particle" : "", "parse-names" : false, "suffix" : "" } ], "container-title" : "Bulletin of the American Meteorological Society", "id" : "ITEM-2", "issue" : "6", "issued" : { "date-parts" : [ [ "2017", "6" ] ] }, "page" : "1139-1151", "title" : "Defining a New Normal for Extremes in a Warming World", "translator" : [ { "dropping-particle" : "", "family" : "S1513", "given" : "", "non-dropping-particle" : "", "parse-names" : false, "suffix" : "" } ], "type" : "article-journal", "volume" : "98" }, "uris" : [ "http://www.mendeley.com/documents/?uuid=b282c287-5f09-471b-b3a0-c8d9c3c8287f" ] }, { "id" : "ITEM-3", "itemData" : { "DOI" : "10.1007/s00382-020-05263-w", "ISSN" : "1432-0894", "abstract" : "We evaluate how hotspots of different types of extreme summertime heat change under global warming increase of up to $$4\\,^\\circ \\hbox {C}$$4\u2218C; and which level of global warming allows us to avert the risk of these hotspots considering the irreducible range of possibilities defined by well-sampled internal variability. We use large samples of low-probability extremes simulated by the 100-member Max Planck Institute Grand Ensemble (MPI-GE) for five metrics of extreme heat: maximum absolute temperatures, return periods of extreme temperatures, maximum temperature variability, sustained tropical nights, and wet bulb temperatures. At $$2\\,^\\circ \\hbox {C}$$2\u2218C of warming, MPI-GE projects maximum summer temperatures below $$50\\,^\\circ \\hbox {C}$$50\u2218C over most of the world. Beyond $$2\\,^\\circ \\hbox {C}$$2\u2218C, this threshold is overshot in all continents, with the maximum projected temperatures in hotspots over the Arabic Peninsula. Extreme 1-in-100-years pre-industrial temperatures occur every 10\u201325 years already at $$1.5\\,^\\circ \\hbox {C}$$1.5\u2218C of warming. At $$4\\,^\\circ \\hbox {C}$$4\u2218C, these 1-in-100-years extremes are projected to occur every 1 to 2 years over most of the world. The range of maximum temperature variability increases by 10\u201350% at $$2\\,^\\circ \\hbox {C}$$2\u2218C of warming, and by 50\u2013100% at $$4\\,^\\circ \\hbox {C}$$4\u2218C. Beyond $$2\\,^\\circ \\hbox {C}$$2\u2218C, heat stress is aggravated substantially over non-adapted areas by hot and humid conditions that occur rarely in a pre-industrial climate; while extreme pre-industrial tropical night conditions become common-pace already at $$1.5\\,^\\circ \\hbox {C}$$1.5\u2218C. At $$4\\,^\\circ \\hbox {C}$$4\u2218C of warming, tropical night hotspots spread polewards globally, and are sustained during more than 99% of all summer months in the tropics; whilst extreme monthly mean wet bulb temperatures beyond $$26\\,^\\circ \\hbox {C}$$26\u2218C spread both over large tropical as well as mid-latitude regions.", "author" : [ { "dropping-particle" : "", "family" : "Suarez-Gutierrez", "given" : "Laura", "non-drop</w:instrText>
      </w:r>
      <w:r w:rsidR="0012753B" w:rsidRPr="00B549EC">
        <w:instrText>ping-particle" : "", "parse-names" : false, "suffix" : "" }, { "dropping-particle" : "", "family" : "M\u00fcller", "given" : "Wolfgang A", "non-dropping-particle" : "", "parse-names" : false, "suffix" : "" }, { "dropping-particle" : "", "family" : "Li", "given" : "Chao", "non-dropping-particle" : "", "parse-names" : false, "suffix" : "" }, { "dropping-particle" : "", "family" : "Marotzke", "given" : "Jochem", "non-dropping-particle" : "", "parse-names" : false, "suffix" : "" } ], "container-title" : "Climate Dynamics", "id" : "ITEM-3", "issued" : { "date-parts" : [ [ "2020" ] ] }, "title" : "Hotspots of extreme heat under global warming", "translator" : [ { "dropping-particle" : "", "family" : "S2881", "given" : "", "non-dropping-particle" : "", "parse-names" : false, "suffix" : "" } ], "type" : "article-journal" }, "uris" : [ "http://www.mendeley.com/documents/?uuid=d1626b0c-c09f-48c3-a372-fe26d4108d61" ] } ], "mendeley" : { "formattedCitation" : "(Mueller et al., 2016a; Lewis et al., 2017b; Suarez-Gutierrez et al., 2020b)", "manualFormatting" : "(B. Mueller et al., 2016; Lewis et al., 2017b; Suarez-Gutierrez et al., 2020b)", "plainTextFormattedCitation" : "(Mueller et al., 2016a; Lewis et al., 2017b; Suarez-Gutierrez et al., 2020b)", "previouslyFormattedCitation" : "(Mueller et al., 2016a; Lewis et al., 2017b; Suarez-Gutierrez et al., 2020b)" }, "properties" : { "noteIndex" : 0 }, "schema" : "https://github.com/citation-style-language/schema/raw/master/csl-citation.json" }</w:instrText>
      </w:r>
      <w:r w:rsidRPr="00D424AA">
        <w:rPr>
          <w:lang w:val="en-GB"/>
        </w:rPr>
        <w:fldChar w:fldCharType="separate"/>
      </w:r>
      <w:r w:rsidR="00A26296">
        <w:rPr>
          <w:noProof/>
          <w:lang w:val="nb-NO"/>
        </w:rPr>
        <w:t>(</w:t>
      </w:r>
      <w:ins w:id="1068" w:author="Robin Matthews" w:date="2021-07-13T18:54:00Z">
        <w:r w:rsidR="00AB091F">
          <w:rPr>
            <w:noProof/>
            <w:lang w:val="nb-NO"/>
          </w:rPr>
          <w:t xml:space="preserve">B. </w:t>
        </w:r>
      </w:ins>
      <w:r w:rsidR="00A26296">
        <w:rPr>
          <w:noProof/>
          <w:lang w:val="nb-NO"/>
        </w:rPr>
        <w:t>Mueller et al., 2016</w:t>
      </w:r>
      <w:del w:id="1069" w:author="Robin Matthews" w:date="2021-07-13T18:54:00Z">
        <w:r w:rsidR="00A26296" w:rsidDel="00AB091F">
          <w:rPr>
            <w:noProof/>
            <w:lang w:val="nb-NO"/>
          </w:rPr>
          <w:delText>a</w:delText>
        </w:r>
      </w:del>
      <w:r w:rsidR="00A26296">
        <w:rPr>
          <w:noProof/>
          <w:lang w:val="nb-NO"/>
        </w:rPr>
        <w:t>; Lewis et al., 2017b; Suarez-Gutierrez et al., 2020b)</w:t>
      </w:r>
      <w:r w:rsidRPr="00D424AA">
        <w:rPr>
          <w:lang w:val="en-GB"/>
        </w:rPr>
        <w:fldChar w:fldCharType="end"/>
      </w:r>
      <w:commentRangeEnd w:id="1067"/>
      <w:r w:rsidR="00A26296">
        <w:rPr>
          <w:rStyle w:val="Marquedecommentaire"/>
        </w:rPr>
        <w:commentReference w:id="1067"/>
      </w:r>
      <w:r w:rsidRPr="00841A35">
        <w:rPr>
          <w:lang w:val="nb-NO"/>
        </w:rPr>
        <w:t xml:space="preserve">. </w:t>
      </w:r>
      <w:r w:rsidRPr="00D424AA">
        <w:rPr>
          <w:lang w:val="en-GB"/>
        </w:rPr>
        <w:t xml:space="preserve">The changes tend to scale </w:t>
      </w:r>
      <w:r w:rsidRPr="00D424AA">
        <w:rPr>
          <w:lang w:val="en-GB" w:eastAsia="zh-CN"/>
        </w:rPr>
        <w:t>nonlinearly</w:t>
      </w:r>
      <w:r w:rsidRPr="00D424AA">
        <w:rPr>
          <w:lang w:val="en-GB"/>
        </w:rPr>
        <w:t xml:space="preserve"> with the level of global warming, with larger changes for more rare events (Section 11.2.</w:t>
      </w:r>
      <w:r w:rsidR="00986529" w:rsidRPr="00D424AA">
        <w:rPr>
          <w:lang w:val="en-GB"/>
        </w:rPr>
        <w:t>4 and CC</w:t>
      </w:r>
      <w:r w:rsidR="0018745C">
        <w:rPr>
          <w:lang w:val="en-GB"/>
        </w:rPr>
        <w:t>B</w:t>
      </w:r>
      <w:r w:rsidR="00986529" w:rsidRPr="00D424AA">
        <w:rPr>
          <w:lang w:val="en-GB"/>
        </w:rPr>
        <w:t xml:space="preserve"> 11.11</w:t>
      </w:r>
      <w:r w:rsidRPr="00D424AA">
        <w:rPr>
          <w:lang w:val="en-GB"/>
        </w:rPr>
        <w:t>; Fig</w:t>
      </w:r>
      <w:r w:rsidR="0018745C">
        <w:rPr>
          <w:lang w:val="en-GB"/>
        </w:rPr>
        <w:t>ure</w:t>
      </w:r>
      <w:r w:rsidR="00D22041">
        <w:rPr>
          <w:lang w:val="en-GB"/>
        </w:rPr>
        <w:t>.</w:t>
      </w:r>
      <w:r w:rsidRPr="00D424AA">
        <w:rPr>
          <w:lang w:val="en-GB"/>
        </w:rPr>
        <w:t xml:space="preserve"> 11.</w:t>
      </w:r>
      <w:r w:rsidR="005C7489" w:rsidRPr="00D424AA">
        <w:rPr>
          <w:lang w:val="en-GB"/>
        </w:rPr>
        <w:t>6</w:t>
      </w:r>
      <w:r w:rsidRPr="00D424AA">
        <w:rPr>
          <w:lang w:val="en-GB"/>
        </w:rPr>
        <w:t xml:space="preserve"> and 11.1</w:t>
      </w:r>
      <w:r w:rsidR="005C7489" w:rsidRPr="00D424AA">
        <w:rPr>
          <w:lang w:val="en-GB"/>
        </w:rPr>
        <w:t>2</w:t>
      </w:r>
      <w:r w:rsidRPr="00D424AA">
        <w:rPr>
          <w:lang w:val="en-GB"/>
        </w:rPr>
        <w:t>; e.g.</w:t>
      </w:r>
      <w:ins w:id="1070" w:author="Robin Matthews" w:date="2021-07-13T18:57:00Z">
        <w:r w:rsidR="0090264D">
          <w:rPr>
            <w:lang w:val="en-GB"/>
          </w:rPr>
          <w:t xml:space="preserve">, </w:t>
        </w:r>
        <w:r w:rsidR="0090264D">
          <w:rPr>
            <w:lang w:val="en-GB"/>
          </w:rPr>
          <w:fldChar w:fldCharType="begin" w:fldLock="1"/>
        </w:r>
      </w:ins>
      <w:r w:rsidR="003A5209">
        <w:rPr>
          <w:lang w:val="en-GB"/>
        </w:rPr>
        <w:instrText>ADDIN CSL_CITATION { "citationItems" : [ { "id" : "ITEM-1",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1",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id" : "ITEM-2",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2",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3",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w:instrText>
      </w:r>
      <w:r w:rsidR="003A5209" w:rsidRPr="00B549EC">
        <w:instrText xml:space="preserve"> { "dropping-particle" : "", "family" : "Sun", "given" : "Ying", "non-dropping-particle" : "", "parse-names" : false, "suffix" : "" }, { "dropping-particle" : "", "family" : "Wehner", "given" : "Michael", "non-dropping-particle" : "", "parse-names" : false, "suffix" : "" } ], "container-title" : "Journal of Climate", "id" : "ITEM-3",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Fischer and Knutti, 2015; Kharin et al., 2018; Li et al., 2020a)", "manualFormatting" : "Fischer and Knutti, 2015; Kharin et al., 2018; C. Li et al., 2020)", "plainTextFormattedCitation" : "(Fischer and Knutti, 2015; Kharin et al., 2018; Li et al., 2020a)", "previouslyFormattedCitation" : "(Fischer and Knutti, 2015; Kharin et al., 2018; Li et al., 2020a)" }, "properties" : { "noteIndex" : 0 }, "schema" : "https://github.com/citation-style-language/schema/raw/master/csl-citation.json" }</w:instrText>
      </w:r>
      <w:ins w:id="1071" w:author="Robin Matthews" w:date="2021-07-13T18:57:00Z">
        <w:r w:rsidR="0090264D">
          <w:rPr>
            <w:lang w:val="en-GB"/>
          </w:rPr>
          <w:fldChar w:fldCharType="separate"/>
        </w:r>
        <w:r w:rsidR="0090264D" w:rsidRPr="00B549EC">
          <w:rPr>
            <w:noProof/>
          </w:rPr>
          <w:t>Fischer and Knutti, 2015; Kharin et al., 2018; C. Li et al., 2020)</w:t>
        </w:r>
        <w:r w:rsidR="0090264D">
          <w:rPr>
            <w:lang w:val="en-GB"/>
          </w:rPr>
          <w:fldChar w:fldCharType="end"/>
        </w:r>
        <w:r w:rsidR="0090264D" w:rsidRPr="00B549EC">
          <w:t>.</w:t>
        </w:r>
      </w:ins>
      <w:del w:id="1072" w:author="Robin Matthews" w:date="2021-07-13T18:57:00Z">
        <w:r w:rsidRPr="00B549EC" w:rsidDel="0090264D">
          <w:delText xml:space="preserve"> </w:delText>
        </w:r>
        <w:commentRangeStart w:id="1073"/>
        <w:r w:rsidRPr="00D424AA" w:rsidDel="0090264D">
          <w:rPr>
            <w:lang w:val="en-GB"/>
          </w:rPr>
          <w:fldChar w:fldCharType="begin" w:fldLock="1"/>
        </w:r>
        <w:r w:rsidR="00FF6231" w:rsidRPr="00B549EC" w:rsidDel="0090264D">
          <w:delInstrText>ADDIN CSL_CITATION { "citationItems" : [ { "id" : "ITEM-1",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1",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mendeley" : { "formattedCitation" : "(Fischer and Knutti, 2015)", "manualFormatting" : "Fischer and Knutti, 2015", "plainTextFormattedCitation" : "(Fischer and Knutti, 2015)", "previouslyFormattedCitation" : "(Fischer and Knutti, 2015)" }, "properties" : { "noteIndex" : 0 }, "schema" : "https://github.com/citation-style-language/schema/raw/master/csl-citation.json" }</w:delInstrText>
        </w:r>
        <w:r w:rsidRPr="00D424AA" w:rsidDel="0090264D">
          <w:rPr>
            <w:lang w:val="en-GB"/>
          </w:rPr>
          <w:fldChar w:fldCharType="separate"/>
        </w:r>
        <w:r w:rsidR="00A26296" w:rsidRPr="00B549EC" w:rsidDel="0090264D">
          <w:rPr>
            <w:noProof/>
          </w:rPr>
          <w:delText>Fischer and Knutti, 2015</w:delText>
        </w:r>
        <w:r w:rsidRPr="00D424AA" w:rsidDel="0090264D">
          <w:rPr>
            <w:lang w:val="en-GB"/>
          </w:rPr>
          <w:fldChar w:fldCharType="end"/>
        </w:r>
        <w:commentRangeEnd w:id="1073"/>
        <w:r w:rsidR="00A26296" w:rsidDel="0090264D">
          <w:rPr>
            <w:rStyle w:val="Marquedecommentaire"/>
          </w:rPr>
          <w:commentReference w:id="1073"/>
        </w:r>
        <w:r w:rsidRPr="00B549EC" w:rsidDel="0090264D">
          <w:delText xml:space="preserve">, </w:delText>
        </w:r>
        <w:commentRangeStart w:id="1074"/>
        <w:r w:rsidRPr="00D424AA" w:rsidDel="0090264D">
          <w:rPr>
            <w:lang w:val="en-GB"/>
          </w:rPr>
          <w:fldChar w:fldCharType="begin" w:fldLock="1"/>
        </w:r>
        <w:r w:rsidR="00FF6231" w:rsidRPr="00B549EC" w:rsidDel="0090264D">
          <w:del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delInstrText>
        </w:r>
        <w:r w:rsidRPr="00D424AA" w:rsidDel="0090264D">
          <w:rPr>
            <w:lang w:val="en-GB"/>
          </w:rPr>
          <w:fldChar w:fldCharType="separate"/>
        </w:r>
        <w:r w:rsidR="00A26296" w:rsidRPr="00B549EC" w:rsidDel="0090264D">
          <w:rPr>
            <w:noProof/>
          </w:rPr>
          <w:delText>Kharin et al., 2018</w:delText>
        </w:r>
        <w:r w:rsidRPr="00D424AA" w:rsidDel="0090264D">
          <w:rPr>
            <w:lang w:val="en-GB"/>
          </w:rPr>
          <w:fldChar w:fldCharType="end"/>
        </w:r>
        <w:commentRangeEnd w:id="1074"/>
        <w:r w:rsidR="00A26296" w:rsidDel="0090264D">
          <w:rPr>
            <w:rStyle w:val="Marquedecommentaire"/>
          </w:rPr>
          <w:commentReference w:id="1074"/>
        </w:r>
        <w:r w:rsidRPr="00B549EC" w:rsidDel="0090264D">
          <w:delText xml:space="preserve">; </w:delText>
        </w:r>
        <w:commentRangeStart w:id="1075"/>
        <w:r w:rsidRPr="00D424AA" w:rsidDel="0090264D">
          <w:rPr>
            <w:lang w:val="en-GB"/>
          </w:rPr>
          <w:fldChar w:fldCharType="begin" w:fldLock="1"/>
        </w:r>
        <w:r w:rsidR="00FC4C2D" w:rsidRPr="00B549EC" w:rsidDel="0090264D">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w:delInstrText>
        </w:r>
        <w:r w:rsidR="00FC4C2D" w:rsidRPr="00B549EC" w:rsidDel="0090264D">
          <w:rPr>
            <w:lang w:val="en-US"/>
          </w:rPr>
          <w:delInstrText>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90264D">
          <w:rPr>
            <w:lang w:val="en-GB"/>
          </w:rPr>
          <w:fldChar w:fldCharType="separate"/>
        </w:r>
        <w:r w:rsidR="00A26296" w:rsidRPr="00B549EC" w:rsidDel="0090264D">
          <w:rPr>
            <w:noProof/>
            <w:lang w:val="en-US"/>
          </w:rPr>
          <w:delText>Li et al., 2020)</w:delText>
        </w:r>
        <w:r w:rsidRPr="00D424AA" w:rsidDel="0090264D">
          <w:rPr>
            <w:lang w:val="en-GB"/>
          </w:rPr>
          <w:fldChar w:fldCharType="end"/>
        </w:r>
        <w:commentRangeEnd w:id="1075"/>
        <w:r w:rsidR="00A26296" w:rsidDel="0090264D">
          <w:rPr>
            <w:rStyle w:val="Marquedecommentaire"/>
          </w:rPr>
          <w:commentReference w:id="1075"/>
        </w:r>
        <w:r w:rsidRPr="00B549EC" w:rsidDel="0090264D">
          <w:rPr>
            <w:lang w:val="en-US"/>
          </w:rPr>
          <w:delText>.</w:delText>
        </w:r>
      </w:del>
      <w:r w:rsidRPr="00B549EC">
        <w:rPr>
          <w:lang w:val="en-US"/>
        </w:rPr>
        <w:t xml:space="preserve"> </w:t>
      </w:r>
      <w:r w:rsidRPr="00841A35">
        <w:rPr>
          <w:lang w:val="en-GB"/>
        </w:rPr>
        <w:t xml:space="preserve">For example, the </w:t>
      </w:r>
      <w:r w:rsidRPr="00D424AA">
        <w:rPr>
          <w:lang w:val="en-GB"/>
        </w:rPr>
        <w:t xml:space="preserve">CMIP5 ensemble projects the frequency of the present-day climate 20-year hottest daily temperature to increase by 80% at the 1.5°C global warming level and by 180% at the 2.0°C global warming level, and the frequency of the present-day climate 100-year hottest daily temperature to increase by 200% and more than 700% at the 1.5°C and 2.0°C warming levels, respectively </w:t>
      </w:r>
      <w:r w:rsidRPr="00D424AA">
        <w:rPr>
          <w:lang w:val="en-GB"/>
        </w:rPr>
        <w:fldChar w:fldCharType="begin" w:fldLock="1"/>
      </w:r>
      <w:r w:rsidR="00FF6231">
        <w:rPr>
          <w:lang w:val="en-GB"/>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plainTextFormattedCitation" : "(Kharin et al., 2018)", "previouslyFormattedCitation" : "(Kharin et al., 2018)" }, "properties" : { "noteIndex" : 0 }, "schema" : "https://github.com/citation-style-language/schema/raw/master/csl-citation.json" }</w:instrText>
      </w:r>
      <w:r w:rsidRPr="00D424AA">
        <w:rPr>
          <w:lang w:val="en-GB"/>
        </w:rPr>
        <w:fldChar w:fldCharType="separate"/>
      </w:r>
      <w:r w:rsidR="00A26296">
        <w:rPr>
          <w:noProof/>
          <w:lang w:val="en-GB"/>
        </w:rPr>
        <w:t>(Kharin et al., 2018)</w:t>
      </w:r>
      <w:r w:rsidRPr="00D424AA">
        <w:rPr>
          <w:lang w:val="en-GB"/>
        </w:rPr>
        <w:fldChar w:fldCharType="end"/>
      </w:r>
      <w:r w:rsidRPr="00841A35">
        <w:rPr>
          <w:lang w:val="en-GB"/>
        </w:rPr>
        <w:t xml:space="preserve">. CMIP6 simulations project similar changes </w:t>
      </w:r>
      <w:commentRangeStart w:id="1076"/>
      <w:r w:rsidRPr="00D424AA">
        <w:rPr>
          <w:lang w:val="en-GB"/>
        </w:rPr>
        <w:fldChar w:fldCharType="begin" w:fldLock="1"/>
      </w:r>
      <w:ins w:id="1077" w:author="Robin Matthews" w:date="2021-07-13T18:58:00Z">
        <w:r w:rsidR="00EF22A6">
          <w:rPr>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078" w:author="Robin Matthews" w:date="2021-07-13T18:58:00Z">
        <w:r w:rsidR="00FC4C2D" w:rsidDel="00EF22A6">
          <w:rPr>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lang w:val="en-GB"/>
        </w:rPr>
        <w:fldChar w:fldCharType="separate"/>
      </w:r>
      <w:r w:rsidR="00A26296">
        <w:rPr>
          <w:noProof/>
          <w:lang w:val="nb-NO"/>
        </w:rPr>
        <w:t>(</w:t>
      </w:r>
      <w:ins w:id="1079" w:author="Robin Matthews" w:date="2021-07-13T18:58:00Z">
        <w:r w:rsidR="00EF22A6">
          <w:rPr>
            <w:noProof/>
            <w:lang w:val="nb-NO"/>
          </w:rPr>
          <w:t xml:space="preserve">C. </w:t>
        </w:r>
      </w:ins>
      <w:r w:rsidR="00A26296">
        <w:rPr>
          <w:noProof/>
          <w:lang w:val="nb-NO"/>
        </w:rPr>
        <w:t>Li et al., 2020</w:t>
      </w:r>
      <w:del w:id="1080" w:author="Robin Matthews" w:date="2021-07-13T18:58:00Z">
        <w:r w:rsidR="00A26296" w:rsidDel="00EF22A6">
          <w:rPr>
            <w:noProof/>
            <w:lang w:val="nb-NO"/>
          </w:rPr>
          <w:delText>a</w:delText>
        </w:r>
      </w:del>
      <w:r w:rsidR="00A26296">
        <w:rPr>
          <w:noProof/>
          <w:lang w:val="nb-NO"/>
        </w:rPr>
        <w:t>)</w:t>
      </w:r>
      <w:r w:rsidRPr="00D424AA">
        <w:rPr>
          <w:lang w:val="en-GB"/>
        </w:rPr>
        <w:fldChar w:fldCharType="end"/>
      </w:r>
      <w:commentRangeEnd w:id="1076"/>
      <w:r w:rsidR="00A26296">
        <w:rPr>
          <w:rStyle w:val="Marquedecommentaire"/>
        </w:rPr>
        <w:commentReference w:id="1076"/>
      </w:r>
      <w:r w:rsidRPr="00841A35">
        <w:rPr>
          <w:lang w:val="nb-NO"/>
        </w:rPr>
        <w:t>.</w:t>
      </w:r>
    </w:p>
    <w:p w14:paraId="4414022F" w14:textId="77777777" w:rsidR="0018745C" w:rsidRDefault="0018745C" w:rsidP="00D424AA">
      <w:pPr>
        <w:pStyle w:val="AR6BodyText"/>
        <w:rPr>
          <w:lang w:val="nb-NO"/>
        </w:rPr>
      </w:pPr>
    </w:p>
    <w:p w14:paraId="104FD8F9" w14:textId="5985B066" w:rsidR="00726A1C" w:rsidRPr="00D424AA" w:rsidRDefault="00726A1C" w:rsidP="00D424AA">
      <w:pPr>
        <w:pStyle w:val="AR6BodyText"/>
        <w:rPr>
          <w:lang w:val="pt-BR"/>
        </w:rPr>
      </w:pPr>
      <w:r w:rsidRPr="00D424AA">
        <w:rPr>
          <w:lang w:val="en-GB"/>
        </w:rPr>
        <w:fldChar w:fldCharType="begin" w:fldLock="1"/>
      </w:r>
      <w:r w:rsidR="00FF6231">
        <w:rPr>
          <w:lang w:val="nb-NO"/>
        </w:rPr>
        <w:instrText>ADDIN CSL_CITATION { "citationItems" : [ { "id" : "ITEM-1", "itemData" : { "DOI" : "10.1007/s10584-016-1605-5", "ISSN" : "1573-1480", "abstract" : "Using ensembles from the Community Earth System Model (CESM) under a high and a lower emission scenarios, we investigate changes in statistics of extreme daily temperature. The ensembles provide large samples for a robust application of extreme value theory. We estimate return values and return periods for annual maxima of the daily high and low temperatures as well as the 3-day averages of the same variables in current and future climate. Results indicate statistically significant increases (compared to the reference period of 1996\u20132005) in extreme temperatures over all land areas as early as 2025 under both scenarios, with statistically significant differences between them becoming pervasive over the globe by 2050. The substantially smaller changes, for all indices, produced under the lower emission case translate into sizeable benefits from emission mitigation: By 2075, in terms of reduced changes in 1-day heat extremes, about 95\u00a0% of land regions would see benefits of 1\u00a0\u00b0C or more under the lower emissions scenario, and 50\u00a0% or more of the land areas would benefit by at least 2\u00a0\u00b0C. 6\u00a0% of the land area would benefit by 3\u00a0\u00b0C or more in projected extreme minimum temperatures and 13\u00a0% would benefit by this amount for extreme maximum temperature. Benefits for 3-day metrics are similar. The future frequency of current extremes is also greatly reduced by mitigation: by the end of the century, under RCP8.5 more than half the land area experiences the current 20-year events every year while only between about 10 and 25\u00a0% of the area is affected by such severe changes under RCP4.5.", "author" : [ { "dropping-particle" : "", "family" : "Tebaldi", "given" : "Claudia", "non-dropping-particle" : "", "parse-names" : false, "suffix" : "" }, { "dropping-particle" : "", "family" : "Wehner", "given" : "Michael F", "non-dropping-particle" : "", "parse-names" : false, "suffix" : "" } ], "container-title" : "Climatic Change", "id" : "ITEM-1", "issue" : "3", "issued" : { "date-parts" : [ [ "2018" ] ] }, "page" : "349-361", "title" : "Benefits of mitigation for future heat extremes under RCP4.5 compared to RCP8.5", "translator" : [ { "dropping-particle" : "", "family" : "S989", "given" : "", "non-dropping-particle" : "", "parse-names" : false, "suffix" : "" } ], "type" : "article-journal", "volume" : "146" }, "uris" : [ "http://www.mendeley.com/documents/?uuid=6b7b3db2-9cf0-4e05-bbed-15956482c3bb" ] } ], "mendeley" : { "formattedCitation" : "(Tebaldi and Wehner, 2018)", "manualFormatting" : "Tebaldi and Wehner (2018)", "plainTextFormattedCitation" : "(Tebaldi and Wehner, 2018)", "previouslyFormattedCitation" : "(Tebaldi and Wehner, 2018)" }, "properties" : { "noteIndex" : 0 }, "schema" : "https://github.com/citation-style-language/schema/raw/master/csl-citation.json" }</w:instrText>
      </w:r>
      <w:r w:rsidRPr="00D424AA">
        <w:rPr>
          <w:lang w:val="en-GB"/>
        </w:rPr>
        <w:fldChar w:fldCharType="separate"/>
      </w:r>
      <w:r w:rsidR="00A26296">
        <w:rPr>
          <w:noProof/>
          <w:lang w:val="en-GB"/>
        </w:rPr>
        <w:t>Tebaldi and Wehner (2018)</w:t>
      </w:r>
      <w:r w:rsidRPr="00D424AA">
        <w:rPr>
          <w:lang w:val="en-GB"/>
        </w:rPr>
        <w:fldChar w:fldCharType="end"/>
      </w:r>
      <w:r w:rsidRPr="006A2665">
        <w:rPr>
          <w:lang w:val="en-GB"/>
        </w:rPr>
        <w:t xml:space="preserve"> showed that at the middle of the 21</w:t>
      </w:r>
      <w:r w:rsidRPr="006A2665">
        <w:rPr>
          <w:vertAlign w:val="superscript"/>
          <w:lang w:val="en-GB"/>
        </w:rPr>
        <w:t>st</w:t>
      </w:r>
      <w:r w:rsidRPr="006A2665">
        <w:rPr>
          <w:lang w:val="en-GB"/>
        </w:rPr>
        <w:t xml:space="preserve"> century, 66% of the land surface area would experience the present-day 20-year return values of TXx and the running 3-day average of the daily maximum temperature every other year on average under the RCP8.5 scenario, as opposed to only 34% under RCP4.5. </w:t>
      </w:r>
      <w:r w:rsidRPr="00D424AA">
        <w:rPr>
          <w:lang w:val="en-GB"/>
        </w:rPr>
        <w:t xml:space="preserve">By the end of the century, these area fractions increase to 92% and 62%, respectively. Such nonlinearities in the characteristics of future regional extremes are shown, for instance, for Europe </w:t>
      </w:r>
      <w:commentRangeStart w:id="1081"/>
      <w:commentRangeStart w:id="1082"/>
      <w:r w:rsidRPr="00D424AA">
        <w:rPr>
          <w:lang w:val="en-GB"/>
        </w:rPr>
        <w:fldChar w:fldCharType="begin" w:fldLock="1"/>
      </w:r>
      <w:ins w:id="1083" w:author="Robin Matthews" w:date="2021-07-13T18:59:00Z">
        <w:r w:rsidR="00EF22A6">
          <w:rPr>
            <w:lang w:val="en-GB"/>
          </w:rPr>
          <w:instrText>ADDIN CSL_CITATION { "citationItems" : [ { "id" : "ITEM-1", "itemData" : { "DOI" : "10.1002/joc.5362", "ISSN" : "08998418", "abstract" : "ABSTRACT During the last decades, the effects of global warming have become apparent also in Europe, causing relevant impacts in many sectors. Under projected future global warming, such a tendency can be expected to persist until the end of this century and beyond. Identifying which climate-related impacts are likely to increase, and by how much, is an important element of any effective strategy for managing future climate risks. This study investigates whether energy demand for cooling and heating buildings can be expected to increase or decrease under climate change. Two indicators of weather-related energy consumption for heating and cooling buildings are considered: heating degree-days (HDD) and cooling degree-days (CDD). The evolution of these indicators has been analysed based on 11 high-resolution bias-adjusted EURO-CORDEX simulations for two emission representative concentration pathways (RCP4.5 and RCP8.5). Both indicators have been validated over the period 1981\u20132010 using an independent data set that contains more than 4000 station data, showing very high correlation over most of Europe. Trends of HDD and CDD from 1981 to 2100, together with their uncertainties, are analysed. For both RCPs, all simulations project a significant decrease for HDD, especially over Scandinavia and European Russia, and an increase of CDD which peaks over the Mediterranean region and the Balkans. Overall, degree-day trends do not show remarkable differences if population weighting is applied. If a constant population scenario is considered, the decrease in HDD will outbalance the increase in CDD in the 21st century over most of Europe. Thus the related energy demand (expressed as Energy Degree-days, EDD) is expected to decrease. If, however, population projections over the 21st century are included in the calculations, it is shown that despite the persisting warming, EDD will increase over northern Europe, the Baltic countries, Great Britain, Ireland, Benelux, the Alps, Spain, and Cyprus, resulting in an overall increase in EDD over Europe.", "author" : [ { "dropping-particle" : "", "family" : "Spinoni", "given" : "Jonathan", "non-dropping-particle" : "", "parse-names" : false, "suffix" : "" }, { "dropping-particle" : "V", "family" : "Vogt", "given" : "J\u00fcrgen", "non-dropping-particle" : "", "parse-names" : false, "suffix" : "" }, { "dropping-particle" : "", "family" : "Barbosa", "given" : "Paulo", "non-dropping-particle" : "", "parse-names" : false, "suffix" : "" }, { "dropping-particle" : "", "family" : "Dosio", "given" : "Alessandro", "non-dropping-particle" : "", "parse-names" : false, "suffix" : "" }, { "dropping-particle" : "", "family" : "McCormick", "given" : "Niall", "non-dropping-particle" : "", "parse-names" : false, "suffix" : "" }, { "dropping-particle" : "", "family" : "Bigano", "given" : "Andrea", "non-dropping-particle" : "", "parse-names" : false, "suffix" : "" }, { "dropping-particle" : "", "family" : "F\u00fcssel", "given" : "Hans-Martin", "non-dropping-particle" : "", "parse-names" : false, "suffix" : "" } ], "container-title" : "International Journal of Climatology", "id" : "ITEM-1", "issue" : "S1", "issued" : { "date-parts" : [ [ "2018", "4" ] ] }, "note" : "From Duplicate 1 (Changes of heating and cooling degree-days in Europe from 1981 to 2100 - Spinoni, Jonathan; Vogt, J\u00fcrgen V; Barbosa, Paulo; Dosio, Alessandro; McCormick, Niall; Bigano, Andrea; F\u00fcssel, Hans-Martin)\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onathan; Vogt, J\u00fcrgen V; Barbosa, Paulo; Dosio, Alessandro; McCormick, Niall; Bigano, Andrea; F\u00fcssel, Hans-Martin)\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 "page" : "e191-e208", "title" : "Changes of heating and cooling degree-days in Europe from 1981 to 2100", "translator" : [ { "dropping-particle" : "", "family" : "S2421", "given" : "", "non-dropping-particle" : "", "parse-names" : false, "suffix" : "" } ], "type" : "article-journal", "volume" : "38" }, "uris" : [ "http://www.mendeley.com/documents/?uuid=8faebf55-ab18-4127-9eaa-3312b15d1ffa" ] }, { "id" : "ITEM-2", "itemData" : { "DOI" : "10.1098/rsta.2016.0450", "ISBN" : "0000000155588", "ISSN" : "1364-503X", "abstract" : "This article investigates projected changes in temperature and water cycle extremes at 1.5{\\textdegree}C of global warming, and highlights the role of land processes and land-use changes (LUCs) for these projections. We provide new comparisons of changes in climate at 1.5{\\textdegree}C versus 2{\\textdegree}C based on empirical sampling analyses of transient simulations versus simulations from the {\\textquoteleft}Half a degree Additional warming, Prognosis and Projected Impacts{\\textquoteright} (HAPPI) multi-model experiment. The two approaches yield similar overall results regarding changes in climate extremes on land, and reveal a substantial difference in the occurrence of regional extremes at 1.5{\\textdegree}C versus 2{\\textdegree}C. Land processes mediated through soil moisture feedbacks and land-use forcing play a major role for projected changes in extremes at 1.5{\\textdegree}C in most mid-latitude regions, including densely populated areas in North America, Europe and Asia. This has important implications for low-emissions scenarios derived from integrated assessment models (IAMs), which include major LUCs in ambitious mitigation pathways (e.g. associated with increased bioenergy use), but are also shown to differ in the simulated LUC patterns. Biogeophysical effects from LUCs are not considered in the development of IAM scenarios, but play an important role for projected regional changes in climate extremes, and are thus of high relevance for sustainable development pathways.This article is part of the theme issue {\\textquoteleft}The Paris Agreement: understanding the physical and social challenges for a warming world of 1.5{\\textdegree}C above pre-industrial levels{\\textquoteright}.", "author" : [ { "dropping-particle" : "", "family" : "Seneviratne", "given" : "Sonia I.", "non-dropping-particle" : "", "parse-names" : false, "suffix" : "" }, { "dropping-particle" : "", "family" : "Wartenburger", "given" : "Richard", "non-dropping-particle" : "", "parse-names" : false, "suffix" : "" }, { "dropping-particle" : "", "family" : "Guillod", "given" : "Benoit P.", "non-dropping-particle" : "", "parse-names" : false, "suffix" : "" }, { "dropping-particle" : "", "family" : "Hirsch", "given" : "Annette L.", "non-dropping-particle" : "", "parse-names" : false, "suffix" : "" }, { "dropping-particle" : "", "family" : "Vogel", "given" : "Martha M.", "non-dropping-particle" : "", "parse-names" : false, "suffix" : "" }, { "dropping-particle" : "", "family" : "Brovkin", "given" : "Victor", "non-dropping-particle" : "", "parse-names" : false, "suffix" : "" }, { "dropping-particle" : "", "family" : "Vuuren", "given" : "Detlef P.", "non-dropping-particle" : "van", "parse-names" : false, "suffix" : "" }, { "dropping-particle" : "", "family" : "Schaller", "given" : "Nathalie", "non-dropping-particle" : "", "parse-names" : false, "suffix" : "" }, { "dropping-particle" : "", "family" : "Boysen", "given" : "Lena", "non-dropping-particle" : "", "parse-names" : false, "suffix" : "" }, { "dropping-particle" : "V.", "family" : "Calvin", "given" : "Katherine", "non-dropping-particle" : "", "parse-names" : false, "suffix" : "" }, { "dropping-particle" : "", "family" : "Doelman", "given" : "Jonathan", "non-dropping-particle" : "", "parse-names" : false, "suffix" : "" }, { "dropping-particle" : "", "family" : "Greve", "given" : "Peter",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Krisztin", "given" : "Tamas", "non-dropping-particle" : "", "parse-names" : false, "suffix" : "" }, { "dropping-particle" : "", "family" : "Mitchell", "given" : "Daniel", "non-dropping-particle" : "", "parse-names" : false, "suffix" : "" }, { "dropping-particle" : "", "family" : "Popp", "given" : "Alexander", "non-dropping-particle" : "", "parse-names" : false, "suffix" : "" }, { "dropping-particle" : "", "family" : "Riahi", "given" : "Keywan",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illmann", "given" : "Jana", "non-dropping-particle" : "", "parse-names" : false, "suffix" : "" }, { "dropping-particle" : "", "family" : "Stehfest", "given" : "Elke", "non-dropping-particle" : "", "parse-names" : false, "suffix" : "" } ], "container-title" : "Philosophical Transactions of the Royal Society A: Mathematical, Physical and Engineering Sciences", "id" : "ITEM-2", "issue" : "2119", "issued" : { "date-parts" : [ [ "2018", "5", "13" ] ] }, "page" : "20160450", "title" : "Climate extremes, land\u2013climate feedbacks and land-use forcing at 1.5\u00b0C", "translator" : [ { "dropping-particle" : "", "family" : "S1772", "given" : "", "non-dropping-particle" : "", "parse-names" : false, "suffix" : "" } ], "type" : "article-journal", "volume" : "376" }, "uris" : [ "http://www.mendeley.com/documents/?uuid=e5027fcd-612f-4b19-92b1-15216eeda627" ] }, { "id" : "ITEM-3", "itemData" : { "DOI" : "10.1007/s10113-020-01610-z", "ISSN" : "1436-378X", "abstract" : "This study uses the results of 28 CMIP5 global climate projections to link regional climate extremes in the Mediterranean region to the global mean annual surface temperature change. It shows that global warming will further increase the existing difference in intensity of precipitation and hydrological extremes between north and south Mediterranean areas (SMed and NMed, respectively), while the increase/decrease of warm/cold temperature extremes will be only marginally larger in the SMed. The Simple daily precipitation intensity index (SDII) and the total precipitation during very wet days (R95pTOT) are already larger in the NMed than in the SMed; they will increase with global warming at a rate of approximately 0.1\u00a0mm/K and 5\u00a0mm/K, respectively, in the NMed, with no significant change in the SMed. The maximum number of consecutive dry days (CDD) is already larger in the SMed than in the NMed and will increase more in the former than in the latter (rates are about 8\u00a0days/K and 5\u00a0days/K, respectively). Global warming will not affect the difference of maximum number of consecutive wet days (CWD),\u00a0which is presently larger in the NMed than in the SMed and will decrease at a similar rate (about 0.5\u00a0days/K) in both areas. Changes of temperature extremes (warm nights, TN90p, and cold days, TX10p) will be similar in the north and south Mediterranean, though marginally larger in several areas of the SMed than in the NMed. Their increase will be dramatic and with a 4\u00a0K global warming almost all nights will be warm and there will be no cold days.", "author" : [ { "dropping-particle" : "", "family" : "Lionello", "given" : "Piero", "non-dropping-particle" : "", "parse-names" : false, "suffix" : "" }, { "dropping-particle" : "", "family" : "Scarascia", "given" : "Luca", "non-dropping-particle" : "", "parse-names" : false, "suffix" : "" } ], "container-title" : "Regional Environmental Change", "id" : "ITEM-3", "issue" : "1", "issued" : { "date-parts" : [ [ "2020" ] ] }, "page" : "31", "title" : "The relation of climate extremes with global warming in the Mediterranean region and its north versus south contrast", "translator" : [ { "dropping-particle" : "", "family" : "S3348", "given" : "", "non-dropping-particle" : "", "parse-names" : false, "suffix" : "" } ], "type" : "article-journal", "volume" : "20" }, "uris" : [ "http://www.mendeley.com/documents/?uuid=d1398aa8-e18b-4ef9-a957-f2f6ea19bf45" ] } ], "mendeley" : { "formattedCitation" : "(Seneviratne et al., 2018b; Spinoni et al., 2018a; Lionello and Scarascia, 2020)", "manualFormatting" : "(Lionello and Scarascia, 2020;  Spinoni et al., 2018b", "plainTextFormattedCitation" : "(Seneviratne et al., 2018b; Spinoni et al., 2018a; Lionello and Scarascia, 2020)", "previouslyFormattedCitation" : "(Seneviratne et al., 2018b; Spinoni et al., 2018a; Lionello and Scarascia, 2020)" }, "properties" : { "noteIndex" : 0 }, "schema" : "https://github.com/citation-style-language/schema/raw/master/csl-citation.json" }</w:instrText>
        </w:r>
      </w:ins>
      <w:del w:id="1084" w:author="Robin Matthews" w:date="2021-07-13T18:59:00Z">
        <w:r w:rsidR="00FF6231" w:rsidDel="00EF22A6">
          <w:rPr>
            <w:lang w:val="en-GB"/>
          </w:rPr>
          <w:delInstrText>ADDIN CSL_CITATION { "citationItems" : [ { "id" : "ITEM-1", "itemData" : { "DOI" : "10.1002/joc.5362", "ISSN" : "08998418", "abstract" : "ABSTRACT During the last decades, the effects of global warming have become apparent also in Europe, causing relevant impacts in many sectors. Under projected future global warming, such a tendency can be expected to persist until the end of this century and beyond. Identifying which climate-related impacts are likely to increase, and by how much, is an important element of any effective strategy for managing future climate risks. This study investigates whether energy demand for cooling and heating buildings can be expected to increase or decrease under climate change. Two indicators of weather-related energy consumption for heating and cooling buildings are considered: heating degree-days (HDD) and cooling degree-days (CDD). The evolution of these indicators has been analysed based on 11 high-resolution bias-adjusted EURO-CORDEX simulations for two emission representative concentration pathways (RCP4.5 and RCP8.5). Both indicators have been validated over the period 1981\u20132010 using an independent data set that contains more than 4000 station data, showing very high correlation over most of Europe. Trends of HDD and CDD from 1981 to 2100, together with their uncertainties, are analysed. For both RCPs, all simulations project a significant decrease for HDD, especially over Scandinavia and European Russia, and an increase of CDD which peaks over the Mediterranean region and the Balkans. Overall, degree-day trends do not show remarkable differences if population weighting is applied. If a constant population scenario is considered, the decrease in HDD will outbalance the increase in CDD in the 21st century over most of Europe. Thus the related energy demand (expressed as Energy Degree-days, EDD) is expected to decrease. If, however, population projections over the 21st century are included in the calculations, it is shown that despite the persisting warming, EDD will increase over northern Europe, the Baltic countries, Great Britain, Ireland, Benelux, the Alps, Spain, and Cyprus, resulting in an overall increase in EDD over Europe.", "author" : [ { "dropping-particle" : "", "family" : "Spinoni", "given" : "Jonathan", "non-dropping-particle" : "", "parse-names" : false, "suffix" : "" }, { "dropping-particle" : "V", "family" : "Vogt", "given" : "J\u00fcrgen", "non-dropping-particle" : "", "parse-names" : false, "suffix" : "" }, { "dropping-particle" : "", "family" : "Barbosa", "given" : "Paulo", "non-dropping-particle" : "", "parse-names" : false, "suffix" : "" }, { "dropping-particle" : "", "family" : "Dosio", "given" : "Alessandro", "non-dropping-particle" : "", "parse-names" : false, "suffix" : "" }, { "dropping-particle" : "", "family" : "McCormick", "given" : "Niall", "non-dropping-particle" : "", "parse-names" : false, "suffix" : "" }, { "dropping-particle" : "", "family" : "Bigano", "given" : "Andrea", "non-dropping-particle" : "", "parse-names" : false, "suffix" : "" }, { "dropping-particle" : "", "family" : "F\u00fcssel", "given" : "Hans-Martin", "non-dropping-particle" : "", "parse-names" : false, "suffix" : "" } ], "container-title" : "International Journal of Climatology", "id" : "ITEM-1", "issue" : "S1", "issued" : { "date-parts" : [ [ "2018", "4" ] ] }, "note" : "From Duplicate 1 (Changes of heating and cooling degree-days in Europe from 1981 to 2100 - Spinoni, Jonathan; Vogt, J\u00fcrgen V; Barbosa, Paulo; Dosio, Alessandro; McCormick, Niall; Bigano, Andrea; F\u00fcssel, Hans-Martin)\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onathan; Vogt, J\u00fcrgen V; Barbosa, Paulo; Dosio, Alessandro; McCormick, Niall; Bigano, Andrea; F\u00fcssel, Hans-Martin)\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From Duplicate 1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n\nFrom Duplicate 2 (Changes of heating and cooling degree-days in Europe from 1981 to 2100 - Spinoni, J; Vogt, J V; Barbosa, P; Dosio, A; McCormick, N; Bigano, A; F\u00fcssel, H.-M.)\n\nExport Date: 13 July 2018", "page" : "e191-e208", "title" : "Changes of heating and cooling degree-days in Europe from 1981 to 2100", "translator" : [ { "dropping-particle" : "", "family" : "S2421", "given" : "", "non-dropping-particle" : "", "parse-names" : false, "suffix" : "" } ], "type" : "article-journal", "volume" : "38" }, "uris" : [ "http://www.mendeley.com/documents/?uuid=8faebf55-ab18-4127-9eaa-3312b15d1ffa" ] }, { "id" : "ITEM-2", "itemData" : { "DOI" : "10.1098/rsta.2016.0450", "ISBN" : "0000000155588", "ISSN" : "1364-503X", "abstract" : "This article investigates projected changes in temperature and water cycle extremes at 1.5{\\textdegree}C of global warming, and highlights the role of land processes and land-use changes (LUCs) for these projections. We provide new comparisons of changes in climate at 1.5{\\textdegree}C versus 2{\\textdegree}C based on empirical sampling analyses of transient simulations versus simulations from the {\\textquoteleft}Half a degree Additional warming, Prognosis and Projected Impacts{\\textquoteright} (HAPPI) multi-model experiment. The two approaches yield similar overall results regarding changes in climate extremes on land, and reveal a substantial difference in the occurrence of regional extremes at 1.5{\\textdegree}C versus 2{\\textdegree}C. Land processes mediated through soil moisture feedbacks and land-use forcing play a major role for projected changes in extremes at 1.5{\\textdegree}C in most mid-latitude regions, including densely populated areas in North America, Europe and Asia. This has important implications for low-emissions scenarios derived from integrated assessment models (IAMs), which include major LUCs in ambitious mitigation pathways (e.g. associated with increased bioenergy use), but are also shown to differ in the simulated LUC patterns. Biogeophysical effects from LUCs are not considered in the development of IAM scenarios, but play an important role for projected regional changes in climate extremes, and are thus of high relevance for sustainable development pathways.This article is part of the theme issue {\\textquoteleft}The Paris Agreement: understanding the physical and social challenges for a warming world of 1.5{\\textdegree}C above pre-industrial levels{\\textquoteright}.", "author" : [ { "dropping-particle" : "", "family" : "Seneviratne", "given" : "Sonia I.", "non-dropping-particle" : "", "parse-names" : false, "suffix" : "" }, { "dropping-particle" : "", "family" : "Wartenburger", "given" : "Richard", "non-dropping-particle" : "", "parse-names" : false, "suffix" : "" }, { "dropping-particle" : "", "family" : "Guillod", "given" : "Benoit P.", "non-dropping-particle" : "", "parse-names" : false, "suffix" : "" }, { "dropping-particle" : "", "family" : "Hirsch", "given" : "Annette L.", "non-dropping-particle" : "", "parse-names" : false, "suffix" : "" }, { "dropping-particle" : "", "family" : "Vogel", "given" : "Martha M.", "non-dropping-particle" : "", "parse-names" : false, "suffix" : "" }, { "dropping-particle" : "", "family" : "Brovkin", "given" : "Victor", "non-dropping-particle" : "", "parse-names" : false, "suffix" : "" }, { "dropping-particle" : "", "family" : "Vuuren", "given" : "Detlef P.", "non-dropping-particle" : "van", "parse-names" : false, "suffix" : "" }, { "dropping-particle" : "", "family" : "Schaller", "given" : "Nathalie", "non-dropping-particle" : "", "parse-names" : false, "suffix" : "" }, { "dropping-particle" : "", "family" : "Boysen", "given" : "Lena", "non-dropping-particle" : "", "parse-names" : false, "suffix" : "" }, { "dropping-particle" : "V.", "family" : "Calvin", "given" : "Katherine", "non-dropping-particle" : "", "parse-names" : false, "suffix" : "" }, { "dropping-particle" : "", "family" : "Doelman", "given" : "Jonathan", "non-dropping-particle" : "", "parse-names" : false, "suffix" : "" }, { "dropping-particle" : "", "family" : "Greve", "given" : "Peter",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Krisztin", "given" : "Tamas", "non-dropping-particle" : "", "parse-names" : false, "suffix" : "" }, { "dropping-particle" : "", "family" : "Mitchell", "given" : "Daniel", "non-dropping-particle" : "", "parse-names" : false, "suffix" : "" }, { "dropping-particle" : "", "family" : "Popp", "given" : "Alexander", "non-dropping-particle" : "", "parse-names" : false, "suffix" : "" }, { "dropping-particle" : "", "family" : "Riahi", "given" : "Keywan",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illmann", "given" : "Jana", "non-dropping-particle" : "", "parse-names" : false, "suffix" : "" }, { "dropping-particle" : "", "family" : "Stehfest", "given" : "Elke", "non-dropping-particle" : "", "parse-names" : false, "suffix" : "" } ], "container-title" : "Philosophical Transactions of the Royal Society A: Mathematical, Physical and Engineering Sciences", "id" : "ITEM-2", "issue" : "2119", "issued" : { "date-parts" : [ [ "2018", "5", "13" ] ] }, "page" : "20160450", "title" : "Climate extremes, land\u2013climate feedbacks and land-use forcing at 1.5\u00b0C", "translator" : [ { "dropping-particle" : "", "family" : "S1772", "given" : "", "non-dropping-particle" : "", "parse-names" : false, "suffix" : "" } ], "type" : "article-journal", "volume" : "376" }, "uris" : [ "http://www.mendeley.com/documents/?uuid=e5027fcd-612f-4b19-92b1-15216eeda627" ] }, { "id" : "ITEM-3", "itemData" : { "DOI" : "10.1007/s10113-020-01610-z", "ISSN" : "1436-378X", "abstract" : "This study uses the results of 28 CMIP5 global climate projections to link regional climate extremes in the Mediterranean region to the global mean annual surface temperature change. It shows that global warming will further increase the existing difference in intensity of precipitation and hydrological extremes between north and south Mediterranean areas (SMed and NMed, respectively), while the increase/decrease of warm/cold temperature extremes will be only marginally larger in the SMed. The Simple daily precipitation intensity index (SDII) and the total precipitation during very wet days (R95pTOT) are already larger in the NMed than in the SMed; they will increase with global warming at a rate of approximately 0.1\u00a0mm/K and 5\u00a0mm/K, respectively, in the NMed, with no significant change in the SMed. The maximum number of consecutive dry days (CDD) is already larger in the SMed than in the NMed and will increase more in the former than in the latter (rates are about 8\u00a0days/K and 5\u00a0days/K, respectively). Global warming will not affect the difference of maximum number of consecutive wet days (CWD),\u00a0which is presently larger in the NMed than in the SMed and will decrease at a similar rate (about 0.5\u00a0days/K) in both areas. Changes of temperature extremes (warm nights, TN90p, and cold days, TX10p) will be similar in the north and south Mediterranean, though marginally larger in several areas of the SMed than in the NMed. Their increase will be dramatic and with a 4\u00a0K global warming almost all nights will be warm and there will be no cold days.", "author" : [ { "dropping-particle" : "", "family" : "Lionello", "given" : "Piero", "non-dropping-particle" : "", "parse-names" : false, "suffix" : "" }, { "dropping-particle" : "", "family" : "Scarascia", "given" : "Luca", "non-dropping-particle" : "", "parse-names" : false, "suffix" : "" } ], "container-title" : "Regional Environmental Change", "id" : "ITEM-3", "issue" : "1", "issued" : { "date-parts" : [ [ "2020" ] ] }, "page" : "31", "title" : "The relation of climate extremes with global warming in the Mediterranean region and its north versus south contrast", "translator" : [ { "dropping-particle" : "", "family" : "S3348", "given" : "", "non-dropping-particle" : "", "parse-names" : false, "suffix" : "" } ], "type" : "article-journal", "volume" : "20" }, "uris" : [ "http://www.mendeley.com/documents/?uuid=d1398aa8-e18b-4ef9-a957-f2f6ea19bf45" ] } ], "mendeley" : { "formattedCitation" : "(Seneviratne et al., 2018b; Spinoni et al., 2018a; Lionello and Scarascia, 2020)", "manualFormatting" : "(Lionello and Scarascia, 2020;  Spinoni et al., 2018a", "plainTextFormattedCitation" : "(Seneviratne et al., 2018b; Spinoni et al., 2018a; Lionello and Scarascia, 2020)", "previouslyFormattedCitation" : "(Seneviratne et al., 2018b; Spinoni et al., 2018a; Lionello and Scarascia, 2020)" }, "properties" : { "noteIndex" : 0 }, "schema" : "https://github.com/citation-style-language/schema/raw/master/csl-citation.json" }</w:delInstrText>
        </w:r>
      </w:del>
      <w:r w:rsidRPr="00D424AA">
        <w:rPr>
          <w:lang w:val="en-GB"/>
        </w:rPr>
        <w:fldChar w:fldCharType="separate"/>
      </w:r>
      <w:r w:rsidR="00A26296">
        <w:rPr>
          <w:noProof/>
          <w:lang w:val="en-GB"/>
        </w:rPr>
        <w:t>(Lionello and Scarascia, 2020;  Spinoni et al., 2018</w:t>
      </w:r>
      <w:ins w:id="1085" w:author="Robin Matthews" w:date="2021-07-13T18:59:00Z">
        <w:r w:rsidR="00EF22A6">
          <w:rPr>
            <w:noProof/>
            <w:lang w:val="en-GB"/>
          </w:rPr>
          <w:t>b</w:t>
        </w:r>
      </w:ins>
      <w:del w:id="1086" w:author="Robin Matthews" w:date="2021-07-13T18:59:00Z">
        <w:r w:rsidR="00A26296" w:rsidDel="00EF22A6">
          <w:rPr>
            <w:noProof/>
            <w:lang w:val="en-GB"/>
          </w:rPr>
          <w:delText>a</w:delText>
        </w:r>
      </w:del>
      <w:r w:rsidRPr="00D424AA">
        <w:rPr>
          <w:lang w:val="en-GB"/>
        </w:rPr>
        <w:fldChar w:fldCharType="end"/>
      </w:r>
      <w:commentRangeEnd w:id="1081"/>
      <w:commentRangeEnd w:id="1082"/>
      <w:r w:rsidR="00EF22A6">
        <w:rPr>
          <w:rStyle w:val="Marquedecommentaire"/>
        </w:rPr>
        <w:commentReference w:id="1081"/>
      </w:r>
      <w:r w:rsidR="00A26296">
        <w:rPr>
          <w:rStyle w:val="Marquedecommentaire"/>
        </w:rPr>
        <w:commentReference w:id="1082"/>
      </w:r>
      <w:r w:rsidRPr="00841A35">
        <w:rPr>
          <w:lang w:val="en-GB"/>
        </w:rPr>
        <w:t xml:space="preserve">; </w:t>
      </w:r>
      <w:commentRangeStart w:id="1087"/>
      <w:commentRangeStart w:id="1088"/>
      <w:r w:rsidRPr="00D424AA">
        <w:rPr>
          <w:lang w:val="en-GB"/>
        </w:rPr>
        <w:fldChar w:fldCharType="begin" w:fldLock="1"/>
      </w:r>
      <w:r w:rsidR="00FF6231">
        <w:rPr>
          <w:lang w:val="en-GB"/>
        </w:rPr>
        <w:instrText>ADDIN CSL_CITATION { "citationItems" : [ { "id" : "ITEM-1", "itemData" : { "DOI" : "10.1098/rsta.2016.0448", "ISBN" : "0000000155588", "ISSN" : "1364-503X", "author" : [ { "dropping-particle" : "", "family" : "Nicholls", "given" : "Robert J.", "non-dropping-particle" : "", "parse-names" : false, "suffix" : "" }, { "dropping-particle" : "", "family" : "Brown", "given" : "Sally", "non-dropping-particle" : "", "parse-names" : false, "suffix" : "" }, { "dropping-particle" : "", "family" : "Goodwin", "given" : "Philip", "non-dropping-particle" : "", "parse-names" : false, "suffix" : "" }, { "dropping-particle" : "", "family" : "Wahl", "given" : "Thomas", "non-dropping-particle" : "", "parse-names" : false, "suffix" : "" }, { "dropping-particle" : "", "family" : "Lowe", "given" : "Jason", "non-dropping-particle" : "", "parse-names" : false, "suffix" : "" }, { "dropping-particle" : "", "family" : "Solan", "given" : "Martin", "non-dropping-particle" : "", "parse-names" : false, "suffix" : "" }, { "dropping-particle" : "", "family" : "Godbold", "given" : "Jasmin A.", "non-dropping-particle" : "", "parse-names" : false, "suffix" : "" }, { "dropping-particle" : "", "family" : "Haigh", "given" : "Ivan D.", "non-dropping-particle" : "", "parse-names" : false, "suffix" : "" }, { "dropping-particle" : "", "family" : "Lincke", "given" : "Daniel", "non-dropping-particle" : "", "parse-names" : false, "suffix" : "" }, { "dropping-particle" : "", "family" : "Hinkel", "given" : "Jochen", "non-dropping-particle" : "", "parse-names" : false, "suffix" : "" }, { "dropping-particle" : "", "family" : "Wolff", "given" : "Claudia", "non-dropping-particle" : "", "parse-names" : false, "suffix" : "" }, { "dropping-particle" : "", "family" : "Merkens", "given" : "Jan-Ludolf", "non-dropping-particle" : "", "parse-names" : false, "suffix" : "" } ], "container-title" : "Philosophical Transactions of the Royal Society A: Mathematical, Physical and Engineering Sciences", "id" : "ITEM-1", "issue" : "2119", "issued" : { "date-parts" : [ [ "2018", "5", "13" ] ] }, "page" : "20160448", "title" : "Stabilization of global temperature at 1.5\u00b0C and 2.0\u00b0C: implications for coastal areas", "translator" : [ { "dropping-particle" : "", "family" : "S1616", "given" : "", "non-dropping-particle" : "", "parse-names" : false, "suffix" : "" } ], "type" : "article-journal", "volume" : "376" }, "uris" : [ "http://www.mendeley.com/documents/?uuid=f6abcf37-93a5-47c6-9247-91e80091f917" ] } ], "mendeley" : { "formattedCitation" : "(Nicholls et al., 2018)", "manualFormatting" : "Dosio and Fischer, 2018)", "plainTextFormattedCitation" : "(Nicholls et al., 2018)", "previouslyFormattedCitation" : "(Nicholls et al., 2018)" }, "properties" : { "noteIndex" : 0 }, "schema" : "https://github.com/citation-style-language/schema/raw/master/csl-citation.json" }</w:instrText>
      </w:r>
      <w:r w:rsidRPr="00D424AA">
        <w:rPr>
          <w:lang w:val="en-GB"/>
        </w:rPr>
        <w:fldChar w:fldCharType="separate"/>
      </w:r>
      <w:r w:rsidR="00A26296">
        <w:rPr>
          <w:noProof/>
          <w:lang w:val="en-GB"/>
        </w:rPr>
        <w:t>Dosio and Fischer, 2018)</w:t>
      </w:r>
      <w:r w:rsidRPr="00D424AA">
        <w:rPr>
          <w:lang w:val="en-GB"/>
        </w:rPr>
        <w:fldChar w:fldCharType="end"/>
      </w:r>
      <w:commentRangeEnd w:id="1087"/>
      <w:r w:rsidR="00A26296">
        <w:rPr>
          <w:rStyle w:val="Marquedecommentaire"/>
        </w:rPr>
        <w:commentReference w:id="1087"/>
      </w:r>
      <w:commentRangeEnd w:id="1088"/>
      <w:r w:rsidR="00EF22A6">
        <w:rPr>
          <w:rStyle w:val="Marquedecommentaire"/>
        </w:rPr>
        <w:commentReference w:id="1088"/>
      </w:r>
      <w:r w:rsidRPr="00841A35">
        <w:rPr>
          <w:lang w:val="en-GB"/>
        </w:rPr>
        <w:t xml:space="preserve">, Asia </w:t>
      </w:r>
      <w:r w:rsidRPr="00D424AA">
        <w:rPr>
          <w:lang w:val="en-GB"/>
        </w:rPr>
        <w:fldChar w:fldCharType="begin" w:fldLock="1"/>
      </w:r>
      <w:r w:rsidR="00FF6231">
        <w:rPr>
          <w:lang w:val="en-GB"/>
        </w:rPr>
        <w:instrText>ADDIN CSL_CITATION { "citationItems" : [ { "id" : "ITEM-1", "itemData" : { "DOI" : "10.1088/1748-9326/aaaa99", "ISSN" : "1748-9326", "abstract" : "Understanding how continuing increases in global mean temperature will exacerbate societal exposure to extreme weather events is a question of profound importance. However, determining population exposure to the impacts of heat extremes at 1.5 \u00b0C and 2 \u00b0C of global mean warming requires not only (1) a robust understanding of the physical climate system response, but also consideration of (2) projected changes to overall population size, as well as (3) changes to where people will live in the future. This analysis introduces a new framework, adapted from studies of probabilistic event attribution, to disentangle the relative importance of regional climate emergence and changing population dynamics in the exposure to future heat extremes across multiple densely populated regions in Southern Asia and Eastern Africa (SAEA). Our results reveal that, when population is kept at 2015 levels, exposure to heat considered severe in the present decade across SAEA will increase by a factor of 4.1 (2.4\u20139.6) and 15.8 (5.0\u2013135) under a 1.5\u00b0- and 2.0\u00b0-warmer world, respectively. Furthermore, projected population changes by the end of the century under an SSP1 and SSP2 scenario can further exacerbate these changes by a factor of 1.2 (1.0\u20131.3) and 1.5 (1.3\u20131.7), respectively. However, a large fraction of this additional risk increase is not related to absolute increases in population, but instead attributed to changes in which regions exhibit continued population growth into the future. Further, this added impact of population redistribution will be twice as significant after 2.0 \u00b0C of warming, relative to stabilisation at 1.5 \u00b0C, due to the non-linearity of increases in heat exposure. Irrespective of the population scenario considered, continued African population expansion will place more people in locations where emergent changes to future heat extremes are exceptionally severe.", "author" : [ { "dropping-particle" : "", "family" : "Harrington", "given" : "Luke J.", "non-dropping-particle" : "", "parse-names" : false, "suffix" : "" }, { "dropping-particle" : "", "family" : "Otto", "given" : "Friederike E L", "non-dropping-particle" : "", "parse-names" : false, "suffix" : "" } ], "container-title" : "Environmental Research Letters", "id" : "ITEM-1", "issue" : "3", "issued" : { "date-parts" : [ [ "2018", "3", "1" ] ] }, "page" : "034011", "title" : "Changing population dynamics and uneven temperature emergence combine to exacerbate regional exposure to heat extremes under 1.5 \u00b0C and 2 \u00b0C of warming", "translator" : [ { "dropping-particle" : "", "family" : "S1165", "given" : "", "non-dropping-particle" : "", "parse-names" : false, "suffix" : "" } ], "type" : "article-journal", "volume" : "13" }, "uris" : [ "http://www.mendeley.com/documents/?uuid=0f82aab4-767c-4bcb-8890-ba19c6532c38" ] }, { "id" : "ITEM-2", "itemData" : { "DOI" : "10.1175/JCLI-D-17-0649.1", "ISSN" : "0894-8755", "abstract" : "AbstractGiven the Paris Agreement it is imperative there is greater understanding of the consequences of limiting global warming to the target 1.5\u00b0C and 2\u00b0C levels above pre-industrial conditions. It is challenging to quantify changes across a small increment of global warming, so a pattern-scaling approach may be considered. Here we investigate the validity of such an approach by comprehensively examining how well local temperatures and warming trends in a 1.5\u00b0C world predict local temperatures at global warming of 2\u00b0C. Ensembles of transient coupled climate simulations from multiple models under different scenarios were compared and individual model responses were analysed. For many places, the multimodel forced response of seasonal-average temperatures is approximately linear with global warming between 1.5\u00b0C and 2\u00b0C. However, individual model results vary and large contributions from non-linear changes in unforced variability or the forced response cannot be ruled out. In some regions, such as East Asia, models simulate substantially greater warming than is expected from linear scaling. Examining East Asia during boreal summer, we find increased warming in the simulated 2\u00b0C world relative to scaling up from 1.5\u00b0C is related to reduced anthropogenic aerosol emissions. Our findings suggest that, where forcings other than those due to greenhouse gas emissions change, the warming experienced in a 1.5\u00b0C world is a poor predictor for local climate at 2\u00b0C of global warming. In addition to the analysis of the linearity in the forced climate change signal, we find that natural variability remains a substantial contribution to uncertainty at these low-warming targets.", "author" : [ { "dropping-particle" : "", "family" : "King", "given" : "Andrew D.", "non-dropping-particle" : "", "parse-names" : false, "suffix" : "" }, { "dropping-particle" : "", "family" : "Knutti", "given" : "Reto", "non-dropping-particle" : "", "parse-names" : false, "suffix" : "" }, { "dropping-particle" : "", "family" : "Uhe", "given" : "Peter", "non-dropping-particle" : "", "parse-names" : false, "suffix" : "" }, { "dropping-particle" : "", "family" : "Mitchell", "given" : "Daniel M.",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Freychet", "given" : "Nicolas", "non-dropping-particle" : "", "parse-names" : false, "suffix" : "" } ], "container-title" : "Journal of Climate", "id" : "ITEM-2", "issued" : { "date-parts" : [ [ "2018" ] ] }, "page" : "JCLI-D-17-0649.1", "title" : "On the linearity of local and regional temperature changes from 1.5\u00b0C to 2\u00b0C of global warming", "translator" : [ { "dropping-particle" : "", "family" : "S1152", "given" : "", "non-dropping-particle" : "", "parse-names" : false, "suffix" : "" } ], "type" : "article-journal" }, "uris" : [ "http://www.mendeley.com/documents/?uuid=17a3c7b9-100a-4542-a114-c1b344a4b41f" ] }, { "id" : "ITEM-3", "itemData" : { "DOI" : "10.1007/s00704-015-1718-1", "ISSN" : "0177-798X", "author" : [ { "dropping-particle" : "", "family" : "Guo", "given" : "Xiaojun", "non-dropping-particle" : "", "parse-names" : false, "suffix" : "" }, { "dropping-particle" : "", "family" : "Huang", "given" : "Jianbin", "non-dropping-particle" : "", "parse-names" : false, "suffix" : "" }, { "dropping-particle" : "", "family" : "Luo", "given" : "Yong", "non-dropping-particle" : "", "parse-names" : false, "suffix" : "" }, { "dropping-particle" : "", "family" : "Zhao", "given" : "Zongci", "non-dropping-particle" : "", "parse-names" : false, "suffix" : "" }, { "dropping-particle" : "", "family" : "Xu", "given" : "Ying", "non-dropping-particle" : "", "parse-names" : false, "suffix" : "" } ], "container-title" : "Theoretical and Applied Climatology", "id" : "ITEM-3", "issue" : "3-4", "issued" : { "date-parts" : [ [ "2017", "5", "12" ] ] }, "page" : "507-522", "title" : "Projection of heat waves over China for eight different global warming targets using 12 CMIP5 models", "translator" : [ { "dropping-particle" : "", "family" : "S2340", "given" : "", "non-dropping-particle" : "", "parse-names" : false, "suffix" : "" } ], "type" : "article-journal", "volume" : "128" }, "uris" : [ "http://www.mendeley.com/documents/?uuid=28a997fa-ec33-48d6-99df-ced3797ce2bd" ] } ], "mendeley" : { "formattedCitation" : "(Guo et al., 2017; Harrington and Otto, 2018b; King et al., 2018)", "plainTextFormattedCitation" : "(Guo et al., 2017; Harrington and Otto, 2018b; King et al., 2018)", "previouslyFormattedCitation" : "(Guo et al., 2017; Harrington and Otto, 2018b; King et al., 2018)" }, "properties" : { "noteIndex" : 0 }, "schema" : "https://github.com/citation-style-language/schema/raw/master/csl-citation.json" }</w:instrText>
      </w:r>
      <w:r w:rsidRPr="00D424AA">
        <w:rPr>
          <w:lang w:val="en-GB"/>
        </w:rPr>
        <w:fldChar w:fldCharType="separate"/>
      </w:r>
      <w:r w:rsidR="00A26296">
        <w:rPr>
          <w:noProof/>
          <w:lang w:val="en-GB"/>
        </w:rPr>
        <w:t>(Guo et al., 2017; Harrington and Otto, 2018b; King et al., 2018)</w:t>
      </w:r>
      <w:r w:rsidRPr="00D424AA">
        <w:rPr>
          <w:lang w:val="en-GB"/>
        </w:rPr>
        <w:fldChar w:fldCharType="end"/>
      </w:r>
      <w:r w:rsidRPr="00841A35">
        <w:rPr>
          <w:lang w:val="en-GB"/>
        </w:rPr>
        <w:t xml:space="preserve">, and Australia </w:t>
      </w:r>
      <w:r w:rsidRPr="00D424AA">
        <w:rPr>
          <w:lang w:val="en-GB"/>
        </w:rPr>
        <w:fldChar w:fldCharType="begin" w:fldLock="1"/>
      </w:r>
      <w:r w:rsidR="00FF6231">
        <w:rPr>
          <w:lang w:val="en-GB"/>
        </w:rPr>
        <w:instrText>ADDIN CSL_CITATION { "citationItems" : [ { "id" : "ITEM-1", "itemData" : { "author" : [ { "dropping-particle" : "", "family" : "Lewis", "given" : "Sophie C", "non-dropping-particle" : "", "parse-names" : false, "suffix" : "" }, { "dropping-particle" : "", "family" : "King", "given" : "Andrew D", "non-dropping-particle" : "", "parse-names" : false, "suffix" : "" }, { "dropping-particle" : "", "family" : "Mitchell", "given" : "Daniel M", "non-dropping-particle" : "", "parse-names" : false, "suffix" : "" } ], "container-title" : "Geophysical Research Letters", "id" : "ITEM-1", "issue" : "19", "issued" : { "date-parts" : [ [ "2017", "10" ] ] }, "page" : "9947-9956", "title" : "Australia's Unprecedented Future Temperature Extremes Under Paris Limits to Warming", "translator" : [ { "dropping-particle" : "", "family" : "S356", "given" : "", "non-dropping-particle" : "", "parse-names" : false, "suffix" : "" } ], "type" : "article-journal", "volume" : "44" }, "uris" : [ "http://www.mendeley.com/documents/?uuid=60c01dcb-4334-4d65-a668-150b1ccaf540" ] } ], "mendeley" : { "formattedCitation" : "(Lewis et al., 2017a)", "plainTextFormattedCitation" : "(Lewis et al., 2017a)", "previouslyFormattedCitation" : "(Lewis et al., 2017a)" }, "properties" : { "noteIndex" : 0 }, "schema" : "https://github.com/citation-style-language/schema/raw/master/csl-citation.json" }</w:instrText>
      </w:r>
      <w:r w:rsidRPr="00D424AA">
        <w:rPr>
          <w:lang w:val="en-GB"/>
        </w:rPr>
        <w:fldChar w:fldCharType="separate"/>
      </w:r>
      <w:r w:rsidR="00A26296">
        <w:rPr>
          <w:noProof/>
          <w:lang w:val="en-GB"/>
        </w:rPr>
        <w:t>(Lewis et al., 2017a)</w:t>
      </w:r>
      <w:r w:rsidRPr="00D424AA">
        <w:rPr>
          <w:lang w:val="en-GB"/>
        </w:rPr>
        <w:fldChar w:fldCharType="end"/>
      </w:r>
      <w:r w:rsidRPr="00841A35">
        <w:rPr>
          <w:lang w:val="en-GB"/>
        </w:rPr>
        <w:t xml:space="preserve"> under various global warming thresholds. The non-linear increase in fixed-threshold indices (e.g., percentile-based for a given reference period or based on an absolute threshold) as a funct</w:t>
      </w:r>
      <w:r w:rsidRPr="00D424AA">
        <w:rPr>
          <w:lang w:val="en-GB"/>
        </w:rPr>
        <w:t xml:space="preserve">ion of global warming is consistent with a linear warming of the absolute temperature of the temperature extremes (e.g., </w:t>
      </w:r>
      <w:commentRangeStart w:id="1089"/>
      <w:r w:rsidRPr="00D424AA">
        <w:rPr>
          <w:lang w:val="en-GB"/>
        </w:rPr>
        <w:fldChar w:fldCharType="begin" w:fldLock="1"/>
      </w:r>
      <w:r w:rsidR="0012753B">
        <w:rPr>
          <w:lang w:val="en-GB"/>
        </w:rPr>
        <w:instrText>ADDIN CSL_CITATION { "citationItems" : [ { "id" : "ITEM-1", "itemData" : { "DOI" : "10.1016/j.wace.2015.05.001", "ISBN" : "0894-8755", "ISSN" : "22120947", "abstract" : "Land-atmosphere interactions play an important role for hot temperature extremes in Europe. Dry soils may amplify such extremes through feedbacks with evapotranspiration. While previous observational studies generally focused on the relationship between precipitation deficits and the number of hot days, we investigate here the influence of soil moisture ( SM) on summer monthly maximum temperatures ( TXx) using water balance model-based SM estimates (driven with observations) and temperature observations. Generalized extreme value distributions are fitted to TXx using SM as a covariate. We identify a negative relationship between SM and TXx, whereby a 100. mm decrease in model-based SM is associated with a 1.6. \u00b0C increase in TXx in Southern-Central and Southeastern Europe. Dry SM conditions result in a 2-4. \u00b0C increase in the 20-year return value of TXx compared to wet conditions in these two regions. In contrast with SM impacts on the number of hot days (NHD), where low and high surface-moisture conditions lead to different variability, we find a mostly linear dependency of the 20-year return value on surface-moisture conditions. We attribute this difference to the non-linear relationship between TXx and NHD that stems from the threshold-based calculation of NHD. Furthermore the employed SM data and the Standardized Precipitation Index (SPI) are only weakly correlated in the investigated regions, highlighting the importance of evapotranspiration and runoff for resulting SM. Finally, in a case study for the hot 2003 summer we illustrate that if 2003 spring conditions in Southern-Central Europe had been as dry as in the more recent 2011 event, temperature extremes in summer would have been higher by about 1. \u00b0C, further enhancing the already extreme conditions which prevailed in that year.", "author" : [ { "dropping-particle" : "", "family" : "Whan", "given" : "Kirien", "non-dropping-particle" : "", "parse-names" : false, "suffix" : "" }, { "dropping-particle" : "", "family" : "Zscheischler", "given" : "Jakob", "non-dropping-particle" : "", "parse-names" : false, "suffix" : "" }, { "dropping-particle" : "", "family" : "Orth", "given" : "Rene", "non-dropping-particle" : "", "parse-names" : false, "suffix" : "" }, { "dropping-particle" : "", "family" : "Shongwe", "given" : "Mxolisi", "non-dropping-particle" : "", "parse-names" : false, "suffix" : "" }, { "dropping-particle" : "", "family" : "Rahimi", "given" : "Mohammad", "non-dropping-particle" : "", "parse-names" : false, "suffix" : "" }, { "dropping-particle" : "", "family" : "Asare", "given" : "Ernest O.", "non-dropping-particle" : "", "parse-names" : false, "suffix" : "" }, { "dropping-particle" : "", "family" : "Seneviratne", "given" : "Sonia I.", "non-dropping-particle" : "", "parse-names" : false, "suffix" : "" } ], "container-title" : "Weather and Climate Extremes", "id" : "ITEM-1", "issued" : { "date-parts" : [ [ "2015", "9" ] ] }, "page" : "57-67", "publisher" : "Elsevier", "title" : "Impact of soil moisture on extreme maximum temperatures in Europe", "translator" : [ { "dropping-particle" : "", "family" : "S813", "given" : "", "non-dropping-particle" : "", "parse-names" : false, "suffix" : "" } ], "type" : "article-journal", "volume" : "9" }, "uris" : [ "http://www.mendeley.com/documents/?uuid=83a914d6-c16f-48d9-b7c9-6093d00b7b04" ] } ], "mendeley" : { "formattedCitation" : "(Whan et al., 2015)", "manualFormatting" : "Whan et al., 2015)", "plainTextFormattedCitation" : "(Whan et al., 2015)", "previouslyFormattedCitation" : "(Whan et al., 2015)" }, "properties" : { "noteIndex" : 0 }, "schema" : "https://github.com/citation-style-language/schema/raw/master/csl-citation.json" }</w:instrText>
      </w:r>
      <w:r w:rsidRPr="00D424AA">
        <w:rPr>
          <w:lang w:val="en-GB"/>
        </w:rPr>
        <w:fldChar w:fldCharType="separate"/>
      </w:r>
      <w:r w:rsidR="00A26296">
        <w:rPr>
          <w:noProof/>
          <w:lang w:val="en-GB"/>
        </w:rPr>
        <w:t>Whan et al., 201</w:t>
      </w:r>
      <w:ins w:id="1090" w:author="Robin Matthews" w:date="2021-07-13T19:01:00Z">
        <w:r w:rsidR="00EF22A6">
          <w:rPr>
            <w:noProof/>
            <w:lang w:val="en-GB"/>
          </w:rPr>
          <w:t>5)</w:t>
        </w:r>
      </w:ins>
      <w:del w:id="1091" w:author="Robin Matthews" w:date="2021-07-13T19:01:00Z">
        <w:r w:rsidR="00A26296" w:rsidDel="00EF22A6">
          <w:rPr>
            <w:noProof/>
            <w:lang w:val="en-GB"/>
          </w:rPr>
          <w:delText>5</w:delText>
        </w:r>
      </w:del>
      <w:r w:rsidRPr="00D424AA">
        <w:rPr>
          <w:lang w:val="en-GB"/>
        </w:rPr>
        <w:fldChar w:fldCharType="end"/>
      </w:r>
      <w:commentRangeEnd w:id="1089"/>
      <w:r w:rsidR="00A26296">
        <w:rPr>
          <w:rStyle w:val="Marquedecommentaire"/>
        </w:rPr>
        <w:commentReference w:id="1089"/>
      </w:r>
      <w:del w:id="1092" w:author="Robin Matthews" w:date="2021-07-13T19:01:00Z">
        <w:r w:rsidRPr="00841A35" w:rsidDel="00EF22A6">
          <w:rPr>
            <w:lang w:val="en-GB"/>
          </w:rPr>
          <w:delText>)</w:delText>
        </w:r>
      </w:del>
      <w:r w:rsidRPr="00841A35">
        <w:rPr>
          <w:lang w:val="en-GB"/>
        </w:rPr>
        <w:t xml:space="preserve">. Compared to the historical climate, warming will result in strong increases in heat wave area, duration, and magnitude </w:t>
      </w:r>
      <w:r w:rsidRPr="00D424AA">
        <w:rPr>
          <w:lang w:val="en-GB"/>
        </w:rPr>
        <w:fldChar w:fldCharType="begin" w:fldLock="1"/>
      </w:r>
      <w:r w:rsidR="00FF6231">
        <w:rPr>
          <w:lang w:val="en-GB"/>
        </w:rPr>
        <w:instrText>ADDIN CSL_CITATION { "citationItems" : [ { "id" : "ITEM-1", "itemData" : { "DOI" : "10.1029/2019JD032070", "ISSN" : "21698996", "abstract" : "In 2018 and 2019, heatwaves set all-time temperature records around the world and caused adverse effects on human health, agriculture, natural ecosystems, and infrastructure. Often, severe impacts relate to the joint spatial and temporal extent of the heatwaves, but most research so far focuses either on spatial or temporal attributes of heatwaves. Furthermore, sensitivity of heatwaves characteristics to the choice of the heatwave thresholds in a warming climate are rarely discussed. Here, we analyze the largest spatiotemporal moderate heatwaves\u2014that is, three-dimensional (space-time) clusters of hot days\u2014in simulations of global climate models. We use three different hazard thresholds to define a hot day: fixed thresholds (time-invariant climatological thresholds), seasonally moving thresholds based on changes in the summer means, and fully moving thresholds (hot days defined relative to the future climatology). We find a substantial increase of spatiotemporally contiguous moderate heatwaves with global warming using fixed thresholds, whereas changes for the other two hazard thresholds are much less pronounced. In particular, no or very little changes in the overall magnitude, spatial extent, and duration are detected when heatwaves are defined relative to the future climatology using a temporally fully moving threshold. This suggests a dominant contribution of thermodynamic compared to dynamic effects in global climate model simulations. The similarity between seasonally moving and fully moving thresholds indicates that seasonal mean warming alone can explain large parts of the warming of extremes. The strong sensitivity of simulated future heatwaves to hazard thresholds should be considered in the projections of potential future heat-related impacts.", "author" : [ { "dropping-particle" : "", "family" : "Vogel", "given" : "Martha M.", "non-dropping-particle" : "", "parse-names" : false, "suffix" : "" }, { "dropping-particle" : "", "family" : "Zscheischler", "given" : "Jakob", "non-dropping-particle" : "", "parse-names" : false, "suffix" : "" }, { "dropping-particle" : "", "family" : "Fischer", "given" : "Erich M.", "non-dropping-particle" : "", "parse-names" : false, "suffix" : "" }, { "dropping-particle" : "", "family" : "Seneviratne", "given" : "Sonia I.", "non-dropping-particle" : "", "parse-names" : false, "suffix" : "" } ], "container-title" : "Journal of Geophysical Research: Atmospheres", "id" : "ITEM-1", "issue" : "9", "issued" : { "date-parts" : [ [ "2020", "5", "16" ] ] }, "title" : "Development of Future Heatwaves for Different Hazard Thresholds", "translator" : [ { "dropping-particle" : "", "family" : "S3408", "given" : "", "non-dropping-particle" : "", "parse-names" : false, "suffix" : "" } ], "type" : "article-journal", "volume" : "125" }, "uris" : [ "http://www.mendeley.com/documents/?uuid=70a96098-d2ee-4616-b269-d6555765f734" ] } ], "mendeley" : { "formattedCitation" : "(Vogel et al., 2020b)", "plainTextFormattedCitation" : "(Vogel et al., 2020b)", "previouslyFormattedCitation" : "(Vogel et al., 2020b)" }, "properties" : { "noteIndex" : 0 }, "schema" : "https://github.com/citation-style-language/schema/raw/master/csl-citation.json" }</w:instrText>
      </w:r>
      <w:r w:rsidRPr="00D424AA">
        <w:rPr>
          <w:lang w:val="en-GB"/>
        </w:rPr>
        <w:fldChar w:fldCharType="separate"/>
      </w:r>
      <w:r w:rsidR="00A26296">
        <w:rPr>
          <w:noProof/>
          <w:lang w:val="en-GB"/>
        </w:rPr>
        <w:t xml:space="preserve">(Vogel </w:t>
      </w:r>
      <w:r w:rsidR="00A26296">
        <w:rPr>
          <w:noProof/>
          <w:lang w:val="en-GB"/>
        </w:rPr>
        <w:lastRenderedPageBreak/>
        <w:t>et al., 2020b)</w:t>
      </w:r>
      <w:r w:rsidRPr="00D424AA">
        <w:rPr>
          <w:lang w:val="en-GB"/>
        </w:rPr>
        <w:fldChar w:fldCharType="end"/>
      </w:r>
      <w:r w:rsidRPr="00841A35">
        <w:rPr>
          <w:lang w:val="en-GB" w:eastAsia="zh-CN"/>
        </w:rPr>
        <w:t>. These changes are mostly due to the increase in mean seasonal temperature, rather than changes in temp</w:t>
      </w:r>
      <w:r w:rsidRPr="00D424AA">
        <w:rPr>
          <w:lang w:val="en-GB" w:eastAsia="zh-CN"/>
        </w:rPr>
        <w:t>erature variability, though the latter can have an effect in some regions</w:t>
      </w:r>
      <w:del w:id="1093" w:author="Robin Matthews" w:date="2021-07-13T19:02:00Z">
        <w:r w:rsidRPr="00D424AA" w:rsidDel="00EF22A6">
          <w:rPr>
            <w:lang w:val="en-GB" w:eastAsia="zh-CN"/>
          </w:rPr>
          <w:delText xml:space="preserve"> </w:delText>
        </w:r>
      </w:del>
      <w:bookmarkStart w:id="1094" w:name="_Hlk77095324"/>
      <w:ins w:id="1095" w:author="Robin Matthews" w:date="2021-07-13T19:02:00Z">
        <w:r w:rsidR="00EF22A6">
          <w:rPr>
            <w:lang w:val="en-GB" w:eastAsia="zh-CN"/>
          </w:rPr>
          <w:t xml:space="preserve"> </w:t>
        </w:r>
        <w:r w:rsidR="00EF22A6">
          <w:rPr>
            <w:lang w:val="en-GB"/>
          </w:rPr>
          <w:fldChar w:fldCharType="begin" w:fldLock="1"/>
        </w:r>
      </w:ins>
      <w:r w:rsidR="003A5209">
        <w:rPr>
          <w:lang w:val="en-GB"/>
        </w:rPr>
        <w:instrText>ADDIN CSL_CITATION { "citationItems" : [ { "id" : "ITEM-1", "itemData" : { "DOI" : "10.1007/s00382-020-05233-2", "ISSN" : "1432-0894", "abstract" : "We use the 100-member Max Planck Institute Grand Ensemble (MPI-GE) to disentangle the contributions from colocated dynamic atmospheric conditions and local thermodynamic effects of moisture limitation as drivers of variability in European summer heat extremes. Using a novel extreme event definition, we find that heat extremes with respect to the evolving mean climate increase by 70% under a moderate warming scenario during the twenty-first century. With a multiple regression approach, we find that the dynamical mechanisms representing blocking and anticyclonic conditions are the main driver of variability in extreme European summer temperatures, both in past and future climates. By contrast, local thermodynamic drivers play a secondary role in explaining the total variability in extreme temperatures. We also find that considering both dynamical and thermodynamical sources of variability simultaneously is crucial. Assessing only one type of drivers leads to an overestimation of their effect on extreme temperatures, particularly when considering only thermodynamical drivers. Lastly, we find that although most past and future heat extremes occur under favorable dynamical atmospheric conditions; this occurs 10\u201340% less frequently over Central Europe in the twenty-first century. By contrast, heat extremes over Central Europe occur 40% more frequently under concurrent extreme moisture limitation in the twenty-first Century. Our findings highlight a new type of neutral-atmosphere, moisture-driven heat extremes, and confirm that the increase in European heat extremes and associated variability increase are dominated by the local thermodynamic effect of moisture limitation.", "author" : [ { "dropping-particle" : "", "family" : "Suarez-Gutierrez", "given" : "Laura", "non-dropping-particle" : "", "parse-names" : false, "suffix" : "" }, { "dropping-particle" : "", "family" : "M\u00fcller", "given" : "Wolfgang A", "non-dropping-particle" : "", "parse-names" : false, "suffix" : "" }, { "dropping-particle" : "", "family" : "Li", "given" : "Chao", "non-dropping-particle" : "", "parse-names" : false, "suffix" : "" }, { "dropping-particle" : "", "family" : "Marotzke", "given" : "Jochem", "non-dropping-particle" : "", "parse-names" : false, "suffix" : "" } ], "container-title" : "Climate Dynamics", "id" : "ITEM-1", "issue" : "9", "issued" : { "date-parts" : [ [ "2020" ] ] }, "page" : "4351-4366", "title" : "Dynamical and thermodynamical drivers of variability in European summer heat extremes", "translator" : [ { "dropping-particle" : "", "family" : "S2885", "given" : "", "non-dropping-particle" : "", "parse-names" : false, "suffix" : "" } ], "type" : "article-journal", "volume" : "54" }, "uris" : [ "http://www.mendeley.com/documents/?uuid=9b9a1a9b-33f7-46f4-bb28-bd5c61247521" ] }, { "id" : "ITEM-2",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2", "issued" : { "date-parts" : [ [ "2020", "6" ] ] }, "page" : "100255", "title" : "Contribution of mean climate to hot temperature extremes for present and future climates", "translator" : [ { "dropping-particle" : "", "family" : "S2769", "given" : "", "non-dropping-particle" : "", "parse-names" : false, "suffix"</w:instrText>
      </w:r>
      <w:r w:rsidR="003A5209" w:rsidRPr="00B549EC">
        <w:instrText xml:space="preserve"> : "" } ], "type" : "article-journal", "volume" : "28" }, "uris" : [ "http://www.mendeley.com/documents/?uuid=5e7b8859-48dd-4a92-b70f-77babe21aa0d" ] }, { "id" : "ITEM-3", "itemData" : { "DOI" : "10.1016/j.wace.2020.100278", "ISSN" : "22120947", "author" : [ { "dropping-particle" : "", "family" : "Brown", "given" : "Simon J.", "non-dropping-particle" : "", "parse-names" : false, "suffix" : "" } ], "container-title" : "Weather and Climate Extremes", "id" : "ITEM-3", "issued" : { "date-parts" : [ [ "2020", "12" ] ] }, "page" : "100278", "title" : "Future changes in heatwave severity, duration and frequency due to climate change for the most populous cities", "translator" : [ { "dropping-particle" : "", "family" : "S3520", "given" : "", "non-dropping-particle" : "", "parse-names" : false, "suffix" : "" } ], "type" : "article-journal", "volume" : "30" }, "uris" : [ "http://www.mendeley.com/documents/?uuid=35e87717-c18e-4899-89ee-5e34af2ac6a9" ] } ], "mendeley" : { "formattedCitation" : "(Brown, 2020; Di Luca et al., 2020a; Suarez-Gutierrez et al., 2020a)", "manualFormatting" : "(Brown, 2020; Di Luca et al., 2020b; Suarez-Gutierrez et al., 2020)", "plainTextFormattedCitation" : "(Brown, 2020; Di Luca et al., 2020a; Suarez-Gutierrez et al., 2020a)", "previouslyFormattedCitation" : "(Brown, 2020; Di Luca et al., 2020a; Suarez-Gutierrez et al., 2020a)" }, "properties" : { "noteIndex" : 0 }, "schema" : "https://github.com/citation-style-language/schema/raw/master/csl-citation.json" }</w:instrText>
      </w:r>
      <w:ins w:id="1096" w:author="Robin Matthews" w:date="2021-07-13T19:02:00Z">
        <w:r w:rsidR="00EF22A6">
          <w:rPr>
            <w:lang w:val="en-GB"/>
          </w:rPr>
          <w:fldChar w:fldCharType="separate"/>
        </w:r>
        <w:r w:rsidR="00EF22A6" w:rsidRPr="00B549EC">
          <w:rPr>
            <w:noProof/>
          </w:rPr>
          <w:t>(Brown, 2020; Di Luca et al., 2020b; Suarez-Gutierrez et al., 2020)</w:t>
        </w:r>
        <w:r w:rsidR="00EF22A6">
          <w:rPr>
            <w:lang w:val="en-GB"/>
          </w:rPr>
          <w:fldChar w:fldCharType="end"/>
        </w:r>
      </w:ins>
      <w:commentRangeStart w:id="1097"/>
      <w:del w:id="1098" w:author="Robin Matthews" w:date="2021-07-13T19:02:00Z">
        <w:r w:rsidRPr="00D424AA" w:rsidDel="00EF22A6">
          <w:rPr>
            <w:lang w:val="en-GB"/>
          </w:rPr>
          <w:fldChar w:fldCharType="begin" w:fldLock="1"/>
        </w:r>
        <w:r w:rsidR="00FF6231" w:rsidRPr="00B549EC" w:rsidDel="00EF22A6">
          <w:delInstrText>ADDIN CSL_CITATION { "citationItems" : [ { "id" : "ITEM-1", "itemData" : { "DOI" : "10.1007/s00382-020-05233-2", "ISSN" : "1432-0894", "abstract" : "We use the 100-member Max Planck Institute Grand Ensemble (MPI-GE) to disentangle the contributions from colocated dynamic atmospheric conditions and local thermodynamic effects of moisture limitation as drivers of variability in European summer heat extremes. Using a novel extreme event definition, we find that heat extremes with respect to the evolving mean climate increase by 70% under a moderate warming scenario during the twenty-first century. With a multiple regression approach, we find that the dynamical mechanisms representing blocking and anticyclonic conditions are the main driver of variability in extreme European summer temperatures, both in past and future climates. By contrast, local thermodynamic drivers play a secondary role in explaining the total variability in extreme temperatures. We also find that considering both dynamical and thermodynamical sources of variability simultaneously is crucial. Assessing only one type of drivers leads to an overestimation of their effect on extreme temperatures, particularly when considering only thermodynamical drivers. Lastly, we find that although most past and future heat extremes occur under favorable dynamical atmospheric conditions; this occurs 10\u201340% less frequently over Central Europe in the twen</w:delInstrText>
        </w:r>
        <w:r w:rsidR="00FF6231" w:rsidRPr="00EF22A6" w:rsidDel="00EF22A6">
          <w:rPr>
            <w:lang w:val="en-GB"/>
          </w:rPr>
          <w:delInstrText>ty-first century. By contrast, heat extremes over Central Europe occur 40% more frequently under concurrent extreme moisture limitation in the twenty-first Century. Our findings highlight a new type of neutral-atmosphere, moisture-driven heat extremes, and confirm that the increase in European heat extremes and associated variability increase are dominated by the local thermodynamic effect of moisture limitation.", "author" : [ { "dropping-particle" : "", "family" : "Suarez-Gutierrez", "given" : "Laura", "non-dropping-particle" : "", "parse-names" : false, "suffix" : "" }, { "dropping-particle" : "", "family" : "M\u00fcller", "given" : "Wolfgang A", "non-dropping-particle" : "", "parse-names" : false, "suffix" : "" }, { "dropping-particle" : "", "family" : "Li", "given" : "Chao", "non-dropping-particle" : "", "parse-names" : false, "suffix" : "" }, { "dropping-particle" : "", "family" : "Marotzke", "given" : "Jochem", "non-dropping-particle" : "", "parse-names" : false, "suffix" : "" } ], "container-title" : "Climate Dynamics", "id" : "ITEM-1", "issue" : "9", "issued" : { "date-parts" : [ [ "2020" ] ] }, "page" : "4351-4366", "title" : "Dynamical and thermodynamical drivers of variability in European summer heat extremes", "translator" : [ { "dropping-particle" : "", "family" : "S2885", "given" : "", "non-dropping-particle" : "", "parse-names" : false, "suffix" : "" } ], "type" : "article-journal", "volume" : "54" }, "uris" : [ "http://www.mendeley.com/documents/?uuid=9b9a1a9b-33f7-46f4-bb28-bd5c61247521" ] }, { "id" : "ITEM-2", "itemData" : { "DOI" : "10.1016/j.wace.2020.100255", "ISSN" : "22120947", "author" : [ { "dropping-particle" : "", "family" : "Luca", "given" : "Alejandro", "non-dropping-particle" : "Di</w:delInstrText>
        </w:r>
        <w:r w:rsidR="00FF6231" w:rsidRPr="00EF22A6" w:rsidDel="00EF22A6">
          <w:delInstrText>",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2",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mendeley" : { "formattedCitation" : "(Di Luca et al., 2020a; Suarez-Gutierrez et al., 2020a)", "manualFormatting" : "(Di Luca et al., 2020a; Suarez-Gutierrez et al., 2020a", "plainTextFormattedCitation" : "(Di Luca et al., 2020a</w:delInstrText>
        </w:r>
        <w:r w:rsidR="00FF6231" w:rsidRPr="00B549EC" w:rsidDel="00EF22A6">
          <w:rPr>
            <w:lang w:val="en-US"/>
          </w:rPr>
          <w:delInstrText>; Suarez-Gutierrez et al., 2020a)", "previouslyFormattedCitation" : "(Di Luca et al., 2020a; Suarez-Gutierrez et al., 2020a)" }, "properties" : { "noteIndex" : 0 }, "schema" : "https://github.com/citation-style-language/schema/raw/master/csl-citation.json" }</w:delInstrText>
        </w:r>
        <w:r w:rsidRPr="00D424AA" w:rsidDel="00EF22A6">
          <w:rPr>
            <w:lang w:val="en-GB"/>
          </w:rPr>
          <w:fldChar w:fldCharType="separate"/>
        </w:r>
        <w:r w:rsidR="00A26296" w:rsidRPr="00EF22A6" w:rsidDel="00EF22A6">
          <w:rPr>
            <w:noProof/>
            <w:lang w:val="pt-BR"/>
          </w:rPr>
          <w:delText>(Di Luca et al., 2020a; Suarez-Gutierrez et al., 2020a</w:delText>
        </w:r>
        <w:r w:rsidRPr="00D424AA" w:rsidDel="00EF22A6">
          <w:rPr>
            <w:lang w:val="en-GB"/>
          </w:rPr>
          <w:fldChar w:fldCharType="end"/>
        </w:r>
        <w:commentRangeEnd w:id="1097"/>
        <w:r w:rsidR="00A26296" w:rsidDel="00EF22A6">
          <w:rPr>
            <w:rStyle w:val="Marquedecommentaire"/>
          </w:rPr>
          <w:commentReference w:id="1097"/>
        </w:r>
        <w:r w:rsidRPr="00841A35" w:rsidDel="00EF22A6">
          <w:rPr>
            <w:lang w:val="pt-BR"/>
          </w:rPr>
          <w:delText>;</w:delText>
        </w:r>
        <w:r w:rsidR="00A92D57" w:rsidRPr="00D424AA" w:rsidDel="00EF22A6">
          <w:rPr>
            <w:lang w:val="pt-BR"/>
          </w:rPr>
          <w:delText xml:space="preserve"> </w:delText>
        </w:r>
        <w:commentRangeStart w:id="1099"/>
        <w:r w:rsidRPr="00D424AA" w:rsidDel="00EF22A6">
          <w:rPr>
            <w:lang w:val="en-GB"/>
          </w:rPr>
          <w:fldChar w:fldCharType="begin" w:fldLock="1"/>
        </w:r>
        <w:r w:rsidR="00FF6231" w:rsidDel="00EF22A6">
          <w:rPr>
            <w:lang w:val="pt-BR"/>
          </w:rPr>
          <w:delInstrText>ADDIN CSL_CITATION { "citationItems" : [ { "id" : "ITEM-1", "itemData" : { "DOI" : "10.1016/j.wace.2020.100278", "ISSN" : "22120947", "author" : [ { "dropping-particle" : "", "family" : "Brown", "given" : "Simon J.", "non-dropping-particle" : "", "parse-names" : false, "suffix" : "" } ], "container-title" : "Weather and Climate Extremes", "id" : "ITEM-1", "issued" : { "date-parts" : [ [ "2020", "12" ] ] }, "page" : "100278", "title" : "Future changes in heatwave severity, duration and frequency due to climate change for the most populous cities", "translator" : [ { "dropping-particle" : "", "family" : "S3520", "given" : "", "non-dropping-particle" : "", "parse-names" : false, "suffix" : "" } ], "type" : "article-journal", "volume" : "30" }, "uris" : [ "http://www.mendeley.com/documents/?uuid=35e87717-c18e-4899-89ee-5e34af2ac6a9" ] } ], "mendeley" : { "formattedCitation" : "(Brown, 2020)", "manualFormatting" : "Brown, 2020)", "plainTextFormattedCitation" : "(Brown, 2020)", "previouslyFormattedCitation" : "(Brown, 2020)" }, "properties" : { "noteIndex" : 0 }, "schema" : "https://github.com/citation-style-language/schema/raw/master/csl-citation.json" }</w:delInstrText>
        </w:r>
        <w:r w:rsidRPr="00D424AA" w:rsidDel="00EF22A6">
          <w:rPr>
            <w:lang w:val="en-GB"/>
          </w:rPr>
          <w:fldChar w:fldCharType="separate"/>
        </w:r>
        <w:r w:rsidR="00A26296" w:rsidDel="00EF22A6">
          <w:rPr>
            <w:noProof/>
            <w:lang w:val="pt-BR"/>
          </w:rPr>
          <w:delText>Brown, 2020)</w:delText>
        </w:r>
        <w:r w:rsidRPr="00D424AA" w:rsidDel="00EF22A6">
          <w:rPr>
            <w:lang w:val="en-GB"/>
          </w:rPr>
          <w:fldChar w:fldCharType="end"/>
        </w:r>
        <w:commentRangeEnd w:id="1099"/>
        <w:r w:rsidR="00A26296" w:rsidDel="00EF22A6">
          <w:rPr>
            <w:rStyle w:val="Marquedecommentaire"/>
          </w:rPr>
          <w:commentReference w:id="1099"/>
        </w:r>
      </w:del>
      <w:r w:rsidRPr="00841A35">
        <w:rPr>
          <w:lang w:val="pt-BR" w:eastAsia="zh-CN"/>
        </w:rPr>
        <w:t>.</w:t>
      </w:r>
      <w:bookmarkEnd w:id="1094"/>
    </w:p>
    <w:p w14:paraId="62437483" w14:textId="77777777" w:rsidR="00726A1C" w:rsidRPr="00D424AA" w:rsidRDefault="00726A1C" w:rsidP="00D424AA">
      <w:pPr>
        <w:rPr>
          <w:rFonts w:cs="Times New Roman"/>
          <w:lang w:val="pt-BR"/>
        </w:rPr>
      </w:pPr>
    </w:p>
    <w:p w14:paraId="50D9BE4C" w14:textId="2479C2F4" w:rsidR="00726A1C" w:rsidRPr="00D424AA" w:rsidRDefault="00726A1C" w:rsidP="00D424AA">
      <w:pPr>
        <w:rPr>
          <w:rFonts w:cs="Times New Roman"/>
          <w:lang w:val="nb-NO"/>
        </w:rPr>
      </w:pPr>
      <w:r w:rsidRPr="00D424AA">
        <w:rPr>
          <w:rFonts w:cs="Times New Roman"/>
          <w:lang w:val="en-GB"/>
        </w:rPr>
        <w:t>Projections of temperature-related extremes in RCMs in the CORDEX regions demonstrate robust increases under future scenarios and can provide information on finer spatial scales than GCMs (e.g.</w:t>
      </w:r>
      <w:ins w:id="1100" w:author="Robin Matthews" w:date="2021-07-13T19:02:00Z">
        <w:r w:rsidR="00A3450B">
          <w:rPr>
            <w:rFonts w:cs="Times New Roman"/>
            <w:lang w:val="en-GB"/>
          </w:rPr>
          <w:t>,</w:t>
        </w:r>
      </w:ins>
      <w:r w:rsidRPr="00D424AA">
        <w:rPr>
          <w:rFonts w:cs="Times New Roman"/>
          <w:lang w:val="en-GB"/>
        </w:rPr>
        <w:t xml:space="preserve"> </w:t>
      </w:r>
      <w:commentRangeStart w:id="1101"/>
      <w:r w:rsidRPr="00D424AA">
        <w:rPr>
          <w:rFonts w:cs="Times New Roman"/>
          <w:lang w:val="en-GB"/>
        </w:rPr>
        <w:fldChar w:fldCharType="begin" w:fldLock="1"/>
      </w:r>
      <w:ins w:id="1102" w:author="Robin Matthews" w:date="2021-07-13T19:02:00Z">
        <w:r w:rsidR="00A3450B">
          <w:rPr>
            <w:rFonts w:cs="Times New Roman"/>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instrText>
        </w:r>
      </w:ins>
      <w:del w:id="1103" w:author="Robin Matthews" w:date="2021-07-13T19:02:00Z">
        <w:r w:rsidR="00FC4C2D" w:rsidDel="00A3450B">
          <w:rPr>
            <w:rFonts w:cs="Times New Roman"/>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 "plainTextFormattedCitation" : "(Coppola et al., 2021b)", "previouslyFormattedCitation" : "(Coppola et al., 2021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Coppola et al., 2021</w:t>
      </w:r>
      <w:ins w:id="1104" w:author="Robin Matthews" w:date="2021-07-13T19:02:00Z">
        <w:r w:rsidR="00A3450B">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1101"/>
      <w:r w:rsidR="00A26296">
        <w:rPr>
          <w:rStyle w:val="Marquedecommentaire"/>
        </w:rPr>
        <w:commentReference w:id="1101"/>
      </w:r>
      <w:r w:rsidRPr="00841A35">
        <w:rPr>
          <w:rFonts w:cs="Times New Roman"/>
          <w:lang w:val="en-GB"/>
        </w:rPr>
        <w:t xml:space="preserve">. Five RCMs in the CORDEX-East Asia region project decreases in the 20-year return values of temperature extremes (summer maxima), with models that exhibit warm biases projecting stronger warming </w:t>
      </w:r>
      <w:r w:rsidRPr="00D424AA">
        <w:rPr>
          <w:rFonts w:cs="Times New Roman"/>
          <w:lang w:val="en-GB"/>
        </w:rPr>
        <w:fldChar w:fldCharType="begin" w:fldLock="1"/>
      </w:r>
      <w:r w:rsidR="00FF6231">
        <w:rPr>
          <w:rFonts w:cs="Times New Roman"/>
          <w:lang w:val="en-GB"/>
        </w:rPr>
        <w:instrText>ADDIN CSL_CITATION { "citationItems" : [ { "id" : "ITEM-1", "itemData" : { "DOI" : "10.1007/s00382-018-4425-7", "ISBN" : "0038201844", "ISSN" : "0930-7575", "author" : [ { "dropping-particle" : "", "family" : "Park", "given" : "Changyong", "non-dropping-particle" : "", "parse-names" : false, "suffix" : "" }, { "dropping-particle" : "", "family" : "Min", "given" : "Seung-Ki", "non-dropping-particle" : "", "parse-names" : false, "suffix" : "" } ], "container-title" : "Climate Dynamics", "id" : "ITEM-1", "issue" : "0", "issued" : { "date-parts" : [ [ "2018", "9", "6" ] ] }, "page" : "1-16", "publisher" : "Springer Berlin Heidelberg", "title" : "Multi-RCM near-term projections of summer climate extremes over East Asia", "translator" : [ { "dropping-particle" : "", "family" : "S1410", "given" : "", "non-dropping-particle" : "", "parse-names" : false, "suffix" : "" } ], "type" : "article-journal", "volume" : "0" }, "uris" : [ "http://www.mendeley.com/documents/?uuid=84fa506b-30bd-44cc-88bc-745f3b3cc2af" ] } ], "mendeley" : { "formattedCitation" : "(Park and Min, 2018)", "plainTextFormattedCitation" : "(Park and Min, 2018)", "previouslyFormattedCitation" : "(Park and Mi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rk and Min, 2018)</w:t>
      </w:r>
      <w:r w:rsidRPr="00D424AA">
        <w:rPr>
          <w:rFonts w:cs="Times New Roman"/>
          <w:lang w:val="en-GB"/>
        </w:rPr>
        <w:fldChar w:fldCharType="end"/>
      </w:r>
      <w:r w:rsidRPr="00841A35">
        <w:rPr>
          <w:rFonts w:cs="Times New Roman"/>
          <w:lang w:val="en-GB"/>
        </w:rPr>
        <w:t>. Similarly, in the A</w:t>
      </w:r>
      <w:r w:rsidRPr="00D424AA">
        <w:rPr>
          <w:rFonts w:cs="Times New Roman"/>
          <w:lang w:val="en-GB"/>
        </w:rPr>
        <w:t xml:space="preserve">frican domain, future increases in TX90p and TN90p are projected </w:t>
      </w:r>
      <w:r w:rsidRPr="00D424AA">
        <w:rPr>
          <w:rFonts w:cs="Times New Roman"/>
          <w:lang w:val="en-GB"/>
        </w:rPr>
        <w:fldChar w:fldCharType="begin" w:fldLock="1"/>
      </w:r>
      <w:r w:rsidR="00FF6231">
        <w:rPr>
          <w:rFonts w:cs="Times New Roman"/>
          <w:lang w:val="en-GB"/>
        </w:rPr>
        <w:instrText>ADDIN CSL_CITATION { "citationItems" : [ { "id" : "ITEM-1", "itemData" : { "DOI" : "10.1007/s00382-016-3355-5", "ISSN" : "0930-7575", "author" : [ { "dropping-particle" : "", "family" : "Dosio", "given" : "Alessandro", "non-dropping-particle" : "", "parse-names" : false, "suffix" : "" } ], "container-title" : "Climate Dynamics", "id" : "ITEM-1", "issue" : "1-2", "issued" : { "date-parts" : [ [ "2017", "7", "17" ] ] }, "page" : "493-519", "publisher" : "Springer Berlin Heidelberg", "title" : "Projection of temperature and heat waves for Africa with an ensemble of CORDEX Regional Climate Models", "translator" : [ { "dropping-particle" : "", "family" : "S1531", "given" : "", "non-dropping-particle" : "", "parse-names" : false, "suffix" : "" } ], "type" : "article-journal", "volume" : "49" }, "uris" : [ "http://www.mendeley.com/documents/?uuid=75dd84e2-59c1-4106-b395-e747afde7da7" ] }, { "id" : "ITEM-2", "itemData" : { "DOI" : "10.1016/j.wace.2019.100225", "ISSN" : "22120947", "abstract" : "Egypt, located in the Middle East and North Africa region, is considered to be a potential hot-spot of climate change where the warming and increase of the frequency of extreme temperatures could occur faster than at global scale. Precipitation is also expected to decrease in the region. In this work, our aim is to quantify the past and future temperature and precipitation trends at 8 locations selected for being representative of the variety of Egyptian climates. For the past period (1950\u20132017), we show that the decadal temperature trends derived from the analysis of the assimilated ERA-Interim (ERA-Int) and downscaled CORDEX (Historical and Evaluation) data are consistent. Relative to 1960, the daily maximal and minimal temperatures have increased by 1.3 \u00b1 0.1 and 1.3 \u00b1 0.3 \u00b0C, respectively, at the 8 selected locations. However, at the shorter yearly time scale, sub-regional differences of climate variability can be evidenced: this variability is less at the coastal and Nile Delta sites than at the drier inland locations. For the future, we use an ensemble of 6 CORDEX Africa models. Under the RCP45 scenario, the temperatures are predicted to increase at a rate ranging from 0.28 \u00b1 0.04 \u00b0C/decade (Alexandria) to 0.38 \u00b1 0.09 \u00b0C/decade (Hurghada and Aswan) between 2010 and 2040, and to abate afterwards (0.12 \u00b1 0.08 \u00b0C/decade). Under the RCP85 scenario, the rates of temperature increase before 2040 are similar to those under RCP45 (from 0.24 \u00b1 0.14 to 0.40 \u00b1 0.12 \u00b0C/decade) but considerably larger afterwards (from 0.48 \u00b1 0.18 \u00b0C to 0.72 \u00b1 0.11 \u00b0C/decade between 2050 and 2100). As compared to the 2006\u20132015 reference period, the extreme temperatures analysis performed with the CLIMDEX software shows that the hot days and nights will become more frequent at all sites, but that the increase will occur at larger rates at the Red Sea (Hurghada) and upper Egypt (Aswan) sites than at the other ones. These inter-site differences are more pronounced with RCP45 than with RCP85. Considering the latter scenario, in the last decade of this century about 80% of the days in a year would be hotter than the 90th percentile of the 2006\u20132015 reference period. Regarding the annual precipitation, the analysis of ERA-Interim data of the 1980\u20132017 period does not reveal any significant trend, but in both RCP45 and RCP85 a significant decrease (from \u22120.48 to \u22120.9 mm/y, and from \u22120.95 to \u22121.40 mm/y, respectively) is predicted to occur from 2010 to 2100 in the north of Egypt where r\u2026", "author" : [ { "dropping-particle" : "", "family" : "Mostafa", "given" : "Amira N.", "non-dropping-particle" : "", "parse-names" : false, "suffix" : "" }, { "dropping-particle" : "", "family" : "Wheida", "given" : "Ali", "non-dropping-particle" : "", "parse-names" : false, "suffix" : "" }, { "dropping-particle" : "", "family" : "Nazer", "given" : "Mostafa", "non-dropping-particle" : "El", "parse-names" : false, "suffix" : "" }, { "dropping-particle" : "", "family" : "Adel", "given" : "Mona", "non-dropping-particle" : "", "parse-names" : false, "suffix" : "" }, { "dropping-particle" : "", "family" : "Leithy", "given" : "Lamia", "non-dropping-particle" : "El", "parse-names" : false, "suffix" : "" }, { "dropping-particle" : "", "family" : "Siour", "given" : "Guillaume", "non-dropping-particle" : "", "parse-names" : false, "suffix" : "" }, { "dropping-particle" : "", "family" : "Coman", "given" : "Adriana", "non-dropping-particle" : "", "parse-names" : false, "suffix" : "" }, { "dropping-particle" : "", "family" : "Borbon", "given" : "Agnes", "non-dropping-particle" : "", "parse-names" : false, "suffix" : "" }, { "dropping-particle" : "", "family" : "Magdy", "given" : "Abel Wahab", "non-dropping-particle" : "", "parse-names" : false, "suffix" : "" }, { "dropping-particle" : "", "family" : "Omar", "given" : "Mohamed", "non-dropping-particle" : "", "parse-names" : false, "suffix" : "" }, { "dropping-particle" : "", "family" : "Saad-Hussein", "given" : "Amal", "non-dropping-particle" : "", "parse-names" : false, "suffix" : "" }, { "dropping-particle" : "", "family" : "Alfaro", "given" : "Stephane C.", "non-dropping-particle" : "", "parse-names" : false, "suffix" : "" } ], "container-title" : "Weather and Climate Extremes", "id" : "ITEM-2", "issued" : { "date-parts" : [ [ "2019", "12", "1" ] ] }, "page" : "100225", "publisher" : "Elsevier B.V.", "title" : "Past (1950\u20132017) and future (\u22122100) temperature and precipitation trends in Egypt", "translator" : [ { "dropping-particle" : "", "family" : "S2555", "given" : "", "non-dropping-particle" : "", "parse-names" : false, "suffix" : "" } ], "type" : "article-journal", "volume" : "26" }, "uris" : [ "http://www.mendeley.com/documents/?uuid=8a04aa81-e7e4-3ce0-94ad-e2bfca745968" ] } ], "mendeley" : { "formattedCitation" : "(Dosio, 2017; Mostafa et al., 2019)", "plainTextFormattedCitation" : "(Dosio, 2017; Mostafa et al., 2019)", "previouslyFormattedCitation" : "(Dosio, 2017; Mostaf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sio, 2017; Mostafa et al., 2019)</w:t>
      </w:r>
      <w:r w:rsidRPr="00D424AA">
        <w:rPr>
          <w:rFonts w:cs="Times New Roman"/>
          <w:lang w:val="en-GB"/>
        </w:rPr>
        <w:fldChar w:fldCharType="end"/>
      </w:r>
      <w:r w:rsidRPr="00841A35">
        <w:rPr>
          <w:rFonts w:cs="Times New Roman"/>
          <w:lang w:val="en-GB"/>
        </w:rPr>
        <w:t xml:space="preserve">. This regional-scale analysis provides fine scale information, such as distinguishing the increase in TX90p over sub-equatorial Africa (Democratic Republic of </w:t>
      </w:r>
      <w:r w:rsidRPr="00D424AA">
        <w:rPr>
          <w:rFonts w:cs="Times New Roman"/>
          <w:lang w:val="en-GB"/>
        </w:rPr>
        <w:t xml:space="preserve">Congo, Angola and Zambia) with values over the Gulf of Guinea, Central African Republic, South Sudan, and Ethiopia. Empirical-statistical downscaling has also been used to produce </w:t>
      </w:r>
      <w:r w:rsidRPr="00D424AA">
        <w:rPr>
          <w:rFonts w:cs="Times New Roman"/>
          <w:lang w:val="en-GB" w:eastAsia="zh-CN"/>
        </w:rPr>
        <w:t xml:space="preserve">more </w:t>
      </w:r>
      <w:r w:rsidRPr="00D424AA">
        <w:rPr>
          <w:rFonts w:cs="Times New Roman"/>
          <w:lang w:val="en-GB"/>
        </w:rPr>
        <w:t>robust estimates for future heat waves compared to RCMs based on large multi-model ensembles</w:t>
      </w:r>
      <w:r w:rsidRPr="00D424AA">
        <w:rPr>
          <w:rFonts w:cs="Times New Roman"/>
          <w:lang w:val="en-GB" w:eastAsia="zh-CN"/>
        </w:rPr>
        <w:t xml:space="preserve">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3354/cr00924", "ISSN" : "0936-577X", "author" : [ { "dropping-particle" : "", "family" : "Furrer", "given" : "EM", "non-dropping-particle" : "", "parse-names" : false, "suffix" : "" }, { "dropping-particle" : "", "family" : "Katz", "given" : "RW", "non-dropping-particle" : "", "parse-names" : false, "suffix" : "" }, { "dropping-particle" : "", "family" : "Walter", "given" : "MD", "non-dropping-particle" : "", "parse-names" : false, "suffix" : "" }, { "dropping-particle" : "", "family" : "Furrer", "given" : "R", "non-dropping-particle" : "", "parse-names" : false, "suffix" : "" } ], "container-title" : "Climate Research", "id" : "ITEM-1", "issue" : "3", "issued" : { "date-parts" : [ [ "2010", "10", "19" ] ] }, "page" : "191-205", "title" : "Statistical modeling of hot spells and heat waves", "translator" : [ { "dropping-particle" : "", "family" : "S3258", "given" : "", "non-dropping-particle" : "", "parse-names" : false, "suffix" : "" } ], "type" : "article-journal", "volume" : "43" }, "uris" : [ "http://www.mendeley.com/documents/?uuid=26f60a50-592c-4025-970d-db493ed5195e" ] }, { "id" : "ITEM-2", "itemData" : { "DOI" : "10.1016/j.apgeog.2013.11.008", "ISSN" : "01436228", "author" : [ { "dropping-particle" : "", "family" : "Keellings", "given" : "David", "non-dropping-particle" : "", "parse-names" : false, "suffix" : "" }, { "dropping-particle" : "", "family" : "Waylen", "given" : "Peter", "non-dropping-particle" : "", "parse-names" : false, "suffix" : "" } ], "container-title" : "Applied Geography", "id" : "ITEM-2", "issued" : { "date-parts" : [ [ "2014", "1" ] ] }, "page" : "90-97", "title" : "Increased risk of heat waves in Florida: Characterizing changes in bivariate heat wave risk using extreme value analysis", "translator" : [ { "dropping-particle" : "", "family" : "S3259", "given" : "", "non-dropping-particle" : "", "parse-names" : false, "suffix" : "" } ], "type" : "article-journal", "volume" : "46" }, "uris" : [ "http://www.mendeley.com/documents/?uuid=3ac20667-c9a1-499f-8aca-fbbb1154ba82" ] }, { "id" : "ITEM-3", "itemData" : { "DOI" : "10.1007/s00382-014-2287-1", "ISSN" : "0930-7575", "author" : [ { "dropping-particle" : "", "family" : "Wang", "given" : "Weiwen", "non-dropping-particle" : "", "parse-names" : false, "suffix" : "" }, { "dropping-particle" : "", "family" : "Zhou", "given" : "Wen", "non-dropping-particle" : "", "parse-names" : false, "suffix" : "" }, { "dropping-particle" : "", "family" : "Li", "given" : "Yun", "non-dropping-particle" : "", "parse-names" : false, "suffix" : "" }, { "dropping-particle" : "", "family" : "Wang", "given" : "Xin", "non-dropping-particle" : "", "parse-names" : false, "suffix" : "" }, { "dropping-particle" : "", "family" : "Wang", "given" : "Dongxiao", "non-dropping-particle" : "", "parse-names" : false, "suffix" : "" } ], "container-title" : "Climate Dynamics", "id" : "ITEM-3", "issue" : "9-10", "issued" : { "date-parts" : [ [ "2015", "5", "19" ] ] }, "page" : "2859-2872", "title" : "Statistical modeling and CMIP5 simulations of hot spell changes in China", "translator" : [ { "dropping-particle" : "", "family" : "S3257", "given" : "", "non-dropping-particle" : "", "parse-names" : false, "suffix" : "" } ], "type" : "article-journal", "volume" : "44" }, "uris" : [ "http://www.mendeley.com/documents/?uuid=77cbe589-38e6-4f68-a6cf-abab3ded9694" ] }, { "id" : "ITEM-4", "itemData" : { "DOI" : "10.5194/ascmo-4-37-2018", "ISSN" : "2364-3587", "author" : [ { "dropping-particle" : "", "family" : "Benestad", "given" : "Rasmus E.", "non-dropping-particle" : "", "parse-names" : false, "suffix" : "" }, { "dropping-particle" : "", "family" : "Oort", "given" : "Bob", "non-dropping-particle" : "van", "parse-names" : false, "suffix" : "" }, { "dropping-particle" : "", "family" : "Justino", "given" : "Flavio", "non-dropping-particle" : "", "parse-names" : false, "suffix" : "" }, { "dropping-particle" : "", "family" : "Stordal", "given" : "Frode", "non-dropping-particle" : "", "parse-names" : false, "suffix" : "" }, { "dropping-particle" : "", "family" : "Parding", "given" : "Kajsa M.", "non-dropping-particle" : "", "parse-names" : false, "suffix" : "" }, { "dropping-particle" : "", "family" : "Mezghani", "given" : "Abdelkader", "non-dropping-particle" : "", "parse-names" : false, "suffix" : "" }, { "dropping-particle" : "", "family" : "Erlandsen", "given" : "Helene B.", "non-dropping-particle" : "", "parse-names" : false, "suffix" : "" }, { "dropping-particle" : "", "family" : "Sillmann", "given" : "Jana", "non-dropping-particle" : "", "parse-names" : false, "suffix" : "" }, { "dropping-particle" : "", "family" : "Pereira-Flores", "given" : "Milton E.", "non-dropping-particle" : "", "parse-names" : false, "suffix" : "" } ], "container-title" : "Advances in Statistical Climatology, Meteorology and Oceanography", "id" : "ITEM-4", "issue" : "1/2", "issued" : { "date-parts" : [ [ "2018", "12", "5" ] ] }, "page" : "37-52", "title" : "Downscaling probability of long heatwaves based on seasonal mean daily maximum temperatures", "translator" : [ { "dropping-particle" : "", "family" : "S3260", "given" : "", "non-dropping-particle" : "", "parse-names" : false, "suffix" : "" } ], "type" : "article-journal", "volume" : "4" }, "uris" : [ "http://www.mendeley.com/documents/?uuid=195a5c22-91a1-4108-a90c-0b516c8db1cf" ] } ], "mendeley" : { "formattedCitation" : "(Furrer et al., 2010; Keellings and Waylen, 2014; Wang et al., 2015; Benestad et al., 2018)", "plainTextFormattedCitation" : "(Furrer et al., 2010; Keellings and Waylen, 2014; Wang et al., 2015; Benestad et al., 2018)", "previouslyFormattedCitation" : "(Furrer et al., 2010; Keellings and Waylen, 2014; Wang et al., 2015; Benestad et al.,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nb-NO" w:eastAsia="zh-CN"/>
        </w:rPr>
        <w:t>(Furrer et al., 2010; Keellings and Waylen, 2014; Wang et al., 2015; Benestad et al., 2018)</w:t>
      </w:r>
      <w:r w:rsidRPr="00D424AA">
        <w:rPr>
          <w:rFonts w:cs="Times New Roman"/>
          <w:lang w:val="en-GB" w:eastAsia="zh-CN"/>
        </w:rPr>
        <w:fldChar w:fldCharType="end"/>
      </w:r>
      <w:r w:rsidRPr="00841A35">
        <w:rPr>
          <w:rFonts w:cs="Times New Roman"/>
          <w:lang w:val="nb-NO"/>
        </w:rPr>
        <w:t>.</w:t>
      </w:r>
    </w:p>
    <w:p w14:paraId="4C665B5A" w14:textId="77777777" w:rsidR="00726A1C" w:rsidRPr="00D424AA" w:rsidRDefault="00726A1C" w:rsidP="00D424AA">
      <w:pPr>
        <w:rPr>
          <w:rFonts w:cs="Times New Roman"/>
          <w:lang w:val="nb-NO"/>
        </w:rPr>
      </w:pPr>
    </w:p>
    <w:p w14:paraId="0DCB5B33" w14:textId="4144DCF5" w:rsidR="00726A1C" w:rsidRPr="00841A35" w:rsidRDefault="00726A1C" w:rsidP="00D424AA">
      <w:pPr>
        <w:rPr>
          <w:rFonts w:cs="Times New Roman"/>
          <w:lang w:val="en-GB"/>
        </w:rPr>
      </w:pPr>
      <w:r w:rsidRPr="00D424AA">
        <w:rPr>
          <w:rFonts w:cs="Times New Roman"/>
          <w:bCs/>
          <w:lang w:val="en-GB"/>
        </w:rPr>
        <w:t xml:space="preserve">In all continental regions, including Africa (Table 11.4), </w:t>
      </w:r>
      <w:r w:rsidRPr="00841A35">
        <w:rPr>
          <w:rFonts w:cs="Times New Roman"/>
          <w:bCs/>
          <w:lang w:val="en-GB"/>
        </w:rPr>
        <w:t>A</w:t>
      </w:r>
      <w:r w:rsidRPr="00D424AA">
        <w:rPr>
          <w:rFonts w:cs="Times New Roman"/>
          <w:bCs/>
          <w:lang w:val="en-GB"/>
        </w:rPr>
        <w:t>sia (Table 11.7),</w:t>
      </w:r>
      <w:r w:rsidRPr="00D424AA">
        <w:rPr>
          <w:rFonts w:cs="Times New Roman"/>
          <w:lang w:val="en-GB"/>
        </w:rPr>
        <w:t xml:space="preserve"> Australasia (Table 11.10), Central and South America (Table 11.13), Europe (Table 11.16), North America (Table 11.19) and at the continental scale, it is </w:t>
      </w:r>
      <w:r w:rsidRPr="00D424AA">
        <w:rPr>
          <w:rFonts w:cs="Times New Roman"/>
          <w:i/>
          <w:lang w:val="en-GB"/>
        </w:rPr>
        <w:t>very likely</w:t>
      </w:r>
      <w:r w:rsidRPr="00D424AA">
        <w:rPr>
          <w:rFonts w:cs="Times New Roman"/>
          <w:lang w:val="en-GB"/>
        </w:rPr>
        <w:t xml:space="preserve"> the intensity and frequency of hot extremes will increase and the intensity and frequency of cold extremes will decrease compared with the 1995-2014 baseline, even under 1.5°C global warming</w:t>
      </w:r>
      <w:r w:rsidR="0018745C">
        <w:rPr>
          <w:rFonts w:cs="Times New Roman"/>
          <w:lang w:val="en-GB"/>
        </w:rPr>
        <w:t>,</w:t>
      </w:r>
      <w:r w:rsidRPr="00D424AA">
        <w:rPr>
          <w:rFonts w:cs="Times New Roman"/>
          <w:lang w:val="en-GB"/>
        </w:rPr>
        <w:t xml:space="preserve"> and those changes are </w:t>
      </w:r>
      <w:r w:rsidRPr="00D424AA">
        <w:rPr>
          <w:rFonts w:cs="Times New Roman"/>
          <w:i/>
          <w:lang w:val="en-GB"/>
        </w:rPr>
        <w:t>virtually certain</w:t>
      </w:r>
      <w:r w:rsidRPr="00D424AA">
        <w:rPr>
          <w:rFonts w:cs="Times New Roman"/>
          <w:lang w:val="en-GB"/>
        </w:rPr>
        <w:t xml:space="preserve"> to occur under 4°C global warming. At the regional scale and for almost all AR6 regions, it is </w:t>
      </w:r>
      <w:r w:rsidRPr="00D424AA">
        <w:rPr>
          <w:rFonts w:cs="Times New Roman"/>
          <w:i/>
          <w:lang w:val="en-GB"/>
        </w:rPr>
        <w:t>likely</w:t>
      </w:r>
      <w:r w:rsidRPr="00D424AA">
        <w:rPr>
          <w:rFonts w:cs="Times New Roman"/>
          <w:lang w:val="en-GB"/>
        </w:rPr>
        <w:t xml:space="preserve"> the intensity and frequency of hot extremes will increase and the intensity and frequency of cold extremes will decrease compared with the 1995-2014 baseline, even under 1.5°C global warming and those changes will </w:t>
      </w:r>
      <w:r w:rsidRPr="00D424AA">
        <w:rPr>
          <w:rFonts w:cs="Times New Roman"/>
          <w:i/>
          <w:lang w:val="en-GB"/>
        </w:rPr>
        <w:t>virtually certain</w:t>
      </w:r>
      <w:r w:rsidRPr="00D424AA">
        <w:rPr>
          <w:rFonts w:cs="Times New Roman"/>
          <w:lang w:val="en-GB"/>
        </w:rPr>
        <w:t xml:space="preserve"> to occur under 4°C global warming. Exceptions include lower confidence in the projected decrease in the intensity and frequency of cold extremes compared with the 1995-2014 baseline under 1.5°C of global warming (</w:t>
      </w:r>
      <w:r w:rsidRPr="00D424AA">
        <w:rPr>
          <w:rFonts w:cs="Times New Roman"/>
          <w:i/>
          <w:lang w:val="en-GB"/>
        </w:rPr>
        <w:t>medium confidence</w:t>
      </w:r>
      <w:r w:rsidRPr="00D424AA">
        <w:rPr>
          <w:rFonts w:cs="Times New Roman"/>
          <w:lang w:val="en-GB"/>
        </w:rPr>
        <w:t>) and 4°C of global warming (</w:t>
      </w:r>
      <w:r w:rsidRPr="00D424AA">
        <w:rPr>
          <w:rFonts w:cs="Times New Roman"/>
          <w:i/>
          <w:lang w:val="en-GB"/>
        </w:rPr>
        <w:t>very likely</w:t>
      </w:r>
      <w:r w:rsidRPr="00D424AA">
        <w:rPr>
          <w:rFonts w:cs="Times New Roman"/>
          <w:lang w:val="en-GB"/>
        </w:rPr>
        <w:t>) in North Central America, Central North America, and Western North America.</w:t>
      </w:r>
    </w:p>
    <w:p w14:paraId="4D765C4A" w14:textId="77777777" w:rsidR="00726A1C" w:rsidRPr="00D424AA" w:rsidRDefault="00726A1C" w:rsidP="00D424AA">
      <w:pPr>
        <w:rPr>
          <w:rFonts w:cs="Times New Roman"/>
          <w:lang w:val="en-GB"/>
        </w:rPr>
      </w:pPr>
    </w:p>
    <w:p w14:paraId="50BF5587" w14:textId="0F12705B" w:rsidR="00726A1C" w:rsidRPr="00D424AA" w:rsidRDefault="00726A1C" w:rsidP="00D424AA">
      <w:pPr>
        <w:rPr>
          <w:rFonts w:cs="Times New Roman"/>
          <w:lang w:val="en-GB" w:eastAsia="zh-CN"/>
        </w:rPr>
      </w:pPr>
      <w:r w:rsidRPr="00D424AA">
        <w:rPr>
          <w:rFonts w:cs="Times New Roman"/>
          <w:lang w:val="en-GB"/>
        </w:rPr>
        <w:t xml:space="preserve">In Africa (Table 11.4), evidence includes increases in the intensity and frequency of hot extremes, such as warm days, warm nights, and heat waves, and decreases in the intensity and frequency of cold extremes, such as cold days and cold nights, over the continent as projected by CMIP5, CMIP6, and CORDEX simulations </w:t>
      </w:r>
      <w:bookmarkStart w:id="1105" w:name="_Hlk77095421"/>
      <w:ins w:id="1106" w:author="Robin Matthews" w:date="2021-07-13T19:04:00Z">
        <w:r w:rsidR="00A3450B">
          <w:rPr>
            <w:rFonts w:cs="Times New Roman"/>
            <w:lang w:val="en-GB"/>
          </w:rPr>
          <w:fldChar w:fldCharType="begin" w:fldLock="1"/>
        </w:r>
      </w:ins>
      <w:r w:rsidR="003A5209">
        <w:rPr>
          <w:rFonts w:cs="Times New Roman"/>
          <w:lang w:val="en-GB"/>
        </w:rPr>
        <w: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2", "itemData" : { "DOI" : "10.1007/s10584-016-1665-6", "ISSN" : "0165-0009",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2", "issue" : "1-2", "issued" : { "date-parts" : [ [ "2016", "7", "23" ] ] }, "page" : "245-260", "title" : "Strongly increasing heat extremes in the Middle East and North Africa (MENA) in the 21st century", "translator" : [ { "dropping-particle" : "", "family" : "S595", "given" : "", "non-dropping-particle" : "", "parse-names" : false, "suffix" : "" } ], "type" : "article-journal", "volume" : "137" }, "uris" : [ "http://www.mendeley.com/documents/?uuid=cd4809d0-f1b0-3406-961c-543980235f4f" ] }, { "id" : "ITEM-3", "itemData" : { "DOI" : "10.1007/s00382-016-3355-5", "ISSN" : "0930-7575", "author" : [ { "dropping-particle" : "", "family" : "Dosio", "given" : "Alessandro", "non-dropping-particle" : "", "parse-names" : false, "suffix" : "" } ], "container-title" : "Climate Dynamics", "id" : "ITEM-3", "issue" : "1-2", "issued" : { "date-parts" : [ [ "2017", "7", "17" ] ] }, "page" : "493-519", "publisher" : "Springer Berlin Heidelberg", "title" : "Projection of temperature and heat waves for Africa with an ensemble of CORDEX Regional Climate Models", "translator" : [ { "dropping-particle" : "", "family" : "S1531", "given" : "", "non-dropping-particle" : "", "parse-names" : false, "suffix" : "" } ], "type" : "article-journal", "volume" : "49" }, "uris" : [ "http://www.mendeley.com/documents/?uuid=75dd84e2-59c1-4106-b395-e747afde7da7" ] }, { "id" : "ITEM-4", "itemData" : { "DOI" : "10.1088/1748-9326/11/5/054016", "ISSN" : "1748-9326",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4", "issue" : "5", "issued" : { "date-parts" : [ [ "2016", "5", "1" ] ] }, "page" : "054016", "title" : "When will unusual heat waves become normal in a warming Africa?", "translator" : [ { "dropping-particle" : "", "family" : "S592", "given" : "", "non-dropping-particle" : "", "parse-names" : false, "suffix" : "" } ], "type" : "article-journal", "volume" : "11" }, "uris" : [ "http://www.mendeley.com/documents/?uuid=c0f13485-98c9-3499-ad33-747d2f3f40a6" ] }, { "id" : "ITEM-5",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5",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id" : "ITEM-6", "itemData" : { "DOI" : "10.1038/s41558-018-0145-6", "ISSN" : "1758-678X", "author" : [ { "dropping-particle" : "", "family" : "Nangombe", "given" : "Shingirai", "non-dropping-particle" : "", "parse-names" : false, "suffix" : "" }, { "dropping-particle" : "", "family" : "Zhou", "given" : "Tianjun", "non-dropping-particle" : "", "parse-names" : false, "suffix" : "" }, { "dropping-particle" : "", "family" : "Zhang", "given" : "Wen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6", "issue" : "5", "issued" : { "date-parts" : [ [ "2018", "5", "23" ] ] }, "page" : "375-380", "title" : "Record-breaking climate extremes in Africa under stabilized 1.5 \u00b0C and 2 \u00b0C global warming scenarios", "translator" : [ { "dropping-particle" : "", "family" : "S2767", "given" : "", "non-dropping-particle" : "", "parse-names" : false, "suffix" : "" } ], "type" : "article-journal", "volume" : "8" }, "uris" : [ "http://www.mendeley.com/documents/?uuid=6cf3af9c-f715-4fd8-bd82-25c3d1243a69" ] }, { "id" : "ITEM-7", "itemData" : { "DOI" : "10.17159/sajs.2019/4846", "ISSN" : "1996-7489", "abstract" : "Motivated by the risks posed by global warming, historical trends and future projections of near-surface temperature in South Africa have been investigated in a number of previous studies. These studies included the assessment of trends in average temperatures as well as extremes. In this study, historical trends in near-surface minimum and maximum temperatures as well as extreme temperature indices in South Africa were critically investigated by comparing quality-controlled station observations with downscaled model projections. Because climate models are the only means of generating future global warming projections, this critical point comparison between observed and downscaled model simulated time series can provide valuable information regarding the interpretation of model-generated projections. Over the historical 1951\u20132005 period, both observed data and downscaled model projections were compared at 22 point locations in South Africa. An analysis of model projection trends was conducted over the period 2006\u20132095. The results from the historical analysis show that model outputs tend to simulate the historical trends well for annual means of daily maximum and minimum temperatures. However, noteworthy discrepancies exist in the assessment of temperature extremes. While both the historical model simulations and observations show a general warming trend in the extreme indices, the observational data show appreciably more spatial and temporal variability. On the other hand, model projections for the period 2006\u20132095 show that for the medium-to-low concentration Representative Concentration Pathway (RCP) 4.5, the projected decrease in cold nights is not as strong as is the case for the historically observed trends. However, the upward trends in warm nights for both the RCP4.5 and the high concentration RCP8.5 pathways are noticeably stronger than the historically observed trends. For cool days, future projections are comparable to the historically observed trends, but for hot days noticeably higher. Decreases in cold spells and increases in warm spells are expected to continue in future, with relatively strong positive trends on a regional basis. It is shown that projected trends are not expected to be constant into the future, in particular trends generated from the RCP8.5 pathway that show a strong increase in warming towards the end of the projection period. Significance: Comparison between the observed and simulated trends emphasises the necessity to\u2026", "author" : [ { "dropping-particle" : "", "family" : "Kruger", "given" : "Andries C.", "non-dropping-particle" : "", "parse-names" : false, "suffix" : "" }, { "dropping-particle" : "", "family" : "Rautenbach", "given" : "Hannes", "non-dropping-particle" : "", "parse-names" : false, "suffix" : "" }, { "dropping-particle" : "", "family" : "Mbatha", "given" : "Sifiso", "non-dropping-particle" : "", "parse-names" : false, "suffix" : "" }, { "dropping-particle" : "", "family" : "Ngwenya", "given" : "Sandile", "non-dropping-particle" : "", "parse-names" : false, "suffix" : "" }, { "dropping-particle" : "", "family" : "Makgoale", "given" : "Thabo E.", "non-dropping-particle" : "", "parse-names" : false, "suffix" : "" } ], "container-title" : "South African Journal of Science", "id" : "ITEM-7", "issue" : "5/6", "issued" : { "date-parts" : [ [ "2019", "5", "29" ] ] }, "title" : "Historical and projected trends in near-surface temperature indices for 22 locations in South Africa", "translator" : [ { "dropping-particle" : "", "family" : "S2530", "given" : "", "non-dropping-particle" : "", "parse-names" : false, "suffix" : "" } ], "type" : "article-journal", "volume" : "115" }, "uris" : [ "http://www.mendeley.com/documents/?uuid=92b2118b-d8d7-416d-a5b8-3c7d63aaaf65" ] }, { "id" : "ITEM-8", "itemData" : { "DOI" : "10.1088/1748-9326/aab048", "ISSN" : "1748-9326", "abstract" : "Discriminating climate impacts between 1.5 \u00b0C and 2 \u00b0C warming levels is particularly important for Central Africa, a vulnerable region where multiple biophysical, political, and socioeconomic stresses interact to constrain the region's adaptive capacity. This study uses an ensemble of 25 transient Regional Climate Model (RCM) simulations from the CORDEX initiative, forced with the Representative Concentration Pathway (RCP) 8.5, to investigate the potential temperature and precipitation changes in Central Africa corresponding to 1.5 \u00b0C and 2 \u00b0C global warming levels. Global climate model simulations from the Coupled Model Intercomparison Project phase 5 (CMIP5) are used to drive the RCMs and determine timing of the targeted global warming levels. The regional warming differs over Central Africa between 1.5 \u00b0C and 2 \u00b0C global warming levels. Whilst there are large uncertainties associated with projections at 1.5 \u00b0C and 2 \u00b0C, the 0.5 \u00b0C increase in global temperature is associated with larger regional warming response. Compared to changes in temperature, changes in precipitation are more heterogeneous and climate model simulations indicate a lack of consensus across the region, though there is a tendency towards decreasing seasonal precipitation in March-May, and a reduction of consecutive wet days. As a drought indicator, a significant increase in consecutive dry days was found. Consistent changes of maximum 5 day rainfall are also detected between 1.5 \u00b0C vs. 2 \u00b0C global warming levels.", "author" : [ { "dropping-particle" : "", "family" : "Mba", "given" : "Wilfried Pokam", "non-dropping-particle" : "", "parse-names" : false, "suffix" : "" }, { "dropping-particle" : "", "family" : "Longandjo", "given" : "Georges-Noel T", "non-dropping-particle" : "", "parse-names" : false, "suffix" : "" }, { "dropping-particle" : "", "family" : "Moufouma-Okia", "given" : "Wilfran", "non-dropping-particle" : "", "parse-names" : false, "suffix" : "" }, { "dropping-particle" : "", "family" : "Bell", "given" : "Jean-Pierre", "non-dropping-particle" : "", "parse-names" : false, "suffix" : "" }, { "dropping-particle" : "", "family" : "James", "given" : "Rachel", "non-dropping-particle" : "", "parse-names" : false, "suffix" : "" }, { "dropping-particle" : "", "family" : "Vondou", "given" : "Derbetini A.", "non-dropping-particle" : "", "parse-names" : false, "suffix" : "" }, { "dropping-particle" : "", "family" : "Haensler", "given" : "Andreas", "non-dropping-particle" : "", "parse-names" : false, "suffix" : "" }, { "dropping-particle" : "", "family" : "Fotso-Nguemo", "given" : "Thierry C.", "non-dropping-particle" : "", "parse-names" : false, "suffix" : "" }, { "dropping-particle" : "", "family" : "Guenang", "given" : "Guy Merlin", "non-dropping-particle" : "", "parse-names" : false, "suffix" : "" }, { "dropping-particle" : "", "family" : "Tchotchou", "given" : "Angennes Lucie Djiotang", "non-dropping-particle" : "", "parse-names" : false, "suffix" : "" }, { "dropping-particle" : "", "family" : "Kamsu-Tamo", "given" : "Pierre H.", "non-dropping-particle" : "", "parse-names" : false, "suffix" : "" }, { "dropping-particle" : "", "family" : "Takong", "given" : "Ridick R.", "non-dropping-particle" : "", "parse-names" : false, "suffix" : "" }, { "dropping-particle" : "", "family" : "Nikulin", "given" : "Grigory", "non-dropping-particle" : "", "parse-names" : false, "suffix" : "" }, { "dropping-particle" : "", "family" : "Lennard", "given" : "Christopher J.", "non-dropping-particle" : "", "parse-names" : false, "suffix" : "" }, { "dropping-particle" : "", "family" : "Dosio", "given" : "Alessandro", "non-dropping-particle" : "", "parse-names" : false, "suffix" : "" } ], "container-title" : "Environmental Research Letters", "id" : "ITEM-8", "issue" : "5", "issued" : { "date-parts" : [ [ "2018", "5", "1" ] ] }, "page" : "055011", "publisher" : "Institute of Physics Publishing", "title" : "Consequences of 1.5\u00b0C and 2\u00b0C global warming levels for temperature and precipitation changes over Central Africa", "translator" : [ { "dropping-particle" : "", "family" : "S2568", "given" : "", "non-dropping-particle" : "", "parse-names" : false, "suffix" : "" } ], "type" : "article-journal", "volume" : "13" }, "uris" : [ "http://www.mendeley.com/documents/?uuid=f7641e72-7766-38af-9765-d1057d8acd26" ] }, { "id" : "ITEM-9", "itemData" : { "DOI" : "10.1126/sciadv.aar5809", "ISSN" : "2375-2548", "author" : [ { "dropping-particle" : "", "family" : "Bathiany", "given" : "Sebastian", "non-dropping-particle" : "", "parse-names" : false, "suffix" : "" }, { "dropping-particle" : "", "family" : "Dakos", "given" : "Vasilis", "non-dropping-particle" : "", "parse-names" : false, "suffix" : "" }, { "dropping-particle" : "", "family" : "Scheffer", "given" : "Marten", "non-dropping-particle" : "", "parse-names" : false, "suffix" : "" }, { "dropping-particle" : "", "family" : "Lenton", "given" : "Timothy M.", "non-dropping-particle" : "", "parse-names" : false, "suffix" : "" } ], "container-title" : "Science Advances", "id" : "ITEM-9", "issue" : "5", "issued" : { "date-parts" : [ [ "2018", "5", "2" ] ] }, "page" : "eaar5809", "title" : "Climate models predict increasing temperature variability in poor countries", "translator" : [ { "dropping-particle" : "", "family" : "S3264", "given" : "", "non-dropping-particle" : "", "parse-names" : false, "suffix" : "" } ], "type" : "article-journal", "volume" : "4" }, "uris" : [ "http://www.mendeley.com/documents/?uuid=5f4700fe-d935-4dc2-be48-6ff0a48a0be8" ] }, { "id" : "ITEM-10",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0",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id" : "ITEM-1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12",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2",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w:instrText>
      </w:r>
      <w:r w:rsidR="003A5209" w:rsidRPr="00127991">
        <w:rPr>
          <w:rFonts w:cs="Times New Roman"/>
          <w:rPrChange w:id="1107" w:author="Clotilde Pean" w:date="2021-08-07T15:13:00Z">
            <w:rPr>
              <w:rFonts w:cs="Times New Roman"/>
              <w:lang w:val="en-GB"/>
            </w:rPr>
          </w:rPrChange>
        </w:rPr>
        <w:instrText>pe" : "article-journal", "volume" : "(submitted" }, "uris" : [ "http://www.mendeley.com/documents/?uuid=883a170a-d515-43b2-b8a9-3ca763a91cdf", "http://www.mendeley.com/documents/?uuid=c14e9194-4625-4c38-95f2-94326da115e2" ] } ], "mendeley" : { "formattedCitation" : "(Giorgi et al., 2014; Engelbrecht et al., 2015; Russo et al., 2016; Lelieveld et al., 2016; Dosio, 2017; Bathiany et al., 2018; Weber et al., 2018; Mba et al., 2018; Nangombe et al., 2018; Kruger et al., 2019; Li et al., 2020a; Coppola et al., 2021b)", "manualFormatting" : "(Giorgi et al., 2014; Engelbrecht et al., 2015; Russo et al., 2016; Lelieveld et al., 2016; Dosio, 2017; Bathiany et al., 2018; Weber et al., 2018; Mba et al., 2018; Nangombe et al., 2018; Kruger et al., 2019; C. Li et al., 2020; Coppola et al., 2021b)", "plainTextFormattedCitation" : "(Giorgi et al., 2014; Engelbrecht et al., 2015; Russo et al., 2016; Lelieveld et al., 2016; Dosio, 2017; Bathiany et al., 2018; Weber et al., 2018; Mba et al., 2018; Nangombe et al., 2018; Kruger et al., 2019; Li et al., 2020a; Coppola et al., 2021b)", "previouslyFormattedCitation" : "(Giorgi et al., 2014; Engelbrecht et al., 2015; Russo et al., 2016; Lelieveld et al., 2016; Dosio, 2017; Bathiany et al., 2018; Weber et al., 2018; Mba et al., 2018; Nangombe et al., 2018; Kruger et al., 2019; Li et al., 2020a; Coppola et al., 2021b)" }, "properties" : { "noteIndex" : 0 }, "schema" : "https://github.com/citation-style-language/schema/raw/master/csl-citation.json" }</w:instrText>
      </w:r>
      <w:ins w:id="1108" w:author="Robin Matthews" w:date="2021-07-13T19:04:00Z">
        <w:r w:rsidR="00A3450B">
          <w:rPr>
            <w:rFonts w:cs="Times New Roman"/>
            <w:lang w:val="en-GB"/>
          </w:rPr>
          <w:fldChar w:fldCharType="separate"/>
        </w:r>
        <w:r w:rsidR="00A3450B" w:rsidRPr="00127991">
          <w:rPr>
            <w:rFonts w:cs="Times New Roman"/>
            <w:noProof/>
            <w:rPrChange w:id="1109" w:author="Clotilde Pean" w:date="2021-08-07T15:13:00Z">
              <w:rPr>
                <w:rFonts w:cs="Times New Roman"/>
                <w:noProof/>
                <w:lang w:val="en-GB"/>
              </w:rPr>
            </w:rPrChange>
          </w:rPr>
          <w:t>(Giorgi et al., 2014; Engelbrecht et al., 2015; Russo et al., 2016; Lelieveld et al., 2016; Dosio, 2017; Bathiany et al., 2018; Weber et al., 2018; Mba et al., 2018; Nangombe et al., 2018; Kruger et al., 2019; C. Li et al., 2020; Coppola et al., 2021b)</w:t>
        </w:r>
        <w:r w:rsidR="00A3450B">
          <w:rPr>
            <w:rFonts w:cs="Times New Roman"/>
            <w:lang w:val="en-GB"/>
          </w:rPr>
          <w:fldChar w:fldCharType="end"/>
        </w:r>
      </w:ins>
      <w:commentRangeStart w:id="1110"/>
      <w:del w:id="1111" w:author="Robin Matthews" w:date="2021-07-13T19:04:00Z">
        <w:r w:rsidRPr="00D424AA" w:rsidDel="00A3450B">
          <w:rPr>
            <w:rFonts w:cs="Times New Roman"/>
            <w:lang w:val="en-GB"/>
          </w:rPr>
          <w:fldChar w:fldCharType="begin" w:fldLock="1"/>
        </w:r>
        <w:r w:rsidR="003B3493" w:rsidRPr="00127991" w:rsidDel="00A3450B">
          <w:rPr>
            <w:rFonts w:cs="Times New Roman"/>
            <w:rPrChange w:id="1112" w:author="Clotilde Pean" w:date="2021-08-07T15:13:00Z">
              <w:rPr>
                <w:rFonts w:cs="Times New Roman"/>
                <w:lang w:val="en-GB"/>
              </w:rPr>
            </w:rPrChange>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w:delInstrText>
        </w:r>
        <w:r w:rsidR="003B3493" w:rsidRPr="00A3450B" w:rsidDel="00A3450B">
          <w:rPr>
            <w:rFonts w:cs="Times New Roman"/>
            <w:lang w:val="en-GB"/>
          </w:rPr>
          <w:delInstrText>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2", "itemData" : { "DOI" : "10.1007/s10584-016-1665-6", "ISSN" : "0165-0009",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2", "issue" : "1-2", "issued" : { "date-parts" : [ [ "2016", "7", "23" ] ] }, "page" : "245-260", "title" : "Strongly increasing heat extremes in the Middle East and North Africa (MENA) in the 21st century", "translator" : [ { "dropping-particle" : "", "family" : "S595", "given" : "", "non-dropping-particle" : "", "parse-names" : false, "suffix" : "" } ], "type" : "article-journal", "volume" : "137" }, "uris" : [ "http://www.mendeley.com/documents/?uuid=cd4809d0-f1b0-3406-961c-543980235f4f" ] }, { "id" : "ITEM-3", "itemData" : { "DOI" : "10.1007/s00382-016-3355-5", "ISSN" : "0930-7575", "author" : [ { "dropping-particle" : "", "family" : "Dosio", "given" : "Alessandro", "non-dropping-particle" : "", "parse-names" : false, "suffix" : "" } ], "container-title" : "Climate Dynamics", "id" : "ITEM-3", "issue" : "1-2", "issued" : { "date-parts" : [ [ "2017", "7", "17" ] ] }, "page" : "493-519", "publisher" : "Springer Berlin Heidelberg", "title" : "Projection of temperature and heat waves for Africa with an ensemble of CORDEX Regional Climate Models", "translator" : [ { "dropping-particle" : "", "family" : "S1531", "given" : "", "non-dropping-particle" : "", "parse-names" : false, "suffix" : "" } ], "type" : "article-journal", "volume" : "49" }, "uris" : [ "http://www.mendeley.com/documents/?uuid=75dd84e2-59c1-4106-b395-e747afde7da7" ] }, { "id" : "ITEM-4", "itemData" : { "DOI" : "10.1088/1748-9326/11/5/054016", "ISSN" : "1748-9326",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4", "issue" : "5", "issued" : { "date-parts" : [ [ "2016", "5", "1" ] ] }, "page" : "054016", "title" : "When will unusual heat waves become normal in a warming Africa?", "translator" : [ { "dropping-particle" : "", "family" : "S592", "given" : "", "non-dropping-particle" : "", "parse-names" : false, "suffix" : "" } ], "type" : "article-journal", "volume" : "11" }, "uris" : [ "http://www.mendeley.com/documents/?uuid=c0f13485-98c9-3499-ad33-747d2f3f40a6" ] }, { "id" : "ITEM-5",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5",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id" : "ITEM-6", "itemData" : { "DOI" : "10.1038/s41558-018-0145-6", "ISSN" : "1758-678X", "author" : [ { "dropping-particle" : "", "family" : "Nangombe", "given" : "Shingirai", "non-dropping-particle" : "", "parse-names" : false, "suffix" : "" }, { "dropping-particle" : "", "family" : "Zhou", "given" : "Tianjun", "non-dropping-particle" : "", "parse-names" : false, "suffix" : "" }, { "dropping-particle" : "", "family" : "Zhang", "given" : "Wen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6", "issue" : "5", "issued" : { "date-parts" : [ [ "2018", "5", "23" ] ] }, "page" : "375-380", "title" : "Record-breaking climate extremes in Africa under stabilized 1.5 \u00b0C and 2 \u00b0C global warming scenarios", "translator" : [ { "dropping-particle" : "", "family" : "S2767", "given" : "", "non-dropping-particle" : "", "parse-names" : false, "suffix" : "" } ], "type" : "article-journal", "volume" : "8" }, "uris" : [ "http://www.mendeley.com/documents/?uuid=6cf3af9c-f715-4fd8-bd82-25c3d1243a69" ] }, { "id" : "ITEM-7", "itemData" : { "DOI" : "10.17159/sajs.2019/4846", "ISSN" : "1996-7489", "abstract" : "Motivated by the risks posed by global warming, historical trends and future projections of near-surface temperature in South Africa have been investigated in a number of previous studies. These studies included the assessment of trends in average temperatures as well as extremes. In this study, historical trends in near-surface minimum and maximum temperatures as well as extreme temperature indices in South Africa were critically investigated by comparing quality-controlled station observations with downscaled model projections. Because climate models are the only means of generating future global warming projections, this critical point comparison between observed and downscaled model simulated time series can provide valuable information regarding the interpretation of model-generated projections. Over the historical 1951\u20132005 period, both observed data and downscaled model projections were compared at 22 point locations in South Africa. An analysis of model projection trends was conducted over the period 2006\u20132095. The results from the historical analysis show that model outputs tend to simulate the historical trends well for annual means of daily maximum and minimum temperatures. However, noteworthy discrepancies exist in the assessment of temperature extremes. While both the historical model simulations and observations show a general warming trend in the extreme indices, the observational data show appreciably more spatial and temporal variability. On the other hand, model projections for the period 2006\u20132095 show that for the medium-to-low concentration Representative Concentration Pathway (RCP) 4.5, the projected decrease in cold nights is not as strong as is the case for the historically observed trends. However, the upward trends in warm nights for both the RCP4.5 and the high concentration RCP8.5 pathways are noticeably stronger than the historically observed trends. For cool days, future projections are comparable to the historically observed trends, but for hot days noticeably higher. Decreases in cold spells and increases in warm spells are expected to continue in future, with relatively strong positive trends on a regional basis. It is shown that projected trends are not expected to be constant into the future, in particular trends generated from the RCP8.5 pathway that show a strong increase in warming towards the end of the projection period. Significance: Comparison between the observed and simulated trends emphasises the necessity to\u2026", "author" : [ { "dropping-particle" : "", "family" : "Kruger", "given" : "Andries C.", "non-dropping-particle" : "", "parse-names" : false, "suffix" : "" }, { "dropping-particle" : "", "family" : "Rautenbach", "given" : "Hannes", "non-dropping-particle" : "", "parse-names" : false, "suffix" : "" }, { "dropping-particle" : "", "family" : "Mbatha", "given" : "Sifiso", "non-dropping-particle" : "", "parse-names" : false, "suffix" : "" }, { "dropping-particle" : "", "family" : "Ngwenya", "given" : "Sandile", "non-dropping-particle" : "", "parse-names" : false, "suffix" : "" }, { "dropping-particle" : "", "family" : "Makgoale", "given" : "Thabo E.", "non-dropping-particle" : "", "parse-names" : false, "suffix" : "" } ], "container-title" : "South African Journal of Science", "id" : "ITEM-7", "issue" : "5/6", "issued" : { "date-parts" : [ [ "2019", "5", "29" ] ] }, "title" : "Historical and projected trends in near-surface temperature indices for 22 locations in South Africa", "translator" : [ { "dropping-particle" : "", "family" : "S2530", "given" : "", "non-dropping-particle" : "", "parse-names" : false, "suffix" : "" } ], "type" : "article-journal", "volume" : "115" }, "uris" : [ "http://www.mendeley.com/documents/?uuid=92b2118b-d8d7-416d-a5b8-3c7d63aaaf65" ] }, { "id" : "ITEM-8", "itemData" : { "DOI" : "10.1088/1748-9326/aab048", "ISSN" : "1748-9326", "abstract" : "Discriminating climate impacts between 1.5 \u00b0C and 2 \u00b0C warming levels is particularly important for Central Africa, a vulnerable region where multiple biophysical, political, and socioeconomic stresses interact to constrain the region's adaptive capacity. This study uses an ensemble of 25 transient Regional Climate Model (RCM) simulations from the CORDEX initiative, forced with the Representative Concentration Pathway (RCP) 8.5, to investigate the potential temperature and precipitation changes in Central Africa corresponding to 1.5 \u00b0C and 2 \u00b0C global warming levels. Global climate model simulations from the Coupled Model Intercomparison Project phase 5 (CMIP5) are used to drive the RCMs and determine timing of the targeted global warming levels. The regional warming differs over Central Africa between 1.5 \u00b0C and 2 \u00b0C global warming levels. Whilst there are large uncertainties associated with projections at 1.5 \u00b0C and 2 \u00b0C, the 0.5 \u00b0C increase in global temperature is associated with larger regional warming response. Compared to changes in temperature, changes in precipitation are more heterogeneous and climate model simulations indicate a lack of consensus across the region, though there is a tendency towards decreasing seasonal precipitation in March-May, and a reduction of consecutive wet days. As a drought indicator, a significant increase in consecutive dry days was found. Consistent changes of maximum 5 day rainfall are also detected between 1.5 \u00b0C vs. 2 \u00b0C global warming levels.", "author" : [ { "dropping-particle" : "", "family" : "Mba", "given" : "Wilfried Pokam", "non-dropping-particle" : "", "parse-names" : false, "suffix" : "" }, { "dropping-particle" : "", "family" : "Longandjo", "given" : "Georges-Noel T", "non-dropping-particle" : "", "parse-names" : false, "suffix" : "" }, { "dropping-particle" : "", "family" : "Moufouma-Okia", "given" : "Wilfran", "non-dropping-particle" : "", "parse-names" : false, "suffix" : "" }, { "dropping-particle" : "", "family" : "Bell", "given" : "Jean-Pierre", "non-dropping-particle" : "", "parse-names" : false, "suffix" : "" }, { "dropping-particle" : "", "family" : "James", "given" : "Rachel", "non-dropping-particle" : "", "parse-names" : false, "suffix" : "" }, { "dropping-particle" : "", "family" : "Vondou", "given" : "Derbetini A.", "non-dropping-particle" : "", "parse-names" : false, "suffix" : "" }, { "dropping-particle" : "", "family" : "Haensler", "given" : "Andreas", "non-dropping-particle" : "", "parse-names" : false, "suffix" : "" }, { "dropping-particle" : "", "family" : "Fotso-Nguemo", "given" : "Thierry C.", "non-dropping-particle" : "", "parse-names" : false, "suffix" : "" }, { "dropping-particle" : "", "family" : "Guenang", "given" : "Guy Merlin", "non-dropping-particle" : "", "parse-names" : false, "suffix" : "" }, { "dropping-particle" : "", "family" : "Tchotchou", "given" : "Angennes Lucie Djiotang", "non-dropping-particle" : "", "parse-names" : false, "suffix" : "" }, { "dropping-particle" : "", "family" : "Kamsu-Tamo", "given" : "Pierre H.", "non-dropping-particle" : "", "parse-names" : false, "suffix" : "" }, { "dropping-particle" : "", "family" : "Takong", "given" : "Ridick R.", "non-dropping-particle" : "", "parse-names" : false, "suffix" : "" }, { "dropping-particle" : "", "family" : "Nikulin", "given" : "Grigory", "non-dropping-particle" : "", "parse-names" : false, "suffix" : "" }, { "dropping-particle" : "", "family" : "Lennard", "given" : "Christopher J.", "non-dropping-particle" : "", "parse-names" : false, "suffix" : "" }, { "dropping-particle" : "", "family" : "Dosio", "given" : "Alessandro", "non-dropping-particle" : "", "parse-names" : false, "suffix" : "" } ], "container-title" : "Environmental Research Letters", "id" : "ITEM-8", "issue" : "5", "issued" : { "date-parts" : [ [ "2018", "5", "1" ] ] }, "page" : "055011", "publisher" : "Institute of Physics Publishing", "title" : "Consequences of 1.5\u00b0C and 2\u00b0C global warming levels for temperature and precipitation changes over Central Africa", "translator" : [ { "dropping-particle" : "", "family" : "S2568", "given" : "", "non-dropping-particle" : "", "parse-names" : false, "suffix" : "" } ], "type" : "article-journal", "volume" : "13" }, "uris" : [ "http://www.mendeley.com/documents/?uuid=f7641e72-7766-38af-9765-d1057d8acd26" ] }, { "id" : "ITEM-9", "itemData" : { "DOI" : "10.1126/sciadv.aar5809", "ISSN" : "2375-2548", "author" : [ { "dropping-particle" : "", "family" : "Bathiany", "given" : "Sebastian", "non-dropping-particle" : "", "parse-names" : false, "suffix" : "" }, { "dropping-particle" : "", "family" : "Dakos", "given" : "Vasilis", "non-dropping-particle" : "", "parse-names" : false, "suffix" : "" }, { "dropping-particle" : "", "family" : "Scheffer", "given" : "Marten", "non-dropping-particle" : "", "parse-names" : false, "suffix" : "" }, { "dropping-particle" : "", "family" : "Lenton", "given" : "Timothy M.", "non-dropping-particle" : "", "parse-names" : false, "suffix" : "" } ], "container-title" : "Science Advances", "id" : "ITEM-9", "issue" : "5", "issued" : { "date-parts" : [ [ "2018", "5", "2" ] ] }, "page" : "eaar5809", "title" : "Climate models predict increasing temperature variability in poor countries", "translator" : [ { "dropping-particle" : "", "family" : "S3264", "given" : "", "non-dropping-particle" : "", "parse-names" : false, "suffix" : "" } ], "type" : "article-journal", "volume" : "4" }, "uris" : [ "http://www.mendeley.com/documents/?uuid=5f4700fe-d935-4dc2-be48-6ff0a48a0be8" ] }, { "id" : "ITEM-10",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0",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Giorgi et al., 2014; Engelbrecht et al., 2015; Lelieveld et al., 2016; Russo et al., 2016; Dosio, 2017; Bathiany et al., 2018; Mba et al., 2018; Nangombe et al., 2018; Weber et al., 2018; Kruger et al., 2019)", "manualFormatting" : "(Giorgi et al., 2014; Engelbrecht et al., 2015; Lelieveld et al., 2016; Russo et al., 2016; Dosio, 2017; Bathiany et al., 2018; Mba et al., 2018; Nangombe et al., 2018; Weber et al., 2018; Kruger et al., 2019", "plainTextFormattedCitation" : "(Giorgi et al., 2014; Engelbrecht et al., 2015; Lelieveld et al., 2016; Russo et al., 2016; Dosio, 2017; Bathiany et al., 2018; Mba et al., 2018; Nangombe et al., 2018; Weber et al., 2018; Kruger et al., 2019)", "previouslyFormattedCitation" : "(Giorgi et al., 2014; Engelbrecht et al., 2015; Lelieveld et al., 2016; Russo et al., 2016; Dosio, 2017; Bathiany et al., 2018; Mba et al., 2018; Nangombe et al., 2018; Weber et al., 2018; Kruger et al., 2019)" }, "properties" : { "noteIndex" : 0 }, "schema" : "https://github.com/citation-style-language/schema/raw/master/csl-citation.json" }</w:delInstrText>
        </w:r>
        <w:r w:rsidRPr="00D424AA" w:rsidDel="00A3450B">
          <w:rPr>
            <w:rFonts w:cs="Times New Roman"/>
            <w:lang w:val="en-GB"/>
          </w:rPr>
          <w:fldChar w:fldCharType="separate"/>
        </w:r>
        <w:r w:rsidR="00A26296" w:rsidRPr="00A3450B" w:rsidDel="00A3450B">
          <w:rPr>
            <w:rFonts w:cs="Times New Roman"/>
            <w:noProof/>
            <w:lang w:val="nb-NO"/>
          </w:rPr>
          <w:delText>(Giorgi et al., 2014; Engelbrecht et al., 2015; Lelieveld et al., 2016; Russo et al., 2016; Dosio, 2017; Bathiany et al., 2018; Mba et al., 2018; Nangombe et al., 2018; Weber et al., 2018; Kruger et al., 2019</w:delText>
        </w:r>
        <w:r w:rsidRPr="00D424AA" w:rsidDel="00A3450B">
          <w:rPr>
            <w:rFonts w:cs="Times New Roman"/>
            <w:lang w:val="en-GB"/>
          </w:rPr>
          <w:fldChar w:fldCharType="end"/>
        </w:r>
        <w:commentRangeEnd w:id="1110"/>
        <w:r w:rsidR="00A26296" w:rsidDel="00A3450B">
          <w:rPr>
            <w:rStyle w:val="Marquedecommentaire"/>
          </w:rPr>
          <w:commentReference w:id="1110"/>
        </w:r>
        <w:r w:rsidRPr="00841A35" w:rsidDel="00A3450B">
          <w:rPr>
            <w:rFonts w:cs="Times New Roman"/>
            <w:lang w:val="nb-NO"/>
          </w:rPr>
          <w:delText xml:space="preserve">; </w:delText>
        </w:r>
        <w:commentRangeStart w:id="1113"/>
        <w:r w:rsidRPr="00D424AA" w:rsidDel="00A3450B">
          <w:rPr>
            <w:rFonts w:cs="Times New Roman"/>
            <w:lang w:val="en-GB"/>
          </w:rPr>
          <w:fldChar w:fldCharType="begin" w:fldLock="1"/>
        </w:r>
        <w:r w:rsidR="00FC4C2D" w:rsidDel="00A3450B">
          <w:rPr>
            <w:rFonts w:cs="Times New Roman"/>
            <w:lang w:val="nb-NO"/>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 "plainTextFormattedCitation" : "(Coppola et al., 2021b)", "previouslyFormattedCitation" : "(Coppola et al., 2021b)" }, "properties" : { "noteIndex" : 0 }, "schema" : "https://github.com/citation-style-language/schema/raw/master/csl-citation.json" }</w:delInstrText>
        </w:r>
        <w:r w:rsidRPr="00D424AA" w:rsidDel="00A3450B">
          <w:rPr>
            <w:rFonts w:cs="Times New Roman"/>
            <w:lang w:val="en-GB"/>
          </w:rPr>
          <w:fldChar w:fldCharType="separate"/>
        </w:r>
        <w:r w:rsidR="00A26296" w:rsidDel="00A3450B">
          <w:rPr>
            <w:rFonts w:cs="Times New Roman"/>
            <w:noProof/>
            <w:lang w:val="en-GB"/>
          </w:rPr>
          <w:delText>Coppola et al., 2021</w:delText>
        </w:r>
        <w:r w:rsidRPr="00D424AA" w:rsidDel="00A3450B">
          <w:rPr>
            <w:rFonts w:cs="Times New Roman"/>
            <w:lang w:val="en-GB"/>
          </w:rPr>
          <w:fldChar w:fldCharType="end"/>
        </w:r>
        <w:commentRangeEnd w:id="1113"/>
        <w:r w:rsidR="00A26296" w:rsidDel="00A3450B">
          <w:rPr>
            <w:rStyle w:val="Marquedecommentaire"/>
          </w:rPr>
          <w:commentReference w:id="1113"/>
        </w:r>
        <w:r w:rsidRPr="00841A35" w:rsidDel="00A3450B">
          <w:rPr>
            <w:rFonts w:cs="Times New Roman"/>
            <w:lang w:val="en-GB"/>
          </w:rPr>
          <w:delText xml:space="preserve">; </w:delText>
        </w:r>
        <w:commentRangeStart w:id="1114"/>
        <w:r w:rsidRPr="00D424AA" w:rsidDel="00A3450B">
          <w:rPr>
            <w:rFonts w:cs="Times New Roman"/>
            <w:lang w:val="en-GB"/>
          </w:rPr>
          <w:fldChar w:fldCharType="begin" w:fldLock="1"/>
        </w:r>
        <w:r w:rsidR="00FC4C2D" w:rsidDel="00A3450B">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A3450B">
          <w:rPr>
            <w:rFonts w:cs="Times New Roman"/>
            <w:lang w:val="en-GB"/>
          </w:rPr>
          <w:fldChar w:fldCharType="separate"/>
        </w:r>
        <w:r w:rsidR="00A26296" w:rsidDel="00A3450B">
          <w:rPr>
            <w:rFonts w:cs="Times New Roman"/>
            <w:noProof/>
            <w:lang w:val="en-GB"/>
          </w:rPr>
          <w:delText>Li et al., 2020)</w:delText>
        </w:r>
        <w:r w:rsidRPr="00D424AA" w:rsidDel="00A3450B">
          <w:rPr>
            <w:rFonts w:cs="Times New Roman"/>
            <w:lang w:val="en-GB"/>
          </w:rPr>
          <w:fldChar w:fldCharType="end"/>
        </w:r>
      </w:del>
      <w:commentRangeEnd w:id="1114"/>
      <w:r w:rsidR="00A26296">
        <w:rPr>
          <w:rStyle w:val="Marquedecommentaire"/>
        </w:rPr>
        <w:commentReference w:id="1114"/>
      </w:r>
      <w:r w:rsidRPr="00841A35">
        <w:rPr>
          <w:rFonts w:cs="Times New Roman"/>
          <w:lang w:val="en-GB"/>
        </w:rPr>
        <w:t>.</w:t>
      </w:r>
      <w:r w:rsidRPr="00D424AA">
        <w:rPr>
          <w:rFonts w:cs="Times New Roman"/>
          <w:lang w:val="en-GB" w:eastAsia="zh-CN"/>
        </w:rPr>
        <w:t xml:space="preserve"> </w:t>
      </w:r>
      <w:bookmarkEnd w:id="1105"/>
      <w:r w:rsidRPr="00D424AA">
        <w:rPr>
          <w:rFonts w:eastAsia="SimSun" w:cs="Times New Roman"/>
          <w:lang w:val="en-GB"/>
        </w:rPr>
        <w:t xml:space="preserve">Cold spells are projected to decrease under all </w:t>
      </w:r>
      <w:r w:rsidRPr="00D424AA">
        <w:rPr>
          <w:rFonts w:eastAsia="SimSun" w:cs="Times New Roman"/>
          <w:lang w:val="en-GB" w:eastAsia="zh-CN"/>
        </w:rPr>
        <w:t>RCP</w:t>
      </w:r>
      <w:r w:rsidRPr="00D424AA">
        <w:rPr>
          <w:rFonts w:eastAsia="SimSun" w:cs="Times New Roman"/>
          <w:lang w:val="en-GB"/>
        </w:rPr>
        <w:t xml:space="preserve">s and even at low warming levels in West and Central Africa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88/1748-9326/aac3e5", "ISSN" : "1748-9326", "author" : [ { "dropping-particle" : "", "family" : "Diedhiou", "given" : "Arona", "non-dropping-particle" : "", "parse-names" : false, "suffix" : "" }, { "dropping-particle" : "", "family" : "Bichet", "given" : "Adeline", "non-dropping-particle" : "", "parse-names" : false, "suffix" : "" }, { "dropping-particle" : "", "family" : "Wartenburger", "given" : "Richard", "non-dropping-particle" : "", "parse-names" : false, "suffix" : "" }, { "dropping-particle" : "", "family" : "Seneviratne", "given" : "Sonia I", "non-dropping-particle" : "", "parse-names" : false, "suffix" : "" }, { "dropping-particle" : "", "family" : "Rowell", "given" : "David P", "non-dropping-particle" : "", "parse-names" : false, "suffix" : "" }, { "dropping-particle" : "", "family" : "Sylla", "given" : "Mouhamadou B", "non-dropping-particle" : "", "parse-names" : false, "suffix" : "" }, { "dropping-particle" : "", "family" : "Diallo", "given" : "Ismaila", "non-dropping-particle" : "", "parse-names" : false, "suffix" : "" }, { "dropping-particle" : "", "family" : "Todzo", "given" : "Stella", "non-dropping-particle" : "", "parse-names" : false, "suffix" : "" }, { "dropping-particle" : "", "family" : "Tour\u00e9", "given" : "N\u2019datchoh E", "non-dropping-particle" : "", "parse-names" : false, "suffix" : "" }, { "dropping-particle" : "", "family" : "Camara", "given" : "Moctar", "non-dropping-particle" : "", "parse-names" : false, "suffix" : "" }, { "dropping-particle" : "", "family" : "Ngatchah", "given" : "Benjamin Ngounou", "non-dropping-particle" : "", "parse-names" : false, "suffix" : "" }, { "dropping-particle" : "", "family" : "Kane", "given" : "Ndjido A", "non-dropping-particle" : "", "parse-names" : false, "suffix" : "" }, { "dropping-particle" : "", "family" : "Tall", "given" : "Laure", "non-dropping-particle" : "", "parse-names" : false, "suffix" : "" }, { "dropping-particle" : "", "family" : "Affholder", "given" : "Fran\u00e7ois", "non-dropping-particle" : "", "parse-names" : false, "suffix" : "" } ], "container-title" : "Environmental Research Letters", "id" : "ITEM-1", "issue" : "6", "issued" : { "date-parts" : [ [ "2018", "6", "1" ] ] }, "page" : "065020", "title" : "Changes in climate extremes over West and Central Africa at 1.5 \u00b0C and 2 \u00b0C global warming", "translator" : [ { "dropping-particle" : "", "family" : "S2637", "given" : "", "non-dropping-particle" : "", "parse-names" : false, "suffix" : "" } ], "type" : "article-journal", "volume" : "13" }, "uris" : [ "http://www.mendeley.com/documents/?uuid=3c720465-68b0-4208-858a-6e24cdcfe072" ] } ], "mendeley" : { "formattedCitation" : "(Diedhiou et al., 2018)", "plainTextFormattedCitation" : "(Diedhiou et al., 2018)", "previouslyFormattedCitation" : "(Diedhiou et al., 2018)"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Diedhiou et al., 2018)</w:t>
      </w:r>
      <w:r w:rsidRPr="00D424AA">
        <w:rPr>
          <w:rFonts w:eastAsia="SimSun" w:cs="Times New Roman"/>
          <w:lang w:val="en-GB"/>
        </w:rPr>
        <w:fldChar w:fldCharType="end"/>
      </w:r>
      <w:r w:rsidRPr="00841A35">
        <w:rPr>
          <w:rFonts w:eastAsia="SimSun" w:cs="Times New Roman"/>
          <w:lang w:val="en-GB" w:eastAsia="zh-CN"/>
        </w:rPr>
        <w:t xml:space="preserve"> and the number of cold days is projected to </w:t>
      </w:r>
      <w:r w:rsidRPr="00D424AA">
        <w:rPr>
          <w:rFonts w:eastAsia="SimSun" w:cs="Times New Roman"/>
          <w:lang w:val="en-GB"/>
        </w:rPr>
        <w:t xml:space="preserve">decrease </w:t>
      </w:r>
      <w:r w:rsidRPr="00D424AA">
        <w:rPr>
          <w:rFonts w:eastAsia="SimSun" w:cs="Times New Roman"/>
          <w:lang w:val="en-GB" w:eastAsia="zh-CN"/>
        </w:rPr>
        <w:t>i</w:t>
      </w:r>
      <w:r w:rsidRPr="00D424AA">
        <w:rPr>
          <w:rFonts w:eastAsia="SimSun" w:cs="Times New Roman"/>
          <w:lang w:val="en-GB"/>
        </w:rPr>
        <w:t>n East Africa</w:t>
      </w:r>
      <w:r w:rsidRPr="00D424AA" w:rsidDel="001B71D0">
        <w:rPr>
          <w:rFonts w:eastAsia="SimSun" w:cs="Times New Roman"/>
          <w:lang w:val="en-GB"/>
        </w:rPr>
        <w:t xml:space="preserve">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07/s11069-017-3079-9", "ISSN" : "0921-030X", "author" : [ { "dropping-particle" : "", "family" : "Ongoma", "given" : "Victor", "non-dropping-particle" : "", "parse-names" : false, "suffix" : "" }, { "dropping-particle" : "", "family" : "Chen", "given" : "Haishan", "non-dropping-particle" : "", "parse-names" : false, "suffix" : "" }, { "dropping-particle" : "", "family" : "Gao", "given" : "Chujie", "non-dropping-particle" : "", "parse-names" : false, "suffix" : "" }, { "dropping-particle" : "", "family" : "Nyongesa", "given" : "Aston Matwai", "non-dropping-particle" : "", "parse-names" : false, "suffix" : "" }, { "dropping-particle" : "", "family" : "Polong", "given" : "Francis", "non-dropping-particle" : "", "parse-names" : false, "suffix" : "" } ], "container-title" : "Natural Hazards", "id" : "ITEM-1", "issue" : "2", "issued" : { "date-parts" : [ [ "2018", "1", "3" ] ] }, "page" : "901-920", "title" : "Future changes in climate extremes over Equatorial East Africa based on CMIP5 multimodel ensemble", "translator" : [ { "dropping-particle" : "", "family" : "S3255", "given" : "", "non-dropping-particle" : "", "parse-names" : false, "suffix" : "" } ], "type" : "article-journal", "volume" : "90" }, "uris" : [ "http://www.mendeley.com/documents/?uuid=5273dd96-ada2-4b0b-af5f-0b891c0dff00" ] } ], "mendeley" : { "formattedCitation" : "(Ongoma et al., 2018b)", "plainTextFormattedCitation" : "(Ongoma et al., 2018b)", "previouslyFormattedCitation" : "(Ongoma et al., 2018b)"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Ongoma et al., 2018b)</w:t>
      </w:r>
      <w:r w:rsidRPr="00D424AA">
        <w:rPr>
          <w:rFonts w:eastAsia="SimSun" w:cs="Times New Roman"/>
          <w:lang w:val="en-GB"/>
        </w:rPr>
        <w:fldChar w:fldCharType="end"/>
      </w:r>
      <w:r w:rsidRPr="00841A35">
        <w:rPr>
          <w:rFonts w:eastAsia="SimSun" w:cs="Times New Roman"/>
          <w:lang w:val="en-GB"/>
        </w:rPr>
        <w:t>.</w:t>
      </w:r>
    </w:p>
    <w:p w14:paraId="5741034B" w14:textId="77777777" w:rsidR="00726A1C" w:rsidRPr="00D424AA" w:rsidRDefault="00726A1C" w:rsidP="00D424AA">
      <w:pPr>
        <w:rPr>
          <w:rFonts w:eastAsia="SimSun" w:cs="Times New Roman"/>
          <w:lang w:val="en-GB" w:eastAsia="zh-CN"/>
        </w:rPr>
      </w:pPr>
    </w:p>
    <w:p w14:paraId="7428399F" w14:textId="15AC3F84" w:rsidR="00726A1C" w:rsidRPr="00D424AA" w:rsidRDefault="00726A1C" w:rsidP="00D424AA">
      <w:pPr>
        <w:rPr>
          <w:rFonts w:eastAsia="SimSun" w:cs="Times New Roman"/>
          <w:lang w:val="en-GB" w:eastAsia="en-US"/>
        </w:rPr>
      </w:pPr>
      <w:r w:rsidRPr="00841A35">
        <w:rPr>
          <w:rFonts w:cs="Times New Roman"/>
          <w:lang w:val="en-GB"/>
        </w:rPr>
        <w:t>In Asia (Table 11.7), evidence includes increases i</w:t>
      </w:r>
      <w:r w:rsidRPr="00D424AA">
        <w:rPr>
          <w:rFonts w:cs="Times New Roman"/>
          <w:lang w:val="en-GB"/>
        </w:rPr>
        <w:t xml:space="preserve">n the intensity and frequency of hot extremes, such as warm days, warm nights, and heat waves, and decreases in the intensity and frequency of cold extremes, such as cold days and cold nights, over the continent as projected by CMIP5, CMIP6, and CORDEX simulations </w:t>
      </w:r>
      <w:commentRangeStart w:id="1115"/>
      <w:r w:rsidRPr="00D424AA">
        <w:rPr>
          <w:rFonts w:cs="Times New Roman"/>
          <w:lang w:val="en-GB"/>
        </w:rPr>
        <w:fldChar w:fldCharType="begin" w:fldLock="1"/>
      </w:r>
      <w:ins w:id="1116" w:author="Robin Matthews" w:date="2021-07-13T19:05:00Z">
        <w:r w:rsidR="00490465">
          <w:rPr>
            <w:rFonts w:cs="Times New Roman"/>
            <w:lang w:val="en-GB"/>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oc.5243", "ISSN" : "08998418", "author" : [ { "dropping-particle" : "", "family" : "Gao", "given" : "Yanhong", "non-dropping-particle" : "", "parse-names" : false, "suffix" : "" }, { "dropping-particle" : "", "family" : "Xiao", "given" : "Linhong", "non-dropping-particle" : "", "parse-names" : false, "suffix" : "" }, { "dropping-particle" : "", "family" : "Chen", "given" : "Deliang", "non-dropping-particle" : "", "parse-names" : false, "suffix" : "" }, { "dropping-particle" : "", "family" : "Xu", "given" : "Jianwei", "non-dropping-particle" : "", "parse-names" : false, "suffix" : "" }, { "dropping-particle" : "", "family" : "Zhang", "given" : "Hongwen", "non-dropping-particle" : "", "parse-names" : false, "suffix" : "" } ], "container-title" : "International Journal of Climatology", "id" : "ITEM-3", "issue" : "3", "issued" : { "date-parts" : [ [ "2018", "3" ] ] }, "page" : "1285-1297", "title" : "Comparison between past and future extreme precipitations simulated by global and regional climate models over the Tibetan Plateau", "translator" : [ { "dropping-particle" : "", "family" : "S1523", "given" : "", "non-dropping-particle" : "", "parse-names" : false, "suffix" : "" } ], "type" : "article-journal", "volume" : "38" }, "uris" : [ "http://www.mendeley.com/documents/?uuid=0ac77f9d-dfa8-42ad-b5fb-e5c408caf333" ] }, { "id" : "ITEM-4", "itemData" : { "DOI" : "10.1360/N972014-01296", "ISSN" : "0023074X", "author" : [ { "dropping-particle" : "", "family" : "Zhang", "given" : "R.", "non-dropping-particle" : "", "parse-names" : false, "suffix" : "" }, { "dropping-particle" : "", "family" : "Su", "given" : "F.", "non-dropping-particle" : "", "parse-names" : false, "suffix" : "" }, { "dropping-particle" : "", "family" : "Jiang", "given" : "Z.", "non-dropping-particle" : "", "parse-names" : false, "suffix" : "" }, { "dropping-particle" : "", "family" : "Gao", "given" : "X", "non-dropping-particle" : "", "parse-names" : false, "suffix" : "" }, { "dropping-particle" : "", "family" : "Guo", "given" : "D", "non-dropping-particle" : "", "parse-names" : false, "suffix" : "" }, { "dropping-particle" : "", "family" : "Ni", "given" : "J", "non-dropping-particle" : "", "parse-names" : false, "suffix" : "" }, { "dropping-particle" : "", "family" : "You", "given" : "Q", "non-dropping-particle" : "", "parse-names" : false, "suffix" : "" }, { "dropping-particle" : "", "family" : "Lan", "given" : "C", "non-dropping-particle" : "", "parse-names" : false, "suffix" : "" }, { "dropping-particle" : "", "family" : "Zhou", "given" : "B", "non-dropping-particle" : "", "parse-names" : false, "suffix" : "" } ], "container-title" : "Chinese Science Bulletin", "id" : "ITEM-4", "issued" : { "date-parts" : [ [ "2015" ] ] }, "title" : "An overview of projected climate and environmental changes across the Tibetan Plateau in the 21st century", "translator" : [ { "dropping-particle" : "", "family" : "S981", "given" : "", "non-dropping-particle" : "", "parse-names" : false, "suffix" : "" } ], "type" : "article-journal" }, "uris" : [ "http://www.mendeley.com/documents/?uuid=cd92356a-e930-4c27-8f41-815ff7a32f84" ] }, { "id" : "ITEM-5",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5",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6", "itemData" : { "DOI" : "10.1007/s12665-016-5651-0", "ISSN" : "1866-6280", "author" : [ { "dropping-particle" : "", "family" : "Singh", "given" : "Vishal", "non-dropping-particle" : "", "parse-names" : false, "suffix" : "" }, { "dropping-particle" : "", "family" : "Goyal", "given" : "Manish Kumar", "non-dropping-particle" : "", "parse-names" : false, "suffix" : "" } ], "container-title" : "Environmental Earth Sciences", "id" : "ITEM-6", "issue" : "9", "issued" : { "date-parts" : [ [ "2016", "5", "5" ] ] }, "page" : "839", "title" : "Changes in climate extremes by the use of CMIP5 coupled climate models over eastern Himalayas", "translator" : [ { "dropping-particle" : "", "family" : "S1406", "given" : "", "non-dropping-particle" : "", "parse-names" : false, "suffix" : "" } ], "type" : "article-journal", "volume" : "75" }, "uris" : [ "http://www.mendeley.com/documents/?uuid=06b41d55-2614-45ff-8d87-9bd6641751dc" ] }, { "id" : "ITEM-7", "itemData" : { "DOI" : "10.1007/s10584-019-02640-1", "ISSN" : "0165-0009", "author" : [ { "dropping-particle" : "", "family" : "Zhu", "given" : "Shoupeng", "non-dropping-particle" : "", "parse-names" : false, "suffix" : "" }, { "dropping-particle" : "", "family" : "Ge", "given" : "Fei", "non-dropping-particle" : "", "parse-names" : false, "suffix" : "" }, { "dropping-particle" : "", "family" : "Fan", "given" : "Yi", "non-dropping-particle" : "", "parse-names" : false, "suffix" : "" }, { "dropping-particle" : "", "family" : "Zhang", "given" : "Ling", "non-dropping-particle" : "", "parse-names" : false, "suffix" : "" }, { "dropping-particle" : "", "family" : "Sielmann", "given" : "Frank", "non-dropping-particle" : "", "parse-names" : false, "suffix" : "" }, { "dropping-particle" : "", "family" : "Fraedrich", "given" : "Klaus", "non-dropping-particle" : "", "parse-names" : false, "suffix" : "" }, { "dropping-particle" : "", "family" : "Zhi", "given" : "Xiefei", "non-dropping-particle" : "", "parse-names" : false, "suffix" : "" } ], "container-title" : "Climatic Change", "id" : "ITEM-7", "issue" : "3", "issued" : { "date-parts" : [ [ "2020", "6", "18" ] ] }, "page" : "343-360", "title" : "Conspicuous temperature extremes over Southeast Asia: seasonal variations under 1.5 \u00b0C and 2 \u00b0C global warming", "translator" : [ { "dropping-particle" : "", "family" : "S3256", "given" : "", "non-dropping-particle" : "", "parse-names" : false, "suffix" : "" } ], "type" : "article-journal", "volume" : "160" }, "uris" : [ "http://www.mendeley.com/documents/?uuid=8022dedb-c732-4c46-80eb-67e36c88f86f" ] }, { "id" : "ITEM-8", "itemData" : { "DOI" : "10.1038/nclimate2833", "ISSN" : "1758-678X", "author" : [ { "dropping-particle" : "", "family" : "Pal", "given" : "Jeremy S.", "non-dropping-particle" : "", "parse-names" : false, "suffix" : "" }, { "dropping-particle" : "", "family" : "Eltahir", "given" : "Elfatih A. B.", "non-dropping-particle" : "", "parse-names" : false, "suffix" : "" } ], "container-title" : "Nature Climate Change", "id" : "ITEM-8", "issue" : "2", "issued" : { "date-parts" : [ [ "2016", "2", "26" ] ] }, "page" : "197-200", "title" : "Future temperature in southwest Asia projected to exceed a threshold for human adaptability", "translator" : [ { "dropping-particle" : "", "family" : "S1108", "given" : "", "non-dropping-particle" : "", "parse-names" : false, "suffix" : "" } ], "type" : "article-journal", "volume" : "6" }, "uris" : [ "http://www.mendeley.com/documents/?uuid=95c2f2a8-8ea4-4b4c-8e2b-c4f187fa3a7e" ] }, { "id" : "ITEM-9", "itemData" : { "DOI" : "10.1007/s13143-017-0059-7", "ISSN" : "1976-7633", "author" : [ { "dropping-particle" : "", "family" : "Shin", "given" : "Jongsoo", "non-dropping-particle" : "", "parse-names" : false, "suffix" : "" }, { "dropping-particle" : "", "family" : "Olson", "given" : "Roman", "non-dropping-particle" : "", "parse-names" : false, "suffix" : "" }, { "dropping-particle" : "", "family" : "An", "given" : "Soon-Il", "non-dropping-particle" : "", "parse-names" : false, "suffix" : "" } ], "container-title" : "Asia-Pacific Journal of Atmospheric Sciences", "id" : "ITEM-9", "issue" : "1", "issued" : { "date-parts" : [ [ "2018", "2", "1" ] ] }, "page" : "53-61", "title" : "Projected Heat Wave Characteristics over the Korean Peninsula During the Twenty-First Century", "translator" : [ { "dropping-particle" : "", "family" : "S3247", "given" : "", "non-dropping-particle" : "", "parse-names" : false, "suffix" : "" } ], "type" : "article-journal", "volume" : "54" }, "uris" : [ "http://www.mendeley.com/documents/?uuid=6d7569e6-c206-4cf1-ab86-4518fecc10f0" ] }, { "id" : "ITEM-10", "itemData" : { "DOI" : "10.1088/1748-9326/10/8/084013", "ISSN" : "1748-9326", "abstract" : "The increased exposure of human populations to heat stress is one of the likely consequences of global warming, and it has detrimental effects on health and labor capacity. Here, we consider the evolution of heat stress under climate change using 21 general circulation models (GCMs). Three heat stress indicators, based on both temperature and humidity conditions, are used to investigate present-day model biases and spreads in future climate projections. Present day estimates of heat stress indicators from observational data shows that humid tropical areas tend to experience more frequent heat stress than other regions do, with a total frequency of heat stress 250-300 d yr-1. The most severe heat stress is found in the Sahel and south India. Present-day GCM simulations tend to underestimate heat stress over the tropics due to dry and cold model biases. The model based estimates are in better agreement with observation in mid to high latitudes, but this is due to compensating errors in humidity and temperature. The severity of heat stress is projected to increase by the end of the century under climate change scenario RCP8.5, reaching unprecedented levels in some regions compared with observations. An analysis of the different factors contributing to the total spread of projected heat stress shows that spread is primarily driven by the choice of GCMs rather than the choice of indicators, even when the simulated indicators are bias-corrected. This supports the utility of the multi-model ensemble approach to assess the impacts of climate change on heat stress.", "author" : [ { "dropping-particle" : "", "family" : "Zhao", "given" : "Y.", "non-dropping-particle" : "", "parse-names" : false, "suffix" : "" }, { "dropping-particle" : "", "family" : "Ducharne", "given" : "A.", "non-dropping-particle" : "", "parse-names" : false, "suffix" : "" }, { "dropping-particle" : "", "family" : "Sultan", "given" : "B.", "non-dropping-particle" : "", "parse-names" : false, "suffix" : "" }, { "dropping-particle" : "", "family" : "Braconnot", "given" : "P.", "non-dropping-particle" : "", "parse-names" : false, "suffix" : "" }, { "dropping-particle" : "", "family" : "Vautard", "given" : "R.", "non-dropping-particle" : "", "parse-names" : false, "suffix" : "" } ], "container-title" : "Environmental Research Letters", "id" : "ITEM-10", "issue" : "8", "issued" : { "date-parts" : [ [ "2015", "8" ] ] }, "page" : "084013", "title" : "Estimating heat stress from climate-based indicators: present-day biases and future spreads in the CMIP5 global climate model ensemble", "translator" : [ { "dropping-particle" : "", "family" : "S2238", "given" : "", "non-dropping-particle" : "", "parse-names" : false, "suffix" : "" } ], "type" : "article-journal", "volume" : "10" }, "uris" : [ "http://www.mendeley.com/documents/?uuid=5c81209f-58a7-4133-9827-dc271d507c88" ] }, { "id" : "ITEM-1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12", "itemData" : { "DOI" : "10.1016/j.atmosres.2018.10.019", "ISSN" : "01698095", "author" : [ { "dropping-particle" : "", "family" : "Li", "given" : "Linchao", "non-dropping-particle" : "", "parse-names" : false, "suffix" : "" }, { "dropping-particle" : "", "family" : "Yao", "given" : "Ning", "non-dropping-particle" : "", "parse-names" : false, "suffix" : "" }, { "dropping-particle" : "", "family" : "Li", "given" : "Yi", "non-dropping-particle" : "", "parse-names" : false, "suffix" : "" }, { "dropping-particle" : "", "family" : "Liu", "given" : "De Li", "non-dropping-particle" : "", "parse-names" : false, "suffix" : "" }, { "dropping-particle" : "", "family" : "Wang", "given" : "Bin", "non-dropping-particle" : "", "parse-names" : false, "suffix" : "" }, { "dropping-particle" : "", "family" : "Ayantobo", "given" : "Olusola O.", "non-dropping-particle" : "", "parse-names" : false, "suffix" : "" } ], "container-title" : "Atmospheric Research", "id" : "ITEM-12", "issued" : { "date-parts" : [ [ "2019", "3" ] ] }, "page" : "150-164", "title" : "Future projections of extreme temperature events in different sub-regions of China", "translator" : [ { "dropping-particle" : "", "family" : "S3249", "given" : "", "non-dropping-particle" : "", "parse-names" : false, "suffix" : "" } ], "type" : "article-journal", "volume" : "217" }, "uris" : [ "http://www.mendeley.com/documents/?uuid=5dae8043-69eb-48bd-93f1-e1392192971a" ] }, { "id" : "ITEM-13",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13", "issued" : { "date-parts" : [ [ "2018", "4" ] ] }, "page" : "e678-e697", "title" : "Projected signals in climate extremes over China associated with a 2 \u00b0C global warming under two RCP scenarios", "translator" : [ { "dropping-particle" : "", "family" : "S958", "given" : "", "non-dropping-particle" : "", "parse-names" : false, "suffix" : "" } ], "type" : "article-journal", "volume" : "38" }, "uris" : [ "http://www.mendeley.com/documents/?uuid=6f69e6a5-dda3-4661-a9cc-d15adf43e30b" ] } ], "mendeley" : { "formattedCitation" : "(Sillmann et al., 2013b; Zhou et al., 2014; Zhao et al., 2015; Zhang et al., 2015c; Pal and Eltahir, 2016; Singh and Goyal, 2016; Xu et al., 2017; Gao et al., 2018; Han et al., 2018; Shin et al., 2018; Sui et al., 2018; Li et al., 2019c; Zhu et al., 2020)", "manualFormatting" : "(Sillmann et al., 2013b; Zhou et al., 2014; R. Zhang et al., 2015; Zhao et al., 2015; Pal and Eltahir, 2016; Singh and Goyal, 2016; Xu et al., 2017; Gao et al., 2018; Han et al., 2018; Shin et al., 2018; Sui et al., 2018; L. Li et al., 2019; Zhu et al., 2020)", "plainTextFormattedCitation" : "(Sillmann et al., 2013b; Zhou et al., 2014; Zhao et al., 2015; Zhang et al., 2015c; Pal and Eltahir, 2016; Singh and Goyal, 2016; Xu et al., 2017; Gao et al., 2018; Han et al., 2018; Shin et al., 2018; Sui et al., 2018; Li et al., 2019c; Zhu et al., 2020)", "previouslyFormattedCitation" : "(Sillmann et al., 2013b; Zhou et al., 2014; Zhao et al., 2015; Zhang et al., 2015c; Pal and Eltahir, 2016; Singh and Goyal, 2016; Xu et al., 2017; Gao et al., 2018; Han et al., 2018; Shin et al., 2018; Sui et al., 2018; Li et al., 2019c; Zhu et al., 2020)" }, "properties" : { "noteIndex" : 0 }, "schema" : "https://github.com/citation-style-language/schema/raw/master/csl-citation.json" }</w:instrText>
        </w:r>
      </w:ins>
      <w:del w:id="1117" w:author="Robin Matthews" w:date="2021-07-13T19:05:00Z">
        <w:r w:rsidR="00FF6231" w:rsidDel="00490465">
          <w:rPr>
            <w:rFonts w:cs="Times New Roman"/>
            <w:lang w:val="en-GB"/>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oc.5243", "ISSN" : "08998418", "author" : [ { "dropping-particle" : "", "family" : "Gao", "given" : "Yanhong", "non-dropping-particle" : "", "parse-names" : false, "suffix" : "" }, { "dropping-particle" : "", "family" : "Xiao", "given" : "Linhong", "non-dropping-particle" : "", "parse-names" : false, "suffix" : "" }, { "dropping-particle" : "", "family" : "Chen", "given" : "Deliang", "non-dropping-particle" : "", "parse-names" : false, "suffix" : "" }, { "dropping-particle" : "", "family" : "Xu", "given" : "Jianwei", "non-dropping-particle" : "", "parse-names" : false, "suffix" : "" }, { "dropping-particle" : "", "family" : "Zhang", "given" : "Hongwen", "non-dropping-particle" : "", "parse-names" : false, "suffix" : "" } ], "container-title" : "International Journal of Climatology", "id" : "ITEM-3", "issue" : "3", "issued" : { "date-parts" : [ [ "2018", "3" ] ] }, "page" : "1285-1297", "title" : "Comparison between past and future extreme precipitations simulated by global and regional climate models over the Tibetan Plateau", "translator" : [ { "dropping-particle" : "", "family" : "S1523", "given" : "", "non-dropping-particle" : "", "parse-names" : false, "suffix" : "" } ], "type" : "article-journal", "volume" : "38" }, "uris" : [ "http://www.mendeley.com/documents/?uuid=0ac77f9d-dfa8-42ad-b5fb-e5c408caf333" ] }, { "id" : "ITEM-4", "itemData" : { "DOI" : "10.1360/N972014-01296", "ISSN" : "0023074X", "author" : [ { "dropping-particle" : "", "family" : "Zhang", "given" : "R.", "non-dropping-particle" : "", "parse-names" : false, "suffix" : "" }, { "dropping-particle" : "", "family" : "Su", "given" : "F.", "non-dropping-particle" : "", "parse-names" : false, "suffix" : "" }, { "dropping-particle" : "", "family" : "Jiang", "given" : "Z.", "non-dropping-particle" : "", "parse-names" : false, "suffix" : "" }, { "dropping-particle" : "", "family" : "Gao", "given" : "X", "non-dropping-particle" : "", "parse-names" : false, "suffix" : "" }, { "dropping-particle" : "", "family" : "Guo", "given" : "D", "non-dropping-particle" : "", "parse-names" : false, "suffix" : "" }, { "dropping-particle" : "", "family" : "Ni", "given" : "J", "non-dropping-particle" : "", "parse-names" : false, "suffix" : "" }, { "dropping-particle" : "", "family" : "You", "given" : "Q", "non-dropping-particle" : "", "parse-names" : false, "suffix" : "" }, { "dropping-particle" : "", "family" : "Lan", "given" : "C", "non-dropping-particle" : "", "parse-names" : false, "suffix" : "" }, { "dropping-particle" : "", "family" : "Zhou", "given" : "B", "non-dropping-particle" : "", "parse-names" : false, "suffix" : "" } ], "container-title" : "Chinese Science Bulletin", "id" : "ITEM-4", "issued" : { "date-parts" : [ [ "2015" ] ] }, "title" : "An overview of projected climate and environmental changes across the Tibetan Plateau in the 21st century", "translator" : [ { "dropping-particle" : "", "family" : "S981", "given" : "", "non-dropping-particle" : "", "parse-names" : false, "suffix" : "" } ], "type" : "article-journal" }, "uris" : [ "http://www.mendeley.com/documents/?uuid=cd92356a-e930-4c27-8f41-815ff7a32f84" ] }, { "id" : "ITEM-5",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5",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6", "itemData" : { "DOI" : "10.1007/s12665-016-5651-0", "ISSN" : "1866-6280", "author" : [ { "dropping-particle" : "", "family" : "Singh", "given" : "Vishal", "non-dropping-particle" : "", "parse-names" : false, "suffix" : "" }, { "dropping-particle" : "", "family" : "Goyal", "given" : "Manish Kumar", "non-dropping-particle" : "", "parse-names" : false, "suffix" : "" } ], "container-title" : "Environmental Earth Sciences", "id" : "ITEM-6", "issue" : "9", "issued" : { "date-parts" : [ [ "2016", "5", "5" ] ] }, "page" : "839", "title" : "Changes in climate extremes by the use of CMIP5 coupled climate models over eastern Himalayas", "translator" : [ { "dropping-particle" : "", "family" : "S1406", "given" : "", "non-dropping-particle" : "", "parse-names" : false, "suffix" : "" } ], "type" : "article-journal", "volume" : "75" }, "uris" : [ "http://www.mendeley.com/documents/?uuid=06b41d55-2614-45ff-8d87-9bd6641751dc" ] }, { "id" : "ITEM-7", "itemData" : { "DOI" : "10.1007/s10584-019-02640-1", "ISSN" : "0165-0009", "author" : [ { "dropping-particle" : "", "family" : "Zhu", "given" : "Shoupeng", "non-dropping-particle" : "", "parse-names" : false, "suffix" : "" }, { "dropping-particle" : "", "family" : "Ge", "given" : "Fei", "non-dropping-particle" : "", "parse-names" : false, "suffix" : "" }, { "dropping-particle" : "", "family" : "Fan", "given" : "Yi", "non-dropping-particle" : "", "parse-names" : false, "suffix" : "" }, { "dropping-particle" : "", "family" : "Zhang", "given" : "Ling", "non-dropping-particle" : "", "parse-names" : false, "suffix" : "" }, { "dropping-particle" : "", "family" : "Sielmann", "given" : "Frank", "non-dropping-particle" : "", "parse-names" : false, "suffix" : "" }, { "dropping-particle" : "", "family" : "Fraedrich", "given" : "Klaus", "non-dropping-particle" : "", "parse-names" : false, "suffix" : "" }, { "dropping-particle" : "", "family" : "Zhi", "given" : "Xiefei", "non-dropping-particle" : "", "parse-names" : false, "suffix" : "" } ], "container-title" : "Climatic Change", "id" : "ITEM-7", "issue" : "3", "issued" : { "date-parts" : [ [ "2020", "6", "18" ] ] }, "page" : "343-360", "title" : "Conspicuous temperature extremes over Southeast Asia: seasonal variations under 1.5 \u00b0C and 2 \u00b0C global warming", "translator" : [ { "dropping-particle" : "", "family" : "S3256", "given" : "", "non-dropping-particle" : "", "parse-names" : false, "suffix" : "" } ], "type" : "article-journal", "volume" : "160" }, "uris" : [ "http://www.mendeley.com/documents/?uuid=8022dedb-c732-4c46-80eb-67e36c88f86f" ] }, { "id" : "ITEM-8", "itemData" : { "DOI" : "10.1038/nclimate2833", "ISSN" : "1758-678X", "author" : [ { "dropping-particle" : "", "family" : "Pal", "given" : "Jeremy S.", "non-dropping-particle" : "", "parse-names" : false, "suffix" : "" }, { "dropping-particle" : "", "family" : "Eltahir", "given" : "Elfatih A. B.", "non-dropping-particle" : "", "parse-names" : false, "suffix" : "" } ], "container-title" : "Nature Climate Change", "id" : "ITEM-8", "issue" : "2", "issued" : { "date-parts" : [ [ "2016", "2", "26" ] ] }, "page" : "197-200", "title" : "Future temperature in southwest Asia projected to exceed a threshold for human adaptability", "translator" : [ { "dropping-particle" : "", "family" : "S1108", "given" : "", "non-dropping-particle" : "", "parse-names" : false, "suffix" : "" } ], "type" : "article-journal", "volume" : "6" }, "uris" : [ "http://www.mendeley.com/documents/?uuid=95c2f2a8-8ea4-4b4c-8e2b-c4f187fa3a7e" ] }, { "id" : "ITEM-9", "itemData" : { "DOI" : "10.1007/s13143-017-0059-7", "ISSN" : "1976-7633", "author" : [ { "dropping-particle" : "", "family" : "Shin", "given" : "Jongsoo", "non-dropping-particle" : "", "parse-names" : false, "suffix" : "" }, { "dropping-particle" : "", "family" : "Olson", "given" : "Roman", "non-dropping-particle" : "", "parse-names" : false, "suffix" : "" }, { "dropping-particle" : "", "family" : "An", "given" : "Soon-Il", "non-dropping-particle" : "", "parse-names" : false, "suffix" : "" } ], "container-title" : "Asia-Pacific Journal of Atmospheric Sciences", "id" : "ITEM-9", "issue" : "1", "issued" : { "date-parts" : [ [ "2018", "2", "1" ] ] }, "page" : "53-61", "title" : "Projected Heat Wave Characteristics over the Korean Peninsula During the Twenty-First Century", "translator" : [ { "dropping-particle" : "", "family" : "S3247", "given" : "", "non-dropping-particle" : "", "parse-names" : false, "suffix" : "" } ], "type" : "article-journal", "volume" : "54" }, "uris" : [ "http://www.mendeley.com/documents/?uuid=6d7569e6-c206-4cf1-ab86-4518fecc10f0" ] }, { "id" : "ITEM-10", "itemData" : { "DOI" : "10.1088/1748-9326/10/8/084013", "ISSN" : "1748-9326", "abstract" : "The increased exposure of human populations to heat stress is one of the likely consequences of global warming, and it has detrimental effects on health and labor capacity. Here, we consider the evolution of heat stress under climate change using 21 general circulation models (GCMs). Three heat stress indicators, based on both temperature and humidity conditions, are used to investigate present-day model biases and spreads in future climate projections. Present day estimates of heat stress indicators from observational data shows that humid tropical areas tend to experience more frequent heat stress than other regions do, with a total frequency of heat stress 250-300 d yr-1. The most severe heat stress is found in the Sahel and south India. Present-day GCM simulations tend to underestimate heat stress over the tropics due to dry and cold model biases. The model based estimates are in better agreement with observation in mid to high latitudes, but this is due to compensating errors in humidity and temperature. The severity of heat stress is projected to increase by the end of the century under climate change scenario RCP8.5, reaching unprecedented levels in some regions compared with observations. An analysis of the different factors contributing to the total spread of projected heat stress shows that spread is primarily driven by the choice of GCMs rather than the choice of indicators, even when the simulated indicators are bias-corrected. This supports the utility of the multi-model ensemble approach to assess the impacts of climate change on heat stress.", "author" : [ { "dropping-particle" : "", "family" : "Zhao", "given" : "Y.", "non-dropping-particle" : "", "parse-names" : false, "suffix" : "" }, { "dropping-particle" : "", "family" : "Ducharne", "given" : "A.", "non-dropping-particle" : "", "parse-names" : false, "suffix" : "" }, { "dropping-particle" : "", "family" : "Sultan", "given" : "B.", "non-dropping-particle" : "", "parse-names" : false, "suffix" : "" }, { "dropping-particle" : "", "family" : "Braconnot", "given" : "P.", "non-dropping-particle" : "", "parse-names" : false, "suffix" : "" }, { "dropping-particle" : "", "family" : "Vautard", "given" : "R.", "non-dropping-particle" : "", "parse-names" : false, "suffix" : "" } ], "container-title" : "Environmental Research Letters", "id" : "ITEM-10", "issue" : "8", "issued" : { "date-parts" : [ [ "2015", "8" ] ] }, "page" : "084013", "title" : "Estimating heat stress from climate-based indicators: present-day biases and future spreads in the CMIP5 global climate model ensemble", "translator" : [ { "dropping-particle" : "", "family" : "S2238", "given" : "", "non-dropping-particle" : "", "parse-names" : false, "suffix" : "" } ], "type" : "article-journal", "volume" : "10" }, "uris" : [ "http://www.mendeley.com/documents/?uuid=5c81209f-58a7-4133-9827-dc271d507c88" ] }, { "id" : "ITEM-1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12", "itemData" : { "DOI" : "10.1016/j.atmosres.2018.10.019", "ISSN" : "01698095", "author" : [ { "dropping-particle" : "", "family" : "Li", "given" : "Linchao", "non-dropping-particle" : "", "parse-names" : false, "suffix" : "" }, { "dropping-particle" : "", "family" : "Yao", "given" : "Ning", "non-dropping-particle" : "", "parse-names" : false, "suffix" : "" }, { "dropping-particle" : "", "family" : "Li", "given" : "Yi", "non-dropping-particle" : "", "parse-names" : false, "suffix" : "" }, { "dropping-particle" : "", "family" : "Liu", "given" : "De Li", "non-dropping-particle" : "", "parse-names" : false, "suffix" : "" }, { "dropping-particle" : "", "family" : "Wang", "given" : "Bin", "non-dropping-particle" : "", "parse-names" : false, "suffix" : "" }, { "dropping-particle" : "", "family" : "Ayantobo", "given" : "Olusola O.", "non-dropping-particle" : "", "parse-names" : false, "suffix" : "" } ], "container-title" : "Atmospheric Research", "id" : "ITEM-12", "issued" : { "date-parts" : [ [ "2019", "3" ] ] }, "page" : "150-164", "title" : "Future projections of extreme temperature events in different sub-regions of China", "translator" : [ { "dropping-particle" : "", "family" : "S3249", "given" : "", "non-dropping-particle" : "", "parse-names" : false, "suffix" : "" } ], "type" : "article-journal", "volume" : "217" }, "uris" : [ "http://www.mendeley.com/documents/?uuid=5dae8043-69eb-48bd-93f1-e1392192971a" ] }, { "id" : "ITEM-13",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13", "issued" : { "date-parts" : [ [ "2018", "4" ] ] }, "page" : "e678-e697", "title" : "Projected signals in climate extremes over China associated with a 2 \u00b0C global warming under two RCP scenarios", "translator" : [ { "dropping-particle" : "", "family" : "S958", "given" : "", "non</w:delInstrText>
        </w:r>
        <w:r w:rsidR="00FF6231" w:rsidRPr="006A2665" w:rsidDel="00490465">
          <w:rPr>
            <w:rFonts w:cs="Times New Roman"/>
          </w:rPr>
          <w:delInstrText>-dropping-particle" : "", "parse-names" : false, "suffix" : "" } ], "type" : "article-journal", "volume" : "38" }, "uris" : [ "http://www.mendeley.com/documents/?uuid=6f69e6a5-dda3-4661-a9cc-d15adf43e30b" ] } ], "mendeley" : { "formattedCitation" : "(Sillmann et al., 2013b; Zhou et al., 2014; Zhao et al., 2015; Zhang et al., 2015c; Pal and Eltahir, 2016; Singh and Goyal, 2016; Xu et al., 2017; Gao et al., 2018; Han et al., 2018; Shin et al., 2018; Sui et al., 2018; Li et al., 2019c; Zhu et al., 2020)", "manualFormatting" : "(Gao et al., 2018; Han et al., 2018; Li et al., 2019b; Pal and Eltahir, 2016; Shin et al., 2018; Sillmann et al., 2013b; Singh and Goyal, 2016; Sui et al., 2018; Xu et al., 2017; Zhang et al., 2015c; Zhao et al., 2015; Zhou et al., 2014; Zhu et al., 2020", "plainTextFormattedCitation" : "(Sillmann et al., 2013b; Zhou et al., 2014; Zhao et al., 2015; Zhang et al., 2015c; Pal and Eltahir, 2016; Singh and Goyal, 2016; Xu et al., 2017; Gao et al., 2018; Han et al., 2018; Shin et al., 2018; Sui et al., 2018; Li et al., 2019c; Zhu et al., 2020)", "previouslyFormattedCitation" : "(Sillmann et al., 2013b; Zhou et al., 2014; Zhao et al., 2015; Zhang et al., 2015c; Pal and Eltahir, 2016; Singh and Goyal, 2016; Xu et al., 2017; Gao et al., 2018; Han et al., 2018; Shin et al., 2018; Sui et al., 2018; Li et al., 2019c; Zhu et al., 2020)"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t>
      </w:r>
      <w:ins w:id="1118" w:author="Robin Matthews" w:date="2021-07-13T19:05:00Z">
        <w:r w:rsidR="00490465">
          <w:rPr>
            <w:noProof/>
          </w:rPr>
          <w:t>Sillmann et al., 2013b; Zhou et al., 2014; R. Zhang et al., 2015; Zhao et al., 2015; Pal and Eltahir, 2016; Singh and Goyal, 2016; Xu et al., 2017; Gao et al., 2018; Han et al., 2018; Shin et al., 2018; Sui et al., 2018; L. Li et al., 2019; Zhu et al., 2020</w:t>
        </w:r>
      </w:ins>
      <w:del w:id="1119" w:author="Robin Matthews" w:date="2021-07-13T19:05:00Z">
        <w:r w:rsidR="00A26296" w:rsidDel="00490465">
          <w:rPr>
            <w:rFonts w:cs="Times New Roman"/>
            <w:noProof/>
            <w:lang w:val="nb-NO"/>
          </w:rPr>
          <w:delText>G</w:delText>
        </w:r>
      </w:del>
      <w:ins w:id="1120" w:author="Robin Matthews" w:date="2021-07-13T19:05:00Z">
        <w:r w:rsidR="00490465">
          <w:rPr>
            <w:rFonts w:cs="Times New Roman"/>
            <w:noProof/>
            <w:lang w:val="nb-NO"/>
          </w:rPr>
          <w:t>)</w:t>
        </w:r>
      </w:ins>
      <w:del w:id="1121" w:author="Robin Matthews" w:date="2021-07-13T19:05:00Z">
        <w:r w:rsidR="00A26296" w:rsidDel="00490465">
          <w:rPr>
            <w:rFonts w:cs="Times New Roman"/>
            <w:noProof/>
            <w:lang w:val="nb-NO"/>
          </w:rPr>
          <w:delText>ao et al., 2018; Han et al., 2018; Li et al., 2019b; Pal and Eltahir, 2016; Shin et al., 2018; Sillmann et al., 2013b; Singh and Goyal, 2016; Sui et al., 2018; Xu et al., 2017; Zhang et al., 2015c; Zhao et al., 2015; Zhou et al., 2014; Zhu et al., 2020</w:delText>
        </w:r>
      </w:del>
      <w:r w:rsidRPr="00D424AA">
        <w:rPr>
          <w:rFonts w:cs="Times New Roman"/>
          <w:lang w:val="en-GB"/>
        </w:rPr>
        <w:fldChar w:fldCharType="end"/>
      </w:r>
      <w:commentRangeEnd w:id="1115"/>
      <w:r w:rsidR="00A26296">
        <w:rPr>
          <w:rStyle w:val="Marquedecommentaire"/>
        </w:rPr>
        <w:commentReference w:id="1115"/>
      </w:r>
      <w:del w:id="1122" w:author="Robin Matthews" w:date="2021-07-13T19:05:00Z">
        <w:r w:rsidR="0018745C" w:rsidDel="00490465">
          <w:rPr>
            <w:rFonts w:cs="Times New Roman"/>
            <w:lang w:val="nb-NO"/>
          </w:rPr>
          <w:delText>)</w:delText>
        </w:r>
      </w:del>
      <w:r w:rsidRPr="00841A35">
        <w:rPr>
          <w:rFonts w:cs="Times New Roman"/>
          <w:lang w:val="nb-NO"/>
        </w:rPr>
        <w:t xml:space="preserve">. </w:t>
      </w:r>
      <w:r w:rsidRPr="00D424AA">
        <w:rPr>
          <w:rFonts w:cs="Times New Roman"/>
          <w:lang w:val="en-GB"/>
        </w:rPr>
        <w:t xml:space="preserve">More intense heat waves of longer durations and occurring at a higher frequency are projected over India </w:t>
      </w:r>
      <w:r w:rsidRPr="00D424AA">
        <w:rPr>
          <w:rFonts w:cs="Times New Roman"/>
          <w:lang w:val="en-GB"/>
        </w:rPr>
        <w:fldChar w:fldCharType="begin" w:fldLock="1"/>
      </w:r>
      <w:r w:rsidR="00FF6231">
        <w:rPr>
          <w:rFonts w:cs="Times New Roman"/>
          <w:lang w:val="en-GB"/>
        </w:rPr>
        <w:instrText>ADDIN CSL_CITATION { "citationItems" : [ { "id" : "ITEM-1", "itemData" : { "DOI" : "10.1007/s10113-014-0660-6", "ISSN" : "1436378X 14363798", "abstract" : "\u00a9 2014, Springer-Verlag Berlin Heidelberg.Heat waves are expected to intensify around the globe in the future, with potential increase in heat stress and heat-induced mortality in the absence of adaptation measures. India has a high current exposure to heat waves, and with limited adaptive capacity, impacts of increased heat waves might be quite severe. This paper presents the first projections of future heat waves in India based on multiple climate models and scenarios for CMIP5 data. We find that heat waves are projected to be more intense, have longer durations and occur at a higher frequency and earlier in the year. Southern India, currently not influenced by heat waves, is expected to be severely affected by the end of the twenty-first century. Projections indicate that a sizable part of India will experience heat stress conditions in the future. In northern India, the average number of days with extreme heat stress condition during pre-monsoon hot season will reach 30. The intensification of heat waves might lead to severe heat stress and increased mortality.", "author" : [ { "dropping-particle" : "", "family" : "Murari", "given" : "K.K.", "non-dropping-particle" : "", "parse-names" : false, "suffix" : "" }, { "dropping-particle" : "", "family" : "Ghosh", "given" : "S.", "non-dropping-particle" : "", "parse-names" : false, "suffix" : "" }, { "dropping-particle" : "", "family" : "Patwardhan", "given" : "A.", "non-dropping-particle" : "", "parse-names" : false, "suffix" : "" }, { "dropping-particle" : "", "family" : "Daly", "given" : "E.", "non-dropping-particle" : "", "parse-names" : false, "suffix" : "" }, { "dropping-particle" : "", "family" : "Salvi", "given" : "K.", "non-dropping-particle" : "", "parse-names" : false, "suffix" : "" } ], "container-title" : "Regional Environmental Change", "id" : "ITEM-1", "issue" : "4", "issued" : { "date-parts" : [ [ "2015" ] ] }, "title" : "Intensification of future severe heat waves in India and their effect on heat stress and mortality", "translator" : [ { "dropping-particle" : "", "family" : "S375", "given" : "", "non-dropping-particle" : "", "parse-names" : false, "suffix" : "" } ], "type" : "article-journal", "volume" : "15" }, "uris" : [ "http://www.mendeley.com/documents/?uuid=edea3605-4c03-443f-bdb9-8d131ac942c9" ] }, { "id" : "ITEM-2", "itemData" : { "DOI" : "10.1088/1748-9326/aa9388", "ISSN" : "1748-9326", "author" : [ { "dropping-particle" : "", "family" : "Mishra", "given" : "Vimal", "non-dropping-particle" : "", "parse-names" : false, "suffix" : "" }, { "dropping-particle" : "", "family" : "Mukherjee", "given" : "Sourav", "non-dropping-particle" : "", "parse-names" : false, "suffix" : "" }, { "dropping-particle" : "", "family" : "Kumar", "given" : "Rohini", "non-dropping-particle" : "", "parse-names" : false, "suffix" : "" }, { "dropping-particle" : "", "family" : "Stone", "given" : "D\u00e1ith\u00ed A", "non-dropping-particle" : "", "parse-names" : false, "suffix" : "" } ], "container-title" : "Environmental Research Letters", "id" : "ITEM-2", "issue" : "12", "issued" : { "date-parts" : [ [ "2017", "12", "1" ] ] }, "page" : "124012", "title" : "Heat wave exposure in India in current, 1.5\u2009\u00b0C, and 2.0\u2009\u00b0C worlds", "translator" : [ { "dropping-particle" : "", "family" : "S374", "given" : "", "non-dropping-particle" : "", "parse-names" : false, "suffix" : "" } ], "type" : "article-journal", "volume" : "12" }, "uris" : [ "http://www.mendeley.com/documents/?uuid=af0e32d6-8d34-46bf-829d-14310b2439e5" ] } ], "mendeley" : { "formattedCitation" : "(Murari et al., 2015; Mishra et al., 2017)", "plainTextFormattedCitation" : "(Murari et al., 2015; Mishra et al., 2017)", "previouslyFormattedCitation" : "(Murari et al., 2015; Mishr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Murari et al., 2015; Mishra et al., 2017)</w:t>
      </w:r>
      <w:r w:rsidRPr="00D424AA">
        <w:rPr>
          <w:rFonts w:cs="Times New Roman"/>
          <w:lang w:val="en-GB"/>
        </w:rPr>
        <w:fldChar w:fldCharType="end"/>
      </w:r>
      <w:r w:rsidRPr="00841A35">
        <w:rPr>
          <w:rFonts w:cs="Times New Roman"/>
          <w:lang w:val="nb-NO"/>
        </w:rPr>
        <w:t xml:space="preserve"> and Pakistan </w:t>
      </w:r>
      <w:r w:rsidRPr="00D424AA">
        <w:rPr>
          <w:rFonts w:cs="Times New Roman"/>
          <w:lang w:val="en-GB"/>
        </w:rPr>
        <w:fldChar w:fldCharType="begin" w:fldLock="1"/>
      </w:r>
      <w:r w:rsidR="00FF6231">
        <w:rPr>
          <w:rFonts w:cs="Times New Roman"/>
          <w:lang w:val="nb-NO"/>
        </w:rPr>
        <w:instrText>ADDIN CSL_CITATION { "citationItems" : [ { "id" : "ITEM-1", "itemData" : { "DOI" : "10.1016/j.atmosres.2018.01.009", "ISSN" : "0169-8095",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Turan", "given" : "Veyse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1", "issued" : { "date-parts" : [ [ "2018" ] ] }, "page" : "118-133", "title" : "Future risk assessment by estimating historical heat wave trends with projected heat accumulation using SimCLIM climate model in Pakistan", "translator" : [ { "dropping-particle" : "", "family" : "S372", "given" : "", "non-dropping-particle" : "", "parse-names" : false, "suffix" : "" } ], "type" : "article-journal", "volume" : "205" }, "uris" : [ "http://www.mendeley.com/documents/?uuid=3d26e1b5-88eb-4286-9a26-30c72c1d2962" ] } ], "mendeley" : { "formattedCitation" : "(Nasim et al., 2018)", "plainTextFormattedCitation" : "(Nasim et al., 2018)", "previouslyFormattedCitation" : "(Nasim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Nasim et al., 2018)</w:t>
      </w:r>
      <w:r w:rsidRPr="00D424AA">
        <w:rPr>
          <w:rFonts w:cs="Times New Roman"/>
          <w:lang w:val="en-GB"/>
        </w:rPr>
        <w:fldChar w:fldCharType="end"/>
      </w:r>
      <w:r w:rsidRPr="00841A35">
        <w:rPr>
          <w:rFonts w:cs="Times New Roman"/>
          <w:lang w:val="nb-NO"/>
        </w:rPr>
        <w:t>.</w:t>
      </w:r>
      <w:r w:rsidRPr="00D424AA">
        <w:rPr>
          <w:rFonts w:cs="Times New Roman"/>
          <w:lang w:val="nb-NO" w:eastAsia="zh-CN"/>
        </w:rPr>
        <w:t xml:space="preserve"> </w:t>
      </w:r>
      <w:r w:rsidRPr="00D424AA">
        <w:rPr>
          <w:rFonts w:eastAsia="SimSun" w:cs="Times New Roman"/>
          <w:lang w:val="en-GB"/>
        </w:rPr>
        <w:t xml:space="preserve">Future mid-latitude </w:t>
      </w:r>
      <w:r w:rsidRPr="00D424AA">
        <w:rPr>
          <w:rFonts w:eastAsia="SimSun" w:cs="Times New Roman"/>
          <w:lang w:val="en-GB" w:eastAsia="zh-CN"/>
        </w:rPr>
        <w:t xml:space="preserve">warm </w:t>
      </w:r>
      <w:r w:rsidRPr="00D424AA">
        <w:rPr>
          <w:rFonts w:eastAsia="SimSun" w:cs="Times New Roman"/>
          <w:lang w:val="en-GB"/>
        </w:rPr>
        <w:t xml:space="preserve">extremes, similar to those experienced during the 2010 event, are projected to become more extreme, with temperature extremes increasing potentially by 8.4°C (RCP8.5) over northwest Asia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07/s10584-018-2173-7", "ISSN" : "0165-0009", "author" : [ { "dropping-particle" : "", "family" : "Schrier", "given" : "G.", "non-dropping-particle" : "van der", "parse-names" : false, "suffix" : "" }, { "dropping-particle" : "", "family" : "Rasmijn", "given" : "L. M.", "non-dropping-particle" : "", "parse-names" : false, "suffix" : "" }, { "dropping-particle" : "", "family" : "Barkmeijer", "given" : "J.", "non-dropping-particle" : "", "parse-names" : false, "suffix" : "" }, { "dropping-particle" : "", "family" : "Sterl", "given" : "A.", "non-dropping-particle" : "", "parse-names" : false, "suffix" : "" }, { "dropping-particle" : "", "family" : "Hazeleger", "given" : "W.", "non-dropping-particle" : "", "parse-names" : false, "suffix" : "" } ], "container-title" : "Climatic Change", "id" : "ITEM-1", "issue" : "1-2", "issued" : { "date-parts" : [ [ "2018", "5", "24" ] ] }, "page" : "205-218", "title" : "The 2010 Pakistan floods in a future climate", "translator" : [ { "dropping-particle" : "", "family" : "S3250", "given" : "", "non-dropping-particle" : "", "parse-names" : false, "suffix" : "" } ], "type" : "article-journal", "volume" : "148" }, "uris" : [ "http://www.mendeley.com/documents/?uuid=8e93ad3f-312b-4cf2-9e1a-ebb1b009f651" ] } ], "mendeley" : { "formattedCitation" : "(van der Schrier et al., 2018)", "plainTextFormattedCitation" : "(van der Schrier et al., 2018)", "previouslyFormattedCitation" : "(van der Schrier et al., 2018)"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van der Schrier et al., 2018)</w:t>
      </w:r>
      <w:r w:rsidRPr="00D424AA">
        <w:rPr>
          <w:rFonts w:eastAsia="SimSun" w:cs="Times New Roman"/>
          <w:lang w:val="en-GB"/>
        </w:rPr>
        <w:fldChar w:fldCharType="end"/>
      </w:r>
      <w:r w:rsidRPr="00841A35">
        <w:rPr>
          <w:rFonts w:eastAsia="SimSun" w:cs="Times New Roman"/>
          <w:lang w:val="en-GB"/>
        </w:rPr>
        <w:t>.</w:t>
      </w:r>
      <w:r w:rsidRPr="00D424AA">
        <w:rPr>
          <w:rFonts w:eastAsia="Adobe 黑体 Std R" w:cs="Times New Roman"/>
          <w:lang w:val="en-GB" w:eastAsia="ja-JP"/>
        </w:rPr>
        <w:t xml:space="preserve"> </w:t>
      </w:r>
      <w:r w:rsidRPr="00D424AA">
        <w:rPr>
          <w:rFonts w:eastAsia="SimSun" w:cs="Times New Roman"/>
          <w:lang w:val="en-GB"/>
        </w:rPr>
        <w:t xml:space="preserve">Over WSB, ESB and RFE, an increase in extreme heat </w:t>
      </w:r>
      <w:r w:rsidRPr="00D424AA">
        <w:rPr>
          <w:rFonts w:eastAsia="SimSun" w:cs="Times New Roman"/>
          <w:noProof/>
          <w:lang w:val="en-GB"/>
        </w:rPr>
        <w:t>durations</w:t>
      </w:r>
      <w:r w:rsidRPr="00D424AA">
        <w:rPr>
          <w:rFonts w:eastAsia="SimSun" w:cs="Times New Roman"/>
          <w:lang w:val="en-GB"/>
        </w:rPr>
        <w:t xml:space="preserve"> is expected in all scenarios</w:t>
      </w:r>
      <w:r w:rsidRPr="00D424AA">
        <w:rPr>
          <w:rFonts w:eastAsia="SimSun" w:cs="Times New Roman"/>
          <w:lang w:val="en-GB" w:eastAsia="zh-CN"/>
        </w:rPr>
        <w:t xml:space="preserve"> </w:t>
      </w:r>
      <w:r w:rsidRPr="00D424AA">
        <w:rPr>
          <w:rFonts w:eastAsia="SimSun" w:cs="Times New Roman"/>
          <w:lang w:val="en-GB" w:eastAsia="zh-CN"/>
        </w:rPr>
        <w:fldChar w:fldCharType="begin" w:fldLock="1"/>
      </w:r>
      <w:r w:rsidR="00FF6231">
        <w:rPr>
          <w:rFonts w:eastAsia="SimSun" w:cs="Times New Roman"/>
          <w:lang w:val="en-GB" w:eastAsia="zh-CN"/>
        </w:rPr>
        <w:instrText>ADDIN CSL_CITATION { "citationItems" : [ { "id" : "ITEM-1", "itemData" : { "DOI" : "10.3103/S1068373917070044", "ISSN" : "1068-3739", "author" : [ { "dropping-particle" : "", "family" : "Kattsov", "given" : "V. M.", "non-dropping-particle" : "", "parse-names" : false, "suffix" : "" }, { "dropping-particle" : "", "family" : "Shkolnik", "given" : "I. M.", "non-dropping-particle" : "", "parse-names" : false, "suffix" : "" }, { "dropping-particle" : "V.", "family" : "Efimov", "given" : "S.", "non-dropping-particle" : "", "parse-names" : false, "suffix" : "" } ], "container-title" : "Russian Meteorology and Hydrology", "id" : "ITEM-1", "issue" : "7", "issued" : { "date-parts" : [ [ "2017", "7", "2" ] ] }, "page" : "452-460", "title" : "Climate change projections in Russian regions: The detailing in physical and probability spaces", "translator" : [ { "dropping-particle" : "", "family" : "S3253", "given" : "", "non-dropping-particle" : "", "parse-names" : false, "suffix" : "" } ], "type" : "article-journal", "volume" : "42" }, "uris" : [ "http://www.mendeley.com/documents/?uuid=caf322bb-42f0-41a0-bdb5-51752a2c8a64" ] }, { "id" : "ITEM-2", "itemData" : { "DOI" : "10.1007/s10113-015-0893-z", "ISSN" : "1436-3798", "author" : [ { "dropping-particle" : "", "family" : "Reyer", "given" : "Christopher P.O", "non-dropping-particle" : "", "parse-names" : false, "suffix" : "" }, { "dropping-particle" : "", "family" : "Otto", "given" : "Ilona M.", "non-dropping-particle" : "", "parse-names" : false, "suffix" : "" }, { "dropping-particle" : "", "family" : "Adams", "given" : "Sophie", "non-dropping-particle" : "", "parse-names" : false, "suffix" : "" }, { "dropping-particle" : "", "family" : "Albrecht", "given" : "Torsten", "non-dropping-particle" : "", "parse-names" : false, "suffix" : "" }, { "dropping-particle" : "", "family" : "Baarsch", "given" : "Florent", "non-dropping-particle" : "", "parse-names" : false, "suffix" : "" }, { "dropping-particle" : "", "family" : "Cartsburg", "given" : "Matti", "non-dropping-particle" : "", "parse-names" : false, "suffix" : "" }, { "dropping-particle" : "", "family" : "Coumou", "given" : "Dim", "non-dropping-particle" : "", "parse-names" : false, "suffix" : "" }, { "dropping-particle" : "", "family" : "Eden", "given" : "Alexander", "non-dropping-particle" : "", "parse-names" : false, "suffix" : "" }, { "dropping-particle" : "", "family" : "Ludi", "given" : "Eva", "non-dropping-particle" : "", "parse-names" : false, "suffix" : "" }, { "dropping-particle" : "", "family" : "Marcus", "given" : "Rachel", "non-dropping-particle" : "", "parse-names" : false, "suffix" : "" }, { "dropping-particle" : "", "family" : "Mengel", "given" : "Matthias", "non-dropping-particle" : "", "parse-names" : false, "suffix" : "" }, { "dropping-particle" : "", "family" : "Mosello", "given" : "Beatrice", "non-dropping-particle" : "", "parse-names" : false, "suffix" : "" }, { "dropping-particle" : "", "family" : "Robinson", "given" : "Alexander", "non-dropping-particle" : "", "parse-names" : false, "suffix" : "" }, { "dropping-particle" : "", "family" : "Schleussner", "given" : "Carl-Friedrich", "non-dropping-particle" : "", "parse-names" : false, "suffix" : "" }, { "dropping-particle" : "", "family" : "Serdeczny", "given" : "Olivia", "non-dropping-particle" : "", "parse-names" : false, "suffix" : "" }, { "dropping-particle" : "", "family" : "Stagl", "given" : "Judith", "non-dropping-particle" : "", "parse-names" : false, "suffix" : "" } ], "container-title" : "Regional Environmental Change", "id" : "ITEM-2", "issue" : "6", "issued" : { "date-parts" : [ [ "2017", "8", "19" ] ] }, "page" : "1639-1650", "title" : "Climate change impacts in Central Asia and their implications for development", "translator" : [ { "dropping-particle" : "", "family" : "S3252", "given" : "", "non-dropping-particle" : "", "parse-names" : false, "suffix" : "" } ], "type" : "article-journal", "volume" : "17" }, "uris" : [ "http://www.mendeley.com/documents/?uuid=abc0caa0-309e-4179-a320-a2d514e205f7"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w:instrText>
      </w:r>
      <w:r w:rsidR="00FF6231" w:rsidRPr="006A2665">
        <w:rPr>
          <w:rFonts w:eastAsia="SimSun" w:cs="Times New Roman"/>
          <w:lang w:eastAsia="zh-CN"/>
        </w:rPr>
        <w:instrText>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Kattsov et al., 2017; Reyer et al., 2017)", "plainTextFormattedCitation" : "(Sillmann et al., 2013b; Kattsov et al., 2017; Reyer et al., 2017)", "previouslyFormattedCitation" : "(Sillmann et al., 2013b; Kattsov et al., 2017; Reyer et al., 2017)" }, "properties" : { "noteIndex" : 0 }, "schema" : "https://github.com/citation-style-language/schema/raw/master/csl-citation.json" }</w:instrText>
      </w:r>
      <w:r w:rsidRPr="00D424AA">
        <w:rPr>
          <w:rFonts w:eastAsia="SimSun" w:cs="Times New Roman"/>
          <w:lang w:val="en-GB" w:eastAsia="zh-CN"/>
        </w:rPr>
        <w:fldChar w:fldCharType="separate"/>
      </w:r>
      <w:r w:rsidR="00A26296">
        <w:rPr>
          <w:rFonts w:eastAsia="SimSun" w:cs="Times New Roman"/>
          <w:noProof/>
          <w:lang w:val="nb-NO" w:eastAsia="zh-CN"/>
        </w:rPr>
        <w:t>(Sillmann et al., 2013b; Kattsov et al., 2017; Reyer et al., 2017)</w:t>
      </w:r>
      <w:r w:rsidRPr="00D424AA">
        <w:rPr>
          <w:rFonts w:eastAsia="SimSun" w:cs="Times New Roman"/>
          <w:lang w:val="en-GB" w:eastAsia="zh-CN"/>
        </w:rPr>
        <w:fldChar w:fldCharType="end"/>
      </w:r>
      <w:r w:rsidRPr="00841A35">
        <w:rPr>
          <w:rFonts w:eastAsia="SimSun" w:cs="Times New Roman"/>
          <w:lang w:val="nb-NO"/>
        </w:rPr>
        <w:t xml:space="preserve">. </w:t>
      </w:r>
      <w:r w:rsidRPr="00D424AA">
        <w:rPr>
          <w:rFonts w:eastAsia="SimSun" w:cs="Times New Roman"/>
          <w:lang w:val="en-GB"/>
        </w:rPr>
        <w:t>In the MENA regions</w:t>
      </w:r>
      <w:r w:rsidRPr="00D424AA">
        <w:rPr>
          <w:rFonts w:eastAsia="Adobe 黑体 Std R" w:cs="Times New Roman"/>
          <w:lang w:val="en-GB" w:eastAsia="ja-JP"/>
        </w:rPr>
        <w:t xml:space="preserve"> (ARP, WCA), extreme temperatures </w:t>
      </w:r>
      <w:r w:rsidRPr="00D424AA">
        <w:rPr>
          <w:rFonts w:eastAsia="SimSun" w:cs="Times New Roman"/>
          <w:lang w:val="en-GB"/>
        </w:rPr>
        <w:t xml:space="preserve">could increase by </w:t>
      </w:r>
      <w:r w:rsidRPr="00D424AA">
        <w:rPr>
          <w:rFonts w:eastAsia="SimSun" w:cs="Times New Roman"/>
          <w:lang w:val="en-GB"/>
        </w:rPr>
        <w:lastRenderedPageBreak/>
        <w:t xml:space="preserve">almost 7°C by 2100 under RCP8.5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007/s10584-016-1665-6", "ISSN" : "0165-0009",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1", "issue" : "1-2", "issued" : { "date-parts" : [ [ "2016", "7", "23" ] ] }, "page" : "245-260", "title" : "Strongly increasing heat extremes in the Middle East and North Africa (MENA) in the 21st century", "translator" : [ { "dropping-particle" : "", "family" : "S595", "given" : "", "non-dropping-particle" : "", "parse-names" : false, "suffix" : "" } ], "type" : "article-journal", "volume" : "137" }, "uris" : [ "http://www.mendeley.com/documents/?uuid=cd4809d0-f1b0-3406-961c-543980235f4f" ] } ], "mendeley" : { "formattedCitation" : "(Lelieveld et al., 2016)", "plainTextFormattedCitation" : "(Lelieveld et al., 2016)", "previouslyFormattedCitation" : "(Lelieveld et al., 2016)"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Lelieveld et al., 2016)</w:t>
      </w:r>
      <w:r w:rsidRPr="00D424AA">
        <w:rPr>
          <w:rFonts w:eastAsia="SimSun" w:cs="Times New Roman"/>
          <w:lang w:val="en-GB"/>
        </w:rPr>
        <w:fldChar w:fldCharType="end"/>
      </w:r>
      <w:r w:rsidRPr="00841A35">
        <w:rPr>
          <w:rFonts w:eastAsia="SimSun" w:cs="Times New Roman"/>
          <w:lang w:val="en-GB"/>
        </w:rPr>
        <w:t>.</w:t>
      </w:r>
    </w:p>
    <w:p w14:paraId="46377FBF" w14:textId="77777777" w:rsidR="00726A1C" w:rsidRPr="00D424AA" w:rsidRDefault="00726A1C" w:rsidP="00D424AA">
      <w:pPr>
        <w:rPr>
          <w:rFonts w:cs="Times New Roman"/>
          <w:lang w:val="en-GB"/>
        </w:rPr>
      </w:pPr>
    </w:p>
    <w:p w14:paraId="5A2CAD4F" w14:textId="796B6A1E" w:rsidR="00726A1C" w:rsidRPr="00D424AA" w:rsidRDefault="00726A1C" w:rsidP="00D424AA">
      <w:pPr>
        <w:rPr>
          <w:rFonts w:cs="Times New Roman"/>
          <w:lang w:val="en-GB"/>
        </w:rPr>
      </w:pPr>
      <w:r w:rsidRPr="00D424AA">
        <w:rPr>
          <w:rFonts w:cs="Times New Roman"/>
          <w:lang w:val="en-GB"/>
        </w:rPr>
        <w:t xml:space="preserve">In Australasia (Table 11.10), evidence includes increases in the intensity and frequency of hot extremes, such as warm days, warm nights, and heat waves, and decreases in the intensity and frequency of cold extremes, such as cold days and cold nights, over the continent as projected by CMIP5, CMIP6, and CORDEX simulations </w:t>
      </w:r>
      <w:bookmarkStart w:id="1123" w:name="_Hlk77095603"/>
      <w:ins w:id="1124" w:author="Robin Matthews" w:date="2021-07-13T19:07:00Z">
        <w:r w:rsidR="00AD30C8">
          <w:rPr>
            <w:rFonts w:cs="Times New Roman"/>
            <w:lang w:val="en-GB"/>
          </w:rPr>
          <w:fldChar w:fldCharType="begin" w:fldLock="1"/>
        </w:r>
      </w:ins>
      <w:r w:rsidR="003A5209">
        <w:rPr>
          <w:rFonts w:cs="Times New Roman"/>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2", "itemData" : { "ISBN" : "9781921232947", "abstract" : "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 "author" : [ { "dropping-particle" : "", "family" : "CSIRO and BOM", "given" : "", "non-dropping-particle" : "", "parse-names" : false, "suffix" : "" } ], "container-title" : "Climate Change in Australia: Information for Australia's Natural Resource Management Regions", "id" : "ITEM-2", "issued" : { "date-parts" : [ [ "2015" ] ] }, "page" : "216", "publisher" : "Commonwealth Scientific and Industrial Research Organisation (CSIRO) and Bureau of Meteorology (BOM)", "publisher-place" : "Australia", "title" : "Climate change in Australia: Projections for Australia's NRM regions", "translator" : [ { "dropping-particle" : "", "family" : "S1367", "given" : "Rt14", "non-dropping-particle" : "", "parse-names" : false, "suffix" : "" } ], "type" : "chapter" }, "uris" : [ "http://www.mendeley.com/documents/?uuid=f97085b0-b4e3-4752-8cfd-eea57c6d496a" ] }, { "id" : "ITEM-3", "itemData" : { "author" : [ { "dropping-particle" : "V", "family" : "Alexander", "given" : "Lisa", "non-dropping-particle" : "", "parse-names" : false, "suffix" : "" }, { "dropping-particle" : "", "family" : "Arblaster", "given" : "Julie M", "non-dropping-particle" : "", "parse-names" : false, "suffix" : "" } ], "container-title" : "Weather and Climate Extremes", "id" : "ITEM-3",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4",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4",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5", "itemData" : { "author" : [ { "dropping-particle" : "", "family" : "Lewis", "given" : "Sophie C", "non-dropping-particle" : "", "parse-names" : false, "suffix" : "" }, { "dropping-particle" : "", "family" : "King", "given" : "Andrew D", "non-dropping-particle" : "", "parse-names" : false, "suffix" : "" }, { "dropping-particle" : "", "family" : "Mitchell", "given" : "Daniel M", "non-dropping-particle" : "", "parse-names" : false, "suffix" : "" } ], "container-title" : "Geophysical Research Letters", "id" : "ITEM-5", "issue" : "19", "issued" : { "date-parts" : [ [ "2017", "10" ] ] }, "page" : "9947-9956", "title" : "Australia's Unprecedented Future Temperature Extremes Under Paris Limits to Warming", "translator" : [ { "dropping-particle" : "", "family" : "S356", "given" : "", "non-dropping-particle" : "", "parse-names" : false, "suffix" : "" } ], "type" : "article-journal", "volume" : "44" }, "uris" : [ "http://www.mendeley.com/documents/?uuid=60c01dcb-4334-4d65-a668-150b1ccaf540" ] }, { "id" : "ITEM-6",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6",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CSIRO and BOM, 2015; Alexander and Arblaster, 2017; Lewis et al., 2017a; Herold et al., 2018; Evans et al., 2020; Coppola et al., 2021b)", "manualFormatting" : "(CSIRO and BOM, 2015; Alexander and Arblaster, 2017; Lewis et al., 2017; Herold et al., 2018; Evans et al., 2020; Coppola et al., 2021b)", "plainTextFormattedCitation" : "(CSIRO and BOM, 2015; Alexander and Arblaster, 2017; Lewis et al., 2017a; Herold et al., 2018; Evans et al., 2020; Coppola et al., 2021b)", "previouslyFormattedCitation" : "(CSIRO and BOM, 2015; Alexander and Arblaster, 2017; Lewis et al., 2017a; Herold et al., 2018; Evans et al., 2020; Coppola et al., 2021b)" }, "properties" : { "noteIndex" : 0 }, "schema" : "https://github.com/citation-style-language/schema/raw/master/csl-citation.json" }</w:instrText>
      </w:r>
      <w:ins w:id="1125" w:author="Robin Matthews" w:date="2021-07-13T19:07:00Z">
        <w:r w:rsidR="00AD30C8">
          <w:rPr>
            <w:rFonts w:cs="Times New Roman"/>
            <w:lang w:val="en-GB"/>
          </w:rPr>
          <w:fldChar w:fldCharType="separate"/>
        </w:r>
        <w:r w:rsidR="00AD30C8" w:rsidRPr="002C0B02">
          <w:rPr>
            <w:rFonts w:cs="Times New Roman"/>
            <w:noProof/>
            <w:lang w:val="en-GB"/>
          </w:rPr>
          <w:t>(CSIRO and BOM, 2015; Alexander and Arblaster, 2017; Lewis et al., 2017; Herold et al., 2018; Evans et al., 2020; Coppola et al., 2021</w:t>
        </w:r>
        <w:r w:rsidR="00AD30C8">
          <w:rPr>
            <w:rFonts w:cs="Times New Roman"/>
            <w:noProof/>
            <w:lang w:val="en-GB"/>
          </w:rPr>
          <w:t>b</w:t>
        </w:r>
        <w:r w:rsidR="00AD30C8" w:rsidRPr="002C0B02">
          <w:rPr>
            <w:rFonts w:cs="Times New Roman"/>
            <w:noProof/>
            <w:lang w:val="en-GB"/>
          </w:rPr>
          <w:t>)</w:t>
        </w:r>
        <w:r w:rsidR="00AD30C8">
          <w:rPr>
            <w:rFonts w:cs="Times New Roman"/>
            <w:lang w:val="en-GB"/>
          </w:rPr>
          <w:fldChar w:fldCharType="end"/>
        </w:r>
      </w:ins>
      <w:commentRangeStart w:id="1126"/>
      <w:del w:id="1127" w:author="Robin Matthews" w:date="2021-07-13T19:07:00Z">
        <w:r w:rsidRPr="00D424AA" w:rsidDel="00AD30C8">
          <w:rPr>
            <w:rFonts w:cs="Times New Roman"/>
            <w:lang w:val="en-GB"/>
          </w:rPr>
          <w:fldChar w:fldCharType="begin" w:fldLock="1"/>
        </w:r>
        <w:r w:rsidR="00FC4C2D" w:rsidDel="00AD30C8">
          <w:rPr>
            <w:rFonts w:cs="Times New Roman"/>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 "plainTextFormattedCitation" : "(Coppola et al., 2021b)", "previouslyFormattedCitation" : "(Coppola et al., 2021b)" }, "properties" : { "noteIndex" : 0 }, "schema" : "https://github.com/citation-style-language/schema/raw/master/csl-citation.json" }</w:delInstrText>
        </w:r>
        <w:r w:rsidRPr="00D424AA" w:rsidDel="00AD30C8">
          <w:rPr>
            <w:rFonts w:cs="Times New Roman"/>
            <w:lang w:val="en-GB"/>
          </w:rPr>
          <w:fldChar w:fldCharType="separate"/>
        </w:r>
        <w:r w:rsidR="00A26296" w:rsidDel="00AD30C8">
          <w:rPr>
            <w:rFonts w:cs="Times New Roman"/>
            <w:noProof/>
            <w:lang w:val="en-GB"/>
          </w:rPr>
          <w:delText>(Coppola et al., 2021</w:delText>
        </w:r>
        <w:r w:rsidRPr="00D424AA" w:rsidDel="00AD30C8">
          <w:rPr>
            <w:rFonts w:cs="Times New Roman"/>
            <w:lang w:val="en-GB"/>
          </w:rPr>
          <w:fldChar w:fldCharType="end"/>
        </w:r>
        <w:commentRangeEnd w:id="1126"/>
        <w:r w:rsidR="00A26296" w:rsidDel="00AD30C8">
          <w:rPr>
            <w:rStyle w:val="Marquedecommentaire"/>
          </w:rPr>
          <w:commentReference w:id="1126"/>
        </w:r>
        <w:r w:rsidRPr="00841A35" w:rsidDel="00AD30C8">
          <w:rPr>
            <w:rFonts w:cs="Times New Roman"/>
            <w:lang w:val="en-GB"/>
          </w:rPr>
          <w:delText xml:space="preserve">; </w:delText>
        </w:r>
        <w:commentRangeStart w:id="1128"/>
        <w:r w:rsidRPr="00D424AA" w:rsidDel="00AD30C8">
          <w:rPr>
            <w:rFonts w:cs="Times New Roman"/>
            <w:lang w:val="en-GB" w:eastAsia="zh-CN"/>
          </w:rPr>
          <w:fldChar w:fldCharType="begin" w:fldLock="1"/>
        </w:r>
        <w:r w:rsidR="00FF6231" w:rsidDel="00AD30C8">
          <w:rPr>
            <w:rFonts w:cs="Times New Roman"/>
            <w:lang w:val="en-GB" w:eastAsia="zh-CN"/>
          </w:rPr>
          <w:delInstrText>ADDIN CSL_CITATION { "citationItems" : [ { "id" : "ITEM-1", "itemData" : { "ISBN" : "9781921232947", "abstract" : "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 "author" : [ { "dropping-particle" : "", "family" : "CSIRO and BOM", "given" : "", "non-dropping-particle" : "", "parse-names" : false, "suffix" : "" } ], "container-title" : "Climate Change in Australia: Information for Australia's Natural Resource Management Regions", "id" : "ITEM-1", "issued" : { "date-parts" : [ [ "2015" ] ] }, "page" : "216", "publisher" : "Commonwealth Scientific and Industrial Research Organisation (CSIRO) and Bureau of Meteorology (BOM)", "publisher-place" : "Australia", "title" : "Climate change in Australia: Projections for Australia's NRM regions", "translator" : [ { "dropping-particle" : "", "family" : "S1367", "given" : "Rt14", "non-dropping-particle" : "", "parse-names" : false, "suffix" : "" } ], "type" : "chapter" }, "uris" : [ "http://www.mendeley.com/documents/?uuid=f97085b0-b4e3-4752-8cfd-eea57c6d496a" ] }, { "id" : "ITEM-2", "itemData" : { "author" : [ { "dropping-particle" : "V", "family" : "Alexander", "given" : "Lisa", "non-dropping-particle" : "", "parse-names" : false, "suffix" : "" }, { "dropping-particle" : "", "family" : "Arblaster", "given" : "Julie M", "non-dropping-particle" : "", "parse-names" : false, "suffix" : "" } ], "container-title" : "Weather and Climate Extremes", "id" : "ITEM-2",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3",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3",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4", "itemData" : { "author" : [ { "dropping-particle" : "", "family" : "Lewis", "given" : "Sophie C", "non-dropping-particle" : "", "parse-names" : false, "suffix" : "" }, { "dropping-particle" : "", "family" : "King", "given" : "Andrew D", "non-dropping-particle" : "", "parse-names" : false, "suffix" : "" }, { "dropping-particle" : "", "family" : "Mitchell", "given" : "Daniel M", "non-dropping-particle" : "", "parse-names" : false, "suffix" : "" } ], "container-title" : "Geophysical Research Letters", "id" : "ITEM-4", "issue" : "19", "issued" : { "date-parts" : [ [ "2017", "10" ] ] }, "page" : "9947-9956", "title" : "Australia's Unprecedented Future Temperature Extremes Under Paris Limits to Warming", "translator" : [ { "dropping-particle" : "", "family" : "S356", "given" : "", "non-dropping-particle" : "", "parse-names" : false, "suffix" : "" } ], "type" : "article-journal", "volume" : "44" }, "uris" : [ "http://www.mendeley.com/documents/?uuid=60c01dcb-4334-4d65-a668-150b1ccaf540" ] } ], "mendeley" : { "formattedCitation" : "(CSIRO and BOM, 2015; Alexander and Arblaster, 2017; Lewis et al., 2017a; Herold et al., 2018)", "manualFormatting" : "Alexander and Arblaster, 2017; CSIRO and BOM, 2015; Herold et al., 2018; Lewis et al., 2017a", "plainTextFormattedCitation" : "(CSIRO and BOM, 2015; Alexander and Arblaster, 2017; Lewis et al., 2017a; Herold et al., 2018)", "previouslyFormattedCitation" : "(CSIRO and BOM, 2015; Alexander and Arblaster, 2017; Lewis et al., 2017a; Herold et al., 2018)" }, "properties" : { "noteIndex" : 0 }, "schema" : "https://github.com/citation-style-language/schema/raw/master/csl-citation.json" }</w:delInstrText>
        </w:r>
        <w:r w:rsidRPr="00D424AA" w:rsidDel="00AD30C8">
          <w:rPr>
            <w:rFonts w:cs="Times New Roman"/>
            <w:lang w:val="en-GB" w:eastAsia="zh-CN"/>
          </w:rPr>
          <w:fldChar w:fldCharType="separate"/>
        </w:r>
        <w:r w:rsidR="00A26296" w:rsidDel="00AD30C8">
          <w:rPr>
            <w:rFonts w:cs="Times New Roman"/>
            <w:noProof/>
            <w:lang w:val="en-GB" w:eastAsia="zh-CN"/>
          </w:rPr>
          <w:delText>Alexander and Arblaster, 2017; CSIRO and BOM, 2015; Herold et al., 2018; Lewis et al., 2017a</w:delText>
        </w:r>
        <w:r w:rsidRPr="00D424AA" w:rsidDel="00AD30C8">
          <w:rPr>
            <w:rFonts w:cs="Times New Roman"/>
            <w:lang w:val="en-GB" w:eastAsia="zh-CN"/>
          </w:rPr>
          <w:fldChar w:fldCharType="end"/>
        </w:r>
        <w:commentRangeEnd w:id="1128"/>
        <w:r w:rsidR="00A26296" w:rsidDel="00AD30C8">
          <w:rPr>
            <w:rStyle w:val="Marquedecommentaire"/>
          </w:rPr>
          <w:commentReference w:id="1128"/>
        </w:r>
        <w:r w:rsidRPr="00841A35" w:rsidDel="00AD30C8">
          <w:rPr>
            <w:rFonts w:cs="Times New Roman"/>
            <w:lang w:val="en-GB" w:eastAsia="zh-CN"/>
          </w:rPr>
          <w:delText xml:space="preserve">; </w:delText>
        </w:r>
        <w:commentRangeStart w:id="1129"/>
        <w:r w:rsidRPr="00D424AA" w:rsidDel="00AD30C8">
          <w:rPr>
            <w:rFonts w:cs="Times New Roman"/>
            <w:lang w:val="en-GB" w:eastAsia="zh-CN"/>
          </w:rPr>
          <w:fldChar w:fldCharType="begin" w:fldLock="1"/>
        </w:r>
        <w:r w:rsidR="00FF6231" w:rsidDel="00AD30C8">
          <w:rPr>
            <w:rFonts w:cs="Times New Roman"/>
            <w:lang w:val="en-GB" w:eastAsia="zh-CN"/>
          </w:rPr>
          <w:delInstrText>ADDIN CSL_CITATION { "citationItems" : [ { "id" : "ITEM-1",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1",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Evans et al., 2020)", "manualFormatting" : "Evans et al., 2020)", "plainTextFormattedCitation" : "(Evans et al., 2020)", "previouslyFormattedCitation" : "(Evans et al., 2020)" }, "properties" : { "noteIndex" : 0 }, "schema" : "https://github.com/citation-style-language/schema/raw/master/csl-citation.json" }</w:delInstrText>
        </w:r>
        <w:r w:rsidRPr="00D424AA" w:rsidDel="00AD30C8">
          <w:rPr>
            <w:rFonts w:cs="Times New Roman"/>
            <w:lang w:val="en-GB" w:eastAsia="zh-CN"/>
          </w:rPr>
          <w:fldChar w:fldCharType="separate"/>
        </w:r>
        <w:r w:rsidR="00A26296" w:rsidDel="00AD30C8">
          <w:rPr>
            <w:rFonts w:cs="Times New Roman"/>
            <w:noProof/>
            <w:lang w:val="en-GB" w:eastAsia="zh-CN"/>
          </w:rPr>
          <w:delText>Evans et al., 2020)</w:delText>
        </w:r>
        <w:r w:rsidRPr="00D424AA" w:rsidDel="00AD30C8">
          <w:rPr>
            <w:rFonts w:cs="Times New Roman"/>
            <w:lang w:val="en-GB" w:eastAsia="zh-CN"/>
          </w:rPr>
          <w:fldChar w:fldCharType="end"/>
        </w:r>
      </w:del>
      <w:bookmarkEnd w:id="1123"/>
      <w:commentRangeEnd w:id="1129"/>
      <w:r w:rsidR="00A26296">
        <w:rPr>
          <w:rStyle w:val="Marquedecommentaire"/>
        </w:rPr>
        <w:commentReference w:id="1129"/>
      </w:r>
      <w:r w:rsidRPr="00841A35">
        <w:rPr>
          <w:rFonts w:cs="Times New Roman"/>
          <w:lang w:val="en-GB"/>
        </w:rPr>
        <w:t>. Over most of Australia, incre</w:t>
      </w:r>
      <w:r w:rsidRPr="00D424AA">
        <w:rPr>
          <w:rFonts w:cs="Times New Roman"/>
          <w:lang w:val="en-GB"/>
        </w:rPr>
        <w:t xml:space="preserve">ases in the intensity and frequency of hot extremes are projected to be predominantly driven by the long-term increase in mean temperatures </w:t>
      </w:r>
      <w:commentRangeStart w:id="1130"/>
      <w:r w:rsidRPr="00D424AA">
        <w:rPr>
          <w:rFonts w:cs="Times New Roman"/>
          <w:lang w:val="en-GB"/>
        </w:rPr>
        <w:fldChar w:fldCharType="begin" w:fldLock="1"/>
      </w:r>
      <w:ins w:id="1131" w:author="Robin Matthews" w:date="2021-07-13T19:07:00Z">
        <w:r w:rsidR="00AD30C8">
          <w:rPr>
            <w:rFonts w:cs="Times New Roman"/>
            <w:lang w:val="en-GB"/>
          </w:rPr>
          <w:instrText>ADDIN CSL_CITATION { "citationItems" : [ { "id" : "ITEM-1",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1",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mendeley" : { "formattedCitation" : "(Di Luca et al., 2020a)", "manualFormatting" : "(Di Luca et al., 2020b)", "plainTextFormattedCitation" : "(Di Luca et al., 2020a)", "previouslyFormattedCitation" : "(Di Luca et al., 2020a)" }, "properties" : { "noteIndex" : 0 }, "schema" : "https://github.com/citation-style-language/schema/raw/master/csl-citation.json" }</w:instrText>
        </w:r>
      </w:ins>
      <w:del w:id="1132" w:author="Robin Matthews" w:date="2021-07-13T19:07:00Z">
        <w:r w:rsidR="00FF6231" w:rsidDel="00AD30C8">
          <w:rPr>
            <w:rFonts w:cs="Times New Roman"/>
            <w:lang w:val="en-GB"/>
          </w:rPr>
          <w:delInstrText>ADDIN CSL_CITATION { "citationItems" : [ { "id" : "ITEM-1", "itemData" : { "DOI" : "10.1016/j.wace.2020.100255", "ISSN" : "22120947", "author" : [ { "dropping-particle" : "", "family" : "Luca", "given" : "Alejandro", "non-dropping-particle" : "Di", "parse-names" : false, "suffix" : "" }, { "dropping-particle" : "", "family" : "El\u00eda", "given" : "Ram\u00f3n", "non-dropping-particle" : "de", "parse-names" : false, "suffix" : "" }, { "dropping-particle" : "", "family" : "Bador", "given" : "Margot", "non-dropping-particle" : "", "parse-names" : false, "suffix" : "" }, { "dropping-particle" : "", "family" : "Arg\u00fceso", "given" : "Daniel", "non-dropping-particle" : "", "parse-names" : false, "suffix" : "" } ], "container-title" : "Weather and Climate Extremes", "id" : "ITEM-1", "issued" : { "date-parts" : [ [ "2020", "6" ] ] }, "page" : "100255", "title" : "Contribution of mean climate to hot temperature extremes for present and future climates", "translator" : [ { "dropping-particle" : "", "family" : "S2769", "given" : "", "non-dropping-particle" : "", "parse-names" : false, "suffix" : "" } ], "type" : "article-journal", "volume" : "28" }, "uris" : [ "http://www.mendeley.com/documents/?uuid=5e7b8859-48dd-4a92-b70f-77babe21aa0d" ] } ], "mendeley" : { "formattedCitation" : "(Di Luca et al., 2020a)", "plainTextFormattedCitation" : "(Di Luca et al., 2020a)", "previouslyFormattedCitation" : "(Di Luca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Di Luca et al., 2020</w:t>
      </w:r>
      <w:del w:id="1133" w:author="Robin Matthews" w:date="2021-07-13T19:07:00Z">
        <w:r w:rsidR="00A26296" w:rsidDel="00AD30C8">
          <w:rPr>
            <w:rFonts w:cs="Times New Roman"/>
            <w:noProof/>
            <w:lang w:val="en-GB"/>
          </w:rPr>
          <w:delText>a</w:delText>
        </w:r>
      </w:del>
      <w:ins w:id="1134" w:author="Robin Matthews" w:date="2021-07-13T19:07:00Z">
        <w:r w:rsidR="00AD30C8">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1130"/>
      <w:r w:rsidR="00A26296">
        <w:rPr>
          <w:rStyle w:val="Marquedecommentaire"/>
        </w:rPr>
        <w:commentReference w:id="1130"/>
      </w:r>
      <w:r w:rsidRPr="00841A35">
        <w:rPr>
          <w:rFonts w:cs="Times New Roman"/>
          <w:lang w:val="en-GB"/>
        </w:rPr>
        <w:t>. Future projections indicate a decrease in the number of frost days regardless of the region and season conside</w:t>
      </w:r>
      <w:r w:rsidRPr="00D424AA">
        <w:rPr>
          <w:rFonts w:cs="Times New Roman"/>
          <w:lang w:val="en-GB"/>
        </w:rPr>
        <w:t>red</w:t>
      </w:r>
      <w:r w:rsidRPr="00D424AA">
        <w:rPr>
          <w:rFonts w:cs="Times New Roman"/>
          <w:lang w:val="en-GB" w:eastAsia="zh-CN"/>
        </w:rPr>
        <w:t xml:space="preserve">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mendeley" : { "formattedCitation" : "(Alexander and Arblaster, 2017; Herold et al., 2018)", "plainTextFormattedCitation" : "(Alexander and Arblaster, 2017; Herold et al., 2018)", "previouslyFormattedCitation" : "(Alexander and Arblaster, 2017; Herold et al., 2018)"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Alexander and Arblaster, 2017; Herold et al., 2018)</w:t>
      </w:r>
      <w:r w:rsidRPr="00D424AA">
        <w:rPr>
          <w:rFonts w:cs="Times New Roman"/>
          <w:lang w:val="en-GB" w:eastAsia="zh-CN"/>
        </w:rPr>
        <w:fldChar w:fldCharType="end"/>
      </w:r>
      <w:r w:rsidRPr="00841A35">
        <w:rPr>
          <w:rFonts w:cs="Times New Roman"/>
          <w:lang w:val="en-GB"/>
        </w:rPr>
        <w:t>.</w:t>
      </w:r>
    </w:p>
    <w:p w14:paraId="7F019141" w14:textId="77777777" w:rsidR="00726A1C" w:rsidRPr="00D424AA" w:rsidRDefault="00726A1C" w:rsidP="00D424AA">
      <w:pPr>
        <w:rPr>
          <w:rFonts w:cs="Times New Roman"/>
          <w:lang w:val="en-GB"/>
        </w:rPr>
      </w:pPr>
    </w:p>
    <w:p w14:paraId="7A2E577B" w14:textId="679B520B" w:rsidR="00726A1C" w:rsidRPr="00D424AA" w:rsidRDefault="00726A1C" w:rsidP="00D424AA">
      <w:pPr>
        <w:rPr>
          <w:rFonts w:cs="Times New Roman"/>
          <w:lang w:val="en-GB" w:eastAsia="zh-CN"/>
        </w:rPr>
      </w:pPr>
      <w:r w:rsidRPr="00D424AA">
        <w:rPr>
          <w:rFonts w:cs="Times New Roman"/>
          <w:lang w:val="en-GB"/>
        </w:rPr>
        <w:t xml:space="preserve">In Central and South America (Table 11.13), evidence includes increases in the intensity and frequency of hot extremes, such as warm days, warm nights, and heat waves, and decreases in the intensity and frequency of cold extremes, such as cold days and cold nights, over the continent as projected by CMIP5, CMIP6, and CORDEX simulations </w:t>
      </w:r>
      <w:commentRangeStart w:id="1135"/>
      <w:r w:rsidRPr="00D424AA">
        <w:rPr>
          <w:rFonts w:cs="Times New Roman"/>
          <w:lang w:val="en-GB"/>
        </w:rPr>
        <w:fldChar w:fldCharType="begin" w:fldLock="1"/>
      </w:r>
      <w:r w:rsidR="0012753B">
        <w:rPr>
          <w:rFonts w:cs="Times New Roman"/>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2",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id" : "ITEM-3", "itemData" : { "DOI" : "10.1002/joc.5126", "ISSN" : "08998418", "author" : [ { "dropping-particle" : "", "family" : "Stennett-Brown", "given" : "Roxann K.", "non-dropping-particle" : "", "parse-names" : false, "suffix" : "" }, { "dropping-particle" : "", "family" : "Jones", "given" : "Jhordanne J. P.", "non-dropping-particle" : "", "parse-names" : false, "suffix" : "" }, { "dropping-particle" : "", "family" : "Stephenson", "given" : "Tannecia S.", "non-dropping-particle" : "", "parse-names" : false, "suffix" : "" }, { "dropping-particle" : "", "family" : "Taylor", "given" : "Michael A.", "non-dropping-particle" : "", "parse-names" : false, "suffix" : "" } ], "container-title" : "International Journal of Climatology", "id" : "ITEM-3", "issue" : "14", "issued" : { "date-parts" : [ [ "2017", "11" ] ] }, "page" : "4828-4845", "title" : "Future Caribbean temperature and rainfall extremes from statistical downscaling", "translator" : [ { "dropping-particle" : "", "family" : "S1908", "given" : "", "non-dropping-particle" : "", "parse-names" : false, "suffix" : "" } ], "type" : "article-journal", "volume" : "37" }, "uris" : [ "http://www.mendeley.com/documents/?uuid=20f33f22-4f09-4b20-b2aa-e58feae7b04d" ] }, { "id" : "ITEM-4", "itemData" : { "DOI" : "10.20937/ATM.2016.29.01.04", "ISSN" : "01876236", "author" : [ { "dropping-particle" : "", "family" : "Cabr\u00e9", "given" : "Mar\u00eda Fernanda", "non-dropping-particle" : "", "parse-names" : false, "suffix" : "" }, { "dropping-particle" : "", "family" : "Solman", "given" : "Silvino", "non-dropping-particle" : "", "parse-names" : false, "suffix" : "" }, { "dropping-particle" : "", "family" : "N\u00fa\u00f1ez", "given" : "Mario", "non-dropping-particle" : "", "parse-names" : false, "suffix" : "" } ], "container-title" : "Atm\u00f3sfera", "id" : "ITEM-4", "issue" : "1", "issued" : { "date-parts" : [ [ "2016", "1", "1" ] ] }, "page" : "35-60", "title" : "Regional climate change scenarios over southern South America for future climate (2080-2099) using the MM5 Model. Mean, interannual variability and uncertainties", "translator" : [ { "dropping-particle" : "", "family" : "S1986", "given" : "", "non-dropping-particle" : "", "parse-names" : false, "suffix" : "" } ], "type" : "article-journal", "volume" : "29" }, "uris" : [ "http://www.mendeley.com/documents/?uuid=d5640317-4ea6-4645-bad9-e150dc916acb" ] }, { "id" : "ITEM-5", "itemData" : { "DOI" : "10.1002/joc.6811", "ISSN" : "0899-8418", "author" : [ { "dropping-particle" : "", "family" : "Vichot-Llano", "given" : "Alejandro", "non-dropping-particle" : "", "parse-names" : false, "suffix" : "" }, { "dropping-particle" : "", "family" : "Martinez-Castro", "given" : "Daniel", "non-dropping-particle" : "", "parse-names" : false, "suffix" : "" }, { "dropping-particle" : "", "family" : "Bezanilla-Morlot", "given" : "Arnoldo", "non-dropping-particle" : "", "parse-names" : false, "suffix" : "" }, { "dropping-particle" : "", "family" : "Centella-Artola", "given" : "Abel", "non-dropping-particle" : "", "parse-names" : false, "suffix" : "" }, { "dropping-particle" : "", "family" : "Giorgi", "given" : "Filippo", "non-dropping-particle" : "", "parse-names" : false, "suffix" : "" } ], "container-title" : "International Journal of Climatology", "id" : "ITEM-5", "issue" : "2", "issued" : { "date-parts" : [ [ "2021", "2", "16" ] ] }, "page" : "1328-1350", "title" : "Projected changes in precipitation and temperature regimes and extremes over the Caribbean and Central America using a multiparameter ensemble of RegCM4", "translator" : [ { "dropping-particle" : "", "family" : "S3518", "given" : "", "non-dropping-particle" : "", "parse-names" : false, "suffix" : "" } ], "type" : "article-journal", "volume" : "41" }, "uris" : [ "http://www.mendeley.com/documents/?uuid=b93ea1df-dec9-4259-8f8d-e17ddc04c94d" ] }, { "id" : "ITEM-6",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6",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7",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7", "issued" : { "date-parts" : [ [ "2020", "12" ] ] }, "page" : "1-61", "publisher" : "American Meteorol</w:instrText>
      </w:r>
      <w:r w:rsidR="0012753B" w:rsidRPr="00B549EC">
        <w:rPr>
          <w:rFonts w:cs="Times New Roman"/>
        </w:rPr>
        <w:instrText>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Chou et al., 2014a; Cabr\u00e9 et al., 2016; L\u00f3pez-Franca et al., 2016; Stennett-Brown et al., 2017; Li et al., 2020a; Coppola et al., 2021b; Vichot-Llano et al., 2021)", "manualFormatting" : "(Chou et al., 2014a; Cabr\u00e9 et al., 2016; L\u00f3pez-Franca et al., 2016; Stennett-Brown et al., 2017; C. Li et al., 2020; Coppola et al., 2021b; Vichot-Llano et al., 2021)", "plainTextFormattedCitation" : "(Chou et al., 2014a; Cabr\u00e9 et al., 2016; L\u00f3pez-Franca et al., 2016; Stennett-Brown et al., 2017; Li et al., 2020a; Coppola et al., 2021b; Vichot-Llano et al., 2021)", "previouslyFormattedCitation" : "(Chou et al., 2014a; Cabr\u00e9 et al., 2016; L\u00f3pez-Franca et al., 2016; Stennett-Brown et al., 2017; Li et al., 2020a; Coppola et al., 2021b; Vichot-Llano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Chou et al., 2014a; Cabré et al., 2016; López-Franca et al., 2016; Stennett-Brown et al., 2017;</w:t>
      </w:r>
      <w:ins w:id="1136" w:author="Robin Matthews" w:date="2021-07-13T19:08:00Z">
        <w:r w:rsidR="00AD30C8">
          <w:rPr>
            <w:rFonts w:cs="Times New Roman"/>
            <w:noProof/>
            <w:lang w:val="nb-NO"/>
          </w:rPr>
          <w:t xml:space="preserve"> C.</w:t>
        </w:r>
      </w:ins>
      <w:r w:rsidR="00A26296">
        <w:rPr>
          <w:rFonts w:cs="Times New Roman"/>
          <w:noProof/>
          <w:lang w:val="nb-NO"/>
        </w:rPr>
        <w:t xml:space="preserve"> Li et al., 2020</w:t>
      </w:r>
      <w:del w:id="1137" w:author="Robin Matthews" w:date="2021-07-13T19:08:00Z">
        <w:r w:rsidR="00A26296" w:rsidDel="00AD30C8">
          <w:rPr>
            <w:rFonts w:cs="Times New Roman"/>
            <w:noProof/>
            <w:lang w:val="nb-NO"/>
          </w:rPr>
          <w:delText>a</w:delText>
        </w:r>
      </w:del>
      <w:r w:rsidR="00A26296">
        <w:rPr>
          <w:rFonts w:cs="Times New Roman"/>
          <w:noProof/>
          <w:lang w:val="nb-NO"/>
        </w:rPr>
        <w:t>; Coppola et al., 2021b; Vichot-Llano et al., 2021)</w:t>
      </w:r>
      <w:r w:rsidRPr="00D424AA">
        <w:rPr>
          <w:rFonts w:cs="Times New Roman"/>
          <w:lang w:val="en-GB"/>
        </w:rPr>
        <w:fldChar w:fldCharType="end"/>
      </w:r>
      <w:commentRangeEnd w:id="1135"/>
      <w:r w:rsidR="00A26296">
        <w:rPr>
          <w:rStyle w:val="Marquedecommentaire"/>
        </w:rPr>
        <w:commentReference w:id="1135"/>
      </w:r>
      <w:r w:rsidRPr="00841A35">
        <w:rPr>
          <w:rFonts w:cs="Times New Roman"/>
          <w:lang w:val="nb-NO"/>
        </w:rPr>
        <w:t xml:space="preserve">. </w:t>
      </w:r>
      <w:r w:rsidRPr="00D424AA">
        <w:rPr>
          <w:rFonts w:cs="Times New Roman"/>
          <w:lang w:val="en-GB"/>
        </w:rPr>
        <w:t xml:space="preserve">Over SES during the austral summer, the increase in the frequency of TN90p is larger than that projected for TX90p, consistent with observed past changes </w:t>
      </w:r>
      <w:r w:rsidRPr="00D424AA">
        <w:rPr>
          <w:rFonts w:cs="Times New Roman"/>
          <w:lang w:val="en-GB"/>
        </w:rPr>
        <w:fldChar w:fldCharType="begin" w:fldLock="1"/>
      </w:r>
      <w:r w:rsidR="00FF6231">
        <w:rPr>
          <w:rFonts w:cs="Times New Roman"/>
          <w:lang w:val="en-GB"/>
        </w:rPr>
        <w: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mendeley" : { "formattedCitation" : "(L\u00f3pez-Franca et al., 2016)", "plainTextFormattedCitation" : "(L\u00f3pez-Franca et al., 2016)", "previouslyFormattedCitation" : "(L\u00f3pez-Franca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ópez-Franca et al., 2016)</w:t>
      </w:r>
      <w:r w:rsidRPr="00D424AA">
        <w:rPr>
          <w:rFonts w:cs="Times New Roman"/>
          <w:lang w:val="en-GB"/>
        </w:rPr>
        <w:fldChar w:fldCharType="end"/>
      </w:r>
      <w:r w:rsidRPr="00841A35">
        <w:rPr>
          <w:rFonts w:cs="Times New Roman"/>
          <w:lang w:val="en-GB"/>
        </w:rPr>
        <w:t>.</w:t>
      </w:r>
      <w:r w:rsidRPr="00D424AA">
        <w:rPr>
          <w:rFonts w:cs="Times New Roman"/>
          <w:lang w:val="en-GB" w:eastAsia="zh-CN"/>
        </w:rPr>
        <w:t xml:space="preserve"> </w:t>
      </w:r>
      <w:r w:rsidRPr="00D424AA">
        <w:rPr>
          <w:rFonts w:eastAsia="SimSun" w:cs="Times New Roman"/>
          <w:lang w:val="en-GB"/>
        </w:rPr>
        <w:t xml:space="preserve">Under RCP8.5, the number of heat wave days are projected to increase for the intra-Americas region for the end of the 21st century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1",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mendeley" : { "formattedCitation" : "(Angeles-Malaspina et al., 2018)", "plainTextFormattedCitation" : "(Angeles-Malaspina et al., 2018)", "previouslyFormattedCitation" : "(Angeles-Malaspina et al., 2018)"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Angeles-Malaspina et al., 2018)</w:t>
      </w:r>
      <w:r w:rsidRPr="00D424AA">
        <w:rPr>
          <w:rFonts w:eastAsia="SimSun" w:cs="Times New Roman"/>
          <w:lang w:val="en-GB"/>
        </w:rPr>
        <w:fldChar w:fldCharType="end"/>
      </w:r>
      <w:r w:rsidRPr="00841A35">
        <w:rPr>
          <w:rFonts w:eastAsia="SimSun" w:cs="Times New Roman"/>
          <w:lang w:val="en-GB" w:eastAsia="zh-CN"/>
        </w:rPr>
        <w:t>. A</w:t>
      </w:r>
      <w:r w:rsidRPr="00D424AA">
        <w:rPr>
          <w:rFonts w:eastAsia="SimSun" w:cs="Times New Roman"/>
          <w:lang w:val="en-GB"/>
        </w:rPr>
        <w:t xml:space="preserve"> general decrease in the frequency of cold spells and frost days </w:t>
      </w:r>
      <w:r w:rsidRPr="00D424AA">
        <w:rPr>
          <w:rFonts w:eastAsia="SimSun" w:cs="Times New Roman"/>
          <w:lang w:val="en-GB" w:eastAsia="zh-CN"/>
        </w:rPr>
        <w:t xml:space="preserve">is projected </w:t>
      </w:r>
      <w:r w:rsidRPr="00D424AA">
        <w:rPr>
          <w:rFonts w:eastAsia="SimSun" w:cs="Times New Roman"/>
          <w:lang w:val="en-GB"/>
        </w:rPr>
        <w:t xml:space="preserve">as indicated by several indices based on minimum temperature </w:t>
      </w:r>
      <w:r w:rsidRPr="00D424AA">
        <w:rPr>
          <w:rFonts w:eastAsia="SimSun" w:cs="Times New Roman"/>
          <w:lang w:val="en-GB"/>
        </w:rPr>
        <w:fldChar w:fldCharType="begin" w:fldLock="1"/>
      </w:r>
      <w:r w:rsidR="00FF6231">
        <w:rPr>
          <w:rFonts w:eastAsia="SimSun" w:cs="Times New Roman"/>
          <w:lang w:val="en-GB"/>
        </w:rPr>
        <w: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mendeley" : { "formattedCitation" : "(L\u00f3pez-Franca et al., 2016)", "plainTextFormattedCitation" : "(L\u00f3pez-Franca et al., 2016)", "previouslyFormattedCitation" : "(L\u00f3pez-Franca et al., 2016)" }, "properties" : { "noteIndex" : 0 }, "schema" : "https://github.com/citation-style-language/schema/raw/master/csl-citation.json" }</w:instrText>
      </w:r>
      <w:r w:rsidRPr="00D424AA">
        <w:rPr>
          <w:rFonts w:eastAsia="SimSun" w:cs="Times New Roman"/>
          <w:lang w:val="en-GB"/>
        </w:rPr>
        <w:fldChar w:fldCharType="separate"/>
      </w:r>
      <w:r w:rsidR="00A26296">
        <w:rPr>
          <w:rFonts w:eastAsia="SimSun" w:cs="Times New Roman"/>
          <w:noProof/>
          <w:lang w:val="en-GB"/>
        </w:rPr>
        <w:t>(López-Franca et al., 2016)</w:t>
      </w:r>
      <w:r w:rsidRPr="00D424AA">
        <w:rPr>
          <w:rFonts w:eastAsia="SimSun" w:cs="Times New Roman"/>
          <w:lang w:val="en-GB"/>
        </w:rPr>
        <w:fldChar w:fldCharType="end"/>
      </w:r>
      <w:r w:rsidRPr="00841A35">
        <w:rPr>
          <w:rFonts w:eastAsia="SimSun" w:cs="Times New Roman"/>
          <w:lang w:val="en-GB"/>
        </w:rPr>
        <w:t>.</w:t>
      </w:r>
    </w:p>
    <w:p w14:paraId="5EDF0709" w14:textId="77777777" w:rsidR="00726A1C" w:rsidRPr="00D424AA" w:rsidRDefault="00726A1C" w:rsidP="00D424AA">
      <w:pPr>
        <w:rPr>
          <w:rFonts w:cs="Times New Roman"/>
          <w:lang w:val="en-GB"/>
        </w:rPr>
      </w:pPr>
    </w:p>
    <w:p w14:paraId="2D1DE021" w14:textId="1A3323BA" w:rsidR="00726A1C" w:rsidRPr="00D424AA" w:rsidRDefault="00726A1C" w:rsidP="00D424AA">
      <w:pPr>
        <w:rPr>
          <w:rFonts w:cs="Times New Roman"/>
          <w:lang w:val="en-GB" w:eastAsia="zh-CN"/>
        </w:rPr>
      </w:pPr>
      <w:r w:rsidRPr="00D424AA">
        <w:rPr>
          <w:rFonts w:cs="Times New Roman"/>
          <w:lang w:val="en-GB"/>
        </w:rPr>
        <w:t>In Europe (Table 11.16), evidence includes increases in the intensity and frequency of hot extremes, such as warm days, warm nights, and heat waves, and decreases in the intensity and frequency of cold extremes, such as cold days and cold nights, over the continent as projected by CMIP5, CMIP6, and CORDEX simulations</w:t>
      </w:r>
      <w:ins w:id="1138" w:author="Robin Matthews" w:date="2021-07-13T19:10:00Z">
        <w:r w:rsidR="00E542B9">
          <w:rPr>
            <w:rFonts w:cs="Times New Roman"/>
            <w:lang w:val="en-GB"/>
          </w:rPr>
          <w:t xml:space="preserve"> </w:t>
        </w:r>
        <w:r w:rsidR="00E542B9">
          <w:rPr>
            <w:rFonts w:cs="Times New Roman"/>
            <w:lang w:val="en-GB"/>
          </w:rPr>
          <w:fldChar w:fldCharType="begin" w:fldLock="1"/>
        </w:r>
      </w:ins>
      <w:r w:rsidR="003A5209">
        <w:rPr>
          <w:rFonts w:cs="Times New Roman"/>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2", "itemData" : { "DOI" : "10.1088/1748-9326/10/12/124003", "ISSN" : "1748-9326", "abstract" : "\u00a9 2015 IOP Publishing Ltd. The Russian heatwave in 2010 killed tens of thousands of people, and was by far the worst event in Europe since at least 1950, according to recent studies and a novel universal heatwave index capturing both the duration and magnitude of heatwaves. Here, by taking an improved version of this index, namely the heat wave magnitude index daily, we rank the top ten European heatwaves that occurred in the period 1950-2014, and show the spatial distribution of the magnitude of the most recent heatwave in summer 2015. We demonstrate that all these events had a strong impact reported in historical newspapers. We further reveal that the 1972 heatwave in Finland had a comparable spatial extent and magnitude as the European heatwave of 2003, considered the second strongest heatwave of the observational era. In the next two decades (2021-2040), regional climate projections suggest that Europe experiences an enhanced probability for heatwaves comparable to or greater than the magnitude, extent and duration of the Russian heatwave in 2010. We demonstrate that the probability of experiencing a major European heatwave in the coming decades is higher in RCP8.5 than RCP4.5 even though global mean temperature projections do not differ substantially. This calls for a proactive vulnerability assessment in Europe in support of formulating heatwave adaptation strategies to reduce the adverse impacts of heatwaves.", "author" : [ { "dropping-particle" : "", "family" : "Russo", "given" : "Simone", "non-dropping-particle" : "", "parse-names" : false, "suffix" : "" }, { "dropping-particle" : "", "family" : "Sillmann", "given" : "Jana", "non-dropping-particle" : "", "parse-names" : false, "suffix" : "" }, { "dropping-particle" : "", "family" : "Fischer", "given" : "Erich M", "non-dropping-particle" : "", "parse-names" : false, "suffix" : "" } ], "container-title" : "Environmental Research Letters", "id" : "ITEM-2", "issue" : "12", "issued" : { "date-parts" : [ [ "2015", "12", "1" ] ] }, "page" : "124003", "publisher" : "IOP Publishing", "title" : "Top ten European heatwaves since 1950 and their occurrence in the coming decades", "translator" : [ { "dropping-particle" : "", "family" : "S2311", "given" : "", "non-dropping-particle" : "", "parse-names" : false, "suffix" : "" } ], "type" : "article-journal", "volume" : "10" }, "uris" : [ "http://www.mendeley.com/documents/?uuid=22082b7a-2932-4b74-b1e8-3976e5c5c8a2" ] }, { "id" : "ITEM-3", "itemData" : { "DOI" : "10.1175/JCLI-D-13-00284.1", "abstract" : "The synoptic behavior of present-day heat waves (HW) over Europe is studied using the GFDL highresolution atmospheric model (HiRAM) with 50-km grid spacing. Three regions of enhanced and coherent temperature variability are identified over western Russia, eastern Europe, and western Europe. The simulated HW characteristics are compared with those derived from Climate Forecast System Reanalysis products. Composite charts for outstanding HW episodes resemble well-known recurrent circulation types. The HW region is overlain by a prominent upper-level anticyclone, which blocks the passage of synoptic-scale transients. The altered eddy vorticity transports in turn reinforce the anticyclone. The anticyclone is part of a planetary-scale wave train. The successive downstream development of this wave train is indicative of Rossby wave dispersion. Additional runs of HiRAMare conducted for the \"time slices\" of 2026-35 and 2086-95 in the climate scenario corresponding to representative concentration pathway 4.5 (RCP4.5). By the end of the twenty-first century, the average duration and frequency ofHWin the three European sites are projected to increase by a factor of 1.4-2.0 and 2.2-4.5, respectively, fromthe present-day values. These changes can be reproduced by adding the mean shift between the present and future climatological temperatures to the daily fluctuations in the present-day simulation. The output from a continuous integration of a coupled general circulation model through the 1901-2100 period indicates a monotonic increase in severity, duration, and HW days during the twenty-first century.", "author" : [ { "dropping-particle" : "", "family" : "Lau", "given" : "N.-C.", "non-dropping-particle" : "", "parse-names" : false, "suffix" : "" }, { "dropping-particle" : "", "family" : "Nath", "given" : "M.J.", "non-dropping-particle" : "", "parse-names" : false, "suffix" : "" } ], "container-title" : "Journal of Climate", "id" : "ITEM-3", "issue" : "10", "issued" : { "date-parts" : [ [ "2014" ] ] }, "page" : "3713-3730", "title" : "Model simulation and projection of European heat waves in present-day and future climates", "translator" : [ { "dropping-particle" : "", "family" : "S606", "given" : "", "non-dropping-particle" : "", "parse-names" : false, "suffix" : "" } ], "type" : "article-journal", "volume" : "27" }, "uris" : [ "http://www.mendeley.com/documents/?uuid=611c1ea3-0932-4763-9f5e-7073af4f9f96" ] }, { "id" : "ITEM-4",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4",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id" : "ITEM-5", "itemData" : { "DOI" : "10.1007/s00704-016-2031-3", "abstract" : "\u00a9 2017, Springer-Verlag Wien. The study examines climate change scenarios of Central European heat waves with a focus on related uncertainties in a large ensemble of regional climate model (RCM) simulations from the EURO-CORDEX and ENSEMBLES projects. Historical runs (1970\u20131999) driven by global climate models (GCMs) are evaluated against the E-OBS gridded data set in the first step. Although the RCMs are found to reproduce the frequency of heat waves quite well, those RCMs with the coarser grid (25 and 50\u00a0km) considerably overestimate the frequency of severe heat waves. This deficiency is improved in higher-resolution (12.5 km) EURO-CORDEX RCMs. In the near future (2020\u20132049), heat waves are projected to be nearly twice as frequent in comparison to the modelled historical period, and the increase is even larger for severe heat waves. Uncertainty originates mainly from the selection of RCMs and GCMs because the increase is similar for all concentration scenarios. For the late twenty-first century (2070\u20132099), a substantial increase in heat wave frequencies is projected, the magnitude of which depends mainly upon concentration scenario. Three to four heat waves per summer are projected in this period (compared to less than one in the recent climate), and severe heat waves are likely to become a regular phenomenon. This increment is primarily driven by a positive shift of temperature distribution, but changes in its scale and enhanced temporal autocorrelation of temperature also contribute to the projected increase in heat wave frequencies.", "author" : [ { "dropping-particle" : "", "family" : "Lhotka", "given" : "O.", "non-dropping-particle" : "", "parse-names" : false, "suffix" : "" }, { "dropping-particle" : "", "family" : "Kysel\u00fd", "given" : "J.", "non-dropping-particle" : "", "parse-names" : false, "suffix" : "" }, { "dropping-particle" : "", "family" : "Farda", "given" : "A.", "non-dropping-particle" : "", "parse-names" : false, "suffix" : "" } ], "container-title" : "Theoretical and Applied Climatology", "id" : "ITEM-5", "issue" : "3-4", "issued" : { "date-parts" : [ [ "2018" ] ] }, "page" : "1043-1054", "title" : "Climate change scenarios of heat waves in Central Europe and their uncertainties", "translator" : [ { "dropping-particle" : "", "family" : "S608", "given" : "", "non-dropping-particle" : "", "parse-names" : false, "suffix" : "" } ], "type" : "article-journal", "volume" : "131" }, "uris" : [ "http://www.mendeley.com/documents/?uuid=20bd8d82-4b60-4cc9-8ef5-6b0425ca778a" ] }, { "id" : "ITEM-6", "itemData" : { "DOI" : "10.1038/s41558-018-0114-0", "abstract" : "\u00a9 2018 The Author(s). The 2010 heatwave in eastern Europe and Russia ranks among the hottest events ever recorded in the region1,2. The excessive summer warmth was related to an anomalously widespread and intense quasi-stationary anticyclonic circulation anomaly over western Russia, reinforced by depletion of spring soil moisture1,3-5. At present, high soil moisture levels and strong surface evaporation generally tend to cap maximum summer temperatures6-8, but these constraints may weaken under future warming9,10. Here, we use a data assimilation technique in which future climate model simulations are nudged to realistically represent the persistence and strength of the 2010 blocked atmospheric flow. In the future, synoptically driven extreme warming under favourable large-scale atmospheric conditions will no longer be suppressed by abundant soil moisture, leading to a disproportional intensification of future heatwaves. This implies that future mid-latitude heatwaves analogous to the 2010 event will become even more extreme than previously thought, with temperature extremes increasing by 8.4 \u00b0C over western Russia. Thus, the socioeconomic impacts of future heatwaves will probably be amplified beyond current estimates.", "author" : [ { "dropping-particle" : "", "family" : "Rasmijn", "given" : "L.M.", "non-dropping-particle" : "", "parse-names" : false, "suffix" : "" }, { "dropping-particle" : "", "family" : "Schrier", "given" : "G.", "non-dropping-particle" : "Van Der", "parse-names" : false, "suffix" : "" }, { "dropping-particle" : "", "family" : "Bintanja", "given" : "R.", "non-dropping-particle" : "", "parse-names" : false, "suffix" : "" }, { "dropping-particle" : "", "family" : "Barkmeijer", "given" : "J.", "non-dropping-particle" : "", "parse-names" : false, "suffix" : "" }, { "dropping-particle" : "", "family" : "Sterl", "given" : "A.", "non-dropping-particle" : "", "parse-names" : false, "suffix" : "" }, { "dropping-particle" : "", "family" : "Hazeleger", "given" : "W.", "non-dropping-particle" : "", "parse-names" : false, "suffix" : "" } ], "container-title" : "Nature Climate Change", "id" : "ITEM-6", "issue" : "5", "issued" : { "date-parts" : [ [ "2018" ] ] }, "page" : "381-385", "title" : "Future equivalent of 2010 Russian heatwave intensified by weakening soil moisture constraints", "translator" : [ { "dropping-particle" : "", "family" : "S607", "given" : "", "non-dropping-particle" : "", "parse-names" : false, "suffix" : "" } ], "type" : "article-journal", "volume" : "8" }, "uris" : [ "http://www.mendeley.com/documents/?uuid=d709aac9-2846-4aed-bfe7-5ff37deaa66d" ] }, { "id" : "ITEM-7", "itemData" : { "DOI" : "10.1007/s00382-014-2434-8", "abstract" : "\u00a9 2014, Springer-Verlag Berlin Heidelberg. We investigate heat waves defined as periods of at least 3 consecutive days of extremely high daily maximum temperature affecting at least 30\u00a0% of western Europe. This definition has been chosen to select heat waves that might impact western European electricity supply. Even though not all such heat waves threaten it, the definition allows to identify a sufficient number of events, the strongest being potentially harmful. The heat waves are characterised by their duration, spatial extent, intensity and severity. The heat wave characteristics are calculated for historical and future climate based on results of climate model simulations conducted during the 5th Phase of the Coupled Model Intercomparison Project (CMIP5). The uncertainty of future anthropogenic forcing is taken into account by analysing results for the Representative Concentration Pathway scenarios RCP2.6, RCP4.5 and RCP8.5. The historical simulations are evaluated against the EOBS gridded station data. The CMIP5 ensemble median captures well the observed mean heat wave characteristics. However, no model simulates a heat wave as severe as observed during August 2003. Under future climate conditions, the heat waves become more frequent and have higher mean duration, extent and intensity. The ensemble spread is larger than the scenario uncertainty. The shift of the temperature distribution is more important for the increase of the cumulative heat wave severity than the broadening of the temperature distribution. However, the broadening leads to an amplification of the cumulative heat wave severity by a factor of 1.7 for RCP4.5 and 1.5 for RCP8.5.", "author" : [ { "dropping-particle" : "", "family" : "Schoetter", "given" : "R.", "non-dropping-particle" : "", "parse-names" : false, "suffix" : "" }, { "dropping-particle" : "", "family" : "Cattiaux", "given" : "J.", "non-dropping-particle" : "", "parse-names" : false, "suffix" : "" }, { "dropping-particle" : "", "family" : "Douville", "given" : "H.", "non-dropping-particle" : "", "parse-names" : false, "suffix" : "" } ], "container-title" : "Climate Dynamics", "id" : "ITEM-7", "issue" : "5-6", "issued" : { "date-parts" : [ [ "2015" ] ] }, "page" : "1601-1616", "title" : "Changes of western European heat wave characteristics projected by the CMIP5 ensemble", "translator" : [ { "dropping-particle" : "", "family" : "S1505", "given" : "", "non-dropping-particle" : "", "parse-names" : false, "suffix" : "" } ], "type" : "article-journal", "volume" : "45" }, "uris" : [ "http://www.mendeley.com/documents/?uuid=c22230df-2d1d-4eb6-a3fa-1b24e9935ae3" ] }, { "id" : "ITEM-8",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8",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9", "itemData" : { "DOI" : "10.1002/joc.4285", "ISSN" : "0899-8418", "abstract" : "Abstract The Mediterranean Basin is one of the regions that shall be affected most by the impacts of the future climate changes on hydrology and water resources. In this study, projected future changes in mean air temperature and precipitation climatology and inter-annual variability over the Mediterranean region were studied. For performing this aim, the future changes in annual and seasonal averages for the future period of 2070?2100 with respect to the period from 1970 to 2000 were investigated. Global climate model outputs of the World Climate Research Program's Coupled Model Intercomparison Project Phase 3 multi-model dataset were used in this work. Intergovernmental Panel on Climate Change SRES A2, A1B and B1 emission scenarios' outputs were used in future climate model projections. Future surface mean air temperatures of the larger Mediterranean basin increase mostly in summer and least in winter, and precipitation amounts decrease in all seasons at almost all parts of the basin. Future climate signals for air temperature and total precipitation values are much larger than the inter-model standard deviation. Inter-annual temperature variability increases evidently in summer season and decreases in the northern part of the domain in the winter season, while precipitation variability increases in almost all parts of domain. Probability distribution functions are found to be shifted and flattened for future period compared to the reference period. This indicates that the occurrence of frequency and intensity of high temperatures and heavy precipitation events will likely increase in the future period.", "author" : [ { "dropping-particle" : "", "family" : "Ozturk", "given" : "Tugba", "non-dropping-particle" : "", "parse-names" : false, "suffix" : "" }, { "dropping-particle" : "", "family" : "Ceber", "given" : "Zeynep Pelin", "non-dropping-particle" : "", "parse-names" : false, "suffix" : "" }, { "dropping-particle" : "", "family" : "T\u00fcrke\u015f", "given" : "Murat", "non-dropping-particle" : "", "parse-names" : false, "suffix" : "" }, { "dropping-particle" : "", "family" : "Kurnaz", "given" : "M Levent", "non-dropping-particle" : "", "parse-names" : false, "suffix" : "" } ], "container-title" : "International Journal of Climatology", "id" : "ITEM-9", "issue" : "14", "issued" : { "date-parts" : [ [ "2015", "11", "30" ] ] }, "note" : "doi: 10.1002/joc.4285", "page" : "4276-4292", "publisher" : "John Wiley &amp; Sons, Ltd", "title" : "Projections of climate change in the Mediterranean Basin by using downscaled global climate model outputs", "translator" : [ { "dropping-particle" : "", "family" : "S1211", "given" : "", "non-dropping-particle" : "", "parse-names" : false, "suffix" : "" } ], "type" : "article-journal", "volume" : "35" }, "uris" : [ "http://www.mendeley.com/documents/?uuid=645ef486-eaf4-45eb-9b1b-df8fdfd8e226" ] }, { "id" : "ITEM-10", "itemData" : { "DOI" : "10.1093/climsys/dzw006", "ISSN" : "2059-6987", "author" : [ { "dropping-particle" : "", "family" : "Winter", "given" : "Hugo C.", "non-dropping-particle" : "", "parse-names" : false, "suffix" : "" }, { "dropping-particle" : "", "family" : "Brown", "given" : "Simon J.", "non-dropping-particle" : "", "parse-names" : false, "suffix" : "" }, { "dropping-particle" : "", "family" : "Tawn", "given" : "Jonathan A.", "non-dropping-particle" : "", "parse-names" : false, "suffix" : "" } ], "container-title" : "Dynamics and Statistics of the Climate System", "id" : "ITEM-10", "issued" : { "date-parts" : [ [ "2017", "1", "17" ] ] }, "page" : "dzw006", "title" : "Characterising the changing behaviour of heatwaves with climate change", "translator" : [ { "dropping-particle" : "", "family" : "S2011", "given" : "", "non-dropping-particle" : "", "parse-names" : false, "suffix" : "" } ], "type" : "article-journal" }, "uris" : [ "http://www.mendeley.com/documents/?uuid=93fefca2-dd86-4529-9011-30999c01a370" ] }, { "id" : "ITEM-11", "itemData" : { "DOI" : "10.1038/s41598-020-65663-0", "ISSN" : "2045-2322", "author" : [ { "dropping-particle" : "", "family" : "Molina", "given" : "M. O.", "non-dropping-particle" : "", "parse-names" : false, "suffix" : "" }, { "dropping-particle" : "", "family" : "S\u00e1nchez", "given" : "E.", "non-dropping-particle" : "", "parse-names" : false, "suffix" : "" }, { "dropping-particle" : "", "family" : "Guti\u00e9rrez", "given" : "C.", "non-dropping-particle" : "", "parse-names" : false, "suffix" : "" } ], "container-title" : "Scientific Reports", "id" : "ITEM-11", "issue" : "1", "issued" : { "date-parts" : [ [ "2020", "12", "29" ] ] }, "page" : "8801", "title" : "Future heat waves over the Mediterranean from an Euro-CORDEX regional climate model ensemble", "translator" : [ { "dropping-particle" : "", "family" : "S3262", "given" : "", "non-dropping-particle" : "", "parse-names" : false, "suffix" : "" } ], "type" : "article-journal", "volume" : "10" }, "uris" : [ "http://www.mendeley.com/documents/?uuid=aefbe603-c493-417a-b6d0-58c010b7c68f" ] }, { "id" : "ITEM-12", "itemData" : { "DOI" : "10.1088/1748-9326/aaba58", "ISSN" : "1748-9326", "author" : [ { "dropping-particle" : "", "family" : "Suarez-Gutierrez", "given" : "Laura", "non-dropping-particle" : "", "parse-names" : false, "suffix" : "" }, { "dropping-particle" : "", "family" : "Li", "given" : "Chao", "non-dropping-particle" : "", "parse-names" : false, "suffix" : "" }, { "dropping-particle" : "", "family" : "M\u00fcller", "given" : "Wolfgang A", "non-dropping-particle" : "", "parse-names" : false, "suffix" : "" }, { "dropping-particle" : "", "family" : "Marotzke", "given" : "Jochem", "non-dropping-particle" : "", "parse-names" : false, "suffix" : "" } ], "container-title" : "Environmental Research Letters", "id" : "ITEM-12", "issue" : "6", "issued" : { "date-parts" : [ [ "2018", "6", "1" ] ] }, "page" : "064026", "title" : "Internal variability in European summer temperatures at 1.5 \u00b0C and 2 \u00b0C of global warming", "translator" : [ { "dropping-particle" : "", "family" : "S3261", "given" : "", "non-dropping-particle" : "", "parse-names" : false, "suffix" : "" } ], "type" : "article-journal", "volume" : "13" }, "uris" : [ "http://www.mendeley.com/documents/?uuid=39da4500-01d7-4b01-914d-1839d7cd1233" ] }, { "id" : "ITEM-13", "itemData" : { "DOI" : "10.1007/s10113-020-01610-z", "ISSN" : "1436-378X", "abstract" : "This study uses the results of 28 CMIP5 global climate projections to link regional climate extremes in the Mediterranean region to the global mean annual surface temperature change. It shows that global warming will further increase the existing difference in intensity of precipitation and hydrological extremes between north and south Mediterranean areas (SMed and NMed, respectively), while the increase/decrease of warm/cold temperature extremes will be only marginally larger in the SMed. The Simple daily precipitation intensity index (SDII) and the total precipitation during very wet days (R95pTOT) are already larger in the NMed than in the SMed; they will increase with global warming at a rate of approximately 0.1\u00a0mm/K and 5\u00a0mm/K, respectively, in the NMed, with no significant change in the SMed. The maximum number of consecutive dry days (CDD) is already larger in the SMed than in the NMed and will increase more in the former than in the latter (rates are about 8\u00a0days/K and 5\u00a0days/K, respectively). Global warming will not affect the difference of maximum number of consecutive wet days (CWD),\u00a0which is presently larger in the NMed than in the SMed and will decrease at a similar rate (about 0.5\u00a0days/K) in both areas. Changes of temperature extremes (warm nights, TN90p, and cold days, TX10p) will be similar in the north and south Mediterranean, though marginally larger in several areas of the SMed than in the NMed. Their increase will be dramatic and with a 4\u00a0K global warming almost all nights will be warm and there will be no cold days.", "author" : [ { "dropping-particle" : "", "family" : "Lionello", "given" : "Piero", "non-dropping-particle" : "", "parse-names" : false, "suffix" : "" }, { "dropping-particle" : "", "family" : "Scarascia", "given" : "Luca", "non-dropping-particle" : "", "parse-names" : false, "suffix" : "" } ], "container-title" : "Regional Environmental Change", "id" : "ITEM-13", "issue" : "1", "issued" : { "date-parts" : [ [ "2020" ] ] }, "page" : "31", "title" : "The relation of climate extremes with global warming in the Mediterranean region and its north versus south contrast", "translator" : [ { "dropping-particle" : "", "family" : "S3348", "given" : "", "non-dropping-particle" : "", "parse-names" : false, "suffix" : "" } ], "type" : "article-journal", "volume" : "20" }, "uris" : [ "http://www.mendeley.com/documents/?uuid=d1398aa8-e18b-4ef9-a957-f2f6ea19bf45" ] }, { "id" : "ITEM-14",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4",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id" : "ITEM-15",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5",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au and Nath, 2014; Russo et al., 2015; Schoetter et al., 2015; Oztu</w:instrText>
      </w:r>
      <w:r w:rsidR="003A5209" w:rsidRPr="00127991">
        <w:rPr>
          <w:rFonts w:cs="Times New Roman"/>
          <w:rPrChange w:id="1139" w:author="Clotilde Pean" w:date="2021-08-07T15:13:00Z">
            <w:rPr>
              <w:rFonts w:cs="Times New Roman"/>
              <w:lang w:val="en-GB"/>
            </w:rPr>
          </w:rPrChange>
        </w:rPr>
        <w:instrText>rk et al., 2015; Vogel et al., 2017; Winter et al., 2017; Suarez-Gutierrez et al., 2018; Jacob et al., 2018; Lhotka et al., 2018; Rasmijn et al., 2018; Cardoso et al., 2019; Li et al., 2020a; Lionello and Scarascia, 2020; Molina et al., 2020; Coppola et al., 2021b)", "manualFormatting" : "(Lau and Nath, 2014; Russo et al., 2015; Schoetter et al., 2015; Ozturk et al., 2015; Vogel et al., 2017; Winter et al., 2017; Suarez-Gutierrez et al., 2018; Jacob et al., 2018; Lhotka et al., 2018; Rasmijn et al., 2018; Cardoso et al., 2019; C. Li et al., 2020; Lionello and Scarascia, 2020; Molina et al., 2020; Coppola et al., 2021b)", "plainTextFormattedCitation" : "(Lau and Nath, 2014; Russo et al., 2015; Schoetter et al., 2015; Ozturk et al., 2015; Vogel et al., 2017; Winter et al., 2017; Suarez-Gutierrez et al., 2018; Jacob et al., 2018; Lhotka et al., 2018; Rasmijn et al., 2018; Cardoso et al., 2019; Li et al., 2020a; Lionello and Scarascia, 2020; Molina et al., 2020; Coppola et al., 2021b)", "previouslyFormattedCitation" : "(Lau and Nath, 2014; Russo et al., 2015; Schoetter et al., 2015; Ozturk et al., 2015; Vogel et al., 2017; Winter et al., 2017; Suarez-Gutierrez et al., 2018; Jacob et al., 2018; Lhotka et al., 2018; Rasmijn et al., 2018; Cardoso et al., 2019; Li et al., 2020a; Lionello and Scarascia, 2020; Molina et al., 2020; Coppola et al., 2021b)" }, "properties" : { "noteIndex" : 0 }, "schema" : "https://github.com/citation-style-language/schema/raw/master/csl-citation.json" }</w:instrText>
      </w:r>
      <w:ins w:id="1140" w:author="Robin Matthews" w:date="2021-07-13T19:10:00Z">
        <w:r w:rsidR="00E542B9">
          <w:rPr>
            <w:rFonts w:cs="Times New Roman"/>
            <w:lang w:val="en-GB"/>
          </w:rPr>
          <w:fldChar w:fldCharType="separate"/>
        </w:r>
        <w:r w:rsidR="00E542B9" w:rsidRPr="00127991">
          <w:rPr>
            <w:rFonts w:cs="Times New Roman"/>
            <w:noProof/>
            <w:rPrChange w:id="1141" w:author="Clotilde Pean" w:date="2021-08-07T15:13:00Z">
              <w:rPr>
                <w:rFonts w:cs="Times New Roman"/>
                <w:noProof/>
                <w:lang w:val="en-GB"/>
              </w:rPr>
            </w:rPrChange>
          </w:rPr>
          <w:t>(Lau and Nath, 2014; Russo et al., 2015; Schoetter et al., 2015; Ozturk et al., 2015; Vogel et al., 2017; Winter et al., 2017; Suarez-Gutierrez et al., 2018; Jacob et al., 2018; Lhotka et al., 2018; Rasmijn et al., 2018; Cardoso et al., 2019; C. Li et al., 2020; Lionello and Scarascia, 2020; Molina et al., 2020; Coppola et al., 2021b)</w:t>
        </w:r>
        <w:r w:rsidR="00E542B9">
          <w:rPr>
            <w:rFonts w:cs="Times New Roman"/>
            <w:lang w:val="en-GB"/>
          </w:rPr>
          <w:fldChar w:fldCharType="end"/>
        </w:r>
      </w:ins>
      <w:del w:id="1142" w:author="Robin Matthews" w:date="2021-07-13T19:10:00Z">
        <w:r w:rsidRPr="00127991" w:rsidDel="00E542B9">
          <w:rPr>
            <w:rFonts w:cs="Times New Roman"/>
            <w:rPrChange w:id="1143" w:author="Clotilde Pean" w:date="2021-08-07T15:13:00Z">
              <w:rPr>
                <w:rFonts w:cs="Times New Roman"/>
                <w:lang w:val="en-GB"/>
              </w:rPr>
            </w:rPrChange>
          </w:rPr>
          <w:delText xml:space="preserve"> </w:delText>
        </w:r>
        <w:bookmarkStart w:id="1144" w:name="_Hlk77095740"/>
        <w:commentRangeStart w:id="1145"/>
        <w:r w:rsidRPr="00D424AA" w:rsidDel="00E542B9">
          <w:rPr>
            <w:rFonts w:cs="Times New Roman"/>
            <w:lang w:val="en-GB"/>
          </w:rPr>
          <w:fldChar w:fldCharType="begin" w:fldLock="1"/>
        </w:r>
        <w:r w:rsidR="00FC4C2D" w:rsidRPr="00127991" w:rsidDel="00E542B9">
          <w:rPr>
            <w:rFonts w:cs="Times New Roman"/>
            <w:rPrChange w:id="1146" w:author="Clotilde Pean" w:date="2021-08-07T15:13:00Z">
              <w:rPr>
                <w:rFonts w:cs="Times New Roman"/>
                <w:lang w:val="en-GB"/>
              </w:rPr>
            </w:rPrChange>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w:delInstrText>
        </w:r>
        <w:r w:rsidR="00FC4C2D" w:rsidRPr="00E542B9" w:rsidDel="00E542B9">
          <w:rPr>
            <w:rFonts w:cs="Times New Roman"/>
            <w:lang w:val="en-GB"/>
          </w:rPr>
          <w:delInstrText xml:space="preserve">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 "plainTextFormattedCitation" : "(Coppola et al., 2021b)", "previouslyFormattedCitation" : "(Coppola et al., 2021b)" }, "properties" : { "noteIndex" : 0 }, "schema" : "https://github.com/citation-style-language/schema/raw/master/csl-citation.json" }</w:delInstrText>
        </w:r>
        <w:r w:rsidRPr="00D424AA" w:rsidDel="00E542B9">
          <w:rPr>
            <w:rFonts w:cs="Times New Roman"/>
            <w:lang w:val="en-GB"/>
          </w:rPr>
          <w:fldChar w:fldCharType="separate"/>
        </w:r>
        <w:r w:rsidR="00A26296" w:rsidRPr="00E542B9" w:rsidDel="00E542B9">
          <w:rPr>
            <w:rFonts w:cs="Times New Roman"/>
            <w:noProof/>
            <w:lang w:val="en-GB"/>
          </w:rPr>
          <w:delText>(Coppola et al., 2021</w:delText>
        </w:r>
        <w:r w:rsidRPr="00D424AA" w:rsidDel="00E542B9">
          <w:rPr>
            <w:rFonts w:cs="Times New Roman"/>
            <w:lang w:val="en-GB"/>
          </w:rPr>
          <w:fldChar w:fldCharType="end"/>
        </w:r>
        <w:commentRangeEnd w:id="1145"/>
        <w:r w:rsidR="00A26296" w:rsidDel="00E542B9">
          <w:rPr>
            <w:rStyle w:val="Marquedecommentaire"/>
          </w:rPr>
          <w:commentReference w:id="1145"/>
        </w:r>
        <w:r w:rsidRPr="00841A35" w:rsidDel="00E542B9">
          <w:rPr>
            <w:rFonts w:cs="Times New Roman"/>
            <w:lang w:val="en-GB"/>
          </w:rPr>
          <w:delText xml:space="preserve">; </w:delText>
        </w:r>
        <w:commentRangeStart w:id="1147"/>
        <w:r w:rsidRPr="00D424AA" w:rsidDel="00E542B9">
          <w:rPr>
            <w:rFonts w:cs="Times New Roman"/>
            <w:lang w:val="en-GB"/>
          </w:rPr>
          <w:fldChar w:fldCharType="begin" w:fldLock="1"/>
        </w:r>
        <w:r w:rsidR="00FF6231" w:rsidDel="00E542B9">
          <w:rPr>
            <w:rFonts w:cs="Times New Roman"/>
            <w:lang w:val="en-GB"/>
          </w:rPr>
          <w:delInstrText>ADDIN CSL_CITATION { "citationItems" : [ { "id" : "ITEM-1", "itemData" : { "DOI" : "10.1088/1748-9326/10/12/124003", "ISSN" : "1748-9326", "abstract" : "\u00a9 2015 IOP Publishing Ltd. The Russian heatwave in 2010 killed tens of thousands of people, and was by far the worst event in Europe since at least 1950, according to recent studies and a novel universal heatwave index capturing both the duration and magnitude of heatwaves. Here, by taking an improved version of this index, namely the heat wave magnitude index daily, we rank the top ten European heatwaves that occurred in the period 1950-2014, and show the spatial distribution of the magnitude of the most recent heatwave in summer 2015. We demonstrate that all these events had a strong impact reported in historical newspapers. We further reveal that the 1972 heatwave in Finland had a comparable spatial extent and magnitude as the European heatwave of 2003, considered the second strongest heatwave of the observational era. In the next two decades (2021-2040), regional climate projections suggest that Europe experiences an enhanced probability for heatwaves comparable to or greater than the magnitude, extent and duration of the Russian heatwave in 2010. We demonstrate that the probability of experiencing a major European heatwave in the coming decades is higher in RCP8.5 than RCP4.5 even though global mean temperature projections do not differ substantially. This calls for a proactive vulnerability assessment in Europe in support of formulating heatwave adaptation strategies to reduce the adverse impacts of heatwaves.", "author" : [ { "dropping-particle" : "", "family" : "Russo", "given" : "Simone", "non-dropping-particle" : "", "parse-names" : false, "suffix" : "" }, { "dropping-particle" : "", "family" : "Sillmann", "given" : "Jana", "non-dropping-particle" : "", "parse-names" : false, "suffix" : "" }, { "dropping-particle" : "", "family" : "Fischer", "given" : "Erich M", "non-dropping-particle" : "", "parse-names" : false, "suffix" : "" } ], "container-title" : "Environmental Research Letters", "id" : "ITEM-1", "issue" : "12", "issued" : { "date-parts" : [ [ "2015", "12", "1" ] ] }, "page" : "124003", "publisher" : "IOP Publishing", "title" : "Top ten European heatwaves since 1950 and their occurrence in the coming decades", "translator" : [ { "dropping-particle" : "", "family" : "S2311", "given" : "", "non-dropping-particle" : "", "parse-names" : false, "suffix" : "" } ], "type" : "article-journal", "volume" : "10" }, "uris" : [ "http://www.mendeley.com/documents/?uuid=22082b7a-2932-4b74-b1e8-3976e5c5c8a2" ] }, { "id" : "ITEM-2", "itemData" : { "DOI" : "10.1175/JCLI-D-13-00284.1", "abstract" : "The synoptic behavior of present-day heat waves (HW) over Europe is studied using the GFDL highresolution atmospheric model (HiRAM) with 50-km grid spacing. Three regions of enhanced and coherent temperature variability are identified over western Russia, eastern Europe, and western Europe. The simulated HW characteristics are compared with those derived from Climate Forecast System Reanalysis products. Composite charts for outstanding HW episodes resemble well-known recurrent circulation types. The HW region is overlain by a prominent upper-level anticyclone, which blocks the passage of synoptic-scale transients. The altered eddy vorticity transports in turn reinforce the anticyclone. The anticyclone is part of a planetary-scale wave train. The successive downstream development of this wave train is indicative of Rossby wave dispersion. Additional runs of HiRAMare conducted for the \"time slices\" of 2026-35 and 2086-95 in the climate scenario corresponding to representative concentration pathway 4.5 (RCP4.5). By the end of the twenty-first century, the average duration and frequency ofHWin the three European sites are projected to increase by a factor of 1.4-2.0 and 2.2-4.5, respectively, fromthe present-day values. These changes can be reproduced by adding the mean shift between the present and future climatological temperatures to the daily fluctuations in the present-day simulation. The output from a continuous integration of a coupled general circulation model through the 1901-2100 period indicates a monotonic increase in severity, duration, and HW days during the twenty-first century.", "author" : [ { "dropping-particle" : "", "family" : "Lau", "given" : "N.-C.", "non-dropping-particle" : "", "parse-names" : false, "suffix" : "" }, { "dropping-particle" : "", "family" : "Nath", "given" : "M.J.", "non-dropping-particle" : "", "parse-names" : false, "suffix" : "" } ], "container-title" : "Journal of Climate", "id" : "ITEM-2", "issue" : "10", "issued" : { "date-parts" : [ [ "2014" ] ] }, "page" : "3713-3730", "title" : "Model simulation and projection of European heat waves in present-day and future climates", "translator" : [ { "dropping-particle" : "", "family" : "S606", "given" : "", "non-dropping-particle" : "", "parse-names" : false, "suffix" : "" } ], "type" : "article-journal", "volume" : "27" }, "uris" : [ "http://www.mendeley.com/documents/?uuid=611c1ea3-0932-4763-9f5e-7073af4f9f96" ] }, { "id" : "ITEM-3",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3",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id" : "ITEM-4", "itemData" : { "DOI" : "10.1007/s00704-016-2031-3", "abstract" : "\u00a9 2017, Springer-Verlag Wien. The study examines climate change scenarios of Central European heat waves with a focus on related uncertainties in a large ensemble of regional climate model (RCM) simulations from the EURO-CORDEX and ENSEMBLES projects. Historical runs (1970\u20131999) driven by global climate models (GCMs) are evaluated against the E-OBS gridded data set in the first step. Although the RCMs are found to reproduce the frequency of heat waves quite well, those RCMs with the coarser grid (25 and 50\u00a0km) considerably overestimate the frequency of severe heat waves. This deficiency is improved in higher-resolution (12.5 km) EURO-CORDEX RCMs. In the near future (2020\u20132049), heat waves are projected to be nearly twice as frequent in comparison to the modelled historical period, and the increase is even larger for severe heat waves. Uncertainty originates mainly from the selection of RCMs and GCMs because the increase is similar for all concentration scenarios. For the late twenty-first century (2070\u20132099), a substantial increase in heat wave frequencies is projected, the magnitude of which depends mainly upon concentration scenario. Three to four heat waves per summer are projected in this period (compared to less than one in the recent climate), and severe heat waves are likely to become a regular phenomenon. This increment is primarily driven by a positive shift of temperature distribution, but changes in its scale and enhanced temporal autocorrelation of temperature also contribute to the projected increase in heat wave frequencies.", "author" : [ { "dropping-particle" : "", "family" : "Lhotka", "given" : "O.", "non-dropping-particle" : "", "parse-names" : false, "suffix" : "" }, { "dropping-particle" : "", "family" : "Kysel\u00fd", "given" : "J.", "non-dropping-particle" : "", "parse-names" : false, "suffix" : "" }, { "dropping-particle" : "", "family" : "Farda", "given" : "A.", "non-dropping-particle" : "", "parse-names" : false, "suffix" : "" } ], "container-title" : "Theoretical and Applied Climatology", "id" : "ITEM-4", "issue" : "3-4", "issued" : { "date-parts" : [ [ "2018" ] ] }, "page" : "1043-1054", "title" : "Climate change scenarios of heat waves in Central Europe and their uncertainties", "translator" : [ { "dropping-particle" : "", "family" : "S608", "given" : "", "non-dropping-particle" : "", "parse-names" : false, "suffix" : "" } ], "type" : "article-journal", "volume" : "131" }, "uris" : [ "http://www.mendeley.com/documents/?uuid=20bd8d82-4b60-4cc9-8ef5-6b0425ca778a" ] }, { "id" : "ITEM-5", "itemData" : { "DOI" : "10.1038/s41558-018-0114-0", "abstract" : "\u00a9 2018 The Author(s). The 2010 heatwave in eastern Europe and Russia ranks among the hottest events ever recorded in the region1,2. The excessive summer warmth was related to an anomalously widespread and intense quasi-stationary anticyclonic circulation anomaly over western Russia, reinforced by depletion of spring soil moisture1,3-5. At present, high soil moisture levels and strong surface evaporation generally tend to cap maximum summer temperatures6-8, but these constraints may weaken under future warming9,10. Here, we use a data assimilation technique in which future climate model simulations are nudged to realistically represent the persistence and strength of the 2010 blocked atmospheric flow. In the future, synoptically driven extreme warming under favourable large-scale atmospheric conditions will no longer be suppressed by abundant soil moisture, leading to a disproportional intensification of future heatwaves. This implies that future mid-latitude heatwaves analogous to the 2010 event will become even more extreme than previously thought, with temperature extremes increasing by 8.4 \u00b0C over western Russia. Thus, the socioeconomic impacts of future heatwaves will probably be amplified beyond current estimates.", "author" : [ { "dropping-particle" : "", "family" : "Rasmijn", "given" : "L.M.", "non-dropping-particle" : "", "parse-names" : false, "suffix" : "" }, { "dropping-particle" : "", "family" : "Schrier", "given" : "G.", "non-dropping-particle" : "Van Der", "parse-names" : false, "suffix" : "" }, { "dropping-particle" : "", "family" : "Bintanja", "given" : "R.", "non-dropping-particle" : "", "parse-names" : false, "suffix" : "" }, { "dropping-particle" : "", "family" : "Barkmeijer", "given" : "J.", "non-dropping-particle" : "", "parse-names" : false, "suffix" : "" }, { "dropping-particle" : "", "family" : "Sterl", "given" : "A.", "non-dropping-particle" : "", "parse-names" : false, "suffix" : "" }, { "dropping-particle" : "", "family" : "Hazeleger", "given" : "W.", "non-dropping-particle" : "", "parse-names" : false, "suffix" : "" } ], "container-title" : "Nature Climate Change", "id" : "ITEM-5", "issue" : "5", "issued" : { "date-parts" : [ [ "2018" ] ] }, "page" : "381-385", "title" : "Future equivalent of 2010 Russian heatwave intensified by weakening soil moisture constraints", "translator" : [ { "dropping-particle" : "", "family" : "S607", "given" : "", "non-dropping-particle" : "", "parse-names" : false, "suffix" : "" } ], "type" : "article-journal", "volume" : "8" }, "uris" : [ "http://www.mendeley.com/documents/?uuid=d709aac9-2846-4aed-bfe7-5ff37deaa66d" ] }, { "id" : "ITEM-6", "itemData" : { "DOI" : "10.1007/s00382-014-2434-8", "abstract" : "\u00a9 2014, Springer-Verlag Berlin Heidelberg. We investigate heat waves defined as periods of at least 3 consecutive days of extremely high daily maximum temperature affecting at least 30\u00a0% of western Europe. This definition has been chosen to select heat waves that might impact western European electricity supply. Even though not all such heat waves threaten it, the definition allows to identify a sufficient number of events, the strongest being potentially harmful. The heat waves are characterised by their duration, spatial extent, intensity and severity. The heat wave characteristics are calculated for historical and future climate based on results of climate model simulations conducted during the 5th Phase of the Coupled Model Intercomparison Project (CMIP5). The uncertainty of future anthropogenic forcing is taken into account by analysing results for the Representative Concentration Pathway scenarios RCP2.6, RCP4.5 and RCP8.5. The historical simulations are evaluated against the EOBS gridded station data. The CMIP5 ensemble median captures well the observed mean heat wave characteristics. However, no model simulates a heat wave as severe as observed during August 2003. Under future climate conditions, the heat waves become more frequent and have higher mean duration, extent and intensity. The ensemble spread is larger than the scenario uncertainty. The shift of the temperature distribution is more important for the increase of the cumulative heat wave severity than the broadening of the temperature distribution. However, the broadening leads to an amplification of the cumulative heat wave severity by a factor of 1.7 for RCP4.5 and 1.5 for RCP8.5.", "author" : [ { "dropping-particle" : "", "family" : "Schoetter", "given" : "R.", "non-dropping-particle" : "", "parse-names" : false, "suffix" : "" }, { "dropping-particle" : "", "family" : "Cattiaux", "given" : "J.", "non-dropping-particle" : "", "parse-names" : false, "suffix" : "" }, { "dropping-particle" : "", "family" : "Douville", "given" : "H.", "non-dropping-particle" : "", "parse-names" : false, "suffix" : "" } ], "container-title" : "Climate Dynamics", "id" : "ITEM-6", "issue" : "5-6", "issued" : { "date-parts" : [ [ "2015" ] ] }, "page" : "1601-1616", "title" : "Changes of western European heat wave characteristics projected by the CMIP5 ensemble", "translator" : [ { "dropping-particle" : "", "family" : "S1505", "given" : "", "non-dropping-particle" : "", "parse-names" : false, "suffix" : "" } ], "type" : "article-journal", "volume" : "45" }, "uris" : [ "http://www.mendeley.com/documents/?uuid=c22230df-2d1d-4eb6-a3fa-1b24e9935ae3" ] }, { "id" : "ITEM-7",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7",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8", "itemData" : { "DOI" : "10.1002/joc.4285", "ISSN" : "0899-8418", "abstract" : "Abstract The Mediterranean Basin is one of the regions that shall be affected most by the impacts of the future climate changes on hydrology and water resources. In this study, projected future changes in mean air temperature and precipitation climatology and inter-annual variability over the Mediterranean region were studied. For performing this aim, the future changes in annual and seasonal averages for the future period of 2070?2100 with respect to the period from 1970 to 2000 were investigated. Global climate model outputs of the World Climate Research Program's Coupled Model Intercomparison Project Phase 3 multi-model dataset were used in this work. Intergovernmental Panel on Climate Change SRES A2, A1B and B1 emission scenarios' outputs were used in future climate model projections. Future surface mean air temperatures of the larger Mediterranean basin increase mostly in summer and least in winter, and precipitation amounts decrease in all seasons at almost all parts of the basin. Future climate signals for air temperature and total precipitation values are much larger than the inter-model standard deviation. Inter-annual temperature variability increases evidently in summer season and decreases in the northern part of the domain in the winter season, while precipitation variability increases in almost all parts of domain. Probability distribution functions are found to be shifted and flattened for future period compared to the reference period. This indicates that the occurrence of frequency and intensity of high temperatures and heavy precipitation events will likely increase in the future period.", "author" : [ { "dropping-particle" : "", "family" : "Ozturk", "given" : "Tugba", "non-dropping-particle" : "", "parse-names" : false, "suffix" : "" }, { "dropping-particle" : "", "family" : "Ceber", "given" : "Zeynep Pelin", "non-dropping-particle" : "", "parse-names" : false, "suffix" : "" }, { "dropping-particle" : "", "family" : "T\u00fcrke\u015f", "given" : "Murat", "non-dropping-particle" : "", "parse-names" : false, "suffix" : "" }, { "dropping-particle" : "", "family" : "Kurnaz", "given" : "M Levent", "non-dropping-particle" : "", "parse-names" : false, "suffix" : "" } ], "container-title" : "International Journal of Climatology", "id" : "ITEM-8", "issue" : "14", "issued" : { "date-parts" : [ [ "2015", "11", "30" ] ] }, "note" : "doi: 10.1002/joc.4285", "page" : "4276-4292", "publisher" : "John Wiley &amp; Sons, Ltd", "title" : "Projections of climate change in the Mediterranean Basin by using downscaled global climate model outputs", "translator" : [ { "dropping-particle" : "", "family" : "S1211", "given" : "", "non-dropping-particle" : "", "parse-names" : false, "suffix" : "" } ], "type" : "article-journal", "volume" : "35" }, "uris" : [ "http://www.mendeley.com/documents/?uuid=645ef486-eaf4-45eb-9b1b-df8fdfd8e226" ] }, { "id" : "ITEM-9", "itemData" : { "DOI" : "10.1093/climsys/dzw006", "ISSN" : "2059-6987", "author" : [ { "dropping-particle" : "", "family" : "Winter", "given" : "Hugo C.", "non-dropping-particle" : "", "parse-names" : false, "suffix" : "" }, { "dropping-particle" : "", "family" : "Brown", "given" : "Simon J.", "non-dropping-particle" : "", "parse-names" : false, "suffix" : "" }, { "dropping-particle" : "", "family" : "Tawn", "given" : "Jonathan A.", "non-dropping-particle" : "", "parse-names" : false, "suffix" : "" } ], "container-title" : "Dynamics and Statistics of the Climate System", "id" : "ITEM-9", "issued" : { "date-parts" : [ [ "2017", "1", "17" ] ] }, "page" : "dzw006", "title" : "Characterising the changing behaviour of heatwaves with climate change", "translator" : [ { "dropping-particle" : "", "family" : "S2011", "given" : "", "non-dropping-particle" : "", "parse-names" : false, "suffix" : "" } ], "type" : "article-journal" }, "uris" : [ "http://www.mendeley.com/documents/?uuid=93fefca2-dd86-4529-9011-30999c01a370" ] }, { "id" : "ITEM-10", "itemData" : { "DOI" : "10.1038/s41598-020-65663-0", "ISSN" : "2045-2322", "author" : [ { "dropping-particle" : "", "family" : "Molina", "given" : "M. O.", "non-dropping-particle" : "", "parse-names" : false, "suffix" : "" }, { "dropping-particle" : "", "family" : "S\u00e1nchez", "given" : "E.", "non-dropping-particle" : "", "parse-names" : false, "suffix" : "" }, { "dropping-particle" : "", "family" : "Guti\u00e9rrez", "given" : "C.", "non-dropping-particle" : "", "parse-names" : false, "suffix" : "" } ], "container-title" : "Scientific Reports", "id" : "ITEM-10", "issue" : "1", "issued" : { "date-parts" : [ [ "2020", "12", "29" ] ] }, "page" : "8801", "title" : "Future heat waves over the Mediterranean from an Euro-CORDEX regional climate model ensemble", "translator" : [ { "dropping-particle" : "", "family" : "S3262", "given" : "", "non-dropping-particle" : "", "parse-names" : false, "suffix" : "" } ], "type" : "article-journal", "volume" : "10" }, "uris" : [ "http://www.mendeley.com/documents/?uuid=aefbe603-c493-417a-b6d0-58c010b7c68f" ] }, { "id" : "ITEM-11", "itemData" : { "DOI" : "10.1088/1748-9326/aaba58", "ISSN" : "1748-9326", "author" : [ { "dropping-particle" : "", "family" : "Suarez-Gutierrez", "given" : "Laura", "non-dropping-particle" : "", "parse-names" : false, "suffix" : "" }, { "dropping-particle" : "", "family" : "Li", "given" : "Chao", "non-dropping-particle" : "", "parse-names" : false, "suffix" : "" }, { "dropping-particle" : "", "family" : "M\u00fcller", "given" : "Wolfgang A", "non-dropping-particle" : "", "parse-names" : false, "suffix" : "" }, { "dropping-particle" : "", "family" : "Marotzke", "given" : "Jochem", "non-dropping-particle" : "", "parse-names" : false, "suffix" : "" } ], "container-title" : "Environmental Research Letters", "id" : "ITEM-11", "issue" : "6", "issued" : { "date-parts" : [ [ "2018", "6", "1" ] ] }, "page" : "064026", "title" : "Internal variability in European summer temperatures at 1.5 \u00b0C and 2 \u00b0C of global warming", "translator" : [ { "dropping-particle" : "", "family" : "S3261", "given" : "", "non-dropping-particle" : "", "parse-names" : false, "suffix" : "" } ], "type" : "article-journal", "volume" : "13" }, "uris" : [ "http://www.mendeley.com/documents/?uuid=39da4500-01d7-4b01-914d-1839d7cd1233" ] }, { "id" : "ITEM-12", "itemData" : { "DOI" : "10.1007/s10113-020-01610-z", "ISSN" : "1436-378X", "abstract" : "This study uses the results of 28 CMIP5 global climate projections to link regional climate extremes in the Mediterranean region to the global mean annual surface temperature change. It shows that global warming will further increase the existing difference in intensity of precipitation and hydrological extremes between north and south Mediterranean areas (SMed and NMed, respectively), while the increase/decrease of warm/cold temperature extremes will be only marginally larger in the SMed. The Simple daily precipitation intensity index (SDII) and the total precipitation during very wet days (R95pTOT) are already larger in the NMed than in the SMed; they will increase with global warming at a rate of approximately 0.1\u00a0mm/K and 5\u00a0mm/K, respectively, in the NMed, with no significant change in the SMed. The maximum number of consecutive dry days (CDD) is already larger in the SMed than in the NMed and will increase more in the former than in the latter (rates are about 8\u00a0days/K and 5\u00a0days/K, respectively). Global warming will not affect the difference of maximum number of consecutive wet days (CWD),\u00a0which is presently larger in the NMed than in the SMed and will decrease at a similar rate (about 0.5\u00a0days/K) in both areas. Changes of temperature extremes (warm nights, TN90p, and cold days, TX10p) will be similar in the north and south Mediterranean, though marginally larger in several areas of the SMed than in the NMed. Their increase will be dramatic and with a 4\u00a0K global warming almost all nights will be warm and there will be no cold days.", "author" : [ { "dropping-particle" : "", "family" : "Lionello", "given" : "Piero", "non-dropping-particle" : "", "parse-names" : false, "suffix" : "" }, { "dropping-particle" : "", "family" : "Scarascia", "given" : "Luca", "non-dropping-particle" : "", "parse-names" : false, "suffix" : "" } ], "container-title" : "Regional Environmental Change", "id" : "ITEM-12", "issue" : "1", "issued" : { "date-parts" : [ [ "2020" ] ] }, "page" : "31", "title" : "The relation of climate extremes with global warming in the Mediterranean region and its north versus south contrast", "translator" : [ { "dropping-particle" : "", "family" : "S3348", "given" : "", "non-dropping-particle" : "", "parse-names" : false, "suffix" : "" } ], "type" : "article-journal", "volume" : "20" }, "uris" : [ "http://www.mendeley.com/documents/?uuid=d1398aa8-e18b-4ef9-a957-f2f6ea19bf45" ] }, { "id" : "ITEM-13",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3",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w:delInstrText>
        </w:r>
        <w:r w:rsidR="00FF6231" w:rsidRPr="006A2665" w:rsidDel="00E542B9">
          <w:rPr>
            <w:rFonts w:cs="Times New Roman"/>
          </w:rPr>
          <w:delInstrText>documents/?uuid=6702a3e4-25c8-461f-ace8-cc33bf75a8fd" ] } ], "mendeley" : { "formattedCitation" : "(Lau and Nath, 2014; Ozturk et al., 2015; Russo et al., 2015; Schoetter et al., 2015; Vogel et al., 2017; Winter et al., 2017; Jacob et al., 2018; Suarez-Gutierrez et al., 2018; Lhotka et al., 2018; Rasmijn et al., 2018; Cardoso et al., 2019; Lionello and Scarascia, 2020; Molina et al., 2020)", "manualFormatting" : "Cardoso et al., 2019; Jacob et al., 2018; Lau and Nath, 2014; Lhotka et al., 2018; Lionello and Scarascia, 2020; Molina et al., 2020; Ozturk et al., 2015; Rasmijn et al., 2018; Russo et al., 2015; Schoetter et al., 2015; Suarez-Gutierrez et al., 2018; Vogel et al., 2017; Winter et al., 2017", "plainTextFormattedCitation" : "(Lau and Nath, 2014; Ozturk et al., 2015; Russo et al., 2015; Schoetter et al., 2015; Vogel et al., 2017; Winter et al., 2017; Jacob et al., 2018; Suarez-Gutierrez et al., 2018; Lhotka et al., 2018; Rasmijn et al., 2018; Cardoso et al., 2019; Lionello and Scarascia, 2020; Molina et al., 2020)", "previouslyFormattedCitation" : "(Lau and Nath, 2014; Ozturk et al., 2015; Russo et al., 2015; Schoetter et al., 2015; Vogel et al., 2017; Winter et al., 2017; Jacob et al., 2018; Suarez-Gutierrez et al., 2018; Lhotka et al., 2018; Rasmijn et al., 2018; Cardoso et al., 2019; Lionello and Scarascia, 2020; Molina et al., 2020)" }, "properties" : { "noteIndex" : 0 }, "schema" : "https://github.com/citation-style-language/schema/raw/master/csl-citation.json" }</w:delInstrText>
        </w:r>
        <w:r w:rsidRPr="00D424AA" w:rsidDel="00E542B9">
          <w:rPr>
            <w:rFonts w:cs="Times New Roman"/>
            <w:lang w:val="en-GB"/>
          </w:rPr>
          <w:fldChar w:fldCharType="separate"/>
        </w:r>
        <w:r w:rsidR="00A26296" w:rsidDel="00E542B9">
          <w:rPr>
            <w:rFonts w:cs="Times New Roman"/>
            <w:noProof/>
          </w:rPr>
          <w:delText>Cardoso et al., 2019; Jacob et al., 2018; Lau and Nath, 2014; Lhotka et al., 2018; Lionello and Scarascia, 2020; Molina et al., 2020; Ozturk et al., 2015; Rasmijn et al., 2018; Russo et al., 2015; Schoetter et al., 2015; Suarez-Gutierrez et al., 2018; Vogel et al., 2017; Winter et al., 2017</w:delText>
        </w:r>
        <w:r w:rsidRPr="00D424AA" w:rsidDel="00E542B9">
          <w:rPr>
            <w:rFonts w:cs="Times New Roman"/>
            <w:lang w:val="en-GB"/>
          </w:rPr>
          <w:fldChar w:fldCharType="end"/>
        </w:r>
        <w:commentRangeEnd w:id="1147"/>
        <w:r w:rsidR="00A26296" w:rsidDel="00E542B9">
          <w:rPr>
            <w:rStyle w:val="Marquedecommentaire"/>
          </w:rPr>
          <w:commentReference w:id="1147"/>
        </w:r>
        <w:r w:rsidRPr="0085657C" w:rsidDel="00E542B9">
          <w:rPr>
            <w:rFonts w:cs="Times New Roman"/>
          </w:rPr>
          <w:delText xml:space="preserve">; </w:delText>
        </w:r>
        <w:commentRangeStart w:id="1148"/>
        <w:r w:rsidRPr="00D424AA" w:rsidDel="00E542B9">
          <w:rPr>
            <w:rFonts w:cs="Times New Roman"/>
            <w:lang w:val="en-GB"/>
          </w:rPr>
          <w:fldChar w:fldCharType="begin" w:fldLock="1"/>
        </w:r>
        <w:r w:rsidR="00FC4C2D" w:rsidDel="00E542B9">
          <w:rPr>
            <w:rFonts w:cs="Times New Roman"/>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w:delInstrText>
        </w:r>
        <w:r w:rsidR="00FC4C2D" w:rsidRPr="00127991" w:rsidDel="00E542B9">
          <w:rPr>
            <w:rFonts w:cs="Times New Roman"/>
            <w:lang w:val="en-US"/>
            <w:rPrChange w:id="1149" w:author="Clotilde Pean" w:date="2021-08-07T15:13:00Z">
              <w:rPr>
                <w:rFonts w:cs="Times New Roman"/>
              </w:rPr>
            </w:rPrChange>
          </w:rPr>
          <w:delInstrText>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E542B9">
          <w:rPr>
            <w:rFonts w:cs="Times New Roman"/>
            <w:lang w:val="en-GB"/>
          </w:rPr>
          <w:fldChar w:fldCharType="separate"/>
        </w:r>
        <w:r w:rsidR="00A26296" w:rsidDel="00E542B9">
          <w:rPr>
            <w:rFonts w:cs="Times New Roman"/>
            <w:noProof/>
            <w:lang w:val="en-GB"/>
          </w:rPr>
          <w:delText>Li et al., 2020)</w:delText>
        </w:r>
        <w:r w:rsidRPr="00D424AA" w:rsidDel="00E542B9">
          <w:rPr>
            <w:rFonts w:cs="Times New Roman"/>
            <w:lang w:val="en-GB"/>
          </w:rPr>
          <w:fldChar w:fldCharType="end"/>
        </w:r>
        <w:commentRangeEnd w:id="1148"/>
        <w:r w:rsidR="00A26296" w:rsidDel="00E542B9">
          <w:rPr>
            <w:rStyle w:val="Marquedecommentaire"/>
          </w:rPr>
          <w:commentReference w:id="1148"/>
        </w:r>
      </w:del>
      <w:r w:rsidRPr="00841A35">
        <w:rPr>
          <w:rFonts w:cs="Times New Roman"/>
          <w:lang w:val="en-GB"/>
        </w:rPr>
        <w:t xml:space="preserve">. </w:t>
      </w:r>
      <w:r w:rsidRPr="00D424AA">
        <w:rPr>
          <w:rFonts w:eastAsia="SimSun" w:cs="Times New Roman"/>
          <w:lang w:val="en-GB" w:eastAsia="zh-CN"/>
        </w:rPr>
        <w:t xml:space="preserve">Increases in heat waves are greater </w:t>
      </w:r>
      <w:r w:rsidRPr="00D424AA">
        <w:rPr>
          <w:rFonts w:eastAsia="SimSun" w:cs="Times New Roman"/>
          <w:lang w:val="en-GB"/>
        </w:rPr>
        <w:t>over the southern Mediterranean and Sc</w:t>
      </w:r>
      <w:bookmarkEnd w:id="1144"/>
      <w:r w:rsidRPr="00D424AA">
        <w:rPr>
          <w:rFonts w:eastAsia="SimSun" w:cs="Times New Roman"/>
          <w:lang w:val="en-GB"/>
        </w:rPr>
        <w:t>andinavia</w:t>
      </w:r>
      <w:r w:rsidRPr="00D424AA">
        <w:rPr>
          <w:rFonts w:eastAsia="SimSun" w:cs="Times New Roman"/>
          <w:lang w:val="en-GB" w:eastAsia="zh-CN"/>
        </w:rPr>
        <w:t xml:space="preserve"> </w:t>
      </w:r>
      <w:bookmarkStart w:id="1150" w:name="_Hlk77096444"/>
      <w:commentRangeStart w:id="1151"/>
      <w:commentRangeStart w:id="1152"/>
      <w:r w:rsidRPr="00D424AA">
        <w:rPr>
          <w:rFonts w:eastAsia="SimSun" w:cs="Times New Roman"/>
          <w:lang w:val="en-GB" w:eastAsia="zh-CN"/>
        </w:rPr>
        <w:fldChar w:fldCharType="begin" w:fldLock="1"/>
      </w:r>
      <w:r w:rsidR="00FF6231">
        <w:rPr>
          <w:rFonts w:eastAsia="SimSun" w:cs="Times New Roman"/>
          <w:lang w:val="en-GB" w:eastAsia="zh-CN"/>
        </w:rPr>
        <w:instrText>ADDIN CSL_CITATION { "citationItems" : [ { "id" : "ITEM-1", "itemData" : { "DOI" : "10.1016/j.gloplacha.2017.11.015", "author" : [ { "dropping-particle" : "", "family" : "Abaurrea", "given" : "J", "non-dropping-particle" : "", "parse-names" : false, "suffix" : "" }, { "dropping-particle" : "", "family" : "As\u00edn", "given" : "J", "non-dropping-particle" : "", "parse-names" : false, "suffix" : "" }, { "dropping-particle" : "", "family" : "Cebri\u00e1n", "given" : "A C", "non-dropping-particle" : "", "parse-names" : false, "suffix" : "" } ], "container-title" : "Global and Planetary Change", "id" : "ITEM-1", "issued" : { "date-parts" : [ [ "2018" ] ] }, "note" : "Cited By :5\n\nExport Date: 25 September 2020", "page" : "244-260", "title" : "Modelling the occurrence of heat waves in maximum and minimum temperatures over Spain and projections for the period 2031-60", "translator" : [ { "dropping-particle" : "", "family" : "S3090", "given" : "", "non-dropping-particle" : "", "parse-names" : false, "suffix" : "" } ], "type" : "article-journal", "volume" : "161" }, "uris" : [ "http://www.mendeley.com/documents/?uuid=9dcb2bd8-486a-48b5-876d-f899e47b39cb" ] }, { "id" : "ITEM-2", "itemData" : { "DOI" : "10.1088/1748-9326/aab827", "ISSN" : "1748-9326", "author" : [ { "dropping-particle" : "", "family" : "Dosio", "given" : "Alessandro", "non-dropping-particle" : "", "parse-names" : false, "suffix" : "" }, { "dropping-particle" : "", "family" : "Mentaschi", "given" : "Lorenzo", "non-dropping-particle" : "", "parse-names" : false, "suffix" : "" }, { "dropping-particle" : "", "family" : "Fischer", "given" : "Erich M", "non-dropping-particle" : "", "parse-names" : false, "suffix" : "" }, { "dropping-particle" : "", "family" : "Wyser", "given" : "Klaus", "non-dropping-particle" : "", "parse-names" : false, "suffix" : "" } ], "container-title" : "Environmental Research Letters", "id" : "ITEM-2", "issue" : "5", "issued" : { "date-parts" : [ [ "2018", "5", "1" ] ] }, "page" : "054006", "title" : "Extreme heat waves under 1.5 \u00b0C and 2 \u00b0C global warming", "translator" : [ { "dropping-particle" : "", "family" : "S3246", "given" : "", "non-dropping-particle" : "", "parse-names" : false, "suffix" : "" } ], "type" : "article-journal", "volume" : "13" }, "uris" : [ "http://www.mendeley.com/documents/?uuid=60d75dab-39ed-424b-bed1-ac417ea8725f" ] }, { "id" : "ITEM-3", "itemData" : { "DOI" : "10.1016/j.gloplacha.2018.09.013", "ISSN" : "09218181", "author" : [ { "dropping-particle" : "", "family" : "Rohat", "given" : "Guillaume", "non-dropping-particle" : "", "parse-names" : false, "suffix" : "" }, { "dropping-particle" : "", "family" : "Flacke", "given" : "Johannes", "non-dropping-particle" : "", "parse-names" : false, "suffix" : "" }, { "dropping-particle" : "", "family" : "Dosio", "given" : "Alessandro", "non-dropping-particle" : "", "parse-names" : false, "suffix" : "" }, { "dropping-particle" : "", "family" : "Pedde", "given" : "Simona", "non-dropping-particle" : "", "parse-names" : false, "suffix" : "" }, { "dropping-particle" : "", "family" : "Dao", "given" : "Hy", "non-dropping-particle" : "", "parse-names" : false, "suffix" : "" }, { "dropping-particle" : "", "family" : "Maarseveen", "given" : "Martin", "non-dropping-particle" : "van", "parse-names" : false, "suffix" : "" } ], "container-title" : "Global and Planetary Change", "id" : "ITEM-3", "issued" : { "date-parts" : [ [ "2019", "1" ] ] }, "page" : "45-59", "title" : "Influence of changes in socioeconomic and climatic conditions on future heat-related health challenges in Europe", "translator" : [ { "dropping-particle" : "", "family" : "S3251", "given" : "", "non-dropping-particle" : "", "parse-names" : false, "suffix" : "" } ], "type" : "article-journal", "volume" : "172" }, "uris" : [ "http://www.mendeley.com/documents/?uuid=661f2652-9c54-4bbe-b293-ed3c6272ae2e" ] }, { "id" : "ITEM-4", "itemData" : { "DOI" : "10.1007/s10584-016-1661-x", "ISBN" : "0165-0009\r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w:instrText>
      </w:r>
      <w:r w:rsidR="00FF6231" w:rsidRPr="00B549EC">
        <w:rPr>
          <w:rFonts w:eastAsia="SimSun" w:cs="Times New Roman"/>
          <w:lang w:eastAsia="zh-CN"/>
        </w:rPr>
        <w:instrText>ping-particle" : "", "parse-names" : false, "suffix" : "" }, { "dropping-particle" : "", "family" : "Rojas", "given" : "Rodrigo", "non-dropping-particle" : "", "parse-names" : false, "suffix" : "" }, { "dropping-particle" : "", "family" : "Cid", "given" : "Alba", "non-dropping-particle" : "", "parse-names" : false, "suffix" : "" } ], "container-title" : "Climatic Change", "id" : "ITEM-4", "issue" : "1-2", "issued" : { "date-parts" : [ [ "2016", "7" ] ] }, "page" : "105-119", "publisher" : "Springer Netherlands", "title" : "Multi-hazard assessment in Europe under climate change", "translator" : [ { "dropping-particle" : "", "family" : "S2272", "given" : "", "non-dropping-particle" : "", "parse-names" : false, "suffix" : "" } ], "type" : "article-journal", "volume" : "137" }, "uris" : [ "http://www.mendeley.com/documents/?uuid=85b80df7-923e-421f-860f-717cc1f7714a" ] } ], "mendeley" : { "formattedCitation" : "(Forzieri et al., 2016; Abaurrea et al., 2018; Dosio et al., 2018; Rohat et al., 2019)", "manualFormatting" : "(Forzieri et al., 2016; Abaurrea et al., 2018; Dosio and Fischer, 2018; Rohat et al., 2019)", "plainTextFormattedCitation" : "(Forzieri et al., 2016; Abaurrea et al., 2018; Dosio et al., 2018; Rohat et al., 2019)", "previouslyFormattedCitation" : "(Forzieri et al., 2016; Abaurrea et al., 2018; Dosio et al., 2018; Rohat et al., 2019)" }, "properties" : { "noteIndex" : 0 }, "schema" : "https://github.com/citation-style-language/schema/raw/master/csl-citation.json" }</w:instrText>
      </w:r>
      <w:r w:rsidRPr="00D424AA">
        <w:rPr>
          <w:rFonts w:eastAsia="SimSun" w:cs="Times New Roman"/>
          <w:lang w:val="en-GB" w:eastAsia="zh-CN"/>
        </w:rPr>
        <w:fldChar w:fldCharType="separate"/>
      </w:r>
      <w:r w:rsidR="00A26296" w:rsidRPr="00B549EC">
        <w:rPr>
          <w:rFonts w:eastAsia="SimSun" w:cs="Times New Roman"/>
          <w:noProof/>
        </w:rPr>
        <w:t>(Forzieri et al., 2016; Abaurrea et al., 2018; Dosio and Fischer, 2018; Rohat et al., 2019)</w:t>
      </w:r>
      <w:r w:rsidRPr="00D424AA">
        <w:rPr>
          <w:rFonts w:eastAsia="SimSun" w:cs="Times New Roman"/>
          <w:lang w:val="en-GB" w:eastAsia="zh-CN"/>
        </w:rPr>
        <w:fldChar w:fldCharType="end"/>
      </w:r>
      <w:commentRangeEnd w:id="1151"/>
      <w:r w:rsidR="00A26296">
        <w:rPr>
          <w:rStyle w:val="Marquedecommentaire"/>
        </w:rPr>
        <w:commentReference w:id="1151"/>
      </w:r>
      <w:r w:rsidRPr="00B549EC">
        <w:rPr>
          <w:rFonts w:eastAsia="SimSun" w:cs="Times New Roman"/>
          <w:lang w:eastAsia="zh-CN"/>
        </w:rPr>
        <w:t xml:space="preserve">. </w:t>
      </w:r>
      <w:commentRangeEnd w:id="1152"/>
      <w:r w:rsidR="00C74592">
        <w:rPr>
          <w:rStyle w:val="Marquedecommentaire"/>
        </w:rPr>
        <w:commentReference w:id="1152"/>
      </w:r>
      <w:r w:rsidRPr="00841A35">
        <w:rPr>
          <w:rFonts w:eastAsia="SimSun" w:cs="Times New Roman"/>
          <w:lang w:val="en-GB" w:eastAsia="zh-CN"/>
        </w:rPr>
        <w:t>T</w:t>
      </w:r>
      <w:bookmarkEnd w:id="1150"/>
      <w:r w:rsidRPr="00D424AA">
        <w:rPr>
          <w:rFonts w:eastAsia="SimSun" w:cs="Times New Roman"/>
          <w:lang w:val="en-GB"/>
        </w:rPr>
        <w:t xml:space="preserve">he biggest increases in the number of heat wave days </w:t>
      </w:r>
      <w:r w:rsidRPr="00D424AA">
        <w:rPr>
          <w:rFonts w:eastAsia="SimSun" w:cs="Times New Roman"/>
          <w:lang w:val="en-GB" w:eastAsia="zh-CN"/>
        </w:rPr>
        <w:t xml:space="preserve">are expected </w:t>
      </w:r>
      <w:r w:rsidRPr="00D424AA">
        <w:rPr>
          <w:rFonts w:eastAsia="SimSun" w:cs="Times New Roman"/>
          <w:lang w:val="en-GB"/>
        </w:rPr>
        <w:t>for southern European cities</w:t>
      </w:r>
      <w:r w:rsidRPr="00D424AA">
        <w:rPr>
          <w:rFonts w:eastAsia="SimSun" w:cs="Times New Roman"/>
          <w:lang w:val="en-GB" w:eastAsia="zh-CN"/>
        </w:rPr>
        <w:t xml:space="preserve"> </w:t>
      </w:r>
      <w:r w:rsidRPr="00D424AA">
        <w:rPr>
          <w:rFonts w:eastAsia="SimSun" w:cs="Times New Roman"/>
          <w:lang w:val="en-GB" w:eastAsia="zh-CN"/>
        </w:rPr>
        <w:fldChar w:fldCharType="begin" w:fldLock="1"/>
      </w:r>
      <w:r w:rsidR="00FF6231">
        <w:rPr>
          <w:rFonts w:eastAsia="SimSun" w:cs="Times New Roman"/>
          <w:lang w:val="en-GB" w:eastAsia="zh-CN"/>
        </w:rPr>
        <w:instrText>ADDIN CSL_CITATION { "citationItems" : [ { "id" : "ITEM-1", "itemData" : { "DOI" : "10.1088/1748-9326/aaaad3", "ISSN" : "1748-9326", "author" : [ { "dropping-particle" : "", "family" : "Guerreiro", "given" : "Selma B", "non-dropping-particle" : "", "parse-names" : false, "suffix" : "" }, { "dropping-particle" : "", "family" : "Dawson", "given" : "Richard J", "non-dropping-particle" : "", "parse-names" : false, "suffix" : "" }, { "dropping-particle" : "", "family" : "Kilsby", "given" : "Chris", "non-dropping-particle" : "", "parse-names" : false, "suffix" : "" }, { "dropping-particle" : "", "family" : "Lewis", "given" : "Elizabeth", "non-dropping-particle" : "", "parse-names" : false, "suffix" : "" }, { "dropping-particle" : "", "family" : "Ford", "given" : "Alistair", "non-dropping-particle" : "", "parse-names" : false, "suffix" : "" } ], "container-title" : "Environmental Research Letters", "id" : "ITEM-1", "issue" : "3", "issued" : { "date-parts" : [ [ "2018", "3", "1" ] ] }, "note" : "From Duplicate 1 (Future heat-waves, droughts and floods in 571 European cities - Guerreiro, S B; Dawson, R J; Kilsby, C; Lewis, E; Ford, A)\n\nExport Date: 5 September 2019", "page" : "034009", "title" : "Future heat-waves, droughts and floods in 571 European cities", "translator" : [ { "dropping-particle" : "", "family" : "S3323", "given" : "", "non-dropping-particle" : "", "parse-names" : false, "suffix" : "" } ], "type" : "article-journal", "volume" : "13" }, "uris" : [ "http://www.mendeley.com/documents/?uuid=7fc4e90c-8211-4bd7-88f4-ef50d11e6484" ] }, { "id" : "ITEM-2", "itemData" : { "DOI" : "10.3390/ijerph16203959", "ISSN" : "1660-4601", "abstract" : "Changes in the frequency and intensity of heat waves have shown substantial negative impacts on public health. At the same time, climate change towards increasing air temperatures throughout Europe will foster such extreme events, leading to the population being more exposed to them and societies becoming more vulnerable. Based on two climate change scenarios (Representative Concentration Pathway 4.5 and 8.5) we analysed the frequency and intensity of heat waves for three capital cities in Europe representing a North\u2013South transect (London, Luxembourg, Rome). We used indices proposed by the Expert Team on Sector-Specific Climate Indices of the World Meteorological Organization to analyze the number of heat waves, the number of days that contribute to heat waves, the length of the longest heat waves, as well as the mean temperature during heat waves. The threshold for the definition of heat waves is calculated based on a reference period of 30 years for each of the three cities, allowing for a direct comparison of the projected changes between the cities. Changes in the projected air temperature between a reference period (1971\u20132000) and three future periods (2001\u20132030 near future, 2031\u20132060 middle future, and 2061\u20132090 far future) are statistically significant for all three cities and both emission scenarios. Considerable similarities could be identified for the different heat wave indices. This directly affects the risk of the exposed population and might also negatively influence food security and water supply.", "author" : [ { "dropping-particle" : "", "family" : "Junk", "given" : "J\u00fcrgen", "non-dropping-particle" : "", "parse-names" : false, "suffix" : "" }, { "dropping-particle" : "", "family" : "Goergen", "given" : "Klaus", "non-dropping-particle" : "", "parse-names" : false, "suffix" : "" }, { "dropping-particle" : "", "family" : "Krein", "given" : "Andreas", "non-dropping-particle" : "", "parse-names" : false, "suffix" : "" } ], "container-title" : "International Journal of Environmental Research and Public Health", "id" : "ITEM-2", "issue" : "20", "issued" : { "date-parts" : [ [ "2019", "10", "17" ] ] }, "page" : "3959", "title" : "Future Heat Waves in Different European Capitals Based on Climate Change Indicators", "translator" : [ { "dropping-particle" : "", "family" : "S3254", "given" : "", "non-dropping-particle" : "", "parse-names" : false, "suffix" : "" } ], "type" : "article-journal", "volume" : "16" }, "uris" : [ "http://www.mendeley.com/documents/?uuid=c1c8e2ef-18b2-447e-ab5c-fbd874cc96af" ] } ], "mendeley" : { "formattedCitation" : "(Guerreiro et al., 2018a; Junk et al., 2019)", "plainTextFormattedCitation" : "(Guerreiro et al., 2018a; Junk et al., 2019)", "previouslyFormattedCitation" : "(Guerreiro et al., 2018a; Junk et al., 2019)" }, "properties" : { "noteIndex" : 0 }, "schema" : "https://github.com/citation-style-language/schema/raw/master/csl-citation.json" }</w:instrText>
      </w:r>
      <w:r w:rsidRPr="00D424AA">
        <w:rPr>
          <w:rFonts w:eastAsia="SimSun" w:cs="Times New Roman"/>
          <w:lang w:val="en-GB" w:eastAsia="zh-CN"/>
        </w:rPr>
        <w:fldChar w:fldCharType="separate"/>
      </w:r>
      <w:r w:rsidR="00A26296">
        <w:rPr>
          <w:rFonts w:eastAsia="SimSun" w:cs="Times New Roman"/>
          <w:noProof/>
          <w:lang w:val="en-GB" w:eastAsia="zh-CN"/>
        </w:rPr>
        <w:t>(Guerreiro et al., 2018a; Junk et al., 2019)</w:t>
      </w:r>
      <w:r w:rsidRPr="00D424AA">
        <w:rPr>
          <w:rFonts w:eastAsia="SimSun" w:cs="Times New Roman"/>
          <w:lang w:val="en-GB" w:eastAsia="zh-CN"/>
        </w:rPr>
        <w:fldChar w:fldCharType="end"/>
      </w:r>
      <w:r w:rsidRPr="00841A35">
        <w:rPr>
          <w:rFonts w:eastAsia="SimSun" w:cs="Times New Roman"/>
          <w:lang w:val="en-GB" w:eastAsia="zh-CN"/>
        </w:rPr>
        <w:t xml:space="preserve">, </w:t>
      </w:r>
      <w:r w:rsidRPr="00D424AA">
        <w:rPr>
          <w:rFonts w:eastAsia="SimSun" w:cs="Times New Roman"/>
          <w:lang w:val="en-GB" w:eastAsia="zh-CN"/>
        </w:rPr>
        <w:t xml:space="preserve">and </w:t>
      </w:r>
      <w:r w:rsidRPr="00D424AA">
        <w:rPr>
          <w:rFonts w:eastAsia="SimSun" w:cs="Times New Roman"/>
          <w:lang w:val="en-GB"/>
        </w:rPr>
        <w:t>Central European cities will see the biggest increases in maximum heat wave temperatures</w:t>
      </w:r>
      <w:r w:rsidRPr="00D424AA">
        <w:rPr>
          <w:rFonts w:eastAsia="SimSun" w:cs="Times New Roman"/>
          <w:lang w:val="en-GB" w:eastAsia="zh-CN"/>
        </w:rPr>
        <w:t xml:space="preserve"> </w:t>
      </w:r>
      <w:r w:rsidRPr="00D424AA">
        <w:rPr>
          <w:rFonts w:eastAsia="SimSun" w:cs="Times New Roman"/>
          <w:lang w:val="en-GB" w:eastAsia="zh-CN"/>
        </w:rPr>
        <w:fldChar w:fldCharType="begin" w:fldLock="1"/>
      </w:r>
      <w:r w:rsidR="00FF6231">
        <w:rPr>
          <w:rFonts w:eastAsia="SimSun" w:cs="Times New Roman"/>
          <w:lang w:val="en-GB" w:eastAsia="zh-CN"/>
        </w:rPr>
        <w:instrText>ADDIN CSL_CITATION { "citationItems" : [ { "id" : "ITEM-1", "itemData" : { "DOI" : "10.1088/1748-9326/aaaad3", "ISSN" : "1748-9326", "author" : [ { "dropping-particle" : "", "family" : "Guerreiro", "given" : "Selma B", "non-dropping-particle" : "", "parse-names" : false, "suffix" : "" }, { "dropping-particle" : "", "family" : "Dawson", "given" : "Richard J", "non-dropping-particle" : "", "parse-names" : false, "suffix" : "" }, { "dropping-particle" : "", "family" : "Kilsby", "given" : "Chris", "non-dropping-particle" : "", "parse-names" : false, "suffix" : "" }, { "dropping-particle" : "", "family" : "Lewis", "given" : "Elizabeth", "non-dropping-particle" : "", "parse-names" : false, "suffix" : "" }, { "dropping-particle" : "", "family" : "Ford", "given" : "Alistair", "non-dropping-particle" : "", "parse-names" : false, "suffix" : "" } ], "container-title" : "Environmental Research Letters", "id" : "ITEM-1", "issue" : "3", "issued" : { "date-parts" : [ [ "2018", "3", "1" ] ] }, "note" : "From Duplicate 1 (Future heat-waves, droughts and floods in 571 European cities - Guerreiro, S B; Dawson, R J; Kilsby, C; Lewis, E; Ford, A)\n\nExport Date: 5 September 2019", "page" : "034009", "title" : "Future heat-waves, droughts and floods in 571 European cities", "translator" : [ { "dropping-particle" : "", "family" : "S3323", "given" : "", "non-dropping-particle" : "", "parse-names" : false, "suffix" : "" } ], "type" : "article-journal", "volume" : "13" }, "uris" : [ "http://www.mendeley.com/documents/?uuid=7fc4e90c-8211-4bd7-88f4-ef50d11e6484" ] } ], "mendeley" : { "formattedCitation" : "(Guerreiro et al., 2018a)", "plainTextFormattedCitation" : "(Guerreiro et al., 2018a)", "previouslyFormattedCitation" : "(Guerreiro et al., 2018a)" }, "properties" : { "noteIndex" : 0 }, "schema" : "https://github.com/citation-style-language/schema/raw/master/csl-citation.json" }</w:instrText>
      </w:r>
      <w:r w:rsidRPr="00D424AA">
        <w:rPr>
          <w:rFonts w:eastAsia="SimSun" w:cs="Times New Roman"/>
          <w:lang w:val="en-GB" w:eastAsia="zh-CN"/>
        </w:rPr>
        <w:fldChar w:fldCharType="separate"/>
      </w:r>
      <w:r w:rsidR="00A26296">
        <w:rPr>
          <w:rFonts w:eastAsia="SimSun" w:cs="Times New Roman"/>
          <w:noProof/>
          <w:lang w:val="en-GB" w:eastAsia="zh-CN"/>
        </w:rPr>
        <w:t>(Guerreiro et al., 2018a)</w:t>
      </w:r>
      <w:r w:rsidRPr="00D424AA">
        <w:rPr>
          <w:rFonts w:eastAsia="SimSun" w:cs="Times New Roman"/>
          <w:lang w:val="en-GB" w:eastAsia="zh-CN"/>
        </w:rPr>
        <w:fldChar w:fldCharType="end"/>
      </w:r>
      <w:r w:rsidRPr="00841A35">
        <w:rPr>
          <w:rFonts w:eastAsia="SimSun" w:cs="Times New Roman"/>
          <w:lang w:val="en-GB"/>
        </w:rPr>
        <w:t>.</w:t>
      </w:r>
    </w:p>
    <w:p w14:paraId="6E2C0F21" w14:textId="77777777" w:rsidR="00726A1C" w:rsidRPr="00D424AA" w:rsidRDefault="00726A1C" w:rsidP="00D424AA">
      <w:pPr>
        <w:rPr>
          <w:rFonts w:cs="Times New Roman"/>
          <w:iCs/>
          <w:lang w:val="en-GB" w:eastAsia="zh-CN"/>
        </w:rPr>
      </w:pPr>
    </w:p>
    <w:p w14:paraId="2B4D4739" w14:textId="7B49AE48" w:rsidR="00726A1C" w:rsidRPr="00D424AA" w:rsidRDefault="00726A1C" w:rsidP="00D424AA">
      <w:pPr>
        <w:rPr>
          <w:rFonts w:eastAsia="SimSun" w:cs="Times New Roman"/>
          <w:lang w:val="en-GB" w:eastAsia="en-US"/>
        </w:rPr>
      </w:pPr>
      <w:r w:rsidRPr="00D424AA">
        <w:rPr>
          <w:rFonts w:cs="Times New Roman"/>
          <w:lang w:val="en-GB"/>
        </w:rPr>
        <w:t xml:space="preserve">In North America (Table 11.19), evidence includes increases in the intensity and frequency of hot extremes, such as warm days, warm nights, and heat waves, and decreases in the intensity and frequency of cold extremes, such as cold days and cold nights, over the continent as projected by CMIP5, CMIP6, and CORDEX simulations </w:t>
      </w:r>
      <w:ins w:id="1153" w:author="Robin Matthews" w:date="2021-07-13T19:13:00Z">
        <w:r w:rsidR="00A37AAF">
          <w:rPr>
            <w:rFonts w:cs="Times New Roman"/>
            <w:lang w:val="en-GB"/>
          </w:rPr>
          <w:fldChar w:fldCharType="begin" w:fldLock="1"/>
        </w:r>
      </w:ins>
      <w:r w:rsidR="003A5209">
        <w:rPr>
          <w:rFonts w:cs="Times New Roman"/>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2",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2",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3", "itemData" : { "DOI" : "10.1007/s00382-017-3730-x", "ISBN" : "0123456789", "ISSN" : "14320894", "author" : [ { "dropping-particle" : "", "family" : "Alexandru", "given" : "Adelina", "non-dropping-particle" : "", "parse-names" : false, "suffix" : "" } ], "container-title" : "Climate Dynamics", "id" : "ITEM-3", "issue" : "5-6", "issued" : { "date-parts" : [ [ "2018" ] ] }, "page" : "1949-1973", "publisher" : "Springer Berlin Heidelberg", "title" : "Consideration of land-use and land-cover changes in the projection of climate extremes over North America by the end of the twenty-first century", "translator" : [ { "dropping-particle" : "", "family" : "S650", "given" : "", "non-dropping-particle" : "", "parse-names" : false, "suffix" : "" } ], "type" : "article-journal", "volume" : "50" }, "uris" : [ "http://www.mendeley.com/documents/?uuid=95661aa2-0498-4ee2-aef5-44cbf65371b7" ] }, { "id" : "ITEM-4",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4",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5",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5",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id" : "ITEM-6", "itemData" : { "DOI" : "10.1002/joc.5524", "ISSN" : "08998418", "author" : [ { "dropping-particle" : "", "family" : "Yang", "given" : "Chi", "non-dropping-particle" : "", "parse-names" : false, "suffix" : "" }, { "dropping-particle" : "", "family" : "Li", "given" : "Lingshan", "non-dropping-particle" : "", "parse-names" : false, "suffix" : "" }, { "dropping-particle" : "", "family" : "Xu", "given" : "Jing", "non-dropping-particle" : "", "parse-names" : false, "suffix" : "" } ], "container-title" : "International Journal of Climatology", "id" : "ITEM-6", "issue" : "9", "issued" : { "date-parts" : [ [ "2018", "7" ] ] }, "page" : "3736-3748", "title" : "Changing temperature extremes based on CMIP5 output via semi-parametric quantile regression approach", "translator" : [ { "dropping-particle" : "", "family" : "S659", "given" : "", "non-dropping-particle" : "", "parse-names" : false, "suffix" : "" } ], "type" : "article-journal", "volume" : "38" }, "uris" : [ "http://www.mendeley.com/documents/?uuid=cee6d100-c20e-4868-8718-3567c8f1021d" ] }, { "id" : "ITEM-7",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7",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8", "itemData" : { "DOI" : "10.1007/s00382-015-2638-6", "ISBN" : "0038201526", "ISSN" : "0930-7575", "abstract" : "The objective of this paper is to review statisti- cal methods, dynamics, modeling efforts, and trends related to temperature extremes, with a focus upon extreme events of short duration that affect parts of North America. These events are associated with large scale meteorological pat- terns (LSMPs). The statistics, dynamics, and modeling sections of this paper are written to be autonomous and so can be read separately. Methods to define extreme events statistics and to identify and connect LSMPs to extreme temperature events are presented. Recent advances in sta- tistical techniques connect LSMPs to extreme temperatures through appropriately defined covariates that supplement more straightforward analyses. Various LSMPs, ranging from synoptic to planetary scale structures, are associated with extreme temperature events. Current knowledge about the synoptics and the dynamical mechanisms leading to the associated LSMPs is incomplete. Systematic studies of: the physics of LSMP life cycles, comprehensive model assessment of LSMP-extreme temperature event linkages, and LSMP properties are needed. Generally, climate mod- els capture observed properties of heat waves and cold air outbreaks with some fidelity. However they overestimate warm wave frequency and underestimate cold air outbreak frequency, and underestimate the collective influence of low-frequency modes on temperature extremes. Modeling studies have identified the impact of large-scale circulation anomalies and land\u2013atmosphere interactions on changes in extreme temperatures. However, few studies have examined changes in LSMPs to more specifically understand the role of LSMPs on past and future extreme temperature changes. Even though LSMPs are resolvable by global and regional climate models, they are not necessarily well simulated. The paper concludes with unresolved issues and research questions.", "author" : [ { "dropping-particle" : "", "family" : "Grotjahn", "given" : "Richard", "non-dropping-particle" : "", "parse-names" : false, "suffix" : "" }, { "dropping-particle" : "", "family" : "Black", "given" : "Robert", "non-dropping-particle" : "", "parse-names" : false, "suffix" : "" }, { "dropping-particle" : "", "family" : "Leung", "given" : "Ruby", "non-dropping-particle" : "", "parse-names" : false, "suffix" : "" }, { "dropping-particle" : "", "family" : "Wehner", "given" : "Michael F.", "non-dropping-particle" : "", "parse-names" : false, "suffix" : "" }, { "dropping-particle" : "", "family" : "Barlow", "given" : "Mathew", "non-dropping-particle" : "", "parse-names" : false, "suffix" : "" }, { "dropping-particle" : "", "family" : "Bosilovich", "given" : "Mike", "non-dropping-particle" : "", "parse-names" : false, "suffix" : "" }, { "dropping-particle" : "", "family" : "Gershunov", "given" : "Alexander", "non-dropping-particle" : "", "parse-names" : false, "suffix" : "" }, { "dropping-particle" : "", "family" : "Gutowski", "given" : "William J.", "non-dropping-particle" : "", "parse-names" : false, "suffix" : "" }, { "dropping-particle" : "", "family" : "Gyakum", "given" : "John R.", "non-dropping-particle" : "", "parse-names" : false, "suffix" : "" }, { "dropping-particle" : "", "family" : "Katz", "given" : "Richard W.", "non-dropping-particle" : "", "parse-names" : false, "suffix" : "" }, { "dropping-particle" : "", "family" : "Lee", "given" : "Yun-Young", "non-dropping-particle" : "", "parse-names" : false, "suffix" : "" }, { "dropping-particle" : "", "family" : "Lim", "given" : "Young-Kwon", "non-dropping-particle" : "", "parse-names" : false, "suffix" : "" }, { "dropping-particle" : "", "family" : "Prabhat", "given" : "", "non-dropping-particle" : "", "parse-names" : false, "suffix" : "" } ], "container-title" : "Cl</w:instrText>
      </w:r>
      <w:r w:rsidR="003A5209" w:rsidRPr="00B549EC">
        <w:rPr>
          <w:rFonts w:cs="Times New Roman"/>
        </w:rPr>
        <w:instrText>imate Dynamics", "id" : "ITEM-8", "issue" : "3-4", "issued" : { "date-parts" : [ [ "2016", "2", "22" ] ] }, "page" : "1151-1184", "publisher" : "Springer Berlin Heidelberg", "title" : "North American extreme temperature events and related large scale meteorological patterns: a review of statistical methods, dynamics, modeling, and trends", "translator" : [ { "dropping-particle" : "", "family" : "S2488", "given" : "", "non-dropping-particle" : "", "parse-names" : false, "suffix" : "" } ], "type" : "article-journal", "volume" : "46" }, "uris" : [ "http://www.mendeley.com/documents/?uuid=52435c9c-81c1-4231-9400-de8d86d2b81a" ] } ], "mendeley" : { "formattedCitation" : "(Grotjahn et al., 2016; Vose et al., 2017; Alexandru, 2018; Li et al., 2018a, 2020a; Yang et al., 2018a; Zhang et al., 2019d; Coppola et al., 2021b)", "manualFormatting" : "(Grotjahn et al., 2016; Vose et al., 2017a; Alexandru, 2018; C. Li et al., 2018, 2020; Yang et al., 2018a; Zhang et al., 2019d; Coppola et al., 2021b)", "plainTextFormattedCitation" : "(Grotjahn et al., 2016; Vose et al., 2017; Alexandru, 2018; Li et al., 2018a, 2020a; Yang et al., 2018a; Zhang et al., 2019d; Coppola et al., 2021b)", "previouslyFormattedCitation" : "(Grotjahn et al., 2016; Vose et al., 2017; Alexandru, 2018; Li et al., 2018a, 2020a; Yang et al., 2018a; Zhang et al., 2019d; Coppola et al., 2021b)" }, "properties" : { "noteIndex" : 0 }, "schema" : "https://github.com/citation-style-language/schema/raw/master/csl-citation.json" }</w:instrText>
      </w:r>
      <w:ins w:id="1154" w:author="Robin Matthews" w:date="2021-07-13T19:13:00Z">
        <w:r w:rsidR="00A37AAF">
          <w:rPr>
            <w:rFonts w:cs="Times New Roman"/>
            <w:lang w:val="en-GB"/>
          </w:rPr>
          <w:fldChar w:fldCharType="separate"/>
        </w:r>
        <w:r w:rsidR="00A37AAF" w:rsidRPr="00B549EC">
          <w:rPr>
            <w:rFonts w:cs="Times New Roman"/>
            <w:noProof/>
          </w:rPr>
          <w:t>(Grotjahn et al., 2016; Vose et al., 2017a; Alexandru, 2018; C. Li et al., 2018, 2020; Yang et al., 2018a; Zhang et al., 2019d; Coppola et al., 2021b)</w:t>
        </w:r>
        <w:r w:rsidR="00A37AAF">
          <w:rPr>
            <w:rFonts w:cs="Times New Roman"/>
            <w:lang w:val="en-GB"/>
          </w:rPr>
          <w:fldChar w:fldCharType="end"/>
        </w:r>
      </w:ins>
      <w:commentRangeStart w:id="1155"/>
      <w:del w:id="1156" w:author="Robin Matthews" w:date="2021-07-13T19:13:00Z">
        <w:r w:rsidRPr="00D424AA" w:rsidDel="00A37AAF">
          <w:rPr>
            <w:rFonts w:cs="Times New Roman"/>
            <w:lang w:val="en-GB"/>
          </w:rPr>
          <w:fldChar w:fldCharType="begin" w:fldLock="1"/>
        </w:r>
        <w:r w:rsidR="00FC4C2D" w:rsidRPr="00B549EC" w:rsidDel="00A37AAF">
          <w:rPr>
            <w:rFonts w:cs="Times New Roman"/>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w:delInstrText>
        </w:r>
        <w:r w:rsidR="00FC4C2D" w:rsidDel="00A37AAF">
          <w:rPr>
            <w:rFonts w:cs="Times New Roman"/>
            <w:lang w:val="en-GB"/>
          </w:rPr>
          <w:delInstrText>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2",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2",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Coppola et al., 2021b)", "manualFormatting" : "(Li et al., 2020; Coppola et al., 2021;", "plainTextFormattedCitation" : "(Li et al., 2020a; Coppola et al., 2021b)", "previouslyFormattedCitation" : "(Li et al., 2020a; Coppola et al., 2021b)" }, "properties" : { "noteIndex" : 0 }, "schema" : "https://github.com/citation-style-language/schema/raw/master/csl-citation.json" }</w:delInstrText>
        </w:r>
        <w:r w:rsidRPr="00D424AA" w:rsidDel="00A37AAF">
          <w:rPr>
            <w:rFonts w:cs="Times New Roman"/>
            <w:lang w:val="en-GB"/>
          </w:rPr>
          <w:fldChar w:fldCharType="separate"/>
        </w:r>
        <w:r w:rsidR="00A26296" w:rsidDel="00A37AAF">
          <w:rPr>
            <w:rFonts w:cs="Times New Roman"/>
            <w:noProof/>
            <w:lang w:val="en-GB"/>
          </w:rPr>
          <w:delText>(Li et al., 2020; Coppola et al., 2021;</w:delText>
        </w:r>
        <w:r w:rsidRPr="00D424AA" w:rsidDel="00A37AAF">
          <w:rPr>
            <w:rFonts w:cs="Times New Roman"/>
            <w:lang w:val="en-GB"/>
          </w:rPr>
          <w:fldChar w:fldCharType="end"/>
        </w:r>
        <w:commentRangeEnd w:id="1155"/>
        <w:r w:rsidR="00A26296" w:rsidDel="00A37AAF">
          <w:rPr>
            <w:rStyle w:val="Marquedecommentaire"/>
          </w:rPr>
          <w:commentReference w:id="1155"/>
        </w:r>
        <w:r w:rsidRPr="00841A35" w:rsidDel="00A37AAF">
          <w:rPr>
            <w:rFonts w:cs="Times New Roman"/>
            <w:lang w:val="en-GB"/>
          </w:rPr>
          <w:delText xml:space="preserve"> </w:delText>
        </w:r>
        <w:commentRangeStart w:id="1157"/>
        <w:r w:rsidRPr="00D424AA" w:rsidDel="00A37AAF">
          <w:rPr>
            <w:rFonts w:cs="Times New Roman"/>
            <w:lang w:val="en-GB"/>
          </w:rPr>
          <w:fldChar w:fldCharType="begin" w:fldLock="1"/>
        </w:r>
        <w:r w:rsidR="00FF6231" w:rsidDel="00A37AAF">
          <w:rPr>
            <w:rFonts w:cs="Times New Roman"/>
            <w:lang w:val="en-GB"/>
          </w:rPr>
          <w:delInstrText xml:space="preserve">ADDIN CSL_CITATION { "citationItems" : [ { "id" : "ITEM-1", "itemData" : { "DOI" : "10.1007/s00382-017-3730-x", "ISBN" : "0123456789", "ISSN" : "14320894", "author" : [ { "dropping-particle" : "", "family" : "Alexandru", "given" : "Adelina", "non-dropping-particle" : "", "parse-names" : false, "suffix" : "" } ], "container-title" : "Climate Dynamics", "id" : "ITEM-1", "issue" : "5-6", "issued" : { "date-parts" : [ [ "2018" ] ] }, "page" : "1949-1973", "publisher" : "Springer Berlin Heidelberg", "title" : "Consideration of land-use and land-cover changes in the projection of climate extremes over North America by the end of the twenty-first century", "translator" : [ { "dropping-particle" : "", "family" : "S650", "given" : "", "non-dropping-particle" : "", "parse-names" : false, "suffix" : "" } ], "type" : "article-journal", "volume" : "50" }, "uris" : [ "http://www.mendeley.com/documents/?uuid=95661aa2-0498-4ee2-aef5-44cbf65371b7" ] }, { "id" : "ITEM-2",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2",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id" : "ITEM-4", "itemData" : { "DOI" : "10.1002/joc.5524", "ISSN" : "08998418", "author" : [ { "dropping-particle" : "", "family" : "Yang", "given" : "Chi", "non-dropping-particle" : "", "parse-names" : false, "suffix" : "" }, { "dropping-particle" : "", "family" : "Li", "given" : "Lingshan", "non-dropping-particle" : "", "parse-names" : false, "suffix" : "" }, { "dropping-particle" : "", "family" : "Xu", "given" : "Jing", "non-dropping-particle" : "", "parse-names" : false, "suffix" : "" } ], "container-title" : "International Journal of Climatology", "id" : "ITEM-4", "issue" : "9", "issued" : { "date-parts" : [ [ "2018", "7" ] ] }, "page" : "3736-3748", "title" : "Changing temperature extremes based on CMIP5 output via semi-parametric quantile regression approach", "translator" : [ { "dropping-particle" : "", "family" : "S659", "given" : "", "non-dropping-particle" : "", "parse-names" : false, "suffix" : "" } ], "type" : "article-journal", "volume" : "38" }, "uris" : [ "http://www.mendeley.com/documents/?uuid=cee6d100-c20e-4868-8718-3567c8f1021d" ] }, { "id" : "ITEM-5",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5",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6", "itemData" : { "DOI" : "10.1007/s00382-015-2638-6", "ISBN" : "0038201526", "ISSN" : "0930-7575", "abstract" : "The objective of this paper is to review statisti- cal methods, dynamics, modeling efforts, and trends related to temperature extremes, with a focus upon extreme events of short duration that affect parts of North America. These events are associated with large scale meteorological pat- terns (LSMPs). The statistics, dynamics, and modeling sections of this paper are written to be autonomous and so can be read separately. Methods to define extreme events statistics and to identify and connect LSMPs to extreme temperature events are presented. Recent advances in sta- tistical techniques connect LSMPs to extreme temperatures through appropriately defined covariates that supplement more straightforward analyses. Various LSMPs, ranging from synoptic to planetary scale structures, are associated with extreme temperature events. Current knowledge about the synoptics and the dynamical mechanisms leading to the associated LSMPs is incomplete. Systematic studies of: the physics of LSMP life cycles, comprehensive model assessment of LSMP-extreme temperature event linkages, and LSMP properties are needed. Generally, climate mod- els capture observed properties of heat waves and cold air outbreaks with some fidelity. However they overestimate warm wave frequency and underestimate cold air outbreak frequency, and underestimate the collective influence of low-frequency modes on temperature extremes. Modeling studies have identified the impact of large-scale circulation anomalies and land\u2013atmosphere interactions on changes in extreme temperatures. However, few studies have examined changes in LSMPs to more specifically understand the role of LSMPs on past and future extreme temperature changes. Even though LSMPs are resolvable by global and regional climate models, they are not necessarily well simulated. The paper concludes with unresolved issues and research questions.", "author" : [ { "dropping-particle" : "", "family" : "Grotjahn", "given" : "Richard", "non-dropping-particle" : "", "parse-names" : false, "suffix" : "" }, { "dropping-particle" : "", "family" : "Black", "given" : "Robert", "non-dropping-particle" : "", "parse-names" : false, "suffix" : "" }, { "dropping-particle" : "", "family" : "Leung", "given" : "Ruby", "non-dropping-particle" : "", "parse-names" : false, "suffix" : "" }, { "dropping-particle" : "", "family" : "Wehner", "given" : "Michael F.", "non-dropping-particle" : "", "parse-names" : false, "suffix" : "" }, { "dropping-particle" : "", "family" : "Barlow", "given" : "Mathew", "non-dropping-particle" : "", "parse-names" : false, "suffix" : "" }, { "dropping-particle" : "", "family" : "Bosilovich", "given" : "Mike", "non-dropping-particle" : "", "parse-names" : false, "suffix" : "" }, { "dropping-particle" : "", "family" : "Gershunov", "given" : "Alexander", "non-dropping-particle" : "", "parse-names" : false, "suffix" : "" }, { "dropping-particle" : "", "family" : "Gutowski", "given" : "William J.", "non-dropping-particle" : "", "parse-names" : false, "suffix" : "" }, { "dropping-particle" : "", "family" : "Gyakum", "given" : "John R.", "non-dropping-particle" : "", "parse-names" : false, "suffix" : "" }, { "dropping-particle" : "", "family" : "Katz", "given" : "Richard W.", "non-dropping-particle" : "", "parse-names" : false, "suffix" : "" }, { "dropping-particle" : "", "family" : "Lee", "given" : "Yun-Young", "non-dropping-particle" : "", "parse-names" : false, "suffix" : "" }, { "dropping-particle" : "", "family" : "Lim", "given" : "Young-Kwon", "non-dropping-particle" : "", "parse-names" : false, "suffix" : "" }, { "dropping-particle" : "", "family" </w:delInstrText>
        </w:r>
        <w:r w:rsidR="00FF6231" w:rsidRPr="006A2665" w:rsidDel="00A37AAF">
          <w:rPr>
            <w:rFonts w:cs="Times New Roman"/>
          </w:rPr>
          <w:delInstrText>: "Prabhat", "given" : "", "non-dropping-particle" : "", "parse-names" : false, "suffix" : "" } ], "container-title" : "</w:delInstrText>
        </w:r>
        <w:r w:rsidR="00FF6231" w:rsidRPr="00127991" w:rsidDel="00A37AAF">
          <w:rPr>
            <w:rFonts w:cs="Times New Roman"/>
            <w:lang w:val="en-US"/>
            <w:rPrChange w:id="1158" w:author="Clotilde Pean" w:date="2021-08-07T15:13:00Z">
              <w:rPr>
                <w:rFonts w:cs="Times New Roman"/>
              </w:rPr>
            </w:rPrChange>
          </w:rPr>
          <w:delInstrText>Climate Dynamics", "id" : "ITEM-6", "issue" : "3-4", "issued" : { "date-parts" : [ [ "2016", "2", "22" ] ] }, "page" : "1151-1184", "publisher" : "Springer Berlin Heidelberg", "title" : "North American extreme temperature events and related large scale meteorological patterns: a review of statistical methods, dynamics, modeling, and trends", "translator" : [ { "dropping-particle" : "", "family" : "S2488", "given" : "", "non-dropping-particle" : "", "parse-names" : false, "suffix" : "" } ], "type" : "article-journal", "volume" : "46" }, "uris" : [ "http://www.mendeley.com/documents/?uuid=52435c9c-81c1-4231-9400-de8d86d2b81a" ] } ], "mendeley" : { "formattedCitation" : "(Grotjahn et al., 2016; Vose et al., 2017; Alexandru, 2018; Li et al., 2018a; Yang et al., 2018a; Zhang et al., 2019d)", "manualFormatting" : "Alexandru, 2018; Grotjahn et al., 2016; Li et al., 2018a; Vose et al., 2017a; Yang et al., 2018a; Zhang et al., 2019d)", "plainTextFormattedCitation" : "(Grotjahn et al., 2016; Vose et al., 2017; Alexandru, 2018; Li et al., 2018a; Yang et al., 2018a; Zhang et al., 2019d)", "previouslyFormattedCitation" : "(Grotjahn et al., 2016; Vose et al., 2017; Alexandru, 2018; Li et al., 2018a; Yang et al., 2018a; Zhang et al., 2019d)" }, "properties" : { "noteIndex" : 0 }, "schema" : "https://github.com/citation-style-language/schema/raw/master/csl-citation.json" }</w:delInstrText>
        </w:r>
        <w:r w:rsidRPr="00D424AA" w:rsidDel="00A37AAF">
          <w:rPr>
            <w:rFonts w:cs="Times New Roman"/>
            <w:lang w:val="en-GB"/>
          </w:rPr>
          <w:fldChar w:fldCharType="separate"/>
        </w:r>
        <w:r w:rsidR="00A26296" w:rsidDel="00A37AAF">
          <w:rPr>
            <w:rFonts w:cs="Times New Roman"/>
            <w:noProof/>
            <w:lang w:val="nb-NO"/>
          </w:rPr>
          <w:delText>Alexandru, 2018; Grotjahn et al., 2016; Li et al., 2018a; Vose et al., 2017a; Yang et al., 2018a; Zhang et al., 2019d)</w:delText>
        </w:r>
        <w:r w:rsidRPr="00D424AA" w:rsidDel="00A37AAF">
          <w:rPr>
            <w:rFonts w:cs="Times New Roman"/>
            <w:lang w:val="en-GB"/>
          </w:rPr>
          <w:fldChar w:fldCharType="end"/>
        </w:r>
      </w:del>
      <w:commentRangeEnd w:id="1157"/>
      <w:r w:rsidR="00A26296">
        <w:rPr>
          <w:rStyle w:val="Marquedecommentaire"/>
        </w:rPr>
        <w:commentReference w:id="1157"/>
      </w:r>
      <w:r w:rsidRPr="00841A35">
        <w:rPr>
          <w:rFonts w:cs="Times New Roman"/>
          <w:lang w:val="nb-NO"/>
        </w:rPr>
        <w:t xml:space="preserve">. </w:t>
      </w:r>
      <w:r w:rsidRPr="00D424AA">
        <w:rPr>
          <w:rFonts w:cs="Times New Roman"/>
          <w:lang w:val="en-GB"/>
        </w:rPr>
        <w:t xml:space="preserve">Projections of temperature extremes for the end of the 21st century show that warm days and nights are </w:t>
      </w:r>
      <w:r w:rsidRPr="00D424AA">
        <w:rPr>
          <w:rFonts w:cs="Times New Roman"/>
          <w:i/>
          <w:lang w:val="en-GB"/>
        </w:rPr>
        <w:t>very likely</w:t>
      </w:r>
      <w:r w:rsidRPr="00D424AA">
        <w:rPr>
          <w:rFonts w:cs="Times New Roman"/>
          <w:lang w:val="en-GB"/>
        </w:rPr>
        <w:t xml:space="preserve"> to increase </w:t>
      </w:r>
      <w:r w:rsidRPr="00D424AA">
        <w:rPr>
          <w:rFonts w:cs="Times New Roman"/>
          <w:lang w:val="en-GB" w:eastAsia="zh-CN"/>
        </w:rPr>
        <w:t xml:space="preserve">and </w:t>
      </w:r>
      <w:r w:rsidRPr="00D424AA">
        <w:rPr>
          <w:rFonts w:cs="Times New Roman"/>
          <w:lang w:val="en-GB"/>
        </w:rPr>
        <w:t xml:space="preserve">cold days and nights are </w:t>
      </w:r>
      <w:r w:rsidRPr="00D424AA">
        <w:rPr>
          <w:rFonts w:cs="Times New Roman"/>
          <w:i/>
          <w:lang w:val="en-GB"/>
        </w:rPr>
        <w:t>very likely</w:t>
      </w:r>
      <w:r w:rsidRPr="00D424AA">
        <w:rPr>
          <w:rFonts w:cs="Times New Roman"/>
          <w:lang w:val="en-GB"/>
        </w:rPr>
        <w:t xml:space="preserve"> to decrease in all regions. There is </w:t>
      </w:r>
      <w:r w:rsidRPr="00D424AA">
        <w:rPr>
          <w:rFonts w:cs="Times New Roman"/>
          <w:i/>
          <w:lang w:val="en-GB"/>
        </w:rPr>
        <w:t>medium confidence</w:t>
      </w:r>
      <w:r w:rsidRPr="00D424AA">
        <w:rPr>
          <w:rFonts w:cs="Times New Roman"/>
          <w:lang w:val="en-GB"/>
        </w:rPr>
        <w:t xml:space="preserve"> in large increases in warm days and warm nights in summer, particularly over the United States, and in large decreases in cold days in Canada in fall and winter </w:t>
      </w:r>
      <w:ins w:id="1159" w:author="Robin Matthews" w:date="2021-07-13T19:17:00Z">
        <w:r w:rsidR="005416AD">
          <w:rPr>
            <w:rFonts w:cs="Times New Roman"/>
            <w:lang w:val="en-GB"/>
          </w:rPr>
          <w:fldChar w:fldCharType="begin" w:fldLock="1"/>
        </w:r>
      </w:ins>
      <w:r w:rsidR="003A5209">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3", "itemData" : { "DOI" : "10.1007/s00382-017-3730-x", "ISBN" : "0123456789", "ISSN" : "14320894", "author" : [ { "dropping-particle" : "", "family" : "Alexandru", "given" : "Adelina", "non-dropping-particle" : "", "parse-names" : false, "suffix" : "" } ], "container-title" : "Climate Dynamics", "id" : "ITEM-3", "issue" : "5-6", "issued" : { "date-parts" : [ [ "2018" ] ] }, "page" : "1949-1973", "publisher" : "Springer Berlin Heidelberg", "title" : "Consideration of land-use and land-cover changes in the projection of climate extremes over North America by the end of the twenty-first century", "translator" : [ { "dropping-particle" : "", "family" : "S650", "given" : "", "non-dropping-particle" : "", "parse-names" : false, "suffix" : "" } ], "type" : "article-journal", "volume" : "50" }, "uris" : [ "http://www.mendeley.com/documents/?uuid=95661aa2-0498-4ee2-aef5-44cbf65371b7" ] }, { "id" : "ITEM-4",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4",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5", "itemData" : { "DOI" : "10.1002/joc.5524", "ISSN" : "08998418", "author" : [ { "dropping-particle" : "", "family" : "Yang", "given" : "Chi", "non-dropping-particle" : "", "parse-names" : false, "suffix" : "" }, { "dropping-particle" : "", "family" : "Li", "given" : "Lingshan", "non-dropping-particle" : "", "parse-names" : false, "suffix" : "" }, { "dropping-particle" : "", "family" : "Xu", "given" : "Jing", "non-dropping-particle" : "", "parse-names" : false, "suffix" : "" } ], "container-title" : "International Journal of Climatology", "id" : "ITEM-5", "issue" : "9", "issued" : { "date-parts" : [ [ "2018", "7" ] ] }, "page" : "3736-3748", "title" : "Changing temperature extremes based on CMIP5 output via semi-parametric quantile regression approach", "translator" : [ { "dropping-particle" : "", "family" : "S659", "given" : "", "non-dropping-particle" : "", "parse-names" : false, "suffix" : "" } ], "type" : "article-journal", "volume" : "38" }, "uris" : [ "http://www.mendeley.com/documents/?uuid=cee6d100-c20e-4868-8718-3567c8f1021d" ] }, { "id" : "ITEM-6",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6",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7", "itemData" : { "DOI" : "10.1007/s00382-015-2638-6", "ISBN" : "0038201526", "ISSN" : "0930-7575", "abstract" : "The objective of this paper is to review statisti- cal methods, dynamics, modeling efforts, and trends related to temperature extremes, with a focus upon extreme events of short duration that affect parts of North America. These events are associated with large scale meteorological pat- terns (LSMPs). The statistics, dynamics, and modeling sections of this paper are written to be autonomous and so can be read separately. Methods to define extreme events statistics and to identify and connect LSMPs to extreme temperature events are presented. Recent advances in sta- tistical techniques connect LSMPs to extreme temperatures through appropriately defined covariates that supplement more straightforward analyses. Various LSMPs, ranging from synoptic to planetary scale structures, are associated with extreme temperature events. Current knowledge about the synoptics and the dynamical mechanisms leading to the associated LSMPs is incomplete. Systematic studies of: the physics of LSMP life cycles, comprehensive model assessment of LSMP-extreme temperature event linkages, and LSMP properties are needed. Generally, climate mod- els capture observed properties of heat waves and cold air outbreaks with some fidelity. However they overestimate warm wave frequency and underestimate cold air outbreak frequency, and underestimate the collective influence of low-frequency modes on temperature extremes. Modeling studies have identified the impact of large-scale circulation anomalies and land\u2013atmosphere interactions on changes in extreme temperatures. However, few studies have examined changes in LSMPs to more specifically understand the role of LSMPs on past and future extreme temperature changes. Even though LSMPs are resolvable by global and regional climate models, they are not necessarily well simulated. The paper concludes with unresolved issues and research questions.", "author" : [ { "dropping-particle" : "", "family" : "Grotjahn", "given" : "Richard", "non-dropping-particle" : "", "parse-names" : false, "suffix" : "" }, { "dropping-particle" : "", "family" : "Black", "given" : "Robert", "non-dropping-particle" : "", "parse-names" : false, "suffix" : "" }, { "dropping-particle" : "", "family" : "Leung", "given" : "Ruby", "non-dropping-particle" : "", "parse-names" : false, "suffix" : "" }, { "dropping-particle" : "", "family" : "Wehner", "given" : "Michael F.", "non-dropping-particle" : "", "parse-names" : false, "suffix" : "" }, { "dropping-particle" : "", "family" : "Barlow", "given" : "Mathew", "non-dropping-particle" : "", "parse-names" : false, "suffix" : "" }, { "dropping-particle" : "", "family" : "Bosilovich", "given" : "Mike", "non-dropping-particle" : "", "parse-names" : false, "suffix" : "" }, { "dropping-particle" : "", "family" : "Gershunov", "given" : "Alexander", "non-dropping-particle" : "", "parse-names" : false, "suffix" : "" }, { "dropping-particle" : "", "family" : "Gutowski", "given" : "William J.", "non-dropping-particle" : "", "parse-names" : false, "suffix" : "" }, { "dropping-particle" : "", "family" : "Gyakum", "given" : "John R.", "non-dropping-particle" : "", "parse-names" : false, "suffix" : "" }, { "dropping-particle" : "", "family" : "Katz", "given" : "Richard W.", "non-dropping-particle" : "", "parse-names" : false, "suffix" : "" }, { "dropping-particle" : "", "family" : "Lee", "given" : "Yun-Young", "non-dropping-particle" : "", "parse-names" : false, "suffix" : "" }, { "dropping-particle" : "", "family" : "Lim", "given" : "Young-Kwon", "non-dropping-particle" : "", "parse-names" : false, "suffix" : "" }, { "dropping-particle" : "", "family" : "Prabhat", "given" : "", "non-dropping-particle" : "", "parse-names" : false, "suffix" : "" } ], "container-title" : "Climate Dynamics", "id" : "ITEM-7", "issue" : "3-4", "issued" : { "date-parts" : [ [ "2016", "2", "22" ] ] }, "page" : "1151-1184", "publisher" : "Springer Berlin Heidelberg", "title" : "North American extreme temperature events and related large scale meteorological patterns: a review of statistical methods, dynamics, modeling, and trends", "translator" : [ { "dropping-particle" : "", "family" : "S2488", "given" : "", "non-dropping-particle" : "", "parse-names" : false, "suffix" : "" } ], "type" : "article-journal", "volume" : "46" }, "uris" : [ "http://www.mendeley.com/documents/?uuid=52435c9c-81c1-4231-9400-de8d86d2b81a" ] }, { "id" : "ITEM-8",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w:instrText>
      </w:r>
      <w:r w:rsidR="003A5209" w:rsidRPr="00B549EC">
        <w:rPr>
          <w:rFonts w:cs="Times New Roman"/>
        </w:rPr>
        <w:instrText>particle" : "", "family" : "Maycock", "given" : "T K", "non-dropping-particle" : "", "parse-names" : false, "suffix" : "" } ], "id" : "ITEM-8",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Grotjahn et al., 2016; Vose et al., 2017; Alexandru, 2018; Li et al., 2018a, 2020a; Yang et al., 2018a; Zhang et al., 2019d; Coppola et al., 2021b)", "manualFormatting" : "(Grotjahn et al., 2016; Vose et al., 2017; Alexandru, 2018; C. Li et al., 2018b, 2020; C. Yang et al., 2018; X. Zhang et al., 2019; Coppola et al., 2021b)", "plainTextFormattedCitation" : "(Grotjahn et al., 2016; Vose et al., 2017; Alexandru, 2018; Li et al., 2018a, 2020a; Yang et al., 2018a; Zhang et al., 2019d; Coppola et al., 2021b)", "previouslyFormattedCitation" : "(Grotjahn et al., 2016; Vose et al., 2017; Alexandru, 2018; Li et al., 2018a, 2020a; Yang et al., 2018a; Zhang et al., 2019d; Coppola et al., 2021b)" }, "properties" : { "noteIndex" : 0 }, "schema" : "https://github.com/citation-style-language/schema/raw/master/csl-citation.json" }</w:instrText>
      </w:r>
      <w:ins w:id="1160" w:author="Robin Matthews" w:date="2021-07-13T19:17:00Z">
        <w:r w:rsidR="005416AD">
          <w:rPr>
            <w:rFonts w:cs="Times New Roman"/>
            <w:lang w:val="en-GB"/>
          </w:rPr>
          <w:fldChar w:fldCharType="separate"/>
        </w:r>
        <w:r w:rsidR="005416AD" w:rsidRPr="00B549EC">
          <w:rPr>
            <w:rFonts w:cs="Times New Roman"/>
            <w:noProof/>
          </w:rPr>
          <w:t>(Grotjahn et al., 2016; Vose et al., 2017; Alexandru, 2018; C. Li et al., 2018b, 2020; C. Yang et al., 2018; X. Zhang et al., 2019; Coppola et al., 2021b)</w:t>
        </w:r>
        <w:r w:rsidR="005416AD">
          <w:rPr>
            <w:rFonts w:cs="Times New Roman"/>
            <w:lang w:val="en-GB"/>
          </w:rPr>
          <w:fldChar w:fldCharType="end"/>
        </w:r>
      </w:ins>
      <w:commentRangeStart w:id="1161"/>
      <w:del w:id="1162" w:author="Robin Matthews" w:date="2021-07-13T19:17:00Z">
        <w:r w:rsidRPr="00D424AA" w:rsidDel="005416AD">
          <w:rPr>
            <w:rFonts w:cs="Times New Roman"/>
            <w:lang w:val="en-GB"/>
          </w:rPr>
          <w:fldChar w:fldCharType="begin" w:fldLock="1"/>
        </w:r>
        <w:r w:rsidR="00FC4C2D" w:rsidRPr="00B549EC" w:rsidDel="005416AD">
          <w:rPr>
            <w:rFonts w:cs="Times New Roman"/>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w:delInstrText>
        </w:r>
        <w:r w:rsidR="00FC4C2D" w:rsidRPr="005416AD" w:rsidDel="005416AD">
          <w:rPr>
            <w:rFonts w:cs="Times New Roman"/>
            <w:lang w:val="en-GB"/>
          </w:rPr>
          <w:delInstrText>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5416AD">
          <w:rPr>
            <w:rFonts w:cs="Times New Roman"/>
            <w:lang w:val="en-GB"/>
          </w:rPr>
          <w:fldChar w:fldCharType="separate"/>
        </w:r>
        <w:r w:rsidR="00A26296" w:rsidRPr="005416AD" w:rsidDel="005416AD">
          <w:rPr>
            <w:rFonts w:cs="Times New Roman"/>
            <w:noProof/>
            <w:lang w:val="en-GB"/>
          </w:rPr>
          <w:delText>(Li et al., 2020</w:delText>
        </w:r>
        <w:r w:rsidRPr="00D424AA" w:rsidDel="005416AD">
          <w:rPr>
            <w:rFonts w:cs="Times New Roman"/>
            <w:lang w:val="en-GB"/>
          </w:rPr>
          <w:fldChar w:fldCharType="end"/>
        </w:r>
        <w:commentRangeEnd w:id="1161"/>
        <w:r w:rsidR="00A26296" w:rsidDel="005416AD">
          <w:rPr>
            <w:rStyle w:val="Marquedecommentaire"/>
          </w:rPr>
          <w:commentReference w:id="1161"/>
        </w:r>
        <w:r w:rsidRPr="00841A35" w:rsidDel="005416AD">
          <w:rPr>
            <w:rFonts w:cs="Times New Roman"/>
            <w:lang w:val="en-GB"/>
          </w:rPr>
          <w:delText xml:space="preserve">; </w:delText>
        </w:r>
        <w:commentRangeStart w:id="1163"/>
        <w:r w:rsidRPr="00D424AA" w:rsidDel="005416AD">
          <w:rPr>
            <w:rFonts w:cs="Times New Roman"/>
            <w:lang w:val="en-GB"/>
          </w:rPr>
          <w:fldChar w:fldCharType="begin" w:fldLock="1"/>
        </w:r>
        <w:r w:rsidR="00FC4C2D" w:rsidDel="005416AD">
          <w:rPr>
            <w:rFonts w:cs="Times New Roman"/>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 "plainTextFormattedCitation" : "(Coppola et al., 2021b)", "previouslyFormattedCitation" : "(Coppola et al., 2021b)" }, "properties" : { "noteIndex" : 0 }, "schema" : "https://github.com/citation-style-language/schema/raw/master/csl-citation.json" }</w:delInstrText>
        </w:r>
        <w:r w:rsidRPr="00D424AA" w:rsidDel="005416AD">
          <w:rPr>
            <w:rFonts w:cs="Times New Roman"/>
            <w:lang w:val="en-GB"/>
          </w:rPr>
          <w:fldChar w:fldCharType="separate"/>
        </w:r>
        <w:r w:rsidR="00A26296" w:rsidDel="005416AD">
          <w:rPr>
            <w:rFonts w:cs="Times New Roman"/>
            <w:noProof/>
            <w:lang w:val="en-GB"/>
          </w:rPr>
          <w:delText>Coppola et al., 2021</w:delText>
        </w:r>
        <w:r w:rsidRPr="00D424AA" w:rsidDel="005416AD">
          <w:rPr>
            <w:rFonts w:cs="Times New Roman"/>
            <w:lang w:val="en-GB"/>
          </w:rPr>
          <w:fldChar w:fldCharType="end"/>
        </w:r>
        <w:commentRangeEnd w:id="1163"/>
        <w:r w:rsidR="00A26296" w:rsidDel="005416AD">
          <w:rPr>
            <w:rStyle w:val="Marquedecommentaire"/>
          </w:rPr>
          <w:commentReference w:id="1163"/>
        </w:r>
        <w:r w:rsidRPr="00841A35" w:rsidDel="005416AD">
          <w:rPr>
            <w:rFonts w:cs="Times New Roman"/>
            <w:lang w:val="en-GB"/>
          </w:rPr>
          <w:delText xml:space="preserve">; </w:delText>
        </w:r>
        <w:commentRangeStart w:id="1164"/>
        <w:r w:rsidRPr="00D424AA" w:rsidDel="005416AD">
          <w:rPr>
            <w:rFonts w:cs="Times New Roman"/>
            <w:lang w:val="en-GB"/>
          </w:rPr>
          <w:fldChar w:fldCharType="begin" w:fldLock="1"/>
        </w:r>
        <w:r w:rsidR="00FF6231" w:rsidDel="005416AD">
          <w:rPr>
            <w:rFonts w:cs="Times New Roman"/>
            <w:lang w:val="en-GB"/>
          </w:rPr>
          <w:delInstrText>ADDIN CSL_CITATION { "citationItems" : [ { "id" : "ITEM-1", "itemData" : { "DOI" : "10.1007/s00382-017-3730-x", "ISBN" : "0123456789", "ISSN" : "14320894", "author" : [ { "dropping-particle" : "", "family" : "Alexandru", "given" : "Adelina", "non-dropping-particle" : "", "parse-names" : false, "suffix" : "" } ], "container-title" : "Climate Dynamics", "id" : "ITEM-1", "issue" : "5-6", "issued" : { "date-parts" : [ [ "2018" ] ] }, "page" : "1949-1973", "publisher" : "Springer Berlin Heidelberg", "title" : "Consideration of land-use and land-cover changes in the projection of climate extremes over North America by the end of the twenty-first century", "translator" : [ { "dropping-particle" : "", "family" : "S650", "given" : "", "non-dropping-particle" : "", "parse-names" : false, "suffix" : "" } ], "type" : "article-journal", "volume" : "50" }, "uris" : [ "http://www.mendeley.com/documents/?uuid=95661aa2-0498-4ee2-aef5-44cbf65371b7" ] }, { "id" : "ITEM-2",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2",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3", "itemData" : { "DOI" : "10.1002/joc.5524", "ISSN" : "08998418", "author" : [ { "dropping-particle" : "", "family" : "Yang", "given" : "Chi", "non-dropping-particle" : "", "parse-names" : false, "suffix" : "" }, { "dropping-particle" : "", "family" : "Li", "given" : "Lingshan", "non-dropping-particle" : "", "parse-names" : false, "suffix" : "" }, { "dropping-particle" : "", "family" : "Xu", "given" : "Jing", "non-dropping-particle" : "", "parse-names" : false, "suffix" : "" } ], "container-title" : "International Journal of Climatology", "id" : "ITEM-3", "issue" : "9", "issued" : { "date-parts" : [ [ "2018", "7" ] ] }, "page" : "3736-3748", "title" : "Changing temperature extremes based on CMIP5 output via semi-parametric quantile regression approach", "translator" : [ { "dropping-particle" : "", "family" : "S659", "given" : "", "non-dropping-particle" : "", "parse-names" : false, "suffix" : "" } ], "type" : "article-journal", "volume" : "38" }, "uris" : [ "http://www.mendeley.com/documents/?uuid=cee6d100-c20e-4868-8718-3567c8f1021d" ] }, { "id" : "ITEM-4",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4",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5", "itemData" : { "DOI" : "10.1007/s00382-015-2638-6", "ISBN" : "0038201526", "ISSN" : "0930-7575", "abstract" : "The objective of this paper is to review statisti- cal methods, dynamics, modeling efforts, and trends related to temperature extremes, with a focus upon extreme events of short duration that affect parts of North America. These events are associated with large scale meteorological pat- terns (LSMPs). The statistics, dynamics, and modeling sections of this paper are written to be autonomous and so can be read separately. Methods to define extreme events statistics and to identify and connect LSMPs to extreme temperature events are presented. Recent advances in sta- tistical techniques connect LSMPs to extreme temperatures through appropriately defined covariates that supplement more straightforward analyses. Various LSMPs, ranging from synoptic to planetary scale structures, are associated with extreme temperature events. Current knowledge about the synoptics and the dynamical mechanisms leading to the associated LSMPs is incomplete. Systematic studies of: the physics of LSMP life cycles, comprehensive model assessment of LSMP-extreme temperature event linkages, and LSMP properties are needed. Generally, climate mod- els capture observed properties of heat waves and cold air outbreaks with some fidelity. However they overestimate warm wave frequency and underestimate cold air outbreak frequency, and underestimate the collective influence of low-frequency modes on temperature extremes. Modeling studies have identified the impact of large-scale circulation anomalies and land\u2013atmosphere interactions on changes in extreme temperatures. However, few studies have examined changes in LSMPs to more specifically understand the role of LSMPs on past and future extreme temperature changes. Even though LSMPs are resolvable by global and regional climate models, they are not necessarily well simulated. The paper concludes with unresolved issues and research questions.", "author" : [ { "dropping-particle" : "", "family" : "Grotjahn", "given" : "Richard", "non-dropping-particle" : "", "parse-names" : false, "suffix" : "" }, { "dropping-particle" : "", "family" : "Black", "given" : "Robert", "non-dropping-particle" : "", "parse-names" : false, "suffix" : "" }, { "dropping-particle" : "", "family" : "Leung", "given" : "Ruby", "non-dropping-particle" : "", "parse-names" : false, "suffix" : "" }, { "dropping-particle" : "", "family" : "Wehner", "given" : "Michael F.", "non-dropping-particle" : "", "parse-names" : false, "suffix" : "" }, { "dropping-particle" : "", "family" : "Barlow", "given" : "Mathew", "non-dropping-particle" : "", "parse-names" : false, "suffix" : "" }, { "dropping-particle" : "", "family" : "Bosilovich", "given" : "Mike", "non-dropping-particle" : "", "parse-names" : false, "suffix" : "" }, { "dropping-particle" : "", "family" : "Gershunov", "given" : "Alexander", "non-dropping-particle" : "", "parse-names" : false, "suffix" : "" }, { "dropping-particle" : "", "family" : "Gutowski", "given" : "William J.", "non-dropping-particle" : "", "parse-names" : false, "suffix" : "" }, { "dropping-particle" : "", "family" : "Gyakum", "given" : "John R.", "non-dropping-particle" : "", "parse-names" : false, "suffix" : "" }, { "dropping-particle" : "", "family" : "Katz", "given" : "Richard W.", "non-dropping-particle" : "", "parse-names" : false, "suffix" : "" }, { "dropping-particle" : "", "family" : "Lee", "given" : "Yun-Young", "non-dropping-particle" : "", "parse-names" : false, "suffix" : "" }, { "dropping-particle" : "", "family" : "Lim", "given" : "Young-Kwon", "non-dropping-particle" : "", "parse-names" : false, "suffix" : "" }, { "dropping-particle" : "", "family" : "Prabhat", "given" : "", "non-dropping-particle" : "", "parse-names" : false, "suffix" : "" } ], "container-title" : "Climate Dynamics", "id" : "ITEM-5", "issue" : "3-4", "issued" : { "date-parts" : [ [ "2016", "2", "22" ] ] }, "page" : "1151-1184", "publisher" : "Springer Berlin Heidelberg", "title" : "North American extreme temperature events and related large scale meteorological patterns: a review of statistical methods, dynamics, modeling, and trends", "translator" : [ { "dropping-particle" : "", "family" : "S2488", "given" : "", "non-dropping-particle" : "", "parse-names" : false, "suffix" : "" } ], "type" : "article-journal", "volume" : "46" }, "uris" : [ "http://www.mendeley.com/documents/?uuid=52435c9c-81c1-4231-9400-de8d86d2b81a" ] }, { "id" : "ITEM-6",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w:delInstrText>
        </w:r>
        <w:r w:rsidR="00FF6231" w:rsidRPr="006A2665" w:rsidDel="005416AD">
          <w:rPr>
            <w:rFonts w:cs="Times New Roman"/>
          </w:rPr>
          <w:delInstrText xml:space="preserve"> "", "family" : "Stewart", "given" : "B C", "non-dropping-particle" : "", "parse-names" : false, "suffix" : "" }, { "dro</w:delInstrText>
        </w:r>
        <w:r w:rsidR="00FF6231" w:rsidRPr="00127991" w:rsidDel="005416AD">
          <w:rPr>
            <w:rFonts w:cs="Times New Roman"/>
            <w:lang w:val="en-US"/>
            <w:rPrChange w:id="1165" w:author="Clotilde Pean" w:date="2021-08-07T15:13:00Z">
              <w:rPr>
                <w:rFonts w:cs="Times New Roman"/>
              </w:rPr>
            </w:rPrChange>
          </w:rPr>
          <w:delInstrText>pping-particle" : "", "family" : "Maycock", "given" : "T K", "non-dropping-particle" : "", "parse-names" : false, "suffix" : "" } ], "id" : "ITEM-6",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Grotjahn et al., 2016; Vose et al., 2017; Alexandru, 2018; Li et al., 2018a; Yang et al., 2018a; Zhang et al., 2019d)", "manualFormatting" : "Alexandru, 2018; Grotjahn et al., 2016; Li et al., 2018a; Vose et al., 2017a; Yang et al., 2018a; Zhang et al., 2019d)", "plainTextFormattedCitation" : "(Grotjahn et al., 2016; Vose et al., 2017; Alexandru, 2018; Li et al., 2018a; Yang et al., 2018a; Zhang et al., 2019d)", "previouslyFormattedCitation" : "(Grotjahn et al., 2016; Vose et al., 2017; Alexandru, 2018; Li et al., 2018a; Yang et al., 2018a; Zhang et al., 2019d)" }, "properties" : { "noteIndex" : 0 }, "schema" : "https://github.com/citation-style-language/schema/raw/master/csl-citation.json" }</w:delInstrText>
        </w:r>
        <w:r w:rsidRPr="00D424AA" w:rsidDel="005416AD">
          <w:rPr>
            <w:rFonts w:cs="Times New Roman"/>
            <w:lang w:val="en-GB"/>
          </w:rPr>
          <w:fldChar w:fldCharType="separate"/>
        </w:r>
        <w:r w:rsidR="00A26296" w:rsidDel="005416AD">
          <w:rPr>
            <w:rFonts w:cs="Times New Roman"/>
            <w:noProof/>
            <w:lang w:val="nb-NO"/>
          </w:rPr>
          <w:delText>Alexandru, 2018; Grotjahn et al., 2016; Li et al., 2018a; Vose et al., 2017a; Yang et al., 2018a; Zhang et al., 2019d)</w:delText>
        </w:r>
        <w:r w:rsidRPr="00D424AA" w:rsidDel="005416AD">
          <w:rPr>
            <w:rFonts w:cs="Times New Roman"/>
            <w:lang w:val="en-GB"/>
          </w:rPr>
          <w:fldChar w:fldCharType="end"/>
        </w:r>
      </w:del>
      <w:commentRangeEnd w:id="1164"/>
      <w:r w:rsidR="00A26296">
        <w:rPr>
          <w:rStyle w:val="Marquedecommentaire"/>
        </w:rPr>
        <w:commentReference w:id="1164"/>
      </w:r>
      <w:r w:rsidRPr="00841A35">
        <w:rPr>
          <w:rFonts w:cs="Times New Roman"/>
          <w:lang w:val="nb-NO"/>
        </w:rPr>
        <w:t>.</w:t>
      </w:r>
      <w:r w:rsidRPr="00D424AA">
        <w:rPr>
          <w:rFonts w:cs="Times New Roman"/>
          <w:lang w:val="nb-NO" w:eastAsia="zh-CN"/>
        </w:rPr>
        <w:t xml:space="preserve"> </w:t>
      </w:r>
      <w:r w:rsidRPr="00D424AA">
        <w:rPr>
          <w:rFonts w:cs="Times New Roman"/>
          <w:lang w:val="en-GB" w:eastAsia="zh-CN"/>
        </w:rPr>
        <w:t xml:space="preserve">Minimum winter temperatures are projected to rise faster than mean winter temperatures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038/nclimate3390", "ISSN" : "1758-678X", "author" : [ { "dropping-particle" : "", "family" : "Underwood", "given" : "B. Shane", "non-dropping-particle" : "", "parse-names" : false, "suffix" : "" }, { "dropping-particle" : "", "family" : "Guido", "given" : "Zack", "non-dropping-particle" : "", "parse-names" : false, "suffix" : "" }, { "dropping-particle" : "", "family" : "Gudipudi", "given" : "Padmini", "non-dropping-particle" : "", "parse-names" : false, "suffix" : "" }, { "dropping-particle" : "", "family" : "Feinberg", "given" : "Yarden", "non-dropping-particle" : "", "parse-names" : false, "suffix" : "" } ], "container-title" : "Nature Climate Change", "id" : "ITEM-1", "issue" : "10", "issued" : { "date-parts" : [ [ "2017", "10", "18" ] ] }, "page" : "704-707", "title" : "Increased costs to US pavement infrastructure from future temperature rise", "translator" : [ { "dropping-particle" : "", "family" : "S3245", "given" : "", "non-dropping-particle" : "", "parse-names" : false, "suffix" : "" } ], "type" : "article-journal", "volume" : "7" }, "uris" : [ "http://www.mendeley.com/documents/?uuid=83d3e8de-8d53-449d-8113-4364b9a4cec7" ] } ], "mendeley" : { "formattedCitation" : "(Underwood et al., 2017)", "plainTextFormattedCitation" : "(Underwood et al., 2017)", "previouslyFormattedCitation" : "(Underwood et al., 2017)"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Underwood et al., 2017)</w:t>
      </w:r>
      <w:r w:rsidRPr="00D424AA">
        <w:rPr>
          <w:rFonts w:cs="Times New Roman"/>
          <w:lang w:val="en-GB" w:eastAsia="zh-CN"/>
        </w:rPr>
        <w:fldChar w:fldCharType="end"/>
      </w:r>
      <w:r w:rsidRPr="00841A35">
        <w:rPr>
          <w:rFonts w:cs="Times New Roman"/>
          <w:lang w:val="en-GB" w:eastAsia="zh-CN"/>
        </w:rPr>
        <w:t>. Pro</w:t>
      </w:r>
      <w:r w:rsidRPr="00D424AA">
        <w:rPr>
          <w:rFonts w:cs="Times New Roman"/>
          <w:lang w:val="en-GB" w:eastAsia="zh-CN"/>
        </w:rPr>
        <w:t xml:space="preserve">jections for the end of the century under RCP8.5 showed the 4-day cold spell that happens on average once every 5 years is projected to warm by more than 10 ºC and CMIP5 models do not project current 1-in-20 year annual minimum temperature </w:t>
      </w:r>
      <w:r w:rsidRPr="00D424AA">
        <w:rPr>
          <w:rFonts w:cs="Times New Roman"/>
          <w:lang w:val="en-GB" w:eastAsia="zh-CN"/>
        </w:rPr>
        <w:lastRenderedPageBreak/>
        <w:t xml:space="preserve">extremes to recur over much of the continent </w:t>
      </w:r>
      <w:r w:rsidRPr="00D424AA">
        <w:rPr>
          <w:rFonts w:cs="Times New Roman"/>
          <w:lang w:val="en-GB" w:eastAsia="zh-CN"/>
        </w:rPr>
        <w:fldChar w:fldCharType="begin" w:fldLock="1"/>
      </w:r>
      <w:r w:rsidR="00FF6231">
        <w:rPr>
          <w:rFonts w:cs="Times New Roman"/>
          <w:lang w:val="en-GB" w:eastAsia="zh-CN"/>
        </w:rPr>
        <w:instrText>ADDIN CSL_CITATION { "citationItems" : [ { "id" : "ITEM-1", "itemData" : { "DOI" : "10.1175/BAMS-D-12-00172.1", "ISSN" : "0003-0007", "author" : [ { "dropping-particle" : "", "family" : "Wuebbles", "given" : "Donald", "non-dropping-particle" : "", "parse-names" : false, "suffix" : "" }, { "dropping-particle" : "", "family" : "Meehl", "given" : "Gerald", "non-dropping-particle" : "", "parse-names" : false, "suffix" : "" }, { "dropping-particle" : "", "family" : "Hayhoe", "given" : "Katharine", "non-dropping-particle" : "", "parse-names" : false, "suffix" : "" }, { "dropping-particle" : "", "family" : "Karl", "given" : "Thomas R.", "non-dropping-particle" : "", "parse-names" : false, "suffix" : "" }, { "dropping-particle" : "", "family" : "Kunkel", "given" : "Kenneth", "non-dropping-particle" : "", "parse-names" : false, "suffix" : "" }, { "dropping-particle" : "", "family" : "Santer", "given" : "Benjamin", "non-dropping-particle" : "", "parse-names" : false, "suffix" : "" }, { "dropping-particle" : "", "family" : "Wehner", "given" : "Michael", "non-dropping-particle" : "", "parse-names" : false, "suffix" : "" }, { "dropping-particle" : "", "family" : "Colle", "given" : "Brian", "non-dropping-particle" : "", "parse-names" : false, "suffix" : "" }, { "dropping-particle" : "", "family" : "Fischer", "given" : "Erich M.", "non-dropping-particle" : "", "parse-names" : false, "suffix" : "" }, { "dropping-particle" : "", "family" : "Fu", "given" : "Rong", "non-dropping-particle" : "", "parse-names" : false, "suffix" : "" }, { "dropping-particle" : "", "family" : "Goodman", "given" : "Alex", "non-dropping-particle" : "", "parse-names" : false, "suffix" : "" }, { "dropping-particle" : "", "family" : "Janssen", "given" : "Emily", "non-dropping-particle" : "", "parse-names" : false, "suffix" : "" }, { "dropping-particle" : "", "family" : "Kharin", "given" : "Viatcheslav", "non-dropping-particle" : "", "parse-names" : false, "suffix" : "" }, { "dropping-particle" : "", "family" : "Lee", "given" : "Huikyo", "non-dropping-particle" : "", "parse-names" : false, "suffix" : "" }, { "dropping-particle" : "", "family" : "Li", "given" : "Wenhong", "non-dropping-particle" : "", "parse-names" : false, "suffix" : "" }, { "dropping-particle" : "", "family" : "Long", "given" : "Lindsey N.", "non-dropping-particle" : "", "parse-names" : false, "suffix" : "" }, { "dropping-particle" : "", "family" : "Olsen", "given" : "Seth C.", "non-dropping-particle" : "", "parse-names" : false, "suffix" : "" }, { "dropping-particle" : "", "family" : "Pan", "given" : "Zaitao", "non-dropping-particle" : "", "parse-names" : false, "suffix" : "" }, { "dropping-particle" : "", "family" : "Seth", "given" : "Anji", "non-dropping-particle" : "", "parse-names" : false, "suffix" : "" }, { "dropping-particle" : "", "family" : "Sheffield", "given" : "Justin", "non-dropping-particle" : "", "parse-names" : false, "suffix" : "" }, { "dropping-particle" : "", "family" : "Sun", "given" : "Liqiang", "non-dropping-particle" : "", "parse-names" : false, "suffix" : "" } ], "container-title" : "Bulletin of the American Meteorological Society", "id" : "ITEM-1", "issue" : "4", "issued" : { "date-parts" : [ [ "2014", "4" ] ] }, "page" : "571-583", "title" : "CMIP5 Climate Model Analyses: Climate Extremes in the United States", "translator" : [ { "dropping-particle" : "", "family" : "S3310", "given" : "", "non-dropping-particle" : "", "parse-names" : false, "suffix" : "" } ], "type" : "article-journal", "volume" : "95" }, "uris" : [ "http://www.mendeley.com/documents/?uuid=a35be9d1-2165-4cd9-a950-579768de6776" ] } ], "mendeley" : { "formattedCitation" : "(Wuebbles et al., 2014)", "plainTextFormattedCitation" : "(Wuebbles et al., 2014)", "previouslyFormattedCitation" : "(Wuebbles et al., 2014)" }, "properties" : { "noteIndex" : 0 }, "schema" : "https://github.com/citation-style-language/schema/raw/master/csl-citation.json" }</w:instrText>
      </w:r>
      <w:r w:rsidRPr="00D424AA">
        <w:rPr>
          <w:rFonts w:cs="Times New Roman"/>
          <w:lang w:val="en-GB" w:eastAsia="zh-CN"/>
        </w:rPr>
        <w:fldChar w:fldCharType="separate"/>
      </w:r>
      <w:r w:rsidR="00A26296">
        <w:rPr>
          <w:rFonts w:cs="Times New Roman"/>
          <w:noProof/>
          <w:lang w:val="en-GB" w:eastAsia="zh-CN"/>
        </w:rPr>
        <w:t>(Wuebbles et al., 2014)</w:t>
      </w:r>
      <w:r w:rsidRPr="00D424AA">
        <w:rPr>
          <w:rFonts w:cs="Times New Roman"/>
          <w:lang w:val="en-GB" w:eastAsia="zh-CN"/>
        </w:rPr>
        <w:fldChar w:fldCharType="end"/>
      </w:r>
      <w:r w:rsidRPr="00841A35">
        <w:rPr>
          <w:rFonts w:cs="Times New Roman"/>
          <w:lang w:val="en-GB" w:eastAsia="zh-CN"/>
        </w:rPr>
        <w:t>.</w:t>
      </w:r>
    </w:p>
    <w:p w14:paraId="1FDA98F4" w14:textId="77777777" w:rsidR="00726A1C" w:rsidRPr="00D424AA" w:rsidRDefault="00726A1C" w:rsidP="00D424AA">
      <w:pPr>
        <w:rPr>
          <w:rFonts w:cs="Times New Roman"/>
          <w:lang w:val="en-GB"/>
        </w:rPr>
      </w:pPr>
    </w:p>
    <w:p w14:paraId="202A9658" w14:textId="4976C923" w:rsidR="00726A1C" w:rsidRPr="00D506A9" w:rsidRDefault="0018745C" w:rsidP="00D424AA">
      <w:pPr>
        <w:rPr>
          <w:rFonts w:eastAsia="DengXian" w:cs="Times New Roman"/>
          <w:lang w:val="en-GB"/>
        </w:rPr>
      </w:pPr>
      <w:r w:rsidRPr="00D506A9">
        <w:rPr>
          <w:rFonts w:eastAsia="DengXian" w:cs="Times New Roman"/>
          <w:lang w:val="en-GB"/>
        </w:rPr>
        <w:t>In s</w:t>
      </w:r>
      <w:r w:rsidR="00726A1C" w:rsidRPr="00D506A9">
        <w:rPr>
          <w:rFonts w:eastAsia="DengXian" w:cs="Times New Roman"/>
          <w:lang w:val="en-GB"/>
        </w:rPr>
        <w:t>ummary</w:t>
      </w:r>
      <w:r w:rsidRPr="00D506A9">
        <w:rPr>
          <w:rFonts w:eastAsia="DengXian" w:cs="Times New Roman"/>
          <w:lang w:val="en-GB"/>
        </w:rPr>
        <w:t>,</w:t>
      </w:r>
      <w:r w:rsidR="00726A1C" w:rsidRPr="00D506A9">
        <w:rPr>
          <w:rFonts w:eastAsia="SimSun" w:cs="Times New Roman"/>
          <w:color w:val="000000"/>
          <w:lang w:val="en-GB"/>
        </w:rPr>
        <w:t xml:space="preserve"> </w:t>
      </w:r>
      <w:r w:rsidRPr="00D506A9">
        <w:rPr>
          <w:rFonts w:eastAsia="SimSun" w:cs="Times New Roman"/>
          <w:color w:val="000000"/>
          <w:lang w:val="en-GB"/>
        </w:rPr>
        <w:t>i</w:t>
      </w:r>
      <w:r w:rsidR="00726A1C" w:rsidRPr="00D506A9">
        <w:rPr>
          <w:rFonts w:eastAsia="SimSun" w:cs="Times New Roman"/>
          <w:color w:val="000000"/>
          <w:lang w:val="en-GB"/>
        </w:rPr>
        <w:t xml:space="preserve">t is </w:t>
      </w:r>
      <w:r w:rsidR="00726A1C" w:rsidRPr="00D506A9">
        <w:rPr>
          <w:rFonts w:eastAsia="SimSun" w:cs="Times New Roman"/>
          <w:i/>
          <w:color w:val="000000"/>
          <w:lang w:val="en-GB"/>
        </w:rPr>
        <w:t>virtually certain</w:t>
      </w:r>
      <w:r w:rsidR="00726A1C" w:rsidRPr="00D506A9">
        <w:rPr>
          <w:rFonts w:eastAsia="SimSun" w:cs="Times New Roman"/>
          <w:color w:val="000000"/>
          <w:lang w:val="en-GB"/>
        </w:rPr>
        <w:t xml:space="preserve"> that further increases in the intensity and frequency of hot extremes and decreases in the intensity and frequency of cold extremes will occur throughout the 21</w:t>
      </w:r>
      <w:r w:rsidR="00726A1C" w:rsidRPr="00D506A9">
        <w:rPr>
          <w:rFonts w:eastAsia="SimSun" w:cs="Times New Roman"/>
          <w:color w:val="000000"/>
          <w:vertAlign w:val="superscript"/>
          <w:lang w:val="en-GB"/>
        </w:rPr>
        <w:t>st</w:t>
      </w:r>
      <w:r w:rsidR="00726A1C" w:rsidRPr="00D506A9">
        <w:rPr>
          <w:rFonts w:eastAsia="SimSun" w:cs="Times New Roman"/>
          <w:color w:val="000000"/>
          <w:lang w:val="en-GB"/>
        </w:rPr>
        <w:t xml:space="preserve"> century and around the world. It is </w:t>
      </w:r>
      <w:r w:rsidR="00726A1C" w:rsidRPr="00D506A9">
        <w:rPr>
          <w:rFonts w:eastAsia="SimSun" w:cs="Times New Roman"/>
          <w:i/>
          <w:color w:val="000000"/>
          <w:lang w:val="en-GB"/>
        </w:rPr>
        <w:t>virtually certain</w:t>
      </w:r>
      <w:r w:rsidR="00726A1C" w:rsidRPr="00D506A9">
        <w:rPr>
          <w:rFonts w:eastAsia="SimSun" w:cs="Times New Roman"/>
          <w:color w:val="000000"/>
          <w:lang w:val="en-GB"/>
        </w:rPr>
        <w:t xml:space="preserve"> the number of hot days and hot nights and the length, frequency, and/or intensity of warm spells or heat waves compared to 1995-2014 will increase over most land areas</w:t>
      </w:r>
      <w:r w:rsidR="00726A1C" w:rsidRPr="00D506A9">
        <w:rPr>
          <w:rFonts w:eastAsia="SimSun" w:cs="Times New Roman"/>
          <w:color w:val="000000"/>
          <w:lang w:val="en-GB" w:eastAsia="zh-CN"/>
        </w:rPr>
        <w:t xml:space="preserve">. </w:t>
      </w:r>
      <w:r w:rsidR="00726A1C" w:rsidRPr="00D506A9">
        <w:rPr>
          <w:rFonts w:eastAsia="SimSun" w:cs="Times New Roman"/>
          <w:color w:val="000000"/>
          <w:lang w:val="en-GB"/>
        </w:rPr>
        <w:t>In most regions, changes in the magnitude of temperature extremes are proportional to global warming levels (</w:t>
      </w:r>
      <w:r w:rsidR="00726A1C" w:rsidRPr="00D506A9">
        <w:rPr>
          <w:rFonts w:eastAsia="SimSun" w:cs="Times New Roman"/>
          <w:i/>
          <w:color w:val="000000"/>
          <w:lang w:val="en-GB"/>
        </w:rPr>
        <w:t>high confidence</w:t>
      </w:r>
      <w:r w:rsidR="00726A1C" w:rsidRPr="00D506A9">
        <w:rPr>
          <w:rFonts w:eastAsia="SimSun" w:cs="Times New Roman"/>
          <w:color w:val="000000"/>
          <w:lang w:val="en-GB"/>
        </w:rPr>
        <w:t xml:space="preserve">). </w:t>
      </w:r>
      <w:r w:rsidR="007B0074" w:rsidRPr="007B0074">
        <w:rPr>
          <w:rFonts w:eastAsia="SimSun" w:cs="Times New Roman"/>
          <w:color w:val="000000"/>
          <w:lang w:val="en-GB"/>
        </w:rPr>
        <w:t xml:space="preserve">The highest increase of temperature of hottest days is projected in some mid-latitude and semi-arid regions, at about 1.5 time to twice the rate of global warming (high confidence). The highest increase of temperature of coldest days is projected in Arctic regions, at about three times the rate of global warming (high confidence). </w:t>
      </w:r>
      <w:r w:rsidR="00726A1C" w:rsidRPr="00D506A9">
        <w:rPr>
          <w:rFonts w:eastAsia="SimSun" w:cs="Times New Roman"/>
          <w:color w:val="000000"/>
          <w:lang w:val="en-GB"/>
        </w:rPr>
        <w:t xml:space="preserve">The </w:t>
      </w:r>
      <w:r w:rsidR="00AF0EAB" w:rsidRPr="00D506A9">
        <w:rPr>
          <w:rFonts w:eastAsia="SimSun" w:cs="Times New Roman"/>
          <w:color w:val="000000"/>
          <w:lang w:val="en-GB"/>
        </w:rPr>
        <w:t>probability</w:t>
      </w:r>
      <w:r w:rsidR="00726A1C" w:rsidRPr="00D506A9">
        <w:rPr>
          <w:rFonts w:eastAsia="SimSun" w:cs="Times New Roman"/>
          <w:color w:val="000000"/>
          <w:lang w:val="en-GB"/>
        </w:rPr>
        <w:t xml:space="preserve"> of temperature extremes generally increases </w:t>
      </w:r>
      <w:r w:rsidR="00726A1C" w:rsidRPr="00D506A9">
        <w:rPr>
          <w:rFonts w:eastAsia="SimSun" w:cs="Times New Roman"/>
          <w:color w:val="000000"/>
          <w:lang w:val="en-GB" w:eastAsia="zh-CN"/>
        </w:rPr>
        <w:t xml:space="preserve">non-linearly </w:t>
      </w:r>
      <w:r w:rsidR="00726A1C" w:rsidRPr="00D506A9">
        <w:rPr>
          <w:rFonts w:eastAsia="SimSun" w:cs="Times New Roman"/>
          <w:color w:val="000000"/>
          <w:lang w:val="en-GB"/>
        </w:rPr>
        <w:t>with increasing global warming levels (</w:t>
      </w:r>
      <w:r w:rsidR="00726A1C" w:rsidRPr="00D506A9">
        <w:rPr>
          <w:rFonts w:eastAsia="SimSun" w:cs="Times New Roman"/>
          <w:i/>
          <w:iCs/>
          <w:color w:val="000000"/>
          <w:lang w:val="en-GB"/>
        </w:rPr>
        <w:t>high confidence</w:t>
      </w:r>
      <w:r w:rsidR="00726A1C" w:rsidRPr="00D506A9">
        <w:rPr>
          <w:rFonts w:eastAsia="SimSun" w:cs="Times New Roman"/>
          <w:color w:val="000000"/>
          <w:lang w:val="en-GB"/>
        </w:rPr>
        <w:t>).</w:t>
      </w:r>
      <w:r w:rsidR="00726A1C" w:rsidRPr="00D506A9">
        <w:rPr>
          <w:rFonts w:eastAsia="DengXian" w:cs="Times New Roman"/>
          <w:lang w:val="en-GB"/>
        </w:rPr>
        <w:t xml:space="preserve"> Confidence in assessments depends on the spatial and temporal scales of the extreme in question, with </w:t>
      </w:r>
      <w:r w:rsidR="00726A1C" w:rsidRPr="00D506A9">
        <w:rPr>
          <w:rFonts w:eastAsia="DengXian" w:cs="Times New Roman"/>
          <w:i/>
          <w:lang w:val="en-GB"/>
        </w:rPr>
        <w:t xml:space="preserve">high confidence </w:t>
      </w:r>
      <w:r w:rsidR="00726A1C" w:rsidRPr="00D506A9">
        <w:rPr>
          <w:rFonts w:eastAsia="DengXian" w:cs="Times New Roman"/>
          <w:lang w:val="en-GB"/>
        </w:rPr>
        <w:t>in</w:t>
      </w:r>
      <w:r w:rsidR="00726A1C" w:rsidRPr="00D506A9">
        <w:rPr>
          <w:rFonts w:eastAsia="DengXian" w:cs="Times New Roman"/>
          <w:lang w:val="en-GB" w:eastAsia="zh-CN"/>
        </w:rPr>
        <w:t xml:space="preserve"> </w:t>
      </w:r>
      <w:r w:rsidR="00726A1C" w:rsidRPr="00D506A9">
        <w:rPr>
          <w:rFonts w:eastAsia="DengXian" w:cs="Times New Roman"/>
          <w:lang w:val="en-GB"/>
        </w:rPr>
        <w:t xml:space="preserve">projections of temperature-related extremes at global and continental scales for daily to seasonal scales. There is </w:t>
      </w:r>
      <w:r w:rsidR="00726A1C" w:rsidRPr="00D506A9">
        <w:rPr>
          <w:rFonts w:eastAsia="DengXian" w:cs="Times New Roman"/>
          <w:i/>
          <w:lang w:val="en-GB"/>
        </w:rPr>
        <w:t>high confidence</w:t>
      </w:r>
      <w:r w:rsidR="00726A1C" w:rsidRPr="00D506A9">
        <w:rPr>
          <w:rFonts w:eastAsia="DengXian" w:cs="Times New Roman"/>
          <w:lang w:val="en-GB"/>
        </w:rPr>
        <w:t xml:space="preserve"> that, on land, the magnitude of temperature extremes increases more strongly than global mean temperature.</w:t>
      </w:r>
    </w:p>
    <w:p w14:paraId="1CD66F4F" w14:textId="77777777" w:rsidR="00726A1C" w:rsidRPr="00D424AA" w:rsidRDefault="00726A1C" w:rsidP="00D424AA">
      <w:pPr>
        <w:rPr>
          <w:rFonts w:eastAsia="DengXian" w:cs="Times New Roman"/>
          <w:b/>
          <w:bCs/>
          <w:lang w:val="en-GB"/>
        </w:rPr>
      </w:pPr>
    </w:p>
    <w:p w14:paraId="6978EC29" w14:textId="11F5C4A3" w:rsidR="00726A1C" w:rsidRPr="00D424AA" w:rsidRDefault="00726A1C" w:rsidP="00D424AA">
      <w:pPr>
        <w:rPr>
          <w:rFonts w:eastAsia="DengXian" w:cs="Times New Roman"/>
          <w:b/>
          <w:bCs/>
          <w:lang w:val="en-GB"/>
        </w:rPr>
      </w:pPr>
    </w:p>
    <w:p w14:paraId="451DFF81" w14:textId="77777777" w:rsidR="00AB6006" w:rsidRPr="00D424AA" w:rsidRDefault="00AB6006" w:rsidP="00D424AA">
      <w:pPr>
        <w:pStyle w:val="AR6Chap11Level1111"/>
        <w:rPr>
          <w:rFonts w:cs="Times New Roman"/>
          <w:lang w:val="en-GB"/>
        </w:rPr>
      </w:pPr>
      <w:bookmarkStart w:id="1166" w:name="_Toc6904536"/>
      <w:bookmarkStart w:id="1167" w:name="_Toc25583649"/>
      <w:bookmarkStart w:id="1168" w:name="_Toc29672878"/>
      <w:bookmarkStart w:id="1169" w:name="_Toc56915236"/>
      <w:bookmarkStart w:id="1170" w:name="_Toc70702992"/>
      <w:r w:rsidRPr="00D424AA">
        <w:rPr>
          <w:rFonts w:cs="Times New Roman"/>
          <w:lang w:val="en-GB"/>
        </w:rPr>
        <w:t>Heavy precipitation</w:t>
      </w:r>
      <w:bookmarkEnd w:id="1166"/>
      <w:bookmarkEnd w:id="1167"/>
      <w:bookmarkEnd w:id="1168"/>
      <w:bookmarkEnd w:id="1169"/>
      <w:bookmarkEnd w:id="1170"/>
    </w:p>
    <w:p w14:paraId="2ADFC8F0" w14:textId="77777777" w:rsidR="00AB6006" w:rsidRPr="00D424AA" w:rsidRDefault="00AB6006" w:rsidP="00D424AA">
      <w:pPr>
        <w:rPr>
          <w:rFonts w:cs="Times New Roman"/>
          <w:lang w:val="en-GB"/>
        </w:rPr>
      </w:pPr>
    </w:p>
    <w:p w14:paraId="662C6731" w14:textId="28490654" w:rsidR="00AB6006" w:rsidRPr="00D424AA" w:rsidRDefault="00AB6006" w:rsidP="00D424AA">
      <w:pPr>
        <w:rPr>
          <w:rFonts w:cs="Times New Roman"/>
          <w:lang w:val="en-GB"/>
        </w:rPr>
      </w:pPr>
      <w:r w:rsidRPr="00D424AA">
        <w:rPr>
          <w:rFonts w:cs="Times New Roman"/>
          <w:lang w:val="en-GB"/>
        </w:rPr>
        <w:t>This section assesses changes in heavy precipitation at global and regional scales. The main focus is on extreme precipitation at a daily scale where literature is most concentrated, though extremes of shorter (sub-daily) and longer (five-day or more) durations are also assessed to the extent the literature allows.</w:t>
      </w:r>
    </w:p>
    <w:p w14:paraId="507FB1FE" w14:textId="06993173" w:rsidR="00AB6006" w:rsidRDefault="00AB6006" w:rsidP="00D424AA">
      <w:pPr>
        <w:rPr>
          <w:rFonts w:cs="Times New Roman"/>
          <w:lang w:val="en-GB"/>
        </w:rPr>
      </w:pPr>
    </w:p>
    <w:p w14:paraId="3E0AC911" w14:textId="77777777" w:rsidR="00703712" w:rsidRPr="00D424AA" w:rsidRDefault="00703712" w:rsidP="00D424AA">
      <w:pPr>
        <w:rPr>
          <w:rFonts w:cs="Times New Roman"/>
          <w:lang w:val="en-GB"/>
        </w:rPr>
      </w:pPr>
    </w:p>
    <w:p w14:paraId="4DDC4C64" w14:textId="77777777" w:rsidR="00AB6006" w:rsidRPr="00D424AA" w:rsidRDefault="00AB6006" w:rsidP="00D424AA">
      <w:pPr>
        <w:pStyle w:val="AR6Chap11Level21111"/>
        <w:rPr>
          <w:rFonts w:cs="Times New Roman"/>
          <w:lang w:val="en-GB"/>
        </w:rPr>
      </w:pPr>
      <w:bookmarkStart w:id="1171" w:name="_Toc519776569"/>
      <w:bookmarkStart w:id="1172" w:name="_Toc6904537"/>
      <w:bookmarkStart w:id="1173" w:name="_Toc25583650"/>
      <w:bookmarkStart w:id="1174" w:name="_Toc29672879"/>
      <w:bookmarkStart w:id="1175" w:name="_Toc56915237"/>
      <w:bookmarkStart w:id="1176" w:name="_Toc70702993"/>
      <w:r w:rsidRPr="00D424AA">
        <w:rPr>
          <w:rFonts w:cs="Times New Roman"/>
          <w:lang w:val="en-GB"/>
        </w:rPr>
        <w:t>Mechanisms and drivers</w:t>
      </w:r>
      <w:bookmarkEnd w:id="1171"/>
      <w:bookmarkEnd w:id="1172"/>
      <w:bookmarkEnd w:id="1173"/>
      <w:bookmarkEnd w:id="1174"/>
      <w:bookmarkEnd w:id="1175"/>
      <w:bookmarkEnd w:id="1176"/>
    </w:p>
    <w:p w14:paraId="176B807B" w14:textId="77777777" w:rsidR="00AB6006" w:rsidRPr="00D424AA" w:rsidRDefault="00AB6006" w:rsidP="00D424AA">
      <w:pPr>
        <w:rPr>
          <w:rFonts w:cs="Times New Roman"/>
          <w:lang w:val="en-GB"/>
        </w:rPr>
      </w:pPr>
    </w:p>
    <w:p w14:paraId="122CB498" w14:textId="0BD78846" w:rsidR="00AB6006" w:rsidRPr="00D424AA" w:rsidRDefault="00AB6006" w:rsidP="00D424AA">
      <w:pPr>
        <w:rPr>
          <w:rFonts w:cs="Times New Roman"/>
          <w:lang w:val="en-GB"/>
        </w:rPr>
      </w:pPr>
      <w:r w:rsidRPr="00D424AA">
        <w:rPr>
          <w:rFonts w:cs="Times New Roman"/>
          <w:lang w:val="en-GB"/>
        </w:rPr>
        <w:t xml:space="preserve">SREX </w:t>
      </w:r>
      <w:commentRangeStart w:id="1177"/>
      <w:r w:rsidRPr="00D424AA">
        <w:rPr>
          <w:rFonts w:cs="Times New Roman"/>
          <w:lang w:val="en-GB"/>
        </w:rPr>
        <w:fldChar w:fldCharType="begin" w:fldLock="1"/>
      </w:r>
      <w:r w:rsidR="007D2D56">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manualFormatting" : "(Chapter 3, Seneviratne et al., 2012)", "plainTextFormattedCitation" : "(Seneviratne et al., 2012)", "previouslyFormattedCitation" : "(Seneviratne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pter 3, Seneviratne et al., 2012)</w:t>
      </w:r>
      <w:r w:rsidRPr="00D424AA">
        <w:rPr>
          <w:rFonts w:cs="Times New Roman"/>
          <w:lang w:val="en-GB"/>
        </w:rPr>
        <w:fldChar w:fldCharType="end"/>
      </w:r>
      <w:commentRangeEnd w:id="1177"/>
      <w:r w:rsidR="00A26296">
        <w:rPr>
          <w:rStyle w:val="Marquedecommentaire"/>
        </w:rPr>
        <w:commentReference w:id="1177"/>
      </w:r>
      <w:r w:rsidRPr="00841A35">
        <w:rPr>
          <w:rFonts w:cs="Times New Roman"/>
          <w:lang w:val="en-GB"/>
        </w:rPr>
        <w:t xml:space="preserve"> assessed changes in heavy precipitation in the context</w:t>
      </w:r>
      <w:r w:rsidRPr="00D424AA">
        <w:rPr>
          <w:rFonts w:cs="Times New Roman"/>
          <w:lang w:val="en-GB"/>
        </w:rPr>
        <w:t xml:space="preserve"> of the effects of thermodynamic and dynamic changes. Box 11.1 assesses thermodynamic and dynamic changes in a warming world to aid the understanding of changes in observations and projections in some extremes and the sources of uncertainties</w:t>
      </w:r>
      <w:r w:rsidR="002B473C">
        <w:rPr>
          <w:rFonts w:cs="Times New Roman"/>
          <w:lang w:val="en-GB"/>
        </w:rPr>
        <w:t xml:space="preserve"> (See also Chapter 8, Section 8.2.3.2)</w:t>
      </w:r>
      <w:r w:rsidRPr="00D424AA">
        <w:rPr>
          <w:rFonts w:cs="Times New Roman"/>
          <w:lang w:val="en-GB"/>
        </w:rPr>
        <w:t xml:space="preserve">. In general, warming increases the atmospheric water-holding capacity </w:t>
      </w:r>
      <w:r w:rsidRPr="00D424AA">
        <w:rPr>
          <w:rFonts w:cs="Times New Roman"/>
          <w:noProof/>
          <w:lang w:val="en-GB"/>
        </w:rPr>
        <w:t xml:space="preserve">following the Clausius-Clapeyron (C-C) relation. This thermodynamic effect results in an increase in extreme precipitation at a similar rate at the global scale. On a regional scale, changes in extreme precipitation are further modulated by dynamic changes (Box 11.1). </w:t>
      </w:r>
    </w:p>
    <w:p w14:paraId="5818F0C0" w14:textId="77777777" w:rsidR="00AB6006" w:rsidRPr="00D424AA" w:rsidRDefault="00AB6006" w:rsidP="00D424AA">
      <w:pPr>
        <w:rPr>
          <w:rFonts w:cs="Times New Roman"/>
          <w:lang w:val="en-GB"/>
        </w:rPr>
      </w:pPr>
    </w:p>
    <w:p w14:paraId="4FD8E52B" w14:textId="50ECB677" w:rsidR="00AB6006" w:rsidRPr="00D424AA" w:rsidRDefault="00AB6006" w:rsidP="00D424AA">
      <w:pPr>
        <w:rPr>
          <w:rFonts w:cs="Times New Roman"/>
          <w:lang w:val="en-GB"/>
        </w:rPr>
      </w:pPr>
      <w:r w:rsidRPr="00D424AA">
        <w:rPr>
          <w:rFonts w:cs="Times New Roman"/>
          <w:lang w:val="en-GB"/>
        </w:rPr>
        <w:t>Large-scale modes of variability, such as the North Atlantic Oscillation (NAO), El Niño-Southern Oscillation (ENSO), Atlantic Multidecadal Variability (AMV), and Pacific Decadal Variability (PDV)</w:t>
      </w:r>
      <w:r w:rsidR="000246F0">
        <w:rPr>
          <w:rFonts w:cs="Times New Roman"/>
          <w:lang w:val="en-GB"/>
        </w:rPr>
        <w:t xml:space="preserve"> </w:t>
      </w:r>
      <w:r w:rsidRPr="00D424AA">
        <w:rPr>
          <w:rFonts w:cs="Times New Roman"/>
          <w:lang w:val="en-GB"/>
        </w:rPr>
        <w:t xml:space="preserve">(Annex VI), modulate precipitation extremes through changes in environmental conditions or embedded storms (Section 8.3.2). Latent heating can invigorate these storms </w:t>
      </w:r>
      <w:commentRangeStart w:id="1178"/>
      <w:r w:rsidRPr="00D424AA">
        <w:rPr>
          <w:rFonts w:cs="Times New Roman"/>
          <w:lang w:val="en-GB"/>
        </w:rPr>
        <w:fldChar w:fldCharType="begin" w:fldLock="1"/>
      </w:r>
      <w:ins w:id="1179" w:author="Robin Matthews" w:date="2021-07-13T19:22:00Z">
        <w:r w:rsidR="00D74F7E">
          <w:rPr>
            <w:rFonts w:cs="Times New Roman"/>
            <w:lang w:val="en-GB"/>
          </w:rPr>
          <w:instrText>ADDIN CSL_CITATION { "citationItems" : [ { "id" : "ITEM-1", "itemData" : { "DOI" : "10.1029/2018GL079071", "ISSN" : "0094-8276", "abstract" : "Abstract Extratropical cyclones (ECs) and atmospheric rivers (ARs) impact precipitation over the U.S. West Coast and other analogous regions globally. This study investigates the relationship between ECs and ARs by exploring the connections between EC strength and AR intensity and position using a new AR intensity scale. While 82% of ARs are associated with an EC, only 45% of ECs have a paired AR and the distance between the AR and EC varies greatly. Roughly 20% of ARs (defined by vertically integrated water vapor transport) occur without a nearby EC. These are usually close to a subtropical/tropical moisture source and include an anticyclone. AR intensity is only moderately proportional to EC strength. Neither the location nor intensity of an AR can be simply determined by an EC. Greater EC intensification occurs with stronger ARs, suggesting that ARs enhance EC deepening by providing more water vapor for latent heat release.", "author" : [ { "dropping-particle" : "", "family" : "Zhang", "given" : "Zhenhai", "non-dropping-particle" : "", "parse-names" : false, "suffix" : "" }, { "dropping-particle" : "", "family" : "Ralph", "given" : "F Martin", "non-dropping-particle" : "", "parse-names" : false, "suffix" : "" }, { "dropping-particle" : "", "family" : "Zheng", "given" : "Minghua", "non-dropping-particle" : "", "parse-names" : false, "suffix" : "" } ], "container-title" : "Geophysical Research Letters", "id" : "ITEM-1", "issue" : "3", "issued" : { "date-parts" : [ [ "2019", "2", "16" ] ] }, "note" : "From Duplicate 1 (The Relationship Between Extratropical Cyclone Strength and Atmospheric River Intensity and Position - Zhang, Zhenhai; Ralph, F Martin; Zheng, Minghua)\n\ndoi: 10.1029/2018GL079071\n\nFrom Duplicate 2 (The Relationship Between Extratropical Cyclone Strength and Atmospheric River Intensity and Position - Zhang, Zhenhai; Ralph, F Martin; Zheng, Minghua)\n\nFrom Duplicate 1 (The Relationship Between Extratropical Cyclone Strength and Atmospheric River Intensity and Position - Zhang, Zhenhai; Ralph, F Martin; Zheng, Minghua)\n\ndoi: 10.1029/2018GL079071", "page" : "1814-1823", "publisher" : "John Wiley &amp; Sons, Ltd", "title" : "The Relationship Between Extratropical Cyclone Strength and Atmospheric River Intensity and Position", "translator" : [ { "dropping-particle" : "", "family" : "S2466", "given" : "", "non-dropping-particle" : "", "parse-names" : false, "suffix" : "" } ], "type" : "article-journal", "volume" : "46" }, "uris" : [ "http://www.mendeley.com/documents/?uuid=df151c28-f0c0-4f5d-baee-c6a8138061ba" ] }, { "id" : "ITEM-2", "itemData" : { "DOI" : "10.1073/pnas.1800357115", "ISSN" : "0027-8424", "abstract" : "A useful starting hypothesis for predictions of changes in precipitation extremes with climate is that those extremes increase at the same rate as atmospheric moisture does, which is [Formula: see text] following the Clausius-Clapeyron (CC) relation. This hypothesis, however, neglects potential changes in the strengths of atmospheric circulations associated with precipitation extremes. As increased moisture leads to increased precipitation, the increased latent heating may lead to stronger large-scale ascent and thus, additional increase in precipitation, leading to a super-CC scaling. This study investigates this possibility in the context of the 2015 Texas extreme precipitation event using the Column Quasi-Geostrophic (CQG) method. Analogs to this event are simulated in different climatic conditions with varying surface temperature ([Formula: see text]) given the same adiabatic quasigeostrophic forcing. Precipitation in these events exhibits super-CC scaling due to the dynamic contribution associated with increasing ascent due to increased latent heating, an increase with importance that increases with [Formula: see text] The thermodynamic contribution (attributable to increasing water vapor; assuming no change in vertical motion) approximately follows CC as expected, while vertical structure changes of moisture and diabatic heating lead to negative but secondary contributions to the sensitivity, reducing the rate of increase.", "author" : [ { "dropping-particle" : "", "family" : "Nie", "given" : "Ji", "non-dropping-particle" : "", "parse-names" : false, "suffix" : "" }, { "dropping-particle" : "", "family" : "Sobel", "given" : "Adam H.", "non-dropping-particle" : "", "parse-names" : false, "suffix" : "" }, { "dropping-particle" : "", "family" : "Shaevitz", "given" : "Daniel A.", "non-dropping-particle" : "", "parse-names" : false, "suffix" : "" }, { "dropping-particle" : "", "family" : "Wang", "given" : "Shuguang", "non-dropping-particle" : "", "parse-names" : false, "suffix" : "" } ], "container-title" : "Proceedings of the National Academy of Sciences", "id" : "ITEM-2", "issue" : "38", "issued" : { "date-parts" : [ [ "2018", "9", "18" ] ] }, "page" : "9467 LP - 9472", "title" : "Dynamic amplification of extreme precipitation sensitivity", "translator" : [ { "dropping-particle" : "", "family" : "S1637", "given" : "", "non-dropping-particle" : "", "parse-names" : false, "suffix" : "" } ], "type" : "article-journal", "volume" : "115" }, "uris" : [ "http://www.mendeley.com/documents/?uuid=832c7079-cf1a-42fa-9a0c-51ac371210d0" ] } ], "mendeley" : { "formattedCitation" : "(Nie et al., 2018; Zhang et al., 2019g)", "manualFormatting" : "(Nie et al., 2018; Z. Zhang et al., 2019a)", "plainTextFormattedCitation" : "(Nie et al., 2018; Zhang et al., 2019g)", "previouslyFormattedCitation" : "(Nie et al., 2018; Zhang et al., 2019g)" }, "properties" : { "noteIndex" : 0 }, "schema" : "https://github.com/citation-style-language/schema/raw/master/csl-citation.json" }</w:instrText>
        </w:r>
      </w:ins>
      <w:del w:id="1180" w:author="Robin Matthews" w:date="2021-07-13T19:22:00Z">
        <w:r w:rsidR="00FF6231" w:rsidDel="00D74F7E">
          <w:rPr>
            <w:rFonts w:cs="Times New Roman"/>
            <w:lang w:val="en-GB"/>
          </w:rPr>
          <w:delInstrText>ADDIN CSL_CITATION { "citationItems" : [ { "id" : "ITEM-1", "itemData" : { "DOI" : "10.1029/2018GL079071", "ISSN" : "0094-8276", "abstract" : "Abstract Extratropical cyclones (ECs) and atmospheric rivers (ARs) impact precipitation over the U.S. West Coast and other analogous regions globally. This study investigates the relationship between ECs and ARs by exploring the connections between EC strength and AR intensity and position using a new AR intensity scale. While 82% of ARs are associated with an EC, only 45% of ECs have a paired AR and the distance between the AR and EC varies greatly. Roughly 20% of ARs (defined by vertically integrated water vapor transport) occur without a nearby EC. These are usually close to a subtropical/tropical moisture source and include an anticyclone. AR intensity is only moderately proportional to EC strength. Neither the location nor intensity of an AR can be simply determined by an EC. Greater EC intensification occurs with stronger ARs, suggesting that ARs enhance EC deepening by providing more water vapor for latent heat release.", "author" : [ { "dropping-particle" : "", "family" : "Zhang", "given" : "Zhenhai", "non-dropping-particle" : "", "parse-names" : false, "suffix" : "" }, { "dropping-particle" : "", "family" : "Ralph", "given" : "F Martin", "non-dropping-particle" : "", "parse-names" : false, "suffix" : "" }, { "dropping-particle" : "", "family" : "Zheng", "given" : "Minghua", "non-dropping-particle" : "", "parse-names" : false, "suffix" : "" } ], "container-title" : "Geophysical Research Letters", "id" : "ITEM-1", "issue" : "3", "issued" : { "date-parts" : [ [ "2019", "2", "16" ] ] }, "note" : "From Duplicate 1 (The Relationship Between Extratropical Cyclone Strength and Atmospheric River Intensity and Position - Zhang, Zhenhai; Ralph, F Martin; Zheng, Minghua)\n\ndoi: 10.1029/2018GL079071\n\nFrom Duplicate 2 (The Relationship Between Extratropical Cyclone Strength and Atmospheric River Intensity and Position - Zhang, Zhenhai; Ralph, F Martin; Zheng, Minghua)\n\nFrom Duplicate 1 (The Relationship Between Extratropical Cyclone Strength and Atmospheric River Intensity and Position - Zhang, Zhenhai; Ralph, F Martin; Zheng, Minghua)\n\ndoi: 10.1029/2018GL079071", "page" : "1814-1823", "publisher" : "John Wiley &amp; Sons, Ltd", "title" : "The Relationship Between Extratropical Cyclone Strength and Atmospheric River Intensity and Position", "translator" : [ { "dropping-particle" : "", "family" : "S2466", "given" : "", "non-dropping-particle" : "", "parse-names" : false, "suffix" : "" } ], "type" : "article-journal", "volume" : "46" }, "uris" : [ "http://www.mendeley.com/documents/?uuid=df151c28-f0c0-4f5d-baee-c6a8138061ba" ] }, { "id" : "ITEM-2", "itemData" : { "DOI" : "10.1073/pnas.1800357115", "ISSN" : "0027-8424", "abstract" : "A useful starting hypothesis for predictions of changes in precipitation extremes with climate is that those extremes increase at the same rate as atmospheric moisture does, which is [Formula: see text] following the Clausius-Clapeyron (CC) relation. This hypothesis, however, neglects potential changes in the strengths of atmospheric circulations associated with precipitation extremes. As increased moisture leads to increased precipitation, the increased latent heating may lead to stronger large-scale ascent and thus, additional increase in precipitation, leading to a super-CC scaling. This study investigates this possibility in the context of the 2015 Texas extreme precipitation event using the Column Quasi-Geostrophic (CQG) method. Analogs to this event are simulated in different climatic conditions with varying surface temperature ([Formula: see text]) given the same adiabatic quasigeostrophic forcing. Precipitation in these events exhibits super-CC scaling due to the dynamic contribution associated with increasing ascent due to increased latent heating, an increase with importance that increases with [Formula: see text] The thermodynamic contribution (attributable to increasing water vapor; assuming no change in vertical motion) approximately follows CC as expected, while vertical structure changes of moisture and diabatic heating lead to negative but secondary contributions to the sensitivity, reducing the rate of increase.", "author" : [ { "dropping-particle" : "", "family" : "Nie", "given" : "Ji", "non-dropping-particle" : "", "parse-names" : false, "suffix" : "" }, { "dropping-particle" : "", "family" : "Sobel", "given" : "Adam H.", "non-dropping-particle" : "", "parse-names" : false, "suffix" : "" }, { "dropping-particle" : "", "family" : "Shaevitz", "given" : "Daniel A.", "non-dropping-particle" : "", "parse-names" : false, "suffix" : "" }, { "dropping-particle" : "", "family" : "Wang", "given" : "Shuguang", "non-dropping-particle" : "", "parse-names" : false, "suffix" : "" } ], "container-title" : "Proceedings of the National Academy of Sciences", "id" : "ITEM-2", "issue" : "38", "issued" : { "date-parts" : [ [ "2018", "9", "18" ] ] }, "page" : "9467 LP - 9472", "title" : "Dynamic amplification of extreme precipitation sensitivity", "translator" : [ { "dropping-particle" : "", "family" : "S1637", "given" : "", "non-dropping-particle" : "", "parse-names" : false, "suffix" : "" } ], "type" : "article-journal", "volume" : "115" }, "uris" : [ "http://www.mendeley.com/documents/?uuid=832c7079-cf1a-42fa-9a0c-51ac371210d0" ] } ], "mendeley" : { "formattedCitation" : "(Nie et al., 2018; Zhang et al., 2019g)", "plainTextFormattedCitation" : "(Nie et al., 2018; Zhang et al., 2019g)", "previouslyFormattedCitation" : "(Nie et al., 2018; Zhang et al., 2019g)"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Nie et al., 2018; </w:t>
      </w:r>
      <w:ins w:id="1181" w:author="Robin Matthews" w:date="2021-07-13T19:22:00Z">
        <w:r w:rsidR="00D74F7E">
          <w:rPr>
            <w:rFonts w:cs="Times New Roman"/>
            <w:noProof/>
            <w:lang w:val="en-GB"/>
          </w:rPr>
          <w:t xml:space="preserve">Z. </w:t>
        </w:r>
      </w:ins>
      <w:r w:rsidR="00A26296">
        <w:rPr>
          <w:rFonts w:cs="Times New Roman"/>
          <w:noProof/>
          <w:lang w:val="en-GB"/>
        </w:rPr>
        <w:t>Zhang et al., 2019</w:t>
      </w:r>
      <w:ins w:id="1182" w:author="Robin Matthews" w:date="2021-07-13T19:22:00Z">
        <w:r w:rsidR="00D74F7E">
          <w:rPr>
            <w:rFonts w:cs="Times New Roman"/>
            <w:noProof/>
            <w:lang w:val="en-GB"/>
          </w:rPr>
          <w:t>a</w:t>
        </w:r>
      </w:ins>
      <w:del w:id="1183" w:author="Robin Matthews" w:date="2021-07-13T19:22:00Z">
        <w:r w:rsidR="00A26296" w:rsidDel="00D74F7E">
          <w:rPr>
            <w:rFonts w:cs="Times New Roman"/>
            <w:noProof/>
            <w:lang w:val="en-GB"/>
          </w:rPr>
          <w:delText>g</w:delText>
        </w:r>
      </w:del>
      <w:r w:rsidR="00A26296">
        <w:rPr>
          <w:rFonts w:cs="Times New Roman"/>
          <w:noProof/>
          <w:lang w:val="en-GB"/>
        </w:rPr>
        <w:t>)</w:t>
      </w:r>
      <w:r w:rsidRPr="00D424AA">
        <w:rPr>
          <w:rFonts w:cs="Times New Roman"/>
          <w:lang w:val="en-GB"/>
        </w:rPr>
        <w:fldChar w:fldCharType="end"/>
      </w:r>
      <w:commentRangeEnd w:id="1178"/>
      <w:r w:rsidR="00A26296">
        <w:rPr>
          <w:rStyle w:val="Marquedecommentaire"/>
        </w:rPr>
        <w:commentReference w:id="1178"/>
      </w:r>
      <w:r w:rsidRPr="00841A35">
        <w:rPr>
          <w:rFonts w:cs="Times New Roman"/>
          <w:lang w:val="en-GB"/>
        </w:rPr>
        <w:t xml:space="preserve">; </w:t>
      </w:r>
      <w:r w:rsidRPr="00D424AA">
        <w:rPr>
          <w:rFonts w:cs="Times New Roman"/>
          <w:lang w:val="en-GB"/>
        </w:rPr>
        <w:t>changes in dynamics</w:t>
      </w:r>
      <w:r w:rsidRPr="00841A35">
        <w:rPr>
          <w:rFonts w:cs="Times New Roman"/>
          <w:lang w:val="en-GB"/>
        </w:rPr>
        <w:t xml:space="preserve"> can increase precipitation intensity above that expected from the C-C scaling rate (</w:t>
      </w:r>
      <w:bookmarkStart w:id="1184" w:name="_Hlk64135285"/>
      <w:r w:rsidRPr="00841A35">
        <w:rPr>
          <w:rFonts w:cs="Times New Roman"/>
          <w:lang w:val="en-GB"/>
        </w:rPr>
        <w:t>8.2.3.2, Box 11.1, and Section 11.7</w:t>
      </w:r>
      <w:bookmarkEnd w:id="1184"/>
      <w:r w:rsidRPr="00841A35">
        <w:rPr>
          <w:rFonts w:cs="Times New Roman"/>
          <w:lang w:val="en-GB"/>
        </w:rPr>
        <w:t>). Additionally, the efficiency of converting atmospheric moisture into precipitation can change as a result</w:t>
      </w:r>
      <w:r w:rsidRPr="00D424AA">
        <w:rPr>
          <w:rFonts w:cs="Times New Roman"/>
          <w:lang w:val="en-GB"/>
        </w:rPr>
        <w:t xml:space="preserve"> of cloud microphysical adjustment</w:t>
      </w:r>
      <w:r w:rsidRPr="00841A35">
        <w:rPr>
          <w:rFonts w:cs="Times New Roman"/>
          <w:lang w:val="en-GB"/>
        </w:rPr>
        <w:t xml:space="preserve"> to warming</w:t>
      </w:r>
      <w:bookmarkStart w:id="1185" w:name="_Hlk64135475"/>
      <w:r w:rsidRPr="00841A35">
        <w:rPr>
          <w:rFonts w:cs="Times New Roman"/>
          <w:lang w:val="en-GB"/>
        </w:rPr>
        <w:t xml:space="preserve">, resulting in changes in the characteristics of extreme precipitation; but changes in precipitation efficiency in a warming world are </w:t>
      </w:r>
      <w:bookmarkEnd w:id="1185"/>
      <w:r w:rsidRPr="00841A35">
        <w:rPr>
          <w:rFonts w:cs="Times New Roman"/>
          <w:lang w:val="en-GB"/>
        </w:rPr>
        <w:t xml:space="preserve">highly uncertain </w:t>
      </w:r>
      <w:r w:rsidRPr="00D424AA">
        <w:rPr>
          <w:rFonts w:cs="Times New Roman"/>
          <w:lang w:val="en-GB"/>
        </w:rPr>
        <w:fldChar w:fldCharType="begin" w:fldLock="1"/>
      </w:r>
      <w:r w:rsidR="00FF6231">
        <w:rPr>
          <w:rFonts w:cs="Times New Roman"/>
          <w:lang w:val="en-GB"/>
        </w:rPr>
        <w:instrText>ADDIN CSL_CITATION { "citationItems" : [ { "id" : "ITEM-1", "itemData" : { "DOI" : "10.2151/jmsj.2020-024", "ISSN" : "00261165", "abstract" : "Precipitation efficiency (PE) is a useful concept for estimating precipitation under a given environmental con-dition. PE is used in various situations in meteorology such as to evaluate severe precipitation associated with a single storm event, as a parameter of cumulus convective parameterization, and to separate clouds and precipitation in climate projection studies. PE has been defined in several ways. In this review, we first introduce defini-tions of PE from microscopic and macroscopic perspectives, and provide estimates of PE based on observational and modeling approaches. Then, we review PE in shallow and organized deep convective systems that provide either a conceptual framework or physical constraints on representations of convection in models. Specifically, we focus on the roles of PE in cloud-radiative feedbacks to climate variability. Finally, we argue the usefulness of PE for investigating cloud and precipitation changes in climate projection studies.", "author" : [ { "dropping-particle" : "", "family" : "Sui", "given" : "Chung Hsiung", "non-dropping-particle" : "", "parse-names" : false, "suffix" : "" }, { "dropping-particle" : "", "family" : "Satoh", "given" : "Masaki", "non-dropping-particle" : "", "parse-names" : false, "suffix" : "" }, { "dropping-particle" : "", "family" : "Suzuki", "given" : "Kentaroh", "non-dropping-particle" : "", "parse-names" : false, "suffix" : "" } ], "container-title" : "Journal of the Meteorological Society of Japan", "id" : "ITEM-1", "issue" : "2", "issued" : { "date-parts" : [ [ "2020" ] ] }, "page" : "261-282", "title" : "Precipitation efficiency and its role in cloud-radiative feedbacks to climate variability", "translator" : [ { "dropping-particle" : "", "family" : "S2799", "given" : "", "non-dropping-particle" : "", "parse-names" : false, "suffix" : "" } ], "type" : "article-journal", "volume" : "98" }, "uris" : [ "http://www.mendeley.com/documents/?uuid=76496763-59d1-47a9-b509-ad4678393b72" ] } ], "mendeley" : { "formattedCitation" : "(Sui et al., 2020)", "plainTextFormattedCitation" : "(Sui et al., 2020)", "previouslyFormattedCitation" : "(Su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ui et al., 2020)</w:t>
      </w:r>
      <w:r w:rsidRPr="00D424AA">
        <w:rPr>
          <w:rFonts w:cs="Times New Roman"/>
          <w:lang w:val="en-GB"/>
        </w:rPr>
        <w:fldChar w:fldCharType="end"/>
      </w:r>
      <w:r w:rsidRPr="00841A35">
        <w:rPr>
          <w:rFonts w:cs="Times New Roman"/>
          <w:lang w:val="en-GB"/>
        </w:rPr>
        <w:t>.</w:t>
      </w:r>
    </w:p>
    <w:p w14:paraId="4EDC8048" w14:textId="77777777" w:rsidR="00AB6006" w:rsidRPr="00D424AA" w:rsidRDefault="00AB6006" w:rsidP="00D424AA">
      <w:pPr>
        <w:rPr>
          <w:rFonts w:cs="Times New Roman"/>
          <w:lang w:val="en-GB"/>
        </w:rPr>
      </w:pPr>
    </w:p>
    <w:p w14:paraId="7C3225F1" w14:textId="27C58D96" w:rsidR="00AB6006" w:rsidRPr="00D424AA" w:rsidRDefault="00AB6006" w:rsidP="00D424AA">
      <w:pPr>
        <w:rPr>
          <w:rFonts w:cs="Times New Roman"/>
          <w:lang w:val="en-GB"/>
        </w:rPr>
      </w:pPr>
      <w:r w:rsidRPr="00D424AA">
        <w:rPr>
          <w:rFonts w:cs="Times New Roman"/>
          <w:lang w:val="en-GB"/>
        </w:rPr>
        <w:t xml:space="preserve">It is difficult to separate the effect of global warming from internal variability </w:t>
      </w:r>
      <w:bookmarkStart w:id="1186" w:name="_Hlk64135568"/>
      <w:r w:rsidRPr="00D424AA">
        <w:rPr>
          <w:rFonts w:cs="Times New Roman"/>
          <w:lang w:val="en-GB"/>
        </w:rPr>
        <w:t>in the observed changes in the modes of variability</w:t>
      </w:r>
      <w:bookmarkEnd w:id="1186"/>
      <w:r w:rsidRPr="00D424AA">
        <w:rPr>
          <w:rFonts w:cs="Times New Roman"/>
          <w:lang w:val="en-GB"/>
        </w:rPr>
        <w:t xml:space="preserve"> (Section 2.4). </w:t>
      </w:r>
      <w:bookmarkStart w:id="1187" w:name="_Hlk64135586"/>
      <w:r w:rsidRPr="00D424AA">
        <w:rPr>
          <w:rFonts w:cs="Times New Roman"/>
          <w:lang w:val="en-GB"/>
        </w:rPr>
        <w:t>Future projections of modes of variability are highly uncertain</w:t>
      </w:r>
      <w:bookmarkEnd w:id="1187"/>
      <w:r w:rsidRPr="00D424AA">
        <w:rPr>
          <w:rFonts w:cs="Times New Roman"/>
          <w:lang w:val="en-GB"/>
        </w:rPr>
        <w:t xml:space="preserve"> (Section 4.3.3)</w:t>
      </w:r>
      <w:bookmarkStart w:id="1188" w:name="_Hlk64135630"/>
      <w:r w:rsidRPr="00D424AA">
        <w:rPr>
          <w:rFonts w:cs="Times New Roman"/>
          <w:lang w:val="en-GB"/>
        </w:rPr>
        <w:t xml:space="preserve">, resulting in uncertainty in regional projections of extreme precipitation. </w:t>
      </w:r>
      <w:bookmarkStart w:id="1189" w:name="_Hlk64135664"/>
      <w:bookmarkEnd w:id="1188"/>
      <w:r w:rsidRPr="00D424AA">
        <w:rPr>
          <w:rFonts w:cs="Times New Roman"/>
          <w:lang w:val="en-GB"/>
        </w:rPr>
        <w:t>Future warming may amplify</w:t>
      </w:r>
      <w:bookmarkEnd w:id="1189"/>
      <w:r w:rsidRPr="00D424AA">
        <w:rPr>
          <w:rFonts w:cs="Times New Roman"/>
          <w:lang w:val="en-GB"/>
        </w:rPr>
        <w:t xml:space="preserve"> monsoonal extreme precipitation. </w:t>
      </w:r>
      <w:bookmarkStart w:id="1190" w:name="_Hlk64135774"/>
      <w:r w:rsidRPr="00D424AA">
        <w:rPr>
          <w:rFonts w:cs="Times New Roman"/>
          <w:lang w:val="en-GB"/>
        </w:rPr>
        <w:t>Changes in extreme storms, including tropical/extratropical cyclones and severe convective storms, result in changes in extreme precipitation (</w:t>
      </w:r>
      <w:r w:rsidR="00033B1E" w:rsidRPr="00D424AA">
        <w:rPr>
          <w:rFonts w:cs="Times New Roman"/>
          <w:lang w:val="en-GB"/>
        </w:rPr>
        <w:t xml:space="preserve">Section </w:t>
      </w:r>
      <w:r w:rsidRPr="00D424AA">
        <w:rPr>
          <w:rFonts w:cs="Times New Roman"/>
          <w:lang w:val="en-GB"/>
        </w:rPr>
        <w:t xml:space="preserve">11.7). </w:t>
      </w:r>
      <w:bookmarkEnd w:id="1190"/>
      <w:r w:rsidRPr="00D424AA">
        <w:rPr>
          <w:rFonts w:cs="Times New Roman"/>
          <w:lang w:val="en-GB"/>
        </w:rPr>
        <w:t xml:space="preserve">Also, changes in sea surface temperatures (SSTs) alter land-sea contrast, leading to changes in precipitation extremes near coastal regions. For example, the projected larger SST increase near the coasts of East Asia and India can result in heavier rainfall near these coastal areas from tropical cyclones </w:t>
      </w:r>
      <w:r w:rsidRPr="00D424AA">
        <w:rPr>
          <w:rFonts w:cs="Times New Roman"/>
          <w:lang w:val="en-GB"/>
        </w:rPr>
        <w:fldChar w:fldCharType="begin" w:fldLock="1"/>
      </w:r>
      <w:r w:rsidR="00FF6231">
        <w:rPr>
          <w:rFonts w:cs="Times New Roman"/>
          <w:lang w:val="en-GB"/>
        </w:rPr>
        <w:instrText>ADDIN CSL_CITATION { "citationItems" : [ { "id" : "ITEM-1", "itemData" : { "DOI" : "10.1038/ngeo2792", "ISBN" : "1752-0908", "ISSN" : "17520908", "abstract" : "Intensity changes in landfalling typhoons are of great concern to East and Southeast Asian countries1. Regional changes in typhoon intensity, however, are poorly known owing to inconsistencies among different data sets2, 3, 4, 5, 6, 7, 8. Here, we apply cluster analysis to bias-corrected data and show that, over the past 37 years, typhoons that strike East and Southeast Asia have intensified by 12\u201315%, with the proportion of storms of categories 4 and 5 having doubled or even tripled. In contrast, typhoons that stay over the open ocean have experienced only modest changes. These regional changes are consistent between operational data sets. To identify the physical mechanisms, we decompose intensity changes into contributions from intensification rate and intensification duration. We find that the increased intensity of landfalling typhoons is due to strengthened intensification rates, which in turn are tied to locally enhanced ocean surface warming on the rim of East and Southeast Asia. The projected ocean surface warming pattern under increasing greenhouse gas forcing suggests that typhoons striking eastern mainland China, Taiwan, Korea and Japan will intensify further. Given disproportionate damages by intense typhoons1, this represents a heightened threat to people and properties in the region.", "author" : [ { "dropping-particle" : "", "family" : "Mei", "given" : "Wei", "non-dropping-particle" : "", "parse-names" : false, "suffix" : "" }, { "dropping-particle" : "", "family" : "Xie", "given" : "Shang Ping", "non-dropping-particle" : "", "parse-names" : false, "suffix" : "" } ], "container-title" : "Nature Geoscience", "id" : "ITEM-1", "issue" : "10", "issued" : { "date-parts" : [ [ "2016" ] ] }, "page" : "753-757", "title" : "Intensification of landfalling typhoons over the northwest Pacific since the late 1970s", "translator" : [ { "dropping-particle" : "", "family" : "S188", "given" : "", "non-dropping-particle" : "", "parse-names" : false, "suffix" : "" } ], "type" : "article-journal", "volume" : "9" }, "uris" : [ "http://www.mendeley.com/documents/?uuid=4f35d015-4161-43c3-9205-84b8c46ceaa3" ] } ], "mendeley" : { "formattedCitation" : "(Mei and Xie, 2016)", "plainTextFormattedCitation" : "(Mei and Xie, 2016)", "previouslyFormattedCitation" : "(Mei and Xie,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ei and Xie, 2016)</w:t>
      </w:r>
      <w:r w:rsidRPr="00D424AA">
        <w:rPr>
          <w:rFonts w:cs="Times New Roman"/>
          <w:lang w:val="en-GB"/>
        </w:rPr>
        <w:fldChar w:fldCharType="end"/>
      </w:r>
      <w:r w:rsidRPr="00841A35">
        <w:rPr>
          <w:rFonts w:cs="Times New Roman"/>
          <w:lang w:val="en-GB"/>
        </w:rPr>
        <w:t xml:space="preserve"> or torrential rains </w:t>
      </w:r>
      <w:r w:rsidRPr="00D424AA">
        <w:rPr>
          <w:rFonts w:cs="Times New Roman"/>
          <w:lang w:val="en-GB"/>
        </w:rPr>
        <w:fldChar w:fldCharType="begin" w:fldLock="1"/>
      </w:r>
      <w:r w:rsidR="00FF6231">
        <w:rPr>
          <w:rFonts w:cs="Times New Roman"/>
          <w:lang w:val="en-GB"/>
        </w:rPr>
        <w:instrText>ADDIN CSL_CITATION { "citationItems" : [ { "id" : "ITEM-1", "itemData" : { "DOI" : "10.1038/srep05741", "ISBN" : "2045-2322", "ISSN" : "20452322", "PMID" : "25033954", "abstract" : "Monsoonal airflow from the tropics triggers torrential rainfall over coastal regions of East Asia in summer, bringing flooding situations into areas of growing population and industries. However, impacts of rapid seasonal warming of the shallow East China Sea ECS and its pronounced future warming upon extreme summertime rainfall have not been explored. Here we show through cloudresolving atmospheric model simulations that observational tendency for torrential rainfall events over western Japan to occur most frequently in July cannot be reproduced without the rapid seasonal warming of ECS. The simulations also suggest that the future ECS warming will increase precipitation substantially in such an extreme event as observed in midJuly 2012 and also the likelihood of such an event occurring in June. A need is thus urged for reducing uncertainties in future temperature projections over ECS and other marginal seas for better projections of extreme summertime rainfall in the surrounding areas.", "author" : [ { "dropping-particle" : "", "family" : "Manda", "given" : "Atsuyoshi", "non-dropping-particle" : "", "parse-names" : false, "suffix" : "" }, { "dropping-particle" : "", "family" : "Nakamura", "given" : "Hisashi", "non-dropping-particle" : "", "parse-names" : false, "suffix" : "" }, { "dropping-particle" : "", "family" : "Asano", "given" : "Naruhiko", "non-dropping-particle" : "", "parse-names" : false, "suffix" : "" }, { "dropping-particle" : "", "family" : "Iizuka", "given" : "Satoshi", "non-dropping-particle" : "", "parse-names" : false, "suffix" : "" }, { "dropping-particle" : "", "family" : "Miyama", "given" : "Toru", "non-dropping-particle" : "", "parse-names" : false, "suffix" : "" }, { "dropping-particle" : "", "family" : "Moteki", "given" : "Qoosaku", "non-dropping-particle" : "", "parse-names" : false, "suffix" : "" }, { "dropping-particle" : "", "family" : "Yoshioka", "given" : "Mayumi K", "non-dropping-particle" : "", "parse-names" : false, "suffix" : "" }, { "dropping-particle" : "", "family" : "Nishii", "given" : "Kazuaki", "non-dropping-particle" : "", "parse-names" : false, "suffix" : "" }, { "dropping-particle" : "", "family" : "Miyasaka", "given" : "Takafumi", "non-dropping-particle" : "", "parse-names" : false, "suffix" : "" } ], "container-title" : "Scientific Reports", "id" : "ITEM-1", "issued" : { "date-parts" : [ [ "2014" ] ] }, "page" : "1-6", "title" : "Impacts of a warming marginal sea on torrential rainfall organized under the Asian summer monsoon", "translator" : [ { "dropping-particle" : "", "family" : "S161", "given" : "", "non-dropping-particle" : "", "parse-names" : false, "suffix" : "" } ], "type" : "article-journal", "volume" : "4" }, "uris" : [ "http://www.mendeley.com/documents/?uuid=35cdde1e-81d2-4039-a146-54502775c4eb" ] } ], "mendeley" : { "formattedCitation" : "(Manda et al., 2014)", "plainTextFormattedCitation" : "(Manda et al., 2014)", "previouslyFormattedCitation" : "(Manda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nda et al., 2014)</w:t>
      </w:r>
      <w:r w:rsidRPr="00D424AA">
        <w:rPr>
          <w:rFonts w:cs="Times New Roman"/>
          <w:lang w:val="en-GB"/>
        </w:rPr>
        <w:fldChar w:fldCharType="end"/>
      </w:r>
      <w:r w:rsidRPr="00841A35">
        <w:rPr>
          <w:rFonts w:cs="Times New Roman"/>
          <w:lang w:val="en-GB"/>
        </w:rPr>
        <w:t>. Th</w:t>
      </w:r>
      <w:r w:rsidRPr="00D424AA">
        <w:rPr>
          <w:rFonts w:cs="Times New Roman"/>
          <w:lang w:val="en-GB"/>
        </w:rPr>
        <w:t xml:space="preserve">e warming in the western Indian Ocean is associated with increases in moisture surges on the low-level monsoon westerlies towards the Indian subcontinent, which may lead to an increase in the occurrence of precipitation extremes over central India </w:t>
      </w:r>
      <w:r w:rsidRPr="00D424AA">
        <w:rPr>
          <w:rFonts w:cs="Times New Roman"/>
          <w:lang w:val="en-GB"/>
        </w:rPr>
        <w:fldChar w:fldCharType="begin" w:fldLock="1"/>
      </w:r>
      <w:r w:rsidR="00417CA4">
        <w:rPr>
          <w:rFonts w:cs="Times New Roman"/>
          <w:lang w:val="en-GB"/>
        </w:rPr>
        <w:instrText>ADDIN CSL_CITATION { "citationItems" : [ { "id" : "ITEM-1", "itemData" : { "DOI" : "10.1038/s41467-017-00744-9", "ISSN" : "2041-1723", "abstract" : "Socioeconomic challenges continue to mount for half a billion residents of central India because of a decline in the total rainfall and a concurrent rise in the magnitude and frequency of extreme rainfall events. Alongside a weakening monsoon circulation, the locally available moisture and the frequency of moisture-laden depressions from the Bay of Bengal have also declined. Here we show that despite these negative trends, there is a threefold increase in widespread extreme rain events over central India during 1950-2015. The rise in these events is due to an increasing variability of the low-level monsoon westerlies over the Arabian Sea, driving surges of moisture supply, leading to extreme rainfall episodes across the entire central subcontinent. The homogeneity of these severe weather events and their association with the ocean temperatures underscores the potential predictability of these events by two-to-three weeks, which offers hope in mitigating their catastrophic impact on life, agriculture and property.", "author" : [ { "dropping-particle" : "", "family" : "Roxy", "given" : "M.K.", "non-dropping-particle" : "", "parse-names" : false, "suffix" : "" }, { "dropping-particle" : "", "family" : "Ghosh", "given" : "Subimal", "non-dropping-particle" : "", "parse-names" : false, "suffix" : "" }, { "dropping-particle" : "", "family" : "Pathak", "given" : "Amey", "non-dropping-particle" : "", "parse-names" : false, "suffix" : "" }, { "dropping-particle" : "", "family" : "Athulya", "given" : "R.", "non-dropping-particle" : "", "parse-names" : false, "suffix" : "" }, { "dropping-particle" : "", "family" : "Mujumdar", "given" : "Milind", "non-dropping-particle" : "", "parse-names" : false, "suffix" : "" }, { "dropping-particle" : "", "family" : "Murtugudde", "given" : "Raghu", "non-dropping-particle" : "", "parse-names" : false, "suffix" : "" }, { "dropping-particle" : "", "family" : "Terray", "given" : "Pascal", "non-dropping-particle" : "", "parse-names" : false, "suffix" : "" }, { "dropping-particle" : "", "family" : "Rajeevan", "given" : "M.", "non-dropping-particle" : "", "parse-names" : false, "suffix" : "" } ], "container-title" : "Nature Communications", "id" : "ITEM-1", "issue" : "1", "issued" : { "date-parts" : [ [ "2017", "12", "3" ] ] }, "page" : "708", "title" : "A threefold rise in widespread extreme rain events over central India", "translator" : [ { "dropping-particle" : "", "family" : "S1538", "given" : "", "non-dropping-particle" : "", "parse-names" : false, "suffix" : "" } ], "type" : "article-journal", "volume" : "8" }, "uris" : [ "http://www.mendeley.com/documents/?uuid=fc3dfd6c-3ba9-4b15-b5d2-5035c29edafe" ] }, { "id" : "ITEM-2", "itemData" : { "DOI" : "10.1007/s00382-015-2886-5", "ISSN" : "1432-0894", "abstract" : "Rising propensity of precipitation extremes and concomitant decline of summer-monsoon rains are amongst the most distinctive hydroclimatic signals that have emerged over South Asia since 1950s. A clear understanding of the underlying causes driving these monsoon hydroclimatic signals has remained elusive. Using a state-of-the-art global climate model with high-resolution zooming over South Asia, we demonstrate that a juxtaposition of regional land-use changes, anthropogenic-aerosol forcing and the rapid warming signal of the equatorial Indian Ocean is crucial to produce the observed monsoon weakening in recent decades. Our findings also show that this monsoonal weakening significantly enhances occurrence of localized intense precipitation events, as compared to the global-warming response. A 21st century climate projection using the same high-resolution model indicates persistent decrease of monsoonal rains and prolongation of soil drying. Critical value-additions from this study include (1) realistic simulation of the mean and long-term historical trends in the Indian monsoon rainfall (2) robust attributions of changes in moderate and heavy precipitation events over Central India (3) a 21st century projection of drying trend of the South Asian monsoon. The present findings have profound bearing on the regional water-security, which is already under severe hydrological-stress.",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2", "issue" : "3", "issued" : { "date-parts" : [ [ "2016" ] ] }, "page" : "1007-1027", "title" : "Deciphering the desiccation trend of the South Asian monsoon hydroclimate in a warming world", "translator" : [ { "dropping-particle" : "", "family" : "S2293", "given" : "", "non-dropping-particle" : "", "parse-names" : false, "suffix" : "" } ], "type" : "article-journal", "volume" : "47" }, "uris" : [ "http://www.mendeley.com/documents/?uuid=10a69b2c-692b-4cb8-99f9-1e077582ca2e" ] } ], "mendeley" : { "formattedCitation" : "(Krishnan et al., 2016; Roxy et al., 2017)", "plainTextFormattedCitation" : "(Krishnan et al., 2016; Roxy et al., 2017)", "previouslyFormattedCitation" : "(Krishnan et al., 2016; Roxy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rishnan et al., 2016; Roxy et al., 2017)</w:t>
      </w:r>
      <w:r w:rsidRPr="00D424AA">
        <w:rPr>
          <w:rFonts w:cs="Times New Roman"/>
          <w:lang w:val="en-GB"/>
        </w:rPr>
        <w:fldChar w:fldCharType="end"/>
      </w:r>
      <w:r w:rsidRPr="00841A35">
        <w:rPr>
          <w:rFonts w:cs="Times New Roman"/>
          <w:lang w:val="en-GB"/>
        </w:rPr>
        <w:t xml:space="preserve">. </w:t>
      </w:r>
    </w:p>
    <w:p w14:paraId="2AE67BF3" w14:textId="77777777" w:rsidR="00AB6006" w:rsidRPr="00D424AA" w:rsidRDefault="00AB6006" w:rsidP="00D424AA">
      <w:pPr>
        <w:rPr>
          <w:rFonts w:cs="Times New Roman"/>
          <w:lang w:val="en-GB"/>
        </w:rPr>
      </w:pPr>
    </w:p>
    <w:p w14:paraId="672DD43E" w14:textId="4990B089" w:rsidR="00AB6006" w:rsidRPr="00841A35" w:rsidRDefault="00AB6006" w:rsidP="00D424AA">
      <w:pPr>
        <w:rPr>
          <w:rFonts w:cs="Times New Roman"/>
          <w:lang w:val="en-GB"/>
        </w:rPr>
      </w:pPr>
      <w:r w:rsidRPr="00D424AA">
        <w:rPr>
          <w:rFonts w:cs="Times New Roman"/>
          <w:lang w:val="en-GB"/>
        </w:rPr>
        <w:t xml:space="preserve">Decreases in atmospheric aerosols results in warming and thus an increase in extreme precipitation </w:t>
      </w:r>
      <w:r w:rsidRPr="00D424AA">
        <w:rPr>
          <w:rFonts w:cs="Times New Roman"/>
          <w:lang w:val="en-GB"/>
        </w:rPr>
        <w:fldChar w:fldCharType="begin" w:fldLock="1"/>
      </w:r>
      <w:r w:rsidR="00FF6231">
        <w:rPr>
          <w:rFonts w:cs="Times New Roman"/>
          <w:lang w:val="en-GB"/>
        </w:rPr>
        <w:instrText>ADDIN CSL_CITATION { "citationItems" : [ { "id" : "ITEM-1", "itemData" : { "DOI" : "10.1038/s41612-019-0079-3", "ISSN" : "2397-3722", "abstract" : "Global warming due to greenhouse gases and atmospheric aerosols alter precipitation rates, but the influence on extreme precipitation by aerosols relative to greenhouse gases is still not well known. Here we use the simulations from the Precipitation Driver and Response Model Intercomparison Project that enable us to compare changes in mean and extreme precipitation due to greenhouse gases with those due to black carbon and sulfate aerosols, using indicators for dry extremes as well as for moderate and very extreme precipitation. Generally, we find that the more extreme a precipitation event is, the more pronounced is its response relative to global mean surface temperature change, both for aerosol and greenhouse gas changes. Black carbon (BC) stands out with distinct behavior and large differences between individual models. Dry days become more frequent with BC-induced warming compared to greenhouse gases, but so does the intensity and frequency of extreme precipitation. An increase in sulfate aerosols cools the surface and thereby the atmosphere, and thus induces a reduction in precipitation with a stronger effect on extreme than on mean precipitation. A better understanding and representation of these processes in models will provide knowledge for developing strategies for both climate change and air pollution mitigation.", "author" : [ { "dropping-particle" : "", "family" : "Sillmann", "given" : "Jana", "non-dropping-particle" : "", "parse-names" : false, "suffix" : "" }, { "dropping-particle" : "", "family" : "Stjern", "given" : "Camilla W", "non-dropping-particle" : "", "parse-names" : false, "suffix" : "" }, { "dropping-particle" : "", "family" : "Myhre", "given" : "Gunnar", "non-dropping-particle" : "", "parse-names" : false, "suffix" : "" }, { "dropping-particle" : "", "family" : "Samset", "given" : "Bj\u00f8rn H",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Forster", "given" : "Piers", "non-dropping-particle" : "", "parse-names" : false, "suffix" : "" }, { "dropping-particle" : "", "family" : "Kasoar", "given" : "Matthew R", "non-dropping-particle" : "", "parse-names" : false, "suffix" : "" }, { "dropping-particle" : "V", "family" : "Kharin", "given" : "Viatcheslav", "non-dropping-particle" : "", "parse-names" : false, "suffix" : "" }, { "dropping-particle" : "", "family" : "Kirkev\u00e5g", "given" : "Alf", "non-dropping-particle" : "", "parse-names" : false, "suffix" : "" }, { "dropping-particle" : "", "family" : "Lamarque", "given" : "Jean-Francois", "non-dropping-particle" : "", "parse-names" : false, "suffix" : "" }, { "dropping-particle" : "", "family" : "Olivi\u00e9", "given" : "Dirk J L", "non-dropping-particle" : "", "parse-names" : false, "suffix" : "" }, { "dropping-particle" : "", "family" : "Richardson", "given" : "Thomas B", "non-dropping-particle" : "", "parse-names" : false, "suffix" : "" }, { "dropping-particle" : "", "family" : "Shindell", "given" : "Drew", "non-dropping-particle" : "", "parse-names" : false, "suffix" : "" }, { "dropping-particle" : "", "family" : "Takemura", "given" : "Toshihiko", "non-dropping-particle" : "", "parse-names" : false, "suffix" : "" }, { "dropping-particle" : "", "family" : "Voulgarakis", "given" : "Apostolos", "non-dropping-particle" : "", "parse-names" : false, "suffix" : "" }, { "dropping-particle" : "", "family" : "Zwiers", "given" : "Francis W", "non-dropping-particle" : "", "parse-names" : false, "suffix" : "" } ], "container-title" : "npj Climate and Atmospheric Science", "id" : "ITEM-1", "issue" : "1", "issued" : { "date-parts" : [ [ "2019" ] ] }, "page" : "24", "title" : "Extreme wet and dry conditions affected differently by greenhouse gases and aerosols", "translator" : [ { "dropping-particle" : "", "family" : "S2795", "given" : "", "non-dropping-particle" : "", "parse-names" : false, "suffix" : "" } ], "type" : "article-journal", "volume" : "2" }, "uris" : [ "http://www.mendeley.com/documents/?uuid=53cd0cb9-c516-4579-a7b2-46e9cca4c898" ] }, { "id" : "ITEM-2", "itemData" : { "DOI" : "10.1002/2017GL076079", "ISSN" : "0094-8276", "abstract" : "Abstract Limiting global warming to 1.5 or 2.0\u00b0C requires strong mitigation of anthropogenic greenhouse gas (GHG) emissions. Concurrently, emissions of anthropogenic aerosols will decline, due to coemission with GHG, and measures to improve air quality. However, the combined climate effect of GHG and aerosol emissions over the industrial era is poorly constrained. Here we show the climate impacts from removing present-day anthropogenic aerosol emissions and compare them to the impacts from moderate GHG-dominated global warming. Removing aerosols induces a global mean surface heating of 0.5?1.1\u00b0C, and precipitation increase of 2.0?4.6%. Extreme weather indices also increase. We find a higher sensitivity of extreme events to aerosol reductions, per degree of surface warming, in particular over the major aerosol emission regions. Under near-term warming, we find that regional climate change will depend strongly on the balance between aerosol and GHG forcing.", "author" : [ { "dropping-particle" : "", "family" : "Samset", "given" : "B H", "non-dropping-particle" : "", "parse-names" : false, "suffix" : "" }, { "dropping-particle" : "", "family" : "Sand", "given" : "M", "non-dropping-particle" : "", "parse-names" : false, "suffix" : "" }, { "dropping-particle" : "", "family" : "Smith", "given" : "C J", "non-dropping-particle" : "", "parse-names" : false, "suffix" : "" }, { "dropping-particle" : "", "family" : "Bauer", "given" : "S E", "non-dropping-particle" : "", "parse-names" : false, "suffix" : "" }, { "dropping-particle" : "", "family" : "Forster", "given" : "P M", "non-dropping-particle" : "", "parse-names" : false, "suffix" : "" }, { "dropping-particle" : "", "family" : "Fuglestvedt", "given" : "J S", "non-dropping-particle" : "", "parse-names" : false, "suffix" : "" }, { "dropping-particle" : "", "family" : "Osprey", "given" : "S", "non-dropping-particle" : "", "parse-names" : false, "suffix" : "" }, { "dropping-particle" : "", "family" : "Schleussner", "given" : "C.-F.", "non-dropping-particle" : "", "parse-names" : false, "suffix" : "" } ], "container-title" : "Geophysical Research Letters", "id" : "ITEM-2", "issue" : "2", "issued" : { "date-parts" : [ [ "2018", "1", "28" ] ] }, "note" : "doi: 10.1002/2017GL076079", "page" : "1020-1029", "publisher" : "John Wiley &amp; Sons, Ltd", "title" : "Climate Impacts From a Removal of Anthropogenic Aerosol Emissions", "translator" : [ { "dropping-particle" : "", "family" : "S2843", "given" : "", "non-dropping-particle" : "", "parse-names" : false, "suffix" : "" } ], "type" : "article-journal", "volume" : "45" }, "uris" : [ "http://www.mendeley.com/documents/?uuid=8a010751-e5d6-4b35-87a7-a64fdf50c30e" ] } ], "mendeley" : { "formattedCitation" : "(Samset et al., 2018; Sillmann et al., 2019)", "plainTextFormattedCitation" : "(Samset et al., 2018; Sillmann et al., 2019)", "previouslyFormattedCitation" : "(Samset et al., 2018; Sillman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amset et al., 2018; Sillmann et al., 2019)</w:t>
      </w:r>
      <w:r w:rsidRPr="00D424AA">
        <w:rPr>
          <w:rFonts w:cs="Times New Roman"/>
          <w:lang w:val="en-GB"/>
        </w:rPr>
        <w:fldChar w:fldCharType="end"/>
      </w:r>
      <w:r w:rsidRPr="00841A35">
        <w:rPr>
          <w:rFonts w:cs="Times New Roman"/>
          <w:lang w:val="en-GB"/>
        </w:rPr>
        <w:t xml:space="preserve">. </w:t>
      </w:r>
      <w:bookmarkStart w:id="1191" w:name="_Hlk64136368"/>
      <w:r w:rsidRPr="00841A35">
        <w:rPr>
          <w:rFonts w:cs="Times New Roman"/>
          <w:lang w:val="en-GB"/>
        </w:rPr>
        <w:t xml:space="preserve">Changes in atmospheric aerosols also result in dynamic changes such as changes in </w:t>
      </w:r>
      <w:bookmarkEnd w:id="1191"/>
      <w:r w:rsidRPr="00841A35">
        <w:rPr>
          <w:rFonts w:cs="Times New Roman"/>
          <w:lang w:val="en-GB"/>
        </w:rPr>
        <w:t xml:space="preserve">tropical cyclones </w:t>
      </w:r>
      <w:r w:rsidRPr="00D424AA">
        <w:rPr>
          <w:rFonts w:cs="Times New Roman"/>
          <w:lang w:val="en-GB"/>
        </w:rPr>
        <w:fldChar w:fldCharType="begin" w:fldLock="1"/>
      </w:r>
      <w:r w:rsidR="00FF6231">
        <w:rPr>
          <w:rFonts w:cs="Times New Roman"/>
          <w:lang w:val="en-GB"/>
        </w:rPr>
        <w:instrText>ADDIN CSL_CITATION { "citationItems" : [ { "id" : "ITEM-1", "itemData" : { "DOI" : "10.1002/2017GL075369", "ISSN" : "0094-8276", "abstract" : "Abstract Over the past two decades, the number of tropical cyclones (TCs) has decreased markedly in the southeastern part of the western North Pacific (WNP) as a component of the interdecadal variation. This decrease has partially been explained by an internal low-frequency variability of sea surface temperature (SST) in the Pacific, but influences of external forcing remain unclear. Here we show that past changes in sulfate aerosol emissions contributed approximately 60% of the observed decreasing trends in TC genesis frequency in the southeastern WNP for 1992?2011, using multiple simulations by a global climate model. This decrease was mainly attributed to the increased vertical wind shear and decreased low-level vorticity, associated with a trans-basin multidecadal SST change driven by aerosol forcing. The near-future projection shows that the aerosol forcing still has some potential influence on decadal TC change, but the projected decreasing frequency is mainly due to increasing greenhouse gases forcing.", "author" : [ { "dropping-particle" : "", "family" : "Takahashi", "given" : "Chiharu", "non-dropping-particle" : "", "parse-names" : false, "suffix" : "" }, { "dropping-particle" : "", "family" : "Watanabe", "given" : "Masahiro", "non-dropping-particle" : "", "parse-names" : false, "suffix" : "" }, { "dropping-particle" : "", "family" : "Mori", "given" : "Masato", "non-dropping-particle" : "", "parse-names" : false, "suffix" : "" } ], "container-title" : "Geophysical Research Letters", "id" : "ITEM-1", "issue" : "18", "issued" : { "date-parts" : [ [ "2017", "9", "5" ] ] }, "note" : "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4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4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 "page" : "9496-9504", "publisher" : "Wiley-Blackwell", "title" : "Significant Aerosol Influence on the Recent Decadal Decrease in Tropical Cyclone Activity Over the Western North Pacific", "translator" : [ { "dropping-particle" : "", "family" : "S1528", "given" : "", "non-dropping-particle" : "", "parse-names" : false, "suffix" : "" } ], "type" : "article-journal", "volume" : "44" }, "uris" : [ "http://www.mendeley.com/documents/?uuid=e37b2ad0-9c65-4b23-8a84-0e75d5aaef7b" ] }, { "id" : "ITEM-2", "itemData" : { "DOI" : "10.1029/2017JD027808", "ISSN" : "2169-897X", "abstract" : "Abstract Climate in the tropical North Atlantic and West Africa is known to be sensitive to both the atmospheric burden and optical properties of aerosolized mineral dust. We investigate the global climatic response to an idealized perturbation in atmospheric burden of Saharan-born mineral dust, comparable to the observed changes between the 1960s and 1980s, using simulations with the high-resolution, fully coupled Geophysical Fluid Dynamics Laboratory Climate Model 2.5, Forecast-oriented Low Ocean Resolution version, across a range of realistic optical properties, with a specific focus on tropical cyclones. The direct radiative responses at the top of the atmosphere and at the surface along with regional hydrologic and thermodynamic responses are in agreement with previous studies, depending largely on the amount of aerosol absorption versus scattering. In all simulations, dust causes a decrease in tropical cyclone activity across the North Atlantic Ocean, as determined by a tropical cyclone tracking scheme, with the largest response occurring in the most absorbing and scattering optical regimes. These changes are partially corroborated by common local genesis potential indices. However, no clear-cut explanation can be developed upon inspection of their constituent variables. There are also nonnegligible anomalies in the North Pacific and Indian Oceans in these simulations. A relationship between accumulated cyclone energy and top of the atmosphere radiative flux anomalies is used to explain the North Atlantic anomalies, while analogy to known climate variations can help us understand the far-field response to the dust forcing.", "author" : [ { "dropping-particle" : "", "family" : "Strong", "given" : "Jeffrey D O", "non-dropping-particle" : "", "parse-names" : false, "suffix" : "" }, { "dropping-particle" : "", "family" : "Vecchi", "given" : "Gabriel A", "non-dropping-particle" : "", "parse-names" : false, "suffix" : "" }, { "dropping-particle" : "", "family" : "Ginoux", "given" : "Paul", "non-dropping-particle" : "", "parse-names" : false, "suffix" : "" } ], "container-title" : "Journal of Geophysical Research: Atmospheres", "id" : "ITEM-2", "issue" : "10", "issued" : { "date-parts" : [ [ "2018", "5" ] ] }, "page" : "5538-5559", "publisher" : "Wiley-Blackwell", "title" : "The Climatological Effect of Saharan Dust on Global Tropical Cyclones in a Fully Coupled GCM", "translator" : [ { "dropping-particle" : "", "family" : "S1093", "given" : "", "non-dropping-particle" : "", "parse-names" : false, "suffix" : "" } ], "type" : "article-journal", "volume" : "123" }, "uris" : [ "http://www.mendeley.com/documents/?uuid=5c44c123-bab8-4612-814b-c7e315dcb84b" ] } ], "mendeley" : { "formattedCitation" : "(Takahashi et al., 2017; Strong et al., 2018)", "plainTextFormattedCitation" : "(Takahashi et al., 2017; Strong et al., 2018)", "previouslyFormattedCitation" : "(Takahashi et al., 2017; Strong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kahashi et al., 2017; Strong et al., 2018)</w:t>
      </w:r>
      <w:r w:rsidRPr="00D424AA">
        <w:rPr>
          <w:rFonts w:cs="Times New Roman"/>
          <w:lang w:val="en-GB"/>
        </w:rPr>
        <w:fldChar w:fldCharType="end"/>
      </w:r>
      <w:r w:rsidRPr="00841A35">
        <w:rPr>
          <w:rFonts w:cs="Times New Roman"/>
          <w:lang w:val="en-GB"/>
        </w:rPr>
        <w:t>.</w:t>
      </w:r>
      <w:bookmarkStart w:id="1192" w:name="_Hlk64136517"/>
      <w:r w:rsidRPr="00D424AA">
        <w:rPr>
          <w:rFonts w:cs="Times New Roman"/>
          <w:lang w:val="en-GB"/>
        </w:rPr>
        <w:t xml:space="preserve"> Uncertainty in the projections of future aerosol emissions results in additional uncertainty in the heavy precipitation projections of the </w:t>
      </w:r>
      <w:bookmarkEnd w:id="1192"/>
      <w:r w:rsidRPr="00D424AA">
        <w:rPr>
          <w:rFonts w:cs="Times New Roman"/>
          <w:lang w:val="en-GB"/>
        </w:rPr>
        <w:t>21</w:t>
      </w:r>
      <w:r w:rsidRPr="00D424AA">
        <w:rPr>
          <w:rFonts w:cs="Times New Roman"/>
          <w:vertAlign w:val="superscript"/>
          <w:lang w:val="en-GB"/>
        </w:rPr>
        <w:t>st</w:t>
      </w:r>
      <w:r w:rsidRPr="00D424AA">
        <w:rPr>
          <w:rFonts w:cs="Times New Roman"/>
          <w:lang w:val="en-GB"/>
        </w:rPr>
        <w:t xml:space="preserve"> century </w:t>
      </w:r>
      <w:r w:rsidRPr="00D424AA">
        <w:rPr>
          <w:rFonts w:cs="Times New Roman"/>
          <w:lang w:val="en-GB"/>
        </w:rPr>
        <w:fldChar w:fldCharType="begin" w:fldLock="1"/>
      </w:r>
      <w:r w:rsidR="00FF6231">
        <w:rPr>
          <w:rFonts w:cs="Times New Roman"/>
          <w:lang w:val="en-GB"/>
        </w:rPr>
        <w:instrText>ADDIN CSL_CITATION { "citationItems" : [ { "id" : "ITEM-1", "itemData" : { "DOI" : "10.1002/2016GL070869", "ISSN" : "00948276", "abstract" : "Abstract Greenhouse gases (GHGs) and aerosols are the two most important anthropogenic forcing agents in the 21st century. The expected declines of anthropogenic aerosols in the 21st century from present-day levels would cause an additional warming of the Earth's climate system, which would aggravate the climate extremes caused by GHG warming. We examine the increased rate of precipitation extremes with global mean surface warming in the 21st century caused by anthropogenic GHGs and aerosols, using an Earth system model ensemble simulation. Similar to mean precipitation, the increased rate of precipitation extremes caused by aerosol forcing is significantly larger than that caused by GHG forcing. The aerosol forcing in the coming decades can play a critical role in inducing change in precipitation extremes if a lower GHG emission pathway is adopted. Our results have implications for policy-making on climate adaptation to extreme precipitation events.", "author" : [ { "dropping-particle" : "", "family" : "Lin", "given" : "Lei", "non-dropping-particle" : "", "parse-names" : false, "suffix" : "" }, { "dropping-particle" : "", "family" : "Wang", "given" : "Zhili", "non-dropping-particle" : "", "parse-names" : false, "suffix" : "" }, { "dropping-particle" : "", "family" : "Xu", "given" : "Yangyang", "non-dropping-particle" : "", "parse-names" : false, "suffix" : "" }, { "dropping-particle" : "", "family" : "Fu", "given" : "Qiang", "non-dropping-particle" : "", "parse-names" : false, "suffix" : "" } ], "container-title" : "Geophysical Research Letters", "id" : "ITEM-1", "issue" : "18", "issued" : { "date-parts" : [ [ "2016", "9", "28" ] ] }, "note" : "doi: 10.1002/2016GL070869", "page" : "9860-9868", "publisher" : "Wiley-Blackwell", "title" : "Sensitivity of precipitation extremes to radiative forcing of greenhouse gases and aerosols", "translator" : [ { "dropping-particle" : "", "family" : "S283", "given" : "", "non-dropping-particle" : "", "parse-names" : false, "suffix" : "" } ], "type" : "article-journal", "volume" : "43" }, "uris" : [ "http://www.mendeley.com/documents/?uuid=c4792ef9-f884-427d-b882-d03098880bbb" ] } ], "mendeley" : { "formattedCitation" : "(Lin et al., 2016)", "plainTextFormattedCitation" : "(Lin et al., 2016)", "previouslyFormattedCitation" : "(Lin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n et al., 2016)</w:t>
      </w:r>
      <w:r w:rsidRPr="00D424AA">
        <w:rPr>
          <w:rFonts w:cs="Times New Roman"/>
          <w:lang w:val="en-GB"/>
        </w:rPr>
        <w:fldChar w:fldCharType="end"/>
      </w:r>
      <w:r w:rsidRPr="00841A35">
        <w:rPr>
          <w:rFonts w:cs="Times New Roman"/>
          <w:lang w:val="en-GB"/>
        </w:rPr>
        <w:t xml:space="preserve">. </w:t>
      </w:r>
    </w:p>
    <w:p w14:paraId="64344CDA" w14:textId="77777777" w:rsidR="00AB6006" w:rsidRPr="00D424AA" w:rsidRDefault="00AB6006" w:rsidP="00D424AA">
      <w:pPr>
        <w:rPr>
          <w:rFonts w:cs="Times New Roman"/>
          <w:lang w:val="en-GB"/>
        </w:rPr>
      </w:pPr>
    </w:p>
    <w:p w14:paraId="45752A7A" w14:textId="1BBE9458" w:rsidR="00AB6006" w:rsidRPr="00D424AA" w:rsidRDefault="00AB6006" w:rsidP="00D424AA">
      <w:pPr>
        <w:rPr>
          <w:rFonts w:cs="Times New Roman"/>
          <w:lang w:val="en-GB"/>
        </w:rPr>
      </w:pPr>
      <w:bookmarkStart w:id="1193" w:name="_Hlk64136569"/>
      <w:bookmarkStart w:id="1194" w:name="_Hlk536350127"/>
      <w:r w:rsidRPr="00D424AA">
        <w:rPr>
          <w:rFonts w:cs="Times New Roman"/>
          <w:lang w:val="en-GB"/>
        </w:rPr>
        <w:t xml:space="preserve">There has been new evidence of the effect of local land use and land cover change on heavy precipitation. </w:t>
      </w:r>
      <w:bookmarkEnd w:id="1193"/>
      <w:r w:rsidRPr="00D424AA">
        <w:rPr>
          <w:rFonts w:cs="Times New Roman"/>
          <w:lang w:val="en-GB"/>
        </w:rPr>
        <w:t xml:space="preserve">There is a growing set of literature linking increases in heavy precipitation in urban centres to urbanization </w:t>
      </w:r>
      <w:commentRangeStart w:id="1195"/>
      <w:r w:rsidRPr="00D424AA">
        <w:rPr>
          <w:rFonts w:cs="Times New Roman"/>
          <w:lang w:val="en-GB"/>
        </w:rPr>
        <w:fldChar w:fldCharType="begin" w:fldLock="1"/>
      </w:r>
      <w:ins w:id="1196" w:author="Robin Matthews" w:date="2021-07-13T19:23:00Z">
        <w:r w:rsidR="00D74F7E">
          <w:rPr>
            <w:rFonts w:cs="Times New Roman"/>
            <w:lang w:val="en-GB"/>
          </w:rPr>
          <w:instrText>ADDIN CSL_CITATION { "citationItems" : [ { "id" : "ITEM-1", "itemData" : { "DOI" : "10.1029/2018JD029718", "ISSN" : "2169-897X", "abstract" : "Abstract Observations show that metropolitan areas throughout China, which are experiencing rapid urbanization, may have enhanced extreme precipitation. However, the underlying urban-induced mechanism is poorly understood, particularly for entire characteristics of extreme precipitation. Focusing on the Beijing metropolitan area, we investigate regional patterns of extreme precipitation characterized by magnitude, frequency, duration, and timing metrics according to daily observations from 1975 to 2015 at 20 weather stations. Urbanization effects are explored by physical metrics of urbanization, including area, complexity, fragmentation, and dominance deduced from five periods of land use maps. Results show that the magnitudes and frequencies of extreme precipitation have decreased over time, the consecutive precipitation days have been extended, and the Julian date of maximum precipitation has been delayed. Temporal trends at ~40% of weather stations are significant. According to precipitation metrics and geographical features, three representative regions are identified: the central urban region, the windward slope of topographic area, and the mountainous region. Compared with the metrics in mountainous region, the magnitudes of windward slope and central urban region are 24.3?60.6% and 5.9?47.3% greater, respectively; the frequencies are increased by 1.17 and 1.10\u00a0days, respectively; and the average date of maximum precipitation values are delayed by 7.0 and 4.0\u00a0days, respectively. The magnitudes and frequencies are enhanced by expansion of urban area, complexity, fragmentation, dominance, and heat islands. The durations are positive for urban area and dominance but negative for urban complexity, fragmentation, and heat islands. Furthermore, the effects in central urban region are more significant due to high urbanization rates.", "author" : [ { "dropping-particle" : "", "family" : "Zhang", "given" : "Yongyong", "non-dropping-particle" : "", "parse-names" : false, "suffix" : "" }, { "dropping-particle" : "", "family" : "Pang", "given" : "Xuan", "non-dropping-particle" : "", "parse-names" : false, "suffix" : "" }, { "dropping-particle" : "", "family" : "Xia", "given" : "Jun", "non-dropping-particle" : "", "parse-names" : false, "suffix" : "" }, { "dropping-particle" : "", "family" : "Shao", "given" : "Quanxi", "non-dropping-particle" : "", "parse-names" : false, "suffix" : "" }, { "dropping-particle" : "", "family" : "Yu", "given" : "Entao", "non-dropping-particle" : "", "parse-names" : false, "suffix" : "" }, { "dropping-particle" : "", "family" : "Zhao", "given" : "Tongtiegang", "non-dropping-particle" : "", "parse-names" : false, "suffix" : "" }, { "dropping-particle" : "", "family" : "She", "given" : "Dunxian", "non-dropping-particle" : "", "parse-names" : false, "suffix" : "" }, { "dropping-particle" : "", "family" : "Sun", "given" : "Jianqi", "non-dropping-particle" : "", "parse-names" : false, "suffix" : "" }, { "dropping-particle" : "", "family" : "Yu", "given" : "Jingjie", "non-dropping-particle" : "", "parse-names" : false, "suffix" : "" }, { "dropping-particle" : "", "family" : "Pan", "given" : "Xinyao", "non-dropping-particle" : "", "parse-names" : false, "suffix" : "" }, { "dropping-particle" : "", "family" : "Zhai", "given" : "Xiaoyan", "non-dropping-particle" : "", "parse-names" : false, "suffix" : "" } ], "container-title" : "Journal of Geophysical Research: Atmospheres", "id" : "ITEM-1", "issue" : "2", "issued" : { "date-parts" : [ [ "2019", "1", "27" ] ] }, "note" : "From Duplicate 1 (Regional Patterns of Extreme Precipitation and Urban Signatures in Metropolitan Areas - Zhang, Yongyong; Pang, Xuan; Xia, Jun; Shao, Quanxi; Yu, Entao; Zhao, Tongtiegang; She, Dunxian; Sun, Jianqi; Yu, Jingjie; Pan, Xinyao; Zhai, Xiaoyan)\n\nFrom Duplicate 1 (Regional Patterns of Extreme Precipitation and Urban Signatures in Metropolitan Areas - Zhang, Yongyong; Pang, Xuan; Xia, Jun; Shao, Quanxi; Yu, Entao; Zhao, Tongtiegang; She, Dunxian; Sun, Jianqi; Yu, Jingjie; Pan, Xinyao; Zhai, Xiaoyan)\n\ndoi: 10.1029/2018JD029718\n\nFrom Duplicate 2 (Regional Patterns of Extreme Precipitation and Urban Signatures in Metropolitan Areas - Zhang, Yongyong; Pang, Xuan; Xia, Jun; Shao, Quanxi; Yu, Entao; Zhao, Tongtiegang; She, Dunxian; Sun, Jianqi; Yu, Jingjie; Pan, Xinyao; Zhai, Xiaoyan)\n\ndoi: 10.1029/2018JD029718", "page" : "641-663", "publisher" : "John Wiley &amp; Sons, Ltd", "title" : "Regional Patterns of Extreme Precipitation and Urban Signatures in Metropolitan Areas", "translator" : [ { "dropping-particle" : "", "family" : "S3187", "given" : "", "non-dropping-particle" : "", "parse-names" : false, "suffix" : "" } ], "type" : "article-journal", "volume" : "124" }, "uris" : [ "http://www.mendeley.com/documents/?uuid=00fc681a-3c6b-4d5c-9c37-3c5ad676ea08" ] }, { "id" : "ITEM-2", "itemData" : { "DOI" : "10.1007/s00382-015-2893-6", "ISSN" : "14320894", "abstract" : "This study investigates the effects of urban areas on precipitation in the western Maritime Continent using a convection-permitting regional atmospheric model. The Weather Research and Forecasting model was used to simulate the atmosphere at a range of spatial resolutions using a multiple nesting approach. Two experiments (with and without urban areas) were completed over a 5-year period (2008\u20132012) each to estimate the contribution of cities to changes in local circulation. At first, the model is evaluated against two satellite-derived precipitation products and the benefit of using a very high-resolution model (2-km grid spacing) over a region where rainfall is dominated by convective processes is demonstrated, particularly in terms of its diurnal cycle phase and amplitude. The influence of cities on precipitation characteristics is quantified for two major urban nuclei in the region (Jakarta and Kuala Lumpur) and results indicate that their presence locally enhances precipitation by over 30 %. This increase is mainly due to an intensification of the diurnal cycle. We analyse the impact on temperature, humidity and wind to put forward physical mechanisms that explain such changes. Cities increase near surface temperature, generating instability. They also make land-sea temperature contrasts stronger, which enhances sea breeze circulations. Together, they increase near-surface moisture flux convergence and favour convective processes leading to an overall increase of precipitation over urban areas. The diurnal cycle of these effects is reflected in the atmospheric footprint of cities on variables such as humidity and cloud mixing ratio and accompanies changes in precipitation.", "author" : [ { "dropping-particle" : "", "family" : "Arg\u00fceso", "given" : "Daniel", "non-dropping-particle" : "", "parse-names" : false, "suffix" : "" }, { "dropping-particle" : "", "family" : "Luca", "given" : "Alejandro", "non-dropping-particle" : "Di", "parse-names" : false, "suffix" : "" }, { "dropping-particle" : "", "family" : "Evans", "given" : "Jason P.", "non-dropping-particle" : "", "parse-names" : false, "suffix" : "" } ], "container-title" : "Climate Dynamics", "id" : "ITEM-2", "issue" : "3-4", "issued" : { "date-parts" : [ [ "2016" ] ] }, "page" : "1143-1159", "title" : "Precipitation over urban areas in the western Maritime Continent using a convection-permitting model", "translator" : [ { "dropping-particle" : "", "family" : "S3449", "given" : "", "non-dropping-particle" : "", "parse-names" : false, "suffix" : "" } ], "type" : "article-journal", "volume" : "47" }, "uris" : [ "http://www.mendeley.com/documents/?uuid=04f2631f-c0f6-4b7e-ae83-5063a9b8b607" ] } ], "mendeley" : { "formattedCitation" : "(Arg\u00fceso et al., 2016; Zhang et al., 2019f)", "manualFormatting" : "(Arg\u00fceso et al., 2016; Y. Zhang et al., 2019b)", "plainTextFormattedCitation" : "(Arg\u00fceso et al., 2016; Zhang et al., 2019f)", "previouslyFormattedCitation" : "(Arg\u00fceso et al., 2016; Zhang et al., 2019f)" }, "properties" : { "noteIndex" : 0 }, "schema" : "https://github.com/citation-style-language/schema/raw/master/csl-citation.json" }</w:instrText>
        </w:r>
      </w:ins>
      <w:del w:id="1197" w:author="Robin Matthews" w:date="2021-07-13T19:23:00Z">
        <w:r w:rsidR="00FF6231" w:rsidDel="00D74F7E">
          <w:rPr>
            <w:rFonts w:cs="Times New Roman"/>
            <w:lang w:val="en-GB"/>
          </w:rPr>
          <w:delInstrText>ADDIN CSL_CITATION { "citationItems" : [ { "id" : "ITEM-1", "itemData" : { "DOI" : "10.1029/2018JD029718", "ISSN" : "2169-897X", "abstract" : "Abstract Observations show that metropolitan areas throughout China, which are experiencing rapid urbanization, may have enhanced extreme precipitation. However, the underlying urban-induced mechanism is poorly understood, particularly for entire characteristics of extreme precipitation. Focusing on the Beijing metropolitan area, we investigate regional patterns of extreme precipitation characterized by magnitude, frequency, duration, and timing metrics according to daily observations from 1975 to 2015 at 20 weather stations. Urbanization effects are explored by physical metrics of urbanization, including area, complexity, fragmentation, and dominance deduced from five periods of land use maps. Results show that the magnitudes and frequencies of extreme precipitation have decreased over time, the consecutive precipitation days have been extended, and the Julian date of maximum precipitation has been delayed. Temporal trends at ~40% of weather stations are significant. According to precipitation metrics and geographical features, three representative regions are identified: the central urban region, the windward slope of topographic area, and the mountainous region. Compared with the metrics in mountainous region, the magnitudes of windward slope and central urban region are 24.3?60.6% and 5.9?47.3% greater, respectively; the frequencies are increased by 1.17 and 1.10\u00a0days, respectively; and the average date of maximum precipitation values are delayed by 7.0 and 4.0\u00a0days, respectively. The magnitudes and frequencies are enhanced by expansion of urban area, complexity, fragmentation, dominance, and heat islands. The durations are positive for urban area and dominance but negative for urban complexity, fragmentation, and heat islands. Furthermore, the effects in central urban region are more significant due to high urbanization rates.", "author" : [ { "dropping-particle" : "", "family" : "Zhang", "given" : "Yongyong", "non-dropping-particle" : "", "parse-names" : false, "suffix" : "" }, { "dropping-particle" : "", "family" : "Pang", "given" : "Xuan", "non-dropping-particle" : "", "parse-names" : false, "suffix" : "" }, { "dropping-particle" : "", "family" : "Xia", "given" : "Jun", "non-dropping-particle" : "", "parse-names" : false, "suffix" : "" }, { "dropping-particle" : "", "family" : "Shao", "given" : "Quanxi", "non-dropping-particle" : "", "parse-names" : false, "suffix" : "" }, { "dropping-particle" : "", "family" : "Yu", "given" : "Entao", "non-dropping-particle" : "", "parse-names" : false, "suffix" : "" }, { "dropping-particle" : "", "family" : "Zhao", "given" : "Tongtiegang", "non-dropping-particle" : "", "parse-names" : false, "suffix" : "" }, { "dropping-particle" : "", "family" : "She", "given" : "Dunxian", "non-dropping-particle" : "", "parse-names" : false, "suffix" : "" }, { "dropping-particle" : "", "family" : "Sun", "given" : "Jianqi", "non-dropping-particle" : "", "parse-names" : false, "suffix" : "" }, { "dropping-particle" : "", "family" : "Yu", "given" : "Jingjie", "non-dropping-particle" : "", "parse-names" : false, "suffix" : "" }, { "dropping-particle" : "", "family" : "Pan", "given" : "Xinyao", "non-dropping-particle" : "", "parse-names" : false, "suffix" : "" }, { "dropping-particle" : "", "family" : "Zhai", "given" : "Xiaoyan", "non-dropping-particle" : "", "parse-names" : false, "suffix" : "" } ], "container-title" : "Journal of Geophysical Research: Atmospheres", "id" : "ITEM-1", "issue" : "2", "issued" : { "date-parts" : [ [ "2019", "1", "27" ] ] }, "note" : "From Duplicate 1 (Regional Patterns of Extreme Precipitation and Urban Signatures in Metropolitan Areas - Zhang, Yongyong; Pang, Xuan; Xia, Jun; Shao, Quanxi; Yu, Entao; Zhao, Tongtiegang; She, Dunxian; Sun, Jianqi; Yu, Jingjie; Pan, Xinyao; Zhai, Xiaoyan)\n\nFrom Duplicate 1 (Regional Patterns of Extreme Precipitation and Urban Signatures in Metropolitan Areas - Zhang, Yongyong; Pang, Xuan; Xia, Jun; Shao, Quanxi; Yu, Entao; Zhao, Tongtiegang; She, Dunxian; Sun, Jianqi; Yu, Jingjie; Pan, Xinyao; Zhai, Xiaoyan)\n\ndoi: 10.1029/2018JD029718\n\nFrom Duplicate 2 (Regional Patterns of Extreme Precipitation and Urban Signatures in Metropolitan Areas - Zhang, Yongyong; Pang, Xuan; Xia, Jun; Shao, Quanxi; Yu, Entao; Zhao, Tongtiegang; She, Dunxian; Sun, Jianqi; Yu, Jingjie; Pan, Xinyao; Zhai, Xiaoyan)\n\ndoi: 10.1029/2018JD029718", "page" : "641-663", "publisher" : "John Wiley &amp; Sons, Ltd", "title" : "Regional Patterns of Extreme Precipitation and Urban Signatures in Metropolitan Areas", "translator" : [ { "dropping-particle" : "", "family" : "S3187", "given" : "", "non-dropping-particle" : "", "parse-names" : false, "suffix" : "" } ], "type" : "article-journal", "volume" : "124" }, "uris" : [ "http://www.mendeley.com/documents/?uuid=00fc681a-3c6b-4d5c-9c37-3c5ad676ea08" ] }, { "id" : "ITEM-2", "itemData" : { "DOI" : "10.1007/s00382-015-2893-6", "ISSN" : "14320894", "abstract" : "This study investigates the effects of urban areas on precipitation in the western Maritime Continent using a convection-permitting regional atmospheric model. The Weather Research and Forecasting model was used to simulate the atmosphere at a range of spatial resolutions using a multiple nesting approach. Two experiments (with and without urban areas) were completed over a 5-year period (2008\u20132012) each to estimate the contribution of cities to changes in local circulation. At first, the model is evaluated against two satellite-derived precipitation products and the benefit of using a very high-resolution model (2-km grid spacing) over a region where rainfall is dominated by convective processes is demonstrated, particularly in terms of its diurnal cycle phase and amplitude. The influence of cities on precipitation characteristics is quantified for two major urban nuclei in the region (Jakarta and Kuala Lumpur) and results indicate that their presence locally enhances precipitation by over 30 %. This increase is mainly due to an intensification of the diurnal cycle. We analyse the impact on temperature, humidity and wind to put forward physical mechanisms that explain such changes. Cities increase near surface temperature, generating instability. They also make land-sea temperature contrasts stronger, which enhances sea breeze circulations. Together, they increase near-surface moisture flux convergence and favour convective processes leading to an overall increase of precipitation over urban areas. The diurnal cycle of these effects is reflected in the atmospheric footprint of cities on variables such as humidity and cloud mixing ratio and accompanies changes in precipitation.", "author" : [ { "dropping-particle" : "", "family" : "Arg\u00fceso", "given" : "Daniel", "non-dropping-particle" : "", "parse-names" : false, "suffix" : "" }, { "dropping-particle" : "", "family" : "Luca", "given" : "Alejandro", "non-dropping-particle" : "Di", "parse-names" : false, "suffix" : "" }, { "dropping-particle" : "", "family" : "Evans", "given" : "Jason P.", "non-dropping-particle" : "", "parse-names" : false, "suffix" : "" } ], "container-title" : "Climate Dynamics", "id" : "ITEM-2", "issue" : "3-4", "issued" : { "date-parts" : [ [ "2016" ] ] }, "page" : "1143-1159", "title" : "Precipitation over urban areas in the western Maritime Continent using a convection-permitting model", "translator" : [ { "dropping-particle" : "", "family" : "S3449", "given" : "", "non-dropping-particle" : "", "parse-names" : false, "suffix" : "" } ], "type" : "article-journal", "volume" : "47" }, "uris" : [ "http://www.mendeley.com/documents/?uuid=04f2631f-c0f6-4b7e-ae83-5063a9b8b607" ] } ], "mendeley" : { "formattedCitation" : "(Arg\u00fceso et al., 2016; Zhang et al., 2019f)", "plainTextFormattedCitation" : "(Arg\u00fceso et al., 2016; Zhang et al., 2019f)", "previouslyFormattedCitation" : "(Arg\u00fceso et al., 2016; Zhang et al., 2019f)"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Argüeso et al., 2016; </w:t>
      </w:r>
      <w:ins w:id="1198" w:author="Robin Matthews" w:date="2021-07-13T19:23:00Z">
        <w:r w:rsidR="00D74F7E">
          <w:rPr>
            <w:rFonts w:cs="Times New Roman"/>
            <w:noProof/>
            <w:lang w:val="en-GB"/>
          </w:rPr>
          <w:t xml:space="preserve">Y. </w:t>
        </w:r>
      </w:ins>
      <w:r w:rsidR="00A26296">
        <w:rPr>
          <w:rFonts w:cs="Times New Roman"/>
          <w:noProof/>
          <w:lang w:val="en-GB"/>
        </w:rPr>
        <w:t>Zhang et al., 2019</w:t>
      </w:r>
      <w:del w:id="1199" w:author="Robin Matthews" w:date="2021-07-13T19:23:00Z">
        <w:r w:rsidR="00A26296" w:rsidDel="00D74F7E">
          <w:rPr>
            <w:rFonts w:cs="Times New Roman"/>
            <w:noProof/>
            <w:lang w:val="en-GB"/>
          </w:rPr>
          <w:delText>f</w:delText>
        </w:r>
      </w:del>
      <w:ins w:id="1200" w:author="Robin Matthews" w:date="2021-07-13T19:23:00Z">
        <w:r w:rsidR="00D74F7E">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1195"/>
      <w:r w:rsidR="00A26296">
        <w:rPr>
          <w:rStyle w:val="Marquedecommentaire"/>
        </w:rPr>
        <w:commentReference w:id="1195"/>
      </w:r>
      <w:r w:rsidRPr="00841A35">
        <w:rPr>
          <w:rFonts w:cs="Times New Roman"/>
          <w:lang w:val="en-GB"/>
        </w:rPr>
        <w:t xml:space="preserve">. </w:t>
      </w:r>
      <w:bookmarkEnd w:id="1194"/>
      <w:r w:rsidRPr="00841A35">
        <w:rPr>
          <w:rFonts w:cs="Times New Roman"/>
          <w:lang w:val="en-GB"/>
        </w:rPr>
        <w:t xml:space="preserve">Urbanization intensifies extreme precipitation, especially in the afternoon and early evening, over </w:t>
      </w:r>
      <w:r w:rsidRPr="00D424AA">
        <w:rPr>
          <w:rFonts w:cs="Times New Roman"/>
          <w:lang w:val="en-GB"/>
        </w:rPr>
        <w:t xml:space="preserve">the urban area and its downwind region </w:t>
      </w:r>
      <w:r w:rsidRPr="00D424AA">
        <w:rPr>
          <w:rFonts w:cs="Times New Roman"/>
          <w:i/>
          <w:lang w:val="en-GB"/>
        </w:rPr>
        <w:t>(medium confidence) (</w:t>
      </w:r>
      <w:r w:rsidRPr="00D424AA">
        <w:rPr>
          <w:rFonts w:cs="Times New Roman"/>
          <w:lang w:val="en-GB"/>
        </w:rPr>
        <w:t xml:space="preserve">Box 10.3). There are four possible mechanisms: a) increases in atmospheric moisture due to horizontal convergence of air associated with the urban heat island effect </w:t>
      </w:r>
      <w:r w:rsidRPr="00D424AA">
        <w:rPr>
          <w:rFonts w:cs="Times New Roman"/>
          <w:lang w:val="en-GB"/>
        </w:rPr>
        <w:fldChar w:fldCharType="begin" w:fldLock="1"/>
      </w:r>
      <w:r w:rsidR="007D2D56">
        <w:rPr>
          <w:rFonts w:cs="Times New Roman"/>
          <w:lang w:val="en-GB"/>
        </w:rPr>
        <w:instrText>ADDIN CSL_CITATION { "citationItems" : [ { "id" : "ITEM-1", "itemData" : { "DOI" : "10.1002/2014JD022061", "ISSN" : "21698996 2169897X", "abstract" : "Urban areas have different climatology with respect to their rural surroundings. Though urbanization is a worldwide phenomenon, it is especially prevalent in India, where urban areas have experienced an unprecedented rate of growth over the last 30 years. Here we take up an observational study to understand the influence of urbanization on the characteristics of precipitation (specifically extremes) in India. We identify 42 urban regions and compare their extreme rainfall characteristics with those of surrounding rural areas. We observe that, on an overall scale, the urban signatures on extreme rainfall are not prominently and consistently visible, but they are spatially nonuniform. Zonal analysis reveals significant impacts of urbanization on extreme rainfall in central and western regions of India. An additional examination, to understand the influences of urbanization on heavy rainfall climatology, is carried with station level data using a statistical method, quantile regression. This is performed for the most populated city of India, Mumbai, in pair with a nearby nonurban area, Alibaug; both having similar geographic location. The derived extreme rainfall regression quantiles reveal the sensitivity of extreme rainfall events to the increased urbanization. Overall the study identifies the climatological zones in India, where increased urbanization affects regional rainfall pattern and extremes, with a detailed case study of Mumbai. This also calls attention to the need of further experimental investigation, for the identification of the key climatological processes, in different regions of India, affected by increased urbanization.", "author" : [ { "dropping-particle" : "", "family" : "Shastri", "given" : "Hiteshri", "non-dropping-particle" : "", "parse-names" : false, "suffix" : "" }, { "dropping-particle" : "", "family" : "Paul", "given" : "Supantha", "non-dropping-particle" : "", "parse-names" : false, "suffix" : "" }, { "dropping-particle" : "", "family" : "Ghosh", "given" : "Subimal", "non-dropping-particle" : "", "parse-names" : false, "suffix" : "" }, { "dropping-particle" : "", "family" : "Karmakar", "given" : "Subhankar", "non-dropping-particle" : "", "parse-names" : false, "suffix" : "" } ], "container-title" : "Journal of Geophysical Research: Atmospheres", "id" : "ITEM-1", "issue" : "2", "issued" : { "date-parts" : [ [ "2015", "1", "27" ] ] }, "note" : "From Duplicate 2 (Impacts of urbanization on Indian summer monsoon rainfall extremes - Shastri, Hiteshri; Paul, Supantha; Ghosh, Subimal; Karmakar, Subhankar)\n\nFrom Duplicate 2 (Impacts of urbanization on Indian summer monsoon rainfall extremes - Shastri, Hiteshri; Paul, Supantha; Ghosh, Subimal; Karmakar, Subhankar)\n\nFrom Duplicate 2 (Impacts of urbanization on Indian summer monsoon rainfall extremes - Shastri, Hiteshri; Paul, Supantha; Ghosh, Subimal; Karmakar, Subhankar)\n\nFrom Duplicate 2 (Impacts of urbanization on Indian summer monsoon rainfall extremes - Shastri, Hiteshri; Paul, Supantha; Ghosh, Subimal; Karmakar, Subhankar)\n\nFrom Duplicate 2 (Impacts of urbanization on Indian summer monsoon rainfall extremes - Shastri, H.; Paul, S.; Ghosh, S.; Karmakar, S.; Hiteshri, Shastri; Supantha, Paul; Subimal, Ghosh; Subhankar, Karmakar)\n\nFrom Duplicate 2 (Impacts of urbanization on Indian summer monsoon rainfall extremes - Shastri, H.; Paul, S.; Ghosh, S.; Karmakar, S.; Hiteshri, Shastri; Supantha, Paul; Subimal, Ghosh; Subhankar, Karmakar)\n\nFrom Duplicate 2 (Impacts of urbanization on Indian summer monsoon rainfall extremes - Shastri, H.; Paul, S.; Ghosh, S.; Karmakar, S.; Hiteshri, Shastri; Supantha, Paul; Subimal, Ghosh; Subhankar, Karmakar)\n\nFrom Duplicate 1 (Impacts of urbanization on Indian summer monsoon rainfall extremes - Shastri, H.; Paul, S.; Ghosh, S.; Karmakar, S.; Hiteshri, Shastri; Supantha, Paul; Subimal, Ghosh; Subhankar, Karmakar)\n\nFrom Duplicate 1 (Impacts of urbanization on Indian summer monsoon rainfall extremes - Hiteshri, Shastri; Supantha, Paul; Subimal, Ghosh; Subhankar, Karmakar)\n\ndoi: 10.1002/2014JD022061", "page" : "496-516", "publisher" : "Wiley-Blackwell", "title" : "Impacts of urbanization on Indian summer monsoon rainfall extremes", "translator" : [ { "dropping-particle" : "", "family" : "S1563", "given" : "", "non-dropping-particle" : "", "parse-names" : false, "suffix" : "" } ], "type" : "article-journal", "volume" : "120" }, "uris" : [ "http://www.mendeley.com/documents/?uuid=830e2d0e-7d5f-446e-9cd1-d1eddc50295a" ] }, { "id" : "ITEM-2", "itemData" : { "DOI" : "10.1007/s00382-015-2893-6", "ISSN" : "14320894", "abstract" : "This study investigates the effects of urban areas on precipitation in the western Maritime Continent using a convection-permitting regional atmospheric model. The Weather Research and Forecasting model was used to simulate the atmosphere at a range of spatial resolutions using a multiple nesting approach. Two experiments (with and without urban areas) were completed over a 5-year period (2008\u20132012) each to estimate the contribution of cities to changes in local circulation. At first, the model is evaluated against two satellite-derived precipitation products and the benefit of using a very high-resolution model (2-km grid spacing) over a region where rainfall is dominated by convective processes is demonstrated, particularly in terms of its diurnal cycle phase and amplitude. The influence of cities on precipitation characteristics is quantified for two major urban nuclei in the region (Jakarta and Kuala Lumpur) and results indicate that their presence locally enhances precipitation by over 30 %. This increase is mainly due to an intensification of the diurnal cycle. We analyse the impact on temperature, humidity and wind to put forward physical mechanisms that explain such changes. Cities increase near surface temperature, generating instability. They also make land-sea temperature contrasts stronger, which enhances sea breeze circulations. Together, they increase near-surface moisture flux convergence and favour convective processes leading to an overall increase of precipitation over urban areas. The diurnal cycle of these effects is reflected in the atmospheric footprint of cities on variables such as humidity and cloud mixing ratio and accompanies changes in precipitation.", "author" : [ { "dropping-particle" : "", "family" : "Arg\u00fceso", "given" : "Daniel", "non-dropping-particle" : "", "parse-names" : false, "suffix" : "" }, { "dropping-particle" : "", "family" : "Luca", "given" : "Alejandro", "non-dropping-particle" : "Di", "parse-names" : false, "suffix" : "" }, { "dropping-particle" : "", "family" : "Evans", "given" : "Jason P.", "non-dropping-particle" : "", "parse-names" : false, "suffix" : "" } ], "container-title" : "Climate Dynamics", "id" : "ITEM-2", "issue" : "3-4", "issued" : { "date-parts" : [ [ "2016" ] ] }, "page" : "1143-1159", "title" : "Precipitation over urban areas in the western Maritime Continent using a convection-permitting model", "translator" : [ { "dropping-particle" : "", "family" : "S3449", "given" : "", "non-dropping-particle" : "", "parse-names" : false, "suffix" : "" } ], "type" : "article-journal", "volume" : "47" }, "uris" : [ "http://www.mendeley.com/documents/?uuid=04f2631f-c0f6-4b7e-ae83-5063a9b8b607" ] } ], "mendeley" : { "formattedCitation" : "(Shastri et al., 2015; Arg\u00fceso et al., 2016)", "plainTextFormattedCitation" : "(Shastri et al., 2015; Arg\u00fceso et al., 2016)", "previouslyFormattedCitation" : "(Shastri et al., 2015; Arg\u00fceso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astri et al., 2015; Argüeso et al., 2016)</w:t>
      </w:r>
      <w:r w:rsidRPr="00D424AA">
        <w:rPr>
          <w:rFonts w:cs="Times New Roman"/>
          <w:lang w:val="en-GB"/>
        </w:rPr>
        <w:fldChar w:fldCharType="end"/>
      </w:r>
      <w:r w:rsidRPr="00841A35">
        <w:rPr>
          <w:rFonts w:cs="Times New Roman"/>
          <w:lang w:val="en-GB"/>
        </w:rPr>
        <w:t xml:space="preserve">; b) increases in condensation due to urban aerosol emissions </w:t>
      </w:r>
      <w:r w:rsidRPr="00D424AA">
        <w:rPr>
          <w:rFonts w:cs="Times New Roman"/>
          <w:lang w:val="en-GB"/>
        </w:rPr>
        <w:fldChar w:fldCharType="begin" w:fldLock="1"/>
      </w:r>
      <w:r w:rsidR="00FF6231">
        <w:rPr>
          <w:rFonts w:cs="Times New Roman"/>
          <w:lang w:val="en-GB"/>
        </w:rPr>
        <w:instrText>ADDIN CSL_CITATION { "citationItems" : [ { "id" : "ITEM-1", "itemData" : { "DOI" : "10.1175/JAS-D-11-071.1", "ISSN" : "0022-4928", "abstract" : "AbstractThe impacts of urban aerosols on clouds and precipitation are investigated using a spectral (bin) microphysics cloud model. For this purpose, extensive numerical experiments with various aerosol concentrations are performed under different environmental moisture conditions. To take into account the urban heat island and urban air pollution, it is considered that there is low-level heating in the urban area and that the aerosol concentration in the urban area is higher than that in the surrounding rural area. Simulation results show that a low-level updraft induced by the urban heat island leads to the formation of a low-level cloud and then a deep convective cloud downwind of the urban area. The onset of precipitation produced by the low-level cloud is delayed at higher aerosol concentrations. This is because when the aerosol concentration is high, a narrow drop size distribution results in a suppressed collision?coalescence process and hence in late raindrop formation. However, after the deep convective cloud develops, a higher aerosol concentration generally leads to the development of a stronger convective cloud. This is mainly due to increased release of latent heat resulting from the enhanced condensation process with increasing aerosol concentration. The low collision efficiency of smaller cloud drops and the resulting stronger updraft at higher aerosol concentrations result in higher liquid water content at higher levels, leading to the enhanced riming process to produce large ice particles. The melting of a larger amount of hail leads to precipitation enhancement downwind of the urban area with increasing urban aerosol concentration in all moisture environments considered.", "author" : [ { "dropping-particle" : "", "family" : "Han", "given" : "Ji-Young", "non-dropping-particle" : "", "parse-names" : false, "suffix" : "" }, { "dropping-particle" : "", "family" : "Baik", "given" : "Jong-Jin", "non-dropping-particle" : "", "parse-names" : false, "suffix" : "" }, { "dropping-particle" : "", "family" : "Khain", "given" : "Alexander P", "non-dropping-particle" : "", "parse-names" : false, "suffix" : "" } ], "container-title" : "Journal of the Atmospheric Sciences", "id" : "ITEM-1", "issue" : "2", "issued" : { "date-parts" : [ [ "2011", "9", "30" ] ] }, "note" : "doi: 10.1175/JAS-D-11-071.1", "page" : "504-520", "publisher" : "American Meteorological Society", "title" : "A Numerical Study of Urban Aerosol Impacts on Clouds and Precipitation", "translator" : [ { "dropping-particle" : "", "family" : "S287", "given" : "", "non-dropping-particle" : "", "parse-names" : false, "suffix" : "" } ], "type" : "article-journal", "volume" : "69" }, "uris" : [ "http://www.mendeley.com/documents/?uuid=1b5b73fb-da21-44e1-ab71-0edd40858541", "http://www.mendeley.com/documents/?uuid=34a206cb-4130-46dc-a080-def344eef201" ] }, { "id" : "ITEM-2", "itemData" : { "DOI" : "10.5194/acp-17-5185-2017", "ISSN" : "1680-7324", "abstract" : "&lt;p&gt;Monsoonal rainfall is the primary source of surface water in India. Using 12\u00a0years of in situ and satellite observations, we examined the association of aerosol loading with cloud fraction, cloud top pressure, cloud top temperature, and daily surface rainfall over the Indian summer monsoon region (ISMR). Our results showed positive correlations between aerosol loading and cloud properties as well as rainfall. A decrease in outgoing longwave radiation and an increase in reflected shortwave radiation at the top of the atmosphere with an increase in aerosol loading further indicates a possible seminal role of aerosols in the deepening of cloud systems. Significant perturbation in liquid- and ice-phase microphysics was also evident over the ISMR. For the polluted cases, delay in the onset of collision\u2013coalescence processes and an enhancement in the condensation efficiency allows for more condensate mass to be lifted up to the mixed colder phases. This results in the higher mass concentration of larger-sized ice-phase hydrometeors and, therefore, implies that the delayed rain processes eventually lead to more surface rainfall. A numerical simulation of a typical rainfall event case over the ISMR using a spectral bin microphysical scheme coupled with the Weather Research Forecasting (WRF-SBM) model was also performed. Simulated microphysics also illustrated that the initial suppression of warm rain coupled with an increase in updraft velocity under high aerosol loading leads to enhanced super-cooled liquid droplets above freezing level and ice-phase hydrometeors, resulting in increased accumulated surface rainfall. Thus, both observational and numerical analysis suggest that high aerosol loading may induce cloud invigoration, thereby increasing surface rainfall over the ISMR. While the meteorological variability influences the strength of the observed positive association, our results suggest that the persistent aerosol-associated deepening of cloud systems and an intensification of surface rain amounts was applicable to all the meteorological sub-regimes over the ISMR. Hence, we believe that these results provide a step forward in our ability to address aerosol\u2013cloud\u2013rainfall associations based on satellite observations over the ISMR.&lt;/p&gt;", "author" : [ { "dropping-particle" : "", "family" : "Sarangi", "given" : "Chandan", "non-dropping-particle" : "", "parse-names" : false, "suffix" : "" }, { "dropping-particle" : "", "family" : "Tripathi", "given" : "Sachchida Nand", "non-dropping-p</w:instrText>
      </w:r>
      <w:r w:rsidR="00FF6231" w:rsidRPr="006A2665">
        <w:rPr>
          <w:rFonts w:cs="Times New Roman"/>
        </w:rPr>
        <w:instrText>article" : "", "parse-names" : false, "suffix" : "" }, { "dropping-particle" : "", "family" : "Kanawade", "given" : "Vijay P.", "non-dropping-particle" : "", "parse-names" : false, "suffix" : "" }, { "dropping-particle" : "", "family" : "Koren", "given" : "Ilan", "non-dropping-particle" : "", "parse-names" : false, "suffix" : "" }, { "dropping-particle" : "", "family" : "Pai", "given" : "D. Sivanand", "non-dropping-particle" : "", "parse-names" : false, "suffix" : "" } ], "container-title" : "Atmospheric Chemistry and Physics", "id" : "ITEM-2", "issue" : "8", "issued" : { "date-parts" : [ [ "2017", "4", "21" ] ] }, "page" : "5185-5204", "title" : "Investigation of the aerosol\u2013cloud\u2013rainfall association over the Indian summer monsoon region", "translator" : [ { "dropping-particle" : "", "family" : "S286", "given" : "", "non-dropping-particle" : "", "parse-names" : false, "suffix" : "" } ], "type" : "article-journal", "volume" : "17" }, "uris" : [ "http://www.mendeley.com/documents/?uuid=0467c0e1-2cb1-45e1-a0c8-4221861170ac", "http://www.mendeley.com/documents/?uuid=614e2a85-e471-4885-a9f0-caa7df926dbb" ] } ], "mendeley" : { "formattedCitation" : "(Han et al., 2011; Sarangi et al., 2017)", "plainTextFormattedCitation" : "(Han et al., 2011; Sarangi et al., 2017)", "previouslyFormattedCitation" : "(Han et al., 2011; Sarangi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rPr>
        <w:t>(Han et al., 2011; Sarangi et al., 2017)</w:t>
      </w:r>
      <w:r w:rsidRPr="00D424AA">
        <w:rPr>
          <w:rFonts w:cs="Times New Roman"/>
          <w:lang w:val="en-GB"/>
        </w:rPr>
        <w:fldChar w:fldCharType="end"/>
      </w:r>
      <w:r w:rsidRPr="0085657C">
        <w:rPr>
          <w:rFonts w:cs="Times New Roman"/>
        </w:rPr>
        <w:t xml:space="preserve">; c) aerosol pollution that impacts cloud microphysics </w:t>
      </w:r>
      <w:r w:rsidRPr="00D424AA">
        <w:rPr>
          <w:rFonts w:cs="Times New Roman"/>
          <w:lang w:val="en-GB"/>
        </w:rPr>
        <w:fldChar w:fldCharType="begin" w:fldLock="1"/>
      </w:r>
      <w:r w:rsidR="00FF6231">
        <w:rPr>
          <w:rFonts w:cs="Times New Roman"/>
        </w:rPr>
        <w:instrText>ADDIN CSL_CITATION { "citationItems" : [ { "id" : "ITEM-1", "itemData" : { "DOI" : "10.1175/JAMC-D-16-0320.1", "ISSN" : "1558-8424", "abstract" : "AbstractThis study introduces a methodology to simulate how spatially heterogeneous urban aerosols modify a precipitating thunderstorm in a numerical weather model. An air quality model (simple photochemical model) was coupled with a high-resolution mesoscale weather model (the Regional Atmospheric Modeling System) and generated variable urban cloud condensation nuclei values consistent with those measured in previous field studies. The coupled emission model was used to simulate the passage of a synoptic low pressure system with embedded thunderstorms over an idealized city using the real-atmosphere idealized land surface (RAIL) method. Experiments were conducted to calibrate the surface formation of cloud-nucleating aerosols in an urban environment and then to assess the specific response of different aerosol loads on simulated precipitation. The model response to aerosol heterogeneity reduced the total precipitation but significantly increased simulated rain rates. High-aerosol-loading scenarios produced a peak city-edge precipitation rate of over 100 mm h?1 greater than a control containing only a city land surface with no emissions. In comparing the control with a scenario with no city, it was seen that the land surface effect produced a rain rate increase of up to 20 mm h?1. Results indicate, within the limits of the model framework, that the urban rainfall modification is</w:instrText>
      </w:r>
      <w:r w:rsidR="00FF6231" w:rsidRPr="006A2665">
        <w:rPr>
          <w:rFonts w:cs="Times New Roman"/>
          <w:lang w:val="en-GB"/>
        </w:rPr>
        <w:instrText xml:space="preserve"> a combination of land heterogeneity causing the dynamical lifting of the air mass and aerosols, with rainfall enhancement being maintained and synergistically increased because of the aerosol indirect effects on cloud properties.", "author" : [ { "dropping-particle" : "", "family" : "Schmid", "given" : "Paul E", "non-dropping-particle" : "", "parse-names" : false, "suffix" : "" }, { "dropping-particle" : "", "family" : "Niyogi", "given" : "Dev", "non-dropping-particle" : "", "parse-names" : false, "suffix" : "" } ], "container-title" : "Journal of Applied Meteorology and Climatology", "id" : "ITEM-1", "issue" : "8", "issued" : { "date-parts" : [ [ "2017", "2", "14" ] ] }, "note" : "doi: 10.1175/JAMC-D-16-0320.1", "page" : "2141-2153", "publisher" : "American Meteorological Society", "title" : "Modeling Urban Precipitation Modification by Spatially Heterogeneous Aerosols", "translator" : [ { "dropping-particle" : "", "family" : "S2414", "given" : "", "non-dropping-particle" : "", "parse-names" : false, "suffix" : "" } ], "type" : "article-journal", "volume" : "56" }, "uris" : [ "http://www.mendeley.com/documents/?uuid=e2b41ac0-aa45-46b9-ba26-212235361b30" ] } ], "mendeley" : { "formattedCitation" : "(Schmid and Niyogi, 2017)", "plainTextFormattedCitation" : "(Schmid and Niyogi, 2017)", "previouslyFormattedCitation" : "(Schmid and Niyogi,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mid and Niyogi, 2017)</w:t>
      </w:r>
      <w:r w:rsidRPr="00D424AA">
        <w:rPr>
          <w:rFonts w:cs="Times New Roman"/>
          <w:lang w:val="en-GB"/>
        </w:rPr>
        <w:fldChar w:fldCharType="end"/>
      </w:r>
      <w:r w:rsidRPr="00841A35">
        <w:rPr>
          <w:rFonts w:cs="Times New Roman"/>
          <w:lang w:val="en-GB"/>
        </w:rPr>
        <w:t xml:space="preserve"> (Box 8.1); and d) urban structures that impede atmospheric motion </w:t>
      </w:r>
      <w:commentRangeStart w:id="1201"/>
      <w:commentRangeStart w:id="1202"/>
      <w:r w:rsidRPr="00D424AA">
        <w:rPr>
          <w:rFonts w:cs="Times New Roman"/>
          <w:lang w:val="en-GB"/>
        </w:rPr>
        <w:fldChar w:fldCharType="begin" w:fldLock="1"/>
      </w:r>
      <w:r w:rsidR="00FF6231">
        <w:rPr>
          <w:rFonts w:cs="Times New Roman"/>
          <w:lang w:val="en-GB"/>
        </w:rPr>
        <w:instrText>ADDIN CSL_CITATION { "citationItems" : [ { "id" : "ITEM-1", "itemData" : { "DOI" : "10.1016/B978-0-12-384703-4.00503-7", "ISBN" : "9780123847041", "abstract" : "Urban precipitation effects are of scientific interest because there are clear linkages to contemporary research and forecast problems in meteorology, climatology, hydrology, and geography systems. However, precipitation in an urban setting is strongly coupled to key societal processes and decisiontrees. An array of vulnerabilities may be linked to urban precipitation. Herein, we provide a survey of key vulnerabilities and contemporary studies and offer some new perspectives on the topic.", "author" : [ { "dropping-particle" : "", "family" : "Shepherd", "given" : "J.M.", "non-dropping-particle" : "", "parse-names" : false, "suffix" : "" } ], "container-title" : "Climate Vulnerability", "id" : "ITEM-1", "issued" : { "date-parts" : [ [ "2013", "1", "1" ] ] }, "page" : "109-125", "publisher" : "Academic Press", "title" : "Impacts of Urbanization on Precipitation and Storms: Physical Insights and Vulnerabilities", "translator" : [ { "dropping-particle" : "", "family" : "S285", "given" : "", "non-dropping-particle" : "", "parse-names" : false, "suffix" : "" } ], "type" : "article-journal" }, "uris" : [ "http://www.mendeley.com/documents/?uuid=fd761e49-3799-34f7-9559-d33251713468", "http://www.mendeley.com/documents/?uuid=76efbcaf-e97b-49f5-90c6-5a514ea907e1" ] }, { "id" : "ITEM-2", "itemData" : { "DOI" : "10.1038/s41598-018-22322-9", "ISSN" : "2045-2322", "abstract" : "\u00a9 2018 The Author(s). While satellite data provides a strong robust signature of urban feedback on extreme precipitation; urbanization signal is often not so prominent with station level data. To investigate this, we select the case study of Mumbai, India and perform a high resolution (1 km) numerical study with Weather Research and Forecasting (WRF) model for eight extreme rainfall days during 2014-201 5. The WRF model is coupled with two different urban schemes, the Single Layer Urban Canopy Model (WRF-SUCM), Multi-Layer Urban Canopy Model (WRF-MUCM). The differences between the WRF-MUCM and WRF-SUCM indicate the importance of the structure and characteristics of urban canopy on modifications in precipitation. The WRF-MUCM simulations resemble the observed distributed rainfall. WRF-MUCM also produces intensified rainfall as compared to the WRF-SUCM and WRF-NoUCM (without UCM). The intensification in rainfall is however prominent at few pockets of urban regions, that is seen in increased spatial variability. We find that the correlation of precipitation across stations within the city falls below statistical significance at a distance greater than 10 km. Urban signature on extreme precipitation will be reflected on station rainfall only when the stations are located inside the urban pockets having intensified precipitation, which needs to be considered in future analysis.", "author" : [ { "dropping-particle" : "", "family" : "Paul", "given" : "Supantha", "non-dropping-particle" : "", "parse-names" : false, "suffix" : "" }, { "dropping-particle" : "", "family" : "Ghosh", "given" : "Subimal", "non-dropping-particle" : "", "parse-names" : false, "suffix" : "" }, { "dropping-particle" : "", "family" : "Mathew", "given" : "Micky", "non-dropping-particle" : "", "parse-names" : false, "suffix" : "" }, { "dropping-particle" : "", "family" : "Devanand", "given" : "Anjana", "non-dropping-particle" : "", "parse-names" : false, "suffix" : "" }, { "dropping-particle" : "", "family" : "Karmakar", "given" : "Subhankar", "non-dropping-particle" : "", "parse-names" : false, "suffix" : "" }, { "dropping-particle" : "", "family" : "Niyogi", "given" : "Dev", "non-dropping-particle" : "", "parse-names" : false, "suffix" : "" } ], "container-title" : "Scientific Reports", "id" : "ITEM-2", "issue" : "1", "issued" : { "date-parts" : [ [ "2018", "12", "2" ] ] }, "page" : "3918", "title" : "Increased Spatial Variability and Intensification of Extreme Monsoon Rainfall due to Urbanization", "translator" : [ { "dropping-particle" : "", "family" : "S1553", "given" : "", "non-dropping-particle" : "", "parse-names" : false, "suffix" : "" } ], "type" : "article-journal", "volume" : "8" }, "uris" : [ "http://www.mendeley.com/documents/?uuid=a7854d90-504f-4d33-9b70-430912a19a2b" ] } ], "mendeley" : { "formattedCitation" : "(Shepherd, 2013; Paul et al., 2018)", "manualFormatting" : "(Ganeshan and Murtugudde, 2015; Paul et al., 2018; Shepherd, 2013)", "plainTextFormattedCitation" : "(Shepherd, 2013; Paul et al., 2018)", "previouslyFormattedCitation" : "(Shepherd, 2013; Paul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neshan and Murtugudde, 2015; Paul et al., 2018; Shepherd, 2013)</w:t>
      </w:r>
      <w:r w:rsidRPr="00D424AA">
        <w:rPr>
          <w:rFonts w:cs="Times New Roman"/>
          <w:lang w:val="en-GB"/>
        </w:rPr>
        <w:fldChar w:fldCharType="end"/>
      </w:r>
      <w:commentRangeEnd w:id="1201"/>
      <w:commentRangeEnd w:id="1202"/>
      <w:r w:rsidR="00D74F7E">
        <w:rPr>
          <w:rStyle w:val="Marquedecommentaire"/>
        </w:rPr>
        <w:commentReference w:id="1201"/>
      </w:r>
      <w:r w:rsidR="00A26296">
        <w:rPr>
          <w:rStyle w:val="Marquedecommentaire"/>
        </w:rPr>
        <w:commentReference w:id="1202"/>
      </w:r>
      <w:r w:rsidRPr="00841A35">
        <w:rPr>
          <w:rFonts w:cs="Times New Roman"/>
          <w:lang w:val="en-GB"/>
        </w:rPr>
        <w:t xml:space="preserve">. Other local forcing, including reservoirs </w:t>
      </w:r>
      <w:r w:rsidRPr="00D424AA">
        <w:rPr>
          <w:rFonts w:cs="Times New Roman"/>
          <w:lang w:val="en-GB"/>
        </w:rPr>
        <w:fldChar w:fldCharType="begin" w:fldLock="1"/>
      </w:r>
      <w:r w:rsidR="00E42FE9">
        <w:rPr>
          <w:rFonts w:cs="Times New Roman"/>
          <w:lang w:val="en-GB"/>
        </w:rPr>
        <w:instrText>ADDIN CSL_CITATION { "citationItems" : [ { "id" : "ITEM-1", "itemData" : { "DOI" : "10.1029/2011WR011684", "ISSN" : "0043-1397", "abstract" : "Two specific questions are addressed in this study regarding dams (artificial reservoirs). (1) Can a dam (artificial reservoir) and the land use/land cover (LULC) changes triggered by it physically alter extreme precipitation? The term extreme precipitation (EP) is used as a way of representing the model-derived upper bound of precipitation that pertains to the engineering definition of the standard probable maximum precipitation (PMP) used in design of dams. (2) Among the commonly experienced LULC changes due to dams, which type of change leads to the most detectable alteration of extreme precipitation? The American River Basin (ARW) and the Folsom dam were selected as a study region. Four scenarios of LULC change (comprising also various reservoir surface areas) were analyzed in a step by step fashion to elucidate the scenario leading to most significant impact on EP. The Regional Atmospheric Modeling System (RAMS, version 6.0) was used to analyze the impact of these LULC scenarios in two modes. In the first mode (called normal), the probable precipitation pattern due to each LULC scenario was identified. The second mode (called moisture-maximized), the PMP pattern represented from a 100% relative humidity profile was generated as an indicator of extreme precipitation (EP). For the particular case of ARW and Folsom dam, irrigation was found as having the most detectable impact on EP (a 5% increase in 72 h total for the normal mode and a 3% increase for the moisture-maximized mode) in and around the ARW watershed. Doubling the reservoir size, on the other hand, brought only a small change in EP. Our RAMS-simulated results demonstrate that LULC changes driven by surrounding landscape alteration resulting from the dams can, in fact, alter the local to regional hydrometeorology as well as extreme precipitation. There is a strong possibility of a positive feedback mechanism initiated by irrigated landscapes located upwind of orographic rain producing watersheds that are impounded by large dams.", "author" : [ { "dropping-particle" : "", "family" : "Woldemichael", "given" : "Abel T.", "non-dropping-particle" : "", "parse-names" : false, "suffix" : "" }, { "dropping-particle" : "", "family" : "Hossain", "given"</w:instrText>
      </w:r>
      <w:r w:rsidR="00E42FE9" w:rsidRPr="00B549EC">
        <w:rPr>
          <w:rFonts w:cs="Times New Roman"/>
        </w:rPr>
        <w:instrText xml:space="preserve"> : "Faisal", "non-dropping-particle" : "", "parse-names" : false, "suffix" : "" }, { "dropping-particle" : "", "family" : "Pielke", "given" : "Roger", "non-dropping-particle" : "", "parse-names" : false, "suffix" : "" }, { "dropping-particle" : "", "family" : "Beltr\u00e1n\u2010Przekurat", "given" : "Adriana", "non-dropping-particle" : "", "parse-names" : false, "suffix" : "" } ], "container-title" : "Water Resources Research", "id" : "ITEM-1", "issue" : "9", "issued" : { "date-parts" : [ [ "2012", "9", "26" ] ] }, "note" : "doi: 10.1029/2011WR011684", "page" : "2011WR011684", "publisher" : "Wiley-Blackwell", "title" : "Understanding the impact of dam\u2010triggered land use/land cover change on the modification of extreme precipitation", "translator" : [ { "dropping-particle" : "", "family" : "S284", "given" : "", "non-dropping-particle" : "", "parse-names" : false, "suffix" : "" } ], "type" : "article-journal", "volume" : "48" }, "uris" : [ "http://www.mendeley.com/documents/?uuid=0aa35332-6226-4301-b509-ebf3eb08b674", "http://www.mendeley.com/documents/?uuid=89b5950a-af71-44d2-93a9-de3e529d1b73" ] } ], "mendeley" : { "formattedCitation" : "(Woldemichael et al., 2012)", "manualFormatting" : "(Woldemichael et al., 2012)", "plainTextFormattedCitation" : "(Woldemichael et al., 2012)", "previouslyFormattedCitation" : "(Woldemichael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rPr>
        <w:t>(Woldemichael et al., 2012)</w:t>
      </w:r>
      <w:r w:rsidRPr="00D424AA">
        <w:rPr>
          <w:rFonts w:cs="Times New Roman"/>
          <w:lang w:val="en-GB"/>
        </w:rPr>
        <w:fldChar w:fldCharType="end"/>
      </w:r>
      <w:r w:rsidRPr="0085657C">
        <w:rPr>
          <w:rFonts w:cs="Times New Roman"/>
        </w:rPr>
        <w:t xml:space="preserve">, irrigation </w:t>
      </w:r>
      <w:r w:rsidRPr="00D424AA">
        <w:rPr>
          <w:rFonts w:cs="Times New Roman"/>
          <w:lang w:val="en-GB"/>
        </w:rPr>
        <w:fldChar w:fldCharType="begin" w:fldLock="1"/>
      </w:r>
      <w:r w:rsidR="00FF6231">
        <w:rPr>
          <w:rFonts w:cs="Times New Roman"/>
        </w:rPr>
        <w:instrText>ADDIN CSL_CITATION { "citationItems" : [ { "id" : "ITEM-1", "itemData" : { "DOI" : "10.1029/2019GL083875", "ISSN" : "0094-8276", "abstract" : "Abstract There is an emerging understanding toward the importance of land-atmosphere interactions in the monsoon system, but the effects of specific land and water management practices remain unclear. Here, using regional process-based experiments, we demonstrate that monsoon precipitation is sensitive to the choice of irrigation practices in South Asia. Experiments with realistic representation of unmanaged irrigation and paddy cultivation over north-northwest India exhibit an increase in the late season terrestrial monsoon precipitation and intensification of widespread extreme events over Central India, consistent with changes in observations. Such precipitation changes exhibit substantially different spatial patterns in experiments with a well-managed irrigation system, indicating that increase in unmanaged irrigation might be a factor driving the observed changes in the intraseasonal monsoon characteristics. Our findings stress the need for accurate representation of irrigation practices to improve the reliability of earth system modeling over South Asia.", "author" : [ { "dropping-particle" : "", "family" : "Devanand", "given" : "Anjana", "non-dropping-particle" : "", "parse-names" : false, "suffix" : "" }, { "dropping-particle" : "", "family" : "Huang", "given" : "Maoyi", "non-dropping-particle" : "", "parse-names" : false, "suffix" : "" }, { "dropping-particle" : "", "family" : "Ashfaq", "given" : "Moetasim", "non-dropping-particle" : "", "parse-names" : false, "suffix" : "" }, { "dropping-particle" : "", "family" : "Barik", "given" : "Beas", "non-dropping-particle" : "", "parse-names" : false, "suffix" : "" }, { "dropping-particle" : "", "family" : "Ghosh", "given" : "Subimal", "non-dropping-particle" : "", "parse-names" : false, "suffix" : "" } ], "container-title" : "Geophysical Research Letters", "id" : "ITEM-1", "issue" : "15", "issued" : { "date-parts" : [ [ "2019", "8", "16" ] ] }, "note" : "doi: 10.1029/2019GL083875", "page" : "9126-9135", "publisher" : "John Wiley &amp; Sons, Ltd", "title" : "Choice of Irrigation Water Management Practice Affects Indian Summer Monsoon Rainfall and Its Extremes", "translator" : [ { "dropping-particle" : "", "family" : "S1979", "given" : "", "non-dropping-particle" : "", "parse-names" : false, "suffix" : "" } ], "type" : "article-journal", "volume" : "46" }, "uris" : [ "http://www.mendeley.com/documents/?uuid=3c9e2864-b767-45b2-90af-8696eb745e39" ] } ], "mendeley" : { "formattedCitation" : "(Devanand et al., 2019)", "plainTextFormattedCitation" : "(Devanand et al., 2019)", "previouslyFormattedCitation" : "(Devanand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rPr>
        <w:t>(Devanand et al., 2019)</w:t>
      </w:r>
      <w:r w:rsidRPr="00D424AA">
        <w:rPr>
          <w:rFonts w:cs="Times New Roman"/>
          <w:lang w:val="en-GB"/>
        </w:rPr>
        <w:fldChar w:fldCharType="end"/>
      </w:r>
      <w:r w:rsidRPr="0085657C">
        <w:rPr>
          <w:rFonts w:cs="Times New Roman"/>
        </w:rPr>
        <w:t xml:space="preserve">, or large-scale land use and land cover change </w:t>
      </w:r>
      <w:r w:rsidRPr="00D424AA">
        <w:rPr>
          <w:rFonts w:cs="Times New Roman"/>
          <w:lang w:val="en-GB"/>
        </w:rPr>
        <w:fldChar w:fldCharType="begin" w:fldLock="1"/>
      </w:r>
      <w:r w:rsidR="00FF6231">
        <w:rPr>
          <w:rFonts w:cs="Times New Roman"/>
        </w:rPr>
        <w:instrText xml:space="preserve">ADDIN CSL_CITATION { "citationItems" : [ { "id" : "ITEM-1", "itemData" : { "DOI" : "10.1007/s00382-018-4248-6", "ISSN" : "1432-0894", "abstract" : "This study examines how afforestation in West Africa could influence extreme precipitation over the region, with a focus on widespread extreme rainfall events (WEREs) over the afforestation area. Two regional climate models (RegCM and WRF) were applied to simulate the present-day climate (1971\u20132000) and future climate (2031\u20132060, under IPCC RCP 4.5 emission scenario) with and without afforestation of the Savannah zone in West Africa. The models give a realistic simulation of precipitation indices and WEREs over the subcontinent. On average, the regional models projected future decreases in total annual wet day precipitation (PRCPTOT) and total annual daily precipitation greater than or equal to the 95th percentile of daily precipitation threshold (R95pTOT) and increases in maximum number of consecutive dry days (CDD) over Sahel. Over Savannah, the models projected decreases in PRCPTOT but increases in R95pTOT and CDD. Also, an increase in WEREs frequency is projected over west, central and east Savannah, except that RegCM simulated a decrease in WEREs over east Savannah. In general, afforestation increases PRCPTOT and R95pTOT but decreases CDD over the afforestation area. The forest-induced increases in PRCPTOT and decreases in CDD affect all ecological zones in West Africa. However, the simulations show that afforestation of Savannah also decreases R95pTOT over the Guinea Coast. It further increases WEREs over west and central Savannah and decreases them over east Savannah because of </w:instrText>
      </w:r>
      <w:r w:rsidR="00FF6231" w:rsidRPr="006A2665">
        <w:rPr>
          <w:rFonts w:cs="Times New Roman"/>
          <w:lang w:val="en-GB"/>
        </w:rPr>
        <w:instrText>the local decrease in R95pTOT. Results of this study suggest that the future changes in characteristics of extreme precipitation events over West Africa are sensitive to the ongoing land modification.", "author" : [ { "dropping-particle" : "", "family" : "Odoulami", "given" : "Romaric C", "non-dropping-particle" : "", "parse-names" : false, "suffix" : "" }, { "dropping-particle" : "", "family" : "Abiodun", "given" : "Babatunde J", "non-dropping-particle" : "", "parse-names" : false, "suffix" : "" }, { "dropping-particle" : "", "family" : "Ajayi", "given" : "Ayodele E", "non-dropping-particle" : "", "parse-names" : false, "suffix" : "" } ], "container-title" : "Climate Dynamics", "id" : "ITEM-1", "issue" : "3", "issued" : { "date-parts" : [ [ "2019" ] ] }, "page" : "2185-2198", "title" : "Modelling the potential impacts of afforestation on extreme precipitation over West Africa", "translator" : [ { "dropping-particle" : "", "family" : "S3171", "given" : "", "non-dropping-particle" : "", "parse-names" : false, "suffix" : "" } ], "type" : "article-journal", "volume" : "52" }, "uris" : [ "http://www.mendeley.com/documents/?uuid=0839ee78-de60-46a6-bc93-187d9a7a335d" ] } ], "mendeley" : { "formattedCitation" : "(Odoulami et al., 2019)", "plainTextFormattedCitation" : "(Odoulami et al., 2019)", "previouslyFormattedCitation" : "(Odoulam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doulami et al., 2019)</w:t>
      </w:r>
      <w:r w:rsidRPr="00D424AA">
        <w:rPr>
          <w:rFonts w:cs="Times New Roman"/>
          <w:lang w:val="en-GB"/>
        </w:rPr>
        <w:fldChar w:fldCharType="end"/>
      </w:r>
      <w:r w:rsidRPr="00841A35">
        <w:rPr>
          <w:rFonts w:cs="Times New Roman"/>
          <w:lang w:val="en-GB" w:eastAsia="ja-JP"/>
        </w:rPr>
        <w:t>,</w:t>
      </w:r>
      <w:r w:rsidRPr="00D424AA">
        <w:rPr>
          <w:rFonts w:cs="Times New Roman"/>
          <w:lang w:val="en-GB"/>
        </w:rPr>
        <w:t xml:space="preserve"> can also affect local extreme precipitation.</w:t>
      </w:r>
    </w:p>
    <w:p w14:paraId="3AEB57A6" w14:textId="77777777" w:rsidR="00AB6006" w:rsidRPr="00D424AA" w:rsidRDefault="00AB6006" w:rsidP="00D424AA">
      <w:pPr>
        <w:rPr>
          <w:rFonts w:cs="Times New Roman"/>
          <w:lang w:val="en-GB"/>
        </w:rPr>
      </w:pPr>
    </w:p>
    <w:p w14:paraId="718E4029" w14:textId="30605347" w:rsidR="00AB6006" w:rsidRPr="00D506A9" w:rsidRDefault="000246F0" w:rsidP="00D424AA">
      <w:pPr>
        <w:rPr>
          <w:rFonts w:cs="Times New Roman"/>
          <w:lang w:val="en-GB"/>
        </w:rPr>
      </w:pPr>
      <w:r w:rsidRPr="00D506A9">
        <w:rPr>
          <w:rFonts w:cs="Times New Roman"/>
          <w:lang w:val="en-GB"/>
        </w:rPr>
        <w:t>In s</w:t>
      </w:r>
      <w:r w:rsidR="00AB6006" w:rsidRPr="00D506A9">
        <w:rPr>
          <w:rFonts w:cs="Times New Roman"/>
          <w:lang w:val="en-GB"/>
        </w:rPr>
        <w:t>ummary</w:t>
      </w:r>
      <w:r w:rsidRPr="00D506A9">
        <w:rPr>
          <w:rFonts w:cs="Times New Roman"/>
          <w:lang w:val="en-GB"/>
        </w:rPr>
        <w:t>,</w:t>
      </w:r>
      <w:r w:rsidR="00AB6006" w:rsidRPr="00D506A9">
        <w:rPr>
          <w:rFonts w:cs="Times New Roman"/>
          <w:lang w:val="en-GB"/>
        </w:rPr>
        <w:t xml:space="preserve"> </w:t>
      </w:r>
      <w:r w:rsidRPr="00D506A9">
        <w:rPr>
          <w:rFonts w:cs="Times New Roman"/>
          <w:lang w:val="en-GB"/>
        </w:rPr>
        <w:t>p</w:t>
      </w:r>
      <w:r w:rsidR="00AB6006" w:rsidRPr="00D506A9">
        <w:rPr>
          <w:rFonts w:cs="Times New Roman"/>
          <w:lang w:val="en-GB"/>
        </w:rPr>
        <w:t>recipitation extremes are controlled by both thermodynamic and dynamic processes. Warming-induced thermodynamic change results in an increase in extreme precipitation, at a rate that closely follows the Clausius-Clapeyron relationship at the global scale (</w:t>
      </w:r>
      <w:r w:rsidR="00AB6006" w:rsidRPr="00D506A9">
        <w:rPr>
          <w:rFonts w:cs="Times New Roman"/>
          <w:i/>
          <w:lang w:val="en-GB"/>
        </w:rPr>
        <w:t>high confidence)</w:t>
      </w:r>
      <w:r w:rsidR="00AB6006" w:rsidRPr="00D506A9">
        <w:rPr>
          <w:rFonts w:cs="Times New Roman"/>
          <w:lang w:val="en-GB"/>
        </w:rPr>
        <w:t>. The effects of warming-induced changes in dynamic drivers on extreme precipitation are more complicated, difficult to quantify and are an uncertain aspect of projections. Precipitation extremes are also affected by forcings other than changes in greenhouse gases, including changes in aerosols, land use and land cover change, and urbanization (</w:t>
      </w:r>
      <w:r w:rsidR="00AB6006" w:rsidRPr="00D506A9">
        <w:rPr>
          <w:rFonts w:cs="Times New Roman"/>
          <w:i/>
          <w:lang w:val="en-GB"/>
        </w:rPr>
        <w:t>medium confidence</w:t>
      </w:r>
      <w:r w:rsidR="00AB6006" w:rsidRPr="00D506A9">
        <w:rPr>
          <w:rFonts w:cs="Times New Roman"/>
          <w:lang w:val="en-GB"/>
        </w:rPr>
        <w:t xml:space="preserve">). </w:t>
      </w:r>
    </w:p>
    <w:p w14:paraId="79406252" w14:textId="0856E01B" w:rsidR="00AB6006" w:rsidRDefault="00AB6006" w:rsidP="00D424AA">
      <w:pPr>
        <w:rPr>
          <w:rFonts w:cs="Times New Roman"/>
          <w:lang w:val="en-GB"/>
        </w:rPr>
      </w:pPr>
    </w:p>
    <w:p w14:paraId="07E01699" w14:textId="77777777" w:rsidR="00703712" w:rsidRPr="00D424AA" w:rsidRDefault="00703712" w:rsidP="00D424AA">
      <w:pPr>
        <w:rPr>
          <w:rFonts w:cs="Times New Roman"/>
          <w:lang w:val="en-GB"/>
        </w:rPr>
      </w:pPr>
    </w:p>
    <w:p w14:paraId="3608E6B1" w14:textId="77777777" w:rsidR="00AB6006" w:rsidRPr="00D424AA" w:rsidRDefault="00AB6006" w:rsidP="00D424AA">
      <w:pPr>
        <w:pStyle w:val="AR6Chap11Level21111"/>
        <w:rPr>
          <w:rFonts w:cs="Times New Roman"/>
          <w:lang w:val="en-GB"/>
        </w:rPr>
      </w:pPr>
      <w:bookmarkStart w:id="1203" w:name="_Toc6904538"/>
      <w:bookmarkStart w:id="1204" w:name="_Toc25583651"/>
      <w:bookmarkStart w:id="1205" w:name="_Toc29672880"/>
      <w:bookmarkStart w:id="1206" w:name="_Toc56915238"/>
      <w:bookmarkStart w:id="1207" w:name="_Toc70702994"/>
      <w:r w:rsidRPr="00D424AA">
        <w:rPr>
          <w:rFonts w:cs="Times New Roman"/>
          <w:lang w:val="en-GB"/>
        </w:rPr>
        <w:t>Observed Trends</w:t>
      </w:r>
      <w:bookmarkEnd w:id="1203"/>
      <w:bookmarkEnd w:id="1204"/>
      <w:bookmarkEnd w:id="1205"/>
      <w:bookmarkEnd w:id="1206"/>
      <w:bookmarkEnd w:id="1207"/>
    </w:p>
    <w:p w14:paraId="0E86D45E" w14:textId="77777777" w:rsidR="00AB6006" w:rsidRPr="00D424AA" w:rsidRDefault="00AB6006" w:rsidP="00D424AA">
      <w:pPr>
        <w:rPr>
          <w:rFonts w:cs="Times New Roman"/>
          <w:lang w:val="en-GB"/>
        </w:rPr>
      </w:pPr>
    </w:p>
    <w:p w14:paraId="19FC4F4B" w14:textId="5413F878" w:rsidR="002B473C" w:rsidRDefault="00AB6006" w:rsidP="00D424AA">
      <w:pPr>
        <w:rPr>
          <w:rFonts w:cs="Times New Roman"/>
          <w:lang w:val="en-GB"/>
        </w:rPr>
      </w:pPr>
      <w:r w:rsidRPr="00D424AA">
        <w:rPr>
          <w:rFonts w:cs="Times New Roman"/>
          <w:lang w:val="en-GB"/>
        </w:rPr>
        <w:t xml:space="preserve">Both SREX </w:t>
      </w:r>
      <w:commentRangeStart w:id="1208"/>
      <w:r w:rsidRPr="00D424AA">
        <w:rPr>
          <w:rFonts w:cs="Times New Roman"/>
          <w:lang w:val="en-GB"/>
        </w:rPr>
        <w:fldChar w:fldCharType="begin" w:fldLock="1"/>
      </w:r>
      <w:r w:rsidR="007D2D56">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manualFormatting" : "(Chapter 3, Seneviratne et al., 2012)", "plainTextFormattedCitation" : "(Seneviratne et al., 2012)", "previouslyFormattedCitation" : "(Seneviratne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Chapter 3, Seneviratne et al., 2012)</w:t>
      </w:r>
      <w:r w:rsidRPr="00D424AA">
        <w:rPr>
          <w:rFonts w:cs="Times New Roman"/>
          <w:lang w:val="en-GB"/>
        </w:rPr>
        <w:fldChar w:fldCharType="end"/>
      </w:r>
      <w:commentRangeEnd w:id="1208"/>
      <w:r w:rsidR="00A26296">
        <w:rPr>
          <w:rStyle w:val="Marquedecommentaire"/>
        </w:rPr>
        <w:commentReference w:id="1208"/>
      </w:r>
      <w:r w:rsidRPr="00841A35">
        <w:rPr>
          <w:rFonts w:cs="Times New Roman"/>
          <w:lang w:val="nb-NO"/>
        </w:rPr>
        <w:t xml:space="preserve"> and AR5 </w:t>
      </w:r>
      <w:commentRangeStart w:id="1209"/>
      <w:r w:rsidRPr="00D424AA">
        <w:rPr>
          <w:rFonts w:cs="Times New Roman"/>
          <w:lang w:val="en-GB"/>
        </w:rPr>
        <w:fldChar w:fldCharType="begin" w:fldLock="1"/>
      </w:r>
      <w:r w:rsidR="00FF6231">
        <w:rPr>
          <w:rFonts w:cs="Times New Roman"/>
          <w:lang w:val="nb-NO"/>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ambridge UniversityPress, Cambridge", "publisher-place" : "United Kingdom and New York, NY, USA,", "title" : "Climate Change 2014: Impacts, Adaptation, and Vulnerability. Part A: Global and Sectoral Aspects. Contribution of Working Group II to the FifthAssessment Report of the Intergovernmental Panel on Climate Change", "translator" : [ { "dropping-particle" : "", "family" : "S3614", "given" : "", "non-dropping-particle" : "", "parse-names" : false, "suffix" : "" } ], "type" : "book" }, "uris" : [ "http://www.mendeley.com/documents/?uuid=d2f3ed8a-270f-40c9-8903-8bdbc9cbe785" ] } ], "mendeley" : { "formattedCitation" : "(IPCC, 2014)", "manualFormatting" : "(IPCC, 2014", "plainTextFormattedCitation" : "(IPCC, 2014)", "previouslyFormattedCitation" : "(IPCC,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IPCC, 2014</w:t>
      </w:r>
      <w:r w:rsidRPr="00D424AA">
        <w:rPr>
          <w:rFonts w:cs="Times New Roman"/>
          <w:lang w:val="en-GB"/>
        </w:rPr>
        <w:fldChar w:fldCharType="end"/>
      </w:r>
      <w:commentRangeEnd w:id="1209"/>
      <w:r w:rsidR="00A26296">
        <w:rPr>
          <w:rStyle w:val="Marquedecommentaire"/>
        </w:rPr>
        <w:commentReference w:id="1209"/>
      </w:r>
      <w:r w:rsidRPr="00841A35">
        <w:rPr>
          <w:rFonts w:cs="Times New Roman"/>
          <w:lang w:val="nb-NO"/>
        </w:rPr>
        <w:t xml:space="preserve"> Ch</w:t>
      </w:r>
      <w:r w:rsidR="002B473C">
        <w:rPr>
          <w:rFonts w:cs="Times New Roman"/>
          <w:lang w:val="nb-NO"/>
        </w:rPr>
        <w:t xml:space="preserve">apter </w:t>
      </w:r>
      <w:r w:rsidRPr="00841A35">
        <w:rPr>
          <w:rFonts w:cs="Times New Roman"/>
          <w:lang w:val="nb-NO"/>
        </w:rPr>
        <w:t xml:space="preserve">2) concluded it was </w:t>
      </w:r>
      <w:r w:rsidRPr="00D424AA">
        <w:rPr>
          <w:rFonts w:cs="Times New Roman"/>
          <w:i/>
          <w:lang w:val="nb-NO"/>
        </w:rPr>
        <w:t xml:space="preserve">likely </w:t>
      </w:r>
      <w:r w:rsidRPr="00D424AA">
        <w:rPr>
          <w:rFonts w:cs="Times New Roman"/>
          <w:lang w:val="nb-NO"/>
        </w:rPr>
        <w:t xml:space="preserve">the number of heavy precipitation events over land had increased in more regions than it had decreased, though there were wide regional and seasonal variations, and trends in many locations were not statistically significant. </w:t>
      </w:r>
      <w:r w:rsidRPr="00D424AA">
        <w:rPr>
          <w:rFonts w:cs="Times New Roman"/>
          <w:lang w:val="en-GB"/>
        </w:rPr>
        <w:t>This assessment has been strengthened with multiple studies finding robust evidence of the intensification of extreme precipitation at global and continental scales, regardless of spatial and temporal coverage of observations and the methods of data processing and analysis.</w:t>
      </w:r>
    </w:p>
    <w:p w14:paraId="746D8802" w14:textId="77777777" w:rsidR="002B473C" w:rsidRDefault="002B473C" w:rsidP="00D424AA">
      <w:pPr>
        <w:rPr>
          <w:rFonts w:cs="Times New Roman"/>
          <w:lang w:val="en-GB"/>
        </w:rPr>
      </w:pPr>
    </w:p>
    <w:p w14:paraId="658DD93C" w14:textId="43D5D77D" w:rsidR="00AB6006" w:rsidRPr="00D424AA" w:rsidRDefault="00AB6006" w:rsidP="00D424AA">
      <w:pPr>
        <w:rPr>
          <w:rFonts w:cs="Times New Roman"/>
          <w:color w:val="000000" w:themeColor="text1"/>
          <w:lang w:val="en-GB"/>
        </w:rPr>
      </w:pPr>
      <w:r w:rsidRPr="00D424AA">
        <w:rPr>
          <w:rFonts w:cs="Times New Roman"/>
          <w:lang w:val="en-GB"/>
        </w:rPr>
        <w:t>The average annual maximum precipitation amount in a day (</w:t>
      </w:r>
      <w:r w:rsidR="00E64E86" w:rsidRPr="00D424AA">
        <w:rPr>
          <w:rFonts w:cs="Times New Roman"/>
          <w:lang w:val="en-GB"/>
        </w:rPr>
        <w:t>Rx1day</w:t>
      </w:r>
      <w:r w:rsidRPr="00D424AA">
        <w:rPr>
          <w:rFonts w:cs="Times New Roman"/>
          <w:lang w:val="en-GB"/>
        </w:rPr>
        <w:t>) has significantly increased since the mid-20</w:t>
      </w:r>
      <w:r w:rsidRPr="00D424AA">
        <w:rPr>
          <w:rFonts w:cs="Times New Roman"/>
          <w:vertAlign w:val="superscript"/>
          <w:lang w:val="en-GB"/>
        </w:rPr>
        <w:t>th</w:t>
      </w:r>
      <w:r w:rsidRPr="00D424AA">
        <w:rPr>
          <w:rFonts w:cs="Times New Roman"/>
          <w:lang w:val="en-GB"/>
        </w:rPr>
        <w:t xml:space="preserve"> century over land </w:t>
      </w:r>
      <w:r w:rsidRPr="00D424AA">
        <w:rPr>
          <w:rFonts w:cs="Times New Roman"/>
          <w:lang w:val="en-GB"/>
        </w:rPr>
        <w:fldChar w:fldCharType="begin" w:fldLock="1"/>
      </w:r>
      <w:r w:rsidR="00FF6231">
        <w:rPr>
          <w:rFonts w:cs="Times New Roman"/>
          <w:lang w:val="en-GB"/>
        </w:rPr>
        <w:instrText>ADDIN CSL_CITATION { "citationItems" : [ { "id" : "ITEM-1", "itemData" : { "DOI" : "10.1029/2019GL081898", "ISSN" : "0094-8276", "abstract" : "Abstract Extreme precipitation often persists for multiple days with variable duration but has usually been examined at fixed duration. Here we show that considering extreme persistent precipitation by complete event with variable duration, rather than a fixed temporal period, is a necessary metric to account for the complexity of changing precipitation. Observed global mean annual-maximum precipitation is significantly stronger (49.5%) for persistent extremes than daily extremes. However, both globally observed and modeled rates of relative increases are lower for persistent extremes compared to daily extremes, especially for Southern Hemisphere and large regions in the 0-45\u00b0N latitude band. Climate models also show significant differences in the magnitude and partly even the sign of local mean changes between daily and persistent extremes in global warming projections. Changes in extreme precipitation therefore are more complex than previously reported, and extreme precipitation events with varying duration should be taken into account for future climate change assessments.", "author" : [ { "dropping-particle" : "", "family" : "Du", "given" : "Haibo",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Lippmann", "given" : "Tanya", "non-dropping-particle" : "", "parse-names" : false, "suffix" : "" }, { "dropping-particle" : "", "family" : "Srivastava", "given" : "Arvind", "non-dropping-particle" : "", "parse-names" : false, "suffix" : "" }, { "dropping-particle" : "", "family" : "Salinger", "given" : "Jim", "non-dropping-particle" : "", "parse-names" : false, "suffix" : "" }, { "dropping-particle" : "", "family" : "Kruger", "given" : "Andries", "non-dropping-particle" : "", "parse-names" : false, "suffix" : "" }, { "dropping-particle" : "", "family" : "Choi", "given" : "Gwangyong", "non-dropping-particle" : "", "parse-names" : false, "suffix" : "" }, { "dropping-particle" : "", "family" : "He", "given" : "Hong S", "non-dropping-particle" : "", "parse-names" : false, "suffix" : "" }, { "dropping-particle" : "", "family" : "Fujibe", "given" : "Fumiaki", "non-dropping-particle" : "", "parse-names" : false, "suffix" : "" }, { "dropping-particle" : "", "family" : "Rusticucci", "given" : "Matilde", "non-dropping-particle" : "", "parse-names" : false, "suffix" : "" }, { "dropping-particle" : "", "family" : "Nandintsetseg", "given" : "Banzragch", "non-dropping-particle" : "", "parse-names" : false, "suffix" : "" }, { "dropping-particle" : "", "family" : "Manzanas", "given" : "Rodrigo", "non-dropping-particle" : "", "parse-names" : false, "suffix" : "" }, { "dropping-particle" : "", "family" : "Rehman", "given" : "Shafiqur", "non-dropping-particle" : "", "parse-names" : false, "suffix" : "" }, { "dropping-particle" : "", "family" : "Abbas", "given" : "Farhat", "non-dropping-particle" : "", "parse-names" : false, "suffix" : "" }, { "dropping-particle" : "", "family" : "Zhai", "given" : "Panmao", "non-dropping-particle" : "", "parse-names" : false, "suffix" : "" }, { "dropping-particle" : "", "family" : "Yabi", "given" : "Iboura\u00efma", "non-dropping-particle" : "", "parse-names" : false, "suffix" : "" }, { "dropping-particle" : "", "family" : "Stambaugh", "given" : "Michael C", "non-dropping-particle" : "", "parse-names" : false, "suffix" : "" }, { "dropping-particle" : "", "family" : "Wang", "given" : "Shengzhong", "non-dropping-particle" : "", "parse-names" : false, "suffix" : "" }, { "dropping-particle" : "", "family" : "Batbold", "given" : "Altangerel", "non-dropping-particle" : "", "parse-names" : false, "suffix" : "" }, { "dropping-particle" : "", "family" : "Oliveira", "given" : "Priscilla Teles", "non-dropping-particle" : "de", "parse-names" : false, "suffix" : "" }, { "dropping-particle" : "", "family" : "Adrees", "given" : "Muhammad", "non-dropping-particle" : "", "parse-names" : false, "suffix" : "" }, { "dropping-particle" : "", "family" : "Hou", "given" : "Wei", "non-dropping-particle" : "", "parse-names" : false, "suffix" : "" }, { "dropping-particle" : "", "family" : "Zong", "given" : "Shengwei", "non-dropping-particle" : "", "parse-names" : false, "suffix" : "" }, { "dropping-particle" : "", "family" : "Santos e Silva", "given" : "Claudio Moises", "non-dropping-particle" : "", "parse-names" : false, "suffix" : "" }, { "dropping-particle" : "", "family" : "Lucio", "given" : "Paulo Sergio", "non-dropping-particle" : "", "parse-names" : false, "suffix" : "" }, { "dropping-particle" : "", "family" : "Wu", "given" : "Zhengfang", "non-dropping-particle" : "", "parse-names" : false, "suffix" : "" } ], "container-title" : "Geophysical Research Letters", "id" : "ITEM-1", "issue" : "11", "issued" : { "date-parts" : [ [ "2019", "6", "16" ] ] }, "note" : "doi: 10.1029/2019GL081898", "page" : "6041-6049", "publisher" : "John Wiley &amp; Sons, Ltd", "title" : "Precipitation From Persistent Extremes is Increasing in Most Regions and Globally", "translator" : [ { "dropping-particle" : "", "family" : "S2020", "given" : "", "non-dropping-particle" : "", "parse-names" : false, "suffix" : "" } ], "type" : "article-journal", "volume" : "46" }, "uris" : [ "http://www.mendeley.com/documents/?uuid=75e5f23c-aada-47ab-928e-c8ad69112ee7"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 et al., 2019; Dunn et al., 2020)", "plainTextFormattedCitation" : "(Du et al., 2019; Dunn et al., 2020)", "previouslyFormattedCitation" : "(Du et al., 2019; Dun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u et al., 2019; Dunn et al., 2020)</w:t>
      </w:r>
      <w:r w:rsidRPr="00D424AA">
        <w:rPr>
          <w:rFonts w:cs="Times New Roman"/>
          <w:lang w:val="en-GB"/>
        </w:rPr>
        <w:fldChar w:fldCharType="end"/>
      </w:r>
      <w:r w:rsidRPr="00841A35">
        <w:rPr>
          <w:rFonts w:cs="Times New Roman"/>
          <w:lang w:val="en-GB"/>
        </w:rPr>
        <w:t xml:space="preserve"> and in the humid and dry regions of the globe </w:t>
      </w:r>
      <w:r w:rsidRPr="00D424AA">
        <w:rPr>
          <w:rFonts w:cs="Times New Roman"/>
          <w:lang w:val="en-GB"/>
        </w:rPr>
        <w:fldChar w:fldCharType="begin" w:fldLock="1"/>
      </w:r>
      <w:r w:rsidR="00FF6231">
        <w:rPr>
          <w:rFonts w:cs="Times New Roman"/>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unn et al., 2020)</w:t>
      </w:r>
      <w:r w:rsidRPr="00D424AA">
        <w:rPr>
          <w:rFonts w:cs="Times New Roman"/>
          <w:lang w:val="en-GB"/>
        </w:rPr>
        <w:fldChar w:fldCharType="end"/>
      </w:r>
      <w:r w:rsidRPr="00841A35">
        <w:rPr>
          <w:rFonts w:cs="Times New Roman"/>
          <w:lang w:val="en-GB"/>
        </w:rPr>
        <w:t>. The percentage of</w:t>
      </w:r>
      <w:r w:rsidRPr="00D424AA">
        <w:rPr>
          <w:rFonts w:cs="Times New Roman"/>
          <w:lang w:val="en-GB"/>
        </w:rPr>
        <w:t xml:space="preserve"> observing stations with statistically significant increases in </w:t>
      </w:r>
      <w:r w:rsidR="00E64E86" w:rsidRPr="00D424AA">
        <w:rPr>
          <w:rFonts w:cs="Times New Roman"/>
          <w:lang w:val="en-GB"/>
        </w:rPr>
        <w:t>Rx1day</w:t>
      </w:r>
      <w:r w:rsidRPr="00D424AA">
        <w:rPr>
          <w:rFonts w:cs="Times New Roman"/>
          <w:lang w:val="en-GB"/>
        </w:rPr>
        <w:t xml:space="preserve"> is larger than expected by chance, while the percentage of stations with statistically significant decreases is smaller than expected by chance, over the global land as a whole and over North America, Europe, and Asia (Figure 11.1</w:t>
      </w:r>
      <w:r w:rsidR="00033B1E" w:rsidRPr="00D424AA">
        <w:rPr>
          <w:rFonts w:cs="Times New Roman"/>
          <w:lang w:val="en-GB"/>
        </w:rPr>
        <w:t>3</w:t>
      </w:r>
      <w:r w:rsidRPr="00D424AA">
        <w:rPr>
          <w:rFonts w:cs="Times New Roman"/>
          <w:lang w:val="en-GB"/>
        </w:rPr>
        <w:t xml:space="preserve">,  </w:t>
      </w:r>
      <w:commentRangeStart w:id="1210"/>
      <w:r w:rsidRPr="00D424AA">
        <w:rPr>
          <w:rFonts w:cs="Times New Roman"/>
          <w:lang w:val="en-GB"/>
        </w:rPr>
        <w:fldChar w:fldCharType="begin" w:fldLock="1"/>
      </w:r>
      <w:ins w:id="1211" w:author="Robin Matthews" w:date="2021-07-13T19:26:00Z">
        <w:r w:rsidR="00D74F7E">
          <w:rPr>
            <w:rFonts w:cs="Times New Roman"/>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212" w:author="Robin Matthews" w:date="2021-07-13T19:26:00Z">
        <w:r w:rsidR="00AB36D4" w:rsidDel="00D74F7E">
          <w:rPr>
            <w:rFonts w:cs="Times New Roman"/>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Sun et al., 2020</w:t>
      </w:r>
      <w:ins w:id="1213" w:author="Robin Matthews" w:date="2021-07-13T19:26:00Z">
        <w:r w:rsidR="00D74F7E">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1210"/>
      <w:r w:rsidR="00A26296">
        <w:rPr>
          <w:rStyle w:val="Marquedecommentaire"/>
        </w:rPr>
        <w:commentReference w:id="1210"/>
      </w:r>
      <w:r w:rsidRPr="00841A35">
        <w:rPr>
          <w:rFonts w:cs="Times New Roman"/>
          <w:lang w:val="en-GB"/>
        </w:rPr>
        <w:t xml:space="preserve"> and over global monsoon regions </w:t>
      </w:r>
      <w:r w:rsidRPr="00D424AA">
        <w:rPr>
          <w:rFonts w:cs="Times New Roman"/>
          <w:lang w:val="en-GB"/>
        </w:rPr>
        <w:fldChar w:fldCharType="begin" w:fldLock="1"/>
      </w:r>
      <w:r w:rsidR="00FF6231">
        <w:rPr>
          <w:rFonts w:cs="Times New Roman"/>
          <w:lang w:val="en-GB"/>
        </w:rPr>
        <w:instrText>ADDIN CSL_CITATION { "citationItems" : [ { "id" : "ITEM-1", "itemData" : { "DOI" : "10.1175/JCLI-D-18-0662.1", "ISSN" : "0894-8755", "abstract" : "The global land monsoon region, with substantial monsoon rainfall and hence freshwater resources, is home to nearly two-thirds of the world\u2019s population. However, it is overwhelmed by extreme precipitation, which is more intense than that on the rest of the land. Whether extreme precipitation has changed significantly, particularly in association with global warming, remains unclear for this region. This study investigates the presence of monotonic trends in extreme precipitation and its association with global warming over the past century over the global land monsoon regions, by employing the most comprehensive, long-running, and high-quality observational extreme precipitation records currently available. Based on a total of 5066 stations with at least 50 years of records, we found significant increases in the annual maximum daily precipitation and associations with global warming in regional monsoon domains, including the southern part of the South African monsoon region, the South Asian monsoon region (dominated by India), the North American monsoon region, and the eastern part of the South American monsoon region during the period of 1901\u20132010, with responses to global warming of ~10.4%\u201314.2% K\u22121, 7.9%\u20138.3% K\u22121, 6.4%\u201310.8% K\u22121, and 15.1%\u201324.8% K\u22121, respectively. For the global monsoon region as a whole, significant increases in extreme precipitation and associations with global warming are also identified, but with limited spatial coverage. The qualitative results on the significance of the changes on the regional scale are generally robust against different time periods, record lengths of stations, and datasets used. The uncertainty in the quantitative results arising from limited spatial and temporal coverages and use of different datasets deserves attention.", "author" : [ { "dropping-particle" : "", "family" : "Zhang", "given" : "Wenxia", "non-dropping-particle" : "", "parse-names" : false, "suffix" : "" }, { "dropping-particle" : "", "family" : "Zhou", "given" : "Tianjun", "non-dropping-particle" : "", "parse-names" : false, "suffix" : "" } ], "container-title" : "Journal of Climate", "id" : "ITEM-1", "issue" : "24", "issued" : { "date-parts" : [ [ "2019", "12", "15" ] ] }, "language" : "English", "page" : "8465-8488", "publisher" : "American Meteorological Society", "publisher-place" : "Boston MA, USA", "title" : "Significant Increases in Extreme Precipitation and the Associations with Global Warming over the Global Land Monsoon Regions", "translator" : [ { "dropping-particle" : "", "family" : "S3427", "given" : "", "non-dropping-particle" : "", "parse-names" : false, "suffix" : "" } ], "type" : "article-journal", "volume" : "32" }, "uris" : [ "http://www.mendeley.com/documents/?uuid=02df9151-1be2-4063-a810-8d70f046e927" ] } ], "mendeley" : { "formattedCitation" : "(Zhang and Zhou, 2019)", "manualFormatting" : "(Zhang and Zhou, 2019)", "plainTextFormattedCitation" : "(Zhang and Zhou, 2019)", "previouslyFormattedCitation" : "(Zhang and Zhou,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hang and Zhou, 2019)</w:t>
      </w:r>
      <w:r w:rsidRPr="00D424AA">
        <w:rPr>
          <w:rFonts w:cs="Times New Roman"/>
          <w:lang w:val="en-GB"/>
        </w:rPr>
        <w:fldChar w:fldCharType="end"/>
      </w:r>
      <w:r w:rsidRPr="00841A35">
        <w:rPr>
          <w:rFonts w:cs="Times New Roman"/>
          <w:lang w:val="en-GB"/>
        </w:rPr>
        <w:t xml:space="preserve"> where data coverage is relatively good. The addition of the past decade of observational data shows a more robust increase in </w:t>
      </w:r>
      <w:r w:rsidR="00E64E86" w:rsidRPr="00D424AA">
        <w:rPr>
          <w:rFonts w:cs="Times New Roman"/>
          <w:lang w:val="en-GB"/>
        </w:rPr>
        <w:t>Rx1day</w:t>
      </w:r>
      <w:r w:rsidRPr="00D424AA">
        <w:rPr>
          <w:rFonts w:cs="Times New Roman"/>
          <w:lang w:val="en-GB"/>
        </w:rPr>
        <w:t xml:space="preserve"> over the global land region </w:t>
      </w:r>
      <w:commentRangeStart w:id="1214"/>
      <w:r w:rsidRPr="00D424AA">
        <w:rPr>
          <w:rFonts w:cs="Times New Roman"/>
          <w:lang w:val="en-GB"/>
        </w:rPr>
        <w:fldChar w:fldCharType="begin" w:fldLock="1"/>
      </w:r>
      <w:ins w:id="1215" w:author="Robin Matthews" w:date="2021-07-13T19:26:00Z">
        <w:r w:rsidR="00D74F7E">
          <w:rPr>
            <w:rFonts w:cs="Times New Roman"/>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216" w:author="Robin Matthews" w:date="2021-07-13T19:26:00Z">
        <w:r w:rsidR="00AB36D4" w:rsidDel="00D74F7E">
          <w:rPr>
            <w:rFonts w:cs="Times New Roman"/>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plainTextFormattedCitation" : "(Sun et al., 2020a)", "previouslyFormattedCitation" : "(Sun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Sun et al., 2020</w:t>
      </w:r>
      <w:del w:id="1217" w:author="Robin Matthews" w:date="2021-07-13T19:26:00Z">
        <w:r w:rsidR="00A26296" w:rsidDel="00D74F7E">
          <w:rPr>
            <w:rFonts w:cs="Times New Roman"/>
            <w:noProof/>
            <w:lang w:val="en-GB"/>
          </w:rPr>
          <w:delText>a</w:delText>
        </w:r>
      </w:del>
      <w:ins w:id="1218" w:author="Robin Matthews" w:date="2021-07-13T19:26:00Z">
        <w:r w:rsidR="00D74F7E">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1214"/>
      <w:r w:rsidR="00A26296">
        <w:rPr>
          <w:rStyle w:val="Marquedecommentaire"/>
        </w:rPr>
        <w:commentReference w:id="1214"/>
      </w:r>
      <w:r w:rsidRPr="00841A35">
        <w:rPr>
          <w:rFonts w:cs="Times New Roman"/>
          <w:lang w:val="en-GB"/>
        </w:rPr>
        <w:t xml:space="preserve">. Light, moderate, and heavy daily precipitation has all intensified in a gridded daily precipitation data set </w:t>
      </w:r>
      <w:del w:id="1219" w:author="Robin Matthews" w:date="2021-07-13T19:27:00Z">
        <w:r w:rsidRPr="00841A35" w:rsidDel="00D74F7E">
          <w:rPr>
            <w:rFonts w:cs="Times New Roman"/>
            <w:lang w:val="en-GB"/>
          </w:rPr>
          <w:delText>(</w:delText>
        </w:r>
      </w:del>
      <w:commentRangeStart w:id="1220"/>
      <w:r w:rsidRPr="00D424AA">
        <w:rPr>
          <w:rFonts w:cs="Times New Roman"/>
          <w:lang w:val="en-GB"/>
        </w:rPr>
        <w:fldChar w:fldCharType="begin" w:fldLock="1"/>
      </w:r>
      <w:ins w:id="1221" w:author="Robin Matthews" w:date="2021-07-13T19:27:00Z">
        <w:r w:rsidR="00D74F7E">
          <w:rPr>
            <w:rFonts w:cs="Times New Roman"/>
            <w:lang w:val="en-GB"/>
          </w:rPr>
          <w:instrText>ADDIN CSL_CITATION { "citationItems" : [ { "id" : "ITEM-1", "itemData" : { "DOI" : "10.1175/JCLI-D-19-0965.1", "ISSN" : "0894-8755", "abstract" : "Estimates of observed long-term changes in daily precipitation globally have been limited due to availability of high quality observations. In this study, a new gridded dataset of daily precipitation, called Rainfall Estimates on a gridded Network (REGEN) V1-2019, was used to perform an assessment of the climatic changes in precipitation at each global-land location (except Anatarctica). This study investigates changes in the number of wet-days (\u22651mm) and the entire distribution of daily wet- and all-day records, in addition to trends in annual and seasonal totals from daily records, between 1950 and 2016. The main finding of this study is that precipitation has intensified across a majority of land areas globally throughout the wet-day distribution. This means that when it rains, light, moderate or heavy wet-day precipitation has become more intense across most of the globe. Widespread increases in the frequency of wet-days are observed across Asia and US, and widespread increases in the precipitation intensity are observed across Europe and Australia. Based on a comparison of spatial pattern of changes in frequency, intensity and the distribution of daily totals, we propose that changes in light and moderate precipitation are characterised by changes in precipitation frequency, whereas changes in extreme precipitation are primarily characterised by intensity changes. Based on the uncertainty estimates from REGEN this study highlights all results in the context of grids with high quality observations.", "author" : [ { "dropping-particle" : "", "family" : "Contractor", "given" : "Steefan", "non-dropping-particle" : "", "parse-names" : false, "suffix" : "" }, { "dropping-particle" : "", "family" : "Donat", "given" : "Markus G", "non-dropping-particle" : "", "parse-names" : false, "suffix" : "" }, { "dropping-particle" : "V", "family" : "Alexander", "given" : "Lisa", "non-dropping-particle" : "", "parse-names" : false, "suffix" : "" } ], "container-title" : "Journal of Climate", "id" : "ITEM-1", "issued" : { "date-parts" : [ [ "2020", "10", "26" ] ] }, "page" : "1-53", "title" : "Changes in observed daily precipitation over global land areas since 1950", "translator" : [ { "dropping-particle" : "", "family" : "S3204", "given" : "", "non-dropping-particle" : "", "parse-names" : false, "suffix" : "" } ], "type" : "article-journal" }, "uris" : [ "http://www.mendeley.com/documents/?uuid=1c6d840d-594d-4e09-9289-3308fe74c1b6" ] } ], "mendeley" : { "formattedCitation" : "(Contractor et al., 2020a)", "manualFormatting" : "(Contractor et al., 2020a)", "plainTextFormattedCitation" : "(Contractor et al., 2020a)", "previouslyFormattedCitation" : "(Contractor et al., 2020a)" }, "properties" : { "noteIndex" : 0 }, "schema" : "https://github.com/citation-style-language/schema/raw/master/csl-citation.json" }</w:instrText>
        </w:r>
      </w:ins>
      <w:del w:id="1222" w:author="Robin Matthews" w:date="2021-07-13T19:27:00Z">
        <w:r w:rsidR="00FF6231" w:rsidDel="00D74F7E">
          <w:rPr>
            <w:rFonts w:cs="Times New Roman"/>
            <w:lang w:val="en-GB"/>
          </w:rPr>
          <w:delInstrText>ADDIN CSL_CITATION { "citationItems" : [ { "id" : "ITEM-1", "itemData" : { "DOI" : "10.1175/JCLI-D-19-0965.1", "ISSN" : "0894-8755", "abstract" : "Estimates of observed long-term changes in daily precipitation globally have been limited due to availability of high quality observations. In this study, a new gridded dataset of daily precipitation, called Rainfall Estimates on a gridded Network (REGEN) V1-2019, was used to perform an assessment of the climatic changes in precipitation at each global-land location (except Anatarctica). This study investigates changes in the number of wet-days (\u22651mm) and the entire distribution of daily wet- and all-day records, in addition to trends in annual and seasonal totals from daily records, between 1950 and 2016. The main finding of this study is that precipitation has intensified across a majority of land areas globally throughout the wet-day distribution. This means that when it rains, light, moderate or heavy wet-day precipitation has become more intense across most of the globe. Widespread increases in the frequency of wet-days are observed across Asia and US, and widespread increases in the precipitation intensity are observed across Europe and Australia. Based on a comparison of spatial pattern of changes in frequency, intensity and the distribution of daily totals, we propose that changes in light and moderate precipitation are characterised by changes in precipitation frequency, whereas changes in extreme precipitation are primarily characterised by intensity changes. Based on the uncertainty estimates from REGEN this study highlights all results in the context of grids with high quality observations.", "author" : [ { "dropping-particle" : "", "family" : "Contractor", "given" : "Steefan", "non-dropping-particle" : "", "parse-names" : false, "suffix" : "" }, { "dropping-particle" : "", "family" : "Donat", "given" : "Markus G", "non-dropping-particle" : "", "parse-names" : false, "suffix" : "" }, { "dropping-particle" : "V", "family" : "Alexander", "given" : "Lisa", "non-dropping-particle" : "", "parse-names" : false, "suffix" : "" } ], "container-title" : "Journal of Climate", "id" : "ITEM-1", "issued" : { "date-parts" : [ [ "2020", "10", "26" ] ] }, "page" : "1-53", "title" : "Changes in observed daily precipitation over global land areas since 1950", "translator" : [ { "dropping-particle" : "", "family" : "S3204", "given" : "", "non-dropping-particle" : "", "parse-names" : false, "suffix" : "" } ], "type" : "article-journal" }, "uris" : [ "http://www.mendeley.com/documents/?uuid=1c6d840d-594d-4e09-9289-3308fe74c1b6" ] } ], "mendeley" : { "formattedCitation" : "(Contractor et al., 2020a)", "manualFormatting" : "Contractor et al., 2020)", "plainTextFormattedCitation" : "(Contractor et al., 2020a)", "previouslyFormattedCitation" : "(Contractor et al., 2020a)" }, "properties" : { "noteIndex" : 0 }, "schema" : "https://github.com/citation-style-language/schema/raw/master/csl-citation.json" }</w:delInstrText>
        </w:r>
      </w:del>
      <w:r w:rsidRPr="00D424AA">
        <w:rPr>
          <w:rFonts w:cs="Times New Roman"/>
          <w:lang w:val="en-GB"/>
        </w:rPr>
        <w:fldChar w:fldCharType="separate"/>
      </w:r>
      <w:del w:id="1223" w:author="Robin Matthews" w:date="2021-07-13T19:27:00Z">
        <w:r w:rsidR="00A26296" w:rsidDel="00D74F7E">
          <w:rPr>
            <w:rFonts w:cs="Times New Roman"/>
            <w:noProof/>
            <w:lang w:val="en-GB"/>
          </w:rPr>
          <w:delText>C</w:delText>
        </w:r>
      </w:del>
      <w:ins w:id="1224" w:author="Robin Matthews" w:date="2021-07-13T19:26:00Z">
        <w:r w:rsidR="00D74F7E">
          <w:rPr>
            <w:rFonts w:cs="Times New Roman"/>
            <w:noProof/>
            <w:lang w:val="en-GB"/>
          </w:rPr>
          <w:t>(</w:t>
        </w:r>
      </w:ins>
      <w:ins w:id="1225" w:author="Robin Matthews" w:date="2021-07-13T19:27:00Z">
        <w:r w:rsidR="00D74F7E">
          <w:rPr>
            <w:rFonts w:cs="Times New Roman"/>
            <w:noProof/>
            <w:lang w:val="en-GB"/>
          </w:rPr>
          <w:t>C</w:t>
        </w:r>
      </w:ins>
      <w:r w:rsidR="00A26296">
        <w:rPr>
          <w:rFonts w:cs="Times New Roman"/>
          <w:noProof/>
          <w:lang w:val="en-GB"/>
        </w:rPr>
        <w:t>ontractor et al., 2020</w:t>
      </w:r>
      <w:ins w:id="1226" w:author="Robin Matthews" w:date="2021-07-13T19:26:00Z">
        <w:r w:rsidR="00D74F7E">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1220"/>
      <w:r w:rsidR="00A26296">
        <w:rPr>
          <w:rStyle w:val="Marquedecommentaire"/>
        </w:rPr>
        <w:commentReference w:id="1220"/>
      </w:r>
      <w:r w:rsidRPr="00841A35">
        <w:rPr>
          <w:rFonts w:cs="Times New Roman"/>
          <w:lang w:val="en-GB"/>
        </w:rPr>
        <w:t xml:space="preserve">. </w:t>
      </w:r>
      <w:r w:rsidRPr="00D424AA">
        <w:rPr>
          <w:rFonts w:cs="Times New Roman"/>
          <w:color w:val="000000" w:themeColor="text1"/>
          <w:lang w:val="en-GB"/>
        </w:rPr>
        <w:t>Daily mean precipitation intensities have increased since the mid-20th century in a majority of land regi</w:t>
      </w:r>
      <w:r w:rsidRPr="0072156D">
        <w:rPr>
          <w:rFonts w:cs="Times New Roman"/>
          <w:lang w:val="en-GB"/>
        </w:rPr>
        <w:t>ons (</w:t>
      </w:r>
      <w:r w:rsidRPr="0072156D">
        <w:rPr>
          <w:rFonts w:cs="Times New Roman"/>
          <w:i/>
          <w:lang w:val="en-GB"/>
        </w:rPr>
        <w:t xml:space="preserve">high confidence, </w:t>
      </w:r>
      <w:r w:rsidR="002B473C" w:rsidRPr="0072156D">
        <w:rPr>
          <w:rFonts w:cs="Times New Roman"/>
          <w:iCs/>
          <w:lang w:val="en-GB"/>
        </w:rPr>
        <w:t xml:space="preserve">Section </w:t>
      </w:r>
      <w:r w:rsidRPr="0072156D">
        <w:rPr>
          <w:rFonts w:cs="Times New Roman"/>
          <w:lang w:val="en-GB"/>
        </w:rPr>
        <w:t xml:space="preserve">8.3.1.3). The probability of precipitation exceeding 50 mm/day increased </w:t>
      </w:r>
      <w:r w:rsidRPr="00D424AA">
        <w:rPr>
          <w:rFonts w:cs="Times New Roman"/>
          <w:lang w:val="en-GB"/>
        </w:rPr>
        <w:t xml:space="preserve">during 1961-2018 </w:t>
      </w:r>
      <w:r w:rsidRPr="00D424AA">
        <w:rPr>
          <w:rFonts w:cs="Times New Roman"/>
          <w:lang w:val="en-GB"/>
        </w:rPr>
        <w:fldChar w:fldCharType="begin" w:fldLock="1"/>
      </w:r>
      <w:r w:rsidR="00FF6231">
        <w:rPr>
          <w:rFonts w:cs="Times New Roman"/>
          <w:lang w:val="en-GB"/>
        </w:rPr>
        <w:instrText>ADDIN CSL_CITATION { "citationItems" : [ { "id" : "ITEM-1", "itemData" : { "DOI" : "10.1088/1748-9326/ab2bb2", "ISSN" : "1748-9326", "abstract" : "We test an equation for the probability of heavy 24 h precipitation amounts Pr(X\u00a0&gt;\u00a0x) as a function of the wet-day frequency and the wet-day mean precipitation. The expression was evaluated against 9817 daily rain gauge records world-wide and was subsequently used to derive mathematical expressions for different rainfall statistics in terms of the wet-day frequency and the wet-day mean precipitation. This framework comprised expressions for probabilities, mean, variance, and return-values. We differentiated these statistics with respect to time and compared them to trends in number of rainy days and the mean rainfall intensity based on 1875 rain gauge records with more than 50 years of valid data over the period 1961\u20132018. The results indicate that there has been a general increase in the probability of precipitation exceeding 50 mm/day. The main cause for this increase has been a boost in the intensity of the rain, but there were also some cases where it has been due to more rainy days. In some limited regions there has also been an increase in Pr(X\u00a0&gt;\u00a050 mm/day) that coincided with a decrease in the number of rainy days. We also found a general increasing trend in the variance and the 10-year return-value over 1961\u20132018 due to increasing wet-day frequency and wet-day mean precipitation.", "author" : [ { "dropping-particle" : "", "family" : "Benestad", "given" : "Rasmus E", "non-dropping-particle" : "", "parse-names" : false, "suffix" : "" }, { "dropping-particle" : "", "family" : "Parding", "given" : "Kajsa M", "non-dropping-particle" : "", "parse-names" : false, "suffix" : "" }, { "dropping-particle" : "", "family" : "Erlandsen", "given" : "Helene B", "non-dropping-particle" : "", "parse-names" : false, "suffix" : "" }, { "dropping-particle" : "", "family" : "Mezghani", "given" : "Abdelkader", "non-dropping-particle" : "", "parse-names" : false, "suffix" : "" } ], "container-title" : "Environmental Research Letters", "id" : "ITEM-1", "issue" : "8", "issued" : { "date-parts" : [ [ "2019", "7", "29" ] ] }, "page" : "84017", "publisher" : "IOP Publishing", "title" : "A simple equation to study changes in rainfall statistics", "translator" : [ { "dropping-particle" : "", "family" : "S3190", "given" : "", "non-dropping-particle" : "", "parse-names" : false, "suffix" : "" } ], "type" : "article-journal", "volume" : "14" }, "uris" : [ "http://www.mendeley.com/documents/?uuid=bd869b05-d774-46e5-842f-6f136ac502ab" ] } ], "mendeley" : { "formattedCitation" : "(Benestad et al., 2019)", "plainTextFormattedCitation" : "(Benestad et al., 2019)", "previouslyFormattedCitation" : "(Benestad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nestad et al., 2019)</w:t>
      </w:r>
      <w:r w:rsidRPr="00D424AA">
        <w:rPr>
          <w:rFonts w:cs="Times New Roman"/>
          <w:lang w:val="en-GB"/>
        </w:rPr>
        <w:fldChar w:fldCharType="end"/>
      </w:r>
      <w:r w:rsidRPr="00841A35">
        <w:rPr>
          <w:rFonts w:cs="Times New Roman"/>
          <w:lang w:val="en-GB"/>
        </w:rPr>
        <w:t xml:space="preserve">. The globally averaged annual fraction of precipitation from days in the top 5% (R95pTOT) has also significantly increased </w:t>
      </w:r>
      <w:r w:rsidRPr="00D424AA">
        <w:rPr>
          <w:rFonts w:cs="Times New Roman"/>
          <w:lang w:val="en-GB"/>
        </w:rPr>
        <w:fldChar w:fldCharType="begin" w:fldLock="1"/>
      </w:r>
      <w:r w:rsidR="00FF6231">
        <w:rPr>
          <w:rFonts w:cs="Times New Roman"/>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unn et al., 2020)</w:t>
      </w:r>
      <w:r w:rsidRPr="00D424AA">
        <w:rPr>
          <w:rFonts w:cs="Times New Roman"/>
          <w:lang w:val="en-GB"/>
        </w:rPr>
        <w:fldChar w:fldCharType="end"/>
      </w:r>
      <w:r w:rsidRPr="00841A35">
        <w:rPr>
          <w:rFonts w:cs="Times New Roman"/>
          <w:lang w:val="en-GB"/>
        </w:rPr>
        <w:t xml:space="preserve">. The increase in the magnitude of </w:t>
      </w:r>
      <w:r w:rsidR="00E64E86" w:rsidRPr="00D424AA">
        <w:rPr>
          <w:rFonts w:cs="Times New Roman"/>
          <w:lang w:val="en-GB"/>
        </w:rPr>
        <w:t>Rx1day</w:t>
      </w:r>
      <w:r w:rsidRPr="00D424AA">
        <w:rPr>
          <w:rFonts w:cs="Times New Roman"/>
          <w:lang w:val="en-GB"/>
        </w:rPr>
        <w:t xml:space="preserve"> in the 20</w:t>
      </w:r>
      <w:r w:rsidRPr="00D424AA">
        <w:rPr>
          <w:rFonts w:cs="Times New Roman"/>
          <w:vertAlign w:val="superscript"/>
          <w:lang w:val="en-GB"/>
        </w:rPr>
        <w:t>th</w:t>
      </w:r>
      <w:r w:rsidRPr="00D424AA">
        <w:rPr>
          <w:rFonts w:cs="Times New Roman"/>
          <w:lang w:val="en-GB"/>
        </w:rPr>
        <w:t xml:space="preserve"> century is estimated to be at a rate consistent with C-C scaling with respect to global mean </w:t>
      </w:r>
      <w:r w:rsidRPr="00D424AA">
        <w:rPr>
          <w:rFonts w:cs="Times New Roman"/>
          <w:color w:val="000000" w:themeColor="text1"/>
          <w:lang w:val="en-GB"/>
        </w:rPr>
        <w:t xml:space="preserve">temperature </w:t>
      </w:r>
      <w:commentRangeStart w:id="1227"/>
      <w:commentRangeStart w:id="1228"/>
      <w:r w:rsidRPr="00D424AA">
        <w:rPr>
          <w:rFonts w:cs="Times New Roman"/>
          <w:color w:val="000000" w:themeColor="text1"/>
          <w:lang w:val="en-GB"/>
        </w:rPr>
        <w:fldChar w:fldCharType="begin" w:fldLock="1"/>
      </w:r>
      <w:ins w:id="1229" w:author="Robin Matthews" w:date="2021-07-13T19:27:00Z">
        <w:r w:rsidR="00D74F7E">
          <w:rPr>
            <w:rFonts w:cs="Times New Roman"/>
            <w:color w:val="000000" w:themeColor="text1"/>
            <w:lang w:val="en-GB"/>
          </w:rPr>
          <w:instrText>ADDIN CSL_CITATION { "citationItems" : [ { "id" : "ITEM-1", "itemData" : { "DOI" : "10.1175/JCLI-D-12-00502.1", "ISBN" : "10.1175/JCLI-D-12-00502.1", "ISSN" : "0894-8755", "PMID" : "87915643", "abstract" : "This study investigates the presence of trends in annual maximum daily precipitation time series obtained from a global dataset of 8326 high-quality land-based observing stations with more than 30 years of record over the period from 1900 to 2009. Two complementary statistical techniques were adopted to evaluate the possible nonstationary behavior of these precipitation data. The first was a Mann\u2013Kendall nonparametric trend test, and it was used to evaluate the existence of monotonic trends. The second was a nonstationary generalized extreme value analysis, and it was used to determine the strength of association between the precipitation extremes and globally averaged near-surface temperature. The outcomes are that statistically significant increasing trends can be detected at the global scale, with close to two-thirds of stations showing increases. Furthermore, there is a statistically significant association with globally averaged near-surface temperature, with the median intensity of extreme precipitation changing in proportion with changes in global mean temperature at a rate of between 5.9% and 7.7% K \u22121 , depending on the method of analysis. This ratio was robust irrespective of record length or time period considered and was not strongly biased by the uneven global coverage of precipitation data. Finally, there is a distinct meridional variation, with the greatest sensitivity occurring in the tropics and higher latitudes and the minima around 13\u00b0S and 11\u00b0N. The greatest uncertainty was near the equator because of the limited number of sufficiently long precipitation records, and there remains an urgent need to improve data collection in this region to better constrain future changes in tropical precipitation.", "author" : [ { "dropping-particle" : "", "family" : "Westra", "given" : "Seth", "non-dropping-particle" : "", "parse-names" : false, "suffix" : "" }, { "dropping-particle" : "V.", "family" : "Alexander", "given" : "Lisa", "non-dropping-particle" : "", "parse-names" : false, "suffix" : "" }, { "dropping-particle" : "", "family" : "Zwiers", "given" : "Francis W.", "non-dropping-particle" : "", "parse-names" : false, "suffix" : "" } ], "container-title" : "Journal of Climate", "id" : "ITEM-1", "issue" : "11", "issued" : { "date-parts" : [ [ "2013", "6", "14" ] ] }, "note" : "From Duplicate 2 (Global Increasing Trends in Annual Maximum Daily Precipitation - Westra, Seth; Alexander, Lisa V.; Zwiers, Francis W.)\n\nFrom Duplicate 2 (Global Increasing Trends in Annual Maximum Daily Precipitation - Westra, Seth; Alexander, Lisa V; Zwiers, Francis W)\n\ndoi: 10.1175/JCLI-D-12-00502.1", "page" : "3904-3918", "publisher" : "American Meteorological Society", "title" : "Global Increasing Trends in Annual Maximum Daily Precipitation", "translator" : [ { "dropping-particle" : "", "family" : "S2427", "given" : "", "non-dropping-particle" : "", "parse-names" : false, "suffix" : "" } ], "type" : "article-journal", "volume" : "26" }, "uris" : [ "http://www.mendeley.com/documents/?uuid=88aa1c16-5a88-497d-a121-b5ef49e93308" ] }, { "id" : "ITEM-2", "itemData" : { "DOI" : "10.1038/nclimate3110", "ISBN" : "1758-6798", "ISSN" : "17586798", "abstract" : "Environmental phenomena are often observed first, and then explained quantitatively. The complexity of processes, the range of scales involved, and the lack of first principles make it challenging to predict conditions beyond the ones observed. Here we use the intensification of heavy precipitation as a counterexample, where seemingly complex and potentially computationally intractable processes manifest themselves to first order in simple ways: heavy precipitation intensification is now emerging in the observed record across many regions of the world, confirming both theory and model predictions made decades ago. As the anthropogenic climate signal strengthens, there will be more opportunities to test climate predictions for other variables against observations and across a hierarchy of different models and theoretical concepts.", "author" : [ { "dropping-particle" : "", "family" : "Fischer", "given" : "E. M.", "non-dropping-particle" : "", "parse-names" : false, "suffix" : "" }, { "dropping-particle" : "", "family" : "Knutti", "given" : "R.", "non-dropping-particle" : "", "parse-names" : false, "suffix" : "" } ], "container-title" : "Nature Climate Change", "id" : "ITEM-2", "issue" : "11", "issued" : { "date-parts" : [ [ "2016" ] ] }, "page" : "986-991", "publisher" : "Nature Publishing Group", "title" : "Observed heavy precipitation increase confirms theory and early models", "translator" : [ { "dropping-particle" : "", "family" : "S1971", "given" : "", "non-dropping-particle" : "", "parse-names" : false, "suffix" : "" } ], "type" : "article-journal", "volume" : "6" }, "uris" : [ "http://www.mendeley.com/documents/?uuid=faca55ec-c900-4750-9aa5-d759c5e4cd4a" ] }, { "id" : "ITEM-3",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3",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Westra et al., 2013; Fischer and Knutti, 2016; Sun et al., 2020a)", "manualFormatting" : "(Fischer and Knutti, 2016; Sun et al., 2020b)", "plainTextFormattedCitation" : "(Westra et al., 2013; Fischer and Knutti, 2016; Sun et al., 2020a)", "previouslyFormattedCitation" : "(Westra et al., 2013; Fischer and Knutti, 2016; Sun et al., 2020a)" }, "properties" : { "noteIndex" : 0 }, "schema" : "https://github.com/citation-style-language/schema/raw/master/csl-citation.json" }</w:instrText>
        </w:r>
      </w:ins>
      <w:del w:id="1230" w:author="Robin Matthews" w:date="2021-07-13T19:27:00Z">
        <w:r w:rsidR="00AB36D4" w:rsidDel="00D74F7E">
          <w:rPr>
            <w:rFonts w:cs="Times New Roman"/>
            <w:color w:val="000000" w:themeColor="text1"/>
            <w:lang w:val="en-GB"/>
          </w:rPr>
          <w:delInstrText>ADDIN CSL_CITATION { "citationItems" : [ { "id" : "ITEM-1", "itemData" : { "DOI" : "10.1175/JCLI-D-12-00502.1", "ISBN" : "10.1175/JCLI-D-12-00502.1", "ISSN" : "0894-8755", "PMID" : "87915643", "abstract" : "This study investigates the presence of trends in annual maximum daily precipitation time series obtained from a global dataset of 8326 high-quality land-based observing stations with more than 30 years of record over the period from 1900 to 2009. Two complementary statistical techniques were adopted to evaluate the possible nonstationary behavior of these precipitation data. The first was a Mann\u2013Kendall nonparametric trend test, and it was used to evaluate the existence of monotonic trends. The second was a nonstationary generalized extreme value analysis, and it was used to determine the strength of association between the precipitation extremes and globally averaged near-surface temperature. The outcomes are that statistically significant increasing trends can be detected at the global scale, with close to two-thirds of stations showing increases. Furthermore, there is a statistically significant association with globally averaged near-surface temperature, with the median intensity of extreme precipitation changing in proportion with changes in global mean temperature at a rate of between 5.9% and 7.7% K \u22121 , depending on the method of analysis. This ratio was robust irrespective of record length or time period considered and was not strongly biased by the uneven global coverage of precipitation data. Finally, there is a distinct meridional variation, with the greatest sensitivity occurring in the tropics and higher latitudes and the minima around 13\u00b0S and 11\u00b0N. The greatest uncertainty was near the equator because of the limited number of sufficiently long precipitation records, and there remains an urgent need to improve data collection in this region to better constrain future changes in tropical precipitation.", "author" : [ { "dropping-particle" : "", "family" : "Westra", "given" : "Seth", "non-dropping-particle" : "", "parse-names" : false, "suffix" : "" }, { "dropping-particle" : "V.", "family" : "Alexander", "given" : "Lisa", "non-dropping-particle" : "", "parse-names" : false, "suffix" : "" }, { "dropping-particle" : "", "family" : "Zwiers", "given" : "Francis W.", "non-dropping-particle" : "", "parse-names" : false, "suffix" : "" } ], "container-title" : "Journal of Climate", "id" : "ITEM-1", "issue" : "11", "issued" : { "date-parts" : [ [ "2013", "6", "14" ] ] }, "note" : "From Duplicate 2 (Global Increasing Trends in Annual Maximum Daily Precipitation - Westra, Seth; Alexander, Lisa V.; Zwiers, Francis W.)\n\nFrom Duplicate 2 (Global Increasing Trends in Annual Maximum Daily Precipitation - Westra, Seth; Alexander, Lisa V; Zwiers, Francis W)\n\ndoi: 10.1175/JCLI-D-12-00502.1", "page" : "3904-3918", "publisher" : "American Meteorological Society", "title" : "Global Increasing Trends in Annual Maximum Daily Precipitation", "translator" : [ { "dropping-particle" : "", "family" : "S2427", "given" : "", "non-dropping-particle" : "", "parse-names" : false, "suffix" : "" } ], "type" : "article-journal", "volume" : "26" }, "uris" : [ "http://www.mendeley.com/documents/?uuid=88aa1c16-5a88-497d-a121-b5ef49e93308" ] }, { "id" : "ITEM-2", "itemData" : { "DOI" : "10.1038/nclimate3110", "ISBN" : "1758-6798", "ISSN" : "17586798", "abstract" : "Environmental phenomena are often observed first, and then explained quantitatively. The complexity of processes, the range of scales involved, and the lack of first principles make it challenging to predict conditions beyond the ones observed. Here we use the intensification of heavy precipitation as a counterexample, where seemingly complex and potentially computationally intractable processes manifest themselves to first order in simple ways: heavy precipitation intensification is now emerging in the observed record across many regions of the world, confirming both theory and model predictions made decades ago. As the anthropogenic climate signal strengthens, there will be more opportunities to test climate predictions for other variables against observations and across a hierarchy of different models and theoretical concepts.", "author" : [ { "dropping-particle" : "", "family" : "Fischer", "given" : "E. M.", "non-dropping-particle" : "", "parse-names" : false, "suffix" : "" }, { "dropping-particle" : "", "family" : "Knutti", "given" : "R.", "non-dropping-particle" : "", "parse-names" : false, "suffix" : "" } ], "container-title" : "Nature Climate Change", "id" : "ITEM-2", "issue" : "11", "issued" : { "date-parts" : [ [ "2016" ] ] }, "page" : "986-991", "publisher" : "Nature Publishing Group", "title" : "Observed heavy precipitation increase confirms theory and early models", "translator" : [ { "dropping-particle" : "", "family" : "S1971", "given" : "", "non-dropping-particle" : "", "parse-names" : false, "suffix" : "" } ], "type" : "article-journal", "volume" : "6" }, "uris" : [ "http://www.mendeley.com/documents/?uuid=faca55ec-c900-4750-9aa5-d759c5e4cd4a" ] }, { "id" : "ITEM-3",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3",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Westra et al., 2013; Fischer and Knutti, 2016; Sun et al., 2020a)", "manualFormatting" : "(Fischer and Knutti, 2016; Sun et al., 2020", "plainTextFormattedCitation" : "(Westra et al., 2013; Fischer and Knutti, 2016; Sun et al., 2020a)", "previouslyFormattedCitation" : "(Westra et al., 2013; Fischer and Knutti, 2016; Sun et al., 2020a)" }, "properties" : { "noteIndex" : 0 }, "schema" : "https://github.com/citation-style-language/schema/raw/master/csl-citation.json" }</w:delInstrText>
        </w:r>
      </w:del>
      <w:r w:rsidRPr="00D424AA">
        <w:rPr>
          <w:rFonts w:cs="Times New Roman"/>
          <w:color w:val="000000" w:themeColor="text1"/>
          <w:lang w:val="en-GB"/>
        </w:rPr>
        <w:fldChar w:fldCharType="separate"/>
      </w:r>
      <w:r w:rsidR="00A26296">
        <w:rPr>
          <w:rFonts w:cs="Times New Roman"/>
          <w:noProof/>
          <w:color w:val="000000" w:themeColor="text1"/>
          <w:lang w:val="en-GB"/>
        </w:rPr>
        <w:t>(Fischer and Knutti, 2016; Sun et al., 202</w:t>
      </w:r>
      <w:ins w:id="1231" w:author="Robin Matthews" w:date="2021-07-13T19:27:00Z">
        <w:r w:rsidR="00D74F7E">
          <w:rPr>
            <w:rFonts w:cs="Times New Roman"/>
            <w:noProof/>
            <w:color w:val="000000" w:themeColor="text1"/>
            <w:lang w:val="en-GB"/>
          </w:rPr>
          <w:t>0b)</w:t>
        </w:r>
      </w:ins>
      <w:del w:id="1232" w:author="Robin Matthews" w:date="2021-07-13T19:27:00Z">
        <w:r w:rsidR="00A26296" w:rsidDel="00D74F7E">
          <w:rPr>
            <w:rFonts w:cs="Times New Roman"/>
            <w:noProof/>
            <w:color w:val="000000" w:themeColor="text1"/>
            <w:lang w:val="en-GB"/>
          </w:rPr>
          <w:delText>0</w:delText>
        </w:r>
      </w:del>
      <w:r w:rsidRPr="00D424AA">
        <w:rPr>
          <w:rFonts w:cs="Times New Roman"/>
          <w:color w:val="000000" w:themeColor="text1"/>
          <w:lang w:val="en-GB"/>
        </w:rPr>
        <w:fldChar w:fldCharType="end"/>
      </w:r>
      <w:commentRangeEnd w:id="1227"/>
      <w:commentRangeEnd w:id="1228"/>
      <w:r w:rsidR="00D74F7E">
        <w:rPr>
          <w:rStyle w:val="Marquedecommentaire"/>
        </w:rPr>
        <w:commentReference w:id="1227"/>
      </w:r>
      <w:r w:rsidR="00A26296">
        <w:rPr>
          <w:rStyle w:val="Marquedecommentaire"/>
        </w:rPr>
        <w:commentReference w:id="1228"/>
      </w:r>
      <w:del w:id="1233" w:author="Robin Matthews" w:date="2021-07-13T19:27:00Z">
        <w:r w:rsidRPr="00841A35" w:rsidDel="00D74F7E">
          <w:rPr>
            <w:rFonts w:cs="Times New Roman"/>
            <w:color w:val="000000" w:themeColor="text1"/>
            <w:lang w:val="en-GB"/>
          </w:rPr>
          <w:delText>)</w:delText>
        </w:r>
      </w:del>
      <w:r w:rsidRPr="00841A35">
        <w:rPr>
          <w:rFonts w:cs="Times New Roman"/>
          <w:color w:val="000000" w:themeColor="text1"/>
          <w:lang w:val="en-GB"/>
        </w:rPr>
        <w:t>.</w:t>
      </w:r>
      <w:r w:rsidRPr="00D424AA" w:rsidDel="00C229A2">
        <w:rPr>
          <w:rFonts w:cs="Times New Roman"/>
          <w:color w:val="000000" w:themeColor="text1"/>
          <w:lang w:val="en-GB"/>
        </w:rPr>
        <w:t xml:space="preserve"> </w:t>
      </w:r>
      <w:r w:rsidRPr="00D424AA">
        <w:rPr>
          <w:rFonts w:cs="Times New Roman"/>
          <w:color w:val="000000" w:themeColor="text1"/>
          <w:lang w:val="en-GB"/>
        </w:rPr>
        <w:t>Studies on past changes in extreme precipitation of durations longer than a day are more limited, though there are some studies examining long-term trends in annual maximum five-day precipitation (</w:t>
      </w:r>
      <w:r w:rsidR="00E64E86" w:rsidRPr="00D424AA">
        <w:rPr>
          <w:rFonts w:cs="Times New Roman"/>
          <w:color w:val="000000" w:themeColor="text1"/>
          <w:lang w:val="en-GB"/>
        </w:rPr>
        <w:t>Rx5day</w:t>
      </w:r>
      <w:r w:rsidRPr="00D424AA">
        <w:rPr>
          <w:rFonts w:cs="Times New Roman"/>
          <w:color w:val="000000" w:themeColor="text1"/>
          <w:lang w:val="en-GB"/>
        </w:rPr>
        <w:t xml:space="preserve">). On global and continental scales, long-term changes in </w:t>
      </w:r>
      <w:r w:rsidR="00E64E86" w:rsidRPr="00D424AA">
        <w:rPr>
          <w:rFonts w:cs="Times New Roman"/>
          <w:color w:val="000000" w:themeColor="text1"/>
          <w:lang w:val="en-GB"/>
        </w:rPr>
        <w:t>Rx5day</w:t>
      </w:r>
      <w:r w:rsidRPr="00D424AA">
        <w:rPr>
          <w:rFonts w:cs="Times New Roman"/>
          <w:color w:val="000000" w:themeColor="text1"/>
          <w:lang w:val="en-GB"/>
        </w:rPr>
        <w:t xml:space="preserve"> are similar to those of </w:t>
      </w:r>
      <w:r w:rsidR="00E64E86" w:rsidRPr="00D424AA">
        <w:rPr>
          <w:rFonts w:cs="Times New Roman"/>
          <w:color w:val="000000" w:themeColor="text1"/>
          <w:lang w:val="en-GB"/>
        </w:rPr>
        <w:t>Rx1day</w:t>
      </w:r>
      <w:r w:rsidRPr="00D424AA">
        <w:rPr>
          <w:rFonts w:cs="Times New Roman"/>
          <w:color w:val="000000" w:themeColor="text1"/>
          <w:lang w:val="en-GB"/>
        </w:rPr>
        <w:t xml:space="preserve"> in many aspects </w:t>
      </w:r>
      <w:commentRangeStart w:id="1234"/>
      <w:r w:rsidRPr="00D424AA">
        <w:rPr>
          <w:rFonts w:cs="Times New Roman"/>
          <w:color w:val="000000" w:themeColor="text1"/>
          <w:lang w:val="en-GB"/>
        </w:rPr>
        <w:fldChar w:fldCharType="begin" w:fldLock="1"/>
      </w:r>
      <w:ins w:id="1235" w:author="Robin Matthews" w:date="2021-07-13T19:28:00Z">
        <w:r w:rsidR="00D74F7E">
          <w:rPr>
            <w:rFonts w:cs="Times New Roman"/>
            <w:color w:val="000000" w:themeColor="text1"/>
            <w:lang w:val="en-GB"/>
          </w:rPr>
          <w:instrText>ADDIN CSL_CITATION { "citationItems" : [ { "id" : "ITEM-1", "itemData" : { "DOI" : "10.1175/JCLI-D-18-0662.1", "ISSN" : "0894-8755", "abstract" : "The global land monsoon region, with substantial monsoon rainfall and hence freshwater resources, is home to nearly two-thirds of the world\u2019s population. However, it is overwhelmed by extreme precipitation, which is more intense than that on the rest of the land. Whether extreme precipitation has changed significantly, particularly in association with global warming, remains unclear for this region. This study investigates the presence of monotonic trends in extreme precipitation and its association with global warming over the past century over the global land monsoon regions, by employing the most comprehensive, long-running, and high-quality observational extreme precipitation records currently available. Based on a total of 5066 stations with at least 50 years of records, we found significant increases in the annual maximum daily precipitation and associations with global warming in regional monsoon domains, including the southern part of the South African monsoon region, the South Asian monsoon region (dominated by India), the North American monsoon region, and the eastern part of the South American monsoon region during the period of 1901\u20132010, with responses to global warming of ~10.4%\u201314.2% K\u22121, 7.9%\u20138.3% K\u22121, 6.4%\u201310.8% K\u22121, and 15.1%\u201324.8% K\u22121, respectively. For the global monsoon region as a whole, significant increases in extreme precipitation and associations with global warming are also identified, but with limited spatial coverage. The qualitative results on the significance of the changes on the regional scale are generally robust against different time periods, record lengths of stations, and datasets used. The uncertainty in the quantitative results arising from limited spatial and temporal coverages and use of different datasets deserves attention.", "author" : [ { "dropping-particle" : "", "family" : "Zhang", "given" : "Wenxia", "non-dropping-particle" : "", "parse-names" : false, "suffix" : "" }, { "dropping-particle" : "", "family" : "Zhou", "given" : "Tianjun", "non-dropping-particle" : "", "parse-names" : false, "suffix" : "" } ], "container-title" : "Journal of Climate", "id" : "ITEM-1", "issue" : "24", "issued" : { "date-parts" : [ [ "2019", "12", "15" ] ] }, "language" : "English", "page" : "8465-8488", "publisher" : "American Meteorological Society", "publisher-place" : "Boston MA, USA", "title" : "Significant Increases in Extreme Precipitation and the Associations with Global Warming over the Global Land Monsoon Regions", "translator" : [ { "dropping-particle" : "", "family" : "S3427", "given" : "", "non-dropping-particle" : "", "parse-names" : false, "suffix" : "" } ], "type" : "article-journal", "volume" : "32" }, "uris" : [ "http://www.mendeley.com/documents/?uuid=02df9151-1be2-4063-a810-8d70f046e927" ] }, { "id" : "ITEM-2",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2",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Zhang and Zhou, 2019; Sun et al., 2020a)", "manualFormatting" : "(Zhang and Zhou 2019; Sun et al., 2020b)", "plainTextFormattedCitation" : "(Zhang and Zhou, 2019; Sun et al., 2020a)", "previouslyFormattedCitation" : "(Zhang and Zhou, 2019; Sun et al., 2020a)" }, "properties" : { "noteIndex" : 0 }, "schema" : "https://github.com/citation-style-language/schema/raw/master/csl-citation.json" }</w:instrText>
        </w:r>
      </w:ins>
      <w:del w:id="1236" w:author="Robin Matthews" w:date="2021-07-13T19:28:00Z">
        <w:r w:rsidR="00AB36D4" w:rsidDel="00D74F7E">
          <w:rPr>
            <w:rFonts w:cs="Times New Roman"/>
            <w:color w:val="000000" w:themeColor="text1"/>
            <w:lang w:val="en-GB"/>
          </w:rPr>
          <w:delInstrText>ADDIN CSL_CITATION { "citationItems" : [ { "id" : "ITEM-1", "itemData" : { "DOI" : "10.1175/JCLI-D-18-0662.1", "ISSN" : "0894-8755", "abstract" : "The global land monsoon region, with substantial monsoon rainfall and hence freshwater resources, is home to nearly two-thirds of the world\u2019s population. However, it is overwhelmed by extreme precipitation, which is more intense than that on the rest of the land. Whether extreme precipitation has changed significantly, particularly in association with global warming, remains unclear for this region. This study investigates the presence of monotonic trends in extreme precipitation and its association with global warming over the past century over the global land monsoon regions, by employing the most comprehensive, long-running, and high-quality observational extreme precipitation records currently available. Based on a total of 5066 stations with at least 50 years of records, we found significant increases in the annual maximum daily precipitation and associations with global warming in regional monsoon domains, including the southern part of the South African monsoon region, the South Asian monsoon region (dominated by India), the North American monsoon region, and the eastern part of the South American monsoon region during the period of 1901\u20132010, with responses to global warming of ~10.4%\u201314.2% K\u22121, 7.9%\u20138.3% K\u22121, 6.4%\u201310.8% K\u22121, and 15.1%\u201324.8% K\u22121, respectively. For the global monsoon region as a whole, significant increases in extreme precipitation and associations with global warming are also identified, but with limited spatial coverage. The qualitative results on the significance of the changes on the regional scale are generally robust against different time periods, record lengths of stations, and datasets used. The uncertainty in the quantitative results arising from limited spatial and temporal coverages and use of different datasets deserves attention.", "author" : [ { "dropping-particle" : "", "family" : "Zhang", "given" : "Wenxia", "non-dropping-particle" : "", "parse-names" : false, "suffix" : "" }, { "dropping-particle" : "", "family" : "Zhou", "given" : "Tianjun", "non-dropping-particle" : "", "parse-names" : false, "suffix" : "" } ], "container-title" : "Journal of Climate", "id" : "ITEM-1", "issue" : "24", "issued" : { "date-parts" : [ [ "2019", "12", "15" ] ] }, "language" : "English", "page" : "8465-8488", "publisher" : "American Meteorological Society", "publisher-place" : "Boston MA, USA", "title" : "Significant Increases in Extreme Precipitation and the Associations with Global Warming over the Global Land Monsoon Regions", "translator" : [ { "dropping-particle" : "", "family" : "S3427", "given" : "", "non-dropping-particle" : "", "parse-names" : false, "suffix" : "" } ], "type" : "article-journal", "volume" : "32" }, "uris" : [ "http://www.mendeley.com/documents/?uuid=02df9151-1be2-4063-a810-8d70f046e927" ] }, { "id" : "ITEM-2",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2",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Zhang and Zhou, 2019; Sun et al., 2020a)", "manualFormatting" : "(Zhang and Zhou 2019; Sun et al., 2020)", "plainTextFormattedCitation" : "(Zhang and Zhou, 2019; Sun et al., 2020a)", "previouslyFormattedCitation" : "(Zhang and Zhou, 2019; Sun et al., 2020a)" }, "properties" : { "noteIndex" : 0 }, "schema" : "https://github.com/citation-style-language/schema/raw/master/csl-citation.json" }</w:delInstrText>
        </w:r>
      </w:del>
      <w:r w:rsidRPr="00D424AA">
        <w:rPr>
          <w:rFonts w:cs="Times New Roman"/>
          <w:color w:val="000000" w:themeColor="text1"/>
          <w:lang w:val="en-GB"/>
        </w:rPr>
        <w:fldChar w:fldCharType="separate"/>
      </w:r>
      <w:r w:rsidR="00A26296">
        <w:rPr>
          <w:rFonts w:cs="Times New Roman"/>
          <w:noProof/>
          <w:color w:val="000000" w:themeColor="text1"/>
          <w:lang w:val="en-GB"/>
        </w:rPr>
        <w:t>(Zhang and Zhou 2019; Sun et al., 2020</w:t>
      </w:r>
      <w:ins w:id="1237" w:author="Robin Matthews" w:date="2021-07-13T19:28:00Z">
        <w:r w:rsidR="00D74F7E">
          <w:rPr>
            <w:rFonts w:cs="Times New Roman"/>
            <w:noProof/>
            <w:color w:val="000000" w:themeColor="text1"/>
            <w:lang w:val="en-GB"/>
          </w:rPr>
          <w:t>b</w:t>
        </w:r>
      </w:ins>
      <w:r w:rsidR="00A26296">
        <w:rPr>
          <w:rFonts w:cs="Times New Roman"/>
          <w:noProof/>
          <w:color w:val="000000" w:themeColor="text1"/>
          <w:lang w:val="en-GB"/>
        </w:rPr>
        <w:t>)</w:t>
      </w:r>
      <w:r w:rsidRPr="00D424AA">
        <w:rPr>
          <w:rFonts w:cs="Times New Roman"/>
          <w:color w:val="000000" w:themeColor="text1"/>
          <w:lang w:val="en-GB"/>
        </w:rPr>
        <w:fldChar w:fldCharType="end"/>
      </w:r>
      <w:commentRangeEnd w:id="1234"/>
      <w:r w:rsidR="00A26296">
        <w:rPr>
          <w:rStyle w:val="Marquedecommentaire"/>
        </w:rPr>
        <w:commentReference w:id="1234"/>
      </w:r>
      <w:r w:rsidRPr="00841A35">
        <w:rPr>
          <w:rFonts w:cs="Times New Roman"/>
          <w:color w:val="000000" w:themeColor="text1"/>
          <w:lang w:val="en-GB"/>
        </w:rPr>
        <w:t xml:space="preserve">. As </w:t>
      </w:r>
      <w:r w:rsidRPr="00841A35">
        <w:rPr>
          <w:rFonts w:cs="Times New Roman"/>
          <w:color w:val="000000" w:themeColor="text1"/>
          <w:lang w:val="en-GB"/>
        </w:rPr>
        <w:lastRenderedPageBreak/>
        <w:t xml:space="preserve">discussed below, at the regional scale, changes in </w:t>
      </w:r>
      <w:r w:rsidR="00E64E86" w:rsidRPr="00D424AA">
        <w:rPr>
          <w:rFonts w:cs="Times New Roman"/>
          <w:color w:val="000000" w:themeColor="text1"/>
          <w:lang w:val="en-GB"/>
        </w:rPr>
        <w:t>Rx5day</w:t>
      </w:r>
      <w:r w:rsidRPr="00D424AA">
        <w:rPr>
          <w:rFonts w:cs="Times New Roman"/>
          <w:color w:val="000000" w:themeColor="text1"/>
          <w:lang w:val="en-GB"/>
        </w:rPr>
        <w:t xml:space="preserve"> are also similar to those of </w:t>
      </w:r>
      <w:r w:rsidR="00E64E86" w:rsidRPr="00D424AA">
        <w:rPr>
          <w:rFonts w:cs="Times New Roman"/>
          <w:color w:val="000000" w:themeColor="text1"/>
          <w:lang w:val="en-GB"/>
        </w:rPr>
        <w:t>Rx1day</w:t>
      </w:r>
      <w:r w:rsidRPr="00D424AA">
        <w:rPr>
          <w:rFonts w:cs="Times New Roman"/>
          <w:color w:val="000000" w:themeColor="text1"/>
          <w:lang w:val="en-GB"/>
        </w:rPr>
        <w:t xml:space="preserve"> where there are analyses of changes in both </w:t>
      </w:r>
      <w:r w:rsidR="00E64E86" w:rsidRPr="00D424AA">
        <w:rPr>
          <w:rFonts w:cs="Times New Roman"/>
          <w:color w:val="000000" w:themeColor="text1"/>
          <w:lang w:val="en-GB"/>
        </w:rPr>
        <w:t>Rx1day</w:t>
      </w:r>
      <w:r w:rsidRPr="00D424AA">
        <w:rPr>
          <w:rFonts w:cs="Times New Roman"/>
          <w:color w:val="000000" w:themeColor="text1"/>
          <w:lang w:val="en-GB"/>
        </w:rPr>
        <w:t xml:space="preserve"> and </w:t>
      </w:r>
      <w:r w:rsidR="00E64E86" w:rsidRPr="00D424AA">
        <w:rPr>
          <w:rFonts w:cs="Times New Roman"/>
          <w:color w:val="000000" w:themeColor="text1"/>
          <w:lang w:val="en-GB"/>
        </w:rPr>
        <w:t>Rx5day</w:t>
      </w:r>
      <w:r w:rsidRPr="00D424AA">
        <w:rPr>
          <w:rFonts w:cs="Times New Roman"/>
          <w:color w:val="000000" w:themeColor="text1"/>
          <w:lang w:val="en-GB"/>
        </w:rPr>
        <w:t xml:space="preserve">. </w:t>
      </w:r>
    </w:p>
    <w:p w14:paraId="0DD3D0C1" w14:textId="77777777" w:rsidR="00AB6006" w:rsidRPr="00D424AA" w:rsidRDefault="00AB6006" w:rsidP="00D424AA">
      <w:pPr>
        <w:rPr>
          <w:rFonts w:cs="Times New Roman"/>
          <w:strike/>
          <w:lang w:val="en-GB"/>
        </w:rPr>
      </w:pPr>
    </w:p>
    <w:p w14:paraId="11FC3C8E" w14:textId="4A3E32DE" w:rsidR="00AB6006" w:rsidRPr="00D424AA" w:rsidRDefault="00AB6006" w:rsidP="00D424AA">
      <w:pPr>
        <w:rPr>
          <w:rFonts w:cs="Times New Roman"/>
          <w:lang w:val="en-GB"/>
        </w:rPr>
      </w:pPr>
      <w:r w:rsidRPr="00D424AA">
        <w:rPr>
          <w:rFonts w:cs="Times New Roman"/>
          <w:lang w:val="en-GB"/>
        </w:rPr>
        <w:t xml:space="preserve">Overall, there is a lack of systematic analysis of long-term trends in sub-daily extreme precipitation at the global scale. Often, sub-daily precipitation data have </w:t>
      </w:r>
      <w:bookmarkStart w:id="1238" w:name="_Hlk59863818"/>
      <w:r w:rsidRPr="00D424AA">
        <w:rPr>
          <w:rFonts w:cs="Times New Roman"/>
          <w:lang w:val="en-GB"/>
        </w:rPr>
        <w:t>only sporadic spatial coverage and are of limited length</w:t>
      </w:r>
      <w:bookmarkEnd w:id="1238"/>
      <w:r w:rsidRPr="00D424AA">
        <w:rPr>
          <w:rFonts w:cs="Times New Roman"/>
          <w:lang w:val="en-GB"/>
        </w:rPr>
        <w:t xml:space="preserve">. Additionally, the available data records are far shorter than needed for a robust quantification of past changes in sub-daily extreme precipitation </w:t>
      </w:r>
      <w:commentRangeStart w:id="1239"/>
      <w:r w:rsidRPr="00D424AA">
        <w:rPr>
          <w:rFonts w:cs="Times New Roman"/>
          <w:lang w:val="en-GB"/>
        </w:rPr>
        <w:fldChar w:fldCharType="begin" w:fldLock="1"/>
      </w:r>
      <w:ins w:id="1240" w:author="Robin Matthews" w:date="2021-07-13T19:28:00Z">
        <w:r w:rsidR="00D74F7E">
          <w:rPr>
            <w:rFonts w:cs="Times New Roman"/>
            <w:lang w:val="en-GB"/>
          </w:rPr>
          <w:instrText>ADDIN CSL_CITATION { "citationItems" : [ { "id" : "ITEM-1", "itemData" : { "DOI" : "10.1029/2018EF001001", "ISSN" : "2328-4277",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container-title" : "Earth's Future", "id" : "ITEM-1", "issued" : { "date-parts" : [ [ "2018", "12", "13" ] ] }, "page" : "2018EF001001", "title" : "How much information is required to well\u2010constrain local estimates of future precipitation extremes?", "translator" : [ { "dropping-particle" : "", "family" : "S1650", "given" : "", "non-dropping-particle" : "", "parse-names" : false, "suffix" : "" } ], "type" : "article-journal" }, "uris" : [ "http://www.mendeley.com/documents/?uuid=e5ec1a75-f795-449c-9130-a1523dc74f24" ] } ], "mendeley" : { "formattedCitation" : "(Li et al., 2018b)", "manualFormatting" : "(C. Li et al., 2018a)", "plainTextFormattedCitation" : "(Li et al., 2018b)", "previouslyFormattedCitation" : "(Li et al., 2018b)" }, "properties" : { "noteIndex" : 0 }, "schema" : "https://github.com/citation-style-language/schema/raw/master/csl-citation.json" }</w:instrText>
        </w:r>
      </w:ins>
      <w:del w:id="1241" w:author="Robin Matthews" w:date="2021-07-13T19:28:00Z">
        <w:r w:rsidR="00FF6231" w:rsidDel="00D74F7E">
          <w:rPr>
            <w:rFonts w:cs="Times New Roman"/>
            <w:lang w:val="en-GB"/>
          </w:rPr>
          <w:delInstrText>ADDIN CSL_CITATION { "citationItems" : [ { "id" : "ITEM-1", "itemData" : { "DOI" : "10.1029/2018EF001001", "ISSN" : "2328-4277",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container-title" : "Earth's Future", "id" : "ITEM-1", "issued" : { "date-parts" : [ [ "2018", "12", "13" ] ] }, "page" : "2018EF001001", "title" : "How much information is required to well\u2010constrain local estimates of future precipitation extremes?", "translator" : [ { "dropping-particle" : "", "family" : "S1650", "given" : "", "non-dropping-particle" : "", "parse-names" : false, "suffix" : "" } ], "type" : "article-journal" }, "uris" : [ "http://www.mendeley.com/documents/?uuid=e5ec1a75-f795-449c-9130-a1523dc74f24" ] } ], "mendeley" : { "formattedCitation" : "(Li et al., 2018b)", "plainTextFormattedCitation" : "(Li et al., 2018b)", "previouslyFormattedCitation" : "(Li et al., 2018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242" w:author="Robin Matthews" w:date="2021-07-13T19:28:00Z">
        <w:r w:rsidR="00D74F7E">
          <w:rPr>
            <w:rFonts w:cs="Times New Roman"/>
            <w:noProof/>
            <w:lang w:val="en-GB"/>
          </w:rPr>
          <w:t xml:space="preserve">C. </w:t>
        </w:r>
      </w:ins>
      <w:r w:rsidR="00A26296">
        <w:rPr>
          <w:rFonts w:cs="Times New Roman"/>
          <w:noProof/>
          <w:lang w:val="en-GB"/>
        </w:rPr>
        <w:t>Li et al., 2018</w:t>
      </w:r>
      <w:ins w:id="1243" w:author="Robin Matthews" w:date="2021-07-13T19:28:00Z">
        <w:r w:rsidR="00D74F7E">
          <w:rPr>
            <w:rFonts w:cs="Times New Roman"/>
            <w:noProof/>
            <w:lang w:val="en-GB"/>
          </w:rPr>
          <w:t>a</w:t>
        </w:r>
      </w:ins>
      <w:del w:id="1244" w:author="Robin Matthews" w:date="2021-07-13T19:28:00Z">
        <w:r w:rsidR="00A26296" w:rsidDel="00D74F7E">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1239"/>
      <w:r w:rsidR="00A26296">
        <w:rPr>
          <w:rStyle w:val="Marquedecommentaire"/>
        </w:rPr>
        <w:commentReference w:id="1239"/>
      </w:r>
      <w:r w:rsidRPr="00841A35">
        <w:rPr>
          <w:rFonts w:cs="Times New Roman"/>
          <w:lang w:val="en-GB"/>
        </w:rPr>
        <w:t xml:space="preserve">. Despite these limitations, there are studies in regions of almost all continents that generally indicate intensification of sub-daily extreme precipitation, although </w:t>
      </w:r>
      <w:r w:rsidRPr="00D506A9">
        <w:rPr>
          <w:rFonts w:cs="Times New Roman"/>
          <w:i/>
          <w:iCs/>
          <w:lang w:val="en-GB"/>
        </w:rPr>
        <w:t>confidence</w:t>
      </w:r>
      <w:r w:rsidRPr="00841A35">
        <w:rPr>
          <w:rFonts w:cs="Times New Roman"/>
          <w:lang w:val="en-GB"/>
        </w:rPr>
        <w:t xml:space="preserve"> in an overall increase at the global scale remains </w:t>
      </w:r>
      <w:r w:rsidRPr="00D424AA">
        <w:rPr>
          <w:rFonts w:cs="Times New Roman"/>
          <w:i/>
          <w:lang w:val="en-GB"/>
        </w:rPr>
        <w:t>very low</w:t>
      </w:r>
      <w:r w:rsidRPr="00D424AA">
        <w:rPr>
          <w:rFonts w:cs="Times New Roman"/>
          <w:lang w:val="en-GB"/>
        </w:rPr>
        <w:t xml:space="preserve">. Studies include an increase in extreme sub-daily rainfall in summer over South Africa </w:t>
      </w:r>
      <w:r w:rsidRPr="00D424AA">
        <w:rPr>
          <w:rFonts w:cs="Times New Roman"/>
          <w:lang w:val="en-GB"/>
        </w:rPr>
        <w:fldChar w:fldCharType="begin" w:fldLock="1"/>
      </w:r>
      <w:r w:rsidR="00FF6231">
        <w:rPr>
          <w:rFonts w:cs="Times New Roman"/>
          <w:lang w:val="en-GB"/>
        </w:rPr>
        <w:instrText>ADDIN CSL_CITATION { "citationItems" : [ { "id" : "ITEM-1", "itemData" : { "DOI" : "10.1016/j.apgeog.2012.11.022", "ISSN" : "0143-6228", "abstract" : "Hourly precipitation data from 1998 to 2007 spread across 102 stations in South Africa were analyzed for trends in extreme hourly precipitation events. The analyses were conducted at the seasonal scale for summer and winter for nine different variables. The results of our analysis showed predominantly positive trends during summer, with the strongest trends concentrated in the coastal areas in the southeast. The spatial variations in the trends were reversed during the winter season, with negative trends observed in the coastal areas and positive trends occurring in the interior. The summer patterns also overlap with areas experiencing overall increasing trends in annual extreme precipitation as well as a stronger diurnal cycle identified in recently published literature.", "author" : [ { "dropping-particle" : "", "family" : "Roy", "given" : "Shouraseni", "non-dropping-particle" : "Sen", "parse-names" : false, "suffix" : "" }, { "dropping-particle" : "", "family" : "Rouault", "given" : "Mathieu", "non-dropping-particle" : "", "parse-names" : false, "suffix" : "" } ], "container-title" : "Applied Geography", "id" : "ITEM-1", "issued" : { "date-parts" : [ [ "2013" ] ] }, "page" : "151-157", "title" : "Spatial patterns of seasonal scale trends in extreme hourly precipitation in South Africa", "translator" : [ { "dropping-particle" : "", "family" : "S1982", "given" : "", "non-dropping-particle" : "", "parse-names" : false, "suffix" : "" } ], "type" : "article-journal", "volume" : "39" }, "uris" : [ "http://www.mendeley.com/documents/?uuid=36072b14-46be-4c40-be7d-33b2e0a32a4e" ] } ], "mendeley" : { "formattedCitation" : "(Sen Roy and Rouault, 2013)", "plainTextFormattedCitation" : "(Sen Roy and Rouault, 2013)", "previouslyFormattedCitation" : "(Sen Roy and Rouault,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n Roy and Rouault, 2013)</w:t>
      </w:r>
      <w:r w:rsidRPr="00D424AA">
        <w:rPr>
          <w:rFonts w:cs="Times New Roman"/>
          <w:lang w:val="en-GB"/>
        </w:rPr>
        <w:fldChar w:fldCharType="end"/>
      </w:r>
      <w:r w:rsidRPr="00841A35">
        <w:rPr>
          <w:rFonts w:cs="Times New Roman"/>
          <w:lang w:val="en-GB"/>
        </w:rPr>
        <w:t xml:space="preserve">, annually in Australia </w:t>
      </w:r>
      <w:r w:rsidRPr="00D424AA">
        <w:rPr>
          <w:rFonts w:cs="Times New Roman"/>
          <w:lang w:val="en-GB"/>
        </w:rPr>
        <w:fldChar w:fldCharType="begin" w:fldLock="1"/>
      </w:r>
      <w:r w:rsidR="00FF6231">
        <w:rPr>
          <w:rFonts w:cs="Times New Roman"/>
          <w:lang w:val="en-GB"/>
        </w:rPr>
        <w:instrText>ADDIN CSL_CITATION { "citationItems" : [ { "id" : "ITEM-1", "itemData" : { "DOI" : "10.1038/s41558-018-0245-3", "ISSN" : "1758-678X", "abstract" : "\u00a9 2018, The Author(s). Temperature scaling studies suggest that hourly rainfall magnitudes might increase beyond thermodynamic expectations with global warming1\u20133; that is, above the Clausius\u2013Clapeyron (CC) rate of ~6.5% \u00b0C\u22121. However, there is limited evidence of such increases in long-term observations. Here, we calculate continental-average changes in the magnitude and frequency of extreme hourly and daily rainfall observations from Australia over the years 1990\u20132013 and 1966\u20131989. Observed changes are compared with the uncertainty from natural variability and expected changes from CC scaling as a result of global mean surface temperature change. We show that increases in daily rainfall extremes are consistent with CC scaling, but are within the range of natural variability. In contrast, changes in the magnitude of hourly rainfall extremes are close to or exceed double the expected CC scaling, and are above the range of natural variability, exceeding CC \u00d7 3 in the tropical region (north of 23\u00b0 S). These continental-scale changes in extreme rainfall are not explained by changes in the El Ni\u00f1o\u2013Southern Oscillation or changes in the seasonality of extremes. Our results indicate that CC scaling on temperature provides a severe underestimate of observed changes in hourly rainfall extremes in Australia, with implications for assessing the impacts of extreme rainfall.", "author" : [ { "dropping-particle" : "", "family" : "Guerreiro", "given" : "Selma B.", "non-dropping-particle" : "", "parse-names" : false, "suffix" : "" }, { "dropping-particle" : "", "family" : "Fowler", "given" : "Hayley J.", "non-dropping-particle" : "", "parse-names" : false, "suffix" : "" }, { "dropping-particle" : "", "family" : "Barbero", "given" : "Renaud", "non-dropping-particle" : "", "parse-names" : false, "suffix" : "" }, { "dropping-particle" : "", "family" : "Westra", "given" : "Seth", "non-dropping-particle" : "", "parse-names" : false, "suffix" : "" }, { "dropping-particle" : "", "family" : "Lenderink", "given" : "Geert", "non-dropping-particle" : "", "parse-names" : false, "suffix" : "" }, { "dropping-particle" : "", "family" : "Blenkinsop", "given" : "Stephen", "non-dropping-particle" : "", "parse-names" : false, "suffix" : "" }, { "dropping-particle" : "", "family" : "Lewis", "given" : "Elizabeth", "non-dropping-particle" : "", "parse-names" : false, "suffix" : "" }, { "dropping-particle" : "", "family" : "Li", "given" : "Xiao-Feng", "non-dropping-particle" : "", "parse-names" : false, "suffix" : "" } ], "container-title" : "Nature Climate Change", "id" : "ITEM-1", "issue" : "9", "issued" : { "date-parts" : [ [ "2018", "9", "30" ] ] }, "page" : "803-807", "publisher" : "Springer US", "title" : "Detection of continental-scale intensification of hourly rainfall extremes", "translator" : [ { "dropping-particle" : "", "family" : "S2483", "given" : "", "non-dropping-particle" : "", "parse-names" : false, "suffix" : "" } ], "type" : "article-journal", "volume" : "8" }, "uris" : [ "http://www.mendeley.com/documents/?uuid=642e32f1-e131-46a4-bbef-b20b11993cd2" ] } ], "mendeley" : { "formattedCitation" : "(Guerreiro et al., 2018b)", "plainTextFormattedCitation" : "(Guerreiro et al., 2018b)", "previouslyFormattedCitation" : "(Guerreiro et al., 2018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erreiro et al., 2018b)</w:t>
      </w:r>
      <w:r w:rsidRPr="00D424AA">
        <w:rPr>
          <w:rFonts w:cs="Times New Roman"/>
          <w:lang w:val="en-GB"/>
        </w:rPr>
        <w:fldChar w:fldCharType="end"/>
      </w:r>
      <w:r w:rsidRPr="00841A35">
        <w:rPr>
          <w:rFonts w:cs="Times New Roman"/>
          <w:lang w:val="en-GB"/>
        </w:rPr>
        <w:t xml:space="preserve">, over 23 urban locations in India </w:t>
      </w:r>
      <w:r w:rsidRPr="00D424AA">
        <w:rPr>
          <w:rFonts w:cs="Times New Roman"/>
          <w:lang w:val="en-GB"/>
        </w:rPr>
        <w:fldChar w:fldCharType="begin" w:fldLock="1"/>
      </w:r>
      <w:r w:rsidR="00FF6231">
        <w:rPr>
          <w:rFonts w:cs="Times New Roman"/>
          <w:lang w:val="en-GB"/>
        </w:rPr>
        <w:instrText>ADDIN CSL_CITATION { "citationItems" : [ { "id" : "ITEM-1", "itemData" : { "DOI" : "10.1002/2018GL077065", "ISSN" : "0094-8276", "abstract" : "Abstract Despite the importance of subdaily precipitation extremes for urban areas, the role of dynamic and thermodynamic scaling in changes in precipitation extremes in India remains poorly constrained. Here we estimate contributions from thermodynamic and dynamic scaling on changes in subdaily precipitation extremes for 23 urban locations in India. Subdaily precipitation extremes have become more intense during the last few decades. Moreover, we find a twofold rise in the frequency of subdaily precipitation extremes during 1979?2015, which is faster than the increase in daily precipitation extremes. The contribution of dynamic scaling in this rise in the frequency and intensity of subdaily precipitation extremes is higher than the thermodynamic scaling. Moreover, half-hourly precipitation extremes show higher contributions from the both thermodynamic (~10%/K) and dynamic (~15%/K) scaling than daily (6%/K and 9%/K, respectively) extremes indicating the role of warming on the rise in the subdaily precipitation extremes in India. Our findings have implications for better understanding the dynamic response of precipitation extremes under the warming climate over India.", "author" : [ { "dropping-particle" : "", "family" : "Ali", "given" : "Haider", "non-dropping-particle" : "", "parse-names" : false, "suffix" : "" }, { "dropping-particle" : "", "family" : "Mishra", "given" : "Vimal", "non-dropping-particle" : "", "parse-names" : false, "suffix" : "" } ], "container-title" : "Geophysical Research Letters", "id" : "ITEM-1", "issue" : "5", "issued" : { "date-parts" : [ [ "2018", "3", "16" ] ] }, "note" : "doi: 10.1002/2018GL077065", "page" : "2352-2361", "publisher" : "John Wiley &amp; Sons, Ltd", "title" : "Contributions of Dynamic and Thermodynamic Scaling in Subdaily Precipitation Extremes in India", "translator" : [ { "dropping-particle" : "", "family" : "S2375", "given" : "", "non-dropping-particle" : "", "parse-names" : false, "suffix" : "" } ], "type" : "article-journal", "volume" : "45" }, "uris" : [ "http://www.mendeley.com/documents/?uuid=4fdef526-b103-40e3-8e3b-5d45fc9cb673" ] } ], "mendeley" : { "formattedCitation" : "(Ali and Mishra, 2018)", "plainTextFormattedCitation" : "(Ali and Mishra, 2018)", "previouslyFormattedCitation" : "(Ali and Mishra,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i and Mishra, 2018)</w:t>
      </w:r>
      <w:r w:rsidRPr="00D424AA">
        <w:rPr>
          <w:rFonts w:cs="Times New Roman"/>
          <w:lang w:val="en-GB"/>
        </w:rPr>
        <w:fldChar w:fldCharType="end"/>
      </w:r>
      <w:r w:rsidRPr="00841A35">
        <w:rPr>
          <w:rFonts w:cs="Times New Roman"/>
          <w:lang w:val="en-GB"/>
        </w:rPr>
        <w:t xml:space="preserve">, in Peninsular Malaysia </w:t>
      </w:r>
      <w:r w:rsidRPr="00D424AA">
        <w:rPr>
          <w:rFonts w:cs="Times New Roman"/>
          <w:lang w:val="en-GB"/>
        </w:rPr>
        <w:fldChar w:fldCharType="begin" w:fldLock="1"/>
      </w:r>
      <w:r w:rsidR="00FF6231">
        <w:rPr>
          <w:rFonts w:cs="Times New Roman"/>
          <w:lang w:val="en-GB"/>
        </w:rPr>
        <w:instrText>ADDIN CSL_CITATION { "citationItems" : [ { "id" : "ITEM-1", "itemData" : { "DOI" : "10.1007/s00704-014-1145-8", "ISSN" : "1434-4483", "abstract" : "Hourly rainfall data between the years 1975 and 2010 across the Peninsular Malaysia were analyzed for trends in hourly extreme rainfall events. The analyses were conducted on rainfall occurrences during the northeast monsoon (November\u2013February) known as NEM, the southwest monsoon (May\u2013August) known as SWM, and the two inter-monsoon seasons, i.e., March\u2013April (MA) and September\u2013October (SO). Several extreme rainfall indices were calculated at the station level. The extreme rainfall events in Peninsular Malaysia showed an increasing trend between the years 1975 and 2010. The trend analysis was conducted using linear regression; no serial correlation was detected from the Durbin-Watson test. Ordinary kriging was used to determine the spatial patterns of trends in seasonal extremes. The total amount of rainfall received during NEM is higher compared to rainfall received during inter-monsoon seasons. However, intense rainfall is observed during the inter-monsoon season with higher hourly total amount of rainfall. The eastern part of peninsular was most affected by stratiform rains, while convective rain contributes more precipitation to areas in the western part of the peninsular. From the distribution of spatial pattern of trend, the extreme frequency index (Freq &gt;20) gives significant contribution to the positive extreme rainfall trend during the monsoon seasons. Meanwhile, both extreme frequency and extreme intensity (24-Hr Max, Freq &gt;95th, Tot &gt;95th, Tot &gt;99th, and Hr Max) indices give significant contribution to the positive extreme rainfall trend during the inter-monsoon seasons. Most of the significant extreme indices showed the positive sign of trends. However, a negative trend of extreme rainfall was found in the northwest coast due to the existence of Titiwangsa Range. The extreme intensity, extreme frequency, and extreme cumulative indices showed increasing trends during the NEM and MA while extreme intensity and extreme frequency had similar trends during the SWM and SO throughout Peninsular Malaysia. Overall, the hourly extreme rainfall events in Peninsular Malaysia showed an increasing trend between the year 1975 and 2010 with notable increasing trends in short temporal rainfall during inter-monsoon season. The result also proves that convective rain during this period contributes higher intensity rains which can only be captured using short duration rainfall series.", "author" : [ { "dropping-particle" : "", "family" : "Syafrina", "given" : "A H", "non-dropping-particle" : "", "parse-names" : false, "suffix" : "" }, { "dropping-particle" : "", "family" : "Zalina", "given" : "M D", "non-dropping-particle" : "", "parse-names" : false, "suffix" : "" }, { "dropping-particle" : "", "family" : "Juneng", "given" : "L", "non-dropping-particle" : "", "parse-names" : false, "suffix" : "" } ], "container-title" : "Theoretical and Applied Climatology", "id" : "ITEM-1", "issue" : "1", "issued" : { "date-parts" : [ [ "2015" ] ] }, "page" : "259-285", "title" : "Historical trend of hourly extreme rainfall in Peninsular Malaysia", "translator" : [ { "dropping-particle" : "", "family" : "S2191", "given" : "", "non-dropping-particle" : "", "parse-names" : false, "suffix" : "" } ], "type" : "article-journal", "volume" : "120" }, "uris" : [ "http://www.mendeley.com/documents/?uuid=af273c6e-d4c6-4728-9e3f-34bd6fd07286" ] } ], "mendeley" : { "formattedCitation" : "(Syafrina et al., 2015)", "plainTextFormattedCitation" : "(Syafrina et al., 2015)", "previouslyFormattedCitation" : "(Syafrin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yafrina et al., 2015)</w:t>
      </w:r>
      <w:r w:rsidRPr="00D424AA">
        <w:rPr>
          <w:rFonts w:cs="Times New Roman"/>
          <w:lang w:val="en-GB"/>
        </w:rPr>
        <w:fldChar w:fldCharType="end"/>
      </w:r>
      <w:r w:rsidRPr="00841A35">
        <w:rPr>
          <w:rFonts w:cs="Times New Roman"/>
          <w:lang w:val="en-GB"/>
        </w:rPr>
        <w:t xml:space="preserve">, and in eastern China in the summer season during 1971-2013 </w:t>
      </w:r>
      <w:r w:rsidRPr="00D424AA">
        <w:rPr>
          <w:rFonts w:cs="Times New Roman"/>
          <w:lang w:val="en-GB"/>
        </w:rPr>
        <w:fldChar w:fldCharType="begin" w:fldLock="1"/>
      </w:r>
      <w:r w:rsidR="00FF6231">
        <w:rPr>
          <w:rFonts w:cs="Times New Roman"/>
          <w:lang w:val="en-GB"/>
        </w:rPr>
        <w:instrText>ADDIN CSL_CITATION { "citationItems" : [ { "id" : "ITEM-1", "itemData" : { "DOI" : "10.1038/srep38506", "ISSN" : "2045-2322", "abstract" : "Global warming increases the moisture holding capacity of the atmosphere and consequently the potential risks of extreme rainfall. Here we show that maximum hourly summer rainfall intensity has increased by about 11.2% on average, using continuous hourly gauge records for 1971\u20132013 from 721 weather stations in China. The corresponding event accumulated precipitation has on average increased by more than 10% aided by a small positive trend in events duration. Linear regression of the 95th percentile daily precipitation intensity with daily mean surface air temperature shows a negative scaling of \u22129.6%/K, in contrast to a positive scaling of 10.6%/K for hourly data. This is made up of a positive scaling below the summer mean temperature and a negative scaling above. Using seasonal means instead of daily means, we find a consistent scaling rate for the region of 6.7\u20137%/K for both daily and hourly precipitation extremes, about 10% higher than the regional Clausius-Clapeyron scaling of 6.1%/K based on a mean temperature of 24.6 \u00b0C. With up to 18% further increase in extreme precipitation under continuing global warming towards the IPCC\u2019s 1.5 \u00b0C target, risks of flash floods will exacerbate on top of the current incapability of urban drainage systems in a rapidly urbanizing China.", "author" : [ { "dropping-particle" : "", "family" : "Xiao", "given" : "Chan", "non-dropping-particle" : "", "parse-names" : false, "suffix" : "" }, { "dropping-particle" : "", "family" : "Wu", "given" : "Peili", "non-dropping-particle" : "", "parse-names" : false, "suffix" : "" }, { "dropping-particle" : "", "family" : "Zhang", "given" : "Lixia", "non-dropping-particle" : "", "parse-names" : false, "suffix" : "" }, { "dropping-particle" : "", "family" : "Song", "given" : "Lianchun", "non-dropping-particle" : "", "parse-names" : false, "suffix" : "" } ], "container-title" : "Scientific Reports", "id" : "ITEM-1", "issue" : "1", "issued" : { "date-parts" : [ [ "2016" ] ] }, "page" : "38506", "title" : "Robust increase in extreme summer rainfall intensity during the past four decades observed in China", "translator" : [ { "dropping-particle" : "", "family" : "S3057", "given" : "", "non-dropping-particle" : "", "parse-names" : false, "suffix" : "" } ], "type" : "article-journal", "volume" : "6" }, "uris" : [ "http://www.mendeley.com/documents/?uuid=042cba0c-2cf1-4c2c-9da0-daf3075e9f0f" ] } ], "mendeley" : { "formattedCitation" : "(Xiao et al., 2016)", "plainTextFormattedCitation" : "(Xiao et al., 2016)", "previouslyFormattedCitation" : "(Xiao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Xiao et al., 2016)</w:t>
      </w:r>
      <w:r w:rsidRPr="00D424AA">
        <w:rPr>
          <w:rFonts w:cs="Times New Roman"/>
          <w:lang w:val="en-GB"/>
        </w:rPr>
        <w:fldChar w:fldCharType="end"/>
      </w:r>
      <w:r w:rsidRPr="00841A35">
        <w:rPr>
          <w:rFonts w:cs="Times New Roman"/>
          <w:lang w:val="en-GB"/>
        </w:rPr>
        <w:t xml:space="preserve">. In some regions </w:t>
      </w:r>
      <w:r w:rsidRPr="00D424AA">
        <w:rPr>
          <w:rFonts w:cs="Times New Roman"/>
          <w:iCs/>
          <w:lang w:val="en-GB"/>
        </w:rPr>
        <w:t xml:space="preserve">in Italy </w:t>
      </w:r>
      <w:r w:rsidRPr="00D424AA">
        <w:rPr>
          <w:rFonts w:cs="Times New Roman"/>
          <w:iCs/>
          <w:lang w:val="en-GB"/>
        </w:rPr>
        <w:fldChar w:fldCharType="begin" w:fldLock="1"/>
      </w:r>
      <w:r w:rsidR="00FF6231">
        <w:rPr>
          <w:rFonts w:cs="Times New Roman"/>
          <w:iCs/>
          <w:lang w:val="en-GB"/>
        </w:rPr>
        <w:instrText>ADDIN CSL_CITATION { "citationItems" : [ { "id" : "ITEM-1", "itemData" : { "DOI" : "10.1029/2019GL083371", "ISSN" : "0094-8276", "abstract" : "Abstract The widespread perception of an increase in the severity of extreme rainstorms has not found yet clear confirmation in the scientific literature, often showing vastly different results. Especially for short-duration extremes, spatial heterogeneities can affect the outcomes of large-scale trend analyses, providing misleading results dependent on the adopted spatial domain. Based on the availability of a renewed and comprehensive database, the present work assesses the presence of regional trends in the magnitude and frequency of annual rainfall maxima for subdaily durations in Italy. Versions of the Mann-Kendall test and a record-breaking analysis, which considers the spatial correlation, have been adopted for the scope. Significant trends do not appear at the whole-country scale, but distinct patterns of change emerge in smaller domains having homogeneous geographical characteristics. Results of the study underline the importance of a multiscale approach to regional trend analysis and the need of more advanced explanations of localized trends.", "author" : [ { "dropping-particle" : "", "family" : "Libertino", "given" : "A", "non-dropping-particle" : "", "parse-names" : false, "suffix" : "" }, { "dropping-particle" : "", "family" : "Ganora", "given" : "D", "non-dropping-particle" : "", "parse-names" : false, "suffix" : "" }, { "dropping-particle" : "", "family" : "Claps", "given" : "P", "non-dropping-particle" : "", "parse-names" : false, "suffix" : "" } ], "container-title" : "Geophysical Research Letters", "id" : "ITEM-1", "issue" : "13", "issued" : { "date-parts" : [ [ "2019", "7", "16" ] ] }, "note" : "doi: 10.1029/2019GL083371", "page" : "7437-7446", "publisher" : "John Wiley &amp; Sons, Ltd", "title" : "Evidence for Increasing Rainfall Extremes Remains Elusive at Large Spatial Scales: The Case of Italy", "translator" : [ { "dropping-particle" : "", "family" : "S3049", "given" : "", "non-dropping-particle" : "", "parse-names" : false, "suffix" : "" } ], "type" : "article-journal", "volume" : "46" }, "uris" : [ "http://www.mendeley.com/documents/?uuid=419fad57-8208-42ec-933f-05caa5ee8436" ] }, { "id" : "ITEM-2", "itemData" : { "DOI" : "10.5194/hess-17-2449-2013", "ISSN" : "1607-7938", "abstract" : "&lt;p&gt;&lt;p&gt;&lt;strong&gt;Abstract.&lt;/strong&gt; Changes in rainfall characteristics are one of the most relevant signs of current climate alterations. Many studies have demonstrated an increase in rainfall intensity and a reduction of frequency in several areas of the world, including Mediterranean areas. Rainfall characteristics may be crucial for vegetation patterns formation and evolution in Mediterranean ecosystems, with important implications, for example, in vegetation water stress or coexistence and competition dynamics. At the same time, characteristics of extreme rainfall events are fundamental for the estimation of flood peaks and quantiles that can be used in many hydrological applications, such as design of the most common hydraulic structures, or planning and management of flood-prone areas. &lt;br&gt;&lt;br&gt; In the past, Sicily has been screened for several signals of possible climate change. Annual, seasonal and monthly rainfall data in the entire Sicilian region have been analyzed, showing a global reduction of total annual rainfall. Moreover, annual maximum rainfall series for different durations have been rarely analyzed in order to detect the presence of trends. Results indicated that for short durations, historical series generally exhibit increasing trends, while for longer durations the trends are mainly negative. &lt;br&gt;&lt;br&gt; Starting from these premises, the aim of this study is to investigate and quantify changes in rainfall statistics in Sicily, during the second half of the last century. Time series of about 60 stations over the region have been processed and screened by using the nonparametric Mann\u2013Kendall test. &lt;br&gt;&lt;br&gt; In particular, extreme events have been analyzed using annual maximum rainfall series at 1, 3, 6, 12 and 24 h duration, while daily rainfall properties have been analyzed in terms of frequency and intensity, also characterizing seasonal rainfall features. Results of extreme events analysis confirmed an increasing trend for rainfall of short durations, especially for 1 h rainfall duration. Conversely, precipitation events of long durations have exhibited a decreased trend. Increase in short-duration precipitation has been observed especially in stations located along the coastline; however, no clear and well-defined spatial pattern has been outlined by the results. Outcomes of analysis for daily rainfall properties have showed that heavy\u2013torrential precipitation events tend to be more frequent at regional scale, while light rainfall even\u2026", "author" : [ { "dropping-particle" : "", "family" : "Arnone", "given" : "E.", "non-dropping-particle" : "", "parse-names" : false, "suffix" : "" }, { "dropping-particle" : "", "family" : "Pumo", "given" : "D.", "non-dropping-particle" : "", "parse-names" : false, "suffix" : "" }, { "dropping-particle" : "", "family" : "Viola", "given" : "F.", "non-dropping-particle" : "", "parse-names" : false, "suffix" : "" }, { "dropping-particle" : "V.", "family" : "Noto", "given" : "L.", "non-dropping-particle" : "", "parse-names" : false, "suffix" : "" }, { "dropping-particle" : "", "family" : "Loggia", "given" : "G.", "non-dropping-particle" : "La", "parse-names" : false, "suffix" : "" } ], "container-title" : "Hydrology and Earth System Sciences", "id" : "ITEM-2", "issue" : "7", "issued" : { "date-parts" : [ [ "2013", "7", "4" ] ] }, "page" : "2449-2458", "title" : "Rainfall statistics changes in Sicily", "translator" : [ { "dropping-particle" : "", "family" : "S1976", "given" : "", "non-dropping-particle" : "", "parse-names" : false, "suffix" : "" } ], "type" : "article-journal", "volume" : "17" }, "uris" : [ "http://www.mendeley.com/documents/?uuid=7b48b9bb-67ad-4a84-8700-a04fa0b08689" ] } ], "mendeley" : { "formattedCitation" : "(Arnone et al., 2013; Libertino et al., 2019)", "plainTextFormattedCitation" : "(Arnone et al., 2013; Libertino et al., 2019)", "previouslyFormattedCitation" : "(Arnone et al., 2013; Libertino et al., 2019)" }, "properties" : { "noteIndex" : 0 }, "schema" : "https://github.com/citation-style-language/schema/raw/master/csl-citation.json" }</w:instrText>
      </w:r>
      <w:r w:rsidRPr="00D424AA">
        <w:rPr>
          <w:rFonts w:cs="Times New Roman"/>
          <w:iCs/>
          <w:lang w:val="en-GB"/>
        </w:rPr>
        <w:fldChar w:fldCharType="separate"/>
      </w:r>
      <w:r w:rsidR="00A26296">
        <w:rPr>
          <w:rFonts w:cs="Times New Roman"/>
          <w:iCs/>
          <w:noProof/>
          <w:lang w:val="en-GB"/>
        </w:rPr>
        <w:t>(Arnone et al., 2013; Libertino et al., 2019)</w:t>
      </w:r>
      <w:r w:rsidRPr="00D424AA">
        <w:rPr>
          <w:rFonts w:cs="Times New Roman"/>
          <w:iCs/>
          <w:lang w:val="en-GB"/>
        </w:rPr>
        <w:fldChar w:fldCharType="end"/>
      </w:r>
      <w:r w:rsidRPr="00841A35">
        <w:rPr>
          <w:rFonts w:cs="Times New Roman"/>
          <w:iCs/>
          <w:lang w:val="en-GB"/>
        </w:rPr>
        <w:t xml:space="preserve"> and in the US </w:t>
      </w:r>
      <w:r w:rsidRPr="00D424AA">
        <w:rPr>
          <w:rFonts w:cs="Times New Roman"/>
          <w:lang w:val="en-GB"/>
        </w:rPr>
        <w:t xml:space="preserve">during 1950-2011 </w:t>
      </w:r>
      <w:r w:rsidRPr="00D424AA">
        <w:rPr>
          <w:rFonts w:cs="Times New Roman"/>
          <w:lang w:val="en-GB"/>
        </w:rPr>
        <w:fldChar w:fldCharType="begin" w:fldLock="1"/>
      </w:r>
      <w:r w:rsidR="00FF6231">
        <w:rPr>
          <w:rFonts w:cs="Times New Roman"/>
          <w:lang w:val="en-GB"/>
        </w:rPr>
        <w:instrText>ADDIN CSL_CITATION { "citationItems" : [ { "id" : "ITEM-1", "itemData" : { "DOI" : "10.1002/2016GL071917", "ISSN" : "0094-8276", "abstract" : "Abstract Although it has been documented that daily precipitation extremes are increasing worldwide, faster increases may be expected for subdaily extremes. Here after a careful quality control procedure, we compared trends in hourly and daily precipitation extremes using a large network of stations across the United States (U.S.) within the 1950?2011 period. A greater number of significant increasing trends in annual and seasonal maximum precipitation were detected from daily extremes, with the primary exception of wintertime. Our results also show that the mean percentage change in annual maximum daily precipitation across the U.S. per global warming degree is ~6.9%?\u00b0C?1 (in agreement with the Clausius-Clapeyron rate) while lower sensitivities were observed for hourly extremes, suggesting that changes in the magnitude of subdaily extremes in response to global warming emerge more slowly than those for daily extremes in the climate record.", "author" : [ { "dropping-particle" : "", "family" : "Barbero", "given" : "R.", "non-dropping-particle" : "", "parse-names" : false, "suffix" : "" }, { "dropping-particle" : "", "family" : "Fowler", "given" : "H. J.", "non-dropping-particle" : "", "parse-names" : false, "suffix" : "" }, { "dropping-particle" : "", "family" : "Lenderink", "given" : "G.", "non-dropping-particle" : "", "parse-names" : false, "suffix" : "" }, { "dropping-particle" : "", "family" : "Blenkinsop", "given" : "S.", "non-dropping-particle" : "", "parse-names" : false, "suffix" : "" } ], "container-title" : "Geophysical Research Letters", "id" : "ITEM-1", "issue" : "2", "issued" : { "date-parts" : [ [ "2017", "1", "28" ] ] }, "note" : "From Duplicate 1 (Is the intensification of precipitation extremes with global warming better detected at hourly than daily resolutions? - R., Barbero; J., Fowler H; G., Lenderink; S., Blenkinsop)\n\ndoi: 10.1002/2016GL071917", "page" : "974-983", "publisher" : "Wiley-Blackwell", "title" : "Is the intensification of precipitation extremes with global warming better detected at hourly than daily resolutions?", "translator" : [ { "dropping-particle" : "", "family" : "S1443", "given" : "", "non-dropping-particle" : "", "parse-names" : false, "suffix" : "" } ], "type" : "article-journal", "volume" : "44" }, "uris" : [ "http://www.mendeley.com/documents/?uuid=996d4397-26ab-4c85-80c1-394f75a97535" ] } ], "mendeley" : { "formattedCitation" : "(Barbero et al., 2017)", "plainTextFormattedCitation" : "(Barbero et al., 2017)", "previouslyFormattedCitation" : "(Barbero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rbero et al., 2017)</w:t>
      </w:r>
      <w:r w:rsidRPr="00D424AA">
        <w:rPr>
          <w:rFonts w:cs="Times New Roman"/>
          <w:lang w:val="en-GB"/>
        </w:rPr>
        <w:fldChar w:fldCharType="end"/>
      </w:r>
      <w:r w:rsidRPr="00841A35">
        <w:rPr>
          <w:rFonts w:cs="Times New Roman"/>
          <w:lang w:val="en-GB"/>
        </w:rPr>
        <w:t>, there is also an increase. In general, an increase in sub-daily heavy precipitat</w:t>
      </w:r>
      <w:r w:rsidRPr="00D424AA">
        <w:rPr>
          <w:rFonts w:cs="Times New Roman"/>
          <w:lang w:val="en-GB"/>
        </w:rPr>
        <w:t xml:space="preserve">ion results in an increase in pluvial floods over smaller watersheds </w:t>
      </w:r>
      <w:r w:rsidRPr="00D424AA">
        <w:rPr>
          <w:rFonts w:cs="Times New Roman"/>
          <w:lang w:val="en-GB"/>
        </w:rPr>
        <w:fldChar w:fldCharType="begin" w:fldLock="1"/>
      </w:r>
      <w:r w:rsidR="00FF6231">
        <w:rPr>
          <w:rFonts w:cs="Times New Roman"/>
          <w:lang w:val="en-GB"/>
        </w:rPr>
        <w:instrText>ADDIN CSL_CITATION { "citationItems" : [ { "id" : "ITEM-1", "itemData" : { "DOI" : "10.1029/2020GL089386", "ISSN" : "0094-8276", "abstract" : "Abstract Clausius-Clapeyron (CC) equation suggests a 6?7% increase in extreme precipitation per degree rise in temperature. Scaling rates of extreme precipitation with temperature at different regions significantly deviate from the CC rate. We find that the daily extreme precipitation scaling is negative over sites in the warmer tropical region of South Asia, as opposed to positive scaling over the cooler subtropics. Daily precipitation scaling tends to break down and becomes negative above a temperature of 23?24\u00b0C in all the regions. However, such breakdown disappears for subdaily precipitation extremes, and they continue to increase at high temperatures over both tropics and subtropics. This leads to high positive streamflow-temperature scaling over small catchments, in contrast to extreme precipitation scaling at a daily scale, which is partly negative. Our analysis highlights an increased threat due to flash flood in a warmer climate, which cannot be fully estimated with the analysis of daily precipitation extremes.", "author" : [ { "dropping-particle" : "", "family" : "Ghausi", "given" : "Sarosh Alam", "non-dropping-particle" : "", "parse-names" : false, "suffix" : "" }, { "dropping-particle" : "", "family" : "Ghosh", "given" : "Subimal", "non-dropping-particle" : "", "parse-names" : false, "suffix" : "" } ], "container-title" : "Geophysical Research Letters", "id" : "ITEM-1", "issue" : "17", "issued" : { "date-parts" : [ [ "2020", "9", "16" ] ] }, "note" : "doi: 10.1029/2020GL089386", "page" : "e2020GL089386", "publisher" : "John Wiley &amp; Sons, Ltd", "title" : "Diametrically Opposite Scaling of Extreme Precipitation and Streamflow to Temperature in South and Central Asia", "translator" : [ { "dropping-particle" : "", "family" : "S3047", "given" : "", "non-dropping-particle" : "", "parse-names" : false, "suffix" : "" } ], "type" : "article-journal", "volume" : "47" }, "uris" : [ "http://www.mendeley.com/documents/?uuid=4d53af31-1e42-4a89-9448-265c00cde0cd" ] } ], "mendeley" : { "formattedCitation" : "(Ghausi and Ghosh, 2020)", "plainTextFormattedCitation" : "(Ghausi and Ghosh, 2020)", "previouslyFormattedCitation" : "(Ghausi and Ghosh,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hausi and Ghosh, 2020)</w:t>
      </w:r>
      <w:r w:rsidRPr="00D424AA">
        <w:rPr>
          <w:rFonts w:cs="Times New Roman"/>
          <w:lang w:val="en-GB"/>
        </w:rPr>
        <w:fldChar w:fldCharType="end"/>
      </w:r>
      <w:r w:rsidRPr="00841A35">
        <w:rPr>
          <w:rFonts w:cs="Times New Roman"/>
          <w:lang w:val="en-GB"/>
        </w:rPr>
        <w:t xml:space="preserve">. </w:t>
      </w:r>
    </w:p>
    <w:p w14:paraId="14ABCF28" w14:textId="77777777" w:rsidR="00AB6006" w:rsidRPr="00D424AA" w:rsidRDefault="00AB6006" w:rsidP="00D424AA">
      <w:pPr>
        <w:rPr>
          <w:rFonts w:cs="Times New Roman"/>
          <w:lang w:val="en-GB"/>
        </w:rPr>
      </w:pPr>
    </w:p>
    <w:p w14:paraId="1E36F485" w14:textId="4F08393B" w:rsidR="00AB6006" w:rsidRPr="00D424AA" w:rsidRDefault="00AB6006" w:rsidP="00D424AA">
      <w:pPr>
        <w:rPr>
          <w:rFonts w:cs="Times New Roman"/>
          <w:lang w:val="en-GB"/>
        </w:rPr>
      </w:pPr>
      <w:r w:rsidRPr="00D424AA">
        <w:rPr>
          <w:rFonts w:cs="Times New Roman"/>
          <w:lang w:val="en-GB"/>
        </w:rPr>
        <w:t xml:space="preserve">There is a considerable body of literature examining scaling of sub-daily precipitation extremes, conditional on day-to-day air or dew-point temperatures </w:t>
      </w:r>
      <w:r w:rsidRPr="00D424AA">
        <w:rPr>
          <w:rFonts w:cs="Times New Roman"/>
          <w:lang w:val="en-GB"/>
        </w:rPr>
        <w:fldChar w:fldCharType="begin" w:fldLock="1"/>
      </w:r>
      <w:r w:rsidR="00FF6231">
        <w:rPr>
          <w:rFonts w:cs="Times New Roman"/>
          <w:lang w:val="en-GB"/>
        </w:rPr>
        <w:instrText>ADDIN CSL_CITATION { "citationItems" : [ { "id" : "ITEM-1", "itemData" : { "DOI" : "10.1002/2014RG000464", "ISSN" : "87551209", "abstract" : "Abstract Evidence that extreme rainfall intensity is increasing at the global scale has strengthened considerably in recent years. Research now indicates that the greatest increases are likely to occur in short-duration storms lasting less than a day, potentially leading to an increase in the magnitude and frequency of flash floods. This review examines the evidence for subdaily extreme rainfall intensification due to anthropogenic climate change and describes our current physical understanding of the association between subdaily extreme rainfall intensity and atmospheric temperature. We also examine the nature, quality, and quantity of information needed to allow society to adapt successfully to predicted future changes, and discuss the roles of observational and modeling studies in helping us to better understand the physical processes that can influence subdaily extreme rainfall characteristics. We conclude by describing the types of research required to produce a more thorough understanding of the relationships between local-scale thermodynamic effects, large-scale atmospheric circulation, and subdaily extreme rainfall intensity.", "author" : [ { "dropping-particle" : "", "family" : "Westra", "given" : "S", "non-dropping-particle" : "", "parse-names" : false, "suffix" : "" }, { "dropping-particle" : "", "family" : "Fowler", "given" : "H J", "non-dropping-particle" : "", "parse-names" : false, "suffix" : "" }, { "dropping-particle" : "", "family" : "Evans", "given" : "J P", "non-dropping-particle" : "", "parse-names" : false, "suffix" : "" }, { "dropping-particle" : "V", "family" : "Alexander", "given" : "L", "non-dropping-particle" : "", "parse-names" : false, "suffix" : "" }, { "dropping-particle" : "", "family" : "Berg", "given" : "P", "non-dropping-particle" : "", "parse-names" : false, "suffix" : "" }, { "dropping-particle" : "", "family" : "Johnson", "given" : "F", "non-dropping-particle" : "", "parse-names" : false, "suffix" : "" }, { "dropping-particle" : "", "family" : "Kendon", "given" : "E J", "non-dropping-particle" : "", "parse-names" : false, "suffix" : "" }, { "dropping-particle" : "", "family" : "Lenderink", "given" : "G", "non-dropping-particle" : "", "parse-names" : false, "suffix" : "" }, { "dropping-particle" : "", "family" : "Roberts", "given" : "N M", "non-dropping-particle" : "", "parse-names" : false, "suffix" : "" } ], "container-title" : "Reviews of Geophysics", "id" : "ITEM-1", "issue" : "3", "issued" : { "date-parts" : [ [ "2014", "9" ] ] }, "page" : "522-555", "title" : "Future changes to the intensity and frequency of short-duration extreme rainfall", "translator" : [ { "dropping-particle" : "", "family" : "S577", "given" : "", "non-dropping-particle" : "", "parse-names" : false, "suffix" : "" } ], "type" : "article-journal", "volume" : "52" }, "uris" : [ "http://www.mendeley.com/documents/?uuid=5b17e376-84e8-4141-811d-d4ddf8126d5a" ] }, { "id" : "ITEM-2", "itemData" : { "DOI" : "10.1038/s43017-020-00128-6", "ISSN" : "2662-138X", "author" : [ { "dropping-particle" : "", "family" : "Fowler", "given" : "Hayley J.", "non-dropping-particle" : "", "parse-names" : false, "suffix" : "" }, { "dropping-particle" : "", "family" : "Lenderink", "given" : "Geert", "non-dropping-particle" : "", "parse-names" : false, "suffix" : "" }, { "dropping-particle" : "", "family" : "Prein", "given" : "Andreas F.", "non-dropping-particle" : "", "parse-names" : false, "suffix" : "" }, { "dropping-particle" : "", "family" : "Westra", "given" : "Seth", "non-dropping-particle" : "", "parse-names" : false, "suffix" : "" }, { "dropping-particle" : "", "family" : "Allan", "given" : "Richard P.", "non-dropping-particle" : "", "parse-names" : false, "suffix" : "" }, { "dropping-particle" : "", "family" : "Ban", "given" : "Nikolina", "non-dropping-particle" : "", "parse-names" : false, "suffix" : "" }, { "dropping-particle" : "", "family" : "Barbero", "given" : "Renaud", "non-dropping-particle" : "", "parse-names" : false, "suffix" : "" }, { "dropping-particle" : "", "family" : "Berg", "given" : "Peter", "non-dropping-particle" : "", "parse-names" : false, "suffix" : "" }, { "dropping-particle" : "", "family" : "Blenkinsop", "given" : "Stephen", "non-dropping-particle" : "", "parse-names" : false, "suffix" : "" }, { "dropping-particle" : "", "family" : "Do", "given" : "Hong X", "non-dropping-particle" : "", "parse-names" : false, "suffix" : "" }, { "dropping-particle" : "", "family" : "Guerreiro", "given" : "Selma", "non-dropping-particle" : "", "parse-names" : false, "suffix" : "" }, { "dropping-particle" : "", "family" : "Haerter", "given" : "Jan O", "non-dropping-particle" : "", "parse-names" : false, "suffix" : "" }, { "dropping-particle" : "", "family" : "Kendon", "given" : "Elizabeth J.", "non-dropping-particle" : "", "parse-names" : false, "suffix" : "" }, { "dropping-particle" : "", "family" : "Lewis", "given" : "Elizabeth", "non-dropping-particle" : "", "parse-names" : false, "suffix" : "" }, { "dropping-particle" : "", "family" : "Schaer", "given" : "Christoph", "non-dropping-particle" : "", "parse-names" : false, "suffix" : "" }, { "dropping-particle" : "", "family" : "Sharma", "given" : "Ashish", "non-dropping-particle" : "", "parse-names" : false, "suffix" : "" }, { "dropping-particle" : "", "family" : "Villarini", "given" : "Gabriele", "non-dropping-particle" : "", "parse-names" : false, "suffix" : "" }, { "dropping-particle" : "", "family" : "Wasko", "given" : "Conrad", "non-dropping-particle" : "", "parse-names" : false, "suffix" : "" }, { "dropping-particle" : "", "family" : "Zhang", "given" : "Xuebin", "non-dropping-particle" : "", "parse-names" : false, "suffix" : "" } ], "container-title" : "Nature Reviews Earth &amp; Environment", "id" : "ITEM-2", "issue" : "2", "issued" : { "date-parts" : [ [ "2021", "2", "15" ] ] }, "page" : "107-122", "title" : "Anthropogenic intensification of short-duration rainfall extremes", "translator" : [ { "dropping-particle" : "", "family" : "S3305", "given" : "", "non-dropping-particle" : "", "parse-names" : false, "suffix" : "" } ], "type" : "article-journal", "volume" : "2" }, "uris" : [ "http://www.mendeley.com/documents/?uuid=487ee526-cabf-476a-a661-fdd0576ae4f9" ] } ], "mendeley" : { "formattedCitation" : "(Westra et al., 2014; Fowler et al., 2021)", "plainTextFormattedCitation" : "(Westra et al., 2014; Fowler et al., 2021)", "previouslyFormattedCitation" : "(Westra et al., 2014; Fowler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stra et al., 2014; Fowler et al., 2021)</w:t>
      </w:r>
      <w:r w:rsidRPr="00D424AA">
        <w:rPr>
          <w:rFonts w:cs="Times New Roman"/>
          <w:lang w:val="en-GB"/>
        </w:rPr>
        <w:fldChar w:fldCharType="end"/>
      </w:r>
      <w:r w:rsidRPr="00841A35">
        <w:rPr>
          <w:rFonts w:cs="Times New Roman"/>
          <w:lang w:val="en-GB"/>
        </w:rPr>
        <w:t>. This scaling</w:t>
      </w:r>
      <w:r w:rsidR="002B473C">
        <w:rPr>
          <w:rFonts w:cs="Times New Roman"/>
          <w:lang w:val="en-GB"/>
        </w:rPr>
        <w:t>,</w:t>
      </w:r>
      <w:r w:rsidRPr="00841A35">
        <w:rPr>
          <w:rFonts w:cs="Times New Roman"/>
          <w:lang w:val="en-GB"/>
        </w:rPr>
        <w:t xml:space="preserve"> termed apparent scaling </w:t>
      </w:r>
      <w:commentRangeStart w:id="1245"/>
      <w:del w:id="1246" w:author="Robin Matthews" w:date="2021-07-13T19:29:00Z">
        <w:r w:rsidRPr="00841A35" w:rsidDel="00D74F7E">
          <w:rPr>
            <w:rFonts w:cs="Times New Roman"/>
            <w:lang w:val="en-GB"/>
          </w:rPr>
          <w:delText>(</w:delText>
        </w:r>
      </w:del>
      <w:bookmarkStart w:id="1247" w:name="_Hlk77097040"/>
      <w:commentRangeStart w:id="1248"/>
      <w:r w:rsidRPr="00D424AA">
        <w:rPr>
          <w:rFonts w:cs="Times New Roman"/>
          <w:lang w:val="en-GB"/>
        </w:rPr>
        <w:fldChar w:fldCharType="begin" w:fldLock="1"/>
      </w:r>
      <w:ins w:id="1249" w:author="Robin Matthews" w:date="2021-07-13T19:29:00Z">
        <w:r w:rsidR="00D74F7E">
          <w:rPr>
            <w:rFonts w:cs="Times New Roman"/>
            <w:lang w:val="en-GB"/>
          </w:rPr>
          <w:instrText>ADDIN CSL_CITATION { "citationItems" : [ { "id" : "ITEM-1", "itemData" : { "DOI" : "10.1038/s43017-020-00128-6", "ISSN" : "2662-138X", "author" : [ { "dropping-particle" : "", "family" : "Fowler", "given" : "Hayley J.", "non-dropping-particle" : "", "parse-names" : false, "suffix" : "" }, { "dropping-particle" : "", "family" : "Lenderink", "given" : "Geert", "non-dropping-particle" : "", "parse-names" : false, "suffix" : "" }, { "dropping-particle" : "", "family" : "Prein", "given" : "Andreas F.", "non-dropping-particle" : "", "parse-names" : false, "suffix" : "" }, { "dropping-particle" : "", "family" : "Westra", "given" : "Seth", "non-dropping-particle" : "", "parse-names" : false, "suffix" : "" }, { "dropping-particle" : "", "family" : "Allan", "given" : "Richard P.", "non-dropping-particle" : "", "parse-names" : false, "suffix" : "" }, { "dropping-particle" : "", "family" : "Ban", "given" : "Nikolina", "non-dropping-particle" : "", "parse-names" : false, "suffix" : "" }, { "dropping-particle" : "", "family" : "Barbero", "given" : "Renaud", "non-dropping-particle" : "", "parse-names" : false, "suffix" : "" }, { "dropping-particle" : "", "family" : "Berg", "given" : "Peter", "non-dropping-particle" : "", "parse-names" : false, "suffix" : "" }, { "dropping-particle" : "", "family" : "Blenkinsop", "given" : "Stephen", "non-dropping-particle" : "", "parse-names" : false, "suffix" : "" }, { "dropping-particle" : "", "family" : "Do", "given" : "Hong X", "non-dropping-particle" : "", "parse-names" : false, "suffix" : "" }, { "dropping-particle" : "", "family" : "Guerreiro", "given" : "Selma", "non-dropping-particle" : "", "parse-names" : false, "suffix" : "" }, { "dropping-particle" : "", "family" : "Haerter", "given" : "Jan O", "non-dropping-particle" : "", "parse-names" : false, "suffix" : "" }, { "dropping-particle" : "", "family" : "Kendon", "given" : "Elizabeth J.", "non-dropping-particle" : "", "parse-names" : false, "suffix" : "" }, { "dropping-particle" : "", "family" : "Lewis", "given" : "Elizabeth", "non-dropping-particle" : "", "parse-names" : false, "suffix" : "" }, { "dropping-particle" : "", "family" : "Schaer", "given" : "Christoph", "non-dropping-particle" : "", "parse-names" : false, "suffix" : "" }, { "dropping-particle" : "", "family" : "Sharma", "given" : "Ashish", "non-dropping-particle" : "", "parse-names" : false, "suffix" : "" }, { "dropping-particle" : "", "family" : "Villarini", "given" : "Gabriele", "non-dropping-particle" : "", "parse-names" : false, "suffix" : "" }, { "dropping-particle" : "", "family" : "Wasko", "given" : "Conrad", "non-dropping-particle" : "", "parse-names" : false, "suffix" : "" }, { "dropping-particle" : "", "family" : "Zhang", "given" : "Xuebin", "non-dropping-particle" : "", "parse-names" : false, "suffix" : "" } ], "container-title" : "Nature Reviews Earth &amp; Environment", "id" : "ITEM-1", "issue" : "2", "issued" : { "date-parts" : [ [ "2021", "2", "15" ] ] }, "page" : "107-122", "title" : "Anthropogenic intensification of short-duration rainfall extremes", "translator" : [ { "dropping-particle" : "", "family" : "S3305", "given" : "", "non-dropping-particle" : "", "parse-names" : false, "suffix" : "" } ], "type" : "article-journal", "volume" : "2" }, "uris" : [ "http://www.mendeley.com/documents/?uuid=487ee526-cabf-476a-a661-fdd0576ae4f9" ] } ], "mendeley" : { "formattedCitation" : "(Fowler et al., 2021)", "manualFormatting" : "(Fowler et al., 2020)", "plainTextFormattedCitation" : "(Fowler et al., 2021)", "previouslyFormattedCitation" : "(Fowler et al., 2021)" }, "properties" : { "noteIndex" : 0 }, "schema" : "https://github.com/citation-style-language/schema/raw/master/csl-citation.json" }</w:instrText>
        </w:r>
      </w:ins>
      <w:del w:id="1250" w:author="Robin Matthews" w:date="2021-07-13T19:29:00Z">
        <w:r w:rsidR="00FF6231" w:rsidDel="00D74F7E">
          <w:rPr>
            <w:rFonts w:cs="Times New Roman"/>
            <w:lang w:val="en-GB"/>
          </w:rPr>
          <w:delInstrText>ADDIN CSL_CITATION { "citationItems" : [ { "id" : "ITEM-1", "itemData" : { "DOI" : "10.1038/s43017-020-00128-6", "ISSN" : "2662-138X", "author" : [ { "dropping-particle" : "", "family" : "Fowler", "given" : "Hayley J.", "non-dropping-particle" : "", "parse-names" : false, "suffix" : "" }, { "dropping-particle" : "", "family" : "Lenderink", "given" : "Geert", "non-dropping-particle" : "", "parse-names" : false, "suffix" : "" }, { "dropping-particle" : "", "family" : "Prein", "given" : "Andreas F.", "non-dropping-particle" : "", "parse-names" : false, "suffix" : "" }, { "dropping-particle" : "", "family" : "Westra", "given" : "Seth", "non-dropping-particle" : "", "parse-names" : false, "suffix" : "" }, { "dropping-particle" : "", "family" : "Allan", "given" : "Richard P.", "non-dropping-particle" : "", "parse-names" : false, "suffix" : "" }, { "dropping-particle" : "", "family" : "Ban", "given" : "Nikolina", "non-dropping-particle" : "", "parse-names" : false, "suffix" : "" }, { "dropping-particle" : "", "family" : "Barbero", "given" : "Renaud", "non-dropping-particle" : "", "parse-names" : false, "suffix" : "" }, { "dropping-particle" : "", "family" : "Berg", "given" : "Peter", "non-dropping-particle" : "", "parse-names" : false, "suffix" : "" }, { "dropping-particle" : "", "family" : "Blenkinsop", "given" : "Stephen", "non-dropping-particle" : "", "parse-names" : false, "suffix" : "" }, { "dropping-particle" : "", "family" : "Do", "given" : "Hong X", "non-dropping-particle" : "", "parse-names" : false, "suffix" : "" }, { "dropping-particle" : "", "family" : "Guerreiro", "given" : "Selma", "non-dropping-particle" : "", "parse-names" : false, "suffix" : "" }, { "dropping-particle" : "", "family" : "Haerter", "given" : "Jan O", "non-dropping-particle" : "", "parse-names" : false, "suffix" : "" }, { "dropping-particle" : "", "family" : "Kendon", "given" : "Elizabeth J.", "non-dropping-particle" : "", "parse-names" : false, "suffix" : "" }, { "dropping-particle" : "", "family" : "Lewis", "given" : "Elizabeth", "non-dropping-particle" : "", "parse-names" : false, "suffix" : "" }, { "dropping-particle" : "", "family" : "Schaer", "given" : "Christoph", "non-dropping-particle" : "", "parse-names" : false, "suffix" : "" }, { "dropping-particle" : "", "family" : "Sharma", "given" : "Ashish", "non-dropping-particle" : "", "parse-names" : false, "suffix" : "" }, { "dropping-particle" : "", "family" : "Villarini", "given" : "Gabriele", "non-dropping-particle" : "", "parse-names" : false, "suffix" : "" }, { "dropping-particle" : "", "family" : "Wasko", "given" : "Conrad", "non-dropping-particle" : "", "parse-names" : false, "suffix" : "" }, { "dropping-particle" : "", "family" : "Zhang", "given" : "Xuebin", "non-dropping-particle" : "", "parse-names" : false, "suffix" : "" } ], "container-title" : "Nature Reviews Earth &amp; Environment", "id" : "ITEM-1", "issue" : "2", "issued" : { "date-parts" : [ [ "2021", "2", "15" ] ] }, "page" : "107-122", "title" : "Anthropogenic intensification of short-duration rainfall extremes", "translator" : [ { "dropping-particle" : "", "family" : "S3305", "given" : "", "non-dropping-particle" : "", "parse-names" : false, "suffix" : "" } ], "type" : "article-journal", "volume" : "2" }, "uris" : [ "http://www.mendeley.com/documents/?uuid=487ee526-cabf-476a-a661-fdd0576ae4f9" ] } ], "mendeley" : { "formattedCitation" : "(Fowler et al., 2021)", "manualFormatting" : "Fowler et al., 2020)", "plainTextFormattedCitation" : "(Fowler et al., 2021)", "previouslyFormattedCitation" : "(Fowler et al., 2021)" }, "properties" : { "noteIndex" : 0 }, "schema" : "https://github.com/citation-style-language/schema/raw/master/csl-citation.json" }</w:delInstrText>
        </w:r>
      </w:del>
      <w:r w:rsidRPr="00D424AA">
        <w:rPr>
          <w:rFonts w:cs="Times New Roman"/>
          <w:lang w:val="en-GB"/>
        </w:rPr>
        <w:fldChar w:fldCharType="separate"/>
      </w:r>
      <w:del w:id="1251" w:author="Robin Matthews" w:date="2021-07-13T19:29:00Z">
        <w:r w:rsidR="00A26296" w:rsidDel="00D74F7E">
          <w:rPr>
            <w:rFonts w:cs="Times New Roman"/>
            <w:noProof/>
            <w:lang w:val="en-GB"/>
          </w:rPr>
          <w:delText>F</w:delText>
        </w:r>
      </w:del>
      <w:ins w:id="1252" w:author="Robin Matthews" w:date="2021-07-13T19:29:00Z">
        <w:r w:rsidR="00D74F7E">
          <w:rPr>
            <w:rFonts w:cs="Times New Roman"/>
            <w:noProof/>
            <w:lang w:val="en-GB"/>
          </w:rPr>
          <w:t>(F</w:t>
        </w:r>
      </w:ins>
      <w:r w:rsidR="00A26296">
        <w:rPr>
          <w:rFonts w:cs="Times New Roman"/>
          <w:noProof/>
          <w:lang w:val="en-GB"/>
        </w:rPr>
        <w:t>owler et al., 2020)</w:t>
      </w:r>
      <w:r w:rsidRPr="00D424AA">
        <w:rPr>
          <w:rFonts w:cs="Times New Roman"/>
          <w:lang w:val="en-GB"/>
        </w:rPr>
        <w:fldChar w:fldCharType="end"/>
      </w:r>
      <w:bookmarkEnd w:id="1247"/>
      <w:commentRangeEnd w:id="1245"/>
      <w:commentRangeEnd w:id="1248"/>
      <w:r w:rsidR="00D74F7E">
        <w:rPr>
          <w:rStyle w:val="Marquedecommentaire"/>
        </w:rPr>
        <w:commentReference w:id="1245"/>
      </w:r>
      <w:r w:rsidR="00A26296">
        <w:rPr>
          <w:rStyle w:val="Marquedecommentaire"/>
        </w:rPr>
        <w:commentReference w:id="1248"/>
      </w:r>
      <w:r w:rsidRPr="00841A35">
        <w:rPr>
          <w:rFonts w:cs="Times New Roman"/>
          <w:lang w:val="en-GB"/>
        </w:rPr>
        <w:t xml:space="preserve"> is robust when different methodologies are used in different regions, ranging between the C-C and two-times the C-C rate </w:t>
      </w:r>
      <w:r w:rsidRPr="00D424AA">
        <w:rPr>
          <w:rFonts w:cs="Times New Roman"/>
          <w:lang w:val="en-GB"/>
        </w:rPr>
        <w:t>(e.g.</w:t>
      </w:r>
      <w:ins w:id="1253" w:author="Robin Matthews" w:date="2021-07-13T19:32:00Z">
        <w:r w:rsidR="00936942">
          <w:rPr>
            <w:rFonts w:cs="Times New Roman"/>
            <w:lang w:val="en-GB"/>
          </w:rPr>
          <w:t xml:space="preserve">, </w:t>
        </w:r>
        <w:r w:rsidR="00936942">
          <w:rPr>
            <w:rFonts w:cs="Times New Roman"/>
            <w:lang w:val="en-GB"/>
          </w:rPr>
          <w:fldChar w:fldCharType="begin" w:fldLock="1"/>
        </w:r>
      </w:ins>
      <w:r w:rsidR="0012753B">
        <w:rPr>
          <w:rFonts w:cs="Times New Roman"/>
          <w:lang w:val="en-GB"/>
        </w:rPr>
        <w:instrText>ADDIN CSL_CITATION { "citationItems" : [ { "id" : "ITEM-1", "itemData" : { "DOI" : "10.5194/acp-19-9241-2019", "ISSN" : "1680-7324", "abstract" : "&lt;p&gt;&lt;![CDATA[&lt;p&gt;&lt;strong&gt;Abstract.&lt;/strong&gt; Our study forms the oceanic counterpart to numerous observational studies over land concerning the sensitivity of extreme precipitation to a change in air temperature. We explore the sensitivity of oceanic precipitation to changing sea surface temperature (SST) by exploiting two novel datasets at high resolution. First, we use the Ocean Rainfall And Ice-phase precipitation measurement Network (OceanRAIN) as an observational along-track shipboard dataset at 1&amp;amp;thinsp;min resolution. Second, we exploit the most recent European Reanalysis version\u00a05 (ERA5) at hourly resolution on a 31&amp;amp;thinsp;km grid. Matched with each other, ERA5 vertical velocity allows the constraint of the OceanRAIN precipitation. Despite the inhomogeneous sampling along ship tracks, OceanRAIN agrees with ERA5 on the average latitudinal distribution of precipitation with fairly good seasonal sampling. However, the 99th percentile of OceanRAIN precipitation follows a super Clausius\u2013Clapeyron scaling with a SST that exceeds 8.5&amp;amp;thinsp;%&amp;amp;thinsp;K&lt;span class=\"inline-formula\"&gt;&lt;sup&gt;\u22121&lt;/sup&gt;&lt;/span&gt; while ERA5 precipitation scales with 4.5&amp;amp;thinsp;%&amp;amp;thinsp;K&lt;span class=\"inline-formula\"&gt;&lt;sup&gt;\u22121&lt;/sup&gt;&lt;/span&gt;. The sensitivity decreases towards lower precipitation percentiles, while OceanRAIN keeps an almost constant offset to ERA5 due to higher spatial resolution and temporal sampling. Unlike over land, we find no evidence for a decreasing precipitation event duration with increasing SST. ERA5 precipitation reaches a local minimum at about 26&amp;amp;thinsp;&lt;span class=\"inline-formula\"&gt;&lt;sup&gt;\u2218&lt;/sup&gt;&lt;/span&gt;C that vanishes when constraining vertical velocity to strongly rising motion and excluding areas of weak correlation between precipitation and vertical velocity. This indicates that instead of moisture limitations as over land, circulation dynamics rather limit precipitation formation over the ocean. For the strongest rising motion, precipitation scaling converges to a constant value at all precipitation percentiles. Overall, high resolutions in observations and climate models are key to understanding and predicting the sensitivity of oceanic precipitation extremes to a change in SST.&lt;/p&gt;]]&gt;&lt;/p&gt;", "author" : [ { "dropping-particle" : "", "family" : "Burdanowitz", "given" : "J\u00f6rg", "non-dropping-particle" : "", "parse-names" : false, "suffix" : "" }, { "dropping-particle" : "", "family" : "Buehler", "given" : "Stefan A.", "non-dropping-particle" : "", "parse-names" : false, "suffix" : "" }, { "dropping-particle" : "", "family" : "Bakan", "given" : "Stephan", "non-dropping-particle" : "", "parse-names" : false, "suffix" : "" }, { "dropping-particle" : "", "family" : "Klepp", "given" : "Christian", "non-dropping-particle" : "", "parse-names" : false, "suffix" : "" } ], "container-title" : "Atmospheric Chemistry and Physics", "id" : "ITEM-1", "issue" : "14", "issued" : { "date-parts" : [ [ "2019", "7", "19" ] ] }, "page" : "9241-9252", "title" : "The sensitivity of oceanic precipitation to sea surface temperature", "translator" : [ { "dropping-particle" : "", "family" : "S2324", "given" : "", "non-dropping-particle" : "", "parse-names" : false, "suffix" : "" } ], "type" : "article-journal", "volume" : "19" }, "uris" : [ "http://www.mendeley.com/documents/?uuid=818b8b9a-9288-47e2-a850-d80507812c4a" ] }, { "id" : "ITEM-2", "itemData" : { "DOI" : "10.1002/joc.4678", "ISSN" : "08998418", "author" : [ { "dropping-particle" : "", "family" : "Formayer", "given" : "Herbert", "non-dropping-particle" : "", "parse-names" : false, "suffix" : "" }, { "dropping-particle" : "", "family" : "Fritz", "given" : "Alexandra", "non-dropping-particle" : "", "parse-names" : false, "suffix" : "" } ], "container-title" : "International Journal of Climatology", "id" : "ITEM-2", "issue" : "1", "issued" : { "date-parts" : [ [ "2017", "1" ] ] }, "page" : "1-10", "title" : "Temperature dependency of hourly precipitation intensities \u2013 surface versus cloud layer temperature", "translator" : [ { "dropping-particle" : "", "family" : "S2752", "given" : "", "non-dropping-particle" : "", "parse-names" : false, "suffix" : "" } ], "type" : "article-journal", "volume" : "37" }, "uris" : [ "http://www.mendeley.com/documents/?uuid=0dba235b-1dfb-4135-a9a1-5373a83848ea" ] }, { "id" : "ITEM-3", "itemData" : { "DOI" : "10.1175/JCLI-D-16-0808.1", "abstract" : " AbstractPresent-day precipitation\u2013temperature scaling relations indicate that hourly precipitation extremes may have a response to warming exceeding the Clausius\u2013Clapeyron (CC) relation; for the Netherlands the dependency on surface dewpoint temperature follows 2 times the CC relation (2CC). The authors\u2019 hypothesis\u2014as supported by a simple physical argument presented here\u2014is that this 2CC behavior arises from the physics of convective clouds. To further investigate this, the large-scale atmospheric conditions accompanying summertime afternoon precipitation events are analyzed using surface observations combined with a regional reanalysis. Events are precipitation measurements clustered in time and space. The hourly peak intensities of these events again reveal a 2CC scaling with the surface dewpoint temperature. The temperature excess of moist updrafts initialized at the surface and the maximum cloud depth are clear functions of surface dewpoint, confirming the key role of surface humidity on convective activity. Almost no differences in relative humidity and the dry temperature lapse rate were found across the dewpoint temperature range, supporting the theory that 2CC scaling is mainly due to the response of convection to increases in near-surface humidity, while other atmospheric conditions remain similar. Additionally, hourly precipitation extremes are on average accompanied by substantial large-scale upward motions and therefore large-scale moisture convergence, which appears to accelerate with surface dewpoint. Consequently, most hourly extremes occur in precipitation events with considerable spatial extent. Importantly, this event size appears to increase rapidly at the highest dewpoint temperature range, suggesting potentially strong impacts of climatic warming. ", "author" : [ { "dropping-particle" : "", "family" : "Lenderink", "given" : "G", "non-dropping-particle" : "", "parse-names" : false, "suffix" : "" }, { "dropping-particle" : "", "family" : "Barbero", "given" : "R", "non-dropping-particle" : "", "parse-names" : false, "suffix" : "" }, { "dropping-particle" : "", "family" : "Loriaux", "given" : "J M", "non-dropping-particle" : "", "parse-names" : false, "suffix" : "" }, { "dropping-particle" : "", "family" : "Fowler", "given" : "H J", "non-dropping-particle" : "", "parse-names" : false, "suffix" : "" } ], "container-title" : "Journal of Climate", "id" : "ITEM-3", "issue" : "15", "issued" : { "date-parts" : [ [ "2017" ] ] }, "page" : "6037-6052", "title" : "Super-Clausius\u2013Clapeyron Scaling of Extreme Hourly Convective Precipitation and Its Relation to Large-Scale Atmospheric Conditions", "translator" : [ { "dropping-particle" : "", "family" : "S1882", "given" : "", "non-dropping-particle" : "", "parse-names" : false, "suffix" : "" } ], "type" : "article-journal", "volume" : "30" }, "uris" : [ "http://www.mendeley.com/documents/?uuid=59972935-291b-4f73-b2c3-21ef9cbda4a1" ] } ], "mendeley" : { "formattedCitation" : "(Formayer and Fritz, 2017; Lenderink et al., 2017; Burdanowitz et al., 2019)", "manualFormatting" : "Formayer and Fritz, 2017; Lenderink et al., 2017; Burdanowitz et al., 2019)", "plainTextFormattedCitation" : "(Formayer and Fritz, 2017; Lenderink et al., 2017; Burdanowitz et al., 2019)", "previouslyFormattedCitation" : "(Formayer and Fritz, 2017; Lenderink et al., 2017; Burdanowitz et al., 2019)" }, "properties" : { "noteIndex" : 0 }, "schema" : "https://github.com/citation-style-language/schema/raw/master/csl-citation.json" }</w:instrText>
      </w:r>
      <w:ins w:id="1254" w:author="Robin Matthews" w:date="2021-07-13T19:32:00Z">
        <w:r w:rsidR="00936942">
          <w:rPr>
            <w:rFonts w:cs="Times New Roman"/>
            <w:lang w:val="en-GB"/>
          </w:rPr>
          <w:fldChar w:fldCharType="separate"/>
        </w:r>
        <w:r w:rsidR="00936942" w:rsidRPr="00543D39">
          <w:rPr>
            <w:rFonts w:cs="Times New Roman"/>
            <w:noProof/>
            <w:lang w:val="en-GB"/>
          </w:rPr>
          <w:t>Formayer and Fritz, 2017; Lenderink et al., 2017; Burdanowitz et al., 2019)</w:t>
        </w:r>
        <w:r w:rsidR="00936942">
          <w:rPr>
            <w:rFonts w:cs="Times New Roman"/>
            <w:lang w:val="en-GB"/>
          </w:rPr>
          <w:fldChar w:fldCharType="end"/>
        </w:r>
      </w:ins>
      <w:del w:id="1255" w:author="Robin Matthews" w:date="2021-07-13T19:32:00Z">
        <w:r w:rsidRPr="00D424AA" w:rsidDel="00936942">
          <w:rPr>
            <w:rFonts w:cs="Times New Roman"/>
            <w:lang w:val="en-GB"/>
          </w:rPr>
          <w:delText xml:space="preserve"> </w:delText>
        </w:r>
      </w:del>
      <w:bookmarkStart w:id="1256" w:name="_Hlk77097097"/>
      <w:commentRangeStart w:id="1257"/>
      <w:del w:id="1258" w:author="Robin Matthews" w:date="2021-07-13T19:31:00Z">
        <w:r w:rsidRPr="00D424AA" w:rsidDel="00936942">
          <w:rPr>
            <w:rFonts w:cs="Times New Roman"/>
            <w:lang w:val="en-GB"/>
          </w:rPr>
          <w:fldChar w:fldCharType="begin" w:fldLock="1"/>
        </w:r>
        <w:r w:rsidR="00FF6231" w:rsidDel="00936942">
          <w:rPr>
            <w:rFonts w:cs="Times New Roman"/>
            <w:lang w:val="en-GB"/>
          </w:rPr>
          <w:delInstrText>ADDIN CSL_CITATION { "citationItems" : [ { "id" : "ITEM-1", "itemData" : { "DOI" : "10.5194/acp-19-9241-2019", "ISSN" : "1680-7324", "abstract" : "&lt;p&gt;&lt;![CDATA[&lt;p&gt;&lt;strong&gt;Abstract.&lt;/strong&gt; Our study forms the oceanic counterpart to numerous observational studies over land concerning the sensitivity of extreme precipitation to a change in air temperature. We explore the sensitivity of oceanic precipitation to changing sea surface temperature (SST) by exploiting two novel datasets at high resolution. First, we use the Ocean Rainfall And Ice-phase precipitation measurement Network (OceanRAIN) as an observational along-track shipboard dataset at 1&amp;amp;thinsp;min resolution. Second, we exploit the most recent European Reanalysis version\u00a05 (ERA5) at hourly resolution on a 31&amp;amp;thinsp;km grid. Matched with each other, ERA5 vertical velocity allows the constraint of the OceanRAIN precipitation. Despite the inhomogeneous sampling along ship tracks, OceanRAIN agrees with ERA5 on the average latitudinal distribution of precipitation with fairly good seasonal sampling. However, the 99th percentile of OceanRAIN precipitation follows a super Clausius\u2013Clapeyron scaling with a SST that exceeds 8.5&amp;amp;thinsp;%&amp;amp;thinsp;K&lt;span class=\"inline-formula\"&gt;&lt;sup&gt;\u22121&lt;/sup&gt;&lt;/span&gt; while ERA5 precipitation scales with 4.5&amp;amp;thinsp;%&amp;amp;thinsp;K&lt;span class=\"inline-formula\"&gt;&lt;sup&gt;\u22121&lt;/sup&gt;&lt;/span&gt;. The sensitivity decreases towards lower precipitation percentiles, while OceanRAIN keeps an almost constant offset to ERA5 due to higher spatial resolution and temporal sampling. Unlike over land, we find no evidence for a decreasing precipitation event duration with increasing SST. ERA5 precipitation reaches a local minimum at about 26&amp;amp;thinsp;&lt;span class=\"inline-formula\"&gt;&lt;sup&gt;\u2218&lt;/sup&gt;&lt;/span&gt;C that vanishes when constraining vertical velocity to strongly rising motion and excluding areas of weak correlation between precipitation and vertical velocity. This indicates that instead of moisture limitations as over land, circulation dynamics rather limit precipitation formation over the ocean. For the strongest rising motion, precipitation scaling converges to a constant value at all precipitation percentiles. Overall, high resolutions in observations and climate models are key to understanding and predicting the sensitivity of oceanic precipitation extremes to a change in SST.&lt;/p&gt;]]&gt;&lt;/p&gt;", "author" : [ { "dropping-particle" : "", "family" : "Burdanowitz", "given" : "J\u00f6rg", "non-dropping-particle" : "", "parse-names" : false, "suffix" : "" }, { "dropping-particle" : "", "family" : "Buehler", "given" : "Stefan A.", "non-dropping-particle" : "", "parse-names" : false, "suffix" : "" }, { "dropping-particle" : "", "family" : "Bakan", "given" : "Stephan", "non-dropping-particle" : "", "parse-names" : false, "suffix" : "" }, { "dropping-particle" : "", "family" : "Klepp", "given" : "Christian", "non-dropping-particle" : "", "parse-names" : false, "suffix" : "" } ], "container-title" : "Atmospheric Chemistry and Physics", "id" : "ITEM-1", "issue" : "14", "issued" : { "date-parts" : [ [ "2019", "7", "19" ] ] }, "page" : "9241-9252", "title" : "The sensitivity of oceanic precipitation to sea surface temperature", "translator" : [ { "dropping-particle" : "", "family" : "S2324", "given" : "", "non-dropping-particle" : "", "parse-names" : false, "suffix" : "" } ], "type" : "article-journal", "volume" : "19" }, "uris" : [ "http://www.mendeley.com/documents/?uuid=818b8b9a-9288-47e2-a850-d80507812c4a" ] } ], "mendeley" : { "formattedCitation" : "(Burdanowitz et al., 2019)", "manualFormatting" : "Burdanowitz et al., 2019", "plainTextFormattedCitation" : "(Burdanowitz et al., 2019)", "previouslyFormattedCitation" : "(Burdanowitz et al., 2019)" }, "properties" : { "noteIndex" : 0 }, "schema" : "https://github.com/citation-style-language/schema/raw/master/csl-citation.json" }</w:delInstrText>
        </w:r>
        <w:r w:rsidRPr="00D424AA" w:rsidDel="00936942">
          <w:rPr>
            <w:rFonts w:cs="Times New Roman"/>
            <w:lang w:val="en-GB"/>
          </w:rPr>
          <w:fldChar w:fldCharType="separate"/>
        </w:r>
        <w:r w:rsidR="00A26296" w:rsidDel="00936942">
          <w:rPr>
            <w:rFonts w:cs="Times New Roman"/>
            <w:noProof/>
            <w:lang w:val="en-GB"/>
          </w:rPr>
          <w:delText>Burdanowitz et al., 2019</w:delText>
        </w:r>
        <w:r w:rsidRPr="00D424AA" w:rsidDel="00936942">
          <w:rPr>
            <w:rFonts w:cs="Times New Roman"/>
            <w:lang w:val="en-GB"/>
          </w:rPr>
          <w:fldChar w:fldCharType="end"/>
        </w:r>
        <w:commentRangeEnd w:id="1257"/>
        <w:r w:rsidR="00A26296" w:rsidDel="00936942">
          <w:rPr>
            <w:rStyle w:val="Marquedecommentaire"/>
          </w:rPr>
          <w:commentReference w:id="1257"/>
        </w:r>
        <w:r w:rsidRPr="00841A35" w:rsidDel="00936942">
          <w:rPr>
            <w:rFonts w:cs="Times New Roman"/>
            <w:lang w:val="en-GB"/>
          </w:rPr>
          <w:delText xml:space="preserve">; </w:delText>
        </w:r>
        <w:commentRangeStart w:id="1259"/>
        <w:r w:rsidRPr="00D424AA" w:rsidDel="00936942">
          <w:rPr>
            <w:rFonts w:cs="Times New Roman"/>
            <w:lang w:val="en-GB"/>
          </w:rPr>
          <w:fldChar w:fldCharType="begin" w:fldLock="1"/>
        </w:r>
        <w:r w:rsidR="00FF6231" w:rsidDel="00936942">
          <w:rPr>
            <w:rFonts w:cs="Times New Roman"/>
            <w:lang w:val="en-GB"/>
          </w:rPr>
          <w:delInstrText>ADDIN CSL_CITATION { "citationItems" : [ { "id" : "ITEM-1", "itemData" : { "DOI" : "10.1002/joc.4678", "ISSN" : "08998418", "author" : [ { "dropping-particle" : "", "family" : "Formayer", "given" : "Herbert", "non-dropping-particle" : "", "parse-names" : false, "suffix" : "" }, { "dropping-particle" : "", "family" : "Fritz", "given" : "Alexandra", "non-dropping-particle" : "", "parse-names" : false, "suffix" : "" } ], "container-title" : "International Journal of Climatology", "id" : "ITEM-1", "issue" : "1", "issued" : { "date-parts" : [ [ "2017", "1" ] ] }, "page" : "1-10", "title" : "Temperature dependency of hourly precipitation intensities \u2013 surface versus cloud layer temperature", "translator" : [ { "dropping-particle" : "", "family" : "S2752", "given" : "", "non-dropping-particle" : "", "parse-names" : false, "suffix" : "" } ], "type" : "article-journal", "volume" : "37" }, "uris" : [ "http://www.mendeley.com/documents/?uuid=0dba235b-1dfb-4135-a9a1-5373a83848ea" ] } ], "mendeley" : { "formattedCitation" : "(Formayer and Fritz, 2017)", "manualFormatting" : "Formayer and Fritz, 2017", "plainTextFormattedCitation" : "(Formayer and Fritz, 2017)", "previouslyFormattedCitation" : "(Formayer and Fritz, 2017)" }, "properties" : { "noteIndex" : 0 }, "schema" : "https://github.com/citation-style-language/schema/raw/master/csl-citation.json" }</w:delInstrText>
        </w:r>
        <w:r w:rsidRPr="00D424AA" w:rsidDel="00936942">
          <w:rPr>
            <w:rFonts w:cs="Times New Roman"/>
            <w:lang w:val="en-GB"/>
          </w:rPr>
          <w:fldChar w:fldCharType="separate"/>
        </w:r>
        <w:r w:rsidR="00A26296" w:rsidDel="00936942">
          <w:rPr>
            <w:rFonts w:cs="Times New Roman"/>
            <w:noProof/>
            <w:lang w:val="en-GB"/>
          </w:rPr>
          <w:delText>Formayer and Fritz, 2017</w:delText>
        </w:r>
        <w:r w:rsidRPr="00D424AA" w:rsidDel="00936942">
          <w:rPr>
            <w:rFonts w:cs="Times New Roman"/>
            <w:lang w:val="en-GB"/>
          </w:rPr>
          <w:fldChar w:fldCharType="end"/>
        </w:r>
        <w:commentRangeEnd w:id="1259"/>
        <w:r w:rsidR="00A26296" w:rsidDel="00936942">
          <w:rPr>
            <w:rStyle w:val="Marquedecommentaire"/>
          </w:rPr>
          <w:commentReference w:id="1259"/>
        </w:r>
        <w:r w:rsidRPr="00841A35" w:rsidDel="00936942">
          <w:rPr>
            <w:rFonts w:cs="Times New Roman"/>
            <w:lang w:val="en-GB"/>
          </w:rPr>
          <w:delText xml:space="preserve">; </w:delText>
        </w:r>
        <w:commentRangeStart w:id="1260"/>
        <w:r w:rsidRPr="00D424AA" w:rsidDel="00936942">
          <w:rPr>
            <w:rFonts w:cs="Times New Roman"/>
            <w:lang w:val="en-GB"/>
          </w:rPr>
          <w:fldChar w:fldCharType="begin" w:fldLock="1"/>
        </w:r>
        <w:r w:rsidR="00FF6231" w:rsidDel="00936942">
          <w:rPr>
            <w:rFonts w:cs="Times New Roman"/>
            <w:lang w:val="en-GB"/>
          </w:rPr>
          <w:delInstrText>ADDIN CSL_CITATION { "citationItems" : [ { "id" : "ITEM-1", "itemData" : { "DOI" : "10.1175/JCLI-D-16-0808.1", "abstract" : " AbstractPresent-day precipitation\u2013temperature scaling relations indicate that hourly precipitation extremes may have a response to warming exceeding the Clausius\u2013Clapeyron (CC) relation; for the Netherlands the dependency on surface dewpoint temperature follows 2 times the CC relation (2CC). The authors\u2019 hypothesis\u2014as supported by a simple physical argument presented here\u2014is that this 2CC behavior arises from the physics of convective clouds. To further investigate this, the large-scale atmospheric conditions accompanying summertime afternoon precipitation events are analyzed using surface observations combined with a regional reanalysis. Events are precipitation measurements clustered in time and space. The hourly peak intensities of these events again reveal a 2CC scaling with the surface dewpoint temperature. The temperature excess of moist updrafts initialized at the surface and the maximum cloud depth are clear functions of surface dewpoint, confirming the key role of surface humidity on convective activity. Almost no differences in relative humidity and the dry temperature lapse rate were found across the dewpoint temperature range, supporting the theory that 2CC scaling is mainly due to the response of convection to increases in near-surface humidity, while other atmospheric conditions remain similar. Additionally, hourly precipitation extremes are on average accompanied by substantial large-scale upward motions and therefore large-scale moisture convergence, which appears to accelerate with surface dewpoint. Consequently, most hourly extremes occur in precipitation events with considerable spatial extent. Importantly, this event size appears to increase rapidly at the highest dewpoint temperature range, suggesting potentially strong impacts of climatic warming. ", "author" : [ { "dropping-particle" : "", "family" : "Lenderink", "given" : "G", "non-dropping-particle" : "", "parse-names" : false, "suffix" : "" }, { "dropping-particle" : "", "family" : "Barbero", "given" : "R", "non-dropping-particle" : "", "parse-names" : false, "suffix" : "" }, { "dropping-particle" : "", "family" : "Loriaux", "given" : "J M", "non-dropping-particle" : "", "parse-names" : false, "suffix" : "" }, { "dropping-particle" : "", "family" : "Fowler", "given" : "H J", "non-dropping-particle" : "", "parse-names" : false, "suffix" : "" } ], "container-title" : "Journal of Climate", "id" : "ITEM-1", "issue" : "15", "issued" : { "date-parts" : [ [ "2017" ] ] }, "page" : "6037-6052", "title" : "Super-Clausius\u2013Clapeyron Scaling of Extreme Hourly Convective Precipitation and Its Relation to Large-Scale Atmospheric Conditions", "translator" : [ { "dropping-particle" : "", "family" : "S1882", "given" : "", "non-dropping-particle" : "", "parse-names" : false, "suffix" : "" } ], "type" : "article-journal", "volume" : "30" }, "uris" : [ "http://www.mendeley.com/documents/?uuid=59972935-291b-4f73-b2c3-21ef9cbda4a1" ] } ], "mendeley" : { "formattedCitation" : "(Lenderink et al., 2017)", "manualFormatting" : "Lenderink et al., 2017)", "plainTextFormattedCitation" : "(Lenderink et al., 2017)", "previouslyFormattedCitation" : "(Lenderink et al., 2017)" }, "properties" : { "noteIndex" : 0 }, "schema" : "https://github.com/citation-style-language/schema/raw/master/csl-citation.json" }</w:delInstrText>
        </w:r>
        <w:r w:rsidRPr="00D424AA" w:rsidDel="00936942">
          <w:rPr>
            <w:rFonts w:cs="Times New Roman"/>
            <w:lang w:val="en-GB"/>
          </w:rPr>
          <w:fldChar w:fldCharType="separate"/>
        </w:r>
        <w:r w:rsidR="00A26296" w:rsidDel="00936942">
          <w:rPr>
            <w:rFonts w:cs="Times New Roman"/>
            <w:noProof/>
            <w:lang w:val="en-GB"/>
          </w:rPr>
          <w:delText>Lenderink et al., 2017)</w:delText>
        </w:r>
        <w:r w:rsidRPr="00D424AA" w:rsidDel="00936942">
          <w:rPr>
            <w:rFonts w:cs="Times New Roman"/>
            <w:lang w:val="en-GB"/>
          </w:rPr>
          <w:fldChar w:fldCharType="end"/>
        </w:r>
      </w:del>
      <w:commentRangeEnd w:id="1260"/>
      <w:r w:rsidR="00A26296">
        <w:rPr>
          <w:rStyle w:val="Marquedecommentaire"/>
        </w:rPr>
        <w:commentReference w:id="1260"/>
      </w:r>
      <w:r w:rsidRPr="00841A35">
        <w:rPr>
          <w:rFonts w:cs="Times New Roman"/>
          <w:lang w:val="en-GB"/>
        </w:rPr>
        <w:t>. This is confirmed when sub</w:t>
      </w:r>
      <w:bookmarkEnd w:id="1256"/>
      <w:r w:rsidRPr="00841A35">
        <w:rPr>
          <w:rFonts w:cs="Times New Roman"/>
          <w:lang w:val="en-GB"/>
        </w:rPr>
        <w:t xml:space="preserve">-daily precipitation data collected from multiple continents </w:t>
      </w:r>
      <w:commentRangeStart w:id="1261"/>
      <w:r w:rsidRPr="00D424AA">
        <w:rPr>
          <w:rFonts w:cs="Times New Roman"/>
          <w:lang w:val="en-GB"/>
        </w:rPr>
        <w:fldChar w:fldCharType="begin" w:fldLock="1"/>
      </w:r>
      <w:ins w:id="1262" w:author="Robin Matthews" w:date="2021-07-13T19:32:00Z">
        <w:r w:rsidR="00612D91">
          <w:rPr>
            <w:rFonts w:cs="Times New Roman"/>
            <w:lang w:val="en-GB"/>
          </w:rPr>
          <w:instrText>ADDIN CSL_CITATION { "citationItems" : [ { "id" : "ITEM-1", "itemData" : { "DOI" : "10.1175/JCLI-D-18-0143.1", "ISSN" : "0894-8755", "abstract" : "Extreme short-duration rainfall can cause devastating flooding that puts lives, infrastructure, and natural ecosystems at risk. It is therefore essential to understand how this type of extreme rainfall will change in a warmer world. A significant barrier to answering this question is the lack of sub-daily rainfall data available at the global scale. To this end, a global sub-daily rainfall dataset based on gauged observations has been collated. The dataset is highly variable in its spatial coverage, record length, completeness and, in its raw form, quality. This presents significant difficulties for many types of analyses. The dataset currently comprises 23 687 gauges with an average record length of 13 years. Apart from a few exceptions, the earliest records begin in the 1950s. The Global Sub-Daily Rainfall Dataset (GSDR) has wide applications, including improving our understanding of the nature and drivers of sub-daily rainfall extremes, improving and validating of high-resolution climate models, and developing a high-resolution gridded sub-daily rainfall dataset of indices.", "author" : [ { "dropping-particle" : "", "family" : "Lewis", "given" : "Elizabeth", "non-dropping-particle" : "", "parse-names" : false, "suffix" : "" }, { "dropping-particle" : "", "family" : "Fowler", "given" : "Hayley", "non-dropping-particle" : "", "parse-names" : false, "suffix" : "" }, { "dropping-particle" : "", "family" : "Alexander", "given" : "Lisa", "non-dropping-particle" : "", "parse-names" : false, "suffix" : "" }, { "dropping-particle" : "", "family" : "Dunn", "given" : "Robert", "non-dropping-particle" : "", "parse-names" : false, "suffix" : "" }, { "dropping-particle" : "", "family" : "McClean", "given" : "Fergus", "non-dropping-particle" : "", "parse-names" : false, "suffix" : "" }, { "dropping-particle" : "", "family" : "Barbero", "given" : "Renaud", "non-dropping-particle" : "", "parse-names" : false, "suffix" : "" }, { "dropping-particle" : "", "family" : "Guerreiro", "given" : "Selma", "non-dropping-particle" : "", "parse-names" : false, "suffix" : "" }, { "dropping-particle" : "", "family" : "Li", "given" : "Xiao-Feng", "non-dropping-particle" : "", "parse-names" : false, "suffix" : "" }, { "dropping-particle" : "", "family" : "Blenkinsop", "given" : "Stephen", "non-dropping-particle" : "", "parse-names" : false, "suffix" : "" } ], "container-title" : "Journal of Climate", "id" : "ITEM-1", "issue" : "15", "issued" : { "date-parts" : [ [ "2019", "7", "3" ] ] }, "page" : "4715-4729", "title" : "GSDR: A Global Sub-Daily Rainfall Dataset", "translator" : [ { "dropping-particle" : "", "family" : "S3044", "given" : "", "non-dropping-particle" : "", "parse-names" : false, "suffix" : "" } ], "type" : "article-journal", "volume" : "32" }, "uris" : [ "http://www.mendeley.com/documents/?uuid=3d743858-9d31-4661-b6dc-f467e39d169d" ] } ], "mendeley" : { "formattedCitation" : "(Lewis et al., 2019a)", "manualFormatting" : "(E. Lewis et al., 2019)", "plainTextFormattedCitation" : "(Lewis et al., 2019a)", "previouslyFormattedCitation" : "(Lewis et al., 2019a)" }, "properties" : { "noteIndex" : 0 }, "schema" : "https://github.com/citation-style-language/schema/raw/master/csl-citation.json" }</w:instrText>
        </w:r>
      </w:ins>
      <w:del w:id="1263" w:author="Robin Matthews" w:date="2021-07-13T19:32:00Z">
        <w:r w:rsidR="00FF6231" w:rsidDel="00612D91">
          <w:rPr>
            <w:rFonts w:cs="Times New Roman"/>
            <w:lang w:val="en-GB"/>
          </w:rPr>
          <w:delInstrText>ADDIN CSL_CITATION { "citationItems" : [ { "id" : "ITEM-1", "itemData" : { "DOI" : "10.1175/JCLI-D-18-0143.1", "ISSN" : "0894-8755", "abstract" : "Extreme short-duration rainfall can cause devastating flooding that puts lives, infrastructure, and natural ecosystems at risk. It is therefore essential to understand how this type of extreme rainfall will change in a warmer world. A significant barrier to answering this question is the lack of sub-daily rainfall data available at the global scale. To this end, a global sub-daily rainfall dataset based on gauged observations has been collated. The dataset is highly variable in its spatial coverage, record length, completeness and, in its raw form, quality. This presents significant difficulties for many types of analyses. The dataset currently comprises 23 687 gauges with an average record length of 13 years. Apart from a few exceptions, the earliest records begin in the 1950s. The Global Sub-Daily Rainfall Dataset (GSDR) has wide applications, including improving our understanding of the nature and drivers of sub-daily rainfall extremes, improving and validating of high-resolution climate models, and developing a high-resolution gridded sub-daily rainfall dataset of indices.", "author" : [ { "dropping-particle" : "", "family" : "Lewis", "given" : "Elizabeth", "non-dropping-particle" : "", "parse-names" : false, "suffix" : "" }, { "dropping-particle" : "", "family" : "Fowler", "given" : "Hayley", "non-dropping-particle" : "", "parse-names" : false, "suffix" : "" }, { "dropping-particle" : "", "family" : "Alexander", "given" : "Lisa", "non-dropping-particle" : "", "parse-names" : false, "suffix" : "" }, { "dropping-particle" : "", "family" : "Dunn", "given" : "Robert", "non-dropping-particle" : "", "parse-names" : false, "suffix" : "" }, { "dropping-particle" : "", "family" : "McClean", "given" : "Fergus", "non-dropping-particle" : "", "parse-names" : false, "suffix" : "" }, { "dropping-particle" : "", "family" : "Barbero", "given" : "Renaud", "non-dropping-particle" : "", "parse-names" : false, "suffix" : "" }, { "dropping-particle" : "", "family" : "Guerreiro", "given" : "Selma", "non-dropping-particle" : "", "parse-names" : false, "suffix" : "" }, { "dropping-particle" : "", "family" : "Li", "given" : "Xiao-Feng", "non-dropping-particle" : "", "parse-names" : false, "suffix" : "" }, { "dropping-particle" : "", "family" : "Blenkinsop", "given" : "Stephen", "non-dropping-particle" : "", "parse-names" : false, "suffix" : "" } ], "container-title" : "Journal of Climate", "id" : "ITEM-1", "issue" : "15", "issued" : { "date-parts" : [ [ "2019", "7", "3" ] ] }, "page" : "4715-4729", "title" : "GSDR: A Global Sub-Daily Rainfall Dataset", "translator" : [ { "dropping-particle" : "", "family" : "S3044", "given" : "", "non-dropping-particle" : "", "parse-names" : false, "suffix" : "" } ], "type" : "article-journal", "volume" : "32" }, "uris" : [ "http://www.mendeley.com/documents/?uuid=3d743858-9d31-4661-b6dc-f467e39d169d" ] } ], "mendeley" : { "formattedCitation" : "(Lewis et al., 2019a)", "plainTextFormattedCitation" : "(Lewis et al., 2019a)", "previouslyFormattedCitation" : "(Lewis et al., 2019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264" w:author="Robin Matthews" w:date="2021-07-13T19:32:00Z">
        <w:r w:rsidR="00612D91">
          <w:rPr>
            <w:rFonts w:cs="Times New Roman"/>
            <w:noProof/>
            <w:lang w:val="en-GB"/>
          </w:rPr>
          <w:t xml:space="preserve">E. </w:t>
        </w:r>
      </w:ins>
      <w:r w:rsidR="00A26296">
        <w:rPr>
          <w:rFonts w:cs="Times New Roman"/>
          <w:noProof/>
          <w:lang w:val="en-GB"/>
        </w:rPr>
        <w:t>Lewis et al., 2019</w:t>
      </w:r>
      <w:del w:id="1265" w:author="Robin Matthews" w:date="2021-07-13T19:32:00Z">
        <w:r w:rsidR="00A26296" w:rsidDel="00612D91">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1261"/>
      <w:r w:rsidR="00A26296">
        <w:rPr>
          <w:rStyle w:val="Marquedecommentaire"/>
        </w:rPr>
        <w:commentReference w:id="1261"/>
      </w:r>
      <w:r w:rsidRPr="00841A35">
        <w:rPr>
          <w:rFonts w:cs="Times New Roman"/>
          <w:lang w:val="en-GB"/>
        </w:rPr>
        <w:t xml:space="preserve"> </w:t>
      </w:r>
      <w:r w:rsidRPr="00D424AA">
        <w:rPr>
          <w:rFonts w:cs="Times New Roman"/>
          <w:lang w:val="en-GB"/>
        </w:rPr>
        <w:t xml:space="preserve">are analysed in a consistent manner using different methods </w:t>
      </w:r>
      <w:r w:rsidRPr="00D424AA">
        <w:rPr>
          <w:rFonts w:cs="Times New Roman"/>
          <w:lang w:val="en-GB"/>
        </w:rPr>
        <w:fldChar w:fldCharType="begin" w:fldLock="1"/>
      </w:r>
      <w:r w:rsidR="00FF6231">
        <w:rPr>
          <w:rFonts w:cs="Times New Roman"/>
          <w:lang w:val="en-GB"/>
        </w:rPr>
        <w:instrText>ADDIN CSL_CITATION { "citationItems" : [ { "id" : "ITEM-1", "itemData" : { "DOI" : "10.1029/2020GL090317", "ISSN" : "0094-8276", "author" : [ { "dropping-particle" : "", "family" : "Ali", "given" : "Haider", "non-dropping-particle" : "", "parse-names" : false, "suffix" : "" }, { "dropping-particle" : "", "family" : "Fowler", "given" : "Hayley J.", "non-dropping-particle" : "", "parse-names" : false, "suffix" : "" }, { "dropping-particle" : "", "family" : "Lenderink", "given" : "Geert", "non-dropping-particle" : "", "parse-names" : false, "suffix" : "" }, { "dropping-particle" : "", "family" : "Lewis", "given" : "Elizabeth", "non-dropping-particle" : "", "parse-names" : false, "suffix" : "" }, { "dropping-particle" : "", "family" : "Pritchard", "given" : "David", "non-dropping-particle" : "", "parse-names" : false, "suffix" : "" } ], "container-title" : "Geophysical Research Letters", "id" : "ITEM-1", "issued" : { "date-parts" : [ [ "2021", "1", "12" ] ] }, "title" : "Consistent large\u2010scale response of hourly extreme precipitation to temperature variation over land", "translator" : [ { "dropping-particle" : "", "family" : "S3397", "given" : "", "non-dropping-particle" : "", "parse-names" : false, "suffix" : "" } ], "type" : "article-journal" }, "uris" : [ "http://www.mendeley.com/documents/?uuid=4b77157a-3389-400e-841c-66e311fb5e8f" ] } ], "mendeley" : { "formattedCitation" : "(Ali et al., 2021)", "plainTextFormattedCitation" : "(Ali et al., 2021)", "previouslyFormattedCitation" : "(Ali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i et al., 2021)</w:t>
      </w:r>
      <w:r w:rsidRPr="00D424AA">
        <w:rPr>
          <w:rFonts w:cs="Times New Roman"/>
          <w:lang w:val="en-GB"/>
        </w:rPr>
        <w:fldChar w:fldCharType="end"/>
      </w:r>
      <w:r w:rsidRPr="00841A35">
        <w:rPr>
          <w:rFonts w:cs="Times New Roman"/>
          <w:lang w:val="en-GB"/>
        </w:rPr>
        <w:t>. It has been hoped that apparent scaling might be used to help understand past and future changes in extreme sub-daily preci</w:t>
      </w:r>
      <w:r w:rsidRPr="00D424AA">
        <w:rPr>
          <w:rFonts w:cs="Times New Roman"/>
          <w:lang w:val="en-GB"/>
        </w:rPr>
        <w:t xml:space="preserve">pitation. However, apparent scaling samples multiple synoptic weather states, mixing thermodynamic and dynamic factors that are not directly relevant for climate change responses (8.2.3.2) </w:t>
      </w:r>
      <w:commentRangeStart w:id="1266"/>
      <w:r w:rsidRPr="00D424AA">
        <w:rPr>
          <w:rFonts w:cs="Times New Roman"/>
          <w:lang w:val="en-GB"/>
        </w:rPr>
        <w:fldChar w:fldCharType="begin" w:fldLock="1"/>
      </w:r>
      <w:ins w:id="1267" w:author="Robin Matthews" w:date="2021-07-13T19:33:00Z">
        <w:r w:rsidR="00612D91">
          <w:rPr>
            <w:rFonts w:cs="Times New Roman"/>
            <w:lang w:val="en-GB"/>
          </w:rPr>
          <w:instrText>ADDIN CSL_CITATION { "citationItems" : [ { "id" : "ITEM-1", "itemData" : { "DOI" : "10.1038/ngeo2911", "author" : [ { "dropping-particle" : "", "family" : "Zhang", "given" : "Xuebin", "non-dropping-particle" : "", "parse-names" : false, "suffix" : "" }, { "dropping-particle" : "", "family" : "Zwiers", "given" : "Francis W", "non-dropping-particle" : "", "parse-names" : false, "suffix" : "" }, { "dropping-particle" : "", "family" : "Li", "given" : "Guilong", "non-dropping-particle" : "", "parse-names" : false, "suffix" : "" }, { "dropping-particle" : "", "family" : "Wan", "given" : "Hui", "non-dropping-particle" : "", "parse-names" : false, "suffix" : "" }, { "dropping-particle" : "", "family" : "Cannon", "given" : "Alex J", "non-dropping-particle" : "", "parse-names" : false, "suffix" : "" } ], "container-title" : "Nature Geoscience", "id" : "ITEM-1", "issued" : { "date-parts" : [ [ "2017", "3", "27" ] ] }, "page" : "255", "publisher" : "Nature Publishing Group, a division of Macmillan Publishers Limited. All Rights Reserved.", "title" : "Complexity in estimating past and future extreme short-duration rainfall", "translator" : [ { "dropping-particle" : "", "family" : "S432", "given" : "", "non-dropping-particle" : "", "parse-names" : false, "suffix" : "" } ], "type" : "article-journal", "volume" : "10" }, "uris" : [ "http://www.mendeley.com/documents/?uuid=9f35420e-2fdf-4a0f-9b7e-63a57714a427" ] }, { "id" : "ITEM-2", "itemData" : { "DOI" : "10.1007/s00382-016-3083-x", "ISSN" : "1432-0894", "abstract" : "In this study we investigate the scaling of precipitation extremes with temperature in the Mediterranean region by assessing against observations the present day and future regional climate simulations performed in the frame of the HyMeX and MED-CORDEX programs. Over the 1979\u20132008 period, despite differences in quantitative precipitation simulation across the various models, the change in precipitation extremes with respect to temperature is robust and consistent. The spatial variability of the temperature\u2013precipitation extremes relationship displays a hook shape across the Mediterranean, with negative slope at high temperatures and a slope following Clausius\u2013Clapeyron (CC)-scaling at low temperatures. The temperature at which the slope of the temperature\u2013precipitation extreme relation sharply changes (or temperature break), ranges from about 20 \u00b0C in the western Mediterranean to &lt;10 \u00b0C in Greece. In addition, this slope is always negative in the arid regions of the Mediterranean. The scaling of the simulated precipitation extremes is insensitive to ocean\u2013atmosphere coupling, while it depends very weakly on the resolution at high temperatures for short precipitation accumulation times. In future climate scenario simulations covering the 2070\u20132100 period, the temperature break shifts to higher temperatures by a value which is on average the mean regional temperature change due to global warming. The slope of the simulated future temperature\u2013precipitation extremes relationship is close to CC-scaling at temperatures below the temperature break, while at high temperatures, the negative slope is close, but somewhat flatter or steeper, than in the current climate depending on the model. Overall, models predict more intense precipitation extremes in the future. Adjusting the temperature\u2013precipitation extremes relationship in the present climate using the CC law and the temperature shift in the future allows the recovery of the temperature\u2013precipitation extremes relationship in the future climate. This implies negligible regional changes of relative humidity in the future despite the large warming and drying over the Mediterranean. This suggests that the Mediterranean Sea is the primary source of moisture which counteracts the drying and warming impacts on relative humidity in parts of the Mediterranean region.", "author" : [ { "dropping-particle" : "", "family" : "Drobinski", "given" : "Philippe", "non-dropping-particle" : "", "parse-names" : false, "suffix" : "" }, { "dropping-particle" : "Da", "family" : "Silva", "given" : "Nicolas", "non-dropping-particle" : "", "parse-names" : false, "suffix" : "" }, { "dropping-particle" : "", "family" : "Panthou", "given" : "G\u00e9r\u00e9my", "non-dropping-particle" : "", "parse-names" : false, "suffix" : "" }, { "dropping-particle" : "", "family" : "Bastin", "given" : "Sophie", "non-dropping-particle" : "", "parse-names" : false, "suffix" : "" }, { "dropping-particle" : "", "family" : "Muller", "given" : "Caroline", "non-dropping-particle" : "", "parse-names" : false, "suffix" : "" }, { "dropping-particle" : "", "family" : "Ahrens", "given" : "Bodo", "non-dropping-particle" : "", "parse-names" : false, "suffix" : "" }, { "dropping-particle" : "", "family" : "Borga", "given" : "Marco", "non-dropping-particle" : "", "parse-names" : false, "suffix" : "" }, { "dropping-particle" : "", "family" : "Conte", "given" : "Dario", "non-dropping-particle" : "", "parse-names" : false, "suffix" : "" }, { "dropping-particle" : "", "family" : "Fosser", "given" : "Giorgia", "non-dropping-particle" : "", "parse-names" : false, "suffix" : "" }, { "dropping-particle" : "", "family" : "Giorgi", "given" : "Filippo", "non-dropping-particle" : "", "parse-names" : false, "suffix" : "" }, { "dropping-particle" : "", "family" : "G\u00fcttler", "given" : "Ivan", "non-dropping-particle" : "", "parse-names" : false, "suffix" : "" }, { "dropping-particle" : "", "family" : "Kotroni", "given" : "Vassiliki", "non-dropping-particle" : "", "parse-names" : false, "suffix" : "" }, { "dropping-particle" : "", "family" : "Li", "given" : "Laurent", "non-dropping-particle" : "", "parse-names" : false, "suffix" : "" }, { "dropping-particle" : "", "family" : "Morin", "given" : "Efrat", "non-dropping-particle" : "", "parse-names" : false, "suffix" : "" }, { "dropping-particle" : "", "family" : "\u00d6nol", "given" : "Bari\u015f", "non-dropping-particle" : "", "parse-names" : false, "suffix" : "" }, { "dropping-particle" : "", "family" : "Quintana-Segui", "given" : "Pere", "non-dropping-particle" : "", "parse-names" : false, "suffix" : "" }, { "dropping-particle" : "", "family" : "Romera", "given" : "Raquel", "non-dropping-particle" : "", "parse-names" : false, "suffix" : "" }, { "dropping-particle" : "", "family" : "Torma", "given" : "Csaba Zsolt", "non-dropping-particle" : "", "parse-names" : false, "suffix" : "" } ], "container-title" : "Climate Dynamics", "id" : "ITEM-2", "issue" : "3", "issued" : { "date-parts" : [ [ "2018" ] ] }, "page" : "1237-1257", "title" : "Scaling precipitation extremes with temperature in the Mediterranean: past climate assessment and projection in anthropogenic scenarios", "translator" : [ { "dropping-particle" : "", "family" : "S3045", "given" : "", "non-dropping-particle" : "", "parse-names" : false, "suffix" : "" } ], "type" : "article-journal", "volume" : "51" }, "uris" : [ "http://www.mendeley.com/documents/?uuid=eae8ca59-e2d1-4ad3-a533-c938ab8c16df" ] }, { "id" : "ITEM-3", "itemData" : { "DOI" : "10.1038/nclimate3168", "ISSN" : "1758-678X", "author" : [ { "dropping-particle" : "", "family" : "Prein", "given" : "Andreas F.", "non-dropping-particle" : "", "parse-names" : false, "suffix" : "" }, { "dropping-particle" : "", "family" : "Rasmussen", "given" : "Roy M.", "non-dropping-particle" : "", "parse-names" : false, "suffix" : "" }, { "dropping-particle" : "", "family" : "Ikeda", "given" : "Kyoko", "non-dropping-particle" : "", "parse-names" : false, "suffix" : "" }, { "dropping-particle" : "", "family" : "Liu", "given" : "Changhai", "non-dropping-particle" : "", "parse-names" : false, "suffix" : "" }, { "dropping-particle" : "", "family" : "Clark", "given" : "Martyn P.", "non-dropping-particle" : "", "parse-names" : false, "suffix" : "" }, { "dropping-particle" : "", "family" : "Holland", "given" : "Greg J.", "non-dropping-particle" : "", "parse-names" : false, "suffix" : "" } ], "container-title" : "Nature Climate Change", "id" : "ITEM-3", "issue" : "1", "issued" : { "date-parts" : [ [ "2016", "12", "5" ] ] }, "page" : "48", "publisher" : "Nature Publishing Group", "title" : "The future intensification of hourly precipitation extremes", "translator" : [ { "dropping-particle" : "", "family" : "S3338", "given" : "", "non-dropping-particle" : "", "parse-names" : false, "suffix" : "" } ], "type" : "article-journal", "volume" : "7" }, "uris" : [ "http://www.mendeley.com/documents/?uuid=00eaffd6-8d5c-41fe-bee2-788e976a3b1e" ] }, { "id" : "ITEM-4", "itemData" : { "DOI" : "10.1038/nclimate3201", "author" : [ { "dropping-particle" : "", "family" : "Bao", "given" : "J", "non-dropping-particle" : "", "parse-names" : false, "suffix" : "" }, { "dropping-particle" : "", "family" : "Sherwood", "given" : "S C", "non-dropping-particle" : "", "parse-names" : false, "suffix" : "" }, { "dropping-particle" : "V", "family" : "Alexander", "given" : "L", "non-dropping-particle" : "", "parse-names" : false, "suffix" : "" }, { "dropping-particle" : "", "family" : "Evans", "given" : "J P", "non-dropping-particle" : "", "parse-names" : false, "suffix" : "" } ], "container-title" : "Nature Climate Change", "id" : "ITEM-4", "issue" : "2", "issued" : { "date-parts" : [ [ "2017" ] ] }, "note" : "Cited By :30\n\nExport Date: 28 January 2019", "page" : "128-132", "title" : "Future increases in extreme precipitation exceed observed scaling rates", "translator" : [ { "dropping-particle" : "", "family" : "S1351", "given" : "", "non-dropping-particle" : "", "parse-names" : false, "suffix" : "" } ], "type" : "article-journal", "volume" : "7" }, "uris" : [ "http://www.mendeley.com/documents/?uuid=730f62a0-00b4-49ed-9878-a00503216149" ] }, { "id" : "ITEM-5", "itemData" : { "DOI" : "10.1175/JCLI-D-19-0920.1", "ISSN" : "0894-8755", "abstract" : "Long-term changes in extreme daily and subdaily precipitation simulated by climate models are often compared with corresponding temperature changes to estimate the sensitivity of extreme precipitation to warming. Such \u201ctrend scaling\u201d rates are difficult to estimate from observations, however, because of limited data availability and high background variability. Intra-annual temperature scaling (here called binning scaling), which relates extreme precipitation to temperature at or near the time of occurrence, has been suggested as a possible substitute for trend scaling. We use a large ensemble simulation of the Canadian regional climate model (CanRCM4) to assess this possibility, considering both daily near-surface air temperature and daily dewpoint temperature as scaling variables. We find that binning curves that are based on precipitation data for the whole year generally look like the composite of binning curves for winter and summer, with the lower temperature portion similar to winter and the higher temperature portion similar to summer, indicating that binning curves reflect seasonal changes in the relationship between temperature and extreme precipitation. The magnitude and spatial pattern of binning and trend scaling rates are also quantitatively different, with little spatial correlation between them, regardless of precipitation duration or choice of temperature variable. The evidence therefore suggests that binning scaling with temperature is not a reliable predictor for future changes in precipitation extremes in the climate simulated by CanRCM4. Nevertheless, external forcing does have a discernable influence on binning curves, which are seen to shift upward and to the right in some regions, consistent with a general increase in extreme precipitation.", "author" : [ { "dropping-particle" : "", "family" : "Sun", "given" : "Qiaohong",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container-title" : "Journal of Climate", "id" : "ITEM-5", "issue" : "21", "issued" : { "date-parts" : [ [ "2020", "11", "1" ] ] }, "page" : "9233-9245", "title" : "A Comparison of Intra-Annual and Long-Term Trend Scaling of Extreme Precipitation with Temperature in a Large-Ensemble Regional Climate Simulation", "translator" : [ { "dropping-particle" : "", "family" : "S2649", "given" : "", "non-dropping-particle" : "", "parse-names" : false, "suffix" : "" } ], "type" : "article-journal", "volume" : "33" }, "uris" : [ "http://www.mendeley.com/documents/?uuid=2ac81854-eaeb-4c31-8b4f-7b418155e362" ] } ], "mendeley" : { "formattedCitation" : "(Prein et al., 2016b; Bao et al., 2017; Zhang et al., 2017c; Drobinski et al., 2018; Sun et al., 2020b)", "manualFormatting" : "(Prein et al., 2016b; Bao et al., 2017; X. Zhang et al., 2017; Drobinski et al., 2018; Sun et al., 2020a )", "plainTextFormattedCitation" : "(Prein et al., 2016b; Bao et al., 2017; Zhang et al., 2017c; Drobinski et al., 2018; Sun et al., 2020b)", "previouslyFormattedCitation" : "(Prein et al., 2016b; Bao et al., 2017; Zhang et al., 2017c; Drobinski et al., 2018; Sun et al., 2020b)" }, "properties" : { "noteIndex" : 0 }, "schema" : "https://github.com/citation-style-language/schema/raw/master/csl-citation.json" }</w:instrText>
        </w:r>
      </w:ins>
      <w:del w:id="1268" w:author="Robin Matthews" w:date="2021-07-13T19:33:00Z">
        <w:r w:rsidR="00AB36D4" w:rsidDel="00612D91">
          <w:rPr>
            <w:rFonts w:cs="Times New Roman"/>
            <w:lang w:val="en-GB"/>
          </w:rPr>
          <w:delInstrText>ADDIN CSL_CITATION { "citationItems" : [ { "id" : "ITEM-1", "itemData" : { "DOI" : "10.1038/ngeo2911", "author" : [ { "dropping-particle" : "", "family" : "Zhang", "given" : "Xuebin", "non-dropping-particle" : "", "parse-names" : false, "suffix" : "" }, { "dropping-particle" : "", "family" : "Zwiers", "given" : "Francis W", "non-dropping-particle" : "", "parse-names" : false, "suffix" : "" }, { "dropping-particle" : "", "family" : "Li", "given" : "Guilong", "non-dropping-particle" : "", "parse-names" : false, "suffix" : "" }, { "dropping-particle" : "", "family" : "Wan", "given" : "Hui", "non-dropping-particle" : "", "parse-names" : false, "suffix" : "" }, { "dropping-particle" : "", "family" : "Cannon", "given" : "Alex J", "non-dropping-particle" : "", "parse-names" : false, "suffix" : "" } ], "container-title" : "Nature Geoscience", "id" : "ITEM-1", "issued" : { "date-parts" : [ [ "2017", "3", "27" ] ] }, "page" : "255", "publisher" : "Nature Publishing Group, a division of Macmillan Publishers Limited. All Rights Reserved.", "title" : "Complexity in estimating past and future extreme short-duration rainfall", "translator" : [ { "dropping-particle" : "", "family" : "S432", "given" : "", "non-dropping-particle" : "", "parse-names" : false, "suffix" : "" } ], "type" : "article-journal", "volume" : "10" }, "uris" : [ "http://www.mendeley.com/documents/?uuid=9f35420e-2fdf-4a0f-9b7e-63a57714a427" ] }, { "id" : "ITEM-2", "itemData" : { "DOI" : "10.1007/s00382-016-3083-x", "ISSN" : "1432-0894", "abstract" : "In this study we investigate the scaling of precipitation extremes with temperature in the Mediterranean region by assessing against observations the present day and future regional climate simulations performed in the frame of the HyMeX and MED-CORDEX programs. Over the 1979\u20132008 period, despite differences in quantitative precipitation simulation across the various models, the change in precipitation extremes with respect to temperature is robust and consistent. The spatial variability of the temperature\u2013precipitation extremes relationship displays a hook shape across the Mediterranean, with negative slope at high temperatures and a slope following Clausius\u2013Clapeyron (CC)-scaling at low temperatures. The temperature at which the slope of the temperature\u2013precipitation extreme relation sharply changes (or temperature break), ranges from about 20 \u00b0C in the western Mediterranean to &lt;10 \u00b0C in Greece. In addition, this slope is always negative in the arid regions of the Mediterranean. The scaling of the simulated precipitation extremes is insensitive to ocean\u2013atmosphere coupling, while it depends very weakly on the resolution at high temperatures for short precipitation accumulation times. In future climate scenario simulations covering the 2070\u20132100 period, the temperature break shifts to higher temperatures by a value which is on average the mean regional temperature change due to global warming. The slope of the simulated future temperature\u2013precipitation extremes relationship is close to CC-scaling at temperatures below the temperature break, while at high temperatures, the negative slope is close, but somewhat flatter or steeper, than in the current climate depending on the model. Overall, models predict more intense precipitation extremes in the future. Adjusting the temperature\u2013precipitation extremes relationship in the present climate using the CC law and the temperature shift in the future allows the recovery of the temperature\u2013precipitation extremes relationship in the future climate. This implies negligible regional changes of relative humidity in the future despite the large warming and drying over the Mediterranean. This suggests that the Mediterranean Sea is the primary source of moisture which counteracts the drying and warming impacts on relative humidity in parts of the Mediterranean region.", "author" : [ { "dropping-particle" : "", "family" : "Drobinski", "given" : "Philippe", "non-dropping-particle" : "", "parse-names" : false, "suffix" : "" }, { "dropping-particle" : "Da", "family" : "Silva", "given" : "Nicolas", "non-dropping-particle" : "", "parse-names" : false, "suffix" : "" }, { "dropping-particle" : "", "family" : "Panthou", "given" : "G\u00e9r\u00e9my", "non-dropping-particle" : "", "parse-names" : false, "suffix" : "" }, { "dropping-particle" : "", "family" : "Bastin", "given" : "Sophie", "non-dropping-particle" : "", "parse-names" : false, "suffix" : "" }, { "dropping-particle" : "", "family" : "Muller", "given" : "Caroline", "non-dropping-particle" : "", "parse-names" : false, "suffix" : "" }, { "dropping-particle" : "", "family" : "Ahrens", "given" : "Bodo", "non-dropping-particle" : "", "parse-names" : false, "suffix" : "" }, { "dropping-particle" : "", "family" : "Borga", "given" : "Marco", "non-dropping-particle" : "", "parse-names" : false, "suffix" : "" }, { "dropping-particle" : "", "family" : "Conte", "given" : "Dario", "non-dropping-particle" : "", "parse-names" : false, "suffix" : "" }, { "dropping-particle" : "", "family" : "Fosser", "given" : "Giorgia", "non-dropping-particle" : "", "parse-names" : false, "suffix" : "" }, { "dropping-particle" : "", "family" : "Giorgi", "given" : "Filippo", "non-dropping-particle" : "", "parse-names" : false, "suffix" : "" }, { "dropping-particle" : "", "family" : "G\u00fcttler", "given" : "Ivan", "non-dropping-particle" : "", "parse-names" : false, "suffix" : "" }, { "dropping-particle" : "", "family" : "Kotroni", "given" : "Vassiliki", "non-dropping-particle" : "", "parse-names" : false, "suffix" : "" }, { "dropping-particle" : "", "family" : "Li", "given" : "Laurent", "non-dropping-particle" : "", "parse-names" : false, "suffix" : "" }, { "dropping-particle" : "", "family" : "Morin", "given" : "Efrat", "non-dropping-particle" : "", "parse-names" : false, "suffix" : "" }, { "dropping-particle" : "", "family" : "\u00d6nol", "given" : "Bari\u015f", "non-dropping-particle" : "", "parse-names" : false, "suffix" : "" }, { "dropping-particle" : "", "family" : "Quintana-Segui", "given" : "Pere", "non-dropping-particle" : "", "parse-names" : false, "suffix" : "" }, { "dropping-particle" : "", "family" : "Romera", "given" : "Raquel", "non-dropping-particle" : "", "parse-names" : false, "suffix" : "" }, { "dropping-particle" : "", "family" : "Torma", "given" : "Csaba Zsolt", "non-dropping-particle" : "", "parse-names" : false, "suffix" : "" } ], "container-title" : "Climate Dynamics", "id" : "ITEM-2", "issue" : "3", "issued" : { "date-parts" : [ [ "2018" ] ] }, "page" : "1237-1257", "title" : "Scaling precipitation extremes with temperature in the Mediterranean: past climate assessment and projection in anthropogenic scenarios", "translator" : [ { "dropping-particle" : "", "family" : "S3045", "given" : "", "non-dropping-particle" : "", "parse-names" : false, "suffix" : "" } ], "type" : "article-journal", "volume" : "51" }, "uris" : [ "http://www.mendeley.com/documents/?uuid=eae8ca59-e2d1-4ad3-a533-c938ab8c16df" ] }, { "id" : "ITEM-3", "itemData" : { "DOI" : "10.1038/nclimate3168", "ISSN" : "1758-678X", "author" : [ { "dropping-particle" : "", "family" : "Prein", "given" : "Andreas F.", "non-dropping-particle" : "", "parse-names" : false, "suffix" : "" }, { "dropping-particle" : "", "family" : "Rasmussen", "given" : "Roy M.", "non-dropping-particle" : "", "parse-names" : false, "suffix" : "" }, { "dropping-particle" : "", "family" : "Ikeda", "given" : "Kyoko", "non-dropping-particle" : "", "parse-names" : false, "suffix" : "" }, { "dropping-particle" : "", "family" : "Liu", "given" : "Changhai", "non-dropping-particle" : "", "parse-names" : false, "suffix" : "" }, { "dropping-particle" : "", "family" : "Clark", "given" : "Martyn P.", "non-dropping-particle" : "", "parse-names" : false, "suffix" : "" }, { "dropping-particle" : "", "family" : "Holland", "given" : "Greg J.", "non-dropping-particle" : "", "parse-names" : false, "suffix" : "" } ], "container-title" : "Nature Climate Change", "id" : "ITEM-3", "issue" : "1", "issued" : { "date-parts" : [ [ "2016", "12", "5" ] ] }, "page" : "48", "publisher" : "Nature Publishing Group", "title" : "The future intensification of hourly precipitation extremes", "translator" : [ { "dropping-particle" : "", "family" : "S3338", "given" : "", "non-dropping-particle" : "", "parse-names" : false, "suffix" : "" } ], "type" : "article-journal", "volume" : "7" }, "uris" : [ "http://www.mendeley.com/documents/?uuid=00eaffd6-8d5c-41fe-bee2-788e976a3b1e" ] }, { "id" : "ITEM-4", "itemData" : { "DOI" : "10.1038/nclimate3201", "author" : [ { "dropping-particle" : "", "family" : "Bao", "given" : "J", "non-dropping-particle" : "", "parse-names" : false, "suffix" : "" }, { "dropping-particle" : "", "family" : "Sherwood", "given" : "S C", "non-dropping-particle" : "", "parse-names" : false, "suffix" : "" }, { "dropping-particle" : "V", "family" : "Alexander", "given" : "L", "non-dropping-particle" : "", "parse-names" : false, "suffix" : "" }, { "dropping-particle" : "", "family" : "Evans", "given" : "J P", "non-dropping-particle" : "", "parse-names" : false, "suffix" : "" } ], "container-title" : "Nature Climate Change", "id" : "ITEM-4", "issue" : "2", "issued" : { "date-parts" : [ [ "2017" ] ] }, "note" : "Cited By :30\n\nExport Date: 28 January 2019", "page" : "128-132", "title" : "Future increases in extreme precipitation exceed observed scaling rates", "translator" : [ { "dropping-particle" : "", "family" : "S1351", "given" : "", "non-dropping-particle" : "", "parse-names" : false, "suffix" : "" } ], "type" : "article-journal", "volume" : "7" }, "uris" : [ "http://www.mendeley.com/documents/?uuid=730f62a0-00b4-49ed-9878-a00503216149" ] }, { "id" : "ITEM-5", "itemData" : { "DOI" : "10.1175/JCLI-D-19-0920.1", "ISSN" : "0894-8755", "abstract" : "Long-term changes in extreme daily and subdaily precipitation simulated by climate models are often compared with corresponding temperature changes to estimate the sensitivity of extreme precipitation to warming. Such \u201ctrend scaling\u201d rates are difficult to estimate from observations, however, because of limited data availability and high background variability. Intra-annual temperature scaling (here called binning scaling), which relates extreme precipitation to temperature at or near the time of occurrence, has been suggested as a possible substitute for trend scaling. We use a large ensemble simulation of the Canadian regional climate model (CanRCM4) to assess this possibility, considering both daily near-surface air temperature and daily dewpoint temperature as scaling variables. We find that binning curves that are based on precipitation data for the whole year generally look like the composite of binning curves for winter and summer, with the lower temperature portion similar to winter and the higher temperature portion similar to summer, indicating that binning curves reflect seasonal changes in the relationship between temperature and extreme precipitation. The magnitude and spatial pattern of binning and trend scaling rates are also quantitatively different, with little spatial correlation between them, regardless of precipitation duration or choice of temperature variable. The evidence therefore suggests that binning scaling with temperature is not a reliable predictor for future changes in precipitation extremes in the climate simulated by CanRCM4. Nevertheless, external forcing does have a discernable influence on binning curves, which are seen to shift upward and to the right in some regions, consistent with a general increase in extreme precipitation.", "author" : [ { "dropping-particle" : "", "family" : "Sun", "given" : "Qiaohong", "non-dropping-particle" : "", "parse-names" : false, "suffix" : "" }, { "dropping-particle" : "", "family" : "Zwiers", "given" : "Francis", "non-dro</w:delInstrText>
        </w:r>
        <w:r w:rsidR="00AB36D4" w:rsidRPr="00B549EC" w:rsidDel="00612D91">
          <w:rPr>
            <w:rFonts w:cs="Times New Roman"/>
          </w:rPr>
          <w:delInstrText>pping-particle" : "", "parse-names" : false, "suffix" : "" }, { "dropping-particle" : "", "family" : "Zhang", "given" : "Xuebin", "non-dropping-particle" : "", "parse-names" : false, "suffix" : "" }, { "dropping-particle" : "", "family" : "Li", "given" : "Guilong", "non-dropping-particle" : "", "parse-names" : false, "suffix" : "" } ], "container-title" : "Journal of Climate", "id" : "ITEM-5", "issue" : "21", "issued" : { "date-parts" : [ [ "2020", "11", "1" ] ] }, "page" : "9233-9245", "title" : "A Comparison of Intra-Annual and Long-Term Trend Scaling of Extreme Precipitation with Temperature in a Large-Ensemble Regional Climate Simulation", "translator" : [ { "dropping-particle" : "", "family" : "S2649", "given" : "", "non-dropping-particle" : "", "parse-names" : false, "suffix" : "" } ], "type" : "article-journal", "volume" : "33" }, "uris" : [ "http://www.mendeley.com/documents/?uuid=2ac81854-eaeb-4c31-8b4f-7b418155e362" ] } ], "mendeley" : { "formattedCitation" : "(Prein et al., 2016b; Bao et al., 2017; Zhang et al., 2017c; Drobinski et al., 2018; Sun et al., 2020b)", "plainTextFormattedCitation" : "(Prein et al., 2016b; Bao et al., 2017; Zhang et al., 2017c; Drobinski et al., 2018; Sun et al., 2020b)", "previouslyFormattedCitation" : "(Prein et al., 2016b; Bao et al., 2017; Zhang et al., 2017c; Drobinski et al., 2018; Sun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t>
      </w:r>
      <w:ins w:id="1269" w:author="Robin Matthews" w:date="2021-07-13T19:33:00Z">
        <w:r w:rsidR="00612D91">
          <w:rPr>
            <w:noProof/>
          </w:rPr>
          <w:t>Prein et al., 2016b; Bao et al., 2017; X. Zhang et al., 2017; Drobinski et al., 2018; Sun et al., 2020a</w:t>
        </w:r>
        <w:r w:rsidR="00612D91" w:rsidDel="00612D91">
          <w:rPr>
            <w:rFonts w:cs="Times New Roman"/>
            <w:noProof/>
            <w:lang w:val="nb-NO"/>
          </w:rPr>
          <w:t xml:space="preserve"> </w:t>
        </w:r>
      </w:ins>
      <w:del w:id="1270" w:author="Robin Matthews" w:date="2021-07-13T19:33:00Z">
        <w:r w:rsidR="00A26296" w:rsidDel="00612D91">
          <w:rPr>
            <w:rFonts w:cs="Times New Roman"/>
            <w:noProof/>
            <w:lang w:val="nb-NO"/>
          </w:rPr>
          <w:delText>Prein et al., 2</w:delText>
        </w:r>
      </w:del>
      <w:del w:id="1271" w:author="Robin Matthews" w:date="2021-07-13T19:32:00Z">
        <w:r w:rsidR="00A26296" w:rsidDel="00612D91">
          <w:rPr>
            <w:rFonts w:cs="Times New Roman"/>
            <w:noProof/>
            <w:lang w:val="nb-NO"/>
          </w:rPr>
          <w:delText>016b; Bao et al., 2017; Zhang et al., 2017c; Drobi</w:delText>
        </w:r>
      </w:del>
      <w:del w:id="1272" w:author="Robin Matthews" w:date="2021-07-13T19:33:00Z">
        <w:r w:rsidR="00A26296" w:rsidDel="00612D91">
          <w:rPr>
            <w:rFonts w:cs="Times New Roman"/>
            <w:noProof/>
            <w:lang w:val="nb-NO"/>
          </w:rPr>
          <w:delText>nski et al., 2018; Sun et al., 2020b</w:delText>
        </w:r>
      </w:del>
      <w:r w:rsidR="00A26296">
        <w:rPr>
          <w:rFonts w:cs="Times New Roman"/>
          <w:noProof/>
          <w:lang w:val="nb-NO"/>
        </w:rPr>
        <w:t>)</w:t>
      </w:r>
      <w:r w:rsidRPr="00D424AA">
        <w:rPr>
          <w:rFonts w:cs="Times New Roman"/>
          <w:lang w:val="en-GB"/>
        </w:rPr>
        <w:fldChar w:fldCharType="end"/>
      </w:r>
      <w:commentRangeEnd w:id="1266"/>
      <w:r w:rsidR="00A26296">
        <w:rPr>
          <w:rStyle w:val="Marquedecommentaire"/>
        </w:rPr>
        <w:commentReference w:id="1266"/>
      </w:r>
      <w:r w:rsidRPr="00841A35">
        <w:rPr>
          <w:rFonts w:cs="Times New Roman"/>
          <w:lang w:val="nb-NO"/>
        </w:rPr>
        <w:t xml:space="preserve">. </w:t>
      </w:r>
      <w:r w:rsidRPr="00D424AA">
        <w:rPr>
          <w:rFonts w:cs="Times New Roman"/>
          <w:lang w:val="en-GB"/>
        </w:rPr>
        <w:t xml:space="preserve">The spatial pattern of apparent scaling is different from those of projected changes over Australia </w:t>
      </w:r>
      <w:del w:id="1273" w:author="Robin Matthews" w:date="2021-07-13T19:33:00Z">
        <w:r w:rsidRPr="00D424AA" w:rsidDel="00612D91">
          <w:rPr>
            <w:rFonts w:cs="Times New Roman"/>
            <w:lang w:val="en-GB"/>
          </w:rPr>
          <w:delText>(</w:delText>
        </w:r>
      </w:del>
      <w:commentRangeStart w:id="1274"/>
      <w:r w:rsidRPr="00D424AA">
        <w:rPr>
          <w:rFonts w:cs="Times New Roman"/>
          <w:lang w:val="en-GB"/>
        </w:rPr>
        <w:fldChar w:fldCharType="begin" w:fldLock="1"/>
      </w:r>
      <w:ins w:id="1275" w:author="Robin Matthews" w:date="2021-07-13T19:33:00Z">
        <w:r w:rsidR="00612D91">
          <w:rPr>
            <w:rFonts w:cs="Times New Roman"/>
            <w:lang w:val="en-GB"/>
          </w:rPr>
          <w:instrText>ADDIN CSL_CITATION { "citationItems" : [ { "id" : "ITEM-1", "itemData" : { "DOI" : "10.1038/nclimate3201", "author" : [ { "dropping-particle" : "", "family" : "Bao", "given" : "J", "non-dropping-particle" : "", "parse-names" : false, "suffix" : "" }, { "dropping-particle" : "", "family" : "Sherwood", "given" : "S C", "non-dropping-particle" : "", "parse-names" : false, "suffix" : "" }, { "dropping-particle" : "V", "family" : "Alexander", "given" : "L", "non-dropping-particle" : "", "parse-names" : false, "suffix" : "" }, { "dropping-particle" : "", "family" : "Evans", "given" : "J P", "non-dropping-particle" : "", "parse-names" : false, "suffix" : "" } ], "container-title" : "Nature Climate Change", "id" : "ITEM-1", "issue" : "2", "issued" : { "date-parts" : [ [ "2017" ] ] }, "note" : "Cited By :30\n\nExport Date: 28 January 2019", "page" : "128-132", "title" : "Future increases in extreme precipitation exceed observed scaling rates", "translator" : [ { "dropping-particle" : "", "family" : "S1351", "given" : "", "non-dropping-particle" : "", "parse-names" : false, "suffix" : "" } ], "type" : "article-journal", "volume" : "7" }, "uris" : [ "http://www.mendeley.com/documents/?uuid=730f62a0-00b4-49ed-9878-a00503216149" ] } ], "mendeley" : { "formattedCitation" : "(Bao et al., 2017)", "manualFormatting" : "(Bao et al., 2017)", "plainTextFormattedCitation" : "(Bao et al., 2017)", "previouslyFormattedCitation" : "(Bao et al., 2017)" }, "properties" : { "noteIndex" : 0 }, "schema" : "https://github.com/citation-style-language/schema/raw/master/csl-citation.json" }</w:instrText>
        </w:r>
      </w:ins>
      <w:del w:id="1276" w:author="Robin Matthews" w:date="2021-07-13T19:33:00Z">
        <w:r w:rsidR="00FF6231" w:rsidDel="00612D91">
          <w:rPr>
            <w:rFonts w:cs="Times New Roman"/>
            <w:lang w:val="en-GB"/>
          </w:rPr>
          <w:delInstrText>ADDIN CSL_CITATION { "citationItems" : [ { "id" : "ITEM-1", "itemData" : { "DOI" : "10.1038/nclimate3201", "author" : [ { "dropping-particle" : "", "family" : "Bao", "given" : "J", "non-dropping-particle" : "", "parse-names" : false, "suffix" : "" }, { "dropping-particle" : "", "family" : "Sherwood", "given" : "S C", "non-dropping-particle" : "", "parse-names" : false, "suffix" : "" }, { "dropping-particle" : "V", "family" : "Alexander", "given" : "L", "non-dropping-particle" : "", "parse-names" : false, "suffix" : "" }, { "dropping-particle" : "", "family" : "Evans", "given" : "J P", "non-dropping-particle" : "", "parse-names" : false, "suffix" : "" } ], "container-title" : "Nature Climate Change", "id" : "ITEM-1", "issue" : "2", "issued" : { "date-parts" : [ [ "2017" ] ] }, "note" : "Cited By :30\n\nExport Date: 28 January 2019", "page" : "128-132", "title" : "Future increases in extreme precipitation exceed observed scaling rates", "translator" : [ { "dropping-particle" : "", "family" : "S1351", "given" : "", "non-dropping-particle" : "", "parse-names" : false, "suffix" : "" } ], "type" : "article-journal", "volume" : "7" }, "uris" : [ "http://www.mendeley.com/documents/?uuid=730f62a0-00b4-49ed-9878-a00503216149" ] } ], "mendeley" : { "formattedCitation" : "(Bao et al., 2017)", "manualFormatting" : "Bao et al., 2017)", "plainTextFormattedCitation" : "(Bao et al., 2017)", "previouslyFormattedCitation" : "(Bao et al., 2017)" }, "properties" : { "noteIndex" : 0 }, "schema" : "https://github.com/citation-style-language/schema/raw/master/csl-citation.json" }</w:delInstrText>
        </w:r>
      </w:del>
      <w:r w:rsidRPr="00D424AA">
        <w:rPr>
          <w:rFonts w:cs="Times New Roman"/>
          <w:lang w:val="en-GB"/>
        </w:rPr>
        <w:fldChar w:fldCharType="separate"/>
      </w:r>
      <w:del w:id="1277" w:author="Robin Matthews" w:date="2021-07-13T19:33:00Z">
        <w:r w:rsidR="00A26296" w:rsidDel="00612D91">
          <w:rPr>
            <w:rFonts w:cs="Times New Roman"/>
            <w:noProof/>
            <w:lang w:val="en-GB"/>
          </w:rPr>
          <w:delText>B</w:delText>
        </w:r>
      </w:del>
      <w:ins w:id="1278" w:author="Robin Matthews" w:date="2021-07-13T19:33:00Z">
        <w:r w:rsidR="00612D91">
          <w:rPr>
            <w:rFonts w:cs="Times New Roman"/>
            <w:noProof/>
            <w:lang w:val="en-GB"/>
          </w:rPr>
          <w:t>(B</w:t>
        </w:r>
      </w:ins>
      <w:r w:rsidR="00A26296">
        <w:rPr>
          <w:rFonts w:cs="Times New Roman"/>
          <w:noProof/>
          <w:lang w:val="en-GB"/>
        </w:rPr>
        <w:t>ao et al., 2017)</w:t>
      </w:r>
      <w:r w:rsidRPr="00D424AA">
        <w:rPr>
          <w:rFonts w:cs="Times New Roman"/>
          <w:lang w:val="en-GB"/>
        </w:rPr>
        <w:fldChar w:fldCharType="end"/>
      </w:r>
      <w:commentRangeEnd w:id="1274"/>
      <w:r w:rsidR="00A26296">
        <w:rPr>
          <w:rStyle w:val="Marquedecommentaire"/>
        </w:rPr>
        <w:commentReference w:id="1274"/>
      </w:r>
      <w:r w:rsidRPr="00841A35">
        <w:rPr>
          <w:rFonts w:cs="Times New Roman"/>
          <w:lang w:val="en-GB"/>
        </w:rPr>
        <w:t xml:space="preserve"> and North America </w:t>
      </w:r>
      <w:commentRangeStart w:id="1279"/>
      <w:del w:id="1280" w:author="Robin Matthews" w:date="2021-07-13T19:34:00Z">
        <w:r w:rsidRPr="00841A35" w:rsidDel="00612D91">
          <w:rPr>
            <w:rFonts w:cs="Times New Roman"/>
            <w:lang w:val="en-GB"/>
          </w:rPr>
          <w:delText>(</w:delText>
        </w:r>
      </w:del>
      <w:bookmarkStart w:id="1281" w:name="_Hlk77097301"/>
      <w:commentRangeStart w:id="1282"/>
      <w:r w:rsidRPr="00D424AA">
        <w:rPr>
          <w:rFonts w:cs="Times New Roman"/>
          <w:lang w:val="en-GB"/>
        </w:rPr>
        <w:fldChar w:fldCharType="begin" w:fldLock="1"/>
      </w:r>
      <w:ins w:id="1283" w:author="Robin Matthews" w:date="2021-07-13T19:34:00Z">
        <w:r w:rsidR="00612D91">
          <w:rPr>
            <w:rFonts w:cs="Times New Roman"/>
            <w:lang w:val="en-GB"/>
          </w:rPr>
          <w:instrText>ADDIN CSL_CITATION { "citationItems" : [ { "id" : "ITEM-1", "itemData" : { "DOI" : "10.1175/JCLI-D-19-0920.1", "ISSN" : "0894-8755", "abstract" : "Long-term changes in extreme daily and subdaily precipitation simulated by climate models are often compared with corresponding temperature changes to estimate the sensitivity of extreme precipitation to warming. Such \u201ctrend scaling\u201d rates are difficult to estimate from observations, however, because of limited data availability and high background variability. Intra-annual temperature scaling (here called binning scaling), which relates extreme precipitation to temperature at or near the time of occurrence, has been suggested as a possible substitute for trend scaling. We use a large ensemble simulation of the Canadian regional climate model (CanRCM4) to assess this possibility, considering both daily near-surface air temperature and daily dewpoint temperature as scaling variables. We find that binning curves that are based on precipitation data for the whole year generally look like the composite of binning curves for winter and summer, with the lower temperature portion similar to winter and the higher temperature portion similar to summer, indicating that binning curves reflect seasonal changes in the relationship between temperature and extreme precipitation. The magnitude and spatial pattern of binning and trend scaling rates are also quantitatively different, with little spatial correlation between them, regardless of precipitation duration or choice of temperature variable. The evidence therefore suggests that binning scaling with temperature is not a reliable predictor for future changes in precipitation extremes in the climate simulated by CanRCM4. Nevertheless, external forcing does have a discernable influence on binning curves, which are seen to shift upward and to the right in some regions, consistent with a general increase in extreme precipitation.", "author" : [ { "dropping-particle" : "", "family" : "Sun", "given" : "Qiaohong",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container-title" : "Journal of Climate", "id" : "ITEM-1", "issue" : "21", "issued" : { "date-parts" : [ [ "2020", "11", "1" ] ] }, "page" : "9233-9245", "title" : "A Comparison of Intra-Annual and Long-Term Trend Scaling of Extreme Precipitation with Temperature in a Large-Ensemble Regional Climate Simulation", "translator" : [ { "dropping-particle" : "", "family" : "S2649", "given" : "", "non-dropping-particle" : "", "parse-names" : false, "suffix" : "" } ], "type" : "article-journal", "volume" : "33" }, "uris" : [ "http://www.mendeley.com/documents/?uuid=2ac81854-eaeb-4c31-8b4f-7b418155e362" ] } ], "mendeley" : { "formattedCitation" : "(Sun et al., 2020b)", "manualFormatting" : "(Sun et al., 2019)", "plainTextFormattedCitation" : "(Sun et al., 2020b)", "previouslyFormattedCitation" : "(Sun et al., 2020b)" }, "properties" : { "noteIndex" : 0 }, "schema" : "https://github.com/citation-style-language/schema/raw/master/csl-citation.json" }</w:instrText>
        </w:r>
      </w:ins>
      <w:del w:id="1284" w:author="Robin Matthews" w:date="2021-07-13T19:34:00Z">
        <w:r w:rsidR="00AB36D4" w:rsidDel="00612D91">
          <w:rPr>
            <w:rFonts w:cs="Times New Roman"/>
            <w:lang w:val="en-GB"/>
          </w:rPr>
          <w:delInstrText>ADDIN CSL_CITATION { "citationItems" : [ { "id" : "ITEM-1", "itemData" : { "DOI" : "10.1175/JCLI-D-19-0920.1", "ISSN" : "0894-8755", "abstract" : "Long-term changes in extreme daily and subdaily precipitation simulated by climate models are often compared with corresponding temperature changes to estimate the sensitivity of extreme precipitation to warming. Such \u201ctrend scaling\u201d rates are difficult to estimate from observations, however, because of limited data availability and high background variability. Intra-annual temperature scaling (here called binning scaling), which relates extreme precipitation to temperature at or near the time of occurrence, has been suggested as a possible substitute for trend scaling. We use a large ensemble simulation of the Canadian regional climate model (CanRCM4) to assess this possibility, considering both daily near-surface air temperature and daily dewpoint temperature as scaling variables. We find that binning curves that are based on precipitation data for the whole year generally look like the composite of binning curves for winter and summer, with the lower temperature portion similar to winter and the higher temperature portion similar to summer, indicating that binning curves reflect seasonal changes in the relationship between temperature and extreme precipitation. The magnitude and spatial pattern of binning and trend scaling rates are also quantitatively different, with little spatial correlation between them, regardless of precipitation duration or choice of temperature variable. The evidence therefore suggests that binning scaling with temperature is not a reliable predictor for future changes in precipitation extremes in the climate simulated by CanRCM4. Nevertheless, external forcing does have a discernable influence on binning curves, which are seen to shift upward and to the right in some regions, consistent with a general increase in extreme precipitation.", "author" : [ { "dropping-particle" : "", "family" : "Sun", "given" : "Qiaohong",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container-title" : "Journal of Climate", "id" : "ITEM-1", "issue" : "21", "issued" : { "date-parts" : [ [ "2020", "11", "1" ] ] }, "page" : "9233-9245", "title" : "A Comparison of Intra-Annual and Long-Term Trend Scaling of Extreme Precipitation with Temperature in a Large-Ensemble Regional Climate Simulation", "translator" : [ { "dropping-particle" : "", "family" : "S2649", "given" : "", "non-dropping-particle" : "", "parse-names" : false, "suffix" : "" } ], "type" : "article-journal", "volume" : "33" }, "uris" : [ "http://www.mendeley.com/documents/?uuid=2ac81854-eaeb-4c31-8b4f-7b418155e362" ] } ], "mendeley" : { "formattedCitation" : "(Sun et al., 2020b)", "manualFormatting" : "Sun et al., 2019)", "plainTextFormattedCitation" : "(Sun et al., 2020b)", "previouslyFormattedCitation" : "(Sun et al., 2020b)" }, "properties" : { "noteIndex" : 0 }, "schema" : "https://github.com/citation-style-language/schema/raw/master/csl-citation.json" }</w:delInstrText>
        </w:r>
      </w:del>
      <w:r w:rsidRPr="00D424AA">
        <w:rPr>
          <w:rFonts w:cs="Times New Roman"/>
          <w:lang w:val="en-GB"/>
        </w:rPr>
        <w:fldChar w:fldCharType="separate"/>
      </w:r>
      <w:del w:id="1285" w:author="Robin Matthews" w:date="2021-07-13T19:34:00Z">
        <w:r w:rsidR="00A26296" w:rsidDel="00612D91">
          <w:rPr>
            <w:rFonts w:cs="Times New Roman"/>
            <w:noProof/>
            <w:lang w:val="en-GB"/>
          </w:rPr>
          <w:delText>S</w:delText>
        </w:r>
      </w:del>
      <w:ins w:id="1286" w:author="Robin Matthews" w:date="2021-07-13T19:34:00Z">
        <w:r w:rsidR="00612D91">
          <w:rPr>
            <w:rFonts w:cs="Times New Roman"/>
            <w:noProof/>
            <w:lang w:val="en-GB"/>
          </w:rPr>
          <w:t>(S</w:t>
        </w:r>
      </w:ins>
      <w:r w:rsidR="00A26296">
        <w:rPr>
          <w:rFonts w:cs="Times New Roman"/>
          <w:noProof/>
          <w:lang w:val="en-GB"/>
        </w:rPr>
        <w:t>un et al., 2019)</w:t>
      </w:r>
      <w:r w:rsidRPr="00D424AA">
        <w:rPr>
          <w:rFonts w:cs="Times New Roman"/>
          <w:lang w:val="en-GB"/>
        </w:rPr>
        <w:fldChar w:fldCharType="end"/>
      </w:r>
      <w:commentRangeEnd w:id="1279"/>
      <w:commentRangeEnd w:id="1282"/>
      <w:r w:rsidR="00612D91">
        <w:rPr>
          <w:rStyle w:val="Marquedecommentaire"/>
        </w:rPr>
        <w:commentReference w:id="1279"/>
      </w:r>
      <w:r w:rsidR="00A26296">
        <w:rPr>
          <w:rStyle w:val="Marquedecommentaire"/>
        </w:rPr>
        <w:commentReference w:id="1282"/>
      </w:r>
      <w:r w:rsidRPr="00841A35">
        <w:rPr>
          <w:rFonts w:cs="Times New Roman"/>
          <w:lang w:val="en-GB"/>
        </w:rPr>
        <w:t xml:space="preserve"> </w:t>
      </w:r>
      <w:bookmarkEnd w:id="1281"/>
      <w:r w:rsidRPr="00841A35">
        <w:rPr>
          <w:rFonts w:cs="Times New Roman"/>
          <w:lang w:val="en-GB"/>
        </w:rPr>
        <w:t>in regional climate model simulations. It thus remains difficult to use the knowledge about apparent scaling to infer past and future changes in extreme sub-daily precipitation according to observed and projected changes in local te</w:t>
      </w:r>
      <w:r w:rsidRPr="00D424AA">
        <w:rPr>
          <w:rFonts w:cs="Times New Roman"/>
          <w:lang w:val="en-GB"/>
        </w:rPr>
        <w:t xml:space="preserve">mperature.  </w:t>
      </w:r>
    </w:p>
    <w:p w14:paraId="3D4F54A1" w14:textId="77777777" w:rsidR="00AB6006" w:rsidRPr="00D424AA" w:rsidRDefault="00AB6006" w:rsidP="00D424AA">
      <w:pPr>
        <w:rPr>
          <w:rFonts w:cs="Times New Roman"/>
          <w:lang w:val="en-GB"/>
        </w:rPr>
      </w:pPr>
    </w:p>
    <w:p w14:paraId="276E74D0" w14:textId="62451B8E" w:rsidR="00AB6006" w:rsidRPr="00841A35" w:rsidRDefault="002B473C" w:rsidP="00D424AA">
      <w:pPr>
        <w:rPr>
          <w:rFonts w:cs="Times New Roman"/>
          <w:lang w:val="en-GB"/>
        </w:rPr>
      </w:pPr>
      <w:r>
        <w:rPr>
          <w:rFonts w:cs="Times New Roman"/>
          <w:lang w:val="en-GB"/>
        </w:rPr>
        <w:t xml:space="preserve">In </w:t>
      </w:r>
      <w:r w:rsidR="00AB6006" w:rsidRPr="00D424AA">
        <w:rPr>
          <w:rFonts w:cs="Times New Roman"/>
          <w:lang w:val="en-GB"/>
        </w:rPr>
        <w:t>Africa (Table 11.5)</w:t>
      </w:r>
      <w:r>
        <w:rPr>
          <w:rFonts w:cs="Times New Roman"/>
          <w:lang w:val="en-GB"/>
        </w:rPr>
        <w:t>,</w:t>
      </w:r>
      <w:r w:rsidR="00AB6006" w:rsidRPr="00D424AA">
        <w:rPr>
          <w:rFonts w:cs="Times New Roman"/>
          <w:lang w:val="en-GB"/>
        </w:rPr>
        <w:t xml:space="preserve"> </w:t>
      </w:r>
      <w:r>
        <w:rPr>
          <w:rFonts w:cs="Times New Roman"/>
          <w:lang w:val="en-GB"/>
        </w:rPr>
        <w:t>e</w:t>
      </w:r>
      <w:r w:rsidR="00AB6006" w:rsidRPr="00D424AA">
        <w:rPr>
          <w:rFonts w:cs="Times New Roman"/>
          <w:lang w:val="en-GB"/>
        </w:rPr>
        <w:t>vidence shows an increase in extreme daily precipitation for the late half of the 20</w:t>
      </w:r>
      <w:r w:rsidR="00AB6006" w:rsidRPr="00D424AA">
        <w:rPr>
          <w:rFonts w:cs="Times New Roman"/>
          <w:vertAlign w:val="superscript"/>
          <w:lang w:val="en-GB"/>
        </w:rPr>
        <w:t>th</w:t>
      </w:r>
      <w:r w:rsidR="00AB6006" w:rsidRPr="00D424AA">
        <w:rPr>
          <w:rFonts w:cs="Times New Roman"/>
          <w:lang w:val="en-GB"/>
        </w:rPr>
        <w:t xml:space="preserve"> century over the continent where data are available; there is a larger percentage of stations showing significant increases in extreme daily precipitation than decreases </w:t>
      </w:r>
      <w:commentRangeStart w:id="1287"/>
      <w:r w:rsidR="00AB6006" w:rsidRPr="00D424AA">
        <w:rPr>
          <w:rFonts w:cs="Times New Roman"/>
          <w:lang w:val="en-GB"/>
        </w:rPr>
        <w:fldChar w:fldCharType="begin" w:fldLock="1"/>
      </w:r>
      <w:ins w:id="1288" w:author="Robin Matthews" w:date="2021-07-13T19:35:00Z">
        <w:r w:rsidR="00612D91">
          <w:rPr>
            <w:rFonts w:cs="Times New Roman"/>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289" w:author="Robin Matthews" w:date="2021-07-13T19:35:00Z">
        <w:r w:rsidR="00AB36D4" w:rsidDel="00612D91">
          <w:rPr>
            <w:rFonts w:cs="Times New Roman"/>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del>
      <w:r w:rsidR="00AB6006" w:rsidRPr="00D424AA">
        <w:rPr>
          <w:rFonts w:cs="Times New Roman"/>
          <w:lang w:val="en-GB"/>
        </w:rPr>
        <w:fldChar w:fldCharType="separate"/>
      </w:r>
      <w:r w:rsidR="00A26296">
        <w:rPr>
          <w:rFonts w:cs="Times New Roman"/>
          <w:noProof/>
          <w:lang w:val="en-GB"/>
        </w:rPr>
        <w:t>(Sun et al., 2020</w:t>
      </w:r>
      <w:ins w:id="1290" w:author="Robin Matthews" w:date="2021-07-13T19:35:00Z">
        <w:r w:rsidR="00612D91">
          <w:rPr>
            <w:rFonts w:cs="Times New Roman"/>
            <w:noProof/>
            <w:lang w:val="en-GB"/>
          </w:rPr>
          <w:t>b</w:t>
        </w:r>
      </w:ins>
      <w:r w:rsidR="00A26296">
        <w:rPr>
          <w:rFonts w:cs="Times New Roman"/>
          <w:noProof/>
          <w:lang w:val="en-GB"/>
        </w:rPr>
        <w:t>)</w:t>
      </w:r>
      <w:r w:rsidR="00AB6006" w:rsidRPr="00D424AA">
        <w:rPr>
          <w:rFonts w:cs="Times New Roman"/>
          <w:lang w:val="en-GB"/>
        </w:rPr>
        <w:fldChar w:fldCharType="end"/>
      </w:r>
      <w:commentRangeEnd w:id="1287"/>
      <w:r w:rsidR="00A26296">
        <w:rPr>
          <w:rStyle w:val="Marquedecommentaire"/>
        </w:rPr>
        <w:commentReference w:id="1287"/>
      </w:r>
      <w:r w:rsidR="00AB6006" w:rsidRPr="00841A35">
        <w:rPr>
          <w:rFonts w:cs="Times New Roman"/>
          <w:lang w:val="en-GB"/>
        </w:rPr>
        <w:t xml:space="preserve">. There are increases in different metrics relevant to extreme precipitation in various regions of the continent </w:t>
      </w:r>
      <w:commentRangeStart w:id="1291"/>
      <w:r w:rsidR="00AB6006" w:rsidRPr="00D424AA">
        <w:rPr>
          <w:rFonts w:cs="Times New Roman"/>
          <w:bCs/>
          <w:lang w:val="en-GB"/>
        </w:rPr>
        <w:fldChar w:fldCharType="begin" w:fldLock="1"/>
      </w:r>
      <w:ins w:id="1292" w:author="Robin Matthews" w:date="2021-07-13T19:36:00Z">
        <w:r w:rsidR="008B6C54">
          <w:rPr>
            <w:rFonts w:cs="Times New Roman"/>
            <w:bCs/>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88/1748-9326/ab2cae", "ISSN" : "1748-9326", "author" : [ { "dropping-particle" : "", "family" : "Harrison", "given" : "Laura", "non-dropping-particle" : "", "parse-names" : false, "suffix" : "" }, { "dropping-particle" : "", "family" : "Funk", "given" : "Chris", "non-dropping-particle" : "", "parse-names" : false, "suffix" : "" }, { "dropping-particle" : "", "family" : "Peterson", "given" : "Pete", "non-dropping-particle" : "", "parse-names" : false, "suffix" : "" } ], "container-title" : "Environmental Research Letters", "id" : "ITEM-2", "issue" : "8", "issued" : { "date-parts" : [ [ "2019", "7", "29" ] ] }, "page" : "085007", "title" : "Identifying changing precipitation extremes in Sub-Saharan Africa with gauge and satellite products", "translator" : [ { "dropping-particle" : "", "family" : "S2650", "given" : "", "non-dropping-particle" : "", "parse-names" : false, "suffix" : "" } ], "type" : "article-journal", "volume" : "14" }, "uris" : [ "http://www.mendeley.com/documents/?uuid=7b360d35-d20d-49c3-ae5f-8b1c564b15e0" ] }, { "id" : "ITEM-3",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3",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4",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4",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Chaney et al., 2014; Harrison et al., 2019; Dunn et al., 2020; Sun et al., 2020a)", "manualFormatting" : "(Chaney et al., 2014; Harrison et al., 2019; Dunn et al., 2020; Sun et al., 2020b)", "plainTextFormattedCitation" : "(Chaney et al., 2014; Harrison et al., 2019; Dunn et al., 2020; Sun et al., 2020a)", "previouslyFormattedCitation" : "(Chaney et al., 2014; Harrison et al., 2019; Dunn et al., 2020; Sun et al., 2020a)" }, "properties" : { "noteIndex" : 0 }, "schema" : "https://github.com/citation-style-language/schema/raw/master/csl-citation.json" }</w:instrText>
        </w:r>
      </w:ins>
      <w:del w:id="1293" w:author="Robin Matthews" w:date="2021-07-13T19:36:00Z">
        <w:r w:rsidR="00AB36D4" w:rsidDel="008B6C54">
          <w:rPr>
            <w:rFonts w:cs="Times New Roman"/>
            <w:bCs/>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88/1748-9326/ab2cae", "ISSN" : "1748-9326", "author" : [ { "dropping-particle" : "", "family" : "Harrison", "given" : "Laura", "non-dropping-particle" : "", "parse-names" : false, "suffix" : "" }, { "dropping-particle" : "", "family" : "Funk", "given" : "Chris", "non-dropping-particle" : "", "parse-names" : false, "suffix" : "" }, { "dropping-particle" : "", "family" : "Peterson", "given" : "Pete", "non-dropping-particle" : "", "parse-names" : false, "suffix" : "" } ], "container-title" : "Environmental Research Letters", "id" : "ITEM-2", "issue" : "8", "issued" : { "date-parts" : [ [ "2019", "7", "29" ] ] }, "page" : "085007", "title" : "Identifying changing precipitation extremes in Sub-Saharan Africa with gauge and satellite products", "translator" : [ { "dropping-particle" : "", "family" : "S2650", "given" : "", "non-dropping-particle" : "", "parse-names" : false, "suffix" : "" } ], "type" : "article-journal", "volume" : "14" }, "uris" : [ "http://www.mendeley.com/documents/?uuid=7b360d35-d20d-49c3-ae5f-8b1c564b15e0" ] }, { "id" : "ITEM-3",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3",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4",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w:delInstrText>
        </w:r>
        <w:r w:rsidR="00AB36D4" w:rsidRPr="00127991" w:rsidDel="008B6C54">
          <w:rPr>
            <w:rFonts w:cs="Times New Roman"/>
            <w:bCs/>
            <w:rPrChange w:id="1294" w:author="Clotilde Pean" w:date="2021-08-07T15:14:00Z">
              <w:rPr>
                <w:rFonts w:cs="Times New Roman"/>
                <w:bCs/>
                <w:lang w:val="en-GB"/>
              </w:rPr>
            </w:rPrChange>
          </w:rPr>
          <w:delInstrText>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4",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Chaney et al., 2014; Harrison et al., 2019; Dunn et al., 2020; Sun et al., 2020a)", "plainTextFormattedCitation" : "(Chaney et al., 2014; Harrison et al., 2019; Dunn et al., 2020; Sun et al., 2020a)", "previouslyFormattedCitation" : "(Chaney et al., 2014; Harrison et al., 2019; Dunn et al., 2020; Sun et al., 2020a)" }, "properties" : { "noteIndex" : 0 }, "schema" : "https://github.com/citation-style-language/schema/raw/master/csl-citation.json" }</w:delInstrText>
        </w:r>
      </w:del>
      <w:r w:rsidR="00AB6006" w:rsidRPr="00D424AA">
        <w:rPr>
          <w:rFonts w:cs="Times New Roman"/>
          <w:bCs/>
          <w:lang w:val="en-GB"/>
        </w:rPr>
        <w:fldChar w:fldCharType="separate"/>
      </w:r>
      <w:r w:rsidR="00A26296">
        <w:rPr>
          <w:rFonts w:cs="Times New Roman"/>
          <w:bCs/>
          <w:noProof/>
          <w:lang w:val="nb-NO"/>
        </w:rPr>
        <w:t>(Chaney et al., 2014; Harrison et al., 2019; Dunn et al., 2020; Sun et al., 2020</w:t>
      </w:r>
      <w:del w:id="1295" w:author="Robin Matthews" w:date="2021-07-13T19:36:00Z">
        <w:r w:rsidR="00A26296" w:rsidDel="008B6C54">
          <w:rPr>
            <w:rFonts w:cs="Times New Roman"/>
            <w:bCs/>
            <w:noProof/>
            <w:lang w:val="nb-NO"/>
          </w:rPr>
          <w:delText>a</w:delText>
        </w:r>
      </w:del>
      <w:ins w:id="1296" w:author="Robin Matthews" w:date="2021-07-13T19:36:00Z">
        <w:r w:rsidR="008B6C54">
          <w:rPr>
            <w:rFonts w:cs="Times New Roman"/>
            <w:bCs/>
            <w:noProof/>
            <w:lang w:val="nb-NO"/>
          </w:rPr>
          <w:t>b</w:t>
        </w:r>
      </w:ins>
      <w:r w:rsidR="00A26296">
        <w:rPr>
          <w:rFonts w:cs="Times New Roman"/>
          <w:bCs/>
          <w:noProof/>
          <w:lang w:val="nb-NO"/>
        </w:rPr>
        <w:t>)</w:t>
      </w:r>
      <w:r w:rsidR="00AB6006" w:rsidRPr="00D424AA">
        <w:rPr>
          <w:rFonts w:cs="Times New Roman"/>
          <w:bCs/>
          <w:lang w:val="en-GB"/>
        </w:rPr>
        <w:fldChar w:fldCharType="end"/>
      </w:r>
      <w:commentRangeEnd w:id="1291"/>
      <w:r w:rsidR="00A26296">
        <w:rPr>
          <w:rStyle w:val="Marquedecommentaire"/>
        </w:rPr>
        <w:commentReference w:id="1291"/>
      </w:r>
      <w:r w:rsidR="00AB6006" w:rsidRPr="00841A35">
        <w:rPr>
          <w:rFonts w:cs="Times New Roman"/>
          <w:bCs/>
          <w:lang w:val="nb-NO"/>
        </w:rPr>
        <w:t xml:space="preserve">. </w:t>
      </w:r>
      <w:r w:rsidR="00AB6006" w:rsidRPr="00D424AA">
        <w:rPr>
          <w:rFonts w:cs="Times New Roman"/>
          <w:lang w:val="en-GB"/>
        </w:rPr>
        <w:t xml:space="preserve">There is an increase in extreme precipitation events in southern Africa </w:t>
      </w:r>
      <w:bookmarkStart w:id="1297" w:name="_Hlk77097430"/>
      <w:ins w:id="1298" w:author="Robin Matthews" w:date="2021-07-13T19:37:00Z">
        <w:r w:rsidR="00266470">
          <w:rPr>
            <w:rFonts w:cs="Times New Roman"/>
            <w:lang w:val="en-GB"/>
          </w:rPr>
          <w:fldChar w:fldCharType="begin" w:fldLock="1"/>
        </w:r>
      </w:ins>
      <w:r w:rsidR="0012753B">
        <w:rPr>
          <w:rFonts w:cs="Times New Roman"/>
          <w:lang w:val="en-GB"/>
        </w:rPr>
        <w:instrText>ADDIN CSL_CITATION { "citationItems" : [ { "id" : "ITEM-1", "itemData" : { "DOI" : "10.1007/s00704-013-0882-4", "author" : [ { "dropping-particle" : "", "family" : "Weldon", "given" : "D", "non-dropping-particle" : "", "parse-names" : false, "suffix" : "" }, { "dropping-particle" : "", "family" : "Reason", "given" : "C J C", "non-dropping-particle" : "", "parse-names" : false, "suffix" : "" } ], "container-title" : "Theoretical and applied climatology", "id" : "ITEM-1", "issue" : "1-2", "issued" : { "date-parts" : [ [ "2014" ] ] }, "page" : "177-185", "publisher" : "Springer", "title" : "Variability of rainfall characteristics over the South Coast region of South Africa", "translator" : [ { "dropping-particle" : "", "family" : "S2995", "given" : "", "non-dropping-particle" : "", "parse-names" : false, "suffix" : "" } ], "type" : "article-journal", "volume" : "115" }, "uris" : [ "http://www.mendeley.com/documents/?uuid=9b16c777-6297-49d5-92dc-f858f2134a21" ] }, { "id" : "ITEM-2", "itemData" : { "DOI" : "10.17159/sajs.2019/4846", "ISSN" : "1996-7489", "abstract" : "Motivated by the risks posed by global warming, historical trends and future projections of near-surface temperature in South Africa have been investigated in a number of previous studies. These studies included the assessment of trends in average temperatures as well as extremes. In this study, historical trends in near-surface minimum and maximum temperatures as well as extreme temperature indices in South Africa were critically investigated by comparing quality-controlled station observations with downscaled model projections. Because climate models are the only means of generating future global warming projections, this critical point comparison between observed and downscaled model simulated time series can provide valuable information regarding the interpretation of model-generated projections. Over the historical 1951\u20132005 period, both observed data and downscaled model projections were compared at 22 point locations in South Africa. An analysis of model projection trends was conducted over the period 2006\u20132095. The results from the historical analysis show that model outputs tend to simulate the historical trends well for annual means of daily maximum and minimum temperatures. However, noteworthy discrepancies exist in the assessment of temperature extremes. While both the historical model simulations and observations show a general warming trend in the extreme indices, the observational data show appreciably more spatial and temporal variability. On the other hand, model projections for the period 2006\u20132095 show that for the medium-to-low concentration Representative Concentration Pathway (RCP) 4.5, the projected decrease in cold nights is not as strong as is the case for the historically observed trends. However, the upward trends in warm nights for both the RCP4.5 and the high concentration RCP8.5 pathways are noticeably stronger than the historically observed trends. For cool days, future projections are comparable to the historically observed trends, but for hot days noticeably higher. Decreases in cold spells and increases in warm spells are expected to continue in future, with relatively strong positive trends on a regional basis. It is shown that projected trends are not expected to be constant into the future, in particular trends generated from the RCP8.5 pathway that show a strong increase in warming towards the end of the projection period. Significance: Comparison between the observed and simulated trends emphasises the necessity to\u2026", "author" : [ { "dropping-particle" : "", "family" : "Kruger", "given" : "Andries C.", "non-dropping-particle" : "", "parse-names" : false, "suffix" : "" }, { "dropping-particle" : "", "family" : "Rautenbach", "given" : "Hannes", "non-dropping-particle" : "", "parse-names" : false, "suffix" : "" }, { "dropping-particle" : "", "family" : "Mbatha", "given" : "Sifiso", "non-dropping-particle" : "", "parse-names" : false, "suffix" : "" }, { "dropping-particle" : "", "family" : "Ngwenya", "given" : "Sandile", "non-dropping-particle" : "", "parse-names" : false, "suffix" : "" }, { "dropping-particle" : "", "family" : "Makgoale", "given" : "Thabo E.", "non-dropping-particle" : "", "parse-names" : false, "suffix" : "" } ], "container-title" : "South African Journal of Science", "id" : "ITEM-2", "issue" : "5/6", "issued" : { "date-parts" : [ [ "2019", "5", "29" ] ] }, "title" : "Historical and projected trends in near-surface temperature indices for 22 locations in South Africa", "translator" : [ { "dropping-particle" : "", "family" : "S2530", "given" : "", "non-dropping-particle" : "", "parse-names" : false, "suffix" : "" } ], "type" : "article-journal", "volume" : "115" }, "uris" : [ "http://www.mendeley.com/documents/?uuid=92b2118b-d8d7-416d-a5b8-3c7d63aaaf65" ] } ], "mendeley" : { "formattedCitation" : "(Weldon and Reason, 2014; Kruger et al., 2019)", "plainTextFormattedCitation" : "(Weldon and Reason, 2014; Kruger et al., 2019)", "previouslyFormattedCitation" : "(Weldon and Reason, 2014; Kruger et al., 2019)" }, "properties" : { "noteIndex" : 0 }, "schema" : "https://github.com/citation-style-language/schema/raw/master/csl-citation.json" }</w:instrText>
      </w:r>
      <w:ins w:id="1299" w:author="Robin Matthews" w:date="2021-07-13T19:37:00Z">
        <w:r w:rsidR="00266470">
          <w:rPr>
            <w:rFonts w:cs="Times New Roman"/>
            <w:lang w:val="en-GB"/>
          </w:rPr>
          <w:fldChar w:fldCharType="separate"/>
        </w:r>
        <w:r w:rsidR="00266470" w:rsidRPr="00757DEB">
          <w:rPr>
            <w:rFonts w:cs="Times New Roman"/>
            <w:noProof/>
            <w:lang w:val="en-GB"/>
          </w:rPr>
          <w:t>(Weldon and Reason, 2014; Kruger et al., 2019)</w:t>
        </w:r>
        <w:r w:rsidR="00266470">
          <w:rPr>
            <w:rFonts w:cs="Times New Roman"/>
            <w:lang w:val="en-GB"/>
          </w:rPr>
          <w:fldChar w:fldCharType="end"/>
        </w:r>
      </w:ins>
      <w:commentRangeStart w:id="1300"/>
      <w:del w:id="1301" w:author="Robin Matthews" w:date="2021-07-13T19:37:00Z">
        <w:r w:rsidR="00AB6006" w:rsidRPr="00D424AA" w:rsidDel="00266470">
          <w:rPr>
            <w:rFonts w:cs="Times New Roman"/>
            <w:lang w:val="en-GB"/>
          </w:rPr>
          <w:fldChar w:fldCharType="begin" w:fldLock="1"/>
        </w:r>
        <w:r w:rsidR="00FF6231" w:rsidDel="00266470">
          <w:rPr>
            <w:rFonts w:cs="Times New Roman"/>
            <w:lang w:val="en-GB"/>
          </w:rPr>
          <w:delInstrText>ADDIN CSL_CITATION { "citationItems" : [ { "id" : "ITEM-1", "itemData" : { "DOI" : "10.1007/s00704-013-0882-4", "author" : [ { "dropping-particle" : "", "family" : "Weldon", "given" : "D", "non-dropping-particle" : "", "parse-names" : false, "suffix" : "" }, { "dropping-particle" : "", "family" : "Reason", "given" : "C J C", "non-dropping-particle" : "", "parse-names" : false, "suffix" : "" } ], "container-title" : "Theoretical and applied climatology", "id" : "ITEM-1", "issue" : "1-2", "issued" : { "date-parts" : [ [ "2014" ] ] }, "page" : "177-185", "publisher" : "Springer", "title" : "Variability of rainfall characteristics over the South Coast region of South Africa", "translator" : [ { "dropping-particle" : "", "family" : "S2995", "given" : "", "non-dropping-particle" : "", "parse-names" : false, "suffix" : "" } ], "type" : "article-journal", "volume" : "115" }, "uris" : [ "http://www.mendeley.com/documents/?uuid=9b16c777-6297-49d5-92dc-f858f2134a21" ] } ], "mendeley" : { "formattedCitation" : "(Weldon and Reason, 2014)", "manualFormatting" : "(Weldon and Reason, 2014;", "plainTextFormattedCitation" : "(Weldon and Reason, 2014)", "previouslyFormattedCitation" : "(Weldon and Reason, 2014)" }, "properties" : { "noteIndex" : 0 }, "schema" : "https://github.com/citation-style-language/schema/raw/master/csl-citation.json" }</w:delInstrText>
        </w:r>
        <w:r w:rsidR="00AB6006" w:rsidRPr="00D424AA" w:rsidDel="00266470">
          <w:rPr>
            <w:rFonts w:cs="Times New Roman"/>
            <w:lang w:val="en-GB"/>
          </w:rPr>
          <w:fldChar w:fldCharType="separate"/>
        </w:r>
        <w:r w:rsidR="00A26296" w:rsidDel="00266470">
          <w:rPr>
            <w:rFonts w:cs="Times New Roman"/>
            <w:noProof/>
            <w:lang w:val="en-GB"/>
          </w:rPr>
          <w:delText>(Weldon and Reason, 2014;</w:delText>
        </w:r>
        <w:r w:rsidR="00AB6006" w:rsidRPr="00D424AA" w:rsidDel="00266470">
          <w:rPr>
            <w:rFonts w:cs="Times New Roman"/>
            <w:lang w:val="en-GB"/>
          </w:rPr>
          <w:fldChar w:fldCharType="end"/>
        </w:r>
        <w:commentRangeEnd w:id="1300"/>
        <w:r w:rsidR="00A26296" w:rsidDel="00266470">
          <w:rPr>
            <w:rStyle w:val="Marquedecommentaire"/>
          </w:rPr>
          <w:commentReference w:id="1300"/>
        </w:r>
        <w:r w:rsidR="00AB6006" w:rsidRPr="00841A35" w:rsidDel="00266470">
          <w:rPr>
            <w:rFonts w:cs="Times New Roman"/>
            <w:lang w:val="en-GB"/>
          </w:rPr>
          <w:delText xml:space="preserve"> </w:delText>
        </w:r>
        <w:commentRangeStart w:id="1302"/>
        <w:r w:rsidR="00AB6006" w:rsidRPr="00D424AA" w:rsidDel="00266470">
          <w:rPr>
            <w:rFonts w:cs="Times New Roman"/>
            <w:bCs/>
            <w:lang w:val="en-GB"/>
          </w:rPr>
          <w:fldChar w:fldCharType="begin" w:fldLock="1"/>
        </w:r>
        <w:r w:rsidR="00FF6231" w:rsidDel="00266470">
          <w:rPr>
            <w:rFonts w:cs="Times New Roman"/>
            <w:bCs/>
            <w:lang w:val="en-GB"/>
          </w:rPr>
          <w:delInstrText>ADDIN CSL_CITATION { "citationItems" : [ { "id" : "ITEM-1", "itemData" : { "DOI" : "10.17159/sajs.2019/4846", "ISSN" : "1996-7489", "abstract" : "Motivated by the risks posed by global warming, historical trends and future projections of near-surface temperature in South Africa have been investigated in a number of previous studies. These studies included the assessment of trends in average temperatures as well as extremes. In this study, historical trends in near-surface minimum and maximum temperatures as well as extreme temperature indices in South Africa were critically investigated by comparing quality-controlled station observations with downscaled model projections. Because climate models are the only means of generating future global warming projections, this critical point comparison between observed and downscaled model simulated time series can provide valuable information regarding the interpretation of model-generated projections. Over the historical 1951\u20132005 period, both observed data and downscaled model projections were compared at 22 point locations in South Africa. An analysis of model projection trends was conducted over the period 2006\u20132095. The results from the historical analysis show that model outputs tend to simulate the historical trends well for annual means of daily maximum and minimum temperatures. However, noteworthy discrepancies exist in the assessment of temperature extremes. While both the historical model simulations and observations show a general warming trend in the extreme indices, the observational data show appreciably more spatial and temporal variability. On the other hand, model projections for the period 2006\u20132095 show that for the medium-to-low concentration Representative Concentration Pathway (RCP) 4.5, the projected decrease in cold nights is not as strong as is the case for the historically observed trends. However, the upward trends in warm nights for both the RCP4.5 and the high concentration RCP8.5 pathways are noticeably stronger than the historically observed trends. For cool days, future projections are comparable to the historically observed trends, but for hot days noticeably higher. Decreases in cold spells and increases in warm spells are expected to continue in future, with relatively strong positive trends on a regional basis. It is shown that projected trends are not expected to be constant into the future, in particular trends generated from the RCP8.5 pathway that show a strong increase in warming towards the end of the projection period. Significance: Comparison between the observed and simulated trends emphasises the necessity to\u2026", "author" : [ { "dropping-particle" : "", "family" : "Kruger", "given" : "Andries C.", "non-dropping-particle" : "", "parse-names" : false, "suffix" : "" }, { "dropping-particle" : "", "family" : "Rautenbach", "given" : "Hannes", "non-dropping-particle" : "", "parse-names" : false, "suffix" : "" }, { "dropping-particle" : "", "family" : "Mbatha", "given" : "Sifiso", "non-dropping-particle" : "", "parse-names" : false, "suffix" : "" }, { "dropping-particle" : "", "family" : "Ngwenya", "given" : "Sandile", "non-dropping-particle" : "", "parse-names" : false, "suffix" : "" }, { "dropping-particle" : "", "family" : "Makgoale", "given" : "Thabo E.", "non-dropping-particle" : "", "parse-names" : false, "suffix" : "" } ], "container-title" : "South African Journal of Science", "id" : "ITEM-1", "issue" : "5/6", "issued" : { "date-parts" : [ [ "2019", "5", "29" ] ] }, "title" : "Historical and projected trends in near-surface temperature indices for 22 locations in South Africa", "translator" : [ { "dropping-particle" : "", "family" : "S2530", "given" : "", "non-dropping-particle" : "", "parse-names" : false, "suffix" : "" } ], "type" : "article-journal", "volume" : "115" }, "uris" : [ "http://www.mendeley.com/documents/?uuid=92b2118b-d8d7-416d-a5b8-3c7d63aaaf65" ] } ], "mendeley" : { "formattedCitation" : "(Kruger et al., 2019)", "manualFormatting" : "Kruger et al., 2019)", "plainTextFormattedCitation" : "(Kruger et al., 2019)", "previouslyFormattedCitation" : "(Kruger et al., 2019)" }, "properties" : { "noteIndex" : 0 }, "schema" : "https://github.com/citation-style-language/schema/raw/master/csl-citation.json" }</w:delInstrText>
        </w:r>
        <w:r w:rsidR="00AB6006" w:rsidRPr="00D424AA" w:rsidDel="00266470">
          <w:rPr>
            <w:rFonts w:cs="Times New Roman"/>
            <w:bCs/>
            <w:lang w:val="en-GB"/>
          </w:rPr>
          <w:fldChar w:fldCharType="separate"/>
        </w:r>
        <w:r w:rsidR="00A26296" w:rsidDel="00266470">
          <w:rPr>
            <w:rFonts w:cs="Times New Roman"/>
            <w:bCs/>
            <w:noProof/>
            <w:lang w:val="en-GB"/>
          </w:rPr>
          <w:delText>Kruger et al., 2019)</w:delText>
        </w:r>
        <w:r w:rsidR="00AB6006" w:rsidRPr="00D424AA" w:rsidDel="00266470">
          <w:rPr>
            <w:rFonts w:cs="Times New Roman"/>
            <w:bCs/>
            <w:lang w:val="en-GB"/>
          </w:rPr>
          <w:fldChar w:fldCharType="end"/>
        </w:r>
      </w:del>
      <w:bookmarkEnd w:id="1297"/>
      <w:commentRangeEnd w:id="1302"/>
      <w:r w:rsidR="00A26296">
        <w:rPr>
          <w:rStyle w:val="Marquedecommentaire"/>
        </w:rPr>
        <w:commentReference w:id="1302"/>
      </w:r>
      <w:r w:rsidR="00AB6006" w:rsidRPr="00841A35">
        <w:rPr>
          <w:rFonts w:cs="Times New Roman"/>
          <w:lang w:val="en-GB"/>
        </w:rPr>
        <w:t xml:space="preserve"> and a general increase in heavy precipitation over East Africa, the Greater Horn of Afric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3763", "ISSN" : "0899-8418", "abstract" : "ABSTRACT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GHA). This study, which was supported by the World Bank Global Facility for Disaster Reduction and Recovery (WB-GFDRR) and implemented by the World Meteorological Organization, was organized in terms of three workshops with three main objectives; (1) analysis of daily rainfall and temperature extremes for ten countries in the GHA region using observed in situ data running from 1971 to 2006, (2) assessing whether the United Kingdom Met-office and Hadley centre Providing REgional Climates for Impact Studies (UK-PRECIS) modelling system can provide realistic representation of the past and present climate extremes as observed by available in situ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 GHA. The results showed a significant decrease in total precipitation in wet days greater than 1?mm and increasing warm extremes, particularly at night, while cold extremes are decreasing. Considering a combination of geophysical models and satellite gravimetry observations from the Gravity Recovery and Climate Experiment (GRACE) mission in the frame of GRACE daily Kalman-smoothing models, for the years 2002 to 2010, we explored a decline in total water storage variations over the GHA.", "author" : [ { "dropping-particle" : "", "family" : "Omondi", "given" : "Philip Aming'o", "non-dropping-particle" : "", "parse-names" : false, "suffix" : "" }, { "dropping-particle" : "", "family" : "Awange", "given" : "Joseph L", "non-dropping-particle" : "", "parse-names" : false, "suffix" : "" }, { "dropping-particle" : "", "family" : "Forootan", "given" : "Ehsan", "non-dropping-particle" : "", "parse-names" : false, "suffix" : "" }, { "dropping-particle" : "", "family" : "Ogallo", "given" : "Laban Ayieko", "non-dropping-particle" : "", "parse-names" : false, "suffix" : "" }, { "dropping-particle" : "", "family" : "Barakiza", "given" : "Ruben", "non-dropping-particle" : "", "parse-names" : false, "suffix" : "" }, { "dropping-particle" : "", "family" : "Girmaw", "given" : "Gezahegn Bogale", "non-dropping-particle" : "", "parse-names" : false, "suffix" : "" }, { "dropping-particle" : "", "family" : "Fesseha", "given" : "Isaac", "non-dropping-particle" : "", "parse-names" : false, "suffix" : "" }, { "dropping-particle" : "", "family" : "Kululetera", "given" : "Venerabilis", "non-dropping-particle" : "", "parse-names" : false, "suffix" : "" }, { "dropping-particle" : "", "family" : "Kilembe", "given" : "Caroline", "non-dropping-particle" : "", "parse-names" : false, "suffix" : "" }, { "dropping-particle" : "", "family" : "Mbati", "given" : "Mathieu Mugunga", "non-dropping-particle" : "", "parse-names" : false, "suffix" : "" }, { "dropping-particle" : "", "family" : "Kilavi", "given" : "Mary", "non-dropping-particle" : "", "parse-names" : false, "suffix" : "" }, { "dropping-particle" : "", "family" : "King'uyu", "given" : "Stephen Mutua", "non-dropping-particle" : "", "parse-names" : false, "suffix" : "" }, { "dropping-particle" : "", "family" : "Omeny", "given" : "Peter Adek", "non-dropping-particle" : "", "parse-names" : false, "suffix" : "" }, { "dropping-particle" : "", "family" : "Njogu", "given" : "Andrew", "non-dropping-particle" : "", "parse-names" : false, "suffix" : "" }, { "dropping-particle" : "", "family" : "Badr", "given" : "Eldin Mamoun", "non-dropping-particle" : "", "parse-names" : false, "suffix" : "" }, { "dropping-particle" : "", "family" : "Musa", "given" : "Tibin Adam", "non-dropping-particle" : "", "parse-names" : false, "suffix" : "" }, { "dropping-particle" : "", "family" : "Muchiri", "given" : "Peris", "non-dropping-particle" : "", "parse-names" : false, "suffix" : "" }, { "dropping-particle" : "", "family" : "Bamanya", "given" : "Deus", "non-dropping-particle" : "", "parse-names" : false, "suffix" : "" }, { "dropping-particle" : "", "family" : "Komutunga", "given" : "Everline", "non-dropping-particle" : "", "parse-names" : false, "suffix" : "" } ], "container-title" : "International Journal of Climatology", "id" : "ITEM-1", "issue" : "4", "issued" : { "date-parts" : [ [ "2014", "3", "1" ] ] }, "note" : "doi: 10.1002/joc.3763", "page" : "1262-1277", "publisher" : "John Wiley &amp; Sons, Ltd", "title" : "Changes in temperature and precipitation extremes over the Greater Horn of Africa region from 1961 to 2010", "translator" : [ { "dropping-particle" : "", "family" : "S3061", "given" : "", "non-dropping-particle" : "", "parse-names" : false, "suffix" : "" } ], "type" : "article-journal", "volume" : "34" }, "uris" : [ "http://www.mendeley.com/documents/?uuid=eaf42335-c153-4bec-86e0-4b5f0cdaa798" ] } ], "mendeley" : { "formattedCitation" : "(Omondi et al., 2014)", "plainTextFormattedCitation" : "(Omondi et al., 2014)", "previouslyFormattedCitation" : "(Omondi et al., 2014)"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Omondi et al., 2014)</w:t>
      </w:r>
      <w:r w:rsidR="00AB6006" w:rsidRPr="00D424AA">
        <w:rPr>
          <w:rFonts w:cs="Times New Roman"/>
          <w:lang w:val="en-GB"/>
        </w:rPr>
        <w:fldChar w:fldCharType="end"/>
      </w:r>
      <w:r w:rsidR="00AB6006" w:rsidRPr="00841A35">
        <w:rPr>
          <w:rFonts w:cs="Times New Roman"/>
          <w:lang w:val="en-GB"/>
        </w:rPr>
        <w:t xml:space="preserve">. </w:t>
      </w:r>
      <w:r w:rsidR="00AB6006" w:rsidRPr="00D424AA">
        <w:rPr>
          <w:rFonts w:cs="Times New Roman"/>
          <w:lang w:val="en-GB"/>
        </w:rPr>
        <w:t xml:space="preserve">Over sub-Saharan Africa, increases in the frequency and intensity of extreme precipitation have been observed over the well-gauged areas during 1950-2013; however, this covers only 15% of the total area of sub-Saharan Afric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88/1748-9326/ab2cae", "ISSN" : "1748-9326", "author" : [ { "dropping-particle" : "", "family" : "Harrison", "given" : "Laura", "non-dropping-particle" : "", "parse-names" : false, "suffix" : "" }, { "dropping-particle" : "", "family" : "Funk", "given" : "Chris", "non-dropping-particle" : "", "parse-names" : false, "suffix" : "" }, { "dropping-particle" : "", "family" : "Peterson", "given" : "Pete", "non-dropping-particle" : "", "parse-names" : false, "suffix" : "" } ], "container-title" : "Environmental Research Letters", "id" : "ITEM-1", "issue" : "8", "issued" : { "date-parts" : [ [ "2019", "7", "29" ] ] }, "page" : "085007", "title" : "Identifying changing precipitation extremes in Sub-Saharan Africa with gauge and satellite products", "translator" : [ { "dropping-particle" : "", "family" : "S2650", "given" : "", "non-dropping-particle" : "", "parse-names" : false, "suffix" : "" } ], "type" : "article-journal", "volume" : "14" }, "uris" : [ "http://www.mendeley.com/documents/?uuid=7b360d35-d20d-49c3-ae5f-8b1c564b15e0" ] } ], "mendeley" : { "formattedCitation" : "(Harrison et al., 2019)", "plainTextFormattedCitation" : "(Harrison et al., 2019)", "previouslyFormattedCitation" : "(Harrison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Harrison et al., 2019)</w:t>
      </w:r>
      <w:r w:rsidR="00AB6006" w:rsidRPr="00D424AA">
        <w:rPr>
          <w:rFonts w:cs="Times New Roman"/>
          <w:lang w:val="en-GB"/>
        </w:rPr>
        <w:fldChar w:fldCharType="end"/>
      </w:r>
      <w:r w:rsidR="00AB6006" w:rsidRPr="00841A35">
        <w:rPr>
          <w:rFonts w:cs="Times New Roman"/>
          <w:lang w:val="en-GB"/>
        </w:rPr>
        <w:t xml:space="preserve">. </w:t>
      </w:r>
      <w:r w:rsidR="00AB6006" w:rsidRPr="00D424AA">
        <w:rPr>
          <w:rFonts w:cs="Times New Roman"/>
          <w:i/>
          <w:lang w:val="en-GB"/>
        </w:rPr>
        <w:t xml:space="preserve">Confidence </w:t>
      </w:r>
      <w:r w:rsidR="00AB6006" w:rsidRPr="00D424AA">
        <w:rPr>
          <w:rFonts w:cs="Times New Roman"/>
          <w:lang w:val="en-GB"/>
        </w:rPr>
        <w:t xml:space="preserve">about the increase in extreme precipitation for some regions where observations are more abundant is </w:t>
      </w:r>
      <w:r w:rsidR="00AB6006" w:rsidRPr="00D424AA">
        <w:rPr>
          <w:rFonts w:cs="Times New Roman"/>
          <w:i/>
          <w:iCs/>
          <w:lang w:val="en-GB"/>
        </w:rPr>
        <w:t>medium,</w:t>
      </w:r>
      <w:r w:rsidR="00AB6006" w:rsidRPr="00D424AA">
        <w:rPr>
          <w:rFonts w:cs="Times New Roman"/>
          <w:lang w:val="en-GB"/>
        </w:rPr>
        <w:t xml:space="preserve"> but for Africa as whole</w:t>
      </w:r>
      <w:r w:rsidR="00AB6006" w:rsidRPr="00841A35">
        <w:rPr>
          <w:rFonts w:cs="Times New Roman"/>
          <w:lang w:val="en-GB"/>
        </w:rPr>
        <w:t xml:space="preserve">, it is </w:t>
      </w:r>
      <w:r w:rsidR="00AB6006" w:rsidRPr="00D424AA">
        <w:rPr>
          <w:rFonts w:cs="Times New Roman"/>
          <w:i/>
          <w:lang w:val="en-GB"/>
        </w:rPr>
        <w:t xml:space="preserve">low </w:t>
      </w:r>
      <w:r w:rsidR="00AB6006" w:rsidRPr="00D424AA">
        <w:rPr>
          <w:rFonts w:cs="Times New Roman"/>
          <w:lang w:val="en-GB"/>
        </w:rPr>
        <w:t>because of a general lack of continent-wide systematic analysis, the sporadic nature of available precipitation data over the continent, and spatially non-homogenous trends in places where data are available</w:t>
      </w:r>
      <w:del w:id="1303" w:author="Robin Matthews" w:date="2021-07-13T19:38:00Z">
        <w:r w:rsidR="00AB6006" w:rsidRPr="00D424AA" w:rsidDel="00266470">
          <w:rPr>
            <w:rFonts w:cs="Times New Roman"/>
            <w:lang w:val="en-GB"/>
          </w:rPr>
          <w:delText xml:space="preserve"> </w:delText>
        </w:r>
      </w:del>
      <w:bookmarkStart w:id="1304" w:name="_Hlk77097491"/>
      <w:ins w:id="1305" w:author="Robin Matthews" w:date="2021-07-13T19:38:00Z">
        <w:r w:rsidR="00266470">
          <w:rPr>
            <w:rFonts w:cs="Times New Roman"/>
            <w:lang w:val="en-GB"/>
          </w:rPr>
          <w:t xml:space="preserve"> </w:t>
        </w:r>
        <w:r w:rsidR="00266470">
          <w:rPr>
            <w:rFonts w:cs="Times New Roman"/>
            <w:lang w:val="en-GB"/>
          </w:rPr>
          <w:fldChar w:fldCharType="begin" w:fldLock="1"/>
        </w:r>
      </w:ins>
      <w:r w:rsidR="003A5209">
        <w:rPr>
          <w:rFonts w:cs="Times New Roman"/>
          <w:lang w:val="en-GB"/>
        </w:rPr>
        <w:instrText xml:space="preserve">ADDIN CSL_CITATION { "citationItems" : [ { "id" : "ITEM-1", "itemData" : { "DOI" : "10.1007/s00024-017-1695-7", "ISSN" : "0033-4553", "author" : [ { "dropping-particle" : "", "family" : "Mathbout", "given" : "S.", "non-dropping-particle" : "", "parse-names" : false, "suffix" : "" }, { "dropping-particle" : "", "family" : "Lopez-Bustins", "given" : "J. A.", "non-dropping-particle" : "", "parse-names" : false, "suffix" : "" }, { "dropping-particle" : "", "family" : "Roy\u00e9", "given" : "D.", "non-dropping-particle" : "", "parse-names" : false, "suffix" : "" }, { "dropping-particle" : "", "family" : "Martin-Vide", "given" : "J.", "non-dropping-particle" : "", "parse-names" : false, "suffix" : "" }, { "dropping-particle" : "", "family" : "Bech", "given" : "J.", "non-dropping-particle" : "", "parse-names" : false, "suffix" : "" }, { "dropping-particle" : "", "family" : "Rodrigo", "given" : "F. S.", "non-dropping-particle" : "", "parse-names" : false, "suffix" : "" } ], "container-title" : "Pure and Applied Geophysics", "id" : "ITEM-1", "issue" : "11", "issued" : { "date-parts" : [ [ "2018", "11", "17" ] ] }, "page" : "3875-3890", "title" : "Observed Changes in Daily Precipitation Extremes at Annual Timescale Over the Eastern Mediterranean During 1961\u20132012", "translator" : [ { "dropping-particle" : "", "family" : "S1548", "given" : "", "non-dropping-particle" : "", "parse-names" : false, "suffix" : "" } ], "type" : "article-journal", "volume" : "175" }, "uris" : [ "http://www.mendeley.com/documents/?uuid=05d18f97-720e-43b7-abb8-744d6467eaf5" ] }, { "id" : "ITEM-2",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2",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id" : "ITEM-3", "itemData" : { "DOI" : "10.1088/1748-9326/ab51b6", "ISSN" : "1748-9326", "author" : [ { "dropping-particle" : "V", "family" : "Alexander", "given" : "Lisa", "non-dropping-particle" : "", "parse-names" : false, "suffix" : "" }, { "dropping-particle" : "", "family" : "Fowler", "given" : "Hayley J", "non-dropping-particle" : "", "parse-names" : false, "suffix" : "" }, { "dropping-particle" : "", "family" : "Bador", "given" : "Margot", "non-dropping-particle" : "", "parse-names" : false, "suffix" : "" }, { "dropping-particle" : "", "family" : "Behrangi", "given" : "Ali", "non-dropping-particle" : "", "parse-names" : false, "suffix" : "" }, { "dropping-particle" : "", "family" : "Donat", "given" : "Markus G", "non-dropping-particle" : "", "parse-names" : false, "suffix" : "" }, { "dropping-particle" : "", "family" : "Dunn", "given" : "Robert", "non-dropping-particle" : "", "parse-names" : false, "suffix" : "" }, { "dropping-particle" : "", "family" : "Funk", "given" : "Chris", "non-dropping-particle" : "", "parse-names" : false, "suffix" : "" }, { "dropping-particle" : "", "family" : "Goldie", "given" : "James", "non-dropping-particle" : "", "parse-names" : false, "suffix" : "" }, { "dropping-particle" : "", "family" : "Lewis", "given" : "Elizabeth", "non-dropping-particle" : "", "parse-names" : false, "suffix" : "" }, { "dropping-particle" : "", "family" : "Rog\u00e9", "given" : "Marine", "non-dropping-particle" : "", "parse-names" : false, "suffix" : "" }, { "dropping-particle" : "", "family" : "Seneviratne", "given" : "Sonia I", "non-dropping-particle" : "", "parse-names" : false, "suffix" : "" }, { "dropping-particle" : "", "family" : "Venugopal", "given" : "V", "non-dropping-particle" : "", "parse-names" : false, "suffix" : "" } ], "container-title" : "Environmental Research Letters", "id" : "ITEM-3", "issue" : "12", "issued" : { "date-parts" : [ [ "2019", "12", "6" ] ] }, "page" : "125008", "publisher" : "IOP Publishing", "title" : "On the use of indices to study extreme precipitation on sub-daily and daily timescales", "translator" : [ { "dropping-particle" : "", "family" : "S2003", "given" : "", "non-dropping-particle" : "", "parse-names" : false, "suffix" : "" } ], "type" : "article-journal", "volume" : "14" }, "uris" : [ "http://www.mendeley.com/documents/?uuid=eb619406-e21e-463e-bc29-5992d9ca8358" ] }, { "id" : "ITEM-4", "itemData" : { "DOI" : "10.1007/978-3-030-24568-9_23", "ISBN" : "978-3-030-24568-9", "abstract" : "To support global drought early warning, the Climate Hazards Center (CHC) at the University of California, Santa Barbara developed the Climate Hazards center InfraRed Precipitation with Stations (CHIRPS) dataset, in collaboration with the US Geological Survey and NASA SERVIR. Specifically designed to support early warning applications, CHIRPS has high a spatial resolution (0.05{\\textdegree}), a long period of record (1981 to the near present), and relatively low latencies. Here we will describe a brief formal analysis of distributional bias in CHIRPS2.0. This analysis reveals, as expected, that CHIRPS2.0 means are very similar to observed station data. However, a closer look suggests that low precipitation values are underestimated and high values are over-estimated in the CHIRPS2.0. We describe a potential correction for this below.", "author" : [ { "dropping-particle" : "", "family" : "Funk", "given" : "Chris", "non-dropping-particle" : "", "parse-names" : false, "suffix" : "" }, { "dropping-particle" : "", "family" : "Peterson", "given" : "Pete", "non-dropping-particle" : "", "parse-names" : false, "suffix" : "" }, { "dropping-particle" : "", "family" : "Landsfeld", "given" : "Martin", "non-dropping-particle" : "", "parse-names" : false, "suffix" : "" }, { "dropping-particle" : "", "family" : "Davenport", "given" : "Frank", "non-dropping-particle" : "", "parse-names" : false, "suffix" : "" }, { "dropping-particle" : "", "family" : "Becker", "given" : "Andreas", "non-dropping-particle" : "", "parse-names" : false, "suffix" : "" }, { "dropping-particle" : "", "family" : "Schneider", "given" : "Udo", "non-dropping-particle" : "", "parse-names" : false, "suffix" : "" }, { "dropping-particle" : "", "family" : "Pedreros", "given" : "Diego", "non-dropping-particle" : "", "parse-names" : false, "suffix" : "" }, { "dropping-particle" : "", "family" : "McNally", "given" : "Amy", "non-dropping-particle" : "", "parse-names" : false, "suffix" : "" }, { "dropping-particle" : "", "family" : "Arsenault", "given" : "Kristi", "non-dropping-particle" : "", "parse-names" : false, "suffix" : "" }, { "dropping-particle" : "", "family" : "Harrison", "given" : "Laura", "non-dropping-particle" : "", "parse-names" : false, "suffix" : "" }, { "dropping-particle" : "", "family" : "others", "given" : "", "non-dropping-particle" : "", "parse-names" : false, "suffix" : "" } ], "container-title" : "Satellite Precipitation Measurement: Volume 1", "editor" : [ { "dropping-particle" : "", "family" : "Levizzani", "given" : "V.", "non-dropping-particle" : "", "parse-names" : false, "suffix" : "" }, { "dropping-particle" : "", "family" : "Kidd", "given" : "C.", "non-dropping-particle" : "", "parse-names" : false, "suffix" : "" }, { "dropping-particle" : "", "family" : "Kirschbaum", "given" : "D.", "non-dropping-particle" : "", "parse-names" : false, "suffix" : "" }, { "dropping-particle" : "", "family" : "Kummerow", "given" : "C.", "non-dropping-particle" : "", </w:instrText>
      </w:r>
      <w:r w:rsidR="003A5209" w:rsidRPr="00B549EC">
        <w:rPr>
          <w:rFonts w:cs="Times New Roman"/>
        </w:rPr>
        <w:instrText>"parse-names" : false, "suffix" : "" }, { "dropping-particle" : "", "family" : "Nakamura", "given" : "K.", "non-dropping-particle" : "", "parse-names" : false, "suffix" : "" }, { "dropping-particle" : "", "family" : "Turk", "given" : "F.", "non-dropping-particle" : "", "parse-names" : false, "suffix" : "" } ], "id" : "ITEM-4", "issued" : { "date-parts" : [ [ "2020" ] ] }, "page" : "409-427", "publisher" : "Springer", "publisher-place" : "Cham, Switzerland", "title" : "Algorithm and Data Improvements for Version 2.1 of the Climate Hazards Center\u2019s InfraRed Precipitation with Stations Data Set", "translator" : [ { "dropping-particle" : "", "family" : "S3089", "given" : "Rt6", "non-dropping-particle" : "", "parse-names" : false, "suffix" : "" } ], "type" : "chapter" }, "uris" : [ "http://www.mendeley.com/documents/?uuid=58982bba-cdf4-439b-b6a8-fec385b9e2ec" ] } ], "mendeley" : { "formattedCitation" : "(Donat et al., 2014a; Mathbout et al., 2018b; Alexander et al., 2019; Funk et al., 2020)", "manualFormatting" : "(Donat et al., 2014a; Mathbout et al., 2018b; Alexander et al., 2019; Funk et al., 2020)", "plainTextFormattedCitation" : "(Donat et al., 2014a; Mathbout et al., 2018b; Alexander et al., 2019; Funk et al., 2020)", "previouslyFormattedCitation" : "(Donat et al., 2014a; Mathbout et al., 2018b; Alexander et al., 2019; Funk et al., 2020)" }, "properties" : { "noteIndex" : 0 }, "schema" : "https://github.com/citation-style-language/schema/raw/master/csl-citation.json" }</w:instrText>
      </w:r>
      <w:ins w:id="1306" w:author="Robin Matthews" w:date="2021-07-13T19:38:00Z">
        <w:r w:rsidR="00266470">
          <w:rPr>
            <w:rFonts w:cs="Times New Roman"/>
            <w:lang w:val="en-GB"/>
          </w:rPr>
          <w:fldChar w:fldCharType="separate"/>
        </w:r>
        <w:r w:rsidR="00266470" w:rsidRPr="00B549EC">
          <w:rPr>
            <w:rFonts w:cs="Times New Roman"/>
            <w:noProof/>
          </w:rPr>
          <w:t>(Donat et al., 2014a; Mathbout et al., 2018b; Alexander et al., 2019; Funk et al., 2020)</w:t>
        </w:r>
        <w:r w:rsidR="00266470">
          <w:rPr>
            <w:rFonts w:cs="Times New Roman"/>
            <w:lang w:val="en-GB"/>
          </w:rPr>
          <w:fldChar w:fldCharType="end"/>
        </w:r>
      </w:ins>
      <w:commentRangeStart w:id="1307"/>
      <w:del w:id="1308" w:author="Robin Matthews" w:date="2021-07-13T19:38:00Z">
        <w:r w:rsidR="00AB6006" w:rsidRPr="00D424AA" w:rsidDel="00266470">
          <w:rPr>
            <w:rFonts w:cs="Times New Roman"/>
            <w:lang w:val="en-GB"/>
          </w:rPr>
          <w:fldChar w:fldCharType="begin" w:fldLock="1"/>
        </w:r>
        <w:r w:rsidR="00FF6231" w:rsidRPr="00B549EC" w:rsidDel="00266470">
          <w:rPr>
            <w:rFonts w:cs="Times New Roman"/>
          </w:rPr>
          <w:delInstrText>ADDIN CSL_CITATION { "citationItems" : [ { "id" : "ITEM-1", "itemData" : { "DOI" : "10.1007/s00024-017-1695-7", "ISSN" : "0033-4553", "author" : [ { "dropping-particle" : "", "family" : "Mathbout", "given" : "S.", "non-dropping-particle" : "", "parse-names" : false, "suffix" : "" }, { "dropping-particle" : "", "family" : "Lopez-Bustins", "given" : "J. A.", "non-dropping-particle" : "", "parse-names" : false, "suffix" : "" }, { "dropping-particle" : "", "family" : "Roy\u00e9", "given" : "D.", "non-dropping-particle" : "", "parse-names" : false, "suffix" : "" }, { "dropping-particle" : "", "family" : "Martin-Vide", "given" : "J.", "non-dropping-particle" : "", "parse-names" : false, "suffix" : "" }, { "dropping-particle" : "", "family" : "Bech", "given" : "J.", "non-dropping-particle" : "", "parse-names" : false, "suffix" : "" }, { "dropping-particle" : "", "family" : "Rodrigo", "given" : "F. S.", "non-dropping-particle" : "", "parse-names" : false, "suffix" : "" } ], "container-title" : "Pure and Applied Geophysics", "id" : "ITEM-1", "issue" : "11", "issued" : { "date-parts" : [ [ "2018", "11", "17" ] ] }, "page" : "3875-3890", "title" : "Observed Changes in Daily Precipitation Extremes at Annual Timescale Over the Eastern Mediterranean During 1961\u20132012", "translator" : [ { "dropping-particle" : "", "family" : "S1548", "given" : "", "non-dropping-particle" : "", "parse-names" : false</w:delInstrText>
        </w:r>
        <w:r w:rsidR="00FF6231" w:rsidRPr="00266470" w:rsidDel="00266470">
          <w:rPr>
            <w:rFonts w:cs="Times New Roman"/>
            <w:lang w:val="en-GB"/>
          </w:rPr>
          <w:delInstrText>, "suffix" : "" } ], "type" : "article-journal", "volume" : "175" }, "uris" : [ "http://www.mendeley.com/documents/?uuid=05d18f97-720e-43b7-abb8-744d6467eaf5" ] }, { "id" : "ITEM-2",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2",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mendeley" : { "formattedCitation" : "(Donat et al., 2014a; Mathbout et al., 2018b)", "manualFormatting" : "(Donat et al., 2014a; Mathbout et al., 2018;", "plainTextFormattedCitation" : "(Donat et al., 2014a; Mathbout et al., 2018b)", "previouslyFormattedCitation" : "(Donat et al., 2014a; Mathbout et al., 2018b)" }, "properties" : { "noteIndex" : 0 }, "schema" : "https://github.com/citation-style-language/schema/raw/master/csl-citation.json" }</w:delInstrText>
        </w:r>
        <w:r w:rsidR="00AB6006" w:rsidRPr="00D424AA" w:rsidDel="00266470">
          <w:rPr>
            <w:rFonts w:cs="Times New Roman"/>
            <w:lang w:val="en-GB"/>
          </w:rPr>
          <w:fldChar w:fldCharType="separate"/>
        </w:r>
        <w:r w:rsidR="00A26296" w:rsidRPr="00266470" w:rsidDel="00266470">
          <w:rPr>
            <w:rFonts w:cs="Times New Roman"/>
            <w:noProof/>
            <w:lang w:val="en-GB"/>
          </w:rPr>
          <w:delText>(Donat et al., 2014a; Mathbout et al., 2018;</w:delText>
        </w:r>
        <w:r w:rsidR="00AB6006" w:rsidRPr="00D424AA" w:rsidDel="00266470">
          <w:rPr>
            <w:rFonts w:cs="Times New Roman"/>
            <w:lang w:val="en-GB"/>
          </w:rPr>
          <w:fldChar w:fldCharType="end"/>
        </w:r>
        <w:commentRangeEnd w:id="1307"/>
        <w:r w:rsidR="00A26296" w:rsidDel="00266470">
          <w:rPr>
            <w:rStyle w:val="Marquedecommentaire"/>
          </w:rPr>
          <w:commentReference w:id="1307"/>
        </w:r>
        <w:r w:rsidR="00AB6006" w:rsidRPr="00841A35" w:rsidDel="00266470">
          <w:rPr>
            <w:rFonts w:cs="Times New Roman"/>
            <w:lang w:val="en-GB"/>
          </w:rPr>
          <w:delText xml:space="preserve"> </w:delText>
        </w:r>
        <w:commentRangeStart w:id="1309"/>
        <w:r w:rsidR="00AB6006" w:rsidRPr="00D424AA" w:rsidDel="00266470">
          <w:rPr>
            <w:rFonts w:cs="Times New Roman"/>
            <w:lang w:val="en-GB"/>
          </w:rPr>
          <w:fldChar w:fldCharType="begin" w:fldLock="1"/>
        </w:r>
        <w:r w:rsidR="00FF6231" w:rsidDel="00266470">
          <w:rPr>
            <w:rFonts w:cs="Times New Roman"/>
            <w:lang w:val="en-GB"/>
          </w:rPr>
          <w:delInstrText>ADDIN CSL_CITATION { "citationItems" : [ { "id" : "ITEM-1", "itemData" : { "DOI" : "10.1088/1748-9326/ab51b6", "ISSN" : "1748-9326", "author" : [ { "dropping-particle" : "V", "family" : "Alexander", "given" : "Lisa", "non-dropping-particle" : "", "parse-names" : false, "suffix" : "" }, { "dropping-particle" : "", "family" : "Fowler", "given" : "Hayley J", "non-dropping-particle" : "", "parse-names" : false, "suffix" : "" }, { "dropping-particle" : "", "family" : "Bador", "given" : "Margot", "non-dropping-particle" : "", "parse-names" : false, "suffix" : "" }, { "dropping-particle" : "", "family" : "Behrangi", "given" : "Ali", "non-dropping-particle" : "", "parse-names" : false, "suffix" : "" }, { "dropping-particle" : "", "family" : "Donat", "given" : "Markus G", "non-dropping-particle" : "", "parse-names" : false, "suffix" : "" }, { "dropping-particle" : "", "family" : "Dunn", "given" : "Robert", "non-dropping-particle" : "", "parse-names" : false, "suffix" : "" }, { "dropping-particle" : "", "family" : "Funk", "given" : "Chris", "non-dropping-particle" : "", "parse-names" : false, "suffix" : "" }, { "dropping-particle" : "", "family" : "Goldie", "given" : "James", "non-dropping-particle" : "", "parse-names" : false, "suffix" : "" }, { "dropping-particle" : "", "family" : "Lewis", "given" : "Elizabeth", "non-dropping-particle" : "", "parse-names" : false, "suffix" : "" }, { "dropping-particle" : "", "family" : "Rog\u00e9", "given" : "Marine", "non-dropping-particle" : "", "parse-names" : false, "suffix" : "" }, { "dropping-particle" : "", "family" : "Seneviratne", "given" : "Sonia I", "non-dropping-particle" : "", "parse-names" : false, "suffix" : "" }, { "dropping-particle" : "", "family" : "Venugopal", "given" : "V", "non-dropping-particle" : "", "parse-names" : false, "suffix" : "" } ], "container-title" : "Environmental Research Letters", "id" : "ITEM-1", "issue" : "12", "issued" : { "date-parts" : [ [ "2019", "12", "6" ] ] }, "page" : "125008", "publisher" : "IOP Publishing", "title" : "On the use of indices to study extreme precipitation on sub-daily and daily timescales", "translator" : [ { "dropping-particle" : "", "family" : "S2003", "given" : "", "non-dropping-particle" : "", "parse-names" : false, "suffix" : "" } ], "type" : "article-journal", "volume" : "14" }, "uris" : [ "http://www.mendeley.com/documents/?uuid=eb619406-e21e-463e-bc29-5992d9ca8358" ] }, { "id" : "ITEM-2", "itemData" : { "DOI" : "10.1007/978-3-030-24568-9_23", "ISBN" : "978-3-030-24568-9", "abstract" : "To support global drought early warning, the Climate Hazards Center (CHC) at the University of California, Santa Barbara developed the Climate Hazards center InfraRed Precipitation with Stations (CHIRPS) dataset, in collaboration with the US Geological Survey and NASA SERVIR. Specifically designed to support early warning applications, CHIRPS has high a spatial resolution (0.05{\\textdegree}), a long period of record (1981 to the near present), and relatively low latencies. Here we will describe a brief formal analysis of distributional bias in CHIRPS2.0. This analysis reveals, as expected, that CHIRPS2.0 means are very similar to observed station data. However, a closer look suggests that low precipitation values are underestimated and high values are over-estimated in the CHIRPS2.0. We describe a potential correction for this below.", "author" : [ { "dropping-particle" : "", "family" : "Funk", "given" : "Chris", "non-dropping-particle" : "", "parse-names" : false, "suffix" : "" }, { "dropping-particle" : "", "family" : "Peterson", "given" : "Pete", "non-dropping-particle" : "", "parse-names" : false, "suffix" : "" }, { "dropping-particle" : "", "family" : "Landsfeld", "given" : "Martin", "non-dropping-particle" : "", "parse-names" : false, "suffix" : "" }, { "dropping-particle" : "", "family" : "Davenport", "given" : "Frank", "non-dropping-particle" : "", "parse-names" : false, "suffix" : "" }, { "dropping-particle" : "", "family" : "Becker", "given" : "Andreas", "non-dropping-particle" : "", "parse-names" : false, "suffix" : "" }, { "dropping-particle" : "", "family" : "Schneider", "given" : "Udo", "non-dropping-particle" : "", "parse-names" : false, "suffix" : "" }, { "dropping-particle" : "", "family" : "Pedreros", "given" : "Diego", "non-dropping-particle" : "", "parse-names" : false, "suffix" : "" }, { "dropping-particle" : "", "family" : "McNally", "given" : "Amy", "non-dropping-particle" : "", "parse-names" : false, "suffix" : "" }, { "dropping-particle" : "", "family" : "Arsenault", "given" : "Kristi", "non-dropping-particle" : "", "parse-names" : false, "suffix" : "" }, { "dropping-particle" : "", "family" : "Harrison", "given" : "Laura", "non-dropping-particle" : "", "parse-names" : false, "suffix" : "" }, { "dropping-particle" : "", "family" : "others", "given" : "", "non-dropping-particle" : "", "parse-names" : false, "suffix" : "" } ], "container-title" : "Satellite Precipitation Measurement: Volume 1", "editor" : [ { "dropping-particle" : "", "family" : "Levizzani", "given" : "V.", "non-dropping-particle" : "", "parse-names" : false, "suffix" : "" }, { "dropping-particle" : "", "family" : "Kidd", "given" : "C.", "non-dropping-particle" : "", "parse-names" : false, "suffix" : "" }, { "dropping-particle" : "", "family" : "Kirschbaum", "given" : "D.", "non-dropping-particle" : "", "parse-names" : false, "suffix" : "" }, { "dropping-particle" : "", "family" : "Kummerow", "given" : "C.", "non-dropping-particle" : "", "parse-names" : false, "suffix" : "" }, { "dropping-particle" : "", "family" : "Nakamura", "given" : "K.", "non-dropping-particle" : "", "parse-names" : false, "suffix" : "" }, { "dropping-particle" : "", "family" : "Turk", "given" : "F.", "non-dropping-particle" : "", "parse-names" : false, "suffix" : "" } ], "id" : "ITEM-2", "issued" : { "date-parts" : [ [ "2020" ] ] }, "page" : "409-427", "publisher" : "Springer", "publisher-place" : "Cham, Switzerland", "title" : "Algorithm and Data Improvements for Version 2.1 of the Climate Hazards Center\u2019s InfraRed Precipitation with Stations Data Set", "translator" : [ { "dropping-particle" : "", "family" : "S3089", "given" : "Rt6", "non-dropping-particle" : "", "parse-names" : false, "suffix" : "" } ], "type" : "chapter" }, "uris" : [ "http://www.mendeley.com/documents/?uuid=58982bba-cdf4-439b-b6a8-fec385b9e2ec" ] } ], "mendeley" : { "formattedCitation" : "(Alexander et al., 2019; Funk et al., 2020)", "manualFormatting" : "Alexander et al., 2019; Funk et al., 2020)", "plainTextFormattedCitation" : "(Alexander et al., 2019; Funk et al., 2020)", "previouslyFormattedCitation" : "(Alexander et al., 2019; Funk et al., 2020)" }, "properties" : { "noteIndex" : 0 }, "schema" : "https://github.com/citation-style-language/schema/raw/master/csl-citation.json" }</w:delInstrText>
        </w:r>
        <w:r w:rsidR="00AB6006" w:rsidRPr="00D424AA" w:rsidDel="00266470">
          <w:rPr>
            <w:rFonts w:cs="Times New Roman"/>
            <w:lang w:val="en-GB"/>
          </w:rPr>
          <w:fldChar w:fldCharType="separate"/>
        </w:r>
        <w:r w:rsidR="00A26296" w:rsidDel="00266470">
          <w:rPr>
            <w:rFonts w:cs="Times New Roman"/>
            <w:noProof/>
            <w:lang w:val="en-GB"/>
          </w:rPr>
          <w:delText>Alexander et al., 2019; Funk et al., 2020)</w:delText>
        </w:r>
        <w:r w:rsidR="00AB6006" w:rsidRPr="00D424AA" w:rsidDel="00266470">
          <w:rPr>
            <w:rFonts w:cs="Times New Roman"/>
            <w:lang w:val="en-GB"/>
          </w:rPr>
          <w:fldChar w:fldCharType="end"/>
        </w:r>
        <w:commentRangeEnd w:id="1309"/>
        <w:r w:rsidR="00A26296" w:rsidDel="00266470">
          <w:rPr>
            <w:rStyle w:val="Marquedecommentaire"/>
          </w:rPr>
          <w:commentReference w:id="1309"/>
        </w:r>
      </w:del>
      <w:bookmarkEnd w:id="1304"/>
      <w:ins w:id="1310" w:author="Robin Matthews" w:date="2021-07-13T19:37:00Z">
        <w:r w:rsidR="00266470">
          <w:rPr>
            <w:rFonts w:cs="Times New Roman"/>
            <w:lang w:val="en-GB"/>
          </w:rPr>
          <w:t>.</w:t>
        </w:r>
      </w:ins>
    </w:p>
    <w:p w14:paraId="53841E9C" w14:textId="77777777" w:rsidR="00AB6006" w:rsidRPr="00D424AA" w:rsidRDefault="00AB6006" w:rsidP="00D424AA">
      <w:pPr>
        <w:rPr>
          <w:rFonts w:cs="Times New Roman"/>
          <w:lang w:val="en-GB"/>
        </w:rPr>
      </w:pPr>
    </w:p>
    <w:p w14:paraId="0E9738B7" w14:textId="67709789" w:rsidR="00AB6006" w:rsidRPr="00D424AA" w:rsidRDefault="002B473C" w:rsidP="00D424AA">
      <w:pPr>
        <w:rPr>
          <w:rFonts w:cs="Times New Roman"/>
          <w:strike/>
          <w:lang w:val="en-GB"/>
        </w:rPr>
      </w:pPr>
      <w:r>
        <w:rPr>
          <w:rFonts w:cs="Times New Roman"/>
          <w:lang w:val="en-GB"/>
        </w:rPr>
        <w:t xml:space="preserve">In </w:t>
      </w:r>
      <w:r w:rsidR="00AB6006" w:rsidRPr="00D424AA">
        <w:rPr>
          <w:rFonts w:cs="Times New Roman"/>
          <w:lang w:val="en-GB"/>
        </w:rPr>
        <w:t>Asia (Table 11.8)</w:t>
      </w:r>
      <w:r>
        <w:rPr>
          <w:rFonts w:cs="Times New Roman"/>
          <w:lang w:val="en-GB"/>
        </w:rPr>
        <w:t>,</w:t>
      </w:r>
      <w:r w:rsidR="00AB6006" w:rsidRPr="00D424AA">
        <w:rPr>
          <w:rFonts w:cs="Times New Roman"/>
          <w:lang w:val="en-GB"/>
        </w:rPr>
        <w:t xml:space="preserve"> </w:t>
      </w:r>
      <w:r>
        <w:rPr>
          <w:rFonts w:cs="Times New Roman"/>
          <w:lang w:val="en-GB"/>
        </w:rPr>
        <w:t>t</w:t>
      </w:r>
      <w:r w:rsidR="00AB6006" w:rsidRPr="00D424AA">
        <w:rPr>
          <w:rFonts w:cs="Times New Roman"/>
          <w:lang w:val="en-GB"/>
        </w:rPr>
        <w:t xml:space="preserve">here is </w:t>
      </w:r>
      <w:r w:rsidR="00AB6006" w:rsidRPr="00D506A9">
        <w:rPr>
          <w:rFonts w:cs="Times New Roman"/>
          <w:i/>
          <w:iCs/>
          <w:lang w:val="en-GB"/>
        </w:rPr>
        <w:t>robust evidence</w:t>
      </w:r>
      <w:r w:rsidR="00AB6006" w:rsidRPr="00D424AA">
        <w:rPr>
          <w:rFonts w:cs="Times New Roman"/>
          <w:lang w:val="en-GB"/>
        </w:rPr>
        <w:t xml:space="preserve"> that extreme precipitation has increased since the 1950s (</w:t>
      </w:r>
      <w:r w:rsidR="00AB6006" w:rsidRPr="00D424AA">
        <w:rPr>
          <w:rFonts w:cs="Times New Roman"/>
          <w:i/>
          <w:lang w:val="en-GB"/>
        </w:rPr>
        <w:t>high confidence</w:t>
      </w:r>
      <w:r w:rsidR="00AB6006" w:rsidRPr="00D424AA">
        <w:rPr>
          <w:rFonts w:cs="Times New Roman"/>
          <w:lang w:val="en-GB"/>
        </w:rPr>
        <w:t xml:space="preserve">), however this is dominated by high spatial variability. Increases in </w:t>
      </w:r>
      <w:r w:rsidR="00E64E86" w:rsidRPr="00D424AA">
        <w:rPr>
          <w:rFonts w:cs="Times New Roman"/>
          <w:lang w:val="en-GB"/>
        </w:rPr>
        <w:t>Rx1day</w:t>
      </w:r>
      <w:r w:rsidR="00AB6006" w:rsidRPr="00D424AA">
        <w:rPr>
          <w:rFonts w:cs="Times New Roman"/>
          <w:lang w:val="en-GB"/>
        </w:rPr>
        <w:t xml:space="preserve"> and </w:t>
      </w:r>
      <w:r w:rsidR="00E64E86" w:rsidRPr="00D424AA">
        <w:rPr>
          <w:rFonts w:cs="Times New Roman"/>
          <w:lang w:val="en-GB"/>
        </w:rPr>
        <w:t>Rx5day</w:t>
      </w:r>
      <w:r w:rsidR="00AB6006" w:rsidRPr="00D424AA">
        <w:rPr>
          <w:rFonts w:cs="Times New Roman"/>
          <w:lang w:val="en-GB"/>
        </w:rPr>
        <w:t xml:space="preserve"> during 1950-2018 are found over two thirds of stations and the percentage of stations with statistically significant trends is significantly larger than can be expected by chance (</w:t>
      </w:r>
      <w:commentRangeStart w:id="1311"/>
      <w:r w:rsidR="00AB6006" w:rsidRPr="00D424AA">
        <w:rPr>
          <w:rFonts w:cs="Times New Roman"/>
          <w:lang w:val="en-GB"/>
        </w:rPr>
        <w:fldChar w:fldCharType="begin" w:fldLock="1"/>
      </w:r>
      <w:ins w:id="1312" w:author="Robin Matthews" w:date="2021-07-13T19:39:00Z">
        <w:r w:rsidR="00BB277D">
          <w:rPr>
            <w:rFonts w:cs="Times New Roman"/>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313" w:author="Robin Matthews" w:date="2021-07-13T19:38:00Z">
        <w:r w:rsidR="00AB36D4" w:rsidDel="00BB277D">
          <w:rPr>
            <w:rFonts w:cs="Times New Roman"/>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 "plainTextFormattedCitation" : "(Sun et al., 2020a)", "previouslyFormattedCitation" : "(Sun et al., 2020a)" }, "properties" : { "noteIndex" : 0 }, "schema" : "https://github.com/citation-style-language/schema/raw/master/csl-citation.json" }</w:delInstrText>
        </w:r>
      </w:del>
      <w:r w:rsidR="00AB6006" w:rsidRPr="00D424AA">
        <w:rPr>
          <w:rFonts w:cs="Times New Roman"/>
          <w:lang w:val="en-GB"/>
        </w:rPr>
        <w:fldChar w:fldCharType="separate"/>
      </w:r>
      <w:r w:rsidR="00A26296">
        <w:rPr>
          <w:rFonts w:cs="Times New Roman"/>
          <w:noProof/>
          <w:lang w:val="en-GB"/>
        </w:rPr>
        <w:t>Sun et al., 2020</w:t>
      </w:r>
      <w:ins w:id="1314" w:author="Robin Matthews" w:date="2021-07-13T19:38:00Z">
        <w:r w:rsidR="00BB277D">
          <w:rPr>
            <w:rFonts w:cs="Times New Roman"/>
            <w:noProof/>
            <w:lang w:val="en-GB"/>
          </w:rPr>
          <w:t>b</w:t>
        </w:r>
      </w:ins>
      <w:del w:id="1315" w:author="Robin Matthews" w:date="2021-07-13T19:39:00Z">
        <w:r w:rsidR="00A26296" w:rsidDel="00BB277D">
          <w:rPr>
            <w:rFonts w:cs="Times New Roman"/>
            <w:noProof/>
            <w:lang w:val="en-GB"/>
          </w:rPr>
          <w:delText xml:space="preserve">, </w:delText>
        </w:r>
      </w:del>
      <w:r w:rsidR="00AB6006" w:rsidRPr="00D424AA">
        <w:rPr>
          <w:rFonts w:cs="Times New Roman"/>
          <w:lang w:val="en-GB"/>
        </w:rPr>
        <w:fldChar w:fldCharType="end"/>
      </w:r>
      <w:commentRangeEnd w:id="1311"/>
      <w:r w:rsidR="00A26296">
        <w:rPr>
          <w:rStyle w:val="Marquedecommentaire"/>
        </w:rPr>
        <w:commentReference w:id="1311"/>
      </w:r>
      <w:ins w:id="1316" w:author="Robin Matthews" w:date="2021-07-13T19:39:00Z">
        <w:r w:rsidR="00BB277D">
          <w:rPr>
            <w:rFonts w:cs="Times New Roman"/>
            <w:lang w:val="en-GB"/>
          </w:rPr>
          <w:t>,</w:t>
        </w:r>
      </w:ins>
      <w:r w:rsidR="00AB6006" w:rsidRPr="00841A35">
        <w:rPr>
          <w:rFonts w:cs="Times New Roman"/>
          <w:lang w:val="en-GB"/>
        </w:rPr>
        <w:t xml:space="preserve"> also Fig 11.</w:t>
      </w:r>
      <w:r w:rsidR="00033B1E" w:rsidRPr="00D424AA">
        <w:rPr>
          <w:rFonts w:cs="Times New Roman"/>
          <w:lang w:val="en-GB"/>
        </w:rPr>
        <w:t>13</w:t>
      </w:r>
      <w:r w:rsidR="00AB6006" w:rsidRPr="00D424AA">
        <w:rPr>
          <w:rFonts w:cs="Times New Roman"/>
          <w:lang w:val="en-GB"/>
        </w:rPr>
        <w:t xml:space="preserve">). An increase in extreme precipitation has also been observed in various regional studies based on different metrics of extreme precipitation and different spatial and temporal coverage of the data. These include an increase in </w:t>
      </w:r>
      <w:r w:rsidR="00AB6006" w:rsidRPr="00D424AA">
        <w:rPr>
          <w:rFonts w:cs="Times New Roman"/>
          <w:lang w:val="en-GB"/>
        </w:rPr>
        <w:lastRenderedPageBreak/>
        <w:t xml:space="preserve">daily precipitation extremes over central Asi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1",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4f51d28d-1e4e-4698-bb71-3b41b57c451f" ] } ], "mendeley" : { "formattedCitation" : "(Hu et al., 2016)", "plainTextFormattedCitation" : "(Hu et al., 2016)", "previouslyFormattedCitation" : "(Hu et al., 2016)"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Hu et al., 2016)</w:t>
      </w:r>
      <w:r w:rsidR="00AB6006" w:rsidRPr="00D424AA">
        <w:rPr>
          <w:rFonts w:cs="Times New Roman"/>
          <w:lang w:val="en-GB"/>
        </w:rPr>
        <w:fldChar w:fldCharType="end"/>
      </w:r>
      <w:r w:rsidR="00AB6006" w:rsidRPr="00841A35">
        <w:rPr>
          <w:rFonts w:cs="Times New Roman"/>
          <w:lang w:val="en-GB"/>
        </w:rPr>
        <w:t>, mos</w:t>
      </w:r>
      <w:r w:rsidR="00AB6006" w:rsidRPr="00D424AA">
        <w:rPr>
          <w:rFonts w:cs="Times New Roman"/>
          <w:lang w:val="en-GB"/>
        </w:rPr>
        <w:t xml:space="preserve">t of South Asia </w:t>
      </w:r>
      <w:r w:rsidR="00AB6006" w:rsidRPr="00D424AA">
        <w:rPr>
          <w:rFonts w:cs="Times New Roman"/>
          <w:lang w:val="en-GB"/>
        </w:rPr>
        <w:fldChar w:fldCharType="begin" w:fldLock="1"/>
      </w:r>
      <w:r w:rsidR="00417CA4">
        <w:rPr>
          <w:rFonts w:cs="Times New Roman"/>
          <w:lang w:val="en-GB"/>
        </w:rPr>
        <w:instrText>ADDIN CSL_CITATION { "citationItems" : [ { "id" : "ITEM-1", "itemData" : { "DOI" : "10.1038/s41467-017-00744-9", "ISSN" : "2041-1723", "abstract" : "Socioeconomic challenges continue to mount for half a billion residents of central India because of a decline in the total rainfall and a concurrent rise in the magnitude and frequency of extreme rainfall events. Alongside a weakening monsoon circulation, the locally available moisture and the frequency of moisture-laden depressions from the Bay of Bengal have also declined. Here we show that despite these negative trends, there is a threefold increase in widespread extreme rain events over central India during 1950-2015. The rise in these events is due to an increasing variability of the low-level monsoon westerlies over the Arabian Sea, driving surges of moisture supply, leading to extreme rainfall episodes across the entire central subcontinent. The homogeneity of these severe weather events and their association with the ocean temperatures underscores the potential predictability of these events by two-to-three weeks, which offers hope in mitigating their catastrophic impact on life, agriculture and property.", "author" : [ { "dropping-particle" : "", "family" : "Roxy", "given" : "M.K.", "non-dropping-particle" : "", "parse-names" : false, "suffix" : "" }, { "dropping-particle" : "", "family" : "Ghosh", "given" : "Subimal", "non-dropping-particle" : "", "parse-names" : false, "suffix" : "" }, { "dropping-particle" : "", "family" : "Pathak", "given" : "Amey", "non-dropping-particle" : "", "parse-names" : false, "suffix" : "" }, { "dropping-particle" : "", "family" : "Athulya", "given" : "R.", "non-dropping-particle" : "", "parse-names" : false, "suffix" : "" }, { "dropping-particle" : "", "family" : "Mujumdar", "given" : "Milind", "non-dropping-particle" : "", "parse-names" : false, "suffix" : "" }, { "dropping-particle" : "", "family" : "Murtugudde", "given" : "Raghu", "non-dropping-particle" : "", "parse-names" : false, "suffix" : "" }, { "dropping-particle" : "", "family" : "Terray", "given" : "Pascal", "non-dropping-particle" : "", "parse-names" : false, "suffix" : "" }, { "dropping-particle" : "", "family" : "Rajeevan", "given" : "M.", "non-dropping-particle" : "", "parse-names" : false, "suffix" : "" } ], "container-title" : "Nature Communications", "id" : "ITEM-1", "issue" : "1", "issued" : { "date-parts" : [ [ "2017", "12", "3" ] ] }, "page" : "708", "title" : "A threefold rise in widespread extreme rain events over central India", "translator" : [ { "dropping-particle" : "", "family" : "S1538", "given" : "", "non-dropping-particle" : "", "parse-names" : false, "suffix" : "" } ], "type" : "article-journal", "volume" : "8" }, "uris" : [ "http://www.mendeley.com/documents/?uuid=fc3dfd6c-3ba9-4b15-b5d2-5035c29edafe" ] }, { "id" : "ITEM-2",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2", "issue" : "7", "issued" : { "date-parts" : [ [ "2015" ] ] }, "page" : "1625-1637", "title" : "Trends in extreme daily rainfall and temperature indices over South Asia", "translator" : [ { "dropping-particle" : "", "family" : "S2128", "given" : "", "non-dropping-particle" : "", "parse-names" : false, "suffix" : "" } ], "type" : "article-journal", "volume" : "35" }, "uris" : [ "http://www.mendeley.com/documents/?uuid=364dfdd5-63e4-4a49-a29c-07e7589c5435" ] }, { "id" : "ITEM-3", "itemData" : { "DOI" : "10.1007/s10584-011-0390-4", "ISBN" : "1058401103904", "ISSN" : "01650009", "abstract" : "Extreme events have gained considerable scientific attention recently due to their potentially catastrophic impacts. Heat waves are thought to be more pronounced now in most parts of the world, and especially in South Asia, but doubts remain. The aim of this study is to calculate the frequency and intensity of heat waves in South Asia, focusing on Pakistan and identifying the regions within Pakistan that are most vulnerable to heat waves. Analyses have been performed both at provincial and country levels from 1961 to 2009. The provincial level analysis shows positive trends for heat waves of magnitudes \u226540\u00b0C and \u226545\u00b0C for 5 and 7 consecutive days. Events of magnitude \u226540\u00b0C and \u226545\u00b0C for 10 consecutive days also increased in frequency in Punjab, Sindh, and Balochistan. These regions are therefore considered to be the regions most vulnerable to heat wave events in Pakistan. The Balochistan region shows a consistently increasing trend throughout the study period, which may lead to more frequent drought in the future. The country level analysis indicates an increase in the frequency of 5 and 7 consecutive days heat waves at all defined temperature thresholds. The 10-days heat waves spells show a slight increase at \u226540\u00b0C and no significant change at \u226545\u00b0C. The Gilgit Baltistan and Azad Jammu &amp; Kashmir areas reported no events at \u226545\u00b0C for 5, 7 and 10 continuous days. It is anticipated that with a long term rise in temperatures around the globe, heat waves will become more frequent and intense in all parts of the world, including Pakistan. \u00a9 2011 Springer Science+Business Media B.V.", "author" : [ { "dropping-particle" : "", "family" : "Zahid", "given" : "Maida", "non-dropping-particle" : "", "parse-names" : false, "suffix" : "" }, { "dropping-particle" : "", "family" : "Rasul", "given" : "Ghulam", "non-dropping-particle" : "", "parse-names" : false, "suffix" : "" } ], "container-title" : "Climatic Change", "id" : "ITEM-3", "issued" : { "date-parts" : [ [ "2012" ] ] }, "title" : "Changing trends of thermal extremes in Pakistan", "translator" : [ { "dropping-particle" : "", "family" : "S204", "given" : "", "non-dropping-particle" : "", "parse-names" : false, "suffix" : "" } ], "type" : "article-journal" }, "uris" : [ "http://www.mendeley.com/documents/?uuid=50f5e700-7b81-31ef-b2e6-205b59633293" ] }, { "id" : "ITEM-4", "itemData" : { "DOI" : "10.4172/2332-2594.1000185", "ISSN" : "23322594", "author" : [ { "dropping-particle" : "", "family" : "Adnan", "given" : "M.", "non-dropping-particle" : "", "parse-names" : false, "suffix" : "" }, { "dropping-particle" : "", "family" : "Rehman", "given" : "Nadia", "non-dropping-particle" : "", "parse-names" : false, "suffix" : "" }, { "dropping-particle" : "", "family" : "Shahbir", "given" : "J", "non-dropping-particle" : "", "parse-names" : false, "suffix" : "" } ], "container-title" : "Journal of Climatology &amp; Weather Forecasting", "id" : "ITEM-4", "issue" : "03", "issued" : { "date-parts" : [ [ "2016" ] ] }, "title" : "Predicting the Frequency and Intensity of Climate Extremes by Regression Models", "translator" : [ { "dropping-particle" : "", "family" : "S1047", "given" : "", "non-dropping-particle" : "", "parse-names" : false, "suffix" : "" } ], "type" : "article-journal", "volume" : "04" }, "uris" : [ "http://www.mendeley.com/documents/?uuid=edce61ef-1930-46af-9711-17eb3ecbd4fc" ] }, { "id" : "ITEM-5", "itemData" : { "DOI" : "10.1016/J.EARSCIREV.2017.03.006", "ISSN" : "0012-8252", "abstract" : "Cloudbursts in and around the southern rim of the Indian Himalayas are elusive in terms of their position and time of occurrences. Most of the reported cloudbursts are in the interior of the Himalayas and hence their observation itself is limited. Most of these events are reported once their affect in terms of loss to life and property is experienced in the downstream habitats. In addition, they are mostly associated with flash floods as an impact of the torrential precipitation. The principal understanding of the cloudburst is associated with sudden heavy deluge of precipitation in very less time interval over a very small area. Except this understanding and India Meteorology Department (IMD) definition of &gt;100mm/h precipitation over a geographical region of approximately 20\u201330km2, nothing much else is known about these events. There are a very few studies carried out on understanding of these events. Present paper synthesizes the available information and research on cloudburst events and tries to define it based on associated dynamics, thermodynamics and physical processes leading to a cloudburst event. Thus in the present work, characterizations and impacts of cloudburst leading from precipitation to dynamical to thermodynamical to large scale forcings to orographical forcings to followed geomorphology to impacts are intertwined to present comprehensive portray of it. Most of the cloudburst events are seen occurring in the elevation range of 1000m to 2500m within the valley folds of the southern rim of the Indian Himalayas. Apart from some of the large scale flow shown by few of the studies, it is found that cloudburst events are convectively triggered followed by orographically locked systems. These intertwined mechanisms lead cloudburst events to form. Amiss of any one of these mechanisms will not lead the cloudburst mechanism to form. These interactions in the present paper established the vagaries associated with the cloudburst events.", "author" : [ { "dropping-particle" : "", "family" : "Dimri", "given" : "A.P.", "non-dropping-particle" : "", "parse-names" : false, "suffix" : "" }, { "dropping-particle" : "", "family" : "Chevuturi", "given" : "A.", "non-dropping-particle" : "", "parse-names" : false, "suffix" : "" }, { "dropping-particle" : "", "family" : "Niyogi", "given" : "D.", "non-dropping-particle" : "", "parse-names" : false, "suffix" : "" }, { "dropping-particle" : "", "family" : "Thayyen", "given" : "R.J.", "non-dropping-particle" : "", "parse-names" : false, "suffix" : "" }, { "dropping-particle" : "", "family" : "Ray", "given" : "K.", "non-dropping-particle" : "", "parse-names" : false, "suffix" : "" }, { "dropping-particle" : "", "family" : "Tripathi", "given" : "S.N.", "non-dropping-particle" : "", "parse-names" : false, "suffix" : "" }, { "dropping-particle" : "", "family" : "Pandey", "given" : "A.K.", "non-dropping-particle" : "", "parse-names" : false, "suffix" : "" }, { "dropping-particle" : "", "family" : "Mohanty", "given" : "U.C.", "non-dropping-particle" : "", "parse-names" : false, "suffix" : "" } ], "container-title" : "Earth-Science Reviews", "id" : "ITEM-5", "issued" : { "date-parts" : [ [ "2017", "5", "1" ] ] }, "page" : "1-23", "publisher" : "Elsevier", "title" : "Cloudbursts in Indian Himalayas: A review", "translator" : [ { "dropping-particle" : "", "family" : "S265", "given" : "", "non-dropping-particle" : "", "parse-names" : false, "suffix" : "" } ], "type" : "article-journal", "volume" : "168" }, "uris" : [ "http://www.mendeley.com/documents/?uuid=0f67702d-d2ad-3807-95dc-e91a16eeb715" ] }, { "id" : "ITEM-6", "itemData" : { "DOI" : "10.1007/978-3-319-92288-1", "ISBN" : "978-3-319-92287-4",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6", "issued" : { "date-parts" : [ [ "2019", "10", "21" ] ] }, "number-of-pages" : "627", "publisher" : "Springer", "publisher-place" : "Cham, Switzerland", "title" : "The Hindu Kush Himalaya Assessment: Mountains, Climate Change, Sustainability and People", "translator" : [ { "dropping-particle" : "", "family" : "S3400", "given" : "Rt5", "non-dropping-particle" : "", "parse-names" : false, "suffix" : "" } ], "type" : "book" }, "uris" : [ "http://www.mendeley.com/documents/?uuid=fde88e15-dd06-409a-b78c-729058c91fe6" ] }, { "id" : "ITEM-7", "itemData" : { "DOI" : "10.1007/s00382-016-3458-z", "ISSN" : "1432-0894", "abstract" : "Historical rainfall records reveal that the frequency and intensity of extreme precipitation events, during the summer monsoon (June\u2013September) season, have significantly risen over the Western Himalayas (WH) and adjoining upper Indus basin since 1950s. Using multiple datasets, the present study investigates the possible coincidences between an increasing trend of precipitation extremes over WH and changes in background flow climatology. The present findings suggest that the combined effects of a weakened southwest monsoon circulation, increased activity of transient upper-air westerly troughs over the WH region, enhanced moisture supply by southerly winds from the Arabian Sea into the Indus basin have likely provided favorable conditions for an increased frequency of certain types of extreme precipitation events over the WH region in recent decades.", "author" : [ { "dropping-particle" : "", "family" : "Priya", "given" : "P", "non-dropping-particle" : "", "parse-names" : false, "suffix" : "" }, { "dropping-particle" : "", "family" : "Krishnan", "given" : "R", "non-dropping-particle" : "", "parse-names" : false, "suffix" : "" }, { "dropping-particle" : "", "family" : "Mujumdar", "given" : "Milind", "non-dropping-particle" : "", "parse-names" : false, "suffix" : "" }, { "dropping-particle" : "", "family" : "Houze", "given" : "Robert A", "non-dropping-particle" : "", "parse-names" : false, "suffix" : "" } ], "container-title" : "Climate Dynamics", "id" : "ITEM-7", "issue" : "7", "issued" : { "date-parts" : [ [ "2017" ] ] }, "page" : "2351-2364", "title" : "Changing monsoon and midlatitude circulation interactions over the Western Himalayas and possible links to occurrences of extreme precipitation", "translator" : [ { "dropping-particle" : "", "family" : "S1281", "given" : "", "non-dropping-particle" : "", "parse-names" : false, "suffix" : "" } ], "type" : "article-journal", "volume" : "49" }, "uris" : [ "http://www.mendeley.com/documents/?uuid=0af5ade7-500f-46b1-9c22-4310f585850d" ] }, { "id" : "ITEM-8", "itemData" : { "DOI" : "10.1175/MWR-D-17-0258.1", "ISSN" : "0027-0644", "abstract" : "AbstractWhile much of India is used to heavy precipitation and frequent low pressure systems during the summer monsoon, toward the northwest and into Pakistan, such events are uncommon. Here, as much as a third of the annual rainfall is delivered sporadically during the winter monsoon by western disturbances. Such events of sparse but heavy precipitation in this region of typically mountainous valleys in the north and desert in the south can be catastrophic, as in the case of the Pakistan floods of July 2010. In this study, extreme precipitation events (EPEs) in a box approximately covering this region (25\u00b0?38\u00b0N, 65\u00b0?78\u00b0E) are identified using the APHRODITE gauge-based precipitation product. The role of the large-scale circulation in causing EPEs is investigated: it is found that, during winter, it often coexists with an upper-tropospheric Rossby wave train that has prominent anomalous southerlies over the region of interest. These winter EPEs are also found to be strongly collocated with incident western disturbances whereas those occurring during the summer are found to have a less direct relationship. Conversely, summer EPEs are found to have a strong relationship with tropical lows. A detailed Lagrangian method is used to explore possible sources of moisture for such events and suggests that, in winter, the moisture is mostly drawn from the Arabian Sea, whereas during the summer, it comes from along the African coast and the Indian monsoon trough region.", "author" : [ { "dropping-particle" : "", "family" : "Hunt", "given" : "Kieran M R", "non-dropping-particle" : "", "parse-names" : false, "suffix" : "" }, { "dropping-particle" : "", "family" : "Turner", "given" : "Andrew G", "non-dropping-particle" : "", "parse-names" : false, "suffix" : "" }, { "dropping-particle" : "", "family" : "Shaffrey", "given" : "Len C", "non-dropping-particle" : "", "parse-names" : false, "suffix" : "" } ], "container-title" : "Monthly Weather Review", "id" : "ITEM-8", "issue" : "4", "issued" : { "date-parts" : [ [ "2018", "3", "5" ] ] }, "note" : "doi: 10.1175/MWR-D-17-0258.1", "page" : "1005-1022", "publisher" : "American Meteorological Society", "title" : "Extreme Daily Rainfall in Pakistan and North India: Scale Interactions, Mechanisms, and Precursors", "translator" : [ { "dropping-particle" : "", "family" : "S349", "given" : "", "non-dropping-particle" : "", "parse-names" : false, "suffix" : "" } ], "type" : "article-journal", "volume" : "146" }, "uris" : [ "http://www.mendeley.com/documents/?uuid=08fc7354-61d6-4eb7-aa36-67ed893580dd" ] }, { "id" : "ITEM-9",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9",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id" : "ITEM-10", "itemData" : { "DOI" : "10.1002/2016GL067841", "ISSN" : "0094-8276", "abstract" : "Abstract In this study, we provide a comprehensive analysis of trends in the extremes during the Indian summer monsoon (ISM) months (June to September) at different temporal and spatial scales. Our goal is to identify and quantify spatiotemporal patterns and trends that have emerged during the recent decades and may be associated with changing climatic conditions. Our analysis primarily relies on quantile regression that avoids making any subjective choices on spatial, temporal, or intensity pattern of extreme rainfall events. Our analysis divides the Indian monsoon region into climatic compartments that show different and partly opposing trends. These include strong trends toward intensified droughts in Northwest India, parts of Peninsular India, and Myanmar; in contrast, parts of Pakistan, Northwest Himalaya, and Central India show increased extreme daily rain intensity leading to higher flood vulnerability. Our analysis helps explain previously contradicting results of trends in average ISM rainfall.", "author" : [ { "dropping-particle" : "", "family" : "Malik", "given" : "Nishant", "non-dropping-particle" : "", "parse-names" : false, "suffix" : "" }, { "dropping-particle" : "", "family" : "Bookhagen", "given" : "Bodo", "non-dropping-particle" : "", "parse-names" : false, "suffix" : "" }, { "dropping-particle" : "", "family" : "Mucha", "given" : "Peter J.", "non-dropping-particle" : "", "parse-names" : false, "suffix" : "" } ], "container-title" : "Geophysical Research Letters", "id" : "ITEM-10", "issue" : "4", "issued" : { "date-parts" : [ [ "2016", "2", "10" ] ] }, "note" : "doi: 10.1002/2016GL067841", "page" : "1710-1717", "publisher" : "Wiley-Blackwell", "title" : "Spatiotemporal patterns and trends of Indian monsoonal rainfall extremes", "translator" : [ { "dropping-particle" : "", "family" : "S208", "given" : "", "non-dropping-particle" : "", "parse-names" : false, "suffix" : "" } ], "type" : "article-journal", "volume" : "43" }, "uris" : [ "http://www.mendeley.com/documents/?uuid=250f0141-7a54-456a-abb8-bacc7e05604d" ] }, { "id" : "ITEM-11", "itemData" : { "DOI" : "10.1007/s00382-014-2307-1", "ISSN" : "0930-7575", "author" : [ { "dropping-particle" : "", "family" : "Pai", "given" : "D. S.", "non-dropping-particle" : "", "parse-names" : false, "suffix" : "" }, { "dropping-particle" : "", "family" : "Sridhar", "given" : "Latha", "non-dropping-particle" : "", "parse-names" : false, "suffix" : "" }, { "dropping-particle" : "", "family" : "Badwaik", "given" : "M. R.", "non-dropping-particle" : "", "parse-names" : false, "suffix" : "" }, { "dropping-particle" : "", "family" : "Rajeevan", "given" : "M.", "non-dropping-particle" : "", "parse-names" : false, "suffix" : "" } ], "container-title" : "Cli</w:instrText>
      </w:r>
      <w:r w:rsidR="00417CA4" w:rsidRPr="00B549EC">
        <w:rPr>
          <w:rFonts w:cs="Times New Roman"/>
        </w:rPr>
        <w:instrText>mate Dynamics", "id" : "ITEM-11", "issue" : "3-4", "issued" : { "date-parts" : [ [ "2015", "8", "29" ] ] }, "page" : "755-776", "title" : "Analysis of the daily rainfall events over India using a new long period (1901\u20132010) high resolution (0.25\u00b0 \u00d7 0.25\u00b0) gridded rainfall data set", "translator" : [ { "dropping-particle" : "", "family" : "S2163", "given" : "", "non-dropping-particle" : "", "parse-names" : false, "suffix" : "" } ], "type" : "article-journal", "volume" : "45" }, "uris" : [ "http://www.mendeley.com/documents/?uuid=3315a398-f664-4c68-858e-d42e6740067e" ] } ], "mendeley" : { "formattedCitation" : "(Zahid and Rasul, 2012; Pai et al., 2015; Sheikh et al., 2015; Adnan et al., 2016; Malik et al., 2016; Dimri et al., 2017; Priya et al., 2017; Roxy et al., 2017; Hunt et al., 2018; Kim et al., 2019; Wester et al., 2019)", "plainTextFormattedCitation" : "(Zahid and Rasul, 2012; Pai et al., 2015; Sheikh et al., 2015; Adnan et al., 2016; Malik et al., 2016; Dimri et al., 2017; Priya et al., 2017; Roxy et al., 2017; Hunt et al., 2018; Kim et al., 2019; Wester et al., 2019)", "previouslyFormattedCitation" : "(Zahid and Rasul, 2012; Pai et al., 2015; Sheikh et al., 2015; Adnan et al., 2016; Malik et al., 2016; Dimri et al., 2017; Priya et al., 2017; Roxy et al., 2017; Hunt et al., 2018; Kim et al., 2019; Wester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nb-NO"/>
        </w:rPr>
        <w:t>(Zahid and Rasul, 2012; Pai et al., 2015; Sheikh et al., 2015; Adnan et al., 2016; Malik et al., 2016; Dimri et al., 2017; Priya et al., 2017; Roxy et al., 2017; Hunt et al., 2018; Kim et al., 2019; Wester et al., 2019)</w:t>
      </w:r>
      <w:r w:rsidR="00AB6006" w:rsidRPr="00D424AA">
        <w:rPr>
          <w:rFonts w:cs="Times New Roman"/>
          <w:lang w:val="en-GB"/>
        </w:rPr>
        <w:fldChar w:fldCharType="end"/>
      </w:r>
      <w:r w:rsidR="00AB6006" w:rsidRPr="00841A35">
        <w:rPr>
          <w:rFonts w:cs="Times New Roman"/>
          <w:lang w:val="nb-NO"/>
        </w:rPr>
        <w:t xml:space="preserve">, the Arabian Peninsula </w:t>
      </w:r>
      <w:r w:rsidR="00AB6006" w:rsidRPr="00D424AA">
        <w:rPr>
          <w:rFonts w:cs="Times New Roman"/>
          <w:lang w:val="en-GB"/>
        </w:rPr>
        <w:fldChar w:fldCharType="begin" w:fldLock="1"/>
      </w:r>
      <w:r w:rsidR="00FF6231">
        <w:rPr>
          <w:rFonts w:cs="Times New Roman"/>
          <w:lang w:val="nb-NO"/>
        </w:rPr>
        <w:instrText>ADDIN CSL_CITATION { "citationItems" : [ { "id" : "ITEM-1", "itemData" : { "DOI" : "10.1016/j.atmosres.2019.104655", "ISSN" : "01698095", "author" : [ { "dropping-particle" : "", "family" : "Atif", "given" : "Rana Muhammad", "non-dropping-particle" : "", "parse-names" : false, "suffix" : "" }, { "dropping-particle" : "", "family" : "Almazroui", "given" : "Mansour", "non-dropping-particle" : "", "parse-names" : false, "suffix" : "" }, { "dropping-particle" : "", "family" : "Saeed", "given" : "Sajjad", "non-dropping-particle" : "", "parse-names" : false, "suffix" : "" }, { "dropping-particle" : "", "family" : "Abid", "given" : "Muhammad Adnan", "non-dropping-particle" : "", "parse-names" : false, "suffix" : "" }, { "dropping-particle" : "", "family" : "Islam", "given" : "M. Nazrul", "non-dropping-particle" : "", "parse-names" : false, "suffix" : "" }, { "dropping-particle" : "", "family" : "Ismail", "given" : "Muhammad", "non-dropping-particle" : "", "parse-names" : false, "suffix" : "" } ], "container-title" : "Atmospheric Research", "id" : "ITEM-1", "issue" : "July 2019", "issued" : { "date-parts" : [ [ "2020" ] ] }, "page" : "104655", "publisher" : "Elsevier", "title" : "Extreme precipitation events over Saudi Arabia during the wet season and their associated teleconnections", "translator" : [ { "dropping-particle" : "", "family" : "S1960", "given" : "", "non-dropping-particle" : "", "parse-names" : false, "suffix" : "" } ], "type" : "article-journal", "volume" : "231" }, "uris" : [ "http://www.mendeley.com/documents/?uuid=d8ba78b1-25ea-4226-92b1-15455728308e" ] }, { "id" : "ITEM-2", "itemData" : { "DOI" : "10.1007/s00024-019-02165-9", "ISSN" : "14209136", "author" : [ { "dropping-particle" : "", "family" : "Rahimi", "given" : "Mohammad", "non-dropping-particle" : "", "parse-names" : false, "suffix" : "" }, { "dropping-particle" : "", "family" : "Fatemi", "given" : "Samira Sadat", "non-dropping-particle" : "", "parse-names" : false, "suffix" : "" } ], "container-title" : "Pure and Applied Geophysics", "id" : "ITEM-2", "issue" : "8", "issued" : { "date-parts" : [ [ "2019" ] ] }, "page" : "3717-3735", "publisher" : "Springer International Publishing", "title" : "Mean versus Extreme Precipitation Trends in Iran over the Period 1960\u20132017", "translator" : [ { "dropping-particle" : "", "family" : "S1953", "given" : "", "non-dropping-particle" : "", "parse-names" : false, "suffix" : "" } ], "type" : "article-journal", "volume" : "176" }, "uris" : [ "http://www.mendeley.com/documents/?uuid=7e1c1d2c-037a-4d6b-baf1-38234cf4938a" ] }, { "id" : "ITEM-3", "itemData" : { "DOI" : "10.1016/j.atmosres.2019.104672", "ISSN" : "0169-8095", "abstract" : "This study examines the relative contribution of extreme daily precipitation events (RR &gt; 99th percentile) to accumulated rainfall over the Arabian Peninsula in current and future climates. Both gridded observations and model simulation data are analyzed. Observations reveal that the extreme daily precipitation events contribute nearly 40% (70%) to the accumulated amount of rainfall in the wet (dry) regions of the Peninsula for the period 1970\u20131999. The regional climate model simulations show a large overestimation of the annual mean rainfall in the present climate. However, the model data also depicts almost an enhanced contribution of extreme daily precipitation events to the accumulated rainfall over the Peninsula. In agreement with observations, the simulated extreme precipitation events show a small (large) contribution to total rainfall in the wet (dry) regions. The relative contribution of extreme daily precipitation events to total rainfall increases over the southern and central parts of the Peninsula in case of the future climate. We also found an increase in the accumulated amount of simulated precipitation associated with extreme events in the future climate when compared to the reference period. This indicates that extreme events are likely to become more intense over the Peninsula in the future. The results indicate an increase in daily precipitation intensities over the Arabian Peninsula in the future. The results presented in this study highlight that a better understanding of extreme precipitation events and their regional distribution over the Arabian Peninsula currently and in the future is essential for judicious socio-economic planning for the region.", "author" : [ { "dropping-particle" : "", "family" : "Almazroui", "given" : "Mansour", "non-dropping-particle" : "", "parse-names" : false, "suffix" : "" }, { "dropping-particle" : "", "family" : "Saeed", "given" : "Sajjad", "non-dropping-particle" : "", "parse-names" : false, "suffix" : "" } ], "container-title" : "Atmospheric Research", "id" : "ITEM-3", "issued" : { "date-parts" : [ [ "2020" ] ] }, "page" : "104672", "title" : "Contribution of extreme daily precipitation to total rainfall over the Arabian Peninsula", "translator" : [ { "dropping-particle" : "", "family" : "S2663", "given" : "", "non-dropping-particle" : "", "parse-names" : false, "suffix" : "" } ], "type" : "article-journal", "volume" : "231" }, "uris" : [ "http://www.mendeley.com/documents/?uuid=94014d7d-bcc1-49e8-aba5-bbea600caf56" ] } ], "mendeley" : { "formattedCitation" : "(Rahimi and Fatemi, 2019; Almazroui and Saeed, 2020; Atif et al., 2020)", "plainTextFormattedCitation" : "(Rahimi and Fatemi, 2019; Almazroui and Saeed, 2020; Atif et al., 2020)", "previouslyFormattedCitation" : "(Rahimi and Fatemi, 2019; Almazroui and Saeed, 2020; Atif et al., 2020)"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Rahimi and Fatemi, 2019; Almazroui and Saeed, 2020; Atif et al., 2020)</w:t>
      </w:r>
      <w:r w:rsidR="00AB6006" w:rsidRPr="00D424AA">
        <w:rPr>
          <w:rFonts w:cs="Times New Roman"/>
          <w:lang w:val="en-GB"/>
        </w:rPr>
        <w:fldChar w:fldCharType="end"/>
      </w:r>
      <w:r w:rsidR="00AB6006" w:rsidRPr="00841A35">
        <w:rPr>
          <w:rFonts w:cs="Times New Roman"/>
          <w:lang w:val="en-GB"/>
        </w:rPr>
        <w:t xml:space="preserve">, Southeast Asi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5479",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1", "issued" : { "date-parts" : [ [ "2018" ] ] }, "page" : "3013-3027", "title" : "Observed and modelled temperature and precipitation extremes over Southeast Asia from 1972 to 2010", "translator" : [ { "dropping-particle" : "", "family" : "S2505", "given" : "", "non-dropping-particle" : "", "parse-names" : false, "suffix" : "" } ], "type" : "article-journal", "volume" : "38" }, "uris" : [ "http://www.mendeley.com/documents/?uuid=698dae7f-2d33-41ad-a98a-b56a28aeb05b" ] }, { "id" : "ITEM-2", "itemData" : { "DOI" : "10.1175/BAMS-D-15-00128.1", "ISSN" : "0003-0007", "author" : [ { "dropping-particle" : "", "family" : "Siswanto", "given" : "", "non-dropping-particle" : "", "parse-names" : false, "suffix" : "" }, { "dropping-particle" : "", "family" : "Jan van Oldenborgh", "given" : "Geert", "non-dropping-particle" : "", "parse-names" : false, "suffix" : "" }, { "dropping-particle" : "", "family" : "Schrier", "given" : "Gerard", "non-dropping-particle" : "van der", "parse-names" : false, "suffix" : "" }, { "dropping-particle" : "", "family" : "Lenderink", "given" : "Geert", "non-dropping-particle" : "", "parse-names" : false, "suffix" : "" }, { "dropping-particle" : "", "family" : "Hurk", "given" : "Bart", "non-dropping-particle" : "van den", "parse-names" : false, "suffix" : "" } ], "container-title" : "Bulletin of the American Meteorological Society", "id" : "ITEM-2", "issue" : "12", "issued" : { "date-parts" : [ [ "2015", "12" ] ] }, "page" : "S131-S135", "title" : "Trends in High-Daily Precipitation Events in Jakarta and the Flooding of January 2014", "translator" : [ { "dropping-particle" : "", "family" : "S1676", "given" : "", "non-dropping-particle" : "", "parse-names" : false, "suffix" : "" } ], "type" : "article-journal", "volume" : "96" }, "uris" : [ "http://www.mendeley.com/documents/?uuid=ea9932e1-9080-40da-8d2c-45457cb9e087" ] }, { "id" : "ITEM-3", "itemData" : { "DOI" : "10.1002/joc.4829", "ISSN" : "08998418",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Aldrian", "given" : "Edvin", "non-dropping-particle" : "", "parse-names" : false, "suffix" : "" } ], "container-title" : "International Journal of Climatology", "id" : "ITEM-3", "issue" : "4", "issued" : { "date-parts" : [ [ "2017", "3" ] ] }, "page" : "1979-1997", "publisher" : "Wiley Online Library", "title" : "Observed changes in extreme temperature and precipitation over Indonesia", "translator" : [ { "dropping-particle" : "", "family" : "S1577", "given" : "", "non-dropping-particle" : "", "parse-names" : false, "suffix" : "" } ], "type" : "article-journal", "volume" : "37" }, "uris" : [ "http://www.mendeley.com/documents/?uuid=da40b641-03d8-45ba-883e-40207026ea08" ] } ], "mendeley" : { "formattedCitation" : "(Siswanto et al., 2015; Supari et al., 2017; Cheong et al., 2018)", "plainTextFormattedCitation" : "(Siswanto et al., 2015; Supari et al., 2017; Cheong et al., 2018)", "previouslyFormattedCitation" : "(Siswanto et al., 2015; Supari et al., 2017; Cheong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iswanto et al., 2015; Supari et al., 2017; Cheong et al., 2018)</w:t>
      </w:r>
      <w:r w:rsidR="00AB6006" w:rsidRPr="00D424AA">
        <w:rPr>
          <w:rFonts w:cs="Times New Roman"/>
          <w:lang w:val="en-GB"/>
        </w:rPr>
        <w:fldChar w:fldCharType="end"/>
      </w:r>
      <w:r w:rsidR="00AB6006" w:rsidRPr="00841A35">
        <w:rPr>
          <w:rFonts w:cs="Times New Roman"/>
          <w:lang w:val="en-GB"/>
        </w:rPr>
        <w:t xml:space="preserve">; the northwest Himalay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2016GL067841", "ISSN" : "0094-8276", "abstract" : "Abstract In this study, we provide a comprehensive analysis of trends in the extremes during the Indian summer monsoon (ISM) months (June to September) at different temporal and spatial scales. Our goal is to identify and quantify spatiotemporal patterns and trends that have emerged during the recent decades and may be associated with changing climatic conditions. Our analysis primarily relies on quantile regression that avoids making any subjective choices on spatial, temporal, or intensity pattern of extreme rainfall events. Our analysis divides the Indian monsoon region into climatic compartments that show different and partly opposing trends. These include strong trends toward intensified droughts in Northwest India, parts of Peninsular India, and Myanmar; in contrast, parts of Pakistan, Northwest Himalaya, and Central India show increased extreme daily rain intensity leading to higher flood vulnerability. Our analysis helps explain previously contradicting results of trends in average ISM rainfall.", "author" : [ { "dropping-particle" : "", "family" : "Malik", "given" : "Nishant", "non-dropping-particle" : "", "parse-names" : false, "suffix" : "" }, { "dropping-particle" : "", "family" : "Bookhagen", "given" : "Bodo", "non-dropping-particle" : "", "parse-names" : false, "suffix" : "" }, { "dropping-particle" : "", "family" : "Mucha", "given" : "Peter J.", "non-dropping-particle" : "", "parse-names" : false, "suffix" : "" } ], "container-title" : "Geophysical Research Letters", "id" : "ITEM-1", "issue" : "4", "issued" : { "date-parts" : [ [ "2016", "2", "10" ] ] }, "note" : "doi: 10.1002/2016GL067841", "page" : "1710-1717", "publisher" : "Wiley-Blackwell", "title" : "Spatiotemporal patterns and trends of Indian monsoonal rainfall extremes", "translator" : [ { "dropping-particle" : "", "family" : "S208", "given" : "", "non-dropping-particle" : "", "parse-names" : false, "suffix" : "" } ], "type" : "article-journal", "volume" : "43" }, "uris" : [ "http://www.mendeley.com/documents/?uuid=250f0141-7a54-456a-abb8-bacc7e05604d" ] } ], "mendeley" : { "formattedCitation" : "(Malik et al., 2016)", "plainTextFormattedCitation" : "(Malik et al., 2016)", "previouslyFormattedCitation" : "(Malik et al., 2016)"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Malik et al., 2016)</w:t>
      </w:r>
      <w:r w:rsidR="00AB6006" w:rsidRPr="00D424AA">
        <w:rPr>
          <w:rFonts w:cs="Times New Roman"/>
          <w:lang w:val="en-GB"/>
        </w:rPr>
        <w:fldChar w:fldCharType="end"/>
      </w:r>
      <w:r w:rsidR="00AB6006" w:rsidRPr="00841A35">
        <w:rPr>
          <w:rFonts w:cs="Times New Roman"/>
          <w:lang w:val="en-GB"/>
        </w:rPr>
        <w:t xml:space="preserve">, parts of east Asia </w:t>
      </w:r>
      <w:bookmarkStart w:id="1317" w:name="_Hlk77097618"/>
      <w:ins w:id="1318" w:author="Robin Matthews" w:date="2021-07-13T19:40:00Z">
        <w:r w:rsidR="00837C41">
          <w:rPr>
            <w:rFonts w:cs="Times New Roman"/>
            <w:lang w:val="en-GB"/>
          </w:rPr>
          <w:fldChar w:fldCharType="begin" w:fldLock="1"/>
        </w:r>
      </w:ins>
      <w:r w:rsidR="0012753B">
        <w:rPr>
          <w:rFonts w:cs="Times New Roman"/>
          <w:lang w:val="en-GB"/>
        </w:rPr>
        <w:instrText>ADDIN CSL_CITATION { "citationItems" : [ { "id" : "ITEM-1", "itemData" : { "DOI" : "10.1007/s00382-017-3866-8", "ISBN" : "0038201738668", "ISSN" : "14320894", "abstract" : "Recent studies have revealed that an increase in surface air temperature elevates the intensity of extreme precipitation associated with the increase of water vapor in the atmosphere, according to the principle of the Clausius--Clapeyron (CC) relationship. In this study, (1) we have verified the dependence of extreme precipitation intensity on temperature (CC relationship) under current climate and (2) investigated the projected changes of the CC relationship over Japan by using multi-model ensemble downscaling experiments of three Regional Climate Models (RCMs) (NHRCM, NRAMS, WRF) forced by JRA25, as well as three General Circulation Models (GCMs) (CCSM4, MIROC5, MRI-CGCM3). Simulated extreme precipitation linked to temperatures from ensemble experiments coincides with observations that place peak temperatures around 19--22 {\\textdegree}C. Climate scenarios (RCP4.5) of the late twenty-first century suggest a 2 {\\textdegree}C increase of 2 m air temperature, an increase in precipitation intensities above 15 mm/day, and a decrease in weaker precipitation intensities of 10--15 mm/day. The projected change rate of the mean precipitation intensities per mean change in air temperature over Japan is found to be 2.4%/{\\textdegree}C. Extreme precipitation intensity increases with temperatures up to 22 {\\textdegree}C in future climate scenarios, while the peak is 20 {\\textdegree}C for the current climate. Extreme precipitation intensities at higher percentiles are projected to have larger rates of increase (3--5%/{\\textdegree}C in the current climate and 4--6%/{\\textdegree}C in the future climate scenarios). A decrease of precipitation intensity at higher temperatures relates to water vapor availability. An insufficient water vapor supply for saturation at higher temperatures can lead to a decrease in cloud formation and extreme precipitation.", "author" : [ { "dropping-particle" : "", "family" : "Nayak", "given" : "Sridhara", "non-dropping-particle" : "", "parse-names" : false, "suffix" : "" }, { "dropping-particle" : "", "family" : "Dairaku", "given" : "Koji", "non-dropping-particle" : "", "parse-names" : false, "suffix" : "" }, { "dropping-particle" : "", "family" : "Takayabu", "given" : "Izuru", "non-dropping-particle" : "", "parse-names" : false, "suffix" : "" }, { "dropping-particle" : "", "family" : "Suzuki-Parker", "given" : "Asuka", "non-dropping-particle" : "", "parse-names" : false, "suffix" : "" }, { "dropping-particle" : "", "family" : "Ishizaki", "given" : "Noriko N.", "non-dropping-particle" : "", "parse-names" : false, "suffix" : "" } ], "container-title" : "Climate Dynamics", "id" : "ITEM-1", "issue" : "11", "issued" : { "date-parts" : [ [ "2017" ] ] }, "page" : "1-17", "publisher" : "Springer Berlin Heidelberg", "title" : "Extreme precipitation linked to temperature over Japan: current evaluation and projected changes with multi-model ensemble downscaling", "translator" : [ { "dropping-particle" : "", "family" : "S1560", "given" : "", "non-dropping-particle" : "", "parse-names" : false, "suffix" : "" } ], "type" : "article-journal", "volume" : "51" }, "uris" : [ "http://www.mendeley.com/documents/?uuid=548362ac-c107-4c1c-876b-0ca0c723e64a" ] }, { "id" : "ITEM-2", "itemData" : { "DOI" : "10.1002/joc.4753", "ISSN" : "08998418", "abstract" : "ABSTRACT We investigated short- and long-term changes in total and extreme summer precipitation and the characteristic patterns of atmospheric circulation and sea surface temperature (SST) anomalies related to wet summers over South Korea. Over the last century (1913\u20132012), the total and extreme summer precipitation showed a significant increase of 2.62 and 4.45% decade\u22121, respectively. Because extreme summer precipitation increased more rapidly than total summer precipitation, the contribution of extreme precipitation to total precipitation increased significantly by 2.48% decade\u22121. A two-peak rainy season was substantially intensified, with a slight shift and a large increase of precipitation during the monsoon break period, indicating a shortening of the monsoon break period. The 20-year return values of daily maximum precipitation increased at all stations except Mokpo, showing changes in the frequency of extreme events. During the last 40 years (1973\u20132012), the pattern of change in the precipitation indices was spatially heterogeneous, with a particularly significant increasing trend in extreme summer precipitation over the North-central portion of western South Korea. When compared with long-term trends over 1912\u20132012, recent short-term trends showed more rapid increases in all precipitation indices, with the exception of the number of consecutive dry days. In addition, the number of consecutive wet days (CWD) increased significantly during the last 40 years, whereas the long-term trend over the last century for CWD was not significant. These regional trends were confirmed by field significance at the 90% confidence level. From the composite analysis results, the positive anomalous North Pacific subtropical high, intensification of the upper-level westerly Jet over Korea and its vertical coupling with the anomalous strong low-level westerlies, and anomalous warm SST values in the western North Pacific region were linked to recent increases in extreme summer precipitation.", "author" : [ { "dropping-particle" : "", "family" : "Baek", "given" : "Hee-Jeong", "non-dropping-particle" : "", "parse-names" : false, "suffix" : "" }, { "dropping-particle" : "", "family" : "Kim", "given" : "Maeng-Ki", "non-dropping-particle" : "", "parse-names" : false, "suffix" : "" }, { "dropping-particle" : "", "family" : "Kwon", "given" : "Won-Tae", "non-dropping-particle" : "", "parse-names" : false, "suffix" : "" } ], "container-title" : "International Journal of Climatology", "id" : "ITEM-2", "issue" : "2", "issued" : { "date-parts" : [ [ "2017", "2" ] ] }, "page" : "972-986", "title" : "Observed short- and long-term changes in summer precipitation over South Korea and their links to large-scale circulation anomalies", "translator" : [ { "dropping-particle" : "", "family" : "S1547", "given" : "", "non-dropping-particle" : "", "parse-names" : false, "suffix" : "" } ], "type" : "article-journal", "volume" : "37" }, "uris" : [ "http://www.mendeley.com/documents/?uuid=a69aa85b-287e-48be-aedb-5c2297d64875" ] }, { "id" : "ITEM-3", "itemData" : { "DOI" : "10.1155/2017/3197435", "ISSN" : "16879317", "abstract" : "Precipitation data from 30 stations in the Huaihe River basin (HRB), a climatic transitional zone in east China, were used to investigate the spatiotemporal variability and trends of extreme precipitation on multitimescales for the period 1961\u20132010. Results indicated that (1) the spatial pattern of the annual precipitation, rainy days, extreme precipitation, and maximum daily precipitations shows a clear transitional change from the south (high) to the north (low) in the HR; it confirmed the conclusion that the HRB is located in the transitional zone of the 800 mm precipitation contour in China, where the 800 mm precipitation contour is considered as the geographical boundary of the south and the north. (2) Higher value of the extreme precipitation intensity mainly occurs in the middle of the east and the central part of the basin; it reveals a relatively distinct west-east spatial disparity, and this is not in line with the spatial pattern of the extreme precipitation total, the sum of the precipitation in 95th precipitation days. (3) Annual precipitation of 22 stations exhibits increasing trend, and these 22 stations are located from the central to the northern part. There is no significant trend detected for the seasonal precipitation. The summer precipitation exhibits a larger change range; this might cause the variation of the flood and drought in the HBR. However, the increasing trend in winter precipitation may be beneficial to the relief of winter agricultural drought. Rainy days in 12 stations, mostly located in and around the central northeastern part, experienced significant decreasing trend. Extreme precipitation days and precipitation intensity have increasing trends, but no station with significant change trend is detected for the maximum precipitation of the basin. (4) The spatiotemporal variability in the HRB is mainly caused by the geographic differences and is largely influenced by the interdecadal variations of East Asian Summer Monsoon in eastern China. The output of this paper could provide references for the practical decision making and integrated basin management of Huaihe River basin.", "author" : [ { "dropping-particle" : "", "family" : "Ye", "given" : "Zhengwe", "non-dropping-particle" : "", "parse-names" : false, "suffix" : "" }, { "dropping-particle" : "", "family" : "Li", "given" : "Zonghua", "non-dropping-particle" : "", "parse-names" : false, "suffix" : "" } ], "container-title" : "Advances in Meteorology", "id" : "ITEM-3", "issued" : { "date-parts" : [ [ "2017" ] ] }, "title" : "Spatiotemporal variability and trends of extreme precipitation in the Huaihe river basin, a climatic transitional zone in East China", "translator" : [ { "dropping-particle" : "", "family" : "S1937", "given" : "", "non-dropping-particle" : "", "parse-names" : false, "suffix" : "" } ], "type" : "article-journal", "volume" : "2017" }, "uris" : [ "http://www.mendeley.com/documents/?uuid=55b6796b-9ec7-42dd-a8b6-04cf025c09c4" ] } ], "mendeley" : { "formattedCitation" : "(Baek et al., 2017; Nayak et al., 2017; Ye and Li, 2017)", "plainTextFormattedCitation" : "(Baek et al., 2017; Nayak et al., 2017; Ye and Li, 2017)", "previouslyFormattedCitation" : "(Baek et al., 2017; Nayak et al., 2017; Ye and Li, 2017)" }, "properties" : { "noteIndex" : 0 }, "schema" : "https://github.com/citation-style-language/schema/raw/master/csl-citation.json" }</w:instrText>
      </w:r>
      <w:ins w:id="1319" w:author="Robin Matthews" w:date="2021-07-13T19:40:00Z">
        <w:r w:rsidR="00837C41">
          <w:rPr>
            <w:rFonts w:cs="Times New Roman"/>
            <w:lang w:val="en-GB"/>
          </w:rPr>
          <w:fldChar w:fldCharType="separate"/>
        </w:r>
        <w:r w:rsidR="00837C41" w:rsidRPr="00757DEB">
          <w:rPr>
            <w:rFonts w:cs="Times New Roman"/>
            <w:noProof/>
            <w:lang w:val="en-GB"/>
          </w:rPr>
          <w:t>(Baek et al., 2017; Nayak et al., 2017; Ye and Li, 2017)</w:t>
        </w:r>
        <w:r w:rsidR="00837C41">
          <w:rPr>
            <w:rFonts w:cs="Times New Roman"/>
            <w:lang w:val="en-GB"/>
          </w:rPr>
          <w:fldChar w:fldCharType="end"/>
        </w:r>
      </w:ins>
      <w:commentRangeStart w:id="1320"/>
      <w:del w:id="1321" w:author="Robin Matthews" w:date="2021-07-13T19:40:00Z">
        <w:r w:rsidR="00AB6006" w:rsidRPr="00D424AA" w:rsidDel="00837C41">
          <w:rPr>
            <w:rFonts w:cs="Times New Roman"/>
            <w:lang w:val="en-GB"/>
          </w:rPr>
          <w:fldChar w:fldCharType="begin" w:fldLock="1"/>
        </w:r>
        <w:r w:rsidR="00FF6231" w:rsidDel="00837C41">
          <w:rPr>
            <w:rFonts w:cs="Times New Roman"/>
            <w:lang w:val="en-GB"/>
          </w:rPr>
          <w:delInstrText>ADDIN CSL_CITATION { "citationItems" : [ { "id" : "ITEM-1", "itemData" : { "DOI" : "10.1007/s00382-017-3866-8", "ISBN" : "0038201738668", "ISSN" : "14320894", "abstract" : "Recent studies have revealed that an increase in surface air temperature elevates the intensity of extreme precipitation associated with the increase of water vapor in the atmosphere, according to the principle of the Clausius--Clapeyron (CC) relationship. In this study, (1) we have verified the dependence of extreme precipitation intensity on temperature (CC relationship) under current climate and (2) investigated the projected changes of the CC relationship over Japan by using multi-model ensemble downscaling experiments of three Regional Climate Models (RCMs) (NHRCM, NRAMS, WRF) forced by JRA25, as well as three General Circulation Models (GCMs) (CCSM4, MIROC5, MRI-CGCM3). Simulated extreme precipitation linked to temperatures from ensemble experiments coincides with observations that place peak temperatures around 19--22 {\\textdegree}C. Climate scenarios (RCP4.5) of the late twenty-first century suggest a 2 {\\textdegree}C increase of 2 m air temperature, an increase in precipitation intensities above 15 mm/day, and a decrease in weaker precipitation intensities of 10--15 mm/day. The projected change rate of the mean precipitation intensities per mean change in air temperature over Japan is found to be 2.4%/{\\textdegree}C. Extreme precipitation intensity increases with temperatures up to 22 {\\textdegree}C in future climate scenarios, while the peak is 20 {\\textdegree}C for the current climate. Extreme precipitation intensities at higher percentiles are projected to have larger rates of increase (3--5%/{\\textdegree}C in the current climate and 4--6%/{\\textdegree}C in the future climate scenarios). A decrease of precipitation intensity at higher temperatures relates to water vapor availability. An insufficient water vapor supply for saturation at higher temperatures can lead to a decrease in cloud formation and extreme precipitation.", "author" : [ { "dropping-particle" : "", "family" : "Nayak", "given" : "Sridhara", "non-dropping-particle" : "", "parse-names" : false, "suffix" : "" }, { "dropping-particle" : "", "family" : "Dairaku", "given" : "Koji", "non-dropping-particle" : "", "parse-names" : false, "suffix" : "" }, { "dropping-particle" : "", "family" : "Takayabu", "given" : "Izuru", "non-dropping-particle" : "", "parse-names" : false, "suffix" : "" }, { "dropping-particle" : "", "family" : "Suzuki-Parker", "given" : "Asuka", "non-dropping-particle" : "", "parse-names" : false, "suffix" : "" }, { "dropping-particle" : "", "family" : "Ishizaki", "given" : "Noriko N.", "non-dropping-particle" : "", "parse-names" : false, "suffix" : "" } ], "container-title" : "Climate Dynamics", "id" : "ITEM-1", "issue" : "11", "issued" : { "date-parts" : [ [ "2017" ] ] }, "page" : "1-17", "publisher" : "Springer Berlin Heidelberg", "title" : "Extreme precipitation linked to temperature over Japan: current evaluation and projected changes with multi-model ensemble downscaling", "translator" : [ { "dropping-particle" : "", "family" : "S1560", "given" : "", "non-dropping-particle" : "", "parse-names" : false, "suffix" : "" } ], "type" : "article-journal", "volume" : "51" }, "uris" : [ "http://www.mendeley.com/documents/?uuid=548362ac-c107-4c1c-876b-0ca0c723e64a" ] } ], "mendeley" : { "formattedCitation" : "(Nayak et al., 2017)", "manualFormatting" : "(Nayak et al., 2017", "plainTextFormattedCitation" : "(Nayak et al., 2017)", "previouslyFormattedCitation" : "(Nayak et al., 2017)" }, "properties" : { "noteIndex" : 0 }, "schema" : "https://github.com/citation-style-language/schema/raw/master/csl-citation.json" }</w:delInstrText>
        </w:r>
        <w:r w:rsidR="00AB6006" w:rsidRPr="00D424AA" w:rsidDel="00837C41">
          <w:rPr>
            <w:rFonts w:cs="Times New Roman"/>
            <w:lang w:val="en-GB"/>
          </w:rPr>
          <w:fldChar w:fldCharType="separate"/>
        </w:r>
        <w:r w:rsidR="00A26296" w:rsidDel="00837C41">
          <w:rPr>
            <w:rFonts w:cs="Times New Roman"/>
            <w:noProof/>
            <w:lang w:val="en-GB"/>
          </w:rPr>
          <w:delText>(Nayak et al., 2017</w:delText>
        </w:r>
        <w:r w:rsidR="00AB6006" w:rsidRPr="00D424AA" w:rsidDel="00837C41">
          <w:rPr>
            <w:rFonts w:cs="Times New Roman"/>
            <w:lang w:val="en-GB"/>
          </w:rPr>
          <w:fldChar w:fldCharType="end"/>
        </w:r>
        <w:commentRangeStart w:id="1322"/>
        <w:commentRangeEnd w:id="1320"/>
        <w:r w:rsidR="00A26296" w:rsidDel="00837C41">
          <w:rPr>
            <w:rStyle w:val="Marquedecommentaire"/>
          </w:rPr>
          <w:commentReference w:id="1320"/>
        </w:r>
        <w:r w:rsidR="00AB6006" w:rsidRPr="00D424AA" w:rsidDel="00837C41">
          <w:rPr>
            <w:rFonts w:cs="Times New Roman"/>
            <w:lang w:val="en-GB"/>
          </w:rPr>
          <w:fldChar w:fldCharType="begin" w:fldLock="1"/>
        </w:r>
        <w:r w:rsidR="00FF6231" w:rsidDel="00837C41">
          <w:rPr>
            <w:rFonts w:cs="Times New Roman"/>
            <w:lang w:val="en-GB"/>
          </w:rPr>
          <w:delInstrText>ADDIN CSL_CITATION { "citationItems" : [ { "id" : "ITEM-1", "itemData" : { "DOI" : "10.1002/joc.4753", "ISSN" : "08998418", "abstract" : "ABSTRACT We investigated short- and long-term changes in total and extreme summer precipitation and the characteristic patterns of atmospheric circulation and sea surface temperature (SST) anomalies related to wet summers over South Korea. Over the last century (1913\u20132012), the total and extreme summer precipitation showed a significant increase of 2.62 and 4.45% decade\u22121, respectively. Because extreme summer precipitation increased more rapidly than total summer precipitation, the contribution of extreme precipitation to total precipitation increased significantly by 2.48% decade\u22121. A two-peak rainy season was substantially intensified, with a slight shift and a large increase of precipitation during the monsoon break period, indicating a shortening of the monsoon break period. The 20-year return values of daily maximum precipitation increased at all stations except Mokpo, showing changes in the frequency of extreme events. During the last 40 years (1973\u20132012), the pattern of change in the precipitation indices was spatially heterogeneous, with a particularly significant increasing trend in extreme summer precipitation over the North-central portion of western South Korea. When compared with long-term trends over 1912\u20132012, recent short-term trends showed more rapid increases in all precipitation indices, with the exception of the number of consecutive dry days. In addition, the number of consecutive wet days (CWD) increased significantly during the last 40 years, whereas the long-term trend over the last century for CWD was not significant. These regional trends were confirmed by field significance at the 90% confidence level. From the composite analysis results, the positive anomalous North Pacific subtropical high, intensification of the upper-level westerly Jet over Korea and its vertical coupling with the anomalous strong low-level westerlies, and anomalous warm SST values in the western North Pacific region were linked to recent increases in extreme summer precipitation.", "author" : [ { "dropping-particle" : "", "family" : "Baek", "given" : "Hee-Jeong", "non-dropping-particle" : "", "parse-names" : false, "suffix" : "" }, { "dropping-particle" : "", "family" : "Kim", "given" : "Maeng-Ki", "non-dropping-particle" : "", "parse-names" : false, "suffix" : "" }, { "dropping-particle" : "", "family" : "Kwon", "given" : "Won-Tae", "non-dropping-particle" : "", "parse-names" : false, "suffix" : "" } ], "container-title" : "International Journal of Climatology", "id" : "ITEM-1", "issue" : "2", "issued" : { "date-parts" : [ [ "2017", "2" ] ] }, "page" : "972-986", "title" : "Observed short- and long-term changes in summer precipitation over South Korea and their links to large-scale circulation anomalies", "translator" : [ { "dropping-particle" : "", "family" : "S1547", "given" : "", "non-dropping-particle" : "", "parse-names" : false, "suffix" : "" } ], "type" : "article-journal", "volume" : "37" }, "uris" : [ "http://www.mendeley.com/documents/?uuid=a69aa85b-287e-48be-aedb-5c2297d64875" ] } ], "mendeley" : { "formattedCitation" : "(Baek et al., 2017)", "manualFormatting" : "; Baek et al., 2017", "plainTextFormattedCitation" : "(Baek et al., 2017)", "previouslyFormattedCitation" : "(Baek et al., 2017)" }, "properties" : { "noteIndex" : 0 }, "schema" : "https://github.com/citation-style-language/schema/raw/master/csl-citation.json" }</w:delInstrText>
        </w:r>
        <w:r w:rsidR="00AB6006" w:rsidRPr="00D424AA" w:rsidDel="00837C41">
          <w:rPr>
            <w:rFonts w:cs="Times New Roman"/>
            <w:lang w:val="en-GB"/>
          </w:rPr>
          <w:fldChar w:fldCharType="separate"/>
        </w:r>
        <w:r w:rsidR="00A26296" w:rsidDel="00837C41">
          <w:rPr>
            <w:rFonts w:cs="Times New Roman"/>
            <w:noProof/>
            <w:lang w:val="en-GB"/>
          </w:rPr>
          <w:delText>; Baek et al., 2017</w:delText>
        </w:r>
        <w:r w:rsidR="00AB6006" w:rsidRPr="00D424AA" w:rsidDel="00837C41">
          <w:rPr>
            <w:rFonts w:cs="Times New Roman"/>
            <w:lang w:val="en-GB"/>
          </w:rPr>
          <w:fldChar w:fldCharType="end"/>
        </w:r>
        <w:commentRangeEnd w:id="1322"/>
        <w:r w:rsidR="00A26296" w:rsidDel="00837C41">
          <w:rPr>
            <w:rStyle w:val="Marquedecommentaire"/>
          </w:rPr>
          <w:commentReference w:id="1322"/>
        </w:r>
        <w:r w:rsidR="00AB6006" w:rsidRPr="00841A35" w:rsidDel="00837C41">
          <w:rPr>
            <w:rFonts w:cs="Times New Roman"/>
            <w:lang w:val="en-GB"/>
          </w:rPr>
          <w:delText xml:space="preserve">; </w:delText>
        </w:r>
        <w:commentRangeStart w:id="1323"/>
        <w:r w:rsidR="00AB6006" w:rsidRPr="00D424AA" w:rsidDel="00837C41">
          <w:rPr>
            <w:rFonts w:cs="Times New Roman"/>
            <w:lang w:val="en-GB"/>
          </w:rPr>
          <w:fldChar w:fldCharType="begin" w:fldLock="1"/>
        </w:r>
        <w:r w:rsidR="00FF6231" w:rsidDel="00837C41">
          <w:rPr>
            <w:rFonts w:cs="Times New Roman"/>
            <w:lang w:val="en-GB"/>
          </w:rPr>
          <w:delInstrText>ADDIN CSL_CITATION { "citationItems" : [ { "id" : "ITEM-1", "itemData" : { "DOI" : "10.1155/2017/3197435", "ISSN" : "16879317", "abstract" : "Precipitation data from 30 stations in the Huaihe River basin (HRB), a climatic transitional zone in east China, were used to investigate the spatiotemporal variability and trends of extreme precipitation on multitimescales for the period 1961\u20132010. Results indicated that (1) the spatial pattern of the annual precipitation, rainy days, extreme precipitation, and maximum daily precipitations shows a clear transitional change from the south (high) to the north (low) in the HR; it confirmed the conclusion that the HRB is located in the transitional zone of the 800 mm precipitation contour in China, where the 800 mm precipitation contour is considered as the geographical boundary of the south and the north. (2) Higher value of the extreme precipitation intensity mainly occurs in the middle of the east and the central part of the basin; it reveals a relatively distinct west-east spatial disparity, and this is not in line with the spatial pattern of the extreme precipitation total, the sum of the precipitation in 95th precipitation days. (3) Annual precipitation of 22 stations exhibits increasing trend, and these 22 stations are located from the central to the northern part. There is no significant trend detected for the seasonal precipitation. The summer precipitation exhibits a larger change range; this might cause the variation of the flood and drought in the HBR. However, the increasing trend in winter precipitation may be beneficial to the relief of winter agricultural drought. Rainy days in 12 stations, mostly located in and around the central northeastern part, experienced significant decreasing trend. Extreme precipitation days and precipitation intensity have increasing trends, but no station with significant change trend is detected for the maximum precipitation of the basin. (4) The spatiotemporal variability in the HRB is mainly caused by the geographic differences and is largely influenced by the interdecadal variations of East Asian Summer Monsoon in eastern China. The output of this paper could provide references for the practical decision making and integrated basin management of Huaihe River basin.", "author" : [ { "dropping-particle" : "", "family" : "Ye", "given" : "Zhengwe", "non-dropping-particle" : "", "parse-names" : false, "suffix" : "" }, { "dropping-particle" : "", "family" : "Li", "given" : "Zonghua", "non-dropping-particle" : "", "parse-names" : false, "suffix" : "" } ], "container-title" : "Advances in Meteorology", "id" : "ITEM-1", "issued" : { "date-parts" : [ [ "2017" ] ] }, "title" : "Spatiotemporal variability and trends of extreme precipitation in the Huaihe river basin, a climatic transitional zone in East China", "translator" : [ { "dropping-particle" : "", "family" : "S1937", "given" : "", "non-dropping-particle" : "", "parse-names" : false, "suffix" : "" } ], "type" : "article-journal", "volume" : "2017" }, "uris" : [ "http://www.mendeley.com/documents/?uuid=55b6796b-9ec7-42dd-a8b6-04cf025c09c4" ] } ], "mendeley" : { "formattedCitation" : "(Ye and Li, 2017)", "manualFormatting" : "Ye and Li, 2017)", "plainTextFormattedCitation" : "(Ye and Li, 2017)", "previouslyFormattedCitation" : "(Ye and Li, 2017)" }, "properties" : { "noteIndex" : 0 }, "schema" : "https://github.com/citation-style-language/schema/raw/master/csl-citation.json" }</w:delInstrText>
        </w:r>
        <w:r w:rsidR="00AB6006" w:rsidRPr="00D424AA" w:rsidDel="00837C41">
          <w:rPr>
            <w:rFonts w:cs="Times New Roman"/>
            <w:lang w:val="en-GB"/>
          </w:rPr>
          <w:fldChar w:fldCharType="separate"/>
        </w:r>
        <w:r w:rsidR="00A26296" w:rsidDel="00837C41">
          <w:rPr>
            <w:rFonts w:cs="Times New Roman"/>
            <w:noProof/>
            <w:lang w:val="en-GB"/>
          </w:rPr>
          <w:delText>Ye and Li, 2017)</w:delText>
        </w:r>
        <w:r w:rsidR="00AB6006" w:rsidRPr="00D424AA" w:rsidDel="00837C41">
          <w:rPr>
            <w:rFonts w:cs="Times New Roman"/>
            <w:lang w:val="en-GB"/>
          </w:rPr>
          <w:fldChar w:fldCharType="end"/>
        </w:r>
      </w:del>
      <w:bookmarkEnd w:id="1317"/>
      <w:commentRangeEnd w:id="1323"/>
      <w:r w:rsidR="00A26296">
        <w:rPr>
          <w:rStyle w:val="Marquedecommentaire"/>
        </w:rPr>
        <w:commentReference w:id="1323"/>
      </w:r>
      <w:r w:rsidR="00AB6006" w:rsidRPr="00841A35">
        <w:rPr>
          <w:rFonts w:cs="Times New Roman"/>
          <w:lang w:val="en-GB"/>
        </w:rPr>
        <w:t xml:space="preserve">, the western Himalayas since the 1950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00382-014-2166-9", "ISSN" : "1432-0894", "abstract" : "The climate of the Western-Himalayan (WH) region is sensitively dependent on precipitation during the winter and early spring months (December-to-April, DJFMA) produced largely by synoptic weather-systems known as \u201cWestern Disturbances\u201d (WD), which originate from the Mediterranean region and propagate eastward as troughs and cyclonic lows embedded in the sub-tropical westerlies. While the WH region has witnessed a significant rise in surface temperatures since the post-1950s, there are no major trends in the DJFMA seasonal precipitation. Past studies, based on station observations from the WH, have reported a significant increase in the occurrence of extreme precipitation events in recent decades. Here, we have analyzed multi-source climate datasets to understand the increasing frequency of heavy precipitation events over WH. Our analysis suggests that pronounced warming trends over the Tibetan Plateau in recent decades, arising due to the elevation dependency of the climatic warming signal, have favored enhancement of meridional temperature gradients at middle and upper-tropospheric levels over the sub-tropics and mid-latitudes. The present findings indicate that the observed pattern of mid-tropospheric warming trend in recent decades over west-central Asia has led to increased baroclinic instability of the mean westerly winds, thereby favoring increased variability of WDs and higher propensity of heavy precipitation events over the WH.", "author" : [ { "dropping-particle" : "", "family" : "Madhura", "given" : "R K", "non-dropping-particle" : "", "parse-names" : false, "suffix" : "" }, { "dropping-particle" : "", "family" : "Krishnan", "given" : "R", "non-dropping-particle" : "", "parse-names" : false, "suffix" : "" }, { "dropping-particle" : "V", "family" : "Revadekar", "given" : "J", "non-dropping-particle" : "", "parse-names" : false, "suffix" : "" }, { "dropping-particle" : "", "family" : "Mujumdar", "given" : "M", "non-dropping-particle" : "", "parse-names" : false, "suffix" : "" }, { "dropping-particle" : "", "family" : "Goswami", "given" : "B N", "non-dropping-particle" : "", "parse-names" : false, "suffix" : "" } ], "container-title" : "Climate Dynamics", "id" : "ITEM-1", "issue" : "3", "issued" : { "date-parts" : [ [ "2015" ] ] }, "page" : "1157-1168", "title" : "Changes in western disturbances over the Western Himalayas in a warming environment", "translator" : [ { "dropping-particle" : "", "family" : "S390", "given" : "", "non-dropping-particle" : "", "parse-names" : false, "suffix" : "" } ], "type" : "article-journal", "volume" : "44" }, "uris" : [ "http://www.mendeley.com/documents/?uuid=77e8903c-2fe0-4f6b-98ec-b5520e660c0d" ] }, { "id" : "ITEM-2", "itemData" : { "DOI" : "10.1016/J.SCITOTENV.2013.03.074", "ISSN" : "0048-9697", "abstract" : "The globally averaged mass balance of glaciers and ice caps is negative, but an anomalous gain of mass has been suggested for the Karakoram glaciers of the western Himalaya. Changes in the winter synoptic patterns can influence the amount and seasonality of Himalayan snowfall and consequently influence the mass balance of regional glaciers. We use a clustering method to analyse the sea level pressure patterns which most influence Karakorum snow fall and determine if the frequency of these synoptic patterns changes in future scenarios. A regional climate model is used to assess changes in severity and frequency of snowfall events. A number of weather patterns influence winter precipitation over the western Himalaya, including westerly disturbances, and indicate an increase in frequency of occurrence up to 2100. Thus, the Karakorum glaciers may continue to grow, or decline at a slower rate, compared with those across the rest of the Himalayas.", "author" : [ { "dropping-particle" : "", "family" : "Ridley", "given" : "Jeff", "non-dropping-particle" : "", "parse-names" : false, "suffix" : "" }, { "dropping-particle" : "", "family" : "Wiltshire", "given" : "Andrew", "non-dropping-particle" : "", "parse-names" : false, "suffix" : "" }, { "dropping-particle" : "", "family" : "Mathison", "given" : "Camilla", "non-dropping-particle" : "", "parse-names" : false, "suffix" : "" } ], "container-title" : "Science of The Total Environment", "id" : "ITEM-2", "issued" : { "date-parts" : [ [ "2013", "12", "1" ] ] }, "page" : "S31-S35", "publisher" : "Elsevier", "title" : "More frequent occurrence of westerly disturbances in Karakoram up to 2100", "translator" : [ { "dropping-particle" : "", "family" : "S1282", "given" : "", "non-dropping-particle" : "", "parse-names" : false, "suffix" : "" } ], "type" : "article-journal", "volume" : "468-469" }, "uris" : [ "http://www.mendeley.com/documents/?uuid=fd622d8b-2836-3420-8ee7-e43964e34f0c", "http://www.mendeley.com/documents/?uuid=db988bda-9967-4196-89db-4f77babdf6f2", "http://www.mendeley.com/documents/?uuid=ffa9e6ed-65ec-432d-bdc5-3dbcbe4317d5" ] }, { "id" : "ITEM-3", "itemData" : { "DOI" : "10.1002/2014RG000460", "ISSN" : "87551209", "abstract" : "Abstract Cyclonic storms associated with the midlatitude Subtropical Westerly Jet (SWJ), referred to as Western Disturbances (WDs), play a critical role in the meteorology of the Indian subcontinent. WDs embedded in the southward propagating SWJ produce extreme precipitation over northern India and are further enhanced over the Himalayas due to orographic land-atmosphere interactions. During December, January, and February, WD snowfall is the dominant precipitation input to establish and sustain regional snowpack, replenishing regional water resources. Spring melt is the major source of runoff to northern Indian rivers and can be linked to important hydrologic processes from aquifer recharge to flashfloods. Understanding the dynamical structure, evolution-decay, and interaction of WDs with the Himalayas is therefore necessary to improve knowledge which has wide ranging socioeconomic implications beyond short-term disaster response including cold season agricultural activities, management of water resources, and development of vulnerability-adaptive measures. In addition, WD wintertime precipitation provides critical mass input to existing glaciers and modulates the albedo characteristics of the Himalayas and Tibetan Plateau, affecting large-scale circulation and the onset of the succeeding Indian Summer Monsoon. Assessing the impacts of climate variability and change on the Indian subcontinent requires fundamental understanding of the dynamics of WDs. In particular, projected changes in the structure of the SWJ will influence evolution-decay processes of the WDs and impact Himalayan regional water availability. This review synthesizes past research on WDs with a perspective to provide a comprehensive assessment of the state of knowledge to assist both researchers and policymakers, and context for future research.", "author" : [ { "dropping-particle" : "", "family" : "Dimri", "given" : "A. P.", "non-dropping-particle" : "", "parse-names" : false, "suffix" : "" }, { "dropping-particle" : "", "family" : "Niyogi", "given" : "D.", "non-dropping-particle" : "", "parse-names" : false, "suffix" : "" }, { "dropping-particle" : "", "family" : "Barros", "given" : "A. P.", "non-dropping-particle" : "", "parse-names" : false, "suffix" : "" }, { "dropping-particle" : "", "family" : "Ridle</w:instrText>
      </w:r>
      <w:r w:rsidR="00FF6231" w:rsidRPr="006A2665">
        <w:rPr>
          <w:rFonts w:cs="Times New Roman"/>
        </w:rPr>
        <w:instrText>y", "given" : "J.", "non-dropping-particle" : "", "parse-names" : false, "suffix" : "" }, { "dropping-particle" : "", "family" : "Mohanty", "given" : "U. C.", "non-dropping-particle" : "", "parse-names" : false, "suffix" : "" }, { "dropping-particle" : "", "family" : "Yasunari", "given" : "T.", "non-dropping-particle" : "", "parse-names" : false, "suffix" : "" }, { "dropping-particle" : "", "family" : "Sikka", "given" : "D. R.", "non-dropping-particle" : "", "parse-names" : false, "suffix" : "" } ], "container-title" : "Reviews of Geophysics", "id" : "ITEM-3", "issue" : "2", "issued" : { "date-parts" : [ [ "2015", "6", "8" ] ] }, "note" : "doi: 10.1002/2014RG000460", "page" : "225-246", "publisher" : "Wiley-Blackwell", "title" : "Western Disturbances: A review", "translator" : [ { "dropping-particle" : "", "family" : "S342", "given" : "", "non-dropping-particle" : "", "parse-names" : false, "suffix" : "" } ], "type" : "article-journal", "volume" : "53" }, "uris" : [ "http://www.mendeley.com/documents/?uuid=0df461f5-07ae-4b85-8175-57d08d118603" ] } ], "mendeley" : { "formattedCitation" : "(Ridley et al., 2013; Dimri et al., 2015; Madhura et al., 2015)", "plainTextFormattedCitation" : "(Ridley et al., 2013; Dimri et al., 2015; Madhura et al., 2015)", "previouslyFormattedCitation" : "(Ridley et al., 2013; Dimri et al., 2015; Madhura et al., 2015)"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rPr>
        <w:t>(Ridley et al., 2013; Dimri et al., 2015; Madhura et al., 2015)</w:t>
      </w:r>
      <w:r w:rsidR="00AB6006" w:rsidRPr="00D424AA">
        <w:rPr>
          <w:rFonts w:cs="Times New Roman"/>
          <w:lang w:val="en-GB"/>
        </w:rPr>
        <w:fldChar w:fldCharType="end"/>
      </w:r>
      <w:r w:rsidR="00AB6006" w:rsidRPr="006A2665">
        <w:rPr>
          <w:rFonts w:cs="Times New Roman"/>
        </w:rPr>
        <w:t xml:space="preserve">, WSB, ESB and RFE </w:t>
      </w:r>
      <w:r w:rsidR="00AB6006" w:rsidRPr="00D424AA">
        <w:rPr>
          <w:rFonts w:cs="Times New Roman"/>
          <w:lang w:val="en-GB"/>
        </w:rPr>
        <w:fldChar w:fldCharType="begin" w:fldLock="1"/>
      </w:r>
      <w:r w:rsidR="00FF6231" w:rsidRPr="006A2665">
        <w:rPr>
          <w:rFonts w:cs="Times New Roman"/>
        </w:rPr>
        <w:instrText>ADDIN CSL_CITATION { "citationItems" : [ { "id" : "ITEM-1", "itemData" : { "DOI" : "10.1002/2016JD025480", "ISSN" : "2169897X", "author" : [ { "dropping-particle" : "</w:instrText>
      </w:r>
      <w:r w:rsidR="00FF6231" w:rsidRPr="00B549EC">
        <w:rPr>
          <w:rFonts w:cs="Times New Roman"/>
          <w:lang w:val="en-US"/>
          <w:rPrChange w:id="1324" w:author="Clotilde Pean" w:date="2021-08-07T15:14:00Z">
            <w:rPr>
              <w:rFonts w:cs="Times New Roman"/>
              <w:lang w:val="en-GB"/>
            </w:rPr>
          </w:rPrChange>
        </w:rPr>
        <w:instrText>",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mendeley" : { "formattedCitation" : "(Donat et al., 2016</w:instrText>
      </w:r>
      <w:r w:rsidR="00FF6231">
        <w:rPr>
          <w:rFonts w:cs="Times New Roman"/>
          <w:lang w:val="en-GB"/>
        </w:rPr>
        <w:instrText>a)", "plainTextFormattedCitation" : "(Donat et al., 2016a)", "previouslyFormattedCitation" : "(Donat et al., 2016a)"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Donat et al., 2016a)</w:t>
      </w:r>
      <w:r w:rsidR="00AB6006" w:rsidRPr="00D424AA">
        <w:rPr>
          <w:rFonts w:cs="Times New Roman"/>
          <w:lang w:val="en-GB"/>
        </w:rPr>
        <w:fldChar w:fldCharType="end"/>
      </w:r>
      <w:r w:rsidR="00AB6006" w:rsidRPr="00841A35">
        <w:rPr>
          <w:rFonts w:cs="Times New Roman"/>
          <w:lang w:val="en-GB"/>
        </w:rPr>
        <w:t xml:space="preserve"> and a decrease was </w:t>
      </w:r>
      <w:r w:rsidR="00AB6006" w:rsidRPr="00D424AA">
        <w:rPr>
          <w:rFonts w:cs="Times New Roman"/>
          <w:lang w:val="en-GB"/>
        </w:rPr>
        <w:t xml:space="preserve">found over the eastern Himalaya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1", "issue" : "7", "issued" : { "date-parts" : [ [ "2015" ] ] }, "page" : "1625-1637", "title" : "Trends in extreme daily rainfall and temperature indices over South Asia", "translator" : [ { "dropping-particle" : "", "family" : "S2128", "given" : "", "non-dropping-particle" : "", "parse-names" : false, "suffix" : "" } ], "type" : "article-journal", "volume" : "35" }, "uris" : [ "http://www.mendeley.com/documents/?uuid=364dfdd5-63e4-4a49-a29c-07e7589c5435" ] }, { "id" : "ITEM-2", "itemData" : { "DOI" : "10.1002/joc.5669", "ISSN" : "0899-8418", "abstract" : "Nepal is one of the most vulnerable countries to climate change impacts. Extreme weather events associated with heavy precipitations are the principal causes of landslides, debris flows and all types of floods disasters in the country, which by causing tremendous losses of life and property affects the socio-economic development. Given the limited availability of knowledge in spatio-temporal distribution of precipitation in Nepal, this study analyses the spatial distribution of monthly and annual precipitation and 1-day extreme precipitation and their trends utilizing a large number of stations (291 stations for the first time) distributed across the country for the period of 1966?2015. This study focuses on the exploration of elevational dependencies of precipitation to demonstrate the effect of topographic heterogeneity caused by the numbers of broad and narrow river valleys and mountain slopes and ridges. Also, this study investigates the relation of 1-day extreme precipitation with mean annual precipitation. Our results show the peak annual precipitation elevation between 2,000 and 3,500?m above sea level, while in contrast 1-day extreme precipitation peaks are found at lower elevation in the southern foothills with its highest intensity in a central region of the country. The occurrence of 10% of mean annual precipitation in a single day has been observed in 75% of the analysed stations which in turn indicates the high likelihoods of initiation of landslides, soil erosions and floods in different parts of the country. There is no definitive countrywide decadal trend in extreme precipitation intensity and occurrence. A station-wise trend clearly shows the increase in extreme precipitation events in western mountainous regions in the recent decades. In other locations, the mixed patterns of station-wise increasing and decreasing trends are found.", "author" : [ { "dropping-particle" : "", "family" : "Talchabhadel", "given" : "Rocky", "non-dropping-particle" : "", "parse-names" : false, "suffix" : "" }, { "dropping-particle" : "", "family" : "Karki", "given" : "Ramchandra", "non-dropping-particle" : "", "parse-names" : false, "suffix" : "" }, { "dropping-particle" : "", "family" : "Thapa", "given" : "Bhesh Raj", "non-dropping-particle" : "", "parse-names" : false, "suffix" : "" }, { "dropping-particle" : "", "family" : "Maharjan", "given" : "Manisha", "non-dropping-particle" : "", "parse-names" : false, "suffix" : "" }, { "dropping-particle" : "", "family" : "Parajuli", "given" : "Binod", "non-dropping-particle" : "", "parse-names" : false, "suffix" : "" } ], "container-title" : "International Journal of Climatology", "id" : "ITEM-2", "issue" : "11", "issued" : { "date-parts" : [ [ "2018", "9", "1" ] ] }, "note" : "doi: 10.1002/joc.5669", "page" : "4296-4313", "publisher" : "John Wiley &amp; Sons, Ltd", "title" : "Spatio-temporal variability of extreme precipitation in Nepal", "translator" : [ { "dropping-particle" : "", "family" : "S1287", "given" : "", "non-dropping-particle" : "", "parse-names" : false, "suffix" : "" } ], "type" : "article-journal", "volume" : "38" }, "uris" : [ "http://www.mendeley.com/documents/?uuid=6b6e47ab-36b6-4088-a216-d96a73930eff" ] } ], "mendeley" : { "formattedCitation" : "(Sheikh et al., 2015; Talchabhadel et al., 2018)", "plainTextFormattedCitation" : "(Sheikh et al., 2015; Talchabhadel et al., 2018)", "previouslyFormattedCitation" : "(Sheikh et al., 2015; Talchabhadel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heikh et al., 2015; Talchabhadel et al., 2018)</w:t>
      </w:r>
      <w:r w:rsidR="00AB6006" w:rsidRPr="00D424AA">
        <w:rPr>
          <w:rFonts w:cs="Times New Roman"/>
          <w:lang w:val="en-GB"/>
        </w:rPr>
        <w:fldChar w:fldCharType="end"/>
      </w:r>
      <w:r w:rsidR="00AB6006" w:rsidRPr="00841A35">
        <w:rPr>
          <w:rFonts w:cs="Times New Roman"/>
          <w:lang w:val="en-GB"/>
        </w:rPr>
        <w:t xml:space="preserve">. Increases have been observed over Jakart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175/BAMS-D-15-00128.1", "ISSN" : "0003-0007", "author" : [ { "dropping-particle" : "", "family" : "Siswanto", "given" : "", "non-dropping-particle" : "", "parse-names" : false, "suffix" : "" }, { "dropping-particle" : "", "family" : "Jan van Oldenborgh", "given" : "Geert", "non-dropping-particle" : "", "parse-names" : false, "suffix" : "" }, { "dropping-particle" : "", "family" : "Schrier", "given" : "Gerard", "non-dropping-particle" : "van der", "parse-names" : false, "suffix" : "" }, { "dropping-particle" : "", "family" : "Lenderink", "given" : "Geert", "non-dropping-particle" : "", "parse-names" : false, "suffix" : "" }, { "dropping-particle" : "", "family" : "Hurk", "given" : "Bart", "non-dropping-particle" : "van den", "parse-names" : false, "suffix" : "" } ], "container-title" : "Bulletin of the American Meteorological Society", "id" : "ITEM-1", "issue" : "12", "issued" : { "date-parts" : [ [ "2015", "12" ] ] }, "page" : "S131-S135", "title" : "Trends in High-Daily Precipitation Events in Jakarta and the Flooding of January 2014", "translator" : [ { "dropping-particle" : "", "family" : "S1676", "given" : "", "non-dropping-particle" : "", "parse-names" : false, "suffix" : "" } ], "type" : "article-journal", "volume" : "96" }, "uris" : [ "http://www.mendeley.com/documents/?uuid=ea9932e1-9080-40da-8d2c-45457cb9e087" ] } ], "mendeley" : { "formattedCitation" : "(Siswanto et al., 2015)", "plainTextFormattedCitation" : "(Siswanto et al., 2015)", "previouslyFormattedCitation" : "(Siswanto et al., 2015)"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iswanto et al., 2015)</w:t>
      </w:r>
      <w:r w:rsidR="00AB6006" w:rsidRPr="00D424AA">
        <w:rPr>
          <w:rFonts w:cs="Times New Roman"/>
          <w:lang w:val="en-GB"/>
        </w:rPr>
        <w:fldChar w:fldCharType="end"/>
      </w:r>
      <w:r w:rsidR="00AB6006" w:rsidRPr="00841A35">
        <w:rPr>
          <w:rFonts w:cs="Times New Roman"/>
          <w:lang w:val="en-GB"/>
        </w:rPr>
        <w:t xml:space="preserve">, but </w:t>
      </w:r>
      <w:r w:rsidR="00E64E86" w:rsidRPr="00D424AA">
        <w:rPr>
          <w:rFonts w:cs="Times New Roman"/>
          <w:lang w:val="en-GB"/>
        </w:rPr>
        <w:t>Rx1day</w:t>
      </w:r>
      <w:r w:rsidR="00AB6006" w:rsidRPr="00D424AA">
        <w:rPr>
          <w:rFonts w:cs="Times New Roman"/>
          <w:lang w:val="en-GB"/>
        </w:rPr>
        <w:t xml:space="preserve"> over most parts of the Maritime Continent has decreased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175/JCLI-D-14-00531.1", "ISSN" : "0894-8755", "author" : [ { "dropping-particle" : "", "family" : "Villafuerte", "given" : "Marcelino Q.", "non-dropping-particle" : "", "parse-names" : false, "suffix" : "" }, { "dropping-particle" : "", "family" : "Matsumoto", "given" : "Jun", "non-dropping-particle" : "", "parse-names" : false, "suffix" : "" } ], "container-title" : "Journal of Climate", "id" : "ITEM-1", "issue" : "5", "issued" : { "date-parts" : [ [ "2015", "3" ] ] }, "page" : "1905-1919", "title" : "Significant Influences of Global Mean Temperature and ENSO on Extreme Rainfall in Southeast Asia", "translator" : [ { "dropping-particle" : "", "family" : "S953", "given" : "", "non-dropping-particle" : "", "parse-names" : false, "suffix" : "" } ], "type" : "article-journal", "volume" : "28" }, "uris" : [ "http://www.mendeley.com/documents/?uuid=d543e62b-6556-42d5-abbd-2a0e0c7ec9a7" ] } ], "mendeley" : { "formattedCitation" : "(Villafuerte and Matsumoto, 2015)", "plainTextFormattedCitation" : "(Villafuerte and Matsumoto, 2015)", "previouslyFormattedCitation" : "(Villafuerte and Matsumoto, 2015)"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Villafuerte and Matsumoto, 2015)</w:t>
      </w:r>
      <w:r w:rsidR="00AB6006" w:rsidRPr="00D424AA">
        <w:rPr>
          <w:rFonts w:cs="Times New Roman"/>
          <w:lang w:val="en-GB"/>
        </w:rPr>
        <w:fldChar w:fldCharType="end"/>
      </w:r>
      <w:r w:rsidR="00AB6006" w:rsidRPr="00841A35">
        <w:rPr>
          <w:rFonts w:cs="Times New Roman"/>
          <w:lang w:val="en-GB"/>
        </w:rPr>
        <w:t>. Trends in extreme precipitati</w:t>
      </w:r>
      <w:r w:rsidR="00AB6006" w:rsidRPr="00D424AA">
        <w:rPr>
          <w:rFonts w:cs="Times New Roman"/>
          <w:lang w:val="en-GB"/>
        </w:rPr>
        <w:t xml:space="preserve">on over China are mixed with increases and decreases </w:t>
      </w:r>
      <w:commentRangeStart w:id="1325"/>
      <w:r w:rsidR="00AB6006" w:rsidRPr="00D424AA">
        <w:rPr>
          <w:rFonts w:cs="Times New Roman"/>
          <w:lang w:val="en-GB"/>
        </w:rPr>
        <w:fldChar w:fldCharType="begin" w:fldLock="1"/>
      </w:r>
      <w:r w:rsidR="0012753B">
        <w:rPr>
          <w:rFonts w:cs="Times New Roman"/>
          <w:lang w:val="en-GB"/>
        </w:rPr>
        <w:instrText>ADDIN CSL_CITATION { "citationItems" : [ { "id" : "ITEM-1", "itemData" : { "DOI" : "10.1016/J.JHYDROL.2013.02.021", "ISSN" : "0022-1694", "abstract" : "The spatial and temporal variability of the frequency of extreme precipitation events in China for 1961\u20132009 was examined using the high quality rainfall dataset provided by the China Meteorology Administration (CMA) for 599 stations. Extreme events were defined by duration and recurrence interval, the event durations chosen were 1, 5, 10 and 30days and the event thresholds were those associated with recurrence intervals of 1, 5 and 10years. The results indicated that temporal variations of extreme precipitation index (EPI) showed interannual and interdecadal variability. Time series of anomalies of the nine regional EPI indices indicated that Northeast China, North China and the Yellow River basin had experienced a decreasing trend of extreme rainfall events during the last 50years, while other six regions, namely the Yangtze River basin, Southeast Coast, South China, the Inner Mongolia, Northwest China and Tibetan Plateau, had experienced an increasing trend of extreme rainfall events. Seasonal results indicated that 95.6% of 1-day, 1-yr recurrence interval extreme rainfall events occurred from April to September in China. The possible attributions of trend and variability of extreme rainfall events at China include, but are not limited to, El Ni\u00f1o \u2013 Southern Oscillation (ENSO), the magnitude of East Asian Monsoon, wind circulations, as well as global warming. Obviously these factors are not independent. For example, it has long been recognized that ENSO can exert an important impact on the East Asian monsoon.", "author" : [ { "dropping-particle" : "", "family" : "Fu", "given" : "Guobin", "non-dropping-particle" : "", "parse-names" : false, "suffix" : "" }, { "dropping-particle" : "", "family" : "Yu", "given" : "Jingjie", "non-dropping-particle" : "", "parse-names" : false, "suffix" : "" }, { "dropping-particle" : "", "family" : "Yu", "given" : "Xiubo", "non-dropping-particle" : "", "parse-names" : false, "suffix" : "" }, { "dropping-particle" : "", "family" : "Ouyang", "given" : "Rulin", "non-dropping-particle" : "", "parse-names" : false, "suffix" : "" }, { "dropping-particle" : "", "family" : "Zhang", "given" : "Yichi", "non-dropping-particle" : "", "parse-names" : false, "suffix" : "" }, { "dropping-particle" : "", "family" : "Wang", "given" : "Ping", "non-dropping-particle" : "", "parse-names" : false, "suffix" : "" }, { "dropping-particle" : "", "family" : "Liu", "given" : "Wenbin", "non-dropping-particle" : "", "parse-names" : false, "suffix" : "" }, { "dropping-particle" : "", "family" : "Min", "given" : "Leilei", "non-dropping-particle" : "", "parse-names" : false, "suffix" : "" } ], "container-title" : "Journal of Hydrology", "id" : "ITEM-1", "issued" : { "date-parts" : [ [ "2013", "4", "22" ] ] }, "page" : "48-59", "publisher" : "Elsevier", "title" : "Temporal variation of extreme rainfall events in China, 1961\u20132009", "translator" : [ { "dropping-particle" : "", "family" : "S2390", "given" : "", "non-dropping-particle" : "", "parse-names" : false, "suffix" : "" } ], "type" : "article-journal", "volume" : "487" }, "uris" : [ "http://www.mendeley.com/documents/?uuid=5e0428d2-c02f-41c0-b08e-a1d87ca0f2fc" ] }, { "id" : "ITEM-2", "itemData" : { "DOI" : "10.1175/JCLI-D-15-0011.1", "ISSN" : "0894-8755", "abstract" : "AbstractIn this study, daily precipitation (P) records for 1960?2013 from 632 stations in China were homogenized and then applied to study the changes in the frequency of dry (P = 0) and trace (0 &lt; P &lt; 0.1 mm day?1) days and all precipitation events (P \u2265 0.1 mm day?1), and the frequency and accumulated amount of precipitation at different intensities. Over China as a whole, very heavy precipitation (P \u2265 50 mm day) events have increased significantly from 1960 to 2013, while light (0.1 \u2264 P &lt; 10 mm day?1) and moderate (10 \u2264 P &lt; 25 mm day?1) events have decreased significantly, accompanying the significant increases of dry days and decreases of trace days. This indicates a shift from light to intense precipitation, implying increased risks of drought and floods over China since 1960. Although the consistent increases of dry days and decreases of trace days and light and total precipitation days are seen over most of China, changes in other precipitation categories exhibit clear regional differences. Over the Yangtze River valley and southeast China, very heavy precipitation events have increased while light precipitation events have decreased. However, positive trends are seen for all precipitation categories over northwest China, while trends are generally negative over southwest, northeast, and northern China. To examine the association with global warming, the dependence of the precipitation change for each intensity category over China on global-mean temperature was analyzed using interannual to decadal variations. Results show that dry and trace days and very light and very heavy precipitation events exhibit larger changes per unit global warming than medium-intensity precipitation events.", "author" : [ { "dropping-particle" : "", "family" : "Ma", "given" : "Shuangmei", "non-dropping-particle" : "", "parse-names" : false, "suffix" : "" }, { "dropping-particle" : "", "family" : "Zhou", "given" : "Tianjun", "non-dropping-particle" : "", "parse-names" : false, "suffix" : "" }, { "dropping-particle" : "", "family" : "Dai", "given" : "Aiguo", "non-dropping-particle" : "", "parse-names" : false, "suffix" : "" }, { "dropping-particle" : "", "family" : "Han", "given" : "Zhenyu", "non-dropping-particle" : "", "parse-names" : false, "suffix" : "" } ], "container-title" : "Journal of Climate", "id" : "ITEM-2", "issue" : "17", "issued" : { "date-parts" : [ [ "2015", "6", "25" ] ] }, "note" : "From Duplicate 1 (Observed Changes in the Distributions of Daily Precipitation Frequency and Amount over China from 1960 to 2013 - Ma, Shuangmei; Zhou, Tianjun; Dai, Aiguo; Han, Zhenyu)\n\nFrom Duplicate 2 (Observed Changes in the Distributions of Daily Precipitation Frequency and Amount over China from 1960 to 2013 - Ma, Shuangmei; Zhou, Tianjun; Dai, Aiguo; Han, Zhenyu)\n\ndoi: 10.1175/JCLI-D-15-0011.1\n\nFrom Duplicate 2 (Observed Changes in the Distributions of Daily Precipitation Frequency and Amount over China from 1960 to 2013 - Ma, Shuangmei; Zhou, Tianjun; Dai, Aiguo; Han, Zhenyu)\n\ndoi: 10.1175/JCLI-D-15-0011.1", "page" : "6960-6978", "publisher" : "American Meteorological Society", "title" : "Observed Changes in the Distributions of Daily Precipitation Frequency and Amount over China from 1960 to 2013", "translator" : [ { "dropping-particle" : "", "family" : "S2463", "given" : "", "non-dropping-particle" : "", "parse-names" : false, "suffix" : "" } ], "type" : "article-journal", "volume" : "28" }, "uris" : [ "http://www.mendeley.com/documents/?uuid=cee0aca3-ae2a-47b9-a9f1-7338048a1f6a" ] }, { "id" : "ITEM-3", "itemData" : { "DOI" : "10.1002/joc.4174", "ISSN" : "0899-8418", "abstract" : "ABSTRACT Five gridded datasets containing measures of temperature and precipitation extremes over the past five decades over China are compared. Time series, spatial averages and trends in China's coldest and warmest days and nights and wettest days are estimated from these datasets that vary in their station network density, interpolation procedures and the order in which extremes are calculated. We find that country-wide trends in temperature extremes are coherent irrespective of dataset choice although actual values are generally smaller in the dataset in which indices are calculated from daily interpolated grids rather than from station points. There are also some regional differences in trends especially over regions with sparse data networks, e.g. the Tibetan Plateau. Averaged across China, trends calculated over the period 1961?2009 vary from a minimum of 0.13?\u00b0C?decade?1 (hottest day) to 0.65?\u00b0C?decade?1 (coldest night). The coldest day and night have tended to warm faster than the warmest day and night. Trends in precipitation extremes are much less coherent spatially and can be positive or negative depending on the choice of dataset. The length of station record chosen is also vital to eliminate spurious trends. The results have important implications for detection and attribution and model evaluation studies.", "author" : [ { "dropping-particle" : "", "family" : "Yin", "given" : "Hong", "non-dropping-particle" : "", "parse-names" : false, "suffix" : "" }, { "dropping-particle" : "", "family" : "Donat", "given" : "Markus G", "non-dropping-particle" : "", "parse-names" : false, "suffix" : "" }, { "dropping-particle" : "V", "family" : "Alexander", "given" : "Lisa", "non-dropping-particle" : "", "parse-names" : false, "suffix" : "" }, { "dropping-particle" : "", "family" : "Sun", "given" : "Ying", "non-dropping-particle" : "", "parse-names" : false, "suffix" : "" } ], "container-title" : "International Journal of Climatology", "id" : "ITEM-3", "issue" : "10", "issued" : { "date-parts" : [ [ "2015", "8", "1" ] ] }, "note" : "From Duplicate 1 (Multi-dataset comparison of gridded observed temperature and precipitation extremes over China - Yin, Hong; Donat, Markus G; Alexander, Lisa V; Sun, Ying)\n\ndoi: 10.1002/joc.4174\n\nFrom Duplicate 2 (Multi-dataset comparison of gridded observed temperature and precipitation extremes over China - Yin, Hong; Donat, Markus G; Alexander, Lisa V; Sun, Ying)\n\nFrom Duplicate 1 (Multi-dataset comparison of gridded observed temperature and precipitation extremes over China - Yin, Hong; Donat, Markus G; Alexander, Lisa V; Sun, Ying)\n\ndoi: 10.1002/joc.4174\n\nFrom Duplicate 2 (Multi-dataset comparison of gridded observed temperature and precipitation extremes over China - Yin, Hong; Donat, Markus G; Alexander, Lisa V; Sun, Ying)\n\nFrom Duplicate 2 (Multi-dataset comparison of gridded observed temperature and precipitation extremes over China - Yin, Hong; Donat, Markus G; Alexander, Lisa V; Sun, Ying)\n\ndoi: 10.1002/joc.4174", "page" : "2809-2827", "publisher" : "John Wiley &amp; Sons, Ltd", "title" : "Multi-dataset comparison of gridded observed temperature and precipitation extremes over China", "translator" : [ { "dropping-particle" : "", "family" : "S2441", "given" : "", "non-dropping-particle" : "", "parse-names" : false, "suffix" : "" } ], "type" : "article-journal", "volume" : "35" }, "uris" : [ "http://www.mendeley.com/documents/?uuid=2e913c53-1320-4060-8f2a-37587ebd6bb6" ] }, { "id" : "ITEM-4", "itemData" : { "DOI" : "10.1007/s00704-012-0657-3", "ISSN" : "1434-4483", "abstract" : "The spatial\u2013temporal variability of the precipitation extremes defined by eight precipitation indices based on daily precipitation dataset was analyzed using the linear regression method and the Mann\u2013Kendall test. The results indicate that increasing trends in the precipitation amount, rainy days, and the intensity of the extreme precipitation were identified at above 70 % of the total rain stations considered in this study, with more than 30 % of them were significant, while most stations show notable decreasing trend in the annual maximum consecutive no-rain days. Significantly increasing trends of the precipitation extremes are observed mainly in the northern Xinjiang and the north of the southern Xinjiang. Most extreme precipitation indices show a potential regime shift starting from the middle of 1980s. The magnitude of the trends is compatible with their pattern of spatial stability. The generally increasing trends in precipitation extremes are found in this study.", "author" : [ { "dropping-particle" : "", "family" : "Jiang", "given" : "Feng-Qing", "non-dropping-particle" : "", "parse-names" : false, "suffix" : "" }, { "dropping-particle" : "", "family" : "Hu", "given" : "Ru-Ji", "non-dropping-particle" : "", "parse-names" : false, "suffix" : "" }, { "dropping-particle" : "", "family" : "Wang", "given" : "Shao-Ping", "non-dropping-particle" : "", "parse-names" : false, "suffix" : "" }, { "dropping-particle" : "", "family" : "Zhang", "given" : "Yan-Wei", "non-dropping-particle" : "", "parse-names" : false, "suffix" : "" }, { "dropping-particle" : "", "family" : "Tong", "given" : "Li", "non-dropping-particle" : "", "parse-names" : false, "suffix" : "" } ], "container-title" : "Theoretical and Applied Climatology", "id" : "ITEM-4", "issue" : "1", "issued" : { "date-parts" : [ [ "2013" ] ] }, "page" : "133-148", "title" : "Trends of precipitation extremes during 1960\u20132008 in Xinjiang, the Northwest China", "translator" : [ { "dropping-particle" : "", "family" : "S2388", "given" : "", "non-dropping-particle" : "", "parse-names" : false, "suffix" : "" } ], "type" : "article-journal", "volume" : "111" }, "uris" : [ "http://www.mendeley.com/documents/?uuid=6c876d1f-5094-4559-8b19-85d77c0739bd" ] }, { "id" : "ITEM-5", "itemData" : { "DOI" : "10.1038/srep38506", "ISSN" : "2045-2322", "abstract" : "Global warming increases the moisture holding capacity of the atmosphere and consequently the potential risks of extreme rainfall. Here we show that maximum hourly summer rainfall intensity has increased by about 11.2% on average, using continuous hourly gauge records for 1971\u20132013 from 721 weather stations in China. The corresponding event accumulated precipitation has on average increased by more than 10% aided by a small positive trend in events duration. Linear regression of the 95th percentile daily precipitation intensity with daily mean surface air temperature shows a negative scaling of \u22129.6%/K, in contrast to a positive scaling of 10.6%/K for hourly data. This is made up of a positive scaling below the summer mean temperature and a negative scaling above. Using seasonal means instead of daily means, we find a consistent scaling rate for the region of 6.7\u20137%/K for both daily and hourly precipitation extremes, about 10% higher than the regional Clausius-Clapeyron scaling of 6.1%/K based on a mean temperature of 24.6 \u00b0C. With up to 18% further increase in extreme precipitation under continuing global warming towards the IPCC\u2019s 1.5 \u00b0C target, risks of flash floods will exacerbate on top of the current incapability of urban drainage systems in a rapidly urbanizing China.", "author" : [ { "dropping-particle" : "", "family" : "Xiao", "given" : "Chan", "non-dropping-particle" : "", "parse-names" : false, "suffix" : "" }, { "dropping-particle" : "", "family" : "Wu", "given" : "Peili", "non-dropping-particle" : "", "parse-names" : false, "suffix" : "" }, { "dropping-particle" : "", "family" : "Zhang", "given" : "Lixia", "non-dropping-particle" : "", "parse-names" : false, "suffix" : "" }, { "dropping-particle" : "", "family" : "Song", "given" : "Lianchun", "non-dropping-particle" : "", "parse-names" : false, "suffix" : "" } ], "container-title" : "Scientific Reports", "id" : "ITEM-5", "issue" : "1", "issued" : { "date-parts" : [ [ "2016" ] ] }, "page" : "38506", "title" : "Robust increase in extreme summer rainfall intensity during the past four decades observed in China", "translator" : [ { "dropping-particle" : "", "family" : "S3057", "given" : "", "non-dropping-particle" : "", "parse-names" : false, "suffix" : "" } ], "type" : "article-journal", "volume" : "6" }, "uris" : [ "http://www.mendeley.com/documents/?uuid=042cba0c-2cf1-4c2c-9da0-daf3075e9f0f" ] } ], "mendeley" : { "formattedCitation" : "(Fu et al., 2013a; Jiang et al., 2013; Ma et al., 2015; Yin et al., 2015; Xiao et al., 2016)", "manualFormatting" : "(G. Fu et al., 2013; Jiang et al., 2013; Ma et al., 2015; Yin et al., 2015; Xiao et al., 2016)", "plainTextFormattedCitation" : "(Fu et al., 2013a; Jiang et al., 2013; Ma et al., 2015; Yin et al., 2015; Xiao et al., 2016)", "previouslyFormattedCitation" : "(Fu et al., 2013a; Jiang et al., 2013; Ma et al., 2015; Yin et al., 2015; Xiao et al., 2016)"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w:t>
      </w:r>
      <w:ins w:id="1326" w:author="Robin Matthews" w:date="2021-07-13T21:38:00Z">
        <w:r w:rsidR="00F51DE4">
          <w:rPr>
            <w:rFonts w:cs="Times New Roman"/>
            <w:noProof/>
            <w:lang w:val="en-GB"/>
          </w:rPr>
          <w:t xml:space="preserve">G. </w:t>
        </w:r>
      </w:ins>
      <w:r w:rsidR="00A26296">
        <w:rPr>
          <w:rFonts w:cs="Times New Roman"/>
          <w:noProof/>
          <w:lang w:val="en-GB"/>
        </w:rPr>
        <w:t>Fu et al., 2013</w:t>
      </w:r>
      <w:del w:id="1327" w:author="Robin Matthews" w:date="2021-07-13T21:38:00Z">
        <w:r w:rsidR="00A26296" w:rsidDel="00F51DE4">
          <w:rPr>
            <w:rFonts w:cs="Times New Roman"/>
            <w:noProof/>
            <w:lang w:val="en-GB"/>
          </w:rPr>
          <w:delText>a</w:delText>
        </w:r>
      </w:del>
      <w:r w:rsidR="00A26296">
        <w:rPr>
          <w:rFonts w:cs="Times New Roman"/>
          <w:noProof/>
          <w:lang w:val="en-GB"/>
        </w:rPr>
        <w:t>; Jiang et al., 2013; Ma et al., 2015; Yin et al., 2015; Xiao et al., 2016)</w:t>
      </w:r>
      <w:r w:rsidR="00AB6006" w:rsidRPr="00D424AA">
        <w:rPr>
          <w:rFonts w:cs="Times New Roman"/>
          <w:lang w:val="en-GB"/>
        </w:rPr>
        <w:fldChar w:fldCharType="end"/>
      </w:r>
      <w:commentRangeEnd w:id="1325"/>
      <w:r w:rsidR="00A26296">
        <w:rPr>
          <w:rStyle w:val="Marquedecommentaire"/>
        </w:rPr>
        <w:commentReference w:id="1325"/>
      </w:r>
      <w:r w:rsidR="00AB6006" w:rsidRPr="00841A35">
        <w:rPr>
          <w:rFonts w:cs="Times New Roman"/>
          <w:lang w:val="en-GB"/>
        </w:rPr>
        <w:t xml:space="preserve"> and are not significant over China as whole</w:t>
      </w:r>
      <w:del w:id="1328" w:author="Robin Matthews" w:date="2021-07-13T21:40:00Z">
        <w:r w:rsidR="00AB6006" w:rsidRPr="00841A35" w:rsidDel="00F51DE4">
          <w:rPr>
            <w:rFonts w:cs="Times New Roman"/>
            <w:lang w:val="en-GB"/>
          </w:rPr>
          <w:delText xml:space="preserve"> </w:delText>
        </w:r>
      </w:del>
      <w:ins w:id="1329" w:author="Robin Matthews" w:date="2021-07-13T21:40:00Z">
        <w:r w:rsidR="00F51DE4">
          <w:rPr>
            <w:rFonts w:cs="Times New Roman"/>
            <w:lang w:val="en-GB"/>
          </w:rPr>
          <w:t xml:space="preserve"> </w:t>
        </w:r>
        <w:r w:rsidR="00F51DE4">
          <w:rPr>
            <w:rFonts w:cs="Times New Roman"/>
            <w:lang w:val="en-GB"/>
          </w:rPr>
          <w:fldChar w:fldCharType="begin" w:fldLock="1"/>
        </w:r>
      </w:ins>
      <w:r w:rsidR="003A5209">
        <w:rPr>
          <w:rFonts w:cs="Times New Roman"/>
          <w:lang w:val="en-GB"/>
        </w:rPr>
        <w:instrText>ADDIN CSL_CITATION { "citationItems" : [ { "id" : "ITEM-1", "itemData" : { "DOI" : "10.1029/2018GL079133", "ISSN" : "00948276",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container-title" : "Geophysical Research Letters", "id" : "ITEM-1", "issued" : { "date-parts" : [ [ "2018", "9", "12" ] ] }, "title" : "On the Emergence of Anthropogenic Signal in Extreme Precipitation Change Over China", "translator" : [ { "dropping-particle" : "", "family" : "S1195", "given" : "", "non-dropping-particle" : "", "parse-names" : false, "suffix" : "" } ], "type" : "article-journal" }, "uris" : [ "http://www.mendeley.com/documents/?uuid=aca0d24b-e9f6-4784-a4f7-0c594f77ae18" ] }, { "id" : "ITEM-2",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2",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3",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3",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4f51d28d-1e4e-4698-bb71-3b41b57c451f" ] }, { "id" : "ITEM-4", "itemData" : { "DOI" : "10.1007/s00704-012-0657-3", "ISSN" : "1434-4483", "abstract" : "The spatial\u2013temporal variability of the precipitation extremes defined by eight precipitation indices based on daily precipitation dataset was analyzed using the linear regression method and the Mann\u2013Kendall test. The results indicate that increasing trends in the precipitation amount, rainy days, and the intensity of the extreme precipitation were identified at above 70 % of the total rain stations considered in this study, with more than 30 % of them were significant, while most stations show notable decreasing trend in the annual maximum consecutive no-rain days. Significantly increasing trends of the precipitation extremes are observed mainly in the northern Xinjiang and the north of the southern Xinjiang. Most extreme precipitation indices show a potential regime shift starting from the middle of 1980s. The magnitude of the trends is compatible with their pattern of spatial stability. The generally increasing trends in precipitation extremes are found in this study.", "author" : [ { "dropping-particle" : "", "family" : "Jiang", "given" : "Feng-Qing", "non-dropping-particle" : "", "parse-names" : false, "suffix" : "" }, { "dropping-particle" : "", "family" : "Hu", "given" : "Ru-Ji", "non-dropping-particle" : "", "parse-names" : false, "suffix" : "" }, { "dropping-particle" : "", "family" : "Wang", "given" : "Shao-Ping", "non-dropping-particle" : "", "parse-names" : false, "suffix" : "" }, { "dropping-particle" : "", "family" : "Zhang", "given" : "Yan-Wei", "non-dropping-particle" : "", "parse-names" : false, "suffix" : "" }, { "dropping-particle" : "", "family" : "Tong", "given" : "Li", "non-dropping-particle" : "", "parse-names" : false, "suffix" : "" } ], "container-title" : "Theoretical and Applied Climatology", "id" : "ITEM-4", "issue" : "1", "issued" : { "date-parts" : [ [ "2013" ] ] }, "page" : "133-148", "title" : "Trends of precipitation extremes during 1960\u20132008 in Xinjiang, the Northwest China", "translator" : [ { "dropping-particle" : "", "family" : "S2388", "given" : "", "non-dropping-particle" : "", "parse-names" : false, "suffix" : "" } ], "type" : "article-journal", "volume" : "111" }, "uris" : [ "http://www.mendeley.com/documents/?uuid=6c876d1f-5094-4559-8b19-85d77c0739bd" ] }, { "id" : "ITEM-5", "itemData" : { "DOI" : "10.3390/atmos10040203", "author" : [ { "dropping-particle" : "", "family" : "Liu", "given" : "Min", "non-dropping-particle" : "", "parse-names" : false, "suffix" : "" }, { "dropping-particle" : "", "family" : "Shen", "given" : "Yanjun", "non-dropping-particle" : "", "parse-names" : false, "suffix" : "" }, { "dropping-particle" : "", "family" : "Qi", "given" : "Yongqing", "non-dropping-particle" : "", "parse-names" : false, "suffix" : "" }, { "dropping-particle" : "", "family" : "Wang", "given" : "Yanfang", "non-dropping-particle" : "", "parse-names" : false, "suffix" : "" }, { "dropping-particle" : "", "family" : "Geng", "given" : "Xinxin", "non-dropping-particle" : "", "parse-names" : false, "suffix" : "" } ], "container-title" : "Atmosphere", "id" : "ITEM-5", "issued" : { "date-parts" : [ [ "2019" ] ] }, "title" : "Changes in precipitation and drought extremes over the past half century in China", "translator" : [ { "dropping-particle" : "", "family" : "S2524", "given" : "", "non-dropping-particle" : "", "parse-names" : false, "suffix" : "" } ], "type" : "article-journal", "volume" : "10" }, "uris" : [ "http://www.mendeley.com/documents/?uuid=6ac89c4e-f7b8-475a-85f6-68e31c0d6cfa" ] }, { "id" : "ITEM-6", "itemData" : { "DOI" : "10.1175/JCLI-D-20-0462.1", "ISSN" : "0894-8755", "abstract" : "Detecting long-term changes in precipitation extremes over monsoon regions remains challenging due to large observational uncertainty, high internal variability at the regional scale, and climate models\u2019 deficiency in simulating monsoon physics. This is particularly true for Eastern China, as illustrated by limited yet controversial detection results for daily scale precipitation extremes and the lack of detection analysis on hourly scale extremes there. Relying on high-quality gauge observations, two complementary techniques are used to detect the footprint of anthropogenic forcings in observed changes in both hourly and daily scale precipitation extremes across Eastern China. Results show that, scaled with global-mean surface temperature during 1970\u20132017, the regional-scale intensification nearly doubles the Clausius\u2013Clapeyron rate (C-C; ~6.5% \u00b0C \u22121 ) for the wettest 10 h in the period and almost triples the C-C rate for the top 10 heaviest daily precipitation extremes. The intensification at both time scales, as well as the resulting increase in frequency, is discernibly stronger and more widespread than expected due to random internal variability. This not only lends supports to the model-based detection of forced trends for daily scale precipitation extremes, but it also suggests that anthropogenic warming has already be intensifying hourly scale precipitation extremes in this monsoon region. The magnitude and detectability of observed changes arise primarily from systematic intensification of non-tropical-cyclone-related precipitation extremes in response to the past warming.", "author" : [ { "dropping-particle" : "", "family" : "Chen", "given" : "Yang", "non-dropping-particle" : "", "parse-names" : false, "suffix" : "" }, { "dropping-particle" : "", "family" : "Li", "given" : "Wei", "non-dropping-particle" : "", "parse-names" : false, "suffix" : "" }, { "dropping-particle" : "", "family" : "Jiang", "given" : "Xiaoling", "non-dropping-particle" : "", "parse-names" : false, "suffix" : "" }, { "dropping-particle" : "", "family" : "Zhai", "given" : "Panmao", "non-dropping-particle" : "", "parse-names" : false, "suffix" : "" }, { "dropping-particle" : "", "family" : "Luo", "given" : "Yali", "non-dropping-particle" : "", "parse-names" : false, "suffix" : "" } ], "container-title" : "Journal of Climate", "id" : "ITEM-6", "issue" : "3", "issued" : { "date-parts" : [ [ "2021", "2" ] ] }, "page" : "1185-1201", "title" : "Detectable Intensification of Hourly and Daily Scale Precipitation Extremes across Eastern China", "translator" : [ { "dropping-particle" : "", "family" : "S3396", "given" : "", "non-dropping-particle" : "", "parse-names" : false, "suffix" : "" } ], "type" : "article-journal", "volume" : "34" }, "uris" : [ "http://www.mendeley.com/documents/?uuid=b616a963-9d86-4a91-97b9-b299deb46da5" ] }, { "id" : "ITEM-7", "itemData" : { "DOI" : "10.1002/2017JD027078", "ISSN" : "2169-897X", "abstract" : "Abstract Understanding the change in intensity and frequency of extreme precipitation plays an important role in flood risk mitigation and water resource management in China. In this study, we analyzed the abrupt changes and long-term trends in extreme precipitation intensity and frequency over China from 1960 to 2015 based on daily precipitation from stations. The possible teleconnection with large-scale climate index was also been investigated. The major results are as follows: (1) 14.72% and 23.51% of all the stations over China have a change point in intensity and frequency, respectively. Moreover, most of change points occurred after 1975. (2) Extreme precipitation intensity and frequency show similar significant change trends, with a decreasing trend along the strip extending the northeast to southwest direction and an increasing trend in the two sides of the strip; 56.44% and 66.23% of all the stations shows the increasing trends in intensity and frequency. (3) Large-scale climate indices have more influences on frequency rather than intensity. Especially, Dipole Mode Index with 1\u00a0year ahead has significantly positive correlation with extreme precipitation frequency in most areas of China, except for South China.", "author" : [ { "dropping-particle" : "", "family" : "Deng", "given" : "Yue", "non-dropping-particle" : "", "parse-names" : false, "suffix" : "" }, { "dropping-particle" : "", "family" : "Jiang", "given" : "Weiguo", "non-dropping-particle" : "", "parse-names" : false, "suffix" : "" }, { "dropping-particle" : "", "family" : "He", "given" : "Bin", "non-dropping-particle" : "", "parse-names" : false, "suffix" : "" }, { "dropping-particle" : "", "family" : "Chen", "given" : "Zheng", "non-dropping-particle" : "", "parse-names" : false, "suffix" : "" }, { "dropping-particle" : "", "family" : "Jia", "given" : "Kai", "non-dropping-particle" : "", "parse-names" : false, "suffix" : "" } ], "container-title" : "Journal of Geophysical Research: Atmospheres", "id" : "ITEM-7", "issue" : "4", "issued" : { "date-parts" : [ [ "2018", "2", "27" ] ] }, "note" : "doi: 10.1002/2017JD027078", "page" : "2068-2081", "publisher" : "John Wiley &amp; Sons, Ltd", "title" : "Change in Intensity and Frequency of Extreme Precipitation and its Possible Teleconnection With Large-Scale Climate Index Over the China From 1960 to 2015", "translator" : [ { "dropping-particle" : "", "family" : "S3111", "given" : "", "non-dropping-particle" : "", "parse-names" : false, "suffix" : "" } ], "type" : "article-journal", "volume" : "123" }, "uris" : [ "http://www.mendeley.com/documents/?uuid=1bfe1dcf-2ccf-42b9-9326-6f9195b38708" ] }, { "id" : "ITEM-8", "itemData" : { "DOI" : "10.1016/j.accre.2018.08.002", "ISSN" : "1674-9278", "abstract" : "In this study, based on daily gage precipitation data of 2480 stations from 1961 to 2016, the summer (June\u2013August) extreme precipitation event was defined using the 95th percentile, and the changes in persistent (last for at least 2 d) and non-persistent (1 d) extreme precipitation in China were analyzed. The results indicate that under global warming, the contribution of extreme precipitation to total summer precipitation increased in most areas of China, but it decreased in the central part of Inner Mongolia and the Sichuan Basin. In North and Southwest China, both persistent and non-persistent extreme precipitation decreased; the decreasing trend of persistent extreme precipitation was more prominent; thus, extreme precipitation event occurred more as non-persistent event. Meanwhile, in the Yangtze River Basin and South China, both types of extreme precipitation increased particularly the persistent extreme precipitation; persistent extreme precipitation occurred more compared with non-persistent events.", "author" : [ { "dropping-particle" : "", "family" : "He", "given" : "Bing-Rui", "non-dropping-particle" : "", "parse-names" : false, "suffix" : "" }, { "dropping-particle" : "", "family" : "Zhai", "given" : "Pan-Mao", "non-dropping-particle" : "", "parse-names" : false, "suffix" : "" } ], "container-title" : "Advances in Climate Change Research", "id" : "ITEM-8", "issue" : "3", "issued" : { "date-parts" : [ [ "2018" ] ] }, "page" : "177-184", "title" : "Changes in persistent and non-persistent extreme precipitation in China from 1961 to 2016", "translator" : [ { "dropping-particle" : "", "family" : "S3110", "given" : "", "non-dropping-particle" : "", "parse-names" : false, "suffix" : "" } ], "type" : "article-journal", "volume" : "9" }, "uris" : [ "http://www.mendeley.com/documents/?uuid=9bffa144-6e78-4130-b367-045b55bf1c0a" ] }, { "id" : "ITEM-9", "itemData" : { "DOI" : "10.3390/w10060719", "ISSN" : "2073-4441", "abstract" : "Using the 0.5&amp;deg; &amp;times; 0.5&amp;deg; gridded Chinese ground precipitation dataset from 1961~2013, spatial and temporal variations in precipitation extremes, total precipitation, the seasonality of precipitation and their linkages in the context of climate change are investigated using the Mann-Kendall trend test, Pettitt change-point test and correlation analysis. The investigation focuses on four extreme indices, i.e., the annual maximum number of consecutive dry days (CDD), the annual maximum number of consecutive wet days (CWD), the annual total precipitation when daily precipitation is greater than 95th percentile (R95pTOT), and the maximum 1-day precipitation (RX1day). The results show that precipitation extremes increased in northwestern China, especially Xinjiang, Tibet and Qinghai (CWD, R95pTOT and RX1day), and scattered parts of southeastern China (R95pTOT and RX1day), but decreased over considerable parts of southwestern China (CWD) and some small parts of northern China (CWD, R95pTOT and RX1day); the spatial patterns of the trends in precipitation extremes and that of total precipitation exhibit considerable similarity over China, which indicates the close relationship between changes in precipitation extremes and total precipitation; change points are detected in different periods ranging from early 1970s to early 2000s for different regions and extreme precipitation indices, and the spatial patterns of the abrupt changes of extreme indices are similar to those of the trends in extreme indices; the concentration index (CI) is strongly positively correlated with R95pTOT and RX1day in most areas in northern China (from the northeast to the northwest) and southwestern China (including Sichuan, Chongqing Guizhou and Guangxi), which means for these regions, the temporal heterogeneity of daily precipitation over a year is dominated by heavy rainfall amounts. The seasonality index of precipitation (SI) is positively related to R95pTOT and RX1day over most areas above 30&amp;deg; N, indicating that heavy precipitation events have a better chance to occur in places with a strong seasonal variation in annual precipitation in these areas, but for most areas below 30&amp;deg; N, the positive relationship is not significant.", "author" : [ { "dropping-particle" : "", "family" : "Tao", "given" : "Yiyuan", "non-dropping-particle" : "", "parse-names" : false, "suffix" : "" }, { "dropping-particle" : "", "family" : "Wang", "given" : "Wen", "non-dropping-particle" : "", "parse-names" : false, "suffix" : "" }, { "dropping-particle" : "", "family" : "Song", "given" : "Shuang", "non-dropping-particle" : "", "parse-names" : false, "suffix" : "" }, { "dropping-particle" : "", "family" : "Ma", "given" : "Jun", "non-dropping-particle" : "", "parse-names" : false, "suffix" : "" } ], "container-title" : "Water", "id" : "ITEM-9"</w:instrText>
      </w:r>
      <w:r w:rsidR="003A5209" w:rsidRPr="00127991">
        <w:rPr>
          <w:rFonts w:cs="Times New Roman"/>
          <w:rPrChange w:id="1330" w:author="Clotilde Pean" w:date="2021-08-07T15:14:00Z">
            <w:rPr>
              <w:rFonts w:cs="Times New Roman"/>
              <w:lang w:val="en-GB"/>
            </w:rPr>
          </w:rPrChange>
        </w:rPr>
        <w:instrText>, "issue" : "6", "issued" : { "date-parts" : [ [ "2018", "6", "1" ] ] }, "page" : "719", "publisher" : "Multidisciplinary Digital Publishing Institute", "title" : "Spatial and Temporal Variations of Precipitation Extremes and Seasonality over China from 1961~2013", "translator" : [ { "dropping-particle" : "", "family" : "S3308", "given" : "", "non-dropping-particle" : "", "parse-names" : false, "suffix" : "" } ], "type" : "article-journal", "volume" : "10" }, "uris" : [ "http://www.mendeley.com/documents/?uuid=95b65909-8827-4939-8dfc-3b417079bdde" ] } ], "mendeley" : { "formattedCitation" : "(Jiang et al., 2013; Hu et al., 2016; Ge et al., 2017; Deng et al., 2018; He and Zhai, 2018; Li et al., 2018e; Tao et al., 2018; Liu et al., 2019b; Chen et al., 2021)", "manualFormatting" : "(Jiang et al., 2013; Hu et al., 2016; Ge et al., 2017; Deng et al., 2018; He and Zhai, 2018; W. Li et al., 2018a; Tao et al., 2018; M. Liu et al., 2019b; Chen et al., 2021)", "plainTextFormattedCitation" : "(Jiang et al., 2013; Hu et al., 2016; Ge et al., 2017; Deng et al., 2018; He and Zhai, 2018; Li et al., 2018e; Tao et al., 2018; Liu et al., 2019b; Chen et al., 2021)", "previouslyFormattedCitation" : "(Jiang et al., 2013; Hu et al., 2016; Ge et al., 2017; Deng et al., 2018; He and Zhai, 2018; Li et al., 2018e; Tao et al., 2018; Liu et al., 2019b; Chen et al., 2021)" }, "properties" : { "noteIndex" : 0 }, "schema" : "https://github.com/citation-style-language/schema/raw/master/csl-citation.json" }</w:instrText>
      </w:r>
      <w:ins w:id="1331" w:author="Robin Matthews" w:date="2021-07-13T21:40:00Z">
        <w:r w:rsidR="00F51DE4">
          <w:rPr>
            <w:rFonts w:cs="Times New Roman"/>
            <w:lang w:val="en-GB"/>
          </w:rPr>
          <w:fldChar w:fldCharType="separate"/>
        </w:r>
        <w:r w:rsidR="00F51DE4" w:rsidRPr="00127991">
          <w:rPr>
            <w:rFonts w:cs="Times New Roman"/>
            <w:noProof/>
            <w:rPrChange w:id="1332" w:author="Clotilde Pean" w:date="2021-08-07T15:14:00Z">
              <w:rPr>
                <w:rFonts w:cs="Times New Roman"/>
                <w:noProof/>
                <w:lang w:val="en-GB"/>
              </w:rPr>
            </w:rPrChange>
          </w:rPr>
          <w:t>(Jiang et al., 2013; Hu et al., 2016; Ge et al., 2017; Deng et al., 2018; He and Zhai, 2018; W. Li et al., 2018a; Tao et al., 2018; M. Liu et al., 2019b; Chen et al., 2021)</w:t>
        </w:r>
        <w:r w:rsidR="00F51DE4">
          <w:rPr>
            <w:rFonts w:cs="Times New Roman"/>
            <w:lang w:val="en-GB"/>
          </w:rPr>
          <w:fldChar w:fldCharType="end"/>
        </w:r>
        <w:r w:rsidR="00F51DE4" w:rsidRPr="00127991" w:rsidDel="00F51DE4">
          <w:rPr>
            <w:rFonts w:cs="Times New Roman"/>
            <w:rPrChange w:id="1333" w:author="Clotilde Pean" w:date="2021-08-07T15:14:00Z">
              <w:rPr>
                <w:rFonts w:cs="Times New Roman"/>
                <w:lang w:val="en-GB"/>
              </w:rPr>
            </w:rPrChange>
          </w:rPr>
          <w:t xml:space="preserve"> </w:t>
        </w:r>
      </w:ins>
      <w:del w:id="1334" w:author="Robin Matthews" w:date="2021-07-13T21:40:00Z">
        <w:r w:rsidR="00AB6006" w:rsidRPr="00127991" w:rsidDel="00F51DE4">
          <w:rPr>
            <w:rFonts w:cs="Times New Roman"/>
            <w:rPrChange w:id="1335" w:author="Clotilde Pean" w:date="2021-08-07T15:14:00Z">
              <w:rPr>
                <w:rFonts w:cs="Times New Roman"/>
                <w:lang w:val="en-GB"/>
              </w:rPr>
            </w:rPrChange>
          </w:rPr>
          <w:delText>(</w:delText>
        </w:r>
        <w:commentRangeStart w:id="1336"/>
        <w:r w:rsidR="00AB6006" w:rsidRPr="00D424AA" w:rsidDel="00F51DE4">
          <w:rPr>
            <w:rFonts w:cs="Times New Roman"/>
            <w:lang w:val="en-GB"/>
          </w:rPr>
          <w:fldChar w:fldCharType="begin" w:fldLock="1"/>
        </w:r>
        <w:r w:rsidR="00FF6231" w:rsidRPr="00127991" w:rsidDel="00F51DE4">
          <w:rPr>
            <w:rFonts w:cs="Times New Roman"/>
            <w:rPrChange w:id="1337" w:author="Clotilde Pean" w:date="2021-08-07T15:14:00Z">
              <w:rPr>
                <w:rFonts w:cs="Times New Roman"/>
                <w:lang w:val="en-GB"/>
              </w:rPr>
            </w:rPrChange>
          </w:rPr>
          <w:delInstrText>ADDIN CSL_CITATION { "citationItems" : [ { "id" : "ITEM-1", "itemData" : { "DOI" : "10.1029/2018GL079133", "ISSN" : "00948276",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container-title" : "Geophysical Research Letters", "id" : "ITEM-1", "issued" : { "date-parts" : [ [ "2018", "9", "12" ] ] }, "title" : "On the Emergence of Anthropogenic Signal in Extreme Precipitation Change Over China", "translator" : [ { "dropping-particle" : "", "family" : "S1195", "given" : "", "non-dropping-particle" : "", "parse-names" : false, "suffix" : "" } ], "type" : "article-journal" }, "uris" : [ "http://www.mendeley.com/documents/?uuid=aca0d24b-e9f6-4784-a4f7-0c594f77ae18" ] } ], "mendeley" : { "formattedCitation" : "(Li et al., 2018e)", "manualFormatting" : "Li et al., 2018c", "plainTextFormattedCitation" : "(Li</w:delInstrText>
        </w:r>
        <w:r w:rsidR="00FF6231" w:rsidRPr="00F51DE4" w:rsidDel="00F51DE4">
          <w:rPr>
            <w:rFonts w:cs="Times New Roman"/>
            <w:lang w:val="en-GB"/>
          </w:rPr>
          <w:delInstrText xml:space="preserve"> et al., 2018e)", "previouslyFormattedCitation" : "(Li et al., 2018e)" }, "properties" : { "noteIndex" : 0 }, "schema" : "https://github.com/citation-style-language/schema/raw/master/csl-citation.json" }</w:delInstrText>
        </w:r>
        <w:r w:rsidR="00AB6006" w:rsidRPr="00D424AA" w:rsidDel="00F51DE4">
          <w:rPr>
            <w:rFonts w:cs="Times New Roman"/>
            <w:lang w:val="en-GB"/>
          </w:rPr>
          <w:fldChar w:fldCharType="separate"/>
        </w:r>
        <w:r w:rsidR="00A26296" w:rsidRPr="00F51DE4" w:rsidDel="00F51DE4">
          <w:rPr>
            <w:rFonts w:cs="Times New Roman"/>
            <w:noProof/>
            <w:lang w:val="en-GB"/>
          </w:rPr>
          <w:delText>Li et al., 2018c</w:delText>
        </w:r>
        <w:r w:rsidR="00AB6006" w:rsidRPr="00D424AA" w:rsidDel="00F51DE4">
          <w:rPr>
            <w:rFonts w:cs="Times New Roman"/>
            <w:lang w:val="en-GB"/>
          </w:rPr>
          <w:fldChar w:fldCharType="end"/>
        </w:r>
        <w:commentRangeEnd w:id="1336"/>
        <w:r w:rsidR="00A26296" w:rsidDel="00F51DE4">
          <w:rPr>
            <w:rStyle w:val="Marquedecommentaire"/>
          </w:rPr>
          <w:commentReference w:id="1336"/>
        </w:r>
        <w:r w:rsidR="00AB6006" w:rsidRPr="00841A35" w:rsidDel="00F51DE4">
          <w:rPr>
            <w:rFonts w:cs="Times New Roman"/>
            <w:lang w:val="en-GB"/>
          </w:rPr>
          <w:delText xml:space="preserve">; </w:delText>
        </w:r>
        <w:commentRangeStart w:id="1338"/>
        <w:r w:rsidR="00AB6006" w:rsidRPr="00D424AA" w:rsidDel="00F51DE4">
          <w:rPr>
            <w:rFonts w:cs="Times New Roman"/>
            <w:lang w:val="en-GB"/>
          </w:rPr>
          <w:fldChar w:fldCharType="begin" w:fldLock="1"/>
        </w:r>
        <w:r w:rsidR="00417CA4" w:rsidDel="00F51DE4">
          <w:rPr>
            <w:rFonts w:cs="Times New Roman"/>
            <w:lang w:val="en-GB"/>
          </w:rPr>
          <w:delInstrText>ADDIN CSL_CITATION { "citationItems" : [ { "id" : "ITEM-1",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1",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2",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2",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4f51d28d-1e4e-4698-bb71-3b41b57c451f" ] }, { "id" : "ITEM-3", "itemData" : { "DOI" : "10.1007/s00704-012-0657-3", "ISSN" : "1434-4483", "abstract" : "The spatial\u2013temporal variability of the precipitation extremes defined by eight precipitation indices based on daily precipitation dataset was analyzed using the linear regression method and the Mann\u2013Kendall test. The results indicate that increasing trends in the precipitation amount, rainy days, and the intensity of the extreme precipitation were identified at above 70 % of the total rain stations considered in this study, with more than 30 % of them were significant, while most stations show notable decreasing trend in the annual maximum consecutive no-rain days. Significantly increasing trends of the precipitation extremes are observed mainly in the northern Xinjiang and the north of the southern Xinjiang. Most extreme precipitation indices show a potential regime shift starting from the middle of 1980s. The magnitude of the trends is compatible with their pattern of spatial stability. The generally increasing trends in precipitation extremes are found in this study.", "author" : [ { "dropping-particle" : "", "family" : "Jiang", "given" : "Feng-Qing", "non-dropping-particle" : "", "parse-names" : false, "suffix" : "" }, { "dropping-particle" : "", "family" : "Hu", "given" : "Ru-Ji", "non-dropping-particle" : "", "parse-names" : false, "suffix" : "" }, { "dropping-particle" : "", "family" : "Wang", "given" : "Shao-Ping", "non-dropping-particle" : "", "parse-names" : false, "suffix" : "" }, { "dropping-particle" : "", "family" : "Zhang", "given" : "Yan-Wei", "non-dropping-particle" : "", "parse-names" : false, "suffix" : "" }, { "dropping-particle" : "", "family" : "Tong", "given" : "Li", "non-dropping-particle" : "", "parse-names" : false, "suffix" : "" } ], "container-title" : "Theoretical and Applied Climatology", "id" : "ITEM-3", "issue" : "1", "issued" : { "date-parts" : [ [ "2013" ] ] }, "page" : "133-148", "title" : "Trends of precipitation extremes during 1960\u20132008 in Xinjiang, the Northwest China", "translator" : [ { "dropping-particle" : "", "family" : "S2388", "given" : "", "non-dropping-particle" : "", "parse-names" : false, "suffix" : "" } ], "type" : "article-journal", "volume" : "111" }, "uris" : [ "http://www.mendeley.com/documents/?uuid=6c876d1f-5094-4559-8b19-85d77c0739bd" ] }, { "id" : "ITEM-4", "itemData" : { "DOI" : "10.3390/atmos10040203", "author" : [ { "dropping-particle" : "", "family" : "Liu", "given" : "Min", "non-dropping-particle" : "", "parse-names" : false, "suffix" : "" }, { "dropping-particle" : "", "family" : "Shen", "given" : "Yanjun", "non-dropping-particle" : "", "parse-names" : false, "suffix" : "" }, { "dropping-particle" : "", "family" : "Qi", "given" : "Yongqing", "non-dropping-particle" : "", "parse-names" : false, "suffix" : "" }, { "dropping-particle" : "", "family" : "Wang", "given" : "Yanfang", "non-dropping-particle" : "", "parse-names" : false, "suffix" : "" }, { "dropping-particle" : "", "family" : "Geng", "given" : "Xinxin", "non-dropping-particle" : "", "parse-names" : false, "suffix" : "" } ], "container-title" : "Atmosphere", "id" : "ITEM-4", "issued" : { "date-parts" : [ [ "2019" ] ] }, "title" : "Changes in precipitation and drought extremes over the past half century in China", "translator" : [ { "dropping-particle" : "", "family" : "S2524", "given" : "", "non-dropping-particle" : "", "parse-names" : false, "suffix" : "" } ], "type" : "article-journal", "volume" : "10" }, "uris" : [ "http://www.mendeley.com/documents/?uuid=6ac89c4e-f7b8-475a-85f6-68e31c0d6cfa" ] } ], "mendeley" : { "formattedCitation" : "(Jiang et al., 2013; Hu et al., 2016; Ge et al., 2017; Liu et al., 2019b)", "manualFormatting" : "Ge et al., 2017; Hu et al., 2016; Jiang et al., 2013; Liu et al., 2019b", "plainTextFormattedCitation" : "(Jiang et al., 2013; Hu et al., 2016; Ge et al., 2017; Liu et al., 2019b)", "previouslyFormattedCitation" : "(Jiang et al., 2013; Hu et al., 2016; Ge et al., 2017; Liu et al., 2019b)" }, "properties" : { "noteIndex" : 0 }, "schema" : "https://github.com/citation-style-language/schema/raw/master/csl-citation.json" }</w:delInstrText>
        </w:r>
        <w:r w:rsidR="00AB6006" w:rsidRPr="00D424AA" w:rsidDel="00F51DE4">
          <w:rPr>
            <w:rFonts w:cs="Times New Roman"/>
            <w:lang w:val="en-GB"/>
          </w:rPr>
          <w:fldChar w:fldCharType="separate"/>
        </w:r>
        <w:r w:rsidR="00A26296" w:rsidDel="00F51DE4">
          <w:rPr>
            <w:rFonts w:cs="Times New Roman"/>
            <w:noProof/>
            <w:lang w:val="nb-NO"/>
          </w:rPr>
          <w:delText>Ge et al., 2017; Hu et al., 2016; Jiang et al., 2013; Liu et al., 2019b</w:delText>
        </w:r>
        <w:r w:rsidR="00AB6006" w:rsidRPr="00D424AA" w:rsidDel="00F51DE4">
          <w:rPr>
            <w:rFonts w:cs="Times New Roman"/>
            <w:lang w:val="en-GB"/>
          </w:rPr>
          <w:fldChar w:fldCharType="end"/>
        </w:r>
        <w:commentRangeEnd w:id="1338"/>
        <w:r w:rsidR="00A26296" w:rsidDel="00F51DE4">
          <w:rPr>
            <w:rStyle w:val="Marquedecommentaire"/>
          </w:rPr>
          <w:commentReference w:id="1338"/>
        </w:r>
        <w:r w:rsidR="00AB6006" w:rsidRPr="00841A35" w:rsidDel="00F51DE4">
          <w:rPr>
            <w:rFonts w:cs="Times New Roman"/>
            <w:lang w:val="nb-NO"/>
          </w:rPr>
          <w:delText xml:space="preserve">; </w:delText>
        </w:r>
        <w:commentRangeStart w:id="1339"/>
        <w:r w:rsidR="00AB6006" w:rsidRPr="00D424AA" w:rsidDel="00F51DE4">
          <w:rPr>
            <w:rFonts w:cs="Times New Roman"/>
            <w:lang w:val="en-GB"/>
          </w:rPr>
          <w:fldChar w:fldCharType="begin" w:fldLock="1"/>
        </w:r>
        <w:r w:rsidR="00FF6231" w:rsidDel="00F51DE4">
          <w:rPr>
            <w:rFonts w:cs="Times New Roman"/>
            <w:lang w:val="nb-NO"/>
          </w:rPr>
          <w:delInstrText>ADDIN CSL_CITATION { "citationItems" : [ { "id" : "ITEM-1", "itemData" : { "DOI" : "10.1175/JCLI-D-20-0462.1", "ISSN" : "0894-8755", "abstract" : "Detecting long-term changes in precipitation extremes over monsoon regions remains challenging due to large observational uncertainty, high internal variability at the regional scale, and climate models\u2019 deficiency in simulating monsoon physics. This is particularly true for Eastern China, as illustrated by limited yet controversial detection results for daily scale precipitation extremes and the lack of detection analysis on hourly scale extremes there. Relying on high-quality gauge observations, two complementary techniques are used to detect the footprint of anthropogenic forcings in observed changes in both hourly and daily scale precipitation extremes across Eastern China. Results show that, scaled with global-mean surface temperature during 1970\u20132017, the regional-scale intensification nearly doubles the Clausius\u2013Clapeyron rate (C-C; ~6.5% \u00b0C \u22121 ) for the wettest 10 h in the period and almost triples the C-C rate for the top 10 heaviest daily precipitation extremes. The intensification at both time scales, as well as the resulting increase in frequency, is discernibly stronger and more widespread than expected due to random internal variability. This not only lends supports to the model-based detection of forced trends for daily scale precipitation extremes, but it also suggests that anthropogenic warming has already be intensifying hourly scale precipitation extremes in this monsoon region. The magnitude and detectability of observed changes arise primarily from systematic intensification of non-tropical-cyclone-related precipitation extremes in response to the past warming.", "author" : [ { "dropping-particle" : "", "family" : "Chen", "given" : "Yang", "non-dropping-particle" : "", "parse-names" : false, "suffix" : "" }, { "dropping-particle" : "", "family" : "Li", "given" : "Wei", "non-dropping-particle" : "", "parse-names" : false, "suffix" : "" }, { "dropping-particle" : "", "family" : "Jiang", "given" : "Xiaoling", "non-dropping-particle" : "", "parse-names" : false, "suffix" : "" }, { "dropping-particle" : "", "family" : "Zhai", "given" : "Panmao", "non-dropping-particle" : "", "parse-names" : false, "suffix" : "" }, { "dropping-particle" : "", "family" : "Luo", "given" : "Yali", "non-dropping-particle" : "", "parse-names" : false, "suffix" : "" } ], "container-title" : "Journal of Climate", "id" : "ITEM-1", "issue" : "3", "issued" : { "date-parts" : [ [ "2021", "2" ] ] }, "page" : "1185-1201", "title" : "Detectable Intensification of Hourly and Daily Scale Precipitation Extremes across Eastern China", "translator" : [ { "dropping-particle" : "", "family" : "S3396", "given" : "", "non-dropping-particle" : "", "parse-names" : false, "suffix" : "" } ], "type" : "article-journal", "volume" : "34" }, "uris" : [ "http://www.mendeley.com/documents/?uuid=b616a963-9d86-4a91-97b9-b299deb46da5" ] } ], "mendeley" : { "formattedCitation" : "(Chen et al., 2021)", "manualFormatting" : "Chen et al., 2021", "plainTextFormattedCitation" : "(Chen et al., 2021)", "previouslyFormattedCitation" : "(Chen et al., 2021)" }, "properties" : { "noteIndex" : 0 }, "schema" : "https://github.com/citation-style-language/schema/raw/master/csl-citation.json" }</w:delInstrText>
        </w:r>
        <w:r w:rsidR="00AB6006" w:rsidRPr="00D424AA" w:rsidDel="00F51DE4">
          <w:rPr>
            <w:rFonts w:cs="Times New Roman"/>
            <w:lang w:val="en-GB"/>
          </w:rPr>
          <w:fldChar w:fldCharType="separate"/>
        </w:r>
        <w:r w:rsidR="00A26296" w:rsidDel="00F51DE4">
          <w:rPr>
            <w:rFonts w:cs="Times New Roman"/>
            <w:noProof/>
            <w:lang w:val="en-GB"/>
          </w:rPr>
          <w:delText>Chen et al., 2021</w:delText>
        </w:r>
        <w:r w:rsidR="00AB6006" w:rsidRPr="00D424AA" w:rsidDel="00F51DE4">
          <w:rPr>
            <w:rFonts w:cs="Times New Roman"/>
            <w:lang w:val="en-GB"/>
          </w:rPr>
          <w:fldChar w:fldCharType="end"/>
        </w:r>
        <w:commentRangeEnd w:id="1339"/>
        <w:r w:rsidR="00A26296" w:rsidDel="00F51DE4">
          <w:rPr>
            <w:rStyle w:val="Marquedecommentaire"/>
          </w:rPr>
          <w:commentReference w:id="1339"/>
        </w:r>
        <w:r w:rsidR="00AB6006" w:rsidRPr="00841A35" w:rsidDel="00F51DE4">
          <w:rPr>
            <w:rFonts w:cs="Times New Roman"/>
            <w:lang w:val="en-GB"/>
          </w:rPr>
          <w:delText xml:space="preserve">; </w:delText>
        </w:r>
        <w:commentRangeStart w:id="1340"/>
        <w:r w:rsidR="00AB6006" w:rsidRPr="00D424AA" w:rsidDel="00F51DE4">
          <w:rPr>
            <w:rFonts w:cs="Times New Roman"/>
            <w:lang w:val="en-GB"/>
          </w:rPr>
          <w:fldChar w:fldCharType="begin" w:fldLock="1"/>
        </w:r>
        <w:r w:rsidR="00FF6231" w:rsidDel="00F51DE4">
          <w:rPr>
            <w:rFonts w:cs="Times New Roman"/>
            <w:lang w:val="en-GB"/>
          </w:rPr>
          <w:delInstrText>ADDIN CSL_CITATION { "citationItems" : [ { "id" : "ITEM-1", "itemData" : { "DOI" : "10.1002/2017JD027078", "ISSN" : "2169-897X", "abstract" : "Abstract Understanding the change in intensity and frequency of extreme precipitation plays an important role in flood risk mitigation and water resource management in China. In this study, we analyzed the abrupt changes and long-term trends in extreme precipitation intensity and frequency over China from 1960 to 2015 based on daily precipitation from stations. The possible teleconnection with large-scale climate index was also been investigated. The major results are as follows: (1) 14.72% and 23.51% of all the stations over China have a change point in intensity and frequency, respectively. Moreover, most of change points occurred after 1975. (2) Extreme precipitation intensity and frequency show similar significant change trends, with a decreasing trend along the strip extending the northeast to southwest direction and an increasing trend in the two sides of the strip; 56.44% and 66.23% of all the stations shows the increasing trends in intensity and frequency. (3) Large-scale climate indices have more influences on frequency rather than intensity. Especially, Dipole Mode Index with 1\u00a0year ahead has significantly positive correlation with extreme precipitation frequency in most areas of China, except for South China.", "author" : [ { "dropping-particle" : "", "family" : "Deng", "given" : "Yue", "non-dropping-particle" : "", "parse-names" : false, "suffix" : "" }, { "dropping-particle" : "", "family" : "Jiang", "given" : "Weiguo", "non-dropping-particle" : "", "parse-names" : false, "suffix" : "" }, { "dropping-particle" : "", "family" : "He", "given" : "Bin", "non-dropping-particle" : "", "parse-names" : false, "suffix" : "" }, { "dropping-particle" : "", "family" : "Chen", "given" : "Zheng", "non-dropping-particle" : "", "parse-names" : false, "suffix" : "" }, { "dropping-particle" : "", "family" : "Jia", "given" : "Kai", "non-dropping-particle" : "", "parse-names" : false, "suffix" : "" } ], "container-title" : "Journal of Geophysical Research: Atmospheres", "id" : "ITEM-1", "issue" : "4", "issued" : { "date-parts" : [ [ "2018", "2", "27" ] ] }, "note" : "doi: 10.1002/2017JD027078", "page" : "2068-2081", "publisher" : "John Wiley &amp; Sons, Ltd", "title" : "Change in Intensity and Frequency of Extreme Precipitation and its Possible Teleconnection With Large-Scale Climate Index Over the China From 1960 to 2015", "translator" : [ { "dropping-particle" : "", "family" : "S3111", "given" : "", "non-dropping-particle" : "", "parse-names" : false, "suffix" : "" } ], "type" : "article-journal", "volume" : "123" }, "uris" : [ "http://www.mendeley.com/documents/?uuid=1bfe1dcf-2ccf-42b9-9326-6f9195b38708" ] }, { "id" : "ITEM-2", "itemData" : { "DOI" : "10.1016/j.accre.2018.08.002", "ISSN" : "1674-9278", "abstract" : "In this study, based on daily gage precipitation data of 2480 stations from 1961 to 2016, the summer (June\u2013August) extreme precipitation event was defined using the 95th percentile, and the changes in persistent (last for at least 2 d) and non-persistent (1 d) extreme precipitation in China were analyzed. The results indicate that under global warming, the contribution of extreme precipitation to total summer precipitation increased in most areas of China, but it decreased in the central part of Inner Mongolia and the Sichuan Basin. In North and Southwest China, both persistent and non-persistent extreme precipitation decreased; the decreasing trend of persistent extreme precipitation was more prominent; thus, extreme precipitation event occurred more as non-persistent event. Meanwhile, in the Yangtze River Basin and South China, both types of extreme precipitation increased particularly the persistent extreme precipitation; persistent extreme precipitation occurred more compared with non-persistent events.", "author" : [ { "dropping-particle" : "", "family" : "He", "given" : "Bing-Rui", "non-dropping-particle" : "", "parse-names" : false, "suffix" : "" }, { "dropping-particle" : "", "family" : "Zhai", "given" : "Pan-Mao", "non-dropping-particle" : "", "parse-names" : false, "suffix" : "" } ], "container-title" : "Advances in Climate Change Research", "id" : "ITEM-2", "issue" : "3", "issued" : { "date-parts" : [ [ "2018" ] ] }, "page" : "177-184", "title" : "Changes in persistent and non-persistent extreme precipitation in China from 1961 to 2016", "translator" : [ { "dropping-particle" : "", "family" : "S3110", "given" : "", "non-dropping-particle" : "", "parse-names" : false, "suffix" : "" } ], "type" : "article-journal", "volume" : "9" }, "uris" : [ "http://www.mendeley.com/documents/?uuid=9bffa144-6e78-4130-b367-045b55bf1c0a" ] }, { "id" : "ITEM-3", "itemData" : { "DOI" : "10.3390/w10060719", "ISSN" : "2073-4441", "abstract" : "Using the 0.5&amp;deg; &amp;times; 0.5&amp;deg; gridded Chinese ground precipitation dataset from 1961~2013, spatial and temporal variations in precipitation extremes, total precipitation, the seasonality of precipitation and their linkages in the context of climate change are investigated using the Mann-Kendall trend test, Pettitt change-point test and correlation analysis. The investigation focuses on four extreme indices, i.e., the annual maximum number of consecutive dry days (CDD), the annual maximum number of consecutive wet days (CWD), the annual total precipitation when daily precipitation is greater than 95th percentile (R95pTOT), and the maximum 1-day precipitation (RX1day). The results show that precipitation extremes increased in northwestern China, especially Xinjiang, Tibet and Qinghai (CWD, R95pTOT and RX1day), and scattered parts of southeastern China (R95pTOT and RX1day), but decreased over considerable parts of southwestern China (CWD) and some small parts of northern China (CWD, R95pTOT and RX1day); the spatial patterns of the trends in precipitation extremes and that of total precipitation exhibit considerable similarity over China, which indicates the close relationship between changes in precipitation extremes and total precipitation; change points are detected in different periods ranging from early 1970s to early 2000s for different regions and extreme precipitation indices, and the spatial patterns of the abrupt changes of extreme indices are similar to those of the trends in extreme indices; the concentration index (CI) is strongly positively correlated with R95pTOT and RX1day in most areas in northern China (from the northeast to the northwest) and southwestern China (including Sichuan, Chongqing Guizhou and Guangxi), which means for these regions, the temporal heterogeneity of daily precipitation over a year is dominated by heavy rainfall amounts. The seasonality index of precipitation (SI) is positively related to R95pTOT and RX1day over most areas above 30&amp;deg; N, indicating that heavy precipitation events have a better chance to occur in places with a strong seasonal variation in annual precipitation in these areas, but for most areas below 30&amp;deg; N, the positive relationship is not significant.", "author" : [ { "dropping-particle" : "", "family" : "Tao", "given" : "Yiyuan", "non-dropping-particle" : "", "parse-names" : false, "suffix" : "" }, { "dropping-particle" : "", "family" : "Wang", "given" : "Wen", "non-dropping-particle" : "", "parse-names" : false, "suffix" : "" }, { "dropping-particle" : "", "family" : "Song", "given" : "Shuang", "non-dropping-particle" : "", "parse-names" : false, "suffix" : "" }, { "dropping-particle" : "", "family" : "Ma", "given" : "Jun", "non-dropping-particle" : "", "parse-names" : false, "suffix" : "" } ], "container-title" : "Water", "id" : "ITEM-3", "issue" : "6", "issued" : { "date-parts" : [ [ "2018", "6", "1" ] ] }, "page" : "719", "publisher" : "Multidisciplinary Digital Publishing Institute", "title" : "Spatial and Temporal Variations of Precipitation Extremes and Seasonality over China from 1961~2013", "translator" : [ { "dropping-particle" : "", "family" : "S3308", "given" : "", "non-dropping-particle" : "", "parse-names" : false, "suffix" : "" } ], "type" : "article-journal", "volume" : "10" }, "uris" : [ "http://www.mendeley.com/documents/?uuid=95b65909-8827-4939-8dfc-3b417079bdde" ] } ], "mendeley" : { "formattedCitation" : "(Deng et al., 2018; He and Zhai, 2018; Tao et al., 2018)", "manualFormatting" : "Deng et al., 2018; He and Zhai, 2018; Tao et al., 2018)", "plainTextFormattedCitation" : "(Deng et al., 2018; He and Zhai, 2018; Tao et al., 2018)", "previouslyFormattedCitation" : "(Deng et al., 2018; He and Zhai, 2018; Tao et al., 2018)" }, "properties" : { "noteIndex" : 0 }, "schema" : "https://github.com/citation-style-language/schema/raw/master/csl-citation.json" }</w:delInstrText>
        </w:r>
        <w:r w:rsidR="00AB6006" w:rsidRPr="00D424AA" w:rsidDel="00F51DE4">
          <w:rPr>
            <w:rFonts w:cs="Times New Roman"/>
            <w:lang w:val="en-GB"/>
          </w:rPr>
          <w:fldChar w:fldCharType="separate"/>
        </w:r>
        <w:r w:rsidR="00A26296" w:rsidDel="00F51DE4">
          <w:rPr>
            <w:rFonts w:cs="Times New Roman"/>
            <w:noProof/>
            <w:lang w:val="en-GB"/>
          </w:rPr>
          <w:delText>Deng et al., 2018; He and Zhai, 2018; Tao et al., 2018)</w:delText>
        </w:r>
        <w:r w:rsidR="00AB6006" w:rsidRPr="00D424AA" w:rsidDel="00F51DE4">
          <w:rPr>
            <w:rFonts w:cs="Times New Roman"/>
            <w:lang w:val="en-GB"/>
          </w:rPr>
          <w:fldChar w:fldCharType="end"/>
        </w:r>
        <w:commentRangeEnd w:id="1340"/>
        <w:r w:rsidR="00A26296" w:rsidDel="00F51DE4">
          <w:rPr>
            <w:rStyle w:val="Marquedecommentaire"/>
          </w:rPr>
          <w:commentReference w:id="1340"/>
        </w:r>
      </w:del>
      <w:r w:rsidR="00AB6006" w:rsidRPr="00841A35">
        <w:rPr>
          <w:rFonts w:cs="Times New Roman"/>
          <w:lang w:val="en-GB"/>
        </w:rPr>
        <w:t xml:space="preserve">. With few </w:t>
      </w:r>
      <w:r w:rsidR="00AB6006" w:rsidRPr="00D424AA">
        <w:rPr>
          <w:rFonts w:cs="Times New Roman"/>
          <w:lang w:val="en-GB"/>
        </w:rPr>
        <w:t xml:space="preserve">exceptions, most Southeast Asian countries have experienced an increase in rainfall intensity, but with a reduced number of wet day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2", "itemData" : { "DOI" : "10.1002/joc.5479",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2", "issued" : { "date-parts" : [ [ "2018" ] ] }, "page" : "3013-3027", "title" : "Observed and modelled temperature and precipitation extremes over Southeast Asia from 1972 to 2010", "translator" : [ { "dropping-particle" : "", "family" : "S2505", "given" : "", "non-dropping-particle" : "", "parse-names" : false, "suffix" : "" } ], "type" : "article-journal", "volume" : "38" }, "uris" : [ "http://www.mendeley.com/documents/?uuid=698dae7f-2d33-41ad-a98a-b56a28aeb05b" ] }, { "id" : "ITEM-3", "itemData" : { "DOI" : "10.1016/j.atmosres.2019.03.021", "ISSN" : "0169-8095", "abstract" : "Climate change has pushed the natural limits of our environment, creating extreme weather events that are more frequent and more intense in certain locations around the globe. There is evidence of increasing trends in temperature extremes in most countries of South Asia, while in a few regions, temperature extremes have been decreasing. Heatwaves have intensified, which has contributed to accelerating drought and extreme flood events in most South Asian countries. Overall changes in rainfall and temperature have led to alterations in water availability in this region. With few exceptions, the general phenomenon in most South Asian countries is that rainfall intensity has increased, but with a reduced number of wet days. Studies that associate rainfall and temperature in the region of South Asia are scarce and rainfall extremes have been studied more extensively than temperature extremes. In fact, temperature trends are spatially less coherent than rainfall trends in most south Asian countries. It is more likely correlated for the teleconnection and South Asian climate for influencing the temperature and rainfall pattern, rather than any other factors. When it comes to trend estimations, statistical slope detection metrics, such as simple linear regression, have been commonly used to detect and quantify mean trends for countries in the regions of South Asia. However, application lacks in usage of robust nonparametric statistical tests to quantify temperature and rainfall extremes in many countries of South Asia. Statistical downscaling is recommended for better prediction accuracy as well as to find spatial coherence in trends.", "author" : [ { "dropping-particle" : "", "family" : "Naveendrakumar", "given" : "G", "non-dropping-particle" : "", "parse-names" : false, "suffix" : "" }, { "dropping-particle" : "", "family" : "Vithanage", "given" : "Meththika", "non-dropping-particle" : "", "parse-names" : false, "suffix" : "" }, { "dropping-particle" : "", "family" : "Kwon", "given" : "Hyun-Han", "non-dropping-particle" : "", "parse-names" : false, "suffix" : "" }, { "dropping-particle" : "", "family" : "Chandrasekara", "given" : "S S K", "non-dropping-particle" : "", "parse-names" : false, "suffix" : "" }, { "dropping-particle" : "", "family" : "Iqbal", "given" : "M C M", "non-dropping-particle" : "", "parse-names" : false, "suffix" : "" }, { "dropping-particle" : "", "family" : "Pathmarajah", "given" : "S", "non-dropping-particle" : "", "parse-names" : false, "suffix" : "" }, { "dropping-particle" : "", "family" : "Fernando", "given" : "W.C.D.K.", "non-dropping-particle" : "", "parse-names" : false, "suffix" : "" }, { "dropping-particle" : "", "family" : "Obeysekera", "given" : "Jayantha", "non-dropping-particle" : "", "parse-names" : false, "suffix" : "" } ], "container-title" : "Atmospheric Research", "id" : "ITEM-3", "issued" : { "date-parts" : [ [ "2019" ] ] }, "page" : "110-120", "title" : "South Asian perspective on temperature and rainfall extremes: A review", "translator" : [ { "dropping-particle" : "", "family" : "S3093", "given" : "", "non-dropping-particle" : "", "parse-names" : false, "suffix" : "" } ], "type" : "article-journal", "volume" : "225" }, "uris" : [ "http://www.mendeley.com/documents/?uuid=cd846fae-4508-496b-905f-6654e8ab69f5" ] } ], "mendeley" : { "formattedCitation" : "(Donat et al., 2016a; Cheong et al., 2018; Naveendrakumar et al., 2019)", "plainTextFormattedCitation" : "(Donat et al., 2016a; Cheong et al., 2018; Naveendrakumar et al., 2019)", "previouslyFormattedCitation" : "(Donat et al., 2016a; Cheong et al., 2018; Naveendrakumar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Donat et al., 2016a; Cheong et al., 2018; Naveendrakumar et al., 2019)</w:t>
      </w:r>
      <w:r w:rsidR="00AB6006" w:rsidRPr="00D424AA">
        <w:rPr>
          <w:rFonts w:cs="Times New Roman"/>
          <w:lang w:val="en-GB"/>
        </w:rPr>
        <w:fldChar w:fldCharType="end"/>
      </w:r>
      <w:r w:rsidR="00AB6006" w:rsidRPr="00841A35">
        <w:rPr>
          <w:rFonts w:cs="Times New Roman"/>
          <w:lang w:val="en-GB"/>
        </w:rPr>
        <w:t>, though large differences in tren</w:t>
      </w:r>
      <w:r w:rsidR="00AB6006" w:rsidRPr="00D424AA">
        <w:rPr>
          <w:rFonts w:cs="Times New Roman"/>
          <w:lang w:val="en-GB"/>
        </w:rPr>
        <w:t xml:space="preserve">ds exists if the trends are estimated from different datasets including gauge-based, remotely-sensed, and reanalysis over a relatively short period </w:t>
      </w:r>
      <w:del w:id="1341" w:author="Robin Matthews" w:date="2021-07-13T19:40:00Z">
        <w:r w:rsidR="00AB6006" w:rsidRPr="00D424AA" w:rsidDel="00810423">
          <w:rPr>
            <w:rFonts w:cs="Times New Roman"/>
            <w:lang w:val="en-GB"/>
          </w:rPr>
          <w:delText>(</w:delText>
        </w:r>
      </w:del>
      <w:commentRangeStart w:id="1342"/>
      <w:r w:rsidR="00AB6006" w:rsidRPr="00D424AA">
        <w:rPr>
          <w:rFonts w:cs="Times New Roman"/>
          <w:lang w:val="en-GB"/>
        </w:rPr>
        <w:fldChar w:fldCharType="begin" w:fldLock="1"/>
      </w:r>
      <w:ins w:id="1343" w:author="Robin Matthews" w:date="2021-07-13T19:40:00Z">
        <w:r w:rsidR="00810423">
          <w:rPr>
            <w:rFonts w:cs="Times New Roman"/>
            <w:lang w:val="en-GB"/>
          </w:rPr>
          <w:instrText>ADDIN CSL_CITATION { "citationItems" : [ { "id" : "ITEM-1",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1",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mendeley" : { "formattedCitation" : "(Kim et al., 2019)", "manualFormatting" : "(Kim et al., 2019)", "plainTextFormattedCitation" : "(Kim et al., 2019)", "previouslyFormattedCitation" : "(Kim et al., 2019)" }, "properties" : { "noteIndex" : 0 }, "schema" : "https://github.com/citation-style-language/schema/raw/master/csl-citation.json" }</w:instrText>
        </w:r>
      </w:ins>
      <w:del w:id="1344" w:author="Robin Matthews" w:date="2021-07-13T19:40:00Z">
        <w:r w:rsidR="00FF6231" w:rsidDel="00810423">
          <w:rPr>
            <w:rFonts w:cs="Times New Roman"/>
            <w:lang w:val="en-GB"/>
          </w:rPr>
          <w:delInstrText>ADDIN CSL_CITATION { "citationItems" : [ { "id" : "ITEM-1",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1",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mendeley" : { "formattedCitation" : "(Kim et al., 2019)", "manualFormatting" : "Kim et al. 2019)", "plainTextFormattedCitation" : "(Kim et al., 2019)", "previouslyFormattedCitation" : "(Kim et al., 2019)" }, "properties" : { "noteIndex" : 0 }, "schema" : "https://github.com/citation-style-language/schema/raw/master/csl-citation.json" }</w:delInstrText>
        </w:r>
      </w:del>
      <w:r w:rsidR="00AB6006" w:rsidRPr="00D424AA">
        <w:rPr>
          <w:rFonts w:cs="Times New Roman"/>
          <w:lang w:val="en-GB"/>
        </w:rPr>
        <w:fldChar w:fldCharType="separate"/>
      </w:r>
      <w:del w:id="1345" w:author="Robin Matthews" w:date="2021-07-13T19:40:00Z">
        <w:r w:rsidR="00A26296" w:rsidDel="00810423">
          <w:rPr>
            <w:rFonts w:cs="Times New Roman"/>
            <w:noProof/>
            <w:lang w:val="en-GB"/>
          </w:rPr>
          <w:delText>K</w:delText>
        </w:r>
      </w:del>
      <w:ins w:id="1346" w:author="Robin Matthews" w:date="2021-07-13T19:40:00Z">
        <w:r w:rsidR="00810423">
          <w:rPr>
            <w:rFonts w:cs="Times New Roman"/>
            <w:noProof/>
            <w:lang w:val="en-GB"/>
          </w:rPr>
          <w:t>(K</w:t>
        </w:r>
      </w:ins>
      <w:r w:rsidR="00A26296">
        <w:rPr>
          <w:rFonts w:cs="Times New Roman"/>
          <w:noProof/>
          <w:lang w:val="en-GB"/>
        </w:rPr>
        <w:t>im et al.</w:t>
      </w:r>
      <w:ins w:id="1347" w:author="Robin Matthews" w:date="2021-07-13T19:40:00Z">
        <w:r w:rsidR="00810423">
          <w:rPr>
            <w:rFonts w:cs="Times New Roman"/>
            <w:noProof/>
            <w:lang w:val="en-GB"/>
          </w:rPr>
          <w:t xml:space="preserve">, </w:t>
        </w:r>
      </w:ins>
      <w:del w:id="1348" w:author="Robin Matthews" w:date="2021-07-13T19:40:00Z">
        <w:r w:rsidR="00A26296" w:rsidDel="00810423">
          <w:rPr>
            <w:rFonts w:cs="Times New Roman"/>
            <w:noProof/>
            <w:lang w:val="en-GB"/>
          </w:rPr>
          <w:delText xml:space="preserve"> </w:delText>
        </w:r>
      </w:del>
      <w:r w:rsidR="00A26296">
        <w:rPr>
          <w:rFonts w:cs="Times New Roman"/>
          <w:noProof/>
          <w:lang w:val="en-GB"/>
        </w:rPr>
        <w:t>2019)</w:t>
      </w:r>
      <w:r w:rsidR="00AB6006" w:rsidRPr="00D424AA">
        <w:rPr>
          <w:rFonts w:cs="Times New Roman"/>
          <w:lang w:val="en-GB"/>
        </w:rPr>
        <w:fldChar w:fldCharType="end"/>
      </w:r>
      <w:commentRangeEnd w:id="1342"/>
      <w:r w:rsidR="00A26296">
        <w:rPr>
          <w:rStyle w:val="Marquedecommentaire"/>
        </w:rPr>
        <w:commentReference w:id="1342"/>
      </w:r>
      <w:r w:rsidR="00AB6006" w:rsidRPr="00841A35">
        <w:rPr>
          <w:rFonts w:cs="Times New Roman"/>
          <w:lang w:val="en-GB"/>
        </w:rPr>
        <w:t>. There is a significant increase in heavy rainfall (&gt;100 mm day</w:t>
      </w:r>
      <w:r w:rsidR="00AB6006" w:rsidRPr="00D424AA">
        <w:rPr>
          <w:rFonts w:cs="Times New Roman"/>
          <w:vertAlign w:val="superscript"/>
          <w:lang w:val="en-GB"/>
        </w:rPr>
        <w:t>-1</w:t>
      </w:r>
      <w:r w:rsidR="00AB6006" w:rsidRPr="00D424AA">
        <w:rPr>
          <w:rFonts w:cs="Times New Roman"/>
          <w:lang w:val="en-GB"/>
        </w:rPr>
        <w:t>) and a significant decrease in moderate rainfall (5–100 mm day</w:t>
      </w:r>
      <w:r w:rsidR="00AB6006" w:rsidRPr="00D424AA">
        <w:rPr>
          <w:rFonts w:cs="Times New Roman"/>
          <w:vertAlign w:val="superscript"/>
          <w:lang w:val="en-GB"/>
        </w:rPr>
        <w:t>-1</w:t>
      </w:r>
      <w:r w:rsidR="00AB6006" w:rsidRPr="00D424AA">
        <w:rPr>
          <w:rFonts w:cs="Times New Roman"/>
          <w:lang w:val="en-GB"/>
        </w:rPr>
        <w:t xml:space="preserve">) in central India during the South Asian monsoon season </w:t>
      </w:r>
      <w:r w:rsidR="00AB6006" w:rsidRPr="00D424AA">
        <w:rPr>
          <w:rFonts w:cs="Times New Roman"/>
          <w:lang w:val="en-GB"/>
        </w:rPr>
        <w:fldChar w:fldCharType="begin" w:fldLock="1"/>
      </w:r>
      <w:r w:rsidR="00417CA4">
        <w:rPr>
          <w:rFonts w:cs="Times New Roman"/>
          <w:lang w:val="en-GB"/>
        </w:rPr>
        <w:instrText>ADDIN CSL_CITATION { "citationItems" : [ { "id" : "ITEM-1", "itemData" : { "DOI" : "10.1002/joc.4651", "ISSN" : "0899-8418", "abstract" : "ABSTRACT Temporal changes in the extreme rainfall and temperature characteristics of major river basins on a daily time scale are examined using high-resolution gridded daily rainfall (1951?2014) and temperature (1951?2013) data sets. Trend analysis is carried out to examine the temporal changes in the frequency, area covered and intensity of the extreme rainfall and temperature events. Rainfall of 10?cm during southwest monsoon season (JJAS), maximum temperature of 40 \u00b0C during summer season (MAM) and minimum temperature of 10 \u00b0C during the winter season (DJF) have been used as the thresholds to define the extreme weather events of rainfall and temperature data in these river basins. Analysis indicates that during monsoon season zero rainfall days are increasing in all the river basins except some parts of the Krishna and Peninsular river basins. River basins located in the central parts of India show significant increase in the area covered by the heavy rainfall episodes and their intensity. Substantial rise in the monthly maximum temperatures is seen in the Krishna, Peninsular and West Coast river basins. Frequency, area coverage and intensity of hot days during summer season are increasing significantly in the Krishna and Peninsular river basins, while no substantial change has been observed for cold days during winter season in any river basins of the study.", "author" : [ { "dropping-particle" : "", "family" : "Deshpande", "given" : "N R", "non-dropping-particle" : "", "parse-names" : false, "suffix" : "" }, { "dropping-particle" : "", "family" : "Kothawale", "given" : "D R", "non-dropping-particle" : "", "parse-names" : false, "suffix" : "" }, { "dropping-particle" : "", "family" : "Kulkarni", "given" : "A", "non-dropping-particle" : "", "parse-names" : false, "suffix" : "" } ], "container-title" : "International Journal of Climatology", "id" : "ITEM-1", "issue" : "14", "issued" : { "date-parts" : [ [ "2016", "11", "30" ] ] }, "note" : "doi: 10.1002/joc.4651", "page" : "4548-4559", "publisher" : "John Wiley &amp; Sons, Ltd", "title" : "Changes in climate extremes over major river basins of India", "translator" : [ { "dropping-particle" : "", "family" : "S3109", "given" : "", "non-dropping-particle" : "", "parse-names" : false, "suffix" : "" } ], "type" : "article-journal", "volume" : "36" }, "uris" : [ "http://www.mendeley.com/documents/?uuid=121ff5cc-3b94-41a5-bd6b-69595395aa64" ] }, { "id" : "ITEM-2", "itemData" : { "DOI" : "10.1038/s41467-017-00744-9", "ISSN" : "2041-1723", "abstract" : "Socioeconomic challenges continue to mount for half a billion residents of central India because of a decline in the total rainfall and a concurrent rise in the magnitude and frequency of extreme rainfall events. Alongside a weakening monsoon circulation, the locally available moisture and the frequency of moisture-laden depressions from the Bay of Bengal have also declined. Here we show that despite these negative trends, there is a threefold increase in widespread extreme rain events over central India during 1950-2015. The rise in these events is due to an increasing variability of the low-level monsoon westerlies over the Arabian Sea, driving surges of moisture supply, leading to extreme rainfall episodes across the entire central subcontinent. The homogeneity of these severe weather events and their association with the ocean temperatures underscores the potential predictability of these events by two-to-three weeks, which offers hope in mitigating their catastrophic impact on life, agriculture and property.", "author" : [ { "dropping-particle" : "", "family" : "Roxy", "given" : "M.K.", "non-dropping-particle" : "", "parse-names" : false, "suffix" : "" }, { "dropping-particle" : "", "family" : "Ghosh", "given" : "Subimal", "non-dropping-particle" : "", "parse-names" : false, "suffix" : "" }, { "dropping-particle" : "", "family" : "Pathak", "given" : "Amey", "non-dropping-particle" : "", "parse-names" : false, "suffix" : "" }, { "dropping-particle" : "", "family" : "Athulya", "given" : "R.", "non-dropping-particle" : "", "parse-names" : false, "suffix" : "" }, { "dropping-particle" : "", "family" : "Mujumdar", "given" : "Milind", "non-dropping-particle" : "", "parse-names" : false, "suffix" : "" }, { "dropping-particle" : "", "family" : "Murtugudde", "given" : "Raghu", "non-dropping-particle" : "", "parse-names" : false, "suffix" : "" }, { "dropping-particle" : "", "family" : "Terray", "given" : "Pascal", "non-dropping-particle" : "", "parse-names" : false, "suffix" : "" }, { "dropping-particle" : "", "family" : "Rajeevan", "given" : "M.", "non-dropping-particle" : "", "parse-names" : false, "suffix" : "" } ], "container-title" : "Nature Communications", "id" : "ITEM-2", "issue" : "1", "issued" : { "date-parts" : [ [ "2017", "12", "3" ] ] }, "page" : "708", "title" : "A threefold rise in widespread extreme rain events over central India", "translator" : [ { "dropping-particle" : "", "family" : "S1538", "given" : "", "non-dropping-particle" : "", "parse-names" : false, "suffix" : "" } ], "type" : "article-journal", "volume" : "8" }, "uris" : [ "http://www.mendeley.com/documents/?uuid=fc3dfd6c-3ba9-4b15-b5d2-5035c29edafe" ] } ], "mendeley" : { "formattedCitation" : "(Deshpande et al., 2016; Roxy et al., 2017)", "plainTextFormattedCitation" : "(Deshpande et al., 2016; Roxy et al., 2017)", "previouslyFormattedCitation" : "(Deshpande et al., 2016; Roxy et al., 2017)"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Deshpande et al., 2016; Roxy et al., 2017)</w:t>
      </w:r>
      <w:r w:rsidR="00AB6006" w:rsidRPr="00D424AA">
        <w:rPr>
          <w:rFonts w:cs="Times New Roman"/>
          <w:lang w:val="en-GB"/>
        </w:rPr>
        <w:fldChar w:fldCharType="end"/>
      </w:r>
      <w:r w:rsidR="00AB6006" w:rsidRPr="00841A35">
        <w:rPr>
          <w:rFonts w:cs="Times New Roman"/>
          <w:lang w:val="en-GB"/>
        </w:rPr>
        <w:t xml:space="preserve">. </w:t>
      </w:r>
    </w:p>
    <w:p w14:paraId="5A67897D" w14:textId="77777777" w:rsidR="00AB6006" w:rsidRPr="00D424AA" w:rsidRDefault="00AB6006" w:rsidP="00D424AA">
      <w:pPr>
        <w:rPr>
          <w:rFonts w:cs="Times New Roman"/>
          <w:lang w:val="en-GB"/>
        </w:rPr>
      </w:pPr>
    </w:p>
    <w:p w14:paraId="5112656A" w14:textId="7CB588F3" w:rsidR="00AB6006" w:rsidRPr="00D424AA" w:rsidRDefault="002B473C" w:rsidP="00D424AA">
      <w:pPr>
        <w:rPr>
          <w:rFonts w:cs="Times New Roman"/>
          <w:lang w:val="en-GB"/>
        </w:rPr>
      </w:pPr>
      <w:r>
        <w:rPr>
          <w:rFonts w:cs="Times New Roman"/>
          <w:lang w:val="en-GB"/>
        </w:rPr>
        <w:t xml:space="preserve">In </w:t>
      </w:r>
      <w:r w:rsidR="00AB6006" w:rsidRPr="00D424AA">
        <w:rPr>
          <w:rFonts w:cs="Times New Roman"/>
          <w:lang w:val="en-GB"/>
        </w:rPr>
        <w:t>Australasia (Table 11.11)</w:t>
      </w:r>
      <w:r>
        <w:rPr>
          <w:rFonts w:cs="Times New Roman"/>
          <w:lang w:val="en-GB"/>
        </w:rPr>
        <w:t>,</w:t>
      </w:r>
      <w:r w:rsidR="00AB6006" w:rsidRPr="00D424AA">
        <w:rPr>
          <w:rFonts w:cs="Times New Roman"/>
          <w:lang w:val="en-GB"/>
        </w:rPr>
        <w:t xml:space="preserve"> </w:t>
      </w:r>
      <w:bookmarkStart w:id="1349" w:name="_Hlk57988393"/>
      <w:r>
        <w:rPr>
          <w:rFonts w:cs="Times New Roman"/>
          <w:lang w:val="en-GB"/>
        </w:rPr>
        <w:t>a</w:t>
      </w:r>
      <w:r w:rsidR="00AB6006" w:rsidRPr="00D424AA">
        <w:rPr>
          <w:rFonts w:cs="Times New Roman"/>
          <w:lang w:val="en-GB"/>
        </w:rPr>
        <w:t>vailable evidence has not shown an increase or a decrease in heavy precipitation over Australasia as a whole (</w:t>
      </w:r>
      <w:r w:rsidR="00AB6006" w:rsidRPr="00D424AA">
        <w:rPr>
          <w:rFonts w:cs="Times New Roman"/>
          <w:i/>
          <w:lang w:val="en-GB"/>
        </w:rPr>
        <w:t>medium confidence</w:t>
      </w:r>
      <w:r w:rsidR="00AB6006" w:rsidRPr="00D424AA">
        <w:rPr>
          <w:rFonts w:cs="Times New Roman"/>
          <w:lang w:val="en-GB"/>
        </w:rPr>
        <w:t>), but heavy precipitation tends to increase over northern Australia (particularly the northwest) and decrease over the eastern and southern regions</w:t>
      </w:r>
      <w:bookmarkStart w:id="1350" w:name="_Hlk77105188"/>
      <w:r w:rsidR="00AB6006" w:rsidRPr="00D424AA">
        <w:rPr>
          <w:rFonts w:cs="Times New Roman"/>
          <w:lang w:val="en-GB"/>
        </w:rPr>
        <w:t xml:space="preserve"> </w:t>
      </w:r>
      <w:commentRangeStart w:id="1351"/>
      <w:commentRangeStart w:id="1352"/>
      <w:r w:rsidR="00AB6006" w:rsidRPr="00D424AA">
        <w:rPr>
          <w:rFonts w:cs="Times New Roman"/>
          <w:color w:val="000000" w:themeColor="text1"/>
          <w:lang w:val="en-GB"/>
        </w:rPr>
        <w:fldChar w:fldCharType="begin" w:fldLock="1"/>
      </w:r>
      <w:r w:rsidR="0012753B">
        <w:rPr>
          <w:rFonts w:cs="Times New Roman"/>
          <w:color w:val="000000" w:themeColor="text1"/>
          <w:lang w:val="en-GB"/>
        </w:rPr>
        <w:instrText>ADDIN CSL_CITATION { "citationItems" : [ { "id" : "ITEM-1",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1",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38/s41558-018-0245-3", "ISSN" : "1758-678X", "abstract" : "\u00a9 2018, The Author(s). Temperature scaling studies suggest that hourly rainfall magnitudes might increase beyond thermodynamic expectations with global warming1\u20133; that is, above the Clausius\u2013Clapeyron (CC) rate of ~6.5% \u00b0C\u22121. However, there is limited evidence of such increases in long-term observations. Here, we calculate continental-average changes in the magnitude and frequency of extreme hourly and daily rainfall observations from Australia over the years 1990\u20132013 and 1966\u20131989. Observed changes are compared with the uncertainty from natural variability and expected changes from CC scaling as a result of global mean surface temperature change. We show that increases in daily rainfall extremes are consistent with CC scaling, but are within the range of natural variability. In contrast, changes in the magnitude of hourly rainfall extremes are close to or exceed double the expected CC scaling, and are above the range of natural variability, exceeding CC \u00d7 3 in the tropical region (north of 23\u00b0 S). These continental-scale changes in extreme rainfall are not explained by changes in the El Ni\u00f1o\u2013Southern Oscillation or changes in the seasonality of extremes. Our results indicate that CC scaling on temperature provides a severe underestimate of observed changes in hourly rainfall extremes in Australia, with implications for assessing the impacts of extreme rainfall.", "author" : [ { "dropping-particle" : "", "family" : "Guerreiro", "given" : "Selma B.", "non-dropping-particle" : "", "parse-names" : false, "suffix" : "" }, { "dropping-particle" : "", "family" : "Fowler", "given" : "Hayley J.", "non-dropping-particle" : "", "parse-names" : false, "suffix" : "" }, { "dropping-particle" : "", "family" : "Barbero", "given" : "Renaud", "non-dropping-particle" : "", "parse-names" : false, "suffix" : "" }, { "dropping-particle" : "", "family" : "Westra", "given" : "Seth", "non-dropping-particle" : "", "parse-names" : false, "suffix" : "" }, { "dropping-particle" : "", "family" : "Lenderink", "given" : "Geert", "non-dropping-particle" : "", "parse-names" : false, "suffix" : "" }, { "dropping-particle" : "", "family" : "Blenkinsop", "given" : "Stephen", "non-dropping-particle" : "", "parse-names" : false, "suffix" : "" }, { "dropping-particle" : "", "family" : "Lewis", "given" : "Elizabeth", "non-dropping-particle" : "", "parse-names" : false, "suffix" : "" }, { "dropping-particle" : "", "family" : "Li", "given" : "Xiao-Feng", "non-dropping-particle" : "", "parse-names" : false, "suffix" : "" } ], "container-title" : "Nature Climate Change", "id" : "ITEM-3", "issue" : "9", "issued" : { "date-parts" : [ [ "2018", "9", "30" ] ] }, "page" : "803-807", "publisher" : "Springer US", "title" : "Detection of continental-scale intensification of hourly rainfall extremes", "translator" : [ { "dropping-particle" : "", "family" : "S2483", "given" : "", "non-dropping-particle" : "", "parse-names" : false, "suffix" : "" } ], "type" : "article-journal", "volume" : "8" }, "uris" : [ "http://www.mendeley.com/documents/?uuid=642e32f1-e131-46a4-bbef-b20b11993cd2" ] }, { "id" : "ITEM-4", "itemData" : { "DOI" : "10.1016/j.wace.2016.11.001", "ISBN" : "2212-0947",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4", "issued" : { "date-parts" : [ [ "2016", "12" ] ] }, "page" : "36-55", "title" : "Variability and long-term change in Australian temperature and precipitation extremes", "translator" : [ { "dropping-particle" : "", "family" : "S1521", "given" : "", "non-dropping-particle" : "", "parse-names" : false, "suffix" : "" } ], "type" : "article-journal", "volume" : "14" }, "uris" : [ "http://www.mendeley.com/documents/?uuid=a4b6a9b7-f58f-49b2-a244-7a45e1ad6e00" ] }, { "id" : "ITEM-5",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w:instrText>
      </w:r>
      <w:r w:rsidR="0012753B" w:rsidRPr="00B549EC">
        <w:rPr>
          <w:rFonts w:cs="Times New Roman"/>
          <w:color w:val="000000" w:themeColor="text1"/>
        </w:rPr>
        <w:instrText>ffix" : "" }, { "dropping-particle" : "", "family" : "Westra", "given" : "Seth", "non-dropping-particle" : "", "parse-names" : false, "suffix" : "" }, { "dropping-particle" : "V", "family" : "Alexander", "given" : "Lisa", "non-dropping-particle" : "", "parse-names" : false, "suffix" : "" } ], "container-title" : "Journal of Climate", "id" : "ITEM-5",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Jakob and Walland, 2016; Guerreiro et al., 2018b; Dey et al., 2019b; Dunn et al., 2020; Sun et al., 2020a)", "manualFormatting" : "(e.g., Jakob and Walland, 2016; Dey et al., 2018; Guerreiro et al., 2018b; Dunn et al., 2020; Sun et al., 2020b)", "plainTextFormattedCitation" : "(Jakob and Walland, 2016; Guerreiro et al., 2018b; Dey et al., 2019b; Dunn et al., 2020; Sun et al., 2020a)", "previouslyFormattedCitation" : "(Jakob and Walland, 2016; Guerreiro et al., 2018b; Dey et al., 2019b; Dunn et al., 2020; Sun et al., 2020a)" }, "properties" : { "noteIndex" : 0 }, "schema" : "https://github.com/citation-style-language/schema/raw/master/csl-citation.json" }</w:instrText>
      </w:r>
      <w:r w:rsidR="00AB6006" w:rsidRPr="00D424AA">
        <w:rPr>
          <w:rFonts w:cs="Times New Roman"/>
          <w:color w:val="000000" w:themeColor="text1"/>
          <w:lang w:val="en-GB"/>
        </w:rPr>
        <w:fldChar w:fldCharType="separate"/>
      </w:r>
      <w:r w:rsidR="00A26296">
        <w:rPr>
          <w:rFonts w:cs="Times New Roman"/>
          <w:noProof/>
          <w:color w:val="000000" w:themeColor="text1"/>
          <w:lang w:val="nb-NO"/>
        </w:rPr>
        <w:t>(e.g., Jakob and Walland, 2016; Dey et al., 2018; Guerreiro et al., 2018</w:t>
      </w:r>
      <w:ins w:id="1353" w:author="Robin Matthews" w:date="2021-07-13T21:42:00Z">
        <w:r w:rsidR="00F51DE4">
          <w:rPr>
            <w:rFonts w:cs="Times New Roman"/>
            <w:noProof/>
            <w:color w:val="000000" w:themeColor="text1"/>
            <w:lang w:val="nb-NO"/>
          </w:rPr>
          <w:t>b</w:t>
        </w:r>
      </w:ins>
      <w:r w:rsidR="00A26296">
        <w:rPr>
          <w:rFonts w:cs="Times New Roman"/>
          <w:noProof/>
          <w:color w:val="000000" w:themeColor="text1"/>
          <w:lang w:val="nb-NO"/>
        </w:rPr>
        <w:t>; Dunn et al., 2020; Sun et al., 2020</w:t>
      </w:r>
      <w:ins w:id="1354" w:author="Robin Matthews" w:date="2021-07-13T21:42:00Z">
        <w:r w:rsidR="00F51DE4">
          <w:rPr>
            <w:rFonts w:cs="Times New Roman"/>
            <w:noProof/>
            <w:color w:val="000000" w:themeColor="text1"/>
            <w:lang w:val="nb-NO"/>
          </w:rPr>
          <w:t>b</w:t>
        </w:r>
      </w:ins>
      <w:r w:rsidR="00A26296">
        <w:rPr>
          <w:rFonts w:cs="Times New Roman"/>
          <w:noProof/>
          <w:color w:val="000000" w:themeColor="text1"/>
          <w:lang w:val="nb-NO"/>
        </w:rPr>
        <w:t>)</w:t>
      </w:r>
      <w:r w:rsidR="00AB6006" w:rsidRPr="00D424AA">
        <w:rPr>
          <w:rFonts w:cs="Times New Roman"/>
          <w:color w:val="000000" w:themeColor="text1"/>
          <w:lang w:val="en-GB"/>
        </w:rPr>
        <w:fldChar w:fldCharType="end"/>
      </w:r>
      <w:commentRangeEnd w:id="1351"/>
      <w:r w:rsidR="00A26296">
        <w:rPr>
          <w:rStyle w:val="Marquedecommentaire"/>
        </w:rPr>
        <w:commentReference w:id="1351"/>
      </w:r>
      <w:r w:rsidR="00AB6006" w:rsidRPr="00841A35">
        <w:rPr>
          <w:rFonts w:cs="Times New Roman"/>
          <w:color w:val="000000" w:themeColor="text1"/>
          <w:lang w:val="nb-NO"/>
        </w:rPr>
        <w:t xml:space="preserve">. </w:t>
      </w:r>
      <w:commentRangeEnd w:id="1352"/>
      <w:r w:rsidR="00F51DE4">
        <w:rPr>
          <w:rStyle w:val="Marquedecommentaire"/>
        </w:rPr>
        <w:commentReference w:id="1352"/>
      </w:r>
      <w:r w:rsidR="00AB6006" w:rsidRPr="00D424AA">
        <w:rPr>
          <w:rFonts w:cs="Times New Roman"/>
          <w:color w:val="000000" w:themeColor="text1"/>
          <w:lang w:val="en-GB"/>
        </w:rPr>
        <w:t xml:space="preserve">Available studies that used long-term observations since the mid-20th century showed </w:t>
      </w:r>
      <w:r w:rsidR="00AB6006" w:rsidRPr="00D424AA">
        <w:rPr>
          <w:rFonts w:cs="Times New Roman"/>
          <w:lang w:val="en-GB"/>
        </w:rPr>
        <w:t>nearly as m</w:t>
      </w:r>
      <w:bookmarkEnd w:id="1350"/>
      <w:r w:rsidR="00AB6006" w:rsidRPr="00D424AA">
        <w:rPr>
          <w:rFonts w:cs="Times New Roman"/>
          <w:lang w:val="en-GB"/>
        </w:rPr>
        <w:t xml:space="preserve">any stations with an increase as those with a decrease in heavy precipitation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16/j.wace.2016.11.001", "ISBN" : "2212-0947",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1", "issued" : { "date-parts" : [ [ "2016", "12" ] ] }, "page" : "36-55", "title" : "Variability and long-term change in Australian temperature and precipitation extremes", "translator" : [ { "dropping-particle" : "", "family" : "S1521", "given" : "", "non-dropping-particle" : "", "parse-names" : false, "suffix" : "" } ], "type" : "article-journal", "volume" : "14" }, "uris" : [ "http://www.mendeley.com/documents/?uuid=a4b6a9b7-f58f-49b2-a244-7a45e1ad6e00" ] } ], "mendeley" : { "formattedCitation" : "(Jakob and Walland, 2016)", "plainTextFormattedCitation" : "(Jakob and Walland, 2016)", "previouslyFormattedCitation" : "(Jakob and Walland, 2016)"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Jakob and Walland, 2016)</w:t>
      </w:r>
      <w:r w:rsidR="00AB6006" w:rsidRPr="00D424AA">
        <w:rPr>
          <w:rFonts w:cs="Times New Roman"/>
          <w:lang w:val="en-GB"/>
        </w:rPr>
        <w:fldChar w:fldCharType="end"/>
      </w:r>
      <w:r w:rsidR="00AB6006" w:rsidRPr="00841A35">
        <w:rPr>
          <w:rFonts w:cs="Times New Roman"/>
          <w:lang w:val="en-GB"/>
        </w:rPr>
        <w:t xml:space="preserve"> or slightly more stations with a decrease than with an increase in </w:t>
      </w:r>
      <w:r w:rsidR="00E64E86" w:rsidRPr="00D424AA">
        <w:rPr>
          <w:rFonts w:cs="Times New Roman"/>
          <w:lang w:val="en-GB"/>
        </w:rPr>
        <w:t>Rx1day</w:t>
      </w:r>
      <w:r w:rsidR="00AB6006" w:rsidRPr="00D424AA">
        <w:rPr>
          <w:rFonts w:cs="Times New Roman"/>
          <w:lang w:val="en-GB"/>
        </w:rPr>
        <w:t xml:space="preserve"> and </w:t>
      </w:r>
      <w:r w:rsidR="00E64E86" w:rsidRPr="00D424AA">
        <w:rPr>
          <w:rFonts w:cs="Times New Roman"/>
          <w:lang w:val="en-GB"/>
        </w:rPr>
        <w:t>Rx5day</w:t>
      </w:r>
      <w:r w:rsidR="00AB6006" w:rsidRPr="00D424AA">
        <w:rPr>
          <w:rFonts w:cs="Times New Roman"/>
          <w:lang w:val="en-GB"/>
        </w:rPr>
        <w:t xml:space="preserve"> </w:t>
      </w:r>
      <w:commentRangeStart w:id="1355"/>
      <w:r w:rsidR="00AB6006" w:rsidRPr="00D424AA">
        <w:rPr>
          <w:rFonts w:cs="Times New Roman"/>
          <w:lang w:val="en-GB"/>
        </w:rPr>
        <w:fldChar w:fldCharType="begin" w:fldLock="1"/>
      </w:r>
      <w:ins w:id="1356" w:author="Robin Matthews" w:date="2021-07-13T21:45:00Z">
        <w:r w:rsidR="00D856C9">
          <w:rPr>
            <w:rFonts w:cs="Times New Roman"/>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357" w:author="Robin Matthews" w:date="2021-07-13T21:45:00Z">
        <w:r w:rsidR="00AB36D4" w:rsidDel="00D856C9">
          <w:rPr>
            <w:rFonts w:cs="Times New Roman"/>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plainTextFormattedCitation" : "(Sun et al., 2020a)", "previouslyFormattedCitation" : "(Sun et al., 2020a)" }, "properties" : { "noteIndex" : 0 }, "schema" : "https://github.com/citation-style-language/schema/raw/master/csl-citation.json" }</w:delInstrText>
        </w:r>
      </w:del>
      <w:r w:rsidR="00AB6006" w:rsidRPr="00D424AA">
        <w:rPr>
          <w:rFonts w:cs="Times New Roman"/>
          <w:lang w:val="en-GB"/>
        </w:rPr>
        <w:fldChar w:fldCharType="separate"/>
      </w:r>
      <w:r w:rsidR="00A26296">
        <w:rPr>
          <w:rFonts w:cs="Times New Roman"/>
          <w:noProof/>
          <w:lang w:val="en-GB"/>
        </w:rPr>
        <w:t>(Sun et al., 2020</w:t>
      </w:r>
      <w:del w:id="1358" w:author="Robin Matthews" w:date="2021-07-13T21:45:00Z">
        <w:r w:rsidR="00A26296" w:rsidDel="00D856C9">
          <w:rPr>
            <w:rFonts w:cs="Times New Roman"/>
            <w:noProof/>
            <w:lang w:val="en-GB"/>
          </w:rPr>
          <w:delText>a</w:delText>
        </w:r>
      </w:del>
      <w:ins w:id="1359" w:author="Robin Matthews" w:date="2021-07-13T21:45:00Z">
        <w:r w:rsidR="00D856C9">
          <w:rPr>
            <w:rFonts w:cs="Times New Roman"/>
            <w:noProof/>
            <w:lang w:val="en-GB"/>
          </w:rPr>
          <w:t>b</w:t>
        </w:r>
      </w:ins>
      <w:r w:rsidR="00A26296">
        <w:rPr>
          <w:rFonts w:cs="Times New Roman"/>
          <w:noProof/>
          <w:lang w:val="en-GB"/>
        </w:rPr>
        <w:t>)</w:t>
      </w:r>
      <w:r w:rsidR="00AB6006" w:rsidRPr="00D424AA">
        <w:rPr>
          <w:rFonts w:cs="Times New Roman"/>
          <w:lang w:val="en-GB"/>
        </w:rPr>
        <w:fldChar w:fldCharType="end"/>
      </w:r>
      <w:commentRangeEnd w:id="1355"/>
      <w:r w:rsidR="00A26296">
        <w:rPr>
          <w:rStyle w:val="Marquedecommentaire"/>
        </w:rPr>
        <w:commentReference w:id="1355"/>
      </w:r>
      <w:r w:rsidR="00AB6006" w:rsidRPr="00841A35">
        <w:rPr>
          <w:rFonts w:cs="Times New Roman"/>
          <w:lang w:val="en-GB"/>
        </w:rPr>
        <w:t xml:space="preserve">, or strong differences in </w:t>
      </w:r>
      <w:r w:rsidR="00E64E86" w:rsidRPr="00D424AA">
        <w:rPr>
          <w:rFonts w:cs="Times New Roman"/>
          <w:lang w:val="en-GB"/>
        </w:rPr>
        <w:t>Rx1day</w:t>
      </w:r>
      <w:r w:rsidR="00AB6006" w:rsidRPr="00D424AA">
        <w:rPr>
          <w:rFonts w:cs="Times New Roman"/>
          <w:lang w:val="en-GB"/>
        </w:rPr>
        <w:t xml:space="preserve"> trends with increases over northern Australia and central Australia in general but mostly decreases over southern Australia and eastern Australia</w:t>
      </w:r>
      <w:r w:rsidR="00AB6006" w:rsidRPr="00D424AA" w:rsidDel="002D62A5">
        <w:rPr>
          <w:rFonts w:cs="Times New Roman"/>
          <w:lang w:val="en-GB"/>
        </w:rPr>
        <w:t xml:space="preserve">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Dunn et al., 2020)</w:t>
      </w:r>
      <w:r w:rsidR="00AB6006" w:rsidRPr="00D424AA">
        <w:rPr>
          <w:rFonts w:cs="Times New Roman"/>
          <w:lang w:val="en-GB"/>
        </w:rPr>
        <w:fldChar w:fldCharType="end"/>
      </w:r>
      <w:r w:rsidR="00AB6006" w:rsidRPr="00841A35">
        <w:rPr>
          <w:rFonts w:cs="Times New Roman"/>
          <w:lang w:val="en-GB"/>
        </w:rPr>
        <w:t xml:space="preserve">. Over New Zealand, decreases are observed for moderate-heavy precipitation events, but there are no significant trends for very heavy events (more than 64 mm in a day) for the period 1951-2012. The </w:t>
      </w:r>
      <w:r w:rsidR="00AB6006" w:rsidRPr="00D424AA">
        <w:rPr>
          <w:rFonts w:cs="Times New Roman"/>
          <w:lang w:val="en-GB"/>
        </w:rPr>
        <w:t xml:space="preserve">number of stations with an increase in very wet days is similar to that with a decrease during 1960-2019 </w:t>
      </w:r>
      <w:r w:rsidR="00AB6006" w:rsidRPr="00D424AA">
        <w:rPr>
          <w:rFonts w:cs="Times New Roman"/>
          <w:lang w:val="en-GB"/>
        </w:rPr>
        <w:fldChar w:fldCharType="begin" w:fldLock="1"/>
      </w:r>
      <w:r w:rsidR="00FF6231">
        <w:rPr>
          <w:rFonts w:cs="Times New Roman"/>
          <w:lang w:val="en-GB"/>
        </w:rPr>
        <w: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ME 1523", "id" : "ITEM-1", "issued" : { "date-parts" : [ [ "2020" ] ] }, "number-of-pages" : "84", "publisher" : "New Zealand Ministry for the Environment (MfE) and Stats NZ", "title" : "New Zealand\u2019s Environmental Reporting Series: Our atmosphere and climate 2020", "translator" : [ { "dropping-particle" : "", "family" : "S3117", "given" : "Rt7", "non-dropping-particle" : "", "parse-names" : false, "suffix" : "" } ], "type" : "report" }, "uris" : [ "http://www.mendeley.com/documents/?uuid=6107ca67-4d54-4216-b081-f05f4dc4884c" ] } ], "mendeley" : { "formattedCitation" : "(MfE and Stats NZ, 2020)", "plainTextFormattedCitation" : "(MfE and Stats NZ, 2020)", "previouslyFormattedCitation" : "(MfE and Stats NZ, 2020)"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MfE and Stats NZ, 2020)</w:t>
      </w:r>
      <w:r w:rsidR="00AB6006" w:rsidRPr="00D424AA">
        <w:rPr>
          <w:rFonts w:cs="Times New Roman"/>
          <w:lang w:val="en-GB"/>
        </w:rPr>
        <w:fldChar w:fldCharType="end"/>
      </w:r>
      <w:r w:rsidR="00AB6006" w:rsidRPr="00841A35">
        <w:rPr>
          <w:rFonts w:cs="Times New Roman"/>
          <w:lang w:val="en-GB"/>
        </w:rPr>
        <w:t>. Overall, the</w:t>
      </w:r>
      <w:r w:rsidR="00AB6006" w:rsidRPr="00D424AA">
        <w:rPr>
          <w:rFonts w:cs="Times New Roman"/>
          <w:lang w:val="en-GB"/>
        </w:rPr>
        <w:t xml:space="preserve">re is </w:t>
      </w:r>
      <w:r w:rsidR="00AB6006" w:rsidRPr="00D424AA">
        <w:rPr>
          <w:rFonts w:cs="Times New Roman"/>
          <w:i/>
          <w:iCs/>
          <w:lang w:val="en-GB"/>
        </w:rPr>
        <w:t>low confidence</w:t>
      </w:r>
      <w:r w:rsidR="00AB6006" w:rsidRPr="00D424AA">
        <w:rPr>
          <w:rFonts w:cs="Times New Roman"/>
          <w:lang w:val="en-GB"/>
        </w:rPr>
        <w:t xml:space="preserve"> in trends in the frequency of heavy rain days with mostly decreases over New Zealand </w:t>
      </w:r>
      <w:bookmarkStart w:id="1360" w:name="_Hlk77105242"/>
      <w:commentRangeStart w:id="1361"/>
      <w:r w:rsidR="00AB6006" w:rsidRPr="00D424AA">
        <w:rPr>
          <w:rFonts w:cs="Times New Roman"/>
          <w:lang w:val="en-GB"/>
        </w:rPr>
        <w:fldChar w:fldCharType="begin" w:fldLock="1"/>
      </w:r>
      <w:r w:rsidR="003A5209">
        <w:rPr>
          <w:rFonts w:cs="Times New Roman"/>
          <w:lang w:val="en-GB"/>
        </w:rPr>
        <w:instrText>ADDIN CSL_CITATION { "citationItems" : [ { "id" : "ITEM-1", "itemData" : { "DOI" : "10.2307/26169744", "ISSN" : "01115499", "author" : [ { "dropping-particle" : "", "family" : "Harrington", "given" : "Luke", "non-dropping-particle" : "", "parse-names" : false, "suffix" : "" }, { "dropping-particle" : "", "family" : "Renwick", "given" : "James", "non-dropping-particle" : "", "parse-names" : false, "suffix" : "" } ], "container-title" : "Weather and Climate", "id" : "ITEM-1", "issue" : "September 2014", "issued" : { "date-parts" : [ [ "2014" ] ] }, "page" : "50", "title" : "Secular changes in New Zealand rainfall characteristics 1950-2009", "translator" : [ { "dropping-particle" : "", "family" : "S680", "given" : "", "non-dropping-particle" : "", "parse-names" : false, "suffix" : "" } ], "type" : "article-journal", "volume" : "34" }, "uris" : [ "http://www.mendeley.com/documents/?uuid=1831fbac-960d-4acd-85c2-5ab989384809" ] }, { "id" : "ITEM-2", "itemData" : { "DOI" : "10.1007/s12665-014-3852-y", "ISBN" : "1866-6280", "ISSN" : "18666299", "abstract" : "\u00a9 2014, Springer-Verlag Berlin Heidelberg. Climate variability and climate change have become key issues for the research community. In particular, precipitation plays a crucial role in the process because its variations in seasonal and monthly values, coupled with changes in extreme events, can impact on water resources, on natural environments and human activities, as well as on human health and safety. In this paper, an investigation of the precipitation variability in New Zealand has been carried out by means of a daily precipitation dataset of 294 rain gages with more than 50 years of observation. First, a statistical analysis was performed through the Mann\u2013Kendall non-parametric test to detect possible trends at seasonal and monthly scale. Then, the daily rainfall series were studied by classifying the events into six different rainfall categories and by analyzing the presence of any significant trend through the non-parametric Mann\u2013Kendall test. Results did not show a marked trend; however, a positive trend in winter and in spring and a negative trend in summer and autumn have been detected. The spatial analysis of the trend in the South Island for several time aggregations showed a negative trend in the eastern side and a positive trend in the south-western side. Moreover, the trend analysis of the different rainfall categories showed a decreasing trend of the middle categories and an increasing trend of the weaker category.", "author" : [ { "dropping-particle" : "", "family" : "Caloiero", "given" : "Tommaso", "non-dropping-particle" : "", "parse-names" : false, "suffix" : "" } ], "container-title" : "Environmental Earth Sciences", "id" : "ITEM-2", "issue" : "10", "issued" : { "date-parts" : [ [ "2015" ] ] }, "page" : "6297-6310", "title" : "Analysis of rainfall trend in New Zealand", "translator" : [ { "dropping-particle" : "", "family" : "S678", "given" : "", "non-dropping-particle" : "", "parse-names" : false, "suffix" : "" } ], "type" : "article-journal", "volume" : "73" }, "uris" : [ "http://www.mendeley.com/documents/?uuid=0ed38294-6701-4c92-afcc-f1880940861d" ] } ], "mendeley" : { "formattedCitation" : "(Harrington and Renwick, 2014; Caloiero, 2015)", "manualFormatting" : "(Caloiero, 2015; Harrington and Renwick, 2014)", "plainTextFormattedCitation" : "(Harrington and Renwick, 2014; Caloiero, 2015)", "previouslyFormattedCitation" : "(Harrington and Renwick, 2014; Caloiero, 2015)"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aloiero, 2015; Harrington and Renwick, 2014)</w:t>
      </w:r>
      <w:r w:rsidR="00AB6006" w:rsidRPr="00D424AA">
        <w:rPr>
          <w:rFonts w:cs="Times New Roman"/>
          <w:lang w:val="en-GB"/>
        </w:rPr>
        <w:fldChar w:fldCharType="end"/>
      </w:r>
      <w:bookmarkEnd w:id="1360"/>
      <w:commentRangeEnd w:id="1361"/>
      <w:r w:rsidR="00A26296">
        <w:rPr>
          <w:rStyle w:val="Marquedecommentaire"/>
        </w:rPr>
        <w:commentReference w:id="1361"/>
      </w:r>
      <w:r w:rsidR="00AB6006" w:rsidRPr="00841A35">
        <w:rPr>
          <w:rFonts w:cs="Times New Roman"/>
          <w:lang w:val="en-GB"/>
        </w:rPr>
        <w:t xml:space="preserve">. </w:t>
      </w:r>
    </w:p>
    <w:p w14:paraId="49C967A7" w14:textId="77777777" w:rsidR="00AB6006" w:rsidRPr="00D424AA" w:rsidRDefault="00AB6006" w:rsidP="00D424AA">
      <w:pPr>
        <w:rPr>
          <w:rFonts w:cs="Times New Roman"/>
          <w:lang w:val="en-GB"/>
        </w:rPr>
      </w:pPr>
    </w:p>
    <w:bookmarkEnd w:id="1349"/>
    <w:p w14:paraId="1035AD11" w14:textId="7E6DE34B" w:rsidR="00AB6006" w:rsidRPr="00841A35" w:rsidRDefault="002B473C" w:rsidP="00D424AA">
      <w:pPr>
        <w:rPr>
          <w:rFonts w:cs="Times New Roman"/>
          <w:lang w:val="nb-NO"/>
        </w:rPr>
      </w:pPr>
      <w:r>
        <w:rPr>
          <w:rFonts w:cs="Times New Roman"/>
          <w:lang w:val="en-GB"/>
        </w:rPr>
        <w:t xml:space="preserve">In </w:t>
      </w:r>
      <w:r w:rsidR="00B61766" w:rsidRPr="00D424AA">
        <w:rPr>
          <w:rFonts w:cs="Times New Roman"/>
          <w:lang w:val="en-GB"/>
        </w:rPr>
        <w:t>C</w:t>
      </w:r>
      <w:r w:rsidR="00AB6006" w:rsidRPr="00D424AA">
        <w:rPr>
          <w:rFonts w:cs="Times New Roman"/>
          <w:lang w:val="en-GB"/>
        </w:rPr>
        <w:t>entral and South America (Table 11.14)</w:t>
      </w:r>
      <w:r>
        <w:rPr>
          <w:rFonts w:cs="Times New Roman"/>
          <w:lang w:val="en-GB"/>
        </w:rPr>
        <w:t>,</w:t>
      </w:r>
      <w:r w:rsidR="00AB6006" w:rsidRPr="00D424AA">
        <w:rPr>
          <w:rFonts w:cs="Times New Roman"/>
          <w:lang w:val="en-GB"/>
        </w:rPr>
        <w:t xml:space="preserve"> </w:t>
      </w:r>
      <w:r>
        <w:rPr>
          <w:rFonts w:cs="Times New Roman"/>
          <w:lang w:val="en-GB"/>
        </w:rPr>
        <w:t>e</w:t>
      </w:r>
      <w:r w:rsidR="00AB6006" w:rsidRPr="00D424AA">
        <w:rPr>
          <w:rFonts w:cs="Times New Roman"/>
          <w:lang w:val="en-GB"/>
        </w:rPr>
        <w:t>vidence shows an increase in extreme precipitation, but in general the</w:t>
      </w:r>
      <w:r>
        <w:rPr>
          <w:rFonts w:cs="Times New Roman"/>
          <w:lang w:val="en-GB"/>
        </w:rPr>
        <w:t xml:space="preserve">re is </w:t>
      </w:r>
      <w:r>
        <w:rPr>
          <w:rFonts w:cs="Times New Roman"/>
          <w:i/>
          <w:iCs/>
          <w:lang w:val="en-GB"/>
        </w:rPr>
        <w:t>low</w:t>
      </w:r>
      <w:r w:rsidR="00AB6006" w:rsidRPr="00D424AA">
        <w:rPr>
          <w:rFonts w:cs="Times New Roman"/>
          <w:lang w:val="en-GB"/>
        </w:rPr>
        <w:t xml:space="preserve"> </w:t>
      </w:r>
      <w:r w:rsidR="00AB6006" w:rsidRPr="00D424AA">
        <w:rPr>
          <w:rFonts w:cs="Times New Roman"/>
          <w:i/>
          <w:lang w:val="en-GB"/>
        </w:rPr>
        <w:t xml:space="preserve">confidence; </w:t>
      </w:r>
      <w:r w:rsidR="00AB6006" w:rsidRPr="00D424AA">
        <w:rPr>
          <w:rFonts w:cs="Times New Roman"/>
          <w:lang w:val="en-GB"/>
        </w:rPr>
        <w:t xml:space="preserve">while continent-wide analyses produced wetting trends, trends are not robust. </w:t>
      </w:r>
      <w:r w:rsidR="00E64E86" w:rsidRPr="00D424AA">
        <w:rPr>
          <w:rFonts w:cs="Times New Roman"/>
          <w:lang w:val="en-GB"/>
        </w:rPr>
        <w:t>Rx1day</w:t>
      </w:r>
      <w:r w:rsidR="00AB6006" w:rsidRPr="00D424AA">
        <w:rPr>
          <w:rFonts w:cs="Times New Roman"/>
          <w:lang w:val="en-GB"/>
        </w:rPr>
        <w:t xml:space="preserve"> increased at more stations than it decreased in South America between 1950-2018 </w:t>
      </w:r>
      <w:commentRangeStart w:id="1362"/>
      <w:del w:id="1363" w:author="Robin Matthews" w:date="2021-07-13T21:48:00Z">
        <w:r w:rsidR="00AB6006" w:rsidRPr="00D424AA" w:rsidDel="00D856C9">
          <w:rPr>
            <w:rFonts w:cs="Times New Roman"/>
            <w:lang w:val="en-GB"/>
          </w:rPr>
          <w:fldChar w:fldCharType="begin" w:fldLock="1"/>
        </w:r>
        <w:r w:rsidR="00FF6231" w:rsidRPr="00D856C9" w:rsidDel="00D856C9">
          <w:rPr>
            <w:rFonts w:cs="Times New Roman"/>
            <w:lang w:val="en-GB"/>
          </w:rPr>
          <w:delInstrText>ADDIN CSL_CITATION { "citationItems" : [ { "id" : "ITEM-1", "itemData" : { "DOI" : "10.1175/JCLI-D-13-00405.1", "ISSN" : "0894-8755", "abstract" : "Changes in climate extremes are often monitored using global gridded datasets of climate extremes based on in situ observations or reanalysis data. This study assesses the consistency of temperature and precipitation extremes between these datasets. Both the temporal evolution and spatial patterns of annual extremes of daily values are compared across multiple global gridded datasets of in situ observations and reanalyses to make inferences on the robustness of the obtained results.", "author" : [ { "dropping-particle" : "", "family" : "Donat", "given" : "Markus G.", "non-dropping-particle" : "", "parse-names" : false, "suffix" : "" }, { "dropping-particle" : "", "family" : "Sillmann", "given" : "Jana", "non-dropping-particle" : "", "parse-names" : false, "suffix" : "" }, { "dropping-particle" : "", "family" : "Wild", "given" : "Simon", "non-dropping-particle" : "", "parse-names" : false, "suffix" : "" }, { "dropping-particle" : "V.", "family" : "Alexander", "given" : "Lisa", "non-dropping-particle" : "", "parse-names" : false, "suffix" : "" }, { "dropping-particle" : "", "family" : "Lippmann", "given" : "Tanya", "non-dropping-particle" : "", "parse-names" : false, "suffix" : "" }, { "dropping-particle" : "", "family" : "Zwiers", "given" : "Francis W.", "non-dropping-particle" : "", "parse-names" : false, "suffix" : "" } ], "container-title" : "Journal of Climate", "id" : "ITEM-1", "issue" : "13", "issued" : { "date-parts" : [ [ "2014", "7", "24" ] ] }, "page" : "5019-5035", "title" : "Consistency of Temperature and Precipitation Extremes across Various Global Gridded In Situ and Reanalysis Datasets", "translator" : [ { "dropping-particle" : "", "family" : "S1444", "given" : "", "non-dropping-particle" : "", "parse-names" : false, "suffix" : "" } ], "type" : "article-journal", "volume" : "27" }, "uris" : [ "http://www.mendeley.com/documents/?uuid=3c5b841e-8048-4dcf-9141-1f1ee5fbf3ef" ] } ], "mendeley" : { "formattedCitation" : "(Donat et al., 2014b)", "manualFormatting" : "(", "plainTextFormattedCitation" : "(Donat et al., 2014b)", "previouslyFormattedCitation" : "(Donat et al., 2014b)" }, "properties" : { "noteIndex" : 0 }, "schema" : "https://github.com/citation-style-language/schema/raw/master/csl-citation.json" }</w:delInstrText>
        </w:r>
        <w:r w:rsidR="00AB6006" w:rsidRPr="00D424AA" w:rsidDel="00D856C9">
          <w:rPr>
            <w:rFonts w:cs="Times New Roman"/>
            <w:lang w:val="en-GB"/>
          </w:rPr>
          <w:fldChar w:fldCharType="separate"/>
        </w:r>
        <w:r w:rsidR="00A26296" w:rsidRPr="00D856C9" w:rsidDel="00D856C9">
          <w:rPr>
            <w:rFonts w:cs="Times New Roman"/>
            <w:noProof/>
            <w:lang w:val="en-GB"/>
          </w:rPr>
          <w:delText>(</w:delText>
        </w:r>
        <w:r w:rsidR="00AB6006" w:rsidRPr="00D424AA" w:rsidDel="00D856C9">
          <w:rPr>
            <w:rFonts w:cs="Times New Roman"/>
            <w:lang w:val="en-GB"/>
          </w:rPr>
          <w:fldChar w:fldCharType="end"/>
        </w:r>
      </w:del>
      <w:commentRangeEnd w:id="1362"/>
      <w:r w:rsidR="00A26296">
        <w:rPr>
          <w:rStyle w:val="Marquedecommentaire"/>
        </w:rPr>
        <w:commentReference w:id="1362"/>
      </w:r>
      <w:commentRangeStart w:id="1364"/>
      <w:r w:rsidR="00AB6006" w:rsidRPr="00D424AA">
        <w:rPr>
          <w:rFonts w:cs="Times New Roman"/>
          <w:lang w:val="en-GB"/>
        </w:rPr>
        <w:fldChar w:fldCharType="begin" w:fldLock="1"/>
      </w:r>
      <w:ins w:id="1365" w:author="Robin Matthews" w:date="2021-07-13T21:48:00Z">
        <w:r w:rsidR="00D856C9">
          <w:rPr>
            <w:rFonts w:cs="Times New Roman"/>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366" w:author="Robin Matthews" w:date="2021-07-13T21:48:00Z">
        <w:r w:rsidR="00AB36D4" w:rsidDel="00D856C9">
          <w:rPr>
            <w:rFonts w:cs="Times New Roman"/>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del>
      <w:r w:rsidR="00AB6006" w:rsidRPr="00D424AA">
        <w:rPr>
          <w:rFonts w:cs="Times New Roman"/>
          <w:lang w:val="en-GB"/>
        </w:rPr>
        <w:fldChar w:fldCharType="separate"/>
      </w:r>
      <w:del w:id="1367" w:author="Robin Matthews" w:date="2021-07-13T21:48:00Z">
        <w:r w:rsidR="00A26296" w:rsidDel="00D856C9">
          <w:rPr>
            <w:rFonts w:cs="Times New Roman"/>
            <w:noProof/>
            <w:lang w:val="en-GB"/>
          </w:rPr>
          <w:delText>S</w:delText>
        </w:r>
      </w:del>
      <w:ins w:id="1368" w:author="Robin Matthews" w:date="2021-07-13T21:48:00Z">
        <w:r w:rsidR="00D856C9">
          <w:rPr>
            <w:rFonts w:cs="Times New Roman"/>
            <w:noProof/>
            <w:lang w:val="en-GB"/>
          </w:rPr>
          <w:t>(S</w:t>
        </w:r>
      </w:ins>
      <w:r w:rsidR="00A26296">
        <w:rPr>
          <w:rFonts w:cs="Times New Roman"/>
          <w:noProof/>
          <w:lang w:val="en-GB"/>
        </w:rPr>
        <w:t>un et al., 2020</w:t>
      </w:r>
      <w:ins w:id="1369" w:author="Robin Matthews" w:date="2021-07-13T21:48:00Z">
        <w:r w:rsidR="00D856C9">
          <w:rPr>
            <w:rFonts w:cs="Times New Roman"/>
            <w:noProof/>
            <w:lang w:val="en-GB"/>
          </w:rPr>
          <w:t>b</w:t>
        </w:r>
      </w:ins>
      <w:r w:rsidR="00A26296">
        <w:rPr>
          <w:rFonts w:cs="Times New Roman"/>
          <w:noProof/>
          <w:lang w:val="en-GB"/>
        </w:rPr>
        <w:t>)</w:t>
      </w:r>
      <w:r w:rsidR="00AB6006" w:rsidRPr="00D424AA">
        <w:rPr>
          <w:rFonts w:cs="Times New Roman"/>
          <w:lang w:val="en-GB"/>
        </w:rPr>
        <w:fldChar w:fldCharType="end"/>
      </w:r>
      <w:commentRangeEnd w:id="1364"/>
      <w:r w:rsidR="00A26296">
        <w:rPr>
          <w:rStyle w:val="Marquedecommentaire"/>
        </w:rPr>
        <w:commentReference w:id="1364"/>
      </w:r>
      <w:r w:rsidR="00AB6006" w:rsidRPr="00841A35">
        <w:rPr>
          <w:rFonts w:cs="Times New Roman"/>
          <w:lang w:val="en-GB"/>
        </w:rPr>
        <w:t xml:space="preserve">. Over 1950-2010, both </w:t>
      </w:r>
      <w:r w:rsidR="00E64E86" w:rsidRPr="00D424AA">
        <w:rPr>
          <w:rFonts w:cs="Times New Roman"/>
          <w:lang w:val="en-GB"/>
        </w:rPr>
        <w:t>Rx5day</w:t>
      </w:r>
      <w:r w:rsidR="00AB6006" w:rsidRPr="00D424AA">
        <w:rPr>
          <w:rFonts w:cs="Times New Roman"/>
          <w:lang w:val="en-GB"/>
        </w:rPr>
        <w:t xml:space="preserve"> and R99p increased over large regions of South America, including NWS, NSA, and SE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1",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plainTextFormattedCitation" : "(Skansi et al., 2013)", "previouslyFormattedCitation" : "(Skansi et al., 2013)"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kansi et al., 2013)</w:t>
      </w:r>
      <w:r w:rsidR="00AB6006" w:rsidRPr="00D424AA">
        <w:rPr>
          <w:rFonts w:cs="Times New Roman"/>
          <w:lang w:val="en-GB"/>
        </w:rPr>
        <w:fldChar w:fldCharType="end"/>
      </w:r>
      <w:r w:rsidR="00AB6006" w:rsidRPr="00841A35">
        <w:rPr>
          <w:rFonts w:cs="Times New Roman"/>
          <w:lang w:val="en-GB"/>
        </w:rPr>
        <w:t xml:space="preserve">. There are large regional differences. A decrease in daily extreme precipitation is observed in northeastern </w:t>
      </w:r>
      <w:r w:rsidR="00AB6006" w:rsidRPr="00D424AA">
        <w:rPr>
          <w:rFonts w:cs="Times New Roman"/>
          <w:lang w:val="en-GB"/>
        </w:rPr>
        <w:t xml:space="preserve">Brazil </w:t>
      </w:r>
      <w:bookmarkStart w:id="1370" w:name="_Hlk77235687"/>
      <w:commentRangeStart w:id="1371"/>
      <w:ins w:id="1372" w:author="Robin Matthews" w:date="2021-07-15T10:02:00Z">
        <w:r w:rsidR="00D26A40">
          <w:rPr>
            <w:rFonts w:cs="Times New Roman"/>
            <w:lang w:val="en-GB"/>
          </w:rPr>
          <w:fldChar w:fldCharType="begin" w:fldLock="1"/>
        </w:r>
      </w:ins>
      <w:r w:rsidR="00DB48AC">
        <w:rPr>
          <w:rFonts w:cs="Times New Roman"/>
          <w:lang w:val="en-GB"/>
        </w:rPr>
        <w:instrText>ADDIN CSL_CITATION { "citationItems" : [ { "id" : "ITEM-1", "itemData" : { "DOI" : "10.1007/s00704-018-2396-6", "ISSN" : "1434-4483", "abstract" : "The S\u00e3o Francisco River is strategically important due to its hydroelectric potential and for bringing the largest water body of Brazilian Semiarid region, supplying water for irrigation, urban, and industrial activities. Thereby, for the purpose of characterizing changes on the precipitation patterns over S\u00e3o Francisco River basin, 11 extremes precipitation indices as defined by the joint WMO/CCI/ETCCDMI/CLIVAR project were calculated using daily observation from the 59 rain gauges during 1947\u20132012 period. The extreme climatic indices were calculated with the RClimDex software, which performs an exhaustive data quality control, intending to identify spurious errors and dataset inconsistencies. Weak and significant regional changes were observed in both CDD and SDII indices. Most precipitation extremes indices decreased but without statistical significance. The spatial analysis of indices did not show clearly regional changes due to the complexity of hydrometeorology of the region. In some cases, two rainfall stations exhibited opposite trends with the same significance level although they are separated by a few kilometers. This has occurred more frequently in Lower-Middle S\u00e3o Francisco, probably associated with intense land cover change over the last decades in this region.", "author" : [ { "dropping-particle" : "", "family" : "Bezerra", "given" : "Bergson G.", "non-dropping-particle" : "", "parse-names" : false, "suffix" : "" }, { "dropping-particle" : "", "family" : "Silva", "given" : "Lindenberg L.", "non-dropping-particle" : "", "parse-names" : false, "suffix" : "" }, { "dropping-particle" : "", "family" : "Santos e Silva", "given" : "Claudio M.", "non-dropping-particle" : "", "parse-names" : false, "suffix" : "" }, { "dropping-particle" : "", "family" : "Carvalho", "given" : "Gilvani Gomes", "non-dropping-particle" : "de", "parse-names" : false, "suffix" : "" } ], "container-title" : "Theoretical and Applied Climatology", "id" : "ITEM-1", "issue" : "1", "issued" : { "date-parts" : [ [ "2018", "2", "6" ] ] }, "page" : "565-576", "title" : "Changes of precipitation extremes indices in S\u00e3o Francisco River Basin, Brazil from 1947 to 2012", "translator" : [ { "dropping-particle" : "", "family" : "S3347", "given" : "", "non-dropping-particle" : "", "parse-names" : false, "suffix" : "" } ], "type" : "article-journal", "volume" : "135" }, "uris" : [ "http://www.mendeley.com/documents/?uuid=b769bcaf-3721-45d5-84d6-a3b30f39352e" ] }, { "id" : "ITEM-2",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2",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3",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3",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id" : "ITEM-4", "itemData" : { "DOI" : "10.1007/s00704-018-2600-8", "ISSN" : "0177-798X", "author" : [ { "dropping-particle" : "", "family" : "Luiz Silva", "given" : "Wanderson", "non-dropping-particle" : "", "parse-names" : false, "suffix" : "" }, { "dropping-particle" : "", "family" : "Xavier", "given" : "Luciano N\u00f3brega Rodrigues", "non-dropping-particle" : "", "parse-names" : false, "suffix" : "" }, { "dropping-particle" : "", "family" : "Maceira", "given" : "Maria Elvira Pi\u00f1eiro", "non-dropping-particle" : "", "parse-names" : false, "suffix" : "" }, { "dropping-particle" : "", "family" : "Rotunno", "given" : "Otto Corr\u00eaa", "non-dropping-particle" : "", "parse-names" : false, "suffix" : "" } ], "container-title" : "Theoretical and Applied Climatology", "id" : "ITEM-4", "issued" : { "date-parts" : [ [ "2018", "8" ] ] }, "title" : "Climatological and hydrological patterns and verified trends in precipitation and streamflow in the basins of Brazilian hydroelectric plants", "translator" : [ { "dropping-particle" : "", "family" : "S1484", "given" : "", "non-dropping-particle" : "", "parse-names" : false, "suffix" : "" } ], "type" : "article-journal" }, "uris" : [ "http://www.mendeley.com/documents/?uuid=cd1b04f5-cda3-4275-87e3-a36e353bca84" ] }, { "id" : "ITEM-5", "itemData" : { "DOI" : "10.1002/wcc.627", "ISSN" : "1757-7780", "abstract" : "Abstract North, Central, and South America (collectively referred to as the Americas) extend across two hemispheres, and together cover approximately 28% of Earth's land area and are home to about 13% of the world's population. Unique ecosystems, diversified cultures, and communities that inhabit the region rely on precipitation delivered yearly by multiple systems, including mid-latitudes storms, the North and South American Monsoons, and tropical storms and hurricanes. The rapid warming of the Earth's atmosphere and oceans combined with internal variability of the climate system, have modified precipitation patterns from the tropics to high latitudes. In the Americas, instrumental records have shown evidence of upward trends in extreme precipitation (amount, intensity, and frequency) in many areas. The most consistent evidence of precipitation trends occurs in mid-latitudes of North America and in the subtropics of South America. Recent studies have indicated a poleward shift of heavy precipitation associated with South American Monsoon. Nonetheless, the deficient network of rain gauges in vast areas over tropical Americas limits the assessment of trends in regions with heavy rainfall amounts. Additionally, observed trends in the North America monsoon precipitation are difficult to separate from the contribution of tropical storms and hurricanes. Furthermore, coupled modes such as the El Nino/Southern Oscillation, the Pacific Decadal Oscillation, and the Atlantic Multidecadal Oscillation modulate precipitation in the Americas, from the tropics to the extratropics, and these teleconnections are relevant to assess precipitation trends using historical records. This review evaluates all these complex issues focusing on observations based on instrumental datasets. This article is categorized under: Paleoclimates and Current Trends &gt; Modern Climate Change", "author" : [ { "dropping-particle" : "V", "family" : "Carvalho", "given" : "Leila M", "non-dropping-particle" : "", "parse-names" : false, "suffix" : "" } ], "container-title" : "WIREs Climate Change", "id" : "ITEM-5", "issue" : "2", "issued" : { "date-parts" : [ [ "2020", "3", "1" ] ] }, "note" : "doi: 10.1002/wcc.627", "page" : "e627", "publisher" : "John Wiley &amp; Sons, Ltd", "title" : "Assessing precipitation trends in the Americas with historical data: A review", "translator" : [ { "dropping-particle" : "", "family" : "S3052", "given" : "", "non-dropping-particle" : "", "parse-names" : false, "suffix" : "" } ], "type" : "article-journal", "volume" : "11" }, "uris" : [ "http://www.mendeley.com/documents/?uuid=79be672b-fc21-4ec7-8346-eacb46c578e7" ] }, { "id" : "ITEM-6", "itemData" : { "DOI" : "10.3354/cr01374", "ISSN" : "0936-577X", "abstract" : "ABSTRACT: Extreme climate events over the La Plata basin (LPB) can produce significant impacts due to the importance of the regional agriculture and hydroelectric power production for the local economy. Progress on describing, projecting and understanding extremes in LPB, in the framework of the CLARIS-LPB Europe-South America Network for Climate Change Assessment and Impact Studies in La Plata Basin Project, are reviewed. The paper is based on recent studies and publications, as well as some new diagnostics as indicators of works in progress, and can be considered as an update for the LPB region of previous reviews by Cavalcanti et al. (2015; J Hydrol 523:211\u0096230) and Rusticucci (2012; Atmos Res 106:1\u009617. Despite the significant advances on regional extremes, some gaps have been identified, and many challenges remain. Much of the recent progress considers temperature and precipitation extremes on timescales varying from synoptic to long-term variability and climate change, essential for impact and vulnerability assessments. Research lines on extremes requiring further efforts include the relative roles of local versus remote forcings, the impact of land use and land management changes, the specific role of soil moisture and land-atmosphere feedbacks as catalysts for heat waves, the impact of the local inhomogeneities in soil moisture, feedback and uncertainties in projections of extremes, as well as seasonal forecast and climate change attribution studies. We suggest combining intensive monitoring and modelling to address these issues.", "author" : [ { "dropping-particle" : "", "family" : "Carril", "given" : "AF", "non-dropping-particle" : "", "parse-names" : false, "suffix" : "" }, { "dropping-particle" : "", "family" : "Cavalcanti", "given" : "Ifa", "non-dropping-particle" : "", "parse-names" : false, "suffix" : "" }, { "dropping-particle" : "", "family" : "Men\u00e9ndez", "given" : "Cg", "non-dropping-particle" : "", "parse-names" : false, "suffix" : "" }, { "dropping-particle" : "", "family" : "S\u00f6rensson", "given" : "A", "non-dropping-particle" : "", "parse-names" : false, "suffix" : "" }, { "dropping-particle" : "", "family" : "L\u00f3pez-Franca", "given" : "N", "non-dropping-particle" : "", "parse-names" : false, "suffix" : "" }, { "dropping-particle" : "", "family" : "Rivera", "given" : "JA", "non-dropping-particle" : "", "parse-names" : false, "suffix" : "" }, { "dropping-particle" : "", "family" : "Robledo", "given" : "F", "non-dropping-particle" : "", "parse-names" : false, "suffix" : "" }, { "dropping-particle" : "", "family" : "Zaninelli", "given" : "PG", "non-dropping-particle" : "", "parse-names" : false, "suffix" : "" }, { "dropping-particle" : "", "family" : "Ambrizzi", "given" : "T", "non-dropping-particle" : "", "parse-names" : false, "suffix" : "" }, { "dropping-particle" : "", "family" : "Penalba", "given" : "OC", "non-dropping-particle" : "", "parse-names" : false, "suffix" : "" }, { "dropping-particle" : "", "family" : "Rocha", "given" : "Rp", "non-dropping-particle" : "da", "parse-names" : false, "suffix" : "" }, { "dropping-particle" : "", "family" : "S\u00e1nchez", "given" : "E", "non-dropping-particle" : "", "parse-names" : false, "suffix" : "" }, { "dropping-particle" : "", "family" : "Bettolli", "given" : "ML", "non-dropping-particle" : "", "parse-names" : false, "suffix" : "" }, { "dropping-particle" : "", "family" : "Pessacg", "given" : "N", "non-dropping-particle" : "", "parse-names" : false, "suffix" : "" }, { "dropping-particle" : "", "family" : "Renom", "given" : "M", "non-dropping-particle" : "", "parse-names" : false, "suffix" : "" }, { "dropping-particle" : "", "family" : "Ruscica", "given" : "R", "non-dropping-particle" : "", "parse-names" : false, "suffix" : "" }, { "dropping-particle" : "", "family" : "Solman", "given" : "S", "non-dropping-particle" : "", "parse-names" : false, "suffix" : "" }, { "dropping-particle" : "", "family" : "Tencer", "given" : "B", "non-dropping-particle" : "", "parse-names" : false, "suffix" : "" }, { "dropping-particle" : "", "family" : "Grimm", "given" : "Am", "non-dropping-particle" : "", "parse-names" : false, "suffix" : "" }, { "dropping-particle" : "", "family" : "Rusticucci", "given" : "M", "non-dropping-particle" : "", "parse-names" : false, "suffix" : "" }, { "dropping-particle" : "", "family" : "Cherchi", "given" : "A", "non-dropping-particle" : "", "parse-names" : false, "suffix" : "" }, { "dropping-particle" : "", "family" : "Tedeschi", "given" : "R", "non-dropping-particle" : "", "parse-names" : false, "suffix" : "" }, { "dropping-particle" : "", "family" : "Zamboni", "given" : "L", "non-dropping-particle" : "", "parse-names" : false, "suffix" : "" } ], "container-title" : "Climate Research", "id" : "ITEM-6", "issue" : "2-3", "issued" : { "date-parts" : [ [ "2016", "5", "4" ] ] }, "language" : "en", "note" : "From Duplicate 3 (Extreme events in the La Plata basin: a retrospective analysis of what we have learned during CLARIS-LPB project - AF, Carril; IFA, Cavalcanti; CG, Men\u00e9ndez; S\u00f6rensson, A; L\u00f3pez-Franca, N; JA, Rivera; Robledo, F; PG, Zaninelli; Ambrizzi, T; OC, Penalba; RP, da Rocha; S\u00e1nchez, E; ML, Bettolli; Pessacg, N; Renom, M; Ruscica, R; Solman, S; Tencer, B; AM, Grimm; Rusticucci, M; Cherchi, A; Tedeschi, R; Zamboni, L)\n\n10.3354/cr01374", "page" : "95-116", "publisher" : "Inter-Research", "title" : "Extreme events in the La Plata basin: a retrospective analysis of what we have learned during CLARIS-LPB project", "translator" : [ { "dropping-particle" : "", "family" : "S3354", "given" : "", "non-dropping-particle" : "", "parse-names" : false, "suffix" : "" } ], "type" : "article-journal", "volume" : "68" }, "uris" : [ "http://www.mendeley.com/documents/?uuid=b75aca70-d2c9-4bf4-bfa1-4983b6a304c5" ] } ], "mendeley" : { "formattedCitation" : "(Skansi et al., 2013; Carril et al., 2016; Bezerra et al., 2018; Luiz Silva et al., 2018; Carvalho, 2020; Dereczynski et al., 2020)", "manualFormatting" : "(Skansi et al., 2013; Bezerra et al., 2018; Dereczynski et al., 2020)", "plainTextFormattedCitation" : "(Skansi et al., 2013; Carril et al., 2016; Bezerra et al., 2018; Luiz Silva et al., 2018; Carvalho, 2020; Dereczynski et al., 2020)", "previouslyFormattedCitation" : "(Skansi et al., 2013; Carril et al., 2016; Bezerra et al., 2018; Luiz Silva et al., 2018; Carvalho, 2020; Dereczynski et al., 2020)" }, "properties" : { "noteIndex" : 0 }, "schema" : "https://github.com/citation-style-language/schema/raw/master/csl-citation.json" }</w:instrText>
      </w:r>
      <w:ins w:id="1373" w:author="Robin Matthews" w:date="2021-07-15T10:02:00Z">
        <w:r w:rsidR="00D26A40">
          <w:rPr>
            <w:rFonts w:cs="Times New Roman"/>
            <w:lang w:val="en-GB"/>
          </w:rPr>
          <w:fldChar w:fldCharType="separate"/>
        </w:r>
        <w:r w:rsidR="00D26A40" w:rsidRPr="00B850E4">
          <w:rPr>
            <w:rFonts w:cs="Times New Roman"/>
            <w:noProof/>
            <w:lang w:val="en-GB"/>
          </w:rPr>
          <w:t>(Skansi et al., 2013; Bezerra et al., 2018; Dereczynski et al., 2020)</w:t>
        </w:r>
        <w:r w:rsidR="00D26A40">
          <w:rPr>
            <w:rFonts w:cs="Times New Roman"/>
            <w:lang w:val="en-GB"/>
          </w:rPr>
          <w:fldChar w:fldCharType="end"/>
        </w:r>
        <w:commentRangeEnd w:id="1371"/>
        <w:r w:rsidR="00D26A40">
          <w:rPr>
            <w:rStyle w:val="Marquedecommentaire"/>
          </w:rPr>
          <w:commentReference w:id="1371"/>
        </w:r>
      </w:ins>
      <w:commentRangeStart w:id="1374"/>
      <w:del w:id="1375" w:author="Robin Matthews" w:date="2021-07-15T10:02:00Z">
        <w:r w:rsidR="00AB6006" w:rsidRPr="00D424AA" w:rsidDel="00D26A40">
          <w:rPr>
            <w:rFonts w:cs="Times New Roman"/>
            <w:lang w:val="en-GB"/>
          </w:rPr>
          <w:fldChar w:fldCharType="begin" w:fldLock="1"/>
        </w:r>
        <w:r w:rsidR="00FF6231" w:rsidDel="00D26A40">
          <w:rPr>
            <w:rFonts w:cs="Times New Roman"/>
            <w:lang w:val="en-GB"/>
          </w:rPr>
          <w:delInstrText>ADDIN CSL_CITATION { "citationItems" : [ { "id" : "ITEM-1", "itemData" : { "DOI" : "10.1007/s00704-018-2396-6", "ISSN" : "1434-4483", "abstract" : "The S\u00e3o Francisco River is strategically important due to its hydroelectric potential and for bringing the largest water body of Brazilian Semiarid region, supplying water for irrigation, urban, and industrial activities. Thereby, for the purpose of characterizing changes on the precipitation patterns over S\u00e3o Francisco River basin, 11 extremes precipitation indices as defined by the joint WMO/CCI/ETCCDMI/CLIVAR project were calculated using daily observation from the 59 rain gauges during 1947\u20132012 period. The extreme climatic indices were calculated with the RClimDex software, which performs an exhaustive data quality control, intending to identify spurious errors and dataset inconsistencies. Weak and significant regional changes were observed in both CDD and SDII indices. Most precipitation extremes indices decreased but without statistical significance. The spatial analysis of indices did not show clearly regional changes due to the complexity of hydrometeorology of the region. In some cases, two rainfall stations exhibited opposite trends with the same significance level although they are separated by a few kilometers. This has occurred more frequently in Lower-Middle S\u00e3o Francisco, probably associated with intense land cover change over the last decades in this region.", "author" : [ { "dropping-particle" : "", "family" : "Bezerra", "given" : "Bergson G.", "non-dropping-particle" : "", "parse-names" : false, "suffix" : "" }, { "dropping-particle" : "", "family" : "Silva", "given" : "Lindenberg L.", "non-dropping-particle" : "", "parse-names" : false, "suffix" : "" }, { "dropping-particle" : "", "family" : "Santos e Silva", "given" : "Claudio M.", "non-dropping-particle" : "", "parse-names" : false, "suffix" : "" }, { "dropping-particle" : "", "family" : "Carvalho", "given" : "Gilvani Gomes", "non-dropping-particle" : "de", "parse-names" : false, "suffix" : "" } ], "container-title" : "Theoretical and Applied Climatology", "id" : "ITEM-1", "issue" : "1", "issued" : { "date-parts" : [ [ "2018", "2", "6" ] ] }, "page" : "565-576", "title" : "Changes of precipitation extremes indices in S\u00e3o Francisco River Basin, Brazil from 1947 to 2012", "translator" : [ { "dropping-particle" : "", "family" : "S3347", "given" : "", "non-dropping-particle" : "", "parse-names" : false, "suffix" : "" } ], "type" : "article-journal", "volume" : "135" }, "uris" : [ "http://www.mendeley.com/documents/?uuid=b769bcaf-3721-45d5-84d6-a3b30f39352e" ] } ], "mendeley" : { "formattedCitation" : "(Bezerra et al., 2018)", "manualFormatting" : "(Bezerra et al., 2018; ", "plainTextFormattedCitation" : "(Bezerra et al., 2018)", "previouslyFormattedCitation" : "(Bezerra et al., 2018)" }, "properties" : { "noteIndex" : 0 }, "schema" : "https://github.com/citation-style-language/schema/raw/master/csl-citation.json" }</w:delInstrText>
        </w:r>
        <w:r w:rsidR="00AB6006" w:rsidRPr="00D424AA" w:rsidDel="00D26A40">
          <w:rPr>
            <w:rFonts w:cs="Times New Roman"/>
            <w:lang w:val="en-GB"/>
          </w:rPr>
          <w:fldChar w:fldCharType="separate"/>
        </w:r>
        <w:r w:rsidR="00A26296" w:rsidDel="00D26A40">
          <w:rPr>
            <w:rFonts w:cs="Times New Roman"/>
            <w:noProof/>
            <w:lang w:val="en-GB"/>
          </w:rPr>
          <w:delText xml:space="preserve">(Bezerra et al., 2018; </w:delText>
        </w:r>
        <w:r w:rsidR="00AB6006" w:rsidRPr="00D424AA" w:rsidDel="00D26A40">
          <w:rPr>
            <w:rFonts w:cs="Times New Roman"/>
            <w:lang w:val="en-GB"/>
          </w:rPr>
          <w:fldChar w:fldCharType="end"/>
        </w:r>
        <w:commentRangeEnd w:id="1374"/>
        <w:r w:rsidR="00A26296" w:rsidDel="00D26A40">
          <w:rPr>
            <w:rStyle w:val="Marquedecommentaire"/>
          </w:rPr>
          <w:commentReference w:id="1374"/>
        </w:r>
        <w:commentRangeStart w:id="1376"/>
        <w:r w:rsidR="00AB6006" w:rsidRPr="00D424AA" w:rsidDel="00D26A40">
          <w:rPr>
            <w:rFonts w:cs="Times New Roman"/>
            <w:lang w:val="en-GB"/>
          </w:rPr>
          <w:fldChar w:fldCharType="begin" w:fldLock="1"/>
        </w:r>
        <w:r w:rsidR="00FF6231" w:rsidDel="00D26A40">
          <w:rPr>
            <w:rFonts w:cs="Times New Roman"/>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 "plainTextFormattedCitation" : "(Dereczynski et al., 2020)", "previouslyFormattedCitation" : "(Dereczynski et al., 2020)" }, "properties" : { "noteIndex" : 0 }, "schema" : "https://github.com/citation-style-language/schema/raw/master/csl-citation.json" }</w:delInstrText>
        </w:r>
        <w:r w:rsidR="00AB6006" w:rsidRPr="00D424AA" w:rsidDel="00D26A40">
          <w:rPr>
            <w:rFonts w:cs="Times New Roman"/>
            <w:lang w:val="en-GB"/>
          </w:rPr>
          <w:fldChar w:fldCharType="separate"/>
        </w:r>
        <w:r w:rsidR="00A26296" w:rsidDel="00D26A40">
          <w:rPr>
            <w:rFonts w:cs="Times New Roman"/>
            <w:noProof/>
            <w:lang w:val="en-GB"/>
          </w:rPr>
          <w:delText xml:space="preserve">Dereczynski et al., 2020; </w:delText>
        </w:r>
        <w:r w:rsidR="00AB6006" w:rsidRPr="00D424AA" w:rsidDel="00D26A40">
          <w:rPr>
            <w:rFonts w:cs="Times New Roman"/>
            <w:lang w:val="en-GB"/>
          </w:rPr>
          <w:fldChar w:fldCharType="end"/>
        </w:r>
        <w:commentRangeEnd w:id="1376"/>
        <w:r w:rsidR="00A26296" w:rsidDel="00D26A40">
          <w:rPr>
            <w:rStyle w:val="Marquedecommentaire"/>
          </w:rPr>
          <w:commentReference w:id="1376"/>
        </w:r>
        <w:commentRangeStart w:id="1377"/>
        <w:r w:rsidR="00AB6006" w:rsidRPr="00D424AA" w:rsidDel="00D26A40">
          <w:rPr>
            <w:rFonts w:cs="Times New Roman"/>
            <w:lang w:val="en-GB"/>
          </w:rPr>
          <w:fldChar w:fldCharType="begin" w:fldLock="1"/>
        </w:r>
        <w:r w:rsidR="00FF6231" w:rsidDel="00D26A40">
          <w:rPr>
            <w:rFonts w:cs="Times New Roman"/>
            <w:lang w:val="en-GB"/>
          </w:rPr>
          <w:delInstrText>ADDIN CSL_CITATION { "citationItems" : [ { "id" : "ITEM-1",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1",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id" : "ITEM-2", "itemData" : { "DOI" : "10.1007/s00704-018-2600-8", "ISSN" : "0177-798X", "author" : [ { "dropping-particle" : "", "family" : "Luiz Silva", "given" : "Wanderson", "non-dropping-particle" : "", "parse-names" : false, "suffix" : "" }, { "dropping-particle" : "", "family" : "Xavier", "given" : "Luciano N\u00f3brega Rodrigues", "non-dropping-particle" : "", "parse-names" : false, "suffix" : "" }, { "dropping-particle" : "", "family" : "Maceira", "given" : "Maria Elvira Pi\u00f1eiro", "non-dropping-particle" : "", "parse-names" : false, "suffix" : "" }, { "dropping-particle" : "", "family" : "Rotunno", "given" : "Otto Corr\u00eaa", "non-dropping-particle" : "", "parse-names" : false, "suffix" : "" } ], "container-title" : "Theoretical and Applied Climatology", "id" : "ITEM-2", "issued" : { "date-parts" : [ [ "2018", "8" ] ] }, "title" : "Climatological and hydrological patterns and verified trends in precipitation and streamflow in the basins of Brazilian hydroelectric plants", "translator" : [ { "dropping-particle" : "", "family" : "S1484", "given" : "", "non-dropping-particle" : "", "parse-names" : false, "suffix" : "" } ], "type" : "article-journal" }, "uris" : [ "http://www.mendeley.com/documents/?uuid=cd1b04f5-cda3-4275-87e3-a36e353bca84" ] }, { "id" : "ITEM-3", "itemData" : { "DOI" : "10.1002/wcc.627", "ISSN" : "1757-7780", "abstract" : "Abstract North, Central, and South America (collectively referred to as the Americas) extend across two hemispheres, and together cover approximately 28% of Earth's land area and are home to about 13% of the world's population. Unique ecosystems, diversified cultures, and communities that inhabit the region rely on precipitation delivered yearly by multiple systems, including mid-latitudes storms, the North and South American Monsoons, and tropical storms and hurricanes. The rapid warming of the Earth's atmosphere and oceans combined with internal variability of the climate system, have modified precipitation patterns from the tropics to high latitudes. In the Americas, instrumental records have shown evidence of upward trends in extreme precipitation (amount, intensity, and frequency) in many areas. The most consistent evidence of precipitation trends occurs in mid-latitudes of North America and in the subtropics of South America. Recent studies have indicated a poleward shift of heavy precipitation associated with South American Monsoon. Nonetheless, the deficient network of rain gauges in vast areas over tropical Americas limits the assessment of trends in regions with heavy rainfall amounts. Additionally, observed trends in the North America monsoon precipitation are difficult to separate from the contribution of tropical storms and hurricanes. Furthermore, coupled modes such as the El Nino/Southern Oscillation, the Pacific Decadal Oscillation, and the Atlantic Multidecadal Oscillation modulate precipitation in the Americas, from the tropics to the extratropics, and these teleconnections are relevant to assess precipitation trends using historical records. This review evaluates all these complex issues focusing on observations based on instrumental datasets. This article is categorized under: Paleoclimates and Current Trends &gt; Modern Climate Change", "author" : [ { "dropping-particle" : "V", "family" : "Carvalho", "given" : "Leila M", "non-dropping-particle" : "", "parse-names" : false, "suffix" : "" } ], "container-title" : "WIREs Climate Change", "id" : "ITEM-3", "issue" : "2", "issued" : { "date-parts" : [ [ "2020", "3", "1" ] ] }, "note" : "doi: 10.1002/wcc.627", "page" : "e627", "publisher" : "John Wiley &amp; Sons, Ltd", "title" : "Assessing precipitation trends in the Americas with historical data: A review", "translator" : [ { "dropping-particle" : "", "family" : "S3052", "given" : "", "non-dropping-particle" : "", "parse-names" : false, "suffix" : "" } ], "type" : "article-journal", "volume" : "11" }, "uris" : [ "http://www.mendeley.com/documents/?uuid=79be672b-fc21-4ec7-8346-eacb46c578e7" ] }, { "id" : "ITEM-4", "itemData" : { "DOI" : "10.3354/cr01374", "ISSN" : "0936-577X", "abstract" : "ABSTRACT: Extreme climate events over the La Plata basin (LPB) can produce significant impacts due to the importance of the regional agriculture and hydroelectric power production for the local economy. Progress on describing, projecting and understanding extremes in LPB, in the framework of the CLARIS-LPB Europe-South America Network for Climate Change Assessment and Impact Studies in La Plata Basin Project, are reviewed. The paper is based on recent studies and publications, as well as some new diagnostics as indicators of works in progress, and can be considered as an update for the LPB region of previous reviews by Cavalcanti et al. (2015; J Hydrol 523:211\u0096230) and Rusticucci (2012; Atmos Res 106:1\u009617. Despite the significant advances on regional extremes, some gaps have been identified, and many challenges remain. Much of the recent progress considers temperature and precipitation extremes on timescales varying from synoptic to long-term variability and climate change, essential for impact and vulnerability assessments. Research lines on extremes requiring further efforts include the relative roles of local versus remote forcings, the impact of land use and land management changes, the specific role of soil moisture and land-atmosphere feedbacks as catalysts for heat waves, the impact of the local inhomogeneities in soil moisture, feedback and uncertainties in projections of extremes, as well as seasonal forecast and climate change attribution studies. We suggest combining intensive monitoring and modelling to address these issues.", "author" : [ { "dropping-particle" : "", "family" : "Carril", "given" : "AF", "non-dropping-particle" : "", "parse-names" : false, "suffix" : "" }, { "dropping-particle" : "", "family" : "Cavalcanti", "given" : "Ifa", "non-dropping-particle" : "", "parse-names" : false, "suffix" : "" }, { "dropping-particle" : "", "family" : "Men\u00e9ndez", "given" : "Cg", "non-dropping-particle" : "", "parse-names" : false, "suffix" : "" }, { "dropping-particle" : "", "family" : "S\u00f6rensson", "given" : "A", "non-dropping-particle" : "", "parse-names" : false, "suffix" : "" }, { "dropping-particle" : "", "family" : "L\u00f3pez-Franca", "given" : "N", "non-dropping-particle" : "", "parse-names" : false, "suffix" : "" }, { "dropping-particle" : "", "family" : "Rivera", "given" : "JA", "non-dropping-particle" : "", "parse-names" : false, "suffix" : "" }, { "dropping-particle" : "", "family" : "Robledo", "given" : "F", "non-dropping-particle" : "", "parse-names" : false, "suffix" : "" }, { "dropping-particle" : "", "family" : "Zaninelli", "given" : "PG", "non-dropping-particle" : "", "parse-names" : false, "suffix" : "" }, { "dropping-particle" : "", "family" : "Ambrizzi", "given" : "T", "non-dropping-particle" : "", "parse-names" : false, "suffix" : "" }, { "dropping-particle" : "", "family" : "Penalba", "given" : "OC", "non-dropping-particle" : "", "parse-names" : false, "suffix" : "" }, { "dropping-particle" : "", "family" : "Rocha", "given" : "Rp", "non-dropping-particle" : "da", "parse-names" : false, "suffix" : "" }, { "dropping-particle" : "", "family" : "S\u00e1nchez", "given" : "E", "non-dropping-particle" : "", "parse-names" : false, "suffix" : "" }, { "dropping-particle" : "", "family" : "Bettolli", "given" : "ML", "non-dropping-particle" : "", "parse-names" : false, "suffix" : "" }, { "dropping-particle" : "", "family" : "Pessacg", "given" : "N", "non-dropping-particle" : "", "parse-names" : false, "suffix" : "" }, { "dropping-particle" : "", "family" : "Renom", "given" : "M", "non-dropping-particle" : "", "parse-names" : false, "suffix" : "" }, { "dropping-particle" : "", "family" : "Ruscica", "given" : "R", "non-dropping-particle" : "", "parse-names" : false, "suffix" : "" }, { "dropping-particle" : "", "family" : "Solman", "given" : "S", "non-dropping-particle" : "", "parse-names" : false, "suffix" : "" }, { "dropping-particle" : "", "family" : "Tencer", "given" : "B", "non-dropping-particle" : "", "parse-names" : false, "suffix" : "" }, { "dropping-particle" : "", "family" : "Grimm", "given" : "Am", "non-dropping-particle" : "", "parse-names" : false, "suffix" : "" }, { "dropping-particle" : "", "family" : "Rusticucci", "given" : "M", "non-dropping-particle" : "", "parse-names" : false, "suffix" : "" }, { "dropping-particle" : "", "family" : "Cherchi", "given" : "A", "non-dropping-particle" : "", "parse-names" : false, "suffix" : "" }, { "dropping-particle" : "", "family" : "Tedeschi", "given" : "R", "non-dropping-particle" : "", "parse-names" : false, "suffix" : "" }, { "dropping-particle" : "", "family" : "Zamboni", "given" : "L", "non-dropping-particle" : "", "parse-names" : false, "suffix" : "" } ], "container-title" : "Climate Research", "id" : "ITEM-4", "issue" : "2-3", "issued" : { "date-parts" : [ [ "2016", "5", "4" ] ] }, "language" : "en", "note" : "From Duplicate 3 (Extreme events in the La Plata basin: a retrospective analysis of what we have learned during CLARIS-LPB project - AF, Carril; IFA, Cavalcanti; CG, Men\u00e9ndez; S\u00f6rensson, A; L\u00f3pez-Franca, N; JA, Rivera; Robledo, F; PG, Zaninelli; Ambrizzi, T; OC, Penalba; RP, da Rocha; S\u00e1nchez, E; ML, Bettolli; Pessacg, N; Renom, M; Ruscica, R; Solman, S; Tencer, B; AM, Grimm; Rusticucci, M; Cherchi, A; Tedeschi, R; Zamboni, L)\n\n10.3354/cr01374", "page" : "95-116", "publisher" : "Inter-Research", "title" : "Extreme events in the La Plata basin: a retrospective analysis of what we have learned during CLARIS-LPB project", "translator" : [ { "dropping-particle" : "", "family" : "S3354", "given" : "", "non-dropping-particle" : "", "parse-names" : false, "suffix" : "" } ], "type" : "article-journal", "volume" : "68" }, "uris" : [ "http://www.mendeley.com/documents/?uuid=b75aca70-d2c9-4bf4-bfa1-4983b6a304c5" ] } ], "mendeley" : { "formattedCitation" : "(Skansi et al., 2013; Carril et al., 2016; Luiz Silva et al., 2018; Carvalho, 2020)", "manualFormatting" : "Skansi et al., 2013)", "plainTextFormattedCitation" : "(Skansi et al., 2013; Carril et al., 2016; Luiz Silva et al., 2018; Carvalho, 2020)", "previouslyFormattedCitation" : "(Skansi et al., 2013; Carril et al., 2016; Luiz Silva et al., 2018; Carvalho, 2020)" }, "properties" : { "noteIndex" : 0 }, "schema" : "https://github.com/citation-style-language/schema/raw/master/csl-citation.json" }</w:delInstrText>
        </w:r>
        <w:r w:rsidR="00AB6006" w:rsidRPr="00D424AA" w:rsidDel="00D26A40">
          <w:rPr>
            <w:rFonts w:cs="Times New Roman"/>
            <w:lang w:val="en-GB"/>
          </w:rPr>
          <w:fldChar w:fldCharType="separate"/>
        </w:r>
        <w:r w:rsidR="00A26296" w:rsidDel="00D26A40">
          <w:rPr>
            <w:rFonts w:cs="Times New Roman"/>
            <w:noProof/>
            <w:lang w:val="en-GB"/>
          </w:rPr>
          <w:delText>Skansi et al., 2013)</w:delText>
        </w:r>
        <w:r w:rsidR="00AB6006" w:rsidRPr="00D424AA" w:rsidDel="00D26A40">
          <w:rPr>
            <w:rFonts w:cs="Times New Roman"/>
            <w:lang w:val="en-GB"/>
          </w:rPr>
          <w:fldChar w:fldCharType="end"/>
        </w:r>
      </w:del>
      <w:commentRangeEnd w:id="1377"/>
      <w:r w:rsidR="00A26296">
        <w:rPr>
          <w:rStyle w:val="Marquedecommentaire"/>
        </w:rPr>
        <w:commentReference w:id="1377"/>
      </w:r>
      <w:r w:rsidR="00AB6006" w:rsidRPr="00841A35">
        <w:rPr>
          <w:rFonts w:cs="Times New Roman"/>
          <w:lang w:val="en-GB"/>
        </w:rPr>
        <w:t>. T</w:t>
      </w:r>
      <w:bookmarkEnd w:id="1370"/>
      <w:r w:rsidR="00AB6006" w:rsidRPr="00841A35">
        <w:rPr>
          <w:rFonts w:cs="Times New Roman"/>
          <w:lang w:val="en-GB"/>
        </w:rPr>
        <w:t xml:space="preserve">rends in extreme precipitation indices were not statistically significant over the period 1947-2012 within the São Francisco River basin in the Brazilian semi-arid region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00704-018-2396-6", "ISSN" : "1434-4483", "abstract" : "The S\u00e3o Francisco River is strategically important due to its hydroelectric potential and for bringing the largest water body of Brazilian Semiarid region, supplying water for irrigation, urban, and industrial activities. Thereby, for the purpose of characterizing changes on the precipitation patterns over S\u00e3o Francisco River basin, 11 extremes precipitation indices as defined by the joint WMO/CCI/ETCCDMI/CLIVAR project were calculated using daily observation from the 59 rain gauges during 1947\u20132012 period. The extreme climatic indices were calculated with the RClimDex software, which performs an exhaustive data quality control, intending to identify spurious errors and dataset inconsistencies. Weak and significant regional changes were observed in both CDD and SDII indices. Most precipitation extremes indices decreased but without statistical significance. The spatial analysis of indices did not show clearly regional changes due to the complexity of hydrometeorology of the region. In some cases, two rainfall stations exhibited opposite trends with the same significance level although they are separated by a few kilometers. This has occurred more frequently in Lower-Middle S\u00e3o Francisco, probably associated with intense land cover change over the last decades in this region.", "author" : [ { "dropping-particle" : "", "family" : "Bezerra", "given" : "Bergson G.", "non-dropping-particle" : "", "parse-names" : false, "suffix" : "" }, { "dropping-particle" : "", "family" : "Silva", "given" : "Lindenberg L.", "non-dropping-particle" : "", "parse-names" : false, "suffix" : "" }, { "dropping-particle" : "", "family" : "Santos e Silva", "given" : "Claudio M.", "non-dropping-particle" : "", "parse-names" : false, "suffix" : "" }, { "dropping-particle" : "", "family" : "Carvalho", "given" : "Gilvani Gomes", "non-dropping-particle" : "de", "parse-names" : false, "suffix" : "" } ], "container-title" : "Theoretical and Applied Climatology", "id" : "ITEM-1", "issue" : "1", "issued" : { "date-parts" : [ [ "2018", "2", "6" ] ] }, "page" : "565-576", "title" : "Changes of precipitation extremes indices in S\u00e3o Francisco River Basin, Brazil from 1947 to 2012", "translator" : [ { "dropping-particle" : "", "family" : "S3347", "given" : "", "non-dropping-particle" : "", "parse-names" : false, "suffix" : "" } ], "type" : "article-journal", "volume" : "135" }, "uris" : [ "http://www.mendeley.com/documents/?uuid=b769bcaf-3721-45d5-84d6-a3b30f39352e" ] } ], "mendeley" : { "formattedCitation" : "(Bezerra et al., 2018)", "plainTextFormattedCitation" : "(Bezerra et al., 2018)", "previouslyFormattedCitation" : "(Bezerra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Bezerra et al., 2018)</w:t>
      </w:r>
      <w:r w:rsidR="00AB6006" w:rsidRPr="00D424AA">
        <w:rPr>
          <w:rFonts w:cs="Times New Roman"/>
          <w:lang w:val="en-GB"/>
        </w:rPr>
        <w:fldChar w:fldCharType="end"/>
      </w:r>
      <w:r w:rsidR="00AB6006" w:rsidRPr="00841A35">
        <w:rPr>
          <w:rFonts w:cs="Times New Roman"/>
          <w:lang w:val="en-GB"/>
        </w:rPr>
        <w:t xml:space="preserve">. An increase in extreme rainfall is observed in AMZ with </w:t>
      </w:r>
      <w:r w:rsidR="00AB6006" w:rsidRPr="00D424AA">
        <w:rPr>
          <w:rFonts w:cs="Times New Roman"/>
          <w:i/>
          <w:lang w:val="en-GB"/>
        </w:rPr>
        <w:t>medium confidence</w:t>
      </w:r>
      <w:r w:rsidR="00AB6006" w:rsidRPr="00D424AA">
        <w:rPr>
          <w:rFonts w:cs="Times New Roman"/>
          <w:lang w:val="en-GB"/>
        </w:rPr>
        <w:t xml:space="preserve">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1",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plainTextFormattedCitation" : "(Skansi et al., 2013)", "previouslyFormattedCitation" : "(Skansi et al., 2013)"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kansi et al., 2013)</w:t>
      </w:r>
      <w:r w:rsidR="00AB6006" w:rsidRPr="00D424AA">
        <w:rPr>
          <w:rFonts w:cs="Times New Roman"/>
          <w:lang w:val="en-GB"/>
        </w:rPr>
        <w:fldChar w:fldCharType="end"/>
      </w:r>
      <w:r w:rsidR="00AB6006" w:rsidRPr="00841A35">
        <w:rPr>
          <w:rFonts w:cs="Times New Roman"/>
          <w:lang w:val="en-GB"/>
        </w:rPr>
        <w:t xml:space="preserve"> and in SES with </w:t>
      </w:r>
      <w:r w:rsidR="00AB6006" w:rsidRPr="00D424AA">
        <w:rPr>
          <w:rFonts w:cs="Times New Roman"/>
          <w:i/>
          <w:lang w:val="en-GB"/>
        </w:rPr>
        <w:t xml:space="preserve">high confidence </w:t>
      </w:r>
      <w:bookmarkStart w:id="1378" w:name="_Hlk77105458"/>
      <w:ins w:id="1379" w:author="Robin Matthews" w:date="2021-07-13T21:51:00Z">
        <w:r w:rsidR="00D856C9">
          <w:rPr>
            <w:rFonts w:cs="Times New Roman"/>
            <w:i/>
            <w:lang w:val="en-GB"/>
          </w:rPr>
          <w:fldChar w:fldCharType="begin" w:fldLock="1"/>
        </w:r>
      </w:ins>
      <w:r w:rsidR="0012753B">
        <w:rPr>
          <w:rFonts w:cs="Times New Roman"/>
          <w:i/>
          <w:lang w:val="en-GB"/>
        </w:rPr>
        <w:instrText>ADDIN CSL_CITATION { "citationItems" : [ { "id" : "ITEM-1", "itemData" : { "DOI" : "10.1016/J.GLOPLACHA.2018.06.008", "ISSN" : "0921-8181", "abstract" : "Changes in climate extremes affect socioeconomics and natural systems in northeastern Argentina (NEA) and may increase its vulnerability leading to unprecedented disasters. This study investigates the long-term changes and interannual variability of daily temperature and precipitation climate extremes and assesses to what extent global reanalyses reproduce the observed variability in the recent past. Datasets include quality-controlled observations (1963\u20132013) and ERA-Interim and NCEP2 reanalyses (1979\u20132011). Climate extremes are characterized spatially and temporally by 15 indices proposed by the Expert Team on Climate Change Detection and Indices. The leading modes of the area-averaged index time series were obtained by means of a Singular Spectrum Analysis, while the spatial distribution of mean changes was estimated by fitting nonparametric linear trends to each index time series. The results show that temperature extremes are changing towards warmer conditions. The number of warm days has been increasing since 1990 while the number of cold days has been decreasing. Warm and cold nights show a significant signal of warming that seems to be stabilizing in recent decades. Heat waves almost double the frequency and duration of cold waves, and the duration of heat waves increased while cold spells decreased in last decades. Longer heat waves are related to longer dry spells. On the other hand, the number of frost days remained stable although they exhibit high interannual and decadal variability. As well, intense precipitation events in most of the region increased steadily since 1970. The annual maximum amount of 1-day and 5-day precipitation events increased from the 1970s to the 2000s, stabilizing in recent years. The ERA-Interim and NCEP2 reanalyses represent climate extremes with different success. ERA-Interim can recognize temperature extremes in time and space, while the older NCEP2 presents systematic positive errors and has some difficult to replicate the interannual variability of the number of summer days. Both reanalyses reproduce dry spells and the annual maximum 5-day precipitation with large biases, which are particularly noticeable at each observation station. Although reanalyses would be expected to add information for climate extremes in areas of scarce observations like northeastern Argentina, they still need to be used with great caution and only as a complement to observations, especially in studies focusing on precipitation extremes.", "author" : [ { "dropping-particle" : "", "family" : "Lovino", "given" : "Miguel A.", "non-dropping-particle" : "", "parse-names" : false, "suffix" : "" }, { "dropping-particle" : "V.", "family" : "M\u00fcller", "given" : "Omar", "non-dropping-particle" : "", "parse-names" : false, "suffix" : "" }, { "dropping-particle" : "", "family" : "Berbery", "given" : "Ernesto H.", "non-dropping-particle" : "", "parse-names" : false, "suffix" : "" }, { "dropping-particle" : "V.", "family" : "M\u00fcller", "given" : "Gabriela", "non-dropping-particle" : "", "parse-names" : false, "suffix" : "" } ], "container-title" : "Global and Planetary Change", "id" : "ITEM-1", "issued" : { "date-parts" : [ [ "2018", "9", "1" ] ] }, "page" : "78-97", "publisher" : "Elsevier", "title" : "How have daily climate extremes changed in the recent past over northeastern Argentina?", "translator" : [ { "dropping-particle" : "", "family" : "S359", "given" : "", "non-dropping-particle" : "", "parse-names" : false, "suffix" : "" } ], "type" : "article-journal", "volume" : "168" }, "uris" : [ "http://www.mendeley.com/documents/?uuid=45158d09-5d3d-4bbd-be00-5f06a93f0694" ] }, { "id" : "ITEM-2", "itemData" : { "DOI" : "10.1088/1748-9326/11/11/114029", "ISSN" : "1748-9326", "author" : [ { "dropping-particle" : "", "family" : "\u00c1vila", "given" : "Alvaro", "non-dropping-particle" : "", "parse-names" : false, "suffix" : "" }, { "dropping-particle" : "", "family" : "Justino", "given" : "Flavio", "non-dropping-particle" : "", "parse-names" : false, "suffix" : "" }, { "dropping-particle" : "", "family" : "Wilson", "given" : "Aaron", "non-dropping-particle" : "", "parse-names" : false, "suffix" : "" }, { "dropping-particle" : "", "family" : "Bromwich", "given" : "David", "non-dropping-particle" : "", "parse-names" : false, "suffix" : "" }, { "dropping-particle" : "", "family" : "Amorim", "given" : "Marcelo", "non-dropping-particle" : "", "parse-names" : false, "suffix" : "" } ], "container-title" : "Environmental Research Letters", "id" : "ITEM-2", "issue" : "11", "issued" : { "date-parts" : [ [ "2016", "11", "1" ] ] }, "page" : "114029", "publisher" : "IOP Publishing", "title" : "Recent precipitation trends, flash floods and landslides in southern Brazil", "translator" : [ { "dropping-particle" : "", "family" : "S74", "given" : "", "non-dropping-particle" : "", "parse-names" : false, "suffix" : "" } ], "type" : "article-journal", "volume" : "11" }, "uris" : [ "http://www.mendeley.com/documents/?uuid=4e09c840-b66b-3b41-9e59-2d9a8d211475" ] }, { "id" : "ITEM-3", "itemData" : { "DOI" : "10.1002/wcc.316", "ISSN" : "17577780",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REs Climate Change", "id" : "ITEM-3", "issue" : "2", "issued" : { "date-parts" : [ [ "2015", "3" ] ] }, "page" : "151-169", "publisher" : "Wiley-Blackwell", "title" : "Climate change in Argentina: trends, projections, impacts and adaptation", "translator" : [ { "dropping-particle" : "", "family" : "S366", "given" : "", "non-dropping-particle" : "", "parse-names" : false, "suffix" : "" } ], "type" : "article-journal", "volume" : "6" }, "uris" : [ "http://www.mendeley.com/documents/?uuid=8ca4d311-4323-450a-b16e-0e7b6b0abd02" ] }, { "id" : "ITEM-4",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4",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id" : "ITEM-5", "itemData" : { "DOI" : "10.1175/JCLI-D-17-0124.1", "ISSN" : "0894-8755", "abstract" : "AbstractObservations show an increase in maximum precipitation extremes and a decrease in maximum temperature extremes over southeastern South America (SESA) in the second half of the twentieth century. The Community Earth System Model (CESM) Large Ensemble (LE) experiments are able to successfully reproduce the observed trends of extreme precipitation and temperature over SESA. Careful analysis of a smaller ensemble of CESM-LE single forcing experiments reveals that the trends of extreme precipitation and temperature over SESA are mostly caused by stratospheric ozone depletion. The underlying dynamical mechanism is investigated and it is found that, as a consequence of stratospheric ozone depletion and the resulting southward shift of tropospheric jet streams, anomalous easterly flow and more intense cyclones have occurred over SESA, which are favorable for heavier rainfall extremes and milder heat extremes.", "author" : [ { "dropping-particle" : "", "family" : "Wu", "given" : "Yutian", "non-dropping-particle" : "", "parse-names" : false, "suffix" : "" }, { "dropping-particle" : "", "family" : "Polvani", "given" : "Lorenzo M.", "non-dropping-particle" : "", "parse-names" : false, "suffix" : "" } ], "container-title" : "Journal of Climate", "id" : "ITEM-5", "issue" : "16", "issued" : { "date-parts" : [ [ "2017", "8", "19" ] ] }, "page" : "6433-6441", "title" : "Recent Trends in Extreme Precipitation and Temperature over Southeastern South America: The Dominant Role of Stratospheric Ozone Depletion in the CESM Large Ensemble", "translator" : [ { "dropping-particle" : "", "family" : "S3349", "given" : "", "non-dropping-particle" : "", "parse-names" : false, "suffix" : "" } ], "type" : "article-journal", "volume" : "30" }, "uris" : [ "http://www.mendeley.com/documents/?uuid=65c26b5e-a27d-4922-bb31-c4f3a076b005" ] }, { "id" : "ITEM-6",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6",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7", "itemData" : { "DOI" : "10.4236/ojmh.2014.41002", "ISSN" : "2163-0461", "author" : [ { "dropping-particle" : "", "family" : "Valverde", "giv</w:instrText>
      </w:r>
      <w:r w:rsidR="0012753B" w:rsidRPr="00B549EC">
        <w:rPr>
          <w:rFonts w:cs="Times New Roman"/>
          <w:i/>
        </w:rPr>
        <w:instrText>en" : "Mar\u00eda C.", "non-dropping-particle" : "", "parse-names" : false, "suffix" : "" }, { "dropping-particle" : "", "family" : "Marengo", "given" : "Jos\u00e9 A.", "non-dropping-particle" : "", "parse-names" : false, "suffix" : "" } ], "container-title" : "Open Journal of Modern Hydrology", "id" : "ITEM-7", "issue" : "01", "issued" : { "date-parts" : [ [ "2014" ] ] }, "page" : "10-26", "title" : "Extreme Rainfall Indices in the Hydrographic Basins of Brazil", "translator" : [ { "dropping-particle" : "", "family" : "S1803", "given" : "", "non-dropping-particle" : "", "parse-names" : false, "suffix" : "" } ], "type" : "article-journal", "volume" : "04" }, "uris" : [ "http://www.mendeley.com/documents/?uuid=6240ccf9-8ce4-4152-8825-3f5853e2469c" ] } ], "mendeley" : { "formattedCitation" : "(Skansi et al., 2013; Valverde and Marengo, 2014; Barros et al., 2015; \u00c1vila et al., 2016; Wu and Polvani, 2017; Lovino et al., 2018; Dereczynski et al., 2020)", "plainTextFormattedCitation" : "(Skansi et al., 2013; Valverde and Marengo, 2014; Barros et al., 2015; \u00c1vila et al., 2016; Wu and Polvani, 2017; Lovino et al., 2018; Dereczynski et al., 2020)", "previouslyFormattedCitation" : "(Skansi et al., 2013; Valverde and Marengo, 2014; Barros et al., 2015; \u00c1vila et al., 2016; Wu and Polvani, 2017; Lovino et al., 2018; Dereczynski et al., 2020)" }, "properties" : { "noteIndex" : 0 }, "schema" : "https://github.com/citation-style-language/schema/raw/master/csl-citation.json" }</w:instrText>
      </w:r>
      <w:ins w:id="1380" w:author="Robin Matthews" w:date="2021-07-13T21:51:00Z">
        <w:r w:rsidR="00D856C9">
          <w:rPr>
            <w:rFonts w:cs="Times New Roman"/>
            <w:i/>
            <w:lang w:val="en-GB"/>
          </w:rPr>
          <w:fldChar w:fldCharType="separate"/>
        </w:r>
        <w:r w:rsidR="00D856C9" w:rsidRPr="00B549EC">
          <w:rPr>
            <w:rFonts w:cs="Times New Roman"/>
            <w:noProof/>
          </w:rPr>
          <w:t>(Skansi et al., 2013; Valverde and Marengo, 2014; Barros et al., 2015; Ávila et al., 2016; Wu and Polvani, 2017; Lovino et al., 2018; Dereczynski et al., 2020)</w:t>
        </w:r>
        <w:r w:rsidR="00D856C9">
          <w:rPr>
            <w:rFonts w:cs="Times New Roman"/>
            <w:i/>
            <w:lang w:val="en-GB"/>
          </w:rPr>
          <w:fldChar w:fldCharType="end"/>
        </w:r>
      </w:ins>
      <w:commentRangeStart w:id="1381"/>
      <w:del w:id="1382" w:author="Robin Matthews" w:date="2021-07-13T21:51:00Z">
        <w:r w:rsidR="00AB6006" w:rsidRPr="00D424AA" w:rsidDel="00D856C9">
          <w:rPr>
            <w:rFonts w:cs="Times New Roman"/>
            <w:i/>
            <w:lang w:val="en-GB"/>
          </w:rPr>
          <w:fldChar w:fldCharType="begin" w:fldLock="1"/>
        </w:r>
        <w:r w:rsidR="007D2D56" w:rsidRPr="00B549EC" w:rsidDel="00D856C9">
          <w:rPr>
            <w:rFonts w:cs="Times New Roman"/>
            <w:i/>
          </w:rPr>
          <w:delInstrText>ADDIN CSL_CITATION { "citationItems" : [ { "id" : "ITEM-1", "itemData" : { "DOI" : "10.1016/J.GLOPLACHA.2018.06.008", "ISSN" : "0921-8181", "abstract" : "Changes in climate extremes affect socioeconomics and natural systems in northeastern Argentina (NEA) and may increase its vulnerability leading to unprecedented disasters. This study investigates the long-term changes and interannual variability of daily temperature and precipitation climate extremes and assesses to what extent global reanalyses reproduce the observed variability in the recent past. Datasets include quality-controlled observations (1963\u20132013) and ERA-Interim and NCEP2 reanalyses (1979\u20132011). Climate extremes are characterized spatially and temporally by 15 indices proposed by the Expert Team on Climate Change Detection and Indices. The leading modes of the area-averaged index time series were obtained by means of a Singular Spectrum Analysis, while the spatial distribution of mean changes was estimated by fitting nonparametric linear trends to each index time series. The results show that temperature extremes are changing towards warmer conditions. The number of warm days has been increasing since 1990 while the number of cold days has been decreasing. Warm and cold nights show a significant signal of warming that seems to be stabilizing i</w:delInstrText>
        </w:r>
        <w:r w:rsidR="007D2D56" w:rsidDel="00D856C9">
          <w:rPr>
            <w:rFonts w:cs="Times New Roman"/>
            <w:i/>
            <w:lang w:val="en-GB"/>
          </w:rPr>
          <w:delInstrText>n recent decades. Heat waves almost double the frequency and duration of cold waves, and the duration of heat waves increased while cold spells decreased in last decades. Longer heat waves are related to longer dry spells. On the other hand, the number of frost days remained stable although they exhibit high interannual and decadal variability. As well, intense precipitation events in most of the region increased steadily since 1970. The annual maximum amount of 1-day and 5-day precipitation events increased from the 1970s to the 2000s, stabilizing in recent years. The ERA-Interim and NCEP2 reanalyses represent climate extremes with different success. ERA-Interim can recognize temperature extremes in time and space, while the older NCEP2 presents systematic positive errors and has some difficult to replicate the interannual variability of the number of summer days. Both reanalyses reproduce dry spells and the annual maximum 5-day precipitation with large biases, which are particularly noticeable at each observation station. Although reanalyses would be expected to add information for climate extremes in areas of scarce observations like northeastern Argentina, they still need to be used with great caution and only as a complement to observations, especially in studies focusing on precipitation extremes.", "author" : [ { "dropping-particle" : "", "family" : "Lovino", "given" : "Miguel A.", "non-dropping-particle" : "", "parse-names" : false, "suffix" : "" }, { "dropping-particle" : "V.", "family" : "M\u00fcller", "given" : "Omar", "non-dropping-particle" : "", "parse-names" : false, "suffix" : "" }, { "dropping-particle" : "", "family" : "Berbery", "given" : "Ernesto H.", "non-dropping-particle" : "", "parse-names" : false, "suffix" : "" }, { "dropping-particle" : "V.", "family" : "M\u00fcller", "given" : "Gabriela", "non-dropping-particle" : "", "parse-names" : false, "suffix" : "" } ], "container-title" : "Global and Planetary Change", "id" : "ITEM-1", "issued" : { "date-parts" : [ [ "2018", "9", "1" ] ] }, "page" : "78-97", "publisher" : "Elsevier", "title" : "How have daily climate extremes changed in the recent past over northeastern Argentina?", "translator" : [ { "dropping-particle" : "", "family" : "S359", "given" : "", "non-dropping-particle" : "", "parse-names" : false, "suffix" : "" } ], "type" : "article-journal", "volume" : "168" }, "uris" : [ "http://www.mendeley.com/documents/?uuid=45158d09-5d3d-4bbd-be00-5f06a93f0694" ] }, { "id" : "ITEM-2", "itemData" : { "DOI" : "10.1088/1748-9326/11/11/114029", "ISSN" : "1748-9326", "author" : [ { "dropping-particle" : "", "family" : "\u00c1vila", "given" : "Alvaro", "non-dropping-particle" : "", "parse-names" : false, "suffix" : "" }, { "dropping-particle" : "", "family" : "Justino", "given" : "Flavio", "non-dropping-particle" : "", "parse-names" : false, "suffix" : "" }, { "dropping-particle" : "", "family" : "Wilson", "given" : "Aaron", "non-dropping-particle" : "", "parse-names" : false, "suffix" : "" }, { "dropping-particle" : "", "family" : "Bromwich", "given" : "David", "non-dropping-particle" : "", "parse-names" : false, "suffix" : "" }, { "dropping-particle" : "", "family" : "Amorim", "given" : "Marcelo", "non-dropping-particle" : "", "parse-names" : false, "suffix" : "" } ], "container-title" : "Environmental Research Letters", "id" : "ITEM-2", "issue" : "11", "issued" : { "date-parts" : [ [ "2016", "11", "1" ] ] }, "page" : "114029", "publisher" : "IOP Publishing", "title" : "Recent precipitation trends, flash floods and landslides in southern Brazil", "translator" : [ { "dropping-particle" : "", "family" : "S74", "given" : "", "non-dropping-particle" : "", "parse-names" : false, "suffix" : "" } ], "type" : "article-journal", "volume" : "11" }, "uris" : [ "http://www.mendeley.com/documents/?uuid=4e09c840-b66b-3b41-9e59-2d9a8d211475" ] }, { "id" : "ITEM-3", "itemData" : { "DOI" : "10.1002/wcc.316", "ISSN" : "17577780",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REs Climate Change", "id" : "ITEM-3", "issue" : "2", "issued" : { "date-parts" : [ [ "2015", "3" ] ] }, "page" : "151-169", "publisher" : "Wiley-Blackwell", "title" : "Climate change in Argentina: trends, projections, impacts and adaptation", "translator" : [ { "dropping-particle" : "", "family" : "S366", "given" : "", "non-dropping-particle" : "", "parse-names" : false, "suffix" : "" } ], "type" : "article-journal", "volume" : "6" }, "uris" : [ "http://www.mendeley.com/documents/?uuid=8ca4d311-4323-450a-b16e-0e7b6b0abd02" ] }, { "id" : "ITEM-4",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4",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id" : "ITEM-5", "itemData" : { "DOI" : "10.1175/JCLI-D-17-0124.1", "ISSN" : "0894-8755", "abstract" : "AbstractObservations show an increase in maximum precipitation extremes and a decrease in maximum temperature extremes over southeastern South America (SESA) in the second half of the twentieth century. The Community Earth System Model (CESM) Large Ensemble (LE) experiments are able to successfully reproduce the observed trends of extreme precipitation and temperature over SESA. Careful analysis of a smaller ensemble of CESM-LE single forcing experiments reveals that the trends of extreme precipitation and temperature over SESA are mostly caused by stratospheric ozone depletion. The underlying dynamical mechanism is investigated and it is found that, as a consequence of stratospheric ozone depletion and the resulting southward shift of tropospheric jet streams, anomalous easterly flow and more intense cyclones have occurred over SESA, which are favorable for heavier rainfall extremes and milder heat extremes.", "author" : [ { "dropping-particle" : "", "family" : "Wu", "given" : "Yutian", "non-dropping-particle" : "", "parse-names" : false, "suffix" : "" }, { "dropping-particle" : "", "family" : "Polvani", "given" : "Lorenzo M.", "non-dropping-particle" : "", "parse-names" : false, "suffix" : "" } ], "container-title" : "Journal of Climate", "id" : "ITEM-5", "issue" : "16", "issued" : { "date-parts" : [ [ "2017", "8", "19" ] ] }, "page" : "6433-6441", "title" : "Recent Trends in Extreme Precipitation and Temperature over Southeastern South America: The Dominant Role of Stratospheric Ozone Depletion in the CESM Large Ensemble", "translator" : [ { "dropping-particle" : "", "family" : "S3349", "given" : "", "non-dropping-particle" : "", "parse-names" : false, "suffix" : "" } ], "type" : "article-journal", "volume" : "30" }, "uris" : [ "http://www.mendeley.com/documents/?uuid=65c26b5e-a27d-4922-bb31-c4f3a076b005" ] } ], "mendeley" : { "formattedCitation" : "(Skansi et al., 2013; Barros et al., 2015; \u00c1vila et al., 2016; Wu and Polvani, 2017; Lovino et al., 2018)", "manualFormatting" : "(\u00c1vila et al., 2016; Barros et al., 2015; Lovino et al., 2018; Skansi et al., 2013; Wu and Polvani, 2017;", "plainTextFormattedCitation" : "(Skansi et al., 2013; Barros et al., 2015; \u00c1vila et al., 2016; Wu and Polvani, 2017; Lovino et al., 2018)", "previouslyFormattedCitation" : "(Skansi et al., 2013; Barros et al., 2015; \u00c1vila et al., 2016; Wu and Polvani, 2017; Lovino et al., 2018)" }, "properties" : { "noteIndex" : 0 }, "schema" : "https://github.com/citation-style-language/schema/raw/master/csl-citation.json" }</w:delInstrText>
        </w:r>
        <w:r w:rsidR="00AB6006" w:rsidRPr="00D424AA" w:rsidDel="00D856C9">
          <w:rPr>
            <w:rFonts w:cs="Times New Roman"/>
            <w:i/>
            <w:lang w:val="en-GB"/>
          </w:rPr>
          <w:fldChar w:fldCharType="separate"/>
        </w:r>
        <w:r w:rsidR="00A26296" w:rsidDel="00D856C9">
          <w:rPr>
            <w:rFonts w:cs="Times New Roman"/>
            <w:noProof/>
            <w:lang w:val="nb-NO"/>
          </w:rPr>
          <w:delText>(Ávila et al., 2016; Barros et al., 2015; Lovino et al., 2018; Skansi et al., 2013; Wu and Polvani, 2017;</w:delText>
        </w:r>
        <w:r w:rsidR="00AB6006" w:rsidRPr="00D424AA" w:rsidDel="00D856C9">
          <w:rPr>
            <w:rFonts w:cs="Times New Roman"/>
            <w:lang w:val="en-GB"/>
          </w:rPr>
          <w:fldChar w:fldCharType="end"/>
        </w:r>
        <w:commentRangeEnd w:id="1381"/>
        <w:r w:rsidR="00A26296" w:rsidDel="00D856C9">
          <w:rPr>
            <w:rStyle w:val="Marquedecommentaire"/>
          </w:rPr>
          <w:commentReference w:id="1381"/>
        </w:r>
        <w:r w:rsidR="00AB6006" w:rsidRPr="00841A35" w:rsidDel="00D856C9">
          <w:rPr>
            <w:rFonts w:cs="Times New Roman"/>
            <w:lang w:val="nb-NO"/>
          </w:rPr>
          <w:delText xml:space="preserve"> </w:delText>
        </w:r>
        <w:commentRangeStart w:id="1383"/>
        <w:r w:rsidR="00AB6006" w:rsidRPr="00D424AA" w:rsidDel="00D856C9">
          <w:rPr>
            <w:rFonts w:cs="Times New Roman"/>
            <w:lang w:val="en-GB"/>
          </w:rPr>
          <w:fldChar w:fldCharType="begin" w:fldLock="1"/>
        </w:r>
        <w:r w:rsidR="00FF6231" w:rsidDel="00D856C9">
          <w:rPr>
            <w:rFonts w:cs="Times New Roman"/>
            <w:lang w:val="nb-NO"/>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00AB6006" w:rsidRPr="00D424AA" w:rsidDel="00D856C9">
          <w:rPr>
            <w:rFonts w:cs="Times New Roman"/>
            <w:lang w:val="en-GB"/>
          </w:rPr>
          <w:fldChar w:fldCharType="separate"/>
        </w:r>
        <w:r w:rsidR="00A26296" w:rsidDel="00D856C9">
          <w:rPr>
            <w:rFonts w:cs="Times New Roman"/>
            <w:noProof/>
            <w:lang w:val="en-GB"/>
          </w:rPr>
          <w:delText>Dereczynski et al., 2020</w:delText>
        </w:r>
        <w:r w:rsidR="00AB6006" w:rsidRPr="00D424AA" w:rsidDel="00D856C9">
          <w:rPr>
            <w:rFonts w:cs="Times New Roman"/>
            <w:lang w:val="en-GB"/>
          </w:rPr>
          <w:fldChar w:fldCharType="end"/>
        </w:r>
        <w:commentRangeEnd w:id="1383"/>
        <w:r w:rsidR="00A26296" w:rsidDel="00D856C9">
          <w:rPr>
            <w:rStyle w:val="Marquedecommentaire"/>
          </w:rPr>
          <w:commentReference w:id="1383"/>
        </w:r>
        <w:r w:rsidR="00AB6006" w:rsidRPr="00841A35" w:rsidDel="00D856C9">
          <w:rPr>
            <w:rFonts w:cs="Times New Roman"/>
            <w:lang w:val="en-GB"/>
          </w:rPr>
          <w:delText xml:space="preserve">; </w:delText>
        </w:r>
        <w:commentRangeStart w:id="1384"/>
        <w:r w:rsidR="00AB6006" w:rsidRPr="00D424AA" w:rsidDel="00D856C9">
          <w:rPr>
            <w:rFonts w:cs="Times New Roman"/>
            <w:lang w:val="en-GB"/>
          </w:rPr>
          <w:fldChar w:fldCharType="begin" w:fldLock="1"/>
        </w:r>
        <w:r w:rsidR="00FF6231" w:rsidDel="00D856C9">
          <w:rPr>
            <w:rFonts w:cs="Times New Roman"/>
            <w:lang w:val="en-GB"/>
          </w:rPr>
          <w:delInstrText>ADDIN CSL_CITATION { "citationItems" : [ { "id" : "ITEM-1", "itemData" : { "DOI" : "10.4236/ojmh.2014.41002", "ISSN" : "2163-0461", "author" : [ { "dropping-particle" : "", "family" : "Valverde", "given" : "Mar\u00eda C.", "non-dropping-particle" : "", "parse-names" : false, "suffix" : "" }, { "dropping-particle" : "", "family" : "Marengo", "given" : "Jos\u00e9 A.", "non-dropping-particle" : "", "parse-names" : false, "suffix" : "" } ], "container-title" : "Open Journal of Modern Hydrology", "id" : "ITEM-1", "issue" : "01", "issued" : { "date-parts" : [ [ "2014" ] ] }, "page" : "10-26", "title" : "Extreme Rainfall Indices in the Hydrographic Basins of Brazil", "translator" : [ { "dropping-particle" : "", "family" : "S1803", "given" : "", "non-dropping-particle" : "", "parse-names" : false, "suffix" : "" } ], "type" : "article-journal", "volume" : "04" }, "uris" : [ "http://www.mendeley.com/documents/?uuid=6240ccf9-8ce4-4152-8825-3f5853e2469c" ] } ], "mendeley" : { "formattedCitation" : "(Valverde and Marengo, 2014)", "manualFormatting" : "Valverde and Marengo, 2014)", "plainTextFormattedCitation" : "(Valverde and Marengo, 2014)", "previouslyFormattedCitation" : "(Valverde and Marengo, 2014)" }, "properties" : { "noteIndex" : 0 }, "schema" : "https://github.com/citation-style-language/schema/raw/master/csl-citation.json" }</w:delInstrText>
        </w:r>
        <w:r w:rsidR="00AB6006" w:rsidRPr="00D424AA" w:rsidDel="00D856C9">
          <w:rPr>
            <w:rFonts w:cs="Times New Roman"/>
            <w:lang w:val="en-GB"/>
          </w:rPr>
          <w:fldChar w:fldCharType="separate"/>
        </w:r>
        <w:r w:rsidR="00A26296" w:rsidDel="00D856C9">
          <w:rPr>
            <w:rFonts w:cs="Times New Roman"/>
            <w:noProof/>
            <w:lang w:val="en-GB"/>
          </w:rPr>
          <w:delText>Valverde and Marengo, 2014)</w:delText>
        </w:r>
        <w:r w:rsidR="00AB6006" w:rsidRPr="00D424AA" w:rsidDel="00D856C9">
          <w:rPr>
            <w:rFonts w:cs="Times New Roman"/>
            <w:lang w:val="en-GB"/>
          </w:rPr>
          <w:fldChar w:fldCharType="end"/>
        </w:r>
      </w:del>
      <w:bookmarkEnd w:id="1378"/>
      <w:commentRangeEnd w:id="1384"/>
      <w:r w:rsidR="00A26296">
        <w:rPr>
          <w:rStyle w:val="Marquedecommentaire"/>
        </w:rPr>
        <w:commentReference w:id="1384"/>
      </w:r>
      <w:r w:rsidR="00AB6006" w:rsidRPr="00841A35">
        <w:rPr>
          <w:rFonts w:cs="Times New Roman"/>
          <w:lang w:val="en-GB"/>
        </w:rPr>
        <w:t xml:space="preserve">. Among all sub-regions, SES shows the highest rate of increase for rainfall extremes, followed by AMZ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1",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plainTextFormattedCitation" : "(Skansi et al., 2013)", "previouslyFormattedCitation" : "(Skansi et al., 2013)"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kansi et al., 2013)</w:t>
      </w:r>
      <w:r w:rsidR="00AB6006" w:rsidRPr="00D424AA">
        <w:rPr>
          <w:rFonts w:cs="Times New Roman"/>
          <w:lang w:val="en-GB"/>
        </w:rPr>
        <w:fldChar w:fldCharType="end"/>
      </w:r>
      <w:r w:rsidR="00AB6006" w:rsidRPr="00841A35">
        <w:rPr>
          <w:rFonts w:cs="Times New Roman"/>
          <w:lang w:val="en-GB"/>
        </w:rPr>
        <w:t xml:space="preserve">. Increases in the intensity of heavy daily rainfall events have been observed in the southern Pacific and in the Titicaca basin </w:t>
      </w:r>
      <w:bookmarkStart w:id="1385" w:name="_Hlk77105502"/>
      <w:ins w:id="1386" w:author="Robin Matthews" w:date="2021-07-13T21:51:00Z">
        <w:r w:rsidR="00D856C9">
          <w:rPr>
            <w:rFonts w:cs="Times New Roman"/>
            <w:lang w:val="en-GB"/>
          </w:rPr>
          <w:fldChar w:fldCharType="begin" w:fldLock="1"/>
        </w:r>
      </w:ins>
      <w:r w:rsidR="0012753B">
        <w:rPr>
          <w:rFonts w:cs="Times New Roman"/>
          <w:lang w:val="en-GB"/>
        </w:rPr>
        <w:instrText>ADDIN CSL_CITATION { "citationItems" : [ { "id" : "ITEM-1", "itemData" : { "DOI" : "10.1002/joc.6635", "ISSN" : "0899-8418", "abstract" : "Abstract Precipitation extremes have been investigated throughout the last decades in different regions of the Andes. However, little attention has been paid to the Altiplano region (Central Andes), especially to the Peruvian Altiplano (PA) that represents a complex area and is highly vulnerable to extreme events, such as floods and droughts, driven by the strong variability of precipitation. This study focuses on the analysis of 11 extreme precipitation indices (EPIs) in the period 1971?2013. In this context, commonly used statistical trend and break analyses were applied and a false discovery procedure was used in order to reduce the number of artificial significant tests. Additionally, the relative dominance of precipitation frequency and intensity in interannual precipitation datasets was determined. Finally, the correlation between EPIs and six oceanic-atmospheric indices were analysed. The results indicate that there is no significant global trend towards wet or dry conditions in the PA, although a signal of a more slightly decrease of precipitation is presented in the Southern PA. Additionally, interannual variability of total precipitation is mainly dominated by precipitation frequency. The Central Tropical Pacific sea surface temperature plays a major role for the maximum and average length of wet periods as well as for total precipitation. This finding is particularly relevant for the southwestern PA. Our results have important implications for risk management and adaptation planning related to extreme hydrological events in the PA.", "author" : [ { "dropping-particle" : "", "family" : "Huerta", "given" : "Adrian", "non-dropping-particle" : "", "parse-names" : false, "suffix" : "" }, { "dropping-particle" : "", "family" : "Lavado-Casimiro", "given" : "Waldo", "non-dropping-particle" : "", "parse-names" : false, "suffix" : "" } ], "container-title" : "International Journal of Climatology", "id" : "ITEM-1", "issue" : "n/a", "issued" : { "date-parts" : [ [ "2020", "5", "24" ] ] }, "note" : "doi: 10.1002/joc.6635", "publisher" : "John Wiley &amp; Sons, Ltd", "title" : "Trends and variability of precipitation extremes in the Peruvian Altiplano (1971\u20132013)", "translator" : [ { "dropping-particle" : "", "family" : "S3063", "given" : "", "non-dropping-particle" : "", "parse-names" : false, "suffix" : "" } ], "type" : "article-journal", "volume" : "n/a" }, "uris" : [ "http://www.mendeley.com/documents/?uuid=fad87aed-f898-42b8-a2dd-dc3b2533b9b2" ] }, { "id" : "ITEM-2",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2",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Huerta and Lavado-Casimiro, 2020)", "plainTextFormattedCitation" : "(Skansi et al., 2013; Huerta and Lavado-Casimiro, 2020)", "previouslyFormattedCitation" : "(Skansi et al., 2013; Huerta and Lavado-Casimiro, 2020)" }, "properties" : { "noteIndex" : 0 }, "schema" : "https://github.com/citation-style-language/schema/raw/master/csl-citation.json" }</w:instrText>
      </w:r>
      <w:ins w:id="1387" w:author="Robin Matthews" w:date="2021-07-13T21:51:00Z">
        <w:r w:rsidR="00D856C9">
          <w:rPr>
            <w:rFonts w:cs="Times New Roman"/>
            <w:lang w:val="en-GB"/>
          </w:rPr>
          <w:fldChar w:fldCharType="separate"/>
        </w:r>
        <w:r w:rsidR="00D856C9" w:rsidRPr="008C6974">
          <w:rPr>
            <w:rFonts w:cs="Times New Roman"/>
            <w:noProof/>
            <w:lang w:val="en-GB"/>
          </w:rPr>
          <w:t>(Skansi et al., 2013; Huerta and Lavado-Casimiro, 2020)</w:t>
        </w:r>
        <w:r w:rsidR="00D856C9">
          <w:rPr>
            <w:rFonts w:cs="Times New Roman"/>
            <w:lang w:val="en-GB"/>
          </w:rPr>
          <w:fldChar w:fldCharType="end"/>
        </w:r>
      </w:ins>
      <w:commentRangeStart w:id="1388"/>
      <w:del w:id="1389" w:author="Robin Matthews" w:date="2021-07-13T21:51:00Z">
        <w:r w:rsidR="00AB6006" w:rsidRPr="00D424AA" w:rsidDel="00D856C9">
          <w:rPr>
            <w:rFonts w:cs="Times New Roman"/>
            <w:lang w:val="en-GB"/>
          </w:rPr>
          <w:fldChar w:fldCharType="begin" w:fldLock="1"/>
        </w:r>
        <w:r w:rsidR="00FF6231" w:rsidDel="00D856C9">
          <w:rPr>
            <w:rFonts w:cs="Times New Roman"/>
            <w:lang w:val="en-GB"/>
          </w:rPr>
          <w:delInstrText>ADDIN CSL_CITATION { "citationItems" : [ { "id" : "ITEM-1", "itemData" : { "DOI" : "10.1002/joc.6635", "ISSN" : "0899-8418", "abstract" : "Abstract Precipitation extremes have been investigated throughout the last decades in different regions of the Andes. However, little attention has been paid to the Altiplano region (Central Andes), especially to the Peruvian Altiplano (PA) that represents a complex area and is highly vulnerable to extreme events, such as floods and droughts, driven by the strong variability of precipitation. This study focuses on the analysis of 11 extreme precipitation indices (EPIs) in the period 1971?2013. In this context, commonly used statistical trend and break analyses were applied and a false discovery procedure was used in order to reduce the number of artificial significant tests. Additionally, the relative dominance of precipitation frequency and intensity in interannual precipitation datasets was determined. Finally, the correlation between EPIs and six oceanic-atmospheric indices were analysed. The results indicate that there is no significant global trend towards wet or dry conditions in the PA, although a signal of a more slightly decrease of precipitation is presented in the Southern PA. Additionally, interannual variability of total precipitation is mainly dominated by precipitation frequency. The Central Tropical Pacific sea surface temperature plays a major role for the maximum and average length of wet periods as well as for total precipitation. This finding is particularly relevant for the southwestern PA. Our results have important implications for risk management and adaptation planning related to extreme hydrological events in the PA.", "author" : [ { "dropping-particle" : "", "family" : "Huerta", "given" : "Adrian", "non-dropping-particle" : "", "parse-names" : false, "suffix" : "" }, { "dropping-particle" : "", "family" : "Lavado-Casimiro", "given" : "Waldo", "non-dropping-particle" : "", "parse-names" : false, "suffix" : "" } ], "container-title" : "International Journal of Climatology", "id" : "ITEM-1", "issue" : "n/a", "issued" : { "date-parts" : [ [ "2020", "5", "24" ] ] }, "note" : "doi: 10.1002/joc.6635", "publisher" : "John Wiley &amp; Sons, Ltd", "title" : "Trends and variability of precipitation extremes in the Peruvian Altiplano (1971\u20132013)", "translator" : [ { "dropping-particle" : "", "family" : "S3063", "given" : "", "non-dropping-particle" : "", "parse-names" : false, "suffix" : "" } ], "type" : "article-journal", "volume" : "n/a" }, "uris" : [ "http://www.mendeley.com/documents/?uuid=fad87aed-f898-42b8-a2dd-dc3b2533b9b2" ] } ], "mendeley" : { "formattedCitation" : "(Huerta and Lavado-Casimiro, 2020)", "manualFormatting" : "(Huerta and Lavado-Casimiro, 2020; ", "plainTextFormattedCitation" : "(Huerta and Lavado-Casimiro, 2020)", "previouslyFormattedCitation" : "(Huerta and Lavado-Casimiro, 2020)" }, "properties" : { "noteIndex" : 0 }, "schema" : "https://github.com/citation-style-language/schema/raw/master/csl-citation.json" }</w:delInstrText>
        </w:r>
        <w:r w:rsidR="00AB6006" w:rsidRPr="00D424AA" w:rsidDel="00D856C9">
          <w:rPr>
            <w:rFonts w:cs="Times New Roman"/>
            <w:lang w:val="en-GB"/>
          </w:rPr>
          <w:fldChar w:fldCharType="separate"/>
        </w:r>
        <w:r w:rsidR="00A26296" w:rsidDel="00D856C9">
          <w:rPr>
            <w:rFonts w:cs="Times New Roman"/>
            <w:noProof/>
            <w:lang w:val="en-GB"/>
          </w:rPr>
          <w:delText xml:space="preserve">(Huerta and Lavado-Casimiro, 2020; </w:delText>
        </w:r>
        <w:r w:rsidR="00AB6006" w:rsidRPr="00D424AA" w:rsidDel="00D856C9">
          <w:rPr>
            <w:rFonts w:cs="Times New Roman"/>
            <w:lang w:val="en-GB"/>
          </w:rPr>
          <w:fldChar w:fldCharType="end"/>
        </w:r>
        <w:commentRangeEnd w:id="1388"/>
        <w:r w:rsidR="00A26296" w:rsidDel="00D856C9">
          <w:rPr>
            <w:rStyle w:val="Marquedecommentaire"/>
          </w:rPr>
          <w:commentReference w:id="1388"/>
        </w:r>
        <w:commentRangeStart w:id="1390"/>
        <w:r w:rsidR="00AB6006" w:rsidRPr="00D424AA" w:rsidDel="00D856C9">
          <w:rPr>
            <w:rFonts w:cs="Times New Roman"/>
            <w:lang w:val="en-GB"/>
          </w:rPr>
          <w:fldChar w:fldCharType="begin" w:fldLock="1"/>
        </w:r>
        <w:r w:rsidR="00FF6231" w:rsidDel="00D856C9">
          <w:rPr>
            <w:rFonts w:cs="Times New Roman"/>
            <w:lang w:val="en-GB"/>
          </w:rPr>
          <w:delInstrText>ADDIN CSL_CITATION { "citationItems" : [ { "id" : "ITEM-1",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1",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manualFormatting" : "Skansi et al., 2013)", "plainTextFormattedCitation" : "(Skansi et al., 2013)", "previouslyFormattedCitation" : "(Skansi et al., 2013)" }, "properties" : { "noteIndex" : 0 }, "schema" : "https://github.com/citation-style-language/schema/raw/master/csl-citation.json" }</w:delInstrText>
        </w:r>
        <w:r w:rsidR="00AB6006" w:rsidRPr="00D424AA" w:rsidDel="00D856C9">
          <w:rPr>
            <w:rFonts w:cs="Times New Roman"/>
            <w:lang w:val="en-GB"/>
          </w:rPr>
          <w:fldChar w:fldCharType="separate"/>
        </w:r>
        <w:r w:rsidR="00A26296" w:rsidDel="00D856C9">
          <w:rPr>
            <w:rFonts w:cs="Times New Roman"/>
            <w:noProof/>
            <w:lang w:val="en-GB"/>
          </w:rPr>
          <w:delText>Skansi et al., 2013)</w:delText>
        </w:r>
        <w:r w:rsidR="00AB6006" w:rsidRPr="00D424AA" w:rsidDel="00D856C9">
          <w:rPr>
            <w:rFonts w:cs="Times New Roman"/>
            <w:lang w:val="en-GB"/>
          </w:rPr>
          <w:fldChar w:fldCharType="end"/>
        </w:r>
      </w:del>
      <w:bookmarkEnd w:id="1385"/>
      <w:commentRangeEnd w:id="1390"/>
      <w:r w:rsidR="00A26296">
        <w:rPr>
          <w:rStyle w:val="Marquedecommentaire"/>
        </w:rPr>
        <w:commentReference w:id="1390"/>
      </w:r>
      <w:r w:rsidR="00AB6006" w:rsidRPr="00841A35">
        <w:rPr>
          <w:rFonts w:cs="Times New Roman"/>
          <w:lang w:val="en-GB"/>
        </w:rPr>
        <w:t>. In SCA trends in annual precipitation are generally</w:t>
      </w:r>
      <w:r w:rsidR="00AB6006" w:rsidRPr="00D424AA">
        <w:rPr>
          <w:rFonts w:cs="Times New Roman"/>
          <w:lang w:val="en-GB"/>
        </w:rPr>
        <w:t xml:space="preserve"> not significant, although small </w:t>
      </w:r>
      <w:r w:rsidR="00AB6006" w:rsidRPr="00D424AA">
        <w:rPr>
          <w:rFonts w:cs="Times New Roman"/>
          <w:lang w:val="en-GB"/>
        </w:rPr>
        <w:lastRenderedPageBreak/>
        <w:t xml:space="preserve">(but significant) increases are found in Guatemala, El Salvador, and Panam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10584-016-1786-y", "ISSN" : "0165-0009", "author" : [ { "dropping-particle" : "", "family" : "Hidalgo", "given" : "H.G.", "non-dropping-particle" : "", "parse-names" : false, "suffix" : "" }, { "dropping-particle" : "", "family" : "Alfaro", "given" : "E.J.", "non-dropping-particle" : "", "parse-names" : false, "suffix" : "" }, { "dropping-particle" : "", "family" : "Quesada-Montano", "given" : "B.", "non-dropping-particle" : "", "parse-names" : false, "suffix" : "" } ], "container-title" : "Climatic Change", "id" : "ITEM-1", "issue" : "1", "issued" : { "date-parts" : [ [ "2017", "3", "24" ] ] }, "page" : "13-28", "title" : "Observed (1970\u20131999) climate variability in Central America using a high-resolution meteorological dataset with implication to climate change studies", "translator" : [ { "dropping-particle" : "", "family" : "S159", "given" : "", "non-dropping-particle" : "", "parse-names" : false, "suffix" : "" } ], "type" : "article-journal", "volume" : "141" }, "uris" : [ "http://www.mendeley.com/documents/?uuid=3be86968-f127-4271-8d22-a3912be0be00" ] } ], "mendeley" : { "formattedCitation" : "(Hidalgo et al., 2017)", "plainTextFormattedCitation" : "(Hidalgo et al., 2017)", "previouslyFormattedCitation" : "(Hidalgo et al., 2017)"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Hidalgo et al., 2017)</w:t>
      </w:r>
      <w:r w:rsidR="00AB6006" w:rsidRPr="00D424AA">
        <w:rPr>
          <w:rFonts w:cs="Times New Roman"/>
          <w:lang w:val="en-GB"/>
        </w:rPr>
        <w:fldChar w:fldCharType="end"/>
      </w:r>
      <w:r w:rsidR="00AB6006" w:rsidRPr="00841A35">
        <w:rPr>
          <w:rFonts w:cs="Times New Roman"/>
          <w:lang w:val="en-GB"/>
        </w:rPr>
        <w:t xml:space="preserve">. Small positive trends were found in multiple extreme precipitation indices over the Caribbean region over a short time period (1986-2010) </w:t>
      </w:r>
      <w:bookmarkStart w:id="1391" w:name="_Hlk77105541"/>
      <w:ins w:id="1392" w:author="Robin Matthews" w:date="2021-07-13T21:52:00Z">
        <w:r w:rsidR="00D856C9">
          <w:rPr>
            <w:rFonts w:cs="Times New Roman"/>
            <w:color w:val="000000" w:themeColor="text1"/>
            <w:lang w:val="en-GB"/>
          </w:rPr>
          <w:fldChar w:fldCharType="begin" w:fldLock="1"/>
        </w:r>
      </w:ins>
      <w:r w:rsidR="0012753B">
        <w:rPr>
          <w:rFonts w:cs="Times New Roman"/>
          <w:color w:val="000000" w:themeColor="text1"/>
          <w:lang w:val="en-GB"/>
        </w:rPr>
        <w:instrText>ADDIN CSL_CITATION { "citationItems" : [ { "id" : "ITEM-1", "itemData" : { "DOI" : "10.1002/joc.3889", "ISBN" : "1097-0088", "ISSN" : "0899-8418", "abstract" : "ABSTRACT: A workshop was held at the University of the West Indies, Jamaica, in May 2012 to build capacity in climate data rescue and to enhance knowledge about climate change in the Caribbean region. Scientists brought their daily observational surface temperature and precipitation data from weather stations for an assessment of quality and homogeneity and for the calculation of climate indices helpful for studying climate change in their region. This study presents the trends in daily and extreme temperature and precipitation indices in the Caribbean region for records spanning the 1961\u20132010 and 1986\u20132010 intervals. Overall, the results show a warming of the surface air temperature at land stations. In general, the indices based on minimum temperature show stronger warming trends than indices calculated from maximum temperature. The frequency of warm days, warm nights and extreme high temperatures has increased while fewer cool days, cool nights and extreme low temperatures were found for both periods. Changes in precipitation indices are less consistent and the trends are generally weak. Small positive trends were found in annual total precipitation, daily intensity, maximum number of consecutive dry days and heavy rainfall events particularly during the period 1986\u20132010. Correlations between indices and the Atlantic multidecadal oscillation (AMO) index suggest that temperature variability and, to a lesser extent, precipitation extremes are related to the AMO signal of the North Atlantic surface sea temperatures: stronger associations are found in August and September for the temperature indices and in June and October for some of the precipitation indices.", "author" : [ { "dropping-particle" : "", "family" : "Stephenson", "given" : "Tannecia S.", "non-dropping-particle" : "", "parse-names" : false, "suffix" : "" }, { "dropping-particle" : "", "family" : "Vincent", "given" : "Lucie A.", "non-dropping-particle" : "", "parse-names" : false, "suffix" : "" }, { "dropping-particle" : "", "family" : "Allen", "given" : "Theodore", "non-dropping-particle" : "", "parse-names" : false, "suffix" : "" }, { "dropping-particle" : "", "family" : "Meerbeeck", "given" : "Cedric J.", "non-dropping-particle" : "Van", "parse-names" : false, "suffix" : "" }, { "dropping-particle" : "", "family" : "McLean", "given" : "Natalie", "non-dropping-particle" : "", "parse-names" : false, "suffix" : "" }, { "dropping-particle" : "", "family" : "Peterson", "given" : "Thomas C.", "non-dropping-particle" : "", "parse-names" : false, "suffix" : "" }, { "dropping-particle" : "", "family" : "Taylor", "given" : "Michael A.", "non-dropping-particle" : "", "parse-names" : false, "suffix" : "" }, { "dropping-particle" : "", "family" : "Aaron\u2010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u2010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dropping-particle" : "", "family" : "Aaron-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container-title" : "International Journal of Climatology", "id" : "ITEM-1", "issue" : "9", "issued" : { "date-parts" : [ [ "2014", "1", "13" ] ] }, "page" : "2957-2971", "publisher" : "Wiley-Blackwell", "title" : "Changes in extreme temperature and precipitation in the Caribbean region, 1961\u20132010", "translator" : [ { "dropping-particle" : "", "family" : "S3316", "given" : "", "non-dropping-particle" : "", "parse-names" : false, "suffix" : "" } ], "type" : "article-journal", "volume" : "34" }, "uris" : [ "http://www.mendeley.com/documents/?uuid=27026b9d-24c8-4ebd-910c-64e4ee33c9c4" ] }, { "id" : "ITEM-2", "itemData" : { "DOI" : "10.1155/2015/425987", "ISSN" : "1687-9309", "abstract" : "End-of-century changes in Caribbean climate extremes are derived from the Providing Regional Climate for Impact Studies (PRECIS) regional climate model (RCM) under the A2 and B2 emission scenarios across five rainfall zones. Trends in rainfall, maximum temperature, and minimum temperature extremes from the RCM are validated against meteorological stations over 1979\u20131989. The model displays greater skill at representing trends in consecutive wet days (CWD) and extreme rainfall (R95P) than consecutive dry days (CDD), wet days (R10), and maximum 5-day precipitation (RX5). Trends in warm nights, cool days, and warm days were generally well reproduced. Projections for 2071\u20132099 relative to 1961\u20131989 are obtained from the ECHAM5 driven RCM. Northern and eastern zones are projected to experience more intense rainfall under A2 and B2. There is less consensus across scenarios with respect to changes in the dry and wet spell lengths. However, there is indication that a drying trend may be manifest over zone 5 (Trinidad and northern Guyana). Changes in the extreme temperature indices generally suggest a warmer Caribbean towards the end of century across both scenarios with the strongest changes over zone 4 (eastern Caribbean).", "author" : [ { "droppin</w:instrText>
      </w:r>
      <w:r w:rsidR="0012753B" w:rsidRPr="00B549EC">
        <w:rPr>
          <w:rFonts w:cs="Times New Roman"/>
          <w:color w:val="000000" w:themeColor="text1"/>
        </w:rPr>
        <w:instrText>g-particle" : "", "family" : "McLean", "given" : "Natalie Melissa", "non-dropping-particle" : "", "parse-names" : false, "suffix" : "" }, { "dropping-particle" : "", "family" : "Stephenson", "given" : "Tannecia Sydia", "non-dropping-particle" : "", "parse-names" : false, "suffix" : "" }, { "dropping-particle" : "", "family" : "Taylor", "given" : "Michael Alexander", "non-dropping-particle" : "", "parse-names" : false, "suffix" : "" }, { "dropping-particle" : "", "family" : "Campbell", "given" : "Jayaka Danaco", "non-dropping-particle" : "", "parse-names" : false, "suffix" : "" } ], "container-title" : "Advances in Meteorology", "id" : "ITEM-2", "issued" : { "date-parts" : [ [ "2015" ] ] }, "page" : "1-18", "title" : "Characterization of Future Caribbean Rainfall and Temperature Extremes across Rainfall Zones", "translator" : [ { "dropping-particle" : "", "family" : "S178", "given" : "", "non-dropping-particle" : "", "parse-names" : false, "suffix" : "" } ], "type" : "article-journal", "volume" : "2015" }, "uris" : [ "http://www.mendeley.com/documents/?uuid=9bb11e8a-336f-422f-8203-52e620c04be1" ] } ], "mendeley" : { "formattedCitation" : "(Stephenson et al., 2014; McLean et al., 2015)", "plainTextFormattedCitation" : "(Stephenson et al., 2014; McLean et al., 2015)", "previouslyFormattedCitation" : "(Stephenson et al., 2014; McLean et al., 2015)" }, "properties" : { "noteIndex" : 0 }, "schema" : "https://github.com/citation-style-language/schema/raw/master/csl-citation.json" }</w:instrText>
      </w:r>
      <w:ins w:id="1393" w:author="Robin Matthews" w:date="2021-07-13T21:52:00Z">
        <w:r w:rsidR="00D856C9">
          <w:rPr>
            <w:rFonts w:cs="Times New Roman"/>
            <w:color w:val="000000" w:themeColor="text1"/>
            <w:lang w:val="en-GB"/>
          </w:rPr>
          <w:fldChar w:fldCharType="separate"/>
        </w:r>
        <w:r w:rsidR="00D856C9" w:rsidRPr="00B549EC">
          <w:rPr>
            <w:rFonts w:cs="Times New Roman"/>
            <w:noProof/>
            <w:color w:val="000000" w:themeColor="text1"/>
          </w:rPr>
          <w:t>(Stephenson et al., 2014; McLean et al., 2015)</w:t>
        </w:r>
        <w:r w:rsidR="00D856C9">
          <w:rPr>
            <w:rFonts w:cs="Times New Roman"/>
            <w:color w:val="000000" w:themeColor="text1"/>
            <w:lang w:val="en-GB"/>
          </w:rPr>
          <w:fldChar w:fldCharType="end"/>
        </w:r>
        <w:r w:rsidR="00D856C9" w:rsidRPr="00B549EC">
          <w:rPr>
            <w:rFonts w:cs="Times New Roman"/>
          </w:rPr>
          <w:t>.</w:t>
        </w:r>
      </w:ins>
      <w:del w:id="1394" w:author="Robin Matthews" w:date="2021-07-13T21:52:00Z">
        <w:r w:rsidR="00AB6006" w:rsidRPr="00B549EC" w:rsidDel="00D856C9">
          <w:rPr>
            <w:rFonts w:cs="Times New Roman"/>
          </w:rPr>
          <w:delText>(</w:delText>
        </w:r>
        <w:commentRangeStart w:id="1395"/>
        <w:r w:rsidR="00AB6006" w:rsidRPr="00D424AA" w:rsidDel="00D856C9">
          <w:rPr>
            <w:rFonts w:cs="Times New Roman"/>
            <w:color w:val="000000" w:themeColor="text1"/>
            <w:lang w:val="en-GB"/>
          </w:rPr>
          <w:fldChar w:fldCharType="begin" w:fldLock="1"/>
        </w:r>
        <w:r w:rsidR="00FF6231" w:rsidRPr="00B549EC" w:rsidDel="00D856C9">
          <w:rPr>
            <w:rFonts w:cs="Times New Roman"/>
            <w:color w:val="000000" w:themeColor="text1"/>
          </w:rPr>
          <w:delInstrText>ADDIN CSL_CITATION { "citationItems" : [ { "id" : "ITEM-1", "itemData" : { "DOI" : "10.1002/joc.3889", "ISBN" : "1097-0088", "ISSN" : "0899-8418", "abstract" : "ABSTRACT: A workshop was held at the University of the West Indies, Jamaica, in May 2012 to build capacity in climate data rescue and to enhance knowledge about climate change in the Caribbean region. Scientists brought their daily observational surface temperature and precipitation data from weather stations for an assessment of quality and homogeneity and for the calculation of climate indices helpful for studying climate change in their region. This study presents the trends in daily and extreme temperature and precipitation indices in the Caribbean region for records spanning the 1961\u20132010 and 1986\u20132010 intervals. Overall, the results show a warming of the surface air temperature at land stations. In general, the indices based on minimum temperature show stronger warming trends than indices calculated from maximum temperature. The frequency of warm days, warm nights and extreme high temperatures has increased while fewer cool days, cool nights and extreme low temperatures were found for both periods. Changes in precipitation indices are less consistent and the trends are generally weak. Small positive trends were found in annual total precipitation, daily intensity, maximum number of consecutive dry days and heavy rainfall events particularly during the period 1986\u20132010. Correlations between indices and the Atlantic multidecadal oscillation (AMO) index suggest that temperature variability and, to a lesser extent, precipitation extremes are related to the AMO signal of the North Atlantic surface sea temperatures: stronger associations are found in August and September for the temperature indices and in June and October for some of the precipitation indices.", "author" : [ { "dropping-particle" : "", "family" : "Stephenson", "given" : "Tannecia S.", "non-dropping-particle" : "", "parse-names" : false, "suffix" : "" }, { "dropping-particle" : "", "family" : "Vincent", "given" : "Lucie A.", "non-dropping-particle" : "", "parse-names" : false, "suffix" : "" }, { "dropping-particle" : "", "family" : "Allen", "given" : "Theodore", "non-dropping-particle" : "", "parse-names" : false, "suffix" : "" }, { "dropping-particle" : "", "family" : "Meerbeeck", "given" : "Cedric J.", "non-dropping-particle" : "Van", "parse-names" : false, "suffix" : "" }, { "dropping-particle" : "", "family" : "McLean", "given" : "Natalie", "non-dropping-particle" : "", "parse-names" : false, "suffix" : "" }, { "dropping-particle" : "", "family" : "Peterson", "given" : "Thomas C.", "non-dropping-particle" : "", "parse-names" : false, "suffix" : "" }, { "dropping-particle" : "", "family" : "Taylor", "given" : "Michael A.", "non-dropping-particle" : "", "parse-names" : false, "suffix" : "" }, { "dropping-particle" : "", "family" : "Aaron\u2010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u2010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dropping-particle" : "", "family" : "Aaron-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w:delInstrText>
        </w:r>
        <w:r w:rsidR="00FF6231" w:rsidRPr="006A2665" w:rsidDel="00D856C9">
          <w:rPr>
            <w:rFonts w:cs="Times New Roman"/>
            <w:color w:val="000000" w:themeColor="text1"/>
          </w:rPr>
          <w:delInstrText>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container-title" : "International Journal of Climatology", "id" : "ITEM-1", "issue" : "9", "issued" : { "date-parts" : [ [ "2014", "1", "13" ] ] }, "page" : "2957-2971", "publisher" : "Wiley-Blackwell", "title" : "Changes in extreme temperature and precipitation in the Caribbean region, 1961\u20132010", "translator" : [ { "dropping-particle" : "", "family" : "S3316", "given" : "", "non-dropping-particle" : "", "parse-names" : false, "suffix" : "" } ], "type" : "article-journal", "volume" : "34" }, "uris" : [ "http://www.mendeley.com/documents/?uuid=27026b9d-24c8-4ebd-910c-64e4ee33c9c4" ] } ], "mendeley" : { "formattedCitation" : "(Stephenson et al., 2014)", "manualFormatting" : "Stephenson et al., 2014", "plainTextFormattedCitation" : "(Stephenson et al., 2014)", "previouslyFormattedCitation" : "(Stephenson et al., 2014)" }, "properties" : { "noteIndex" : 0 }, "schema" : "https://github.com/citation-style-language/schema/raw/master/csl-citation.json" }</w:delInstrText>
        </w:r>
        <w:r w:rsidR="00AB6006" w:rsidRPr="00D424AA" w:rsidDel="00D856C9">
          <w:rPr>
            <w:rFonts w:cs="Times New Roman"/>
            <w:color w:val="000000" w:themeColor="text1"/>
            <w:lang w:val="en-GB"/>
          </w:rPr>
          <w:fldChar w:fldCharType="separate"/>
        </w:r>
        <w:r w:rsidR="00A26296" w:rsidDel="00D856C9">
          <w:rPr>
            <w:rFonts w:cs="Times New Roman"/>
            <w:noProof/>
            <w:color w:val="000000" w:themeColor="text1"/>
            <w:lang w:val="nb-NO"/>
          </w:rPr>
          <w:delText>Stephenson et al., 2014</w:delText>
        </w:r>
        <w:r w:rsidR="00AB6006" w:rsidRPr="00D424AA" w:rsidDel="00D856C9">
          <w:rPr>
            <w:rFonts w:cs="Times New Roman"/>
            <w:color w:val="000000" w:themeColor="text1"/>
            <w:lang w:val="en-GB"/>
          </w:rPr>
          <w:fldChar w:fldCharType="end"/>
        </w:r>
        <w:commentRangeEnd w:id="1395"/>
        <w:r w:rsidR="00A26296" w:rsidDel="00D856C9">
          <w:rPr>
            <w:rStyle w:val="Marquedecommentaire"/>
          </w:rPr>
          <w:commentReference w:id="1395"/>
        </w:r>
        <w:r w:rsidR="00AB6006" w:rsidRPr="00841A35" w:rsidDel="00D856C9">
          <w:rPr>
            <w:rFonts w:cs="Times New Roman"/>
            <w:color w:val="000000" w:themeColor="text1"/>
            <w:lang w:val="nb-NO"/>
          </w:rPr>
          <w:delText>;</w:delText>
        </w:r>
        <w:r w:rsidR="00AB6006" w:rsidRPr="00D424AA" w:rsidDel="00D856C9">
          <w:rPr>
            <w:rFonts w:cs="Times New Roman"/>
            <w:color w:val="000000" w:themeColor="text1"/>
            <w:lang w:val="nb-NO" w:eastAsia="pt-BR"/>
          </w:rPr>
          <w:delText xml:space="preserve"> </w:delText>
        </w:r>
        <w:commentRangeStart w:id="1396"/>
        <w:r w:rsidR="00AB6006" w:rsidRPr="00D424AA" w:rsidDel="00D856C9">
          <w:rPr>
            <w:rFonts w:cs="Times New Roman"/>
            <w:color w:val="000000" w:themeColor="text1"/>
            <w:lang w:val="en-GB" w:eastAsia="pt-BR"/>
          </w:rPr>
          <w:fldChar w:fldCharType="begin" w:fldLock="1"/>
        </w:r>
        <w:r w:rsidR="00FF6231" w:rsidDel="00D856C9">
          <w:rPr>
            <w:rFonts w:cs="Times New Roman"/>
            <w:color w:val="000000" w:themeColor="text1"/>
            <w:lang w:val="nb-NO" w:eastAsia="pt-BR"/>
          </w:rPr>
          <w:delInstrText>ADDIN CSL_CITATION { "citationItems" : [ { "id" : "ITEM-1", "itemData" : { "DOI" : "10.1155/2015/425987", "ISSN" : "1687-9309", "abstract" : "End-of-century changes in Caribbean climate extremes are derived from the Providing Regional Climate for Impact Studies (PRECIS) regional climate model (RCM) under the A2 and B2 emission scenarios across five rainfall zones. Trends in rainfall, maximum temperature, and minimum temperature extremes from the RCM are validated against meteorological stations over 1979\u20131989. The model displays greater skill at representing trends in consecutive wet days (CWD) and extreme rainfall (R95P) than consecutive dry days (CDD), wet days (R10), and maximum 5-day precipitation (RX5). Trends in warm nights, cool days, and warm days were generally well reproduced. Projections for 2071\u20132099 relative to 1961\u20131989 are obtained from the ECHAM5 driven RCM. Northern and eastern zones are projected to experience more intense rainfall under A2 and B2. There is less consensus across scenarios with respect to changes in the dry and wet spell lengths. However, there is indication that a drying trend may be manifest over zone 5 (Trinidad and northern Guyana). Changes in the extreme temperature indices generally suggest a warmer Caribbean towards the end of century across both scenarios with the strongest changes over zone 4 (eastern Caribbean).", "author" : [ { "dropping-particle" : "", "family" : "McLean", "given" : "Natalie Melissa", "non-dropping-particle" : "", "parse-names" : false, "suffix" : "" }, { "dropping-particle" : "", "family" : "Stephenson", "given" : "Tannecia Sydia", "non-dropping-particle" : "", "parse-names" : false, "suffix" : "" }, { "dropping-particle" : "", "family" : "Taylor", "given" : "Michael Alexander", "non-dropping-particle" : "", "parse-names" : false, "suffix" : "" }, { "dropping-particle" : "", "family" : "Campbell", "given" : "Jayaka Danaco", "non-dropping-particle" : "", "parse-names" : false, "suffix" : "" } ], "container-title" : "Advances in Meteorology", "id" : "ITEM-1", "issued" : { "date-parts" : [ [ "2015" ] ] }, "page" : "1-18", "title" : "Characterization of Future Caribbean Rainfall and Temperature Extremes across Rainfall Zones", "translator" : [ { "dropping-particle" : "", "family" : "S178", "given" : "", "non-dropping-particle" : "", "parse-names" : false, "suffix" : "" } ], "type" : "article-journal", "volume" : "2015" }, "uris" : [ "http://www.mendeley.com/documents/?uuid=9bb11e8a-336f-422f-8203-52e620c04be1" ] } ], "mendeley" : { "formattedCitation" : "(McLean et al., 2015)", "manualFormatting" : "McLean et al., 2015)", "plainTextFormattedCitation" : "(McLean et al., 2015)", "previouslyFormattedCitation" : "(McLean et al., 2015)" }, "properties" : { "noteIndex" : 0 }, "schema" : "https://github.com/citation-style-language/schema/raw/master/csl-citation.json" }</w:delInstrText>
        </w:r>
        <w:r w:rsidR="00AB6006" w:rsidRPr="00D424AA" w:rsidDel="00D856C9">
          <w:rPr>
            <w:rFonts w:cs="Times New Roman"/>
            <w:color w:val="000000" w:themeColor="text1"/>
            <w:lang w:val="en-GB" w:eastAsia="pt-BR"/>
          </w:rPr>
          <w:fldChar w:fldCharType="separate"/>
        </w:r>
        <w:r w:rsidR="00A26296" w:rsidDel="00D856C9">
          <w:rPr>
            <w:rFonts w:cs="Times New Roman"/>
            <w:noProof/>
            <w:color w:val="000000" w:themeColor="text1"/>
            <w:lang w:val="nb-NO" w:eastAsia="pt-BR"/>
          </w:rPr>
          <w:delText>McLean et al., 2015)</w:delText>
        </w:r>
        <w:r w:rsidR="00AB6006" w:rsidRPr="00D424AA" w:rsidDel="00D856C9">
          <w:rPr>
            <w:rFonts w:cs="Times New Roman"/>
            <w:color w:val="000000" w:themeColor="text1"/>
            <w:lang w:val="en-GB" w:eastAsia="pt-BR"/>
          </w:rPr>
          <w:fldChar w:fldCharType="end"/>
        </w:r>
      </w:del>
      <w:bookmarkEnd w:id="1391"/>
      <w:commentRangeEnd w:id="1396"/>
      <w:r w:rsidR="00A26296">
        <w:rPr>
          <w:rStyle w:val="Marquedecommentaire"/>
        </w:rPr>
        <w:commentReference w:id="1396"/>
      </w:r>
    </w:p>
    <w:p w14:paraId="20A57351" w14:textId="77777777" w:rsidR="00AB6006" w:rsidRPr="00D424AA" w:rsidRDefault="00AB6006" w:rsidP="00D424AA">
      <w:pPr>
        <w:rPr>
          <w:rFonts w:cs="Times New Roman"/>
          <w:lang w:val="nb-NO"/>
        </w:rPr>
      </w:pPr>
    </w:p>
    <w:p w14:paraId="0645AF97" w14:textId="1A4F7D8C" w:rsidR="00AB6006" w:rsidRPr="00D424AA" w:rsidRDefault="002B473C" w:rsidP="00D424AA">
      <w:pPr>
        <w:rPr>
          <w:rFonts w:cs="Times New Roman"/>
          <w:iCs/>
          <w:lang w:val="en-GB"/>
        </w:rPr>
      </w:pPr>
      <w:r w:rsidRPr="00631397">
        <w:rPr>
          <w:rFonts w:cs="Times New Roman"/>
          <w:lang w:val="nb-NO"/>
        </w:rPr>
        <w:t xml:space="preserve">In </w:t>
      </w:r>
      <w:r w:rsidR="00AB6006" w:rsidRPr="00631397">
        <w:rPr>
          <w:rFonts w:cs="Times New Roman"/>
          <w:lang w:val="nb-NO"/>
        </w:rPr>
        <w:t>Europe (Table 11.17)</w:t>
      </w:r>
      <w:r w:rsidRPr="00631397">
        <w:rPr>
          <w:rFonts w:cs="Times New Roman"/>
          <w:lang w:val="nb-NO"/>
        </w:rPr>
        <w:t>,</w:t>
      </w:r>
      <w:r w:rsidR="00AB6006" w:rsidRPr="00631397">
        <w:rPr>
          <w:rFonts w:cs="Times New Roman"/>
          <w:lang w:val="nb-NO"/>
        </w:rPr>
        <w:t xml:space="preserve"> </w:t>
      </w:r>
      <w:r w:rsidRPr="00631397">
        <w:rPr>
          <w:rFonts w:cs="Times New Roman"/>
          <w:lang w:val="nb-NO"/>
        </w:rPr>
        <w:t>t</w:t>
      </w:r>
      <w:r w:rsidR="00AB6006" w:rsidRPr="00631397">
        <w:rPr>
          <w:rFonts w:cs="Times New Roman"/>
          <w:lang w:val="nb-NO"/>
        </w:rPr>
        <w:t xml:space="preserve">here is robust evidence that the magnitude and intensity of extreme precipitation has </w:t>
      </w:r>
      <w:r w:rsidR="00AB6006" w:rsidRPr="00631397">
        <w:rPr>
          <w:rFonts w:cs="Times New Roman"/>
          <w:i/>
          <w:lang w:val="nb-NO"/>
        </w:rPr>
        <w:t>very likely</w:t>
      </w:r>
      <w:r w:rsidR="00AB6006" w:rsidRPr="00631397">
        <w:rPr>
          <w:rFonts w:cs="Times New Roman"/>
          <w:lang w:val="nb-NO"/>
        </w:rPr>
        <w:t xml:space="preserve"> increased since the 1950s. There is a significant increase in </w:t>
      </w:r>
      <w:r w:rsidR="00E64E86" w:rsidRPr="00631397">
        <w:rPr>
          <w:rFonts w:cs="Times New Roman"/>
          <w:lang w:val="nb-NO"/>
        </w:rPr>
        <w:t>Rx1day</w:t>
      </w:r>
      <w:r w:rsidR="00AB6006" w:rsidRPr="00631397">
        <w:rPr>
          <w:rFonts w:cs="Times New Roman"/>
          <w:lang w:val="nb-NO"/>
        </w:rPr>
        <w:t xml:space="preserve"> and </w:t>
      </w:r>
      <w:r w:rsidR="00E64E86" w:rsidRPr="00631397">
        <w:rPr>
          <w:rFonts w:cs="Times New Roman"/>
          <w:lang w:val="nb-NO"/>
        </w:rPr>
        <w:t>Rx5day</w:t>
      </w:r>
      <w:r w:rsidR="00AB6006" w:rsidRPr="00631397">
        <w:rPr>
          <w:rFonts w:cs="Times New Roman"/>
          <w:lang w:val="nb-NO"/>
        </w:rPr>
        <w:t xml:space="preserve"> during 1950-2018 in Europe as whole (</w:t>
      </w:r>
      <w:commentRangeStart w:id="1397"/>
      <w:r w:rsidR="00AB6006" w:rsidRPr="00D424AA">
        <w:rPr>
          <w:rFonts w:cs="Times New Roman"/>
          <w:lang w:val="en-GB"/>
        </w:rPr>
        <w:fldChar w:fldCharType="begin" w:fldLock="1"/>
      </w:r>
      <w:ins w:id="1398" w:author="Robin Matthews" w:date="2021-07-13T21:52:00Z">
        <w:r w:rsidR="00A021FF">
          <w:rPr>
            <w:rFonts w:cs="Times New Roman"/>
            <w:lang w:val="nb-NO"/>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399" w:author="Robin Matthews" w:date="2021-07-13T21:52:00Z">
        <w:r w:rsidR="00AB36D4" w:rsidDel="00A021FF">
          <w:rPr>
            <w:rFonts w:cs="Times New Roman"/>
            <w:lang w:val="nb-NO"/>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 "plainTextFormattedCitation" : "(Sun et al., 2020a)", "previouslyFormattedCitation" : "(Sun et al., 2020a)" }, "properties" : { "noteIndex" : 0 }, "schema" : "https://github.com/citation-style-language/schema/raw/master/csl-citation.json" }</w:delInstrText>
        </w:r>
      </w:del>
      <w:r w:rsidR="00AB6006" w:rsidRPr="00D424AA">
        <w:rPr>
          <w:rFonts w:cs="Times New Roman"/>
          <w:lang w:val="en-GB"/>
        </w:rPr>
        <w:fldChar w:fldCharType="separate"/>
      </w:r>
      <w:r w:rsidR="00A26296">
        <w:rPr>
          <w:rFonts w:cs="Times New Roman"/>
          <w:noProof/>
          <w:lang w:val="en-GB"/>
        </w:rPr>
        <w:t>Sun et al., 2020</w:t>
      </w:r>
      <w:ins w:id="1400" w:author="Robin Matthews" w:date="2021-07-13T21:52:00Z">
        <w:r w:rsidR="00A021FF">
          <w:rPr>
            <w:rFonts w:cs="Times New Roman"/>
            <w:noProof/>
            <w:lang w:val="en-GB"/>
          </w:rPr>
          <w:t>b</w:t>
        </w:r>
      </w:ins>
      <w:del w:id="1401" w:author="Robin Matthews" w:date="2021-07-13T21:52:00Z">
        <w:r w:rsidR="00A26296" w:rsidDel="00A021FF">
          <w:rPr>
            <w:rFonts w:cs="Times New Roman"/>
            <w:noProof/>
            <w:lang w:val="en-GB"/>
          </w:rPr>
          <w:delText xml:space="preserve">, </w:delText>
        </w:r>
      </w:del>
      <w:r w:rsidR="00AB6006" w:rsidRPr="00D424AA">
        <w:rPr>
          <w:rFonts w:cs="Times New Roman"/>
          <w:lang w:val="en-GB"/>
        </w:rPr>
        <w:fldChar w:fldCharType="end"/>
      </w:r>
      <w:commentRangeEnd w:id="1397"/>
      <w:ins w:id="1402" w:author="Robin Matthews" w:date="2021-07-13T21:52:00Z">
        <w:r w:rsidR="00A021FF">
          <w:rPr>
            <w:rFonts w:cs="Times New Roman"/>
            <w:lang w:val="en-GB"/>
          </w:rPr>
          <w:t xml:space="preserve">, </w:t>
        </w:r>
      </w:ins>
      <w:r w:rsidR="00A26296">
        <w:rPr>
          <w:rStyle w:val="Marquedecommentaire"/>
        </w:rPr>
        <w:commentReference w:id="1397"/>
      </w:r>
      <w:r w:rsidR="00AB6006" w:rsidRPr="00841A35">
        <w:rPr>
          <w:rFonts w:cs="Times New Roman"/>
          <w:lang w:val="en-GB"/>
        </w:rPr>
        <w:t>also Fig</w:t>
      </w:r>
      <w:r>
        <w:rPr>
          <w:rFonts w:cs="Times New Roman"/>
          <w:lang w:val="en-GB"/>
        </w:rPr>
        <w:t>ure</w:t>
      </w:r>
      <w:r w:rsidR="00AB6006" w:rsidRPr="00841A35">
        <w:rPr>
          <w:rFonts w:cs="Times New Roman"/>
          <w:lang w:val="en-GB"/>
        </w:rPr>
        <w:t xml:space="preserve"> 11.</w:t>
      </w:r>
      <w:r w:rsidR="00033B1E" w:rsidRPr="00D424AA">
        <w:rPr>
          <w:rFonts w:cs="Times New Roman"/>
          <w:lang w:val="en-GB"/>
        </w:rPr>
        <w:t>13</w:t>
      </w:r>
      <w:r w:rsidR="00AB6006" w:rsidRPr="00D424AA">
        <w:rPr>
          <w:rFonts w:cs="Times New Roman"/>
          <w:lang w:val="en-GB"/>
        </w:rPr>
        <w:t>). The number of stations with increases far exceeds those with decreases in the frequency of daily rainfall exceeding its 90</w:t>
      </w:r>
      <w:r w:rsidR="00AB6006" w:rsidRPr="00D424AA">
        <w:rPr>
          <w:rFonts w:cs="Times New Roman"/>
          <w:vertAlign w:val="superscript"/>
          <w:lang w:val="en-GB"/>
        </w:rPr>
        <w:t>th</w:t>
      </w:r>
      <w:r w:rsidR="00AB6006" w:rsidRPr="00D424AA">
        <w:rPr>
          <w:rFonts w:cs="Times New Roman"/>
          <w:lang w:val="en-GB"/>
        </w:rPr>
        <w:t xml:space="preserve"> or 95</w:t>
      </w:r>
      <w:r w:rsidR="00AB6006" w:rsidRPr="00D424AA">
        <w:rPr>
          <w:rFonts w:cs="Times New Roman"/>
          <w:vertAlign w:val="superscript"/>
          <w:lang w:val="en-GB"/>
        </w:rPr>
        <w:t>th</w:t>
      </w:r>
      <w:r w:rsidR="00AB6006" w:rsidRPr="00D424AA">
        <w:rPr>
          <w:rFonts w:cs="Times New Roman"/>
          <w:lang w:val="en-GB"/>
        </w:rPr>
        <w:t xml:space="preserve"> percentile in century-long serie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4116", "ISSN" : "0899-8418", "abstract" : "ABSTRACT We investigate the space-time structure of extreme precipitation in Europe over the last century, using daily rainfall data from the European Climate Assessment &amp; Dataset (ECA&amp;D) archive. The database includes 267 stations with records longer than 100 years. In the winter season (October to March), for each station, two classes of daily rainfall amount values are selected that, respectively, exceed the 90th and 95th percentile of daily rainfall amount over all the 100 years. For each class, and at each location, an annual time series of the frequency of exceedance and of the total precipitation, defined respectively as the number of days the rainfall threshold (90th and 95th percentiles) is exceeded and total precipitation on days when the percentile is exceeded, are developed. Space-time structure of the frequency and total precipitation time series at the different locations are then pursued using multivariate time and frequency domain methods. The identified key trends and organized spectral modes are linked to well-known climate indices, as North Atlantic Oscillation (NAO) and El Nino Southern Oscillation (ENSO). The spectra of the leading principal component of frequency of exceedance and of total precipitation have a peak with a 5-year period that is significant at the 5% level. These are also significantly correlated with ENSO series with this period. The spectrum of total rainfall is significant at the 10% level with a period of ?8?years. This appears to be significantly correlated to the NAO index at this period. Thus, a decomposition of both secular trends and quasi-periodic behaviour in extreme daily rainfall is provided.", "author" : [ { "dropping-particle" : "", "family" : "Cioffi", "given" : "Francesco", "non-dropping-particle" : "", "parse-names" : false, "suffix" : "" }, { "dropping-particle" : "", "family" : "Lall", "given" : "Upmanu", "non-dropping-particle" : "", "parse-names" : false, "suffix" : "" }, { "dropping-particle" : "", "family" : "Rus", "given" : "Ester", "non-dropping-particle" : "", "parse-names" : false, "suffix" : "" }, { "dropping-particle" : "", "family" : "Krishnamurthy", "given" : "Chandra Kiran B", "non-dropping-particle" : "", "parse-names" : false, "suffix" : "" } ], "container-title" : "International Journal of Climatology", "id" : "ITEM-1", "issue" : "8", "issued" : { "date-parts" : [ [ "2015", "6", "30" ] ] }, "note" : "From Duplicate 1 (Space-time structure of extreme precipitation in Europe over the last century - Cioffi, Francesco; Lall, Upmanu; Rus, Ester; Krishnamurthy, Chandra Kiran B)\n\nFrom Duplicate 1 (Space-time structure of extreme precipitation in Europe over the last century - Cioffi, Francesco; Lall, Upmanu; Rus, Ester; Krishnamurthy, Chandra Kiran B)\n\ndoi: 10.1002/joc.4116\n\nFrom Duplicate 2 (Space-time structure of extreme precipitation in Europe over the last century - Cioffi, Francesco; Lall, Upmanu; Rus, Ester; Krishnamurthy, Chandra Kiran B)\n\nFrom Duplicate 2 (Space-time structure of extreme precipitation in Europe over the last century - Cioffi, Francesco; Lall, Upmanu; Rus, Ester; Krishnamurthy, Chandra Kiran B)\n\ndoi: 10.1002/joc.4116\n\nFrom Duplicate 2 (Space-time structure of extreme precipitation in Europe over the last century - Cioffi, Francesco; Lall, Upmanu; Rus, Ester; Krishnamurthy, Chandra Kiran B)\n\ndoi: 10.1002/joc.4116", "page" : "1749-1760", "publisher" : "John Wiley &amp; Sons, Ltd", "title" : "Space-time structure of extreme precipitation in Europe over the last century", "translator" : [ { "dropping-particle" : "", "family" : "S2449", "given" : "", "non-dropping-particle" : "", "parse-names" : false, "suffix" : "" } ], "type" : "article-journal", "volume" : "35" }, "uris" : [ "http://www.mendeley.com/documents/?uuid=7938fb38-e234-47a0-96f3-b3a9750dcc77" ] } ], "mendeley" : { "formattedCitation" : "(Cioffi et al., 2015)", "plainTextFormattedCitation" : "(Cioffi et al., 2015)", "previouslyFormattedCitation" : "(Cioffi et al., 2015)"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ioffi et al., 2015)</w:t>
      </w:r>
      <w:r w:rsidR="00AB6006" w:rsidRPr="00D424AA">
        <w:rPr>
          <w:rFonts w:cs="Times New Roman"/>
          <w:lang w:val="en-GB"/>
        </w:rPr>
        <w:fldChar w:fldCharType="end"/>
      </w:r>
      <w:r w:rsidR="00AB6006" w:rsidRPr="00841A35">
        <w:rPr>
          <w:rFonts w:cs="Times New Roman"/>
          <w:lang w:val="en-GB"/>
        </w:rPr>
        <w:t>. The 5-</w:t>
      </w:r>
      <w:r w:rsidR="000F1B8F">
        <w:rPr>
          <w:rFonts w:cs="Times New Roman"/>
          <w:lang w:val="en-GB"/>
        </w:rPr>
        <w:t>,</w:t>
      </w:r>
      <w:r w:rsidR="00AB6006" w:rsidRPr="00841A35">
        <w:rPr>
          <w:rFonts w:cs="Times New Roman"/>
          <w:lang w:val="en-GB"/>
        </w:rPr>
        <w:t xml:space="preserve"> 10-</w:t>
      </w:r>
      <w:r w:rsidR="000F1B8F">
        <w:rPr>
          <w:rFonts w:cs="Times New Roman"/>
          <w:lang w:val="en-GB"/>
        </w:rPr>
        <w:t>,</w:t>
      </w:r>
      <w:r w:rsidR="00AB6006" w:rsidRPr="00841A35">
        <w:rPr>
          <w:rFonts w:cs="Times New Roman"/>
          <w:lang w:val="en-GB"/>
        </w:rPr>
        <w:t xml:space="preserve"> and 20-year events of one-day and five-day precipitation during 1951-1960 became more common since the 1950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3619", "ISSN" : "0899-8418", "abstract" : "ABSTRACT Significant trends in precipitation extremes over Europe since the middle of the 20th century have been found in earlier studies. Most of these studies are based on descriptive indices of moderate extremes that occur on average a few times per year. Here we have analyzed rarer precipitation events which occur on average once in 5, 10 and 20?years in the 1950s and 1960s using extreme value theory. We have focused on the 1-d and 5-d precipitation amounts in Northern and Southern Europe in all four seasons. Changes over the time period 1951?2010 are studied by considering five consecutive 20-year time intervals with 10-year overlap. Despite considerable decadal variability, our results indicate that 5-, 10- and 20-year events of 1-d and 5-d precipitation for the first 20-year period generally became more common during this 60-year period. For all regions, seasons and return periods, the median reduction in return period between the first and last 20-year periods is ?21% with variations between a decrease of ?2% and ?58%.", "author" : [ { "dropping-particle" : "", "family" : "Besselaar", "given" : "E J M", "non-dropping-particle" : "van den", "parse-names" : false, "suffix" : "" }, { "dropping-particle" : "", "family" : "Klein Tank", "given" : "A M G", "non-dropping-particle" : "", "parse-names" : false, "suffix" : "" }, { "dropping-particle" : "", "family" : "Buishand", "given" : "T A", "non-dropping-particle" : "", "parse-names" : false, "suffix" : "" } ], "container-title" : "International Journal of Climatology", "id" : "ITEM-1", "issue" : "12", "issued" : { "date-parts" : [ [ "2013", "10", "1" ] ] }, "note" : "From Duplicate 1 (Trends in European precipitation extremes over 1951\u20132010 - van den Besselaar, E J M; Klein Tank, A M G; Buishand, T A)\n\nFrom Duplicate 1 (Trends in European precipitation extremes over 1951\u20132010 - van den Besselaar, E J M; Klein Tank, A M G; Buishand, T A)\n\ndoi: 10.1002/joc.3619\n\nFrom Duplicate 2 (Trends in European precipitation extremes over 1951\u20132010 - van den Besselaar, E J M; Klein Tank, A M G; Buishand, T A)\n\nFrom Duplicate 2 (Trends in European precipitation extremes over 1951\u20132010 - van den Besselaar, E J M; Klein Tank, A M G; Buishand, T A)\n\ndoi: 10.1002/joc.3619\n\nFrom Duplicate 2 (Trends in European precipitation extremes over 1951\u20132010 - van den Besselaar, E J M; Klein Tank, A M G; Buishand, T A)\n\ndoi: 10.1002/joc.3619", "page" : "2682-2689", "publisher" : "John Wiley &amp; Sons, Ltd", "title" : "Trends in European precipitation extremes over 1951\u20132010", "translator" : [ { "dropping-particle" : "", "family" : "S2432", "given" : "", "non-dropping-particle" : "", "parse-names" : false, "suffix" : "" } ], "type" : "article-journal", "volume" : "33" }, "uris" : [ "http://www.mendeley.com/documents/?uuid=a44a86d8-1a6a-4b8f-9186-bd5a414edff1" ] } ], "mendeley" : { "formattedCitation" : "(van den Besselaar et al., 2013)", "plainTextFormattedCitation" : "(van den Besselaar et al., 2013)", "previouslyFormattedCitation" : "(van den Besselaar et al., 2013)"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van den Besselaar et al., 2013)</w:t>
      </w:r>
      <w:r w:rsidR="00AB6006" w:rsidRPr="00D424AA">
        <w:rPr>
          <w:rFonts w:cs="Times New Roman"/>
          <w:lang w:val="en-GB"/>
        </w:rPr>
        <w:fldChar w:fldCharType="end"/>
      </w:r>
      <w:r w:rsidR="00AB6006" w:rsidRPr="00841A35">
        <w:rPr>
          <w:rFonts w:cs="Times New Roman"/>
          <w:lang w:val="en-GB"/>
        </w:rPr>
        <w:t>. There can be large discrepancies among studie</w:t>
      </w:r>
      <w:r w:rsidR="00AB6006" w:rsidRPr="00D424AA">
        <w:rPr>
          <w:rFonts w:cs="Times New Roman"/>
          <w:lang w:val="en-GB"/>
        </w:rPr>
        <w:t xml:space="preserve">s and regions and season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10584-013-0837-x", "abstract" : "Many studies have observed changes in the frequency and intensity of precipitation extremes and floods during the last decade(s). Natural variability by climate oscillations partly determines the observed evolution of precipitation extremes. Based on a technique for the identification and analysis of changes in extremes, this paper shows that precipitation extremes have oscillatory behaviour at multidecadal time scales. The analysis is based on a unique dataset of 108 years of 10-minute precipitation intensities at Uccle (Brussels), not affected by instrumental changes. We also checked the consistency of the findings with long precipitation records at 724 stations across Europe and the Middle East. The past 100 years show for northwestern Europe, both in winter and summer, larger and more precipitation extremes around the 1910s, 1950-1960s, and more recently during the 1990s-2000s. The oscillations for southwestern Europe are anti-correlated with these of northwestern Europe, thus with oscillation highs in the 1930-1940s and 1970s. The precipitation oscillation peaks are explained by persistence in atmospheric circulation patterns over the North Atlantic during periods of 10 to 15 years. \u00a9 2013 The Author(s).", "author" : [ { "dropping-particle" : "", "family" : "Willems", "given" : "P.", "non-dropping-particle" : "", "parse-names" : false, "suffix" : "" } ], "container-title" : "Climatic Change", "id" : "ITEM-1", "issue" : "4", "issued" : { "date-parts" : [ [ "2013" ] ] }, "page" : "931-944", "title" : "Multidecadal oscillatory behaviour of rainfall extremes in Europe", "translator" : [ { "dropping-particle" : "", "family" : "S797", "given" : "", "non-dropping-particle" : "", "parse-names" : false, "suffix" : "" } ], "type" : "article-journal", "volume" : "120" }, "uris" : [ "http://www.mendeley.com/documents/?uuid=22b32c8f-e4da-477e-9e40-6554ff23d9eb" ] }, { "id" : "ITEM-2", "itemData" : { "DOI" : "10.5194/hess-18-709-2014", "abstract" : "A growing interest in extreme precipitation has spread through the scientific community due to the effects of global climate change on the hydrological cycle, and their threat to natural systems' higher than average climatic values. Understanding the variability of precipitation indices and their association to atmospheric processes could help to project the frequency and severity of extremes. This paper evaluates the trend of three precipitation extremes: the number of consecutive dry/wet days (CDD/CWD) and the quotient of the precipitation in days where daily precipitation exceeds the 95th percentile of the reference period and the total amount of precipitation (or contribution of very wet days, R95pTOT). The aim of this study is twofold. First, extreme indicators are compared against accumulated precipitation (RR) over Europe in terms of trends using non-parametric approaches. Second, we analyse the geographically opposite trends found over different parts of Europe by considering their relationships with large-scale processes, using different teleconnection patterns. The study is accomplished for the four seasons using the gridded E-OBS data set developed within the EU ENSEMBLES project. &lt;br&gt;&lt;br&gt; Different patterns of variability were found for CWD and CDD in winter and summer, with north-south and east-west configurations, respectively. We consider physical factors in order to understand the extremes' variability by linking large-scale processes and precipitation extremes. Opposite associations with the North Atlantic Oscillation in winter and summer, and the relationships with the Scandinavian and East Atlantic patterns as well as El Ni\u00f1o/Southern Oscillation events in spring and autumn gave insight into the trend differences. Significant relationships were found between the Atlantic Multidecadal Oscillation and R95pTOT during the whole year. The largest extreme anomalies were analysed by composite maps using atmospheric variables and sea surface temperature. The association of extreme precipitation indices and large-scale variables found in this work could pave the way for new possibilities regarding the projection of extremes in downscaling techniques. \u00a9Author(s) 2014. CC Attribution 3.0 License.", "author" : [ { "dropping-particle" : "", "family" : "Casanueva", "given" : "A.", "non-dropping-particle" : "", "parse-names" : false, "suffix" : "" }, { "dropping-particle" : "", "family" : "Rodr\u00edguez-Puebla", "given" : "C.", "non-dropping-particle" : "", "parse-names" : false, "suffix" : "" }, { "dropping-particle" : "", "family" : "Fr\u00edas", "given" : "M.D.", "non-dropping-particle" : "", "parse-names" : false, "suffix" : "" }, { "dropping-particle" : "", "family" : "Gonz\u00e1lez-Reviriego", "given" : "N.", "non-dropping-particle" : "", "parse-names" : false, "suffix" : "" } ], "container-title" : "Hydrology and Earth System Sciences", "id" : "ITEM-2", "issue" : "2", "issued" : { "date-parts" : [ [ "2014" ] ] }, "page" : "709-725", "title" : "Variability of extreme precipitation over Europe and its relationships with teleconnection patterns", "translator" : [ { "dropping-particle" : "", "family" : "S603", "given" : "", "non-dropping-particle" : "", "parse-names" : false, "suffix" : "" } ], "type" : "article-journal", "volume" : "18" }, "uris" : [ "http://www.mendeley.com/documents/?uuid=80320a8b-6594-4f6d-bb59-66c57d7e2727" ] }, { "id" : "ITEM-3", "itemData" : { "DOI" : "10.1002/joc.4162", "ISSN" : "08998418", "abstract" : "ABSTRACT Fundamental changes in the hydrological cycle are to be expected in a future warmer climate. For Switzerland, recent climate change assessments based on the ENSEMBLES regional climate models project for the A1B emission scenario summer mean precipitation to significantly decrease by the end of this century, whereas winter mean precipitation tend to rise in Southern Switzerland. From an end-user perspective, projected changes in seasonal means are often insufficient to adequately address the multifaceted challenges of climate change adaptation. In this study, we investigate the projected changes in seasonal precipitation by considering changes in frequency and intensity, precipitation type (convective vs stratiform) and temporal structure (wet and dry spells) over Switzerland. As proxies for rain-type changes, we rely on the parameterized convective and large-scale precipitation components simulated by the models. The study reveals that the projected summer drying over Switzerland at the end of the century is mainly driven by a widespread reduction in the number of precipitation days. Thereby, the drying evolves altitude-specific: over low-land regions it is associated with a decrease in both convective and large-scale precipitation. Over elevated regions it is primarily associated with a decline in large-scale precipitation only, whereas convective precipitation remains at current levels. As a consequence, almost all the models project an increase in convective fraction at elevated altitudes. The decrease in the number of wet days during summer is accompanied by decreases (increases) in the number of multi-day wet (dry) spells. This future shift in multi-day episodes also lowers down the likelihood of short dry spell occurrence in all of the models. The models further project a higher mean precipitation intensity in spring and autumn north of the Alps, whereas a similar tendency is expected for the winter season over most of Switzerland.", "author" : [ { "dropping-particle" : "", "family" : "Fischer", "given" : "A.M.", "non-dropping-particle" : "", "parse-names" : false, "suffix" : "" }, { "dropping-particle" : "", "family" : "Keller", "given" : "D.E.", "non-dropping-particle" : "", "parse-names" : false, "suffix" : "" }, { "dropping-particle" : "", "family" : "Liniger", "given" : "M.A.", "non-dropping-particle" : "", "parse-names" : false, "suffix" : "" }, { "dropping-particle" : "", "family" : "Rajczak", "given" : "J.", "non-dropping-particle" : "", "parse-names" : false, "suffix" : "" }, { "dropping-particle" : "", "family" : "Sch\u00e4r", "given" : "C.", "non-dropping-particle" : "", "parse-names" : false, "suffix" : "" }, { "dropping-particle" : "", "family" : "Appenzeller", "given" : "C.", "non-dropping-particle" : "", "parse-names" : false, "suffix" : "" } ], "container-title" : "International Journal of Climatology", "id" : "ITEM-3", "issue" : "11", "issued" : { "date-parts" : [ [ "2015", "9", "24" ] ] }, "note" : "From Duplicate 1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1 (Projected changes in precipitation intensity and frequency in Switzerland: a multi-model perspective - Fischer, A M; Keller, D E; Liniger, M A; Rajczak, J; Sch\u00e4r, C; Appenzeller, C)\n\ndoi: 10.1002/joc.4162", "page" : "3204-3219", "publisher" : "Wiley-Blackwell", "title" : "Projected changes in precipitation intensity and frequency in Switzerland: a multi-model perspective", "translator" : [ { "dropping-particle" : "", "family" : "S1525", "given" : "", "non-dropping-particle" : "", "parse-names" : false, "suffix" : "" } ], "type" : "article-journal", "volume" : "35" }, "uris" : [ "http://www.mendeley.com/documents/?uuid=f9e6bac1-b5b6-4170-9325-5257124d7fad" ] }, { "id" : "ITEM-4", "itemData" : { "DOI" : "10.1016/j.gloplacha.2013.01.004", "abstract" : "Changes in daily extreme precipitations have been identified in many studies conducted at local, regional or global scales. For the Black Sea region, only little research on this issue was done. In this paper, the Black Sea Western coast covering Bulgarian, Romanian and partially Ukrainian coastlines was considered. The present study is focused on the analysis of the trends in daily extreme precipitations indices at a regional scale over 48. yrs (1961-2008). Data sets of daily precipitation recorded in 13 weather stations were analyzed. Among them, eight are located in Bulgaria, four in Romania and one in Ukraine. The main goal was to find changes in extreme daily rainfall using a set of 11 indices adopted from the core indices developed by ETCCDMI with appropriate modifications to suit to the studied area. The indices series and trends were generated using RClimDex software. The results seem integrated to the global and European continental scales findings: increasing trends are dominant for almost all indices; most of the calculated slopes are statistically insignificant; the distribution of positive and negative slopes in the area is extremely irregular and the changes in Northern stations are more significant compared to those calculated for Southern stations. \u00a9 2013 Elsevier B.V.", "author" : [ { "dropping-particle" : "", "family" : "Croitoru", "given" : "A.-E.", "non-dropping-particle" : "", "parse-names" : false, "suffix" : "" }, { "dropping-particle" : "", "family" : "Chiotoroiu", "given" : "B.-C.", "non-dropping-particle" : "", "parse-names" : false, "suffix" : "" }, { "dropping-particle" : "", "family" : "Ivanova Todorova", "given" : "V.", "non-dropping-particle" : "", "parse-names" : false, "suffix" : "" }, { "dropping-particle" : "", "family" : "Toric\u01ce", "given" : "V.", "non-dropping-particle" : "", "parse-names" : false, "suffix" : "" } ], "container-title" : "Global and Planetary Change", "id" : "ITEM-4", "issued" : { "date-parts" : [ [ "2013" ] ] }, "page" : "10-19", "title" : "Changes in precipitation extremes on the Black Sea Western Coast", "translator" : [ { "dropping-particle" : "", "family" : "S602", "given" : "", "non-dropping-particle" : "", "parse-names" : false, "suffix" : "" } ], "type" : "article-journal", "volume" : "102" }, "uris" : [ "http://www.mendeley.com/documents/?uuid=3d8103db-9e53-4b63-8921-a58ba5460e84" ] }, { "id" : "ITEM-5", "itemData" : { "DOI" : "10.1016/j.wace.2014.01.001", "abstract" : "Projections of extreme precipitation are of great importance, considering the potential severe impacts on society. In this study a recently developed regional, non-stationary peaks-over-threshold approach is applied to two transient simulations of the RACMO2 regional climate model for the period 1950-2100, driven by two different general circulation models. The regional approach reduces the estimation uncertainty compared to at-site approaches. The selection of a threshold for the peaks-over-threshold model is tackled from a new perspective, taking advantage of the regional setting. Further, a regional quantile regression model using a common relative trend in the threshold is introduced. A considerable bias in the extreme return levels is found with respect to gridded observations. This bias is corrected for by adjusting the parameters in the peaks-over-threshold model. In summer a significant increase in extreme precipitation over the study area is found for both RACMO2 simulations, mainly as a result of an increase of the variability of the excesses over the threshold. However, the magnitude of this trend in extreme summer precipitation depends on the driving general circulation model. In winter an increase in extreme precipitation corresponding with an increase in mean precipitation is found for both simulations. This trend is due to an increase of the threshold. \u00a9 2014 The Authors.", "author" : [ { "dropping-particle" : "", "family" : "Roth", "given" : "M.", "non-dropping-particle" : "", "parse-names" : false, "suffix" : "" }, { "dropping-particle" : "", "family" : "Buishand", "given" : "T.A.", "non-dropping-particle" : "", "parse-names" : false, "suffix" : "" }, { "dropping-particle" : "", "family" : "Jongbloed", "given" : "G.", "non-dropping-particle" : "", "parse-names" : false, "suffix" : "" }, { "dropping-particle" : "", "family" : "Klein Tank", "given" : "A.M.G.", "non-dropping-particle" : "", "parse-names" : false, "suffix" : "" }, { "dropping-particle" : "", "family" : "Zanten", "given" : "J.H.", "non-dropping-particle" : "van", "parse-names" : false, "suffix" : "" } ], "container-title" : "Weather and Climate Extremes", "id" : "ITEM-5", "issued" : { "date-parts" : [ [ "2014" ] ] }, "page" : "1-10", "title" : "Projections of precipitation extremes based on a regional, non-stationary peaks-over-threshold approach: A case study for the Netherlands and north-western Germany", "translator" : [ { "dropping-particle" : "", "family" : "S787", "given" : "", "non-dropping-particle" : "", "parse-names" : false, "suffix" : "" } ], "type" : "article-journal", "volume" : "4" }, "uris" : [ "http://www.mendeley.com/documents/?uuid=64efc41d-7845-48c0-84dc-80d2ba56eaeb" ] } ], "mendeley" : { "formattedCitation" : "(Croitoru et al., 2013; Willems, 2013; Casanueva et al., 2014; Roth et al., 2014; Fischer et al., 2015)", "plainTextFormattedCitation" : "(Croitoru et al., 2013; Willems, 2013; Casanueva et al., 2014; Roth et al., 2014; Fischer et al., 2015)", "previouslyFormattedCitation" : "(Croitoru et al., 2013; Willems, 2013; Casanueva et al., 2014; Roth et al., 2014; Fischer et al., 2015)"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roitoru et al., 2013; Willems, 2013; Casanueva et al., 2014; Roth et al., 2014; Fischer et al., 2015)</w:t>
      </w:r>
      <w:r w:rsidR="00AB6006" w:rsidRPr="00D424AA">
        <w:rPr>
          <w:rFonts w:cs="Times New Roman"/>
          <w:lang w:val="en-GB"/>
        </w:rPr>
        <w:fldChar w:fldCharType="end"/>
      </w:r>
      <w:r w:rsidR="00AB6006" w:rsidRPr="00841A35">
        <w:rPr>
          <w:rFonts w:cs="Times New Roman"/>
          <w:lang w:val="en-GB"/>
        </w:rPr>
        <w:t>; evidence for increasing extreme precipitat</w:t>
      </w:r>
      <w:r w:rsidR="00AB6006" w:rsidRPr="00D424AA">
        <w:rPr>
          <w:rFonts w:cs="Times New Roman"/>
          <w:lang w:val="en-GB"/>
        </w:rPr>
        <w:t xml:space="preserve">ion is more frequently observed for summer and winter, but not in other season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16/j.jhydrol.2014.11.003", "ISSN" : "00221694", "abstract" : "This paper presents a review of trend analysis of extreme precipitation and hydrological floods in Europe based on observations and future climate projections. The review summaries methods and methodologies applied and key findings from a large number of studies. Reported analyses of observed extreme precipitation and flood records show that there is some evidence of a general increase in extreme precipitation, whereas there are no clear indications of significant trends at large-scale regional or national level of extreme streamflow. Several studies from regions dominated by snowmelt-induced peak flows report decreases in extreme streamflow and earlier spring snowmelt peak flows, likely caused by increasing temperature. The review of likely future changes based on climate projections indicates a general increase in extreme precipitation under a future climate, which is consistent with the observed trends. Hydrological projections of peak flows show large impacts in many areas with both positive and negative changes. A general decrease in flood magnitude and earlier spring floods are projected for catchments with snowmelt-dominated peak flows, which is consistent with the observed trends. Finally, existing guidelines in Europe on design flood and design rainfall estimation are reviewed. The review shows that only few countries have developed guidelines that incorporate a consideration of climate change impacts.", "author" : [ { "dropping-particle" : "", "family" : "Madsen", "given" : "H.", "non-dropping-particle" : "", "parse-names" : false, "suffix" : "" }, { "dropping-particle" : "", "family" : "Lawrence", "given" : "D.", "non-dropping-particle" : "", "parse-names" : false, "suffix" : "" }, { "dropping-particle" : "", "family" : "Lang", "given" : "M.", "non-dropping-particle" : "", "parse-names" : false, "suffix" : "" }, { "dropping-particle" : "", "family" : "Martinkova", "given" : "M.", "non-dropping-particle" : "", "parse-names" : false, "suffix" : "" }, { "dropping-particle" : "", "family" : "Kjeldsen", "given" : "T.R.", "non-dropping-particle" : "", "parse-names" : false, "suffix" : "" } ], "container-title" : "Journal of Hydrology", "id" : "ITEM-1", "issued" : { "date-parts" : [ [ "2014", "11", "27" ] ] }, "page" : "3634-3650", "publisher" : "Elsevier", "title" : "Review of trend analysis and climate change projections of extreme precipitation and floods in Europe", "translator" : [ { "dropping-particle" : "", "family" : "S270", "given" : "", "non-dropping-particle" : "", "parse-names" : false, "suffix" : "" } ], "type" : "article-journal", "volume" : "519" }, "uris" : [ "http://www.mendeley.com/documents/?uuid=fe1f6d4f-6bed-361c-838b-931eac951ab3" ] }, { "id" : "ITEM-2", "itemData" : { "DOI" : "10.1007/s00382-017-3862-z", "ISSN" : "1432-0894", "abstract" : "There is plenty of evidence for intensification of the global hydrological cycle. In Europe, the northern areas are predicted to receive more precipitation in the future and observational evidence suggests a parallel trend over the past decades. As a consequence, it would be essential to place the recent trend in precipitation in the context of proxy-based estimates of reconstructed precipitation variability over the past centuries. Tree rings are frequently used as proxy data for palaeoclimate reconstructions. Here we use deciduous (Quercus robur) and coniferous (Picea abies) tree-ring width chronologies from western Estonia to deduce past early-summer (June) precipitation variability since 1771. Statistical model transforming our tree-ring data into estimates of precipitation sums explains 42% of the variance in instrumental variability. Comparisons with products of gridded reconstructions of soil moisture and summer precipitation illustrate robust correlations with soil moisture (Palmer Drought Severity Index), but lowered correlation with summer precipitation estimates prior to mid-nineteenth century, these instabilities possibly reflecting the general uncertainties inherent to early meteorological and proxy data. Reconstructed precipitation variability was negatively correlated to the teleconnection indices of the North Atlantic Oscillation and the Scandinavia pattern, on annual to decadal and longer scales. These relationships demonstrate the positive precipitation anomalies to result from increase in zonal inflow and cyclonic activity, the negative anomalies being linked with the high pressure conditions enhanced during the atmospheric blocking episodes. Recently, the instrumental data have demonstrated a remarkable increase in summer (June) precipitation in the study region. Our tree-ring based reconstruction reproduces this trend in the context of precipitation history since eighteenth century and quantifies the unprecedented abundance of June precipitation over the recent years.", "author" : [ { "dropping-particle" : "", "family" : "Helama", "given" : "Samuli", "non-dropping-particle" : "", "parse-names" : false, "suffix" : "" }, { "dropping-particle" : "", "family" : "Sohar", "given" : "Kristina", "non-dropping-particle" : "", "parse-names" : false, "suffix" : "" }, { "dropping-particle" : "", "family" : "L\u00e4\u00e4nelaid", "given" : "Alar", "non-dropping-particle" : "", "parse-names" : false, "suffix" : "" }, { "dropping-particle" : "", "family" : "Bijak", "given" : "Szymon", "non-dropping-particle" : "", "parse-names" : false, "suffix" : "" }, { "dropping-particle" : "", "family" : "Jaagus", "given" : "Jaak", "non-dropping-particle" : "", "parse-names" : false, "suffix" : "" } ], "container-title" : "Climate Dynamics", "id" : "ITEM-2", "issue" : "11", "issued" : { "date-parts" : [ [ "2018" ] ] }, "page" : "4083-4101", "title" : "Reconstruction of precipitation variability in Estonia since the eighteenth century, inferred from oak and spruce tree rings", "translator" : [ { "dropping-particle" : "", "family" : "S731", "given" : "", "non-dropping-particle" : "", "parse-names" : false, "suffix" : "" } ], "type" : "article-journal", "volume" : "50" }, "uris" : [ "http://www.mendeley.com/documents/?uuid=b610731a-3d17-4772-9ca3-1af754c4007a" ] } ], "mendeley" : { "formattedCitation" : "(Madsen et al., 2014; Helama et al., 2018)", "plainTextFormattedCitation" : "(Madsen et al., 2014; Helama et al., 2018)", "previouslyFormattedCitation" : "(Madsen et al., 2014; Helama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Madsen et al., 2014; Helama et al., 2018)</w:t>
      </w:r>
      <w:r w:rsidR="00AB6006" w:rsidRPr="00D424AA">
        <w:rPr>
          <w:rFonts w:cs="Times New Roman"/>
          <w:lang w:val="en-GB"/>
        </w:rPr>
        <w:fldChar w:fldCharType="end"/>
      </w:r>
      <w:r w:rsidR="00AB6006" w:rsidRPr="00841A35">
        <w:rPr>
          <w:rFonts w:cs="Times New Roman"/>
          <w:i/>
          <w:lang w:val="en-GB"/>
        </w:rPr>
        <w:t xml:space="preserve">. </w:t>
      </w:r>
      <w:r w:rsidR="00AB6006" w:rsidRPr="00D424AA">
        <w:rPr>
          <w:rFonts w:cs="Times New Roman"/>
          <w:lang w:val="en-GB"/>
        </w:rPr>
        <w:t xml:space="preserve">An increase is observed in central Europe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38/srep32450", "author" : [ { "dropping-particle" : "", "family" : "Volosciuk", "given" : "Claudia", "non-dropping-particle" : "", "parse-names" : false, "suffix" : "" }, { "dropping-particle" : "", "family" : "Maraun", "given" : "Douglas", "non-dropping-particle" : "", "parse-names" : false, "suffix" : "" }, { "dropping-particle" : "", "family" : "Semenov", "given" : "Vladimir A", "non-dropping-particle" : "", "parse-names" : false, "suffix" : "" }, { "dropping-particle" : "", "family" : "Tilinina", "given" : "Natalia", "non-dropping-particle" : "", "parse-names" : false, "suffix" : "" }, { "dropping-particle" : "", "family" : "Gulev", "given" : "Sergey K", "non-dropping-particle" : "", "parse-names" : false, "suffix" : "" }, { "dropping-particle" : "", "family" : "Latif", "given" : "Mojib", "non-dropping-particle" : "", "parse-names" : false, "suffix" : "" } ], "container-title" : "Scientific Reports", "id" : "ITEM-1", "issued" : { "date-parts" : [ [ "2016", "8", "30" ] ] }, "page" : "32450", "publisher" : "The Author(s)", "title" : "Rising Mediterranean Sea Surface Temperatures Amplify Extreme Summer Precipitation in Central Europe", "translator" : [ { "dropping-particle" : "", "family" : "S2305", "given" : "", "non-dropping-particle" : "", "parse-names" : false, "suffix" : "" } ], "type" : "article-journal", "volume" : "6" }, "uris" : [ "http://www.mendeley.com/documents/?uuid=4ddd29c4-7a0e-42da-801c-a0fd26d369c6" ] }, { "id" : "ITEM-2", "itemData" : { "DOI" : "10.1016/j.wace.2020.100266", "ISSN" : "2212-0947", "abstract" : "In this publication we aim to relate observed changes in Central European extreme precipitation to the respective large-scale thermodynamic state of the atmosphere. Maxima of long-term (1901\u20132013) daily precipitation records from a densely sampled Central European station network, spanning Austria, Switzerland, Germany and the Netherlands, are scaled with Northern Hemispheric and regional temperature anomalies. Scaling coefficients are estimated at station level and aggregated to infer a robust regional extreme precipitation \u2013 temperature relationship. Across Central Europe, an overall intensification and a positive scaling signal with Northern Hemispheric temperature is detected in annual, summer, and winter single-day to monthly maximum precipitation. Generally, the estimates are consistent also when only considering data after 1950, and the scaling of annual maxima is also significant for all individual countries but Austria. However, scaling magnitudes are found to vary considerably between seasons and subregions. Also, scaling with regional temperature is non-significant, except for winter extreme precipitation.", "author" : [ { "dropping-particle" : "", "family" : "Zeder", "given" : "Joel", "non-dropping-particle" : "", "parse-names" : false, "suffix" : "" }, { "dropping-particle" : "", "family" : "Fischer", "given" : "Erich M", "non-dropping-particle" : "", "parse-names" : false, "suffix" : "" } ], "container-title" : "Weather and Climate Extremes", "id" : "ITEM-2", "issued" : { "date-parts" : [ [ "2020" ] ] }, "page" : "100266", "title" : "Observed extreme precipitation trends and scaling in Central Europe", "translator" : [ { "dropping-particle" : "", "family" : "S3055", "given" : "", "non-dropping-particle" : "", "parse-names" : false, "suffix" : "" } ], "type" : "article-journal", "volume" : "29" }, "uris" : [ "http://www.mendeley.com/documents/?uuid=9668b7e3-76ac-4504-a533-1edcd3d28cdf" ] } ], "mendeley" : { "formattedCitation" : "(Volosciuk et al., 2016; Zeder and Fischer, 2020)", "plainTextFormattedCitation" : "(Volosciuk et al., 2016; Zeder and Fischer, 2020)", "previouslyFormattedCitation" : "(Volosciuk et al., 2016; Zeder and Fischer, 2020)"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Volosciuk et al., 2016; Zeder and Fischer, 2020)</w:t>
      </w:r>
      <w:r w:rsidR="00AB6006" w:rsidRPr="00D424AA">
        <w:rPr>
          <w:rFonts w:cs="Times New Roman"/>
          <w:lang w:val="en-GB"/>
        </w:rPr>
        <w:fldChar w:fldCharType="end"/>
      </w:r>
      <w:r w:rsidR="00AB6006" w:rsidRPr="00841A35">
        <w:rPr>
          <w:rFonts w:cs="Times New Roman"/>
          <w:lang w:val="en-GB"/>
        </w:rPr>
        <w:t xml:space="preserve">, and in Romani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16/J.QUAINT.2015.07.028", "ISSN" : "1040-6182", "abstract" : "Changes in daily extreme precipitation have been identified in many studies conducted at local, regional, or global scales. In Romania, little research on this issue has been done. The present study focuses on the analysis of the trends in daily extreme precipitation indices over a period of 53 years (1961\u20132013). Data sets of daily precipitation recorded in 34 weather stations were analyzed. Among them, three are located in the Carpathians and four on the Black Sea Coast. The main goal was to find out changes in extreme daily precipitation using a set of 13 indices adopted from the core indices developed by ETCCDMI adapted to suit to the studied area. The series of indices and their trends were generated using RClimDex software. The trends have been calculated by employing modified Mann\u2013Kendall test and Sen's slope. Generally, the climate of Romania has become wetter over the 53-yr period considered, especially in the northern regions, although the spatial distribution of the significant trend slopes in the area is extremely irregular. Based on fixed threshold indices analysis, extreme precipitation events are characterized by a decreasing in the total number of precipitation days (R0.1), and a dominant increasing trend for the number of isolated days with moderate and heavy precipitation (R5, R10).", "author" : [ { "dropping-particle" : "", "family" : "Croitoru", "given" : "Adina-Eliza", "non-dropping-particle" : "", "parse-names" : false, "suffix" : "" }, { "dropping-particle" : "", "family" : "Piticar", "given" : "Adrian", "non-dropping-particle" : "", "parse-names" : false, "suffix" : "" }, { "dropping-particle" : "", "family" : "Burada", "given" : "Doina Cristina", "non-dropping-particle" : "", "parse-names" : false, "suffix" : "" } ], "container-title" : "Quaternary International", "id" : "ITEM-1", "issued" : { "date-parts" : [ [ "2016", "9", "10" ] ] }, "page" : "325-335", "publisher" : "Pergamon", "title" : "Changes in precipitation extremes in Romania", "translator" : [ { "dropping-particle" : "", "family" : "S2298", "given" : "", "non-dropping-particle" : "", "parse-names" : false, "suffix" : "" } ], "type" : "article-journal", "volume" : "415" }, "uris" : [ "http://www.mendeley.com/documents/?uuid=b50a12dc-d4fd-4ef0-a95a-6069a9259cb2" ] } ], "mendeley" : { "formattedCitation" : "(Croitoru et al., 2016)", "plainTextFormattedCitation" : "(Croitoru et al., 2016)", "previouslyFormattedCitation" : "(Croitoru et al., 2016)"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roitoru et al., 2016)</w:t>
      </w:r>
      <w:r w:rsidR="00AB6006" w:rsidRPr="00D424AA">
        <w:rPr>
          <w:rFonts w:cs="Times New Roman"/>
          <w:lang w:val="en-GB"/>
        </w:rPr>
        <w:fldChar w:fldCharType="end"/>
      </w:r>
      <w:r w:rsidR="00AB6006" w:rsidRPr="00841A35">
        <w:rPr>
          <w:rFonts w:cs="Times New Roman"/>
          <w:lang w:val="en-GB"/>
        </w:rPr>
        <w:t xml:space="preserve">. Trends in the Mediterranean region are in general not </w:t>
      </w:r>
      <w:r>
        <w:rPr>
          <w:rFonts w:cs="Times New Roman"/>
          <w:lang w:val="en-GB"/>
        </w:rPr>
        <w:t xml:space="preserve">spatially </w:t>
      </w:r>
      <w:r w:rsidR="00AB6006" w:rsidRPr="00D424AA">
        <w:rPr>
          <w:rFonts w:cs="Times New Roman"/>
          <w:lang w:val="en-GB"/>
        </w:rPr>
        <w:fldChar w:fldCharType="begin" w:fldLock="1"/>
      </w:r>
      <w:r w:rsidR="00FF6231">
        <w:rPr>
          <w:rFonts w:cs="Times New Roman"/>
          <w:lang w:val="en-GB"/>
        </w:rPr>
        <w:instrText>ADDIN CSL_CITATION { "citationItems" : [ { "id" : "ITEM-1", "itemData" : { "DOI" : "10.5194/nhess-13-1707-2013", "author" : [ { "dropping-particle" : "", "family" : "Reale", "given" : "M", "non-dropping-particle" : "", "parse-names" : false, "suffix" : "" }, { "dropping-particle" : "", "family" : "Lionello", "given" : "P", "non-dropping-particle" : "", "parse-names" : false, "suffix" : "" } ], "container-title" : "Natural Hazards and Earth System Sciences", "id" : "ITEM-1", "issue" : "7", "issued" : { "date-parts" : [ [ "2013" ] ] }, "page" : "1707-1722", "title" : "Synoptic climatology of winter intense precipitation events along the Mediterranean coasts", "translator" : [ { "dropping-particle" : "", "family" : "S3054", "given" : "", "non-dropping-particle" : "", "parse-names" : false, "suffix" : "" } ], "type" : "article-journal", "volume" : "13" }, "uris" : [ "http://www.mendeley.com/documents/?uuid=3ce8cc44-a8e8-4895-9b21-902d4d960472" ] } ], "mendeley" : { "formattedCitation" : "(Reale and Lionello, 2013)", "plainTextFormattedCitation" : "(Reale and Lionello, 2013)", "previouslyFormattedCitation" : "(Reale and Lionello, 2013)"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Reale and Lionello, 2013)</w:t>
      </w:r>
      <w:r w:rsidR="00AB6006" w:rsidRPr="00D424AA">
        <w:rPr>
          <w:rFonts w:cs="Times New Roman"/>
          <w:lang w:val="en-GB"/>
        </w:rPr>
        <w:fldChar w:fldCharType="end"/>
      </w:r>
      <w:r w:rsidR="00AB6006" w:rsidRPr="00841A35">
        <w:rPr>
          <w:rFonts w:cs="Times New Roman"/>
          <w:lang w:val="en-GB"/>
        </w:rPr>
        <w:t xml:space="preserve">, with decreases in the western Mediterranean and some increases in the eastern Mediterranean </w:t>
      </w:r>
      <w:r w:rsidR="00AB6006" w:rsidRPr="00D424AA">
        <w:rPr>
          <w:rFonts w:cs="Times New Roman"/>
          <w:lang w:val="en-GB"/>
        </w:rPr>
        <w:fldChar w:fldCharType="begin" w:fldLock="1"/>
      </w:r>
      <w:r w:rsidR="007D2D56">
        <w:rPr>
          <w:rFonts w:cs="Times New Roman"/>
          <w:lang w:val="en-GB"/>
        </w:rPr>
        <w: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2", "itemData" : { "DOI" : "10.5194/hess-19-1827-2015", "abstract" : "\u00a9 Author(s) 2015. Information on extreme precipitation for future climate is needed to assess the changes in the frequency and intensity of flooding. The primary source of information in climate change impact studies is climate model projections. However, due to the coarse resolution and biases of these models, they cannot be directly used in hydrological models. Hence, statistical downscaling is necessary to address climate change impacts at the catchment scale. This study compares eight statistical downscaling methods (SDMs) often used in climate change impact studies. Four methods are based on change factors (CFs), three are bias correction (BC) methods, and one is a perfect prognosis method. The eight methods are used to downscale precipitation output from 15 regional climate models (RCMs) from the ENSEMBLES project for 11 catchments in Europe. The overall results point to an increase in extreme precipitation in most catchments in both winter and summer. For individual catchments, the downscaled time series tend to agree on the direction of the change but differ in the magnitude. Differences between the SDMs vary between the catchments and depend on the season analysed. Similarly, general conclusions cannot be drawn regarding the differences between CFs and BC methods. The performance of the BC methods during the control period also depends on the catchment, but in most cases they represent an improvement compared to RCM outputs. Analysis of the variance in the ensemble of RCMs and SDMs indicates that at least 30% and up to approximately half of the total variance is derived from the SDMs. This study illustrates the large variability in the expected changes in extreme precipitation and highlights the need for considering an ensemble of both SDMs and climate models. Recommendations are provided for the selection of the most suitable SDMs to include in the analysis.", "author" : [ { "dropping-particle" : "", "family" : "Sunyer", "given" : "M.A.", "non-dropping-particle" : "", "parse-names" : false, "suffix" : "" }, { "dropping-particle" : "", "family" : "Hundecha", "given" : "Y.", "non-dropping-particle" : "", "parse-names" : false, "suffix" : "" }, { "dropping-particle" : "", "family" : "Lawrence", "given" : "D.", "non-dropping-particle" : "", "parse-names" : false, "suffix" : "" }, { "dropping-particle" : "", "family" : "Madsen", "given" : "H.", "non-dropping-particle" : "", "parse-names" : false, "suffix" : "" }, { "dropping-particle" : "", "family" : "Willems", "given" : "P.", "non-dropping-particle" : "", "parse-names" : false, "suffix" : "" }, { "dropping-particle" : "", "family" : "Martinkova", "given" : "M.", "non-dropping-particle" : "", "parse-names" : false, "suffix" : "" }, { "dropping-particle" : "", "family" : "Vormoor", "given" : "K.", "non-dropping-particle" : "", "parse-names" : false, "suffix" : "" }, { "dropping-particle" : "", "family" : "B\u00fcrger", "given" : "G.", "non-dropping-particle" : "", "parse-names" : false, "suffix" : "" }, { "dropping-particle" : "", "family" : "Hanel", "given" : "M.", "non-dropping-particle" : "", "parse-names" : false, "suffix" : "" }, { "dropping-particle" : "", "family" : "Kriau\u010diuniene", "given" : "J.", "non-dropping-particle" : "", "parse-names" : false, "suffix" : "" }, { "dropping-particle" : "", "family" : "Loukas", "given" : "A.", "non-dropping-particle" : "", "parse-names" : false, "suffix" : "" }, { "dropping-particle" : "", "family" : "Osuch", "given" : "M.", "non-dropping-particle" : "", "parse-names" : false, "suffix" : "" }, { "dropping-particle" : "", "family" : "Y\u00fccel", "given" : "I.", "non-dropping-particle" : "", "parse-names" : false, "suffix" : "" } ], "container-title" : "Hydrology and Earth System Sciences", "id" : "ITEM-2", "issue" : "4", "issued" : { "date-parts" : [ [ "2015" ] ] }, "page" : "1827-1847", "title" : "Inter-comparison of statistical downscaling methods for projection of extreme precipitation in Europe", "translator" : [ { "dropping-particle" : "", "family" : "S793", "given" : "", "non-dropping-particle" : "", "parse-names" : false, "suffix" : "" } ], "type" : "article-journal", "volume" : "19" }, "uris" : [ "http://www.mendeley.com/documents/?uuid=2fa6257c-dd36-4a67-a18b-6124986f9f8b" ] }, { "id" : "ITEM-3", "itemData" : { "DOI" : "10.5194/hess-18-709-2014", "abstract" : "A growing interest in extreme precipitation has spread through the scientific community due to the effects of global climate change on the hydrological cycle, and their threat to natural systems' higher than average climatic values. Understanding the variability of precipitation indices and their association to atmospheric processes could help to project the frequency and severity of extremes. This paper evaluates the trend of three precipitation extremes: the number of consecutive dry/wet days (CDD/CWD) and the quotient of the precipitation in days where daily precipitation exceeds the 95th percentile of the reference period and the total amount of precipitation (or contribution of very wet days, R95pTOT). The aim of this study is twofold. First, extreme indicators are compared against accumulated precipitation (RR) over Europe in terms of trends using non-parametric approaches. Second, we analyse the geographically opposite trends found over different parts of Europe by considering their relationships with large-scale processes, using different teleconnection patterns. The study is accomplished for the four seasons using the gridded E-OBS data set developed within the EU ENSEMBLES project. &lt;br&gt;&lt;br&gt; Different patterns of variability were found for CWD and CDD in winter and summer, with north-south and east-west configurations, respectively. We consider physical factors in order to understand the extremes' variability by linking large-scale processes and precipitation extremes. Opposite associations with the North Atlantic Oscillation in winter and summer, and the relationships with the Scandinavian and East Atlantic patterns as well as El Ni\u00f1o/Southern Oscillation events in spring and autumn gave insight into the trend differences. Significant relationships were found between the Atlantic Multidecadal Oscillation and R95pTOT during the whole year. The largest extreme anomalies were analysed by composite maps using atmospheric variables and sea surface temperature. The association of extreme precipitation indices and large-scale variables found in this work could pave the way for new possibilities regarding the projection of extremes in downscaling techniques. \u00a9Author(s) 2014. CC Attribution 3.0 License.", "author" : [ { "dropping-particle" : "", "family" : "Casanueva", "given" : "A.", "non-dropping-particle" : "", "parse-names" : false, "suffix" : "" }, { "dropping-particle" : "", "family" : "Rodr\u00edguez-Puebla", "given" : "C.", "non-dropping-particle" : "", "parse-names" : false, "suffix" : "" }, { "dropping-particle" : "", "family" : "Fr\u00edas", "given" : "M.D.", "non-dropping-particle" : "", "parse-names" : false, "suffix" : "" }, { "dropping-particle" : "", "family" : "Gonz\u00e1lez-Reviriego", "given" : "N.", "non-dropping-particle" : "", "parse-names" : false, "suffix" : "" } ], "container-title" : "Hydrology and Earth System Sciences", "id" : "ITEM-3", "issue" : "2", "issued" : { "date-parts" : [ [ "2014" ] ] }, "page" : "709-725", "title" : "Variability of extreme precipitation over Europe and its relationships with teleconnection patterns", "translator" : [ { "dropping-particle" : "", "family" : "S603", "given" : "", "non-dropping-particle" : "", "parse-names" : false, "suffix" : "" } ], "type" : "article-journal", "volume" : "18" }, "uris" : [ "http://www.mendeley.com/documents/?uuid=80320a8b-6594-4f6d-bb59-66c57d7e2727" ] }, { "id" : "ITEM-4", "itemData" : { "DOI" : "10.1007/s00704-013-1079-6", "ISSN" : "0177-798X", "abstract" : "\u00a9 2014, Springer-Verlag Wien. Precipitation extremes in mainland Portugal (south-western Europe) using daily precipitation data recorded in the period 1941\u20132007 (67 years) at 57 meteorological stations scattered across the area are studied at an annual scale. Trends in selected precipitation annual indices that are calculated from these data are investigated, in particular trends in the intensity, frequency and duration of extreme precipitation events. Special attention is dedicated to local and regional variability. The spatial correlations between the annual trends in mean precipitation and in the extremes are analysed. Moreover, the relationships between the variability of the North Atlantic Oscillation (NAO) index and several indices related to the frequency and intensity of the precipitation at the 57 stations were also investigated. Results show that several stations have predominantly negative tendencies in the precipitation indices, although the majority of stations did not show statistically significant change over time in the 1941\u20132007 period. At the regional level, the decreasing trend in the simple daily precipitation intensity index is the only one statistically significant at the 5 % level and appears to be related to the predominance of the positive phase of the NAO. For the period 1976\u20132007, the proportion of the total precipitation attributed to heavy and very heavy precipitation events increased and, consequently, daily precipitation events show a tendency to become more intense. Moreover, correlation analysis show that the most extreme events could be changing at a faster absolute rate in relation to the mean than more moderate events.", "author" : [ { "dropping-particle" : "", "family" : "Lima", "given" : "M. Isabel P.", "non-dropping-particle" : "de", "parse-names" : false, "suffix" : "" }, { "dropping-particle" : "", "family" : "Santo", "given" : "F\u00e1tima Esp\u00edrito", "non-dropping-particle" : "", "parse-names" : false, "suffix" : "" }, { "dropping-particle" : "", "family" : "Ramos", "given" : "Alexandre M.", "non-dropping-particle" : "", "parse-names" : false, "suffix" : "" }, { "dropping-particle" : "", "family" : "Trigo", "given" : "Ricardo M.", "non-dropping-particle" : "", "parse-names" : false, "suffix" : "" } ], "container-title" : "Theoretical and Applied Climatology", "id" : "ITEM-4", "issue" : "1-2", "issued" : { "date-parts" : [ [ "2015", "1", "2" ] ] }, "page" : "55-75", "publisher" : "Springer Vienna", "title" : "Trends and correlations in annual extreme precipitation indices for mainland Portugal, 1941\u20132007", "translator" : [ { "dropping-particle" : "", "family" : "S1566", "given" : "", "non-dropping-particle" : "", "parse-names" : false, "suffix" : "" } ], "type" : "article-journal", "volume" : "119" }, "uris" : [ "http://www.mendeley.com/documents/?uuid=c03ddac6-7e06-403f-8bda-2679c6c638c6" ] }, { "id" : "ITEM-5", "itemData" : { "DOI" : "10.1007/s00704-014-1217-9", "abstract" : "\u00a9 2014, Springer-Verlag Wien. Precipitation data from the period 1961\u20132010 and from a dense rain-gauge network over Croatia is analysed for spatial characteristics of trends in precipitation amounts and precipitation indices. Besides large spatial variability, the area is characterized by large temporal (seasonal) variability. Thus, analysis is performed on annual and seasonal scales over seven predefined subregions. Ten precipitation indices are selected to assess the intensity and frequency of extreme events as well as their contribution to annual and seasonal precipitation changes. The results reveal that the changes in annual and seasonal amounts are predominantly weak. A significant trend is detected only for annual amounts (negative) in the mountainous region and for summer (negative) in the mountainous littoral, mountainous region and central hinterland. A significant positive trend for autumn appears in eastern mainland. Negative trends in summer are associated with a decrease in frequency of moderate wet days, in maximal 1- and 5-day precipitation and in an increase in light precipitation. A negative annual trend is mainly caused by a decrease in frequency of very wet days and their contribution to the total precipitation. A positive autumn trend is associated with more very wet days and an increase of their contribution to the total precipitation as well as an increase in maximal 1- and 5-day precipitation. This study complements the existing analysis of five Croatian secular data series of extreme precipitation indices by involving the whole precipitation dataset since the mid-twentieth century and fills the gap present in the trend assessment of precipitation trends in Mediterranean and Europe.", "author" : [ { "dropping-particle" : "", "family" : "Gaji\u0107-\u010capka", "given" : "M.", "non-dropping-particle" : "", "parse-names" : false, "suffix" : "" }, { "dropping-particle" : "", "family" : "Cindri\u0107", "given" : "K.", "non-dropping-particle" : "", "parse-names" : false, "suffix" : "" }, { "dropping-particle" : "", "family" : "Pasari\u0107", "given" : "Z.", "non-dropping-particle" : "", "parse-names" : false, "suffix" : "" } ], "container-title" : "Theoretical and Applied Climatology", "id" : "ITEM-5", "issue" : "1-2", "issued" : { "date-parts" : [ [ "2015" ] ] }, "page" : "167-177", "title" : "Trends in precipitation indices in Croatia, 1961\u20132010", "translator" : [ { "dropping-particle" : "", "family" : "S796", "given" : "", "non-dropping-particle" : "", "parse-names" : false, "suffix" : "" } ], "type" : "article-journal", "volume" : "121" }, "uris" : [ "http://www.mendeley.com/documents/?uuid=10823cf3-46dd-4ad5-80dd-57f474f4f544" ] }, { "id" : "ITEM-6", "itemData" : { "DOI" : "10.1007/s00382-018-4179-2", "ISSN" : "0930-7575", "abstract" : "We examine long-term trends in the historical record of extreme precipitation events occurring over the French Mediterranean area. Extreme events are considered in terms of their intensity, frequency, extent and precipitated volume. Changes in intensity are analysed via an original statistical approach where the annual maximum rainfall amounts observed at each measurement station are aggregated into a univariate time-series according to their dependence. The mean intensity increase is significant and estimated at + 22% (+ 7 to + 39% at the 90% confidence level) over the 1961\u20132015 period. Given the observed warming over the considered area, this increase is consistent with a rate of about one to three times that implied by the Clausius\u2013Clapeyron relationship. Changes in frequency and other spatial features are investigated through a Generalised Linear Model. Changes in frequency for events exceeding high thresholds (about 200 mm in 1 day) are found to be significant, typically near a doubling of the frequency, but with large uncertainties in this change ratio. The area affected by severe events and the water volume precipitated during those events also exhibit significant trends, with an increase by a factor of about 4 for a 200 mm threshold, again with large uncertainties. All diagnoses consistently point toward an intensification of the most extreme events over the last decades. We argue that it is difficult to explain the diagnosed trends without invoking the human influence on climate.", "author" : [ { "dropping-particle" : "", "family" : "Ribes", "given" : "Aur\u00e9lien", "non-dropping-particle" : "", "parse-names" : false, "suffix" : "" }, { "dropping-particle" : "", "family" : "Thao", "given" : "Soulivanh", "non-dropping-particle" : "", "parse-names" : false, "suffix" : "" }, { "dropping-particle" : "", "family" : "Vautard", "given" : "Robert", "non-dropping-particle" : "", "parse-names" : false, "suffix" : "" }, { "dropping-particle" : "", "family" : "Dubuisson", "given" : "Brigitte", "non-dropping-particle" : "", "parse-names" : false, "suffix" : "" }, { "dropping-particle" : "", "family" : "Somot", "given" : "Samuel", "non-dropping-particle" : "", "parse-names" : false, "suffix" : "" }, { "dropping-particle" : "", "family" : "Colin", "given" : "Jeanne", "non-dropping-particle" : "", "parse-names" : false, "suffix" : "" }, { "dropping-particle" : "", "family" : "Planton", "given" : "Serge", "non-dropping-particle" : "", "parse-names" : false, "suffix" : "" }, { "dropping-particle" : "", "family" : "Soubeyroux", "given" : "Jean-Michel", "non-dropping-particle" : "", "parse-names" : false, "suffix" : "" } ], "container-title" : "Climate Dynamics", "id" : "ITEM-6", "issue" : "1-2", "issued" : { "date-parts" : [ [ "2019", "1", "13" ] ] }, "page" : "1095-1114", "title" : "Observed increase in extreme daily rainfall in the French Mediterranean", "translator" : [ { "dropping-particle" : "", "family" : "S2482", "given" : "", "non-dropping-particle" : "", "parse-names" : false, "suffix" : "" } ], "type" : "article-journal", "volume" : "52" }, "uris" : [ "http://www.mendeley.com/documents/?uuid=dc301933-348c-4e79-a2d8-9f1c8b6d81af" ] }, { "id" : "ITEM-7", "itemData" : { "DOI" : "10.1002/joc.4773", "ISSN" : "08998418", "author" : [ { "dropping-particle" : "", "family" : "Pedron", "given" : "Isabel Tamara", "non-dropping-particle" : "", "parse-names" : false, "suffix" : "" }, { "dropping-particle" : "", "family" : "Silva Dias", "given" : "Maria A. F.", "non-dropping-particle" : "", "parse-names" : false, "suffix" : "" }, { "dropping-particle" : "", "family" : "Paula Dias", "given" : "Sandra", "non-dropping-particle" : "de", "parse-names" : false, "suffix" : "" }, { "dropping-particle" : "V.", "family" : "Carvalho", "given" : "Leila M.", "non-dropping-particle" : "", "parse-names" : false, "suffix" : "" }, { "dropping-particle" : "", "family" : "Freitas", "given" : "Edmilson D.", "non-dropping-particle" : "", "parse-names" : false, "suffix" : "" } ], "container-title" : "International Journal of Climatology", "id" : "ITEM-7", "issue" : "3", "issued" : { "date-parts" : [ [ "2017", "3" ] ] }, "page" : "1250-1264", "publisher" : "Wiley-Blackwell", "title" : "Trends and variability in extremes of precipitation in Curitiba \u2013 Southern Brazil", "translator" : [ { "dropping-particle" : "", "family" : "S365", "given" : "", "non-dropping-particle" : "", "parse-names" : false, "suffix" : "" } ], "type" : "article-journal", "volume" : "37" }, "uris" : [ "http://www.mendeley.com/documents/?uuid=d55d3946-9dc1-4fbe-a362-3f3756af12cf" ] }, { "id" : "ITEM-8", "itemData" : { "DOI" : "10.1002/joc.5562", "ISSN" : "0899-8418", "abstract" : "A comprehensive analysis of the spatial and temporal variability of daily precipitation in Spain in the period 1950?2012 was carried out based on the high-resolution gridded data set SPREAD at a 5???5?km spatial resolution. Temporal trends of 12 daily precipitation indices were computed by application of the Sen's slope and the Mann?Kendall tests. The spatial distribution of the trends showed (a) a global slight increase in the duration of the precipitation events, especially along the Mediterranean fringe; (b) an increase of the frequency of low precipitation events and a decrease of the frequency of high and very high events (inverse in the Mediterranean coast); and (c) a slight decrease of the intensity when considering single events (1- or 5-day duration), but a significant negative trend in mean and median precipitation when considering all the precipitation days (p?&gt;?0), especially in the Mediterranean coast.", "author" : [ { "dropping-particle" : "", "family" : "Serrano-Notivoli", "given" : "Roberto", "non-dropping-particle" : "", "parse-names" : false, "suffix" : "" }, { "dropping-particle" : "", "family" : "Beguer\u00eda", "given" : "Santiago", "non-dropping-particle" : "", "parse-names" : false, "suffix" : "" }, { "dropping-particle" : "", "family" : "Saz", "given" : "Miguel \u00c1ngel", "non-dropping-particle" : "", "parse-names" : false, "suffix" : "" }, { "dropping-particle" : "", "family" : "Luis", "given" : "Mart\u00edn", "non-dropping-particle" : "de", "par</w:instrText>
      </w:r>
      <w:r w:rsidR="007D2D56" w:rsidRPr="00B549EC">
        <w:rPr>
          <w:rFonts w:cs="Times New Roman"/>
        </w:rPr>
        <w:instrText>se-names" : false, "suffix" : "" } ], "container-title" : "International Journal of Climatology", "id" : "ITEM-8", "issue" : "11", "issued" : { "date-parts" : [ [ "2018", "9", "1" ] ] }, "note" : "doi: 10.1002/joc.5562", "page" : "4211-4224", "publisher" : "John Wiley &amp; Sons, Ltd", "title" : "Recent trends reveal decreasing intensity of daily precipitation in Spain", "translator" : [ { "dropping-particle" : "", "family" : "S3053", "given" : "", "non-dropping-particle" : "", "parse-names" : false, "suffix" : "" } ], "type" : "article-journal", "volume" : "38" }, "uris" : [ "http://www.mendeley.com/documents/?uuid=40c10a52-2539-4af4-9118-fd8e90738301" ] } ], "mendeley" : { "formattedCitation" : "(Rajczak et al., 2013; Casanueva et al., 2014; de Lima et al., 2015; Gaji\u0107-\u010capka et al., 2015; Sunyer et al., 2015; Pedron et al., 2017; Serrano-Notivoli et al., 2018; Ribes et al., 2019)", "plainTextFormattedCitation" : "(Rajczak et al., 2013; Casanueva et al., 2014; de Lima et al., 2015; Gaji\u0107-\u010capka et al., 2015; Sunyer et al., 2015; Pedron et al., 2017; Serrano-Notivoli et al., 2018; Ribes et al., 2019)", "previouslyFormattedCitation" : "(Rajczak et al., 2013; Casanueva et al., 2014; de Lima et al., 2015; Gaji\u0107-\u010capka et al., 2015; Sunyer et al., 2015; Pedron et al., 2017; Serrano-Notivoli et al., 2018; Ribes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nb-NO"/>
        </w:rPr>
        <w:t>(Rajczak et al., 2013; Casanueva et al., 2014; de Lima et al., 2015; Gajić-Čapka et al., 2015; Sunyer et al., 2015; Pedron et al., 2017; Serrano-Notivoli et al., 2018; Ribes et al., 2019)</w:t>
      </w:r>
      <w:r w:rsidR="00AB6006" w:rsidRPr="00D424AA">
        <w:rPr>
          <w:rFonts w:cs="Times New Roman"/>
          <w:lang w:val="en-GB"/>
        </w:rPr>
        <w:fldChar w:fldCharType="end"/>
      </w:r>
      <w:r w:rsidR="00AB6006" w:rsidRPr="00841A35">
        <w:rPr>
          <w:rFonts w:cs="Times New Roman"/>
          <w:lang w:val="nb-NO"/>
        </w:rPr>
        <w:t xml:space="preserve">. </w:t>
      </w:r>
      <w:r w:rsidR="00AB6006" w:rsidRPr="00D424AA">
        <w:rPr>
          <w:rFonts w:cs="Times New Roman"/>
          <w:lang w:val="en-GB"/>
        </w:rPr>
        <w:t xml:space="preserve">In the Netherlands, the total precipitation contributed from extremes higher than the 99th percentile doubles per degree C increase in warming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38/s41598-019-52277-4", "ISSN" : "2045-2322", "abstract" : "The intensity of the heaviest extreme precipitation events is known to increase with global warming. How often such events occur in a warmer world is however less well established, and the combined effect of changes in frequency and intensity on the total amount of rain falling as extreme precipitation is much less explored, in spite of potentially large societal impacts. Here, we employ observations and climate model simulations to document strong increases in the frequencies of extreme precipitation events occurring on decadal timescales. Based on observations we find that the total precipitation from these intense events almost doubles per degree of warming, mainly due to changes in frequency, while the intensity changes are relatively weak, in accordance to previous studies. This shift towards stronger total precipitation from extreme events is seen in observations and climate models, and increases with the strength \u2013 and hence the rareness \u2013 of the event. Based on these results, we project that if historical trends continue, the most intense precipitation events observed today are likely to almost double in occurrence for each degree of further global warming. Changes to extreme precipitation of this magnitude are dramatically stronger than the more widely communicated changes to global mean precipitation.", "author" : [ { "dropping-particle" : "", "family" : "Myhre", "given" : "G", "non-dropping-particle" : "", "parse-names" : false, "suffix" : "" }, { "dropping-particle" : "", "family" : "Alterskj\u00e6r", "given" : "K", "non-dropping-particle" : "", "parse-names" : false, "suffix" : "" }, { "dropping-particle" : "", "family" : "Stjern", "given" : "C W", "non-dropping-particle" : "", "parse-names" : false, "suffix" : "" }, { "dropping-particle" : "", "family" : "Hodnebrog", "given" : "\u00d8", "non-dropping-particle" : "", "parse-names" : false, "suffix" : "" }, { "dropping-particle" : "", "family" : "Marelle", "given" : "L", "non-dropping-particle" : "", "parse-names" : false, "suffix" : "" }, { "dropping-particle" : "", "family" : "Samset", "given" : "B H", "non-dropping-particle" : "", "parse-names" : false, "suffix" : "" }, { "dropping-particle" : "", "family" : "Sillmann", "given" : "J", "non-dropping-particle" : "", "parse-names" : false, "suffix" : "" }, { "dropping-particle" : "", "family" : "Schaller", "given" : "N", "non-dropping-particle" : "", "parse-names" : false, "suffix" : "" }, { "dropping-particle" : "", "family" : "Fischer", "given" : "E", "non-dropping-particle" : "", "parse-names" : false, "suffix" : "" }, { "dropping-particle" : "", "family" : "Schulz", "given" : "M", "non-dropping-particle" : "", "parse-names" : false, "suffix" : "" }, { "dropping-particle" : "", "family" : "Stohl", "given" : "A", "non-dropping-particle" : "", "parse-names" : false, "suffix" : "" } ], "container-title" : "Scientific Reports", "id" : "ITEM-1", "issue" : "1", "issued" : { "date-parts" : [ [ "2019" ] ] }, "page" : "16063", "title" : "Frequency of extreme precipitation increases extensively with event rareness under global warming", "translator" : [ { "dropping-particle" : "", "family" : "S2952", "given" : "", "non-dropping-particle" : "", "parse-names" : false, "suffix" : "" } ], "type" : "article-journal", "volume" : "9" }, "uris" : [ "http://www.mendeley.com/documents/?uuid=4e105eac-52b4-4e88-a678-72fafea8e32c" ] } ], "mendeley" : { "formattedCitation" : "(Myhre et al., 2019)", "plainTextFormattedCitation" : "(Myhre et al., 2019)", "previouslyFormattedCitation" : "(Myhre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Myhre et al., 2019)</w:t>
      </w:r>
      <w:r w:rsidR="00AB6006" w:rsidRPr="00D424AA">
        <w:rPr>
          <w:rFonts w:cs="Times New Roman"/>
          <w:lang w:val="en-GB"/>
        </w:rPr>
        <w:fldChar w:fldCharType="end"/>
      </w:r>
      <w:r w:rsidR="00AB6006" w:rsidRPr="00841A35">
        <w:rPr>
          <w:rFonts w:cs="Times New Roman"/>
          <w:lang w:val="en-GB"/>
        </w:rPr>
        <w:t xml:space="preserve">, though extreme rainfall trends in northern Europe may differ in different season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5059", "author" : [ { "dropping-particle" : "", "family" : "Irannezhad", "given" : "M", "non-dropping-particle" : "", "parse-names" : false, "suffix" : "" }, { "dropping-particle" : "", "family" : "Chen", "given" : "D", "non-dropping-particle" : "", "parse-names" : false, "suffix" : "" }, { "dropping-particle" : "", "family" : "Kl\u00f8ve", "given" : "B", "non-dropping-particle" : "", "parse-names" : false, "suffix" : "" }, { "dropping-particle" : "", "family" : "Moradkhani", "given" : "H", "non-dropping-particle" : "", "parse-names" : false, "suffix" : "" } ], "container-title" : "International Journal of Climatology", "id" : "ITEM-1", "issued" : { "date-parts" : [ [ "2017" ] ] }, "note" : "From Duplicate 1 (Analysing the variability and trends of precipitation extremes in Finland and their connection to atmospheric circulation patterns - Irannezhad, M; Chen, D; Kl\u00f8ve, B; Moradkhani, H)\n\nFrom Duplicate 1 (Analysing the variability and trends of precipitation extremes in Finland and their connection to atmospheric circulation patterns - Irannezhad, M; Chen, D; Kl\u00f8ve, B; Moradkhani, H)\n\nFrom Duplicate 1 (Analysing the variability and trends of precipitation extremes in Finland and their connection to atmospheric circulation patterns - Irannezhad, M; Chen, D; Kl\u00f8ve, B; Moradkhani, H)\n\nFrom Duplicate 1 (Analysing the variability and trends of precipitation extremes in Finland and their connection to atmospheric circulation patterns - Irannezhad, M; Chen, D; Kl\u00f8ve, B; Moradkhani, H)\n\nCited By :1\n\nExport Date: 13 July 2018\n\nFrom Duplicate 2 (Analysing the variability and trends of precipitation extremes in Finland and their connection to atmospheric circulation patterns - Irannezhad, M; Chen, D; Kl\u00f8ve, B; Moradkhani, H)\n\nFrom Duplicate 1 (Analysing the variability and trends of precipitation extremes in Finland and their connection to atmospheric circulation patterns - Irannezhad, M; Chen, D; Kl\u00f8ve, B; Moradkhani, H)\n\nFrom Duplicate 1 (Analysing the variability and trends of precipitation extremes in Finland and their connection to atmospheric circulation patterns - Irannezhad, M; Chen, D; Kl\u00f8ve, B; Moradkhani, H)\n\nCited By :1\n\nExport Date: 13 July 2018\n\nFrom Duplicate 2 (Analysing the variability and trends of precipitation extremes in Finland and their connection to atmospheric circulation patterns - Irannezhad, M; Chen, D; Kl\u00f8ve, B; Moradkhani, H)\n\nFrom Duplicate 1 (Analysing the variability and trends of precipitation extremes in Finland and their connection to atmospheric circulation patterns - Irannezhad, M; Chen, D; Kl\u00f8ve, B; Moradkhani, H)\n\nCited By :1\n\nExport Date: 13 July 2018\n\nFrom Duplicate 2 (Analysing the variability and trends of precipitation extremes in Finland and their connection to atmospheric circulation patterns - Irannezhad, M; Chen, D; Kl\u00f8ve, B; Moradkhani, H)\n\nCited By :1\n\nExport Date: 13 July 2018\n\nFrom Duplicate 2 (Analysing the variability and trends of precipitation extremes in Finland and their connection to atmospheric circulation patterns - Irannezhad, M; Chen, D; Kl\u00f8ve, B; Moradkhani, H)\n\nCited By :1\n\nExport Date: 13 July 2018\n\nFrom Duplicate 2 (Analysing the variability and trends of precipitation extremes in Finland and their connection to atmospheric circulation patterns - Irannezhad, M; Chen, D; Kl\u00f8ve, B; Moradkhani, H)\n\nCited By :1\n\nExport Date: 13 July 2018\n\nFrom Duplicate 2 (Analysing the variability and trends of precipitation extremes in Finland and their connection to atmospheric circulation patterns - Irannezhad, M; Chen, D; Kl\u00f8ve, B; Moradkhani, H)\n\nCited By :1\n\nExport Date: 13 July 2018", "page" : "1053-1066", "title" : "Analysing the variability and trends of precipitation extremes in Finland and their connection to atmospheric circulation patterns", "translator" : [ { "dropping-particle" : "", "family" : "S1534", "given" : "", "non-dropping-particle" : "", "parse-names" : false, "suffix" : "" } ], "type" : "article-journal", "volume" : "37" }, "uris" : [ "http://www.mendeley.com/documents/?uuid=079ba44c-9108-4024-8fef-baab016aef99" ] } ], "mendeley" : { "formattedCitation" : "(Irannezhad et al., 2017)", "plainTextFormattedCitation" : "(Irannezhad et al., 2017)", "previouslyFormattedCitation" : "(Irannezhad et al., 2017)"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Irannezhad et al., 2017)</w:t>
      </w:r>
      <w:r w:rsidR="00AB6006" w:rsidRPr="00D424AA">
        <w:rPr>
          <w:rFonts w:cs="Times New Roman"/>
          <w:lang w:val="en-GB"/>
        </w:rPr>
        <w:fldChar w:fldCharType="end"/>
      </w:r>
      <w:r w:rsidR="00AB6006" w:rsidRPr="00841A35">
        <w:rPr>
          <w:rFonts w:cs="Times New Roman"/>
          <w:lang w:val="en-GB"/>
        </w:rPr>
        <w:t xml:space="preserve">. </w:t>
      </w:r>
    </w:p>
    <w:p w14:paraId="3A6DDA12" w14:textId="77777777" w:rsidR="00AB6006" w:rsidRPr="00D424AA" w:rsidRDefault="00AB6006" w:rsidP="00D424AA">
      <w:pPr>
        <w:rPr>
          <w:rFonts w:cs="Times New Roman"/>
          <w:lang w:val="en-GB"/>
        </w:rPr>
      </w:pPr>
    </w:p>
    <w:p w14:paraId="2353B072" w14:textId="2281F155" w:rsidR="00AB6006" w:rsidRPr="00D424AA" w:rsidRDefault="002B473C" w:rsidP="00D424AA">
      <w:pPr>
        <w:rPr>
          <w:rFonts w:cs="Times New Roman"/>
          <w:lang w:val="en-GB"/>
        </w:rPr>
      </w:pPr>
      <w:r>
        <w:rPr>
          <w:rFonts w:cs="Times New Roman"/>
          <w:lang w:val="en-GB"/>
        </w:rPr>
        <w:t xml:space="preserve">In </w:t>
      </w:r>
      <w:r w:rsidR="00AB6006" w:rsidRPr="00D424AA">
        <w:rPr>
          <w:rFonts w:cs="Times New Roman"/>
          <w:lang w:val="en-GB"/>
        </w:rPr>
        <w:t>North America (Table 11.20)</w:t>
      </w:r>
      <w:r>
        <w:rPr>
          <w:rFonts w:cs="Times New Roman"/>
          <w:lang w:val="en-GB"/>
        </w:rPr>
        <w:t>,</w:t>
      </w:r>
      <w:r w:rsidR="00AB6006" w:rsidRPr="00D424AA">
        <w:rPr>
          <w:rFonts w:cs="Times New Roman"/>
          <w:lang w:val="en-GB"/>
        </w:rPr>
        <w:t xml:space="preserve"> </w:t>
      </w:r>
      <w:r>
        <w:rPr>
          <w:rFonts w:cs="Times New Roman"/>
          <w:lang w:val="en-GB"/>
        </w:rPr>
        <w:t>t</w:t>
      </w:r>
      <w:r w:rsidR="00AB6006" w:rsidRPr="00D424AA">
        <w:rPr>
          <w:rFonts w:cs="Times New Roman"/>
          <w:lang w:val="en-GB"/>
        </w:rPr>
        <w:t xml:space="preserve">here is robust evidence that the magnitude and intensity of extreme precipitation has </w:t>
      </w:r>
      <w:r w:rsidR="00AB6006" w:rsidRPr="00D424AA">
        <w:rPr>
          <w:rFonts w:cs="Times New Roman"/>
          <w:i/>
          <w:lang w:val="en-GB"/>
        </w:rPr>
        <w:t>very likely</w:t>
      </w:r>
      <w:r w:rsidR="00AB6006" w:rsidRPr="00D424AA">
        <w:rPr>
          <w:rFonts w:cs="Times New Roman"/>
          <w:lang w:val="en-GB"/>
        </w:rPr>
        <w:t xml:space="preserve"> increased since the 1950s. Both </w:t>
      </w:r>
      <w:r w:rsidR="00E64E86" w:rsidRPr="00D424AA">
        <w:rPr>
          <w:rFonts w:cs="Times New Roman"/>
          <w:lang w:val="en-GB"/>
        </w:rPr>
        <w:t>Rx1day</w:t>
      </w:r>
      <w:r w:rsidR="00AB6006" w:rsidRPr="00D424AA">
        <w:rPr>
          <w:rFonts w:cs="Times New Roman"/>
          <w:lang w:val="en-GB"/>
        </w:rPr>
        <w:t xml:space="preserve"> and </w:t>
      </w:r>
      <w:r w:rsidR="00E64E86" w:rsidRPr="00D424AA">
        <w:rPr>
          <w:rFonts w:cs="Times New Roman"/>
          <w:lang w:val="en-GB"/>
        </w:rPr>
        <w:t>Rx5day</w:t>
      </w:r>
      <w:r w:rsidR="00AB6006" w:rsidRPr="00D424AA">
        <w:rPr>
          <w:rFonts w:cs="Times New Roman"/>
          <w:lang w:val="en-GB"/>
        </w:rPr>
        <w:t xml:space="preserve"> have significantly increased in North America  during 1950-2018 (</w:t>
      </w:r>
      <w:commentRangeStart w:id="1403"/>
      <w:r w:rsidR="00AB6006" w:rsidRPr="00D424AA">
        <w:rPr>
          <w:rFonts w:cs="Times New Roman"/>
          <w:lang w:val="en-GB"/>
        </w:rPr>
        <w:fldChar w:fldCharType="begin" w:fldLock="1"/>
      </w:r>
      <w:ins w:id="1404" w:author="Robin Matthews" w:date="2021-07-13T21:53:00Z">
        <w:r w:rsidR="00A021FF">
          <w:rPr>
            <w:rFonts w:cs="Times New Roman"/>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405" w:author="Robin Matthews" w:date="2021-07-13T21:53:00Z">
        <w:r w:rsidR="00AB36D4" w:rsidDel="00A021FF">
          <w:rPr>
            <w:rFonts w:cs="Times New Roman"/>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 "plainTextFormattedCitation" : "(Sun et al., 2020a)", "previouslyFormattedCitation" : "(Sun et al., 2020a)" }, "properties" : { "noteIndex" : 0 }, "schema" : "https://github.com/citation-style-language/schema/raw/master/csl-citation.json" }</w:delInstrText>
        </w:r>
      </w:del>
      <w:r w:rsidR="00AB6006" w:rsidRPr="00D424AA">
        <w:rPr>
          <w:rFonts w:cs="Times New Roman"/>
          <w:lang w:val="en-GB"/>
        </w:rPr>
        <w:fldChar w:fldCharType="separate"/>
      </w:r>
      <w:r w:rsidR="00A26296">
        <w:rPr>
          <w:rFonts w:cs="Times New Roman"/>
          <w:noProof/>
          <w:lang w:val="en-GB"/>
        </w:rPr>
        <w:t>Sun et al., 2020</w:t>
      </w:r>
      <w:ins w:id="1406" w:author="Robin Matthews" w:date="2021-07-13T21:53:00Z">
        <w:r w:rsidR="00A021FF">
          <w:rPr>
            <w:rFonts w:cs="Times New Roman"/>
            <w:noProof/>
            <w:lang w:val="en-GB"/>
          </w:rPr>
          <w:t>b</w:t>
        </w:r>
      </w:ins>
      <w:del w:id="1407" w:author="Robin Matthews" w:date="2021-07-13T21:53:00Z">
        <w:r w:rsidR="00A26296" w:rsidDel="00A021FF">
          <w:rPr>
            <w:rFonts w:cs="Times New Roman"/>
            <w:noProof/>
            <w:lang w:val="en-GB"/>
          </w:rPr>
          <w:delText xml:space="preserve">, </w:delText>
        </w:r>
      </w:del>
      <w:r w:rsidR="00AB6006" w:rsidRPr="00D424AA">
        <w:rPr>
          <w:rFonts w:cs="Times New Roman"/>
          <w:lang w:val="en-GB"/>
        </w:rPr>
        <w:fldChar w:fldCharType="end"/>
      </w:r>
      <w:commentRangeEnd w:id="1403"/>
      <w:ins w:id="1408" w:author="Robin Matthews" w:date="2021-07-13T21:53:00Z">
        <w:r w:rsidR="00A021FF">
          <w:rPr>
            <w:rFonts w:cs="Times New Roman"/>
            <w:lang w:val="en-GB"/>
          </w:rPr>
          <w:t xml:space="preserve">, </w:t>
        </w:r>
      </w:ins>
      <w:r w:rsidR="00A26296">
        <w:rPr>
          <w:rStyle w:val="Marquedecommentaire"/>
        </w:rPr>
        <w:commentReference w:id="1403"/>
      </w:r>
      <w:del w:id="1409" w:author="Robin Matthews" w:date="2021-07-13T21:53:00Z">
        <w:r w:rsidR="00AB6006" w:rsidRPr="00841A35" w:rsidDel="00A021FF">
          <w:rPr>
            <w:rFonts w:cs="Times New Roman"/>
            <w:lang w:val="en-GB"/>
          </w:rPr>
          <w:delText xml:space="preserve"> </w:delText>
        </w:r>
      </w:del>
      <w:r w:rsidR="00AB6006" w:rsidRPr="00841A35">
        <w:rPr>
          <w:rFonts w:cs="Times New Roman"/>
          <w:lang w:val="en-GB"/>
        </w:rPr>
        <w:t>also Fig</w:t>
      </w:r>
      <w:r>
        <w:rPr>
          <w:rFonts w:cs="Times New Roman"/>
          <w:lang w:val="en-GB"/>
        </w:rPr>
        <w:t>ure</w:t>
      </w:r>
      <w:r w:rsidR="00AB6006" w:rsidRPr="00841A35">
        <w:rPr>
          <w:rFonts w:cs="Times New Roman"/>
          <w:lang w:val="en-GB"/>
        </w:rPr>
        <w:t xml:space="preserve"> 11.</w:t>
      </w:r>
      <w:r w:rsidR="00033B1E" w:rsidRPr="00D424AA">
        <w:rPr>
          <w:rFonts w:cs="Times New Roman"/>
          <w:lang w:val="en-GB"/>
        </w:rPr>
        <w:t>13</w:t>
      </w:r>
      <w:r w:rsidR="00AB6006" w:rsidRPr="00D424AA">
        <w:rPr>
          <w:rFonts w:cs="Times New Roman"/>
          <w:lang w:val="en-GB"/>
        </w:rPr>
        <w:t xml:space="preserve">). There is, however, regional diversity. In Canada, there is a lack of detectable trends in observed annual maximum daily (or shorter duration) precipitation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80/07055900.2014.969677", "ISSN" : "0705-5900", "author" : [ { "dropping-particle" : "", "family" : "Shephard", "given" : "Mark W.", "non-dropping-particle" : "", "parse-names" : false, "suffix" : "" }, { "dropping-particle" : "", "family" : "Mekis", "given" : "Eva", "non-dropping-particle" : "", "parse-names" : false, "suffix" : "" }, { "dropping-particle" : "", "family" : "Morris", "given" : "Robert J.", "non-dropping-particle" : "", "parse-names" : false, "suffix" : "" }, { "dropping-particle" : "", "family" : "Feng", "given" : "Yang", "non-dropping-particle" : "", "parse-names" : false, "suffix" : "" }, { "dropping-particle" : "", "family" : "Zhang", "given" : "Xuebin", "non-dropping-particle" : "", "parse-names" : false, "suffix" : "" }, { "dropping-particle" : "", "family" : "Kilcup", "given" : "Karen", "non-dropping-particle" : "", "parse-names" : false, "suffix" : "" }, { "dropping-particle" : "", "family" : "Fleetwood", "given" : "Rick", "non-dropping-particle" : "", "parse-names" : false, "suffix" : "" } ], "container-title" : "Atmosphere-Ocean", "id" : "ITEM-1", "issue" : "5", "issued" : { "date-parts" : [ [ "2014", "10", "20" ] ] }, "page" : "398-417", "title" : "Trends in Canadian Short\u2010Duration Extreme Rainfall: Including an Intensity\u2013Duration\u2013Frequency Perspective", "translator" : [ { "dropping-particle" : "", "family" : "S1441", "given" : "", "non-dropping-particle" : "", "parse-names" : false, "suffix" : "" } ], "type" : "article-journal", "volume" : "52" }, "uris" : [ "http://www.mendeley.com/documents/?uuid=19dddc7f-30bf-47f5-be71-8ecfed147b19" ] }, { "id" : "ITEM-2", "itemData" : { "DOI" : "10.1080/07055900.2015.1086970", "ISSN" : "0705-5900", "author" : [ { "dropping-particle" : "", "family" : "Mekis", "given" : "\u00c9va", "non-dropping-particle" : "", "parse-names" : false, "suffix" : "" }, { "dropping-particle" : "", "family" : "Vincent", "given" : "Lucie A.", "non-dropping-particle" : "", "parse-names" : false, "suffix" : "" }, { "dropping-particle" : "", "family" : "Shephard", "given" : "Mark W.", "non-dropping-particle" : "", "parse-names" : false, "suffix" : "" }, { "dropping-particle" : "", "family" : "Zhang", "given" : "Xuebin", "non-dropping-particle" : "", "parse-names" : false, "suffix" : "" } ], "container-title" : "Atmosphere-Ocean", "id" : "ITEM-2", "issue" : "4", "issued" : { "date-parts" : [ [ "2015", "8", "8" ] ] }, "page" : "383-397", "title" : "Observed Trends in Severe Weather Conditions Based on Humidex, Wind Chill, and Heavy Rainfall Events in Canada for 1953\u20132012", "translator" : [ { "dropping-particle" : "", "family" : "S1467", "given" : "", "non-dropping-particle" : "", "parse-names" : false, "suffix" : "" } ], "type" : "article-journal", "volume" : "53" }, "uris" : [ "http://www.mendeley.com/documents/?uuid=746ca7a6-e88b-4522-984d-b780dd28c647" ] }, { "id" : "ITEM-3",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3",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mendeley" : { "formattedCitation" : "(Shephard et al., 2014; Mekis et al., 2015; Vincent et al., 2018)", "plainTextFormattedCitation" : "(Shephard et al., 2014; Mekis et al., 2015; Vincent et al., 2018)", "previouslyFormattedCitation" : "(Shephard et al., 2014; Mekis et al., 2015; Vincent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hephard et al., 2014; Mekis et al., 2015; Vincent et al., 2018)</w:t>
      </w:r>
      <w:r w:rsidR="00AB6006" w:rsidRPr="00D424AA">
        <w:rPr>
          <w:rFonts w:cs="Times New Roman"/>
          <w:lang w:val="en-GB"/>
        </w:rPr>
        <w:fldChar w:fldCharType="end"/>
      </w:r>
      <w:r w:rsidR="00AB6006" w:rsidRPr="00841A35">
        <w:rPr>
          <w:rFonts w:cs="Times New Roman"/>
          <w:lang w:val="en-GB"/>
        </w:rPr>
        <w:t>.</w:t>
      </w:r>
      <w:r w:rsidR="00AB6006" w:rsidRPr="00D424AA">
        <w:rPr>
          <w:rFonts w:cs="Times New Roman"/>
          <w:sz w:val="16"/>
          <w:szCs w:val="16"/>
          <w:lang w:val="en-GB"/>
        </w:rPr>
        <w:t xml:space="preserve"> </w:t>
      </w:r>
      <w:r w:rsidR="00AB6006" w:rsidRPr="00D424AA">
        <w:rPr>
          <w:rFonts w:cs="Times New Roman"/>
          <w:lang w:val="en-GB"/>
        </w:rPr>
        <w:t xml:space="preserve"> In the United States, there is an overall increase in one-day heavy precipitation, both in terms of intensity and frequency </w:t>
      </w:r>
      <w:bookmarkStart w:id="1410" w:name="_Hlk77105658"/>
      <w:commentRangeStart w:id="1411"/>
      <w:r w:rsidR="00AB6006" w:rsidRPr="00D424AA">
        <w:rPr>
          <w:rFonts w:cs="Times New Roman"/>
          <w:lang w:val="en-GB"/>
        </w:rPr>
        <w:fldChar w:fldCharType="begin" w:fldLock="1"/>
      </w:r>
      <w:ins w:id="1412" w:author="Robin Matthews" w:date="2021-07-13T21:55:00Z">
        <w:r w:rsidR="00A021FF">
          <w:rPr>
            <w:rFonts w:cs="Times New Roman"/>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413" w:author="Robin Matthews" w:date="2021-07-13T21:55:00Z">
        <w:r w:rsidR="00AB36D4" w:rsidDel="00A021FF">
          <w:rPr>
            <w:rFonts w:cs="Times New Roman"/>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del>
      <w:r w:rsidR="00AB6006" w:rsidRPr="00D424AA">
        <w:rPr>
          <w:rFonts w:cs="Times New Roman"/>
          <w:lang w:val="en-GB"/>
        </w:rPr>
        <w:fldChar w:fldCharType="separate"/>
      </w:r>
      <w:r w:rsidR="00A26296">
        <w:rPr>
          <w:rFonts w:cs="Times New Roman"/>
          <w:noProof/>
          <w:lang w:val="en-GB"/>
        </w:rPr>
        <w:t>(Sun et al., 2020</w:t>
      </w:r>
      <w:ins w:id="1414" w:author="Robin Matthews" w:date="2021-07-13T21:55:00Z">
        <w:r w:rsidR="00A021FF">
          <w:rPr>
            <w:rFonts w:cs="Times New Roman"/>
            <w:noProof/>
            <w:lang w:val="en-GB"/>
          </w:rPr>
          <w:t>b</w:t>
        </w:r>
      </w:ins>
      <w:r w:rsidR="00A26296">
        <w:rPr>
          <w:rFonts w:cs="Times New Roman"/>
          <w:noProof/>
          <w:lang w:val="en-GB"/>
        </w:rPr>
        <w:t>;</w:t>
      </w:r>
      <w:r w:rsidR="00AB6006" w:rsidRPr="00D424AA">
        <w:rPr>
          <w:rFonts w:cs="Times New Roman"/>
          <w:lang w:val="en-GB"/>
        </w:rPr>
        <w:fldChar w:fldCharType="end"/>
      </w:r>
      <w:commentRangeEnd w:id="1411"/>
      <w:r w:rsidR="00A26296">
        <w:rPr>
          <w:rStyle w:val="Marquedecommentaire"/>
        </w:rPr>
        <w:commentReference w:id="1411"/>
      </w:r>
      <w:r w:rsidR="00AB6006" w:rsidRPr="00841A35" w:rsidDel="00BA7BF9">
        <w:rPr>
          <w:rFonts w:cs="Times New Roman"/>
          <w:lang w:val="en-GB"/>
        </w:rPr>
        <w:t xml:space="preserve"> </w:t>
      </w:r>
      <w:commentRangeStart w:id="1415"/>
      <w:commentRangeStart w:id="1416"/>
      <w:r w:rsidR="00AB6006" w:rsidRPr="00D424AA">
        <w:rPr>
          <w:rFonts w:cs="Times New Roman"/>
          <w:lang w:val="en-GB"/>
        </w:rPr>
        <w:fldChar w:fldCharType="begin" w:fldLock="1"/>
      </w:r>
      <w:r w:rsidR="0012753B">
        <w:rPr>
          <w:rFonts w:cs="Times New Roman"/>
          <w:lang w:val="en-GB"/>
        </w:rPr>
        <w:instrText>ADDIN CSL_CITATION { "citationItems" : [ { "id" : "ITEM-1", "itemData" : { "DOI" : "10.1175/JHM-D-16-0195.1", "ISSN" : "1525-755X", "abstract" : "AbstractThe northeastern United States has experienced a large increase in precipitation over recent decades. Annual and seasonal changes of total and extreme precipitation from station observations in the Northeast were assessed over multiple time periods spanning 1901?2014. Spatially averaged, both annual total and extreme precipitation across the Northeast increased significantly since 1901, with changepoints occurring in 2002 and 1996, respectively. Annual extreme precipitation experienced a larger increase than total precipitation; extreme precipitation from 1996 to 2014 is 53% higher than from 1901 to 1995. Spatially, coastal areas receive more total and extreme precipitation on average, but increases across the changepoints are distributed fairly uniformly across the domain. Increases in annual total precipitation across the 2002 changepoint are driven by significant total precipitation increases in fall and summer, while increases in annual extreme precipitation across the 1996 changepoint are driven by significant extreme precipitation increases in fall and spring. The ability of gridded observed and reanalysis precipitation data to reproduce station observations was also evaluated. Gridded observations perform well in reproducing averages and trends of annual and seasonal total precipitation, but extreme precipitation trends show significantly different spatial and domain-averaged trends than station data. The North American Regional Reanalysis generally underestimates annual and seasonal total and extreme precipitation means and trends relative to station observations, and also shows substantial differences in the spatial pattern of total and extreme precipitation trends within the Northeast.", "author" : [ { "dropping-particle" : "", "family" : "Huang", "given" : "Huanping", "non-dropping-particle" : "", "parse-names" : false, "suffix" : "" }, { "dropping-particle" : "", "family" : "Winter", "given" : "Jonathan M", "non-dropping-particle" : "", "parse-names" : false, "suffix" : "" }, { "dropping-particle" : "", "family" : "Osterberg", "given" : "Erich C", "non-dropping-particle" : "", "parse-names" : false, "suffix" : "" }, { "dropping-particle" : "", "family" : "Horton", "given" : "Radley M", "non-dropping-particle" : "", "parse-names" : false, "suffix" : "" }, { "dropping-particle" : "", "family" : "Beckage", "given" : "Brian", "non-dropping-particle" : "", "parse-names" : false, "suffix" : "" } ], "container-title" : "Journal of Hydrometeorology", "id" : "ITEM-1", "issue" : "6", "issued" : { "date-parts" : [ [ "2017", "4", "20" ] ] }, "note" : "From Duplicate 1 (Total and Extreme Precipitation Changes over the Northeastern United States - Huang, Huanping; Winter, Jonathan M; Osterberg, Erich C; Horton, Radley M; Beckage, Brian)\n\nFrom Duplicate 1 (Total and Extreme Precipitation Changes over the Northeastern United States - Huang, Huanping; Winter, Jonathan M; Osterberg, Erich C; Horton, Radley M; Beckage, Brian)\n\nFrom Duplicate 1 (Total and Extreme Precipitation Changes over the Northeastern United States - Huang, Huanping; Winter, Jonathan M; Osterberg, Erich C; Horton, Radley M; Beckage, Brian)\n\ndoi: 10.1175/JHM-D-16-0195.1\n\nFrom Duplicate 2 (Total and Extreme Precipitation Changes over the Northeastern United States - Huang, Huanping; Winter, Jonathan M; Osterberg, Erich C; Horton, Radley M; Beckage, Brian)\n\ndoi: 10.1175/JHM-D-16-0195.1\n\nFrom Duplicate 2 (Total and Extreme Precipitation Changes over the Northeastern United States - Huang, Huanping; Winter, Jonathan M; Osterberg, Erich C; Horton, Radley M; Beckage, Brian)\n\ndoi: 10.1175/JHM-D-16-0195.1", "page" : "1783-1798", "publisher" : "American Meteorological Society", "title" : "Total and Extreme Precipitation Changes over the Northeastern United States", "translator" : [ { "dropping-particle" : "", "family" : "S2450", "given" : "", "non-dropping-particle" : "", "parse-names" : false, "suffix" : "" } ], "type" : "article-journal", "volume" : "18" }, "uris" : [ "http://www.mendeley.com/documents/?uuid=ff626790-19a1-4d9d-9bfa-fd1a352fb65c" ] }, { "id" : "ITEM-2", "itemData" : { "DOI" : "10.1175/JCLI-D-12-00043.1", "ISSN" : "0894-8755", "abstract" : "AbstractRecords of daily rainfall accumulations from 447 rain gauge stations over the central United States (Minnesota, Wisconsin, Michigan, Iowa, Illinois, Indiana, Missouri, Kentucky, Tennessee, Arkansas, Louisiana, Alabama, and Mississippi) are used to assess past changes in the frequency of heavy rainfall. Each station has a record of at least 50 yr, and the data cover most of the twentieth century and the first decade of the twenty-first century. Analyses are performed using a peaks-over-threshold approach, and, for each station, the 95th percentile is used as the threshold. Because of the count nature of the data and to account for both abrupt and slowly varying changes in the heavy rainfall distribution, a segmented regression is used to detect changepoints at unknown points in time. The presence of trends is assessed by means of a Poisson regression model to examine whether the rate of occurrence parameter is a linear function of time (by means of a logarithmic link function). The results point to increasing trends in heavy rainfall over the northern part of the study domain. Examination of the surface temperature record suggests that these increasing trends occur over the area with the largest increasing trends in temperature and, consequently, with an increase in atmospheric water vapor.", "author" : [ { "dropping-particle" : "", "family" : "Villarini", "given" : "Gabriele", "non-dropping-particle" : "", "parse-names" : false, "suffix" : "" }, { "dropping-particle" : "", "family" : "Smith", "given" : "James A", "non-dropping-particle" : "", "parse-names" : false, "suffix" : "" }, { "dropping-particle" : "", "family" : "Vecchi", "given" : "Gabriel A", "non-dropping-particle" : "", "parse-names" : false, "suffix" : "" } ], "container-title" : "Journal of Climate", "id" : "ITEM-2", "issue" : "1", "issued" : { "date-parts" : [ [ "2012", "6", "28" ] ] }, "note" : "From Duplicate 1 (Changing Frequency of Heavy Rainfall over the Central United States - Villarini, Gabriele; Smith, James A; Vecchi, Gabriel A)\n\nFrom Duplicate 2 (Changing Frequency of Heavy Rainfall over the Central United States - Villarini, Gabriele; Smith, James A; Vecchi, Gabriel A)\n\ndoi: 10.1175/JCLI-D-12-00043.1\n\nFrom Duplicate 2 (Changing Frequency of Heavy Rainfall over the Central United States - Villarini, Gabriele; Smith, James A; Vecchi, Gabriel A)\n\ndoi: 10.1175/JCLI-D-12-00043.1", "page" : "351-357", "publisher" : "American Meteorological Society", "title" : "Changing Frequency of Heavy Rainfall over the Central United States", "translator" : [ { "dropping-particle" : "", "family" : "S2433", "given" : "", "non-dropping-particle" : "", "parse-names" : false, "suffix" : "" } ], "type" : "article-journal", "volume" : "26" }, "uris" : [ "http://www.mendeley.com/documents/?uuid=8f0c347e-f3ca-4422-bc86-7921fd856e57" ] }, { "id" : "ITEM-3",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w:instrText>
      </w:r>
      <w:r w:rsidR="0012753B" w:rsidRPr="00B549EC">
        <w:rPr>
          <w:rFonts w:cs="Times New Roman"/>
        </w:rPr>
        <w:instrText>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3",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Villarini et al., 2012; Donat et al., 2013a; Huang et al., 2017a)", "manualFormatting" : "Donat et al., 2013b; H. Huang et al., 2017; Villarini et al., 2012; Easterling et al., 2017; Wu, 2015;", "plainTextFormattedCitation" : "(Villarini et al., 2012; Donat et al., 2013a; Huang et al., 2017a)", "previouslyFormattedCitation" : "(Villarini et al., 2012; Donat et al., 2013a; Huang et al., 2017a)"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nb-NO"/>
        </w:rPr>
        <w:t>Donat et al., 2013</w:t>
      </w:r>
      <w:ins w:id="1417" w:author="Robin Matthews" w:date="2021-07-13T21:54:00Z">
        <w:r w:rsidR="00A021FF">
          <w:rPr>
            <w:rFonts w:cs="Times New Roman"/>
            <w:noProof/>
            <w:lang w:val="nb-NO"/>
          </w:rPr>
          <w:t>b</w:t>
        </w:r>
      </w:ins>
      <w:r w:rsidR="00A26296">
        <w:rPr>
          <w:rFonts w:cs="Times New Roman"/>
          <w:noProof/>
          <w:lang w:val="nb-NO"/>
        </w:rPr>
        <w:t xml:space="preserve">; </w:t>
      </w:r>
      <w:ins w:id="1418" w:author="Robin Matthews" w:date="2021-07-13T21:54:00Z">
        <w:r w:rsidR="00A021FF">
          <w:rPr>
            <w:rFonts w:cs="Times New Roman"/>
            <w:noProof/>
            <w:lang w:val="nb-NO"/>
          </w:rPr>
          <w:t xml:space="preserve">H. </w:t>
        </w:r>
      </w:ins>
      <w:r w:rsidR="00A26296">
        <w:rPr>
          <w:rFonts w:cs="Times New Roman"/>
          <w:noProof/>
          <w:lang w:val="nb-NO"/>
        </w:rPr>
        <w:t>Huang et al., 2017; Villarini et al., 2012; Easterling et al., 2017; Wu, 2015;</w:t>
      </w:r>
      <w:r w:rsidR="00AB6006" w:rsidRPr="00D424AA">
        <w:rPr>
          <w:rFonts w:cs="Times New Roman"/>
          <w:lang w:val="en-GB"/>
        </w:rPr>
        <w:fldChar w:fldCharType="end"/>
      </w:r>
      <w:commentRangeEnd w:id="1415"/>
      <w:commentRangeEnd w:id="1416"/>
      <w:r w:rsidR="00A021FF">
        <w:rPr>
          <w:rStyle w:val="Marquedecommentaire"/>
        </w:rPr>
        <w:commentReference w:id="1415"/>
      </w:r>
      <w:r w:rsidR="00A26296">
        <w:rPr>
          <w:rStyle w:val="Marquedecommentaire"/>
        </w:rPr>
        <w:commentReference w:id="1416"/>
      </w:r>
      <w:r w:rsidR="00AB6006" w:rsidRPr="00841A35">
        <w:rPr>
          <w:rFonts w:cs="Times New Roman"/>
          <w:lang w:val="nb-NO"/>
        </w:rPr>
        <w:t xml:space="preserve"> </w:t>
      </w:r>
      <w:commentRangeStart w:id="1419"/>
      <w:r w:rsidR="00AB6006" w:rsidRPr="00D424AA">
        <w:rPr>
          <w:rFonts w:cs="Times New Roman"/>
          <w:lang w:val="en-GB"/>
        </w:rPr>
        <w:fldChar w:fldCharType="begin" w:fldLock="1"/>
      </w:r>
      <w:r w:rsidR="00FF6231">
        <w:rPr>
          <w:rFonts w:cs="Times New Roman"/>
          <w:lang w:val="nb-NO"/>
        </w:rPr>
        <w:instrText>ADDIN CSL_CITATION { "citationItems" : [ { "id" : "ITEM-1", "itemData" : { "DOI" : "10.1175/JHM-D-18-0155.1", "ISSN" : "1525-755X", "abstract" : "AbstractExtreme precipitation can have significant adverse impacts on infrastructure and property, human health, and local economies. This paper examines recent changes in extreme precipitation in the northeast United States. Daily station data from 58 stations missing less than 5% of days for the years 1979?2014 from the U.S. Historical Climatology Network were used to analyze extreme precipitation, defined as the top 1% of days with precipitation. A statistically significant (95% confidence level) increasing trend of the threshold for the top 1% of extreme precipitation events was found (0.3 mm yr?1). This increasing trend was due to both an increase in the frequency of extreme events and the magnitude of extreme events. Rainfall events \u2265 150 mm (24-h accumulation) increased in frequency from 6 events between 1979 and 1996 to 25 events between 1997 and 2014, a 317% increase. The annual daily maximum precipitation, or the highest recorded precipitation amount in a given year, increased by an average of 1.6 mm yr?1, a total increase of 58.0 mm. Decreasing trends in extreme precipitation were observed east of Lake Erie during the warm season. Increasing trends in extreme precipitation were most robust during the fall months of September, October, and November, and particularly at locations further inland. The analysis showed that increases in events that were tropical in nature, or associated with tropical moisture, led to the observed increase in extreme precipitation during the fall months.", "author" : [ { "dropping-particle" : "", "family" : "Howarth", "given" : "Macy E", "non-dropping-particle" : "", "parse-names" : false, "suffix" : "" }, { "dropping-particle" : "", "family" : "Thorncroft", "given" : "Christopher D", "non-dropping-particle" : "", "parse-names" : false, "suffix" : "" }, { "dropping-particle" : "", "family" : "Bosart", "given" : "Lance F", "non-dropping-particle" : "", "parse-names" : false, "suffix" : "" } ], "container-title" : "Journal of Hydrometeorology", "id" : "ITEM-1", "issue" : "4", "issued" : { "date-parts" : [ [ "2019", "3", "8" ] ] }, "note" : "From Duplicate 1 (Changes in Extreme Precipitation in the Northeast United States: 1979\u20132014 - Howarth, Macy E; Thorncroft, Christopher D; Bosart, Lance F)\n\nFrom Duplicate 2 (Changes in Extreme Precipitation in the Northeast United States: 1979\u20132014 - Howarth, Macy E; Thorncroft, Christopher D; Bosart, Lance F)\n\ndoi: 10.1175/JHM-D-18-0155.1\n\nFrom Duplicate 2 (Changes in Extreme Precipitation in the Northeast United States: 1979\u20132014 - Howarth, Macy E; Thorncroft, Christopher D; Bosart, Lance F)\n\ndoi: 10.1175/JHM-D-18-0155.1", "page" : "673-689", "publisher" : "American Meteorological Society", "title" : "Changes in Extreme Precipitation in the Northeast United States: 1979\u20132014", "translator" : [ { "dropping-particle" : "", "family" : "S2991", "given" : "", "non-dropping-particle" : "", "parse-names" : false, "suffix" : "" } ], "type" : "article-journal", "volume" : "20" }, "uris" : [ "http://www.mendeley.com/documents/?uuid=6e3c7103-e7cc-4870-8417-8186fecafb38" ] } ], "mendeley" : { "formattedCitation" : "(Howarth et al., 2019)", "manualFormatting" : "Howarth et al., 2019)", "plainTextFormattedCitation" : "(Howarth et al., 2019)", "previouslyFormattedCitation" : "(Howarth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Howarth et al., 2019)</w:t>
      </w:r>
      <w:r w:rsidR="00AB6006" w:rsidRPr="00D424AA">
        <w:rPr>
          <w:rFonts w:cs="Times New Roman"/>
          <w:lang w:val="en-GB"/>
        </w:rPr>
        <w:fldChar w:fldCharType="end"/>
      </w:r>
      <w:commentRangeEnd w:id="1419"/>
      <w:r w:rsidR="00A26296">
        <w:rPr>
          <w:rStyle w:val="Marquedecommentaire"/>
        </w:rPr>
        <w:commentReference w:id="1419"/>
      </w:r>
      <w:r w:rsidR="00AB6006" w:rsidRPr="00841A35">
        <w:rPr>
          <w:rFonts w:cs="Times New Roman"/>
          <w:lang w:val="en-GB"/>
        </w:rPr>
        <w:t xml:space="preserve">, </w:t>
      </w:r>
      <w:bookmarkEnd w:id="1410"/>
      <w:r w:rsidR="00AB6006" w:rsidRPr="00841A35">
        <w:rPr>
          <w:rFonts w:cs="Times New Roman"/>
          <w:lang w:val="en-GB"/>
        </w:rPr>
        <w:t xml:space="preserve">except for the southern part of the U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175/JCLI-D-15-0441.1", "ISSN" : "0894-8755", "abstract" : "AbstractTime series of U.S. daily heavy precipitation (95th percentile) are analyzed to determine factors responsible for regionality and seasonality in their 1979?2013 trends. For annual conditions, contiguous U.S. trends have been characterized by increases in precipitation associated with heavy daily events across the northern United States and decreases across the southern United States. Diagnosis of climate simulations (CCSM4 and CAM4) reveals that the evolution of observed sea surface temperatures (SSTs) was a more important factor influencing these trends than boundary condition changes linked to external radiative forcing alone. Since 1979, the latter induces widespread, but mostly weak, increases in precipitation associated with heavy daily events. The former induces a meridional pattern of northern U.S. increases and southern U.S. decreases as observed, the magnitude of which closely aligns with observed changes, especially over the south and far west. Analysis of model ensemble spread reveals that appreciable 35-yr trends in heavy daily precipitation can occur in the absence of forcing, thereby limiting detection of the weak anthropogenic influence at regional scales.Analysis of the seasonality in heavy daily precipitation trends supports physical arguments that their changes during 1979?2013 have been intimately linked to internal decadal ocean variability and less so to human-induced climate change. Most of the southern U.S. decrease has occurred during the cold season that has been dynamically driven by an atmospheric circulation reminiscent of teleconnections linked to cold tropical eastern Pacific SSTs. Most of the northeastern U.S. increase has been a warm season phenomenon, the immediate cause for which remains unresolved.", "author" : [ { "dropping-particle" : "", "family" : "Hoerling", "given" : "Martin", "non-dropping-particle" : "", "parse-names" : false, "suffix" : "" }, { "dropping-particle" : "", "family" : "Eischeid", "given" : "Jon", "non-dropping-particle" : "", "parse-names" : false, "suffix" : "" }, { "dropping-particle" : "", "family" : "Perlwitz", "given" : "Judith", "non-dropping-particle" : "", "parse-names" : false, "suffix" : "" }, { "dropping-particle" : "", "family" : "Quan", "given" : "Xiao-Wei", "non-dropping-particle" : "", "parse-names" : false, "suffix" : "" }, { "dropping-particle" : "", "family" : "Wolter", "given" : "Klaus", "non-dropping-particle" : "", "parse-names" : false, "suffix" : "" }, { "dropping-particle" : "", "family" : "Cheng", "given" : "Linyin", "non-dropping-particle" : "", "parse-names" : false, "suffix" : "" } ], "container-title" : "Journal of Climate", "id" : "ITEM-1", "issue" : "7", "issued" : { "date-parts" : [ [ "2016", "1", "18" ] ] }, "note" : "From Duplicate 1 (Characterizing Recent Trends in U.S. Heavy Precipitation - Hoerling, Martin; Eischeid, Jon; Perlwitz, Judith; Quan, Xiao-Wei; Wolter, Klaus; Cheng, Linyin)\n\nFrom Duplicate 2 (Characterizing Recent Trends in U.S. Heavy Precipitation - Hoerling, Martin; Eischeid, Jon; Perlwitz, Judith; Quan, Xiao-Wei; Wolter, Klaus; Cheng, Linyin)\n\ndoi: 10.1175/JCLI-D-15-0441.1\n\nFrom Duplicate 2 (Characterizing Recent Trends in U.S. Heavy Precipitation - Hoerling, Martin; Eischeid, Jon; Perlwitz, Judith; Quan, Xiao-Wei; Wolter, Klaus; Cheng, Linyin)\n\ndoi: 10.1175/JCLI-D-15-0441.1", "page" : "2313-2332", "publisher" : "American Meteorological Society", "title" : "Characterizing Recent Trends in U.S. Heavy Precipitation", "translator" : [ { "dropping-particle" : "", "family" : "S2455", "given" : "", "non-dropping-particle" : "", "parse-names" : false, "suffix" : "" } ], "type" : "article-journal", "volume" : "29" }, "uris" : [ "http://www.mendeley.com/documents/?uuid=78a0fe11-19d4-45c1-b137-b5bf59766d76" ] } ], "mendeley" : { "formattedCitation" : "(Hoerling et al., 2016)", "plainTextFormattedCitation" : "(Hoerling et al., 2016)", "previouslyFormattedCitation" : "(Hoerling et al., 2016)"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Hoerling et al., 2016)</w:t>
      </w:r>
      <w:r w:rsidR="00AB6006" w:rsidRPr="00D424AA">
        <w:rPr>
          <w:rFonts w:cs="Times New Roman"/>
          <w:lang w:val="en-GB"/>
        </w:rPr>
        <w:fldChar w:fldCharType="end"/>
      </w:r>
      <w:r w:rsidR="00AB6006" w:rsidRPr="00841A35">
        <w:rPr>
          <w:rFonts w:cs="Times New Roman"/>
          <w:lang w:val="en-GB"/>
        </w:rPr>
        <w:t xml:space="preserve"> where internal variability may have played a substantial role in the lack of observed increases. In Mexico, increases a</w:t>
      </w:r>
      <w:r w:rsidR="00AB6006" w:rsidRPr="00D424AA">
        <w:rPr>
          <w:rFonts w:cs="Times New Roman"/>
          <w:lang w:val="en-GB"/>
        </w:rPr>
        <w:t xml:space="preserve">re observed in R10mm and R95p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mendeley" : { "formattedCitation" : "(Donat et al., 2016a)", "plainTextFormattedCitation" : "(Donat et al., 2016a)", "previouslyFormattedCitation" : "(Donat et al., 2016a)"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Donat et al., 2016a)</w:t>
      </w:r>
      <w:r w:rsidR="00AB6006" w:rsidRPr="00D424AA">
        <w:rPr>
          <w:rFonts w:cs="Times New Roman"/>
          <w:lang w:val="en-GB"/>
        </w:rPr>
        <w:fldChar w:fldCharType="end"/>
      </w:r>
      <w:r w:rsidR="00AB6006" w:rsidRPr="00841A35">
        <w:rPr>
          <w:rFonts w:cs="Times New Roman"/>
          <w:lang w:val="en-GB"/>
        </w:rPr>
        <w:t xml:space="preserve">, very wet days over the citie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00704-018-2620-4", "ISSN" : "0177-798X",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1", "issue" : "1-2", "issued" : { "date-parts" : [ [ "2019", "7", "20" ] ] }, "page" : "775-790", "title" : "Trends of climate change indices in some Mexican cities from 1980 to 2010", "translator" : [ { "dropping-particle" : "", "family" : "S2633", "given" : "", "non-dropping-particle" : "", "parse-names" : false, "suffix" : "" } ], "type" : "article-journal", "volume" : "137" }, "uris" : [ "http://www.mendeley.com/documents/?uuid=e492425f-8ce2-45a8-b18b-1be75212f9ea" ] } ], "mendeley" : { "formattedCitation" : "(Garc\u00eda-Cueto et al., 2019)", "plainTextFormattedCitation" : "(Garc\u00eda-Cueto et al., 2019)", "previouslyFormattedCitation" : "(Garc\u00eda-Cueto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García-Cueto et al., 2019)</w:t>
      </w:r>
      <w:r w:rsidR="00AB6006" w:rsidRPr="00D424AA">
        <w:rPr>
          <w:rFonts w:cs="Times New Roman"/>
          <w:lang w:val="en-GB"/>
        </w:rPr>
        <w:fldChar w:fldCharType="end"/>
      </w:r>
      <w:r w:rsidR="00AB6006" w:rsidRPr="00841A35">
        <w:rPr>
          <w:rFonts w:cs="Times New Roman"/>
          <w:lang w:val="en-GB"/>
        </w:rPr>
        <w:t xml:space="preserve"> and in PRCPTOT and </w:t>
      </w:r>
      <w:r w:rsidR="00E64E86" w:rsidRPr="00D424AA">
        <w:rPr>
          <w:rFonts w:cs="Times New Roman"/>
          <w:lang w:val="en-GB"/>
        </w:rPr>
        <w:t>Rx1day</w:t>
      </w:r>
      <w:r w:rsidR="00AB6006" w:rsidRPr="00D424AA">
        <w:rPr>
          <w:rFonts w:cs="Times New Roman"/>
          <w:lang w:val="en-GB"/>
        </w:rPr>
        <w:t xml:space="preserve">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38/nclimate2941", "ISBN" : "1758-678X", "ISSN" : "1758-678X", "abstract" : "Intensification of the hydrological cycle is expected to accompany a warming climate 1,2 . It has been suggested that changes in the spatial distribution of precipitation will amplify diierences between dry and wet regions 3,4 , but this has been disputed for changes over land 5\u20138 . Furthermore, precipitation changes may diier not only between regions but also between diierent aspects of precipitation, such as totals and extremes. Here we investigate changes in these two aspects in the world's dry and wet regions using observations and global climate models. Despite uncertainties in total precipitation changes, extreme daily precipitation averaged over both dry and wet regimes shows robust increases in both observations and climate models over the past six decades. Climate projections for the rest of the century show continued intensification of daily precipitation extremes. Increases in total and extreme precipitation in dry regions are linearly related to the model-specific global temperature change, so that the spread in projected global warming partly explains the spread in precipitation intensification in these regions by the late twenty-first century. This intensification has implications for the risk of flooding as the climate warms, particularly for the world's dry regions. Changes in global and regional precipitation characteristics are among the most relevant aspects of climate change in a warming world, yet there is little consensus on observed and expected changes in spatial precipitation patterns. In a warming climate, the global hydrological cycle is expected to intensify 1 , although increasing aerosol concentrations might counteract this effect 2 . Globally averaged, although no robust changes in precipitation totals could be observed 9 , detectable increases in precipitation extremes are found 10\u201312 , with further increases in extremes projected for the future 13,14 . However, spatial patterns of changes are heterogeneous, with different regions showing opposing trends 15 . It has been suggested that dry regions would become drier and the wet regions wetter when considering changes in the difference between precipitation and evaporation (P \u2212 E), because atmospheric moisture convergence and divergence are expected to increase in magnitude with increasing atmospheric moisture content in a warmer atmosphere 3 . This enhancement of the pattern of P \u2212 E with warming is found to hold in global climate model (GCM) simulations on large scales o\u2026", "author" : [ { "dropping-particle" : "", "family" : "Donat", "given" : "Markus G.", "non-dropping-particle" : "", "parse-names" : false, "suffix" : "" }, { "dropping-particle" : "", "family" : "Lowry", "given" : "Andrew L.", "non-dropping-particle" : "", "parse-names" : false, "suffix" : "" }, { "dropping-particle" : "V.", "family" : "Alexander", "given" : "Lisa", "non-dropping-particle" : "", "parse-names" : false, "suffix" : "" }, { "dropping-particle" : "", "family" : "O\u2019Gorman", "given" : "Paul A.", "non-dropping-particle" : "", "parse-names" : false, "suffix" : "" }, { "dropping-particle" : "", "family" : "Maher", "given" : "Nicola", "non-dropping-particle" : "", "parse-names" : false, "suffix" : "" } ], "container-title" : "Nature Climate Change", "id" : "ITEM-1", "issue" : "5", "issued" : { "date-parts" : [ [ "2016", "5", "7" ] ] }, "page" : "508-513", "publisher" : "Nature Publishing Group", "title" : "More extreme precipitation in the world\u2019s dry and wet regions", "translator" : [ { "dropping-particle" : "", "family" : "S166", "given" : "", "non-dropping-particle" : "", "parse-names" : false, "suffix" : "" } ], "type" : "article-journal", "volume" : "6" }, "uris" : [ "http://www.mendeley.com/documents/?uuid=74fc3be4-d543-4e05-bcd4-3fbd23fb7725" ] } ], "mendeley" : { "formattedCitation" : "(Donat et al., 2016b)", "plainTextFormattedCitation" : "(Donat et al., 2016b)", "previouslyFormattedCitation" : "(Donat et al., 2016b)"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Donat et al., 2016b)</w:t>
      </w:r>
      <w:r w:rsidR="00AB6006" w:rsidRPr="00D424AA">
        <w:rPr>
          <w:rFonts w:cs="Times New Roman"/>
          <w:lang w:val="en-GB"/>
        </w:rPr>
        <w:fldChar w:fldCharType="end"/>
      </w:r>
      <w:r w:rsidR="00AB6006" w:rsidRPr="00841A35">
        <w:rPr>
          <w:rFonts w:cs="Times New Roman"/>
          <w:lang w:val="en-GB"/>
        </w:rPr>
        <w:t xml:space="preserve">. </w:t>
      </w:r>
    </w:p>
    <w:p w14:paraId="3658B45F" w14:textId="77777777" w:rsidR="00AB6006" w:rsidRPr="00D424AA" w:rsidRDefault="00AB6006" w:rsidP="00D424AA">
      <w:pPr>
        <w:rPr>
          <w:rFonts w:cs="Times New Roman"/>
          <w:lang w:val="en-GB"/>
        </w:rPr>
      </w:pPr>
    </w:p>
    <w:p w14:paraId="040C75C9" w14:textId="51BDAF4F" w:rsidR="00AB6006" w:rsidRPr="00D424AA" w:rsidRDefault="002B473C" w:rsidP="00D424AA">
      <w:pPr>
        <w:rPr>
          <w:rFonts w:cs="Times New Roman"/>
          <w:lang w:val="en-GB"/>
        </w:rPr>
      </w:pPr>
      <w:r>
        <w:rPr>
          <w:rFonts w:cs="Times New Roman"/>
          <w:lang w:val="en-GB"/>
        </w:rPr>
        <w:t xml:space="preserve">In </w:t>
      </w:r>
      <w:r w:rsidR="0056673A" w:rsidRPr="00D424AA">
        <w:rPr>
          <w:rFonts w:cs="Times New Roman"/>
          <w:lang w:val="en-GB"/>
        </w:rPr>
        <w:t>S</w:t>
      </w:r>
      <w:r w:rsidR="00AB6006" w:rsidRPr="00D424AA">
        <w:rPr>
          <w:rFonts w:cs="Times New Roman"/>
          <w:lang w:val="en-GB"/>
        </w:rPr>
        <w:t>mall Islands</w:t>
      </w:r>
      <w:r>
        <w:rPr>
          <w:rFonts w:cs="Times New Roman"/>
          <w:lang w:val="en-GB"/>
        </w:rPr>
        <w:t>,</w:t>
      </w:r>
      <w:r w:rsidR="00AB6006" w:rsidRPr="00D424AA">
        <w:rPr>
          <w:rFonts w:cs="Times New Roman"/>
          <w:lang w:val="en-GB"/>
        </w:rPr>
        <w:t xml:space="preserve"> </w:t>
      </w:r>
      <w:r>
        <w:rPr>
          <w:rFonts w:cs="Times New Roman"/>
          <w:lang w:val="en-GB"/>
        </w:rPr>
        <w:t>t</w:t>
      </w:r>
      <w:r w:rsidR="00AB6006" w:rsidRPr="00D424AA">
        <w:rPr>
          <w:rFonts w:cs="Times New Roman"/>
          <w:lang w:val="en-GB"/>
        </w:rPr>
        <w:t>here is a lack of evidence showing changes in heavy precipitation over</w:t>
      </w:r>
      <w:r>
        <w:rPr>
          <w:rFonts w:cs="Times New Roman"/>
          <w:lang w:val="en-GB"/>
        </w:rPr>
        <w:t>all</w:t>
      </w:r>
      <w:r w:rsidR="00AB6006" w:rsidRPr="00D424AA">
        <w:rPr>
          <w:rFonts w:cs="Times New Roman"/>
          <w:lang w:val="en-GB"/>
        </w:rPr>
        <w:t xml:space="preserve">. There were increases in extreme precipitation in Tobago from 1985–2015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3889", "ISBN" : "1097-0088", "ISSN" : "0899-8418", "abstract" : "ABSTRACT: A workshop was held at the University of the West Indies, Jamaica, in May 2012 to build capacity in climate data rescue and to enhance knowledge about climate change in the Caribbean region. Scientists brought their daily observational surface temperature and precipitation data from weather stations for an assessment of quality and homogeneity and for the calculation of climate indices helpful for studying climate change in their region. This study presents the trends in daily and extreme temperature and precipitation indices in the Caribbean region for records spanning the 1961\u20132010 and 1986\u20132010 intervals. Overall, the results show a warming of the surface air temperature at land stations. In general, the indices based on minimum temperature show stronger warming trends than indices calculated from maximum temperature. The frequency of warm days, warm nights and extreme high temperatures has increased while fewer cool days, cool nights and extreme low temperatures were found for both periods. Changes in precipitation indices are less consistent and the trends are generally weak. Small positive trends were found in annual total precipitation, daily intensity, maximum number of consecutive dry days and heavy rainfall events particularly during the period 1986\u20132010. Correlations between indices and the Atlantic multidecadal oscillation (AMO) index suggest that temperature variability and, to a lesser extent, precipitation extremes are related to the AMO signal of the North Atlantic surface sea temperatures: stronger associations are found in August and September for the temperature indices and in June and October for some of the precipitation indices.", "author" : [ { "dropping-particle" : "", "family" : "Stephenson", "given" : "Tannecia S.", "non-dropping-particle" : "", "parse-names" : false, "suffix" : "" }, { "dropping-particle" : "", "family" : "Vincent", "given" : "Lucie A.", "non-dropping-particle" : "", "parse-names" : false, "suffix" : "" }, { "dropping-particle" : "", "family" : "Allen", "given" : "Theodore", "non-dropping-particle" : "", "parse-names" : false, "suffix" : "" }, { "dropping-particle" : "", "family" : "Meerbeeck", "given" : "Cedric J.", "non-dropping-particle" : "Van", "parse-names" : false, "suffix" : "" }, { "dropping-particle" : "", "family" : "McLean", "given" : "Natalie", "non-dropping-particle" : "", "parse-names" : false, "suffix" : "" }, { "dropping-particle" : "", "family" : "Peterson", "given" : "Thomas C.", "non-dropping-particle" : "", "parse-names" : false, "suffix" : "" }, { "dropping-particle" : "", "family" : "Taylor", "given" : "Michael A.", "non-dropping-particle" : "", "parse-names" : false, "suffix" : "" }, { "dropping-particle" : "", "family" : "Aaron\u2010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u2010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dropping-particle" : "", "family" : "Aaron-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container-title" : "International Journal of Climatology", "id" : "ITEM-1", "issue" : "9", "issued" : { "date-parts" : [ [ "2014", "1", "13" ] ] }, "page" : "2957-2971", "publisher" : "Wiley-Blackwell", "title" : "Changes in extreme temperature and precipitation in the Caribbean region, 1961\u20132010", "translator" : [ { "dropping-particle" : "", "family" : "S3316", "given" : "", "non-dropping-particle" : "", "parse-names" : false, "suffix" : "" } ], "type" : "article-journal", "volume" : "34" }, "uris" : [ "http://www.mendeley.com/documents/?uuid=27026b9d-24c8-4ebd-910c-64e4ee33c9c4" ] }, { "id" : "ITEM-2", "itemData" : { "DOI" : "10.1007/s00704-018-2463-z", "ISSN" : "1434-4483", "abstract" : "Trends in extreme temperature and rainfall were analyzed for two Caribbean islands in close proximity: Tobago (Crown Point) and Trinidad (Piarco) for the most recent period 1985\u20132015 using daily data. Most annual extreme temperature indices at Crown Point show no significant warming. However, warming at Crown Point manifests during the wet season and strongly in September. In contrast, most extreme temperature indices at Piarco show significant warming trends on annual and seasonal scales as well as for most months. Extreme precipitation indices show few trends. For Crown Point, trends indicate an increase in annual precipitation totals and extremely wet days were observed, whereas no significant trends in annual indices were found for Piarco. The greatest 5-day rainfall amounts were found to increase during the dry season at both sites. When compared to previous regional studies, this specific territory approach highlights that most indices with no significant regional trends also do not show trends at the local scale. Furthermore, differences in trends between these two nearby sites, 80\u00a0km apart, indicate that there is a spatial variation in warming trends.", "author" : [ { "dropping-particle" : "", "family" : "Dookie", "given" : "Nalini", "non-dropping-particle" : "", "parse-names" : false, "suffix" : "" }, { "dropping-particle" : "", "family" : "Chadee", "given" : "Xsitaaz T", "non-dropping-particle" : "", "parse-names" : false, "suffix" : "" }, { "dropping-particle" : "", "family" : "Clarke", "given" : "Ricardo M", "non-dropping-particle" : "", "parse-names" : false, "suffix" : "" } ], "container-title" : "Theoretical and Applied Climatology", "id" : "ITEM-2", "issue" : "1", "issued" : { "date-parts" : [ [ "2019" ] ] }, "page" : "31-44", "title" : "Trends in extreme temperature and precipitation indices for the Caribbean small islands: Trinidad and Tobago", "translator" : [ { "dropping-particle" : "", "family" : "S3289", "given" : "", "non-dropping-particle" : "", "parse-names" : false, "suffix" : "" } ], "type" : "article-journal", "volume" : "136" }, "uris" : [ "http://www.mendeley.com/documents/?uuid=52a7e4c9-b680-4036-b543-88811939cb02" ] } ], "mendeley" : { "formattedCitation" : "(Stephenson et al., 2014; Dookie et al., 2019)", "plainTextFormattedCitation" : "(Stephenson et al., 2014; Dookie et al., 2019)", "previouslyFormattedCitation" : "(Stephenson et al., 2014; Dookie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tephenson et al., 2014; Dookie et al., 2019)</w:t>
      </w:r>
      <w:r w:rsidR="00AB6006" w:rsidRPr="00D424AA">
        <w:rPr>
          <w:rFonts w:cs="Times New Roman"/>
          <w:lang w:val="en-GB"/>
        </w:rPr>
        <w:fldChar w:fldCharType="end"/>
      </w:r>
      <w:r w:rsidR="00AB6006" w:rsidRPr="00841A35">
        <w:rPr>
          <w:rFonts w:cs="Times New Roman"/>
          <w:lang w:val="en-GB"/>
        </w:rPr>
        <w:t xml:space="preserve"> and decreases in southwestern French Polynesia and t</w:t>
      </w:r>
      <w:r w:rsidR="00AB6006" w:rsidRPr="00D424AA">
        <w:rPr>
          <w:rFonts w:cs="Times New Roman"/>
          <w:lang w:val="en-GB"/>
        </w:rPr>
        <w:t>he southern subtropics (</w:t>
      </w:r>
      <w:r w:rsidR="00AB6006" w:rsidRPr="00D424AA">
        <w:rPr>
          <w:rFonts w:cs="Times New Roman"/>
          <w:i/>
          <w:iCs/>
          <w:lang w:val="en-GB"/>
        </w:rPr>
        <w:t>low confidence</w:t>
      </w:r>
      <w:r w:rsidR="00AB6006" w:rsidRPr="00D424AA">
        <w:rPr>
          <w:rFonts w:cs="Times New Roman"/>
          <w:lang w:val="en-GB"/>
        </w:rPr>
        <w:t xml:space="preserve">; Atlas.10; Table 11.5). Extreme precipitation leading to flooding in the small islands has been attributed in part to TCs, as well as being influenced by ENSO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175/JCLI-D-16-0298.1", "ISSN" : "0894-8755", "abstract" : "This study quantifies the relative contribution of tropical cyclones (TCs) to annual, seasonal, and extreme rainfall and examines the connection between El Ni\u00f1o\u2013Southern Oscillation (ENSO) and the occurrence of extreme TC-induced rainfall across the globe. The authors use historical 6-h best-track TC datasets and daily precipitation data from 18 607 global rain gauges with at least 25 complete years of data between 1970 and 2014. The highest TC-induced rainfall totals occur in East Asia (&amp;gt;400 mm yr\u22121) and northeastern Australia (&amp;gt;200 mm yr\u22121), followed by the southeastern United States and along the coast of the Gulf of Mexico (100\u2013150 mm yr\u22121). Fractionally, TCs account for 35%\u201350% of the mean annual rainfall in northwestern Australia, southeastern China, the northern Philippines, and Baja California, Mexico. Seasonally, between 40% and 50% of TC-induced rain is recorded along the western coast of Australia and in islands of the south Indian Ocean in the austral summer and in East Asia and Mexico in boreal summer and fall. In terms of extremes, using annual maximum and peak-over-threshold approaches, the highest proportions of TC-induced rainfall are found in East Asia, followed by Australia and North and Central America, with fractional contributions generally decreasing farther inland from the coast. The relationship between TC-induced extreme rainfall and ENSO reveals that TC-induced extreme rainfall tends to occur more frequently in Australia and along the U.S. East Coast during La Ni\u00f1a and in East Asia and the northwestern Pacific islands during El Ni\u00f1o.", "author" : [ { "dropping-particle" : "", "family" : "Khouakhi", "given" : "Abdou", "non-dropping-particle" : "", "parse-names" : false, "suffix" : "" }, { "dropping-particle" : "", "family" : "Villarini", "given" : "Gabriele", "non-dropping-particle" : "", "parse-names" : false, "suffix" : "" }, { "dropping-particle" : "", "family" : "Vecchi", "given" : "Gabriel A", "non-dropping-particle" : "", "parse-names" : false, "suffix" : "" } ], "container-title" : "Journal of Climate", "id" : "ITEM-1", "issue" : "1", "issued" : { "date-parts" : [ [ "2016", "12", "19" ] ] }, "page" : "359-372", "title" : "Contribution of Tropical Cyclones to Rainfall at the Global Scale", "translator" : [ { "dropping-particle" : "", "family" : "S3290", "given" : "", "non-dropping-particle" : "", "parse-names" : false, "suffix" : "" } ], "type" : "article-journal", "volume" : "30" }, "uris" : [ "http://www.mendeley.com/documents/?uuid=3d0045e9-02af-419e-8172-83ea6b60c932" ] }, { "id" : "ITEM-2",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mendeley" : { "formattedCitation" : "(Khouakhi et al., 2016; Hoegh-Guldberg et al., 2018)", "plainTextFormattedCitation" : "(Khouakhi et al., 2016; Hoegh-Guldberg et al., 2018)", "previouslyFormattedCitation" : "(Khouakhi et al., 2016; Hoegh-Guldberg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Khouakhi et al., 2016; Hoegh-Guldberg et al., 2018)</w:t>
      </w:r>
      <w:r w:rsidR="00AB6006" w:rsidRPr="00D424AA">
        <w:rPr>
          <w:rFonts w:cs="Times New Roman"/>
          <w:lang w:val="en-GB"/>
        </w:rPr>
        <w:fldChar w:fldCharType="end"/>
      </w:r>
      <w:r w:rsidR="00AB6006" w:rsidRPr="00841A35">
        <w:rPr>
          <w:rFonts w:cs="Times New Roman"/>
          <w:lang w:val="en-GB"/>
        </w:rPr>
        <w:t xml:space="preserve"> (Box 11.5).</w:t>
      </w:r>
    </w:p>
    <w:p w14:paraId="6D0F4841" w14:textId="7AA8A6C8" w:rsidR="00AB6006" w:rsidRDefault="00AB6006" w:rsidP="00D424AA">
      <w:pPr>
        <w:rPr>
          <w:rFonts w:cs="Times New Roman"/>
          <w:lang w:val="en-GB"/>
        </w:rPr>
      </w:pPr>
    </w:p>
    <w:p w14:paraId="331343A3" w14:textId="77777777" w:rsidR="00703712" w:rsidRPr="00D424AA" w:rsidRDefault="00703712" w:rsidP="00D424AA">
      <w:pPr>
        <w:rPr>
          <w:rFonts w:cs="Times New Roman"/>
          <w:lang w:val="en-GB"/>
        </w:rPr>
      </w:pPr>
    </w:p>
    <w:p w14:paraId="7E53D434" w14:textId="2977251E" w:rsidR="00AB6006" w:rsidRPr="00D424AA" w:rsidRDefault="00AB6006" w:rsidP="00D424AA">
      <w:pPr>
        <w:rPr>
          <w:rFonts w:cs="Times New Roman"/>
          <w:b/>
          <w:lang w:val="en-GB"/>
        </w:rPr>
      </w:pPr>
      <w:r w:rsidRPr="00D424AA">
        <w:rPr>
          <w:rFonts w:cs="Times New Roman"/>
          <w:b/>
          <w:lang w:val="en-GB"/>
        </w:rPr>
        <w:t>[START FIGURE 11.1</w:t>
      </w:r>
      <w:r w:rsidR="00EA6E15" w:rsidRPr="00D424AA">
        <w:rPr>
          <w:rFonts w:cs="Times New Roman"/>
          <w:b/>
          <w:lang w:val="en-GB"/>
        </w:rPr>
        <w:t>3</w:t>
      </w:r>
      <w:r w:rsidRPr="00D424AA">
        <w:rPr>
          <w:rFonts w:cs="Times New Roman"/>
          <w:b/>
          <w:lang w:val="en-GB"/>
        </w:rPr>
        <w:t xml:space="preserve"> HERE]</w:t>
      </w:r>
    </w:p>
    <w:p w14:paraId="7100D2FD" w14:textId="77777777" w:rsidR="00AB6006" w:rsidRPr="00D424AA" w:rsidRDefault="00AB6006" w:rsidP="00D424AA">
      <w:pPr>
        <w:rPr>
          <w:rFonts w:cs="Times New Roman"/>
          <w:sz w:val="8"/>
          <w:szCs w:val="8"/>
          <w:lang w:val="en-GB"/>
        </w:rPr>
      </w:pPr>
    </w:p>
    <w:p w14:paraId="31F091E5" w14:textId="686E3E8A" w:rsidR="00EA6E15" w:rsidRPr="00D424AA" w:rsidRDefault="00EA6E15" w:rsidP="00DE4CA9">
      <w:pPr>
        <w:pStyle w:val="AR6Chap11Figure"/>
      </w:pPr>
      <w:r w:rsidRPr="00D424AA">
        <w:t>Signs and significance of the observed trends in annual maximum daily precipitation (Rx1day) during 1950–2018 at 8345 stations with sufficient data. (a) Percentage of stations with statistically significant trends in Rx1day; green dots show positive trends and brown dots negative trends. Box-and-whisker plots indicate the expected percentage of stations with significant trends due to chance estimated from 1000 bootstrap realizations under a no-trend null hypothesis. The boxes mark the median, 25</w:t>
      </w:r>
      <w:r w:rsidRPr="00D424AA">
        <w:rPr>
          <w:vertAlign w:val="superscript"/>
        </w:rPr>
        <w:t>th</w:t>
      </w:r>
      <w:r w:rsidRPr="00D424AA">
        <w:t xml:space="preserve"> percentile, and 75</w:t>
      </w:r>
      <w:r w:rsidRPr="00D424AA">
        <w:rPr>
          <w:vertAlign w:val="superscript"/>
        </w:rPr>
        <w:t>th</w:t>
      </w:r>
      <w:r w:rsidRPr="00D424AA">
        <w:t xml:space="preserve"> percentile. The upper and lower whiskers show the 97.5</w:t>
      </w:r>
      <w:r w:rsidRPr="00D424AA">
        <w:rPr>
          <w:vertAlign w:val="superscript"/>
        </w:rPr>
        <w:t>th</w:t>
      </w:r>
      <w:r w:rsidRPr="00D424AA">
        <w:t xml:space="preserve"> and the 2.5</w:t>
      </w:r>
      <w:r w:rsidRPr="00D424AA">
        <w:rPr>
          <w:vertAlign w:val="superscript"/>
        </w:rPr>
        <w:t>th</w:t>
      </w:r>
      <w:r w:rsidRPr="00D424AA">
        <w:t xml:space="preserve"> percentiles, respectively. Maps of stations with positive (b) and negative (c) trends. The light color indicates stations with non-significant trends and the dark color stations with significant trends. Significance is determined by a two-tailed test conducted at the 5% level. Adapted from </w:t>
      </w:r>
      <w:commentRangeStart w:id="1420"/>
      <w:r w:rsidRPr="00D424AA">
        <w:fldChar w:fldCharType="begin" w:fldLock="1"/>
      </w:r>
      <w:ins w:id="1421" w:author="Robin Matthews" w:date="2021-07-13T21:56:00Z">
        <w:r w:rsidR="00A021FF">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1422" w:author="Robin Matthews" w:date="2021-07-13T21:56:00Z">
        <w:r w:rsidR="00AB36D4" w:rsidDel="00A021FF">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del>
      <w:r w:rsidRPr="00D424AA">
        <w:fldChar w:fldCharType="separate"/>
      </w:r>
      <w:r w:rsidR="00A26296">
        <w:rPr>
          <w:noProof/>
        </w:rPr>
        <w:t>Sun et al.</w:t>
      </w:r>
      <w:ins w:id="1423" w:author="Robin Matthews" w:date="2021-07-13T21:56:00Z">
        <w:r w:rsidR="00A021FF">
          <w:rPr>
            <w:noProof/>
          </w:rPr>
          <w:t xml:space="preserve"> </w:t>
        </w:r>
      </w:ins>
      <w:del w:id="1424" w:author="Robin Matthews" w:date="2021-07-13T21:56:00Z">
        <w:r w:rsidR="00A26296" w:rsidDel="00A021FF">
          <w:rPr>
            <w:noProof/>
          </w:rPr>
          <w:delText xml:space="preserve">, </w:delText>
        </w:r>
      </w:del>
      <w:r w:rsidR="00A26296">
        <w:rPr>
          <w:noProof/>
        </w:rPr>
        <w:t>(2020</w:t>
      </w:r>
      <w:ins w:id="1425" w:author="Robin Matthews" w:date="2021-07-13T21:56:00Z">
        <w:r w:rsidR="00A021FF">
          <w:rPr>
            <w:noProof/>
          </w:rPr>
          <w:t>b</w:t>
        </w:r>
      </w:ins>
      <w:r w:rsidR="00A26296">
        <w:rPr>
          <w:noProof/>
        </w:rPr>
        <w:t>)</w:t>
      </w:r>
      <w:r w:rsidRPr="00D424AA">
        <w:fldChar w:fldCharType="end"/>
      </w:r>
      <w:commentRangeEnd w:id="1420"/>
      <w:r w:rsidR="00A26296">
        <w:rPr>
          <w:rStyle w:val="Marquedecommentaire"/>
          <w:lang w:val="fr-FR"/>
        </w:rPr>
        <w:commentReference w:id="1420"/>
      </w:r>
      <w:r w:rsidRPr="00841A35">
        <w:t>.</w:t>
      </w:r>
      <w:r w:rsidR="00DB45A5">
        <w:t xml:space="preserve"> </w:t>
      </w:r>
      <w:r w:rsidR="00394C9F" w:rsidRPr="00394C9F">
        <w:t>© American Meteorological Society. Used with permission.</w:t>
      </w:r>
      <w:r w:rsidR="00394C9F">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099440FB" w14:textId="77777777" w:rsidR="00AB6006" w:rsidRPr="00D424AA" w:rsidRDefault="00AB6006" w:rsidP="00D424AA">
      <w:pPr>
        <w:rPr>
          <w:rFonts w:cs="Times New Roman"/>
          <w:sz w:val="8"/>
          <w:szCs w:val="8"/>
          <w:lang w:val="en-GB"/>
        </w:rPr>
      </w:pPr>
    </w:p>
    <w:p w14:paraId="178D9B60" w14:textId="38B77313" w:rsidR="00AB6006" w:rsidRPr="00D424AA" w:rsidRDefault="00AB6006" w:rsidP="00D424AA">
      <w:pPr>
        <w:rPr>
          <w:rFonts w:cs="Times New Roman"/>
          <w:b/>
          <w:lang w:val="en-GB"/>
        </w:rPr>
      </w:pPr>
      <w:r w:rsidRPr="00D424AA">
        <w:rPr>
          <w:rFonts w:cs="Times New Roman"/>
          <w:b/>
          <w:lang w:val="en-GB"/>
        </w:rPr>
        <w:t>[END FIGURE 11.1</w:t>
      </w:r>
      <w:r w:rsidR="00EA6E15" w:rsidRPr="00D424AA">
        <w:rPr>
          <w:rFonts w:cs="Times New Roman"/>
          <w:b/>
          <w:lang w:val="en-GB"/>
        </w:rPr>
        <w:t>3</w:t>
      </w:r>
      <w:r w:rsidRPr="00D424AA">
        <w:rPr>
          <w:rFonts w:cs="Times New Roman"/>
          <w:b/>
          <w:lang w:val="en-GB"/>
        </w:rPr>
        <w:t xml:space="preserve"> HERE]</w:t>
      </w:r>
    </w:p>
    <w:p w14:paraId="649C47D3" w14:textId="77777777" w:rsidR="00703712" w:rsidRDefault="00703712" w:rsidP="00D424AA">
      <w:pPr>
        <w:rPr>
          <w:rFonts w:cs="Times New Roman"/>
          <w:lang w:val="en-GB"/>
        </w:rPr>
      </w:pPr>
    </w:p>
    <w:p w14:paraId="07931848" w14:textId="77777777" w:rsidR="0091071A" w:rsidRPr="00D424AA" w:rsidRDefault="0091071A" w:rsidP="00D424AA">
      <w:pPr>
        <w:rPr>
          <w:rFonts w:cs="Times New Roman"/>
          <w:lang w:val="en-GB"/>
        </w:rPr>
      </w:pPr>
    </w:p>
    <w:p w14:paraId="4593B570" w14:textId="6F39515E" w:rsidR="00AB6006" w:rsidRPr="00D506A9" w:rsidRDefault="008C1294" w:rsidP="00D424AA">
      <w:pPr>
        <w:rPr>
          <w:rFonts w:cs="Times New Roman"/>
          <w:lang w:val="en-GB"/>
        </w:rPr>
      </w:pPr>
      <w:r w:rsidRPr="00D506A9">
        <w:rPr>
          <w:rFonts w:cs="Times New Roman"/>
          <w:lang w:val="en-GB"/>
        </w:rPr>
        <w:t>In summary, t</w:t>
      </w:r>
      <w:r w:rsidR="00AB6006" w:rsidRPr="00D506A9">
        <w:rPr>
          <w:rFonts w:cs="Times New Roman"/>
          <w:lang w:val="en-GB"/>
        </w:rPr>
        <w:t xml:space="preserve">he frequency and intensity of heavy precipitation have </w:t>
      </w:r>
      <w:r w:rsidR="00D53866" w:rsidRPr="00D506A9">
        <w:rPr>
          <w:rFonts w:cs="Times New Roman"/>
          <w:i/>
          <w:lang w:val="en-GB"/>
        </w:rPr>
        <w:t>likely</w:t>
      </w:r>
      <w:r w:rsidR="00D53866" w:rsidRPr="00D506A9">
        <w:rPr>
          <w:rFonts w:cs="Times New Roman"/>
          <w:lang w:val="en-GB"/>
        </w:rPr>
        <w:t xml:space="preserve"> </w:t>
      </w:r>
      <w:r w:rsidR="00AB6006" w:rsidRPr="00D506A9">
        <w:rPr>
          <w:rFonts w:cs="Times New Roman"/>
          <w:lang w:val="en-GB"/>
        </w:rPr>
        <w:t xml:space="preserve">increased at the global scale over a majority of land regions with good observational coverage. Since 1950, the annual maximum amount of precipitation falling in a day or over five consecutive days has </w:t>
      </w:r>
      <w:r w:rsidR="00AB6006" w:rsidRPr="00D506A9">
        <w:rPr>
          <w:rFonts w:cs="Times New Roman"/>
          <w:i/>
          <w:lang w:val="en-GB"/>
        </w:rPr>
        <w:t xml:space="preserve">likely </w:t>
      </w:r>
      <w:r w:rsidR="00AB6006" w:rsidRPr="00D506A9">
        <w:rPr>
          <w:rFonts w:cs="Times New Roman"/>
          <w:lang w:val="en-GB"/>
        </w:rPr>
        <w:t xml:space="preserve">increased over land regions with sufficient observational coverage for assessment, with increases in more regions than there are decreases. Heavy precipitation has </w:t>
      </w:r>
      <w:r w:rsidR="00AB6006" w:rsidRPr="00D506A9">
        <w:rPr>
          <w:rFonts w:cs="Times New Roman"/>
          <w:i/>
          <w:lang w:val="en-GB"/>
        </w:rPr>
        <w:t>likely</w:t>
      </w:r>
      <w:r w:rsidR="00AB6006" w:rsidRPr="00D506A9">
        <w:rPr>
          <w:rFonts w:cs="Times New Roman"/>
          <w:lang w:val="en-GB"/>
        </w:rPr>
        <w:t xml:space="preserve"> increased on the continental scale over three continents, including North America, Europe, and Asia where observational data are more abundant. There is </w:t>
      </w:r>
      <w:r w:rsidR="00AB6006" w:rsidRPr="00D506A9">
        <w:rPr>
          <w:rFonts w:cs="Times New Roman"/>
          <w:i/>
          <w:lang w:val="en-GB"/>
        </w:rPr>
        <w:t>very low confidence</w:t>
      </w:r>
      <w:r w:rsidR="00AB6006" w:rsidRPr="00D506A9">
        <w:rPr>
          <w:rFonts w:cs="Times New Roman"/>
          <w:lang w:val="en-GB"/>
        </w:rPr>
        <w:t xml:space="preserve"> about changes in sub-daily extreme precipitation due to a limited number of studies and</w:t>
      </w:r>
      <w:r w:rsidR="00AB6006" w:rsidRPr="00504BF7">
        <w:rPr>
          <w:rFonts w:cs="Times New Roman"/>
          <w:lang w:val="en-GB"/>
        </w:rPr>
        <w:t xml:space="preserve"> </w:t>
      </w:r>
      <w:r w:rsidR="00AB6006" w:rsidRPr="00D506A9">
        <w:rPr>
          <w:rFonts w:cs="Times New Roman"/>
          <w:lang w:val="en-GB"/>
        </w:rPr>
        <w:t>the data used in these studies are often limited.</w:t>
      </w:r>
    </w:p>
    <w:p w14:paraId="1AEC872E" w14:textId="77777777" w:rsidR="00AB6006" w:rsidRDefault="00AB6006" w:rsidP="00D424AA">
      <w:pPr>
        <w:rPr>
          <w:rFonts w:cs="Times New Roman"/>
          <w:bCs/>
          <w:lang w:val="en-GB"/>
        </w:rPr>
      </w:pPr>
    </w:p>
    <w:p w14:paraId="4E00EE99" w14:textId="77777777" w:rsidR="0091071A" w:rsidRPr="00D424AA" w:rsidRDefault="0091071A" w:rsidP="00D424AA">
      <w:pPr>
        <w:rPr>
          <w:rFonts w:cs="Times New Roman"/>
          <w:bCs/>
          <w:lang w:val="en-GB"/>
        </w:rPr>
      </w:pPr>
    </w:p>
    <w:p w14:paraId="7F0AC307" w14:textId="77777777" w:rsidR="00AB6006" w:rsidRPr="00D424AA" w:rsidRDefault="00AB6006" w:rsidP="00D424AA">
      <w:pPr>
        <w:pStyle w:val="AR6Chap11Level21111"/>
        <w:rPr>
          <w:rFonts w:cs="Times New Roman"/>
          <w:lang w:val="en-GB"/>
        </w:rPr>
      </w:pPr>
      <w:bookmarkStart w:id="1426" w:name="_Toc6904539"/>
      <w:bookmarkStart w:id="1427" w:name="_Toc25583652"/>
      <w:bookmarkStart w:id="1428" w:name="_Toc29672881"/>
      <w:bookmarkStart w:id="1429" w:name="_Toc56915239"/>
      <w:bookmarkStart w:id="1430" w:name="_Toc70702995"/>
      <w:r w:rsidRPr="00D424AA">
        <w:rPr>
          <w:rFonts w:cs="Times New Roman"/>
          <w:lang w:val="en-GB"/>
        </w:rPr>
        <w:t>Model evaluation</w:t>
      </w:r>
      <w:bookmarkEnd w:id="1426"/>
      <w:bookmarkEnd w:id="1427"/>
      <w:bookmarkEnd w:id="1428"/>
      <w:bookmarkEnd w:id="1429"/>
      <w:bookmarkEnd w:id="1430"/>
    </w:p>
    <w:p w14:paraId="5AE8E325" w14:textId="77777777" w:rsidR="00AB6006" w:rsidRPr="00D424AA" w:rsidRDefault="00AB6006" w:rsidP="00D424AA">
      <w:pPr>
        <w:rPr>
          <w:rFonts w:cs="Times New Roman"/>
          <w:i/>
          <w:lang w:val="en-GB"/>
        </w:rPr>
      </w:pPr>
    </w:p>
    <w:p w14:paraId="335EE92B" w14:textId="15C20A22" w:rsidR="00AB6006" w:rsidRPr="00D424AA" w:rsidRDefault="00AB6006" w:rsidP="00D424AA">
      <w:pPr>
        <w:rPr>
          <w:rFonts w:cs="Times New Roman"/>
          <w:lang w:val="en-GB"/>
        </w:rPr>
      </w:pPr>
      <w:r w:rsidRPr="00D424AA">
        <w:rPr>
          <w:rFonts w:cs="Times New Roman"/>
          <w:lang w:val="en-GB"/>
        </w:rPr>
        <w:t xml:space="preserve">The evaluation of the skill of climate models to simulate heavy precipitation extremes is challenging due to a number of factors, including the lack of reliable observations and the spatial scale mismatch between simulated and observed data </w:t>
      </w:r>
      <w:commentRangeStart w:id="1431"/>
      <w:commentRangeStart w:id="1432"/>
      <w:r w:rsidRPr="00D424AA">
        <w:rPr>
          <w:rFonts w:cs="Times New Roman"/>
          <w:lang w:val="en-GB"/>
        </w:rPr>
        <w:fldChar w:fldCharType="begin" w:fldLock="1"/>
      </w:r>
      <w:r w:rsidR="00FF6231">
        <w:rPr>
          <w:rFonts w:cs="Times New Roman"/>
          <w:lang w:val="en-GB"/>
        </w:rPr>
        <w:instrText>ADDIN CSL_CITATION { "citationItems" : [ { "id" : "ITEM-1", "itemData" : { "DOI" : "10.1016/j.wace.2015.06.003", "ISBN" : "2212-0947", "ISSN" : "22120947", "abstract" : "Using daily station observations over the period 1951-2013 in a region of south-east Australia, we systematically compare how the horizontal resolution, interpolation method and order of operation in generating gridded data sets affect estimates of annual extreme indices of temperature and precipitation maxima (hottest and wettest days). Three interpolation methods (natural neighbors, cubic spline and angular distance weighting) are used to calculate grids at five different horizontal gridded resolutions ranging from 0.25\u00b0 to 2.5\u00b0. In each case the order of operation in which the grid values of the hottest and wettest day are calculated is varied: either they are estimated from daily grids or from station points and then gridded. We find that the grid resolution-despite showing more regional detail at high resolution - has relatively limited effect when considering regional averages. However, the interpolation method and the order of operation can substantially influence the actual gridded values. And while the difference due to the order of operation is not substantial when using natural neighbor and cubic spline interpolation, it is particularly apparent for indices calculated from daily gridded estimates using the angular distance weighting method. As expected given the high spatial variability of precipitation fields, precipitation extremes are most sensitive to method, but temperature extremes also exhibit substantial differences. For the annual maximum values averaged over the study area, the differences may be up to 2.8. \u00b0C for temperature and 60. mm (about a factor 2) for precipitation. Differences are seen most prominently in return period estimates where a 1 in 100 year return value calculated using the angular distance weighting daily gridded method is equivalent to about a 1 in 5 year return value in most of the other methods. Despite substantial differences in the actual values of gridded extremes, analyses suggest that the impact on long-term trends and inter-annual variability is small.", "author" : [ { "dropping-particle" : "", "family" : "Avila", "given" : "Francia B.", "non-dropping-particle" : "", "parse-names" : false, "suffix" : "" }, { "dropping-particle" : "", "family" : "Dong", "given" : "Siyan", "non-dropping-particle" : "", "parse-names" : false, "suffix" : "" }, { "dropping-particle" : "", "family" : "Menang", "given" : "Kaah P.", "non-dropping-particle" : "", "parse-names" : false, "suffix" : "" }, { "dropping-particle" : "", "family" : "Rajczak", "given" : "Jan", "non-dropping-particle" : "", "parse-names" : false, "suffix" : "" }, { "dropping-particle" : "", "family" : "Renom", "given" : "Madeleine", "non-dropping-particle" : "", "parse-names" : false, "suffix" : "" }, { "dropping-particle" : "", "family" : "Donat", "given" : "Markus G.", "non-dropping-particle" : "", "parse-names" : false, "suffix" : "" }, { "dropping-particle" : "V.", "family" : "Alexander", "given" : "Lisa", "non-dropping-particle" : "", "parse-names" : false, "suffix" : "" } ], "container-title" : "Weather and Climate Extremes", "id" : "ITEM-1", "issued" : { "date-parts" : [ [ "2015" ] ] }, "page" : "6-16", "publisher" : "Elsevier", "title" : "Systematic investigation of gridding-related scaling effects on annual statistics of daily temperature and precipitation maxima: A case study for south-east Australia", "translator" : [ { "dropping-particle" : "", "family" : "S1057", "given" : "", "non-dropping-particle" : "", "parse-names" : false, "suffix" : "" } ], "type" : "article-journal", "volume" : "9" }, "uris" : [ "http://www.mendeley.com/documents/?uuid=9bd92ab8-5383-4941-b4b4-f396ad06e91b" ] }, { "id" : "ITEM-2", "itemData" : { "DOI" : "10.1175/JCLI-D-13-00319.1", "ISSN" : "0894-8755", "abstract" : "This study focuses on errors in extreme precipitation in gridded station products incurred during the upscaling of station measurements to a grid, referred to as representativeness errors. Gridded precipitation station analyses are valuable observational data sources with a wide variety of applications, including model validation. The representativeness errors associated with two gridding methods are presented, consistent with either a point or areal average interpretation of model output, and it is shown that they differ significantly (up to 30%). An experiment is conducted to determine the errors associated with station density, through repeated gridding of station data within the United States using subsequently fewer stations. Two distinct error responses to reduced station density are found, which are attributed to differences in the spatial homogeneity of precipitation distributions. The error responses characterize the eastern and western United States, which are respectively more and less homogeneous. As the station density decreases, the influence of stations farther from the analysis point increases, and therefore, if the distributions are inhomogeneous in space, the analysis point is influenced by stations with very different precipitation distributions. Finally, ranges of potential percent representativeness errors of the median and extreme precipitation across the United States are created for high-resolution (0.25\u00b0) and low-resolution areal averaged (0.9\u00b0 lat \u00d7 1.25\u00b0 lon) precipitation fields. For example, the range of the representativeness errors is estimated, for annual extreme precipitation, to be from +16% to \u221212% in the low-resolution data, when station density is 5 stations per 0.9\u00b0 lat \u00d7 1.25\u00b0 lon grid box.", "author" : [ { "dropping-particle" : "", "family" : "Gervais", "given" : "Melissa", "non-dropping-particle" : "", "parse-names" : false, "suffi</w:instrText>
      </w:r>
      <w:r w:rsidR="00FF6231" w:rsidRPr="006A2665">
        <w:rPr>
          <w:rFonts w:cs="Times New Roman"/>
        </w:rPr>
        <w:instrText>x" : "" }, { "dropping-particle" : "", "family" : "Tremblay", "given" : "L Bruno", "non-dropping-particle" : "", "parse-names" : false, "suffix" : "" }, { "dropping-particle" : "", "family" : "Gyakum", "given" : "John R", "non-dropping-particle" : "", "parse-names" : false, "suffix" : "" }, { "dropping-particle" : "", "family" : "Atallah", "given" : "Eyad", "non-dropping-particle" : "", "parse-names" : false, "suffix" : "" } ], "container-title" : "Journal of Climate", "id" : "ITEM-2", "issue" : "14", "issued" : { "date-parts" : [ [ "2014", "7" ] ] }, "page" : "5201-5218", "publisher" : "American Meteorological Society", "title" : "Representing Extremes in a Daily Gridded Precipitation Analysis over the United States: Impacts of Station Density, Resolution, and Gridding Methods", "translator" : [ { "dropping-particle" : "", "family" : "S2419", "given" : "", "non-dropping-particle" : "", "parse-names" : false, "suffix" : "" } ], "type" : "article-journal", "volume" : "27" }, "uris" : [ "http://www.mendeley.com/documents/?uuid=fe4bd771-ec04-4ac7-9211-8db0152a0c92" ] } ], "mendeley" : { "formattedCitation" : "(Gervais et al., 2014; Avila et al., 2015)", "manualFormatting" : "(Avila et al., 2015", "plainTextFormattedCitation" : "(Gervais et al., 2014; Avila et al., 2015)", "previouslyFormattedCitation" : "(Gervais et al., 2014; Avil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Avila et al., 2015</w:t>
      </w:r>
      <w:r w:rsidRPr="00D424AA">
        <w:rPr>
          <w:rFonts w:cs="Times New Roman"/>
          <w:lang w:val="en-GB"/>
        </w:rPr>
        <w:fldChar w:fldCharType="end"/>
      </w:r>
      <w:commentRangeStart w:id="1433"/>
      <w:commentRangeEnd w:id="1431"/>
      <w:r w:rsidR="00A26296">
        <w:rPr>
          <w:rStyle w:val="Marquedecommentaire"/>
        </w:rPr>
        <w:commentReference w:id="1431"/>
      </w:r>
      <w:r w:rsidRPr="00D424AA">
        <w:rPr>
          <w:rFonts w:cs="Times New Roman"/>
          <w:lang w:val="en-GB"/>
        </w:rPr>
        <w:fldChar w:fldCharType="begin" w:fldLock="1"/>
      </w:r>
      <w:r w:rsidR="00FF6231">
        <w:rPr>
          <w:rFonts w:cs="Times New Roman"/>
          <w:lang w:val="nb-NO"/>
        </w:rPr>
        <w:instrText>ADDIN CSL_CITATION { "citationItems" : [ { "id" : "ITEM-1", "itemData" : { "DOI" : "10.1088/1748-9326/ab51b6", "ISSN" : "1748-9326", "author" : [ { "dropping-particle" : "V", "family" : "Alexander", "given" : "Lisa", "non-dropping-particle" : "", "parse-names" : false, "suffix" : "" }, { "dropping-particle" : "", "family" : "Fowler", "given" : "Hayley J", "non-dropping-particle" : "", "parse-names" : false, "suffix" : "" }, { "dropping-particle" : "", "family" : "Bador", "given" : "Margot", "non-dropping-particle" : "", "parse-names" : false, "suffix" : "" }, { "dropping-particle" : "", "family" : "Behrangi", "given" : "Ali", "non-dropping-particle" : "", "parse-names" : false, "suffix" : "" }, { "dropping-particle" : "", "family" : "Donat", "given" : "Markus G", "non-dropping-particle" : "", "parse-names" : false, "suffix" : "" }, { "dropping-particle" : "", "family" : "Dunn", "given" : "Robert", "non-dropping-particle" : "", "parse-names" : false, "suffix" : "" }, { "dropping-particle" : "", "family" : "Funk", "given" : "Chris", "non-dropping-particle" : "", "parse-names" : false, "suffix" : "" }, { "dropping-particle" : "", "family" : "Goldie", "given" : "James", "non-dropping-particle" : "", "parse-names" : false, "suffix" : "" }, { "dropping-particle" : "", "family" : "Lewis", "given" : "Elizabeth", "non-dropping-particle" : "", "parse-names" : false, "suffix" : "" }, { "dropping-particle" : "", "family" : "Rog\u00e9", "given" : "Marine", "non-dropping-particle" : "", "parse-names" : false, "suffix" : "" }, { "dropping-particle" : "", "family" : "Seneviratne", "given" : "Sonia I", "non-dropping-particle" : "", "parse-names" : false, "suffix" : "" }, { "dropping-particle" : "", "family" : "Venugopal", "given" : "V", "non-dropping-particle" : "", "parse-names" : false, "suffix" : "" } ], "container-title" : "Environmental Research Letters", "id" : "ITEM-1", "issue" : "12", "issued" : { "date-parts" : [ [ "2019", "12", "6" ] ] }, "page" : "125008", "publisher" : "IOP Publishing", "title" : "On the use of indices to study extreme precipitation on sub-daily and daily timescales", "translator" : [ { "dropping-particle" : "", "family" : "S2003", "given" : "", "non-dropping-particle" : "", "parse-names" : false, "suffix" : "" } ], "type" : "article-journal", "volume" : "14" }, "uris" : [ "http://www.mendeley.com/documents/?uuid=eb619406-e21e-463e-bc29-5992d9ca8358" ] } ], "mendeley" : { "formattedCitation" : "(Alexander et al., 2019)", "manualFormatting" : ", Alexander et al., 2019)", "plainTextFormattedCitation" : "(Alexander et al., 2019)", "previouslyFormattedCitation" : "(Alexander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 Alexander et al., 2019)</w:t>
      </w:r>
      <w:r w:rsidRPr="00D424AA">
        <w:rPr>
          <w:rFonts w:cs="Times New Roman"/>
          <w:lang w:val="en-GB"/>
        </w:rPr>
        <w:fldChar w:fldCharType="end"/>
      </w:r>
      <w:commentRangeEnd w:id="1432"/>
      <w:commentRangeEnd w:id="1433"/>
      <w:r w:rsidR="00A021FF">
        <w:rPr>
          <w:rStyle w:val="Marquedecommentaire"/>
        </w:rPr>
        <w:commentReference w:id="1432"/>
      </w:r>
      <w:r w:rsidR="00A26296">
        <w:rPr>
          <w:rStyle w:val="Marquedecommentaire"/>
        </w:rPr>
        <w:commentReference w:id="1433"/>
      </w:r>
      <w:r w:rsidRPr="00841A35">
        <w:rPr>
          <w:rFonts w:cs="Times New Roman"/>
          <w:lang w:val="nb-NO"/>
        </w:rPr>
        <w:t xml:space="preserve">. </w:t>
      </w:r>
      <w:r w:rsidRPr="00631397">
        <w:rPr>
          <w:rFonts w:cs="Times New Roman"/>
          <w:lang w:val="nb-NO"/>
        </w:rPr>
        <w:t xml:space="preserve">Simulated precipitation represents areal means, but station-based observations are conducted at point locations and are often sparse. </w:t>
      </w:r>
      <w:r w:rsidRPr="00D424AA">
        <w:rPr>
          <w:rFonts w:cs="Times New Roman"/>
          <w:lang w:val="en-GB"/>
        </w:rPr>
        <w:t>The areal-reduction factor, the ratio between pointwise station estimates of extreme precipitation and extremes of the areal mean</w:t>
      </w:r>
      <w:r w:rsidR="002B473C">
        <w:rPr>
          <w:rFonts w:cs="Times New Roman"/>
          <w:lang w:val="en-GB"/>
        </w:rPr>
        <w:t>,</w:t>
      </w:r>
      <w:r w:rsidRPr="00D424AA">
        <w:rPr>
          <w:rFonts w:cs="Times New Roman"/>
          <w:lang w:val="en-GB"/>
        </w:rPr>
        <w:t xml:space="preserve"> can be as large as 130% at CMIP6 resolutions (~100km) </w:t>
      </w:r>
      <w:del w:id="1434" w:author="Robin Matthews" w:date="2021-07-13T21:57:00Z">
        <w:r w:rsidRPr="00D424AA" w:rsidDel="00A021FF">
          <w:rPr>
            <w:rFonts w:cs="Times New Roman"/>
            <w:lang w:val="en-GB"/>
          </w:rPr>
          <w:delText>(</w:delText>
        </w:r>
      </w:del>
      <w:commentRangeStart w:id="1435"/>
      <w:r w:rsidRPr="00D424AA">
        <w:rPr>
          <w:rFonts w:cs="Times New Roman"/>
          <w:lang w:val="en-GB"/>
        </w:rPr>
        <w:fldChar w:fldCharType="begin" w:fldLock="1"/>
      </w:r>
      <w:ins w:id="1436" w:author="Robin Matthews" w:date="2021-07-13T21:57:00Z">
        <w:r w:rsidR="00A021FF">
          <w:rPr>
            <w:rFonts w:cs="Times New Roman"/>
            <w:lang w:val="en-GB"/>
          </w:rPr>
          <w:instrText>ADDIN CSL_CITATION { "citationItems" : [ { "id" : "ITEM-1", "itemData" : { "DOI" : "10.1175/JCLI-D-13-00319.1", "ISSN" : "0894-8755", "abstract" : "This study focuses on errors in extreme precipitation in gridded station products incurred during the upscaling of station measurements to a grid, referred to as representativeness errors. Gridded precipitation station analyses are valuable observational data sources with a wide variety of applications, including model validation. The representativeness errors associated with two gridding methods are presented, consistent with either a point or areal average interpretation of model output, and it is shown that they differ significantly (up to 30%). An experiment is conducted to determine the errors associated with station density, through repeated gridding of station data within the United States using subsequently fewer stations. Two distinct error responses to reduced station density are found, which are attributed to differences in the spatial homogeneity of precipitation distributions. The error responses characterize the eastern and western United States, which are respectively more and less homogeneous. As the station density decreases, the influence of stations farther from the analysis point increases, and therefore, if the distributions are inhomogeneous in space, the analysis point is influenced by stations with very different precipitation distributions. Finally, ranges of potential percent representativeness errors of the median and extreme precipitation across the United States are created for high-resolution (0.25\u00b0) and low-resolution areal averaged (0.9\u00b0 lat \u00d7 1.25\u00b0 lon) precipitation fields. For example, the range of the representativeness errors is estimated, for annual extreme precipitation, to be from +16% to \u221212% in the low-resolution data, when station density is 5 stations per 0.9\u00b0 lat \u00d7 1.25\u00b0 lon grid box.", "author" : [ { "dropping-particle" : "", "family" : "Gervais", "given" : "Melissa", "non-dropping-particle" : "", "parse-names" : false, "suffix" : "" }, { "dropping-particle" : "", "family" : "Tremblay", "given" : "L Bruno", "non-dropping-particle" : "", "parse-names" : false, "suffix" : "" }, { "dropping-particle" : "", "family" : "Gyakum", "given" : "John R", "non-dropping-particle" : "", "parse-names" : false, "suffix" : "" }, { "dropping-particle" : "", "family" : "Atallah", "given" : "Eyad", "non-dropping-particle" : "", "parse-names" : false, "suffix" : "" } ], "container-title" : "Journal of Climate", "id" : "ITEM-1", "issue" : "14", "issued" : { "date-parts" : [ [ "2014", "7" ] ] }, "page" : "5201-5218", "publisher" : "American Meteorological Society", "title" : "Representing Extremes in a Daily Gridded Precipitation Analysis over the United States: Impacts of Station Density, Resolution, and Gridding Methods", "translator" : [ { "dropping-particle" : "", "family" : "S2419", "given" : "", "non-dropping-particle" : "", "parse-names" : false, "suffix" : "" } ], "type" : "article-journal", "volume" : "27" }, "uris" : [ "http://www.mendeley.com/documents/?uuid=fe4bd771-ec04-4ac7-9211-8db0152a0c92" ] } ], "mendeley" : { "formattedCitation" : "(Gervais et al., 2014)", "manualFormatting" : "(Gervais et al., 2014)", "plainTextFormattedCitation" : "(Gervais et al., 2014)", "previouslyFormattedCitation" : "(Gervais et al., 2014)" }, "properties" : { "noteIndex" : 0 }, "schema" : "https://github.com/citation-style-language/schema/raw/master/csl-citation.json" }</w:instrText>
        </w:r>
      </w:ins>
      <w:del w:id="1437" w:author="Robin Matthews" w:date="2021-07-13T21:57:00Z">
        <w:r w:rsidR="00FF6231" w:rsidDel="00A021FF">
          <w:rPr>
            <w:rFonts w:cs="Times New Roman"/>
            <w:lang w:val="en-GB"/>
          </w:rPr>
          <w:delInstrText>ADDIN CSL_CITATION { "citationItems" : [ { "id" : "ITEM-1", "itemData" : { "DOI" : "10.1175/JCLI-D-13-00319.1", "ISSN" : "0894-8755", "abstract" : "This study focuses on errors in extreme precipitation in gridded station products incurred during the upscaling of station measurements to a grid, referred to as representativeness errors. Gridded precipitation station analyses are valuable observational data sources with a wide variety of applications, including model validation. The representativeness errors associated with two gridding methods are presented, consistent with either a point or areal average interpretation of model output, and it is shown that they differ significantly (up to 30%). An experiment is conducted to determine the errors associated with station density, through repeated gridding of station data within the United States using subsequently fewer stations. Two distinct error responses to reduced station density are found, which are attributed to differences in the spatial homogeneity of precipitation distributions. The error responses characterize the eastern and western United States, which are respectively more and less homogeneous. As the station density decreases, the influence of stations farther from the analysis point increases, and therefore, if the distributions are inhomogeneous in space, the analysis point is influenced by stations with very different precipitation distributions. Finally, ranges of potential percent representativeness errors of the median and extreme precipitation across the United States are created for high-resolution (0.25\u00b0) and low-resolution areal averaged (0.9\u00b0 lat \u00d7 1.25\u00b0 lon) precipitation fields. For example, the range of the representativeness errors is estimated, for annual extreme precipitation, to be from +16% to \u221212% in the low-resolution data, when station density is 5 stations per 0.9\u00b0 lat \u00d7 1.25\u00b0 lon grid box.", "author" : [ { "dropping-particle" : "", "family" : "Gervais", "given" : "Melissa", "non-dropping-particle" : "", "parse-names" : false, "suffix" : "" }, { "dropping-particle" : "", "family" : "Tremblay", "given" : "L Bruno", "non-dropping-particle" : "", "parse-names" : false, "suffix" : "" }, { "dropping-particle" : "", "family" : "Gyakum", "given" : "John R", "non-dropping-particle" : "", "parse-names" : false, "suffix" : "" }, { "dropping-particle" : "", "family" : "Atallah", "given" : "Eyad", "non-dropping-particle" : "", "parse-names" : false, "suffix" : "" } ], "container-title" : "Journal of Climate", "id" : "ITEM-1", "issue" : "14", "issued" : { "date-parts" : [ [ "2014", "7" ] ] }, "page" : "5201-5218", "publisher" : "American Meteorological Society", "title" : "Representing Extremes in a Daily Gridded Precipitation Analysis over the United States: Impacts of Station Density, Resolution, and Gridding Methods", "translator" : [ { "dropping-particle" : "", "family" : "S2419", "given" : "", "non-dropping-particle" : "", "parse-names" : false, "suffix" : "" } ], "type" : "article-journal", "volume" : "27" }, "uris" : [ "http://www.mendeley.com/documents/?uuid=fe4bd771-ec04-4ac7-9211-8db0152a0c92" ] } ], "mendeley" : { "formattedCitation" : "(Gervais et al., 2014)", "manualFormatting" : "Gervais et al., 2014", "plainTextFormattedCitation" : "(Gervais et al., 2014)", "previouslyFormattedCitation" : "(Gervais et al., 2014)" }, "properties" : { "noteIndex" : 0 }, "schema" : "https://github.com/citation-style-language/schema/raw/master/csl-citation.json" }</w:delInstrText>
        </w:r>
      </w:del>
      <w:r w:rsidRPr="00D424AA">
        <w:rPr>
          <w:rFonts w:cs="Times New Roman"/>
          <w:lang w:val="en-GB"/>
        </w:rPr>
        <w:fldChar w:fldCharType="separate"/>
      </w:r>
      <w:del w:id="1438" w:author="Robin Matthews" w:date="2021-07-13T21:57:00Z">
        <w:r w:rsidR="00A26296" w:rsidDel="00A021FF">
          <w:rPr>
            <w:rFonts w:cs="Times New Roman"/>
            <w:noProof/>
            <w:lang w:val="en-GB"/>
          </w:rPr>
          <w:delText>G</w:delText>
        </w:r>
      </w:del>
      <w:ins w:id="1439" w:author="Robin Matthews" w:date="2021-07-13T21:57:00Z">
        <w:r w:rsidR="00A021FF">
          <w:rPr>
            <w:rFonts w:cs="Times New Roman"/>
            <w:noProof/>
            <w:lang w:val="en-GB"/>
          </w:rPr>
          <w:t>(G</w:t>
        </w:r>
      </w:ins>
      <w:r w:rsidR="00A26296">
        <w:rPr>
          <w:rFonts w:cs="Times New Roman"/>
          <w:noProof/>
          <w:lang w:val="en-GB"/>
        </w:rPr>
        <w:t>ervais et al., 201</w:t>
      </w:r>
      <w:ins w:id="1440" w:author="Robin Matthews" w:date="2021-07-13T21:57:00Z">
        <w:r w:rsidR="00A021FF">
          <w:rPr>
            <w:rFonts w:cs="Times New Roman"/>
            <w:noProof/>
            <w:lang w:val="en-GB"/>
          </w:rPr>
          <w:t>4)</w:t>
        </w:r>
      </w:ins>
      <w:del w:id="1441" w:author="Robin Matthews" w:date="2021-07-13T21:57:00Z">
        <w:r w:rsidR="00A26296" w:rsidDel="00A021FF">
          <w:rPr>
            <w:rFonts w:cs="Times New Roman"/>
            <w:noProof/>
            <w:lang w:val="en-GB"/>
          </w:rPr>
          <w:delText>4</w:delText>
        </w:r>
      </w:del>
      <w:r w:rsidRPr="00D424AA">
        <w:rPr>
          <w:rFonts w:cs="Times New Roman"/>
          <w:lang w:val="en-GB"/>
        </w:rPr>
        <w:fldChar w:fldCharType="end"/>
      </w:r>
      <w:commentRangeEnd w:id="1435"/>
      <w:r w:rsidR="00A26296">
        <w:rPr>
          <w:rStyle w:val="Marquedecommentaire"/>
        </w:rPr>
        <w:commentReference w:id="1435"/>
      </w:r>
      <w:del w:id="1442" w:author="Robin Matthews" w:date="2021-07-13T21:57:00Z">
        <w:r w:rsidRPr="00841A35" w:rsidDel="00A021FF">
          <w:rPr>
            <w:rFonts w:cs="Times New Roman"/>
            <w:lang w:val="en-GB"/>
          </w:rPr>
          <w:delText>)</w:delText>
        </w:r>
      </w:del>
      <w:r w:rsidRPr="00841A35">
        <w:rPr>
          <w:rFonts w:cs="Times New Roman"/>
          <w:lang w:val="en-GB"/>
        </w:rPr>
        <w:t xml:space="preserve">. Hence, the order </w:t>
      </w:r>
      <w:r w:rsidR="002B473C">
        <w:rPr>
          <w:rFonts w:cs="Times New Roman"/>
          <w:lang w:val="en-GB"/>
        </w:rPr>
        <w:t>in which</w:t>
      </w:r>
      <w:r w:rsidRPr="00841A35">
        <w:rPr>
          <w:rFonts w:cs="Times New Roman"/>
          <w:lang w:val="en-GB"/>
        </w:rPr>
        <w:t xml:space="preserve"> </w:t>
      </w:r>
      <w:r w:rsidR="002B473C" w:rsidRPr="00D424AA">
        <w:rPr>
          <w:rFonts w:cs="Times New Roman"/>
          <w:lang w:val="en-GB"/>
        </w:rPr>
        <w:t>gridded station based extreme</w:t>
      </w:r>
      <w:r w:rsidR="00031FB8">
        <w:rPr>
          <w:rFonts w:cs="Times New Roman"/>
          <w:lang w:val="en-GB"/>
        </w:rPr>
        <w:t xml:space="preserve"> values</w:t>
      </w:r>
      <w:r w:rsidR="002B473C" w:rsidRPr="00D424AA">
        <w:rPr>
          <w:rFonts w:cs="Times New Roman"/>
          <w:lang w:val="en-GB"/>
        </w:rPr>
        <w:t xml:space="preserve"> </w:t>
      </w:r>
      <w:r w:rsidR="002B473C">
        <w:rPr>
          <w:rFonts w:cs="Times New Roman"/>
          <w:lang w:val="en-GB"/>
        </w:rPr>
        <w:t>are</w:t>
      </w:r>
      <w:r w:rsidR="002B473C" w:rsidRPr="00841A35">
        <w:rPr>
          <w:rFonts w:cs="Times New Roman"/>
          <w:lang w:val="en-GB"/>
        </w:rPr>
        <w:t xml:space="preserve"> </w:t>
      </w:r>
      <w:r w:rsidRPr="00841A35">
        <w:rPr>
          <w:rFonts w:cs="Times New Roman"/>
          <w:lang w:val="en-GB"/>
        </w:rPr>
        <w:t>constru</w:t>
      </w:r>
      <w:r w:rsidRPr="00D424AA">
        <w:rPr>
          <w:rFonts w:cs="Times New Roman"/>
          <w:lang w:val="en-GB"/>
        </w:rPr>
        <w:t>ct</w:t>
      </w:r>
      <w:r w:rsidR="002B473C">
        <w:rPr>
          <w:rFonts w:cs="Times New Roman"/>
          <w:lang w:val="en-GB"/>
        </w:rPr>
        <w:t>ed</w:t>
      </w:r>
      <w:r w:rsidRPr="00D424AA">
        <w:rPr>
          <w:rFonts w:cs="Times New Roman"/>
          <w:lang w:val="en-GB"/>
        </w:rPr>
        <w:t xml:space="preserve"> (i.e., if the extreme values are extracted at the station first and then gridded or if the daily station values are gridded and then the extreme values are extracted) represents different spatial scales of extreme precipitation and needs to be taken into account in model evaluation (Wehner et al. 2020). This aspect has been considered in some studies. Reanalysis products are used in place of station observations for their spatial completeness as well as spatial-scale comparability </w:t>
      </w:r>
      <w:bookmarkStart w:id="1443" w:name="_Hlk77105896"/>
      <w:ins w:id="1444" w:author="Robin Matthews" w:date="2021-07-13T21:58:00Z">
        <w:r w:rsidR="00A021FF">
          <w:rPr>
            <w:rFonts w:cs="Times New Roman"/>
            <w:lang w:val="en-GB"/>
          </w:rPr>
          <w:fldChar w:fldCharType="begin" w:fldLock="1"/>
        </w:r>
      </w:ins>
      <w:r w:rsidR="003A5209">
        <w:rPr>
          <w:rFonts w:cs="Times New Roman"/>
          <w:lang w:val="en-GB"/>
        </w:rPr>
        <w:instrText>ADDIN CSL_CITATION { "citationItems" : [ { "id" : "ITEM-1",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1",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id" : "ITEM-2",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2",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id" : "ITEM-3",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w:instrText>
      </w:r>
      <w:r w:rsidR="003A5209" w:rsidRPr="00B549EC">
        <w:rPr>
          <w:rFonts w:cs="Times New Roman"/>
        </w:rPr>
        <w:instrText>e, "suffix" : "" }, { "dropping-particle" : "", "family" : "Sun", "given" : "Ying", "non-dropping-particle" : "", "parse-names" : false, "suffix" : "" }, { "dropping-particle" : "", "family" : "Wehner", "given" : "Michael", "non-dropping-particle" : "", "parse-names" : false, "suffix" : "" } ], "container-title" : "Journal of Climate", "id" : "ITEM-3",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Sillmann et al., 2013a; Kim et al., 2020; Li et al., 2020a)", "manualFormatting" : "(Sillmann et al., 2013a; Kim et al., 2020; C. Li et al., 2020)", "plainTextFormattedCitation" : "(Sillmann et al., 2013a; Kim et al., 2020; Li et al., 2020a)", "previouslyFormattedCitation" : "(Sillmann et al., 2013a; Kim et al., 2020; Li et al., 2020a)" }, "properties" : { "noteIndex" : 0 }, "schema" : "https://github.com/citation-style-language/schema/raw/master/csl-citation.json" }</w:instrText>
      </w:r>
      <w:ins w:id="1445" w:author="Robin Matthews" w:date="2021-07-13T21:58:00Z">
        <w:r w:rsidR="00A021FF">
          <w:rPr>
            <w:rFonts w:cs="Times New Roman"/>
            <w:lang w:val="en-GB"/>
          </w:rPr>
          <w:fldChar w:fldCharType="separate"/>
        </w:r>
        <w:r w:rsidR="00A021FF" w:rsidRPr="00B549EC">
          <w:rPr>
            <w:rFonts w:cs="Times New Roman"/>
            <w:noProof/>
          </w:rPr>
          <w:t>(Sillmann et al., 2013a; Kim et al., 2020; C. Li et al., 2020)</w:t>
        </w:r>
        <w:r w:rsidR="00A021FF">
          <w:rPr>
            <w:rFonts w:cs="Times New Roman"/>
            <w:lang w:val="en-GB"/>
          </w:rPr>
          <w:fldChar w:fldCharType="end"/>
        </w:r>
      </w:ins>
      <w:commentRangeStart w:id="1446"/>
      <w:del w:id="1447" w:author="Robin Matthews" w:date="2021-07-13T21:58:00Z">
        <w:r w:rsidRPr="00D424AA" w:rsidDel="00A021FF">
          <w:rPr>
            <w:rFonts w:cs="Times New Roman"/>
            <w:lang w:val="en-GB"/>
          </w:rPr>
          <w:fldChar w:fldCharType="begin" w:fldLock="1"/>
        </w:r>
        <w:r w:rsidR="007D2D56" w:rsidRPr="00B549EC" w:rsidDel="00A021FF">
          <w:rPr>
            <w:rFonts w:cs="Times New Roman"/>
          </w:rPr>
          <w:delInstrText>ADDIN CSL_CITATION { "citationItems" : [ { "id" : "ITEM-1",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w:delInstrText>
        </w:r>
        <w:r w:rsidR="007D2D56" w:rsidDel="00A021FF">
          <w:rPr>
            <w:rFonts w:cs="Times New Roman"/>
            <w:lang w:val="en-GB"/>
          </w:rPr>
          <w:delInstrText>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1",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mendeley" : { "formattedCitation" : "(Sillmann et al., 2013a)", "manualFormatting" : "(Sillmann et al., 2013a", "plainTextFormattedCitation" : "(Sillmann et al., 2013a)", "previouslyFormattedCitation" : "(Sillmann et al., 2013a)" }, "properties" : { "noteIndex" : 0 }, "schema" : "https://github.com/citation-style-language/schema/raw/master/csl-citation.json" }</w:delInstrText>
        </w:r>
        <w:r w:rsidRPr="00D424AA" w:rsidDel="00A021FF">
          <w:rPr>
            <w:rFonts w:cs="Times New Roman"/>
            <w:lang w:val="en-GB"/>
          </w:rPr>
          <w:fldChar w:fldCharType="separate"/>
        </w:r>
        <w:r w:rsidR="00A26296" w:rsidDel="00A021FF">
          <w:rPr>
            <w:rFonts w:cs="Times New Roman"/>
            <w:noProof/>
            <w:lang w:val="en-GB"/>
          </w:rPr>
          <w:delText>(Sillmann et al., 2013a</w:delText>
        </w:r>
        <w:r w:rsidRPr="00D424AA" w:rsidDel="00A021FF">
          <w:rPr>
            <w:rFonts w:cs="Times New Roman"/>
            <w:lang w:val="en-GB"/>
          </w:rPr>
          <w:fldChar w:fldCharType="end"/>
        </w:r>
        <w:commentRangeEnd w:id="1446"/>
        <w:r w:rsidR="00A26296" w:rsidDel="00A021FF">
          <w:rPr>
            <w:rStyle w:val="Marquedecommentaire"/>
          </w:rPr>
          <w:commentReference w:id="1446"/>
        </w:r>
        <w:r w:rsidRPr="00841A35" w:rsidDel="00A021FF">
          <w:rPr>
            <w:rFonts w:cs="Times New Roman"/>
            <w:lang w:val="en-GB"/>
          </w:rPr>
          <w:delText xml:space="preserve">; </w:delText>
        </w:r>
        <w:commentRangeStart w:id="1448"/>
        <w:r w:rsidRPr="00D424AA" w:rsidDel="00A021FF">
          <w:rPr>
            <w:rFonts w:cs="Times New Roman"/>
            <w:lang w:val="en-GB"/>
          </w:rPr>
          <w:fldChar w:fldCharType="begin" w:fldLock="1"/>
        </w:r>
        <w:r w:rsidR="00FF6231" w:rsidDel="00A021FF">
          <w:rPr>
            <w:rFonts w:cs="Times New Roman"/>
            <w:lang w:val="en-GB"/>
          </w:rPr>
          <w:delInstrText>ADDIN CSL_CITATION { "citationItems" : [ { "id" : "ITEM-1",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1",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mendeley" : { "formattedCitation" : "(Kim et al., 2020)", "manualFormatting" : "Kim et al., 2020", "plainTextFormattedCitation" : "(Kim et al., 2020)", "previouslyFormattedCitation" : "(Kim et al., 2020)" }, "properties" : { "noteIndex" : 0 }, "schema" : "https://github.com/citation-style-language/schema/raw/master/csl-citation.json" }</w:delInstrText>
        </w:r>
        <w:r w:rsidRPr="00D424AA" w:rsidDel="00A021FF">
          <w:rPr>
            <w:rFonts w:cs="Times New Roman"/>
            <w:lang w:val="en-GB"/>
          </w:rPr>
          <w:fldChar w:fldCharType="separate"/>
        </w:r>
        <w:r w:rsidR="00A26296" w:rsidDel="00A021FF">
          <w:rPr>
            <w:rFonts w:cs="Times New Roman"/>
            <w:noProof/>
            <w:lang w:val="en-GB"/>
          </w:rPr>
          <w:delText>Kim et al., 2020</w:delText>
        </w:r>
        <w:r w:rsidRPr="00D424AA" w:rsidDel="00A021FF">
          <w:rPr>
            <w:rFonts w:cs="Times New Roman"/>
            <w:lang w:val="en-GB"/>
          </w:rPr>
          <w:fldChar w:fldCharType="end"/>
        </w:r>
        <w:commentRangeEnd w:id="1448"/>
        <w:r w:rsidR="00A26296" w:rsidDel="00A021FF">
          <w:rPr>
            <w:rStyle w:val="Marquedecommentaire"/>
          </w:rPr>
          <w:commentReference w:id="1448"/>
        </w:r>
        <w:r w:rsidRPr="00841A35" w:rsidDel="00A021FF">
          <w:rPr>
            <w:rFonts w:cs="Times New Roman"/>
            <w:lang w:val="en-GB"/>
          </w:rPr>
          <w:delText xml:space="preserve">; </w:delText>
        </w:r>
        <w:commentRangeStart w:id="1449"/>
        <w:r w:rsidRPr="00D424AA" w:rsidDel="00A021FF">
          <w:rPr>
            <w:rFonts w:cs="Times New Roman"/>
            <w:lang w:val="en-GB"/>
          </w:rPr>
          <w:fldChar w:fldCharType="begin" w:fldLock="1"/>
        </w:r>
        <w:r w:rsidR="00FC4C2D" w:rsidDel="00A021FF">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A021FF">
          <w:rPr>
            <w:rFonts w:cs="Times New Roman"/>
            <w:lang w:val="en-GB"/>
          </w:rPr>
          <w:fldChar w:fldCharType="separate"/>
        </w:r>
        <w:r w:rsidR="00A26296" w:rsidDel="00A021FF">
          <w:rPr>
            <w:rFonts w:cs="Times New Roman"/>
            <w:noProof/>
            <w:lang w:val="en-GB"/>
          </w:rPr>
          <w:delText>Li et al., 2020)</w:delText>
        </w:r>
        <w:r w:rsidRPr="00D424AA" w:rsidDel="00A021FF">
          <w:rPr>
            <w:rFonts w:cs="Times New Roman"/>
            <w:lang w:val="en-GB"/>
          </w:rPr>
          <w:fldChar w:fldCharType="end"/>
        </w:r>
      </w:del>
      <w:bookmarkEnd w:id="1443"/>
      <w:commentRangeEnd w:id="1449"/>
      <w:r w:rsidR="00A26296">
        <w:rPr>
          <w:rStyle w:val="Marquedecommentaire"/>
        </w:rPr>
        <w:commentReference w:id="1449"/>
      </w:r>
      <w:r w:rsidRPr="00841A35">
        <w:rPr>
          <w:rFonts w:cs="Times New Roman"/>
          <w:lang w:val="en-GB"/>
        </w:rPr>
        <w:t xml:space="preserve">. However, reanalyses share similar parameterizations to the models themselves, reducing the objectivity of the comparison.  </w:t>
      </w:r>
    </w:p>
    <w:p w14:paraId="5B23F195" w14:textId="77777777" w:rsidR="00AB6006" w:rsidRPr="00D424AA" w:rsidRDefault="00AB6006" w:rsidP="00D424AA">
      <w:pPr>
        <w:rPr>
          <w:rFonts w:cs="Times New Roman"/>
          <w:lang w:val="en-GB"/>
        </w:rPr>
      </w:pPr>
    </w:p>
    <w:p w14:paraId="0CF7CE9A" w14:textId="7B7302C1" w:rsidR="00AB6006" w:rsidRPr="00D424AA" w:rsidRDefault="00AB6006" w:rsidP="00D424AA">
      <w:pPr>
        <w:rPr>
          <w:rFonts w:cs="Times New Roman"/>
          <w:lang w:val="en-GB"/>
        </w:rPr>
      </w:pPr>
      <w:r w:rsidRPr="00D424AA">
        <w:rPr>
          <w:rFonts w:cs="Times New Roman"/>
          <w:lang w:val="en-GB"/>
        </w:rPr>
        <w:t xml:space="preserve">Different generations of the Coupled Model Intercomparison Project (CMIP) models have improved over time, though quite modestly </w:t>
      </w:r>
      <w:r w:rsidRPr="00D424AA">
        <w:rPr>
          <w:rFonts w:cs="Times New Roman"/>
          <w:lang w:val="en-GB"/>
        </w:rPr>
        <w:fldChar w:fldCharType="begin" w:fldLock="1"/>
      </w:r>
      <w:r w:rsidR="00FF6231">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S98", "given" : "Rt13", "non-dropping-particle" : "", "parse-names" : false, "suffix" : "" } ], "type" : "chapter" }, "uris" : [ "http://www.mendeley.com/documents/?uuid=2d9d83cc-97dc-4fdb-a41b-0695b6b2cd55" ] }, { "id" : "ITEM-2", "itemData" : { "DOI" : "10.1175/BAMS-D-12-00136.1", "author" : [ { "dropping-particle" : "", "family" : "Watterson", "given" : "I G", "non-dropping-particle" : "", "parse-names" : false, "suffix" : "" }, { "dropping-particle" : "", "family" : "J. Bathols", "given" : "", "non-dropping-particle" : "", "parse-names" : false, "suffix" : "" }, { "dropping-particle" : "", "family" : "Heady", "given" : "C", "non-dropping-particle" : "", "parse-names" : false, "suffix" : "" } ], "container-title" : "Bulletin of the American Meteorological Society", "id" : "ITEM-2", "issue" : "5", "issued" : { "date-parts" : [ [ "2014" ] ] }, "page" : "689-700", "title" : "What influences the skill of climate models over the continents?", "translator" : [ { "dropping-particle" : "", "family" : "S974", "given" : "", "non-dropping-particle" : "", "parse-names" : false, "suffix" : "" } ], "type" : "article-journal", "volume" : "95" }, "uris" : [ "http://www.mendeley.com/documents/?uuid=7fccabf9-d049-43fa-973e-11aa7a83e914" ] } ], "mendeley" : { "formattedCitation" : "(Flato et al., 2013; Watterson et al., 2014)", "plainTextFormattedCitation" : "(Flato et al., 2013; Watterson et al., 2014)", "previouslyFormattedCitation" : "(Flato et al., 2013; Watterson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lato et al., 2013; Watterson et al., 2014)</w:t>
      </w:r>
      <w:r w:rsidRPr="00D424AA">
        <w:rPr>
          <w:rFonts w:cs="Times New Roman"/>
          <w:lang w:val="en-GB"/>
        </w:rPr>
        <w:fldChar w:fldCharType="end"/>
      </w:r>
      <w:r w:rsidRPr="00841A35">
        <w:rPr>
          <w:rFonts w:cs="Times New Roman"/>
          <w:lang w:val="en-GB"/>
        </w:rPr>
        <w:t xml:space="preserve">. Improvements in the representation of the magnitude of the ETCCDI indices in CMIP5 over CMIP3 </w:t>
      </w:r>
      <w:bookmarkStart w:id="1450" w:name="_Hlk77105969"/>
      <w:ins w:id="1451" w:author="Robin Matthews" w:date="2021-07-13T21:59:00Z">
        <w:r w:rsidR="00A021FF">
          <w:rPr>
            <w:rFonts w:cs="Times New Roman"/>
            <w:lang w:val="en-GB"/>
          </w:rPr>
          <w:fldChar w:fldCharType="begin" w:fldLock="1"/>
        </w:r>
      </w:ins>
      <w:r w:rsidR="003A5209">
        <w:rPr>
          <w:rFonts w:cs="Times New Roman"/>
          <w:lang w:val="en-GB"/>
        </w:rPr>
        <w:instrText>ADDIN CSL_CITATION { "citationItems" : [ { "id" : "ITEM-1",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1",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id" : "ITEM-2", "itemData" : { "DOI" : "10.1007/s10584-014-1319-5", "ISSN" : "1573-1480", "abstract" : "In this study, we present a brief analysis of the performances of global climate models participating in the Coupled Model Intercomparison Project Phase 5 (CMIP5) in simulating climate extreme events in China and compare the results with those of the previous model generation (CMIP3). The primary focus of this analysis is the climate mean and variability of each extreme index. Results show that the CMIP5 models are generally able to capture the mean climate extremes and trends compared with a new gridded observational dataset. The model spread for some extreme indices is reduced in CMIP5 when compared with CMIP3. Furthermore, the models generally show higher skills in simulating the temperature-based indices than the precipitation-based indices in terms of means and linear trends. Results from six reanalyses further reveal large uncertainties for these indices and it is difficult to say which reanalysis is better for comparison with the simulations of all indices. Based on the relative errors of the climatology, the model evaluation varies considerably from one index to another. However, some models appear to perform substantially better than the others when the average of all indices is considered for each model, and the median ensembles outperform the individual models in terms of all the extreme indices and their means. Additionally, a relationship is observed between the improved simulation of the climate mean and the improved performance of its variability, although this improvement is limited to particular models.", "author" : [ { "dropping-particle" : "", "family" : "Chen", "given" : "Huopo", "non-dropping-particle" : "", "parse-names" : false, "suffix" : "" }, { "dropping-particle" : "", "family" : "Sun", "given" : "Jianqi", "non-dropping-particle" : "", "parse-names" : false, "suffix" : "" } ], "container-title" : "Climatic Change", "id" : "ITEM-2", "issue" : "1", "issued" : { "date-parts" : [ [ "2015" ] ] }, "page" : "197-211", "title" : "Assessing model performance of climate extremes in China: an intercomparison between CMIP5 and CMIP3", "translator" : [ { "dropping-particle" : "", "family" : "S904", "given" : "", "non-dropping-particle" : "", "parse-names" : false, "suffix" : "" } ], "type" : "article-journal", "volume" : "129" }, "uris" : [ "http://www.mendeley.com/documents/?uuid=c4faf7a2-c711-48a2-8b61-f73884b1ffe4" ] } ], "mendeley" : { "formattedCitation" : "(Sillmann et al., 2013a; Chen and Sun, 2015a)", "manualFormatting" : "(Sillmann et al., 2013a; Chen and Sun, 2015a)", "plainTextFormattedCitation" : "(Sillmann et al., 2013a; Chen and Sun, 2015a)", "previouslyFormattedCitation" : "(Sillmann et al., 2013a; Chen and Sun, 2015a)" }, "properties" : { "noteIndex" : 0 }, "schema" : "https://github.com/citation-style-language/schema/raw/master/csl-citation.json" }</w:instrText>
      </w:r>
      <w:ins w:id="1452" w:author="Robin Matthews" w:date="2021-07-13T21:59:00Z">
        <w:r w:rsidR="00A021FF">
          <w:rPr>
            <w:rFonts w:cs="Times New Roman"/>
            <w:lang w:val="en-GB"/>
          </w:rPr>
          <w:fldChar w:fldCharType="separate"/>
        </w:r>
        <w:r w:rsidR="00A021FF" w:rsidRPr="008C6974">
          <w:rPr>
            <w:rFonts w:cs="Times New Roman"/>
            <w:noProof/>
            <w:lang w:val="en-GB"/>
          </w:rPr>
          <w:t>(Sillmann et al., 2013</w:t>
        </w:r>
        <w:r w:rsidR="00A021FF">
          <w:rPr>
            <w:rFonts w:cs="Times New Roman"/>
            <w:noProof/>
            <w:lang w:val="en-GB"/>
          </w:rPr>
          <w:t>a</w:t>
        </w:r>
        <w:r w:rsidR="00A021FF" w:rsidRPr="008C6974">
          <w:rPr>
            <w:rFonts w:cs="Times New Roman"/>
            <w:noProof/>
            <w:lang w:val="en-GB"/>
          </w:rPr>
          <w:t>; Chen and Sun, 2015</w:t>
        </w:r>
        <w:r w:rsidR="00A021FF">
          <w:rPr>
            <w:rFonts w:cs="Times New Roman"/>
            <w:noProof/>
            <w:lang w:val="en-GB"/>
          </w:rPr>
          <w:t>a</w:t>
        </w:r>
        <w:r w:rsidR="00A021FF" w:rsidRPr="008C6974">
          <w:rPr>
            <w:rFonts w:cs="Times New Roman"/>
            <w:noProof/>
            <w:lang w:val="en-GB"/>
          </w:rPr>
          <w:t>)</w:t>
        </w:r>
        <w:r w:rsidR="00A021FF">
          <w:rPr>
            <w:rFonts w:cs="Times New Roman"/>
            <w:lang w:val="en-GB"/>
          </w:rPr>
          <w:fldChar w:fldCharType="end"/>
        </w:r>
        <w:r w:rsidR="00A021FF" w:rsidRPr="00841A35">
          <w:rPr>
            <w:rFonts w:cs="Times New Roman"/>
            <w:lang w:val="nb-NO"/>
          </w:rPr>
          <w:t xml:space="preserve"> </w:t>
        </w:r>
      </w:ins>
      <w:commentRangeStart w:id="1453"/>
      <w:del w:id="1454" w:author="Robin Matthews" w:date="2021-07-13T21:59:00Z">
        <w:r w:rsidRPr="00D424AA" w:rsidDel="00A021FF">
          <w:rPr>
            <w:rFonts w:cs="Times New Roman"/>
            <w:lang w:val="en-GB"/>
          </w:rPr>
          <w:fldChar w:fldCharType="begin" w:fldLock="1"/>
        </w:r>
        <w:r w:rsidR="007D2D56" w:rsidRPr="00A021FF" w:rsidDel="00A021FF">
          <w:rPr>
            <w:rFonts w:cs="Times New Roman"/>
            <w:lang w:val="en-GB"/>
          </w:rPr>
          <w:delInstrText>ADDIN CSL_CITATION { "citationItems" : [ { "id" : "ITEM-1",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1",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mendeley" : { "formattedCitation" : "(Sillmann et al., 2013a)", "manualFormatting" : "(Sillmann et al., 2013a", "plainTextFormattedCitation" : "(Sillmann et al., 2013a)", "previouslyFormattedCitation" : "(Sillmann et al., 2013a)" }, "properties" : { "noteIndex" : 0 }, "schema" : "https://github.com/citation-style-language/schema/raw/master/csl-citation.json" }</w:delInstrText>
        </w:r>
        <w:r w:rsidRPr="00D424AA" w:rsidDel="00A021FF">
          <w:rPr>
            <w:rFonts w:cs="Times New Roman"/>
            <w:lang w:val="en-GB"/>
          </w:rPr>
          <w:fldChar w:fldCharType="separate"/>
        </w:r>
        <w:r w:rsidR="00A26296" w:rsidRPr="00A021FF" w:rsidDel="00A021FF">
          <w:rPr>
            <w:rFonts w:cs="Times New Roman"/>
            <w:noProof/>
            <w:lang w:val="nb-NO"/>
          </w:rPr>
          <w:delText>(Sillmann et al., 2013a</w:delText>
        </w:r>
        <w:r w:rsidRPr="00D424AA" w:rsidDel="00A021FF">
          <w:rPr>
            <w:rFonts w:cs="Times New Roman"/>
            <w:lang w:val="en-GB"/>
          </w:rPr>
          <w:fldChar w:fldCharType="end"/>
        </w:r>
        <w:commentRangeEnd w:id="1453"/>
        <w:r w:rsidR="00A26296" w:rsidDel="00A021FF">
          <w:rPr>
            <w:rStyle w:val="Marquedecommentaire"/>
          </w:rPr>
          <w:commentReference w:id="1453"/>
        </w:r>
        <w:r w:rsidRPr="00841A35" w:rsidDel="00A021FF">
          <w:rPr>
            <w:rFonts w:cs="Times New Roman"/>
            <w:lang w:val="nb-NO"/>
          </w:rPr>
          <w:delText xml:space="preserve">; </w:delText>
        </w:r>
        <w:commentRangeStart w:id="1455"/>
        <w:r w:rsidRPr="00D424AA" w:rsidDel="00A021FF">
          <w:rPr>
            <w:rFonts w:cs="Times New Roman"/>
            <w:lang w:val="en-GB"/>
          </w:rPr>
          <w:fldChar w:fldCharType="begin" w:fldLock="1"/>
        </w:r>
        <w:r w:rsidR="00FF6231" w:rsidDel="00A021FF">
          <w:rPr>
            <w:rFonts w:cs="Times New Roman"/>
            <w:lang w:val="nb-NO"/>
          </w:rPr>
          <w:delInstrText>ADDIN CSL_CITATION { "citationItems" : [ { "id" : "ITEM-1", "itemData" : { "DOI" : "10.1007/s10584-014-1319-5", "ISSN" : "1573-1480", "abstract" : "In this study, we present a brief analysis of the performances of global climate models participating in the Coupled Model Intercomparison Project Phase 5 (CMIP5) in simulating climate extreme events in China and compare the results with those of the previous model generation (CMIP3). The primary focus of this analysis is the climate mean and variability of each extreme index. Results show that the CMIP5 models are generally able to capture the mean climate extremes and trends compared with a new gridded observational dataset. The model spread for some extreme indices is reduced in CMIP5 when compared with CMIP3. Furthermore, the models generally show higher skills in simulating the temperature-based indices than the precipitation-based indices in terms of means and linear trends. Results from six reanalyses further reveal large uncertainties for these indices and it is difficult to say which reanalysis is better for comparison with the simulations of all indices. Based on the relative errors of the climatology, the model evaluation varies considerably from one index to another. However, some models appear to perform substantially better than the others when the average of all indices is considered for each model, and the median ensembles outperform the individual models in terms of all the extreme indices and their means. Additionally, a relationship is observed between the improved simulation of the climate mean and the improved performance of its variability, although this improvement is limited to particular models.", "author" : [ { "dropping-particle" : "", "family" : "Chen", "given" : "Huopo", "non-dropping-particle" : "", "parse-names" : false, "suffix" : "" }, { "dropping-particle" : "", "family" : "Sun", "given" : "Jianqi", "non-dropping-particle" : "", "parse-names" : false, "suffix" : "" } ], "container-title" : "Climatic Change", "id" : "ITEM-1", "issue" : "1", "issued" : { "date-parts" : [ [ "2015" ] ] }, "page" : "197-211", "title" : "Assessing model performance of climate extremes in China: an intercomparison between CMIP5 and CMIP3", "translator" : [ { "dropping-particle" : "", "family" : "S904", "given" : "", "non-dropping-particle" : "", "parse-names" : false, "suffix" : "" } ], "type" : "article-journal", "volume" : "129" }, "uris" : [ "http://www.mendeley.com/documents/?uuid=c4faf7a2-c711-48a2-8b61-f73884b1ffe4" ] } ], "mendeley" : { "formattedCitation" : "(Chen and Sun, 2015a)", "manualFormatting" : "Chen and Sun, 2015a)", "plainTextFormattedCitation" : "(Chen and Sun, 2015a)", "previouslyFormattedCitation" : "(Chen and Sun, 2015a)" }, "properties" : { "noteIndex" : 0 }, "schema" : "https://github.com/citation-style-language/schema/raw/master/csl-citation.json" }</w:delInstrText>
        </w:r>
        <w:r w:rsidRPr="00D424AA" w:rsidDel="00A021FF">
          <w:rPr>
            <w:rFonts w:cs="Times New Roman"/>
            <w:lang w:val="en-GB"/>
          </w:rPr>
          <w:fldChar w:fldCharType="separate"/>
        </w:r>
        <w:r w:rsidR="00A26296" w:rsidDel="00A021FF">
          <w:rPr>
            <w:rFonts w:cs="Times New Roman"/>
            <w:noProof/>
            <w:lang w:val="nb-NO"/>
          </w:rPr>
          <w:delText>Chen and Sun, 2015a)</w:delText>
        </w:r>
        <w:r w:rsidRPr="00D424AA" w:rsidDel="00A021FF">
          <w:rPr>
            <w:rFonts w:cs="Times New Roman"/>
            <w:lang w:val="en-GB"/>
          </w:rPr>
          <w:fldChar w:fldCharType="end"/>
        </w:r>
      </w:del>
      <w:commentRangeEnd w:id="1455"/>
      <w:r w:rsidR="00A26296">
        <w:rPr>
          <w:rStyle w:val="Marquedecommentaire"/>
        </w:rPr>
        <w:commentReference w:id="1455"/>
      </w:r>
      <w:r w:rsidRPr="00841A35">
        <w:rPr>
          <w:rFonts w:cs="Times New Roman"/>
          <w:lang w:val="nb-NO"/>
        </w:rPr>
        <w:t xml:space="preserve"> have been attributed to higher resolution as higher-resolu</w:t>
      </w:r>
      <w:bookmarkEnd w:id="1450"/>
      <w:r w:rsidRPr="00841A35">
        <w:rPr>
          <w:rFonts w:cs="Times New Roman"/>
          <w:lang w:val="nb-NO"/>
        </w:rPr>
        <w:t xml:space="preserve">tion models represent smaller areas at individual grid boxes. </w:t>
      </w:r>
      <w:r w:rsidRPr="00D424AA">
        <w:rPr>
          <w:rFonts w:cs="Times New Roman"/>
          <w:lang w:val="en-GB"/>
        </w:rPr>
        <w:t xml:space="preserve">Additionally, the spatial distribution of extreme rainfall simulated by high-resolution models (CMIP5 median resolution </w:t>
      </w:r>
      <w:r w:rsidRPr="00D424AA">
        <w:rPr>
          <w:rFonts w:ascii="Cambria Math" w:hAnsi="Cambria Math" w:cs="Cambria Math"/>
          <w:lang w:val="en-GB"/>
        </w:rPr>
        <w:t>∼</w:t>
      </w:r>
      <w:r w:rsidRPr="00D424AA">
        <w:rPr>
          <w:rFonts w:cs="Times New Roman"/>
          <w:lang w:val="en-GB"/>
        </w:rPr>
        <w:t xml:space="preserve"> 180 ×96) is generally more comparable to observations </w:t>
      </w:r>
      <w:r w:rsidRPr="00D424AA">
        <w:rPr>
          <w:rFonts w:cs="Times New Roman"/>
          <w:lang w:val="en-GB"/>
        </w:rPr>
        <w:fldChar w:fldCharType="begin" w:fldLock="1"/>
      </w:r>
      <w:r w:rsidR="007D2D56">
        <w:rPr>
          <w:rFonts w:cs="Times New Roman"/>
          <w:lang w:val="en-GB"/>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2", "itemData" : { "DOI" : "10.3390/atmos8050093", "ISBN" : "2073-4433", "abstract" : "We conducted global warming projections using the Meteorological Research Institute-Atmospheric General Circulation Model Version 3.2 with a 60-km grid size (MRI-AGCM3.2H). For the present-day climate of 21 years from 1983 through 2003, the model was forced with observed historical sea surface temperature (SST). For the future climate of 21 years from 2079\u20132099, the model was forced with future SST projected by conventional couple models. Twelve-member ensemble simulations for three different cumulus convection schemes and four different SST distributions were conducted to evaluate the uncertainty of projection. Annual average precipitation will increase over the equatorial regions and decrease over the subtropical regions. The future precipitation changes are generally sensitive to the cumulus convection scheme, but changes are influenced by the SST over the some regions of the Pacific Ocean. The precipitation efficiency defined as precipitation change per 1\u00b0 surface air temperature warming is evaluated. The global average of precipitation efficiency for annual average precipitation was less than the maximum value expected by thermodynamical theory, indicating that dynamical atmospheric circulation is acting to reduce the conversion efficiency from water vapor to precipitation. The precipitation efficiency by heavy precipitation is larger than that by moderate and weak precipitation.", "author" : [ { "dropping-particle" : "", "family" : "Kusunoki", "given" : "Shoji", "non-dropping-particle" : "", "parse-names" : false, "suffix" : "" } ], "container-title" : "Atmosphere", "id" : "ITEM-2", "issue" : "5", "issued" : { "date-parts" : [ [ "2017" ] ] }, "title" : "Future Changes in Global Precipitation Projected by the Atmospheric Model MRI-AGCM3.2H with a 60-km Size", "translator" : [ { "dropping-particle" : "", "family" : "S2301", "given" : "", "non-dropping-particle" : "", "parse-names" : false, "suffix" : "" } ], "type" : "article", "volume" : "8" }, "uris" : [ "http://www.mendeley.com/documents/?uuid=ba37d0cd-c77e-4a7d-bce5-9134ffcaf98c" ] }, { "id" : "ITEM-3", "itemData" : { "DOI" : "10.1007/s00382-016-3335-9", "ISSN" : "1432-0894", "abstract" : "The reproducibility of precipitation over East Asia (110\u2013150\u00b0E, 20\u201350\u00b0N) by the Meteorological Research Institute-Atmospheric General Circulation Model version 3.2 (MRI-AGCM3.2) was investigated and compared with those by global atmospheric models participated in the fifth phase of the Coupled Model Intercomparison Project (CMIP5). The 20, 60 and 180-km grid size version of this model were used to evaluate the dependence of model performance on horizontal resolution. The dependence of cumulus convection scheme on model performance was also investigated. All the MRI-AGCM3.2 models and the CMIP5 models were forced with observed historical sea surface temperatures for the period 1979\u20132003 (25\u00a0years). The reproducibility of the MRI-AGCM3.2 models is higher or comparable to that of the CMIP5 models for seasonal average precipitation, the seasonal March of rainy zone and extreme precipitation events. Especially in summer, the advantage of the MRI-AGCM3.2 models over the CMIP5 models is striking in terms of various skill measures. This is partly due to the higher horizontal resolution of the MRI-AGCM3.2 models, but the performance of models is also sensitive to and depends on cumulus convection scheme. The better simulation of summer precipitation over East Asia by the MRI-AGCM3.2 models can be partly attributed to the better simulation of precipitation, the West Pacific Subtropical High and the local Hadley circulation in the tropics. This study highlights that higher reproducibility of summertime precipitation over East Asia requires proper simulation not only for tropical circulation but also for the strong dynamical linkage between precipitation over East Asia and tropical circulation.", "author" : [ { "dropping-particle" : "", "family" : "Kusunoki", "given" : "Shoji", "non-dropping-particle" : "", "parse-names" : false, "suffix" : "" } ], "container-title" : "Climate Dynamics", "id" : "ITEM-3", "issue" : "11", "issued" : { "date-parts" : [ [ "2018" ] ] }, "page" : "4489-4510", "title" : "Is the global atmospheric model MRI-AGCM3.2 better than the CMIP5 atmospheric models in simulating precipitation over East Asia?", "translator" : [ { "dropping-particle" : "", "family" : "S2361", "given" : "", "non-dropping-particle" : "", "parse-names" : false, "suffix" : "" } ], "type" : "article-journal", "volume" : "51" }, "uris" : [ "http://www.mendeley.com/documents/?uuid=7a594915-e3d0-479e-8968-c608072b977f" ] }, { "id" : "ITEM-4", "itemData" : { "DOI" : "10.1002/2016MS000903", "ISSN" : "1942-2466", "abstract" : "Abstract Modeled wintertime precipitation over the Atlantic Gulf Stream region is shown to be sensitive to the horizontal resolution of the driving Global Circulation Model (GCM). By contrasting simulations with the EC-Earth GCM over a range of horizontal resolutions (T159, T319, T799), it is shown that especially the precipitation extremes become more populated if resolution is higher. Higher resolution also appears to strengthen the communication from the sea surface toward the troposphere. With increasing resolution, deep convection over the Gulf Stream region, diagnosed via wind-convergence and vertical motion, occurs more frequently and the former is in better agreement with observations. Likewise the frequency increase of the precipitation extremes over the region for increasing resolution makes them agree better with observations, despite large natural variability and discrepancies between different observational sources.", "author" : [ { "dropping-particle" : "", "family" : "Scher", "given" : "Sebastian", "non-dropping-particle" : "", "parse-names" : false, "suffix" : "" }, { "dropping-particle" : "", "family" : "Haarsma", "given" : "Reindert J", "non-dropping-particle" : "", "parse-names" : false, "suffix" : "" }, { "dropping-particle" : "", "family" : "Vries", "given" : "Hylke", "non-dropping-particle" : "de", "parse-names" : false, "suffix" : "" }, { "dropping-particle" : "", "family" : "Drijfhout", "given" : "Sybren S", "non-dropping-particle" : "", "parse-names" : false, "suffix" : "" }, { "dropping-particle" : "", "family" : "Delden", "given" : "Aarnout J", "non-dropping-particle" : "van", "parse-names" : false, "suffix" : "" } ], "container-title" : "Journal of Advances in Modeling Earth Systems", "id" : "ITEM-4", "issue" : "2", "issued" : { "date-parts" : [ [ "2017", "6", "1" ] ] }, "note" : "doi: 10.1002/2016MS000903", "page" : "1186-1194", "publisher" : "John Wiley &amp; Sons, Ltd", "title" : "Resolution dependence of extreme precipitation and deep convection over the Gulf Stream", "translator" : [ { "dropping-particle" : "", "family" : "S3036", "given" : "", "non-dropping-particle" : "", "parse-names" : false, "suffix" : "" } ], "type" : "article-journal", "volume" : "9" }, "uris" : [ "http://www.mendeley.com/documents/?uuid=6351995b-fe5b-4c08-bed4-0e42ef9e5493" ] } ], "mendeley" : { "formattedCitation" : "(Sillmann et al., 2013b; Kusunoki, 2017, 2018b; Scher et al., 2017)", "plainTextFormattedCitation" : "(Sillmann et al., 2013b; Kusunoki, 2017, 2018b; Scher et al., 2017)", "previouslyFormattedCitation" : "(Sillmann et al., 2013b; Kusunoki, 2017, 2018b; Scher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illmann et al., 2013b; Kusunoki, 2017, 2018b; Scher et al., 2017)</w:t>
      </w:r>
      <w:r w:rsidRPr="00D424AA">
        <w:rPr>
          <w:rFonts w:cs="Times New Roman"/>
          <w:lang w:val="en-GB"/>
        </w:rPr>
        <w:fldChar w:fldCharType="end"/>
      </w:r>
      <w:r w:rsidRPr="00841A35">
        <w:rPr>
          <w:rFonts w:cs="Times New Roman"/>
          <w:lang w:val="en-GB"/>
        </w:rPr>
        <w:t xml:space="preserve"> as these models tend to produce more reali</w:t>
      </w:r>
      <w:r w:rsidRPr="00D424AA">
        <w:rPr>
          <w:rFonts w:cs="Times New Roman"/>
          <w:lang w:val="en-GB"/>
        </w:rPr>
        <w:t xml:space="preserve">stic storms compared to coarser models (11.7.2). Higher horizontal resolution alone improves simulation of extreme precipitation in some models </w:t>
      </w:r>
      <w:commentRangeStart w:id="1456"/>
      <w:commentRangeStart w:id="1457"/>
      <w:r w:rsidRPr="00D424AA">
        <w:rPr>
          <w:rFonts w:cs="Times New Roman"/>
          <w:lang w:val="en-GB"/>
        </w:rPr>
        <w:fldChar w:fldCharType="begin" w:fldLock="1"/>
      </w:r>
      <w:ins w:id="1458" w:author="Robin Matthews" w:date="2021-07-13T22:00:00Z">
        <w:r w:rsidR="007D37E9">
          <w:rPr>
            <w:rFonts w:cs="Times New Roman"/>
            <w:lang w:val="en-GB"/>
          </w:rPr>
          <w:instrText>ADDIN CSL_CITATION { "citationItems" : [ { "id" : "ITEM-1", "itemData" : { "DOI" : "10.1002/2013MS000276", "ISSN" : "19422466", "abstract" : "Abstract We present an analysis of version 5.1 of the Community Atmospheric Model (CAM5.1) at a high horizontal resolution. Intercomparison of this global model at approximately 0.25\u00b0, 1\u00b0, and 2\u00b0 is presented for extreme daily precipitation as well as for a suite of seasonal mean fields. In general, extreme precipitation amounts are larger in high resolution than in lower-resolution configurations. In many but not all locations and/or seasons, extreme daily precipitation rates in the high-resolution configuration are higher and more realistic. The high-resolution configuration produces tropical cyclones up to category 5 on the Saffir-Simpson scale and a comparison to observations reveals both realistic and unrealistic model behavior. In the absence of extensive model tuning at high resolution, simulation of many of the mean fields analyzed in this study is degraded compared to the tuned lower-resolution public released version of the model.", "author" : [ { "dropping-particle" : "", "family" : "Wehner", "given" : "Michael F.", "non-dropping-particle" : "", "parse-names" : false, "suffix" : "" }, { "dropping-particle" : "", "family" : "Reed", "given" : "Kevin A.", "non-dropping-particle" : "", "parse-names" : false, "suffix" : "" }, { "dropping-particle" : "", "family" : "Li", "given" : "Fuyu", "non-dropping-particle" : "", "parse-names" : false, "suffix" : "" }, { "dropping-particle" : "", "family" : "Prabhat", "given" : "", "non-dropping-particle" : "", "parse-names" : false, "suffix" : "" }, { "dropping-particle" : "", "family" : "Bacmeister", "given" : "Julio", "non-dropping-particle" : "", "parse-names" : false, "suffix" : "" }, { "dropping-particle" : "", "family" : "Chen", "given" : "Cheng-Ta", "non-dropping-particle" : "", "parse-names" : false, "suffix" : "" }, { "dropping-particle" : "", "family" : "Paciorek", "given" : "Christopher", "non-dropping-particle" : "", "parse-names" : false, "suffix" : "" }, { "dropping-particle" : "", "family" : "Gleckler", "given" : "Peter J.", "non-dropping-particle" : "", "parse-names" : false, "suffix" : "" }, { "dropping-particle" : "", "family" : "Sperber", "given" : "Kenneth R.", "non-dropping-particle" : "", "parse-names" : false, "suffix" : "" }, { "dropping-particle" : "", "family" : "Collins", "given" : "William D.", "non-dropping-particle" : "", "parse-names" : false, "suffix" : "" }, { "dropping-particle" : "", "family" : "Gettelman", "given" : "Andrew", "non-dropping-particle" : "", "parse-names" : false, "suffix" : "" }, { "dropping-particle" : "", "family" : "Jablonowski", "given" : "Christiane", "non-dropping-particle" : "", "parse-names" : false, "suffix" : "" } ], "container-title" : "Journal of Advances in Modeling Earth Systems", "id" : "ITEM-1", "issue" : "4", "issued" : { "date-parts" : [ [ "2014", "12" ] ] }, "page" : "980-997", "publisher" : "Wiley-Blackwell", "title" : "The effect of horizontal resolution on simulation quality in the Community Atmospheric Model, CAM5.1", "translator" : [ { "dropping-particle" : "", "family" : "S327", "given" : "", "non-dropping-particle" : "", "parse-names" : false, "suffix" : "" } ], "type" : "article-journal", "volume" : "6" }, "uris" : [ "http://www.mendeley.com/documents/?uuid=18528f9a-1163-4cd0-8f6a-cbeb8aa02adf"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3", "itemData" : { "DOI" : "10.3390/atmos8050093", "ISBN" : "2073-4433", "abstract" : "We conducted global warming projections using the Meteorological Research Institute-Atmospheric General Circulation Model Version 3.2 with a 60-km grid size (MRI-AGCM3.2H). For the present-day climate of 21 years from 1983 through 2003, the model was forced with observed historical sea surface temperature (SST). For the future climate of 21 years from 2079\u20132099, the model was forced with future SST projected by conventional couple models. Twelve-member ensemble simulations for three different cumulus convection schemes and four different SST distributions were conducted to evaluate the uncertainty of projection. Annual average precipitation will increase over the equatorial regions and decrease over the subtropical regions. The future precipitation changes are generally sensitive to the cumulus convection scheme, but changes are influenced by the SST over the some regions of the Pacific Ocean. The precipitation efficiency defined as precipitation change per 1\u00b0 surface air temperature warming is evaluated. The global average of precipitation efficiency for annual average precipitation was less than the maximum value expected by thermodynamical theory, indicating that dynamical atmospheric circulation is acting to reduce the conversion efficiency from water vapor to precipitation. The precipitation efficiency by heavy precipitation is larger than that by moderate and weak precipitation.", "author" : [ { "dropping-particle" : "", "family" : "Kusunoki", "given" : "Shoji", "non-dropping-particle" : "", "parse-names" : false, "suffix" : "" } ], "container-title" : "Atmosphere", "id" : "ITEM-3", "issue" : "5", "issued" : { "date-parts" : [ [ "2017" ] ] }, "title" : "Future Changes in Global Precipitation Projected by the Atmospheric Model MRI-AGCM3.2H with a 60-km Size", "translator" : [ { "dropping-particle" : "", "family" : "S2301", "given" : "", "non-dropping-particle" : "", "parse-names" : false, "suffix" : "" } ], "type" : "article", "volume" : "8" }, "uris" : [ "http://www.mendeley.com/documents/?uuid=ba37d0cd-c77e-4a7d-bce5-9134ffcaf98c" ] }, { "id" : "ITEM-4", "itemData" : { "DOI" : "10.1007/s00382-016-3335-9", "ISSN" : "1432-0894", "abstract" : "The reproducibility of precipitation over East Asia (110\u2013150\u00b0E, 20\u201350\u00b0N) by the Meteorological Research Institute-Atmospheric General Circulation Model version 3.2 (MRI-AGCM3.2) was investigated and compared with those by global atmospheric models participated in the fifth phase of the Coupled Model Intercomparison Project (CMIP5). The 20, 60 and 180-km grid size version of this model were used to evaluate the dependence of model performance on horizontal resolution. The dependence of cumulus convection scheme on model performance was also investigated. All the MRI-AGCM3.2 models and the CMIP5 models were forced with observed historical sea surface temperatures for the period 1979\u20132003 (25\u00a0years). The reproducibility of the MRI-AGCM3.2 models is higher or comparable to that of the CMIP5 models for seasonal average precipitation, the seasonal March of rainy zone and extreme precipitation events. Especially in summer, the advantage of the MRI-AGCM3.2 models over the CMIP5 models is striking in terms of various skill measures. This is partly due to the higher horizontal resolution of the MRI-AGCM3.2 models, but the performance of models is also sensitive to and depends on cumulus convection scheme. The better simulation of summer precipitation over East Asia by the MRI-AGCM3.2 models can be partly attributed to the better simulation of precipitation, the West Pacific Subtropical High and the local Hadley circulation in the tropics. This study highlights that higher reproducibility of summertime precipitation over East Asia requires proper simulation not only for tropical circulation but also for the strong dynamical linkage between precipitation over East Asia and tropical circulation.", "author" : [ { "dropping-particle" : "", "family" : "Kusunoki", "given" : "Shoji", "non-dropping-particle" : "", "parse-names" : false, "suffix" : "" } ], "container-title" : "Climate Dynamics", "id" : "ITEM-4", "issue" : "11", "issued" : { "date-parts" : [ [ "2018" ] ] }, "page" : "4489-4510", "title" : "Is the global atmospheric model MRI-AGCM3.2 better than the CMIP5 atmospheric models in simulating precipitation over East Asia?", "translator" : [ { "dropping-particle" : "", "family" : "S2361", "given" : "", "non-dropping-particle" : "", "parse-names" : false, "suffix" : "" } ], "type" : "article-journal", "volume" : "51" }, "uris" : [ "http://www.mendeley.com/documents/?uuid=7a594915-e3d0-479e-8968-c608072b977f" ] } ], "mendeley" : { "formattedCitation" : "(Sillmann et al., 2013b; Wehner et al., 2014; Kusunoki, 2017, 2018b)", "manualFormatting" : "(Wehner et al., 2014; Kusunoki, 2017, 2018b)", "plainTextFormattedCitation" : "(Sillmann et al., 2013b; Wehner et al., 2014; Kusunoki, 2017, 2018b)", "previouslyFormattedCitation" : "(Sillmann et al., 2013b; Wehner et al., 2014; Kusunoki, 2017, 2018b)" }, "properties" : { "noteIndex" : 0 }, "schema" : "https://github.com/citation-style-language/schema/raw/master/csl-citation.json" }</w:instrText>
        </w:r>
      </w:ins>
      <w:del w:id="1459" w:author="Robin Matthews" w:date="2021-07-13T22:00:00Z">
        <w:r w:rsidR="007D2D56" w:rsidDel="007D37E9">
          <w:rPr>
            <w:rFonts w:cs="Times New Roman"/>
            <w:lang w:val="en-GB"/>
          </w:rPr>
          <w:delInstrText>ADDIN CSL_CITATION { "citationItems" : [ { "id" : "ITEM-1", "itemData" : { "DOI" : "10.1002/2013MS000276", "ISSN" : "19422466", "abstract" : "Abstract We present an analysis of version 5.1 of the Community Atmospheric Model (CAM5.1) at a high horizontal resolution. Intercomparison of this global model at approximately 0.25\u00b0, 1\u00b0, and 2\u00b0 is presented for extreme daily precipitation as well as for a suite of seasonal mean fields. In general, extreme precipitation amounts are larger in high resolution than in lower-resolution configurations. In many but not all locations and/or seasons, extreme daily precipitation rates in the high-resolution configuration are higher and more realistic. The high-resolution configuration produces tropical cyclones up to category 5 on the Saffir-Simpson scale and a comparison to observations reveals both realistic and unrealistic model behavior. In the absence of extensive model tuning at high resolution, simulation of many of the mean fields analyzed in this study is degraded compared to the tuned lower-resolution public released version of the model.", "author" : [ { "dropping-particle" : "", "family" : "Wehner", "given" : "Michael F.", "non-dropping-particle" : "", "parse-names" : false, "suffix" : "" }, { "dropping-particle" : "", "family" : "Reed", "given" : "Kevin A.", "non-dropping-particle" : "", "parse-names" : false, "suffix" : "" }, { "dropping-particle" : "", "family" : "Li", "given" : "Fuyu", "non-dropping-particle" : "", "parse-names" : false, "suffix" : "" }, { "dropping-particle" : "", "family" : "Prabhat", "given" : "", "non-dropping-particle" : "", "parse-names" : false, "suffix" : "" }, { "dropping-particle" : "", "family" : "Bacmeister", "given" : "Julio", "non-dropping-particle" : "", "parse-names" : false, "suffix" : "" }, { "dropping-particle" : "", "family" : "Chen", "given" : "Cheng-Ta", "non-dropping-particle" : "", "parse-names" : false, "suffix" : "" }, { "dropping-particle" : "", "family" : "Paciorek", "given" : "Christopher", "non-dropping-particle" : "", "parse-names" : false, "suffix" : "" }, { "dropping-particle" : "", "family" : "Gleckler", "given" : "Peter J.", "non-dropping-particle" : "", "parse-names" : false, "suffix" : "" }, { "dropping-particle" : "", "family" : "Sperber", "given" : "Kenneth R.", "non-dropping-particle" : "", "parse-names" : false, "suffix" : "" }, { "dropping-particle" : "", "family" : "Collins", "given" : "William D.", "non-dropping-particle" : "", "parse-names" : false, "suffix" : "" }, { "dropping-particle" : "", "family" : "Gettelman", "given" : "Andrew", "non-dropping-particle" : "", "parse-names" : false, "suffix" : "" }, { "dropping-particle" : "", "family" : "Jablonowski", "given" : "Christiane", "non-dropping-particle" : "", "parse-names" : false, "suffix" : "" } ], "container-title" : "Journal of Advances in Modeling Earth Systems", "id" : "ITEM-1", "issue" : "4", "issued" : { "date-parts" : [ [ "2014", "12" ] ] }, "page" : "980-997", "publisher" : "Wiley-Blackwell", "title" : "The effect of horizontal resolution on simulation quality in the Community Atmospheric Model, CAM5.1", "translator" : [ { "dropping-particle" : "", "family" : "S327", "given" : "", "non-dropping-particle" : "", "parse-names" : false, "suffix" : "" } ], "type" : "article-journal", "volume" : "6" }, "uris" : [ "http://www.mendeley.com/documents/?uuid=18528f9a-1163-4cd0-8f6a-cbeb8aa02adf"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3", "itemData" : { "DOI" : "10.3390/atmos8050093", "ISBN" : "2073-4433", "abstract" : "We conducted global warming projections using the Meteorological Research Institute-Atmospheric General Circulation Model Version 3.2 with a 60-km grid size (MRI-AGCM3.2H). For the present-day climate of 21 years from 1983 through 2003, the model was forced with observed historical sea surface temperature (SST). For the future climate of 21 years from 2079\u20132099, the model was forced with future SST projected by conventional couple models. Twelve-member ensemble simulations for three different cumulus convection schemes and four different SST distributions were conducted to evaluate the uncertainty of projection. Annual average precipitation will increase over the equatorial regions and decrease over the subtropical regions. The future precipitation changes are generally sensitive to the cumulus convection scheme, but changes are influenced by the SST over the some regions of the Pacific Ocean. The precipitation efficiency defined as precipitation change per 1\u00b0 surface air temperature warming is evaluated. The global average of precipitation efficiency for annual average precipitation was less than the maximum value expected by thermodynamical theory, indicating that dynamical atmospheric circulation is acting to reduce the conversion efficiency from water vapor to precipitation. The precipitation efficiency by heavy precipitation is larger than that by moderate and weak precipitation.", "author" : [ { "dropping-particle" : "", "family" : "Kusunoki", "given" : "Shoji", "non-dropping-particle" : "", "parse-names" : false, "suffix" : "" } ], "container-title" : "Atmosphere", "id" : "ITEM-3", "issue" : "5", "issued" : { "date-parts" : [ [ "2017" ] ] }, "title" : "Future Changes in Global Precipitation Projected by the Atmospheric Model MRI-AGCM3.2H with a 60-km Size", "translator" : [ { "dropping-particle" : "", "family" : "S2301", "given" : "", "non-dropping-particle" : "", "parse-names" : false, "suffix" : "" } ], "type" : "article", "volume" : "8" }, "uris" : [ "http://www.mendeley.com/documents/?uuid=ba37d0cd-c77e-4a7d-bce5-9134ffcaf98c" ] }, { "id" : "ITEM-4", "itemData" : { "DOI" : "10.1007/s00382-016-3335-9", "ISSN" : "1432-0894", "abstract" : "The reproducibility of precipitation over East Asia (110\u2013150\u00b0E, 20\u201350\u00b0N) by the Meteorological Research Institute-Atmospheric General Circulation Model version 3.2 (MRI-AGCM3.2) was investigated and compared with those by global atmospheric models participated in the fifth phase of the Coupled Model Intercomparison Project (CMIP5). The 20, 60 and 180-km grid size version of this model were used to evaluate the dependence of model performance on horizontal resolution. The dependence of cumulus convection scheme on model performance was also investigated. All the MRI-AGCM3.2 models and the CMIP5 models were forced with observed historical sea surface temperatures for the period 1979\u20132003 (25\u00a0years). The reproducibility of the MRI-AGCM3.2 models is higher or comparable to that of the CMIP5 models for seasonal average precipitation, the seasonal March of rainy zone and extreme precipitation events. Especially in summer, the advantage of the MRI-AGCM3.2 models over the CMIP5 models is striking in terms of various skill measures. This is partly due to the higher horizontal resolution of the MRI-AGCM3.2 models, but the performance of models is also sensitive to and depends on cumulus convection scheme. The better simulation of summer precipitation over East Asia by the MRI-AGCM3.2 models can be partly attributed to the better simulation of precipitation, the West Pacific Subtropical High and the local Hadley circulation in the tropics. This study highlights that higher reproducibility of summertime precipitation over East Asia requires proper simulation not only for tropical circulation but also for the strong dynamical linkage between precipitation over East Asia and tropical circulation.", "author" : [ { "dropping-particle" : "", "family" : "Kusunoki", "given" : "Shoji", "non-dropping-particle" : "", "parse-names" : false, "suffix" : "" } ], "container-title" : "Climate Dynamics", "id" : "ITEM-4", "issue" : "11", "issued" : { "date-parts" : [ [ "2018" ] ] }, "page" : "4489-4510", "title" : "Is the global atmospheric model MRI-AGCM3.2 better than the CMIP5 atmospheric models in simulating precipitation over East Asia?", "translator" : [ { "dropping-particle" : "", "family" : "S2361", "given" : "", "non-dropping-particle" : "", "parse-names" : false, "suffix" : "" } ], "type" : "article-journal", "volume" : "51" }, "uris" : [ "http://www.mendeley.com/documents/?uuid=7a594915-e3d0-479e-8968-c608072b977f" ] } ], "mendeley" : { "formattedCitation" : "(Sillmann et al., 2013b; Wehner et al., 2014; Kusunoki, 2017, 2018b)", "manualFormatting" : "(Wehner et al., 2014; Kusunoki, 2017, 2018)", "plainTextFormattedCitation" : "(Sillmann et al., 2013b; Wehner et al., 2014; Kusunoki, 2017, 2018b)", "previouslyFormattedCitation" : "(Sillmann et al., 2013b; Wehner et al., 2014; Kusunoki, 2017, 2018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ehner et al., 2014; Kusunoki, 2017, 2018</w:t>
      </w:r>
      <w:ins w:id="1460" w:author="Robin Matthews" w:date="2021-07-13T22:00:00Z">
        <w:r w:rsidR="007D37E9">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1456"/>
      <w:r w:rsidR="00A26296">
        <w:rPr>
          <w:rStyle w:val="Marquedecommentaire"/>
        </w:rPr>
        <w:commentReference w:id="1456"/>
      </w:r>
      <w:commentRangeEnd w:id="1457"/>
      <w:r w:rsidR="007D37E9">
        <w:rPr>
          <w:rStyle w:val="Marquedecommentaire"/>
        </w:rPr>
        <w:commentReference w:id="1457"/>
      </w:r>
      <w:r w:rsidRPr="00841A35">
        <w:rPr>
          <w:rFonts w:cs="Times New Roman"/>
          <w:lang w:val="en-GB"/>
        </w:rPr>
        <w:t xml:space="preserve">, but this is insufficient in other models </w:t>
      </w:r>
      <w:r w:rsidRPr="00D424AA">
        <w:rPr>
          <w:rFonts w:cs="Times New Roman"/>
          <w:lang w:val="en-GB"/>
        </w:rPr>
        <w:fldChar w:fldCharType="begin" w:fldLock="1"/>
      </w:r>
      <w:r w:rsidR="00FF6231">
        <w:rPr>
          <w:rFonts w:cs="Times New Roman"/>
          <w:lang w:val="en-GB"/>
        </w:rPr>
        <w:instrText>ADDIN CSL_CITATION { "citationItems" : [ { "id" : "ITEM-1", "itemData" : { "DOI" : "10.1029/2019JD032184", "ISSN" : "2169-897X", "author" : [ { "dropping-particle" : "", "family" : "Bador", "given" : "Margot", "non-dropping-particle" : "", "parse-names" : false, "suffix" : "" }, { "dropping-particle" : "", "family" : "Bo\u00e9", "given" : "Julien", "non-dropping-particle" : "", "parse-names" : false, "suffix" : "" }, { "dropping-particle" : "", "family" : "Terray", "given" : "Laurent", "non-dropping-particle" : "", "parse-names" : false, "suffix" : "" }, { "dropping-particle" : "V.", "family" : "Alexander", "given" : "Lisa", "non-dropping-particle" : "", "parse-names" : false, "suffix" : "" }, { "dropping-particle" : "", "family" : "Baker", "given" : "Alexander", "non-dropping-particle" : "", "parse-names" : false, "suffix" : "" }, { "dropping-particle" : "", "family" : "Bellucci", "given" : "Alessio", "non-dropping-particle" : "", "parse-names" : false, "suffix" : "" }, { "dropping-particle" : "", "family" : "Haarsma", "given" : "Rein", "non-dropping-particle" : "", "parse-names" : false, "suffix" : "" }, { "dropping-particle" : "", "family" : "Koenigk", "given" : "Torben", "non-dropping-particle" : "", "parse-names" : false, "suffix" : "" }, { "dropping-particle" : "", "family" : "Moine", "given" : "Marie-Pierre", "non-dropping-particle" : "", "parse-names" : false, "suffix" : "" }, { "dropping-particle" : "", "family" : "Lohmann", "given" : "Katja", "non-dropping-particle" : "", "parse-names" : false, "suffix" : "" }, { "dropping-particle" : "", "family" : "Putrasahan", "given" : "Dian A.", "non-dropping-particle" : "", "parse-names" : false, "suffix" : "" }, { "dropping-particle" : "", "family" : "Roberts", "given" : "Chris", "non-dropping-particle" : "", "parse-names" : false, "suffix" : "" }, { "dropping-particle" : "", "family" : "Roberts", "given" : "Malcolm", "non-dropping-particle" : "", "parse-names" : false, "suffix" : "" }, { "dropping-particle" : "", "family" : "Scoccimarro", "given" : "Enrico", "non-dropping-particle" : "", "parse-names" : false, "suffix" : "" }, { "dropping-particle" : "", "family" : "Schiemann", "given" : "Reinhard", "non-dropping-particle" : "", "parse-names" : false, "suffix" : "" }, { "dropping-particle" : "", "family" : "Seddon", "given" : "Jon", "non-dropping-particle" : "", "parse-names" : false, "suffix" : "" }, { "dropping-particle" : "", "family" : "Senan", "given" : "Retish", "non-dropping-particle" : "", "parse-names" : false, "suffix" : "" }, { "dropping-particle" : "", "family" : "Valcke", "given" : "Sophie", "non-dropping-particle" : "", "parse-names" : false, "suffix" : "" }, { "dropping-particle" : "", "family" : "Vanniere", "given" : "Benoit", "non-dropping-particle" : "", "parse-names" : false, "suffix" : "" } ], "container-title" : "Journal of Geophysical Research: Atmospheres", "id" : "ITEM-1", "issue" : "13", "issued" : { "date-parts" : [ [ "2020", "7", "16" ] ] }, "title" : "Impact of Higher Spatial Atmospheric Resolution on Precipitation Extremes Over Land in Global Climate Models", "translator" : [ { "dropping-particle" : "", "family" : "S2641", "given" : "", "non-dropping-particle" : "", "parse-names" : false, "suffix" : "" } ], "type" : "article-journal", "volume" : "125" }, "uris" : [ "http://www.mendeley.com/documents/?uuid=decaf9d5-eaf7-4f01-81c9-f3f7686bce45" ] } ], "mendeley" : { "formattedCitation" : "(Bador et al., 2020)", "plainTextFormattedCitation" : "(Bador et al., 2020)", "previouslyFormattedCitation" : "(Bado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dor et al., 2020)</w:t>
      </w:r>
      <w:r w:rsidRPr="00D424AA">
        <w:rPr>
          <w:rFonts w:cs="Times New Roman"/>
          <w:lang w:val="en-GB"/>
        </w:rPr>
        <w:fldChar w:fldCharType="end"/>
      </w:r>
      <w:r w:rsidRPr="00841A35">
        <w:rPr>
          <w:rFonts w:cs="Times New Roman"/>
          <w:lang w:val="en-GB"/>
        </w:rPr>
        <w:t xml:space="preserve"> as model parameterization also plays a significant role </w:t>
      </w:r>
      <w:commentRangeStart w:id="1461"/>
      <w:r w:rsidRPr="00D424AA">
        <w:rPr>
          <w:rFonts w:cs="Times New Roman"/>
          <w:lang w:val="en-GB"/>
        </w:rPr>
        <w:fldChar w:fldCharType="begin" w:fldLock="1"/>
      </w:r>
      <w:ins w:id="1462" w:author="Robin Matthews" w:date="2021-07-13T22:01:00Z">
        <w:r w:rsidR="007D37E9">
          <w:rPr>
            <w:rFonts w:cs="Times New Roman"/>
            <w:lang w:val="en-GB"/>
          </w:rPr>
          <w:instrText>ADDIN CSL_CITATION { "citationItems" : [ { "id" : "ITEM-1", "itemData" : { "DOI" : "10.5194/esd-11-377-2020", "ISSN" : "2190-4987", "author" : [ { "dropping-particle" : "", "family" : "Wu", "given" : "Minchao", "non-dropping-particle" : "", "parse-names" : false, "suffix" : "" }, { "dropping-particle" : "", "family" : "Nikulin", "given" : "Grigory", "non-dropping-particle" : "", "parse-names" : false, "suffix" : "" }, { "dropping-particle" : "", "family" : "Kjellstr\u00f6m", "given" : "Erik", "non-dropping-particle" : "", "parse-names" : false, "suffix" : "" }, { "dropping-particle" : "", "family" : "Belu\u0161i\u0107", "given" : "Danijel", "non-dropping-particle" : "", "parse-names" : false, "suffix" : "" }, { "dropping-particle" : "", "family" : "Jones", "given" : "Colin", "non-dropping-particle" : "", "parse-names" : false, "suffix" : "" }, { "dropping-particle" : "", "family" : "Lindstedt", "given" : "David", "non-dropping-particle" : "", "parse-names" : false, "suffix" : "" } ], "container-title" : "Earth System Dynamics", "id" : "ITEM-1", "issue" : "2", "issued" : { "date-parts" : [ [ "2020", "4", "29" ] ] }, "page" : "377-394", "title" : "The impact of regional climate model formulation and resolution on simulated precipitation in Africa", "translator" : [ { "dropping-particle" : "", "family" : "S2504", "given" : "", "non-dropping-particle" : "", "parse-names" : false, "suffix" : "" } ], "type" : "article-journal", "volume" : "11" }, "uris" : [ "http://www.mendeley.com/documents/?uuid=3685f86b-495f-4457-a3a3-c38761d4828e" ] } ], "mendeley" : { "formattedCitation" : "(Wu et al., 2020a)", "manualFormatting" : "(M. Wu et al., 2020)", "plainTextFormattedCitation" : "(Wu et al., 2020a)", "previouslyFormattedCitation" : "(Wu et al., 2020a)" }, "properties" : { "noteIndex" : 0 }, "schema" : "https://github.com/citation-style-language/schema/raw/master/csl-citation.json" }</w:instrText>
        </w:r>
      </w:ins>
      <w:del w:id="1463" w:author="Robin Matthews" w:date="2021-07-13T22:01:00Z">
        <w:r w:rsidR="00FF6231" w:rsidDel="007D37E9">
          <w:rPr>
            <w:rFonts w:cs="Times New Roman"/>
            <w:lang w:val="en-GB"/>
          </w:rPr>
          <w:delInstrText>ADDIN CSL_CITATION { "citationItems" : [ { "id" : "ITEM-1", "itemData" : { "DOI" : "10.5194/esd-11-377-2020", "ISSN" : "2190-4987", "author" : [ { "dropping-particle" : "", "family" : "Wu", "given" : "Minchao", "non-dropping-particle" : "", "parse-names" : false, "suffix" : "" }, { "dropping-particle" : "", "family" : "Nikulin", "given" : "Grigory", "non-dropping-particle" : "", "parse-names" : false, "suffix" : "" }, { "dropping-particle" : "", "family" : "Kjellstr\u00f6m", "given" : "Erik", "non-dropping-particle" : "", "parse-names" : false, "suffix" : "" }, { "dropping-particle" : "", "family" : "Belu\u0161i\u0107", "given" : "Danijel", "non-dropping-particle" : "", "parse-names" : false, "suffix" : "" }, { "dropping-particle" : "", "family" : "Jones", "given" : "Colin", "non-dropping-particle" : "", "parse-names" : false, "suffix" : "" }, { "dropping-particle" : "", "family" : "Lindstedt", "given" : "David", "non-dropping-particle" : "", "parse-names" : false, "suffix" : "" } ], "container-title" : "Earth System Dynamics", "id" : "ITEM-1", "issue" : "2", "issued" : { "date-parts" : [ [ "2020", "4", "29" ] ] }, "page" : "377-394", "title" : "The impact of regional climate model formulation and resolution on simulated precipitation in Africa", "translator" : [ { "dropping-particle" : "", "family" : "S2504", "given" : "", "non-dropping-particle" : "", "parse-names" : false, "suffix" : "" } ], "type" : "article-journal", "volume" : "11" }, "uris" : [ "http://www.mendeley.com/documents/?uuid=3685f86b-495f-4457-a3a3-c38761d4828e" ] } ], "mendeley" : { "formattedCitation" : "(Wu et al., 2020a)", "plainTextFormattedCitation" : "(Wu et al., 2020a)", "previouslyFormattedCitation" : "(Wu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464" w:author="Robin Matthews" w:date="2021-07-13T22:01:00Z">
        <w:r w:rsidR="007D37E9">
          <w:rPr>
            <w:rFonts w:cs="Times New Roman"/>
            <w:noProof/>
            <w:lang w:val="en-GB"/>
          </w:rPr>
          <w:t xml:space="preserve">M. </w:t>
        </w:r>
      </w:ins>
      <w:r w:rsidR="00A26296">
        <w:rPr>
          <w:rFonts w:cs="Times New Roman"/>
          <w:noProof/>
          <w:lang w:val="en-GB"/>
        </w:rPr>
        <w:t>Wu et al., 2020</w:t>
      </w:r>
      <w:del w:id="1465" w:author="Robin Matthews" w:date="2021-07-13T22:01:00Z">
        <w:r w:rsidR="00A26296" w:rsidDel="007D37E9">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1461"/>
      <w:r w:rsidR="00A26296">
        <w:rPr>
          <w:rStyle w:val="Marquedecommentaire"/>
        </w:rPr>
        <w:commentReference w:id="1461"/>
      </w:r>
      <w:r w:rsidRPr="00841A35">
        <w:rPr>
          <w:rFonts w:cs="Times New Roman"/>
          <w:lang w:val="en-GB"/>
        </w:rPr>
        <w:t xml:space="preserve">. A simple comparison of climatology may not fully reflect the improvements of the new models that have more comprehensive formulations of processes </w:t>
      </w:r>
      <w:r w:rsidRPr="00D424AA">
        <w:rPr>
          <w:rFonts w:cs="Times New Roman"/>
          <w:lang w:val="en-GB"/>
        </w:rPr>
        <w:fldChar w:fldCharType="begin" w:fldLock="1"/>
      </w:r>
      <w:r w:rsidR="00FF6231">
        <w:rPr>
          <w:rFonts w:cs="Times New Roman"/>
          <w:lang w:val="en-GB"/>
        </w:rPr>
        <w:instrText xml:space="preserve">ADDIN CSL_CITATION { "citationItems" : [ { "id" : "ITEM-1", "itemData" : { "DOI" : "10.1007/s40641-015-0003-9", "ISSN" : "2198-6061", "abstract" : "This paper summarises the current state of understanding with respect to the added value (AV) to be expected from one-way nested high-resolution regional climate simulations and projections. The reasons that lead to the development and the progress of regional climate models (RCMs) are first considered. The scientific basis sustaining the RCMs mission is then briefly reviewed. Based on recent publications of studies on the topic of AV, concepts related to the various definitions of AV are examined </w:instrText>
      </w:r>
      <w:r w:rsidR="00FF6231" w:rsidRPr="00B549EC">
        <w:rPr>
          <w:rFonts w:cs="Times New Roman"/>
          <w:rPrChange w:id="1466" w:author="Clotilde Pean" w:date="2021-08-07T15:14:00Z">
            <w:rPr>
              <w:rFonts w:cs="Times New Roman"/>
            </w:rPr>
          </w:rPrChange>
        </w:rPr>
        <w:instrText>with the aim of clarifying their meaning and of bridging different schools of thought. The conditions under which AV can be expected, and in which variables and statistical moments, are also discussed.", "author" : [ { "dropping-particle" : "", "family" : "Luca", "given" : "Alejandro", "non-dropping-particle" : "Di", "parse-names" : false, "suffix" : "" }, { "dropping-particle" : "", "family" : "El\u00eda", "given" : "Ram\u00f3n", "non-dropping-particle" : "de", "parse-names" : false, "suffix" : "" }, { "dropping-particle" : "", "family" : "Laprise", "given" : "Ren\u00e9", "non-dropping-particle" : "", "parse-names" : false, "suffix" : "" } ], "container-title" : "Current Climate Change Repor</w:instrText>
      </w:r>
      <w:r w:rsidR="00FF6231" w:rsidRPr="006A2665">
        <w:rPr>
          <w:rFonts w:cs="Times New Roman"/>
        </w:rPr>
        <w:instrText>ts", "id" : "ITEM-1", "issue" : "1", "issued" : { "date-parts" : [ [ "2015" ] ] }, "page" : "10-21", "title" : "Challenges in the Quest for Added Value of Regional Climate Dynamical Downscaling", "translator" : [ { "dropping-particle" : "", "family" : "S979", "given" : "", "non-dropping-particle" : "", "parse-names" : false, "suffix" : "" } ], "type" : "article-journal", "volume" : "1" }, "uris" : [ "http://www.mendeley.com/documents/?uuid=ef7b5f99-8bd4-40a0-905f-ec7527a80774" ] } ], "mendeley" : { "formattedCitation" : "(Di Luca et al., 2015)", "plainTextFormattedCitation" : "(Di Luca et al., 2015)", "previouslyFormattedCitation" : "(Di Luc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Di Luca et al., 2015)</w:t>
      </w:r>
      <w:r w:rsidRPr="00D424AA">
        <w:rPr>
          <w:rFonts w:cs="Times New Roman"/>
          <w:lang w:val="en-GB"/>
        </w:rPr>
        <w:fldChar w:fldCharType="end"/>
      </w:r>
      <w:r w:rsidRPr="00841A35">
        <w:rPr>
          <w:rFonts w:cs="Times New Roman"/>
          <w:lang w:val="nb-NO"/>
        </w:rPr>
        <w:t xml:space="preserve">. </w:t>
      </w:r>
      <w:r w:rsidRPr="00D424AA">
        <w:rPr>
          <w:rFonts w:cs="Times New Roman"/>
          <w:lang w:val="en-GB"/>
        </w:rPr>
        <w:fldChar w:fldCharType="begin" w:fldLock="1"/>
      </w:r>
      <w:r w:rsidR="00FF6231">
        <w:rPr>
          <w:rFonts w:cs="Times New Roman"/>
          <w:lang w:val="nb-NO"/>
        </w:rPr>
        <w:instrText>ADDIN CSL_CITATION { "citationItems" : [ { "id" : "ITEM-1", "itemData" : { "DOI" : "10.1175/JCLI-D-16-0164.1", "ISSN" : "08948755", "abstract" : "AbstractThe skill of eight climate models in simulating the variability and trends in the observed areal extent of daily temperature and precipitation extremes is evaluated across five large-scale regions, using the climate extremes index (CEI) framework. Focusing on Europe, North America, Asia, Australia, and the Northern Hemisphere, results show that overall the models are generally able to simulate the decadal variability and trends of the observed temperature and precipitation components over the period 1951\u20132005. Climate models are able to reproduce observed increasing trends in the area experiencing warm maximum and minimum temperature extremes, as well as, to a lesser extent, increasing trends in the areas experiencing an extreme contribution of heavy precipitation to total annual precipitation for the Northern Hemisphere regions. Using simulations performed under different radiative forcing scenarios, the causes of simulated and observed trends are investigated. A clear anthropogenic signal is fou...", "author" : [ { "dropping-particle" : "", "family" : "Dittus", "given" : "Andrea J.", "non-dropping-particle" : "", "parse-names" : false, "suffix" : "" }, { "dropping-particle" : "", "family" : "Karoly", "given" : "David J.", "non-dropping-particle" : "", "parse-names" : false, "suffix" : "" }, { "dropping-particle" : "", "family" : "Lewis", "given" : "Sophie C.", "non-dropping-particle" : "", "parse-names" : false, "suffix" : "" }, { "dropping-particle" : "V.", "family" : "Alexander", "given" : "Lisa", "non-dropping-particle" : "", "parse-names" : false, "suffix" : "" }, { "dropping-particle" : "", "family" : "Donat", "given" : "Markus G.", "non-dropping-particle" : "", "parse-names" : false, "suffix" : "" } ], "container-title" : "Journal of Climate", "id" : "ITEM-1", "issue" : "23", "issued" : { "date-parts" : [ [ "2016" ] ] }, "page" : "8285-8299", "title" : "A multiregion model evaluation and attribution study of historical changes in the area affected by temperature and precipitation extremes", "translator" : [ { "dropping-particle" : "", "family" : "S2306", "given" : "", "non-dropping-particle" : "", "parse-names" : false, "suffix" : "" } ], "type" : "article-journal", "volume" : "29" }, "uris" : [ "http://www.mendeley.com/documents/?uuid=ec25a07d-db4a-487a-a8b9-f18908dff874" ] } ], "mendeley" : { "formattedCitation" : "(Dittus et al., 2016)", "manualFormatting" : "Dittus et al. (2016)", "plainTextFormattedCitation" : "(Dittus et al., 2016)", "previouslyFormattedCitation" : "(Dittus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Dittus et al. (2016)</w:t>
      </w:r>
      <w:r w:rsidRPr="00D424AA">
        <w:rPr>
          <w:rFonts w:cs="Times New Roman"/>
          <w:lang w:val="en-GB"/>
        </w:rPr>
        <w:fldChar w:fldCharType="end"/>
      </w:r>
      <w:r w:rsidRPr="00A66FC3">
        <w:rPr>
          <w:rFonts w:cs="Times New Roman"/>
          <w:lang w:val="nb-NO"/>
        </w:rPr>
        <w:t xml:space="preserve"> found that many of the eight CMIP5 models they evaluated reproduced the observed increase in the difference betwe</w:t>
      </w:r>
      <w:r w:rsidRPr="00330B10">
        <w:rPr>
          <w:rFonts w:cs="Times New Roman"/>
          <w:lang w:val="nb-NO"/>
        </w:rPr>
        <w:t xml:space="preserve">en areas experiencing an extreme high (90%) and an extreme low (10%) proportion of the annual total precipitation from heavy precipitation (R95p/PRCPTOT) for Northern Hemisphere regions. </w:t>
      </w:r>
      <w:r w:rsidRPr="00D424AA">
        <w:rPr>
          <w:rFonts w:cs="Times New Roman"/>
          <w:lang w:val="en-GB"/>
        </w:rPr>
        <w:t xml:space="preserve">Additionally, CMIP5 models reproduced the relation between changes in extreme and non-extreme precipitation: an increase in extreme precipitation is at the cost of a decrease in non-extreme precipitation </w:t>
      </w:r>
      <w:r w:rsidRPr="00D424AA">
        <w:rPr>
          <w:rFonts w:cs="Times New Roman"/>
          <w:lang w:val="en-GB"/>
        </w:rPr>
        <w:fldChar w:fldCharType="begin" w:fldLock="1"/>
      </w:r>
      <w:r w:rsidR="00FF6231">
        <w:rPr>
          <w:rFonts w:cs="Times New Roman"/>
          <w:lang w:val="en-GB"/>
        </w:rPr>
        <w:instrText>ADDIN CSL_CITATION { "citationItems" : [ { "id" : "ITEM-1", "itemData" : { "DOI" : "10.1029/2018GL079698", "ISSN" : "0094-8276", "author" : [ { "dropping-particle" : "", "family" : "Thackeray", "given" : "Chad W.", "non-dropping-particle" : "", "parse-names" : false, "suffix" : "" }, { "dropping-particle" : "", "family" : "DeAngelis", "given" : "Anthony M.", "non-dropping-particle" : "", "parse-names" : false, "suffix" : "" }, { "dropping-particle" : "", "family" : "Hall", "given" : "Alex", "non-dropping-particle" : "", "parse-names" : false, "suffix" : "" }, { "dropping-particle" : "", "family" : "Swain", "given" : "Daniel L.", "non-dropping-particle" : "", "parse-names" : false, "suffix" : "" }, { "dropping-particle" : "", "family" : "Qu", "given" : "Xin", "non-dropping-particle" : "", "parse-names" : false, "suffix" : "" } ], "container-title" : "Geophysical Research Letters", "id" : "ITEM-1", "issue" : "20", "issued" : { "date-parts" : [ [ "2018", "10", "28" ] ] }, "title" : "On the Connection Between Global Hydrologic Sensitivity and Regional Wet Extremes", "translator" : [ { "dropping-particle" : "", "family" : "S2780", "given" : "", "non-dropping-particle" : "", "parse-names" : false, "suffix" : "" } ], "type" : "article-journal", "volume" : "45" }, "uris" : [ "http://www.mendeley.com/documents/?uuid=6cfdb6ce-a844-4b10-8f4d-bfc616439573" ] } ], "mendeley" : { "formattedCitation" : "(Thackeray et al., 2018)", "plainTextFormattedCitation" : "(Thackeray et al., 2018)", "previouslyFormattedCitation" : "(Thackeray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hackeray et al., 2018)</w:t>
      </w:r>
      <w:r w:rsidRPr="00D424AA">
        <w:rPr>
          <w:rFonts w:cs="Times New Roman"/>
          <w:lang w:val="en-GB"/>
        </w:rPr>
        <w:fldChar w:fldCharType="end"/>
      </w:r>
      <w:r w:rsidRPr="00841A35">
        <w:rPr>
          <w:rFonts w:cs="Times New Roman"/>
          <w:lang w:val="en-GB"/>
        </w:rPr>
        <w:t xml:space="preserve">, a characteristic found in the observational record </w:t>
      </w:r>
      <w:r w:rsidRPr="00D424AA">
        <w:rPr>
          <w:rFonts w:cs="Times New Roman"/>
          <w:lang w:val="en-GB"/>
        </w:rPr>
        <w:fldChar w:fldCharType="begin" w:fldLock="1"/>
      </w:r>
      <w:r w:rsidR="00FF6231">
        <w:rPr>
          <w:rFonts w:cs="Times New Roman"/>
          <w:lang w:val="en-GB"/>
        </w:rPr>
        <w:instrText>ADDIN CSL_CITATION { "citationItems" : [ { "id" : "ITEM-1", "itemData" : { "DOI" : "10.1175/JCLI-D-17-0550.1", "ISSN" : "0894-8755", "abstract" : "Tropical (30\u00b0N\u201330\u00b0S) interdecadal precipitation changes and trends are explored for the satellite era using GPCP monthly analyses and CMIP5 outputs and focusing on precipitation intensity distributions represented by percentiles (Pct) and other parameters. Positive trends occur for the upper percentiles (Pct \u2265 70th), and become statistically significant for Pct \u2265 80th. Negative trends appear for the middle one-half percentiles (~20th\u201365th) and are statistically significant for the 20th\u201340th percentiles. As part of these trends there is a decadal shift around 1998, indicating the presence of an interdecadal [Pacific decadal oscillation (PDO)] signal. For the lower percentiles (Pct \u2264 10th), positive trends occur, although weakly. The AMIP-type simulations generally show similar trend results for their respective time periods.", "author" : [ { "dropping-particle" : "", "family" : "Gu", "given" : "Guojun", "non-dropping-particle" : "", "parse-names" : false, "suffix" : "" }, { "dropping-particle" : "", "family" : "Adler", "given" : "Robert F.", "non-dropping-particle" : "", "parse-names" : false, "suffix" : "" } ], "container-title" : "Journal of Climate", "id" : "ITEM-1", "issue" : "12", "issued" : { "date-parts" : [ [ "2018", "6" ] ] }, "page" : "4775-4790", "title" : "Precipitation Intensity Changes in the Tropics from Observations and Models", "translator" : [ { "dropping-particle" : "", "family" : "S2784", "given" : "", "non-dropping-particle" : "", "parse-names" : false, "suffix" : "" } ], "type" : "article-journal", "volume" : "31" }, "uris" : [ "http://www.mendeley.com/documents/?uuid=483b0b47-adc9-4ebd-86c2-c921862f663c" ] } ], "mendeley" : { "formattedCitation" : "(Gu and Adler, 2018)", "plainTextFormattedCitation" : "(Gu and Adler, 2018)", "previouslyFormattedCitation" : "(Gu and Adler,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 and Adler, 2018)</w:t>
      </w:r>
      <w:r w:rsidRPr="00D424AA">
        <w:rPr>
          <w:rFonts w:cs="Times New Roman"/>
          <w:lang w:val="en-GB"/>
        </w:rPr>
        <w:fldChar w:fldCharType="end"/>
      </w:r>
      <w:r w:rsidRPr="00841A35">
        <w:rPr>
          <w:rFonts w:cs="Times New Roman"/>
          <w:lang w:val="en-GB"/>
        </w:rPr>
        <w:t>.</w:t>
      </w:r>
    </w:p>
    <w:p w14:paraId="19BDABE3" w14:textId="77777777" w:rsidR="00AB6006" w:rsidRPr="00D424AA" w:rsidRDefault="00AB6006" w:rsidP="00D424AA">
      <w:pPr>
        <w:rPr>
          <w:rFonts w:cs="Times New Roman"/>
          <w:lang w:val="en-GB"/>
        </w:rPr>
      </w:pPr>
    </w:p>
    <w:p w14:paraId="3F1C341E" w14:textId="78831910" w:rsidR="002B473C" w:rsidRDefault="00AB6006" w:rsidP="00D424AA">
      <w:pPr>
        <w:rPr>
          <w:rFonts w:cs="Times New Roman"/>
          <w:lang w:val="en-GB"/>
        </w:rPr>
      </w:pPr>
      <w:r w:rsidRPr="00D424AA">
        <w:rPr>
          <w:rFonts w:cs="Times New Roman"/>
          <w:lang w:val="en-GB"/>
        </w:rPr>
        <w:t xml:space="preserve">CMIP6 models perform reasonably well in capturing large-scale features of precipitation extremes, including intense precipitation extremes in the intertropical convergence zone (ITCZ), and weak precipitation extremes in dry areas in the tropical regions </w:t>
      </w:r>
      <w:commentRangeStart w:id="1467"/>
      <w:r w:rsidRPr="00D424AA">
        <w:rPr>
          <w:rFonts w:cs="Times New Roman"/>
          <w:lang w:val="en-GB"/>
        </w:rPr>
        <w:fldChar w:fldCharType="begin" w:fldLock="1"/>
      </w:r>
      <w:ins w:id="1468" w:author="Robin Matthews" w:date="2021-07-13T22:01:00Z">
        <w:r w:rsidR="007D37E9">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 "plainTextFormattedCitation" : "(Li et al., 2020a)", "previouslyFormattedCitation" : "(Li et al., 2020a)" }, "properties" : { "noteIndex" : 0 }, "schema" : "https://github.com/citation-style-language/schema/raw/master/csl-citation.json" }</w:instrText>
        </w:r>
      </w:ins>
      <w:del w:id="1469" w:author="Robin Matthews" w:date="2021-07-13T22:01:00Z">
        <w:r w:rsidR="00FC4C2D" w:rsidDel="007D37E9">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 "plainTextFormattedCitation" : "(Li et al., 2020a)", "previouslyFormattedCitation" : "(Li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470" w:author="Robin Matthews" w:date="2021-07-13T22:01:00Z">
        <w:r w:rsidR="007D37E9">
          <w:rPr>
            <w:rFonts w:cs="Times New Roman"/>
            <w:noProof/>
            <w:lang w:val="en-GB"/>
          </w:rPr>
          <w:t xml:space="preserve">C. </w:t>
        </w:r>
      </w:ins>
      <w:r w:rsidR="00A26296">
        <w:rPr>
          <w:rFonts w:cs="Times New Roman"/>
          <w:noProof/>
          <w:lang w:val="en-GB"/>
        </w:rPr>
        <w:t xml:space="preserve">Li et al., 2020) </w:t>
      </w:r>
      <w:r w:rsidRPr="00D424AA">
        <w:rPr>
          <w:rFonts w:cs="Times New Roman"/>
          <w:lang w:val="en-GB"/>
        </w:rPr>
        <w:fldChar w:fldCharType="end"/>
      </w:r>
      <w:commentRangeEnd w:id="1467"/>
      <w:r w:rsidR="00A26296">
        <w:rPr>
          <w:rStyle w:val="Marquedecommentaire"/>
        </w:rPr>
        <w:commentReference w:id="1467"/>
      </w:r>
      <w:r w:rsidRPr="00841A35">
        <w:rPr>
          <w:rFonts w:cs="Times New Roman"/>
          <w:lang w:val="en-GB"/>
        </w:rPr>
        <w:t xml:space="preserve">but a double-ITCZ bias over the equatorial central and eastern Pacific that appeared in CMIP5 models remains (3.3.2.1). There are also regional biases in the magnitude of precipitation extremes </w:t>
      </w:r>
      <w:del w:id="1471" w:author="Robin Matthews" w:date="2021-07-13T22:01:00Z">
        <w:r w:rsidRPr="00841A35" w:rsidDel="007D37E9">
          <w:rPr>
            <w:rFonts w:cs="Times New Roman"/>
            <w:lang w:val="en-GB"/>
          </w:rPr>
          <w:delText>(</w:delText>
        </w:r>
      </w:del>
      <w:commentRangeStart w:id="1472"/>
      <w:r w:rsidRPr="00D424AA">
        <w:rPr>
          <w:rFonts w:cs="Times New Roman"/>
          <w:lang w:val="en-GB"/>
        </w:rPr>
        <w:fldChar w:fldCharType="begin" w:fldLock="1"/>
      </w:r>
      <w:ins w:id="1473" w:author="Robin Matthews" w:date="2021-07-13T22:02:00Z">
        <w:r w:rsidR="007D37E9">
          <w:rPr>
            <w:rFonts w:cs="Times New Roman"/>
            <w:lang w:val="en-GB"/>
          </w:rPr>
          <w:instrText>ADDIN CSL_CITATION { "citationItems" : [ { "id" : "ITEM-1",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1",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mendeley" : { "formattedCitation" : "(Kim et al., 2020)", "manualFormatting" : "(Kim et al., 2020)", "plainTextFormattedCitation" : "(Kim et al., 2020)", "previouslyFormattedCitation" : "(Kim et al., 2020)" }, "properties" : { "noteIndex" : 0 }, "schema" : "https://github.com/citation-style-language/schema/raw/master/csl-citation.json" }</w:instrText>
        </w:r>
      </w:ins>
      <w:del w:id="1474" w:author="Robin Matthews" w:date="2021-07-13T22:01:00Z">
        <w:r w:rsidR="00FF6231" w:rsidDel="007D37E9">
          <w:rPr>
            <w:rFonts w:cs="Times New Roman"/>
            <w:lang w:val="en-GB"/>
          </w:rPr>
          <w:delInstrText>ADDIN CSL_CITATION { "citationItems" : [ { "id" : "ITEM-1",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1",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mendeley" : { "formattedCitation" : "(Kim et al., 2020)", "manualFormatting" : "Kim et al., 2020", "plainTextFormattedCitation" : "(Kim et al., 2020)", "previouslyFormattedCitation" : "(Kim et al., 2020)" }, "properties" : { "noteIndex" : 0 }, "schema" : "https://github.com/citation-style-language/schema/raw/master/csl-citation.json" }</w:delInstrText>
        </w:r>
      </w:del>
      <w:r w:rsidRPr="00D424AA">
        <w:rPr>
          <w:rFonts w:cs="Times New Roman"/>
          <w:lang w:val="en-GB"/>
        </w:rPr>
        <w:fldChar w:fldCharType="separate"/>
      </w:r>
      <w:del w:id="1475" w:author="Robin Matthews" w:date="2021-07-13T22:01:00Z">
        <w:r w:rsidR="00A26296" w:rsidDel="007D37E9">
          <w:rPr>
            <w:rFonts w:cs="Times New Roman"/>
            <w:noProof/>
            <w:lang w:val="en-GB"/>
          </w:rPr>
          <w:delText>K</w:delText>
        </w:r>
      </w:del>
      <w:ins w:id="1476" w:author="Robin Matthews" w:date="2021-07-13T22:01:00Z">
        <w:r w:rsidR="007D37E9">
          <w:rPr>
            <w:rFonts w:cs="Times New Roman"/>
            <w:noProof/>
            <w:lang w:val="en-GB"/>
          </w:rPr>
          <w:t>(K</w:t>
        </w:r>
      </w:ins>
      <w:r w:rsidR="00A26296">
        <w:rPr>
          <w:rFonts w:cs="Times New Roman"/>
          <w:noProof/>
          <w:lang w:val="en-GB"/>
        </w:rPr>
        <w:t>im et al., 202</w:t>
      </w:r>
      <w:ins w:id="1477" w:author="Robin Matthews" w:date="2021-07-13T22:02:00Z">
        <w:r w:rsidR="007D37E9">
          <w:rPr>
            <w:rFonts w:cs="Times New Roman"/>
            <w:noProof/>
            <w:lang w:val="en-GB"/>
          </w:rPr>
          <w:t>0</w:t>
        </w:r>
      </w:ins>
      <w:ins w:id="1478" w:author="Robin Matthews" w:date="2021-07-13T22:01:00Z">
        <w:r w:rsidR="007D37E9">
          <w:rPr>
            <w:rFonts w:cs="Times New Roman"/>
            <w:noProof/>
            <w:lang w:val="en-GB"/>
          </w:rPr>
          <w:t>)</w:t>
        </w:r>
      </w:ins>
      <w:del w:id="1479" w:author="Robin Matthews" w:date="2021-07-13T22:01:00Z">
        <w:r w:rsidR="00A26296" w:rsidDel="007D37E9">
          <w:rPr>
            <w:rFonts w:cs="Times New Roman"/>
            <w:noProof/>
            <w:lang w:val="en-GB"/>
          </w:rPr>
          <w:delText>0</w:delText>
        </w:r>
      </w:del>
      <w:r w:rsidRPr="00D424AA">
        <w:rPr>
          <w:rFonts w:cs="Times New Roman"/>
          <w:lang w:val="en-GB"/>
        </w:rPr>
        <w:fldChar w:fldCharType="end"/>
      </w:r>
      <w:commentRangeEnd w:id="1472"/>
      <w:r w:rsidR="00A26296">
        <w:rPr>
          <w:rStyle w:val="Marquedecommentaire"/>
        </w:rPr>
        <w:commentReference w:id="1472"/>
      </w:r>
      <w:del w:id="1480" w:author="Robin Matthews" w:date="2021-07-13T22:01:00Z">
        <w:r w:rsidRPr="00841A35" w:rsidDel="007D37E9">
          <w:rPr>
            <w:rFonts w:cs="Times New Roman"/>
            <w:lang w:val="en-GB"/>
          </w:rPr>
          <w:delText>)</w:delText>
        </w:r>
      </w:del>
      <w:r w:rsidRPr="00841A35">
        <w:rPr>
          <w:rFonts w:cs="Times New Roman"/>
          <w:lang w:val="en-GB"/>
        </w:rPr>
        <w:t>. The models also have difficulties in reproducing deta</w:t>
      </w:r>
      <w:r w:rsidRPr="00D424AA">
        <w:rPr>
          <w:rFonts w:cs="Times New Roman"/>
          <w:lang w:val="en-GB"/>
        </w:rPr>
        <w:t xml:space="preserve">iled regional patterns of extreme precipitation such as over the northeast US </w:t>
      </w:r>
      <w:del w:id="1481" w:author="Robin Matthews" w:date="2021-07-13T22:02:00Z">
        <w:r w:rsidRPr="00D424AA" w:rsidDel="007D37E9">
          <w:rPr>
            <w:rFonts w:cs="Times New Roman"/>
            <w:lang w:val="en-GB"/>
          </w:rPr>
          <w:delText>(</w:delText>
        </w:r>
      </w:del>
      <w:commentRangeStart w:id="1482"/>
      <w:r w:rsidRPr="00D424AA">
        <w:rPr>
          <w:rFonts w:cs="Times New Roman"/>
          <w:lang w:val="en-GB"/>
        </w:rPr>
        <w:fldChar w:fldCharType="begin" w:fldLock="1"/>
      </w:r>
      <w:ins w:id="1483" w:author="Robin Matthews" w:date="2021-07-13T22:02:00Z">
        <w:r w:rsidR="007D37E9">
          <w:rPr>
            <w:rFonts w:cs="Times New Roman"/>
            <w:lang w:val="en-GB"/>
          </w:rPr>
          <w:instrText>ADDIN CSL_CITATION { "citationItems" : [ { "id" : "ITEM-1", "itemData" : { "DOI" : "10.1175/JCLI-D-19-1025.1", "ISSN" : "0894-8755", "abstract" : "Sixteen historical simulations (1950\u20132014) from phase 6 of the Coupled Model Intercomparison Project (CMIP6) are compared to Northeast U.S. observed precipitation and extreme precipitation\u2013related synoptic circulation. A set of metrics based on the regional climate is used to assess how realistically the models simulate the observed distribution and seasonality of extreme precipitation, as well as the synoptic patterns associated with extreme precipitation. These patterns are determined by k -means typing of 500-hPa geopotential heights on extreme precipitation days (top 1% of days with precipitation). The metrics are formulated to evaluate the models\u2019 extreme precipitation spatial variations, seasonal frequency, and intensity; and for circulation, the fit to observed patterns, pattern seasonality, and pattern location of extreme precipitation. Based on the metrics, the models vary considerably in their ability to simulate different aspects of regional precipitation, and a realistic simulation of the seasonality and distribution of precipitation does not necessarily correspond to a realistic simulation of the circulation patterns (reflecting the underlying dynamics of the precipitation), and vice versa. This highlights the importance of assessing both precipitation and its associated circulation. While the models vary in their ability to reproduce observed results, in general the higher-resolution models score higher in terms of the metrics. Most models produce more frequent precipitation than that for observations, but capture the seasonality of precipitation intensity well, and capture at least several of the key characteristics of extreme precipitation\u2013related circulation. These results do not appear to reflect a substantial improvement over a similar analysis of selected CMIP5 models.", "author" : [ { "dropping-particle" : "", "family" : "Agel", "given" : "Laurie", "non-dropping-particle" : "", "parse-names" : false, "suffix" : "" }, { "dropping-particle" : "", "family" : "Barlow", "given" : "Mathew", "non-dropping-particle" : "", "parse-names" : false, "suffix" : "" } ], "container-title" : "Journal of Climate", "id" : "ITEM-1", "issue" : "22", "issued" : { "date-parts" : [ [ "2020", "11", "15" ] ] }, "page" : "9835-9848", "title" : "How well do CMIP6 historical runs match observed northeast U.S. precipitation and extreme precipitation\u2013related circulation?", "translator" : [ { "dropping-particle" : "", "family" : "S3039", "given" : "", "non-dropping-particle" : "", "parse-names" : false, "suffix" : "" } ], "type" : "article-journal", "volume" : "33" }, "uris" : [ "http://www.mendeley.com/documents/?uuid=f9cacf57-14c0-4a1f-93ad-d8c7bc22f249" ] } ], "mendeley" : { "formattedCitation" : "(Agel and Barlow, 2020)", "manualFormatting" : "(Agel and Barlow, 2020)", "plainTextFormattedCitation" : "(Agel and Barlow, 2020)", "previouslyFormattedCitation" : "(Agel and Barlow, 2020)" }, "properties" : { "noteIndex" : 0 }, "schema" : "https://github.com/citation-style-language/schema/raw/master/csl-citation.json" }</w:instrText>
        </w:r>
      </w:ins>
      <w:del w:id="1484" w:author="Robin Matthews" w:date="2021-07-13T22:02:00Z">
        <w:r w:rsidR="00FF6231" w:rsidDel="007D37E9">
          <w:rPr>
            <w:rFonts w:cs="Times New Roman"/>
            <w:lang w:val="en-GB"/>
          </w:rPr>
          <w:delInstrText>ADDIN CSL_CITATION { "citationItems" : [ { "id" : "ITEM-1", "itemData" : { "DOI" : "10.1175/JCLI-D-19-1025.1", "ISSN" : "0894-8755", "abstract" : "Sixteen historical simulations (1950\u20132014) from phase 6 of the Coupled Model Intercomparison Project (CMIP6) are compared to Northeast U.S. observed precipitation and extreme precipitation\u2013related synoptic circulation. A set of metrics based on the regional climate is used to assess how realistically the models simulate the observed distribution and seasonality of extreme precipitation, as well as the synoptic patterns associated with extreme precipitation. These patterns are determined by k -means typing of 500-hPa geopotential heights on extreme precipitation days (top 1% of days with precipitation). The metrics are formulated to evaluate the models\u2019 extreme precipitation spatial variations, seasonal frequency, and intensity; and for circulation, the fit to observed patterns, pattern seasonality, and pattern location of extreme precipitation. Based on the metrics, the models vary considerably in their ability to simulate different aspects of regional precipitation, and a realistic simulation of the seasonality and distribution of precipitation does not necessarily correspond to a realistic simulation of the circulation patterns (reflecting the underlying dynamics of the precipitation), and vice versa. This highlights the importance of assessing both precipitation and its associated circulation. While the models vary in their ability to reproduce observed results, in general the higher-resolution models score higher in terms of the metrics. Most models produce more frequent precipitation than that for observations, but capture the seasonality of precipitation intensity well, and capture at least several of the key characteristics of extreme precipitation\u2013related circulation. These results do not appear to reflect a substantial improvement over a similar analysis of selected CMIP5 models.", "author" : [ { "dropping-particle" : "", "family" : "Agel", "given" : "Laurie", "non-dropping-particle" : "", "parse-names" : false, "suffix" : "" }, { "dropping-particle" : "", "family" : "Barlow", "given" : "Mathew", "non-dropping-particle" : "", "parse-names" : false, "suffix" : "" } ], "container-title" : "Journal of Climate", "id" : "ITEM-1", "issue" : "22", "issued" : { "date-parts" : [ [ "2020", "11", "15" ] ] }, "page" : "9835-9848", "title" : "How well do CMIP6 historical runs match observed northeast U.S. precipitation and extreme precipitation\u2013related circulation?", "translator" : [ { "dropping-particle" : "", "family" : "S3039", "given" : "", "non-dropping-particle" : "", "parse-names" : false, "suffix" : "" } ], "type" : "article-journal", "volume" : "33" }, "uris" : [ "http://www.mendeley.com/documents/?uuid=f9cacf57-14c0-4a1f-93ad-d8c7bc22f249" ] } ], "mendeley" : { "formattedCitation" : "(Agel and Barlow, 2020)", "manualFormatting" : "Agel and Barlow, 2020)", "plainTextFormattedCitation" : "(Agel and Barlow, 2020)", "previouslyFormattedCitation" : "(Agel and Barlow, 2020)" }, "properties" : { "noteIndex" : 0 }, "schema" : "https://github.com/citation-style-language/schema/raw/master/csl-citation.json" }</w:delInstrText>
        </w:r>
      </w:del>
      <w:r w:rsidRPr="00D424AA">
        <w:rPr>
          <w:rFonts w:cs="Times New Roman"/>
          <w:lang w:val="en-GB"/>
        </w:rPr>
        <w:fldChar w:fldCharType="separate"/>
      </w:r>
      <w:del w:id="1485" w:author="Robin Matthews" w:date="2021-07-13T22:02:00Z">
        <w:r w:rsidR="00A26296" w:rsidDel="007D37E9">
          <w:rPr>
            <w:rFonts w:cs="Times New Roman"/>
            <w:noProof/>
            <w:lang w:val="en-GB"/>
          </w:rPr>
          <w:delText>A</w:delText>
        </w:r>
      </w:del>
      <w:ins w:id="1486" w:author="Robin Matthews" w:date="2021-07-13T22:02:00Z">
        <w:r w:rsidR="007D37E9">
          <w:rPr>
            <w:rFonts w:cs="Times New Roman"/>
            <w:noProof/>
            <w:lang w:val="en-GB"/>
          </w:rPr>
          <w:t>(A</w:t>
        </w:r>
      </w:ins>
      <w:r w:rsidR="00A26296">
        <w:rPr>
          <w:rFonts w:cs="Times New Roman"/>
          <w:noProof/>
          <w:lang w:val="en-GB"/>
        </w:rPr>
        <w:t>gel and Barlow, 2020)</w:t>
      </w:r>
      <w:r w:rsidRPr="00D424AA">
        <w:rPr>
          <w:rFonts w:cs="Times New Roman"/>
          <w:lang w:val="en-GB"/>
        </w:rPr>
        <w:fldChar w:fldCharType="end"/>
      </w:r>
      <w:commentRangeEnd w:id="1482"/>
      <w:r w:rsidR="00A26296">
        <w:rPr>
          <w:rStyle w:val="Marquedecommentaire"/>
        </w:rPr>
        <w:commentReference w:id="1482"/>
      </w:r>
      <w:r w:rsidRPr="00841A35">
        <w:rPr>
          <w:rFonts w:cs="Times New Roman"/>
          <w:lang w:val="en-GB"/>
        </w:rPr>
        <w:t xml:space="preserve">, </w:t>
      </w:r>
      <w:r w:rsidRPr="00841A35">
        <w:rPr>
          <w:rFonts w:cs="Times New Roman"/>
          <w:lang w:val="en-GB"/>
        </w:rPr>
        <w:lastRenderedPageBreak/>
        <w:t>though they performed better for summer ex</w:t>
      </w:r>
      <w:r w:rsidRPr="00D424AA">
        <w:rPr>
          <w:rFonts w:cs="Times New Roman"/>
          <w:lang w:val="en-GB"/>
        </w:rPr>
        <w:t xml:space="preserve">tremes over the US </w:t>
      </w:r>
      <w:r w:rsidRPr="00D424AA">
        <w:rPr>
          <w:rFonts w:cs="Times New Roman"/>
          <w:lang w:val="en-GB"/>
        </w:rPr>
        <w:fldChar w:fldCharType="begin" w:fldLock="1"/>
      </w:r>
      <w:r w:rsidR="00FF6231">
        <w:rPr>
          <w:rFonts w:cs="Times New Roman"/>
          <w:lang w:val="en-GB"/>
        </w:rPr>
        <w:instrText>ADDIN CSL_CITATION { "citationItems" : [ { "id" : "ITEM-1", "itemData" : { "DOI" : "10.1088/1748-9326/ab92c1", "ISSN" : "1748-9326", "abstract" : "Realistically representing the present-day characteristics of extreme precipitation has been a challenge for global climate models, which is due in part to deficiencies in model resolution and physics, but is also due to a lack of consistency in gridded observations. In this study, we use three observation datasets, including gridded rain gauge and satellite data, to assess historical simulations from sixteen Coupled Model Intercomparison Project Phase 6 (CMIP6) models. We separately evaluate summer and winter precipitation over the United States (US) with a comprehensive set of extreme precipitation indices, including an assessment of precipitation frequency, intensity and spatial structure. The observations exhibit significant differences in their estimates of area-average intensity distributions and spatial patterns of the mean and extremes of precipitation over the US. In general, the CMIP6 multi-model mean performs better than most individual models at capturing daily precipitation distributions and extreme precipitation indices, particularly in comparison to gauge-based data. Also, the representation of the extreme precipitation indices by the CMIP6 models is better in the summer than winter. Although the \u2018standard\u2019 horizontal-resolution can vary significantly across CMIP6 models, from \u223c0.7\u00b0 to \u223c2.8\u00b0, we find that resolution is not a good indicator of model performance. Overall, our results highlight common biases in CMIP6 models and demonstrate that no single model is consistently the most reliable across all indices.", "author" : [ { "dropping-particle" : "", "family" : "Akinsanola", "given" : "A. A.", "non-dropping-particle" : "", "parse-names" : false, "suffix" : "" }, { "dropping-particle" : "", "family" : "Kooperman", "given" : "Gabriel J", "non-dropping-particle" : "", "parse-names" : false, "suffix" : "" }, { "dropping-particle" : "", "family" : "Pendergrass", "given" : "A.G.", "non-dropping-particle" : "", "parse-names" : false, "suffix" : "" }, { "dropping-particle" : "", "family" : "Hannah", "given" : "Walter M", "non-dropping-particle" : "", "parse-names" : false, "suffix" : "" }, { "dropping-particle" : "", "family" : "Reed", "given" : "K. A.", "non-dropping-particle" : "", "parse-names" : false, "suffix" : "" } ], "container-title" : "Environmental Research Letters", "id" : "ITEM-1", "issue" : "9", "issued" : { "date-parts" : [ [ "2020", "8", "21" ] ] }, "page" : "094003", "publisher" : "IOP Publishing", "title" : "Seasonal representation of extreme precipitation indices over the United States in CMIP6 present-day simulations", "translator" : [ { "dropping-particle" : "", "family" : "S3037", "given" : "", "non-dropping-particle" : "", "parse-names" : false, "suffix" : "" } ], "type" : "article-journal", "volume" : "15" }, "uris" : [ "http://www.mendeley.com/documents/?uuid=c2a8f346-a0ba-4da3-809f-4d14e3cb8120" ] } ], "mendeley" : { "formattedCitation" : "(Akinsanola et al., 2020)", "manualFormatting" : "(Akinsanola et al., 2020)", "plainTextFormattedCitation" : "(Akinsanola et al., 2020)", "previouslyFormattedCitation" : "(Akinsanola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kinsanola et al., 2020)</w:t>
      </w:r>
      <w:r w:rsidRPr="00D424AA">
        <w:rPr>
          <w:rFonts w:cs="Times New Roman"/>
          <w:lang w:val="en-GB"/>
        </w:rPr>
        <w:fldChar w:fldCharType="end"/>
      </w:r>
      <w:r w:rsidRPr="00841A35">
        <w:rPr>
          <w:rFonts w:cs="Times New Roman"/>
          <w:lang w:val="en-GB"/>
        </w:rPr>
        <w:t>.</w:t>
      </w:r>
      <w:r w:rsidRPr="00D424AA">
        <w:rPr>
          <w:rFonts w:cs="Times New Roman"/>
          <w:lang w:val="en-GB"/>
        </w:rPr>
        <w:t xml:space="preserve"> The comparison between climatologies in the observations and in model simulations shows that the CMIP6 and CMIP5 models that have similar horizontal resolutions also have similar model evaluation scores and their error patterns are highly correlated </w:t>
      </w:r>
      <w:r w:rsidRPr="00D424AA">
        <w:rPr>
          <w:rFonts w:cs="Times New Roman"/>
          <w:lang w:val="en-GB"/>
        </w:rPr>
        <w:fldChar w:fldCharType="begin" w:fldLock="1"/>
      </w:r>
      <w:r w:rsidR="00417CA4">
        <w:rPr>
          <w:rFonts w:cs="Times New Roman"/>
          <w:lang w:val="en-GB"/>
        </w:rPr>
        <w:instrText>ADDIN CSL_CITATION { "citationItems" : [ { "id" : "ITEM-1",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1",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mendeley" : { "formattedCitation" : "(Wehner et al., 2020)", "plainTextFormattedCitation" : "(Wehner et al., 2020)", "previouslyFormattedCitation" : "(Wehn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hner et al., 2020)</w:t>
      </w:r>
      <w:r w:rsidRPr="00D424AA">
        <w:rPr>
          <w:rFonts w:cs="Times New Roman"/>
          <w:lang w:val="en-GB"/>
        </w:rPr>
        <w:fldChar w:fldCharType="end"/>
      </w:r>
      <w:r w:rsidRPr="00841A35">
        <w:rPr>
          <w:rFonts w:cs="Times New Roman"/>
          <w:lang w:val="en-GB"/>
        </w:rPr>
        <w:t>. In general, extreme precipitation in CMIP6 models tends to be</w:t>
      </w:r>
      <w:r w:rsidRPr="00D424AA">
        <w:rPr>
          <w:rFonts w:cs="Times New Roman"/>
          <w:lang w:val="en-GB"/>
        </w:rPr>
        <w:t xml:space="preserve"> somewhat larger than in CMIP5 models </w:t>
      </w:r>
      <w:commentRangeStart w:id="1487"/>
      <w:r w:rsidRPr="00D424AA">
        <w:rPr>
          <w:rFonts w:cs="Times New Roman"/>
          <w:lang w:val="en-GB"/>
        </w:rPr>
        <w:fldChar w:fldCharType="begin" w:fldLock="1"/>
      </w:r>
      <w:ins w:id="1488" w:author="Robin Matthews" w:date="2021-07-13T22:02:00Z">
        <w:r w:rsidR="007D37E9">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489" w:author="Robin Matthews" w:date="2021-07-13T22:02:00Z">
        <w:r w:rsidR="00FC4C2D" w:rsidDel="007D37E9">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490" w:author="Robin Matthews" w:date="2021-07-13T22:02:00Z">
        <w:r w:rsidR="007D37E9">
          <w:rPr>
            <w:rFonts w:cs="Times New Roman"/>
            <w:noProof/>
            <w:lang w:val="en-GB"/>
          </w:rPr>
          <w:t xml:space="preserve">C. </w:t>
        </w:r>
      </w:ins>
      <w:r w:rsidR="00A26296">
        <w:rPr>
          <w:rFonts w:cs="Times New Roman"/>
          <w:noProof/>
          <w:lang w:val="en-GB"/>
        </w:rPr>
        <w:t>Li et al., 2020</w:t>
      </w:r>
      <w:del w:id="1491" w:author="Robin Matthews" w:date="2021-07-13T22:02:00Z">
        <w:r w:rsidR="00A26296" w:rsidDel="007D37E9">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1487"/>
      <w:r w:rsidR="00A26296">
        <w:rPr>
          <w:rStyle w:val="Marquedecommentaire"/>
        </w:rPr>
        <w:commentReference w:id="1487"/>
      </w:r>
      <w:r w:rsidRPr="00841A35">
        <w:rPr>
          <w:rFonts w:cs="Times New Roman"/>
          <w:lang w:val="en-GB"/>
        </w:rPr>
        <w:t xml:space="preserve">, reflecting smaller spatial scales of extreme precipitation represented by slightly higher resolution models </w:t>
      </w:r>
      <w:r w:rsidRPr="00D424AA">
        <w:rPr>
          <w:rFonts w:cs="Times New Roman"/>
          <w:lang w:val="en-GB"/>
        </w:rPr>
        <w:fldChar w:fldCharType="begin" w:fldLock="1"/>
      </w:r>
      <w:r w:rsidR="00FF6231">
        <w:rPr>
          <w:rFonts w:cs="Times New Roman"/>
          <w:lang w:val="en-GB"/>
        </w:rPr>
        <w:instrText>ADDIN CSL_CITATION { "citationItems" : [ { "id" : "ITEM-1", "itemData" : { "DOI" : "10.1175/JCLI-D-13-00319.1", "ISSN" : "0894-8755", "abstract" : "This study focuses on errors in extreme precipitation in gridded station products incurred during the upscaling of station measurements to a grid, referred to as representativeness errors. Gridded precipitation station analyses are valuable observational data sources with a wide variety of applications, including model validation. The representativeness errors associated with two gridding methods are presented, consistent with either a point or areal average interpretation of model output, and it is shown that they differ significantly (up to 30%). An experiment is conducted to determine the errors associated with station density, through repeated gridding of station data within the United States using subsequently fewer stations. Two distinct error responses to reduced station density are found, which are attributed to differences in the spatial homogeneity of precipitation distributions. The error responses characterize the eastern and western United States, which are respectively more and less homogeneous. As the station density decreases, the influence of stations farther from the analysis point increases, and therefore, if the distributions are inhomogeneous in space, the analysis point is influenced by stations with very different precipitation distributions. Finally, ranges of potential percent representativeness errors of the median and extreme precipitation across the United States are created for high-resolution (0.25\u00b0) and low-resolution areal averaged (0.9\u00b0 lat \u00d7 1.25\u00b0 lon) precipitation fields. For example, the range of the representativeness errors is estimated, for annual extreme precipitation, to be from +16% to \u221212% in the low-resolution data, when station density is 5 stations per 0.9\u00b0 lat \u00d7 1.25\u00b0 lon grid box.", "author" : [ { "dropping-particle" : "", "family" : "Gervais", "given" : "Melissa", "non-dropping-particle" : "", "parse-names" : false, "suffix" : "" }, { "dropping-particle" : "", "family" : "Tremblay", "given" : "L Bruno", "non-dropping-particle" : "", "parse-names" : false, "suffix" : "" }, { "dropping-particle" : "", "family" : "Gyakum", "given" : "John R", "non-dropping-particle" : "", "parse-names" : false, "suffix" : "" }, { "dropping-particle" : "", "family" : "Atallah", "given" : "Eyad", "non-dropping-particle" : "", "parse-names" : false, "suffix" : "" } ], "container-title" : "Journal of Climate", "id" : "ITEM-1", "issue" : "14", "issued" : { "date-parts" : [ [ "2014", "7" ] ] }, "page" : "5201-5218", "publisher" : "American Meteorological Society", "title" : "Representing Extremes in a Daily Gridded Precipitation Analysis over the United States: Impacts of Station Density, Resolution, and Gridding Methods", "translator" : [ { "dropping-particle" : "", "family" : "S2419", "given" : "", "non-dropping-particle" : "", "parse-names" : false, "suffix" : "" } ], "type" : "article-journal", "volume" : "27" }, "uris" : [ "http://www.mendeley.com/documents/?uuid=fe4bd771-ec04-4ac7-9211-8db0152a0c92" ] } ], "mendeley" : { "formattedCitation" : "(Gervais et al., 2014)", "plainTextFormattedCitation" : "(Gervais et al., 2014)", "previouslyFormattedCitation" : "(Gervais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ervais et al., 2014)</w:t>
      </w:r>
      <w:r w:rsidRPr="00D424AA">
        <w:rPr>
          <w:rFonts w:cs="Times New Roman"/>
          <w:lang w:val="en-GB"/>
        </w:rPr>
        <w:fldChar w:fldCharType="end"/>
      </w:r>
      <w:r w:rsidRPr="00841A35">
        <w:rPr>
          <w:rFonts w:cs="Times New Roman"/>
          <w:lang w:val="en-GB"/>
        </w:rPr>
        <w:t xml:space="preserve">. This is confirmed by </w:t>
      </w:r>
      <w:commentRangeStart w:id="1492"/>
      <w:r w:rsidRPr="00D424AA">
        <w:rPr>
          <w:rFonts w:cs="Times New Roman"/>
          <w:lang w:val="en-GB"/>
        </w:rPr>
        <w:fldChar w:fldCharType="begin" w:fldLock="1"/>
      </w:r>
      <w:ins w:id="1493" w:author="Robin Matthews" w:date="2021-07-13T22:02:00Z">
        <w:r w:rsidR="007D37E9">
          <w:rPr>
            <w:rFonts w:cs="Times New Roman"/>
            <w:lang w:val="en-GB"/>
          </w:rPr>
          <w:instrText>ADDIN CSL_CITATION { "citationItems" : [ { "id" : "ITEM-1",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1",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mendeley" : { "formattedCitation" : "(Kim et al., 2020)", "manualFormatting" : "Kim et al. (2020)", "plainTextFormattedCitation" : "(Kim et al., 2020)", "previouslyFormattedCitation" : "(Kim et al., 2020)" }, "properties" : { "noteIndex" : 0 }, "schema" : "https://github.com/citation-style-language/schema/raw/master/csl-citation.json" }</w:instrText>
        </w:r>
      </w:ins>
      <w:del w:id="1494" w:author="Robin Matthews" w:date="2021-07-13T22:02:00Z">
        <w:r w:rsidR="00FF6231" w:rsidDel="007D37E9">
          <w:rPr>
            <w:rFonts w:cs="Times New Roman"/>
            <w:lang w:val="en-GB"/>
          </w:rPr>
          <w:delInstrText>ADDIN CSL_CITATION { "citationItems" : [ { "id" : "ITEM-1", "itemData" : { "DOI" : "10.1016/j.wace.2020.100269", "ISSN" : "22120947", "abstract" : "This study evaluates global climate models participating in the Coupled Model Intercomparison Project phase 6 (CMIP6) for their performance in simulating the climate extreme indices defined by the Expert Team on Climate Change Detection and Indices (ETCCDI). We compare global climatology patterns of the indices simulated by the CMIP6 models with those from HadEX3 and four reanalysis datasets and the CMIP5 multi-model ensemble using root-mean-square errors for the 1981\u20132000 period. Regional evaluations are conducted for 41 sub-regions, defined for the Intergovernmental Panel on Climate Change Sixth Assessment Report. In particular, regional mean biases are analyzed for the 20-year return values (20RV) of the warmest day and coldest night temperatures (TXx and TNn) and annual maximum of daily precipitation (RX1day) using a Generalized Extreme Value (GEV) analysis. Results show that the CMIP6 models generally capture the observed global and regional patterns of temperature extremes with limited improvements compared to the CMIP5 models. Systematic biases like a cold bias in cold extremes over high-latitude regions remain even in stronger amplitudes. The CMIP6 model skills for the precipitation intensity and frequency indices are also largely comparable to those of CMIP5 models, but precipitation intensity simulations are found to be improved with reduced dry biases. The GEV analysis results indicate that the regional biases in 20RV of temperature extremes are dominated by GEV location parameter (related to mean intensity) with relatively small contribution from GEV scale/shape parameters (related to interannual variability). CMIP6-simulated 20RV of RX1day is characterized by dry biases over the tropics and subtropical rain band areas, as in the CMIP5 models, for which biases in both GEV location and scale/shape parameters are important.", "author" : [ { "dropping-particle" : "", "family" : "Kim", "given" : "Yeon-Hee", "non-dropping-particle" : "", "parse-names" : false, "suffix" : "" }, { "dropping-particle" : "", "family" : "Min", "given" : "Seung-Ki", "non-dropping-particle" : "", "parse-names" : false, "suffix" : "" }, { "dropping-particle" : "", "family" : "Zhang", "given" : "Xuebin", "non-dropping-particle" : "", "parse-names" : false, "suffix" : "" }, { "dropping-particle" : "", "family" : "Sillmann", "given" : "Jana", "non-dropping-particle" : "", "parse-names" : false, "suffix" : "" }, { "dropping-particle" : "", "family" : "Sandstad", "given" : "Marit", "non-dropping-particle" : "", "parse-names" : false, "suffix" : "" } ], "container-title" : "Weather and Climate Extremes", "id" : "ITEM-1", "issued" : { "date-parts" : [ [ "2020", "9" ] ] }, "page" : "100269", "title" : "Evaluation of the CMIP6 multi-model ensemble for climate extreme indices", "translator" : [ { "dropping-particle" : "", "family" : "S3157", "given" : "", "non-dropping-particle" : "", "parse-names" : false, "suffix" : "" } ], "type" : "article-journal", "volume" : "29" }, "uris" : [ "http://www.mendeley.com/documents/?uuid=9e84c9c1-6ae7-495f-9105-d2e2074b9d1d" ] } ], "mendeley" : { "formattedCitation" : "(Kim et al., 2020)", "manualFormatting" : "Kim et al. (2020", "plainTextFormattedCitation" : "(Kim et al., 2020)", "previouslyFormattedCitation" : "(Kim et al., 2020)"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Kim et al. (202</w:t>
      </w:r>
      <w:ins w:id="1495" w:author="Robin Matthews" w:date="2021-07-13T22:02:00Z">
        <w:r w:rsidR="007D37E9">
          <w:rPr>
            <w:rFonts w:cs="Times New Roman"/>
            <w:noProof/>
            <w:lang w:val="en-GB"/>
          </w:rPr>
          <w:t>0)</w:t>
        </w:r>
      </w:ins>
      <w:del w:id="1496" w:author="Robin Matthews" w:date="2021-07-13T22:02:00Z">
        <w:r w:rsidR="00A26296" w:rsidDel="007D37E9">
          <w:rPr>
            <w:rFonts w:cs="Times New Roman"/>
            <w:noProof/>
            <w:lang w:val="en-GB"/>
          </w:rPr>
          <w:delText>0</w:delText>
        </w:r>
      </w:del>
      <w:r w:rsidRPr="00D424AA">
        <w:rPr>
          <w:rFonts w:cs="Times New Roman"/>
          <w:lang w:val="en-GB"/>
        </w:rPr>
        <w:fldChar w:fldCharType="end"/>
      </w:r>
      <w:commentRangeEnd w:id="1492"/>
      <w:r w:rsidR="00A26296">
        <w:rPr>
          <w:rStyle w:val="Marquedecommentaire"/>
        </w:rPr>
        <w:commentReference w:id="1492"/>
      </w:r>
      <w:del w:id="1497" w:author="Robin Matthews" w:date="2021-07-13T22:02:00Z">
        <w:r w:rsidRPr="00841A35" w:rsidDel="007D37E9">
          <w:rPr>
            <w:rFonts w:cs="Times New Roman"/>
            <w:lang w:val="en-GB"/>
          </w:rPr>
          <w:delText>)</w:delText>
        </w:r>
      </w:del>
      <w:r w:rsidRPr="00841A35">
        <w:rPr>
          <w:rFonts w:cs="Times New Roman"/>
          <w:lang w:val="en-GB"/>
        </w:rPr>
        <w:t xml:space="preserve">, who showed that </w:t>
      </w:r>
      <w:r w:rsidR="00E64E86" w:rsidRPr="00D424AA">
        <w:rPr>
          <w:rFonts w:cs="Times New Roman"/>
          <w:lang w:val="en-GB"/>
        </w:rPr>
        <w:t>Rx1day</w:t>
      </w:r>
      <w:r w:rsidRPr="00D424AA">
        <w:rPr>
          <w:rFonts w:cs="Times New Roman"/>
          <w:lang w:val="en-GB"/>
        </w:rPr>
        <w:t xml:space="preserve"> and </w:t>
      </w:r>
      <w:r w:rsidR="00E64E86" w:rsidRPr="00D424AA">
        <w:rPr>
          <w:rFonts w:cs="Times New Roman"/>
          <w:lang w:val="en-GB"/>
        </w:rPr>
        <w:t>Rx5day</w:t>
      </w:r>
      <w:r w:rsidRPr="00D424AA">
        <w:rPr>
          <w:rFonts w:cs="Times New Roman"/>
          <w:lang w:val="en-GB"/>
        </w:rPr>
        <w:t xml:space="preserve"> simulated by CMIP6 models tend to be closer to point estimates of HadEX3 data </w:t>
      </w:r>
      <w:r w:rsidRPr="00D424AA">
        <w:rPr>
          <w:rFonts w:cs="Times New Roman"/>
          <w:lang w:val="en-GB"/>
        </w:rPr>
        <w:fldChar w:fldCharType="begin" w:fldLock="1"/>
      </w:r>
      <w:r w:rsidR="00FF6231">
        <w:rPr>
          <w:rFonts w:cs="Times New Roman"/>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unn et al., 2020)</w:t>
      </w:r>
      <w:r w:rsidRPr="00D424AA">
        <w:rPr>
          <w:rFonts w:cs="Times New Roman"/>
          <w:lang w:val="en-GB"/>
        </w:rPr>
        <w:fldChar w:fldCharType="end"/>
      </w:r>
      <w:r w:rsidRPr="00841A35">
        <w:rPr>
          <w:rFonts w:cs="Times New Roman"/>
          <w:lang w:val="en-GB"/>
        </w:rPr>
        <w:t xml:space="preserve"> than those simulated by CMIP5. Figure 11.1</w:t>
      </w:r>
      <w:r w:rsidR="00033B1E" w:rsidRPr="00D424AA">
        <w:rPr>
          <w:rFonts w:cs="Times New Roman"/>
          <w:lang w:val="en-GB"/>
        </w:rPr>
        <w:t>4</w:t>
      </w:r>
      <w:r w:rsidRPr="00D424AA">
        <w:rPr>
          <w:rFonts w:cs="Times New Roman"/>
          <w:lang w:val="en-GB"/>
        </w:rPr>
        <w:t xml:space="preserve"> shows the multi-model ensemble bias in mean </w:t>
      </w:r>
      <w:r w:rsidR="00E64E86" w:rsidRPr="00D424AA">
        <w:rPr>
          <w:rFonts w:cs="Times New Roman"/>
          <w:lang w:val="en-GB"/>
        </w:rPr>
        <w:t>Rx1day</w:t>
      </w:r>
      <w:r w:rsidRPr="00D424AA">
        <w:rPr>
          <w:rFonts w:cs="Times New Roman"/>
          <w:lang w:val="en-GB"/>
        </w:rPr>
        <w:t xml:space="preserve"> over the period 1979-2014 from 21 available CMIP6 models when compared with observations and reanalyses. Measured by global land root mean square error, the model performance is generally consistent across different observed/reanalysis data products for the extreme precipitation metric (Figure 11.1</w:t>
      </w:r>
      <w:r w:rsidR="00033B1E" w:rsidRPr="00D424AA">
        <w:rPr>
          <w:rFonts w:cs="Times New Roman"/>
          <w:lang w:val="en-GB"/>
        </w:rPr>
        <w:t>4</w:t>
      </w:r>
      <w:r w:rsidRPr="00D424AA">
        <w:rPr>
          <w:rFonts w:cs="Times New Roman"/>
          <w:lang w:val="en-GB"/>
        </w:rPr>
        <w:t>). The magnitude of extreme area-mean precipitation simulated by the CMIP6 models is consistently smaller than the point estimates of HadEX3, but the model values are more comparable to those of areal-mean values (Figure 11.1</w:t>
      </w:r>
      <w:r w:rsidR="00033B1E" w:rsidRPr="00D424AA">
        <w:rPr>
          <w:rFonts w:cs="Times New Roman"/>
          <w:lang w:val="en-GB"/>
        </w:rPr>
        <w:t>4</w:t>
      </w:r>
      <w:r w:rsidRPr="00D424AA">
        <w:rPr>
          <w:rFonts w:cs="Times New Roman"/>
          <w:lang w:val="en-GB"/>
        </w:rPr>
        <w:t xml:space="preserve">) of the ERA5 reanalysis or REGEN </w:t>
      </w:r>
      <w:r w:rsidRPr="00D424AA">
        <w:rPr>
          <w:rFonts w:cs="Times New Roman"/>
          <w:lang w:val="en-GB"/>
        </w:rPr>
        <w:fldChar w:fldCharType="begin" w:fldLock="1"/>
      </w:r>
      <w:r w:rsidR="00FF6231">
        <w:rPr>
          <w:rFonts w:cs="Times New Roman"/>
          <w:lang w:val="en-GB"/>
        </w:rPr>
        <w:instrText>ADDIN CSL_CITATION { "citationItems" : [ { "id" : "ITEM-1", "itemData" : { "DOI" : "10.5194/hess-24-919-2020", "ISSN" : "1607-7938", "abstract" : "Abstract. We present a new global land-based daily precipitation dataset from 1950 using an interpolated network of in situ data called Rainfall Estimates on a Gridded Network \u2013 REGEN. We merged multiple archives of in situ data including two of the largest archives, the Global Historical Climatology Network \u2013 Daily (GHCN-Daily) hosted by National Centres of Environmental Information (NCEI), USA, and one hosted by the Global Precipitation Climatology Centre (GPCC) operated by Deutscher Wetterdienst (DWD). This resulted in an unprecedented station density compared to existing datasets. The station time series were quality-controlled using strict criteria and flagged values were removed. Remaining values were interpolated to create area-average estimates of daily precipitation for global land areas on a 1\u2218 \u00d7 1\u2218 latitude\u2013longitude resolution. Besides the daily precipitation amounts, fields of standard deviation, kriging error and number of stations are also provided. We also provide a quality mask based on these uncertainty measures. For those interested in a dataset with lower station network variability we also provide a related dataset based on a network of long-term stations which interpolates stations with a record length of at least 40 years. The REGEN datasets are expected to contribute to the advancement of hydrological science and practice by facilitating studies aiming to understand changes and variability in several aspects of daily precipitation distributions, extremes and measures of hydrological intensity. Here we document the development of the dataset and guidelines for best practices for users with regards to the two datasets.", "author" : [ { "dropping-particle" : "", "family" : "Contractor", "given" : "Steefan", "non-dropping-particle" : "", "parse-names" : false, "suffix" : "" }, { "dropping-particle" : "", "family" : "Donat", "given" : "Markus G", "non-dropping-particle" : "", "parse-names" : false, "suffix" : "" }, { "dropping-particle" : "V", "family" : "Alexander", "given" : "Lisa", "non-dropping-particle" : "", "parse-names" : false, "suffix" : "" }, { "dropping-particle" : "", "family" : "Ziese", "given" : "Markus", "non-dropping-particle" : "", "parse-names" : false, "suffix" : "" }, { "dropping-particle" : "", "family" : "Meyer-Christoffer", "given" : "Anja", "non-dropping-particle" : "", "parse-names" : false, "suffix" : "" }, { "dropping-particle" : "", "family" : "Schneider", "given" : "Udo", "non-dropping-particle" : "", "parse-names" : false, "suffix" : "" }, { "dropping-particle" : "", "family" : "Rustemeier", "given" : "Elke", "non-dropping-particle" : "", "parse-names" : false, "suffix" : "" }, { "dropping-particle" : "", "family" : "Becker", "given" : "Andreas", "non-dropping-particle" : "", "parse-names" : false, "suffix" : "" }, { "dropping-particle" : "", "family" : "Durre", "given" : "Imke", "non-dropping-particle" : "", "parse-names" : false, "suffix" : "" }, { "dropping-particle" : "", "family" : "Vose", "given" : "Russell S", "non-dropping-particle" : "", "parse-names" : false, "suffix" : "" } ], "container-title" : "Hydrology and Earth System Sciences", "id" : "ITEM-1", "issue" : "2", "issued" : { "date-parts" : [ [ "2020", "2", "27" ] ] }, "page" : "919-943", "title" : "Rainfall Estimates on a Gridded Network (REGEN) \u2013 a global land-based gridded dataset of daily precipitation from 1950 to 2016", "translator" : [ { "dropping-particle" : "", "family" : "S2170", "given" : "", "non-dropping-particle" : "", "parse-names" : false, "suffix" : "" } ], "type" : "article-journal", "volume" : "24" }, "uris" : [ "http://www.mendeley.com/documents/?uuid=faf6b963-f7ee-4971-8885-b86be09b6fa7" ] } ], "mendeley" : { "formattedCitation" : "(Contractor et al., 2020b)", "plainTextFormattedCitation" : "(Contractor et al., 2020b)", "previouslyFormattedCitation" : "(Contractor et al., 2020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ntractor et al., 2020b)</w:t>
      </w:r>
      <w:r w:rsidRPr="00D424AA">
        <w:rPr>
          <w:rFonts w:cs="Times New Roman"/>
          <w:lang w:val="en-GB"/>
        </w:rPr>
        <w:fldChar w:fldCharType="end"/>
      </w:r>
      <w:r w:rsidRPr="00841A35">
        <w:rPr>
          <w:rFonts w:cs="Times New Roman"/>
          <w:lang w:val="en-GB"/>
        </w:rPr>
        <w:t xml:space="preserve">. Taylor-plot-based performance metrics reveal strong similarities in the patterns of extreme precipitation errors over land regions between CMIP5 and </w:t>
      </w:r>
      <w:r w:rsidRPr="00D424AA">
        <w:rPr>
          <w:rFonts w:cs="Times New Roman"/>
          <w:lang w:val="en-GB"/>
        </w:rPr>
        <w:t>CM</w:t>
      </w:r>
      <w:r w:rsidRPr="00127991">
        <w:rPr>
          <w:rFonts w:cs="Times New Roman"/>
          <w:lang w:val="en-US"/>
          <w:rPrChange w:id="1498" w:author="Clotilde Pean" w:date="2021-08-07T15:14:00Z">
            <w:rPr>
              <w:rFonts w:cs="Times New Roman"/>
            </w:rPr>
          </w:rPrChange>
        </w:rPr>
        <w:t xml:space="preserve">IP6 </w:t>
      </w:r>
      <w:bookmarkStart w:id="1499" w:name="_Hlk77106212"/>
      <w:ins w:id="1500" w:author="Robin Matthews" w:date="2021-07-13T22:03:00Z">
        <w:r w:rsidR="007D37E9">
          <w:rPr>
            <w:rFonts w:cs="Times New Roman"/>
            <w:lang w:val="en-GB"/>
          </w:rPr>
          <w:fldChar w:fldCharType="begin" w:fldLock="1"/>
        </w:r>
      </w:ins>
      <w:r w:rsidR="0012753B">
        <w:rPr>
          <w:rFonts w:cs="Times New Roman"/>
          <w:lang w:val="en-GB"/>
        </w:rPr>
        <w:instrText xml:space="preserve">ADDIN CSL_CITATION { "citationItems" : [ { "id" : "ITEM-1", "itemData" : { "DOI" : "10.1016/j.wace.2020.100268", "ISSN" : "22120947", "author" : [ { "dropping-particle" : "", "family" : "Srivastava", "given" : "Abhishekh", "non-dropping-particle" : "", "parse-names" : false, "suffix" : "" }, { "dropping-particle" : "", "family" : "Grotjahn", "given" : "Richard", "non-dropping-particle" : "", "parse-names" : false, "suffix" : "" }, { "dropping-particle" : "", "family" : "Ullrich", "given" : "Paul A.", "non-dropping-particle" : "", "parse-names" : false, "suffix" : "" } ], "container-title" : "Weather and Climate Extremes", "id" : "ITEM-1", "issued" : { "date-parts" : [ [ "2020", "9" ] ] }, "page" : "100268", "title" : "Evaluation of historical CMIP6 model simulations of extreme precipitation over contiguous US regions", "translator" : [ { "dropping-particle" : "", "family" : "S2783", "given" : "", "non-dropping-particle" : "", "parse-names" : false, "suffix" : "" } ], "type" : "article-journal", "volume" : "29" }, "uris" : [ "http://www.mendeley.com/documents/?uuid=72b3e522-0e6f-421b-b845-edf579141033" </w:instrText>
      </w:r>
      <w:r w:rsidR="0012753B" w:rsidRPr="00B549EC">
        <w:rPr>
          <w:rFonts w:cs="Times New Roman"/>
        </w:rPr>
        <w:instrText>] }, { "id" : "ITEM-2",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2",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mendeley" : { "formattedCitation" : "(Srivastava et al., 2020; Wehner et al., 2020)", "plainTextFormattedCitation" : "(Srivastava et al., 2020; Wehner et al., 2020)", "previouslyFormattedCitation" : "(Srivastava et al., 2020; Wehner et al., 2020)" }, "properties" : { "noteIndex" : 0 }, "schema" : "https://github.com/citation-style-language/schema/raw/master/csl-citation.json" }</w:instrText>
      </w:r>
      <w:ins w:id="1501" w:author="Robin Matthews" w:date="2021-07-13T22:03:00Z">
        <w:r w:rsidR="007D37E9">
          <w:rPr>
            <w:rFonts w:cs="Times New Roman"/>
            <w:lang w:val="en-GB"/>
          </w:rPr>
          <w:fldChar w:fldCharType="separate"/>
        </w:r>
        <w:r w:rsidR="007D37E9" w:rsidRPr="00B549EC">
          <w:rPr>
            <w:rFonts w:cs="Times New Roman"/>
            <w:noProof/>
          </w:rPr>
          <w:t>(Srivastava et al., 2020; Wehner et al., 2020)</w:t>
        </w:r>
        <w:r w:rsidR="007D37E9">
          <w:rPr>
            <w:rFonts w:cs="Times New Roman"/>
            <w:lang w:val="en-GB"/>
          </w:rPr>
          <w:fldChar w:fldCharType="end"/>
        </w:r>
      </w:ins>
      <w:commentRangeStart w:id="1502"/>
      <w:del w:id="1503" w:author="Robin Matthews" w:date="2021-07-13T22:03:00Z">
        <w:r w:rsidRPr="00D424AA" w:rsidDel="007D37E9">
          <w:rPr>
            <w:rFonts w:cs="Times New Roman"/>
            <w:lang w:val="en-GB"/>
          </w:rPr>
          <w:fldChar w:fldCharType="begin" w:fldLock="1"/>
        </w:r>
        <w:r w:rsidR="00FF6231" w:rsidRPr="007D37E9" w:rsidDel="007D37E9">
          <w:rPr>
            <w:rFonts w:cs="Times New Roman"/>
          </w:rPr>
          <w:delInstrText>ADDIN CSL_CITATION { "citationItems" : [ { "id" : "ITEM-1", "itemData" : { "DOI" : "10.1016/j.wace.2020.100268", "ISSN" : "22120947", "author" : [ { "dropping-particle" : "", "family" : "Srivastava", "given" : "Abhishekh", "non-dropping-particle" : "", "parse-names" : false, "suffix" : "" }, { "dropping-particle" : "", "family" : "Grotjahn", "given" : "Richard", "non-dropping-particle" : "", "parse-names" : false, "suffix" : "" }, { "dropping-particle" : "", "family" : "Ullrich", "given" : "Paul A.", "non-dropping-particle" : "", "parse-names" : false, "suffix" : "" } ], "container-title" : "Weather and Climate Extremes", "id" : "ITEM-1", "issued" : { "date-parts" : [ [ "2020", "9" ] ] }, "page" : "100268", "title" : "Evaluation of historical CMIP6 model simulations of extreme precipitation over contiguous US regions", "translator" : [ { "dropping-particle" : "", "family" : "S2783", "given" : "", "non-dropping-particle" : "", "parse-names" : false, "suffix" : "" } ], "type" : "article-journal", "volume" : "29" }, "uris" : [ "http://www.mendeley.com/documents/?uuid=72b3e522-0e6f-421b-b845-edf579141033" ] } ], "mendeley" : { "formattedCitation" : "(Srivastava et al., 2020)", "manualFormatting" : "(Srivastava et al., 2020;", "plainTextFormattedCitation" : "(Srivastava et al., 2020)", "previouslyFormattedCitation" : "(Srivastava et al., 2020)" }, "properties" : { "noteIndex" : 0 }, "schema" : "https://github.com/citation-style-language/schema/raw/master/csl-citation.json" }</w:delInstrText>
        </w:r>
        <w:r w:rsidRPr="00D424AA" w:rsidDel="007D37E9">
          <w:rPr>
            <w:rFonts w:cs="Times New Roman"/>
            <w:lang w:val="en-GB"/>
          </w:rPr>
          <w:fldChar w:fldCharType="separate"/>
        </w:r>
        <w:r w:rsidR="00A26296" w:rsidRPr="007D37E9" w:rsidDel="007D37E9">
          <w:rPr>
            <w:rFonts w:cs="Times New Roman"/>
            <w:noProof/>
          </w:rPr>
          <w:delText>(Srivastava et al., 2020;</w:delText>
        </w:r>
        <w:r w:rsidRPr="00D424AA" w:rsidDel="007D37E9">
          <w:rPr>
            <w:rFonts w:cs="Times New Roman"/>
            <w:lang w:val="en-GB"/>
          </w:rPr>
          <w:fldChar w:fldCharType="end"/>
        </w:r>
        <w:commentRangeEnd w:id="1502"/>
        <w:r w:rsidR="00A26296" w:rsidDel="007D37E9">
          <w:rPr>
            <w:rStyle w:val="Marquedecommentaire"/>
          </w:rPr>
          <w:commentReference w:id="1502"/>
        </w:r>
        <w:r w:rsidRPr="006A2665" w:rsidDel="007D37E9">
          <w:rPr>
            <w:rFonts w:cs="Times New Roman"/>
          </w:rPr>
          <w:delText xml:space="preserve"> </w:delText>
        </w:r>
        <w:commentRangeStart w:id="1504"/>
        <w:r w:rsidRPr="00D424AA" w:rsidDel="007D37E9">
          <w:rPr>
            <w:rFonts w:cs="Times New Roman"/>
            <w:lang w:val="en-GB"/>
          </w:rPr>
          <w:fldChar w:fldCharType="begin" w:fldLock="1"/>
        </w:r>
        <w:r w:rsidR="00417CA4" w:rsidDel="007D37E9">
          <w:rPr>
            <w:rFonts w:cs="Times New Roman"/>
          </w:rPr>
          <w:delInstrText>ADDIN CSL_CITATION { "citationItems" : [ { "id" : "ITEM-1",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1",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mendeley" : { "formattedCitation" : "(Wehner et al., 2020)", "manualFormatting" : "Wehner et al., 2020)", "plainTextFormattedCitation" : "(Wehner et al., 2020)", "previouslyFormattedCitation" : "(Wehner et al., 2020)" }, "properties" : { "noteIndex" : 0 }, "schema" : "https://github.com/citation-style-language/schema/raw/master/csl-citation.json" }</w:delInstrText>
        </w:r>
        <w:r w:rsidRPr="00D424AA" w:rsidDel="007D37E9">
          <w:rPr>
            <w:rFonts w:cs="Times New Roman"/>
            <w:lang w:val="en-GB"/>
          </w:rPr>
          <w:fldChar w:fldCharType="separate"/>
        </w:r>
        <w:r w:rsidR="00A26296" w:rsidDel="007D37E9">
          <w:rPr>
            <w:rFonts w:cs="Times New Roman"/>
            <w:noProof/>
          </w:rPr>
          <w:delText>Wehner et al., 2020)</w:delText>
        </w:r>
        <w:r w:rsidRPr="00D424AA" w:rsidDel="007D37E9">
          <w:rPr>
            <w:rFonts w:cs="Times New Roman"/>
            <w:lang w:val="en-GB"/>
          </w:rPr>
          <w:fldChar w:fldCharType="end"/>
        </w:r>
      </w:del>
      <w:commentRangeEnd w:id="1504"/>
      <w:r w:rsidR="00A26296">
        <w:rPr>
          <w:rStyle w:val="Marquedecommentaire"/>
        </w:rPr>
        <w:commentReference w:id="1504"/>
      </w:r>
      <w:r w:rsidRPr="006A2665">
        <w:rPr>
          <w:rFonts w:cs="Times New Roman"/>
        </w:rPr>
        <w:t xml:space="preserve"> and between annual mean precipitation errors and </w:t>
      </w:r>
      <w:r w:rsidR="00E64E86" w:rsidRPr="006A2665">
        <w:rPr>
          <w:rFonts w:cs="Times New Roman"/>
        </w:rPr>
        <w:t>Rx1d</w:t>
      </w:r>
      <w:r w:rsidR="00E64E86" w:rsidRPr="00B549EC">
        <w:rPr>
          <w:rFonts w:cs="Times New Roman"/>
        </w:rPr>
        <w:t>ay</w:t>
      </w:r>
      <w:r w:rsidRPr="00B549EC">
        <w:rPr>
          <w:rFonts w:cs="Times New Roman"/>
        </w:rPr>
        <w:t xml:space="preserve"> </w:t>
      </w:r>
      <w:r w:rsidRPr="00B549EC">
        <w:rPr>
          <w:rFonts w:cs="Times New Roman"/>
          <w:lang w:val="en-US"/>
        </w:rPr>
        <w:t>er</w:t>
      </w:r>
      <w:bookmarkEnd w:id="1499"/>
      <w:r w:rsidRPr="00B549EC">
        <w:rPr>
          <w:rFonts w:cs="Times New Roman"/>
          <w:lang w:val="en-US"/>
        </w:rPr>
        <w:t xml:space="preserve">rors for both generations of models </w:t>
      </w:r>
      <w:r w:rsidRPr="00D424AA">
        <w:rPr>
          <w:rFonts w:cs="Times New Roman"/>
          <w:lang w:val="en-GB"/>
        </w:rPr>
        <w:fldChar w:fldCharType="begin" w:fldLock="1"/>
      </w:r>
      <w:r w:rsidR="00417CA4" w:rsidRPr="00B549EC">
        <w:rPr>
          <w:rFonts w:cs="Times New Roman"/>
          <w:lang w:val="en-US"/>
        </w:rPr>
        <w:instrText>ADDIN CSL_CITATION { "citationItems" : [ { "id" : "ITEM-1",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1",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mendeley" : { "formattedCitation" : "(Wehner et al., 2020)", "plainTextFormattedCitation" : "(Wehner et al., 2020)", "previouslyFormattedCitation" : "(Wehner et al., 2020)" }, "properties" : { "noteIndex" : 0 }, "schema" : "https://github.com/citatio</w:instrText>
      </w:r>
      <w:r w:rsidR="00417CA4">
        <w:rPr>
          <w:rFonts w:cs="Times New Roman"/>
          <w:lang w:val="en-GB"/>
        </w:rPr>
        <w:instrText>n-style-language/schema/raw/master/csl-citation.json" }</w:instrText>
      </w:r>
      <w:r w:rsidRPr="00D424AA">
        <w:rPr>
          <w:rFonts w:cs="Times New Roman"/>
          <w:lang w:val="en-GB"/>
        </w:rPr>
        <w:fldChar w:fldCharType="separate"/>
      </w:r>
      <w:r w:rsidR="00A26296">
        <w:rPr>
          <w:rFonts w:cs="Times New Roman"/>
          <w:noProof/>
          <w:lang w:val="en-GB"/>
        </w:rPr>
        <w:t>(Wehner et al., 2020)</w:t>
      </w:r>
      <w:r w:rsidRPr="00D424AA">
        <w:rPr>
          <w:rFonts w:cs="Times New Roman"/>
          <w:lang w:val="en-GB"/>
        </w:rPr>
        <w:fldChar w:fldCharType="end"/>
      </w:r>
      <w:r w:rsidRPr="00841A35">
        <w:rPr>
          <w:rFonts w:cs="Times New Roman"/>
          <w:lang w:val="en-GB"/>
        </w:rPr>
        <w:t>.</w:t>
      </w:r>
    </w:p>
    <w:p w14:paraId="01598D1A" w14:textId="77777777" w:rsidR="002B473C" w:rsidRDefault="002B473C" w:rsidP="00D424AA">
      <w:pPr>
        <w:rPr>
          <w:rFonts w:cs="Times New Roman"/>
          <w:lang w:val="en-GB"/>
        </w:rPr>
      </w:pPr>
    </w:p>
    <w:p w14:paraId="466A25D8" w14:textId="33A889A1" w:rsidR="00AB6006" w:rsidRPr="00D424AA" w:rsidRDefault="00AB6006" w:rsidP="00D424AA">
      <w:pPr>
        <w:rPr>
          <w:rFonts w:cs="Times New Roman"/>
          <w:strike/>
          <w:lang w:val="en-GB"/>
        </w:rPr>
      </w:pPr>
      <w:r w:rsidRPr="00841A35">
        <w:rPr>
          <w:rFonts w:cs="Times New Roman"/>
          <w:lang w:val="en-GB"/>
        </w:rPr>
        <w:t xml:space="preserve">In general, </w:t>
      </w:r>
      <w:r w:rsidR="002B473C">
        <w:rPr>
          <w:rFonts w:cs="Times New Roman"/>
          <w:lang w:val="en-GB"/>
        </w:rPr>
        <w:t xml:space="preserve">there is </w:t>
      </w:r>
      <w:r w:rsidR="002B473C">
        <w:rPr>
          <w:rFonts w:cs="Times New Roman"/>
          <w:i/>
          <w:iCs/>
          <w:lang w:val="en-GB"/>
        </w:rPr>
        <w:t xml:space="preserve">high confidence </w:t>
      </w:r>
      <w:r w:rsidR="002B473C">
        <w:rPr>
          <w:rFonts w:cs="Times New Roman"/>
          <w:lang w:val="en-GB"/>
        </w:rPr>
        <w:t xml:space="preserve">that </w:t>
      </w:r>
      <w:r w:rsidRPr="00841A35">
        <w:rPr>
          <w:rFonts w:cs="Times New Roman"/>
          <w:lang w:val="en-GB"/>
        </w:rPr>
        <w:t>historical simulations by CMIP5 and CMIP6 models of similar horizontal resolution</w:t>
      </w:r>
      <w:r w:rsidRPr="00D424AA">
        <w:rPr>
          <w:rFonts w:cs="Times New Roman"/>
          <w:lang w:val="en-GB"/>
        </w:rPr>
        <w:t>s are interchangeable in their performance in simulating the observed climatology of extreme precipitation</w:t>
      </w:r>
      <w:r w:rsidRPr="00D424AA">
        <w:rPr>
          <w:rFonts w:cs="Times New Roman"/>
          <w:i/>
          <w:lang w:val="en-GB"/>
        </w:rPr>
        <w:t>.</w:t>
      </w:r>
    </w:p>
    <w:p w14:paraId="713AA615" w14:textId="0824D07F" w:rsidR="00AB6006" w:rsidRDefault="00AB6006" w:rsidP="00D424AA">
      <w:pPr>
        <w:rPr>
          <w:rFonts w:cs="Times New Roman"/>
          <w:lang w:val="en-GB"/>
        </w:rPr>
      </w:pPr>
    </w:p>
    <w:p w14:paraId="075F427A" w14:textId="77777777" w:rsidR="00703712" w:rsidRPr="00D424AA" w:rsidRDefault="00703712" w:rsidP="00D424AA">
      <w:pPr>
        <w:rPr>
          <w:rFonts w:cs="Times New Roman"/>
          <w:lang w:val="en-GB"/>
        </w:rPr>
      </w:pPr>
    </w:p>
    <w:p w14:paraId="630005AD" w14:textId="4512EF6F" w:rsidR="00AB6006" w:rsidRDefault="00AB6006" w:rsidP="00D424AA">
      <w:pPr>
        <w:rPr>
          <w:rFonts w:cs="Times New Roman"/>
          <w:b/>
          <w:lang w:val="en-GB"/>
        </w:rPr>
      </w:pPr>
      <w:r w:rsidRPr="00D424AA">
        <w:rPr>
          <w:rFonts w:cs="Times New Roman"/>
          <w:b/>
          <w:lang w:val="en-GB"/>
        </w:rPr>
        <w:t>[START FIGURE 11.1</w:t>
      </w:r>
      <w:r w:rsidR="006E0E2C" w:rsidRPr="00D424AA">
        <w:rPr>
          <w:rFonts w:cs="Times New Roman"/>
          <w:b/>
          <w:lang w:val="en-GB"/>
        </w:rPr>
        <w:t>4</w:t>
      </w:r>
      <w:r w:rsidRPr="00D424AA">
        <w:rPr>
          <w:rFonts w:cs="Times New Roman"/>
          <w:b/>
          <w:lang w:val="en-GB"/>
        </w:rPr>
        <w:t xml:space="preserve"> HERE]</w:t>
      </w:r>
    </w:p>
    <w:p w14:paraId="02785B3B" w14:textId="356487BF" w:rsidR="00703712" w:rsidRDefault="00703712" w:rsidP="00D424AA">
      <w:pPr>
        <w:rPr>
          <w:rFonts w:cs="Times New Roman"/>
          <w:b/>
          <w:lang w:val="en-GB"/>
        </w:rPr>
      </w:pPr>
    </w:p>
    <w:p w14:paraId="55FDEB20" w14:textId="146D6BBD" w:rsidR="006E0E2C" w:rsidRPr="00D424AA" w:rsidRDefault="006E0E2C" w:rsidP="00DE4CA9">
      <w:pPr>
        <w:pStyle w:val="AR6Chap11Figure"/>
        <w:rPr>
          <w:rFonts w:cs="Times New Roman"/>
          <w:b/>
        </w:rPr>
      </w:pPr>
      <w:bookmarkStart w:id="1505" w:name="_Toc31126162"/>
      <w:r w:rsidRPr="00D424AA">
        <w:t>Multi-model mean bias in annual maximum daily precipitation (Rx1day, %) for the period 1979-2014, calculated</w:t>
      </w:r>
      <w:r w:rsidRPr="00D424AA" w:rsidDel="001C2D11">
        <w:t xml:space="preserve"> </w:t>
      </w:r>
      <w:r w:rsidRPr="00D424AA">
        <w:t xml:space="preserve">as the difference between the CMIP6 multi-model mean and the average of available observational or reanalysis products including (a) ERA5, (b) HadEX3, and (c) and REGEN. Bias is expressed as the percent error relative to the long-term mean of the respective observational data products. Brown indicates that models are too dry, while green indicates that they are too wet. Areas without sufficient observational data are shown in grey. Adapted from </w:t>
      </w:r>
      <w:r w:rsidRPr="00D424AA">
        <w:fldChar w:fldCharType="begin" w:fldLock="1"/>
      </w:r>
      <w:r w:rsidR="00417CA4">
        <w:instrText>ADDIN CSL_CITATION { "citationItems" : [ { "id" : "ITEM-1", "itemData" : { "DOI" : "10.1016/j.wace.2020.100283", "ISSN" : "22120947", "author" : [ { "dropping-particle" : "", "family" : "Wehner", "given" : "Michael F.", "non-dropping-particle" : "", "parse-names" : false, "suffix" : "" }, { "dropping-particle" : "", "family" : "Gleckler", "given" : "Peter", "non-dropping-particle" : "", "parse-names" : false, "suffix" : "" }, { "dropping-particle" : "", "family" : "Lee", "given" : "Jiwoo", "non-dropping-particle" : "", "parse-names" : false, "suffix" : "" } ], "container-title" : "Weather and Climate Extremes", "id" : "ITEM-1", "issued" : { "date-parts" : [ [ "2020", "12" ] ] }, "page" : "100283", "title" : "Characterization of long period return values of extreme daily temperature and precipitation in the CMIP6 models: Part 1, model evaluation", "translator" : [ { "dropping-particle" : "", "family" : "S2654", "given" : "", "non-dropping-particle" : "", "parse-names" : false, "suffix" : "" } ], "type" : "article-journal", "volume" : "30" }, "uris" : [ "http://www.mendeley.com/documents/?uuid=de4c6e7d-0d78-4d23-a99c-0aabe1d7c149" ] } ], "mendeley" : { "formattedCitation" : "(Wehner et al., 2020)", "manualFormatting" : "Wehner et al. (2020)", "plainTextFormattedCitation" : "(Wehner et al., 2020)", "previouslyFormattedCitation" : "(Wehner et al., 2020)" }, "properties" : { "noteIndex" : 0 }, "schema" : "https://github.com/citation-style-language/schema/raw/master/csl-citation.json" }</w:instrText>
      </w:r>
      <w:r w:rsidRPr="00D424AA">
        <w:fldChar w:fldCharType="separate"/>
      </w:r>
      <w:r w:rsidR="00A26296">
        <w:rPr>
          <w:noProof/>
        </w:rPr>
        <w:t>Wehner et al. (2020)</w:t>
      </w:r>
      <w:r w:rsidRPr="00D424AA">
        <w:fldChar w:fldCharType="end"/>
      </w:r>
      <w:r w:rsidR="002945B8" w:rsidRPr="002945B8">
        <w:t xml:space="preserve"> under the terms of the Creative Commons Attribution license.</w:t>
      </w:r>
      <w:bookmarkEnd w:id="1505"/>
      <w:r w:rsidR="00DB45A5">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5F3DE257" w14:textId="77777777" w:rsidR="006E0E2C" w:rsidRPr="00D424AA" w:rsidRDefault="006E0E2C" w:rsidP="00DE4CA9">
      <w:pPr>
        <w:pStyle w:val="AR6Chap11Figure"/>
        <w:numPr>
          <w:ilvl w:val="0"/>
          <w:numId w:val="0"/>
        </w:numPr>
      </w:pPr>
    </w:p>
    <w:p w14:paraId="30183442" w14:textId="0A28187D" w:rsidR="00AB6006" w:rsidRPr="00D424AA" w:rsidRDefault="00620274" w:rsidP="00D424AA">
      <w:pPr>
        <w:pStyle w:val="AR6BodyTextBold"/>
        <w:rPr>
          <w:lang w:val="en-GB"/>
        </w:rPr>
      </w:pPr>
      <w:bookmarkStart w:id="1506" w:name="_Toc66989736"/>
      <w:r w:rsidRPr="00D424AA">
        <w:rPr>
          <w:lang w:val="en-GB"/>
        </w:rPr>
        <w:t>[END FIGURE 11.1</w:t>
      </w:r>
      <w:r w:rsidR="006E0E2C" w:rsidRPr="00D424AA">
        <w:rPr>
          <w:lang w:val="en-GB"/>
        </w:rPr>
        <w:t>4</w:t>
      </w:r>
      <w:r w:rsidR="00AB6006" w:rsidRPr="00D424AA">
        <w:rPr>
          <w:lang w:val="en-GB"/>
        </w:rPr>
        <w:t xml:space="preserve"> HERE]</w:t>
      </w:r>
      <w:bookmarkEnd w:id="1506"/>
    </w:p>
    <w:p w14:paraId="2B99A1E4" w14:textId="4B1F44BB" w:rsidR="00AB6006" w:rsidRDefault="00AB6006" w:rsidP="00D424AA">
      <w:pPr>
        <w:rPr>
          <w:rFonts w:cs="Times New Roman"/>
          <w:lang w:val="en-GB"/>
        </w:rPr>
      </w:pPr>
    </w:p>
    <w:p w14:paraId="099C9B32" w14:textId="77777777" w:rsidR="0012500E" w:rsidRPr="00D424AA" w:rsidRDefault="0012500E" w:rsidP="00D424AA">
      <w:pPr>
        <w:rPr>
          <w:rFonts w:cs="Times New Roman"/>
          <w:lang w:val="en-GB"/>
        </w:rPr>
      </w:pPr>
    </w:p>
    <w:p w14:paraId="3FE48078" w14:textId="4F3ADD5A" w:rsidR="00AB6006" w:rsidRPr="00D424AA" w:rsidRDefault="00AB6006" w:rsidP="00D424AA">
      <w:pPr>
        <w:rPr>
          <w:rFonts w:cs="Times New Roman"/>
          <w:b/>
          <w:bCs/>
          <w:strike/>
          <w:lang w:val="en-GB"/>
        </w:rPr>
      </w:pPr>
      <w:r w:rsidRPr="00D424AA">
        <w:rPr>
          <w:rFonts w:cs="Times New Roman"/>
          <w:lang w:val="en-GB"/>
        </w:rPr>
        <w:t xml:space="preserve">Studies using regional climate models (RCMs), for example, CORDEX </w:t>
      </w:r>
      <w:del w:id="1507" w:author="Robin Matthews" w:date="2021-07-13T22:04:00Z">
        <w:r w:rsidR="002B473C" w:rsidDel="007D37E9">
          <w:rPr>
            <w:rFonts w:cs="Times New Roman"/>
            <w:lang w:val="en-GB"/>
          </w:rPr>
          <w:delText>(</w:delText>
        </w:r>
      </w:del>
      <w:commentRangeStart w:id="1508"/>
      <w:r w:rsidRPr="00D424AA">
        <w:rPr>
          <w:rFonts w:cs="Times New Roman"/>
          <w:lang w:val="en-GB"/>
        </w:rPr>
        <w:fldChar w:fldCharType="begin" w:fldLock="1"/>
      </w:r>
      <w:ins w:id="1509" w:author="Robin Matthews" w:date="2021-07-13T22:04:00Z">
        <w:r w:rsidR="007D37E9">
          <w:rPr>
            <w:rFonts w:cs="Times New Roman"/>
            <w:lang w:val="en-GB"/>
          </w:rPr>
          <w:instrText>ADDIN CSL_CITATION { "citationItems" : [ { "id" : "ITEM-1", "itemData" : { "author" : [ { "dropping-particle" : "", "family" : "Giorgi", "given" : "F", "non-dropping-particle" : "", "parse-names" : false, "suffix" : "" }, { "dropping-particle" : "", "family" : "Jones", "given" : "C", "non-dropping-particle" : "", "parse-names" : false, "suffix" : "" }, { "dropping-particle" : "", "family" : "Asrar", "given" : "G", "non-dropping-particle" : "", "parse-names" : false, "suffix" : "" } ], "container-title" : "WMO Bulletin", "id" : "ITEM-1", "issue" : "3", "issued" : { "date-parts" : [ [ "2009" ] ] }, "page" : "175", "title" : "Addressing climate information needs at the regional level: the CORDEX framework", "translator" : [ { "dropping-particle" : "", "family" : "S872", "given" : "", "non-dropping-particle" : "", "parse-names" : false, "suffix" : "" } ], "type" : "article-journal", "volume" : "58" }, "uris" : [ "http://www.mendeley.com/documents/?uuid=ccab5f2a-3154-4c0f-8a1d-5c17e1234c63" ] } ], "mendeley" : { "formattedCitation" : "(Giorgi et al., 2009)", "manualFormatting" : "(Giorgi et al., 2009)", "plainTextFormattedCitation" : "(Giorgi et al., 2009)", "previouslyFormattedCitation" : "(Giorgi et al., 2009)" }, "properties" : { "noteIndex" : 0 }, "schema" : "https://github.com/citation-style-language/schema/raw/master/csl-citation.json" }</w:instrText>
        </w:r>
      </w:ins>
      <w:del w:id="1510" w:author="Robin Matthews" w:date="2021-07-13T22:04:00Z">
        <w:r w:rsidR="00FF6231" w:rsidDel="007D37E9">
          <w:rPr>
            <w:rFonts w:cs="Times New Roman"/>
            <w:lang w:val="en-GB"/>
          </w:rPr>
          <w:delInstrText>ADDIN CSL_CITATION { "citationItems" : [ { "id" : "ITEM-1", "itemData" : { "author" : [ { "dropping-particle" : "", "family" : "Giorgi", "given" : "F", "non-dropping-particle" : "", "parse-names" : false, "suffix" : "" }, { "dropping-particle" : "", "family" : "Jones", "given" : "C", "non-dropping-particle" : "", "parse-names" : false, "suffix" : "" }, { "dropping-particle" : "", "family" : "Asrar", "given" : "G", "non-dropping-particle" : "", "parse-names" : false, "suffix" : "" } ], "container-title" : "WMO Bulletin", "id" : "ITEM-1", "issue" : "3", "issued" : { "date-parts" : [ [ "2009" ] ] }, "page" : "175", "title" : "Addressing climate information needs at the regional level: the CORDEX framework", "translator" : [ { "dropping-particle" : "", "family" : "S872", "given" : "", "non-dropping-particle" : "", "parse-names" : false, "suffix" : "" } ], "type" : "article-journal", "volume" : "58" }, "uris" : [ "http://www.mendeley.com/documents/?uuid=ccab5f2a-3154-4c0f-8a1d-5c17e1234c63" ] } ], "mendeley" : { "formattedCitation" : "(Giorgi et al., 2009)", "manualFormatting" : "Giorgi et al., 2009)", "plainTextFormattedCitation" : "(Giorgi et al., 2009)", "previouslyFormattedCitation" : "(Giorgi et al., 2009)" }, "properties" : { "noteIndex" : 0 }, "schema" : "https://github.com/citation-style-language/schema/raw/master/csl-citation.json" }</w:delInstrText>
        </w:r>
      </w:del>
      <w:r w:rsidRPr="00D424AA">
        <w:rPr>
          <w:rFonts w:cs="Times New Roman"/>
          <w:lang w:val="en-GB"/>
        </w:rPr>
        <w:fldChar w:fldCharType="separate"/>
      </w:r>
      <w:del w:id="1511" w:author="Robin Matthews" w:date="2021-07-13T22:04:00Z">
        <w:r w:rsidR="00A26296" w:rsidDel="007D37E9">
          <w:rPr>
            <w:rFonts w:cs="Times New Roman"/>
            <w:noProof/>
            <w:lang w:val="en-GB"/>
          </w:rPr>
          <w:delText>G</w:delText>
        </w:r>
      </w:del>
      <w:ins w:id="1512" w:author="Robin Matthews" w:date="2021-07-13T22:04:00Z">
        <w:r w:rsidR="007D37E9">
          <w:rPr>
            <w:rFonts w:cs="Times New Roman"/>
            <w:noProof/>
            <w:lang w:val="en-GB"/>
          </w:rPr>
          <w:t>(G</w:t>
        </w:r>
      </w:ins>
      <w:r w:rsidR="00A26296">
        <w:rPr>
          <w:rFonts w:cs="Times New Roman"/>
          <w:noProof/>
          <w:lang w:val="en-GB"/>
        </w:rPr>
        <w:t>iorgi et al., 2009)</w:t>
      </w:r>
      <w:r w:rsidRPr="00D424AA">
        <w:rPr>
          <w:rFonts w:cs="Times New Roman"/>
          <w:lang w:val="en-GB"/>
        </w:rPr>
        <w:fldChar w:fldCharType="end"/>
      </w:r>
      <w:commentRangeEnd w:id="1508"/>
      <w:r w:rsidR="00A26296">
        <w:rPr>
          <w:rStyle w:val="Marquedecommentaire"/>
        </w:rPr>
        <w:commentReference w:id="1508"/>
      </w:r>
      <w:r w:rsidRPr="00841A35">
        <w:rPr>
          <w:rFonts w:cs="Times New Roman"/>
          <w:lang w:val="en-GB"/>
        </w:rPr>
        <w:t xml:space="preserve"> over Africa </w:t>
      </w:r>
      <w:r w:rsidRPr="00D424AA">
        <w:rPr>
          <w:rFonts w:cs="Times New Roman"/>
          <w:lang w:val="en-GB"/>
        </w:rPr>
        <w:fldChar w:fldCharType="begin" w:fldLock="1"/>
      </w:r>
      <w:r w:rsidR="00FF6231">
        <w:rPr>
          <w:rFonts w:cs="Times New Roman"/>
          <w:lang w:val="en-GB"/>
        </w:rPr>
        <w:instrText xml:space="preserve">ADDIN CSL_CITATION { "citationItems" : [ { "id" : "ITEM-1", "itemData" : { "DOI" : "10.1007/s00704-014-1352-3", "author" : [ { "dropping-particle" : "", "family" : "Klutse", "given" : "Nana Ama Browne", "non-dropping-particle" : "", "parse-names" : false, "suffix" : "" }, { "dropping-particle" : "", "family" : "Sylla", "given" : "Mouhamadou Bamba", "non-dropping-particle" : "", "parse-names" : false, "suffix" : "" }, { "dropping-particle" : "", "family" : "Diallo", "given" : "Ismaila", "non-dropping-particle" : "", "parse-names" : false, "suffix" : "" }, { "dropping-particle" : "", "family" : "Sarr", "given" : "Abdoulaye", "non-dropping-particle" : "", "parse-names" : false, "suffix" : "" }, { "dropping-particle" : "", "family" : "Dosio", "given" : "Alessandro", "non-dropping-particle" : "", "parse-names" : false, "suffix" : "" }, { "dropping-particle" : "", "family" : "Diedhiou", "given" : "Arona", "non-dropping-particle" : "", "parse-names" : false, "suffix" : "" }, { "dropping-particle" : "", "family" : "Kamga", "given" : "Andre", "non-dropping-particle" : "", "parse-names" : false, "suffix" : "" }, { "dropping-particle" : "", "family" : "Lamptey", "given" : "Benjamin", "non-dropping-particle" : "", "parse-names" : false, "suffix" : "" }, { "dropping-particle" : "", "family" : "Ali", "given" : "Abdou", "non-dropping-particle" : "", "parse-names" : false, "suffix" : "" }, { "dropping-particle" : "", "family" : "Gbobaniyi", "given" : "Emiola O", "non-dropping-particle" : "", "parse-names" : false, "suffix" : "" }, { "dropping-particle" : "", "family" : "others", "given" : "", "non-dropping-particle" : "", "parse-names" : false, "suffix" : "" } ], "container-title" : "Theoretical and applied climatology", "id" : "ITEM-1", "issue" : "1-2", "issued" : { "date-parts" : [ [ "2016" ] ] }, "page" : "369-386", "publisher" : "Springer", "title" : "Daily characteristics of West African summer monsoon precipitation in CORDEX simulations", "translator" : [ { "dropping-particle" : "", "family" : "S395", "given" : "", "non-dropping-particle" : "", "parse-names" : false, "suffix" : "" } ], "type" : "article-journal", "volume" : "123" }, "uris" : [ "http://www.mendeley.com/documents/?uuid=ef0e683c-5400-42b9-abb6-5933b44897ad" ] }, { "id" : "ITEM-2",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2",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id" : "ITEM-3", "itemData" : { "DOI" : "10.1007/s00382-014-2262-x", "author" : [ { "dropping-particle" : "", "family" : "Dosio", "given" : "Alessandro", "non-dropping-particle" : "", "parse-names" : false, "suffix" : "" }, { "dropping-particle" : "", "family" : "Panitz", "given" : "Hans-J\u00fcrgen", "non-dropping-particle" : "", "parse-names" : false, "suffix" : "" }, { "dropping-particle" : "", "family" : "Schubert-Frisius", "given" : "Martina", "non-dropping-particle" : "", "parse-names" : false, "suffix" : "" }, { "dropping-particle" : "", "family" : "L\u00fcthi", "given" : "Daniel", "non-dropping-particle" : "", "parse-names" : false, "suffix" : "" } ], "container-title" : "Climate Dynamics", "id" : "ITEM-3", "issued" : { "date-parts" : [ [ "2015" ] ] }, "page" : "2637-2661", "publisher" : "Springer", "title" : "Dynamical downscaling of CMIP5 global circulation models over CORDEX-Africa with COSMO-CLM: evaluation over the present climate and analysis of the added value", "translator" : [ { "dropping-particle" : "", "family" : "S1680", "given" : "", "non-dropping-particle" : "", "parse-names" : false, "suffix" : "" } ], "type" : "article-journal", "volume" : "44" }, "uris" : [ "http://www.mendeley.com/documents/?uuid=86577182-99d4-479c-8408-651d18ce9064" ] }, { "id" : "ITEM-4", "itemData" : { "DOI" : "10.1007/s00704-018-2650-y", "ISSN" : "1434-4483", "abstract" : "The ability of the state-of-the-art Global and Regional Climate Models (GCMs and RCMs) to reproduce the mean and spatial characteristics of extreme precipitation indices over Africa is evaluated. In particular, the extent to which CORDEX (COordinated Regional Downscaling Experiment) adds useful details on the performance of CMIP5 (Coupled Model Intercomparison Project Phase 5) multimodel ensemble is investigated. Comparison of the present day simulation was performed with two precipitation observation datasets, the high-resolution TRMM (Tropical Rainfall Measuring Mission) and coarse resolution GPCP (Global Precipitation Climatology Project), to evaluate models strengths and weaknesses. Eight indices generated from absolute (1\u00a0mm) and percentile (95th) based thresholds as defined by the Expert Team on Climate Change Detection and Indices (ETCCDI) are computed for seventeen CMIP5 GCMs and six CORDEX RCMs (for twelve downscaling experiments) for each year during the historical period (1975\u20132004). Our results suggest a good consistency between GPCP and TRMM in producing annual mean and frequency of extreme precipitation events over Africa despite few inconsistencies. However, their associated intensities largely differed from one another with GPCP data displaying drier bias. Overall, multimodel ensembles simulations overestimate the frequency of extreme precipitation events and underestimate their intensities. The results further show that CMIP5 exhibits wet bias of precipitation events and drier bias of precipitation intensity than CORDEX, and that CORDEX produces precipitation magnitude within the range of the observations and more in line with the higher-resolution TRMM data. This illustrates the added value achieved with the higher-resolution CORDEX multimodel ensemble for the simulation of such events, and points toward the use of these RCMs to study extreme precipitation for a better assessment of climate change over Africa.", "author" : [ { "dropping-particle" : "", "family" : "Gibba", "given" : "Peter", "non-dropping-particle" : "", "parse-names" : false, "suffix" : "" }, { "dropping-particle" : "", "family" : "Sylla", "given" : "Mouhamadou Bamba", "non-dropping-particle" : "", "parse-names" : false, "suffix" : "" }, { "dropping-particle" : "", "family" : "Okogbue", "given" : "Emmanuel Chilekwu", "non-dropping-particle" : "", "parse-names" : false, "suffix" : "" </w:instrText>
      </w:r>
      <w:r w:rsidR="00FF6231" w:rsidRPr="006A2665">
        <w:rPr>
          <w:rFonts w:cs="Times New Roman"/>
        </w:rPr>
        <w:instrText>}, { "dropping-particle" : "", "family" : "Gaye", "given" : "Amadou Thierno", "non-dropping-particle" : "", "parse-names" : false, "suffix" : "" }, { "dropping-particle" : "", "family" : "Nikiema", "given" : "Michel", "non-dropping-particle" : "", "parse-names" : false, "suffix" : "" }, { "dropping-particle" : "", "family" : "Kebe", "given" : "Ibourahima", "non-dropping-particle" : "", "parse-names" : false, "suffix" : "" } ], "container-title" : "Theoretical and Applied Climatology", "id" : "ITEM-4", "issue" : "1", "issued" : { "date-parts" : [ [ "2019" ] ] }, "page" : "1041-1057", "title" : "State-of-the-art climate modeling of extreme precipitation over Africa: analysis of CORDEX added-value over CMIP5", "translator" : [ { "dropping-particle" : "", "family" : "S3040", "given" : "", "non-dropping-particle" : "", "parse-names" : false, "suffix" : "" } ], "type" : "article-journal", "volume" : "137" }, "uris" : [ "http://www.mendeley.com/documents/?uuid=63a27832-9f1a-4727-9fc6-86c1e35d5d99" ] } ], "mendeley" : { "formattedCitation" : "(Dosio et al., 2015; Klutse et al., 2016; Pinto et al., 2016; Gibba et al., 2019)", "plainTextFormattedCitation" : "(Dosio et al., 2015; Klutse et al., 2016; Pinto et al., 2016; Gibba et al., 2019)", "previouslyFormattedCitation" : "(Dosio et al., 2015; Klutse et al., 2016; Pinto et al., 2016; Gibb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Dosio et al., 2015; Klutse et al., 2016; Pinto et al., 2016; Gibba et al., 2019)</w:t>
      </w:r>
      <w:r w:rsidRPr="00D424AA">
        <w:rPr>
          <w:rFonts w:cs="Times New Roman"/>
          <w:lang w:val="en-GB"/>
        </w:rPr>
        <w:fldChar w:fldCharType="end"/>
      </w:r>
      <w:r w:rsidRPr="00841A35">
        <w:rPr>
          <w:rFonts w:cs="Times New Roman"/>
          <w:lang w:val="nb-NO"/>
        </w:rPr>
        <w:t xml:space="preserve">, Australia, East Asia </w:t>
      </w:r>
      <w:r w:rsidRPr="00D424AA">
        <w:rPr>
          <w:rFonts w:cs="Times New Roman"/>
          <w:lang w:val="en-GB"/>
        </w:rPr>
        <w:fldChar w:fldCharType="begin" w:fldLock="1"/>
      </w:r>
      <w:r w:rsidR="00FF6231">
        <w:rPr>
          <w:rFonts w:cs="Times New Roman"/>
          <w:lang w:val="nb-NO"/>
        </w:rPr>
        <w:instrText>ADDIN CSL_CITATION { "citationItems" : [ { "id" : "ITEM-1", "itemData" : { "DOI" : "10.1007/s00382-015-2713-z", "ISSN" : "0930-7575", "author" : [ { "dropping-particle" : "", "family" : "Park", "given" : "Changyong", "non-dropping-particle" : "", "parse-names" : false, "suffix" : "" }, { "dropping-particle" : "", "family" : "Min", "given" : "Seung-Ki", "non-dropping-particle" : "", "parse-names" : false, "suffix" : "" }, { "dropping-particle" : "", "family" : "Lee", "given" : "Donghyun", "non-dropping-particle" : "", "parse-names" : false, "suffix" : "" }, { "dropping-particle" : "", "family" : "Cha", "given" : "Dong-Hyun", "non-dropping-particle" : "", "parse-names" : false, "suffix" : "" }, { "dropping-particle" : "", "family" : "Suh", "given" : "Myoung-Seok", "non-dropping-particle" : "", "parse-names" : false, "suffix" : "" }, { "dropping-particle" : "", "family" : "Kang", "given" : "Hyun-Suk", "non-dropping-particle" : "", "parse-names" : false, "suffix" : "" }, { "dropping-particle" : "", "family" : "Hong", "given" : "Song-You", "non-dropping-particle" : "", "parse-names" : false, "suffix" : "" }, { "dropping-particle" : "", "family" : "Lee", "given" : "Dong-Kyou", "non-dropping-particle" : "", "parse-names" : false, "suffix" : "" }, { "dropping-particle" : "", "family" : "Baek", "given" : "Hee-Jeong", "non-dropping-particle" : "", "parse-names" : false, "suffix" : "" }, { "dropping-particle" : "", "family" : "Boo", "given" : "Kyung-On", "non-dropping-particle" : "", "parse-names" : false, "suffix" : "" }, { "dropping-particle" : "", "family" : "Kwon", "given" : "Won-Tae", "non-dropping-particle" : "", "parse-names" : false, "suffix" : "" } ], "container-title" : "Climate Dynamics", "id" : "ITEM-1", "issue" : "7-8", "issued" : { "date-parts" : [ [ "2016", "4", "25" ] ] }, "page" : "2469-2486", "title" : "Evaluation of multiple regional climate models for summer climate extremes over East Asia", "translator" : [ { "dropping-particle" : "", "family" : "S967", "given" : "", "non-dropping-particle" : "", "parse-names" : false, "suffix" : "" } ], "type" : "article-journal", "volume" : "46" }, "uris" : [ "http://www.mendeley.com/documents/?uuid=f0e60023-ff07-41ff-ac21-af2af9436c87" ] } ], "mendeley" : { "formattedCitation" : "(Park et al., 2016)", "plainTextFormattedCitation" : "(Park et al., 2016)", "previouslyFormattedCitation" : "(Park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rk et al., 2016)</w:t>
      </w:r>
      <w:r w:rsidRPr="00D424AA">
        <w:rPr>
          <w:rFonts w:cs="Times New Roman"/>
          <w:lang w:val="en-GB"/>
        </w:rPr>
        <w:fldChar w:fldCharType="end"/>
      </w:r>
      <w:r w:rsidRPr="00841A35">
        <w:rPr>
          <w:rFonts w:cs="Times New Roman"/>
          <w:lang w:val="en-GB"/>
        </w:rPr>
        <w:t xml:space="preserve">, Europe </w:t>
      </w:r>
      <w:r w:rsidRPr="00D424AA">
        <w:rPr>
          <w:rFonts w:cs="Times New Roman"/>
          <w:lang w:val="en-GB"/>
        </w:rPr>
        <w:fldChar w:fldCharType="begin" w:fldLock="1"/>
      </w:r>
      <w:r w:rsidR="003B3493">
        <w:rPr>
          <w:rFonts w:cs="Times New Roman"/>
          <w:lang w:val="en-GB"/>
        </w:rPr>
        <w:instrText>ADDIN CSL_CITATION { "citationItems" : [ { "id" : "ITEM-1", "itemData" : { "DOI" : "10.1007/s00382-015-2589-y", "ISSN" : "14320894", "abstract" : "In the framework of the EURO-CORDEX initiative an ensemble of European-wide high-resolution regional climate simulations on a $$0.11^{\\circ }\\,({\\sim}12.5\\,\\hbox {km})$$ 0 . 11 \u2218 ( \u223c 12.5 km ) grid has been generated. This study investigates whether the fine-gridded regional climate models are found to add value to the simulated mean and extreme daily and sub-daily precipitation compared to their coarser-gridded $$0.44^{\\circ }\\,({\\sim}50\\,\\hbox {km})$$ 0 . 44 \u2218 ( \u223c 50 km ) counterparts. Therefore, pairs of fine- and coarse-gridded simulations of eight reanalysis-driven models are compared to fine-gridded observations in the Alps, Germany, Sweden, Norway, France, the Carpathians, and Spain. A clear result is that the $$0.11^{\\circ }$$ 0 . 11 \u2218 simulations are found to better reproduce mean and extreme precipitation for almost all regions and seasons, even on the scale of the coarser-gridded simulations (50 km). This is primarily caused by the improved representation of orography in the $$0.11^{\\circ }$$ 0 . 11 \u2218 simulations and therefore largest improvements can be found in regions with substantial orographic features. Improvements in reproducing precipitation in the summer season appear also due to the fact that in the fine-gridded simulations the larger scales of convection are captured by the resolved-scale dynamics. The $$0.11^{\\circ }$$ 0 . 11 \u2218 simulations reduce biases in large areas of the investigated regions, have an improved representation of spatial precipitation patterns, and precipitation distributions are improved for daily and in particular for 3 hourly precipitation sums in Switzerland. When the evaluation is conducted on the fine (12.5 km) grid, the added value of the $$0.11^{\\circ }$$ 0 . 11 \u2218 models becomes even more obvious.", "author" : [ { "dropping-particle" : "", "family" : "Prein", "given" : "A. F.", "non-dropping-particle" : "", "parse-names" : false, "suffix" : "" }, { "dropping-particle" : "", "family" : "Gobiet", "given" : "A.", "non-dropping-particle" : "", "parse-names" : false, "suffix" : "" }, { "dropping-particle" : "", "family" : "Truhetz", "given" : "H.", "non-dropping-particle" : "", "parse-names" : false, "suffix" : "" }, { "dropping-particle" : "", "family" : "Keuler", "given" : "K.", "non-dropping-particle" : "", "parse-names" : false, "suffix" : "" }, { "dropping-particle" : "", "family" : "Goergen", "given" : "K.", "non-dropping-particle" : "", "parse-names" : false, "suffix" : "" }, { "dropping-particle" : "", "family" : "Teichmann", "given" : "C.", "non-dropping-particle" : "", "parse-names" : false, "suffix" : "" }, { "dropping-particle" : "", "family" : "Fox Maule", "given" : "C.", "non-dropping-particle" : "", "parse-names" : false, "suffix" : "" }, { "dropping-particle" : "", "family" : "Meijgaard", "given" : "E.", "non-dropping-particle" : "van", "parse-names" : false, "suffix" : "" }, { "dropping-particle" : "", "family" : "D\u00e9qu\u00e9", "given" : "M.", "non-dropping-particle" : "", "parse-names" : false, "suffix" : "" }, { "dropping-particle" : "", "family" : "Nikulin", "given" : "G.", "non-dropping-particle" : "", "parse-names" : false, "suffix" : "" }, { "dropping-particle" : "", "family" : "Vautard", "given" : "R.", "non-dropping-particle" : "", "parse-names" : false, "suffix" : "" }, { "dropping-particle" : "", "family" : "Colette", "given" : "A.", "non-dropping-particle" : "", "parse-names" : false, "suffix" : "" }, { "dropping-particle" : "", "family" : "Kjellstr\u00f6m", "given" : "E.", "non-dropping-particle" : "", "parse-names" : false, "suffix" : "" }, { "dropping-particle" : "", "family" : "Jacob", "given" : "D.", "non-dropping-particle" : "", "parse-names" : false, "suffix" : "" } ], "container-title" : "Climate Dynamics", "id" : "ITEM-1", "issue" : "1-2", "issued" : { "date-parts" : [ [ "2016" ] ] }, "page" : "383-412", "publisher" : "Springer Berlin Heidelberg", "title" : "Precipitation in the EURO-CORDEX 0.11\u00b0 and 0.44\u00b0 simulations: high resolution, high benefits?", "translator" : [ { "dropping-particle" : "", "family" : "S3515", "given" : "", "non-dropping-particle" : "", "parse-names" : false, "suffix" : "" } ], "type" : "article-journal", "volume" : "46" }, "uris" : [ "http://www.mendeley.com/documents/?uuid=1cdb8889-0240-4e93-8c04-8004ee99ee52" ] }, { "id" : "ITEM-2", "itemData" : { "DOI" : "10.1007/s00382-016-3453-4", "ISSN" : "1432-0894", "abstract" : "We assess the statistics of different daily precipitation indices in ensembles of Med-CORDEX and EURO-CORDEX experiments at high resolution (grid spacing of ~0.11\u00b0, or RCM11) and medium resolution (grid spacing of ~0.44\u00b0, or RCM44) with regional climate models (RCMs) driven by the ERA-Interim reanalysis of observations for the period 1989\u20132008. The assessment is carried out by comparison with a set of high resolution observation datasets for nine European subregions. The statistics analyzed include quantitative metrics for mean precipitation, daily precipitation probability density functions (PDFs), daily precipitation intensity, frequency, 95th percentile and 95th percentile of dry spell length. We assess an ensemble including all Med-CORDEX and EURO-CORDEX models together and others including the Med-CORDEX and EURO-CORDEX separately. For the All Models ensembles, the RCM11 one shows a remarkable performance in reproducing the spatial patterns and seasonal cycle of mean precipitation over all regions, with a consistent and marked improvement compared to the RCM44 ensemble and the ERA-Interim reanalysis. A good consistency with observations by the RCM11 ensemble (and a substantial improvement compared to RCM44 and ERA-Interim) is found also for the daily precipitation PDFs, mean intensity and, to a lesser extent, the 95th percentile. A general improvement by the RCM11 models is also found when the data are upscaled and intercompared at the 0.44\u00b0 and 1.5\u00b0 resolutions. For some regions the RCM11 ensemble overestimates the occurrence of very high intensity events while for one region the models underestimate the occurrence of the most intense extremes. The RCM11 ensemble still shows a general tendency to underestimate the dry day frequency and 95th percentile of dry spell length over wetter regions, with only a marginal improvement compared to the lower resolution models. This indicates that the problem of the excessive production of low precipitation events found in many climate models persists also at relatively high resolutions, at least in wet climate regimes. Concerning the Med-CORDEX and EURO-CORDEX ensembles we find that their performance is of similar quality over the Mediterranean regions analyzed. Finally, we stress the need of consistent and quality checked fine scale observation datasets for the assessment of RCMs run at increasingly high horizontal resolutions.", "author" : [ { "dropping-particle" : "", "family" : "Fantini", "given" : "Adriano", "non-dropping-particle" : "", "parse-names" : false, "suffix" : "" }, { "dropping-particle" : "", "family" : "Raffaele", "given" : "Francesca", "non-dropping-particle" : "", "parse-names" : false, "suffix" : "" }, { "dropping-particle" : "", "family" : "Torma", "given" : "Csaba", "non-dropping-particle" : "", "parse-names" : false, "suffix" : "" }, { "dropping-particle" : "", "family" : "Bacer", "given" : "Sara", "non-dropping-particle" : "", "parse-names" : false, "suffix" : "" }, { "dropping-particle" : "", "family" : "Coppola", "given" : "Erika", "non-dropping-particle" : "", "parse-names" : false, "suffix" : "" }, { "dropping-particle" : "", "family" : "Giorgi", "given" : "Filippo", "non-dropping-particle" : "", "parse-names" : false, "suffix" : "" }, { "dropping-particle" : "", "family" : "Ahrens", "given" : "Bodo", "non-dropping-particle" : "", "parse-names" : false, "suffix" : "" }, { "dropping-particle" : "", "family" : "Dubois", "given" : "Clotilde", "non-dropping-particle" : "", "parse-names" : false, "suffix" : "" }, { "dropping-particle" : "", "family" : "Sanchez", "given" : "Enrique", "non-dropping-particle" : "", "parse-names" : false, "suffix" : "" }, { "dropping-particle" : "", "family" : "Verdecchia", "given" : "Marco", "non-dropping-particle" : "", "parse-names" : false, "suffix" : "" } ], "container-title" : "Climate Dynamics", "id" : "ITEM-2", "issue" : "3", "issued" : { "date-parts" : [ [ "2018" ] ] }, "page" : "877-900", "title" : "Assessment of multiple daily precipitation statistics in ERA-Interim driven Med-CORDEX and EURO-CORDEX experiments against high resolution observations", "translator" : [ { "dropping-particle" : "", "family" : "S2930", "given" : "", "non-dropping-particle" : "", "parse-names" : false, "suffix" : "" } ], "type" : "article-journal", "volume" : "51" }, "uris" : [ "http://www.mendeley.com/documents/?uuid=cc86a6a0-ea9a-4a95-9937-14f01fd091bd" ] } ], "mendeley" : { "formattedCitation" : "(Prein et al., 2016a; Fantini et al., 2018)", "plainTextFormattedCitation" : "(Prein et al., 2016a; Fantini et al., 2018)", "previouslyFormattedCitation" : "(Prein et al., 2016a; Fantini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rein et al., 2016a; Fantini et al., 2018)</w:t>
      </w:r>
      <w:r w:rsidRPr="00D424AA">
        <w:rPr>
          <w:rFonts w:cs="Times New Roman"/>
          <w:lang w:val="en-GB"/>
        </w:rPr>
        <w:fldChar w:fldCharType="end"/>
      </w:r>
      <w:r w:rsidRPr="00841A35">
        <w:rPr>
          <w:rFonts w:cs="Times New Roman"/>
          <w:lang w:val="en-GB"/>
        </w:rPr>
        <w:t xml:space="preserve">, and parts of North America </w:t>
      </w:r>
      <w:r w:rsidRPr="00D424AA">
        <w:rPr>
          <w:rFonts w:cs="Times New Roman"/>
          <w:lang w:val="en-GB"/>
        </w:rPr>
        <w:fldChar w:fldCharType="begin" w:fldLock="1"/>
      </w:r>
      <w:r w:rsidR="00FF6231">
        <w:rPr>
          <w:rFonts w:cs="Times New Roman"/>
          <w:lang w:val="en-GB"/>
        </w:rPr>
        <w:instrText>ADDIN CSL_CITATION { "citationItems" : [ { "id" : "ITEM-1", "itemData" : { "DOI" : "10.1007/s00382-017-3736-4", "ISBN" : "0038201737364", "ISSN" : "14320894", "abstract" : "\u00a9 2017 The Author(s) This study focuses on the evaluation of daily precipitation and temperature climate indices and extremes simulated by an ensemble of 12 Regional Climate Model (RCM) simulations from the ARCTIC-CORDEX experiment with surface observations in the Canadian Arctic from the Adjusted Historical Canadian Climate Dataset. Five global reanalyses products (ERA-Interim, JRA55, MERRA, CFSR and GMFD) are also included in the evaluation to assess their potential for RCM evaluation in data sparse regions. The study evaluated the means and annual anomaly distributions of indices over the 1980\u20132004 dataset overlap period. The results showed that RCM and reanalysis performance varied with the climate variables being evaluated. Most RCMs and reanalyses were able to simulate well climate indices related to mean air temperature and hot extremes over most of the Canadian Arctic, with the exception of the Yukon region where models displayed the largest biases related to topographic effects. Overall performance was generally poor for indices related to cold extremes. Likewise, only a few RCM simulations and reanalyses were able to provide realistic simulations of precipitation extreme indicators. The multi-reanalysis ensemble provided superior results to individual datasets for climate indicators related to mean air temperature and hot extremes, but not for other indicators. These results support the use of reanalyses as reference datasets for the evaluation of RCM mean air temperature and hot extremes over northern Canada, but not for cold extremes and precipitation indices.", "author" : [ { "dropping-particle" : "", "family" : "Diaconescu", "given" : "Emilia Paula", "non-dropping-particle" : "", "parse-names" : false, "suffix" : "" }, { "dropping-particle" : "", "family" : "Mailhot", "given" : "Alain", "non-dropping-particle" : "", "parse-names" : false, "suffix" : "" }, { "dropping-particle" : "", "family" : "Brown", "given" : "Ross", "non-dropping-particle" : "", "parse-names" : false, "suffix" : "" }, { "dropping-particle" : "", "family" : "Chaumont", "given" : "Diane", "non-dropping-particle" : "", "parse-names" : false, "suffix" : "" } ], "container-title" : "Climate Dynamics", "id" : "ITEM-1", "issue" : "5-6", "issued" : { "date-parts" : [ [ "2018" ] ] }, "page" : "2061-2085", "publisher" : "Springer Berlin Heidelberg", "title" : "Evaluation of CORDEX-Arctic daily precipitation and temperature-based climate indices over Canadian Arctic land areas", "translator" : [ { "dropping-particle" : "", "family" : "S945", "given" : "", "non-dropping-particle" : "", "parse-names" : false, "suffix" : "" } ], "type" : "article-journal", "volume" : "50" }, "uris" : [ "http://www.mendeley.com/documents/?uuid=a89125cd-e211-4e6d-ab2f-dd512e37783b" ] } ], "mendeley" : { "formattedCitation" : "(Diaconescu et al., 2018)", "plainTextFormattedCitation" : "(Diaconescu et al., 2018)", "previouslyFormattedCitation" : "(Diaconescu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aconescu et al., 2018)</w:t>
      </w:r>
      <w:r w:rsidRPr="00D424AA">
        <w:rPr>
          <w:rFonts w:cs="Times New Roman"/>
          <w:lang w:val="en-GB"/>
        </w:rPr>
        <w:fldChar w:fldCharType="end"/>
      </w:r>
      <w:r w:rsidRPr="00841A35">
        <w:rPr>
          <w:rFonts w:cs="Times New Roman"/>
          <w:lang w:val="en-GB"/>
        </w:rPr>
        <w:t xml:space="preserve"> suggest that extreme rainfall events are better captured in RCMs compared to their host GCMs due to their ability to address regional characteristics, for example, topography and coastlines. However, CORDEX sim</w:t>
      </w:r>
      <w:r w:rsidRPr="00D424AA">
        <w:rPr>
          <w:rFonts w:cs="Times New Roman"/>
          <w:lang w:val="en-GB"/>
        </w:rPr>
        <w:t xml:space="preserve">ulations do not show good skill over south Asia for heavy precipitation and do not add value with respect to their </w:t>
      </w:r>
      <w:r w:rsidR="002B473C">
        <w:rPr>
          <w:rFonts w:cs="Times New Roman"/>
          <w:lang w:val="en-GB"/>
        </w:rPr>
        <w:t>GCM</w:t>
      </w:r>
      <w:r w:rsidRPr="00D424AA">
        <w:rPr>
          <w:rFonts w:cs="Times New Roman"/>
          <w:lang w:val="en-GB"/>
        </w:rPr>
        <w:t xml:space="preserve"> source of boundary conditions </w:t>
      </w:r>
      <w:commentRangeStart w:id="1513"/>
      <w:r w:rsidRPr="00D424AA">
        <w:rPr>
          <w:rFonts w:cs="Times New Roman"/>
          <w:lang w:val="en-GB"/>
        </w:rPr>
        <w:fldChar w:fldCharType="begin" w:fldLock="1"/>
      </w:r>
      <w:ins w:id="1514" w:author="Robin Matthews" w:date="2021-07-13T22:04:00Z">
        <w:r w:rsidR="007D37E9">
          <w:rPr>
            <w:rFonts w:cs="Times New Roman"/>
            <w:lang w:val="en-GB"/>
          </w:rPr>
          <w:instrText>ADDIN CSL_CITATION { "citationItems" : [ { "id" : "ITEM-1", "itemData" : { "DOI" : "10.1002/2014JD021636", "ISSN" : "2169897X", "abstract" : "Abstract Extreme precipitation events over India have resulted in loss of human lives and damaged infrastructures, food crops, and lifelines. The inability of climate models to credibly project precipitation extremes in India has not been helpful to longer-term hazards resilience policy. However, there have been claims that finer-resolution and regional climate models may improve projections. The claims are examined as hypotheses by comparing models with observations from 1951?2005. This paper evaluates the reliability of the latest generation of general circulation models (GCMs), Coupled Model Intercomparison Project Phase 5 (CMIP5), specifically a subset of the better performing CMIP5 models (called ?BEST-GCM?). The relative value of finer-resolution regional climate models (RCMs) is examined by comparing Coordinated Regional Climate Downscaling Experiment (CORDEX) South Asia RCMs (?CORDEX-RCMs?) versus the GCMs used by those RCMs to provide boundary conditions, or the host GCMs (?HOST-GCMs?). Ensemble mean of BEST-GCMs performed better for most of the extreme precipitation indices than the CORDEX-RCMs or their HOST-GCMs. Weaker performance shown by ensemble mean of CORDEX-RCMs is largely associated with their high intermodel variation. The CORDEX-RCMs occasionally exhibited slightly superior skills compared to BEST-GCMs; on the whole RCMs failed to significantly outperform GCMs. Observed trends in the extremes were not adequately captured by any of the model ensembles, while neither the GCMs nor the RCMs were determined to be adequate to inform hydrologic design.", "author" : [ { "dropping-particle" : "", "family" : "Mishra", "given" : "Vimal", "non-dropping-particle" : "", "parse-names" : false, "suffix" : "" }, { "dropping-particle" : "", "family" : "Kumar", "given" : "Devashish", "non-dropping-particle" : "", "parse-names" : false, "suffix" : "" }, { "dropping-particle" : "", "family" : "Ganguly", "given" : "Auroop R.", "non-dropping-particle" : "", "parse-names" : false, "suffix" : "" }, { "dropping-particle" : "", "family" : "Sanjay", "given" : "J.", "non-dropping-particle" : "", "parse-names" : false, "suffix" : "" }, { "dropping-particle" : "", "family" : "Mujumdar", "given" : "Milind", "non-dropping-particle" : "", "parse-names" : false, "suffix" : "" }, { "dropping-particle" : "", "family" : "Krishnan", "given" : "R.", "non-dropping-particle" : "", "parse-names" : false, "suffix" : "" }, { "dropping-particle" : "", "family" : "Shah", "given" : "Reepal D.", "non-dropping-particle" : "", "parse-names" : false, "suffix" : "" } ], "container-title" : "Journal of Geophysical Research: Atmospheres", "id" : "ITEM-1", "issue" : "15", "issued" : { "date-parts" : [ [ "2014", "8", "16" ] ] }, "note" : "doi: 10.1002/2014JD021636", "page" : "9301-9323", "publisher" : "Wiley-Blackwell", "title" : "Reliability of regional and global climate models to simulate precipitation extremes over India", "translator" : [ { "dropping-particle" : "", "family" : "S367", "given" : "", "non-dropping-particle" : "", "parse-names" : false, "suffix" : "" } ], "type" : "article-journal", "volume" : "119" }, "uris" : [ "http://www.mendeley.com/documents/?uuid=db949bb8-5f07-49e5-94c1-823d8fd07a19" ] }, { "id" : "ITEM-2", "itemData" : { "DOI" : "10.1007/s00382-016-3147-y", "ISSN" : "1432-0894",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2", "issue" : "3", "issued" : { "date-parts" : [ [ "2017" ] ] }, "page" : "1375-1397", "title" : "Do dynamic regional models add value to the global model projections of Indian monsoon?", "translator" : [ { "dropping-particle" : "", "family" : "S369", "given" : "", "non-dropping-particle" : "", "parse-names" : false, "suffix" : "" } ], "type" : "article-journal", "volume" : "48" }, "uris" : [ "http://www.mendeley.com/documents/?uuid=a0876cf7-5f82-4f05-a553-e91026586404" ] } ], "mendeley" : { "formattedCitation" : "(Mishra et al., 2014a; Singh et al., 2017b)", "manualFormatting" : "(Mishra et al., 2014b; S. Singh et al., 2017)", "plainTextFormattedCitation" : "(Mishra et al., 2014a; Singh et al., 2017b)", "previouslyFormattedCitation" : "(Mishra et al., 2014a; Singh et al., 2017b)" }, "properties" : { "noteIndex" : 0 }, "schema" : "https://github.com/citation-style-language/schema/raw/master/csl-citation.json" }</w:instrText>
        </w:r>
      </w:ins>
      <w:del w:id="1515" w:author="Robin Matthews" w:date="2021-07-13T22:04:00Z">
        <w:r w:rsidR="00FF6231" w:rsidDel="007D37E9">
          <w:rPr>
            <w:rFonts w:cs="Times New Roman"/>
            <w:lang w:val="en-GB"/>
          </w:rPr>
          <w:delInstrText>ADDIN CSL_CITATION { "citationItems" : [ { "id" : "ITEM-1", "itemData" : { "DOI" : "10.1002/2014JD021636", "ISSN" : "2169897X", "abstract" : "Abstract Extreme precipitation events over India have resulted in loss of human lives and damaged infrastructures, food crops, and lifelines. The inability of climate models to credibly project precipitation extremes in India has not been helpful to longer-term hazards resilience policy. However, there have been claims that finer-resolution and regional climate models may improve projections. The claims are examined as hypotheses by comparing models with observations from 1951?2005. This paper evaluates the reliability of the latest generation of general circulation models (GCMs), Coupled Model Intercomparison Project Phase 5 (CMIP5), specifically a subset of the better performing CMIP5 models (called ?BEST-GCM?). The relative value of finer-resolution regional climate models (RCMs) is examined by comparing Coordinated Regional Climate Downscaling Experiment (CORDEX) South Asia RCMs (?CORDEX-RCMs?) versus the GCMs used by those RCMs to provide boundary conditions, or the host GCMs (?HOST-GCMs?). Ensemble mean of BEST-GCMs performed better for most of the extreme precipitation indices than the CORDEX-RCMs or their HOST-GCMs. Weaker performance shown by ensemble mean of CORDEX-RCMs is largely associated with their high intermodel variation. The CORDEX-RCMs occasionally exhibited slightly superior skills compared to BEST-GCMs; on the whole RCMs failed to significantly outperform GCMs. Observed trends in the extremes were not adequately captured by any of the model ensembles, while neither the GCMs nor the RCMs were determined to be adequate to inform hydrologic design.", "author" : [ { "dropping-particle" : "", "family" : "Mishra", "given" : "Vimal", "non-dropping-particle" : "", "parse-names" : false, "suffix" : "" }, { "dropping-particle" : "", "family" : "Kumar", "given" : "Devashish", "non-dropping-particle" : "", "parse-names" : false, "suffix" : "" }, { "dropping-particle" : "", "family" : "Ganguly", "given" : "Auroop R.", "non-dropping-particle" : "", "parse-names" : false, "suffix" : "" }, { "dropping-particle" : "", "family" : "Sanjay", "given" : "J.", "non-dropping-particle" : "", "parse-names" : false, "suffix" : "" }, { "dropping-particle" : "", "family" : "Mujumdar", "given" : "Milind", "non-dropping-particle" : "", "parse-names" : false, "suffix" : "" }, { "dropping-particle" : "", "family" : "Krishnan", "given" : "R.", "non-dropping-particle" : "", "parse-names" : false, "suffix" : "" }, { "dropping-particle" : "", "family" : "Shah", "given" : "Reepal D.", "non-dropping-particle" : "", "parse-names" : false, "suffix" : "" } ], "container-title" : "Journal of Geophysical Research: Atmospheres", "id" : "ITEM-1", "issue" : "15", "issued" : { "date-parts" : [ [ "2014", "8", "16" ] ] }, "note" : "doi: 10.1002/2014JD021636", "page" : "9301-9323", "publisher" : "Wiley-Blackwell", "title" : "Reliability of regional and global climate models to simulate precipitation extremes over India", "translator" : [ { "dropping-particle" : "", "family" : "S367", "given" : "", "non-dropping-particle" : "", "parse-names" : false, "suffix" : "" } ], "type" : "article-journal", "volume" : "119" }, "uris" : [ "http://www.mendeley.com/documents/?uuid=db949bb8-5f07-49e5-94c1-823d8fd07a19" ] }, { "id" : "ITEM-2", "itemData" : { "DOI" : "10.1007/s00382-016-3147-y", "ISSN" : "1432-0894",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2", "issue" : "3", "issued" : { "date-parts" : [ [ "2017" ] ] }, "page" : "1375-1397", "title" : "Do dynamic regional models add value to the global model projections of Indian monsoon?", "translator" : [ { "dropping-particle" : "", "family" : "S369", "given" : "", "non-dropping-particle" : "", "parse-names" : false, "suffix" : "" } ], "type" : "article-journal", "volume" : "48" }, "uris" : [ "http://www.mendeley.com/documents/?uuid=a0876cf7-5f82-4f05-a553-e91026586404" ] } ], "mendeley" : { "formattedCitation" : "(Mishra et al., 2014a; Singh et al., 2017b)", "plainTextFormattedCitation" : "(Mishra et al., 2014a; Singh et al., 2017b)", "previouslyFormattedCitation" : "(Mishra et al., 2014a; Singh et al., 2017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516" w:author="Robin Matthews" w:date="2021-07-13T22:04:00Z">
        <w:r w:rsidR="007D37E9" w:rsidRPr="00B549EC">
          <w:rPr>
            <w:noProof/>
            <w:lang w:val="en-US"/>
          </w:rPr>
          <w:t>Mishra et al., 2014b; S. Singh et al., 2017</w:t>
        </w:r>
      </w:ins>
      <w:del w:id="1517" w:author="Robin Matthews" w:date="2021-07-13T22:04:00Z">
        <w:r w:rsidR="00A26296" w:rsidDel="007D37E9">
          <w:rPr>
            <w:rFonts w:cs="Times New Roman"/>
            <w:noProof/>
            <w:lang w:val="en-GB"/>
          </w:rPr>
          <w:delText>Mishra et al., 2014a; Singh et al., 2017b</w:delText>
        </w:r>
      </w:del>
      <w:r w:rsidR="00A26296">
        <w:rPr>
          <w:rFonts w:cs="Times New Roman"/>
          <w:noProof/>
          <w:lang w:val="en-GB"/>
        </w:rPr>
        <w:t>)</w:t>
      </w:r>
      <w:r w:rsidRPr="00D424AA">
        <w:rPr>
          <w:rFonts w:cs="Times New Roman"/>
          <w:lang w:val="en-GB"/>
        </w:rPr>
        <w:fldChar w:fldCharType="end"/>
      </w:r>
      <w:commentRangeEnd w:id="1513"/>
      <w:r w:rsidR="00A26296">
        <w:rPr>
          <w:rStyle w:val="Marquedecommentaire"/>
        </w:rPr>
        <w:commentReference w:id="1513"/>
      </w:r>
      <w:r w:rsidRPr="00841A35">
        <w:rPr>
          <w:rFonts w:cs="Times New Roman"/>
          <w:lang w:val="en-GB"/>
        </w:rPr>
        <w:t xml:space="preserve">. The evaluation of models in simulating regional </w:t>
      </w:r>
      <w:r w:rsidRPr="00D424AA">
        <w:rPr>
          <w:rFonts w:cs="Times New Roman"/>
          <w:lang w:val="en-GB"/>
        </w:rPr>
        <w:t xml:space="preserve">processes is discussed in detail in </w:t>
      </w:r>
      <w:r w:rsidR="002B473C">
        <w:rPr>
          <w:rFonts w:cs="Times New Roman"/>
          <w:lang w:val="en-GB"/>
        </w:rPr>
        <w:t>Chapter 10 (</w:t>
      </w:r>
      <w:r w:rsidRPr="00D424AA">
        <w:rPr>
          <w:rFonts w:cs="Times New Roman"/>
          <w:lang w:val="en-GB"/>
        </w:rPr>
        <w:t>Section 10.3.3.4</w:t>
      </w:r>
      <w:r w:rsidR="002B473C">
        <w:rPr>
          <w:rFonts w:cs="Times New Roman"/>
          <w:lang w:val="en-GB"/>
        </w:rPr>
        <w:t>)</w:t>
      </w:r>
      <w:r w:rsidRPr="00D424AA">
        <w:rPr>
          <w:rFonts w:cs="Times New Roman"/>
          <w:lang w:val="en-GB"/>
        </w:rPr>
        <w:t xml:space="preserve">. The high-resolution simulation of mid-latitude winter extreme precipitation over land is of similar magnitude to point observations. Simulation of summer extreme precipitation has a high bias when compared with observations at the same spatial scale. Simulated extreme precipitation in the tropics also appears to be too large, indicating possible deficiencies in the parameterization of cumulus convection at this resolution. Indeed, precipitation distributions at both daily and sub-daily time scales are much improved with a convection-permitting model </w:t>
      </w:r>
      <w:r w:rsidRPr="00D424AA">
        <w:rPr>
          <w:rFonts w:cs="Times New Roman"/>
          <w:lang w:val="en-GB"/>
        </w:rPr>
        <w:fldChar w:fldCharType="begin" w:fldLock="1"/>
      </w:r>
      <w:r w:rsidR="007D2D56">
        <w:rPr>
          <w:rFonts w:cs="Times New Roman"/>
          <w:lang w:val="en-GB"/>
        </w:rPr>
        <w:instrText>ADDIN CSL_CITATION { "citationItems" : [ { "id" : "ITEM-1", "itemData" : { "DOI" : "10.5194/gmd-13-1311-2020", "ISSN" : "1991-9603", "author" : [ { "dropping-particle" : "", "family" : "Belu\u0161i\u0107", "given" : "D", "non-dropping-particle" : "", "parse-names" : false, "suffix" : "" }, { "dropping-particle" : "", "family" : "Vries", "given" : "H", "non-dropping-particle" : "de", "parse-names" : false, "suffix" : "" }, { "dropping-particle" : "", "family" : "Dobler", "given" : "A", "non-dropping-particle" : "", "parse-names" : false, "suffix" : "" }, { "dropping-particle" : "", "family" : "Landgren", "given" : "O", "non-dropping-particle" : "", "parse-names" : false, "suffix" : "" }, { "dropping-particle" : "", "family" : "Lind", "given" : "P", "non-dropping-particle" : "", "parse-names" : false, "suffix" : "" }, { "dropping-particle" : "", "family" : "Lindstedt", "given" : "D", "non-dropping-particle" : "", "parse-names" : false, "suffix" : "" }, { "dropping-particle" : "", "family" : "Pedersen", "given" : "R A", "non-dropping-particle" : "", "parse-names" : false, "suffix" : "" }, { "dropping-particle" : "", "family" : "S\u00e1nchez-Perrino", "given" : "J C", "non-dropping-particle" : "", "parse-names" : false, "suffix" : "" }, { "dropping-particle" : "", "family" : "Toivonen", "given" : "E", "non-dropping-particle" : "", "parse-names" : false, "suffix" : "" }, { "dropping-particle" : "", "family" : "Ulft", "given" : "B", "non-dropping-particle" : "van", "parse-names" : false, "suffix" : "" }, { "dropping-particle" : "", "family" : "Wang", "given" : "F", "non-dropping-particle" : "", "parse-names" : false, "suffix" : "" }, { "dropping-particle" : "", "family" : "Andrae", "given" : "U", "non-dropping-particle" : "", "parse-names" : false, "suffix" : "" }, { "dropping-particle" : "", "family" : "Batrak", "given" : "Y", "non-dropping-particle" : "", "parse-names" : false, "suffix" : "" }, { "dropping-particle" : "", "family" : "Kjellstr\u00f6m", "given" : "E", "non-dropping-particle" : "", "parse-names" : false, "suffix" : "" }, { "dropping-particle" : "", "family" : "Lenderink", "given" : "G", "non-dropping-particle" : "", "parse-names" : false, "suffix" : "" }, { "dropping-particle" : "", "family" : "Nikulin", "given" : "G", "non-dropping-particle" : "", "parse-names" : false, "suffix" : "" }, { "dropping-particle" : "", "family" : "Pietik\u00e4inen", "given" : "J.-P.", "non-dropping-particle" : "", "parse-names" : false, "suffix" : "" }, { "dropping-particle" : "", "family" : "Rodr\u00edguez-Camino", "given" : "E", "non-dropping-particle" : "", "parse-names" : false, "suffix" : "" }, { "dropping-particle" : "", "family" : "Samuelsson", "given" : "P", "non-dropping-particle" : "", "parse-names" : false, "suffix" : "" }, { "dropping-particle" : "", "family" : "Meijgaard", "given" : "E", "non-dropping-particle" : "van", "parse-names" : false, "suffix" : "" }, { "dropping-particle" : "", "family" : "Wu", "given" : "M", "non-dropping-particle" : "", "parse-names" : false, "suffix" : "" } ], "container-title" : "Geoscientific Model Development", "id" : "ITEM-1", "issue" : "3", "issued" : { "date-parts" : [ [ "2020", "3", "20" ] ] }, "page" : "1311-1333", "publisher" : "Copernicus Publications", "title" : "HCLIM38: a flexible regional climate model applicable for different climate zones from coarse to convection-permitting scales", "translator" : [ { "dropping-particle" : "", "family" : "S3030", "given" : "", "non-dropping-particle" : "", "parse-names" : false, "suffix" : "" } ], "type" : "article-journal", "volume" : "13" }, "uris" : [ "http://www.mendeley.com/documents/?uuid=c23ffbe7-e496-41b1-9c12-d48d151170fd" ] } ], "mendeley" : { "formattedCitation" : "(Belu\u0161i\u0107 et al., 2020)", "plainTextFormattedCitation" : "(Belu\u0161i\u0107 et al., 2020)", "previouslyFormattedCitation" : "(Belu\u0161i\u0107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lušić et al., 2020)</w:t>
      </w:r>
      <w:r w:rsidRPr="00D424AA">
        <w:rPr>
          <w:rFonts w:cs="Times New Roman"/>
          <w:lang w:val="en-GB"/>
        </w:rPr>
        <w:fldChar w:fldCharType="end"/>
      </w:r>
      <w:r w:rsidRPr="00841A35">
        <w:rPr>
          <w:rFonts w:cs="Times New Roman"/>
          <w:lang w:val="en-GB"/>
        </w:rPr>
        <w:t xml:space="preserve"> over west Africa </w:t>
      </w:r>
      <w:r w:rsidRPr="00D424AA">
        <w:rPr>
          <w:rFonts w:cs="Times New Roman"/>
          <w:lang w:val="en-GB"/>
        </w:rPr>
        <w:fldChar w:fldCharType="begin" w:fldLock="1"/>
      </w:r>
      <w:r w:rsidR="00FF6231">
        <w:rPr>
          <w:rFonts w:cs="Times New Roman"/>
          <w:lang w:val="en-GB"/>
        </w:rPr>
        <w:instrText>ADDIN CSL_CITATION { "citationItems" : [ { "id" : "ITEM-1", "itemData" : { "DOI" : "10.1007/s00382-019-04759-4", "ISSN" : "1432-0894", "abstract" : "The West African climate is unique and challenging to reproduce using standard resolution climate models as a large proportion of precipitation comes from organised deep convection. For the first time, a regional 4.5\u00a0km convection permitting simulation was performed on a pan-African domain for a period of 10\u00a0years (1997\u20132006). The 4.5\u00a0km simulation (CP4A) is compared with a 25\u00a0\u00d7\u00a040\u00a0km convection-parameterised model (R25) over West Africa. CP4A shows increased mean precipitation, which results in improvements in the mature phase of the West African monsoon but deterioration in the early and late phases. The distribution of precipitation rates is improved due to more short lasting intense rainfall events linked with mesoscale convective systems. Consequently, the CP4A model shows a better representation of wet and dry spells both at the daily and sub-daily time-scales. The diurnal cycle of rainfall is improved, which impacts the diurnal cycle of monsoon winds and increases moisture convergence in the Sahel. Although shortcomings were identified, with implications for model development, this convection-permitting model provides a much more reliable precipitation distribution than its convection-parameterised counterpart at both daily and sub-daily time-scales. Convection-permitting scales will therefore be useful to address the crucial question of how the precipitation distribution will change in the future.", "author" : [ { "dropping-particle" : "", "family" : "Berthou", "given" : "S\u00e9gol\u00e8ne", "non-dropping-particle" : "", "parse-names" : false, "suffix" : "" }, { "dropping-particle" : "", "family" : "Rowell", "given" : "David P", "non-dropping-particle" : "", "parse-names" : false, "suffix" : "" }, { "dropping-particle" : "", "family" : "Kendon", "given" : "Elizabeth J", "non-dropping-particle" : "", "parse-names" : false, "suffix" : "" }, { "dropping-particle" : "", "family" : "Roberts", "given" : "Malcolm J", "non-dropping-particle" : "", "parse-names" : false, "suffix" : "" }, { "dropping-particle" : "", "family" : "Stratton", "given" : "Rachel A", "non-dropping-particle" : "", "parse-names" : false, "suffix" : "" }, { "dropping-particle" : "", "family" : "Crook", "given" : "Julia A", "non-dropping-particle" : "", "parse-names" : false, "suffix" : "" }, { "dropping-particle" : "", "family" : "Wilcox", "given" : "Catherine", "non-dropping-particle" : "", "parse-names" : false, "suffix" : "" } ], "container-title" : "Climate Dynamics", "id" : "ITEM-1", "issue" : "3", "issued" : { "date-parts" : [ [ "2019" ] ] }, "page" : "1991-2011", "title" : "Improved climatological precipitation characteristics over West Africa at convection-permitting scales", "translator" : [ { "dropping-particle" : "", "family" : "S2329", "given" : "", "non-dropping-particle" : "", "parse-names" : false, "suffix" : "" } ], "type" : "article-journal", "volume" : "53" }, "uris" : [ "http://www.mendeley.com/documents/?uuid=ad914fb2-e1c5-4524-9ba0-e024aaeebae7" ] } ], "mendeley" : { "formattedCitation" : "(Berthou et al., 2019b)", "plainTextFormattedCitation" : "(Berthou et al., 2019b)", "previouslyFormattedCitation" : "(Berthou et al., 2019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thou et al., 2019b)</w:t>
      </w:r>
      <w:r w:rsidRPr="00D424AA">
        <w:rPr>
          <w:rFonts w:cs="Times New Roman"/>
          <w:lang w:val="en-GB"/>
        </w:rPr>
        <w:fldChar w:fldCharType="end"/>
      </w:r>
      <w:r w:rsidRPr="00841A35">
        <w:rPr>
          <w:rFonts w:cs="Times New Roman"/>
          <w:lang w:val="en-GB"/>
        </w:rPr>
        <w:t xml:space="preserve">, East Africa </w:t>
      </w:r>
      <w:r w:rsidRPr="00D424AA">
        <w:rPr>
          <w:rFonts w:cs="Times New Roman"/>
          <w:lang w:val="en-GB"/>
        </w:rPr>
        <w:fldChar w:fldCharType="begin" w:fldLock="1"/>
      </w:r>
      <w:r w:rsidR="00FF6231">
        <w:rPr>
          <w:rFonts w:cs="Times New Roman"/>
          <w:lang w:val="en-GB"/>
        </w:rPr>
        <w:instrText>ADDIN CSL_CITATION { "citationItems" : [ { "id" : "ITEM-1", "itemData" : { "DOI" : "10.1175/JCLI-D-18-0387.1", "ISSN" : "0894-8755", "abstract" : "The precipitation and diabatic heating resulting from moist convection make it a key component of the atmospheric water budget in the tropics. With convective parameterization being a known source of uncertainty in global models, convection-permitting (CP) models are increasingly being used to improve understanding of regional climate. Here, a new 10-yr CP simulation is used to study the characteristics of rainfall and atmospheric water budget for East Africa and the Lake Victoria basin. The explicit representation of convection leads to a widespread improvement in the intensities and diurnal cycle of rainfall when compared with a parameterized simulation. Differences in large-scale moisture fluxes lead to a shift in the mean rainfall pattern from the Congo to Lake Victoria basin in the CP simulation\u2014highlighting the important connection between local changes in the representation of convection and larger-scale dynamics and rainfall. Stronger lake\u2013land contrasts in buoyancy in the CP model lead to a stronger nocturnal land breeze over Lake Victoria, increasing evaporation and moisture flux convergence (MFC), and likely unrealistically high rainfall. However, for the mountains east of the lake, the CP model produces a diurnal rainfall cycle much more similar to satellite estimates, which is related to differences in the timing of MFC. Results here demonstrate that, while care is needed regarding lake forcings, a CP approach offers a more realistic representation of several rainfall characteristics through a more physically based realization of the atmospheric dynamics around the complex topography of East Africa.", "author" : [ { "dropping-particle" : "", "family" : "Finney", "given" : "Declan L", "non-dropping-particle" : "", "parse-names" : false, "suffix" : "" }, { "dropping-particle" : "", "family" : "Marsham", "given" : "John H", "non-dropping-particle" : "", "parse-names" : false, "suffix" : "" }, { "dropping-particle" : "", "family" : "Jackson", "given" : "Lawrence S", "non-dropping-particle" : "", "parse-names" : false, "suffix" : "" }, { "dropping-particle" : "", "family" : "Kendon", "given" : "Elizabeth J", "non-dropping-particle" : "", "parse-names" : false, "suffix" : "" }, { "dropping-particle" : "", "family" : "Rowell", "given" : "David P", "non-dropping-particle" : "", "parse-names" : false, "suffix" : "" }, { "dropping-particle" : "", "family" : "Boorman", "given" : "Penelope M", "non-dropping-particle" : "", "parse-names" : false, "suffix" : "" }, { "dropping-particle" : "", "family" : "Keane", "given" : "Richard J", "non-dropping-particle" : "", "parse-names" : false, "suffix" : "" }, { "dropping-particle" : "", "family" : "Stratton", "given" : "Rachel A", "non-dropping-particle" : "", "parse-names" : false, "suffix" : "" }, { "dropping-particle" : "", "family" : "Senior", "given" : "Catherine A", "non-dropping-particle" : "", "parse-names" : false, "suffix" : "" } ], "container-title" : "Journal of Climate", "id" : "ITEM-1", "issue" : "7", "issued" : { "date-parts" : [ [ "2019", "3", "25" ] ] }, "page" : "2109-2129", "title" : "Implications of Improved Representation of Convection for the East Africa Water Budget Using a Convection-Permitting Model", "translator" : [ { "dropping-particle" : "", "family" : "S3033", "given" : "", "non-dropping-particle" : "", "parse-names" : false, "suffix" : "" } ], "type" : "article-journal", "volume" : "32" }, "uris" : [ "http://www.mendeley.com/documents/?uuid=3a20ffb3-5e1d-4764-85c0-27007acfeb82" ] } ], "mendeley" : { "formattedCitation" : "(Finney et al., 2019)", "plainTextFormattedCitation" : "(Finney et al., 2019)", "previouslyFormattedCitation" : "(Finney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inney et al., 2019)</w:t>
      </w:r>
      <w:r w:rsidRPr="00D424AA">
        <w:rPr>
          <w:rFonts w:cs="Times New Roman"/>
          <w:lang w:val="en-GB"/>
        </w:rPr>
        <w:fldChar w:fldCharType="end"/>
      </w:r>
      <w:r w:rsidRPr="00841A35">
        <w:rPr>
          <w:rFonts w:cs="Times New Roman"/>
          <w:lang w:val="en-GB"/>
        </w:rPr>
        <w:t xml:space="preserve">, North America and Canada </w:t>
      </w:r>
      <w:r w:rsidRPr="00D424AA">
        <w:rPr>
          <w:rFonts w:cs="Times New Roman"/>
          <w:lang w:val="en-GB"/>
        </w:rPr>
        <w:fldChar w:fldCharType="begin" w:fldLock="1"/>
      </w:r>
      <w:r w:rsidR="00FF6231">
        <w:rPr>
          <w:rFonts w:cs="Times New Roman"/>
          <w:lang w:val="en-GB"/>
        </w:rPr>
        <w:instrText>ADDIN CSL_CITATION { "citationItems" : [ { "id" : "ITEM-1", "itemData" : { "DOI" : "10.1029/2019JD031210", "ISSN" : "21698996", "abstract" : "Global warming is expected to produce modifications in the intensity, as well as in the seasonality and spatiotemporal structure of extreme precipitation. In the present study, the temporal evolution of simulated daily and subdaily precipitation extremes was analyzed to assess how they respond to climate warming over different time horizons. Pooling series from the recent 50-member Canadian Regional Climate Model v5 Large Ensemble, the probability distributions, date and time of occurrences, and spatiotemporal structure of simulated Annual Maxima (AM) precipitation were analyzed at various spatial scales and for durations between 1\u00a0hr and 3 days. In agreement with previous studies, the results underline the large increases in AM precipitation quantiles, especially for the shortest durations and for the more extreme events (i.e., longest return periods), and modifications in their spatiotemporal scaling properties and annual and diurnal cycles. For instance, subdaily AM extremes are expected to occur later in the evening, while, no matter the duration, the extremes are expected to occur over a wider period of the year in future climate. Finally, the analysis of projected AM probability distributions showed that heavy-tail Generalized Extreme Value (GEV) distributions will most likely be observed in the future climate, with some model grid boxes experiencing a significant increase of GEV shape parameters. These results may have major consequences in terms of the occurrence and possible impacts of the most extreme precipitation events.", "author" : [ { "dropping-particle" : "", "family" : "Innocenti", "given" : "S.", "non-dropping-particle" : "", "parse-names" : false, "suffix" : "" }, { "dropping-particle" : "", "family" : "Mailhot", "given" : "A.", "non-dropping-particle" : "", "parse-names" : false, "suffix" : "" }, { "dropping-particle" : "", "family" : "Leduc", "given" : "M.", "non-dropping-particle" : "", "parse-names" : false, "suffix" : "" }, { "dropping-particle" : "", "family" : "Cannon", "given" : "A. J.", "non-dropping-particle" : "", "parse-names" : false, "suffix" : "" }, { "dropping-particle" : "", "family" : "Frigon", "given" : "A.", "non-dropping-particle" : "", "parse-names" : false, "suffix" : "" } ], "container-title" : "Journal of Geophysical Research: Atmospheres", "id" : "ITEM-1", "issue" : "19", "issued" : { "date-parts" : [ [ "2019", "10", "16" ] ] }, "note" : "From Duplicate 2 (Projected Changes in the Probability Distributions, Seasonality, and Spatiotemporal Scaling of Daily and Subdaily Extreme Precipitation Simulated by a 50-Member Ensemble Over Northeastern North America - Innocenti, S; Mailhot, A; Leduc, M; Cannon, A J; Frigon, A)\n\nFrom Duplicate 1 (Projected Changes in the Probability Distributions, Seasonality, and Spatiotemporal Scaling of Daily and Subdaily Extreme Precipitation Simulated by a 50-Member Ensemble Over Northeastern North America - Innocenti, S; Mailhot, A; Leduc, M; Cannon, A J; Frigon, A)\n\ndoi: 10.1029/2019JD031210\n\nFrom Duplicate 2 (Projected Changes in the Probability Distributions, Seasonality, and Spatiotemporal Scaling of Daily and Subdaily Extreme Precipitation Simulated by a 50-Member Ensemble Over Northeastern North America - Innocenti, S; Mailhot, A; Leduc, M; Cannon, A J; Frigon, A)\n\nFrom Duplicate 2 (Projected Changes in the Probability Distributions, Seasonality, and Spatiotemporal Scaling of Daily and Subdaily Extreme Precipitation Simulated by a 50-Member Ensemble Over Northeastern North America - Innocenti, S; Mailhot, A; Leduc, M; Cannon, A J; Frigon, A)\n\ndoi: 10.1029/2019JD031210", "page" : "10427-10449", "publisher" : "John Wiley &amp; Sons, Ltd", "title" : "Projected Changes in the Probability Distributions, Seasonality, and Spatiotemporal Scaling of Daily and Subdaily Extreme Precipitation Simulated by a 50-Member Ensemble Over Northeastern North America", "translator" : [ { "dropping-particle" : "", "family" : "S3351", "given" : "", "non-dropping-particle" : "", "parse-names" : false, "suffix" : "" } ], "type" : "article-journal", "volume" : "124" }, "uris" : [ "http://www.mendeley.com/documents/?uuid=0e7cb012-68f7-40dd-a2b1-efbb5e00c6b5" ] }, { "id" : "ITEM-2", "itemData" : { "DOI" : "10.5194/nhess-19-421-2019", "ISSN" : "1684-9981", "abstract" : "&lt;p&gt;&lt;![CDATA[Abstract. Convection-permitting climate models have been recommended for use in projecting future changes in local-scale, short-duration rainfall extremes that are of the greatest relevance to engineering and infrastructure design, e.g., as commonly summarized in intensity\u2013duration\u2013frequency (IDF) curves. Based on thermodynamic arguments, it is expected that rainfall extremes will become more intense in the future. Recent evidence also suggests that shorter-duration extremes may intensify more than longer durations and that changes may depend on event rarity. Based on these general trends, will IDF curves shift upward and steepen under global warming? Will long-return-period extremes experience greater intensification than more common events? Projected changes in IDF curve characteristics are assessed based on sub-daily and daily outputs from historical and late 21st century pseudo-global-warming convection-permitting climate model simulations over North America. To make more efficient use of the short model integrations, a parsimonious generalized extreme value simple scaling (GEVSS) model is used to estimate historical and future IDF curves (1 to 24\u2009h durations). Simulated historical sub-daily rainfall extremes are first evaluated against in situ observations and compared with two high-resolution observationally constrained gridded products. The climate model performs well, matching or exceeding performance of the gridded datasets. Next, inferences about future changes in GEVSS parameters are made using a Bayesian false discovery rate approach. Large portions of the domain experience significant increases in GEVSS location (&gt;99\u2009% of grid points), scale (&gt;88\u2009%), and scaling exponent (&gt;39\u2009%) parameters, whereas almost no significant decreases are projected to occur (&lt;1\u2009%, &lt;5\u2009%, and &lt;5\u2009% respectively). The result is that IDF curves tend to shift upward (increases in location and scale), and, with the exception of the eastern US, steepen (increases in scaling exponent), which leads to the largest increases in return levels for short-duration extremes. The projected increase in the GEVSS scaling exponent calls into question stationarity assumptions that form the basis for existing IDF curve projections that rely exclusively on simulations at the daily timescale. When changes in return levels are scaled according to local temperature change, median scaling rates, e.g., for the 10-year return level, are consistent with the Clausius\u2013Clapeyron (CC)\u2026", "author" : [ { "dropping-particle" : "", "family" : "Cannon", "given" : "Alex J.", "non-dropping-particle" : "", "parse-names" : false, "suffix" : "" }, { "dropping-particle" : "", "family" : "Innocenti", "given" : "Silvia", "non-dropping-particle" : "", "parse-names" : false, "suffix" : "" } ], "container-title" : "Natural Hazards and Earth System Sciences", "id" : "ITEM-2", "issue" : "2", "issued" : { "date-parts" : [ [ "2019", "3", "1" ] ] }, "page" : "421-440", "title" : "Projected intensification of sub-daily and daily rainfall extremes in convection-permitting climate model simulations over North America: implications for future intensity\u2013duration\u2013frequency curves", "translator" : [ { "dropping-particle" : "", "family" : "S3032", "given" : "", "non-dropping-particle" : "", "parse-names" : false, "suffix" : "" } ], "type" : "article-journal", "volume" : "19" }, "uris" : [ "http://www.mendeley.com/documents/?uuid=b1f5fd42-6a8f-459f-ae96-a464db16eae8" ] } ], "mendeley" : { "formattedCitation" : "(Cannon and Innocenti, 2019; Innocenti et al., 2019)", "plainTextFormattedCitation" : "(Cannon and Innocenti, 2019; Innocenti et al., 2019)", "previouslyFormattedCitation" : "(Cannon and Innocenti, 2019; Innocent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annon and Innocenti, 2019; Innocenti et al., 2019)</w:t>
      </w:r>
      <w:r w:rsidRPr="00D424AA">
        <w:rPr>
          <w:rFonts w:cs="Times New Roman"/>
          <w:lang w:val="en-GB"/>
        </w:rPr>
        <w:fldChar w:fldCharType="end"/>
      </w:r>
      <w:r w:rsidRPr="00841A35">
        <w:rPr>
          <w:rFonts w:cs="Times New Roman"/>
          <w:lang w:val="en-GB"/>
        </w:rPr>
        <w:t xml:space="preserve"> and over Belgium in Europe </w:t>
      </w:r>
      <w:r w:rsidRPr="00D424AA">
        <w:rPr>
          <w:rFonts w:cs="Times New Roman"/>
          <w:lang w:val="en-GB"/>
        </w:rPr>
        <w:fldChar w:fldCharType="begin" w:fldLock="1"/>
      </w:r>
      <w:r w:rsidR="00FF6231">
        <w:rPr>
          <w:rFonts w:cs="Times New Roman"/>
          <w:lang w:val="en-GB"/>
        </w:rPr>
        <w:instrText>ADDIN CSL_CITATION { "citationItems" : [ { "id" : "ITEM-1", "itemData" : { "DOI" : "10.1007/s00382-018-4454-2", "ISSN" : "1432-0894", "abstract" : "Owing to computational advances, an ever growing percentage of regional climate simulations are being performed at convection-permitting scale (CPS, or a horizontal grid scale below 4\u00a0km). One particular area where CPS could be of added value is in future projections of extreme precipitation, particularly for short timescales (e.g. hourly). However, recent studies that compare the sensitivity of extreme hourly precipitation at CPS and non-convection-permitting scale (nCPS) have produced mixed results, with some reporting a significantly higher future increase of extremes at CPS, while others do not. However, the domains used in these studies differ significantly in orographic complexity, and include both mountain ranges as well as lowlands with minimal topographical features. Therefore, the goal of this study is to investigate if and how the difference between nCPS and CPS future extreme precipitation projections might depend on topographic complexity and timescale. The study area is Belgium and surroundings, and is comprised of lowland in the north (Flanders) and a low mountain range in the south (Ardennes). These two distinct topographical regions are separated in the analysis. We perform and analyze three sets of 30\u00a0year climate simulations (hindcast, control and end-of-century RCP 8.5) at both nCPS (12\u00a0km resolution) and CPS (2.5\u00a0km resolution), using the regional climate model COSMO-CLM. Results show that for our study area, the difference between nCPS and CPS future extreme precipitation depends on both timescale and topography. Despite a background of general summer drying in our region caused by changes in large-scale circulation, the CPS simulations predict a significant increase in the frequency of daily and hourly extreme precipitation events, for both the lowland and mountain areas. The nCPS simulations are able to reproduce this increase for hourly extremes in mountain areas, but significantly underestimate the increase in hourly extremes in lowlands, as well as the increase in the most extreme daily precipitation events in both the lowland and mountain areas.", "author" : [ { "dropping-particle" : "", "family" : "Broucke", "given" : "Sam", "non-dropping-particle" : "Vanden", "parse-names" : false, "suffix" : "" }, { "dropping-particle" : "", "family" : "Wouters", "given" : "Hendrik", "non-dropping-particle" : "", "parse-names" : false, "suffix" : "" }, { "dropping-particle" : "", "family" : "Demuzere", "given" : "Matthias", "non-dropping-particle" : "", "parse-names" : false, "suffix" : "" }, { "dropping-particle" : "", "family" : "Lipzig", "given" : "Nicole P M", "non-dropping-particle" : "van", "parse-names" : false, "suffix" : "" } ], "container-title" : "Climate Dynamics", "id" : "ITEM-1", "issue" : "9", "issued" : { "date-parts" : [ [ "2019" ] ] }, "page" : "5303-5324", "title" : "The influence of convection-permitting regional climate modeling on future projections of extreme precipitation: dependency on topography and timescale", "translator" : [ { "dropping-particle" : "", "family" : "S3180", "given" : "", "non-dropping-particle" : "", "parse-names" : false, "suffix" : "" } ], "type" : "article-journal", "volume" : "52" }, "uris" : [ "http://www.mendeley.com/documents/?uuid=42df9c3d-1427-4c31-9dc2-c00c70135cf0" ] } ], "mendeley" : { "formattedCitation" : "(Vanden Broucke et al., 2019)", "plainTextFormattedCitation" : "(Vanden Broucke et al., 2019)", "previouslyFormattedCitation" : "(Vanden Broucke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den Broucke et al., 2019)</w:t>
      </w:r>
      <w:r w:rsidRPr="00D424AA">
        <w:rPr>
          <w:rFonts w:cs="Times New Roman"/>
          <w:lang w:val="en-GB"/>
        </w:rPr>
        <w:fldChar w:fldCharType="end"/>
      </w:r>
      <w:r w:rsidRPr="00841A35">
        <w:rPr>
          <w:rFonts w:cs="Times New Roman"/>
          <w:lang w:val="en-GB"/>
        </w:rPr>
        <w:t xml:space="preserve">. </w:t>
      </w:r>
    </w:p>
    <w:p w14:paraId="3C2150DD" w14:textId="77777777" w:rsidR="00AB6006" w:rsidRPr="00D424AA" w:rsidRDefault="00AB6006" w:rsidP="00D424AA">
      <w:pPr>
        <w:rPr>
          <w:rFonts w:cs="Times New Roman"/>
          <w:lang w:val="en-GB"/>
        </w:rPr>
      </w:pPr>
    </w:p>
    <w:p w14:paraId="4A1D58B2" w14:textId="77D5A65D" w:rsidR="00AB6006" w:rsidRPr="00D506A9" w:rsidRDefault="002B473C" w:rsidP="00D424AA">
      <w:pPr>
        <w:rPr>
          <w:rFonts w:cs="Times New Roman"/>
          <w:strike/>
          <w:lang w:val="en-GB"/>
        </w:rPr>
      </w:pPr>
      <w:r w:rsidRPr="00504BF7">
        <w:rPr>
          <w:rFonts w:cs="Times New Roman"/>
          <w:lang w:val="en-GB"/>
        </w:rPr>
        <w:t>In s</w:t>
      </w:r>
      <w:r w:rsidR="00AB6006" w:rsidRPr="00D506A9">
        <w:rPr>
          <w:rFonts w:cs="Times New Roman"/>
          <w:lang w:val="en-GB"/>
        </w:rPr>
        <w:t>ummary</w:t>
      </w:r>
      <w:r w:rsidRPr="00504BF7">
        <w:rPr>
          <w:rFonts w:cs="Times New Roman"/>
          <w:lang w:val="en-GB"/>
        </w:rPr>
        <w:t>,</w:t>
      </w:r>
      <w:r w:rsidR="00AB6006" w:rsidRPr="00D506A9">
        <w:rPr>
          <w:rFonts w:cs="Times New Roman"/>
          <w:lang w:val="en-GB"/>
        </w:rPr>
        <w:t xml:space="preserve"> </w:t>
      </w:r>
      <w:r w:rsidRPr="00504BF7">
        <w:rPr>
          <w:rFonts w:cs="Times New Roman"/>
          <w:lang w:val="en-GB"/>
        </w:rPr>
        <w:t>t</w:t>
      </w:r>
      <w:r w:rsidR="00AB6006" w:rsidRPr="00D506A9">
        <w:rPr>
          <w:rFonts w:cs="Times New Roman"/>
          <w:lang w:val="en-GB"/>
        </w:rPr>
        <w:t>here is </w:t>
      </w:r>
      <w:r w:rsidR="00AB6006" w:rsidRPr="00D506A9">
        <w:rPr>
          <w:rFonts w:cs="Times New Roman"/>
          <w:i/>
          <w:iCs/>
          <w:lang w:val="en-GB"/>
        </w:rPr>
        <w:t>high confidence</w:t>
      </w:r>
      <w:r w:rsidR="00AB6006" w:rsidRPr="00D506A9">
        <w:rPr>
          <w:rFonts w:cs="Times New Roman"/>
          <w:lang w:val="en-GB"/>
        </w:rPr>
        <w:t xml:space="preserve"> in the ability of models to capture the large-scale spatial distribution of </w:t>
      </w:r>
      <w:r w:rsidR="00AB6006" w:rsidRPr="00D506A9">
        <w:rPr>
          <w:rFonts w:cs="Times New Roman"/>
          <w:lang w:val="en-GB"/>
        </w:rPr>
        <w:lastRenderedPageBreak/>
        <w:t>precipitation extremes over land. The magnitude and frequency of extreme precipitation simulated by CMIP6 models are similar to those simulated by CMIP5 models (</w:t>
      </w:r>
      <w:r w:rsidR="00AB6006" w:rsidRPr="00D506A9">
        <w:rPr>
          <w:rFonts w:cs="Times New Roman"/>
          <w:i/>
          <w:iCs/>
          <w:lang w:val="en-GB"/>
        </w:rPr>
        <w:t>high confidence</w:t>
      </w:r>
      <w:r w:rsidR="00AB6006" w:rsidRPr="00D506A9">
        <w:rPr>
          <w:rFonts w:cs="Times New Roman"/>
          <w:lang w:val="en-GB"/>
        </w:rPr>
        <w:t xml:space="preserve">). </w:t>
      </w:r>
    </w:p>
    <w:p w14:paraId="62E08266" w14:textId="6EF3FF8D" w:rsidR="00AB6006" w:rsidRDefault="00AB6006" w:rsidP="00D424AA">
      <w:pPr>
        <w:rPr>
          <w:rFonts w:cs="Times New Roman"/>
          <w:lang w:val="en-GB"/>
        </w:rPr>
      </w:pPr>
    </w:p>
    <w:p w14:paraId="219FB777" w14:textId="77777777" w:rsidR="0012500E" w:rsidRPr="00D424AA" w:rsidRDefault="0012500E" w:rsidP="00D424AA">
      <w:pPr>
        <w:rPr>
          <w:rFonts w:cs="Times New Roman"/>
          <w:lang w:val="en-GB"/>
        </w:rPr>
      </w:pPr>
    </w:p>
    <w:p w14:paraId="59F765CF" w14:textId="77777777" w:rsidR="00AB6006" w:rsidRPr="00D424AA" w:rsidRDefault="00AB6006" w:rsidP="00D424AA">
      <w:pPr>
        <w:pStyle w:val="AR6Chap11Level21111"/>
        <w:rPr>
          <w:rFonts w:cs="Times New Roman"/>
          <w:lang w:val="en-GB"/>
        </w:rPr>
      </w:pPr>
      <w:bookmarkStart w:id="1518" w:name="_Toc520105793"/>
      <w:bookmarkStart w:id="1519" w:name="_Toc6904540"/>
      <w:bookmarkStart w:id="1520" w:name="_Toc25583653"/>
      <w:bookmarkStart w:id="1521" w:name="_Toc29672882"/>
      <w:bookmarkStart w:id="1522" w:name="_Toc56915240"/>
      <w:bookmarkStart w:id="1523" w:name="_Toc70702996"/>
      <w:bookmarkStart w:id="1524" w:name="_Hlk2844114"/>
      <w:r w:rsidRPr="00D424AA">
        <w:rPr>
          <w:rFonts w:cs="Times New Roman"/>
          <w:lang w:val="en-GB"/>
        </w:rPr>
        <w:t>Detection and attribution, event attribution</w:t>
      </w:r>
      <w:bookmarkEnd w:id="1518"/>
      <w:bookmarkEnd w:id="1519"/>
      <w:bookmarkEnd w:id="1520"/>
      <w:bookmarkEnd w:id="1521"/>
      <w:bookmarkEnd w:id="1522"/>
      <w:bookmarkEnd w:id="1523"/>
    </w:p>
    <w:p w14:paraId="03099F7A" w14:textId="77777777" w:rsidR="00AB6006" w:rsidRPr="00D424AA" w:rsidRDefault="00AB6006" w:rsidP="00D424AA">
      <w:pPr>
        <w:rPr>
          <w:rFonts w:cs="Times New Roman"/>
          <w:lang w:val="en-GB"/>
        </w:rPr>
      </w:pPr>
    </w:p>
    <w:p w14:paraId="2337C6AA" w14:textId="7C187CDA" w:rsidR="00AB6006" w:rsidRPr="00D424AA" w:rsidRDefault="00AB6006" w:rsidP="00D424AA">
      <w:pPr>
        <w:rPr>
          <w:rFonts w:cs="Times New Roman"/>
          <w:lang w:val="en-GB"/>
        </w:rPr>
      </w:pPr>
      <w:r w:rsidRPr="00D424AA">
        <w:rPr>
          <w:rFonts w:cs="Times New Roman"/>
          <w:lang w:val="en-GB"/>
        </w:rPr>
        <w:t xml:space="preserve">Both SREX </w:t>
      </w:r>
      <w:commentRangeStart w:id="1525"/>
      <w:r w:rsidRPr="00D424AA">
        <w:rPr>
          <w:rFonts w:cs="Times New Roman"/>
          <w:lang w:val="en-GB"/>
        </w:rPr>
        <w:fldChar w:fldCharType="begin" w:fldLock="1"/>
      </w:r>
      <w:r w:rsidR="007D2D56">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manualFormatting" : "(Chapter 3, Seneviratne et al., 2012)", "plainTextFormattedCitation" : "(Seneviratne et al., 2012)", "previouslyFormattedCitation" : "(Seneviratne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Chapter 3, Seneviratne et al., 2012)</w:t>
      </w:r>
      <w:r w:rsidRPr="00D424AA">
        <w:rPr>
          <w:rFonts w:cs="Times New Roman"/>
          <w:lang w:val="en-GB"/>
        </w:rPr>
        <w:fldChar w:fldCharType="end"/>
      </w:r>
      <w:commentRangeEnd w:id="1525"/>
      <w:r w:rsidR="00A26296">
        <w:rPr>
          <w:rStyle w:val="Marquedecommentaire"/>
        </w:rPr>
        <w:commentReference w:id="1525"/>
      </w:r>
      <w:r w:rsidRPr="00841A35">
        <w:rPr>
          <w:rFonts w:cs="Times New Roman"/>
          <w:lang w:val="nb-NO"/>
        </w:rPr>
        <w:t xml:space="preserve"> and AR5 </w:t>
      </w:r>
      <w:commentRangeStart w:id="1526"/>
      <w:r w:rsidRPr="00D424AA">
        <w:rPr>
          <w:rFonts w:cs="Times New Roman"/>
          <w:lang w:val="en-GB"/>
        </w:rPr>
        <w:fldChar w:fldCharType="begin" w:fldLock="1"/>
      </w:r>
      <w:ins w:id="1527" w:author="Robin Matthews" w:date="2021-07-13T22:04:00Z">
        <w:r w:rsidR="007D37E9">
          <w:rPr>
            <w:rFonts w:cs="Times New Roman"/>
            <w:lang w:val="nb-NO"/>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ambridge UniversityPress, Cambridge", "publisher-place" : "United Kingdom and New York, NY, USA,", "title" : "Climate Change 2014: Impacts, Adaptation, and Vulnerability. Part A: Global and Sectoral Aspects. Contribution of Working Group II to the FifthAssessment Report of the Intergovernmental Panel on Climate Change", "translator" : [ { "dropping-particle" : "", "family" : "S3614", "given" : "", "non-dropping-particle" : "", "parse-names" : false, "suffix" : "" } ], "type" : "book" }, "uris" : [ "http://www.mendeley.com/documents/?uuid=d2f3ed8a-270f-40c9-8903-8bdbc9cbe785" ] } ], "mendeley" : { "formattedCitation" : "(IPCC, 2014)", "manualFormatting" : "(Chapter 10, IPCC, 2014)", "plainTextFormattedCitation" : "(IPCC, 2014)", "previouslyFormattedCitation" : "(IPCC, 2014)" }, "properties" : { "noteIndex" : 0 }, "schema" : "https://github.com/citation-style-language/schema/raw/master/csl-citation.json" }</w:instrText>
        </w:r>
      </w:ins>
      <w:del w:id="1528" w:author="Robin Matthews" w:date="2021-07-13T22:04:00Z">
        <w:r w:rsidR="00FF6231" w:rsidDel="007D37E9">
          <w:rPr>
            <w:rFonts w:cs="Times New Roman"/>
            <w:lang w:val="nb-NO"/>
          </w:rPr>
          <w:del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ambridge UniversityPress, Cambridge", "publisher-place" : "United Kingdom and New York, NY, USA,", "title" : "Climate Change 2014: Impacts, Adaptation, and Vulnerability. Part A: Global and Sectoral Aspects. Contribution of Working Group II to the FifthAssessment Report of the Intergovernmental Panel on Climate Change", "translator" : [ { "dropping-particle" : "", "family" : "S3614", "given" : "", "non-dropping-particle" : "", "parse-names" : false, "suffix" : "" } ], "type" : "book" }, "uris" : [ "http://www.mendeley.com/documents/?uuid=d2f3ed8a-270f-40c9-8903-8bdbc9cbe785" ] } ], "mendeley" : { "formattedCitation" : "(IPCC, 2014)", "manualFormatting" : "(Chapter 10, IPCC, 2014", "plainTextFormattedCitation" : "(IPCC, 2014)", "previouslyFormattedCitation" : "(IPCC, 2014)"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Chapter 10, IPCC, 201</w:t>
      </w:r>
      <w:ins w:id="1529" w:author="Robin Matthews" w:date="2021-07-13T22:04:00Z">
        <w:r w:rsidR="007D37E9">
          <w:rPr>
            <w:rFonts w:cs="Times New Roman"/>
            <w:noProof/>
            <w:lang w:val="nb-NO"/>
          </w:rPr>
          <w:t>4)</w:t>
        </w:r>
      </w:ins>
      <w:del w:id="1530" w:author="Robin Matthews" w:date="2021-07-13T22:04:00Z">
        <w:r w:rsidR="00A26296" w:rsidDel="007D37E9">
          <w:rPr>
            <w:rFonts w:cs="Times New Roman"/>
            <w:noProof/>
            <w:lang w:val="nb-NO"/>
          </w:rPr>
          <w:delText>4</w:delText>
        </w:r>
      </w:del>
      <w:r w:rsidRPr="00D424AA">
        <w:rPr>
          <w:rFonts w:cs="Times New Roman"/>
          <w:lang w:val="en-GB"/>
        </w:rPr>
        <w:fldChar w:fldCharType="end"/>
      </w:r>
      <w:commentRangeEnd w:id="1526"/>
      <w:r w:rsidR="00A26296">
        <w:rPr>
          <w:rStyle w:val="Marquedecommentaire"/>
        </w:rPr>
        <w:commentReference w:id="1526"/>
      </w:r>
      <w:del w:id="1531" w:author="Robin Matthews" w:date="2021-07-13T22:04:00Z">
        <w:r w:rsidRPr="00841A35" w:rsidDel="007D37E9">
          <w:rPr>
            <w:rFonts w:cs="Times New Roman"/>
            <w:lang w:val="nb-NO"/>
          </w:rPr>
          <w:delText>)</w:delText>
        </w:r>
      </w:del>
      <w:r w:rsidRPr="00841A35">
        <w:rPr>
          <w:rFonts w:cs="Times New Roman"/>
          <w:lang w:val="nb-NO"/>
        </w:rPr>
        <w:t xml:space="preserve"> concluded with </w:t>
      </w:r>
      <w:r w:rsidRPr="00D424AA">
        <w:rPr>
          <w:rFonts w:cs="Times New Roman"/>
          <w:i/>
          <w:lang w:val="nb-NO"/>
        </w:rPr>
        <w:t>medium confidence</w:t>
      </w:r>
      <w:r w:rsidRPr="00D424AA">
        <w:rPr>
          <w:rFonts w:cs="Times New Roman"/>
          <w:lang w:val="nb-NO"/>
        </w:rPr>
        <w:t xml:space="preserve"> that anthropogenic forcing has contributed to a global-scale intensification of heavy precipitation over the second half of the 20th century. </w:t>
      </w:r>
      <w:r w:rsidRPr="00D424AA">
        <w:rPr>
          <w:rFonts w:cs="Times New Roman"/>
          <w:lang w:val="en-GB"/>
        </w:rPr>
        <w:t>These assessments were based on the evidence of anthropogenic influence on aspects of the global hydrological cycle, in particular, the human contribution to the warming-induced observed increase in atmospheric moisture that leads to an increase in heavy precipitation, and limited evidence of anthropogenic influence on extreme precipitation of durations of one and five days.</w:t>
      </w:r>
    </w:p>
    <w:p w14:paraId="2DCD3C35" w14:textId="77777777" w:rsidR="00AB6006" w:rsidRPr="00D424AA" w:rsidRDefault="00AB6006" w:rsidP="00D424AA">
      <w:pPr>
        <w:rPr>
          <w:rFonts w:cs="Times New Roman"/>
          <w:lang w:val="en-GB"/>
        </w:rPr>
      </w:pPr>
    </w:p>
    <w:p w14:paraId="358B7C92" w14:textId="3D94E8BB" w:rsidR="00AB6006" w:rsidRPr="00D424AA" w:rsidRDefault="00AB6006" w:rsidP="00D424AA">
      <w:pPr>
        <w:rPr>
          <w:rFonts w:cs="Times New Roman"/>
          <w:lang w:val="en-GB"/>
        </w:rPr>
      </w:pPr>
      <w:r w:rsidRPr="00D424AA">
        <w:rPr>
          <w:rFonts w:cs="Times New Roman"/>
          <w:lang w:val="en-GB"/>
        </w:rPr>
        <w:t xml:space="preserve">Since AR5 there has been new and robust evidence and improved understanding of human influence on extreme precipitation. In particular, detection and attribution analyses have provided consistent and robust evidence of human influence on extreme precipitation of one- and five-day durations at global to continental scales. The observed increases in </w:t>
      </w:r>
      <w:r w:rsidR="00E64E86" w:rsidRPr="00D424AA">
        <w:rPr>
          <w:rFonts w:cs="Times New Roman"/>
          <w:lang w:val="en-GB"/>
        </w:rPr>
        <w:t>Rx1day</w:t>
      </w:r>
      <w:r w:rsidRPr="00D424AA">
        <w:rPr>
          <w:rFonts w:cs="Times New Roman"/>
          <w:lang w:val="en-GB"/>
        </w:rPr>
        <w:t xml:space="preserve"> and </w:t>
      </w:r>
      <w:r w:rsidR="00E64E86" w:rsidRPr="00D424AA">
        <w:rPr>
          <w:rFonts w:cs="Times New Roman"/>
          <w:lang w:val="en-GB"/>
        </w:rPr>
        <w:t>Rx5day</w:t>
      </w:r>
      <w:r w:rsidRPr="00D424AA">
        <w:rPr>
          <w:rFonts w:cs="Times New Roman"/>
          <w:lang w:val="en-GB"/>
        </w:rPr>
        <w:t xml:space="preserve"> over the Northern Hemisphere land area during 1951-2005 can be attributed to the effect of combined anthropogenic forcing, including greenhouse gases and anthropogenic aerosols, as simulated by CMIP5 models and the rate of intensification with regard to warming is consistent with C-C scaling </w:t>
      </w:r>
      <w:del w:id="1532" w:author="Robin Matthews" w:date="2021-07-13T22:05:00Z">
        <w:r w:rsidRPr="00D424AA" w:rsidDel="007D37E9">
          <w:rPr>
            <w:rFonts w:cs="Times New Roman"/>
            <w:lang w:val="en-GB"/>
          </w:rPr>
          <w:delText>(</w:delText>
        </w:r>
      </w:del>
      <w:commentRangeStart w:id="1533"/>
      <w:r w:rsidRPr="00D424AA">
        <w:rPr>
          <w:rFonts w:cs="Times New Roman"/>
          <w:lang w:val="en-GB"/>
        </w:rPr>
        <w:fldChar w:fldCharType="begin" w:fldLock="1"/>
      </w:r>
      <w:ins w:id="1534" w:author="Robin Matthews" w:date="2021-07-13T22:05:00Z">
        <w:r w:rsidR="007D37E9">
          <w:rPr>
            <w:rFonts w:cs="Times New Roman"/>
            <w:lang w:val="en-GB"/>
          </w:rPr>
          <w:instrText>ADDIN CSL_CITATION { "citationItems" : [ { "id" : "ITEM-1", "itemData" : { "DOI" : "10.1002/grl.51010", "ISSN" : "0094-8276", "abstract" : "This study provides estimates of the human contribution to the observed widespread intensification of precipitation extremes. We consider the annual maxima of daily (RX1day) and 5 day consecutive (RX5day) precipitation amounts over the Northern Hemisphere land area for 1951?2005 and compare observed changes with expected responses to external forcings as simulated by multiple coupled climate models participating in Coupled Model Intercomparison Project Phase 5. The effect of anthropogenic forcings can be detected in extreme precipitation observations, both individually and when simultaneously estimating anthropogenic and naturally forced changes. The effect of natural forcings is not detectable. We estimate that human influence has intensified annual maximum 1 day precipitation in sampled Northern Hemisphere locations by 3.3% [1.1% to 5.8%, &gt;90% confidence interval] on average. This corresponds to an average intensification in RX1day of 5.2% [1.3%, 9.3%] per degree increase in observed global mean surface temperature consistent with the Clausius-Clapeyron relationship.", "author" : [ { "dropping-particle" : "", "family" : "Zhang", "given" : "Xuebin", "non-dropping-particle" : "", "parse-names" : false, "suffix" : "" }, { "dropping-particle" : "", "family" : "Wan", "given" : "Hui",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Min", "given" : "Seung-Ki", "non-dropping-particle" : "", "parse-names" : false, "suffix" : "" } ], "container-title" : "Geophysical Research Letters", "id" : "ITEM-1", "issue" : "19", "issued" : { "date-parts" : [ [ "2013", "10", "9" ] ] }, "note" : "doi: 10.1002/grl.51010", "page" : "5252-5257", "publisher" : "Wiley-Blackwell", "title" : "Attributing intensification of precipitation extremes to human influence", "translator" : [ { "dropping-particle" : "", "family" : "S887", "given" : "", "non-dropping-particle" : "", "parse-names" : false, "suffix" : "" } ], "type" : "article-journal", "volume" : "40" }, "uris" : [ "http://www.mendeley.com/documents/?uuid=08e92695-22d9-4c41-ae76-a742921e8fd5" ] } ], "mendeley" : { "formattedCitation" : "(Zhang et al., 2013)", "manualFormatting" : "(Zhang et al., 2013)", "plainTextFormattedCitation" : "(Zhang et al., 2013)", "previouslyFormattedCitation" : "(Zhang et al., 2013)" }, "properties" : { "noteIndex" : 0 }, "schema" : "https://github.com/citation-style-language/schema/raw/master/csl-citation.json" }</w:instrText>
        </w:r>
      </w:ins>
      <w:del w:id="1535" w:author="Robin Matthews" w:date="2021-07-13T22:05:00Z">
        <w:r w:rsidR="00FF6231" w:rsidDel="007D37E9">
          <w:rPr>
            <w:rFonts w:cs="Times New Roman"/>
            <w:lang w:val="en-GB"/>
          </w:rPr>
          <w:delInstrText>ADDIN CSL_CITATION { "citationItems" : [ { "id" : "ITEM-1", "itemData" : { "DOI" : "10.1002/grl.51010", "ISSN" : "0094-8276", "abstract" : "This study provides estimates of the human contribution to the observed widespread intensification of precipitation extremes. We consider the annual maxima of daily (RX1day) and 5 day consecutive (RX5day) precipitation amounts over the Northern Hemisphere land area for 1951?2005 and compare observed changes with expected responses to external forcings as simulated by multiple coupled climate models participating in Coupled Model Intercomparison Project Phase 5. The effect of anthropogenic forcings can be detected in extreme precipitation observations, both individually and when simultaneously estimating anthropogenic and naturally forced changes. The effect of natural forcings is not detectable. We estimate that human influence has intensified annual maximum 1 day precipitation in sampled Northern Hemisphere locations by 3.3% [1.1% to 5.8%, &gt;90% confidence interval] on average. This corresponds to an average intensification in RX1day of 5.2% [1.3%, 9.3%] per degree increase in observed global mean surface temperature consistent with the Clausius-Clapeyron relationship.", "author" : [ { "dropping-particle" : "", "family" : "Zhang", "given" : "Xuebin", "non-dropping-particle" : "", "parse-names" : false, "suffix" : "" }, { "dropping-particle" : "", "family" : "Wan", "given" : "Hui",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Min", "given" : "Seung-Ki", "non-dropping-particle" : "", "parse-names" : false, "suffix" : "" } ], "container-title" : "Geophysical Research Letters", "id" : "ITEM-1", "issue" : "19", "issued" : { "date-parts" : [ [ "2013", "10", "9" ] ] }, "note" : "doi: 10.1002/grl.51010", "page" : "5252-5257", "publisher" : "Wiley-Blackwell", "title" : "Attributing intensification of precipitation extremes to human influence", "translator" : [ { "dropping-particle" : "", "family" : "S887", "given" : "", "non-dropping-particle" : "", "parse-names" : false, "suffix" : "" } ], "type" : "article-journal", "volume" : "40" }, "uris" : [ "http://www.mendeley.com/documents/?uuid=08e92695-22d9-4c41-ae76-a742921e8fd5" ] } ], "mendeley" : { "formattedCitation" : "(Zhang et al., 2013)", "manualFormatting" : "Zhang et al., 2013)", "plainTextFormattedCitation" : "(Zhang et al., 2013)", "previouslyFormattedCitation" : "(Zhang et al., 2013)" }, "properties" : { "noteIndex" : 0 }, "schema" : "https://github.com/citation-style-language/schema/raw/master/csl-citation.json" }</w:delInstrText>
        </w:r>
      </w:del>
      <w:r w:rsidRPr="00D424AA">
        <w:rPr>
          <w:rFonts w:cs="Times New Roman"/>
          <w:lang w:val="en-GB"/>
        </w:rPr>
        <w:fldChar w:fldCharType="separate"/>
      </w:r>
      <w:del w:id="1536" w:author="Robin Matthews" w:date="2021-07-13T22:05:00Z">
        <w:r w:rsidR="00A26296" w:rsidDel="007D37E9">
          <w:rPr>
            <w:rFonts w:cs="Times New Roman"/>
            <w:noProof/>
            <w:lang w:val="en-GB"/>
          </w:rPr>
          <w:delText>Z</w:delText>
        </w:r>
      </w:del>
      <w:ins w:id="1537" w:author="Robin Matthews" w:date="2021-07-13T22:05:00Z">
        <w:r w:rsidR="007D37E9">
          <w:rPr>
            <w:rFonts w:cs="Times New Roman"/>
            <w:noProof/>
            <w:lang w:val="en-GB"/>
          </w:rPr>
          <w:t>(Z</w:t>
        </w:r>
      </w:ins>
      <w:r w:rsidR="00A26296">
        <w:rPr>
          <w:rFonts w:cs="Times New Roman"/>
          <w:noProof/>
          <w:lang w:val="en-GB"/>
        </w:rPr>
        <w:t>hang et al., 2013)</w:t>
      </w:r>
      <w:r w:rsidRPr="00D424AA">
        <w:rPr>
          <w:rFonts w:cs="Times New Roman"/>
          <w:lang w:val="en-GB"/>
        </w:rPr>
        <w:fldChar w:fldCharType="end"/>
      </w:r>
      <w:commentRangeEnd w:id="1533"/>
      <w:r w:rsidR="00A26296">
        <w:rPr>
          <w:rStyle w:val="Marquedecommentaire"/>
        </w:rPr>
        <w:commentReference w:id="1533"/>
      </w:r>
      <w:r w:rsidRPr="00841A35">
        <w:rPr>
          <w:rFonts w:cs="Times New Roman"/>
          <w:lang w:val="en-GB"/>
        </w:rPr>
        <w:t xml:space="preserve">. This is confirmed to be robust when an additional nine years of observational data and the CMIP6 model simulations were used </w:t>
      </w:r>
      <w:del w:id="1538" w:author="Robin Matthews" w:date="2021-07-13T22:05:00Z">
        <w:r w:rsidRPr="00841A35" w:rsidDel="007D37E9">
          <w:rPr>
            <w:rFonts w:cs="Times New Roman"/>
            <w:lang w:val="en-GB"/>
          </w:rPr>
          <w:delText>(</w:delText>
        </w:r>
      </w:del>
      <w:commentRangeStart w:id="1539"/>
      <w:r w:rsidRPr="00D424AA">
        <w:rPr>
          <w:rFonts w:cs="Times New Roman"/>
          <w:lang w:val="en-GB"/>
        </w:rPr>
        <w:fldChar w:fldCharType="begin" w:fldLock="1"/>
      </w:r>
      <w:ins w:id="1540" w:author="Robin Matthews" w:date="2021-07-13T22:05:00Z">
        <w:r w:rsidR="007D37E9">
          <w:rPr>
            <w:rFonts w:cs="Times New Roman"/>
            <w:lang w:val="en-GB"/>
          </w:rPr>
          <w: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u2010Ki", "non-dropping-particle" : "", "parse-names" : false, "suffix" : "" }, { "dropping-particle" : "", "family" : "Zhang", "given" : "Xuebin", "non-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From Duplicate 1 (Determining the Anthropogenic Greenhouse Gas Contribution to the Observed Intensification of Extreme Precipitation - Paik, Seungmok; Min, Seung-Ki; Zhang, Xuebin; Donat, Markus G; King, Andrew D; Sun, Qiaohong)\n\ndoi: 10.1029/2019GL086875", "page" : "e2019GL086875", "publisher" : "John Wiley &amp; Sons, Ltd", "title" : "Determining the Anthropogenic Greenhouse Gas Contribution to the Observed Intensification of Extreme Precipitation", "translator" : [ { "dropping-particle" : "", "family" : "S3341", "given" : "", "non-dropping-particle" : "", "parse-names" : false, "suffix" : "" } ], "type" : "article-journal", "volume" : "47" }, "uris" : [ "http://www.mendeley.com/documents/?uuid=e3703fbc-2003-484c-b8a0-2d68fce6b4af" ] } ], "mendeley" : { "formattedCitation" : "(Paik et al., 2020)", "manualFormatting" : "(Paik et al., 2020", "plainTextFormattedCitation" : "(Paik et al., 2020)", "previouslyFormattedCitation" : "(Paik et al., 2020)" }, "properties" : { "noteIndex" : 0 }, "schema" : "https://github.com/citation-style-language/schema/raw/master/csl-citation.json" }</w:instrText>
        </w:r>
      </w:ins>
      <w:del w:id="1541" w:author="Robin Matthews" w:date="2021-07-13T22:05:00Z">
        <w:r w:rsidR="00FF6231" w:rsidDel="007D37E9">
          <w:rPr>
            <w:rFonts w:cs="Times New Roman"/>
            <w:lang w:val="en-GB"/>
          </w:rPr>
          <w:del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u2010Ki", "non-dropping-particle" : "", "parse-names" : false, "suffix" : "" }, { "dropping-particle" : "", "family" : "Zhang", "given" : "Xuebin", "non-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From Duplicate 1 (Determining the Anthropogenic Greenhouse Gas Contribution to the Observed Intensification of Extreme Precipitation - Paik, Seungmok; Min, Seung-Ki; Zhang, Xuebin; Donat, Markus G; King, Andrew D; Sun, Qiaohong)\n\ndoi: 10.1029/2019GL086875", "page" : "e2019GL086875", "publisher" : "John Wiley &amp; Sons, Ltd", "title" : "Determining the Anthropogenic Greenhouse Gas Contribution to the Observed Intensification of Extreme Precipitation", "translator" : [ { "dropping-particle" : "", "family" : "S3341", "given" : "", "non-dropping-particle" : "", "parse-names" : false, "suffix" : "" } ], "type" : "article-journal", "volume" : "47" }, "uris" : [ "http://www.mendeley.com/documents/?uuid=e3703fbc-2003-484c-b8a0-2d68fce6b4af" ] } ], "mendeley" : { "formattedCitation" : "(Paik et al., 2020)", "manualFormatting" : "Paik et al., 2020; CCB3.2, Figure 1)", "plainTextFormattedCitation" : "(Paik et al., 2020)", "previouslyFormattedCitation" : "(Paik et al., 2020)" }, "properties" : { "noteIndex" : 0 }, "schema" : "https://github.com/citation-style-language/schema/raw/master/csl-citation.json" }</w:delInstrText>
        </w:r>
      </w:del>
      <w:r w:rsidRPr="00D424AA">
        <w:rPr>
          <w:rFonts w:cs="Times New Roman"/>
          <w:lang w:val="en-GB"/>
        </w:rPr>
        <w:fldChar w:fldCharType="separate"/>
      </w:r>
      <w:del w:id="1542" w:author="Robin Matthews" w:date="2021-07-13T22:05:00Z">
        <w:r w:rsidR="00A26296" w:rsidDel="007D37E9">
          <w:rPr>
            <w:rFonts w:cs="Times New Roman"/>
            <w:noProof/>
            <w:lang w:val="en-GB"/>
          </w:rPr>
          <w:delText>P</w:delText>
        </w:r>
      </w:del>
      <w:ins w:id="1543" w:author="Robin Matthews" w:date="2021-07-13T22:05:00Z">
        <w:r w:rsidR="007D37E9">
          <w:rPr>
            <w:rFonts w:cs="Times New Roman"/>
            <w:noProof/>
            <w:lang w:val="en-GB"/>
          </w:rPr>
          <w:t>(P</w:t>
        </w:r>
      </w:ins>
      <w:r w:rsidR="00A26296">
        <w:rPr>
          <w:rFonts w:cs="Times New Roman"/>
          <w:noProof/>
          <w:lang w:val="en-GB"/>
        </w:rPr>
        <w:t>aik et al., 2020</w:t>
      </w:r>
      <w:del w:id="1544" w:author="Robin Matthews" w:date="2021-07-13T22:05:00Z">
        <w:r w:rsidR="00A26296" w:rsidDel="007D37E9">
          <w:rPr>
            <w:rFonts w:cs="Times New Roman"/>
            <w:noProof/>
            <w:lang w:val="en-GB"/>
          </w:rPr>
          <w:delText>; CCB3.2, Figure 1)</w:delText>
        </w:r>
      </w:del>
      <w:r w:rsidRPr="00D424AA">
        <w:rPr>
          <w:rFonts w:cs="Times New Roman"/>
          <w:lang w:val="en-GB"/>
        </w:rPr>
        <w:fldChar w:fldCharType="end"/>
      </w:r>
      <w:commentRangeEnd w:id="1539"/>
      <w:r w:rsidR="00A26296">
        <w:rPr>
          <w:rStyle w:val="Marquedecommentaire"/>
        </w:rPr>
        <w:commentReference w:id="1539"/>
      </w:r>
      <w:ins w:id="1545" w:author="Robin Matthews" w:date="2021-07-13T22:05:00Z">
        <w:r w:rsidR="007D37E9">
          <w:rPr>
            <w:rFonts w:cs="Times New Roman"/>
            <w:noProof/>
            <w:lang w:val="en-GB"/>
          </w:rPr>
          <w:t>; CCB3.2, Figure 1)</w:t>
        </w:r>
      </w:ins>
      <w:r w:rsidRPr="00841A35">
        <w:rPr>
          <w:rFonts w:cs="Times New Roman"/>
          <w:lang w:val="en-GB"/>
        </w:rPr>
        <w:t>. Additionally, the influence of greenhouse gases is att</w:t>
      </w:r>
      <w:r w:rsidRPr="00D424AA">
        <w:rPr>
          <w:rFonts w:cs="Times New Roman"/>
          <w:lang w:val="en-GB"/>
        </w:rPr>
        <w:t xml:space="preserve">ributed as the dominant contributor to the observed intensification. The global average of </w:t>
      </w:r>
      <w:r w:rsidR="00E64E86" w:rsidRPr="00D424AA">
        <w:rPr>
          <w:rFonts w:cs="Times New Roman"/>
          <w:lang w:val="en-GB"/>
        </w:rPr>
        <w:t>Rx1day</w:t>
      </w:r>
      <w:r w:rsidRPr="00D424AA">
        <w:rPr>
          <w:rFonts w:cs="Times New Roman"/>
          <w:lang w:val="en-GB"/>
        </w:rPr>
        <w:t xml:space="preserve"> in the observations is consistent with simulations by both CMIP5 and CMIP6 models under anthropogenic forcing, but not under natural forcing (</w:t>
      </w:r>
      <w:r w:rsidR="002B473C" w:rsidRPr="00D424AA">
        <w:rPr>
          <w:rFonts w:cs="Times New Roman"/>
          <w:lang w:val="en-GB"/>
        </w:rPr>
        <w:t>CC</w:t>
      </w:r>
      <w:r w:rsidR="002B473C">
        <w:rPr>
          <w:rFonts w:cs="Times New Roman"/>
          <w:lang w:val="en-GB"/>
        </w:rPr>
        <w:t>B</w:t>
      </w:r>
      <w:r w:rsidRPr="00D424AA">
        <w:rPr>
          <w:rFonts w:cs="Times New Roman"/>
          <w:lang w:val="en-GB"/>
        </w:rPr>
        <w:t>3.2</w:t>
      </w:r>
      <w:r w:rsidR="000F1B8F">
        <w:rPr>
          <w:rFonts w:cs="Times New Roman"/>
          <w:lang w:val="en-GB"/>
        </w:rPr>
        <w:t>,</w:t>
      </w:r>
      <w:r w:rsidRPr="00D424AA">
        <w:rPr>
          <w:rFonts w:cs="Times New Roman"/>
          <w:lang w:val="en-GB"/>
        </w:rPr>
        <w:t xml:space="preserve"> Figure 1). The observed increase in the fraction of annual total precipitation falling into the top 5</w:t>
      </w:r>
      <w:r w:rsidRPr="00D424AA">
        <w:rPr>
          <w:rFonts w:cs="Times New Roman"/>
          <w:vertAlign w:val="superscript"/>
          <w:lang w:val="en-GB"/>
        </w:rPr>
        <w:t>th</w:t>
      </w:r>
      <w:r w:rsidRPr="00D424AA">
        <w:rPr>
          <w:rFonts w:cs="Times New Roman"/>
          <w:lang w:val="en-GB"/>
        </w:rPr>
        <w:t xml:space="preserve"> or top 1</w:t>
      </w:r>
      <w:r w:rsidRPr="00D424AA">
        <w:rPr>
          <w:rFonts w:cs="Times New Roman"/>
          <w:vertAlign w:val="superscript"/>
          <w:lang w:val="en-GB"/>
        </w:rPr>
        <w:t>st</w:t>
      </w:r>
      <w:r w:rsidRPr="00D424AA">
        <w:rPr>
          <w:rFonts w:cs="Times New Roman"/>
          <w:lang w:val="en-GB"/>
        </w:rPr>
        <w:t xml:space="preserve"> percentiles of daily precipitation can also be attributed to human influence at the global scale </w:t>
      </w:r>
      <w:bookmarkStart w:id="1546" w:name="_Hlk58232454"/>
      <w:commentRangeStart w:id="1547"/>
      <w:del w:id="1548" w:author="Robin Matthews" w:date="2021-07-13T22:05:00Z">
        <w:r w:rsidRPr="00D424AA" w:rsidDel="007D37E9">
          <w:rPr>
            <w:rFonts w:cs="Times New Roman"/>
            <w:lang w:val="en-GB"/>
          </w:rPr>
          <w:delText>(</w:delText>
        </w:r>
      </w:del>
      <w:bookmarkStart w:id="1549" w:name="_Hlk77106409"/>
      <w:commentRangeStart w:id="1550"/>
      <w:r w:rsidRPr="00D424AA">
        <w:rPr>
          <w:rFonts w:cs="Times New Roman"/>
          <w:lang w:val="en-GB"/>
        </w:rPr>
        <w:fldChar w:fldCharType="begin" w:fldLock="1"/>
      </w:r>
      <w:ins w:id="1551" w:author="Robin Matthews" w:date="2021-07-13T22:05:00Z">
        <w:r w:rsidR="007D37E9">
          <w:rPr>
            <w:rFonts w:cs="Times New Roman"/>
            <w:lang w:val="en-GB"/>
          </w:rPr>
          <w:instrText>ADDIN CSL_CITATION { "citationItems" : [ { "id" : "ITEM-1", "itemData" : { "DOI" : "10.1175/JCLI-D-19-1017.1", "ISSN" : "0894-8755", "abstract" : "While the IPCC Fifth Assessment Working Group I report assessed observed changes in extreme precipitation on the basis of both absolute and percentile-based extreme indices, human influence on extreme precipitation has rarely been evaluated on the basis of percentile-based extreme indices. Here we conduct a formal detection and attribution analysis on changes in four percentile-based precipitation extreme indices. The indices include annual precipitation totals from days with precipitation exceeding the 99th and 95th percentiles of wet-day precipitation in 1961\u201390 (R99p and R95p) and their contributions to annual total precipitation (R99pTOT and R95pTOT). We compare these indices from a set of newly compiled observations during 1951\u20132014 with simulations from models participating in phase 6 of the Coupled Model Intercomparison Project (CMIP6). We show that most land areas with observations experienced increases in these extreme indices with global warming during the historical period 1951\u20132014. The new CMIP6 models are able to reproduce these overall increases, although with considerable over- or underestimations in some regions. An optimal fingerprinting analysis reveals detectable anthropogenic signals in the observations of these indices averaged over the globe and over most continents. Furthermore, signals of greenhouse gases can be separately detected, taking other forcing into account, over the globe and over Asia in these indices except for R95p. In contrast, signals of anthropogenic aerosols and natural forcings cannot be detected in any of these indices at either global or continental scales.", "author" : [ { "dropping-particle" : "", "family" : "Dong", "given" : "Siyan", "non-dropping-particle" : "", "parse-names" : false, "suffix" : "" }, { "dropping-particle" : "", "family" : "Sun", "given" : "Ying", "non-dropping-particle" : "", "parse-names" : false, "suffix" : "" }, { "dropping-particle" : "", "family" : "Li", "given" : "Chao",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Journal of Climate", "id" : "ITEM-1", "issue" : "3", "issued" : { "date-parts" : [ [ "2021", "2", "11" ] ] }, "page" : "871-881", "title" : "Attribution of Extreme Precipitation with Updated Observations and CMIP6 Simulations", "translator" : [ { "dropping-particle" : "", "family" : "S2782", "given" : "", "non-dropping-particle" : "", "parse-names" : false, "suffix" : "" } ], "type" : "article-journal", "volume" : "34" }, "uris" : [ "http://www.mendeley.com/documents/?uuid=b9ec0b8c-fba6-4825-b6e6-3b012b657906" ] } ], "mendeley" : { "formattedCitation" : "(Dong et al., 2021)", "manualFormatting" : "(Dong et al., 2020)", "plainTextFormattedCitation" : "(Dong et al., 2021)", "previouslyFormattedCitation" : "(Dong et al., 2021)" }, "properties" : { "noteIndex" : 0 }, "schema" : "https://github.com/citation-style-language/schema/raw/master/csl-citation.json" }</w:instrText>
        </w:r>
      </w:ins>
      <w:del w:id="1552" w:author="Robin Matthews" w:date="2021-07-13T22:05:00Z">
        <w:r w:rsidR="00FF6231" w:rsidDel="007D37E9">
          <w:rPr>
            <w:rFonts w:cs="Times New Roman"/>
            <w:lang w:val="en-GB"/>
          </w:rPr>
          <w:delInstrText>ADDIN CSL_CITATION { "citationItems" : [ { "id" : "ITEM-1", "itemData" : { "DOI" : "10.1175/JCLI-D-19-1017.1", "ISSN" : "0894-8755", "abstract" : "While the IPCC Fifth Assessment Working Group I report assessed observed changes in extreme precipitation on the basis of both absolute and percentile-based extreme indices, human influence on extreme precipitation has rarely been evaluated on the basis of percentile-based extreme indices. Here we conduct a formal detection and attribution analysis on changes in four percentile-based precipitation extreme indices. The indices include annual precipitation totals from days with precipitation exceeding the 99th and 95th percentiles of wet-day precipitation in 1961\u201390 (R99p and R95p) and their contributions to annual total precipitation (R99pTOT and R95pTOT). We compare these indices from a set of newly compiled observations during 1951\u20132014 with simulations from models participating in phase 6 of the Coupled Model Intercomparison Project (CMIP6). We show that most land areas with observations experienced increases in these extreme indices with global warming during the historical period 1951\u20132014. The new CMIP6 models are able to reproduce these overall increases, although with considerable over- or underestimations in some regions. An optimal fingerprinting analysis reveals detectable anthropogenic signals in the observations of these indices averaged over the globe and over most continents. Furthermore, signals of greenhouse gases can be separately detected, taking other forcing into account, over the globe and over Asia in these indices except for R95p. In contrast, signals of anthropogenic aerosols and natural forcings cannot be detected in any of these indices at either global or continental scales.", "author" : [ { "dropping-particle" : "", "family" : "Dong", "given" : "Siyan", "non-dropping-particle" : "", "parse-names" : false, "suffix" : "" }, { "dropping-particle" : "", "family" : "Sun", "given" : "Ying", "non-dropping-particle" : "", "parse-names" : false, "suffix" : "" }, { "dropping-particle" : "", "family" : "Li", "given" : "Chao",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Journal of Climate", "id" : "ITEM-1", "issue" : "3", "issued" : { "date-parts" : [ [ "2021", "2", "11" ] ] }, "page" : "871-881", "title" : "Attribution of Extreme Precipitation with Updated Observations and CMIP6 Simulations", "translator" : [ { "dropping-particle" : "", "family" : "S2782", "given" : "", "non-dropping-particle" : "", "parse-names" : false, "suffix" : "" } ], "type" : "article-journal", "volume" : "34" }, "uris" : [ "http://www.mendeley.com/documents/?uuid=b9ec0b8c-fba6-4825-b6e6-3b012b657906" ] } ], "mendeley" : { "formattedCitation" : "(Dong et al., 2021)", "manualFormatting" : "Dong et al., 2020", "plainTextFormattedCitation" : "(Dong et al., 2021)", "previouslyFormattedCitation" : "(Dong et al., 2021)" }, "properties" : { "noteIndex" : 0 }, "schema" : "https://github.com/citation-style-language/schema/raw/master/csl-citation.json" }</w:delInstrText>
        </w:r>
      </w:del>
      <w:r w:rsidRPr="00D424AA">
        <w:rPr>
          <w:rFonts w:cs="Times New Roman"/>
          <w:lang w:val="en-GB"/>
        </w:rPr>
        <w:fldChar w:fldCharType="separate"/>
      </w:r>
      <w:del w:id="1553" w:author="Robin Matthews" w:date="2021-07-13T22:05:00Z">
        <w:r w:rsidR="00A26296" w:rsidDel="007D37E9">
          <w:rPr>
            <w:rFonts w:cs="Times New Roman"/>
            <w:noProof/>
            <w:lang w:val="en-GB"/>
          </w:rPr>
          <w:delText>D</w:delText>
        </w:r>
      </w:del>
      <w:ins w:id="1554" w:author="Robin Matthews" w:date="2021-07-13T22:05:00Z">
        <w:r w:rsidR="007D37E9">
          <w:rPr>
            <w:rFonts w:cs="Times New Roman"/>
            <w:noProof/>
            <w:lang w:val="en-GB"/>
          </w:rPr>
          <w:t>(D</w:t>
        </w:r>
      </w:ins>
      <w:r w:rsidR="00A26296">
        <w:rPr>
          <w:rFonts w:cs="Times New Roman"/>
          <w:noProof/>
          <w:lang w:val="en-GB"/>
        </w:rPr>
        <w:t>ong et al., 202</w:t>
      </w:r>
      <w:ins w:id="1555" w:author="Robin Matthews" w:date="2021-07-13T22:05:00Z">
        <w:r w:rsidR="007D37E9">
          <w:rPr>
            <w:rFonts w:cs="Times New Roman"/>
            <w:noProof/>
            <w:lang w:val="en-GB"/>
          </w:rPr>
          <w:t>0)</w:t>
        </w:r>
      </w:ins>
      <w:del w:id="1556" w:author="Robin Matthews" w:date="2021-07-13T22:05:00Z">
        <w:r w:rsidR="00A26296" w:rsidDel="007D37E9">
          <w:rPr>
            <w:rFonts w:cs="Times New Roman"/>
            <w:noProof/>
            <w:lang w:val="en-GB"/>
          </w:rPr>
          <w:delText>0</w:delText>
        </w:r>
      </w:del>
      <w:r w:rsidRPr="00D424AA">
        <w:rPr>
          <w:rFonts w:cs="Times New Roman"/>
          <w:lang w:val="en-GB"/>
        </w:rPr>
        <w:fldChar w:fldCharType="end"/>
      </w:r>
      <w:commentRangeEnd w:id="1547"/>
      <w:commentRangeEnd w:id="1550"/>
      <w:r w:rsidR="007D37E9">
        <w:rPr>
          <w:rStyle w:val="Marquedecommentaire"/>
        </w:rPr>
        <w:commentReference w:id="1547"/>
      </w:r>
      <w:r w:rsidR="00A26296">
        <w:rPr>
          <w:rStyle w:val="Marquedecommentaire"/>
        </w:rPr>
        <w:commentReference w:id="1550"/>
      </w:r>
      <w:del w:id="1557" w:author="Robin Matthews" w:date="2021-07-13T22:05:00Z">
        <w:r w:rsidRPr="00841A35" w:rsidDel="007D37E9">
          <w:rPr>
            <w:rFonts w:cs="Times New Roman"/>
            <w:lang w:val="en-GB"/>
          </w:rPr>
          <w:delText>)</w:delText>
        </w:r>
      </w:del>
      <w:r w:rsidRPr="00841A35">
        <w:rPr>
          <w:rFonts w:cs="Times New Roman"/>
          <w:lang w:val="en-GB"/>
        </w:rPr>
        <w:t xml:space="preserve">. </w:t>
      </w:r>
      <w:bookmarkEnd w:id="1546"/>
      <w:r w:rsidRPr="00841A35">
        <w:rPr>
          <w:rFonts w:cs="Times New Roman"/>
          <w:lang w:val="en-GB"/>
        </w:rPr>
        <w:t>CMIP5 models were able to capture the fraction of land experiencing a str</w:t>
      </w:r>
      <w:r w:rsidRPr="00D424AA">
        <w:rPr>
          <w:rFonts w:cs="Times New Roman"/>
          <w:lang w:val="en-GB"/>
        </w:rPr>
        <w:t>ong intensificat</w:t>
      </w:r>
      <w:bookmarkEnd w:id="1549"/>
      <w:r w:rsidRPr="00D424AA">
        <w:rPr>
          <w:rFonts w:cs="Times New Roman"/>
          <w:lang w:val="en-GB"/>
        </w:rPr>
        <w:t xml:space="preserve">ion of heavy precipitation during 1960-2010 under anthropogenic forcing, but not in unforced simulations </w:t>
      </w:r>
      <w:del w:id="1558" w:author="Robin Matthews" w:date="2021-07-13T22:07:00Z">
        <w:r w:rsidRPr="00D424AA" w:rsidDel="007D37E9">
          <w:rPr>
            <w:rFonts w:cs="Times New Roman"/>
            <w:lang w:val="en-GB"/>
          </w:rPr>
          <w:delText>(</w:delText>
        </w:r>
      </w:del>
      <w:commentRangeStart w:id="1559"/>
      <w:r w:rsidRPr="00D424AA">
        <w:rPr>
          <w:rFonts w:cs="Times New Roman"/>
          <w:lang w:val="en-GB"/>
        </w:rPr>
        <w:fldChar w:fldCharType="begin" w:fldLock="1"/>
      </w:r>
      <w:ins w:id="1560" w:author="Robin Matthews" w:date="2021-07-13T22:07:00Z">
        <w:r w:rsidR="007D37E9">
          <w:rPr>
            <w:rFonts w:cs="Times New Roman"/>
            <w:lang w:val="en-GB"/>
          </w:rPr>
          <w:instrText>ADDIN CSL_CITATION { "citationItems" : [ { "id" : "ITEM-1", "itemData" : { "DOI" : "10.1002/2014GL062018", "ISSN" : "00948276",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1", "issue" : "23", "issued" : { "date-parts" : [ [ "2014", "12", "16" ] ] }, "page" : "8554-8562", "title" : "Models agree on forced response pattern of precipitation and temperature extremes", "translator" : [ { "dropping-particle" : "", "family" : "S355", "given" : "", "non-dropping-particle" : "", "parse-names" : false, "suffix" : "" } ], "type" : "article-journal", "volume" : "41" }, "uris" : [ "http://www.mendeley.com/documents/?uuid=864247e1-0cf7-41fd-8476-f0c2cc7f28f1" ] } ], "mendeley" : { "formattedCitation" : "(Fischer et al., 2014)", "manualFormatting" : "(Fischer et al., 2014)", "plainTextFormattedCitation" : "(Fischer et al., 2014)", "previouslyFormattedCitation" : "(Fischer et al., 2014)" }, "properties" : { "noteIndex" : 0 }, "schema" : "https://github.com/citation-style-language/schema/raw/master/csl-citation.json" }</w:instrText>
        </w:r>
      </w:ins>
      <w:del w:id="1561" w:author="Robin Matthews" w:date="2021-07-13T22:07:00Z">
        <w:r w:rsidR="00FF6231" w:rsidDel="007D37E9">
          <w:rPr>
            <w:rFonts w:cs="Times New Roman"/>
            <w:lang w:val="en-GB"/>
          </w:rPr>
          <w:delInstrText>ADDIN CSL_CITATION { "citationItems" : [ { "id" : "ITEM-1", "itemData" : { "DOI" : "10.1002/2014GL062018", "ISSN" : "00948276",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1", "issue" : "23", "issued" : { "date-parts" : [ [ "2014", "12", "16" ] ] }, "page" : "8554-8562", "title" : "Models agree on forced response pattern of precipitation and temperature extremes", "translator" : [ { "dropping-particle" : "", "family" : "S355", "given" : "", "non-dropping-particle" : "", "parse-names" : false, "suffix" : "" } ], "type" : "article-journal", "volume" : "41" }, "uris" : [ "http://www.mendeley.com/documents/?uuid=864247e1-0cf7-41fd-8476-f0c2cc7f28f1" ] } ], "mendeley" : { "formattedCitation" : "(Fischer et al., 2014)", "manualFormatting" : "Fischer et al., 2014)", "plainTextFormattedCitation" : "(Fischer et al., 2014)", "previouslyFormattedCitation" : "(Fischer et al., 2014)" }, "properties" : { "noteIndex" : 0 }, "schema" : "https://github.com/citation-style-language/schema/raw/master/csl-citation.json" }</w:delInstrText>
        </w:r>
      </w:del>
      <w:r w:rsidRPr="00D424AA">
        <w:rPr>
          <w:rFonts w:cs="Times New Roman"/>
          <w:lang w:val="en-GB"/>
        </w:rPr>
        <w:fldChar w:fldCharType="separate"/>
      </w:r>
      <w:del w:id="1562" w:author="Robin Matthews" w:date="2021-07-13T22:07:00Z">
        <w:r w:rsidR="00A26296" w:rsidDel="007D37E9">
          <w:rPr>
            <w:rFonts w:cs="Times New Roman"/>
            <w:noProof/>
            <w:lang w:val="en-GB"/>
          </w:rPr>
          <w:delText>F</w:delText>
        </w:r>
      </w:del>
      <w:ins w:id="1563" w:author="Robin Matthews" w:date="2021-07-13T22:07:00Z">
        <w:r w:rsidR="007D37E9">
          <w:rPr>
            <w:rFonts w:cs="Times New Roman"/>
            <w:noProof/>
            <w:lang w:val="en-GB"/>
          </w:rPr>
          <w:t>(F</w:t>
        </w:r>
      </w:ins>
      <w:r w:rsidR="00A26296">
        <w:rPr>
          <w:rFonts w:cs="Times New Roman"/>
          <w:noProof/>
          <w:lang w:val="en-GB"/>
        </w:rPr>
        <w:t>ischer et al., 2014)</w:t>
      </w:r>
      <w:r w:rsidRPr="00D424AA">
        <w:rPr>
          <w:rFonts w:cs="Times New Roman"/>
          <w:lang w:val="en-GB"/>
        </w:rPr>
        <w:fldChar w:fldCharType="end"/>
      </w:r>
      <w:commentRangeEnd w:id="1559"/>
      <w:r w:rsidR="00A26296">
        <w:rPr>
          <w:rStyle w:val="Marquedecommentaire"/>
        </w:rPr>
        <w:commentReference w:id="1559"/>
      </w:r>
      <w:del w:id="1564" w:author="Robin Matthews" w:date="2021-07-13T22:07:00Z">
        <w:r w:rsidRPr="00841A35" w:rsidDel="007D37E9">
          <w:rPr>
            <w:rFonts w:cs="Times New Roman"/>
            <w:lang w:val="en-GB"/>
          </w:rPr>
          <w:delText>)</w:delText>
        </w:r>
      </w:del>
      <w:r w:rsidRPr="00841A35">
        <w:rPr>
          <w:rFonts w:cs="Times New Roman"/>
          <w:lang w:val="en-GB"/>
        </w:rPr>
        <w:t xml:space="preserve">. But the models underestimated the observed trends </w:t>
      </w:r>
      <w:r w:rsidRPr="00D424AA">
        <w:rPr>
          <w:rFonts w:cs="Times New Roman"/>
          <w:lang w:val="en-GB"/>
        </w:rPr>
        <w:fldChar w:fldCharType="begin" w:fldLock="1"/>
      </w:r>
      <w:r w:rsidR="00FF6231">
        <w:rPr>
          <w:rFonts w:cs="Times New Roman"/>
          <w:lang w:val="en-GB"/>
        </w:rPr>
        <w:instrText>ADDIN CSL_CITATION { "citationItems" : [ { "id" : "ITEM-1", "itemData" : { "DOI" : "10.1002/2017GL074530", "ISSN" : "0094-8276", "abstract" : "Abstract Model projections of regional changes in heavy rainfall are uncertain. On timescales of few decades, internal variability plays an important role and therefore poses a challenge to detect robust model response in heavy rainfall to rising temperatures. We use spatial aggregation to reduce the major role of internal variability and evaluate the heavy rainfall response to warming temperatures with observations. We show that in the regions with high rainfall intensity and for which gridded observations exist, most of the models underestimate the historical scaling of heavy rainfall and the land fraction with significant positive heavy rainfall scalings during the historical period. The historical behavior is correlated with the projected heavy rainfall intensification across models allowing to apply an observational constraint, i.e., to calibrate multimodel ensembles with observations in order to narrow the range of projections. The constraint suggests a substantially stronger intensification of future heavy rainfall than the multimodel mean.", "author" : [ { "dropping-particle" : "", "family" : "Borodina", "given" : "Aleksandra", "non-dropping-particle" : "", "parse-names" : false, "suffix" : "" }, { "dropping-particle" : "", "family" : "Fischer", "given" : "Erich M", "non-dropping-particle" : "", "parse-names" : false, "suffix" : "" }, { "dropping-particle" : "", "family" : "Knutti", "given" : "Reto", "non-dropping-particle" : "", "parse-names" : false, "suffix" : "" } ], "container-title" : "Geophysical Research Letters", "id" : "ITEM-1", "issue" : "14", "issued" : { "date-parts" : [ [ "2017", "7", "28" ] ] }, "note" : "From Duplicate 1 (Models are likely to underestimate increase in heavy rainfall in the extratropical regions with high rainfall intensity - Borodina, Aleksandra; Fischer, Erich M; Knutti, Reto)\n\ndoi: 10.1002/2017GL074530\n\nFrom Duplicate 2 (Models are likely to underestimate increase in heavy rainfall in the extratropical regions with high rainfall intensity - Borodina, Aleksandra; Fischer, Erich M; Knutti, Reto)\n\nFrom Duplicate 1 (Models are likely to underestimate increase in heavy rainfall in the extratropical regions with high rainfall intensity - Borodina, Aleksandra; Fischer, Erich M; Knutti, Reto)\n\ndoi: 10.1002/2017GL074530\n\nFrom Duplicate 2 (Models are likely to underestimate increase in heavy rainfall in the extratropical regions with high rainfall intensity - Borodina, Aleksandra; Fischer, Erich M; Knutti, Reto)\n\nFrom Duplicate 2 (Models are likely to underestimate increase in heavy rainfall in the extratropical regions with high rainfall intensity - Borodina, Aleksandra; Fischer, Erich M; Knutti, Reto)\n\ndoi: 10.1002/2017GL074530", "page" : "7401-7409", "publisher" : "John Wiley &amp; Sons, Ltd", "title" : "Models are likely to underestimate increase in heavy rainfall in the extratropical regions with high rainfall intensity", "translator" : [ { "dropping-particle" : "", "family" : "S2453", "given" : "", "non-dropping-particle" : "", "parse-names" : false, "suffix" : "" } ], "type" : "article-journal", "volume" : "44" }, "uris" : [ "http://www.mendeley.com/documents/?uuid=a809b5fc-a230-48f1-936b-65e2707e259c" ] } ], "mendeley" : { "formattedCitation" : "(Borodina et al., 2017a)", "plainTextFormattedCitation" : "(Borodina et al., 2017a)", "previouslyFormattedCitation" : "(Borodina et al., 2017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orodina et al., 2017a)</w:t>
      </w:r>
      <w:r w:rsidRPr="00D424AA">
        <w:rPr>
          <w:rFonts w:cs="Times New Roman"/>
          <w:lang w:val="en-GB"/>
        </w:rPr>
        <w:fldChar w:fldCharType="end"/>
      </w:r>
      <w:r w:rsidRPr="00841A35">
        <w:rPr>
          <w:rFonts w:cs="Times New Roman"/>
          <w:lang w:val="en-GB"/>
        </w:rPr>
        <w:t xml:space="preserve">. Human influence also significantly contributed to the historical changes in record-breaking one-day precipitation </w:t>
      </w:r>
      <w:del w:id="1565" w:author="Robin Matthews" w:date="2021-07-13T22:07:00Z">
        <w:r w:rsidRPr="00841A35" w:rsidDel="007D37E9">
          <w:rPr>
            <w:rFonts w:cs="Times New Roman"/>
            <w:lang w:val="en-GB"/>
          </w:rPr>
          <w:delText>(</w:delText>
        </w:r>
      </w:del>
      <w:commentRangeStart w:id="1566"/>
      <w:r w:rsidRPr="00D424AA">
        <w:rPr>
          <w:rFonts w:cs="Times New Roman"/>
          <w:lang w:val="en-GB"/>
        </w:rPr>
        <w:fldChar w:fldCharType="begin" w:fldLock="1"/>
      </w:r>
      <w:ins w:id="1567" w:author="Robin Matthews" w:date="2021-07-13T22:07:00Z">
        <w:r w:rsidR="007D37E9">
          <w:rPr>
            <w:rFonts w:cs="Times New Roman"/>
            <w:lang w:val="en-GB"/>
          </w:rPr>
          <w:instrText>ADDIN CSL_CITATION { "citationItems" : [ { "id" : "ITEM-1", "itemData" : { "DOI" : "10.2151/sola.2016-045", "ISSN" : "1349-6476", "author" : [ { "dropping-particle" : "", "family" : "Shiogama", "given" : "Hideo", "non-dropping-particle" : "", "parse-names" : false, "suffix" : "" }, { "dropping-particle" : "", "family" : "Imada", "given" : "Yukiko", "non-dropping-particle" : "", "parse-names" : false, "suffix" : "" }, { "dropping-particle" : "", "family" : "Mori", "given" : "Masato", "non-dropping-particle" : "", "parse-names" : false, "suffix" : "" }, { "dropping-particle" : "", "family" : "Mizuta", "given" : "Ryo", "non-dropping-particle" : "", "parse-names" : false, "suffix" : "" }, { "dropping-particle" : "", "family" : "Stone", "given" : "D\u00e1ith\u00ed", "non-dropping-particle" : "", "parse-names" : false, "suffix" : "" }, { "dropping-particle" : "", "family" : "Yoshida", "given" : "Kohei", "non-dropping-particle" : "", "parse-names" : false, "suffix" : "" }, { "dropping-particle" : "", "family" : "Arakawa", "given" : "Osamu", "non-dropping-particle" : "", "parse-names" : false, "suffix" : "" }, { "dropping-particle" : "", "family" : "Ikeda", "given" : "Mikiko", "non-dropping-particle" : "", "parse-names" : false, "suffix" : "" }, { "dropping-particle" : "", "family" : "Takahashi", "given" : "Chiharu", "non-dropping-particle" : "", "parse-names" : false, "suffix" : "" }, { "dropping-particle" : "", "family" : "Arai", "given" : "Miki", "non-dropping-particle" : "", "parse-names" : false, "suffix" : "" }, { "dropping-particle" : "", "family" : "Ishii", "given" : "Masayoshi", "non-dropping-particle" : "", "parse-names" : false, "suffix" : "" }, { "dropping-particle" : "", "family" : "Watanabe", "given" : "Masahiro", "non-dropping-particle" : "", "parse-names" : false, "suffix" : "" }, { "dropping-particle" : "", "family" : "Kimoto", "given" : "Masahide", "non-dropping-particle" : "", "parse-names" : false, "suffix" : "" } ], "container-title" : "SOLA", "id" : "ITEM-1", "issued" : { "date-parts" : [ [ "2016" ] ] }, "page" : "225-231", "title" : "Attributing Historical Changes in Probabilities of Record-Breaking Daily Temperature and Precipitation Extreme Events", "translator" : [ { "dropping-particle" : "", "family" : "S1437", "given" : "", "non-dropping-particle" : "", "parse-names" : false, "suffix" : "" } ], "type" : "article-journal", "volume" : "12" }, "uris" : [ "http://www.mendeley.com/documents/?uuid=c7ed6aac-f56f-4d02-aebf-815c6d085aa8" ] } ], "mendeley" : { "formattedCitation" : "(Shiogama et al., 2016)", "manualFormatting" : "(Shiogama et al., 2016)", "plainTextFormattedCitation" : "(Shiogama et al., 2016)", "previouslyFormattedCitation" : "(Shiogama et al., 2016)" }, "properties" : { "noteIndex" : 0 }, "schema" : "https://github.com/citation-style-language/schema/raw/master/csl-citation.json" }</w:instrText>
        </w:r>
      </w:ins>
      <w:del w:id="1568" w:author="Robin Matthews" w:date="2021-07-13T22:07:00Z">
        <w:r w:rsidR="00FF6231" w:rsidDel="007D37E9">
          <w:rPr>
            <w:rFonts w:cs="Times New Roman"/>
            <w:lang w:val="en-GB"/>
          </w:rPr>
          <w:delInstrText>ADDIN CSL_CITATION { "citationItems" : [ { "id" : "ITEM-1", "itemData" : { "DOI" : "10.2151/sola.2016-045", "ISSN" : "1349-6476", "author" : [ { "dropping-particle" : "", "family" : "Shiogama", "given" : "Hideo", "non-dropping-particle" : "", "parse-names" : false, "suffix" : "" }, { "dropping-particle" : "", "family" : "Imada", "given" : "Yukiko", "non-dropping-particle" : "", "parse-names" : false, "suffix" : "" }, { "dropping-particle" : "", "family" : "Mori", "given" : "Masato", "non-dropping-particle" : "", "parse-names" : false, "suffix" : "" }, { "dropping-particle" : "", "family" : "Mizuta", "given" : "Ryo", "non-dropping-particle" : "", "parse-names" : false, "suffix" : "" }, { "dropping-particle" : "", "family" : "Stone", "given" : "D\u00e1ith\u00ed", "non-dropping-particle" : "", "parse-names" : false, "suffix" : "" }, { "dropping-particle" : "", "family" : "Yoshida", "given" : "Kohei", "non-dropping-particle" : "", "parse-names" : false, "suffix" : "" }, { "dropping-particle" : "", "family" : "Arakawa", "given" : "Osamu", "non-dropping-particle" : "", "parse-names" : false, "suffix" : "" }, { "dropping-particle" : "", "family" : "Ikeda", "given" : "Mikiko", "non-dropping-particle" : "", "parse-names" : false, "suffix" : "" }, { "dropping-particle" : "", "family" : "Takahashi", "given" : "Chiharu", "non-dropping-particle" : "", "parse-names" : false, "suffix" : "" }, { "dropping-particle" : "", "family" : "Arai", "given" : "Miki", "non-dropping-particle" : "", "parse-names" : false, "suffix" : "" }, { "dropping-particle" : "", "family" : "Ishii", "given" : "Masayoshi", "non-dropping-particle" : "", "parse-names" : false, "suffix" : "" }, { "dropping-particle" : "", "family" : "Watanabe", "given" : "Masahiro", "non-dropping-particle" : "", "parse-names" : false, "suffix" : "" }, { "dropping-particle" : "", "family" : "Kimoto", "given" : "Masahide", "non-dropping-particle" : "", "parse-names" : false, "suffix" : "" } ], "container-title" : "SOLA", "id" : "ITEM-1", "issued" : { "date-parts" : [ [ "2016" ] ] }, "page" : "225-231", "title" : "Attributing Historical Changes in Probabilities of Record-Breaking Daily Temperature and Precipitation Extreme Events", "translator" : [ { "dropping-particle" : "", "family" : "S1437", "given" : "", "non-dropping-particle" : "", "parse-names" : false, "suffix" : "" } ], "type" : "article-journal", "volume" : "12" }, "uris" : [ "http://www.mendeley.com/documents/?uuid=c7ed6aac-f56f-4d02-aebf-815c6d085aa8" ] } ], "mendeley" : { "formattedCitation" : "(Shiogama et al., 2016)", "manualFormatting" : "Shiogama et al., 2016)", "plainTextFormattedCitation" : "(Shiogama et al., 2016)", "previouslyFormattedCitation" : "(Shiogama et al., 2016)" }, "properties" : { "noteIndex" : 0 }, "schema" : "https://github.com/citation-style-language/schema/raw/master/csl-citation.json" }</w:delInstrText>
        </w:r>
      </w:del>
      <w:r w:rsidRPr="00D424AA">
        <w:rPr>
          <w:rFonts w:cs="Times New Roman"/>
          <w:lang w:val="en-GB"/>
        </w:rPr>
        <w:fldChar w:fldCharType="separate"/>
      </w:r>
      <w:del w:id="1569" w:author="Robin Matthews" w:date="2021-07-13T22:07:00Z">
        <w:r w:rsidR="00A26296" w:rsidDel="007D37E9">
          <w:rPr>
            <w:rFonts w:cs="Times New Roman"/>
            <w:noProof/>
            <w:lang w:val="en-GB"/>
          </w:rPr>
          <w:delText>S</w:delText>
        </w:r>
      </w:del>
      <w:ins w:id="1570" w:author="Robin Matthews" w:date="2021-07-13T22:07:00Z">
        <w:r w:rsidR="007D37E9">
          <w:rPr>
            <w:rFonts w:cs="Times New Roman"/>
            <w:noProof/>
            <w:lang w:val="en-GB"/>
          </w:rPr>
          <w:t>(S</w:t>
        </w:r>
      </w:ins>
      <w:r w:rsidR="00A26296">
        <w:rPr>
          <w:rFonts w:cs="Times New Roman"/>
          <w:noProof/>
          <w:lang w:val="en-GB"/>
        </w:rPr>
        <w:t>hiogama et al., 2016)</w:t>
      </w:r>
      <w:r w:rsidRPr="00D424AA">
        <w:rPr>
          <w:rFonts w:cs="Times New Roman"/>
          <w:lang w:val="en-GB"/>
        </w:rPr>
        <w:fldChar w:fldCharType="end"/>
      </w:r>
      <w:commentRangeEnd w:id="1566"/>
      <w:r w:rsidR="00A26296">
        <w:rPr>
          <w:rStyle w:val="Marquedecommentaire"/>
        </w:rPr>
        <w:commentReference w:id="1566"/>
      </w:r>
      <w:r w:rsidRPr="00841A35">
        <w:rPr>
          <w:rFonts w:cs="Times New Roman"/>
          <w:lang w:val="en-GB"/>
        </w:rPr>
        <w:t>. There is also limited evidence of the influences of natu</w:t>
      </w:r>
      <w:r w:rsidRPr="00D424AA">
        <w:rPr>
          <w:rFonts w:cs="Times New Roman"/>
          <w:lang w:val="en-GB"/>
        </w:rPr>
        <w:t xml:space="preserve">ral forcing. Substantial reductions in </w:t>
      </w:r>
      <w:r w:rsidR="00E64E86" w:rsidRPr="00D424AA">
        <w:rPr>
          <w:rFonts w:cs="Times New Roman"/>
          <w:lang w:val="en-GB"/>
        </w:rPr>
        <w:t>Rx5day</w:t>
      </w:r>
      <w:r w:rsidRPr="00D424AA">
        <w:rPr>
          <w:rFonts w:cs="Times New Roman"/>
          <w:lang w:val="en-GB"/>
        </w:rPr>
        <w:t xml:space="preserve"> and SDII (daily precipitation intensity</w:t>
      </w:r>
      <w:r w:rsidRPr="00841A35">
        <w:rPr>
          <w:rFonts w:cs="Times New Roman"/>
          <w:lang w:val="en-GB"/>
        </w:rPr>
        <w:t xml:space="preserve">) over the global summer monsoon regions occurred during 1957-2000 after explosive volcanic eruptions </w:t>
      </w:r>
      <w:del w:id="1571" w:author="Robin Matthews" w:date="2021-07-13T22:07:00Z">
        <w:r w:rsidRPr="00841A35" w:rsidDel="007D37E9">
          <w:rPr>
            <w:rFonts w:cs="Times New Roman"/>
            <w:lang w:val="en-GB"/>
          </w:rPr>
          <w:delText>(</w:delText>
        </w:r>
      </w:del>
      <w:commentRangeStart w:id="1572"/>
      <w:r w:rsidRPr="00D424AA">
        <w:rPr>
          <w:rFonts w:cs="Times New Roman"/>
          <w:lang w:val="en-GB"/>
        </w:rPr>
        <w:fldChar w:fldCharType="begin" w:fldLock="1"/>
      </w:r>
      <w:ins w:id="1573" w:author="Robin Matthews" w:date="2021-07-13T22:07:00Z">
        <w:r w:rsidR="007D37E9">
          <w:rPr>
            <w:rFonts w:cs="Times New Roman"/>
            <w:lang w:val="en-GB"/>
          </w:rPr>
          <w:instrText>ADDIN CSL_CITATION { "citationItems" : [ { "id" : "ITEM-1", "itemData" : { "DOI" : "10.1175/JCLI-D-17-0651.1", "ISSN" : "0894-8755", "abstract" : "This study analyzes extreme temperature and precipitation responses over the global land to five explosive tropical volcanic eruptions that occurred since the 1880s, using CMIP5 multimodel simulations. Changes in annual extreme indices during posteruption years are examined using a composite analysis. First, a robust global decrease in extreme temperature is found, which is stronger than the internal variability ranges (estimated from random bootstrap sampling). Intermodel correlation analysis shows a close relationship between annual extreme and mean temperature responses to volcanic forcing, indicating a similar mechanism at work. The cooling responses exhibit strong intermodel correlation with a decrease in surface humidity, consistent with the Clausius\u2013Clapeyron relation. Second, extreme and mean precipitation reductions are observed during posteruption years, especially in Northern and Southern Hemisphere summer monsoon regions, with good intermodel agreement. The precipitation decreases are also larger than the internal variability ranges and are dominated by the monsoon regions. Moisture budget analysis further reveals that most of the precipitation decrease over the monsoon regions is explained by evaporation decrease, as well as dynamic and thermodynamic contributions. Interestingly, the dynamic effect is found to have a large influence on intermodel spread in precipitation responses, with high intermodel correlation with mean and extreme precipitation changes. These model-based results are largely supported by an observational analysis based on the Hadley Centre Global Climate Extremes Index 2 (HadEX2) dataset for the recent three volcanic eruptions. Our results demonstrate that temperature and precipitation extremes significantly respond to volcanic eruptions, largely resembling mean climate responses, which have important implications for geoengineering based on solar radiation management.", "author" : [ { "dropping-particle" : "", "family" : "Paik", "given" : "Seungmok", "non-dropping-particle" : "", "parse-names" : false, "suffix" : "" }, { "dropping-particle" : "", "family" : "Min", "given" : "Seung-Ki", "non-dropping-particle" : "", "parse-names" : false, "suffix" : "" } ], "container-title" : "Journal of Climate", "id" : "ITEM-1", "issue" : "14", "issued" : { "date-parts" : [ [ "2018", "7" ] ] }, "page" : "5333-5349", "title" : "Assessing the Impact of Volcanic Eruptions on Climate Extremes Using CMIP5 Models", "translator" : [ { "dropping-particle" : "", "family" : "S2779", "given" : "", "non-dropping-particle" : "", "parse-names" : false, "suffix" : "" } ], "type" : "article-journal", "volume" : "31" }, "uris" : [ "http://www.mendeley.com/documents/?uuid=5e4cb487-60cd-40f2-a20c-d29c1a8f3288" ] } ], "mendeley" : { "formattedCitation" : "(Paik and Min, 2018)", "manualFormatting" : "(Paik and Min, 2018)", "plainTextFormattedCitation" : "(Paik and Min, 2018)", "previouslyFormattedCitation" : "(Paik and Min, 2018)" }, "properties" : { "noteIndex" : 0 }, "schema" : "https://github.com/citation-style-language/schema/raw/master/csl-citation.json" }</w:instrText>
        </w:r>
      </w:ins>
      <w:del w:id="1574" w:author="Robin Matthews" w:date="2021-07-13T22:07:00Z">
        <w:r w:rsidR="00FF6231" w:rsidDel="007D37E9">
          <w:rPr>
            <w:rFonts w:cs="Times New Roman"/>
            <w:lang w:val="en-GB"/>
          </w:rPr>
          <w:delInstrText>ADDIN CSL_CITATION { "citationItems" : [ { "id" : "ITEM-1", "itemData" : { "DOI" : "10.1175/JCLI-D-17-0651.1", "ISSN" : "0894-8755", "abstract" : "This study analyzes extreme temperature and precipitation responses over the global land to five explosive tropical volcanic eruptions that occurred since the 1880s, using CMIP5 multimodel simulations. Changes in annual extreme indices during posteruption years are examined using a composite analysis. First, a robust global decrease in extreme temperature is found, which is stronger than the internal variability ranges (estimated from random bootstrap sampling). Intermodel correlation analysis shows a close relationship between annual extreme and mean temperature responses to volcanic forcing, indicating a similar mechanism at work. The cooling responses exhibit strong intermodel correlation with a decrease in surface humidity, consistent with the Clausius\u2013Clapeyron relation. Second, extreme and mean precipitation reductions are observed during posteruption years, especially in Northern and Southern Hemisphere summer monsoon regions, with good intermodel agreement. The precipitation decreases are also larger than the internal variability ranges and are dominated by the monsoon regions. Moisture budget analysis further reveals that most of the precipitation decrease over the monsoon regions is explained by evaporation decrease, as well as dynamic and thermodynamic contributions. Interestingly, the dynamic effect is found to have a large influence on intermodel spread in precipitation responses, with high intermodel correlation with mean and extreme precipitation changes. These model-based results are largely supported by an observational analysis based on the Hadley Centre Global Climate Extremes Index 2 (HadEX2) dataset for the recent three volcanic eruptions. Our results demonstrate that temperature and precipitation extremes significantly respond to volcanic eruptions, largely resembling mean climate responses, which have important implications for geoengineering based on solar radiation management.", "author" : [ { "dropping-particle" : "", "family" : "Paik", "given" : "Seungmok", "non-dropping-particle" : "", "parse-names" : false, "suffix" : "" }, { "dropping-particle" : "", "family" : "Min", "given" : "Seung-Ki", "non-dropping-particle" : "", "parse-names" : false, "suffix" : "" } ], "container-title" : "Journal of Climate", "id" : "ITEM-1", "issue" : "14", "issued" : { "date-parts" : [ [ "2018", "7" ] ] }, "page" : "5333-5349", "title" : "Assessing the Impact of Volcanic Eruptions on Climate Extremes Using CMIP5 Models", "translator" : [ { "dropping-particle" : "", "family" : "S2779", "given" : "", "non-dropping-particle" : "", "parse-names" : false, "suffix" : "" } ], "type" : "article-journal", "volume" : "31" }, "uris" : [ "http://www.mendeley.com/documents/?uuid=5e4cb487-60cd-40f2-a20c-d29c1a8f3288" ] } ], "mendeley" : { "formattedCitation" : "(Paik and Min, 2018)", "manualFormatting" : "Paik and Min, 2018)", "plainTextFormattedCitation" : "(Paik and Min, 2018)", "previouslyFormattedCitation" : "(Paik and Min, 2018)" }, "properties" : { "noteIndex" : 0 }, "schema" : "https://github.com/citation-style-language/schema/raw/master/csl-citation.json" }</w:delInstrText>
        </w:r>
      </w:del>
      <w:r w:rsidRPr="00D424AA">
        <w:rPr>
          <w:rFonts w:cs="Times New Roman"/>
          <w:lang w:val="en-GB"/>
        </w:rPr>
        <w:fldChar w:fldCharType="separate"/>
      </w:r>
      <w:del w:id="1575" w:author="Robin Matthews" w:date="2021-07-13T22:07:00Z">
        <w:r w:rsidR="00A26296" w:rsidDel="007D37E9">
          <w:rPr>
            <w:rFonts w:cs="Times New Roman"/>
            <w:noProof/>
            <w:lang w:val="en-GB"/>
          </w:rPr>
          <w:delText>P</w:delText>
        </w:r>
      </w:del>
      <w:ins w:id="1576" w:author="Robin Matthews" w:date="2021-07-13T22:07:00Z">
        <w:r w:rsidR="007D37E9">
          <w:rPr>
            <w:rFonts w:cs="Times New Roman"/>
            <w:noProof/>
            <w:lang w:val="en-GB"/>
          </w:rPr>
          <w:t>(P</w:t>
        </w:r>
      </w:ins>
      <w:r w:rsidR="00A26296">
        <w:rPr>
          <w:rFonts w:cs="Times New Roman"/>
          <w:noProof/>
          <w:lang w:val="en-GB"/>
        </w:rPr>
        <w:t>aik and Min, 2018)</w:t>
      </w:r>
      <w:r w:rsidRPr="00D424AA">
        <w:rPr>
          <w:rFonts w:cs="Times New Roman"/>
          <w:lang w:val="en-GB"/>
        </w:rPr>
        <w:fldChar w:fldCharType="end"/>
      </w:r>
      <w:commentRangeEnd w:id="1572"/>
      <w:r w:rsidR="00A26296">
        <w:rPr>
          <w:rStyle w:val="Marquedecommentaire"/>
        </w:rPr>
        <w:commentReference w:id="1572"/>
      </w:r>
      <w:r w:rsidRPr="00841A35">
        <w:rPr>
          <w:rFonts w:cs="Times New Roman"/>
          <w:lang w:val="en-GB"/>
        </w:rPr>
        <w:t>. The reduction in post-volcanic eruption extreme precipitation in the simulations is closely linked to the decrease in mean precipitation,</w:t>
      </w:r>
      <w:r w:rsidRPr="00D424AA">
        <w:rPr>
          <w:rFonts w:cs="Times New Roman"/>
          <w:lang w:val="en-GB"/>
        </w:rPr>
        <w:t xml:space="preserve"> for which both thermodynamic effects (moisture reduction due to surface cooling) and dynamic effects (monsoon circulation weakening) play important roles. </w:t>
      </w:r>
    </w:p>
    <w:p w14:paraId="4336B32C" w14:textId="77777777" w:rsidR="00AB6006" w:rsidRPr="00D424AA" w:rsidRDefault="00AB6006" w:rsidP="00D424AA">
      <w:pPr>
        <w:rPr>
          <w:rFonts w:cs="Times New Roman"/>
          <w:lang w:val="en-GB"/>
        </w:rPr>
      </w:pPr>
    </w:p>
    <w:p w14:paraId="2484796D" w14:textId="17C114DA" w:rsidR="00AB6006" w:rsidRPr="00D424AA" w:rsidRDefault="00AB6006" w:rsidP="00D424AA">
      <w:pPr>
        <w:rPr>
          <w:rFonts w:cs="Times New Roman"/>
          <w:lang w:val="en-GB"/>
        </w:rPr>
      </w:pPr>
      <w:r w:rsidRPr="00D424AA">
        <w:rPr>
          <w:rFonts w:cs="Times New Roman"/>
          <w:lang w:val="en-GB"/>
        </w:rPr>
        <w:t xml:space="preserve">There has been new evidence of human influence on extreme precipitation at continental scales, including the detection of the combined effect of greenhouse gases and aerosol forcing on </w:t>
      </w:r>
      <w:r w:rsidR="00E64E86" w:rsidRPr="00D424AA">
        <w:rPr>
          <w:rFonts w:cs="Times New Roman"/>
          <w:lang w:val="en-GB"/>
        </w:rPr>
        <w:t>Rx1day</w:t>
      </w:r>
      <w:r w:rsidRPr="00D424AA">
        <w:rPr>
          <w:rFonts w:cs="Times New Roman"/>
          <w:lang w:val="en-GB"/>
        </w:rPr>
        <w:t xml:space="preserve"> and </w:t>
      </w:r>
      <w:r w:rsidR="00E64E86" w:rsidRPr="00D424AA">
        <w:rPr>
          <w:rFonts w:cs="Times New Roman"/>
          <w:lang w:val="en-GB"/>
        </w:rPr>
        <w:t>Rx5day</w:t>
      </w:r>
      <w:r w:rsidRPr="00D424AA">
        <w:rPr>
          <w:rFonts w:cs="Times New Roman"/>
          <w:lang w:val="en-GB"/>
        </w:rPr>
        <w:t xml:space="preserve"> over North America, Eurasia, and mid-latitude land regions </w:t>
      </w:r>
      <w:del w:id="1577" w:author="Robin Matthews" w:date="2021-07-13T22:07:00Z">
        <w:r w:rsidRPr="00D424AA" w:rsidDel="007D37E9">
          <w:rPr>
            <w:rFonts w:cs="Times New Roman"/>
            <w:lang w:val="en-GB"/>
          </w:rPr>
          <w:delText>(</w:delText>
        </w:r>
      </w:del>
      <w:commentRangeStart w:id="1578"/>
      <w:r w:rsidRPr="00D424AA">
        <w:rPr>
          <w:rFonts w:cs="Times New Roman"/>
          <w:lang w:val="en-GB"/>
        </w:rPr>
        <w:fldChar w:fldCharType="begin" w:fldLock="1"/>
      </w:r>
      <w:ins w:id="1579" w:author="Robin Matthews" w:date="2021-07-13T22:07:00Z">
        <w:r w:rsidR="007D37E9">
          <w:rPr>
            <w:rFonts w:cs="Times New Roman"/>
            <w:lang w:val="en-GB"/>
          </w:rPr>
          <w:instrText>ADDIN CSL_CITATION { "citationItems" : [ { "id" : "ITEM-1", "itemData" : { "DOI" : "10.1002/grl.51010", "ISSN" : "0094-8276", "abstract" : "This study provides estimates of the human contribution to the observed widespread intensification of precipitation extremes. We consider the annual maxima of daily (RX1day) and 5 day consecutive (RX5day) precipitation amounts over the Northern Hemisphere land area for 1951?2005 and compare observed changes with expected responses to external forcings as simulated by multiple coupled climate models participating in Coupled Model Intercomparison Project Phase 5. The effect of anthropogenic forcings can be detected in extreme precipitation observations, both individually and when simultaneously estimating anthropogenic and naturally forced changes. The effect of natural forcings is not detectable. We estimate that human influence has intensified annual maximum 1 day precipitation in sampled Northern Hemisphere locations by 3.3% [1.1% to 5.8%, &gt;90% confidence interval] on average. This corresponds to an average intensification in RX1day of 5.2% [1.3%, 9.3%] per degree increase in observed global mean surface temperature consistent with the Clausius-Clapeyron relationship.", "author" : [ { "dropping-particle" : "", "family" : "Zhang", "given" : "Xuebin", "non-dropping-particle" : "", "parse-names" : false, "suffix" : "" }, { "dropping-particle" : "", "family" : "Wan", "given" : "Hui",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Min", "given" : "Seung-Ki", "non-dropping-particle" : "", "parse-names" : false, "suffix" : "" } ], "container-title" : "Geophysical Research Letters", "id" : "ITEM-1", "issue" : "19", "issued" : { "date-parts" : [ [ "2013", "10", "9" ] ] }, "note" : "doi: 10.1002/grl.51010", "page" : "5252-5257", "publisher" : "Wiley-Blackwell", "title" : "Attributing intensification of precipitation extremes to human influence", "translator" : [ { "dropping-particle" : "", "family" : "S887", "given" : "", "non-dropping-particle" : "", "parse-names" : false, "suffix" : "" } ], "type" : "article-journal", "volume" : "40" }, "uris" : [ "http://www.mendeley.com/documents/?uuid=08e92695-22d9-4c41-ae76-a742921e8fd5" ] } ], "mendeley" : { "formattedCitation" : "(Zhang et al., 2013)", "manualFormatting" : "(Zhang et al., 2013)", "plainTextFormattedCitation" : "(Zhang et al., 2013)", "previouslyFormattedCitation" : "(Zhang et al., 2013)" }, "properties" : { "noteIndex" : 0 }, "schema" : "https://github.com/citation-style-language/schema/raw/master/csl-citation.json" }</w:instrText>
        </w:r>
      </w:ins>
      <w:del w:id="1580" w:author="Robin Matthews" w:date="2021-07-13T22:07:00Z">
        <w:r w:rsidR="00FF6231" w:rsidDel="007D37E9">
          <w:rPr>
            <w:rFonts w:cs="Times New Roman"/>
            <w:lang w:val="en-GB"/>
          </w:rPr>
          <w:delInstrText>ADDIN CSL_CITATION { "citationItems" : [ { "id" : "ITEM-1", "itemData" : { "DOI" : "10.1002/grl.51010", "ISSN" : "0094-8276", "abstract" : "This study provides estimates of the human contribution to the observed widespread intensification of precipitation extremes. We consider the annual maxima of daily (RX1day) and 5 day consecutive (RX5day) precipitation amounts over the Northern Hemisphere land area for 1951?2005 and compare observed changes with expected responses to external forcings as simulated by multiple coupled climate models participating in Coupled Model Intercomparison Project Phase 5. The effect of anthropogenic forcings can be detected in extreme precipitation observations, both individually and when simultaneously estimating anthropogenic and naturally forced changes. The effect of natural forcings is not detectable. We estimate that human influence has intensified annual maximum 1 day precipitation in sampled Northern Hemisphere locations by 3.3% [1.1% to 5.8%, &gt;90% confidence interval] on average. This corresponds to an average intensification in RX1day of 5.2% [1.3%, 9.3%] per degree increase in observed global mean surface temperature consistent with the Clausius-Clapeyron relationship.", "author" : [ { "dropping-particle" : "", "family" : "Zhang", "given" : "Xuebin", "non-dropping-particle" : "", "parse-names" : false, "suffix" : "" }, { "dropping-particle" : "", "family" : "Wan", "given" : "Hui",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Min", "given" : "Seung-Ki", "non-dropping-particle" : "", "parse-names" : false, "suffix" : "" } ], "container-title" : "Geophysical Research Letters", "id" : "ITEM-1", "issue" : "19", "issued" : { "date-parts" : [ [ "2013", "10", "9" ] ] }, "note" : "doi: 10.1002/grl.51010", "page" : "5252-5257", "publisher" : "Wiley-Blackwell", "title" : "Attributing intensification of precipitation extremes to human influence", "translator" : [ { "dropping-particle" : "", "family" : "S887", "given" : "", "non-dropping-particle" : "", "parse-names" : false, "suffix" : "" } ], "type" : "article-journal", "volume" : "40" }, "uris" : [ "http://www.mendeley.com/documents/?uuid=08e92695-22d9-4c41-ae76-a742921e8fd5" ] } ], "mendeley" : { "formattedCitation" : "(Zhang et al., 2013)", "manualFormatting" : "Zhang et al., 2013)", "plainTextFormattedCitation" : "(Zhang et al., 2013)", "previouslyFormattedCitation" : "(Zhang et al., 2013)" }, "properties" : { "noteIndex" : 0 }, "schema" : "https://github.com/citation-style-language/schema/raw/master/csl-citation.json" }</w:delInstrText>
        </w:r>
      </w:del>
      <w:r w:rsidRPr="00D424AA">
        <w:rPr>
          <w:rFonts w:cs="Times New Roman"/>
          <w:lang w:val="en-GB"/>
        </w:rPr>
        <w:fldChar w:fldCharType="separate"/>
      </w:r>
      <w:del w:id="1581" w:author="Robin Matthews" w:date="2021-07-13T22:07:00Z">
        <w:r w:rsidR="00A26296" w:rsidDel="007D37E9">
          <w:rPr>
            <w:rFonts w:cs="Times New Roman"/>
            <w:noProof/>
            <w:lang w:val="en-GB"/>
          </w:rPr>
          <w:delText>Z</w:delText>
        </w:r>
      </w:del>
      <w:ins w:id="1582" w:author="Robin Matthews" w:date="2021-07-13T22:07:00Z">
        <w:r w:rsidR="007D37E9">
          <w:rPr>
            <w:rFonts w:cs="Times New Roman"/>
            <w:noProof/>
            <w:lang w:val="en-GB"/>
          </w:rPr>
          <w:t>(Z</w:t>
        </w:r>
      </w:ins>
      <w:r w:rsidR="00A26296">
        <w:rPr>
          <w:rFonts w:cs="Times New Roman"/>
          <w:noProof/>
          <w:lang w:val="en-GB"/>
        </w:rPr>
        <w:t>hang et al., 2013)</w:t>
      </w:r>
      <w:r w:rsidRPr="00D424AA">
        <w:rPr>
          <w:rFonts w:cs="Times New Roman"/>
          <w:lang w:val="en-GB"/>
        </w:rPr>
        <w:fldChar w:fldCharType="end"/>
      </w:r>
      <w:commentRangeEnd w:id="1578"/>
      <w:r w:rsidR="00A26296">
        <w:rPr>
          <w:rStyle w:val="Marquedecommentaire"/>
        </w:rPr>
        <w:commentReference w:id="1578"/>
      </w:r>
      <w:r w:rsidRPr="00841A35">
        <w:rPr>
          <w:rFonts w:cs="Times New Roman"/>
          <w:lang w:val="en-GB"/>
        </w:rPr>
        <w:t xml:space="preserve"> and of greenhouse gas forcing in </w:t>
      </w:r>
      <w:r w:rsidR="00E64E86" w:rsidRPr="00D424AA">
        <w:rPr>
          <w:rFonts w:cs="Times New Roman"/>
          <w:lang w:val="en-GB"/>
        </w:rPr>
        <w:t>Rx1day</w:t>
      </w:r>
      <w:r w:rsidRPr="00D424AA">
        <w:rPr>
          <w:rFonts w:cs="Times New Roman"/>
          <w:lang w:val="en-GB"/>
        </w:rPr>
        <w:t xml:space="preserve"> and </w:t>
      </w:r>
      <w:r w:rsidR="00E64E86" w:rsidRPr="00D424AA">
        <w:rPr>
          <w:rFonts w:cs="Times New Roman"/>
          <w:lang w:val="en-GB"/>
        </w:rPr>
        <w:t>Rx5day</w:t>
      </w:r>
      <w:r w:rsidRPr="00D424AA">
        <w:rPr>
          <w:rFonts w:cs="Times New Roman"/>
          <w:lang w:val="en-GB"/>
        </w:rPr>
        <w:t xml:space="preserve"> in the mid-to-high latitudes, western and eastern Eurasia, and the global dry regions </w:t>
      </w:r>
      <w:del w:id="1583" w:author="Robin Matthews" w:date="2021-07-13T22:08:00Z">
        <w:r w:rsidRPr="00D424AA" w:rsidDel="007D37E9">
          <w:rPr>
            <w:rFonts w:cs="Times New Roman"/>
            <w:lang w:val="en-GB"/>
          </w:rPr>
          <w:delText>(</w:delText>
        </w:r>
      </w:del>
      <w:commentRangeStart w:id="1584"/>
      <w:r w:rsidRPr="00D424AA">
        <w:rPr>
          <w:rFonts w:cs="Times New Roman"/>
          <w:lang w:val="en-GB"/>
        </w:rPr>
        <w:fldChar w:fldCharType="begin" w:fldLock="1"/>
      </w:r>
      <w:r w:rsidR="0012753B">
        <w:rPr>
          <w:rFonts w:cs="Times New Roman"/>
          <w:lang w:val="en-GB"/>
        </w:rPr>
        <w: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u2010Ki", "non-dropping-particle" : "", "parse-names" : false, "suffix" : "" }, { "dropping-particle" : "", "family" : "Zhang", "given" : "Xuebin", "non-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From Duplicate 1 (Determining the Anthropogenic Greenhouse Gas Contribution to the Observed Intensification of Extreme Precipitation - Paik, Seungmok; Min, Seung-Ki; Zhang, Xuebin; Donat, Markus G; King, Andrew D; Sun, Qiaohong)\n\ndoi: 10.1029/2019GL086875", "page" : "e2019GL086875", "publisher" : "John Wiley &amp; Sons, Ltd", "title" : "Determining the Anthropogenic Greenhouse Gas Contribution to the Observed Intensification of Extreme Precipitation", "translator" : [ { "dropping-particle" : "", "family" : "S3341", "given" : "", "non-dropping-particle" : "", "parse-names" : false, "suffix" : "" } ], "type" : "article-journal", "volume" : "47" }, "uris" : [ "http://www.mendeley.com/documents/?uuid=e3703fbc-2003-484c-b8a0-2d68fce6b4af" ] } ], "mendeley" : { "formattedCitation" : "(Paik et al., 2020)", "manualFormatting" : "(Paik et al., 2020)", "plainTextFormattedCitation" : "(Paik et al., 2020)", "previouslyFormattedCitation" : "(Paik et al., 2020)" }, "properties" : { "noteIndex" : 0 }, "schema" : "https://github.com/citation-style-language/schema/raw/master/csl-citation.json" }</w:instrText>
      </w:r>
      <w:r w:rsidRPr="00D424AA">
        <w:rPr>
          <w:rFonts w:cs="Times New Roman"/>
          <w:lang w:val="en-GB"/>
        </w:rPr>
        <w:fldChar w:fldCharType="separate"/>
      </w:r>
      <w:del w:id="1585" w:author="Robin Matthews" w:date="2021-07-13T22:08:00Z">
        <w:r w:rsidR="00A26296" w:rsidDel="007D37E9">
          <w:rPr>
            <w:rFonts w:cs="Times New Roman"/>
            <w:noProof/>
            <w:lang w:val="en-GB"/>
          </w:rPr>
          <w:delText>P</w:delText>
        </w:r>
      </w:del>
      <w:ins w:id="1586" w:author="Robin Matthews" w:date="2021-07-13T22:08:00Z">
        <w:r w:rsidR="007D37E9">
          <w:rPr>
            <w:rFonts w:cs="Times New Roman"/>
            <w:noProof/>
            <w:lang w:val="en-GB"/>
          </w:rPr>
          <w:t>(P</w:t>
        </w:r>
      </w:ins>
      <w:r w:rsidR="00A26296">
        <w:rPr>
          <w:rFonts w:cs="Times New Roman"/>
          <w:noProof/>
          <w:lang w:val="en-GB"/>
        </w:rPr>
        <w:t>aik et al., 2020)</w:t>
      </w:r>
      <w:r w:rsidRPr="00D424AA">
        <w:rPr>
          <w:rFonts w:cs="Times New Roman"/>
          <w:lang w:val="en-GB"/>
        </w:rPr>
        <w:fldChar w:fldCharType="end"/>
      </w:r>
      <w:commentRangeEnd w:id="1584"/>
      <w:r w:rsidR="00A26296">
        <w:rPr>
          <w:rStyle w:val="Marquedecommentaire"/>
        </w:rPr>
        <w:commentReference w:id="1584"/>
      </w:r>
      <w:r w:rsidRPr="00841A35">
        <w:rPr>
          <w:rFonts w:cs="Times New Roman"/>
          <w:lang w:val="en-GB"/>
        </w:rPr>
        <w:t>. These findings are corroborated by the detection of hum</w:t>
      </w:r>
      <w:r w:rsidRPr="00D424AA">
        <w:rPr>
          <w:rFonts w:cs="Times New Roman"/>
          <w:lang w:val="en-GB"/>
        </w:rPr>
        <w:t xml:space="preserve">an influence in the fraction of extreme precipitation in the total precipitation over Asia, Europe, and North America </w:t>
      </w:r>
      <w:commentRangeStart w:id="1587"/>
      <w:del w:id="1588" w:author="Robin Matthews" w:date="2021-07-13T22:08:00Z">
        <w:r w:rsidRPr="00D424AA" w:rsidDel="007D37E9">
          <w:rPr>
            <w:rFonts w:cs="Times New Roman"/>
            <w:lang w:val="en-GB"/>
          </w:rPr>
          <w:delText>(</w:delText>
        </w:r>
      </w:del>
      <w:commentRangeStart w:id="1589"/>
      <w:r w:rsidRPr="00D424AA">
        <w:rPr>
          <w:rFonts w:cs="Times New Roman"/>
          <w:lang w:val="en-GB"/>
        </w:rPr>
        <w:fldChar w:fldCharType="begin" w:fldLock="1"/>
      </w:r>
      <w:ins w:id="1590" w:author="Robin Matthews" w:date="2021-07-13T22:08:00Z">
        <w:r w:rsidR="007D37E9">
          <w:rPr>
            <w:rFonts w:cs="Times New Roman"/>
            <w:lang w:val="en-GB"/>
          </w:rPr>
          <w:instrText>ADDIN CSL_CITATION { "citationItems" : [ { "id" : "ITEM-1", "itemData" : { "DOI" : "10.1175/JCLI-D-19-1017.1", "ISSN" : "0894-8755", "abstract" : "While the IPCC Fifth Assessment Working Group I report assessed observed changes in extreme precipitation on the basis of both absolute and percentile-based extreme indices, human influence on extreme precipitation has rarely been evaluated on the basis of percentile-based extreme indices. Here we conduct a formal detection and attribution analysis on changes in four percentile-based precipitation extreme indices. The indices include annual precipitation totals from days with precipitation exceeding the 99th and 95th percentiles of wet-day precipitation in 1961\u201390 (R99p and R95p) and their contributions to annual total precipitation (R99pTOT and R95pTOT). We compare these indices from a set of newly compiled observations during 1951\u20132014 with simulations from models participating in phase 6 of the Coupled Model Intercomparison Project (CMIP6). We show that most land areas with observations experienced increases in these extreme indices with global warming during the historical period 1951\u20132014. The new CMIP6 models are able to reproduce these overall increases, although with considerable over- or underestimations in some regions. An optimal fingerprinting analysis reveals detectable anthropogenic signals in the observations of these indices averaged over the globe and over most continents. Furthermore, signals of greenhouse gases can be separately detected, taking other forcing into account, over the globe and over Asia in these indices except for R95p. In contrast, signals of anthropogenic aerosols and natural forcings cannot be detected in any of these indices at either global or continental scales.", "author" : [ { "dropping-particle" : "", "family" : "Dong", "given" : "Siyan", "non-dropping-particle" : "", "parse-names" : false, "suffix" : "" }, { "dropping-particle" : "", "family" : "Sun", "given" : "Ying", "non-dropping-particle" : "", "parse-names" : false, "suffix" : "" }, { "dropping-particle" : "", "family" : "Li", "given" : "Chao",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Journal of Climate", "id" : "ITEM-1", "issue" : "3", "issued" : { "date-parts" : [ [ "2021", "2", "11" ] ] }, "page" : "871-881", "title" : "Attribution of Extreme Precipitation with Updated Observations and CMIP6 Simulations", "translator" : [ { "dropping-particle" : "", "family" : "S2782", "given" : "", "non-dropping-particle" : "", "parse-names" : false, "suffix" : "" } ], "type" : "article-journal", "volume" : "34" }, "uris" : [ "http://www.mendeley.com/documents/?uuid=b9ec0b8c-fba6-4825-b6e6-3b012b657906" ] } ], "mendeley" : { "formattedCitation" : "(Dong et al., 2021)", "manualFormatting" : "(Dong et al., 2020)", "plainTextFormattedCitation" : "(Dong et al., 2021)", "previouslyFormattedCitation" : "(Dong et al., 2021)" }, "properties" : { "noteIndex" : 0 }, "schema" : "https://github.com/citation-style-language/schema/raw/master/csl-citation.json" }</w:instrText>
        </w:r>
      </w:ins>
      <w:del w:id="1591" w:author="Robin Matthews" w:date="2021-07-13T22:08:00Z">
        <w:r w:rsidR="00FF6231" w:rsidDel="007D37E9">
          <w:rPr>
            <w:rFonts w:cs="Times New Roman"/>
            <w:lang w:val="en-GB"/>
          </w:rPr>
          <w:delInstrText>ADDIN CSL_CITATION { "citationItems" : [ { "id" : "ITEM-1", "itemData" : { "DOI" : "10.1175/JCLI-D-19-1017.1", "ISSN" : "0894-8755", "abstract" : "While the IPCC Fifth Assessment Working Group I report assessed observed changes in extreme precipitation on the basis of both absolute and percentile-based extreme indices, human influence on extreme precipitation has rarely been evaluated on the basis of percentile-based extreme indices. Here we conduct a formal detection and attribution analysis on changes in four percentile-based precipitation extreme indices. The indices include annual precipitation totals from days with precipitation exceeding the 99th and 95th percentiles of wet-day precipitation in 1961\u201390 (R99p and R95p) and their contributions to annual total precipitation (R99pTOT and R95pTOT). We compare these indices from a set of newly compiled observations during 1951\u20132014 with simulations from models participating in phase 6 of the Coupled Model Intercomparison Project (CMIP6). We show that most land areas with observations experienced increases in these extreme indices with global warming during the historical period 1951\u20132014. The new CMIP6 models are able to reproduce these overall increases, although with considerable over- or underestimations in some regions. An optimal fingerprinting analysis reveals detectable anthropogenic signals in the observations of these indices averaged over the globe and over most continents. Furthermore, signals of greenhouse gases can be separately detected, taking other forcing into account, over the globe and over Asia in these indices except for R95p. In contrast, signals of anthropogenic aerosols and natural forcings cannot be detected in any of these indices at either global or continental scales.", "author" : [ { "dropping-particle" : "", "family" : "Dong", "given" : "Siyan", "non-dropping-particle" : "", "parse-names" : false, "suffix" : "" }, { "dropping-particle" : "", "family" : "Sun", "given" : "Ying", "non-dropping-particle" : "", "parse-names" : false, "suffix" : "" }, { "dropping-particle" : "", "family" : "Li", "given" : "Chao",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Journal of Climate", "id" : "ITEM-1", "issue" : "3", "issued" : { "date-parts" : [ [ "2021", "2", "11" ] ] }, "page" : "871-881", "title" : "Attribution of Extreme Precipitation with Updated Observations and CMIP6 Simulations", "translator" : [ { "dropping-particle" : "", "family" : "S2782", "given" : "", "non-dropping-particle" : "", "parse-names" : false, "suffix" : "" } ], "type" : "article-journal", "volume" : "34" }, "uris" : [ "http://www.mendeley.com/documents/?uuid=b9ec0b8c-fba6-4825-b6e6-3b012b657906" ] } ], "mendeley" : { "formattedCitation" : "(Dong et al., 2021)", "manualFormatting" : "Dong et al., 2020", "plainTextFormattedCitation" : "(Dong et al., 2021)", "previouslyFormattedCitation" : "(Dong et al., 2021)" }, "properties" : { "noteIndex" : 0 }, "schema" : "https://github.com/citation-style-language/schema/raw/master/csl-citation.json" }</w:delInstrText>
        </w:r>
      </w:del>
      <w:r w:rsidRPr="00D424AA">
        <w:rPr>
          <w:rFonts w:cs="Times New Roman"/>
          <w:lang w:val="en-GB"/>
        </w:rPr>
        <w:fldChar w:fldCharType="separate"/>
      </w:r>
      <w:del w:id="1592" w:author="Robin Matthews" w:date="2021-07-13T22:08:00Z">
        <w:r w:rsidR="00A26296" w:rsidDel="007D37E9">
          <w:rPr>
            <w:rFonts w:cs="Times New Roman"/>
            <w:noProof/>
            <w:lang w:val="en-GB"/>
          </w:rPr>
          <w:delText>D</w:delText>
        </w:r>
      </w:del>
      <w:ins w:id="1593" w:author="Robin Matthews" w:date="2021-07-13T22:08:00Z">
        <w:r w:rsidR="007D37E9">
          <w:rPr>
            <w:rFonts w:cs="Times New Roman"/>
            <w:noProof/>
            <w:lang w:val="en-GB"/>
          </w:rPr>
          <w:t>(D</w:t>
        </w:r>
      </w:ins>
      <w:r w:rsidR="00A26296">
        <w:rPr>
          <w:rFonts w:cs="Times New Roman"/>
          <w:noProof/>
          <w:lang w:val="en-GB"/>
        </w:rPr>
        <w:t>ong et al., 202</w:t>
      </w:r>
      <w:ins w:id="1594" w:author="Robin Matthews" w:date="2021-07-13T22:08:00Z">
        <w:r w:rsidR="007D37E9">
          <w:rPr>
            <w:rFonts w:cs="Times New Roman"/>
            <w:noProof/>
            <w:lang w:val="en-GB"/>
          </w:rPr>
          <w:t>0)</w:t>
        </w:r>
      </w:ins>
      <w:del w:id="1595" w:author="Robin Matthews" w:date="2021-07-13T22:08:00Z">
        <w:r w:rsidR="00A26296" w:rsidDel="007D37E9">
          <w:rPr>
            <w:rFonts w:cs="Times New Roman"/>
            <w:noProof/>
            <w:lang w:val="en-GB"/>
          </w:rPr>
          <w:delText>0</w:delText>
        </w:r>
      </w:del>
      <w:r w:rsidRPr="00D424AA">
        <w:rPr>
          <w:rFonts w:cs="Times New Roman"/>
          <w:lang w:val="en-GB"/>
        </w:rPr>
        <w:fldChar w:fldCharType="end"/>
      </w:r>
      <w:commentRangeEnd w:id="1589"/>
      <w:r w:rsidR="00A26296">
        <w:rPr>
          <w:rStyle w:val="Marquedecommentaire"/>
        </w:rPr>
        <w:commentReference w:id="1589"/>
      </w:r>
      <w:del w:id="1596" w:author="Robin Matthews" w:date="2021-07-13T22:08:00Z">
        <w:r w:rsidRPr="00841A35" w:rsidDel="007D37E9">
          <w:rPr>
            <w:rFonts w:cs="Times New Roman"/>
            <w:lang w:val="en-GB"/>
          </w:rPr>
          <w:delText>)</w:delText>
        </w:r>
      </w:del>
      <w:commentRangeEnd w:id="1587"/>
      <w:r w:rsidR="007D37E9">
        <w:rPr>
          <w:rStyle w:val="Marquedecommentaire"/>
        </w:rPr>
        <w:commentReference w:id="1587"/>
      </w:r>
      <w:r w:rsidRPr="00841A35">
        <w:rPr>
          <w:rFonts w:cs="Times New Roman"/>
          <w:lang w:val="en-GB"/>
        </w:rPr>
        <w:t xml:space="preserve">. Human influence was found to have contributed to the </w:t>
      </w:r>
      <w:r w:rsidRPr="00D424AA">
        <w:rPr>
          <w:rFonts w:cs="Times New Roman"/>
          <w:lang w:val="en-GB"/>
        </w:rPr>
        <w:t xml:space="preserve">increase in frequency and intensity of regional precipitation extremes in North America during 1961-2010, based on both optimal fingerprinting and event attribution approaches </w:t>
      </w:r>
      <w:del w:id="1597" w:author="Robin Matthews" w:date="2021-07-13T22:09:00Z">
        <w:r w:rsidRPr="00D424AA" w:rsidDel="007D37E9">
          <w:rPr>
            <w:rFonts w:cs="Times New Roman"/>
            <w:lang w:val="en-GB"/>
          </w:rPr>
          <w:delText>(</w:delText>
        </w:r>
      </w:del>
      <w:commentRangeStart w:id="1598"/>
      <w:r w:rsidRPr="00D424AA">
        <w:rPr>
          <w:rFonts w:cs="Times New Roman"/>
          <w:lang w:val="en-GB"/>
        </w:rPr>
        <w:fldChar w:fldCharType="begin" w:fldLock="1"/>
      </w:r>
      <w:ins w:id="1599" w:author="Robin Matthews" w:date="2021-07-13T22:09:00Z">
        <w:r w:rsidR="007D37E9">
          <w:rPr>
            <w:rFonts w:cs="Times New Roman"/>
            <w:lang w:val="en-GB"/>
          </w:rPr>
          <w:instrText>ADDIN CSL_CITATION { "citationItems" : [ { "id" : "ITEM-1",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1",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Kirchmeier-Young and Zhang, 2020)", "manualFormatting" : "(Kirchmeier-Young and Zhang, 2020)", "plainTextFormattedCitation" : "(Kirchmeier-Young and Zhang, 2020)", "previouslyFormattedCitation" : "(Kirchmeier-Young and Zhang, 2020)" }, "properties" : { "noteIndex" : 0 }, "schema" : "https://github.com/citation-style-language/schema/raw/master/csl-citation.json" }</w:instrText>
        </w:r>
      </w:ins>
      <w:del w:id="1600" w:author="Robin Matthews" w:date="2021-07-13T22:09:00Z">
        <w:r w:rsidR="00FF6231" w:rsidDel="007D37E9">
          <w:rPr>
            <w:rFonts w:cs="Times New Roman"/>
            <w:lang w:val="en-GB"/>
          </w:rPr>
          <w:delInstrText>ADDIN CSL_CITATION { "citationItems" : [ { "id" : "ITEM-1",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1",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Kirchmeier-Young and Zhang, 2020)", "manualFormatting" : "Kirchmeier-Young and Zhang, 2020)", "plainTextFormattedCitation" : "(Kirchmeier-Young and Zhang, 2020)", "previouslyFormattedCitation" : "(Kirchmeier-Young and Zhang, 2020)" }, "properties" : { "noteIndex" : 0 }, "schema" : "https://github.com/citation-style-language/schema/raw/master/csl-citation.json" }</w:delInstrText>
        </w:r>
      </w:del>
      <w:r w:rsidRPr="00D424AA">
        <w:rPr>
          <w:rFonts w:cs="Times New Roman"/>
          <w:lang w:val="en-GB"/>
        </w:rPr>
        <w:fldChar w:fldCharType="separate"/>
      </w:r>
      <w:del w:id="1601" w:author="Robin Matthews" w:date="2021-07-13T22:09:00Z">
        <w:r w:rsidR="00A26296" w:rsidDel="007D37E9">
          <w:rPr>
            <w:rFonts w:cs="Times New Roman"/>
            <w:noProof/>
            <w:lang w:val="en-GB"/>
          </w:rPr>
          <w:delText>K</w:delText>
        </w:r>
      </w:del>
      <w:ins w:id="1602" w:author="Robin Matthews" w:date="2021-07-13T22:09:00Z">
        <w:r w:rsidR="007D37E9">
          <w:rPr>
            <w:rFonts w:cs="Times New Roman"/>
            <w:noProof/>
            <w:lang w:val="en-GB"/>
          </w:rPr>
          <w:t>(K</w:t>
        </w:r>
      </w:ins>
      <w:r w:rsidR="00A26296">
        <w:rPr>
          <w:rFonts w:cs="Times New Roman"/>
          <w:noProof/>
          <w:lang w:val="en-GB"/>
        </w:rPr>
        <w:t>irchmeier-Young and Zhang, 2020)</w:t>
      </w:r>
      <w:r w:rsidRPr="00D424AA">
        <w:rPr>
          <w:rFonts w:cs="Times New Roman"/>
          <w:lang w:val="en-GB"/>
        </w:rPr>
        <w:fldChar w:fldCharType="end"/>
      </w:r>
      <w:commentRangeEnd w:id="1598"/>
      <w:r w:rsidR="00A26296">
        <w:rPr>
          <w:rStyle w:val="Marquedecommentaire"/>
        </w:rPr>
        <w:commentReference w:id="1598"/>
      </w:r>
      <w:r w:rsidRPr="00841A35">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88/1748-9326/abb268", "ISSN" : "1748-9326", "author" : [ { "dropping-particle" : "", "family" : "Tabari", "given" : "Hossein", "non-dropping-particle" : "", "parse-names" : false, "suffix" : "" }, { "dropping-particle" : "", "family" : "Madani", "given" : "Kaveh", "non-dropping-particle" : "", "parse-names" : false, "suffix" : "" }, { "dropping-particle" : "", "family" : "Willems", "given" : "Patrick", "non-dropping-particle" : "", "parse-names" : false, "suffix" : "" } ], "container-title" : "Environmental Research Letters", "id" : "ITEM-1", "issue" : "10", "issued" : { "date-parts" : [ [ "2020", "10", "6" ] ] }, "page" : "104077", "title" : "The contribution of anthropogenic influence to more anomalous extreme precipitation in Europe", "translator" : [ { "dropping-particle" : "", "family" : "S3398", "given" : "", "non-dropping-particle" : "", "parse-names" : false, "suffix" : "" } ], "type" : "article-journal", "volume" : "15" }, "uris" : [ "http://www.mendeley.com/documents/?uuid=c242775e-bcca-4a72-a5f5-c168756520dd" ] } ], "mendeley" : { "formattedCitation" : "(Tabari et al., 2020)", "manualFormatting" : "Tabari et al. (2020)", "plainTextFormattedCitation" : "(Tabari et al., 2020)", "previouslyFormattedCitation" : "(Tabar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bari et al. (2020)</w:t>
      </w:r>
      <w:r w:rsidRPr="00D424AA">
        <w:rPr>
          <w:rFonts w:cs="Times New Roman"/>
          <w:lang w:val="en-GB"/>
        </w:rPr>
        <w:fldChar w:fldCharType="end"/>
      </w:r>
      <w:r w:rsidRPr="00841A35">
        <w:rPr>
          <w:rFonts w:cs="Times New Roman"/>
          <w:lang w:val="en-GB"/>
        </w:rPr>
        <w:t xml:space="preserve"> found the observed latitudinal increase in extreme precipitation over Europe to be consistent with model-simulated responses to anthropogenic forcing. </w:t>
      </w:r>
    </w:p>
    <w:p w14:paraId="0933074B" w14:textId="77777777" w:rsidR="00AB6006" w:rsidRPr="00D424AA" w:rsidRDefault="00AB6006" w:rsidP="00D424AA">
      <w:pPr>
        <w:rPr>
          <w:rFonts w:cs="Times New Roman"/>
          <w:lang w:val="en-GB"/>
        </w:rPr>
      </w:pPr>
    </w:p>
    <w:p w14:paraId="05AB80AC" w14:textId="526F6C28" w:rsidR="00AB6006" w:rsidRPr="00D424AA" w:rsidRDefault="00AB6006" w:rsidP="00D424AA">
      <w:pPr>
        <w:rPr>
          <w:rFonts w:cs="Times New Roman"/>
          <w:lang w:val="en-GB"/>
        </w:rPr>
      </w:pPr>
      <w:r w:rsidRPr="00D424AA">
        <w:rPr>
          <w:rFonts w:cs="Times New Roman"/>
          <w:lang w:val="en-GB"/>
        </w:rPr>
        <w:t xml:space="preserve">Evidence of human influence on extreme precipitation at regional scales is more limited and less robust. In northwest Australia, the increase in extreme rainfall since 1950 can be related to increased monsoonal flow due to increased aerosol emissions, but cannot be attributed to an increase in greenhouse gases </w:t>
      </w:r>
      <w:r w:rsidRPr="00D424AA">
        <w:rPr>
          <w:rFonts w:cs="Times New Roman"/>
          <w:lang w:val="en-GB"/>
        </w:rPr>
        <w:fldChar w:fldCharType="begin" w:fldLock="1"/>
      </w:r>
      <w:r w:rsidR="00FF6231">
        <w:rPr>
          <w:rFonts w:cs="Times New Roman"/>
          <w:lang w:val="en-GB"/>
        </w:rPr>
        <w:instrText>ADDIN CSL_CITATION { "citationItems" : [ { "id" : "ITEM-1", "itemData" : { "DOI" : "10.1002/joc.5788", "abstract" : "Mean and extreme northwest Australian (NWA) summertime rainfall has increased significantly since 1950. While previous studies have explored a range of possible factors impacting NWA rainfall, the causes of this increase and possible future changes remain uncertain. This study explores the increasing NWA summertime rainfall trends in Coupled Model Intercomparison Project phase 5 (CMIP5) models. By using a suite of models that contributed realizations of the historical period with various forcings, we explore the impact to this region of greenhouse gases and aerosol emissions since 1950 on mean rainfall and three extreme rainfall indices. The observed NWA rainfall trend is better captured in models when all forcings are included compared to simulations with only greenhouse gas forcing or with only natural forcing, although the models have a large spread. We hypothesise that anthropogenic aerosols played a major role in the observed rainfall trends, and the associated increase in monsoonal flow, and hence historicalNat and historicalGHG simulations tend not to capture observed rainfall trend. Throughout the 21st century, CMIP5 models simulate a stronger increase in mean summer precipitation and extreme indices of NWA rainfall in representative concentration pathway (RCP) 8.5 simulations than in RCP2.6. The NWA region shows intensified extreme events with fewer heavy precipitation days, but the reliability of these projections in this region should be further tested with estimates of future anthropogenic aerosol changes.", "author" : [ { "dropping-particle" : "", "family" : "Dey", "given" : "Raktima", "non-dropping-particle" : "", "parse-names" : false, "suffix" : "" }, { "dropping-particle" : "", "family" : "Lewis", "given" : "Sophie C", "non-dropping-particle" : "", "parse-names" : false, "suffix" : "" }, { "dropping-particle" : "", "family" : "Abram", "given" : "Nerilie J", "non-dropping-particle" : "", "parse-names" : false, "suffix" : "" } ], "container-title" : "International Journal of Climatology", "id" : "ITEM-1", "issue" : "1", "issued" : { "date-parts" : [ [ "2019" ] ] }, "page" : "112-127", "title" : "Investigating observed northwest Australian rainfall trends in Coupled Model Intercomparison Project phase 5 detection and attribution experiments", "translator" : [ { "dropping-particle" : "", "family" : "S1369", "given" : "", "non-dropping-particle" : "", "parse-names" : false, "suffix" : "" } ], "type" : "article-journal", "volume" : "39" }, "uris" : [ "http://www.mendeley.com/documents/?uuid=25956dea-0ed6-4f76-be10-e9e80fa02dd1" ] } ], "mendeley" : { "formattedCitation" : "(Dey et al., 2019a)", "plainTextFormattedCitation" : "(Dey et al., 2019a)", "previouslyFormattedCitation" : "(Dey et al., 2019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ey et al., 2019a)</w:t>
      </w:r>
      <w:r w:rsidRPr="00D424AA">
        <w:rPr>
          <w:rFonts w:cs="Times New Roman"/>
          <w:lang w:val="en-GB"/>
        </w:rPr>
        <w:fldChar w:fldCharType="end"/>
      </w:r>
      <w:r w:rsidRPr="00841A35">
        <w:rPr>
          <w:rFonts w:cs="Times New Roman"/>
          <w:lang w:val="en-GB"/>
        </w:rPr>
        <w:t xml:space="preserve">. Anthropogenic influence on extreme precipitation in China </w:t>
      </w:r>
      <w:r w:rsidRPr="00D424AA">
        <w:rPr>
          <w:rFonts w:cs="Times New Roman"/>
          <w:lang w:val="en-GB"/>
        </w:rPr>
        <w:t xml:space="preserve">was detected in one study </w:t>
      </w:r>
      <w:del w:id="1603" w:author="Robin Matthews" w:date="2021-07-13T22:09:00Z">
        <w:r w:rsidRPr="00D424AA" w:rsidDel="007D37E9">
          <w:rPr>
            <w:rFonts w:cs="Times New Roman"/>
            <w:lang w:val="en-GB"/>
          </w:rPr>
          <w:delText>(</w:delText>
        </w:r>
      </w:del>
      <w:commentRangeStart w:id="1604"/>
      <w:r w:rsidRPr="00D424AA">
        <w:rPr>
          <w:rFonts w:cs="Times New Roman"/>
          <w:lang w:val="en-GB"/>
        </w:rPr>
        <w:fldChar w:fldCharType="begin" w:fldLock="1"/>
      </w:r>
      <w:ins w:id="1605" w:author="Robin Matthews" w:date="2021-07-13T22:09:00Z">
        <w:r w:rsidR="007D37E9">
          <w:rPr>
            <w:rFonts w:cs="Times New Roman"/>
            <w:lang w:val="en-GB"/>
          </w:rPr>
          <w:instrText>ADDIN CSL_CITATION { "citationItems" : [ { "id" : "ITEM-1", "itemData" : { "DOI" : "10.1002/2016JD026251", "ISSN" : "2169897X", "author" : [ { "dropping-particle" : "", "family" : "Li", "given" : "Huixin", "non-dropping-particle" : "", "parse-names" : false, "suffix" : "" }, { "dropping-particle" : "", "family" : "Chen", "given" : "Huopo", "non-dropping-particle" : "", "parse-names" : false, "suffix" : "" }, { "dropping-particle" : "", "family" : "Wang", "given" : "Huijun", "non-dropping-particle" : "", "parse-names" : false, "suffix" : "" } ], "container-title" : "Journal of Geophysical Research: Atmospheres", "id" : "ITEM-1", "issue" : "13", "issued" : { "date-parts" : [ [ "2017", "7", "16" ] ] }, "page" : "6899-6914", "title" : "Effects of anthropogenic activity emerging as intensified extreme precipitation over China", "translator" : [ { "dropping-particle" : "", "family" : "S1672", "given" : "", "non-dropping-particle" : "", "parse-names" : false, "suffix" : "" } ], "type" : "article-journal", "volume" : "122" }, "uris" : [ "http://www.mendeley.com/documents/?uuid=c87e96f4-ee81-43df-8224-aa41ca81536a" ] } ], "mendeley" : { "formattedCitation" : "(Li et al., 2017b)", "manualFormatting" : "(H. Li et al., 2017)", "plainTextFormattedCitation" : "(Li et al., 2017b)", "previouslyFormattedCitation" : "(Li et al., 2017b)" }, "properties" : { "noteIndex" : 0 }, "schema" : "https://github.com/citation-style-language/schema/raw/master/csl-citation.json" }</w:instrText>
        </w:r>
      </w:ins>
      <w:del w:id="1606" w:author="Robin Matthews" w:date="2021-07-13T22:09:00Z">
        <w:r w:rsidR="00FF6231" w:rsidDel="007D37E9">
          <w:rPr>
            <w:rFonts w:cs="Times New Roman"/>
            <w:lang w:val="en-GB"/>
          </w:rPr>
          <w:delInstrText>ADDIN CSL_CITATION { "citationItems" : [ { "id" : "ITEM-1", "itemData" : { "DOI" : "10.1002/2016JD026251", "ISSN" : "2169897X", "author" : [ { "dropping-particle" : "", "family" : "Li", "given" : "Huixin", "non-dropping-particle" : "", "parse-names" : false, "suffix" : "" }, { "dropping-particle" : "", "family" : "Chen", "given" : "Huopo", "non-dropping-particle" : "", "parse-names" : false, "suffix" : "" }, { "dropping-particle" : "", "family" : "Wang", "given" : "Huijun", "non-dropping-particle" : "", "parse-names" : false, "suffix" : "" } ], "container-title" : "Journal of Geophysical Research: Atmospheres", "id" : "ITEM-1", "issue" : "13", "issued" : { "date-parts" : [ [ "2017", "7", "16" ] ] }, "page" : "6899-6914", "title" : "Effects of anthropogenic activity emerging as intensified extreme precipitation over China", "translator" : [ { "dropping-particle" : "", "family" : "S1672", "given" : "", "non-dropping-particle" : "", "parse-names" : false, "suffix" : "" } ], "type" : "article-journal", "volume" : "122" }, "uris" : [ "http://www.mendeley.com/documents/?uuid=c87e96f4-ee81-43df-8224-aa41ca81536a" ] } ], "mendeley" : { "formattedCitation" : "(Li et al., 2017b)", "manualFormatting" : "Li et al., 2017)", "plainTextFormattedCitation" : "(Li et al., 2017b)", "previouslyFormattedCitation" : "(Li et al., 2017b)" }, "properties" : { "noteIndex" : 0 }, "schema" : "https://github.com/citation-style-language/schema/raw/master/csl-citation.json" }</w:delInstrText>
        </w:r>
      </w:del>
      <w:r w:rsidRPr="00D424AA">
        <w:rPr>
          <w:rFonts w:cs="Times New Roman"/>
          <w:lang w:val="en-GB"/>
        </w:rPr>
        <w:fldChar w:fldCharType="separate"/>
      </w:r>
      <w:ins w:id="1607" w:author="Robin Matthews" w:date="2021-07-13T22:09:00Z">
        <w:r w:rsidR="007D37E9">
          <w:rPr>
            <w:rFonts w:cs="Times New Roman"/>
            <w:noProof/>
            <w:lang w:val="en-GB"/>
          </w:rPr>
          <w:t>(</w:t>
        </w:r>
      </w:ins>
      <w:del w:id="1608" w:author="Robin Matthews" w:date="2021-07-13T22:09:00Z">
        <w:r w:rsidR="00A26296" w:rsidDel="007D37E9">
          <w:rPr>
            <w:rFonts w:cs="Times New Roman"/>
            <w:noProof/>
            <w:lang w:val="en-GB"/>
          </w:rPr>
          <w:delText>L</w:delText>
        </w:r>
      </w:del>
      <w:ins w:id="1609" w:author="Robin Matthews" w:date="2021-07-13T22:09:00Z">
        <w:r w:rsidR="007D37E9">
          <w:rPr>
            <w:rFonts w:cs="Times New Roman"/>
            <w:noProof/>
            <w:lang w:val="en-GB"/>
          </w:rPr>
          <w:t>H. L</w:t>
        </w:r>
      </w:ins>
      <w:r w:rsidR="00A26296">
        <w:rPr>
          <w:rFonts w:cs="Times New Roman"/>
          <w:noProof/>
          <w:lang w:val="en-GB"/>
        </w:rPr>
        <w:t>i et al., 2017)</w:t>
      </w:r>
      <w:r w:rsidRPr="00D424AA">
        <w:rPr>
          <w:rFonts w:cs="Times New Roman"/>
          <w:lang w:val="en-GB"/>
        </w:rPr>
        <w:fldChar w:fldCharType="end"/>
      </w:r>
      <w:commentRangeEnd w:id="1604"/>
      <w:r w:rsidR="00A26296">
        <w:rPr>
          <w:rStyle w:val="Marquedecommentaire"/>
        </w:rPr>
        <w:commentReference w:id="1604"/>
      </w:r>
      <w:r w:rsidRPr="00841A35">
        <w:rPr>
          <w:rFonts w:cs="Times New Roman"/>
          <w:lang w:val="en-GB"/>
        </w:rPr>
        <w:t xml:space="preserve">, but it was not detected in another study </w:t>
      </w:r>
      <w:commentRangeStart w:id="1610"/>
      <w:r w:rsidRPr="00D424AA">
        <w:rPr>
          <w:rFonts w:cs="Times New Roman"/>
          <w:lang w:val="en-GB"/>
        </w:rPr>
        <w:fldChar w:fldCharType="begin" w:fldLock="1"/>
      </w:r>
      <w:ins w:id="1611" w:author="Robin Matthews" w:date="2021-07-13T22:09:00Z">
        <w:r w:rsidR="007D37E9">
          <w:rPr>
            <w:rFonts w:cs="Times New Roman"/>
            <w:lang w:val="en-GB"/>
          </w:rPr>
          <w:instrText>ADDIN CSL_CITATION { "citationItems" : [ { "id" : "ITEM-1", "itemData" : { "DOI" : "10.1029/2018GL079133", "ISSN" : "00948276",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container-title" : "Geophysical Research Letters", "id" : "ITEM-1", "issued" : { "date-parts" : [ [ "2018", "9", "12" ] ] }, "title" : "On the Emergence of Anthropogenic Signal in Extreme Precipitation Change Over China", "translator" : [ { "dropping-particle" : "", "family" : "S1195", "given" : "", "non-dropping-particle" : "", "parse-names" : false, "suffix" : "" } ], "type" : "article-journal" }, "uris" : [ "http://www.mendeley.com/documents/?uuid=aca0d24b-e9f6-4784-a4f7-0c594f77ae18" ] } ], "mendeley" : { "formattedCitation" : "(Li et al., 2018e)", "manualFormatting" : "(W. Li et al., 2018a)", "plainTextFormattedCitation" : "(Li et al., 2018e)", "previouslyFormattedCitation" : "(Li et al., 2018e)" }, "properties" : { "noteIndex" : 0 }, "schema" : "https://github.com/citation-style-language/schema/raw/master/csl-citation.json" }</w:instrText>
        </w:r>
      </w:ins>
      <w:del w:id="1612" w:author="Robin Matthews" w:date="2021-07-13T22:09:00Z">
        <w:r w:rsidR="00FF6231" w:rsidDel="007D37E9">
          <w:rPr>
            <w:rFonts w:cs="Times New Roman"/>
            <w:lang w:val="en-GB"/>
          </w:rPr>
          <w:delInstrText>ADDIN CSL_CITATION { "citationItems" : [ { "id" : "ITEM-1", "itemData" : { "DOI" : "10.1029/2018GL079133", "ISSN" : "00948276",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container-title" : "Geophysical Research Letters", "id" : "ITEM-1", "issued" : { "date-parts" : [ [ "2018", "9", "12" ] ] }, "title" : "On the Emergence of Anthropogenic Signal in Extreme Precipitation Change Over China", "translator" : [ { "dropping-particle" : "", "family" : "S1195", "given" : "", "non-dropping-particle" : "", "parse-names" : false, "suffix" : "" } ], "type" : "article-journal" }, "uris" : [ "http://www.mendeley.com/documents/?uuid=aca0d24b-e9f6-4784-a4f7-0c594f77ae18" ] } ], "mendeley" : { "formattedCitation" : "(Li et al., 2018e)", "plainTextFormattedCitation" : "(Li et al., 2018e)", "previouslyFormattedCitation" : "(Li et al., 2018e)"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613" w:author="Robin Matthews" w:date="2021-07-13T22:09:00Z">
        <w:r w:rsidR="007D37E9">
          <w:rPr>
            <w:rFonts w:cs="Times New Roman"/>
            <w:noProof/>
            <w:lang w:val="en-GB"/>
          </w:rPr>
          <w:t xml:space="preserve">W. </w:t>
        </w:r>
      </w:ins>
      <w:r w:rsidR="00A26296">
        <w:rPr>
          <w:rFonts w:cs="Times New Roman"/>
          <w:noProof/>
          <w:lang w:val="en-GB"/>
        </w:rPr>
        <w:t>Li et al., 2018</w:t>
      </w:r>
      <w:del w:id="1614" w:author="Robin Matthews" w:date="2021-07-13T22:09:00Z">
        <w:r w:rsidR="00A26296" w:rsidDel="007D37E9">
          <w:rPr>
            <w:rFonts w:cs="Times New Roman"/>
            <w:noProof/>
            <w:lang w:val="en-GB"/>
          </w:rPr>
          <w:delText>e</w:delText>
        </w:r>
      </w:del>
      <w:ins w:id="1615" w:author="Robin Matthews" w:date="2021-07-13T22:09:00Z">
        <w:r w:rsidR="007D37E9">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1610"/>
      <w:r w:rsidR="00A26296">
        <w:rPr>
          <w:rStyle w:val="Marquedecommentaire"/>
        </w:rPr>
        <w:commentReference w:id="1610"/>
      </w:r>
      <w:r w:rsidRPr="00841A35">
        <w:rPr>
          <w:rFonts w:cs="Times New Roman"/>
          <w:lang w:val="en-GB"/>
        </w:rPr>
        <w:t xml:space="preserve"> using different detection and data-</w:t>
      </w:r>
      <w:r w:rsidRPr="00841A35">
        <w:rPr>
          <w:rFonts w:cs="Times New Roman"/>
          <w:lang w:val="en-GB"/>
        </w:rPr>
        <w:lastRenderedPageBreak/>
        <w:t>processing procedures, indicating the lack of robustness in the det</w:t>
      </w:r>
      <w:r w:rsidRPr="00D424AA">
        <w:rPr>
          <w:rFonts w:cs="Times New Roman"/>
          <w:lang w:val="en-GB"/>
        </w:rPr>
        <w:t xml:space="preserve">ection results. A still weak signal-to-noise ratio seems to be the main cause for the lack of robustness, as detection would become robust 20 years in the future </w:t>
      </w:r>
      <w:commentRangeStart w:id="1616"/>
      <w:r w:rsidRPr="00D424AA">
        <w:rPr>
          <w:rFonts w:cs="Times New Roman"/>
          <w:lang w:val="en-GB"/>
        </w:rPr>
        <w:fldChar w:fldCharType="begin" w:fldLock="1"/>
      </w:r>
      <w:ins w:id="1617" w:author="Robin Matthews" w:date="2021-07-13T22:10:00Z">
        <w:r w:rsidR="007D37E9">
          <w:rPr>
            <w:rFonts w:cs="Times New Roman"/>
            <w:lang w:val="en-GB"/>
          </w:rPr>
          <w:instrText>ADDIN CSL_CITATION { "citationItems" : [ { "id" : "ITEM-1", "itemData" : { "DOI" : "10.1029/2018GL079133", "ISSN" : "00948276",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container-title" : "Geophysical Research Letters", "id" : "ITEM-1", "issued" : { "date-parts" : [ [ "2018", "9", "12" ] ] }, "title" : "On the Emergence of Anthropogenic Signal in Extreme Precipitation Change Over China", "translator" : [ { "dropping-particle" : "", "family" : "S1195", "given" : "", "non-dropping-particle" : "", "parse-names" : false, "suffix" : "" } ], "type" : "article-journal" }, "uris" : [ "http://www.mendeley.com/documents/?uuid=aca0d24b-e9f6-4784-a4f7-0c594f77ae18" ] } ], "mendeley" : { "formattedCitation" : "(Li et al., 2018e)", "manualFormatting" : "(W. Li et al., 2018a)", "plainTextFormattedCitation" : "(Li et al., 2018e)", "previouslyFormattedCitation" : "(Li et al., 2018e)" }, "properties" : { "noteIndex" : 0 }, "schema" : "https://github.com/citation-style-language/schema/raw/master/csl-citation.json" }</w:instrText>
        </w:r>
      </w:ins>
      <w:del w:id="1618" w:author="Robin Matthews" w:date="2021-07-13T22:10:00Z">
        <w:r w:rsidR="00FF6231" w:rsidDel="007D37E9">
          <w:rPr>
            <w:rFonts w:cs="Times New Roman"/>
            <w:lang w:val="en-GB"/>
          </w:rPr>
          <w:delInstrText>ADDIN CSL_CITATION { "citationItems" : [ { "id" : "ITEM-1", "itemData" : { "DOI" : "10.1029/2018GL079133", "ISSN" : "00948276",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container-title" : "Geophysical Research Letters", "id" : "ITEM-1", "issued" : { "date-parts" : [ [ "2018", "9", "12" ] ] }, "title" : "On the Emergence of Anthropogenic Signal in Extreme Precipitation Change Over China", "translator" : [ { "dropping-particle" : "", "family" : "S1195", "given" : "", "non-dropping-particle" : "", "parse-names" : false, "suffix" : "" } ], "type" : "article-journal" }, "uris" : [ "http://www.mendeley.com/documents/?uuid=aca0d24b-e9f6-4784-a4f7-0c594f77ae18" ] } ], "mendeley" : { "formattedCitation" : "(Li et al., 2018e)", "plainTextFormattedCitation" : "(Li et al., 2018e)", "previouslyFormattedCitation" : "(Li et al., 2018e)"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619" w:author="Robin Matthews" w:date="2021-07-13T22:09:00Z">
        <w:r w:rsidR="007D37E9">
          <w:rPr>
            <w:rFonts w:cs="Times New Roman"/>
            <w:noProof/>
            <w:lang w:val="en-GB"/>
          </w:rPr>
          <w:t xml:space="preserve">W. </w:t>
        </w:r>
      </w:ins>
      <w:r w:rsidR="00A26296">
        <w:rPr>
          <w:rFonts w:cs="Times New Roman"/>
          <w:noProof/>
          <w:lang w:val="en-GB"/>
        </w:rPr>
        <w:t>Li et al., 2018</w:t>
      </w:r>
      <w:ins w:id="1620" w:author="Robin Matthews" w:date="2021-07-13T22:09:00Z">
        <w:r w:rsidR="007D37E9">
          <w:rPr>
            <w:rFonts w:cs="Times New Roman"/>
            <w:noProof/>
            <w:lang w:val="en-GB"/>
          </w:rPr>
          <w:t>a</w:t>
        </w:r>
      </w:ins>
      <w:del w:id="1621" w:author="Robin Matthews" w:date="2021-07-13T22:09:00Z">
        <w:r w:rsidR="00A26296" w:rsidDel="007D37E9">
          <w:rPr>
            <w:rFonts w:cs="Times New Roman"/>
            <w:noProof/>
            <w:lang w:val="en-GB"/>
          </w:rPr>
          <w:delText>e</w:delText>
        </w:r>
      </w:del>
      <w:r w:rsidR="00A26296">
        <w:rPr>
          <w:rFonts w:cs="Times New Roman"/>
          <w:noProof/>
          <w:lang w:val="en-GB"/>
        </w:rPr>
        <w:t>)</w:t>
      </w:r>
      <w:r w:rsidRPr="00D424AA">
        <w:rPr>
          <w:rFonts w:cs="Times New Roman"/>
          <w:lang w:val="en-GB"/>
        </w:rPr>
        <w:fldChar w:fldCharType="end"/>
      </w:r>
      <w:commentRangeEnd w:id="1616"/>
      <w:r w:rsidR="00A26296">
        <w:rPr>
          <w:rStyle w:val="Marquedecommentaire"/>
        </w:rPr>
        <w:commentReference w:id="1616"/>
      </w:r>
      <w:r w:rsidRPr="00841A35">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07/s00382-015-2886-5", "ISSN" : "1432-0894", "abstract" : "Rising propensity of precipitation extremes and concomitant decline of summer-monsoon rains are amongst the most distinctive hydroclimatic signals that have emerged over South Asia since 1950s. A clear understanding of the underlying causes driving these monsoon hydroclimatic signals has remained elusive. Using a state-of-the-art global climate model with high-resolution zooming over South Asia, we demonstrate that a juxtaposition of regional land-use changes, anthropogenic-aerosol forcing and the rapid warming signal of the equatorial Indian Ocean is crucial to produce the observed monsoon weakening in recent decades. Our findings also show that this monsoonal weakening significantly enhances occurrence of localized intense precipitation events, as compared to the global-warming response. A 21st century climate projection using the same high-resolution model indicates persistent decrease of monsoonal rains and prolongation of soil drying. Critical value-additions from this study include (1) realistic simulation of the mean and long-term historical trends in the Indian monsoon rainfall (2) robust attributions of changes in moderate and heavy precipitation events over Central India (3) a 21st century projection of drying trend of the South Asian monsoon. The present findings have profound bearing on the regional water-security, which is already under severe hydrological-stress.",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1", "issue" : "3", "issued" : { "date-parts" : [ [ "2016" ] ] }, "page" : "1007-1027", "title" : "Deciphering the desiccation trend of the South Asian monsoon hydroclimate in a warming world", "translator" : [ { "dropping-particle" : "", "family" : "S2293", "given" : "", "non-dropping-particle" : "", "parse-names" : false, "suffix" : "" } ], "type" : "article-journal", "volume" : "47" }, "uris" : [ "http://www.mendeley.com/documents/?uuid=10a69b2c-692b-4cb8-99f9-1e077582ca2e" ] } ], "mendeley" : { "formattedCitation" : "(Krishnan et al., 2016)", "manualFormatting" : "Krishnan et al. (2016)", "plainTextFormattedCitation" : "(Krishnan et al., 2016)", "previouslyFormattedCitation" : "(Krishnan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rishnan et al. (2016)</w:t>
      </w:r>
      <w:r w:rsidRPr="00D424AA">
        <w:rPr>
          <w:rFonts w:cs="Times New Roman"/>
          <w:lang w:val="en-GB"/>
        </w:rPr>
        <w:fldChar w:fldCharType="end"/>
      </w:r>
      <w:r w:rsidRPr="00841A35">
        <w:rPr>
          <w:rFonts w:cs="Times New Roman"/>
          <w:lang w:val="en-GB"/>
        </w:rPr>
        <w:t xml:space="preserve"> attributed the observed increase in heavy rain events (intensity &gt; 100 mm/day) in the post-1950s over central India to the combined effects of greenhouse gases, aerosols, land use and land cover changes, and r</w:t>
      </w:r>
      <w:r w:rsidRPr="00D424AA">
        <w:rPr>
          <w:rFonts w:cs="Times New Roman"/>
          <w:lang w:val="en-GB"/>
        </w:rPr>
        <w:t xml:space="preserve">apid warming of the equatorial Indian Ocean SSTs. </w:t>
      </w:r>
      <w:commentRangeStart w:id="1622"/>
      <w:r w:rsidRPr="00D424AA">
        <w:rPr>
          <w:rFonts w:cs="Times New Roman"/>
          <w:lang w:val="en-GB"/>
        </w:rPr>
        <w:fldChar w:fldCharType="begin" w:fldLock="1"/>
      </w:r>
      <w:r w:rsidR="00417CA4">
        <w:rPr>
          <w:rFonts w:cs="Times New Roman"/>
          <w:lang w:val="en-GB"/>
        </w:rPr>
        <w:instrText>ADDIN CSL_CITATION { "citationItems" : [ { "id" : "ITEM-1", "itemData" : { "DOI" : "10.1038/s41467-017-00744-9", "ISSN" : "2041-1723", "abstract" : "Socioeconomic challenges continue to mount for half a billion residents of central India because of a decline in the total rainfall and a concurrent rise in the magnitude and frequency of extreme rainfall events. Alongside a weakening monsoon circulation, the locally available moisture and the frequency of moisture-laden depressions from the Bay of Bengal have also declined. Here we show that despite these negative trends, there is a threefold increase in widespread extreme rain events over central India during 1950-2015. The rise in these events is due to an increasing variability of the low-level monsoon westerlies over the Arabian Sea, driving surges of moisture supply, leading to extreme rainfall episodes across the entire central subcontinent. The homogeneity of these severe weather events and their association with the ocean temperatures underscores the potential predictability of these events by two-to-three weeks, which offers hope in mitigating their catastrophic impact on life, agriculture and property.", "author" : [ { "dropping-particle" : "", "family" : "Roxy", "given" : "M.K.", "non-dropping-particle" : "", "parse-names" : false, "suffix" : "" }, { "dropping-particle" : "", "family" : "Ghosh", "given" : "Subimal", "non-dropping-particle" : "", "parse-names" : false, "suffix" : "" }, { "dropping-particle" : "", "family" : "Pathak", "given" : "Amey", "non-dropping-particle" : "", "parse-names" : false, "suffix" : "" }, { "dropping-particle" : "", "family" : "Athulya", "given" : "R.", "non-dropping-particle" : "", "parse-names" : false, "suffix" : "" }, { "dropping-particle" : "", "family" : "Mujumdar", "given" : "Milind", "non-dropping-particle" : "", "parse-names" : false, "suffix" : "" }, { "dropping-particle" : "", "family" : "Murtugudde", "given" : "Raghu", "non-dropping-particle" : "", "parse-names" : false, "suffix" : "" }, { "dropping-particle" : "", "family" : "Terray", "given" : "Pascal", "non-dropping-particle" : "", "parse-names" : false, "suffix" : "" }, { "dropping-particle" : "", "family" : "Rajeevan", "given" : "M.", "non-dropping-particle" : "", "parse-names" : false, "suffix" : "" } ], "container-title" : "Nature Communications", "id" : "ITEM-1", "issue" : "1", "issued" : { "date-parts" : [ [ "2017", "12", "3" ] ] }, "page" : "708", "title" : "A threefold rise in widespread extreme rain events over central India", "translator" : [ { "dropping-particle" : "", "family" : "S1538", "given" : "", "non-dropping-particle" : "", "parse-names" : false, "suffix" : "" } ], "type" : "article-journal", "volume" : "8" }, "uris" : [ "http://www.mendeley.com/documents/?uuid=fc3dfd6c-3ba9-4b15-b5d2-5035c29edafe" ] }, { "id" : "ITEM-2", "itemData" : { "DOI" : "10.1029/2019GL083875", "ISSN" : "0094-8276", "abstract" : "Abstract There is an emerging understanding toward the importance of land-atmosphere interactions in the monsoon system, but the effects of specific land and water management practices remain unclear. Here, using regional process-based experiments, we demonstrate that monsoon precipitation is sensitive to the choice of irrigation practices in South Asia. Experiments with realistic representation of unmanaged irrigation and paddy cultivation over north-northwest India exhibit an increase in the late season terrestrial monsoon precipitation and intensification of widespread extreme events over Central India, consistent with changes in observations. Such precipitation changes exhibit substantially different spatial patterns in experiments with a well-managed irrigation system, indicating that increase in unmanaged irrigation might be a factor driving the observed changes in the intraseasonal monsoon characteristics. Our findings stress the need for accurate representation of irrigation practices to improve the reliability of earth system modeling over South Asia.", "author" : [ { "dropping-particle" : "", "family" : "Devanand", "given" : "Anjana", "non-dropping-particle" : "", "parse-names" : false, "suffix" : "" }, { "dropping-particle" : "", "family" : "Huang", "given" : "Maoyi", "non-dropping-particle" : "", "parse-names" : false, "suffix" : "" }, { "dropping-particle" : "", "family" : "Ashfaq", "given" : "Moetasim", "non-dropping-particle" : "", "parse-names" : false, "suffix" : "" }, { "dropping-particle" : "", "family" : "Barik", "given" : "Beas", "non-dropping-particle" : "", "parse-names" : false, "suffix" : "" }, { "dropping-particle" : "", "family" : "Ghosh", "given" : "Subimal", "non-dropping-particle" : "", "parse-names" : false, "suffix" : "" } ], "container-title" : "Geophysical Research Letters", "id" : "ITEM-2", "issue" : "15", "issued" : { "date-parts" : [ [ "2019", "8", "16" ] ] }, "note" : "doi: 10.1029/2019GL083875", "page" : "9126-9135", "publisher" : "John Wiley &amp; Sons, Ltd", "title" : "Choice of Irrigation Water Management Practice Affects Indian Summer Monsoon Rainfall and Its Extremes", "translator" : [ { "dropping-particle" : "", "family" : "S1979", "given" : "", "non-dropping-particle" : "", "parse-names" : false, "suffix" : "" } ], "type" : "article-journal", "volume" : "46" }, "uris" : [ "http://www.mendeley.com/documents/?uuid=3c9e2864-b767-45b2-90af-8696eb745e39" ] } ], "mendeley" : { "formattedCitation" : "(Roxy et al., 2017; Devanand et al., 2019)", "manualFormatting" : "Roxy et al. (2017) and  Devanand et al. (2019)", "plainTextFormattedCitation" : "(Roxy et al., 2017; Devanand et al., 2019)", "previouslyFormattedCitation" : "(Roxy et al., 2017; Devanand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oxy et al. (2017) and  Devanand et al. (2019)</w:t>
      </w:r>
      <w:r w:rsidRPr="00D424AA">
        <w:rPr>
          <w:rFonts w:cs="Times New Roman"/>
          <w:lang w:val="en-GB"/>
        </w:rPr>
        <w:fldChar w:fldCharType="end"/>
      </w:r>
      <w:commentRangeEnd w:id="1622"/>
      <w:r w:rsidR="00A26296">
        <w:rPr>
          <w:rStyle w:val="Marquedecommentaire"/>
        </w:rPr>
        <w:commentReference w:id="1622"/>
      </w:r>
      <w:r w:rsidRPr="00841A35">
        <w:rPr>
          <w:rFonts w:cs="Times New Roman"/>
          <w:lang w:val="en-GB"/>
        </w:rPr>
        <w:t xml:space="preserve"> showed the increase in widespread extremes over the South Asian Monsoon during 1950-2015 is due to the combined impacts of the warming of the Western Indian Ocean </w:t>
      </w:r>
      <w:r w:rsidRPr="00D424AA">
        <w:rPr>
          <w:rFonts w:cs="Times New Roman"/>
          <w:lang w:val="en-GB"/>
        </w:rPr>
        <w:t xml:space="preserve">(Arabian Sea) and the intensification of irrigation water management over India </w:t>
      </w:r>
    </w:p>
    <w:p w14:paraId="1F73F158" w14:textId="77777777" w:rsidR="00AB6006" w:rsidRPr="00D424AA" w:rsidRDefault="00AB6006" w:rsidP="00D424AA">
      <w:pPr>
        <w:rPr>
          <w:rFonts w:cs="Times New Roman"/>
          <w:lang w:val="en-GB"/>
        </w:rPr>
      </w:pPr>
    </w:p>
    <w:p w14:paraId="3DFE92E9" w14:textId="46969EBE" w:rsidR="00AB6006" w:rsidRPr="00D424AA" w:rsidRDefault="00877FCB" w:rsidP="00D424AA">
      <w:pPr>
        <w:rPr>
          <w:rFonts w:cs="Times New Roman"/>
          <w:lang w:val="en-GB"/>
        </w:rPr>
      </w:pPr>
      <w:r w:rsidRPr="00D424AA">
        <w:rPr>
          <w:rFonts w:cs="Times New Roman"/>
          <w:lang w:val="en-GB"/>
        </w:rPr>
        <w:t>A</w:t>
      </w:r>
      <w:r w:rsidR="00AB6006" w:rsidRPr="00D424AA">
        <w:rPr>
          <w:rFonts w:cs="Times New Roman"/>
          <w:lang w:val="en-GB"/>
        </w:rPr>
        <w:t xml:space="preserve">nthropogenic influence may have affected the large-scale meteorological processes necessary for extreme precipitation and the localized thermodynamic and dynamic processes, both contributing to changes in extreme precipitation events. Several new methods have been proposed to disentangle these effects by either conditioning on the circulation state or attributing analogues. In particular, the extremely wet winter of 2013/2014 in the UK can be attributed, approximately to the same degree, to both temperature-induced increases in saturation vapour pressure and changes in the large-scale circulation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88/1748-9326/11/11/114009", "ISSN" : "1748-9326", "abstract" : "We present a new method that allows a separation of the attribution of human influence in extreme events into changes in atmospheric flows and changes in other processes. Assuming two data sets of model simulations or observations representing a natural, or \u2018counter-factual\u2019 climate, and the actual, or \u2018factual\u2019 climate, we show how flow analogs used across data sets can provide quantitative estimates of each contribution to the changes in probabilities of extreme events. We apply this method to the extreme January precipitation amounts in Southern UK such as were observed in the winter of 2013/2014. Using large ensembles of an atmospheric model forced by factual and counterfactual sea surface temperatures, we demonstrate that about a third of the increase in January precipitation amounts can be attributed to changes in weather circulation patterns and two thirds of the increase to thermodynamic changes. This method can be generalized to many classes of events and regions and provides, in the above case study, similar results to those obtained in Schaller et al (2016 Nat. Clim. Change 6 [http://dx.doi.org/10.1038/nclimate2927] 627\u201334 ) who used a simple circulation index, describing only a local feature of the circulation, as in other methods using circulation indices (van Ulden and van Oldenborgh 2006 Atmos. Chem. Phys. 6 [http://dx.doi.org/10.5194/acp-6-863-2006] 863\u201381 ).", "author" : [ { "dropping-particle" : "", "family" : "Vautard", "given" : "R", "non-dropping-particle" : "", "parse-names" : false, "suffix" : "" }, { "dropping-particle" : "", "family" : "Yiou", "given" : "P", "non-dropping-particle" : "", "parse-names" : false, "suffix" : "" }, { "dropping-particle" : "", "family" : "Otto", "given" : "F", "non-dropping-particle" : "", "parse-names" : false, "suffix" : "" }, { "dropping-particle" : "", "family" : "Stott", "given" : "P", "non-dropping-particle" : "", "parse-names" : false, "suffix" : "" }, { "dropping-particle" : "", "family" : "Christidis", "given" : "N", "non-dropping-particle" : "", "parse-names" : false, "suffix" : "" }, { "dropping-particle" : "van", "family" : "Oldenborgh", "given" : "G J", "non-dropping-particle" : "", "parse-names" : false, "suffix" : "" }, { "dropping-particle" : "", "family" : "Schaller", "given" : "N", "non-dropping-particle" : "", "parse-names" : false, "suffix" : "" } ], "container-title" : "Environmental Research Letters", "id" : "ITEM-1", "issue" : "11", "issued" : { "date-parts" : [ [ "2016", "11", "1" ] ] }, "page" : "114009", "publisher" : "IOP Publishing", "title" : "Attribution of human-induced dynamical and thermodynamical contributions in extreme weather events", "translator" : [ { "dropping-particle" : "", "family" : "S1558", "given" : "", "non-dropping-particle" : "", "parse-names" : false, "suffix" : "" } ], "type" : "article-journal", "volume" : "11" }, "uris" : [ "http://www.mendeley.com/documents/?uuid=38897816-558e-4be8-89e0-9285f46e82db" ] }, { "id" : "ITEM-2", "itemData" : { "DOI" : "10.5194/ascmo-3-17-2017", "author" : [ { "dropping-particle" : "", "family" : "Yiou", "given" : "P", "non-dropping-particle" : "", "parse-names" : false, "suffix" : "" }, { "dropping-particle" : "", "family" : "J\u00e9z\u00e9quel", "given" : "A", "non-dropping-particle" : "", "parse-names" : false, "suffix" : "" }, { "dropping-particle" : "", "family" : "Naveau", "given" : "P", "non-dropping-particle" : "", "parse-names" : false, "suffix" : "" }, { "dropping-particle" : "", "family" : "Otto", "given" : "F E L", "non-dropping-particle" : "", "parse-names" : false, "suffix" : "" }, { "dropping-particle" : "", "family" : "Vautard", "given" : "R", "non-dropping-particle" : "", "parse-names" : false, "suffix" : "" }, { "dropping-particle" : "", "family" : "Vrac", "given" : "M", "non-dropping-particle" : "", "parse-names" : false, "suffix" : "" } ], "container-title" : "Advances in Statistical Climatology, Meteorology and Oceanography", "id" : "ITEM-2", "issue" : "1", "issued" : { "date-parts" : [ [ "2017" ] ] }, "page" : "17-31", "title" : "A statistical framework for conditional extreme event attribution", "translator" : [ { "dropping-particle" : "", "family" : "S382", "given" : "", "non-dropping-particle" : "", "parse-names" : false, "suffix" : "" } ], "type" : "article-journal", "volume" : "3" }, "uris" : [ "http://www.mendeley.com/documents/?uuid=890f969c-9cb3-4dd1-8ba1-347b79075c09", "http://www.mendeley.com/documents/?uuid=2d6f6b1e-93b1-4f8f-b8ec-df05a1a2c5ce" ] } ], "mendeley" : { "formattedCitation" : "(Vautard et al., 2016; Yiou et al., 2017)", "plainTextFormattedCitation" : "(Vautard et al., 2016; Yiou et al., 2017)", "previouslyFormattedCitation" : "(Vautard et al., 2016; Yiou et al., 2017)"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Vautard et al., 2016; Yiou et al., 2017)</w:t>
      </w:r>
      <w:r w:rsidR="00AB6006" w:rsidRPr="00D424AA">
        <w:rPr>
          <w:rFonts w:cs="Times New Roman"/>
          <w:lang w:val="en-GB"/>
        </w:rPr>
        <w:fldChar w:fldCharType="end"/>
      </w:r>
      <w:r w:rsidR="00AB6006" w:rsidRPr="00841A35">
        <w:rPr>
          <w:rFonts w:cs="Times New Roman"/>
          <w:lang w:val="en-GB"/>
        </w:rPr>
        <w:t>. There are multiple cases indicating that very extreme precipitation may increase at a</w:t>
      </w:r>
      <w:r w:rsidR="00AB6006" w:rsidRPr="00D424AA">
        <w:rPr>
          <w:rFonts w:cs="Times New Roman"/>
          <w:lang w:val="en-GB"/>
        </w:rPr>
        <w:t xml:space="preserve"> rate more than the C-C rate (6-7%/ °C)</w:t>
      </w:r>
      <w:ins w:id="1623" w:author="Robin Matthews" w:date="2021-07-13T22:11:00Z">
        <w:r w:rsidR="007D37E9" w:rsidRPr="007D37E9">
          <w:rPr>
            <w:rFonts w:cs="Times New Roman"/>
            <w:lang w:val="en-GB"/>
          </w:rPr>
          <w:t xml:space="preserve"> </w:t>
        </w:r>
        <w:r w:rsidR="007D37E9">
          <w:rPr>
            <w:rFonts w:cs="Times New Roman"/>
            <w:lang w:val="en-GB"/>
          </w:rPr>
          <w:fldChar w:fldCharType="begin" w:fldLock="1"/>
        </w:r>
      </w:ins>
      <w:r w:rsidR="003A5209">
        <w:rPr>
          <w:rFonts w:cs="Times New Roman"/>
          <w:lang w:val="en-GB"/>
        </w:rPr>
        <w:instrText>ADDIN CSL_CITATION { "citationItems" : [ { "id" : "ITEM-1", "itemData" : { "DOI" : "10.1016/j.wace.2017.03.004", "ISSN" : "2212-0947", "author" : [ { "dropping-particle" : "", "family" : "Pall", "given" : "Pardeep", "non-dropping-particle" : "", "parse-names" : false, "suffix" : "" }, { "dropping-particle" : "", "family" : "Patricola", "given" : "Christina M", "non-dropping-particle" : "", "parse-names" : false, "suffix" : "" }, { "dropping-particle" : "", "family" : "Wehner", "given" : "Michael F", "non-dropping-particle" : "", "parse-names" : false, "suffix" : "" }, { "dropping-particle" : "", "family" : "Stone", "given" : "D\u00e1ith\u00ed A", "non-dropping-particle" : "", "parse-names" : false, "suffix" : "" }, { "dropping-particle" : "", "family" : "Paciorek", "given" : "Christopher J", "non-dropping-particle" : "", "parse-names" : false, "suffix" : "" }, { "dropping-particle" : "", "family" : "Collins", "given" : "William D", "non-dropping-particle" : "", "parse-names" : false, "suffix" : "" } ], "container-title" : "Weather and Climate Extremes", "id" : "ITEM-1", "issued" : { "date-parts" : [ [ "2017" ] ] }, "page" : "1-6", "title" : "Diagnosing conditional anthropogenic contributions to heavy Colorado rainfall in September 2013", "translator" : [ { "dropping-particle" : "", "family" : "S994", "given" : "", "non-dropping-particle" : "", "parse-names" : false, "suffix" : "" } ], "type" : "article-journal", "volume" : "17" }, "uris" : [ "http://www.mendeley.com/documents/?uuid=bc97eb68-2bfc-4edc-99c3-e8c785d1b412", "http://www.mendeley.com/documents/?uuid=654650ef-3421-4b79-bb5b-f42c2c1d49c8" ] }, { "id" : "ITEM-2", "itemData" : { "DOI" : "10.5194/hess-21-897-2017", "author" : [ { "dropping-particle" : "", "family" : "Wiel", "given" : "K", "non-dropping-particle" : "van der", "parse-names" : false, "suffix" : "" }, { "dropping-particle" : "", "family" : "Kapnick", "given" : "S B", "non-dropping-particle" : "", "parse-names" : false, "suffix" : "" }, { "dropping-particle" : "", "family" : "Oldenborgh", "given" : "G J", "non-dropping-particle" : "van", "parse-names" : false, "suffix" : "" }, { "dropping-particle" : "", "family" : "Whan", "given" : "K", "non-dropping-particle" : "", "parse-names" : false, "suffix" : "" }, { "dropping-particle" : "", "family" : "Philip", "given" : "S", "non-dropping-particle" : "", "parse-names" : false, "suffix" : "" }, { "dropping-particle" : "", "family" : "Vecchi", "given" : "G A", "non-dropping-particle" : "", "parse-names" : false, "suffix" : "" }, { "dropping-particle" : "", "family" : "Singh", "given" : "R K", "non-dropping-particle" : "", "parse-names" : false, "suffix" : "" }, { "dropping-particle" : "", "family" : "Arrighi", "given" : "J", "non-dropping-particle" : "", "parse-names" : false, "suffix" : "" }, { "dropping-particle" : "", "family" : "Cullen", "given" : "H", "non-dropping-particle" : "", "parse-names" : false, "suffix" : "" } ], "container-title" : "Hydrology and Earth System Sciences", "id" : "ITEM-2", "issue" : "2", "issued" : { "date-parts" : [ [ "2017" ] ] }, "page" : "897-921", "title" : "Rapid attribution of the August 2016 flood-inducing extreme precipitation in south Louisiana to climate change", "translator" : [ { "dropping-particle" : "", "family" : "S889", "given" : "", "non-dropping-particle" : "", "parse-names" : false, "suffix" : "" } ], "type" : "article-journal", "volume" : "21" }, "uris" : [ "http://www.mendeley.com/documents/?uuid=b58eaed0-6cc6-403b-bf2c-60c286996144", "http://www.mendeley.com/documents/?uuid=2274e9bd-55cc-4f4e-a1a6-ca7a1968ed47" ] }, { "id" : "ITEM-3", "itemData" : { "DOI" : "10.1002/2017GL075888", "ISSN" : "0094-8276", "abstract" : "Abstract Record rainfall amounts were recorded during Hurricane Harvey in the Houston, Texas, area, leading to widespread flooding. We analyze observed precipitation from the Global Historical Climatology Network with a covariate-based extreme value statistical analysis, accounting for both the external influence of global warming and the internal influence of El Ni\u00f1o?Southern Oscillation. We find that human-induced climate change likely increased the chances of the observed precipitation accumulations during Hurricane Harvey in the most affected areas of Houston by a factor of at least 3.5. Further, precipitation accumulations in these areas were likely increased by at least 18.8% (best estimate of 37.7%), which is larger than the 6?7% associated with an attributable warming of 1\u00b0C in the Gulf of Mexico and Clausius-Clapeyron scaling. In a Granger causality sense, these statements provide lower bounds on the impact of climate change and motivate further attribution studies using dynamical climate models.", "author" : [ { "dropping-particle" : "", "family" : "Risser", "given" : "Mark D.", "non-dropping-particle" : "", "parse-names" : false, "suffix" : "" }, { "dropping-particle" : "", "family" : "Wehner", "given" : "Michael F.", "non-dropping-particle" : "", "parse-names" : false, "suffix" : "" } ], "container-title" : "Geophysical Research Letters", "id" : "ITEM-3", "issue" : "24", "issued" : { "date-parts" : [ [ "2017", "12" ] ] }, "page" : "12,412-457,464", "publisher" : "Wiley-Blackwell", "title" : "Attributable Human-Induced Changes in the Likelihood and Magnitude of the Observed Extreme Precipitation during Hurricane Harvey", "translator" : [ { "dropping-particle" : "", "family" : "S317", "given" : "", "non-dropping-particle" : "", "parse-names" : false, "suffix" : "" } ], "type" : "article-journal", "volume" : "44" }, "uris" : [ "http://www.mendeley.com/documents/?uuid=1c025b05-1c3a-46d6-9a2e-7465b4bd028f" ] }, { "id" : "ITEM-4",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4",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5",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5",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Pall et al., 2017; Risser and Wehner, 2017; van der Wiel et al., 2017; van Oldenborgh et al., 2017; Wang et al., 2018b)", "manualFormatting" : "(Pall et al., 2017; Risser and Wehner, 2017; van der Wiel et al., 2017; van Oldenborgh et al., 2017; S.-Y.S. Wang et al., 2018)", "plainTextFormattedCitation" : "(Pall et al., 2017; Risser and Wehner, 2017; van der Wiel et al., 2017; van Oldenborgh et al., 2017; Wang et al., 2018b)", "previouslyFormattedCitation" : "(Pall et al., 2017; Risser and Wehner, 2017; van der Wiel et al., 2017; van Oldenborgh et al., 2017; Wang et al., 2018b)" }, "properties" : { "noteIndex" : 0 }, "schema" : "https://github.com/citation-style-language/schema/raw/master/csl-citation.json" }</w:instrText>
      </w:r>
      <w:ins w:id="1624" w:author="Robin Matthews" w:date="2021-07-13T22:11:00Z">
        <w:r w:rsidR="007D37E9">
          <w:rPr>
            <w:rFonts w:cs="Times New Roman"/>
            <w:lang w:val="en-GB"/>
          </w:rPr>
          <w:fldChar w:fldCharType="separate"/>
        </w:r>
        <w:r w:rsidR="007D37E9" w:rsidRPr="00F328AA">
          <w:rPr>
            <w:rFonts w:cs="Times New Roman"/>
            <w:noProof/>
            <w:lang w:val="en-GB"/>
          </w:rPr>
          <w:t xml:space="preserve">(Pall et al., 2017; Risser and Wehner, 2017; van der Wiel et al., 2017; van Oldenborgh et al., 2017; </w:t>
        </w:r>
        <w:r w:rsidR="007D37E9" w:rsidRPr="00B549EC">
          <w:rPr>
            <w:noProof/>
            <w:lang w:val="en-GB"/>
          </w:rPr>
          <w:t xml:space="preserve">S.-Y.S. </w:t>
        </w:r>
        <w:r w:rsidR="007D37E9" w:rsidRPr="00F328AA">
          <w:rPr>
            <w:rFonts w:cs="Times New Roman"/>
            <w:noProof/>
            <w:lang w:val="en-GB"/>
          </w:rPr>
          <w:t>Wang et al., 2018)</w:t>
        </w:r>
        <w:r w:rsidR="007D37E9">
          <w:rPr>
            <w:rFonts w:cs="Times New Roman"/>
            <w:lang w:val="en-GB"/>
          </w:rPr>
          <w:fldChar w:fldCharType="end"/>
        </w:r>
      </w:ins>
      <w:del w:id="1625" w:author="Robin Matthews" w:date="2021-07-13T22:11:00Z">
        <w:r w:rsidR="00AB6006" w:rsidRPr="00D424AA" w:rsidDel="007D37E9">
          <w:rPr>
            <w:rFonts w:cs="Times New Roman"/>
            <w:lang w:val="en-GB"/>
          </w:rPr>
          <w:delText xml:space="preserve"> </w:delText>
        </w:r>
        <w:bookmarkStart w:id="1626" w:name="_Hlk77106657"/>
        <w:commentRangeStart w:id="1627"/>
        <w:r w:rsidR="00AB6006" w:rsidRPr="00D424AA" w:rsidDel="007D37E9">
          <w:rPr>
            <w:rFonts w:cs="Times New Roman"/>
            <w:lang w:val="en-GB"/>
          </w:rPr>
          <w:fldChar w:fldCharType="begin" w:fldLock="1"/>
        </w:r>
        <w:r w:rsidR="00FF6231" w:rsidRPr="007D37E9" w:rsidDel="007D37E9">
          <w:rPr>
            <w:rFonts w:cs="Times New Roman"/>
            <w:lang w:val="en-GB"/>
          </w:rPr>
          <w:delInstrText>ADDIN CSL_CITATION { "citationItems" : [ { "id" : "ITEM-1", "itemData" : { "DOI" : "10.1016/j.wace.2017.03.004", "ISSN" : "2212-0947", "author" : [ { "dropping-particle" : "", "family" : "Pall", "given" : "Pardeep", "non-dropping-particle" : "", "parse-names" : false, "suffix" : "" }, { "dropping-particle" : "", "family" : "Patricola", "given" : "Christina M", "non-dropping-particle" : "", "parse-names" : false, "suffix" : "" }, { "dropping-particle" : "", "family" : "Wehner", "given" : "Michael F", "non-dropping-particle" : "", "parse-names" : false, "suffix" : "" }, { "dropping-particle" : "", "family" : "Stone", "given" : "D\u00e1ith\u00ed A", "non-dropping-particle" : "", "parse-names" : false, "suffix" : "" }, { "dropping-particle" : "", "family" : "Paciorek", "given" : "Christopher J", "non-dropping-particle" : "", "parse-names" : false, "suffix" : "" }, { "dropping-particle" : "", "family" : "Collins", "given" : "William D", "non-dropping-particle" : "", "parse-names" : false, "suffix" : "" } ], "container-title" : "Weather and Climate Extremes", "id" : "ITEM-1", "issued" : { "date-parts" : [ [ "2017" ] ] }, "page" : "1-6", "title" : "Diagnosing conditional anthropogenic contributions to heavy Colorado rainfall in September 2013", "translator" : [ { "dropping-particle" : "", "family" : "S994", "given" : "", "non-dropping-particle" : "", "parse-names" : false, "suffix" : "" } ], "type" : "article-journal", "volume" : "17" }, "uris" : [ "http://www.mendeley.com/documents/?uuid=bc97eb68-2bfc-4edc-99c3-e8c785d1b412", "http://www.mendeley.com/documents/?uuid=654650ef-3421-4b79-bb5b-f42c2c1d49c8" ] } ], "mendeley" : { "formattedCitation" : "(Pall et al., 2017)", "manualFormatting" : "(Pall et al., 2017;", "plainTextFormattedCitation" : "(Pall et al., 2017)", "previouslyFormattedCitation" : "(Pall et al., 2017)" }, "properties" : { "noteIndex" : 0 }, "schema" : "https://github.com/citation-style-language/schema/raw/master/csl-citation.json" }</w:delInstrText>
        </w:r>
        <w:r w:rsidR="00AB6006" w:rsidRPr="00D424AA" w:rsidDel="007D37E9">
          <w:rPr>
            <w:rFonts w:cs="Times New Roman"/>
            <w:lang w:val="en-GB"/>
          </w:rPr>
          <w:fldChar w:fldCharType="separate"/>
        </w:r>
        <w:r w:rsidR="00A26296" w:rsidRPr="007D37E9" w:rsidDel="007D37E9">
          <w:rPr>
            <w:rFonts w:cs="Times New Roman"/>
            <w:noProof/>
            <w:lang w:val="en-GB"/>
          </w:rPr>
          <w:delText>(Pall et al., 2017;</w:delText>
        </w:r>
        <w:r w:rsidR="00AB6006" w:rsidRPr="00D424AA" w:rsidDel="007D37E9">
          <w:rPr>
            <w:rFonts w:cs="Times New Roman"/>
            <w:lang w:val="en-GB"/>
          </w:rPr>
          <w:fldChar w:fldCharType="end"/>
        </w:r>
        <w:commentRangeEnd w:id="1627"/>
        <w:r w:rsidR="00A26296" w:rsidDel="007D37E9">
          <w:rPr>
            <w:rStyle w:val="Marquedecommentaire"/>
          </w:rPr>
          <w:commentReference w:id="1627"/>
        </w:r>
        <w:r w:rsidR="00AB6006" w:rsidRPr="00841A35" w:rsidDel="007D37E9">
          <w:rPr>
            <w:rFonts w:cs="Times New Roman"/>
            <w:lang w:val="en-GB"/>
          </w:rPr>
          <w:delText xml:space="preserve"> </w:delText>
        </w:r>
        <w:commentRangeStart w:id="1628"/>
        <w:r w:rsidR="00AB6006" w:rsidRPr="00D424AA" w:rsidDel="007D37E9">
          <w:rPr>
            <w:rFonts w:cs="Times New Roman"/>
            <w:lang w:val="en-GB"/>
          </w:rPr>
          <w:fldChar w:fldCharType="begin" w:fldLock="1"/>
        </w:r>
        <w:r w:rsidR="00FF6231" w:rsidDel="007D37E9">
          <w:rPr>
            <w:rFonts w:cs="Times New Roman"/>
            <w:lang w:val="en-GB"/>
          </w:rPr>
          <w:delInstrText>ADDIN CSL_CITATION { "citationItems" : [ { "id" : "ITEM-1", "itemData" : { "DOI" : "10.5194/hess-21-897-2017", "author" : [ { "dropping-particle" : "", "family" : "Wiel", "given" : "K", "non-dropping-particle" : "van der", "parse-names" : false, "suffix" : "" }, { "dropping-particle" : "", "family" : "Kapnick", "given" : "S B", "non-dropping-particle" : "", "parse-names" : false, "suffix" : "" }, { "dropping-particle" : "", "family" : "Oldenborgh", "given" : "G J", "non-dropping-particle" : "van", "parse-names" : false, "suffix" : "" }, { "dropping-particle" : "", "family" : "Whan", "given" : "K", "non-dropping-particle" : "", "parse-names" : false, "suffix" : "" }, { "dropping-particle" : "", "family" : "Philip", "given" : "S", "non-dropping-particle" : "", "parse-names" : false, "suffix" : "" }, { "dropping-particle" : "", "family" : "Vecchi", "given" : "G A", "non-dropping-particle" : "", "parse-names" : false, "suffix" : "" }, { "dropping-particle" : "", "family" : "Singh", "given" : "R K", "non-dropping-particle" : "", "parse-names" : false, "suffix" : "" }, { "dropping-particle" : "", "family" : "Arrighi", "given" : "J", "non-dropping-particle" : "", "parse-names" : false, "suffix" : "" }, { "dropping-particle" : "", "family" : "Cullen", "given" : "H", "non-dropping-particle" : "", "parse-names" : false, "suffix" : "" } ], "container-title" : "Hydrology and Earth System Sciences", "id" : "ITEM-1", "issue" : "2", "issued" : { "date-parts" : [ [ "2017" ] ] }, "page" : "897-921", "title" : "Rapid attribution of the August 2016 flood-inducing extreme precipitation in south Louisiana to climate change", "translator" : [ { "dropping-particle" : "", "family" : "S889", "given" : "", "non-dropping-particle" : "", "parse-names" : false, "suffix" : "" } ], "type" : "article-journal", "volume" : "21" }, "uris" : [ "http://www.mendeley.com/documents/?uuid=b58eaed0-6cc6-403b-bf2c-60c286996144", "http://www.mendeley.com/documents/?uuid=2274e9bd-55cc-4f4e-a1a6-ca7a1968ed47" ] }, { "id" : "ITEM-2", "itemData" : { "DOI" : "10.1002/2017GL075888", "ISSN" : "0094-8276", "abstract" : "Abstract Record rainfall amounts were recorded during Hurricane Harvey in the Houston, Texas, area, leading to widespread flooding. We analyze observed precipitation from the Global Historical Climatology Network with a covariate-based extreme value statistical analysis, accounting for both the external influence of global warming and the internal influence of El Ni\u00f1o?Southern Oscillation. We find that human-induced climate change likely increased the chances of the observed precipitation accumulations during Hurricane Harvey in the most affected areas of Houston by a factor of at least 3.5. Further, precipitation accumulations in these areas were likely increased by at least 18.8% (best estimate of 37.7%), which is larger than the 6?7% associated with an attributable warming of 1\u00b0C in the Gulf of Mexico and Clausius-Clapeyron scaling. In a Granger causality sense, these statements provide lower bounds on the impact of climate change and motivate further attribution studies using dynamical climate models.", "author" : [ { "dropping-particle" : "", "family" : "Risser", "given" : "Mark D.", "non-dropping-particle" : "", "parse-names" : false, "suffix" : "" }, { "dropping-particle" : "", "family" : "Wehner", "given" : "Michael F.", "non-dropping-particle" : "", "parse-names" : false, "suffix" : "" } ], "container-title" : "Geophysical Research Letters", "id" : "ITEM-2", "issue" : "24", "issued" : { "date-parts" : [ [ "2017", "12" ] ] }, "page" : "12,412-457,464", "publisher" : "Wiley-Blackwell", "title" : "Attributable Human-Induced Changes in the Likelihood and Magnitude of the Observed Extreme Precipitation during Hurricane Harvey", "translator" : [ { "dropping-particle" : "", "family" : "S317", "given" : "", "non-dropping-particle" : "", "parse-names" : false, "suffix" : "" } ], "type" : "article-journal", "volume" : "44" }, "uris" : [ "http://www.mendeley.com/documents/?uuid=1c025b05-1c3a-46d6-9a2e-7465b4bd028f" ] }, { "id" : "ITEM-3",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3",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mendeley" : { "formattedCitation" : "(Risser and Wehner, 2017; van der Wiel et al., 2017; van Oldenborgh et al., 2017)", "manualFormatting" : "Risser and Wehner, 2017; van der Wiel et al., 2017; van Oldenborgh et al., 2017", "plainTextFormattedCitation" : "(Risser and Wehner, 2017; van der Wiel et al., 2017; van Oldenborgh et al., 2017)", "previouslyFormattedCitation" : "(Risser and Wehner, 2017; van der Wiel et al., 2017; van Oldenborgh et al., 2017)" }, "properties" : { "noteIndex" : 0 }, "schema" : "https://github.com/citation-style-language/schema/raw/master/csl-citation.json" }</w:delInstrText>
        </w:r>
        <w:r w:rsidR="00AB6006" w:rsidRPr="00D424AA" w:rsidDel="007D37E9">
          <w:rPr>
            <w:rFonts w:cs="Times New Roman"/>
            <w:lang w:val="en-GB"/>
          </w:rPr>
          <w:fldChar w:fldCharType="separate"/>
        </w:r>
        <w:r w:rsidR="00A26296" w:rsidDel="007D37E9">
          <w:rPr>
            <w:rFonts w:cs="Times New Roman"/>
            <w:noProof/>
            <w:lang w:val="en-GB"/>
          </w:rPr>
          <w:delText>Risser and Wehner, 2017; van der Wiel et al., 2017; van Oldenborgh et al., 2017</w:delText>
        </w:r>
        <w:r w:rsidR="00AB6006" w:rsidRPr="00D424AA" w:rsidDel="007D37E9">
          <w:rPr>
            <w:rFonts w:cs="Times New Roman"/>
            <w:lang w:val="en-GB"/>
          </w:rPr>
          <w:fldChar w:fldCharType="end"/>
        </w:r>
        <w:commentRangeStart w:id="1629"/>
        <w:commentRangeEnd w:id="1628"/>
        <w:r w:rsidR="00A26296" w:rsidDel="007D37E9">
          <w:rPr>
            <w:rStyle w:val="Marquedecommentaire"/>
          </w:rPr>
          <w:commentReference w:id="1628"/>
        </w:r>
        <w:r w:rsidR="00AB6006" w:rsidRPr="00D424AA" w:rsidDel="007D37E9">
          <w:rPr>
            <w:rFonts w:cs="Times New Roman"/>
            <w:lang w:val="en-GB"/>
          </w:rPr>
          <w:fldChar w:fldCharType="begin" w:fldLock="1"/>
        </w:r>
        <w:r w:rsidR="00FF6231" w:rsidDel="007D37E9">
          <w:rPr>
            <w:rFonts w:cs="Times New Roman"/>
            <w:lang w:val="en-GB"/>
          </w:rPr>
          <w:delInstrText>ADDIN CSL_CITATION { "citationItems" : [ { "id" : "ITEM-1",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1",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Wang et al., 2018b)", "manualFormatting" : ";Wang et al., 2018", "plainTextFormattedCitation" : "(Wang et al., 2018b)", "previouslyFormattedCitation" : "(Wang et al., 2018b)" }, "properties" : { "noteIndex" : 0 }, "schema" : "https://github.com/citation-style-language/schema/raw/master/csl-citation.json" }</w:delInstrText>
        </w:r>
        <w:r w:rsidR="00AB6006" w:rsidRPr="00D424AA" w:rsidDel="007D37E9">
          <w:rPr>
            <w:rFonts w:cs="Times New Roman"/>
            <w:lang w:val="en-GB"/>
          </w:rPr>
          <w:fldChar w:fldCharType="separate"/>
        </w:r>
        <w:r w:rsidR="00A26296" w:rsidDel="007D37E9">
          <w:rPr>
            <w:rFonts w:cs="Times New Roman"/>
            <w:noProof/>
            <w:lang w:val="en-GB"/>
          </w:rPr>
          <w:delText>;Wang et al., 2018</w:delText>
        </w:r>
        <w:r w:rsidR="00AB6006" w:rsidRPr="00D424AA" w:rsidDel="007D37E9">
          <w:rPr>
            <w:rFonts w:cs="Times New Roman"/>
            <w:lang w:val="en-GB"/>
          </w:rPr>
          <w:fldChar w:fldCharType="end"/>
        </w:r>
        <w:commentRangeEnd w:id="1629"/>
        <w:r w:rsidR="00A26296" w:rsidDel="007D37E9">
          <w:rPr>
            <w:rStyle w:val="Marquedecommentaire"/>
          </w:rPr>
          <w:commentReference w:id="1629"/>
        </w:r>
        <w:r w:rsidR="00AB6006" w:rsidRPr="00841A35" w:rsidDel="007D37E9">
          <w:rPr>
            <w:rFonts w:cs="Times New Roman"/>
            <w:lang w:val="en-GB"/>
          </w:rPr>
          <w:delText>)</w:delText>
        </w:r>
      </w:del>
      <w:bookmarkEnd w:id="1626"/>
      <w:r w:rsidR="00AB6006" w:rsidRPr="00841A35">
        <w:rPr>
          <w:rFonts w:cs="Times New Roman"/>
          <w:lang w:val="en-GB"/>
        </w:rPr>
        <w:t xml:space="preserve">. </w:t>
      </w:r>
    </w:p>
    <w:p w14:paraId="6A56DB98" w14:textId="77777777" w:rsidR="00AB6006" w:rsidRPr="00D424AA" w:rsidRDefault="00AB6006" w:rsidP="00D424AA">
      <w:pPr>
        <w:rPr>
          <w:rFonts w:cs="Times New Roman"/>
          <w:lang w:val="en-GB"/>
        </w:rPr>
      </w:pPr>
    </w:p>
    <w:p w14:paraId="21334617" w14:textId="61B0CD03" w:rsidR="00AB6006" w:rsidRPr="00D424AA" w:rsidRDefault="00AB6006" w:rsidP="00D424AA">
      <w:pPr>
        <w:rPr>
          <w:rFonts w:cs="Times New Roman"/>
          <w:lang w:val="en-GB"/>
        </w:rPr>
      </w:pPr>
      <w:r w:rsidRPr="00D424AA">
        <w:rPr>
          <w:rFonts w:cs="Times New Roman"/>
          <w:lang w:val="en-GB"/>
        </w:rPr>
        <w:t xml:space="preserve">Event attribution studies found an influence of anthropogenic activities on the probability or magnitude of observed extreme precipitation events, including European winters </w:t>
      </w:r>
      <w:r w:rsidRPr="00D424AA">
        <w:rPr>
          <w:rFonts w:cs="Times New Roman"/>
          <w:lang w:val="en-GB"/>
        </w:rPr>
        <w:fldChar w:fldCharType="begin" w:fldLock="1"/>
      </w:r>
      <w:r w:rsidR="007D2D56">
        <w:rPr>
          <w:rFonts w:cs="Times New Roman"/>
          <w:lang w:val="en-GB"/>
        </w:rPr>
        <w:instrText>ADDIN CSL_CITATION { "citationItems" : [ { "id" : "ITEM-1", "itemData" : { "DOI" : "10.1038/nclimate2927", "ISSN" : "1758-678X",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1", "issue" : "6", "issued" : { "date-parts" : [ [ "2016", "6", "1" ] ] }, "page" : "627-634", "title" : "Human influence on climate in the 2014 southern England winter floods and their impacts", "translator" : [ { "dropping-particle" : "", "family" : "S379", "given" : "", "non-dropping-particle" : "", "parse-names" : false, "suffix" : "" } ], "type" : "article-journal", "volume" : "6" }, "uris" : [ "http://www.mendeley.com/documents/?uuid=9f30d715-1548-491d-b012-df495a0aee4a", "http://www.mendeley.com/documents/?uuid=337a3fe7-910e-488f-90dd-7ff2d182d208" ] }, { "id" : "ITEM-2", "itemData" : { "DOI" : "10.1088/1748-9326/aa9663", "ISSN" : "1748-9326", "author" : [ { "dropping-particle" : "", "family" : "Otto", "given" : "Friederike E L", "non-dropping-particle" : "", "parse-names" : false, "suffix" : "" }, { "dropping-particle" : "", "family" : "Wiel", "given" : "Karin", "non-dropping-particle" : "van der", "parse-names" : false, "suffix" : "" }, { "dropping-particle" : "", "family" : "Oldenborgh", "given" : "Geert Jan", "non-dropping-particle" : "van", "parse-names" : false, "suffix" : "" }, { "dropping-particle" : "", "family" : "Philip", "given" : "Sjoukje", "non-dropping-particle" : "", "parse-names" : false, "suffix" : "" }, { "dropping-particle" : "", "family" : "Kew", "given" : "Sarah F", "non-dropping-particle" : "", "parse-names" : false, "suffix" : "" }, { "dropping-particle" : "", "family" : "Uhe", "given" : "Peter", "non-dropping-particle" : "", "parse-names" : false, "suffix" : "" }, { "dropping-particle" : "", "family" : "Cullen", "given" : "Heidi", "non-dropping-particle" : "", "parse-names" : false, "suffix" : "" } ], "container-title" : "Environmental Research Letters", "id" : "ITEM-2", "issue" : "2", "issued" : { "date-parts" : [ [ "2018", "2", "1" ] ] }, "page" : "024006", "title" : "Climate change increases the probability of heavy rains in Northern England/Southern Scotland like those of storm Desmond\u2014a real-time event attribution revisited", "translator" : [ { "dropping-particle" : "", "family" : "S378", "given" : "", "non-dropping-particle" : "", "parse-names" : false, "suffix" : "" } ], "type" : "article-journal", "volume" : "13" }, "uris" : [ "http://www.mendeley.com/documents/?uuid=ec9148f7-c5e0-4a9a-8a37-ce071eeaf1ab", "http://www.mendeley.com/documents/?uuid=132f634e-3ac5-485c-8f9c-6b41e66d61f2" ] } ], "mendeley" : { "formattedCitation" : "(Schaller et al., 2016; Otto et al., 2018b)", "plainTextFormattedCitation" : "(Schaller et al., 2016; Otto et al., 2018b)", "previouslyFormattedCitation" : "(Schaller et al., 2016; Otto et al., 2018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aller et al., 2016; Otto et al., 2018b)</w:t>
      </w:r>
      <w:r w:rsidRPr="00D424AA">
        <w:rPr>
          <w:rFonts w:cs="Times New Roman"/>
          <w:lang w:val="en-GB"/>
        </w:rPr>
        <w:fldChar w:fldCharType="end"/>
      </w:r>
      <w:r w:rsidRPr="00841A35">
        <w:rPr>
          <w:rFonts w:cs="Times New Roman"/>
          <w:lang w:val="en-GB"/>
        </w:rPr>
        <w:t xml:space="preserve">, extreme 2014 precipitation over the northern Mediterranean </w:t>
      </w:r>
      <w:r w:rsidRPr="00D424AA">
        <w:rPr>
          <w:rFonts w:cs="Times New Roman"/>
          <w:lang w:val="en-GB"/>
        </w:rPr>
        <w:fldChar w:fldCharType="begin" w:fldLock="1"/>
      </w:r>
      <w:r w:rsidR="00FF6231">
        <w:rPr>
          <w:rFonts w:cs="Times New Roman"/>
          <w:lang w:val="en-GB"/>
        </w:rPr>
        <w:instrText>ADDIN CSL_CITATION { "citationItems" : [ { "id" : "ITEM-1", "itemData" : { "DOI" : "10.1175/BAMS-D-15-00088.1", "ISSN" : "0003-0007", "author" : [ { "dropping-particle" : "", "family" : "Vautard", "given" : "R", "non-dropping-particle" : "", "parse-names" : false, "suffix" : "" }, { "dropping-particle" : "", "family" : "Yiou", "given" : "P", "non-dropping-particle" : "", "parse-names" : false, "suffix" : "" }, { "dropping-particle" : "", "family" : "Oldenborgh", "given" : "G.-J.", "non-dropping-particle" : "van", "parse-names" : false, "suffix" : "" }, { "dropping-particle" : "", "family" : "Lenderink", "given" : "G", "non-dropping-particle" : "", "parse-names" : false, "suffix" : "" }, { "dropping-particle" : "", "family" : "Thao", "given" : "S", "non-dropping-particle" : "", "parse-names" : false, "suffix" : "" }, { "dropping-particle" : "", "family" : "Ribes", "given" : "A", "non-dropping-particle" : "", "parse-names" : false, "suffix" : "" }, { "dropping-particle" : "", "family" : "Planton", "given" : "S", "non-dropping-particle" : "", "parse-names" : false, "suffix" : "" }, { "dropping-particle" : "", "family" : "Dubuisson", "given" : "B", "non-dropping-particle" : "", "parse-names" : false, "suffix" : "" }, { "dropping-particle" : "", "family" : "Soubeyroux", "given" : "J.-M.", "non-dropping-particle" : "", "parse-names" : false, "suffix" : "" } ], "container-title" : "Bulletin of the American Meteorological Society", "id" : "ITEM-1", "issue" : "12", "issued" : { "date-parts" : [ [ "2015", "12", "1" ] ] }, "page" : "S56-S60", "title" : "Extreme Fall 2014 Precipitation in the C\u00e9vennes Mountains", "translator" : [ { "dropping-particle" : "", "family" : "S3092", "given" : "", "non-dropping-particle" : "", "parse-names" : false, "suffix" : "" } ], "type" : "article-journal", "volume" : "96" }, "uris" : [ "http://www.mendeley.com/documents/?uuid=62c249c1-f4d1-4bfe-aee9-5d6ac8023c6d" ] } ], "mendeley" : { "formattedCitation" : "(Vautard et al., 2015)", "plainTextFormattedCitation" : "(Vautard et al., 2015)", "previouslyFormattedCitation" : "(Vautard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utard et al., 2015)</w:t>
      </w:r>
      <w:r w:rsidRPr="00D424AA">
        <w:rPr>
          <w:rFonts w:cs="Times New Roman"/>
          <w:lang w:val="en-GB"/>
        </w:rPr>
        <w:fldChar w:fldCharType="end"/>
      </w:r>
      <w:r w:rsidRPr="00841A35">
        <w:rPr>
          <w:rFonts w:cs="Times New Roman"/>
          <w:lang w:val="en-GB"/>
        </w:rPr>
        <w:t xml:space="preserve">, parts of the US for individual events </w:t>
      </w:r>
      <w:commentRangeStart w:id="1631"/>
      <w:r w:rsidRPr="00D424AA">
        <w:rPr>
          <w:rFonts w:cs="Times New Roman"/>
          <w:lang w:val="en-GB"/>
        </w:rPr>
        <w:fldChar w:fldCharType="begin" w:fldLock="1"/>
      </w:r>
      <w:r w:rsidR="003A5209">
        <w:rPr>
          <w:rFonts w:cs="Times New Roman"/>
          <w:lang w:val="en-GB"/>
        </w:rPr>
        <w:instrText>ADDIN CSL_CITATION { "citationItems" : [ { "id" : "ITEM-1", "itemData" : { "DOI" : "10.1175/BAMS-D-15-00110.1", "ISSN" : "0003-0007", "author" : [ { "dropping-particle" : "", "family" : "Szeto", "given" : "Kit", "non-dropping-particle" : "", "parse-names" : false, "suffix" : "" }, { "dropping-particle" : "", "family" : "Gysbers", "given" : "Peter", "non-dropping-particle" : "", "parse-names" : false, "suffix" : "" }, { "dropping-particle" : "", "family" : "Brimelow", "given" : "Julian", "non-dropping-particle" : "", "parse-names" : false, "suffix" : "" }, { "dropping-particle" : "", "family" : "Stewart", "given" : "Ronald", "non-dropping-particle" : "", "parse-names" : false, "suffix" : "" } ], "container-title" : "Bulletin of the American Meteorological Society", "id" : "ITEM-1", "issue" : "12", "issued" : { "date-parts" : [ [ "2015", "12" ] ] }, "page" : "S20-S24", "title" : "The 2014 Extreme Flood on the Southeastern Canadian Prairies", "translator" : [ { "dropping-particle" : "", "family" : "S130", "given" : "", "non-dropping-particle" : "", "parse-names" : false, "suffix" : "" } ], "type" : "article-journal", "volume" : "96" }, "uris" : [ "http://www.mendeley.com/documents/?uuid=1078bb44-789e-4d48-a724-9a624dbbabdd", "http://www.mendeley.com/documents/?uuid=7f6b7ef1-9a1a-40d9-89b6-1041ebd6b80a" ] }, { "id" : "ITEM-2", "itemData" : { "DOI" : "10.1175/1520-0477-95.9.S1.1", "author" : [ { "dropping-particle" : "", "family" : "Knutson", "given" : "Thomas R.", "non-dropping-particle" : "", "parse-names" : false, "suffix" : "" }, { "dropping-particle" : "", "family" : "Zeng", "given" : "Fanrong", "non-dropping-particle" : "", "parse-names" : false, "suffix" : "" }, { "dropping-particle" : "", "family" : "Wittenberg", "given" : "Andrew", "non-dropping-particle" : "", "parse-names" : false, "suffix" : "" } ], "container-title" : "Bulletin of the American Meteorological Society", "id" : "ITEM-2", "issue" : "9", "issued" : { "date-parts" : [ [ "2014" ] ] }, "page" : "S19-S23", "title" : "Seasonal and annual mean precipitation extremes during during 2013: A U.S. focused analysis [in \"Explaining Extreme Events of 2013 from a Climate Perspective\"]", "translator" : [ { "dropping-particle" : "", "family" : "S761", "given" : "", "non-dropping-particle" : "", "parse-names" : false, "suffix" : "" } ], "type" : "article-journal", "volume" : "95" }, "uris" : [ "http://www.mendeley.com/documents/?uuid=47e2b2fb-18ff-4caa-9632-81f2f4c8a1c9" ] }, { "id" : "ITEM-3", "itemData" : { "DOI" : "10.1088/1748-9326/11/12/124009", "ISSN" : "1748-9326", "abstract" : "Understanding and attributing the characteristics of extreme events that lead to societal impacts is a key challenge in climate science. Detailed analysis of individual case studies is particularly important in assessing how anthropogenic climate change is changing the likelihood of extreme events and their associated risk at relevant spatial scales. Here, we conduct a comprehensive multi-method attribution analysis of the heavy precipitation that led to widespread flooding in Boulder, Colorado in September 2013. We provide clarification on the source regions of moisture associated with this event in order to highlight the difficulty of separating dynamic and thermodynamic contributions. Using extreme value analysis of, first of all, historical observations, we then assess the influence of anthropogenic climate change on the overall likelihood of one- and five-day precipitation events across the Boulder area. The same analysis is extended to the output of two general circulation model ensembles. By combining the results of different methods we deduce an increase in the likelihood of extreme one-day precipitation but of a smaller magnitude than what would be expected in a warming world according to the Clausius\u2013Clapeyron relation. For five-day extremes, we are unable to detect a change in likelihood. Our results demonstrate the benefits of a multi-method approach to making robust statements about the anthropogenic influence on changes in the overall likelihood of such an event irrespective of its cause. We note that, in this example, drawing conclusions solely on the basis of thermodynamics would have overestimated the increase in risk.", "author" : [ { "dropping-particle" : "", "family" : "Eden", "given" : "Jonathan M", "non-dropping-particle" : "", "parse-names" : false, "suffix" : "" }, { "dropping-particle" : "", "family" : "Wolter", "given" : "Klaus", "non-dropping-particle" : "", "parse-names" : false, "suffix" : "" }, { "dropping-particle" : "", "family" : "Otto", "given" : "Friederike E L", "non-dropping-particle" : "", "parse-names" : false, "suffix" : "" }, { "dropping-particle" : "", "family" : "Jan van Oldenborgh", "given" : "Geert", "non-dropping-particle" : "", "parse-names" : false, "suffix" : "" } ], "container-title" : "Environmental Research Letters", "id" : "ITEM-3", "issue" : "12", "issued" : { "date-parts" : [ [ "2016", "12", "1" ] ] }, "page" : "124009", "title" : "Multi-method attribution analysis of extreme precipitation in Boulder, Colorado", "translator" : [ { "dropping-particle" : "", "family" : "S888", "given" : "", "non-dropping-particle" : "", "parse-names" : false, "suffix" : "" } ], "type" : "article-journal", "volume" : "11" }, "uris" : [ "http://www.mendeley.com/documents/?uuid=1783ecfc-af5c-4e58-940d-f2f0368ed028", "http://www.mendeley.com/documents/?uuid=1dd11003-39d4-4016-bdfc-f39b9af89c36" ] }, { "id" : "ITEM-4",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4",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mendeley" : { "formattedCitation" : "(Knutson et al., 2014a; Szeto et al., 2015; Eden et al., 2016; van Oldenborgh et al., 2017)", "plainTextFormattedCitation" : "(Knutson et al., 2014a; Szeto et al., 2015; Eden et al., 2016; van Oldenborgh et al., 2017)", "previouslyFormattedCitation" : "(Knutson et al., 2014a; Szeto et al., 2015; Eden et al., 2016; van Oldenborgh et al., 2017)" }, "properties" : { "noteIndex" : 0 }, "schema" : "https://github.com/citation-style-language/schema/raw/master/csl-citation.json" }</w:instrText>
      </w:r>
      <w:r w:rsidRPr="00D424AA">
        <w:rPr>
          <w:rFonts w:cs="Times New Roman"/>
          <w:lang w:val="en-GB"/>
        </w:rPr>
        <w:fldChar w:fldCharType="separate"/>
      </w:r>
      <w:r w:rsidR="0012753B" w:rsidRPr="0012753B">
        <w:rPr>
          <w:rFonts w:cs="Times New Roman"/>
          <w:noProof/>
          <w:lang w:val="nb-NO"/>
        </w:rPr>
        <w:t>(Knutson et al., 2014a; Szeto et al., 2015; Eden et al., 2016; van Oldenborgh et al., 2017)</w:t>
      </w:r>
      <w:r w:rsidRPr="00D424AA">
        <w:rPr>
          <w:rFonts w:cs="Times New Roman"/>
          <w:lang w:val="en-GB"/>
        </w:rPr>
        <w:fldChar w:fldCharType="end"/>
      </w:r>
      <w:commentRangeEnd w:id="1631"/>
      <w:r w:rsidR="00A26296">
        <w:rPr>
          <w:rStyle w:val="Marquedecommentaire"/>
        </w:rPr>
        <w:commentReference w:id="1631"/>
      </w:r>
      <w:r w:rsidRPr="00841A35">
        <w:rPr>
          <w:rFonts w:cs="Times New Roman"/>
          <w:lang w:val="nb-NO"/>
        </w:rPr>
        <w:t xml:space="preserve">, extreme rainfall in 2014 over Northland, New Zealand </w:t>
      </w:r>
      <w:r w:rsidRPr="00D424AA">
        <w:rPr>
          <w:rFonts w:cs="Times New Roman"/>
          <w:lang w:val="en-GB"/>
        </w:rPr>
        <w:fldChar w:fldCharType="begin" w:fldLock="1"/>
      </w:r>
      <w:r w:rsidR="00FF6231">
        <w:rPr>
          <w:rFonts w:cs="Times New Roman"/>
          <w:lang w:val="nb-NO"/>
        </w:rPr>
        <w:instrText>ADDIN CSL_CITATION { "citationItems" : [ { "id" : "ITEM-1", "itemData" : { "DOI" : "10.1175/BAMS-D-15-00105.1", "ISSN" : "00030007", "abstract" : "\u00a9 2015 American Meteorological Society. The risk of an extreme 5-day July rainfall event over Northland, New Zealand, such as was observed in early July 2014, has likely increased due to anthropogenic influence on climate.", "author" : [ { "dropping-particle" : "", "family" : "Rosier", "given" : "Suzanne", "non-dropping-particle" : "", "parse-names" : false, "suffix" : "" }, { "dropping-particle" : "", "family" : "Dean", "given" : "Sam", "non-dropping-particle" : "", "parse-names" : false, "suffix" : "" }, { "dropping-particle" : "", "family" : "Stuart", "given" : "Stephen", "non-dropping-particle" : "", "parse-names" : false, "suffix" : "" }, { "dropping-particle" : "", "family" : "Carey-Smith", "given" : "Trevor", "non-dropping-particle" : "", "parse-names" : false, "suffix" : "" }, { "dropping-particle" : "", "family" : "Black", "given" : "Mitchell T.", "non-dropping-particle" : "", "parse-names" : false, "suffix" : "" }, { "dropping-particle" : "", "family" : "Massey", "given" : "Neil", "non-dropping-particle" : "", "parse-names" : false, "suffix" : "" } ], "container-title" : "Bulletin of the American Meteorological Society", "id" : "ITEM-1", "issue" : "12", "issued" : { "date-parts" : [ [ "2016", "3", "14" ] ] }, "page" : "S136-S140", "title" : "Extreme rainfall in early July 2014 in northland, New Zealand-was there an anthropogenic influence?", "translator" : [ { "dropping-particle" : "", "family" : "S3326", "given" : "", "non-dropping-particle" : "", "parse-names" : false, "suffix" : "" } ], "type" : "article-journal", "volume" : "96" }, "uris" : [ "http://www.mendeley.com/documents/?uuid=246ec3da-d85f-46c6-96de-d268100455c4" ] } ], "mendeley" : { "formattedCitation" : "(Rosier et al., 2016)", "plainTextFormattedCitation" : "(Rosier et al., 2016)", "previouslyFormattedCitation" : "(Rosier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osier et al., 2016)</w:t>
      </w:r>
      <w:r w:rsidRPr="00D424AA">
        <w:rPr>
          <w:rFonts w:cs="Times New Roman"/>
          <w:lang w:val="en-GB"/>
        </w:rPr>
        <w:fldChar w:fldCharType="end"/>
      </w:r>
      <w:r w:rsidRPr="00841A35">
        <w:rPr>
          <w:rFonts w:cs="Times New Roman"/>
          <w:lang w:val="en-GB"/>
        </w:rPr>
        <w:t xml:space="preserve"> or China </w:t>
      </w:r>
      <w:r w:rsidRPr="00D424AA">
        <w:rPr>
          <w:rFonts w:cs="Times New Roman"/>
          <w:lang w:val="en-GB"/>
        </w:rPr>
        <w:fldChar w:fldCharType="begin" w:fldLock="1"/>
      </w:r>
      <w:r w:rsidR="00FF6231">
        <w:rPr>
          <w:rFonts w:cs="Times New Roman"/>
          <w:lang w:val="en-GB"/>
        </w:rPr>
        <w:instrText>ADDIN CSL_CITATION { "citationItems" : [ { "id" : "ITEM-1", "itemData" : { "DOI" : "10.1175/BAMS-D-16-0144.1", "ISSN" : "0003-0007", "author" : [ { "dropping-particle" : "", "family" : "Burke", "given" : "Claire", "non-dropping-particle" : "", "parse-names" : false, "suffix" : "" }, { "dropping-particle" : "", "family" : "Stott", "given" : "Peter", "non-dropping-particle" : "", "parse-names" : false, "suffix" : "" }, { "dropping-particle" : "", "family" : "Ciavarella", "given" : "Andrew", "non-dropping-particle" : "", "parse-names" : false, "suffix" : "" }, { "dropping-particle" : "", "family" : "Sun", "given" : "Ying", "non-dropping-particle" : "", "parse-names" : false, "suffix" : "" } ], "container-title" : "Bulletin of the American Meteorological Society", "id" : "ITEM-1", "issue" : "12", "issued" : { "date-parts" : [ [ "2016", "12" ] ] }, "page" : "S92-S96", "title" : "Attribution of Extreme Rainfall in Southeast China During May 2015", "translator" : [ { "dropping-particle" : "", "family" : "S1562", "given" : "", "non-dropping-particle" : "", "parse-names" : false, "suffix" : "" } ], "type" : "article-journal", "volume" : "97" }, "uris" : [ "http://www.mendeley.com/documents/?uuid=5ad2dab2-71ee-4b9e-ae97-fe0610a8b812" ] }, { "id" : "ITEM-2", "itemData" : { "DOI" : "10.1175/BAMS-D-17-0089.1", "ISSN" : "0003-0007", "author" : [ { "dropping-particle" : "", "family" : "Yuan", "given" : "Xing", "non-dropping-particle" : "", "parse-names" : false, "suffix" : "" }, { "dropping-particle" : "", "family" : "Wang", "given" : "Shanshan", "non-dropping-particle" : "", "parse-names" : false, "suffix" : "" }, { "dropping-particle" : "", "family" : "Hu", "given" : "Zeng-Zhen", "non-dropping-particle" : "", "parse-names" : false, "suffix" : "" } ], "container-title" : "Bulletin of the American Meteorological Society", "id" : "ITEM-2", "issue" : "1", "issued" : { "date-parts" : [ [ "2018", "1" ] ] }, "page" : "S113-S117", "title" : "Do Climate Change and El Ni\u00f1o Increase Likelihood of Yangtze River Extreme Rainfall? [in \u201cExplaining Extreme Events of 2016 from a Climate Perspective\u201d]", "translator" : [ { "dropping-particle" : "", "family" : "S878", "given" : "", "non-dropping-particle" : "", "parse-names" : false, "suffix" : "" } ], "type" : "article-journal", "volume" : "99" }, "uris" : [ "http://www.mendeley.com/documents/?uuid=42e26616-52cb-42ec-a00f-245c4666a426", "http://www.mendeley.com/documents/?uuid=40685a1a-66d2-428b-99d9-6221123d6a27" ] }, { "id" : "ITEM-3", "itemData" : { "DOI" : "10.1175/BAMS-D-17-0091.1", "ISSN" : "0003-0007", "author" : [ { "dropping-particle" : "", "family" : "Sun", "given" : "Qiaohong", "non-dropping-particle" : "", "parse-names" : false, "suffix" : "" }, { "dropping-particle" : "", "family" : "Miao", "given" : "Chiyuan", "non-dropping-particle" : "", "parse-names" : false, "suffix" : "" } ], "container-title" : "Bulletin of the American Meteorological Society", "id" : "ITEM-3", "issue" : "1", "issued" : { "date-parts" : [ [ "2018", "1" ] ] }, "page" : "S102-S106", "title" : "Extreme Rainfall (R20mm, RX5day) in Yangtze\u2013Huai, China, in June\u2013July 2016: The Role of ENSO and Anthropogenic Climate Change", "translator" : [ { "dropping-particle" : "", "family" : "S879", "given" : "", "non-dropping-particle" : "", "parse-names" : false, "suffix" : "" } ], "type" : "article-journal", "volume" : "99" }, "uris" : [ "http://www.mendeley.com/documents/?uuid=55167017-24b3-42c1-8d8c-33042cec57a5", "http://www.mendeley.com/documents/?uuid=19b813b7-daca-47ea-94b9-0fe246f66c13" ] }, { "id" : "ITEM-4", "itemData" : { "DOI" : "10.1175/BAMS-D-17-0090.1", "author" : [ { "dropping-particle" : "", "family" : "Zhou", "given" : "Chunlue", "non-dropping-particle" : "", "parse-nam</w:instrText>
      </w:r>
      <w:r w:rsidR="00FF6231" w:rsidRPr="006A2665">
        <w:rPr>
          <w:rFonts w:cs="Times New Roman"/>
        </w:rPr>
        <w:instrText>es" : false, "suffix" : "" }, { "dropping-particle" : "", "family" : "Wang", "given" : "Kaicun", "non-dropping-particle" : "", "parse-names" : false, "suffix" : "" }, { "dropping-particle" : "", "family" : "Qi", "given" : "Dan", "non-dropping-particle" : "", "parse-names" : false, "suffix" : "" } ], "container-title" : "Bulletin of the American Meteorological Society", "id" : "ITEM-4", "issue" : "1", "issued" : { "date-parts" : [ [ "2018" ] ] }, "page" : "S107-S111", "title" : "Attribution of the July 2016 Extreme Precipitation Event Over China\u2019s Wuhang [in \u201cExplaining Extreme Events of 2016 from a Climate Perspective\u201d]", "translator" : [ { "dropping-particle" : "", "family" : "S880", "given" : "", "non-dropping-particle" : "", "parse-names" : false, "suffix" : "" } ], "type" : "article-journal", "volume" : "99" }, "uris" : [ "http://www.mendeley.com/documents/?uuid=bb5accd2-6e72-4754-8f74-a21ebf7340af", "http://www.mendeley.com/documents/?uuid=5dff35c4-1858-49ad-b25d-90c93e401b01" ] } ], "mendeley" : { "formattedCitation" : "(Burke et al., 2016; Sun and Miao, 2018; Yuan et al., 2018b; Zhou et al., 2018)", "plainTextFormattedCitation" : "(Burke et al., 2016; Sun and Miao, 2018; Yuan et al., 2018b; Zhou et al., 2018)", "previouslyFormattedCitation" : "(Burke et al., 2016; Sun and Miao, 2018; Yuan et al., 2018b; Zhou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Burke et al., 2016; Sun and Miao, 2018; Yuan et al., 2018b; Zhou et al., 2018)</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For other heavy rainfall events, however, studies identified a lack of evidence about anthropogenic influences </w:t>
      </w:r>
      <w:r w:rsidRPr="00D424AA">
        <w:rPr>
          <w:rFonts w:cs="Times New Roman"/>
          <w:lang w:val="en-GB"/>
        </w:rPr>
        <w:fldChar w:fldCharType="begin" w:fldLock="1"/>
      </w:r>
      <w:r w:rsidR="007D2D56">
        <w:rPr>
          <w:rFonts w:cs="Times New Roman"/>
          <w:lang w:val="en-GB"/>
        </w:rPr>
        <w:instrText>ADDIN CSL_CITATION { "citationItems" : [ { "id" : "ITEM-1", "itemData" : { "DOI" : "10.1175/1520-0477-95.9.S1.1", "author" : [ { "dropping-particle" : "", "family" : "Schaller", "given" : "N", "non-dropping-particle" : "", "parse-names" : false, "suffix" : "" }, { "dropping-particle" : "", "family" : "Otto", "given" : "F E L", "non-dropping-particle" : "", "parse-names" : false, "suffix" : "" }, { "dropping-particle" : "", "family" : "Oldenborgh", "given" : "G J", "non-dropping-particle" : "van", "parse-names" : false, "suffix" : "" }, { "dropping-particle" : "", "family" : "Massey", "given" : "N R", "non-dropping-particle" : "", "parse-names" : false, "suffix" : "" }, { "dropping-particle" : "", "family" : "Sparrow", "given" : "S", "non-dropping-particle" : "", "parse-names" : false, "suffix" : "" }, { "dropping-particle" : "", "family" : "Allen", "given" : "M R", "non-dropping-particle" : "", "parse-names" : false, "suffix" : "" } ], "container-title" : "Bulletin of the American Meteorological Society", "id" : "ITEM-1", "issue" : "9", "issued" : { "date-parts" : [ [ "2014" ] ] }, "page" : "S69-S72", "title" : "The heavy precipitation event of May-June 2013 in the upper Danube and Elbe basins [in \u201cExplaining Extreme Events of 2013 from a Climate Perspective\u201d]", "translator" : [ { "dropping-particle" : "", "family" : "S733", "given" : "", "non-dropping-particle" : "", "parse-names" : false, "suffix" : "" } ], "type" : "article-journal", "volume" : "95" }, "uris" : [ "http://www.mendeley.com/documents/?uuid=e008d342-40a6-4cd2-b310-9c6240a8dce3", "http://www.mendeley.com/documents/?uuid=55f6866c-115c-42be-8959-fd2ced697afd" ] }, { "id" : "ITEM-2", "itemData" : { "DOI" : "10.1007/s10584-014-1095-2", "ISSN" : "0165-0009", "abstract" : "The crucial question in the public debate of extreme events is increasingly whether and to what extent the event has been caused by anthropogenic warming. In this study we investigate this question using extreme summer precipitation events in England and Wales as an example for probabilistic event attribution using very large ensembles of regional climate model (RCM) simulations within the weather@home.net project. This allows us to analyse the statistics of high precipitation events in England and Wales, a region with a high quality precipitation observational dataset. Validating the model simulations against observations shows a credible shape of the distribution of 5-day precipitation, and thus confidence in the results. While the risk of extreme July precipitation events has at least doubled due to anthropogenic climate change in the modelling framework, no significant changes can be detected for the other two summer months. This study thus highlights the challenges of probabilistic event attribution of complex weather events and identifies the need to further decompose atmospheric features responsible for an event to occur for quantitative attribution analysis.", "author" : [ { "dropping-particle" : "", "family" : "Otto", "given" : "Friederike E L", "non-dropping-particle" : "", "parse-names" : false, "suffix" : "" }, { "dropping-particle" : "", "family" : "Rosier", "given" : "Suzanne M", "non-dropping-particle" : "", "parse-names" : false, "suffix" : "" }, { "dropping-particle" : "", "family" : "Allen", "given" : "Myles R", "non-dropping-particle" : "", "parse-names" : false, "suffix" : "" }, { "dropping-particle" : "", "family" : "Massey", "given" : "Neil R", "non-dropping-particle" : "", "parse-names" : false, "suffix" : "" }, { "dropping-particle" : "", "family" : "Rye", "given" : "Cameron J", "non-dropping-particle" : "", "parse-names" : false, "suffix" : "" }, { "dropping-particle" : "", "family" : "Quintana", "given" : "Jara Imbers", "non-dropping-particle" : "", "parse-names" : false, "suffix" : "" } ], "container-title" : "Climatic Change", "id" : "ITEM-2", "issue" : "1", "issued" : { "date-parts" : [ [ "2015", "9", "11" ] ] }, "page" : "77-91", "title" : "Attribution analysis of high precipitation events in summer in England and Wales over the last decade", "translator" : [ { "dropping-particle" : "", "family" : "S737", "given" : "", "non-dropping-particle" : "", "parse-names" : false, "suffix" : "" } ], "type" : "article-journal", "volume" : "132" }, "uris" : [ "http://www.mendeley.com/documents/?uuid=66bbff58-90ad-4f23-adbe-6235e8541b9d", "http://www.mendeley.com/documents/?uuid=39e98c74-5bb2-4f73-9927-c29ca9dfea24" ] }, { "id" : "ITEM-3", "itemData" : { "author" : [ { "dropping-particle" : "", "family" : "Imada", "given" : "Yukiko", "non-dropping-particle" : "", "parse-names" : false, "suffix" : "" }, { "dropping-particle" : "", "family" : "Watanabe", "given" : "Masahiro", "non-dropping-particle" : "", "parse-names" : false, "suffix" : "" }, { "dropping-particle" : "", "family" : "Mori", "given" : "Masato", "non-dropping-particle" : "", "parse-names" : false, "suffix" : "" }, { "dropping-particle" : "", "family" : "Kimoto", "given" : "Masahide", "non-dropping-particle" : "", "parse-names" : false, "suffix" : "" }, { "dropping-particle" : "", "family" : "Shiogama", "given" : "Hideo", "non-dropping-particle" : "", "parse-names" : false, "suffix" : "" }, { "dropping-particle" : "", "family" : "Ishii", "given" : "Masayoshi", "non-dropping-particle" : "", "parse-names" : false, "suffix" : "" } ], "container-title" : "Bulletin of the American Meteorological Society", "id" : "ITEM-3", "issued" : { "date-parts" : [ [ "2013" ] ] }, "page" : "52-54", "title" : "Contribution of Atmospheric Circulation Change to the 2012 Heavy Rainfall in Southwestern Japan", "translator" : [ { "dropping-particle" : "", "family" : "S877", "given" : "", "non-dropping-particle" : "", "parse-names" : false, "suffix" : "" } ], "type" : "article-journal", "volume" : "96" }, "uris" : [ "http://www.mendeley.com/documents/?uuid=fc8e9611-f940-432f-bacd-06fa0b6701a1", "http://www.mendeley.com/documents/?uuid=379e6f08-a940-4d96-b3ba-2a91faa939c3" ] }, { "id" : "ITEM-4", "itemData" : { "DOI" : "10.1175/BAMS-D-15-00128.1", "ISSN" : "0003-0007", "author" : [ { "dropping-particle" : "", "family" : "Siswanto", "given" : "", "non-dropping-particle" : "", "parse-names" : false, "suffix" : "" }, { "dropping-particle" : "", "family" : "Jan van Oldenborgh", "given" : "Geert", "non-dropping-particle" : "", "parse-names" : false, "suffix" : "" }, { "dro</w:instrText>
      </w:r>
      <w:r w:rsidR="007D2D56" w:rsidRPr="00B549EC">
        <w:rPr>
          <w:rFonts w:cs="Times New Roman"/>
        </w:rPr>
        <w:instrText>pping-particle" : "", "family" : "Schrier", "given" : "Gerard", "non-dropping-particle" : "van der", "parse-names" : false, "suffix" : "" }, { "dropping-particle" : "", "family" : "Lenderink", "given" : "Geert", "non-dropping-particle" : "", "parse-names" : false, "suffix" : "" }, { "dropping-particle" : "", "family" : "Hurk", "given" : "Bart", "non-dropping-particle" : "van den", "parse-names" : false, "suffix" : "" } ], "container-title" : "Bulletin of the American Meteorological Society", "id" : "ITEM-4", "issue" : "12", "issued" : { "date-parts" : [ [ "2015", "12" ] ] }, "page" : "S131-S135", "title" : "Trends in High-Daily Precipitation Events in Jakarta and the Flooding of January 2014", "translator" : [ { "dropping-particle" : "", "family" : "S1676", "given" : "", "non-dropping-particle" : "", "parse-names" : false, "suffix" : "" } ], "type" : "article-journal", "volume" : "96" }, "uris" : [ "http://www.mendeley.com/documents/?uuid=ea9932e1-9080-40da-8d2c-45457cb9e087" ] } ], "mendeley" : { "formattedCitation" : "(Imada et al., 2013; Schaller et al., 2014; Otto et al., 2015c; Siswanto et al., 2015)", "plainTextFormattedCitation" : "(Imada et al., 2013; Schaller et al., 2014; Otto et al., 2015c; Siswanto et al., 2015)", "previouslyFormattedCitation" : "(Imada et al., 2013; Schaller et al., 2014; Otto et al., 2015c; Siswanto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Imada et al., 2013; Schaller et al., 2014; Otto et al., 2015c; Siswanto et al., 2015)</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There are also studies whose results are inconclusive because of limited reliable simulations </w:t>
      </w:r>
      <w:r w:rsidRPr="00D424AA">
        <w:rPr>
          <w:rFonts w:cs="Times New Roman"/>
          <w:lang w:val="en-GB"/>
        </w:rPr>
        <w:fldChar w:fldCharType="begin" w:fldLock="1"/>
      </w:r>
      <w:r w:rsidR="00FF6231">
        <w:rPr>
          <w:rFonts w:cs="Times New Roman"/>
          <w:lang w:val="en-GB"/>
        </w:rPr>
        <w:instrText>ADDIN CSL_CITATION { "citationItems" : [ { "id" : "ITEM-1", "itemData" : { "DOI" : "10.1016/j.wace.2016.07.001", "ISSN" : "2212-0947", "author" : [ { "dropping-particle" : "", "family" : "Ang\u00e9lil", "given" : "Oliver", "non-dropping-particle" : "", "parse-names" : false, "suffix" : "" }, { "dropping-particle" : "", "family" : "Perkins-Kirkpatrick", "given" : "Sarah", "non-dropping-particle" : "", "parse-names" : false, "suffix" : "" }, { "dropping-particle" : "V", "family" : "Alexander", "given" : "Lisa", "non-dropping-particle" : "", "parse-names" : false, "suffix" : "" }, { "dropping-particle" : "", "family" : "Stone", "given" : "D\u00e1ith\u00ed", "non-dropping-particle" : "", "parse-names" : false, "suffix" : "" }, { "dropping-particle" : "", "family" : "Donat", "given" : "Markus G", "non-dropping-particle" : "", "parse-names" : false, "suffix" : "" }, { "dropping-particle" : "", "family" : "Wehner", "given" : "Michael", "non-dropping-particle" : "", "parse-names" : false, "suffix" : "" }, { "dropping-particle" : "", "family" : "Shiogama", "given" : "Hideo", "non-dropping-particle" : "", "parse-names" : false, "suffix" : "" }, { "dropping-particle" : "", "family" : "Ciavarella", "given" : "Andrew", "non-dropping-particle" : "", "parse-names" : false, "suffix" : "" }, { "dropping-particle" : "", "family" : "Christidis", "given" : "Nikolaos", "non-dropping-particle" : "", "parse-names" : false, "suffix" : "" } ], "container-title" : "Weather and Climate Extremes", "id" : "ITEM-1", "issued" : { "date-parts" : [ [ "2016" ] ] }, "page" : "35-43", "title" : "Comparing regional precipitation and temperature extremes in climate model and reanalysis products", "translator" : [ { "dropping-particle" : "", "family" : "S983", "given" : "", "non-dropping-particle" : "", "parse-names" : false, "suffix" : "" } ], "type" : "article-journal", "volume" : "13" }, "uris" : [ "http://www.mendeley.com/documents/?uuid=fa458579-61bf-4814-9b7b-54eb2792f96c", "http://www.mendeley.com/documents/?uuid=c53bf339-ab2b-4d16-bf37-38252f9e89c9" ] }, { "id" : "ITEM-2", "itemData" : { "DOI" : "10.1175/JCLI-D-12-00169.1", "ISSN" : "0894-8755", "author" : [ { "dropping-particle" : "", "family" : "Christidis", "given" : "Nikolaos", "non-dropping-particle" : "", "parse-names" : false, "suffix" : "" }, { "dropping-particle" : "", "family" : "Stott", "given" : "Peter A", "non-dropping-particle" : "", "parse-names" : false, "suffix" : "" }, { "dropping-particle" : "", "family" : "Scaife", "given" : "Adam A", "non-dropping-particle" : "", "parse-names" : false, "suffix" : "" }, { "dropping-particle" : "", "family" : "Arribas", "given" : "Alberto", "non-dropping-particle" : "", "parse-names" : false, "suffix" : "" }, { "dropping-particle" : "", "family" : "Jones", "given" : "Gareth S", "non-dropping-particle" : "", "parse-names" : false, "suffix" : "" }, { "dropping-particle" : "", "family" : "Copsey", "given" : "Dan", "non-dropping-particle" : "", "parse-names" : false, "suffix" : "" }, { "dropping-particle" : "", "family" : "Knight", "given" : "Jeff R", "non-dropping-particle" : "", "parse-names" : false, "suffix" : "" }, { "dropping-particle" : "", "family" : "Tennant", "given" : "Warren J", "non-dropping-particle" : "", "parse-names" : false, "suffix" : "" } ], "container-title" : "Journal of Climate", "id" : "ITEM-2", "issue" : "9", "issued" : { "date-parts" : [ [ "2013", "5" ] ] }, "page" : "2756-2783", "title" : "A New HadGEM3-A-Based System for Attribution of Weather- and Climate-Related Extreme Events", "translator" : [ { "dropping-particle" : "", "family" : "S995", "given" : "", "non-dropping-particle" : "", "parse-names" : false, "suffix" : "" } ], "type" : "article-journal", "volume" : "26" }, "uris" : [ "http://www.mendeley.com/documents/?uuid=f20ec0c8-f681-4ef2-b325-91f3ab930d2b", "http://www.mendeley.com/documents/?uuid=f5d03ee4-6b4f-4912-9125-43c9383546cd", "http://www.mendeley.com/documents/?uuid=697b242d-799f-4a84-8890-a0d9adc25ec8" ] } ], "mendeley" : { "formattedCitation" : "(Christidis et al., 2013b; Ang\u00e9lil et al., 2016)", "plainTextFormattedCitation" : "(Christidis et al., 2013b; Ang\u00e9lil et al., 2016)", "previouslyFormattedCitation" : "(Christidis et al., 2013b; Ang\u00e9lil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ristidis et al., 2013b; Angélil et al., 2016)</w:t>
      </w:r>
      <w:r w:rsidRPr="00D424AA">
        <w:rPr>
          <w:rFonts w:cs="Times New Roman"/>
          <w:lang w:val="en-GB"/>
        </w:rPr>
        <w:fldChar w:fldCharType="end"/>
      </w:r>
      <w:r w:rsidRPr="00841A35">
        <w:rPr>
          <w:rFonts w:cs="Times New Roman"/>
          <w:lang w:val="en-GB"/>
        </w:rPr>
        <w:t xml:space="preserve">. Overall, both the spatial and temporal scales on which extreme precipitation events are </w:t>
      </w:r>
      <w:r w:rsidRPr="00D424AA">
        <w:rPr>
          <w:rFonts w:cs="Times New Roman"/>
          <w:lang w:val="en-GB"/>
        </w:rPr>
        <w:t xml:space="preserve">defined are important for attribution; events defined on larger scales have larger signal-to-noise ratios and thus the signal is more readily detectable. At the current level of global warming, there is a strong enough signal to be detectable for large-scale extreme precipitation events, but the chance to detect such signals for smaller-scale events becomes smaller </w:t>
      </w:r>
      <w:r w:rsidRPr="00D424AA">
        <w:rPr>
          <w:rFonts w:cs="Times New Roman"/>
          <w:lang w:val="en-GB"/>
        </w:rPr>
        <w:fldChar w:fldCharType="begin" w:fldLock="1"/>
      </w:r>
      <w:r w:rsidR="00417CA4">
        <w:rPr>
          <w:rFonts w:cs="Times New Roman"/>
          <w:lang w:val="en-GB"/>
        </w:rPr>
        <w:instrText>ADDIN CSL_CITATION { "citationItems" : [ { "id" : "ITEM-1", "itemData" : { "DOI" : "10.1029/2019EF001253", "ISSN" : "2328-4277", "author" : [ { "dropping-particle" : "", "family" : "Kirchmeier\u2010Young", "given" : "M. C.", "non-dropping-particle" : "", "parse-names" : false, "suffix" : "" }, { "dropping-particle" : "", "family" : "Wan", "given" : "H.", "non-dropping-particle" : "", "parse-names" : false, "suffix" : "" }, { "dropping-particle" : "", "family" : "Zhang", "given" : "X.", "non-dropping-particle" : "", "parse-names" : false, "suffix" : "" }, { "dropping-particle" : "", "family" : "Seneviratne", "given" : "S. I.", "non-dropping-particle" : "", "parse-names" : false, "suffix" : "" } ], "container-title" : "Earth's Future", "id" : "ITEM-1", "issue" : "10", "issued" : { "date-parts" : [ [ "2019", "10", "31" ] ] }, "page" : "1192-1204", "title" : "Importance of Framing for Extreme Event Attribution: The Role of Spatial and Temporal Scales", "translator" : [ { "dropping-particle" : "", "family" : "S2198", "given" : "", "non-dropping-particle" : "", "parse-names" : false, "suffix" : "" } ], "type" : "article-journal", "volume" : "7" }, "uris" : [ "http://www.mendeley.com/documents/?uuid=e5eab87f-dbb7-457f-8ae8-b2a70596c4a0" ] } ], "mendeley" : { "formattedCitation" : "(Kirchmeier\u2010Young et al., 2019)", "manualFormatting" : "(Kirchmeier-Young et al., 2019)", "plainTextFormattedCitation" : "(Kirchmeier\u2010Young et al., 2019)", "previouslyFormattedCitation" : "(Kirchmeier\u2010Young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rchmeier-Young et al., 2019)</w:t>
      </w:r>
      <w:r w:rsidRPr="00D424AA">
        <w:rPr>
          <w:rFonts w:cs="Times New Roman"/>
          <w:lang w:val="en-GB"/>
        </w:rPr>
        <w:fldChar w:fldCharType="end"/>
      </w:r>
      <w:r w:rsidRPr="00841A35">
        <w:rPr>
          <w:rFonts w:cs="Times New Roman"/>
          <w:lang w:val="en-GB"/>
        </w:rPr>
        <w:t>.</w:t>
      </w:r>
    </w:p>
    <w:p w14:paraId="13B9FF82" w14:textId="77777777" w:rsidR="00AB6006" w:rsidRPr="00D424AA" w:rsidRDefault="00AB6006" w:rsidP="00D424AA">
      <w:pPr>
        <w:rPr>
          <w:rFonts w:cs="Times New Roman"/>
          <w:lang w:val="en-GB"/>
        </w:rPr>
      </w:pPr>
    </w:p>
    <w:p w14:paraId="618BEA94" w14:textId="2F63C110" w:rsidR="00AB6006" w:rsidRPr="00D506A9" w:rsidRDefault="00AB6006" w:rsidP="00D424AA">
      <w:pPr>
        <w:rPr>
          <w:rFonts w:cs="Times New Roman"/>
          <w:lang w:val="en-GB"/>
        </w:rPr>
      </w:pPr>
      <w:r w:rsidRPr="00D506A9">
        <w:rPr>
          <w:rFonts w:cs="Times New Roman"/>
          <w:lang w:val="en-GB"/>
        </w:rPr>
        <w:t xml:space="preserve">In summary, most of the observed intensification of heavy precipitation over land regions is </w:t>
      </w:r>
      <w:r w:rsidRPr="00D506A9">
        <w:rPr>
          <w:rFonts w:cs="Times New Roman"/>
          <w:i/>
          <w:lang w:val="en-GB"/>
        </w:rPr>
        <w:t xml:space="preserve">likely </w:t>
      </w:r>
      <w:r w:rsidRPr="00D506A9">
        <w:rPr>
          <w:rFonts w:cs="Times New Roman"/>
          <w:lang w:val="en-GB"/>
        </w:rPr>
        <w:t xml:space="preserve">due to anthropogenic influence, for which greenhouse gases emissions are the main contributor. New and robust evidence since AR5 includes attribution of the observed increase in annual maximum one-day and five-day precipitation and in the fraction of annual precipitation due to heavy events to human influence. It also includes a larger fraction of land showing enhanced extreme precipitation and a larger probability of record-breaking one-day precipitation than expected by chance, both of which can only be explained when anthropogenic greenhouse gas forcing is considered. </w:t>
      </w:r>
      <w:bookmarkStart w:id="1632" w:name="_Hlk62221311"/>
      <w:r w:rsidRPr="00D506A9">
        <w:rPr>
          <w:rFonts w:cs="Times New Roman"/>
          <w:lang w:val="en-GB"/>
        </w:rPr>
        <w:t>Human influence has contributed to the intensification of heavy precipitation in three continents where observational data are more abundant, including North America, Europe and Asia</w:t>
      </w:r>
      <w:bookmarkEnd w:id="1632"/>
      <w:r w:rsidRPr="00D506A9">
        <w:rPr>
          <w:rFonts w:cs="Times New Roman"/>
          <w:lang w:val="en-GB"/>
        </w:rPr>
        <w:t xml:space="preserve"> (</w:t>
      </w:r>
      <w:r w:rsidRPr="00D506A9">
        <w:rPr>
          <w:rFonts w:cs="Times New Roman"/>
          <w:i/>
          <w:lang w:val="en-GB"/>
        </w:rPr>
        <w:t>high confidence</w:t>
      </w:r>
      <w:r w:rsidRPr="00D506A9">
        <w:rPr>
          <w:rFonts w:cs="Times New Roman"/>
          <w:lang w:val="en-GB"/>
        </w:rPr>
        <w:t xml:space="preserve">). On the </w:t>
      </w:r>
      <w:r w:rsidR="001A77A4" w:rsidRPr="00504BF7">
        <w:rPr>
          <w:rFonts w:cs="Times New Roman"/>
          <w:lang w:val="en-GB"/>
        </w:rPr>
        <w:t xml:space="preserve">spatial </w:t>
      </w:r>
      <w:r w:rsidRPr="00D506A9">
        <w:rPr>
          <w:rFonts w:cs="Times New Roman"/>
          <w:lang w:val="en-GB"/>
        </w:rPr>
        <w:t xml:space="preserve">scale of AR6 regions, </w:t>
      </w:r>
      <w:r w:rsidRPr="00D506A9">
        <w:rPr>
          <w:rFonts w:cs="Times New Roman"/>
          <w:i/>
          <w:iCs/>
          <w:lang w:val="en-GB"/>
        </w:rPr>
        <w:t>evidence</w:t>
      </w:r>
      <w:r w:rsidRPr="00D506A9">
        <w:rPr>
          <w:rFonts w:cs="Times New Roman"/>
          <w:lang w:val="en-GB"/>
        </w:rPr>
        <w:t xml:space="preserve"> of human influence on extreme precipitation is </w:t>
      </w:r>
      <w:r w:rsidRPr="00D506A9">
        <w:rPr>
          <w:rFonts w:cs="Times New Roman"/>
          <w:i/>
          <w:iCs/>
          <w:lang w:val="en-GB"/>
        </w:rPr>
        <w:t>limited</w:t>
      </w:r>
      <w:r w:rsidRPr="00D506A9">
        <w:rPr>
          <w:rFonts w:cs="Times New Roman"/>
          <w:lang w:val="en-GB"/>
        </w:rPr>
        <w:t xml:space="preserve">, but new evidence is emerging; in particular, studies attributing individual heavy precipitation events found that human influence was a significant driver of the events, particularly in the winter season. </w:t>
      </w:r>
    </w:p>
    <w:p w14:paraId="4FB30D20" w14:textId="68B9F652" w:rsidR="00AB6006" w:rsidRDefault="00AB6006" w:rsidP="00D424AA">
      <w:pPr>
        <w:rPr>
          <w:rFonts w:cs="Times New Roman"/>
          <w:bCs/>
          <w:lang w:val="en-GB"/>
        </w:rPr>
      </w:pPr>
    </w:p>
    <w:p w14:paraId="412BA9B7" w14:textId="77777777" w:rsidR="0012500E" w:rsidRPr="00D424AA" w:rsidRDefault="0012500E" w:rsidP="00D424AA">
      <w:pPr>
        <w:rPr>
          <w:rFonts w:cs="Times New Roman"/>
          <w:bCs/>
          <w:lang w:val="en-GB"/>
        </w:rPr>
      </w:pPr>
    </w:p>
    <w:p w14:paraId="0BFA6B61" w14:textId="7CA946EA" w:rsidR="00AB6006" w:rsidRPr="00D424AA" w:rsidRDefault="00AB6006" w:rsidP="00D424AA">
      <w:pPr>
        <w:pStyle w:val="AR6Chap11Level21111"/>
        <w:rPr>
          <w:rFonts w:cs="Times New Roman"/>
          <w:lang w:val="en-GB"/>
        </w:rPr>
      </w:pPr>
      <w:bookmarkStart w:id="1633" w:name="_Toc6904541"/>
      <w:bookmarkStart w:id="1634" w:name="_Toc25583654"/>
      <w:bookmarkStart w:id="1635" w:name="_Toc29672883"/>
      <w:bookmarkStart w:id="1636" w:name="_Toc56915241"/>
      <w:bookmarkStart w:id="1637" w:name="_Toc70702997"/>
      <w:bookmarkEnd w:id="1524"/>
      <w:r w:rsidRPr="00D424AA">
        <w:rPr>
          <w:rFonts w:cs="Times New Roman"/>
          <w:lang w:val="en-GB"/>
        </w:rPr>
        <w:t>Projections</w:t>
      </w:r>
      <w:bookmarkEnd w:id="1633"/>
      <w:bookmarkEnd w:id="1634"/>
      <w:bookmarkEnd w:id="1635"/>
      <w:bookmarkEnd w:id="1636"/>
      <w:bookmarkEnd w:id="1637"/>
    </w:p>
    <w:p w14:paraId="20F6314C" w14:textId="77777777" w:rsidR="00AB6006" w:rsidRPr="00D424AA" w:rsidRDefault="00AB6006" w:rsidP="00D424AA">
      <w:pPr>
        <w:rPr>
          <w:rFonts w:cs="Times New Roman"/>
          <w:lang w:val="en-GB"/>
        </w:rPr>
      </w:pPr>
    </w:p>
    <w:p w14:paraId="1FCDE7E9" w14:textId="07C8FF8D" w:rsidR="00AB6006" w:rsidRPr="00D424AA" w:rsidRDefault="00AB6006" w:rsidP="00D424AA">
      <w:pPr>
        <w:rPr>
          <w:rFonts w:cs="Times New Roman"/>
          <w:lang w:val="en-GB"/>
        </w:rPr>
      </w:pPr>
      <w:r w:rsidRPr="00D424AA">
        <w:rPr>
          <w:rFonts w:cs="Times New Roman"/>
          <w:lang w:val="en-GB"/>
        </w:rPr>
        <w:t xml:space="preserve">AR5 concluded it is </w:t>
      </w:r>
      <w:r w:rsidRPr="00D424AA">
        <w:rPr>
          <w:rFonts w:cs="Times New Roman"/>
          <w:i/>
          <w:lang w:val="en-GB"/>
        </w:rPr>
        <w:t xml:space="preserve">very likely </w:t>
      </w:r>
      <w:r w:rsidRPr="00D424AA">
        <w:rPr>
          <w:rFonts w:cs="Times New Roman"/>
          <w:lang w:val="en-GB"/>
        </w:rPr>
        <w:t xml:space="preserve">that extreme precipitation events will be more frequent and more intense over most of the mid-latitude land masses and wet tropics in a warmer world </w:t>
      </w:r>
      <w:r w:rsidRPr="00D424AA">
        <w:rPr>
          <w:rFonts w:cs="Times New Roman"/>
          <w:lang w:val="en-GB"/>
        </w:rPr>
        <w:fldChar w:fldCharType="begin" w:fldLock="1"/>
      </w:r>
      <w:r w:rsidR="00FF6231">
        <w:rPr>
          <w:rFonts w:cs="Times New Roman"/>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S3516", "given" : "Rt13", "non-dropping-particle" : "", "parse-names" : false, "suffix" : "" } ], "type" : "chapter" }, "uris" : [ "http://www.mendeley.com/documents/?uuid=623078c0-d1d2-43b3-aced-dccf68930033" ] } ], "mendeley" : { "formattedCitation" : "(Collins et al., 2013)", "plainTextFormattedCitation" : "(Collins et al., 2013)", "previouslyFormattedCitation" : "(Collins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llins et al., 2013)</w:t>
      </w:r>
      <w:r w:rsidRPr="00D424AA">
        <w:rPr>
          <w:rFonts w:cs="Times New Roman"/>
          <w:lang w:val="en-GB"/>
        </w:rPr>
        <w:fldChar w:fldCharType="end"/>
      </w:r>
      <w:r w:rsidRPr="00841A35">
        <w:rPr>
          <w:rFonts w:cs="Times New Roman"/>
          <w:lang w:val="en-GB"/>
        </w:rPr>
        <w:t xml:space="preserve">. Post-AR5 studies provide more and </w:t>
      </w:r>
      <w:r w:rsidRPr="00D506A9">
        <w:rPr>
          <w:rFonts w:cs="Times New Roman"/>
          <w:i/>
          <w:iCs/>
          <w:lang w:val="en-GB"/>
        </w:rPr>
        <w:t>robust evidence</w:t>
      </w:r>
      <w:r w:rsidRPr="00841A35">
        <w:rPr>
          <w:rFonts w:cs="Times New Roman"/>
          <w:lang w:val="en-GB"/>
        </w:rPr>
        <w:t xml:space="preserve"> to support the previous assessments. These include an observed increase in extreme precipitation (11.4.3</w:t>
      </w:r>
      <w:r w:rsidRPr="00D424AA">
        <w:rPr>
          <w:rFonts w:cs="Times New Roman"/>
          <w:lang w:val="en-GB"/>
        </w:rPr>
        <w:t xml:space="preserve">) and human causes of past changes (11.4.4), as well as projections </w:t>
      </w:r>
      <w:r w:rsidRPr="00D424AA">
        <w:rPr>
          <w:rFonts w:cs="Times New Roman"/>
          <w:lang w:val="en-GB"/>
        </w:rPr>
        <w:lastRenderedPageBreak/>
        <w:t xml:space="preserve">based on either GCM and/or RCM simulations. CMIP5 models project the rate of increase in </w:t>
      </w:r>
      <w:r w:rsidR="00E64E86" w:rsidRPr="00D424AA">
        <w:rPr>
          <w:rFonts w:cs="Times New Roman"/>
          <w:lang w:val="en-GB"/>
        </w:rPr>
        <w:t>Rx1day</w:t>
      </w:r>
      <w:r w:rsidRPr="00D424AA">
        <w:rPr>
          <w:rFonts w:cs="Times New Roman"/>
          <w:lang w:val="en-GB"/>
        </w:rPr>
        <w:t xml:space="preserve"> with warming is independent of the forcing scenario </w:t>
      </w:r>
      <w:commentRangeStart w:id="1638"/>
      <w:r w:rsidRPr="00D424AA">
        <w:rPr>
          <w:rFonts w:cs="Times New Roman"/>
          <w:lang w:val="en-GB"/>
        </w:rPr>
        <w:fldChar w:fldCharType="begin" w:fldLock="1"/>
      </w:r>
      <w:ins w:id="1639" w:author="Robin Matthews" w:date="2021-07-13T22:12:00Z">
        <w:r w:rsidR="00881573">
          <w:rPr>
            <w:rFonts w:cs="Times New Roman"/>
            <w:lang w:val="en-GB"/>
          </w:rPr>
          <w:instrText>ADDIN CSL_CITATION { "citationItems" : [ { "id" : "ITEM-1", "itemData" : { "DOI" : "10.1002/2015GL065854", "ISSN" : "0094-8276", "abstract" : "Abstract The rate of increase of global-mean precipitation per degree global-mean surface temperature increase differs for greenhouse gas and aerosol forcings and across emissions scenarios with differing composition of change in forcing. We investigate whether or not the rate of change of extreme precipitation also varies across the four emissions scenarios that force the Coupled Model Intercomparison Project, version 5 multimodel ensemble. In most models, the rate of increase of maximum annual daily precipitation per degree global warming in the multimodel ensemble is statistically indistinguishable across the four scenarios, whether this extreme precipitation is calculated globally, over all land, or over extratropical land. These results indicate that in contrast to mean precipitation, extreme precipitation depends on the total amount of warming and does not depend on emissions scenario in most models.", "author" : [ { "dropping-particle" : "", "family" : "Pendergrass", "given" : "Angeline G", "non-dropping-particle" : "", "parse-names" : false, "suffix" : "" }, { "dropping-particle" : "", "family" : "Lehner", "given" : "Flavio", "non-dropping-particle" : "", "parse-names" : false, "suffix" : "" }, { "dropping-particle" : "", "family" : "Sanderson", "given" : "Benjamin M", "non-dropping-particle" : "", "parse-names" : false, "suffix" : "" }, { "dropping-particle" : "", "family" : "Xu", "given" : "Yangyang", "non-dropping-particle" : "", "parse-names" : false, "suffix" : "" } ], "container-title" : "Geophysical Research Letters", "id" : "ITEM-1", "issue" : "20", "issued" : { "date-parts" : [ [ "2015", "10", "28" ] ] }, "note" : "doi: 10.1002/2015GL065854", "page" : "8767-8774", "publisher" : "John Wiley &amp; Sons, Ltd", "title" : "Does extreme precipitation intensity depend on the emissions scenario?", "translator" : [ { "dropping-particle" : "", "family" : "S1629", "given" : "", "non-dropping-particle" : "", "parse-names" : false, "suffix" : "" } ], "type" : "article-journal", "volume" : "42" }, "uris" : [ "http://www.mendeley.com/documents/?uuid=9de7f8cf-ac7d-4a8f-9599-48a8c37e4b2b", "http://www.mendeley.com/documents/?uuid=98bfd224-4458-4dd0-9dd8-a85eb3e736a2" ] } ], "mendeley" : { "formattedCitation" : "(Pendergrass et al., 2015)", "manualFormatting" : "(Pendergrass et al., 2015", "plainTextFormattedCitation" : "(Pendergrass et al., 2015)", "previouslyFormattedCitation" : "(Pendergrass et al., 2015)" }, "properties" : { "noteIndex" : 0 }, "schema" : "https://github.com/citation-style-language/schema/raw/master/csl-citation.json" }</w:instrText>
        </w:r>
      </w:ins>
      <w:del w:id="1640" w:author="Robin Matthews" w:date="2021-07-13T22:12:00Z">
        <w:r w:rsidR="00FF6231" w:rsidDel="00881573">
          <w:rPr>
            <w:rFonts w:cs="Times New Roman"/>
            <w:lang w:val="en-GB"/>
          </w:rPr>
          <w:delInstrText>ADDIN CSL_CITATION { "citationItems" : [ { "id" : "ITEM-1", "itemData" : { "DOI" : "10.1002/2015GL065854", "ISSN" : "0094-8276", "abstract" : "Abstract The rate of increase of global-mean precipitation per degree global-mean surface temperature increase differs for greenhouse gas and aerosol forcings and across emissions scenarios with differing composition of change in forcing. We investigate whether or not the rate of change of extreme precipitation also varies across the four emissions scenarios that force the Coupled Model Intercomparison Project, version 5 multimodel ensemble. In most models, the rate of increase of maximum annual daily precipitation per degree global warming in the multimodel ensemble is statistically indistinguishable across the four scenarios, whether this extreme precipitation is calculated globally, over all land, or over extratropical land. These results indicate that in contrast to mean precipitation, extreme precipitation depends on the total amount of warming and does not depend on emissions scenario in most models.", "author" : [ { "dropping-particle" : "", "family" : "Pendergrass", "given" : "Angeline G", "non-dropping-particle" : "", "parse-names" : false, "suffix" : "" }, { "dropping-particle" : "", "family" : "Lehner", "given" : "Flavio", "non-dropping-particle" : "", "parse-names" : false, "suffix" : "" }, { "dropping-particle" : "", "family" : "Sanderson", "given" : "Benjamin M", "non-dropping-particle" : "", "parse-names" : false, "suffix" : "" }, { "dropping-particle" : "", "family" : "Xu", "given" : "Yangyang", "non-dropping-particle" : "", "parse-names" : false, "suffix" : "" } ], "container-title" : "Geophysical Research Letters", "id" : "ITEM-1", "issue" : "20", "issued" : { "date-parts" : [ [ "2015", "10", "28" ] ] }, "note" : "doi: 10.1002/2015GL065854", "page" : "8767-8774", "publisher" : "John Wiley &amp; Sons, Ltd", "title" : "Does extreme precipitation intensity depend on the emissions scenario?", "translator" : [ { "dropping-particle" : "", "family" : "S1629", "given" : "", "non-dropping-particle" : "", "parse-names" : false, "suffix" : "" } ], "type" : "article-journal", "volume" : "42" }, "uris" : [ "http://www.mendeley.com/documents/?uuid=9de7f8cf-ac7d-4a8f-9599-48a8c37e4b2b", "http://www.mendeley.com/documents/?uuid=98bfd224-4458-4dd0-9dd8-a85eb3e736a2" ] } ], "mendeley" : { "formattedCitation" : "(Pendergrass et al., 2015)", "manualFormatting" : "(Pendergrass et al., 2015, Chapter 8, Section 8.5.3.1)", "plainTextFormattedCitation" : "(Pendergrass et al., 2015)", "previouslyFormattedCitation" : "(Pendergrass et al., 2015)"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Pendergrass et al., 2015</w:t>
      </w:r>
      <w:del w:id="1641" w:author="Robin Matthews" w:date="2021-07-13T22:12:00Z">
        <w:r w:rsidR="00A26296" w:rsidDel="00881573">
          <w:rPr>
            <w:rFonts w:cs="Times New Roman"/>
            <w:noProof/>
            <w:lang w:val="en-GB"/>
          </w:rPr>
          <w:delText>, Chapter 8, Section 8.5.3.1)</w:delText>
        </w:r>
      </w:del>
      <w:r w:rsidRPr="00D424AA">
        <w:rPr>
          <w:rFonts w:cs="Times New Roman"/>
          <w:lang w:val="en-GB"/>
        </w:rPr>
        <w:fldChar w:fldCharType="end"/>
      </w:r>
      <w:commentRangeEnd w:id="1638"/>
      <w:r w:rsidR="00A26296">
        <w:rPr>
          <w:rStyle w:val="Marquedecommentaire"/>
        </w:rPr>
        <w:commentReference w:id="1638"/>
      </w:r>
      <w:ins w:id="1642" w:author="Robin Matthews" w:date="2021-07-13T22:12:00Z">
        <w:r w:rsidR="00881573">
          <w:rPr>
            <w:rFonts w:cs="Times New Roman"/>
            <w:noProof/>
            <w:lang w:val="en-GB"/>
          </w:rPr>
          <w:t>, Chapter 8, Section 8.5.3.1)</w:t>
        </w:r>
      </w:ins>
      <w:r w:rsidRPr="00841A35">
        <w:rPr>
          <w:rFonts w:cs="Times New Roman"/>
          <w:lang w:val="en-GB"/>
        </w:rPr>
        <w:t xml:space="preserve"> or forcing mechanism </w:t>
      </w:r>
      <w:del w:id="1643" w:author="Robin Matthews" w:date="2021-07-13T22:12:00Z">
        <w:r w:rsidRPr="00841A35" w:rsidDel="00881573">
          <w:rPr>
            <w:rFonts w:cs="Times New Roman"/>
            <w:lang w:val="en-GB"/>
          </w:rPr>
          <w:delText>(</w:delText>
        </w:r>
      </w:del>
      <w:commentRangeStart w:id="1644"/>
      <w:r w:rsidRPr="00D424AA">
        <w:rPr>
          <w:rFonts w:cs="Times New Roman"/>
          <w:lang w:val="en-GB"/>
        </w:rPr>
        <w:fldChar w:fldCharType="begin" w:fldLock="1"/>
      </w:r>
      <w:ins w:id="1645" w:author="Robin Matthews" w:date="2021-07-13T22:12:00Z">
        <w:r w:rsidR="00881573">
          <w:rPr>
            <w:rFonts w:cs="Times New Roman"/>
            <w:lang w:val="en-GB"/>
          </w:rPr>
          <w:instrText>ADDIN CSL_CITATION { "citationItems" : [ { "id" : "ITEM-1", "itemData" : { "DOI" : "10.1002/2017GL073229", "ISSN" : "00948276", "author" : [ { "dropping-particle" : "", "family" : "Sillmann", "given" : "Jana", "non-dropping-particle" : "", "parse-names" : false, "suffix" : "" }, { "dropping-particle" : "", "family" : "Stjern", "given" : "Camilla Weum", "non-dropping-particle" : "", "parse-names" : false, "suffix" : "" }, { "dropping-particle" : "", "family" : "Myhre", "given" : "Gunnar", "non-dropping-particle" : "", "parse-names" : false, "suffix" : "" }, { "dropping-particle" : "", "family" : "Forster", "given" : "Piers M.", "non-dropping-particle" : "", "parse-names" : false, "suffix" : "" } ], "container-title" : "Geophysical Research Letters", "id" : "ITEM-1", "issue" : "12", "issued" : { "date-parts" : [ [ "2017", "6", "28" ] ] }, "page" : "6383-6390", "title" : "Slow and fast responses of mean and extreme precipitation to different forcing in CMIP5 simulations", "translator" : [ { "dropping-particle" : "", "family" : "S2778", "given" : "", "non-dropping-particle" : "", "parse-names" : false, "suffix" : "" } ], "type" : "article-journal", "volume" : "44" }, "uris" : [ "http://www.mendeley.com/documents/?uuid=c83c5781-f41f-4ce3-a44d-512927366ea7" ] } ], "mendeley" : { "formattedCitation" : "(Sillmann et al., 2017a)", "manualFormatting" : "(Sillmann et al., 2017a)", "plainTextFormattedCitation" : "(Sillmann et al., 2017a)", "previouslyFormattedCitation" : "(Sillmann et al., 2017a)" }, "properties" : { "noteIndex" : 0 }, "schema" : "https://github.com/citation-style-language/schema/raw/master/csl-citation.json" }</w:instrText>
        </w:r>
      </w:ins>
      <w:del w:id="1646" w:author="Robin Matthews" w:date="2021-07-13T22:12:00Z">
        <w:r w:rsidR="00FF6231" w:rsidDel="00881573">
          <w:rPr>
            <w:rFonts w:cs="Times New Roman"/>
            <w:lang w:val="en-GB"/>
          </w:rPr>
          <w:delInstrText>ADDIN CSL_CITATION { "citationItems" : [ { "id" : "ITEM-1", "itemData" : { "DOI" : "10.1002/2017GL073229", "ISSN" : "00948276", "author" : [ { "dropping-particle" : "", "family" : "Sillmann", "given" : "Jana", "non-dropping-particle" : "", "parse-names" : false, "suffix" : "" }, { "dropping-particle" : "", "family" : "Stjern", "given" : "Camilla Weum", "non-dropping-particle" : "", "parse-names" : false, "suffix" : "" }, { "dropping-particle" : "", "family" : "Myhre", "given" : "Gunnar", "non-dropping-particle" : "", "parse-names" : false, "suffix" : "" }, { "dropping-particle" : "", "family" : "Forster", "given" : "Piers M.", "non-dropping-particle" : "", "parse-names" : false, "suffix" : "" } ], "container-title" : "Geophysical Research Letters", "id" : "ITEM-1", "issue" : "12", "issued" : { "date-parts" : [ [ "2017", "6", "28" ] ] }, "page" : "6383-6390", "title" : "Slow and fast responses of mean and extreme precipitation to different forcing in CMIP5 simulations", "translator" : [ { "dropping-particle" : "", "family" : "S2778", "given" : "", "non-dropping-particle" : "", "parse-names" : false, "suffix" : "" } ], "type" : "article-journal", "volume" : "44" }, "uris" : [ "http://www.mendeley.com/documents/?uuid=c83c5781-f41f-4ce3-a44d-512927366ea7" ] } ], "mendeley" : { "formattedCitation" : "(Sillmann et al., 2017a)", "manualFormatting" : "Sillmann et al., 2017)", "plainTextFormattedCitation" : "(Sillmann et al., 2017a)", "previouslyFormattedCitation" : "(Sillmann et al., 2017a)" }, "properties" : { "noteIndex" : 0 }, "schema" : "https://github.com/citation-style-language/schema/raw/master/csl-citation.json" }</w:delInstrText>
        </w:r>
      </w:del>
      <w:r w:rsidRPr="00D424AA">
        <w:rPr>
          <w:rFonts w:cs="Times New Roman"/>
          <w:lang w:val="en-GB"/>
        </w:rPr>
        <w:fldChar w:fldCharType="separate"/>
      </w:r>
      <w:del w:id="1647" w:author="Robin Matthews" w:date="2021-07-13T22:12:00Z">
        <w:r w:rsidR="00A26296" w:rsidDel="00881573">
          <w:rPr>
            <w:rFonts w:cs="Times New Roman"/>
            <w:noProof/>
            <w:lang w:val="en-GB"/>
          </w:rPr>
          <w:delText>S</w:delText>
        </w:r>
      </w:del>
      <w:ins w:id="1648" w:author="Robin Matthews" w:date="2021-07-13T22:12:00Z">
        <w:r w:rsidR="00881573">
          <w:rPr>
            <w:rFonts w:cs="Times New Roman"/>
            <w:noProof/>
            <w:lang w:val="en-GB"/>
          </w:rPr>
          <w:t>(S</w:t>
        </w:r>
      </w:ins>
      <w:r w:rsidR="00A26296">
        <w:rPr>
          <w:rFonts w:cs="Times New Roman"/>
          <w:noProof/>
          <w:lang w:val="en-GB"/>
        </w:rPr>
        <w:t>illmann et al., 2017</w:t>
      </w:r>
      <w:ins w:id="1649" w:author="Robin Matthews" w:date="2021-07-13T22:12:00Z">
        <w:r w:rsidR="00881573">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1644"/>
      <w:r w:rsidR="00A26296">
        <w:rPr>
          <w:rStyle w:val="Marquedecommentaire"/>
        </w:rPr>
        <w:commentReference w:id="1644"/>
      </w:r>
      <w:r w:rsidRPr="00841A35">
        <w:rPr>
          <w:rFonts w:cs="Times New Roman"/>
          <w:lang w:val="en-GB"/>
        </w:rPr>
        <w:t>. This is confirmed in CMIP6 simulations</w:t>
      </w:r>
      <w:del w:id="1650" w:author="Robin Matthews" w:date="2021-07-13T22:14:00Z">
        <w:r w:rsidRPr="00841A35" w:rsidDel="00881573">
          <w:rPr>
            <w:rFonts w:cs="Times New Roman"/>
            <w:lang w:val="en-GB"/>
          </w:rPr>
          <w:delText xml:space="preserve"> </w:delText>
        </w:r>
      </w:del>
      <w:bookmarkStart w:id="1651" w:name="_Hlk77106823"/>
      <w:ins w:id="1652" w:author="Robin Matthews" w:date="2021-07-13T22:14:00Z">
        <w:r w:rsidR="00881573">
          <w:rPr>
            <w:rFonts w:cs="Times New Roman"/>
            <w:lang w:val="en-GB"/>
          </w:rPr>
          <w:t xml:space="preserve"> </w:t>
        </w:r>
        <w:r w:rsidR="00881573">
          <w:rPr>
            <w:rFonts w:cs="Times New Roman"/>
            <w:lang w:val="en-GB"/>
          </w:rPr>
          <w:fldChar w:fldCharType="begin" w:fldLock="1"/>
        </w:r>
      </w:ins>
      <w:r w:rsidR="003A5209">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1038/s41612-019-0079-3", "ISSN" : "2397-3722", "abstract" : "Global warming due to greenhouse gases and atmospheric aerosols alter precipitation rates, but the influence on extreme precipitation by aerosols relative to greenhouse gases is still not well known. Here we use the simulations from the Precipitation Driver and Response Model Intercomparison Project that enable us to compare changes in mean and extreme precipitation due to greenhouse gases with those due to black carbon and sulfate aerosols, using indicators for dry extremes as well as for moderate and very extreme precipitation. Generally, we find that the more extreme a precipitation event is, the more pronounced is its response relative to global mean surface temperature change, both for aerosol and greenhouse gas changes. Black carbon (BC) stands out with distinct behavior and large differences between individual models. Dry days become more frequent with BC-induced warming compared to greenhouse gases, but so does the intensity and frequency of extreme precipitation. An increase in sulfate aerosols cools the surface and thereby the atmosphere, and thus induces a reduction in precipitation with a stronger effect on extreme than on mean precipitation. A better understanding and representation of these processes in models will provide knowledge for developing strategies for both climate change and air pollution mitigation.", "author" : [ { "dropping-particle" : "", "family" : "Sillmann", "given" : "Jana", "non-dropping-particle" : "", "parse-names" : false, "suffix" : "" }, { "dropping-particle" : "", "family" : "Stjern", "given" : "Camilla W", "non-dropping-particle" : "", "parse-names" : false, "suffix" : "" }, { "dropping-particle" : "", "family" : "Myhre", "given" : "Gunnar", "non-dropping-particle" : "", "parse-names" : false, "suffix" : "" }, { "dropping-particle" : "", "family" : "Samset", "given" : "Bj\u00f8rn H",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Forster", "given" : "Piers", "non-dropping-particle" : "", "parse-names" : false, "suffix" : "" }, { "dropping-particle" : "", "family" : "Kasoar", "given" : "Matthew R", "non-dropping-particle" : "", "parse-names" : false, "suffix" : "" }, { "dropping-particle" : "V", "family" : "Kharin", "given" : "Viatcheslav", "non-dropping-particle" : "", "parse-names" : false, "suffix" : "" }, { "dropping-particle" : "", "family" : "Kirkev\u00e5g", "given" : "Alf", "non-dropping-particle" : "", "parse-names" : false, "suffix" : "" }, { "dropping-particle" : "", "family" : "Lamarque", "given" : "Jean-Francois", "non-dropping-particle" : "", "parse-names" : false, "suffix" : "" }, { "dropping-particle" : "", "family" : "Olivi\u00e9", "given" : "Dirk J L", "non-dropping-particle" : "", "parse-names" : false, "suffix" : "" }, { "dropping-particle" : "", "family" : "Richardson", "given" : "Thomas B", "non-dropping-particle" : "", "parse-names" : false, "suffix" : "" }, { "dropping-particle" : "", "family" : "Shindell", "given" : "Drew", "non-dropping-particle" : "", "parse-names" : false, "suffix" : "" }, { "dropping-particle" : "", "family" : "Takemura", "given" : "Toshihiko", "non-dropping-particle" : "", "parse-names" : false, "suffix" : "" }, { "dropping-particle" : "", "family" : "Voulgarakis", "given" : "Apostolos", "non-dropping-particle" : "", "parse-names" : false, "suffix" : "" }, { "dropping-particle" : "", "family" : "Zwiers", "given" : "Francis W", "non-dropping-particle" : "", "parse-names" : false, "suffix" : "" } ], "container-title" : "npj Climate and Atmospheric Science", "id" : "ITEM-2", "issue" : "1", "issued" : { "date-parts" : [ [ "2019" ] ] }, "page" : "24", "title" : "Extreme wet and dry conditions affected differently by greenhouse gases and aerosols", "translator" : [ { "dropping-particle" : "", "family" : "S2795", "given" : "", "non-dropping-particle" : "", "parse-names" : false, "suffix" : "" } ], "type" : "article-journal", "volume" : "2" }, "uris" : [ "http://www.mendeley.com/documents/?uuid=53cd0cb9-c516-4579-a7b2-46e9cca4c898" ] } ], "mendeley" : { "formattedCitation" : "(Sillmann et al., 2019; Li et al., 2020a)", "manualFormatting" : "(Sillmann et al., 2019; C. Li et al., 2020)", "plainTextFormattedCitation" : "(Sillmann et al., 2019; Li et al., 2020a)", "previouslyFormattedCitation" : "(Sillmann et al., 2019; Li et al., 2020a)" }, "properties" : { "noteIndex" : 0 }, "schema" : "https://github.com/citation-style-language/schema/raw/master/csl-citation.json" }</w:instrText>
      </w:r>
      <w:ins w:id="1653" w:author="Robin Matthews" w:date="2021-07-13T22:14:00Z">
        <w:r w:rsidR="00881573">
          <w:rPr>
            <w:rFonts w:cs="Times New Roman"/>
            <w:lang w:val="en-GB"/>
          </w:rPr>
          <w:fldChar w:fldCharType="separate"/>
        </w:r>
        <w:r w:rsidR="00881573" w:rsidRPr="00D85C4A">
          <w:rPr>
            <w:rFonts w:cs="Times New Roman"/>
            <w:noProof/>
            <w:lang w:val="en-GB"/>
          </w:rPr>
          <w:t>(Sillmann et al., 2019;</w:t>
        </w:r>
        <w:r w:rsidR="00881573">
          <w:rPr>
            <w:rFonts w:cs="Times New Roman"/>
            <w:noProof/>
            <w:lang w:val="en-GB"/>
          </w:rPr>
          <w:t xml:space="preserve"> C.</w:t>
        </w:r>
        <w:r w:rsidR="00881573" w:rsidRPr="00D85C4A">
          <w:rPr>
            <w:rFonts w:cs="Times New Roman"/>
            <w:noProof/>
            <w:lang w:val="en-GB"/>
          </w:rPr>
          <w:t xml:space="preserve"> Li et al., 2020)</w:t>
        </w:r>
        <w:r w:rsidR="00881573">
          <w:rPr>
            <w:rFonts w:cs="Times New Roman"/>
            <w:lang w:val="en-GB"/>
          </w:rPr>
          <w:fldChar w:fldCharType="end"/>
        </w:r>
      </w:ins>
      <w:commentRangeStart w:id="1654"/>
      <w:del w:id="1655" w:author="Robin Matthews" w:date="2021-07-13T22:14:00Z">
        <w:r w:rsidRPr="00D424AA" w:rsidDel="00881573">
          <w:rPr>
            <w:rFonts w:cs="Times New Roman"/>
            <w:lang w:val="en-GB"/>
          </w:rPr>
          <w:fldChar w:fldCharType="begin" w:fldLock="1"/>
        </w:r>
      </w:del>
      <w:del w:id="1656" w:author="Robin Matthews" w:date="2021-07-13T22:13:00Z">
        <w:r w:rsidR="00FC4C2D" w:rsidRPr="00881573" w:rsidDel="00881573">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del w:id="1657" w:author="Robin Matthews" w:date="2021-07-13T22:14:00Z">
        <w:r w:rsidRPr="00D424AA" w:rsidDel="00881573">
          <w:rPr>
            <w:rFonts w:cs="Times New Roman"/>
            <w:lang w:val="en-GB"/>
          </w:rPr>
          <w:fldChar w:fldCharType="separate"/>
        </w:r>
        <w:r w:rsidR="00A26296" w:rsidRPr="00881573" w:rsidDel="00881573">
          <w:rPr>
            <w:rFonts w:cs="Times New Roman"/>
            <w:noProof/>
            <w:lang w:val="en-GB"/>
          </w:rPr>
          <w:delText>(Li et al., 2020</w:delText>
        </w:r>
        <w:r w:rsidRPr="00D424AA" w:rsidDel="00881573">
          <w:rPr>
            <w:rFonts w:cs="Times New Roman"/>
            <w:lang w:val="en-GB"/>
          </w:rPr>
          <w:fldChar w:fldCharType="end"/>
        </w:r>
        <w:commentRangeEnd w:id="1654"/>
        <w:r w:rsidR="00A26296" w:rsidDel="00881573">
          <w:rPr>
            <w:rStyle w:val="Marquedecommentaire"/>
          </w:rPr>
          <w:commentReference w:id="1654"/>
        </w:r>
      </w:del>
      <w:del w:id="1658" w:author="Robin Matthews" w:date="2021-07-13T22:13:00Z">
        <w:r w:rsidRPr="00841A35" w:rsidDel="00881573">
          <w:rPr>
            <w:rFonts w:cs="Times New Roman"/>
            <w:lang w:val="en-GB"/>
          </w:rPr>
          <w:delText>,</w:delText>
        </w:r>
        <w:r w:rsidRPr="00D424AA" w:rsidDel="00881573">
          <w:rPr>
            <w:rFonts w:cs="Times New Roman"/>
            <w:lang w:val="en-GB"/>
          </w:rPr>
          <w:delText xml:space="preserve"> </w:delText>
        </w:r>
        <w:r w:rsidRPr="00841A35" w:rsidDel="00881573">
          <w:rPr>
            <w:rFonts w:cs="Times New Roman"/>
            <w:lang w:val="en-GB"/>
          </w:rPr>
          <w:delText>and</w:delText>
        </w:r>
      </w:del>
      <w:del w:id="1659" w:author="Robin Matthews" w:date="2021-07-13T22:14:00Z">
        <w:r w:rsidRPr="00841A35" w:rsidDel="00881573">
          <w:rPr>
            <w:rFonts w:cs="Times New Roman"/>
            <w:lang w:val="en-GB"/>
          </w:rPr>
          <w:delText xml:space="preserve"> </w:delText>
        </w:r>
        <w:commentRangeStart w:id="1660"/>
        <w:r w:rsidRPr="00D424AA" w:rsidDel="00881573">
          <w:rPr>
            <w:rFonts w:cs="Times New Roman"/>
            <w:lang w:val="en-GB"/>
          </w:rPr>
          <w:fldChar w:fldCharType="begin" w:fldLock="1"/>
        </w:r>
        <w:r w:rsidR="00FF6231" w:rsidDel="00881573">
          <w:rPr>
            <w:rFonts w:cs="Times New Roman"/>
            <w:lang w:val="en-GB"/>
          </w:rPr>
          <w:delInstrText>ADDIN CSL_CITATION { "citationItems" : [ { "id" : "ITEM-1", "itemData" : { "DOI" : "10.1038/s41612-019-0079-3", "ISSN" : "2397-3722", "abstract" : "Global warming due to greenhouse gases and atmospheric aerosols alter precipitation rates, but the influence on extreme precipitation by aerosols relative to greenhouse gases is still not well known. Here we use the simulations from the Precipitation Driver and Response Model Intercomparison Project that enable us to compare changes in mean and extreme precipitation due to greenhouse gases with those due to black carbon and sulfate aerosols, using indicators for dry extremes as well as for moderate and very extreme precipitation. Generally, we find that the more extreme a precipitation event is, the more pronounced is its response relative to global mean surface temperature change, both for aerosol and greenhouse gas changes. Black carbon (BC) stands out with distinct behavior and large differences between individual models. Dry days become more frequent with BC-induced warming compared to greenhouse gases, but so does the intensity and frequency of extreme precipitation. An increase in sulfate aerosols cools the surface and thereby the atmosphere, and thus induces a reduction in precipitation with a stronger effect on extreme than on mean precipitation. A better understanding and representation of these processes in models will provide knowledge for developing strategies for both climate change and air pollution mitigation.", "author" : [ { "dropping-particle" : "", "family" : "Sillmann", "given" : "Jana", "non-dropping-particle" : "", "parse-names" : false, "suffix" : "" }, { "dropping-particle" : "", "family" : "Stjern", "given" : "Camilla W", "non-dropping-particle" : "", "parse-names" : false, "suffix" : "" }, { "dropping-particle" : "", "family" : "Myhre", "given" : "Gunnar", "non-dropping-particle" : "", "parse-names" : false, "suffix" : "" }, { "dropping-particle" : "", "family" : "Samset", "given" : "Bj\u00f8rn H",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Forster", "given" : "Piers", "non-dropping-particle" : "", "parse-names" : false, "suffix" : "" }, { "dropping-particle" : "", "family" : "Kasoar", "given" : "Matthew R", "non-dropping-particle" : "", "parse-names" : false, "suffix" : "" }, { "dropping-particle" : "V", "family" : "Kharin", "given" : "Viatcheslav", "non-dropping-particle" : "", "parse-names" : false, "suffix" : "" }, { "dropping-particle" : "", "family" : "Kirkev\u00e5g", "given" : "Alf", "non-dropping-particle" : "", "parse-names" : false, "suffix" : "" }, { "dropping-particle" : "", "family" : "Lamarque", "given" : "Jean-Francois", "non-dropping-particle" : "", "parse-names" : false, "suffix" : "" }, { "dropping-particle" : "", "family" : "Olivi\u00e9", "given" : "Dirk J L", "non-dropping-particle" : "", "parse-names" : false, "suffix" : "" }, { "dropping-particle" : "", "family" : "Richardson", "given" : "Thomas B", "non-dropping-particle" : "", "parse-names" : false, "suffix" : "" }, { "dropping-particle" : "", "family" : "Shindell", "given" : "Drew", "non-dropping-particle" : "", "parse-names" : false, "suffix" : "" }, { "dropping-particle" : "", "family" : "Takemura", "given" : "Toshihiko", "non-dropping-particle" : "", "parse-names" : false, "suffix" : "" }, { "dropping-particle" : "", "family" : "Voulgarakis", "given" : "Apostolos", "non-dropping-particle" : "", "parse-names" : false, "suffix" : "" }, { "dropping-particle" : "", "family" : "Zwiers", "given" : "Francis W", "non-dropping-particle" : "", "parse-names" : false, "suffix" : "" } ], "container-title" : "npj Climate and Atmospheric Science", "id" : "ITEM-1", "issue" : "1", "issued" : { "date-parts" : [ [ "2019" ] ] }, "page" : "24", "title" : "Extreme wet and dry conditions affected differently by greenhouse gases and aerosols", "translator" : [ { "dropping-particle" : "", "family" : "S2795", "given" : "", "non-dropping-particle" : "", "parse-names" : false, "suffix" : "" } ], "type" : "article-journal", "volume" : "2" }, "uris" : [ "http://www.mendeley.com/documents/?uuid=53cd0cb9-c516-4579-a7b2-46e9cca4c898" ] } ], "mendeley" : { "formattedCitation" : "(Sillmann et al., 2019)", "manualFormatting" : "Sillmann et al., 2019)", "plainTextFormattedCitation" : "(Sillmann et al., 2019)", "previouslyFormattedCitation" : "(Sillmann et al., 2019)" }, "properties" : { "noteIndex" : 0 }, "schema" : "https://github.com/citation-style-language/schema/raw/master/csl-citation.json" }</w:delInstrText>
        </w:r>
        <w:r w:rsidRPr="00D424AA" w:rsidDel="00881573">
          <w:rPr>
            <w:rFonts w:cs="Times New Roman"/>
            <w:lang w:val="en-GB"/>
          </w:rPr>
          <w:fldChar w:fldCharType="separate"/>
        </w:r>
        <w:r w:rsidR="00A26296" w:rsidDel="00881573">
          <w:rPr>
            <w:rFonts w:cs="Times New Roman"/>
            <w:noProof/>
            <w:lang w:val="en-GB"/>
          </w:rPr>
          <w:delText>Sillmann et al., 2019)</w:delText>
        </w:r>
        <w:r w:rsidRPr="00D424AA" w:rsidDel="00881573">
          <w:rPr>
            <w:rFonts w:cs="Times New Roman"/>
            <w:lang w:val="en-GB"/>
          </w:rPr>
          <w:fldChar w:fldCharType="end"/>
        </w:r>
        <w:commentRangeEnd w:id="1660"/>
        <w:r w:rsidR="00A26296" w:rsidDel="00881573">
          <w:rPr>
            <w:rStyle w:val="Marquedecommentaire"/>
          </w:rPr>
          <w:commentReference w:id="1660"/>
        </w:r>
      </w:del>
      <w:r w:rsidRPr="00841A35">
        <w:rPr>
          <w:rFonts w:cs="Times New Roman"/>
          <w:lang w:val="en-GB"/>
        </w:rPr>
        <w:t xml:space="preserve">. In particular, for extreme precipitation that occurs once a year </w:t>
      </w:r>
      <w:bookmarkEnd w:id="1651"/>
      <w:r w:rsidRPr="00841A35">
        <w:rPr>
          <w:rFonts w:cs="Times New Roman"/>
          <w:lang w:val="en-GB"/>
        </w:rPr>
        <w:t>or less frequently, the magnitudes of the rate</w:t>
      </w:r>
      <w:r w:rsidRPr="00D424AA">
        <w:rPr>
          <w:rFonts w:cs="Times New Roman"/>
          <w:lang w:val="en-GB"/>
        </w:rPr>
        <w:t>s of change per 1°C change in global mean temperature are similar regardless of whether the temperature change is caused by increases in CO</w:t>
      </w:r>
      <w:r w:rsidRPr="00D424AA">
        <w:rPr>
          <w:rFonts w:cs="Times New Roman"/>
          <w:vertAlign w:val="subscript"/>
          <w:lang w:val="en-GB"/>
        </w:rPr>
        <w:t>2</w:t>
      </w:r>
      <w:r w:rsidRPr="00D424AA">
        <w:rPr>
          <w:rFonts w:cs="Times New Roman"/>
          <w:lang w:val="en-GB"/>
        </w:rPr>
        <w:t>, CH</w:t>
      </w:r>
      <w:r w:rsidRPr="00D424AA">
        <w:rPr>
          <w:rFonts w:cs="Times New Roman"/>
          <w:vertAlign w:val="subscript"/>
          <w:lang w:val="en-GB"/>
        </w:rPr>
        <w:t>4</w:t>
      </w:r>
      <w:r w:rsidRPr="00D424AA">
        <w:rPr>
          <w:rFonts w:cs="Times New Roman"/>
          <w:lang w:val="en-GB"/>
        </w:rPr>
        <w:t xml:space="preserve">, solar forcing, or SO4 </w:t>
      </w:r>
      <w:del w:id="1661" w:author="Robin Matthews" w:date="2021-07-13T22:14:00Z">
        <w:r w:rsidRPr="00D424AA" w:rsidDel="00881573">
          <w:rPr>
            <w:rFonts w:cs="Times New Roman"/>
            <w:lang w:val="en-GB"/>
          </w:rPr>
          <w:delText>(</w:delText>
        </w:r>
      </w:del>
      <w:commentRangeStart w:id="1662"/>
      <w:r w:rsidRPr="00D424AA">
        <w:rPr>
          <w:rFonts w:cs="Times New Roman"/>
          <w:lang w:val="en-GB"/>
        </w:rPr>
        <w:fldChar w:fldCharType="begin" w:fldLock="1"/>
      </w:r>
      <w:ins w:id="1663" w:author="Robin Matthews" w:date="2021-07-13T22:14:00Z">
        <w:r w:rsidR="00881573">
          <w:rPr>
            <w:rFonts w:cs="Times New Roman"/>
            <w:lang w:val="en-GB"/>
          </w:rPr>
          <w:instrText>ADDIN CSL_CITATION { "citationItems" : [ { "id" : "ITEM-1", "itemData" : { "DOI" : "10.1038/s41612-019-0079-3", "ISSN" : "2397-3722", "abstract" : "Global warming due to greenhouse gases and atmospheric aerosols alter precipitation rates, but the influence on extreme precipitation by aerosols relative to greenhouse gases is still not well known. Here we use the simulations from the Precipitation Driver and Response Model Intercomparison Project that enable us to compare changes in mean and extreme precipitation due to greenhouse gases with those due to black carbon and sulfate aerosols, using indicators for dry extremes as well as for moderate and very extreme precipitation. Generally, we find that the more extreme a precipitation event is, the more pronounced is its response relative to global mean surface temperature change, both for aerosol and greenhouse gas changes. Black carbon (BC) stands out with distinct behavior and large differences between individual models. Dry days become more frequent with BC-induced warming compared to greenhouse gases, but so does the intensity and frequency of extreme precipitation. An increase in sulfate aerosols cools the surface and thereby the atmosphere, and thus induces a reduction in precipitation with a stronger effect on extreme than on mean precipitation. A better understanding and representation of these processes in models will provide knowledge for developing strategies for both climate change and air pollution mitigation.", "author" : [ { "dropping-particle" : "", "family" : "Sillmann", "given" : "Jana", "non-dropping-particle" : "", "parse-names" : false, "suffix" : "" }, { "dropping-particle" : "", "family" : "Stjern", "given" : "Camilla W", "non-dropping-particle" : "", "parse-names" : false, "suffix" : "" }, { "dropping-particle" : "", "family" : "Myhre", "given" : "Gunnar", "non-dropping-particle" : "", "parse-names" : false, "suffix" : "" }, { "dropping-particle" : "", "family" : "Samset", "given" : "Bj\u00f8rn H",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Forster", "given" : "Piers", "non-dropping-particle" : "", "parse-names" : false, "suffix" : "" }, { "dropping-particle" : "", "family" : "Kasoar", "given" : "Matthew R", "non-dropping-particle" : "", "parse-names" : false, "suffix" : "" }, { "dropping-particle" : "V", "family" : "Kharin", "given" : "Viatcheslav", "non-dropping-particle" : "", "parse-names" : false, "suffix" : "" }, { "dropping-particle" : "", "family" : "Kirkev\u00e5g", "given" : "Alf", "non-dropping-particle" : "", "parse-names" : false, "suffix" : "" }, { "dropping-particle" : "", "family" : "Lamarque", "given" : "Jean-Francois", "non-dropping-particle" : "", "parse-names" : false, "suffix" : "" }, { "dropping-particle" : "", "family" : "Olivi\u00e9", "given" : "Dirk J L", "non-dropping-particle" : "", "parse-names" : false, "suffix" : "" }, { "dropping-particle" : "", "family" : "Richardson", "given" : "Thomas B", "non-dropping-particle" : "", "parse-names" : false, "suffix" : "" }, { "dropping-particle" : "", "family" : "Shindell", "given" : "Drew", "non-dropping-particle" : "", "parse-names" : false, "suffix" : "" }, { "dropping-particle" : "", "family" : "Takemura", "given" : "Toshihiko", "non-dropping-particle" : "", "parse-names" : false, "suffix" : "" }, { "dropping-particle" : "", "family" : "Voulgarakis", "given" : "Apostolos", "non-dropping-particle" : "", "parse-names" : false, "suffix" : "" }, { "dropping-particle" : "", "family" : "Zwiers", "given" : "Francis W", "non-dropping-particle" : "", "parse-names" : false, "suffix" : "" } ], "container-title" : "npj Climate and Atmospheric Science", "id" : "ITEM-1", "issue" : "1", "issued" : { "date-parts" : [ [ "2019" ] ] }, "page" : "24", "title" : "Extreme wet and dry conditions affected differently by greenhouse gases and aerosols", "translator" : [ { "dropping-particle" : "", "family" : "S2795", "given" : "", "non-dropping-particle" : "", "parse-names" : false, "suffix" : "" } ], "type" : "article-journal", "volume" : "2" }, "uris" : [ "http://www.mendeley.com/documents/?uuid=53cd0cb9-c516-4579-a7b2-46e9cca4c898" ] } ], "mendeley" : { "formattedCitation" : "(Sillmann et al., 2019)", "manualFormatting" : "(Sillmann et al., 2019)", "plainTextFormattedCitation" : "(Sillmann et al., 2019)", "previouslyFormattedCitation" : "(Sillmann et al., 2019)" }, "properties" : { "noteIndex" : 0 }, "schema" : "https://github.com/citation-style-language/schema/raw/master/csl-citation.json" }</w:instrText>
        </w:r>
      </w:ins>
      <w:del w:id="1664" w:author="Robin Matthews" w:date="2021-07-13T22:14:00Z">
        <w:r w:rsidR="00FF6231" w:rsidDel="00881573">
          <w:rPr>
            <w:rFonts w:cs="Times New Roman"/>
            <w:lang w:val="en-GB"/>
          </w:rPr>
          <w:delInstrText>ADDIN CSL_CITATION { "citationItems" : [ { "id" : "ITEM-1", "itemData" : { "DOI" : "10.1038/s41612-019-0079-3", "ISSN" : "2397-3722", "abstract" : "Global warming due to greenhouse gases and atmospheric aerosols alter precipitation rates, but the influence on extreme precipitation by aerosols relative to greenhouse gases is still not well known. Here we use the simulations from the Precipitation Driver and Response Model Intercomparison Project that enable us to compare changes in mean and extreme precipitation due to greenhouse gases with those due to black carbon and sulfate aerosols, using indicators for dry extremes as well as for moderate and very extreme precipitation. Generally, we find that the more extreme a precipitation event is, the more pronounced is its response relative to global mean surface temperature change, both for aerosol and greenhouse gas changes. Black carbon (BC) stands out with distinct behavior and large differences between individual models. Dry days become more frequent with BC-induced warming compared to greenhouse gases, but so does the intensity and frequency of extreme precipitation. An increase in sulfate aerosols cools the surface and thereby the atmosphere, and thus induces a reduction in precipitation with a stronger effect on extreme than on mean precipitation. A better understanding and representation of these processes in models will provide knowledge for developing strategies for both climate change and air pollution mitigation.", "author" : [ { "dropping-particle" : "", "family" : "Sillmann", "given" : "Jana", "non-dropping-particle" : "", "parse-names" : false, "suffix" : "" }, { "dropping-particle" : "", "family" : "Stjern", "given" : "Camilla W", "non-dropping-particle" : "", "parse-names" : false, "suffix" : "" }, { "dropping-particle" : "", "family" : "Myhre", "given" : "Gunnar", "non-dropping-particle" : "", "parse-names" : false, "suffix" : "" }, { "dropping-particle" : "", "family" : "Samset", "given" : "Bj\u00f8rn H",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Forster", "given" : "Piers", "non-dropping-particle" : "", "parse-names" : false, "suffix" : "" }, { "dropping-particle" : "", "family" : "Kasoar", "given" : "Matthew R", "non-dropping-particle" : "", "parse-names" : false, "suffix" : "" }, { "dropping-particle" : "V", "family" : "Kharin", "given" : "Viatcheslav", "non-dropping-particle" : "", "parse-names" : false, "suffix" : "" }, { "dropping-particle" : "", "family" : "Kirkev\u00e5g", "given" : "Alf", "non-dropping-particle" : "", "parse-names" : false, "suffix" : "" }, { "dropping-particle" : "", "family" : "Lamarque", "given" : "Jean-Francois", "non-dropping-particle" : "", "parse-names" : false, "suffix" : "" }, { "dropping-particle" : "", "family" : "Olivi\u00e9", "given" : "Dirk J L", "non-dropping-particle" : "", "parse-names" : false, "suffix" : "" }, { "dropping-particle" : "", "family" : "Richardson", "given" : "Thomas B", "non-dropping-particle" : "", "parse-names" : false, "suffix" : "" }, { "dropping-particle" : "", "family" : "Shindell", "given" : "Drew", "non-dropping-particle" : "", "parse-names" : false, "suffix" : "" }, { "dropping-particle" : "", "family" : "Takemura", "given" : "Toshihiko", "non-dropping-particle" : "", "parse-names" : false, "suffix" : "" }, { "dropping-particle" : "", "family" : "Voulgarakis", "given" : "Apostolos", "non-dropping-particle" : "", "parse-names" : false, "suffix" : "" }, { "dropping-particle" : "", "family" : "Zwiers", "given" : "Francis W", "non-dropping-particle" : "", "parse-names" : false, "suffix" : "" } ], "container-title" : "npj Climate and Atmospheric Science", "id" : "ITEM-1", "issue" : "1", "issued" : { "date-parts" : [ [ "2019" ] ] }, "page" : "24", "title" : "Extreme wet and dry conditions affected differently by greenhouse gases and aerosols", "translator" : [ { "dropping-particle" : "", "family" : "S2795", "given" : "", "non-dropping-particle" : "", "parse-names" : false, "suffix" : "" } ], "type" : "article-journal", "volume" : "2" }, "uris" : [ "http://www.mendeley.com/documents/?uuid=53cd0cb9-c516-4579-a7b2-46e9cca4c898" ] } ], "mendeley" : { "formattedCitation" : "(Sillmann et al., 2019)", "manualFormatting" : "Sillmann et al., 2019)", "plainTextFormattedCitation" : "(Sillmann et al., 2019)", "previouslyFormattedCitation" : "(Sillmann et al., 2019)" }, "properties" : { "noteIndex" : 0 }, "schema" : "https://github.com/citation-style-language/schema/raw/master/csl-citation.json" }</w:delInstrText>
        </w:r>
      </w:del>
      <w:r w:rsidRPr="00D424AA">
        <w:rPr>
          <w:rFonts w:cs="Times New Roman"/>
          <w:lang w:val="en-GB"/>
        </w:rPr>
        <w:fldChar w:fldCharType="separate"/>
      </w:r>
      <w:del w:id="1665" w:author="Robin Matthews" w:date="2021-07-13T22:14:00Z">
        <w:r w:rsidR="00A26296" w:rsidDel="00881573">
          <w:rPr>
            <w:rFonts w:cs="Times New Roman"/>
            <w:noProof/>
            <w:lang w:val="en-GB"/>
          </w:rPr>
          <w:delText>S</w:delText>
        </w:r>
      </w:del>
      <w:ins w:id="1666" w:author="Robin Matthews" w:date="2021-07-13T22:14:00Z">
        <w:r w:rsidR="00881573">
          <w:rPr>
            <w:rFonts w:cs="Times New Roman"/>
            <w:noProof/>
            <w:lang w:val="en-GB"/>
          </w:rPr>
          <w:t>(S</w:t>
        </w:r>
      </w:ins>
      <w:r w:rsidR="00A26296">
        <w:rPr>
          <w:rFonts w:cs="Times New Roman"/>
          <w:noProof/>
          <w:lang w:val="en-GB"/>
        </w:rPr>
        <w:t>illmann et al., 2019)</w:t>
      </w:r>
      <w:r w:rsidRPr="00D424AA">
        <w:rPr>
          <w:rFonts w:cs="Times New Roman"/>
          <w:lang w:val="en-GB"/>
        </w:rPr>
        <w:fldChar w:fldCharType="end"/>
      </w:r>
      <w:commentRangeEnd w:id="1662"/>
      <w:r w:rsidR="00A26296">
        <w:rPr>
          <w:rStyle w:val="Marquedecommentaire"/>
        </w:rPr>
        <w:commentReference w:id="1662"/>
      </w:r>
      <w:r w:rsidRPr="00841A35">
        <w:rPr>
          <w:rFonts w:cs="Times New Roman"/>
          <w:lang w:val="en-GB"/>
        </w:rPr>
        <w:t xml:space="preserve">. In some models, CESM1 in particular, the extreme precipitation response to warming may follow a quadratic relation </w:t>
      </w:r>
      <w:del w:id="1667" w:author="Robin Matthews" w:date="2021-07-13T22:14:00Z">
        <w:r w:rsidRPr="00841A35" w:rsidDel="00881573">
          <w:rPr>
            <w:rFonts w:cs="Times New Roman"/>
            <w:lang w:val="en-GB"/>
          </w:rPr>
          <w:delText>(</w:delText>
        </w:r>
      </w:del>
      <w:commentRangeStart w:id="1668"/>
      <w:r w:rsidRPr="00D424AA">
        <w:rPr>
          <w:rFonts w:cs="Times New Roman"/>
          <w:lang w:val="en-GB"/>
        </w:rPr>
        <w:fldChar w:fldCharType="begin" w:fldLock="1"/>
      </w:r>
      <w:ins w:id="1669" w:author="Robin Matthews" w:date="2021-07-13T22:14:00Z">
        <w:r w:rsidR="00881573">
          <w:rPr>
            <w:rFonts w:cs="Times New Roman"/>
            <w:lang w:val="en-GB"/>
          </w:rPr>
          <w:instrText>ADDIN CSL_CITATION { "citationItems" : [ { "id" : "ITEM-1", "itemData" : { "DOI" : "10.1029/2019GL084826", "ISSN" : "0094-8276", "abstract" : "Abstract The response of extreme precipitation to warming varies widely among climate models, especially in the tropics. In some models, there have been indications that the rate of response increases with warming?that the response is not linear. We investigate the evolution of extreme precipitation, quantified by the maximum accumulated precipitation in a day each year, in CESM1. We find that tropical- and global-average extreme precipitation is related to global-mean surface temperature quadratically. This behavior is associated with an increase in the large-scale fraction of extreme precipitation and also strengthening circulation on extreme precipitation days. Compared to other CMIP5 models, the nonlinearity in CESM1 is among the largest. One implication is that the difference between CESM1 simulations with full forcing and with fixed aerosols cannot be used to isolate the response of extreme precipitation to aerosols, as the resulting climates are not equally warm.", "author" : [ { "dropping-particle" : "", "family" : "Pendergrass", "given" : "A G", "non-dropping-particle" : "", "parse-names" : false, "suffix" : "" }, { "dropping-particle" : "", "family" : "Coleman", "given" : "D B", "non-dropping-particle" : "", "parse-names" : false, "suffix" : "" }, { "dropping-particle" : "", "family" : "Deser", "given" : "C", "non-dropping-particle" : "", "parse-names" : false, "suffix" : "" }, { "dropping-particle" : "", "family" : "Lehner", "given" : "F", "non-dropping-particle" : "", "parse-names" : false, "suffix" : "" }, { "dropping-particle" : "", "family" : "Rosenbloom", "given" : "N", "non-dropping-particle" : "", "parse-names" : false, "suffix" : "" }, { "dropping-particle" : "", "family" : "Simpson", "given" : "I R", "non-dropping-particle" : "", "parse-names" : false, "suffix" : "" } ], "container-title" : "Geophysical Research Letters", "id" : "ITEM-1", "issue" : "17-18", "issued" : { "date-parts" : [ [ "2019", "9", "1" ] ] }, "note" : "doi: 10.1029/2019GL084826", "page" : "10551-10560", "publisher" : "John Wiley &amp; Sons, Ltd", "title" : "Nonlinear Response of Extreme Precipitation to Warming in CESM1", "translator" : [ { "dropping-particle" : "", "family" : "S3019", "given" : "", "non-dropping-particle" : "", "parse-names" : false, "suffix" : "" } ], "type" : "article-journal", "volume" : "46" }, "uris" : [ "http://www.mendeley.com/documents/?uuid=307c6735-b138-4762-81a7-a913e7f99fbe" ] } ], "mendeley" : { "formattedCitation" : "(Pendergrass et al., 2019)", "manualFormatting" : "(Pendergrass et al., 2019)", "plainTextFormattedCitation" : "(Pendergrass et al., 2019)", "previouslyFormattedCitation" : "(Pendergrass et al., 2019)" }, "properties" : { "noteIndex" : 0 }, "schema" : "https://github.com/citation-style-language/schema/raw/master/csl-citation.json" }</w:instrText>
        </w:r>
      </w:ins>
      <w:del w:id="1670" w:author="Robin Matthews" w:date="2021-07-13T22:14:00Z">
        <w:r w:rsidR="00FF6231" w:rsidDel="00881573">
          <w:rPr>
            <w:rFonts w:cs="Times New Roman"/>
            <w:lang w:val="en-GB"/>
          </w:rPr>
          <w:delInstrText>ADDIN CSL_CITATION { "citationItems" : [ { "id" : "ITEM-1", "itemData" : { "DOI" : "10.1029/2019GL084826", "ISSN" : "0094-8276", "abstract" : "Abstract The response of extreme precipitation to warming varies widely among climate models, especially in the tropics. In some models, there have been indications that the rate of response increases with warming?that the response is not linear. We investigate the evolution of extreme precipitation, quantified by the maximum accumulated precipitation in a day each year, in CESM1. We find that tropical- and global-average extreme precipitation is related to global-mean surface temperature quadratically. This behavior is associated with an increase in the large-scale fraction of extreme precipitation and also strengthening circulation on extreme precipitation days. Compared to other CMIP5 models, the nonlinearity in CESM1 is among the largest. One implication is that the difference between CESM1 simulations with full forcing and with fixed aerosols cannot be used to isolate the response of extreme precipitation to aerosols, as the resulting climates are not equally warm.", "author" : [ { "dropping-particle" : "", "family" : "Pendergrass", "given" : "A G", "non-dropping-particle" : "", "parse-names" : false, "suffix" : "" }, { "dropping-particle" : "", "family" : "Coleman", "given" : "D B", "non-dropping-particle" : "", "parse-names" : false, "suffix" : "" }, { "dropping-particle" : "", "family" : "Deser", "given" : "C", "non-dropping-particle" : "", "parse-names" : false, "suffix" : "" }, { "dropping-particle" : "", "family" : "Lehner", "given" : "F", "non-dropping-particle" : "", "parse-names" : false, "suffix" : "" }, { "dropping-particle" : "", "family" : "Rosenbloom", "given" : "N", "non-dropping-particle" : "", "parse-names" : false, "suffix" : "" }, { "dropping-particle" : "", "family" : "Simpson", "given" : "I R", "non-dropping-particle" : "", "parse-names" : false, "suffix" : "" } ], "container-title" : "Geophysical Research Letters", "id" : "ITEM-1", "issue" : "17-18", "issued" : { "date-parts" : [ [ "2019", "9", "1" ] ] }, "note" : "doi: 10.1029/2019GL084826", "page" : "10551-10560", "publisher" : "John Wiley &amp; Sons, Ltd", "title" : "Nonlinear Response of Extreme Precipitation to Warming in CESM1", "translator" : [ { "dropping-particle" : "", "family" : "S3019", "given" : "", "non-dropping-particle" : "", "parse-names" : false, "suffix" : "" } ], "type" : "article-journal", "volume" : "46" }, "uris" : [ "http://www.mendeley.com/documents/?uuid=307c6735-b138-4762-81a7-a913e7f99fbe" ] } ], "mendeley" : { "formattedCitation" : "(Pendergrass et al., 2019)", "manualFormatting" : "Pendergrass et al., 2019)", "plainTextFormattedCitation" : "(Pendergrass et al., 2019)", "previouslyFormattedCitation" : "(Pendergrass et al., 2019)" }, "properties" : { "noteIndex" : 0 }, "schema" : "https://github.com/citation-style-language/schema/raw/master/csl-citation.json" }</w:delInstrText>
        </w:r>
      </w:del>
      <w:r w:rsidRPr="00D424AA">
        <w:rPr>
          <w:rFonts w:cs="Times New Roman"/>
          <w:lang w:val="en-GB"/>
        </w:rPr>
        <w:fldChar w:fldCharType="separate"/>
      </w:r>
      <w:del w:id="1671" w:author="Robin Matthews" w:date="2021-07-13T22:14:00Z">
        <w:r w:rsidR="00A26296" w:rsidDel="00881573">
          <w:rPr>
            <w:rFonts w:cs="Times New Roman"/>
            <w:noProof/>
            <w:lang w:val="en-GB"/>
          </w:rPr>
          <w:delText>P</w:delText>
        </w:r>
      </w:del>
      <w:ins w:id="1672" w:author="Robin Matthews" w:date="2021-07-13T22:14:00Z">
        <w:r w:rsidR="00881573">
          <w:rPr>
            <w:rFonts w:cs="Times New Roman"/>
            <w:noProof/>
            <w:lang w:val="en-GB"/>
          </w:rPr>
          <w:t>(P</w:t>
        </w:r>
      </w:ins>
      <w:r w:rsidR="00A26296">
        <w:rPr>
          <w:rFonts w:cs="Times New Roman"/>
          <w:noProof/>
          <w:lang w:val="en-GB"/>
        </w:rPr>
        <w:t>endergrass et al., 2019)</w:t>
      </w:r>
      <w:r w:rsidRPr="00D424AA">
        <w:rPr>
          <w:rFonts w:cs="Times New Roman"/>
          <w:lang w:val="en-GB"/>
        </w:rPr>
        <w:fldChar w:fldCharType="end"/>
      </w:r>
      <w:commentRangeEnd w:id="1668"/>
      <w:r w:rsidR="00A26296">
        <w:rPr>
          <w:rStyle w:val="Marquedecommentaire"/>
        </w:rPr>
        <w:commentReference w:id="1668"/>
      </w:r>
      <w:r w:rsidR="006346B9" w:rsidRPr="00841A35">
        <w:rPr>
          <w:rFonts w:cs="Times New Roman"/>
          <w:lang w:val="en-GB"/>
        </w:rPr>
        <w:t xml:space="preserve">. Figure </w:t>
      </w:r>
      <w:r w:rsidR="006346B9" w:rsidRPr="00D424AA">
        <w:rPr>
          <w:rFonts w:cs="Times New Roman"/>
          <w:lang w:val="en-GB"/>
        </w:rPr>
        <w:t xml:space="preserve">11.15 shows changes in the 10-year and 50-year return values of Rx1day at different warming levels as simulated by the CMIP6 models. </w:t>
      </w:r>
      <w:r w:rsidRPr="00D424AA">
        <w:rPr>
          <w:rFonts w:cs="Times New Roman"/>
          <w:lang w:val="en-GB"/>
        </w:rPr>
        <w:t xml:space="preserve">The median value of the scaling over land, across all SSP scenarios and all models, is close to 7%/°C for the 50-year return value of </w:t>
      </w:r>
      <w:r w:rsidR="00E64E86" w:rsidRPr="00D424AA">
        <w:rPr>
          <w:rFonts w:cs="Times New Roman"/>
          <w:lang w:val="en-GB"/>
        </w:rPr>
        <w:t>Rx1day</w:t>
      </w:r>
      <w:r w:rsidR="006346B9" w:rsidRPr="00D424AA">
        <w:rPr>
          <w:rFonts w:cs="Times New Roman"/>
          <w:lang w:val="en-GB"/>
        </w:rPr>
        <w:t>.</w:t>
      </w:r>
      <w:r w:rsidRPr="00D424AA">
        <w:rPr>
          <w:rFonts w:cs="Times New Roman"/>
          <w:lang w:val="en-GB"/>
        </w:rPr>
        <w:t xml:space="preserve"> </w:t>
      </w:r>
      <w:r w:rsidR="006346B9" w:rsidRPr="00D424AA">
        <w:rPr>
          <w:rFonts w:cs="Times New Roman"/>
          <w:lang w:val="en-GB"/>
        </w:rPr>
        <w:t>I</w:t>
      </w:r>
      <w:r w:rsidRPr="00D424AA">
        <w:rPr>
          <w:rFonts w:cs="Times New Roman"/>
          <w:lang w:val="en-GB"/>
        </w:rPr>
        <w:t xml:space="preserve">t is just slightly smaller for the </w:t>
      </w:r>
      <w:r w:rsidR="006346B9" w:rsidRPr="00D424AA">
        <w:rPr>
          <w:rFonts w:cs="Times New Roman"/>
          <w:lang w:val="en-GB"/>
        </w:rPr>
        <w:t xml:space="preserve">10-year and </w:t>
      </w:r>
      <w:r w:rsidRPr="00D424AA">
        <w:rPr>
          <w:rFonts w:cs="Times New Roman"/>
          <w:lang w:val="en-GB"/>
        </w:rPr>
        <w:t>50-y</w:t>
      </w:r>
      <w:r w:rsidR="006346B9" w:rsidRPr="00D424AA">
        <w:rPr>
          <w:rFonts w:cs="Times New Roman"/>
          <w:lang w:val="en-GB"/>
        </w:rPr>
        <w:t>ea</w:t>
      </w:r>
      <w:r w:rsidRPr="00D424AA">
        <w:rPr>
          <w:rFonts w:cs="Times New Roman"/>
          <w:lang w:val="en-GB"/>
        </w:rPr>
        <w:t>r return value</w:t>
      </w:r>
      <w:r w:rsidR="006346B9" w:rsidRPr="00D424AA">
        <w:rPr>
          <w:rFonts w:cs="Times New Roman"/>
          <w:lang w:val="en-GB"/>
        </w:rPr>
        <w:t>s</w:t>
      </w:r>
      <w:r w:rsidRPr="00D424AA">
        <w:rPr>
          <w:rFonts w:cs="Times New Roman"/>
          <w:lang w:val="en-GB"/>
        </w:rPr>
        <w:t xml:space="preserve"> of </w:t>
      </w:r>
      <w:r w:rsidR="00E64E86" w:rsidRPr="00D424AA">
        <w:rPr>
          <w:rFonts w:cs="Times New Roman"/>
          <w:lang w:val="en-GB"/>
        </w:rPr>
        <w:t>Rx5day</w:t>
      </w:r>
      <w:r w:rsidR="006346B9" w:rsidRPr="00D424AA">
        <w:rPr>
          <w:rFonts w:cs="Times New Roman"/>
          <w:lang w:val="en-GB"/>
        </w:rPr>
        <w:t xml:space="preserve"> </w:t>
      </w:r>
      <w:commentRangeStart w:id="1673"/>
      <w:r w:rsidR="006346B9" w:rsidRPr="00D424AA">
        <w:rPr>
          <w:lang w:val="en-CA"/>
        </w:rPr>
        <w:fldChar w:fldCharType="begin" w:fldLock="1"/>
      </w:r>
      <w:ins w:id="1674" w:author="Robin Matthews" w:date="2021-07-13T22:15:00Z">
        <w:r w:rsidR="00881573">
          <w:rPr>
            <w:lang w:val="en-CA"/>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675" w:author="Robin Matthews" w:date="2021-07-13T22:15:00Z">
        <w:r w:rsidR="00FC4C2D" w:rsidDel="00881573">
          <w:rPr>
            <w:lang w:val="en-CA"/>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006346B9" w:rsidRPr="00D424AA">
        <w:rPr>
          <w:lang w:val="en-CA"/>
        </w:rPr>
        <w:fldChar w:fldCharType="separate"/>
      </w:r>
      <w:r w:rsidR="00A26296">
        <w:rPr>
          <w:noProof/>
          <w:lang w:val="en-CA"/>
        </w:rPr>
        <w:t>(</w:t>
      </w:r>
      <w:ins w:id="1676" w:author="Robin Matthews" w:date="2021-07-13T22:15:00Z">
        <w:r w:rsidR="00881573">
          <w:rPr>
            <w:noProof/>
            <w:lang w:val="en-CA"/>
          </w:rPr>
          <w:t xml:space="preserve">C. </w:t>
        </w:r>
      </w:ins>
      <w:r w:rsidR="00A26296">
        <w:rPr>
          <w:noProof/>
          <w:lang w:val="en-CA"/>
        </w:rPr>
        <w:t>Li et al., 2020</w:t>
      </w:r>
      <w:del w:id="1677" w:author="Robin Matthews" w:date="2021-07-13T22:15:00Z">
        <w:r w:rsidR="00A26296" w:rsidDel="00881573">
          <w:rPr>
            <w:noProof/>
            <w:lang w:val="en-CA"/>
          </w:rPr>
          <w:delText>a</w:delText>
        </w:r>
      </w:del>
      <w:r w:rsidR="00A26296">
        <w:rPr>
          <w:noProof/>
          <w:lang w:val="en-CA"/>
        </w:rPr>
        <w:t>)</w:t>
      </w:r>
      <w:r w:rsidR="006346B9" w:rsidRPr="00D424AA">
        <w:rPr>
          <w:lang w:val="en-GB"/>
        </w:rPr>
        <w:fldChar w:fldCharType="end"/>
      </w:r>
      <w:commentRangeEnd w:id="1673"/>
      <w:r w:rsidR="00A26296">
        <w:rPr>
          <w:rStyle w:val="Marquedecommentaire"/>
        </w:rPr>
        <w:commentReference w:id="1673"/>
      </w:r>
      <w:r w:rsidRPr="00841A35">
        <w:rPr>
          <w:rFonts w:cs="Times New Roman"/>
          <w:lang w:val="en-GB"/>
        </w:rPr>
        <w:t xml:space="preserve">. The 90% ranges of the multi-model ensemble changes across all land grid boxes in the 50-yr return values for </w:t>
      </w:r>
      <w:r w:rsidR="00E64E86" w:rsidRPr="00D424AA">
        <w:rPr>
          <w:rFonts w:cs="Times New Roman"/>
          <w:lang w:val="en-GB"/>
        </w:rPr>
        <w:t>Rx1day</w:t>
      </w:r>
      <w:r w:rsidRPr="00D424AA">
        <w:rPr>
          <w:rFonts w:cs="Times New Roman"/>
          <w:lang w:val="en-GB"/>
        </w:rPr>
        <w:t xml:space="preserve"> and </w:t>
      </w:r>
      <w:r w:rsidR="00E64E86" w:rsidRPr="00D424AA">
        <w:rPr>
          <w:rFonts w:cs="Times New Roman"/>
          <w:lang w:val="en-GB"/>
        </w:rPr>
        <w:t>Rx5day</w:t>
      </w:r>
      <w:r w:rsidRPr="00D424AA">
        <w:rPr>
          <w:rFonts w:cs="Times New Roman"/>
          <w:lang w:val="en-GB"/>
        </w:rPr>
        <w:t xml:space="preserve"> do not overlap between 1.5°C and 2°C warming levels </w:t>
      </w:r>
      <w:commentRangeStart w:id="1678"/>
      <w:r w:rsidRPr="00D424AA">
        <w:rPr>
          <w:rFonts w:cs="Times New Roman"/>
          <w:lang w:val="en-GB"/>
        </w:rPr>
        <w:fldChar w:fldCharType="begin" w:fldLock="1"/>
      </w:r>
      <w:ins w:id="1679" w:author="Robin Matthews" w:date="2021-07-13T22:15:00Z">
        <w:r w:rsidR="00881573">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680" w:author="Robin Matthews" w:date="2021-07-13T22:15:00Z">
        <w:r w:rsidR="00FC4C2D" w:rsidDel="00881573">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681" w:author="Robin Matthews" w:date="2021-07-13T22:15:00Z">
        <w:r w:rsidR="00881573">
          <w:rPr>
            <w:rFonts w:cs="Times New Roman"/>
            <w:noProof/>
            <w:lang w:val="en-GB"/>
          </w:rPr>
          <w:t xml:space="preserve">C. </w:t>
        </w:r>
      </w:ins>
      <w:r w:rsidR="00A26296">
        <w:rPr>
          <w:rFonts w:cs="Times New Roman"/>
          <w:noProof/>
          <w:lang w:val="en-GB"/>
        </w:rPr>
        <w:t>Li et al., 202</w:t>
      </w:r>
      <w:ins w:id="1682" w:author="Robin Matthews" w:date="2021-07-13T22:15:00Z">
        <w:r w:rsidR="00881573">
          <w:rPr>
            <w:rFonts w:cs="Times New Roman"/>
            <w:noProof/>
            <w:lang w:val="en-GB"/>
          </w:rPr>
          <w:t>0)</w:t>
        </w:r>
      </w:ins>
      <w:del w:id="1683" w:author="Robin Matthews" w:date="2021-07-13T22:15:00Z">
        <w:r w:rsidR="00A26296" w:rsidDel="00881573">
          <w:rPr>
            <w:rFonts w:cs="Times New Roman"/>
            <w:noProof/>
            <w:lang w:val="en-GB"/>
          </w:rPr>
          <w:delText>0</w:delText>
        </w:r>
      </w:del>
      <w:r w:rsidRPr="00D424AA">
        <w:rPr>
          <w:rFonts w:cs="Times New Roman"/>
          <w:lang w:val="en-GB"/>
        </w:rPr>
        <w:fldChar w:fldCharType="end"/>
      </w:r>
      <w:commentRangeEnd w:id="1678"/>
      <w:r w:rsidR="00A26296">
        <w:rPr>
          <w:rStyle w:val="Marquedecommentaire"/>
        </w:rPr>
        <w:commentReference w:id="1678"/>
      </w:r>
      <w:del w:id="1684" w:author="Robin Matthews" w:date="2021-07-13T22:15:00Z">
        <w:r w:rsidRPr="00D424AA" w:rsidDel="00881573">
          <w:rPr>
            <w:rFonts w:cs="Times New Roman"/>
            <w:lang w:val="en-GB"/>
          </w:rPr>
          <w:delText>)</w:delText>
        </w:r>
      </w:del>
      <w:r w:rsidRPr="00D424AA">
        <w:rPr>
          <w:rFonts w:cs="Times New Roman"/>
          <w:lang w:val="en-GB"/>
        </w:rPr>
        <w:t>,</w:t>
      </w:r>
      <w:r w:rsidRPr="00841A35">
        <w:rPr>
          <w:rFonts w:cs="Times New Roman"/>
          <w:lang w:val="en-GB"/>
        </w:rPr>
        <w:t xml:space="preserve"> indicating that a small increment such as 0.5°C in global warming can result in a significant increase in extreme precipitation. Projected long-period </w:t>
      </w:r>
      <w:r w:rsidR="00E64E86" w:rsidRPr="00D424AA">
        <w:rPr>
          <w:rFonts w:cs="Times New Roman"/>
          <w:lang w:val="en-GB"/>
        </w:rPr>
        <w:t>Rx1day</w:t>
      </w:r>
      <w:r w:rsidRPr="00D424AA">
        <w:rPr>
          <w:rFonts w:cs="Times New Roman"/>
          <w:lang w:val="en-GB"/>
        </w:rPr>
        <w:t xml:space="preserve"> return value changes are larger than changes in mean </w:t>
      </w:r>
      <w:r w:rsidR="00E64E86" w:rsidRPr="00D424AA">
        <w:rPr>
          <w:rFonts w:cs="Times New Roman"/>
          <w:lang w:val="en-GB"/>
        </w:rPr>
        <w:t>Rx1day</w:t>
      </w:r>
      <w:r w:rsidRPr="00D424AA">
        <w:rPr>
          <w:rFonts w:cs="Times New Roman"/>
          <w:lang w:val="en-GB"/>
        </w:rPr>
        <w:t xml:space="preserve"> and increase with increasing rarity </w:t>
      </w:r>
      <w:r w:rsidRPr="00D424AA">
        <w:rPr>
          <w:rFonts w:cs="Times New Roman"/>
          <w:lang w:val="en-GB"/>
        </w:rPr>
        <w:fldChar w:fldCharType="begin" w:fldLock="1"/>
      </w:r>
      <w:r w:rsidR="00FF6231">
        <w:rPr>
          <w:rFonts w:cs="Times New Roman"/>
          <w:lang w:val="en-GB"/>
        </w:rPr>
        <w:instrText>ADDIN CSL_CITATION { "citationItems" : [ { "id" : "ITEM-1", "itemData" : { "DOI" : "10.1016/j.wace.2020.100284", "ISSN" : "22120947", "author" : [ { "dropping-particle" : "", "family" : "Wehner", "given" : "Michael F.", "non-dropping-particle" : "", "parse-names" : false, "suffix" : "" } ], "container-title" : "Weather and Climate Extremes", "id" : "ITEM-1", "issued" : { "date-parts" : [ [ "2020", "12" ] ] }, "page" : "100284", "title" : "Characterization of long period return values of extreme daily temperature and precipitation in the CMIP6 models: Part 2, projections of future change", "translator" : [ { "dropping-particle" : "", "family" : "S2656", "given" : "", "non-dropping-particle" : "", "parse-names" : false, "suffix" : "" } ], "type" : "article-journal", "volume" : "30" }, "uris" : [ "http://www.mendeley.com/documents/?uuid=c158f77d-ccee-4b48-a241-1b94eebcd7ac" ] }, { "id" : "ITEM-2", "itemData" : { "DOI" : "10.1029/2019GL086855", "ISSN" : "19448007", "abstract" : "The dependence of projected changes in extreme precipitation on the return period, as well as on the temporal and spatial scales, is investigated using a large ensemble climate simulation with a 60-km resolution global atmospheric model. The rate of increase in extreme precipitation is noticeably larger for longer return values in most parts of the world. While thermodynamic contribution to this increase generally follows the Clausius-Clapeyron relationship for all return periods, dynamic contribution determines the dependence on the return periods. While the dependence on the temporal scales of precipitation has similar characteristics, that on spatial scales is not large. Composites for days with the 100-year return value show that upward motion is enhanced in the middle and upper troposphere, accompanied by the enhanced horizontal water vapor convergence below. It suggests that an increase in latent heat release due to the water vapor increase plays a significant role in the dynamic contribution.", "author" : [ { "dropping-particle" : "", "family" : "Mizuta", "given" : "Ryo", "non-dropping-particle" : "", "parse-names" : false, "suffix" : "" }, { "dropping-particle" : "", "family" : "Endo", "given" : "Hirokazu", "non-dropping-particle" : "", "parse-names" : false, "suffix" : "" } ], "container-title" : "Geophysical Research Letters", "id" : "ITEM-2", "issue" : "13", "issued" : { "date-parts" : [ [ "2020" ] ] }, "page" : "1-8", "title" : "Projected Changes in Extreme Precipitation in a 60-km AGCM Large Ensemble and Their Dependence on Return Periods", "translator" : [ { "dropping-particle" : "", "family" : "S2897", "given" : "", "non-dropping-particle" : "", "parse-names" : false, "suffix" : "" } ], "type" : "article-journal", "volume" : "47" }, "uris" : [ "http://www.mendeley.com/documents/?uuid=bd0e1f41-cf5a-4107-a567-01bb2e690707" ] }, { "id" : "ITEM-3", "itemData" : { "DOI" : "10.1126/science.aat1871", "ISSN" : "0036-8075", "PMID" : "29880673", "abstract" : "A warmer atmosphere has more water vapor. Scientists have been trying to predict what this means for precipitation, but this is more complex and harder to model than temperature. One explanation has been that the intensity of extreme precipitation events will increase at a rate proportional to the increase in atmospheric moisture. But recent findings show that this explanation is too simplistic. There are many ways to define extreme precipitation, and the choice of definition affects how it responds to warming. Researchers must choose their definition of extreme precipitation with care and articulate it clearly, and users should consider how extreme precipitation is defined when interpreting analyses of its change with warming.", "author" : [ { "dropping-particle" : "", "family" : "Pendergrass", "given" : "Angeline G.", "non-dropping-particle" : "", "parse-names" : false, "suffix" : "" } ], "container-title" : "Science", "id" : "ITEM-3", "issue" : "6393", "issued" : { "date-parts" : [ [ "2018" ] ] }, "page" : "1072-1073", "title" : "What precipitation is extreme?", "translator" : [ { "dropping-particle" : "", "family" : "S1664", "given" : "", "non-dropping-particle" : "", "parse-names" : false, "suffix" : "" } ], "type" : "article-journal", "volume" : "360" }, "uris" : [ "http://www.mendeley.com/documents/?uuid=ae006839-65cd-46c9-b6c1-7d89a4cf6562" ] } ], "mendeley" : { "formattedCitation" : "(Pendergrass, 2018; Mizuta and Endo, 2020; Wehner, 2020)", "plainTextFormattedCitation" : "(Pendergrass, 2018; Mizuta and Endo, 2020; Wehner, 2020)", "previouslyFormattedCitation" : "(Pendergrass, 2018; Mizuta and Endo, 2020; Wehner,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endergrass, 2018; Mizuta and Endo, 2020; Wehner, 2020)</w:t>
      </w:r>
      <w:r w:rsidRPr="00D424AA">
        <w:rPr>
          <w:rFonts w:cs="Times New Roman"/>
          <w:lang w:val="en-GB"/>
        </w:rPr>
        <w:fldChar w:fldCharType="end"/>
      </w:r>
      <w:r w:rsidRPr="00841A35">
        <w:rPr>
          <w:rFonts w:cs="Times New Roman"/>
          <w:lang w:val="en-GB"/>
        </w:rPr>
        <w:t xml:space="preserve">. The rate of change of moderate extreme precipitation may depend more on the forcing agent, similar to the mean precipitation response to warming </w:t>
      </w:r>
      <w:del w:id="1685" w:author="Robin Matthews" w:date="2021-07-13T22:15:00Z">
        <w:r w:rsidRPr="00841A35" w:rsidDel="00881573">
          <w:rPr>
            <w:rFonts w:cs="Times New Roman"/>
            <w:lang w:val="en-GB"/>
          </w:rPr>
          <w:delText>(</w:delText>
        </w:r>
      </w:del>
      <w:commentRangeStart w:id="1686"/>
      <w:r w:rsidRPr="00D424AA">
        <w:rPr>
          <w:rFonts w:cs="Times New Roman"/>
          <w:lang w:val="en-GB"/>
        </w:rPr>
        <w:fldChar w:fldCharType="begin" w:fldLock="1"/>
      </w:r>
      <w:ins w:id="1687" w:author="Robin Matthews" w:date="2021-07-13T22:15:00Z">
        <w:r w:rsidR="00881573">
          <w:rPr>
            <w:rFonts w:cs="Times New Roman"/>
            <w:lang w:val="en-GB"/>
          </w:rPr>
          <w:instrText>ADDIN CSL_CITATION { "citationItems" : [ { "id" : "ITEM-1", "itemData" : { "DOI" : "10.1002/2016GL070869", "ISSN" : "00948276", "abstract" : "Abstract Greenhouse gases (GHGs) and aerosols are the two most important anthropogenic forcing agents in the 21st century. The expected declines of anthropogenic aerosols in the 21st century from present-day levels would cause an additional warming of the Earth's climate system, which would aggravate the climate extremes caused by GHG warming. We examine the increased rate of precipitation extremes with global mean surface warming in the 21st century caused by anthropogenic GHGs and aerosols, using an Earth system model ensemble simulation. Similar to mean precipitation, the increased rate of precipitation extremes caused by aerosol forcing is significantly larger than that caused by GHG forcing. The aerosol forcing in the coming decades can play a critical role in inducing change in precipitation extremes if a lower GHG emission pathway is adopted. Our results have implications for policy-making on climate adaptation to extreme precipitation events.", "author" : [ { "dropping-particle" : "", "family" : "Lin", "given" : "Lei", "non-dropping-particle" : "", "parse-names" : false, "suffix" : "" }, { "dropping-particle" : "", "family" : "Wang", "given" : "Zhili", "non-dropping-particle" : "", "parse-names" : false, "suffix" : "" }, { "dropping-particle" : "", "family" : "Xu", "given" : "Yangyang", "non-dropping-particle" : "", "parse-names" : false, "suffix" : "" }, { "dropping-particle" : "", "family" : "Fu", "given" : "Qiang", "non-dropping-particle" : "", "parse-names" : false, "suffix" : "" } ], "container-title" : "Geophysical Research Letters", "id" : "ITEM-1", "issue" : "18", "issued" : { "date-parts" : [ [ "2016", "9", "28" ] ] }, "note" : "doi: 10.1002/2016GL070869", "page" : "9860-9868", "publisher" : "Wiley-Blackwell", "title" : "Sensitivity of precipitation extremes to radiative forcing of greenhouse gases and aerosols", "translator" : [ { "dropping-particle" : "", "family" : "S283", "given" : "", "non-dropping-particle" : "", "parse-names" : false, "suffix" : "" } ], "type" : "article-journal", "volume" : "43" }, "uris" : [ "http://www.mendeley.com/documents/?uuid=c4792ef9-f884-427d-b882-d03098880bbb" ] }, { "id" : "ITEM-2", "itemData" : { "DOI" : "10.1029/2018JD028821", "ISSN" : "2169897X", "abstract" : "Abstract The sensitivity of precipitation extremes (PEs; i.e., the change in PE per degree of change in global mean surface temperature) to aerosol and greenhouse gas (GHG) forcings is examined using the twentieth century historical multimodel ensemble simulations from the Coupled Model Intercomparison Program phase 5 (CMIP5). We find a robustly larger sensitivity of PE to aerosols than GHGs across all available models. The aerosol/GHG-induced sensitivity ratios for globe-averaged monthly maximum consecutive 5-day precipitation (RX5day) and maximum 1-day precipitation (RX1day) in the multimodel ensemble are 1.6 and 1.4, respectively. Over land, the corresponding ratios for RX5day and RX1day are 2.3 and 1.8, respectively. In particular, the aerosol forcing leads to several times greater sensitivity than GHG forcing in West Africa, eastern China, South and Southeast Asia, northwestern South America, and Eastern Europe. The atmospheric energy balance, dynamical adjustment, and vertical structure of forcing, all contribute to the difference in the PE sensitivity to the two forcings. It is shown that the fast response primarily contributes to the greater-than-one aerosol-to-GHG ratios of the PE sensitivities, as for the mean precipitation. This is because of a stronger rainfall suppression effect induced by the GHG atmospheric forcing. We also find that the aerosol-to-GHG ratios of the PE sensitivities depend on the defined extreme precipitation indices. The aerosol-to-GHG sensitivity ratio is larger for more loosely defined PE, and it gradually converges to one for more severely defined PE. Our results further highlight the importance of considering the anthropogenic aerosol reduction in projecting the change in PE.", "author" : [ { "dropping-particle" : "", "family" : "Lin", "given" : "Lei", "non-dropping-particle" : "", "parse-names" : false, "suffix" : "" }, { "dropping-particle" : "", "family" : "Wang", "given" : "Zhili", "non-dropping-particle" : "", "parse-names" : false, "suffix" : "" }, { "dropping-particle" : "", "family" : "Xu", "given" : "Yangyang", "non-dropping-particle" : "", "parse-names" : false, "suffix" : "" }, { "dropping-particle" : "", "family" : "Fu", "given" : "Qiang", "non-dropping-particle" : "", "parse-names" : false, "suffix" : "" }, { "dropping-particle" : "", "family" : "Dong", "given" : "Wenjie", "non-dropping-particle" : "", "parse-names" : false, "suffix" : "" } ], "container-title" : "Journal of Geophysical Research: Atmospheres", "id" : "ITEM-2", "issued" : { "date-parts" : [ [ "2018", "8", "15" ] ] }, "publisher" : "Wiley-Blackwell", "title" : "Larger Sensitivity of Precipitation Extremes to Aerosol Than Greenhouse Gas Forcing in CMIP5 Models", "translator" : [ { "dropping-particle" : "", "family" : "S914", "given" : "", "non-dropping-particle" : "", "parse-names" : false, "suffix" : "" } ], "type" : "article-journal" }, "uris" : [ "http://www.mendeley.com/documents/?uuid=15eed24f-eb6f-4575-a377-5eccfc4bfb72" ] } ], "mendeley" : { "formattedCitation" : "(Lin et al., 2016, 2018)", "manualFormatting" : "(Lin et al., 2016, 2018)", "plainTextFormattedCitation" : "(Lin et al., 2016, 2018)", "previouslyFormattedCitation" : "(Lin et al., 2016, 2018)" }, "properties" : { "noteIndex" : 0 }, "schema" : "https://github.com/citation-style-language/schema/raw/master/csl-citation.json" }</w:instrText>
        </w:r>
      </w:ins>
      <w:del w:id="1688" w:author="Robin Matthews" w:date="2021-07-13T22:15:00Z">
        <w:r w:rsidR="00FF6231" w:rsidDel="00881573">
          <w:rPr>
            <w:rFonts w:cs="Times New Roman"/>
            <w:lang w:val="en-GB"/>
          </w:rPr>
          <w:delInstrText>ADDIN CSL_CITATION { "citationItems" : [ { "id" : "ITEM-1", "itemData" : { "DOI" : "10.1002/2016GL070869", "ISSN" : "00948276", "abstract" : "Abstract Greenhouse gases (GHGs) and aerosols are the two most important anthropogenic forcing agents in the 21st century. The expected declines of anthropogenic aerosols in the 21st century from present-day levels would cause an additional warming of the Earth's climate system, which would aggravate the climate extremes caused by GHG warming. We examine the increased rate of precipitation extremes with global mean surface warming in the 21st century caused by anthropogenic GHGs and aerosols, using an Earth system model ensemble simulation. Similar to mean precipitation, the increased rate of precipitation extremes caused by aerosol forcing is significantly larger than that caused by GHG forcing. The aerosol forcing in the coming decades can play a critical role in inducing change in precipitation extremes if a lower GHG emission pathway is adopted. Our results have implications for policy-making on climate adaptation to extreme precipitation events.", "author" : [ { "dropping-particle" : "", "family" : "Lin", "given" : "Lei", "non-dropping-particle" : "", "parse-names" : false, "suffix" : "" }, { "dropping-particle" : "", "family" : "Wang", "given" : "Zhili", "non-dropping-particle" : "", "parse-names" : false, "suffix" : "" }, { "dropping-particle" : "", "family" : "Xu", "given" : "Yangyang", "non-dropping-particle" : "", "parse-names" : false, "suffix" : "" }, { "dropping-particle" : "", "family" : "Fu", "given" : "Qiang", "non-dropping-particle" : "", "parse-names" : false, "suffix" : "" } ], "container-title" : "Geophysical Research Letters", "id" : "ITEM-1", "issue" : "18", "issued" : { "date-parts" : [ [ "2016", "9", "28" ] ] }, "note" : "doi: 10.1002/2016GL070869", "page" : "9860-9868", "publisher" : "Wiley-Blackwell", "title" : "Sensitivity of precipitation extremes to radiative forcing of greenhouse gases and aerosols", "translator" : [ { "dropping-particle" : "", "family" : "S283", "given" : "", "non-dropping-particle" : "", "parse-names" : false, "suffix" : "" } ], "type" : "article-journal", "volume" : "43" }, "uris" : [ "http://www.mendeley.com/documents/?uuid=c4792ef9-f884-427d-b882-d03098880bbb" ] }, { "id" : "ITEM-2", "itemData" : { "DOI" : "10.1029/2018JD028821", "ISSN" : "2169897X", "abstract" : "Abstract The sensitivity of precipitation extremes (PEs; i.e., the change in PE per degree of change in global mean surface temperature) to aerosol and greenhouse gas (GHG) forcings is examined using the twentieth century historical multimodel ensemble simulations from the Coupled Model Intercomparison Program phase 5 (CMIP5). We find a robustly larger sensitivity of PE to aerosols than GHGs across all available models. The aerosol/GHG-induced sensitivity ratios for globe-averaged monthly maximum consecutive 5-day precipitation (RX5day) and maximum 1-day precipitation (RX1day) in the multimodel ensemble are 1.6 and 1.4, respectively. Over land, the corresponding ratios for RX5day and RX1day are 2.3 and 1.8, respectively. In particular, the aerosol forcing leads to several times greater sensitivity than GHG forcing in West Africa, eastern China, South and Southeast Asia, northwestern South America, and Eastern Europe. The atmospheric energy balance, dynamical adjustment, and vertical structure of forcing, all contribute to the difference in the PE sensitivity to the two forcings. It is shown that the fast response primarily contributes to the greater-than-one aerosol-to-GHG ratios of the PE sensitivities, as for the mean precipitation. This is because of a stronger rainfall suppression effect induced by the GHG atmospheric forcing. We also find that the aerosol-to-GHG ratios of the PE sensitivities depend on the defined extreme precipitation indices. The aerosol-to-GHG sensitivity ratio is larger for more loosely defined PE, and it gradually converges to one for more severely defined PE. Our results further highlight the importance of considering the anthropogenic aerosol reduction in projecting the change in PE.", "author" : [ { "dropping-particle" : "", "family" : "Lin", "given" : "Lei", "non-dropping-particle" : "", "parse-names" : false, "suffix" : "" }, { "dropping-particle" : "", "family" : "Wang", "given" : "Zhili", "non-dropping-particle" : "", "parse-names" : false, "suffix" : "" }, { "dropping-particle" : "", "family" : "Xu", "given" : "Yangyang", "non-dropping-particle" : "", "parse-names" : false, "suffix" : "" }, { "dropping-particle" : "", "family" : "Fu", "given" : "Qiang", "non-dropping-particle" : "", "parse-names" : false, "suffix" : "" }, { "dropping-particle" : "", "family" : "Dong", "given" : "Wenjie", "non-dropping-particle" : "", "parse-names" : false, "suffix" : "" } ], "container-title" : "Journal of Geophysical Research: Atmospheres", "id" : "ITEM-2", "issued" : { "date-parts" : [ [ "2018", "8", "15" ] ] }, "publisher" : "Wiley-Blackwell", "title" : "Larger Sensitivity of Precipitation Extremes to Aerosol Than Greenhouse Gas Forcing in CMIP5 Models", "translator" : [ { "dropping-particle" : "", "family" : "S914", "given" : "", "non-dropping-particle" : "", "parse-names" : false, "suffix" : "" } ], "type" : "article-journal" }, "uris" : [ "http://www.mendeley.com/documents/?uuid=15eed24f-eb6f-4575-a377-5eccfc4bfb72" ] } ], "mendeley" : { "formattedCitation" : "(Lin et al., 2016, 2018)", "manualFormatting" : "Lin et al., 2016, 2018a)", "plainTextFormattedCitation" : "(Lin et al., 2016, 2018)", "previouslyFormattedCitation" : "(Lin et al., 2016, 2018)" }, "properties" : { "noteIndex" : 0 }, "schema" : "https://github.com/citation-style-language/schema/raw/master/csl-citation.json" }</w:delInstrText>
        </w:r>
      </w:del>
      <w:r w:rsidRPr="00D424AA">
        <w:rPr>
          <w:rFonts w:cs="Times New Roman"/>
          <w:lang w:val="en-GB"/>
        </w:rPr>
        <w:fldChar w:fldCharType="separate"/>
      </w:r>
      <w:del w:id="1689" w:author="Robin Matthews" w:date="2021-07-13T22:15:00Z">
        <w:r w:rsidR="00A26296" w:rsidDel="00881573">
          <w:rPr>
            <w:rFonts w:cs="Times New Roman"/>
            <w:noProof/>
            <w:lang w:val="en-GB"/>
          </w:rPr>
          <w:delText>L</w:delText>
        </w:r>
      </w:del>
      <w:ins w:id="1690" w:author="Robin Matthews" w:date="2021-07-13T22:15:00Z">
        <w:r w:rsidR="00881573">
          <w:rPr>
            <w:rFonts w:cs="Times New Roman"/>
            <w:noProof/>
            <w:lang w:val="en-GB"/>
          </w:rPr>
          <w:t>(L</w:t>
        </w:r>
      </w:ins>
      <w:r w:rsidR="00A26296">
        <w:rPr>
          <w:rFonts w:cs="Times New Roman"/>
          <w:noProof/>
          <w:lang w:val="en-GB"/>
        </w:rPr>
        <w:t>in et al., 2016, 2018</w:t>
      </w:r>
      <w:del w:id="1691" w:author="Robin Matthews" w:date="2021-07-13T22:15:00Z">
        <w:r w:rsidR="00A26296" w:rsidDel="00881573">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1686"/>
      <w:r w:rsidR="00A26296">
        <w:rPr>
          <w:rStyle w:val="Marquedecommentaire"/>
        </w:rPr>
        <w:commentReference w:id="1686"/>
      </w:r>
      <w:r w:rsidRPr="00841A35">
        <w:rPr>
          <w:rFonts w:cs="Times New Roman"/>
          <w:lang w:val="en-GB"/>
        </w:rPr>
        <w:t xml:space="preserve">. Thus, there is </w:t>
      </w:r>
      <w:r w:rsidRPr="00D424AA">
        <w:rPr>
          <w:rFonts w:cs="Times New Roman"/>
          <w:i/>
          <w:lang w:val="en-GB"/>
        </w:rPr>
        <w:t>high confidence</w:t>
      </w:r>
      <w:r w:rsidRPr="00D424AA">
        <w:rPr>
          <w:rFonts w:cs="Times New Roman"/>
          <w:lang w:val="en-GB"/>
        </w:rPr>
        <w:t xml:space="preserve"> that extreme precipitation that occurs once a year or less frequently increases proportionally to the amount of surface warming and the rate of change in precipitation is not dependent on the underlying forcing agents of warming.</w:t>
      </w:r>
    </w:p>
    <w:p w14:paraId="12F07E2F" w14:textId="662B9BF6" w:rsidR="005A55B4" w:rsidRDefault="005A55B4" w:rsidP="00D424AA">
      <w:pPr>
        <w:rPr>
          <w:rFonts w:cs="Times New Roman"/>
          <w:strike/>
          <w:lang w:val="en-GB"/>
        </w:rPr>
      </w:pPr>
    </w:p>
    <w:p w14:paraId="320B1C29" w14:textId="77777777" w:rsidR="0012500E" w:rsidRPr="00D424AA" w:rsidRDefault="0012500E" w:rsidP="00D424AA">
      <w:pPr>
        <w:rPr>
          <w:rFonts w:cs="Times New Roman"/>
          <w:strike/>
          <w:lang w:val="en-GB"/>
        </w:rPr>
      </w:pPr>
    </w:p>
    <w:p w14:paraId="612E72CB" w14:textId="6A3D79A6" w:rsidR="005A55B4" w:rsidRDefault="005A55B4" w:rsidP="00D424AA">
      <w:pPr>
        <w:rPr>
          <w:rFonts w:cs="Times New Roman"/>
          <w:b/>
          <w:lang w:val="en-GB"/>
        </w:rPr>
      </w:pPr>
      <w:r w:rsidRPr="00D424AA">
        <w:rPr>
          <w:rFonts w:cs="Times New Roman"/>
          <w:b/>
          <w:lang w:val="en-GB"/>
        </w:rPr>
        <w:t>[START FIGURE 11.15 HERE]</w:t>
      </w:r>
    </w:p>
    <w:p w14:paraId="5370B24A" w14:textId="77777777" w:rsidR="0012500E" w:rsidRPr="00D424AA" w:rsidRDefault="0012500E" w:rsidP="00D424AA">
      <w:pPr>
        <w:rPr>
          <w:rFonts w:cs="Times New Roman"/>
          <w:b/>
          <w:lang w:val="en-GB"/>
        </w:rPr>
      </w:pPr>
    </w:p>
    <w:p w14:paraId="4DF6AD1D" w14:textId="77777777" w:rsidR="005A55B4" w:rsidRPr="00D424AA" w:rsidRDefault="005A55B4" w:rsidP="00D424AA">
      <w:pPr>
        <w:rPr>
          <w:rFonts w:cs="Times New Roman"/>
          <w:sz w:val="8"/>
          <w:szCs w:val="8"/>
          <w:lang w:val="en-GB"/>
        </w:rPr>
      </w:pPr>
    </w:p>
    <w:p w14:paraId="7DE4EB3F" w14:textId="0AA711B2" w:rsidR="005A55B4" w:rsidRPr="00D424AA" w:rsidRDefault="005A55B4" w:rsidP="00DE4CA9">
      <w:pPr>
        <w:pStyle w:val="AR6Chap11Figure"/>
      </w:pPr>
      <w:r w:rsidRPr="00D424AA">
        <w:t xml:space="preserve">Projected changes in the intensity of extreme precipitation events under 1°C, 1.5°C, 2°C, 3°C, and 4°C global warming levels relative to the 1851-1900 baseline. Extreme precipitation events are defined as the daily precipitation (Rx1day) that was exceeded on average once during a 10-year period (10-year event, blue) and once during a 50-year period (50-year event, orange) during the 1851-1900 base period. Results are shown for the global land. For each box plot, the horizontal line and the box represent the median and central 66% uncertainty range, respectively, of the intensity changes across the space, and the whiskers extend to the 90% uncertainty range. The results are based on the multi-model ensemble median estimated from simulations of global climate models contributing to the sixth phase of the Coupled Model Intercomparison Project (CMIP6) under different SSP forcing scenarios. </w:t>
      </w:r>
      <w:r w:rsidR="00451FD2">
        <w:t>Based on</w:t>
      </w:r>
      <w:r w:rsidRPr="00D424AA">
        <w:t xml:space="preserve"> </w:t>
      </w:r>
      <w:commentRangeStart w:id="1692"/>
      <w:r w:rsidRPr="00D424AA">
        <w:rPr>
          <w:lang w:val="en-CA"/>
        </w:rPr>
        <w:fldChar w:fldCharType="begin" w:fldLock="1"/>
      </w:r>
      <w:ins w:id="1693" w:author="Robin Matthews" w:date="2021-07-13T22:16:00Z">
        <w:r w:rsidR="000150C8">
          <w:rPr>
            <w:lang w:val="en-CA"/>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694" w:author="Robin Matthews" w:date="2021-07-13T22:16:00Z">
        <w:r w:rsidR="00FC4C2D" w:rsidDel="000150C8">
          <w:rPr>
            <w:lang w:val="en-CA"/>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lang w:val="en-CA"/>
        </w:rPr>
        <w:fldChar w:fldCharType="separate"/>
      </w:r>
      <w:del w:id="1695" w:author="Robin Matthews" w:date="2021-07-13T22:16:00Z">
        <w:r w:rsidR="00A26296" w:rsidDel="000150C8">
          <w:rPr>
            <w:noProof/>
            <w:lang w:val="en-CA"/>
          </w:rPr>
          <w:delText>(</w:delText>
        </w:r>
      </w:del>
      <w:ins w:id="1696" w:author="Robin Matthews" w:date="2021-07-13T22:16:00Z">
        <w:r w:rsidR="000150C8">
          <w:rPr>
            <w:noProof/>
            <w:lang w:val="en-CA"/>
          </w:rPr>
          <w:t xml:space="preserve">C. </w:t>
        </w:r>
      </w:ins>
      <w:r w:rsidR="00A26296">
        <w:rPr>
          <w:noProof/>
          <w:lang w:val="en-CA"/>
        </w:rPr>
        <w:t>Li et al.</w:t>
      </w:r>
      <w:ins w:id="1697" w:author="Robin Matthews" w:date="2021-07-13T22:16:00Z">
        <w:r w:rsidR="000150C8">
          <w:rPr>
            <w:noProof/>
            <w:lang w:val="en-CA"/>
          </w:rPr>
          <w:t xml:space="preserve"> (</w:t>
        </w:r>
      </w:ins>
      <w:del w:id="1698" w:author="Robin Matthews" w:date="2021-07-13T22:16:00Z">
        <w:r w:rsidR="00A26296" w:rsidDel="000150C8">
          <w:rPr>
            <w:noProof/>
            <w:lang w:val="en-CA"/>
          </w:rPr>
          <w:delText xml:space="preserve">, </w:delText>
        </w:r>
      </w:del>
      <w:r w:rsidR="00A26296">
        <w:rPr>
          <w:noProof/>
          <w:lang w:val="en-CA"/>
        </w:rPr>
        <w:t>2020</w:t>
      </w:r>
      <w:del w:id="1699" w:author="Robin Matthews" w:date="2021-07-13T22:16:00Z">
        <w:r w:rsidR="00A26296" w:rsidDel="000150C8">
          <w:rPr>
            <w:noProof/>
            <w:lang w:val="en-CA"/>
          </w:rPr>
          <w:delText>a</w:delText>
        </w:r>
      </w:del>
      <w:r w:rsidR="00A26296">
        <w:rPr>
          <w:noProof/>
          <w:lang w:val="en-CA"/>
        </w:rPr>
        <w:t>)</w:t>
      </w:r>
      <w:r w:rsidRPr="00D424AA">
        <w:fldChar w:fldCharType="end"/>
      </w:r>
      <w:commentRangeEnd w:id="1692"/>
      <w:r w:rsidR="00A26296">
        <w:rPr>
          <w:rStyle w:val="Marquedecommentaire"/>
          <w:lang w:val="fr-FR"/>
        </w:rPr>
        <w:commentReference w:id="1692"/>
      </w:r>
      <w:r w:rsidRPr="00841A35">
        <w:t>.</w:t>
      </w:r>
      <w:r w:rsidR="00DB45A5">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63FC8141" w14:textId="77777777" w:rsidR="005A55B4" w:rsidRPr="00D424AA" w:rsidRDefault="005A55B4" w:rsidP="00D424AA">
      <w:pPr>
        <w:ind w:left="1134"/>
        <w:rPr>
          <w:rFonts w:cs="Times New Roman"/>
          <w:b/>
          <w:sz w:val="8"/>
          <w:szCs w:val="8"/>
          <w:lang w:val="en-GB"/>
        </w:rPr>
      </w:pPr>
      <w:r w:rsidRPr="00D424AA">
        <w:rPr>
          <w:rFonts w:cs="Times New Roman"/>
          <w:sz w:val="8"/>
          <w:szCs w:val="8"/>
          <w:lang w:val="en-GB"/>
        </w:rPr>
        <w:t xml:space="preserve"> </w:t>
      </w:r>
    </w:p>
    <w:p w14:paraId="310E6420" w14:textId="77777777" w:rsidR="0012500E" w:rsidRDefault="0012500E" w:rsidP="00D424AA">
      <w:pPr>
        <w:pStyle w:val="AR6BodyTextBold"/>
        <w:rPr>
          <w:lang w:val="en-GB"/>
        </w:rPr>
      </w:pPr>
    </w:p>
    <w:p w14:paraId="68F782D6" w14:textId="398EA9A1" w:rsidR="005A55B4" w:rsidRPr="00D424AA" w:rsidRDefault="005A55B4" w:rsidP="00D424AA">
      <w:pPr>
        <w:pStyle w:val="AR6BodyTextBold"/>
        <w:rPr>
          <w:lang w:val="en-GB"/>
        </w:rPr>
      </w:pPr>
      <w:bookmarkStart w:id="1700" w:name="_Toc66989739"/>
      <w:r w:rsidRPr="00D424AA">
        <w:rPr>
          <w:lang w:val="en-GB"/>
        </w:rPr>
        <w:t>[END FIGURE 11.15 HERE]</w:t>
      </w:r>
      <w:bookmarkEnd w:id="1700"/>
    </w:p>
    <w:p w14:paraId="39468B12" w14:textId="2B5BFBD9" w:rsidR="00AB6006" w:rsidRDefault="00AB6006" w:rsidP="00D424AA">
      <w:pPr>
        <w:rPr>
          <w:rFonts w:cs="Times New Roman"/>
          <w:lang w:val="en-GB"/>
        </w:rPr>
      </w:pPr>
    </w:p>
    <w:p w14:paraId="02D96EF4" w14:textId="77777777" w:rsidR="0012500E" w:rsidRPr="00D424AA" w:rsidRDefault="0012500E" w:rsidP="00D424AA">
      <w:pPr>
        <w:rPr>
          <w:rFonts w:cs="Times New Roman"/>
          <w:lang w:val="en-GB"/>
        </w:rPr>
      </w:pPr>
    </w:p>
    <w:p w14:paraId="6251F892" w14:textId="48AEEB50" w:rsidR="00AB6006" w:rsidRPr="00D424AA" w:rsidRDefault="00AB6006" w:rsidP="00D424AA">
      <w:pPr>
        <w:rPr>
          <w:rFonts w:cs="Times New Roman"/>
          <w:lang w:val="en-GB"/>
        </w:rPr>
      </w:pPr>
      <w:r w:rsidRPr="00D424AA">
        <w:rPr>
          <w:rFonts w:cs="Times New Roman"/>
          <w:lang w:val="en-GB"/>
        </w:rPr>
        <w:t>The spatial patterns of the projected changes across different warming levels are quite similar, as shown in Figure 11.1</w:t>
      </w:r>
      <w:r w:rsidR="00203E41" w:rsidRPr="00D424AA">
        <w:rPr>
          <w:rFonts w:cs="Times New Roman"/>
          <w:lang w:val="en-GB"/>
        </w:rPr>
        <w:t>6</w:t>
      </w:r>
      <w:r w:rsidRPr="00D424AA">
        <w:rPr>
          <w:rFonts w:cs="Times New Roman"/>
          <w:lang w:val="en-GB"/>
        </w:rPr>
        <w:t xml:space="preserve"> and confirmed by near-linear scaling between extreme precipitation and global warming levels at regional scales </w:t>
      </w:r>
      <w:r w:rsidRPr="00D424AA">
        <w:rPr>
          <w:rFonts w:cs="Times New Roman"/>
          <w:lang w:val="en-GB"/>
        </w:rPr>
        <w:fldChar w:fldCharType="begin" w:fldLock="1"/>
      </w:r>
      <w:r w:rsidR="00FC4C2D">
        <w:rPr>
          <w:rFonts w:cs="Times New Roman"/>
          <w:lang w:val="en-GB"/>
        </w:rPr>
        <w:instrText>ADDIN CSL_CITATION { "citationItems" : [ { "id" : "ITEM-1",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1",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mendeley" : { "formattedCitation" : "(Seneviratne and Hauser, 2020)", "plainTextFormattedCitation" : "(Seneviratne and Hauser, 2020)", "previouslyFormattedCitation" : "(Seneviratne and Hauser,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neviratne and Hauser, 2020)</w:t>
      </w:r>
      <w:r w:rsidRPr="00D424AA">
        <w:rPr>
          <w:rFonts w:cs="Times New Roman"/>
          <w:lang w:val="en-GB"/>
        </w:rPr>
        <w:fldChar w:fldCharType="end"/>
      </w:r>
      <w:r w:rsidRPr="00841A35">
        <w:rPr>
          <w:rFonts w:cs="Times New Roman"/>
          <w:lang w:val="en-GB"/>
        </w:rPr>
        <w:t>. Internal variability modul</w:t>
      </w:r>
      <w:r w:rsidRPr="00D424AA">
        <w:rPr>
          <w:rFonts w:cs="Times New Roman"/>
          <w:lang w:val="en-GB"/>
        </w:rPr>
        <w:t xml:space="preserve">ates changes in heavy rainfall </w:t>
      </w:r>
      <w:r w:rsidRPr="00D424AA">
        <w:rPr>
          <w:rFonts w:cs="Times New Roman"/>
          <w:lang w:val="en-GB"/>
        </w:rPr>
        <w:fldChar w:fldCharType="begin" w:fldLock="1"/>
      </w:r>
      <w:r w:rsidR="00FF6231">
        <w:rPr>
          <w:rFonts w:cs="Times New Roman"/>
          <w:lang w:val="en-GB"/>
        </w:rPr>
        <w:instrText>ADDIN CSL_CITATION { "citationItems" : [ { "id" : "ITEM-1", "itemData" : { "DOI" : "10.1029/2020GL089300", "ISSN" : "0094-8276", "abstract" : "Abstract At regional to local scales internal variability is expected to be a dominant source of uncertainty in analyzing precipitation extremes and mean precipitation even far into the 21st century. A debated topic is whether a faster increase in subdaily precipitation extremes can be expected. Here we analyzed seasonal maximum precipitation in various time steps (3\u00a0hr, days, and 5\u00a0days) from a high-resolution 50-member large-ensemble (CRCM5-LE) and compared them to changes in mean precipitation over Europe. Our results show that the magnitude of change in extreme precipitation varies for season and duration. Subdaily extremes increase at higher rates than daily extremes and show higher scaling with temperature. Northern Europe shows widespread scaling above Clausius-Clapeyron of subdaily extremes in all seasons and for daily extremes in winter/spring. Scaling above Clausius-Clapeyron is also visible over Eastern Europe in winter/spring. For most regions and seasons the forced response emerges from the internal variability by midcentury.", "author" : [ { "dropping-particle" : "", "family" : "Wood", "given" : "R R", "non-dropping-particle" : "", "parse-names" : false, "suffix" : "" }, { "dropping-particle" : "", "family" : "Ludwig", "given" : "R", "non-dropping-particle" : "", "parse-names" : false, "suffix" : "" } ], "container-title" : "Geophysical Research Letters", "id" : "ITEM-1", "issue" : "17", "issued" : { "date-parts" : [ [ "2020", "9", "16" ] ] }, "note" : "doi: 10.1029/2020GL089300", "page" : "e2020GL089300", "publisher" : "John Wiley &amp; Sons, Ltd", "title" : "Analyzing Internal Variability and Forced Response of Subdaily and Daily Extreme Precipitation Over Europe", "translator" : [ { "dropping-particle" : "", "family" : "S3017", "given" : "", "non-dropping-particle" : "", "parse-names" : false, "suffix" : "" } ], "type" : "article-journal", "volume" : "47" }, "uris" : [ "http://www.mendeley.com/documents/?uuid=8e11910f-3a53-414f-adf4-3755d76ad1af" ] } ], "mendeley" : { "formattedCitation" : "(Wood and Ludwig, 2020)", "plainTextFormattedCitation" : "(Wood and Ludwig, 2020)", "previouslyFormattedCitation" : "(Wood and Ludwig,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ood and Ludwig, 2020)</w:t>
      </w:r>
      <w:r w:rsidRPr="00D424AA">
        <w:rPr>
          <w:rFonts w:cs="Times New Roman"/>
          <w:lang w:val="en-GB"/>
        </w:rPr>
        <w:fldChar w:fldCharType="end"/>
      </w:r>
      <w:r w:rsidRPr="00841A35">
        <w:rPr>
          <w:rFonts w:cs="Times New Roman"/>
          <w:lang w:val="en-GB"/>
        </w:rPr>
        <w:t xml:space="preserve">, resulting in different changes in different regions </w:t>
      </w:r>
      <w:r w:rsidRPr="00D424AA">
        <w:rPr>
          <w:rFonts w:cs="Times New Roman"/>
          <w:lang w:val="en-GB"/>
        </w:rPr>
        <w:fldChar w:fldCharType="begin" w:fldLock="1"/>
      </w:r>
      <w:r w:rsidR="00FC4C2D">
        <w:rPr>
          <w:rFonts w:cs="Times New Roman"/>
          <w:lang w:val="en-GB"/>
        </w:rPr>
        <w:instrText>ADDIN CSL_CITATION { "citationItems" : [ { "id" : "ITEM-1",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1", "issued" : { "date-parts" : [ [ "2020", "5" ] ] }, "title" : "Regional climate sensitivity of climate extremes in CMIP6 vs CMIP5 multi\u2010model ensembles", "translator" : [ { "dropping-particle" : "", "family" : "S3667", "given" : "", "non-dropping-particle" : "", "parse-names" : false, "suffix" : "" } ], "type" : "article-journal" }, "uris" : [ "http://www.mendeley.com/documents/?uuid=5fc1aa87-8b93-4546-9f05-016e14de61cb" ] } ], "mendeley" : { "formattedCitation" : "(Seneviratne and Hauser, 2020)", "plainTextFormattedCitation" : "(Seneviratne and Hauser, 2020)", "previouslyFormattedCitation" : "(Seneviratne and Hauser,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neviratne and Hauser, 2020)</w:t>
      </w:r>
      <w:r w:rsidRPr="00D424AA">
        <w:rPr>
          <w:rFonts w:cs="Times New Roman"/>
          <w:lang w:val="en-GB"/>
        </w:rPr>
        <w:fldChar w:fldCharType="end"/>
      </w:r>
      <w:r w:rsidRPr="00841A35">
        <w:rPr>
          <w:rFonts w:cs="Times New Roman"/>
          <w:lang w:val="en-GB"/>
        </w:rPr>
        <w:t>. Extreme precipitation nearly a</w:t>
      </w:r>
      <w:r w:rsidRPr="00D424AA">
        <w:rPr>
          <w:rFonts w:cs="Times New Roman"/>
          <w:lang w:val="en-GB"/>
        </w:rPr>
        <w:t xml:space="preserve">lways increases across land areas with larger increases at higher global warming levels, except in very few regions, such as southern Europe around the Mediterranean Basin in some seasons. The </w:t>
      </w:r>
      <w:r w:rsidRPr="00D424AA">
        <w:rPr>
          <w:rFonts w:cs="Times New Roman"/>
          <w:i/>
          <w:lang w:val="en-GB"/>
        </w:rPr>
        <w:t>very likely</w:t>
      </w:r>
      <w:r w:rsidRPr="00D424AA">
        <w:rPr>
          <w:rFonts w:cs="Times New Roman"/>
          <w:lang w:val="en-GB"/>
        </w:rPr>
        <w:t xml:space="preserve"> ranges of the multi-model ensemble changes across all land grid boxes in the 50-yr return values for </w:t>
      </w:r>
      <w:r w:rsidR="00E64E86" w:rsidRPr="00D424AA">
        <w:rPr>
          <w:rFonts w:cs="Times New Roman"/>
          <w:lang w:val="en-GB"/>
        </w:rPr>
        <w:t>Rx1day</w:t>
      </w:r>
      <w:r w:rsidRPr="00D424AA">
        <w:rPr>
          <w:rFonts w:cs="Times New Roman"/>
          <w:lang w:val="en-GB"/>
        </w:rPr>
        <w:t xml:space="preserve"> and </w:t>
      </w:r>
      <w:r w:rsidR="00E64E86" w:rsidRPr="00D424AA">
        <w:rPr>
          <w:rFonts w:cs="Times New Roman"/>
          <w:lang w:val="en-GB"/>
        </w:rPr>
        <w:t>Rx5day</w:t>
      </w:r>
      <w:r w:rsidRPr="00D424AA">
        <w:rPr>
          <w:rFonts w:cs="Times New Roman"/>
          <w:lang w:val="en-GB"/>
        </w:rPr>
        <w:t xml:space="preserve"> between 1.5°C and 1°C warming levels are above zero for all continents expect Europe, with </w:t>
      </w:r>
      <w:r w:rsidRPr="00D424AA">
        <w:rPr>
          <w:rFonts w:cs="Times New Roman"/>
          <w:i/>
          <w:lang w:val="en-GB"/>
        </w:rPr>
        <w:t xml:space="preserve">likely </w:t>
      </w:r>
      <w:r w:rsidRPr="00D424AA">
        <w:rPr>
          <w:rFonts w:cs="Times New Roman"/>
          <w:lang w:val="en-GB"/>
        </w:rPr>
        <w:t xml:space="preserve">range above zero over Europe </w:t>
      </w:r>
      <w:commentRangeStart w:id="1701"/>
      <w:r w:rsidRPr="00D424AA">
        <w:rPr>
          <w:rFonts w:cs="Times New Roman"/>
          <w:lang w:val="en-GB"/>
        </w:rPr>
        <w:fldChar w:fldCharType="begin" w:fldLock="1"/>
      </w:r>
      <w:ins w:id="1702" w:author="Robin Matthews" w:date="2021-07-13T22:17:00Z">
        <w:r w:rsidR="000150C8">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703" w:author="Robin Matthews" w:date="2021-07-13T22:17:00Z">
        <w:r w:rsidR="00FC4C2D" w:rsidDel="000150C8">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704" w:author="Robin Matthews" w:date="2021-07-13T22:17:00Z">
        <w:r w:rsidR="000150C8">
          <w:rPr>
            <w:rFonts w:cs="Times New Roman"/>
            <w:noProof/>
            <w:lang w:val="en-GB"/>
          </w:rPr>
          <w:t xml:space="preserve">C. </w:t>
        </w:r>
      </w:ins>
      <w:r w:rsidR="00A26296">
        <w:rPr>
          <w:rFonts w:cs="Times New Roman"/>
          <w:noProof/>
          <w:lang w:val="en-GB"/>
        </w:rPr>
        <w:t>Li et al., 202</w:t>
      </w:r>
      <w:ins w:id="1705" w:author="Robin Matthews" w:date="2021-07-13T22:17:00Z">
        <w:r w:rsidR="000150C8">
          <w:rPr>
            <w:rFonts w:cs="Times New Roman"/>
            <w:noProof/>
            <w:lang w:val="en-GB"/>
          </w:rPr>
          <w:t>0)</w:t>
        </w:r>
      </w:ins>
      <w:del w:id="1706" w:author="Robin Matthews" w:date="2021-07-13T22:17:00Z">
        <w:r w:rsidR="00A26296" w:rsidDel="000150C8">
          <w:rPr>
            <w:rFonts w:cs="Times New Roman"/>
            <w:noProof/>
            <w:lang w:val="en-GB"/>
          </w:rPr>
          <w:delText>0</w:delText>
        </w:r>
      </w:del>
      <w:r w:rsidRPr="00D424AA">
        <w:rPr>
          <w:rFonts w:cs="Times New Roman"/>
          <w:lang w:val="en-GB"/>
        </w:rPr>
        <w:fldChar w:fldCharType="end"/>
      </w:r>
      <w:commentRangeEnd w:id="1701"/>
      <w:r w:rsidR="00A26296">
        <w:rPr>
          <w:rStyle w:val="Marquedecommentaire"/>
        </w:rPr>
        <w:commentReference w:id="1701"/>
      </w:r>
      <w:del w:id="1707" w:author="Robin Matthews" w:date="2021-07-13T22:17:00Z">
        <w:r w:rsidRPr="00841A35" w:rsidDel="000150C8">
          <w:rPr>
            <w:rFonts w:cs="Times New Roman"/>
            <w:lang w:val="en-GB"/>
          </w:rPr>
          <w:delText>)</w:delText>
        </w:r>
      </w:del>
      <w:r w:rsidRPr="00D424AA">
        <w:rPr>
          <w:rFonts w:cs="Times New Roman"/>
          <w:lang w:val="en-GB"/>
        </w:rPr>
        <w:t xml:space="preserve">. Decreases in extreme precipitation are confined mostly to subtropical ocean areas and are highly correlated to decreases in mean precipitation due to storm track shifts. These subtropical decreases can extend to nearby land areas in individual realizations. </w:t>
      </w:r>
    </w:p>
    <w:p w14:paraId="6A912E66" w14:textId="77777777" w:rsidR="00AB6006" w:rsidRPr="00D424AA" w:rsidRDefault="00AB6006" w:rsidP="00D424AA">
      <w:pPr>
        <w:rPr>
          <w:rFonts w:cs="Times New Roman"/>
          <w:lang w:val="en-GB"/>
        </w:rPr>
      </w:pPr>
    </w:p>
    <w:p w14:paraId="5EADFB0F" w14:textId="70C7AFDA" w:rsidR="00AB6006" w:rsidRPr="00D424AA" w:rsidRDefault="00AB6006" w:rsidP="00D424AA">
      <w:pPr>
        <w:rPr>
          <w:rFonts w:cs="Times New Roman"/>
          <w:lang w:val="en-GB"/>
        </w:rPr>
      </w:pPr>
      <w:r w:rsidRPr="00D424AA">
        <w:rPr>
          <w:rFonts w:cs="Times New Roman"/>
          <w:lang w:val="en-GB"/>
        </w:rPr>
        <w:t>Projected increases in the probability of extreme precipitation of fixed magnitudes are non-linear and show larger increases for more rare events (Fig</w:t>
      </w:r>
      <w:r w:rsidR="002B473C">
        <w:rPr>
          <w:rFonts w:cs="Times New Roman"/>
          <w:lang w:val="en-GB"/>
        </w:rPr>
        <w:t>ure</w:t>
      </w:r>
      <w:r w:rsidRPr="00D424AA">
        <w:rPr>
          <w:rFonts w:cs="Times New Roman"/>
          <w:lang w:val="en-GB"/>
        </w:rPr>
        <w:t>s 11.7 and 11.1</w:t>
      </w:r>
      <w:r w:rsidR="00203E41" w:rsidRPr="00D424AA">
        <w:rPr>
          <w:rFonts w:cs="Times New Roman"/>
          <w:lang w:val="en-GB"/>
        </w:rPr>
        <w:t>5</w:t>
      </w:r>
      <w:r w:rsidRPr="00D424AA">
        <w:rPr>
          <w:rFonts w:cs="Times New Roman"/>
          <w:lang w:val="en-GB"/>
        </w:rPr>
        <w:t>,</w:t>
      </w:r>
      <w:ins w:id="1708" w:author="Robin Matthews" w:date="2021-07-13T22:18:00Z">
        <w:r w:rsidR="000150C8" w:rsidRPr="000150C8">
          <w:rPr>
            <w:rFonts w:cs="Times New Roman"/>
            <w:lang w:val="en-GB"/>
          </w:rPr>
          <w:t xml:space="preserve"> </w:t>
        </w:r>
        <w:r w:rsidR="000150C8">
          <w:rPr>
            <w:rFonts w:cs="Times New Roman"/>
            <w:lang w:val="en-GB"/>
          </w:rPr>
          <w:fldChar w:fldCharType="begin" w:fldLock="1"/>
        </w:r>
      </w:ins>
      <w:r w:rsidR="003A5209">
        <w:rPr>
          <w:rFonts w:cs="Times New Roman"/>
          <w:lang w:val="en-GB"/>
        </w:rPr>
        <w:instrText>ADDIN CSL_CITATION { "citationItems" : [ { "id" : "ITEM-1",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1",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id" : "ITEM-2",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2",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3",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w:instrText>
      </w:r>
      <w:r w:rsidR="003A5209" w:rsidRPr="00B549EC">
        <w:rPr>
          <w:rFonts w:cs="Times New Roman"/>
        </w:rPr>
        <w:instrText>"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3",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Fischer and Knutti, 2015; Kharin et al., 2018; Li et al., 2020a)", "manualFormatting" : "Fischer and Knutti, 2015; Kharin et al., 2018; C. Li et al., 2020)", "plainTextFormattedCitation" : "(Fischer and Knutti, 2015; Kharin et al., 2018; Li et al., 2020a)", "previouslyFormattedCitation" : "(Fischer and Knutti, 2015; Kharin et al., 2018; Li et al., 2020a)" }, "properties" : { "noteIndex" : 0 }, "schema" : "https://github.com/citation-style-language/schema/raw/master/csl-citation.json" }</w:instrText>
      </w:r>
      <w:ins w:id="1709" w:author="Robin Matthews" w:date="2021-07-13T22:18:00Z">
        <w:r w:rsidR="000150C8">
          <w:rPr>
            <w:rFonts w:cs="Times New Roman"/>
            <w:lang w:val="en-GB"/>
          </w:rPr>
          <w:fldChar w:fldCharType="separate"/>
        </w:r>
        <w:r w:rsidR="000150C8" w:rsidRPr="00B549EC">
          <w:rPr>
            <w:rFonts w:cs="Times New Roman"/>
            <w:noProof/>
          </w:rPr>
          <w:t>Fischer and Knutti, 2015; Kharin et al., 2018; C. Li et al., 2020)</w:t>
        </w:r>
        <w:r w:rsidR="000150C8">
          <w:rPr>
            <w:rFonts w:cs="Times New Roman"/>
            <w:lang w:val="en-GB"/>
          </w:rPr>
          <w:fldChar w:fldCharType="end"/>
        </w:r>
      </w:ins>
      <w:del w:id="1710" w:author="Robin Matthews" w:date="2021-07-13T22:18:00Z">
        <w:r w:rsidRPr="00B549EC" w:rsidDel="000150C8">
          <w:rPr>
            <w:rFonts w:cs="Times New Roman"/>
          </w:rPr>
          <w:delText xml:space="preserve"> </w:delText>
        </w:r>
        <w:bookmarkStart w:id="1711" w:name="_Hlk77107063"/>
        <w:commentRangeStart w:id="1712"/>
        <w:r w:rsidRPr="00D424AA" w:rsidDel="000150C8">
          <w:rPr>
            <w:rFonts w:cs="Times New Roman"/>
            <w:lang w:val="en-GB"/>
          </w:rPr>
          <w:fldChar w:fldCharType="begin" w:fldLock="1"/>
        </w:r>
        <w:r w:rsidR="00FF6231" w:rsidRPr="00B549EC" w:rsidDel="000150C8">
          <w:rPr>
            <w:rFonts w:cs="Times New Roman"/>
          </w:rPr>
          <w:delInstrText>ADDIN CSL_CITATION { "citationItems" : [ { "id" : "ITEM-1",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w:delInstrText>
        </w:r>
        <w:r w:rsidR="00FF6231" w:rsidRPr="000150C8" w:rsidDel="000150C8">
          <w:rPr>
            <w:rFonts w:cs="Times New Roman"/>
            <w:lang w:val="en-GB"/>
          </w:rPr>
          <w:delInstrText xml:space="preserve">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1",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mendeley" : { "formattedCitation" : "(Fischer and Knutti, 2015)", "manualFormatting" : "Fischer and Knutti, 2015", "plainTextFormattedCitation" : "(Fischer and Knutti, 2015)", "previouslyFormattedCitation" : "(Fischer and Knutti, 2015)" }, "properties" : { "noteIndex" : 0 }, "schema" : "https://github.com/citation-style-language/schema/raw/master/csl-citation.json" }</w:delInstrText>
        </w:r>
        <w:r w:rsidRPr="00D424AA" w:rsidDel="000150C8">
          <w:rPr>
            <w:rFonts w:cs="Times New Roman"/>
            <w:lang w:val="en-GB"/>
          </w:rPr>
          <w:fldChar w:fldCharType="separate"/>
        </w:r>
        <w:r w:rsidR="00A26296" w:rsidRPr="000150C8" w:rsidDel="000150C8">
          <w:rPr>
            <w:rFonts w:cs="Times New Roman"/>
            <w:noProof/>
            <w:lang w:val="en-GB"/>
          </w:rPr>
          <w:delText>Fischer and Knutti, 2015</w:delText>
        </w:r>
        <w:r w:rsidRPr="00D424AA" w:rsidDel="000150C8">
          <w:rPr>
            <w:rFonts w:cs="Times New Roman"/>
            <w:lang w:val="en-GB"/>
          </w:rPr>
          <w:fldChar w:fldCharType="end"/>
        </w:r>
        <w:commentRangeEnd w:id="1712"/>
        <w:r w:rsidR="00A26296" w:rsidDel="000150C8">
          <w:rPr>
            <w:rStyle w:val="Marquedecommentaire"/>
          </w:rPr>
          <w:commentReference w:id="1712"/>
        </w:r>
        <w:r w:rsidRPr="00841A35" w:rsidDel="000150C8">
          <w:rPr>
            <w:rFonts w:cs="Times New Roman"/>
            <w:lang w:val="en-GB"/>
          </w:rPr>
          <w:delText xml:space="preserve">, </w:delText>
        </w:r>
        <w:commentRangeStart w:id="1713"/>
        <w:r w:rsidRPr="00D424AA" w:rsidDel="000150C8">
          <w:rPr>
            <w:rFonts w:cs="Times New Roman"/>
            <w:lang w:val="en-GB"/>
          </w:rPr>
          <w:fldChar w:fldCharType="begin" w:fldLock="1"/>
        </w:r>
        <w:r w:rsidR="00FC4C2D" w:rsidDel="000150C8">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0150C8">
          <w:rPr>
            <w:rFonts w:cs="Times New Roman"/>
            <w:lang w:val="en-GB"/>
          </w:rPr>
          <w:fldChar w:fldCharType="separate"/>
        </w:r>
        <w:r w:rsidR="00A26296" w:rsidDel="000150C8">
          <w:rPr>
            <w:rFonts w:cs="Times New Roman"/>
            <w:noProof/>
            <w:lang w:val="nb-NO"/>
          </w:rPr>
          <w:delText>Li et al., 2020</w:delText>
        </w:r>
        <w:r w:rsidRPr="00D424AA" w:rsidDel="000150C8">
          <w:rPr>
            <w:rFonts w:cs="Times New Roman"/>
            <w:lang w:val="en-GB"/>
          </w:rPr>
          <w:fldChar w:fldCharType="end"/>
        </w:r>
        <w:commentRangeEnd w:id="1713"/>
        <w:r w:rsidR="00A26296" w:rsidDel="000150C8">
          <w:rPr>
            <w:rStyle w:val="Marquedecommentaire"/>
          </w:rPr>
          <w:commentReference w:id="1713"/>
        </w:r>
        <w:r w:rsidRPr="00841A35" w:rsidDel="000150C8">
          <w:rPr>
            <w:rFonts w:cs="Times New Roman"/>
            <w:lang w:val="nb-NO"/>
          </w:rPr>
          <w:delText xml:space="preserve">, </w:delText>
        </w:r>
        <w:commentRangeStart w:id="1714"/>
        <w:r w:rsidRPr="00D424AA" w:rsidDel="000150C8">
          <w:rPr>
            <w:rFonts w:cs="Times New Roman"/>
            <w:lang w:val="en-GB"/>
          </w:rPr>
          <w:fldChar w:fldCharType="begin" w:fldLock="1"/>
        </w:r>
        <w:r w:rsidR="00FF6231" w:rsidDel="000150C8">
          <w:rPr>
            <w:rFonts w:cs="Times New Roman"/>
            <w:lang w:val="nb-NO"/>
          </w:rPr>
          <w:del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delInstrText>
        </w:r>
        <w:r w:rsidRPr="00D424AA" w:rsidDel="000150C8">
          <w:rPr>
            <w:rFonts w:cs="Times New Roman"/>
            <w:lang w:val="en-GB"/>
          </w:rPr>
          <w:fldChar w:fldCharType="separate"/>
        </w:r>
        <w:r w:rsidR="00A26296" w:rsidDel="000150C8">
          <w:rPr>
            <w:rFonts w:cs="Times New Roman"/>
            <w:noProof/>
            <w:lang w:val="nb-NO"/>
          </w:rPr>
          <w:delText>Kharin et al., 2018)</w:delText>
        </w:r>
        <w:r w:rsidRPr="00D424AA" w:rsidDel="000150C8">
          <w:rPr>
            <w:rFonts w:cs="Times New Roman"/>
            <w:lang w:val="en-GB"/>
          </w:rPr>
          <w:fldChar w:fldCharType="end"/>
        </w:r>
        <w:commentRangeEnd w:id="1714"/>
        <w:r w:rsidR="00A26296" w:rsidDel="000150C8">
          <w:rPr>
            <w:rStyle w:val="Marquedecommentaire"/>
          </w:rPr>
          <w:commentReference w:id="1714"/>
        </w:r>
      </w:del>
      <w:r w:rsidRPr="00841A35">
        <w:rPr>
          <w:rFonts w:cs="Times New Roman"/>
          <w:lang w:val="nb-NO"/>
        </w:rPr>
        <w:t xml:space="preserve">. </w:t>
      </w:r>
      <w:r w:rsidRPr="007E24FE">
        <w:rPr>
          <w:rFonts w:cs="Times New Roman"/>
          <w:lang w:val="nb-NO"/>
        </w:rPr>
        <w:t xml:space="preserve">CMIP5-model-projected </w:t>
      </w:r>
      <w:r w:rsidRPr="007E24FE">
        <w:rPr>
          <w:rFonts w:cs="Times New Roman"/>
          <w:lang w:val="nb-NO"/>
        </w:rPr>
        <w:lastRenderedPageBreak/>
        <w:t xml:space="preserve">increases in the </w:t>
      </w:r>
      <w:bookmarkEnd w:id="1711"/>
      <w:r w:rsidRPr="007E24FE">
        <w:rPr>
          <w:rFonts w:cs="Times New Roman"/>
          <w:lang w:val="nb-NO"/>
        </w:rPr>
        <w:t>probability of high (99</w:t>
      </w:r>
      <w:r w:rsidRPr="007E24FE">
        <w:rPr>
          <w:rFonts w:cs="Times New Roman"/>
          <w:vertAlign w:val="superscript"/>
          <w:lang w:val="nb-NO"/>
        </w:rPr>
        <w:t>th</w:t>
      </w:r>
      <w:r w:rsidRPr="007E24FE">
        <w:rPr>
          <w:rFonts w:cs="Times New Roman"/>
          <w:lang w:val="nb-NO"/>
        </w:rPr>
        <w:t xml:space="preserve"> and 99.9</w:t>
      </w:r>
      <w:r w:rsidRPr="007E24FE">
        <w:rPr>
          <w:rFonts w:cs="Times New Roman"/>
          <w:vertAlign w:val="superscript"/>
          <w:lang w:val="nb-NO"/>
        </w:rPr>
        <w:t>th</w:t>
      </w:r>
      <w:r w:rsidRPr="007E24FE">
        <w:rPr>
          <w:rFonts w:cs="Times New Roman"/>
          <w:lang w:val="nb-NO"/>
        </w:rPr>
        <w:t xml:space="preserve">) percentile precipitation between 1.5°C and 2°C warming scenarios are consistent with what can be expected based on observed changes </w:t>
      </w:r>
      <w:r w:rsidRPr="00D424AA">
        <w:rPr>
          <w:rFonts w:cs="Times New Roman"/>
          <w:lang w:val="en-GB"/>
        </w:rPr>
        <w:fldChar w:fldCharType="begin" w:fldLock="1"/>
      </w:r>
      <w:r w:rsidR="00FF6231">
        <w:rPr>
          <w:rFonts w:cs="Times New Roman"/>
          <w:lang w:val="nb-NO"/>
        </w:rPr>
        <w:instrText>ADDIN CSL_CITATION { "citationItems" : [ { "id" : "ITEM-1",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1",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mendeley" : { "formattedCitation" : "(Fischer and Knutti, 2015)", "plainTextFormattedCitation" : "(Fischer and Knutti, 2015)", "previouslyFormattedCitation" : "(Fischer and Knutti,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ischer and Knutti, 2015)</w:t>
      </w:r>
      <w:r w:rsidRPr="00D424AA">
        <w:rPr>
          <w:rFonts w:cs="Times New Roman"/>
          <w:lang w:val="en-GB"/>
        </w:rPr>
        <w:fldChar w:fldCharType="end"/>
      </w:r>
      <w:r w:rsidRPr="00841A35">
        <w:rPr>
          <w:rFonts w:cs="Times New Roman"/>
          <w:lang w:val="en-GB"/>
        </w:rPr>
        <w:t>, providing confidence in the projection</w:t>
      </w:r>
      <w:r w:rsidR="002B473C">
        <w:rPr>
          <w:rFonts w:cs="Times New Roman"/>
          <w:lang w:val="en-GB"/>
        </w:rPr>
        <w:t>s</w:t>
      </w:r>
      <w:r w:rsidRPr="00841A35">
        <w:rPr>
          <w:rFonts w:cs="Times New Roman"/>
          <w:lang w:val="en-GB"/>
        </w:rPr>
        <w:t xml:space="preserve">. CMIP5 model simulations show </w:t>
      </w:r>
      <w:r w:rsidR="002B473C">
        <w:rPr>
          <w:rFonts w:cs="Times New Roman"/>
          <w:lang w:val="en-GB"/>
        </w:rPr>
        <w:t xml:space="preserve">that </w:t>
      </w:r>
      <w:r w:rsidRPr="00841A35">
        <w:rPr>
          <w:rFonts w:cs="Times New Roman"/>
          <w:lang w:val="en-GB"/>
        </w:rPr>
        <w:t>the frequency for present-day climate 20-year extreme precipitation is projected to increase by 10% at the 1.5°C global warming level and by 22% at the 2.0°C global warming leve</w:t>
      </w:r>
      <w:r w:rsidRPr="00D424AA">
        <w:rPr>
          <w:rFonts w:cs="Times New Roman"/>
          <w:lang w:val="en-GB"/>
        </w:rPr>
        <w:t xml:space="preserve">l, while the increase in the frequency for present-day climate 100-year extreme precipitation is projected to increase by 20% and more than 45% at the 1.5°C and 2.0°C warming levels, respectively </w:t>
      </w:r>
      <w:r w:rsidRPr="00D424AA">
        <w:rPr>
          <w:rFonts w:cs="Times New Roman"/>
          <w:lang w:val="en-GB"/>
        </w:rPr>
        <w:fldChar w:fldCharType="begin" w:fldLock="1"/>
      </w:r>
      <w:r w:rsidR="00FF6231">
        <w:rPr>
          <w:rFonts w:cs="Times New Roman"/>
          <w:lang w:val="en-GB"/>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plainTextFormattedCitation" : "(Kharin et al., 2018)", "previouslyFormattedCitation" : "(Kharin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harin et al., 2018)</w:t>
      </w:r>
      <w:r w:rsidRPr="00D424AA">
        <w:rPr>
          <w:rFonts w:cs="Times New Roman"/>
          <w:lang w:val="en-GB"/>
        </w:rPr>
        <w:fldChar w:fldCharType="end"/>
      </w:r>
      <w:r w:rsidRPr="00841A35">
        <w:rPr>
          <w:rFonts w:cs="Times New Roman"/>
          <w:lang w:val="en-GB"/>
        </w:rPr>
        <w:t xml:space="preserve">. CMIP6 simulations with SSP scenarios show the frequency of 10-year and 50-year events will be approximately doubled and </w:t>
      </w:r>
      <w:r w:rsidRPr="00D424AA">
        <w:rPr>
          <w:rFonts w:cs="Times New Roman"/>
          <w:lang w:val="en-GB"/>
        </w:rPr>
        <w:t>tripled, respectively, at a very high warming level of 4°C (</w:t>
      </w:r>
      <w:r w:rsidR="00562895" w:rsidRPr="00D424AA">
        <w:rPr>
          <w:rFonts w:cs="Times New Roman"/>
          <w:lang w:val="en-GB"/>
        </w:rPr>
        <w:t>Figure</w:t>
      </w:r>
      <w:r w:rsidRPr="00D424AA">
        <w:rPr>
          <w:rFonts w:cs="Times New Roman"/>
          <w:lang w:val="en-GB"/>
        </w:rPr>
        <w:t xml:space="preserve"> 11.7, </w:t>
      </w:r>
      <w:commentRangeStart w:id="1715"/>
      <w:r w:rsidRPr="00D424AA">
        <w:rPr>
          <w:rFonts w:cs="Times New Roman"/>
          <w:lang w:val="en-GB"/>
        </w:rPr>
        <w:fldChar w:fldCharType="begin" w:fldLock="1"/>
      </w:r>
      <w:ins w:id="1716" w:author="Robin Matthews" w:date="2021-07-13T22:19:00Z">
        <w:r w:rsidR="000150C8">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717" w:author="Robin Matthews" w:date="2021-07-13T22:19:00Z">
        <w:r w:rsidR="00FC4C2D" w:rsidDel="000150C8">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lang w:val="en-GB"/>
        </w:rPr>
        <w:fldChar w:fldCharType="separate"/>
      </w:r>
      <w:del w:id="1718" w:author="Robin Matthews" w:date="2021-07-13T22:19:00Z">
        <w:r w:rsidR="00A26296" w:rsidDel="000150C8">
          <w:rPr>
            <w:rFonts w:cs="Times New Roman"/>
            <w:noProof/>
            <w:lang w:val="en-GB"/>
          </w:rPr>
          <w:delText>L</w:delText>
        </w:r>
      </w:del>
      <w:ins w:id="1719" w:author="Robin Matthews" w:date="2021-07-13T22:19:00Z">
        <w:r w:rsidR="000150C8">
          <w:rPr>
            <w:rFonts w:cs="Times New Roman"/>
            <w:noProof/>
            <w:lang w:val="en-GB"/>
          </w:rPr>
          <w:t>C L</w:t>
        </w:r>
      </w:ins>
      <w:r w:rsidR="00A26296">
        <w:rPr>
          <w:rFonts w:cs="Times New Roman"/>
          <w:noProof/>
          <w:lang w:val="en-GB"/>
        </w:rPr>
        <w:t>i et al., 2020)</w:t>
      </w:r>
      <w:r w:rsidRPr="00D424AA">
        <w:rPr>
          <w:rFonts w:cs="Times New Roman"/>
          <w:lang w:val="en-GB"/>
        </w:rPr>
        <w:fldChar w:fldCharType="end"/>
      </w:r>
      <w:commentRangeEnd w:id="1715"/>
      <w:r w:rsidR="00A26296">
        <w:rPr>
          <w:rStyle w:val="Marquedecommentaire"/>
        </w:rPr>
        <w:commentReference w:id="1715"/>
      </w:r>
      <w:r w:rsidRPr="00841A35">
        <w:rPr>
          <w:rFonts w:cs="Times New Roman"/>
          <w:lang w:val="en-GB"/>
        </w:rPr>
        <w:t xml:space="preserve">. </w:t>
      </w:r>
    </w:p>
    <w:p w14:paraId="53855FE4" w14:textId="77777777" w:rsidR="00AB6006" w:rsidRPr="00D424AA" w:rsidRDefault="00AB6006" w:rsidP="00D424AA">
      <w:pPr>
        <w:rPr>
          <w:rFonts w:cs="Times New Roman"/>
          <w:lang w:val="en-GB"/>
        </w:rPr>
      </w:pPr>
    </w:p>
    <w:p w14:paraId="3EBC87D1" w14:textId="40CD66F0" w:rsidR="00AB6006" w:rsidRPr="000150C8" w:rsidRDefault="00AB6006" w:rsidP="00D424AA">
      <w:pPr>
        <w:rPr>
          <w:rFonts w:cs="Times New Roman"/>
          <w:lang w:val="en-GB"/>
          <w:rPrChange w:id="1720" w:author="Robin Matthews" w:date="2021-07-13T22:20:00Z">
            <w:rPr>
              <w:rFonts w:cs="Times New Roman"/>
              <w:strike/>
              <w:lang w:val="en-GB"/>
            </w:rPr>
          </w:rPrChange>
        </w:rPr>
      </w:pPr>
      <w:r w:rsidRPr="00D424AA">
        <w:rPr>
          <w:rFonts w:cs="Times New Roman"/>
          <w:lang w:val="en-GB"/>
        </w:rPr>
        <w:t xml:space="preserve">The number of studies on the projections of extreme hourly precipitation are limited. The ability of GCMs to simulate hourly precipitation extremes is limited </w:t>
      </w:r>
      <w:r w:rsidRPr="00D424AA">
        <w:rPr>
          <w:rFonts w:cs="Times New Roman"/>
          <w:lang w:val="en-GB"/>
        </w:rPr>
        <w:fldChar w:fldCharType="begin" w:fldLock="1"/>
      </w:r>
      <w:r w:rsidR="00FF6231">
        <w:rPr>
          <w:rFonts w:cs="Times New Roman"/>
          <w:lang w:val="en-GB"/>
        </w:rPr>
        <w:instrText>ADDIN CSL_CITATION { "citationItems" : [ { "id" : "ITEM-1", "itemData" : { "DOI" : "10.1016/j.gloplacha.2019.103004", "ISSN" : "0921-8181", "abstract" : "Significant progress has been made in relation to extreme precipitation and climate change. Overall, the tendency for dry areas to get drier and wet areas to get wetter has been identified. However, much of the work has focused on the daily time scale, and much less is known about sub-daily precipitation, despite indications that climate change could have more of an impact on sub-daily (e.g., 3-hourly) rather than daily precipitation. To complicate the matter, there is still a need to evaluate the performance of global climate models in reproducing the precipitation statistics at the sub-daily time scales. Therefore, the goal of this study is to explore the projected changes in sub-daily precipitation compared to the daily scale, and understand model accuracy at these finer time scales. We found that model accuracy is low for sub-daily precipitation for most of the models and model performance increases as the temporal resolution becomes coarser. In addition, remarkable differences exist in the accuracy of different GCMs in simulating sub-daily precipitation. However, there are several models that stand out comparatively for both time scales. Ultimately, the greatest changes in extreme precipitation, both increases and decreases, are generally in the tropics. There is a clear connection between greenhouse gas concentrations and extreme precipitation, with the greatest changes occurring towards the end of the 21st century when greenhouse gas concentrations are the greatest. At both time scales, models generally show a large increase in precipitation in the tropics, and global averages indicate increases in extreme precipitation will be more dominant than decreases. Changes are projected to be stronger at the sub-daily than daily scale, especially between 30\u00b0 N and 30\u00b0 S.", "author" : [ { "dropping-particle" : "", "family" : "Morrison", "given" : "Alex", "non-dropping-particle" : "", "parse-names" : false, "suffix" : "" }, { "dropping-particle" : "", "family" : "Villarini", "given" : "Gabriele", "non-dropping-particle" : "", "parse-names" : false, "suffix" : "" }, { "dropping-particle" : "", "family" : "Zhang", "given" : "Wei", "non-dropping-particle" : "", "parse-names" : false, "suffix" : "" }, { "dropping-particle" : "", "family" : "Scoccimarro", "given" : "Enrico", "non-dropping-particle" : "", "parse-names" : false, "suffix" : "" } ], "container-title" : "Global and Planetary Change", "id" : "ITEM-1", "issued" : { "date-parts" : [ [ "2019" ] ] }, "page" : "103004", "title" : "Projected changes in extreme precipitation at sub-daily and daily time scales", "translator" : [ { "dropping-particle" : "", "family" : "S3051", "given" : "", "non-dropping-particle" : "", "parse-names" : false, "suffix" : "" } ], "type" : "article-journal", "volume" : "182" }, "uris" : [ "http://www.mendeley.com/documents/?uuid=4781b677-8a5c-4745-a3d5-3b4d4598e379" ] } ], "mendeley" : { "formattedCitation" : "(Morrison et al., 2019)", "plainTextFormattedCitation" : "(Morrison et al., 2019)", "previouslyFormattedCitation" : "(Morris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orrison et al., 2019)</w:t>
      </w:r>
      <w:r w:rsidRPr="00D424AA">
        <w:rPr>
          <w:rFonts w:cs="Times New Roman"/>
          <w:lang w:val="en-GB"/>
        </w:rPr>
        <w:fldChar w:fldCharType="end"/>
      </w:r>
      <w:r w:rsidRPr="00841A35">
        <w:rPr>
          <w:rFonts w:cs="Times New Roman"/>
          <w:lang w:val="en-GB"/>
        </w:rPr>
        <w:t xml:space="preserve"> and very few modelling centres archive sub-daily and hourly precipitation</w:t>
      </w:r>
      <w:r w:rsidR="00571B9E" w:rsidRPr="00D424AA">
        <w:rPr>
          <w:rFonts w:cs="Times New Roman"/>
          <w:lang w:val="en-GB"/>
        </w:rPr>
        <w:t xml:space="preserve"> prior to CMIP6 experiments</w:t>
      </w:r>
      <w:r w:rsidRPr="00D424AA">
        <w:rPr>
          <w:rFonts w:cs="Times New Roman"/>
          <w:lang w:val="en-GB"/>
        </w:rPr>
        <w:t xml:space="preserve">. RCM simulations project an increase in extreme sub-daily precipitation in North America </w:t>
      </w:r>
      <w:commentRangeStart w:id="1721"/>
      <w:r w:rsidRPr="00D424AA">
        <w:rPr>
          <w:rFonts w:cs="Times New Roman"/>
          <w:lang w:val="en-GB"/>
        </w:rPr>
        <w:fldChar w:fldCharType="begin" w:fldLock="1"/>
      </w:r>
      <w:ins w:id="1722" w:author="Robin Matthews" w:date="2021-07-13T22:19:00Z">
        <w:r w:rsidR="000150C8">
          <w:rPr>
            <w:rFonts w:cs="Times New Roman"/>
            <w:lang w:val="en-GB"/>
          </w:rPr>
          <w:instrText>ADDIN CSL_CITATION { "citationItems" : [ { "id" : "ITEM-1", "itemData" : { "DOI" : "10.1029/2019GL082908", "ISSN" : "0094-8276",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Chen", "given" : "Gang", "non-dropping-particle" : "", "parse-names" : false, "suffix" : "" }, { "dropping-particle" : "", "family" : "Lu", "given" : "Jian", "non-dropping-particle" : "", "parse-names" : false, "suffix" : "" }, { "dropping-particle" : "", "family" : "Li", "given" : "Guilong", "non-dropping-particle" : "", "parse-names" : false, "suffix" : "" }, { "dropping-particle" : "", "family" : "Norris", "given" : "Jesse", "non-dropping-particle" : "", "parse-names" : false, "suffix" : "" }, { "dropping-particle" : "", "family" : "Tan", "given" : "Yaheng", "non-dropping-particle" : "", "parse-names" : false, "suffix" : "" }, { "dropping-particle" : "", "family" : "Sun", "given" : "Ying", "non-dropping-particle" : "", "parse-names" : false, "suffix" : "" }, { "dropping-particle" : "", "family" : "Liu", "given" : "Min", "non-dropping-particle" : "", "parse-names" : false, "suffix" : "" } ], "container-title" : "Geophysical Research Letters", "id" : "ITEM-1", "issue" : "12", "issued" : { "date-parts" : [ [ "2019", "6", "28" ] ] }, "page" : "6885-6891", "title" : "Larger Increases in More Extreme Local Precipitation Events as Climate Warms", "translator" : [ { "dropping-particle" : "", "family" : "S3395", "given" : "", "non-dropping-particle" : "", "parse-names" : false, "suffix" : "" } ], "type" : "article-journal", "volume" : "46" }, "uris" : [ "http://www.mendeley.com/documents/?uuid=a1125470-73c7-40d9-a023-b6ec89e9efdf" ] } ], "mendeley" : { "formattedCitation" : "(Li et al., 2019a)", "manualFormatting" : "(C. Li et al., 2019)", "plainTextFormattedCitation" : "(Li et al., 2019a)", "previouslyFormattedCitation" : "(Li et al., 2019a)" }, "properties" : { "noteIndex" : 0 }, "schema" : "https://github.com/citation-style-language/schema/raw/master/csl-citation.json" }</w:instrText>
        </w:r>
      </w:ins>
      <w:del w:id="1723" w:author="Robin Matthews" w:date="2021-07-13T22:19:00Z">
        <w:r w:rsidR="00FF6231" w:rsidDel="000150C8">
          <w:rPr>
            <w:rFonts w:cs="Times New Roman"/>
            <w:lang w:val="en-GB"/>
          </w:rPr>
          <w:delInstrText>ADDIN CSL_CITATION { "citationItems" : [ { "id" : "ITEM-1", "itemData" : { "DOI" : "10.1029/2019GL082908", "ISSN" : "0094-8276",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Chen", "given" : "Gang", "non-dropping-particle" : "", "parse-names" : false, "suffix" : "" }, { "dropping-particle" : "", "family" : "Lu", "given" : "Jian", "non-dropping-particle" : "", "parse-names" : false, "suffix" : "" }, { "dropping-particle" : "", "family" : "Li", "given" : "Guilong", "non-dropping-particle" : "", "parse-names" : false, "suffix" : "" }, { "dropping-particle" : "", "family" : "Norris", "given" : "Jesse", "non-dropping-particle" : "", "parse-names" : false, "suffix" : "" }, { "dropping-particle" : "", "family" : "Tan", "given" : "Yaheng", "non-dropping-particle" : "", "parse-names" : false, "suffix" : "" }, { "dropping-particle" : "", "family" : "Sun", "given" : "Ying", "non-dropping-particle" : "", "parse-names" : false, "suffix" : "" }, { "dropping-particle" : "", "family" : "Liu", "given" : "Min", "non-dropping-particle" : "", "parse-names" : false, "suffix" : "" } ], "container-title" : "Geophysical Research Letters", "id" : "ITEM-1", "issue" : "12", "issued" : { "date-parts" : [ [ "2019", "6", "28" ] ] }, "page" : "6885-6891", "title" : "Larger Increases in More Extreme Local Precipitation Events as Climate Warms", "translator" : [ { "dropping-particle" : "", "family" : "S3395", "given" : "", "non-dropping-particle" : "", "parse-names" : false, "suffix" : "" } ], "type" : "article-journal", "volume" : "46" }, "uris" : [ "http://www.mendeley.com/documents/?uuid=a1125470-73c7-40d9-a023-b6ec89e9efdf" ] } ], "mendeley" : { "formattedCitation" : "(Li et al., 2019a)", "plainTextFormattedCitation" : "(Li et al., 2019a)", "previouslyFormattedCitation" : "(Li et al., 2019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724" w:author="Robin Matthews" w:date="2021-07-13T22:19:00Z">
        <w:r w:rsidR="000150C8">
          <w:rPr>
            <w:rFonts w:cs="Times New Roman"/>
            <w:noProof/>
            <w:lang w:val="en-GB"/>
          </w:rPr>
          <w:t xml:space="preserve">C. </w:t>
        </w:r>
      </w:ins>
      <w:r w:rsidR="00A26296">
        <w:rPr>
          <w:rFonts w:cs="Times New Roman"/>
          <w:noProof/>
          <w:lang w:val="en-GB"/>
        </w:rPr>
        <w:t>Li et al., 2019</w:t>
      </w:r>
      <w:del w:id="1725" w:author="Robin Matthews" w:date="2021-07-13T22:19:00Z">
        <w:r w:rsidR="00A26296" w:rsidDel="000150C8">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1721"/>
      <w:r w:rsidR="00A26296">
        <w:rPr>
          <w:rStyle w:val="Marquedecommentaire"/>
        </w:rPr>
        <w:commentReference w:id="1721"/>
      </w:r>
      <w:r w:rsidRPr="00841A35">
        <w:rPr>
          <w:rFonts w:cs="Times New Roman"/>
          <w:lang w:val="en-GB"/>
        </w:rPr>
        <w:t xml:space="preserve"> an</w:t>
      </w:r>
      <w:r w:rsidRPr="00D424AA">
        <w:rPr>
          <w:rFonts w:cs="Times New Roman"/>
          <w:lang w:val="en-GB"/>
        </w:rPr>
        <w:t xml:space="preserve">d over Sweden </w:t>
      </w:r>
      <w:r w:rsidRPr="00D424AA">
        <w:rPr>
          <w:rFonts w:cs="Times New Roman"/>
          <w:lang w:val="en-GB"/>
        </w:rPr>
        <w:fldChar w:fldCharType="begin" w:fldLock="1"/>
      </w:r>
      <w:r w:rsidR="00FF6231">
        <w:rPr>
          <w:rFonts w:cs="Times New Roman"/>
          <w:lang w:val="en-GB"/>
        </w:rPr>
        <w:instrText>ADDIN CSL_CITATION { "citationItems" : [ { "id" : "ITEM-1", "itemData" : { "DOI" : "10.2166/nh.2013.206", "ISSN" : "0029-1277", "abstract" : "Climate change is expected to generate higher short-term precipitation intensities, which may have negative consequences in terms of, for example, increased risk of flooding and sewer overflow. In this study, extreme precipitation for durations between 30 min and 1 day in simulations with the RCA3 regional climate model (RCM) for Sweden are analysed. As compared with daily observations in the period 1961\u20132010, the simulated extremes are found to be overall realistic with respect to magnitude, spatial homogeneity and temporal variability. In the ensemble of future projections, from 1981 to 2010 the 10-year 30-min precipitation will increase by 6% until 2011\u20132040, 15% until 2041\u20132070 and 23% until 2071\u20132100. The increase decreases with increasing duration and at the daily scale the percentage values are approximately halved. The values are largely consistent with earlier estimates. Assessment of the impacts on the results of the spatial resolution and the specific RCM used indicated possibilities of both smaller and larger future increases.", "author" : [ { "dropping-particle" : "", "family" : "Olsson", "given" : "Jonas", "non-dropping-particle" : "", "parse-names" : false, "suffix" : "" }, { "dropping-particle" : "", "family" : "Foster", "given" : "Kean", "non-dropping-particle" : "", "parse-names" : false, "suffix" : "" } ], "container-title" : "Hydrology Research", "id" : "ITEM-1", "issue" : "3", "issued" : { "date-parts" : [ [ "2013", "10", "8" ] ] }, "page" : "479-489", "title" : "Short-term precipitation extremes in regional climate simulations for Sweden", "translator" : [ { "dropping-particle" : "", "family" : "S3010", "given" : "", "non-dropping-particle" : "", "parse-names" : false, "suffix" : "" } ], "type" : "article-journal", "volume" : "45" }, "uris" : [ "http://www.mendeley.com/documents/?uuid=211ff2fb-70e4-4155-84dc-40c96d257e81" ] } ], "mendeley" : { "formattedCitation" : "(Olsson and Foster, 2013)", "plainTextFormattedCitation" : "(Olsson and Foster, 2013)", "previouslyFormattedCitation" : "(Olsson and Foster,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lsson and Foster, 2013)</w:t>
      </w:r>
      <w:r w:rsidRPr="00D424AA">
        <w:rPr>
          <w:rFonts w:cs="Times New Roman"/>
          <w:lang w:val="en-GB"/>
        </w:rPr>
        <w:fldChar w:fldCharType="end"/>
      </w:r>
      <w:r w:rsidRPr="00841A35">
        <w:rPr>
          <w:rFonts w:cs="Times New Roman"/>
          <w:lang w:val="en-GB"/>
        </w:rPr>
        <w:t>, but these models still do not explicitly resolve convective processes that are important for properly simulating extreme sub-daily precipitation. Simulations by RCMs that explicitly resolve convect</w:t>
      </w:r>
      <w:r w:rsidRPr="00D424AA">
        <w:rPr>
          <w:rFonts w:cs="Times New Roman"/>
          <w:lang w:val="en-GB"/>
        </w:rPr>
        <w:t>ive processes (convection-permitting models) are limited in length and only available in a few regions because of high computing costs. Yet, a majority of the available convection-permitting simulations project increases in the intensities of extreme sub-daily precipitation events with the amount similar to or higher than the C-C scaling rate</w:t>
      </w:r>
      <w:ins w:id="1726" w:author="Robin Matthews" w:date="2021-07-13T22:20:00Z">
        <w:r w:rsidR="000150C8">
          <w:rPr>
            <w:rFonts w:cs="Times New Roman"/>
            <w:lang w:val="en-GB"/>
          </w:rPr>
          <w:t xml:space="preserve"> </w:t>
        </w:r>
        <w:commentRangeStart w:id="1727"/>
        <w:r w:rsidR="000150C8">
          <w:rPr>
            <w:rFonts w:cs="Times New Roman"/>
            <w:lang w:val="en-GB"/>
          </w:rPr>
          <w:fldChar w:fldCharType="begin" w:fldLock="1"/>
        </w:r>
      </w:ins>
      <w:r w:rsidR="003A5209">
        <w:rPr>
          <w:rFonts w:cs="Times New Roman"/>
          <w:lang w:val="en-GB"/>
        </w:rPr>
        <w:instrText>ADDIN CSL_CITATION { "citationItems" : [ { "id" : "ITEM-1", "itemData" : { "DOI" : "10.1007/s00382-019-05056-w", "ISSN" : "1432-0894", "abstract" : "Convection-permitting models (CPMs) have been proven successful in simulating extreme precipitation statistics. However, when such models are used to study climate change, contrasting sensitivities with respect to resolution (CPM vs. models with parameterized convection) are found for different parts of the world. In this study, we explore to which extent this contrasting sensitivity is due to the specific characteristics of the model or due to the characteristics of the region. Therefore, we examine the results of 360\u00a0years of climate model data from two different climate models (COSMO-CLM driven by EC-EARTH and ALARO-0 driven by CNRM ARPEGE) both at convection-permitting scale (CPS,\u2009~\u20093\u00a0km resolution) and non-convection-permitting scale (non-CPS, 12.5\u00a0km resolution) over two distinct regions (flatland vs. hilly region) in Belgium. We found that both models show an overall consistent scale-dependency of the future increase in hourly extreme precipitation for day-time. More specifically, both models yield a larger discrepancy in the day-time climate change signal between CPS and non-CPS for extreme precipitation over flatland (Flanders) than for orographically induced extreme precipitation (Ardennes). This result is interesting, since both RCMs are very different (e.g., in terms of model physics and driving GCM) and use very different ways to represent deep convection processes. Despite those model differences, the scale-dependency of projected precipitation extremes is surprisingly similar in both models, suggesting that the this scale-dependency is more dependent on the characteristics of the region, than on the model used.", "author" : [ { "dropping-particle" : "", "family" : "Helsen", "given" : "Samuel", "non-dropping-particle" : "", "parse-names" : false, "suffix" : "" }, { "dropping-particle" : "", "family" : "Lipzig", "given" : "Nicole P M", "non-dropping-particle" : "van", "parse-names" : false, "suffix" : "" }, { "dropping-particle" : "", "family" : "Demuzere", "given" : "Matthias", "non-dropping-particle" : "", "parse-names" : false, "suffix" : "" }, { "dropping-particle" : "", "family" : "Broucke", "given" : "Sam", "non-dropping-particle" : "Vanden", "parse-names" : false, "suffix" : "" }, { "dropping-particle" : "", "family" : "Caluwaerts", "given" : "Steven", "non-dropping-particle" : "", "parse-names" : false, "suffix" : "" }, { "dropping-particle" : "", "family" : "Cruz", "given" : "Lesley", "non-dropping-particle" : "De", "parse-names" : false, "suffix" : "" }, { "dropping-particle" : "", "family" : "Troch", "given" : "Rozemien", "non-dropping-particle" : "De", "parse-names" : false, "suffix" : "" }, { "dropping-particle" : "", "family" : "Hamdi", "given" : "Rafiq", "non-dropping-particle" : "", "parse-names" : false, "suffix" : "" }, { "dropping-particle" : "", "family" : "Termonia", "given" : "Piet", "non-dropping-particle" : "", "parse-names" : false, "suffix" : "" }, { "dropping-particle" : "", "family" : "Schaeybroeck", "given" : "Bert", "non-dropping-particle" : "Van", "parse-names" : false, "suffix" : "" }, { "dropping-particle" : "", "family" : "Wouters", "given" : "Hendrik", "non-dropping-particle" : "", "parse-names" : false, "suffix" : "" } ], "container-title" : "Climate Dynamics", "id" : "ITEM-1", "issue" : "3", "issued" : { "date-parts" : [ [ "2020" ] ] }, "page" : "1267-1280", "title" : "Consistent scale-dependency of future increases in hourly extreme precipitation in two convection-permitting climate models", "translator" : [ { "dropping-particle" : "", "family" : "S3333", "given" : "", "non-dropping-particle" : "", "parse-names" : false, "suffix" : "" } ], "type" : "article-journal", "volume" : "54" }, "uris" : [ "http://www.mendeley.com/documents/?uuid=9253e842-5007-4093-8ee7-b52baead5eb4" ] }, { "id" : "ITEM-2", "itemData" : { "DOI" : "10.1038/nclimate2258", "ISBN" : "1758-6798", "ISSN" : "17586798", "abstract" : "The intensification of precipitation extremes with climate change1 is of key importance to society as a result of the large impact through flooding. Observations show that heavy rainfall is increasing on daily timescales in many regions2 , but how changes will manifest themselves on sub-daily timescales remains highly uncertain. Here we perform the first climate change experiments with a very high resolution (1.5km grid spacing) model more typically used for weather forecasting, in this instance for a region of the UK. The model simulates realistic hourly rainfall characteristics, including extremes3,4 , unlike coarser resolution climate models5,6 , giving us confidence in its ability to project future changes at this timescale.We find the 1.5km model shows increases in hourly rainfall intensities in winter, consistent with projections from a coarser 12km resolution model and previous studies at the daily timescale7 . However, the 1.5km model also shows a future intensification of short-duration rain in summer, with significantly more events exceeding the high thresholds indicative of serious flash flooding.We conclude that accurate representation of the local storm dynamics is an essential requirement for predicting changes to convective extremes; when included we find for the model here that summer downpours intensify with warming. Few", "author" : [ { "dropping-particle" : "", "family" : "Kendon", "given" : "Elizabeth J.",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Senior", "given" : "Catherine A.", "non-dropping-particle" : "", "parse-names" : false, "suffix" : "" } ], "container-title" : "Nature Climate Change", "id" : "ITEM-2", "issue" : "7", "issued" : { "date-parts" : [ [ "2014" ] ] }, "page" : "570-576", "title" : "Heavier summer downpours with climate change revealed by weather forecast resolution model", "translator" : [ { "dropping-particle" : "", "family" : "S1632", "given" : "", "non-dropping-particle" : "", "parse-names" : false, "suffix" : "" } ], "type" : "article-journal", "volume" : "4" }, "uris" : [ "http://www.mendeley.com/documents/?uuid=b1c9e4bb-1e82-4c65-a113-92440754df70" ] }, { "id" : "ITEM-3", "itemData" : { "DOI" : "10.1038/nclimate3168", "ISSN" : "1758-678X", "author" : [ { "dropping-particle" : "", "family" : "Prein", "given" : "Andreas F.", "non-dropping-particle" : "", "parse-names" : false, "suffix" : "" }, { "dropping-particle" : "", "family" : "Rasmussen", "given" : "Roy M.", "non-dropping-particle" : "", "parse-names" : false, "suffix" : "" }, { "dropping-particle" : "", "family" : "Ikeda", "given" : "Kyoko", "non-dropping-particle" : "", "parse-names" : false, "suffix" : "" }, { "dropping-particle" : "", "family" : "Liu", "given" : "Changhai", "non-dropping-particle" : "", "parse-names" : false, "suffix" : "" }, { "dropping-particle" : "", "family" : "Clark", "given" : "Martyn P.", "non-dropping-particle" : "", "parse-names" : false, "suffix" : "" }, { "dropping-particle" : "", "family" : "Holland", "given" : "Greg J.", "non-dropping-particle" : "", "parse-names" : false, "suffix" : "" } ], "container-title" : "Nature Climate Change", "id" : "ITEM-3", "issue" : "1", "issued" : { "date-parts" : [ [ "2016", "12", "5" ] ] }, "page" : "48", "publisher" : "Nature Publishing Group", "title" : "The future intensification of hourly precipitation extremes", "translator" : [ { "dropping-particle" : "", "family" : "S3338", "given" : "", "non-dropping-particle" : "", "parse-names" : false, "suffix" : "" } ], "type" : "article-journal", "volume" : "7" }, "uris" : [ "http://www.mendeley.com/documents/?uuid=00eaffd6-8d5c-41fe-bee2-788e976a3b1e" ] }, { "id" : "ITEM-4", "itemData" : { "DOI" : "10.1038/s41467-019-09776-9", "ISSN" : "2041-1723", "abstract" : "African society is particularly vulnerable to climate change. The representation of convection in climate models has so far restricted our ability to accurately simulate African weather extremes, limiting climate change predictions. Here we show results from climate change experiments with a convection-permitting (4.5 km grid-spacing) model, for the first time over an Africa-wide domain (CP4A). The model realistically captures hourly rainfall characteristics, unlike coarser resolution models. CP4A shows greater future increases in extreme 3-hourly precipitation compared to a convection-parameterised 25 km model (R25). CP4A also shows future increases in dry spell length during the wet season over western and central Africa, weaker or not apparent in R25. These differences relate to the more realistic representation of convection in CP4A, and its response to increasing atmospheric moisture and stability. We conclude that, with the more accurate representation of convection, projected changes in both wet and dry extremes over Africa may be more severe.", "author" : [ { "dropping-particle" : "", "family" : "Kendon", "given" : "Elizabeth J.", "non-dropping-particle" : "", "parse-names" : false, "suffix" : "" }, { "dropping-particle" : "", "family" : "Stratton", "given" : "Rachel A.", "non-dropping-particle" : "", "parse-names" : false, "suffix" : "" }, { "dropping-particle" : "", "family" : "Tucker", "given" : "Simon", "non-dropping-particle" : "", "parse-names" : false, "suffix" : "" }, { "dropping-particle" : "", "family" : "Marsham", "given" : "John H.", "non-dropping-particle" : "", "parse-names" : false, "suffix" : "" }, { "dropping-particle" : "", "family" : "Berthou", "given" : "S\u00e9gol\u00e8ne", "non-dropping-particle" : "", "parse-names" : false, "suffix" : "" }, { "dropping-particle" : "", "family" : "Rowell", "given" : "David P.", "non-dropping-particle" : "", "parse-names" : false, "suffix" : "" }, { "dropping-particle" : "", "family" : "Senior", "given" : "Catherine A.", "non-dropping-particle" : "", "parse-names" : false, "suffix" : "" } ], "container-title" : "Nature Communications", "id" : "ITEM-4", "issue" : "1", "issued" : { "date-parts" : [ [ "2019", "12", "23" ] ] }, "page" : "1794", "title" : "Enhanced future changes in wet and dry extremes over Africa at convection-permitting scale", "translator" : [ { "dropping-particle" : "", "family" : "S2996", "given" : "", "non-dropping-particle" : "", "parse-names" : false, "suffix" : "" } ], "type" : "article-journal", "volume" : "10" }, "uris" : [ "http://www.mendeley.com/documents/?uuid=65668845-837a-4e2f-ae86-2d0eeffb1c60" ] }, { "id" : "ITEM-5", "itemData" : { "DOI" : "10.1002/2014GL062588", "ISSN" : "19448007", "abstract" : "AbstractClimate models project that heavy precipitation events intensify with climate change. It is generally accepted that extreme day-long events will increase at a rate of about 6?7% per degree warming, consistent with the Clausius-Clapeyron relation. However, recent studies suggest that subdaily (e.g., hourly) precipitation extremes may increase at about twice this rate. Conventional climate models are not suited to assess such events, due to the limited spatial resolution and the need to parametrize convective precipitation (i.e., thunderstorms and rain showers). Here we employ a convection-resolving model using a horizontal grid spacing of 2.2 km across an extended region covering the Alps and its larger-scale surrounding from northern Italy to northern Germany. Consistent with previous results, projections using a Representative Concentration Pathways version 8.5 greenhouse gas scenario reveal a significant decrease of mean summer precipitation. However, unlike previous studies, we find that both extreme day-long and hour-long precipitation events asymptotically intensify with the Clausius-Clapeyron relation. Differences to previous studies might be due to the model or region considered, but we also show that it is inconsistent to extrapolate from present-day precipitation scaling into the future.",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Geophysical Research Letters", "id" : "ITEM-5", "issue" : "4", "issued" : { "date-parts" : [ [ "2015", "2", "28" ] ] }, "note" : "From Duplicate 2 (Heavy precipitation in a changing climate: Does short-term summer precipitation increase faster? - Ban, Nikolina; Schmidli, Juerg; Sch\u00e4r, Christoph)\n\ndoi: 10.1002/2014GL062588", "page" : "1165-1172", "publisher" : "John Wiley &amp; Sons, Ltd", "title" : "Heavy precipitation in a changing climate: Does short-term summer precipitation increase faster?", "translator" : [ { "dropping-particle" : "", "family" : "S3309", "given" : "", "non-dropping-particle" : "", "parse-names" : false, "suffix" : "" } ], "type" : "article-journal", "volume" : "42" }, "uris" : [ "http://www.mendeley.com/documents/?uuid=487a2137-3054-42f6-b4cc-81b9543a02e7" ] }, { "id" : "ITEM-6", "itemData" : { "DOI" : "10.1038/s43017-020-00128-6", "ISSN" : "2662-138X", "author" : [ { "dropping-particle" : "", "family" : "Fowler", "given" : "Hayley J.", "non-dropping-particle" : "", "parse-names" : false, "suffix" : "" }, { "dropping-particle" : "", "family" : "Lenderink", "given" : "Geert", "non-dropping-particle" : "", "parse-names" : false, "suffix" : "" }, { "dropping-particle" : "", "family" : "Prein", "given" : "Andreas F.", "non-dropping-particle" : "", "parse-names" : false, "suffix" : "" }, { "dropping-particle" : "", "family" : "Westra", "given" : "Seth", "non-dropping-particle" : "", "parse-names" : false, "suffix" : "" }, { "dropping-particle" : "", "family" : "Allan", "given" : "Richard P.", "non-dropping-particle" : "", "parse-names" : false, "suffix" : "" }, { "dropping-particle" : "", "family" : "Ban", "given" : "Nikolina", "non-dropping-particle" : "", "parse-names" : false, "suffix" : "" }, { "dropping-particle" : "", "family" : "Barbero", "given" : "Renaud", "non-dropping-particle" : "", "parse-names" : false, "suffix" : "" }, { "dropping-particle" : "", "family" : "Berg", "given" : "Peter", "non-dropping-particle" : "", "parse-names" : false, "suffix" : "" }, { "dropping-particle" : "", "family" : "Blenkinsop", "given" : "Stephen", "non-dropping-particle" : "", "parse-names" : false, "suffix" : "" }, { "dropping-particle" : "", "family" : "Do", "given" : "Hong X", "non-dropping-particle" : "", "parse-names" : false, "suffix" : "" }, { "dropping-particle" : "", "family" : "Guerreiro", "given" : "Selma", "non-dropping-particle" : "", "parse-names" : false, "suffix" : "" }, { "dropping-particle" : "", "family" : "Haerter", "given" : "Jan O", "non-dropping-particle" : "", "parse-names" : false, "suffix" : "" }, { "dropping-particle" : "", "family" : "Kendon", "given" : "Elizabeth J.", "non-dropping-particle" : "", "parse-names" : false, "suffix" : "" }, { "dropping-particle" : "", "family" : "Lewis", "given" : "Elizabeth", "non-dropping-particle" : "", "parse-names" : false, "suffix" : "" }, { "dropping-particle" : "", "family" : "Schaer", "given" : "Christoph", "non-dropping-particle" : "", "parse-names" : false, "suffix" : "" }, { "dropping-particle" : "", "family" : "Sharma", "given" : "Ashish", "non-dropping-particle" : "", "parse-names" : false, "suffix" : "" }, { "dropping-particle" : "", "family" : "Villarini", "given" : "Gabriele", "non-dropping-particle" : "", "parse-names" : false, "suffix" : "" }, { "dropping-partic</w:instrText>
      </w:r>
      <w:r w:rsidR="003A5209" w:rsidRPr="00B549EC">
        <w:rPr>
          <w:rFonts w:cs="Times New Roman"/>
        </w:rPr>
        <w:instrText>le" : "", "family" : "Wasko", "given" : "Conrad", "non-dropping-particle" : "", "parse-names" : false, "suffix" : "" }, { "dropping-particle" : "", "family" : "Zhang", "given" : "Xuebin", "non-dropping-particle" : "", "parse-names" : false, "suffix" : "" } ], "container-title" : "Nature Reviews Earth &amp; Environment", "id" : "ITEM-6", "issue" : "2", "issued" : { "date-parts" : [ [ "2021", "2", "15" ] ] }, "page" : "107-122", "title" : "Anthropogenic intensification of short-duration rainfall extremes", "translator" : [ { "dropping-particle" : "", "family" : "S3305", "given" : "", "non-dropping-particle" : "", "parse-names" : false, "suffix" : "" } ], "type" : "article-journal", "volume" : "2" }, "uris" : [ "http://www.mendeley.com/documents/?uuid=487ee526-cabf-476a-a661-fdd0576ae4f9" ] } ], "mendeley" : { "formattedCitation" : "(Kendon et al., 2014, 2019; Ban et al., 2015; Prein et al., 2016b; Helsen et al., 2020; Fowler et al., 2021)", "manualFormatting" : "(Kendon et al., 2014, 2019; Ban et al., 2015; Prein et al., 2016; Helsen et al., 2020; Fowler et al., 2020)", "plainTextFormattedCitation" : "(Kendon et al., 2014, 2019; Ban et al., 2015; Prein et al., 2016b; Helsen et al., 2020; Fowler et al., 2021)", "previouslyFormattedCitation" : "(Kendon et al., 2014, 2019; Ban et al., 2015; Prein et al., 2016b; Helsen et al., 2020; Fowler et al., 2021)" }, "properties" : { "noteIndex" : 0 }, "schema" : "https://github.com/citation-style-language/schema/raw/master/csl-citation.json" }</w:instrText>
      </w:r>
      <w:ins w:id="1728" w:author="Robin Matthews" w:date="2021-07-13T22:20:00Z">
        <w:r w:rsidR="000150C8">
          <w:rPr>
            <w:rFonts w:cs="Times New Roman"/>
            <w:lang w:val="en-GB"/>
          </w:rPr>
          <w:fldChar w:fldCharType="separate"/>
        </w:r>
        <w:r w:rsidR="000150C8" w:rsidRPr="00B549EC">
          <w:rPr>
            <w:rFonts w:cs="Times New Roman"/>
            <w:noProof/>
          </w:rPr>
          <w:t>(Kendon et al., 2014, 2019; Ban et al., 2015; Prein et al., 2016; Helsen et al., 2020; Fowler et al., 2020)</w:t>
        </w:r>
        <w:r w:rsidR="000150C8">
          <w:rPr>
            <w:rFonts w:cs="Times New Roman"/>
            <w:lang w:val="en-GB"/>
          </w:rPr>
          <w:fldChar w:fldCharType="end"/>
        </w:r>
        <w:commentRangeEnd w:id="1727"/>
        <w:r w:rsidR="000150C8">
          <w:rPr>
            <w:rStyle w:val="Marquedecommentaire"/>
          </w:rPr>
          <w:commentReference w:id="1727"/>
        </w:r>
      </w:ins>
      <w:del w:id="1729" w:author="Robin Matthews" w:date="2021-07-13T22:20:00Z">
        <w:r w:rsidRPr="00B549EC" w:rsidDel="000150C8">
          <w:rPr>
            <w:rFonts w:cs="Times New Roman"/>
          </w:rPr>
          <w:delText xml:space="preserve"> </w:delText>
        </w:r>
        <w:bookmarkStart w:id="1730" w:name="_Hlk77107209"/>
        <w:commentRangeStart w:id="1731"/>
        <w:r w:rsidRPr="00D424AA" w:rsidDel="000150C8">
          <w:rPr>
            <w:rFonts w:cs="Times New Roman"/>
            <w:lang w:val="en-GB"/>
          </w:rPr>
          <w:fldChar w:fldCharType="begin" w:fldLock="1"/>
        </w:r>
        <w:r w:rsidR="00AB36D4" w:rsidRPr="00B549EC" w:rsidDel="000150C8">
          <w:rPr>
            <w:rFonts w:cs="Times New Roman"/>
          </w:rPr>
          <w:delInstrText>ADDIN CSL_CITATION { "citationItems" : [ { "id" : "ITEM-1", "itemData" : { "DOI" : "10.1007/s00382-019-05056-w", "ISSN" : "1432-0894", "abstract" : "Convection-permitting models (CPMs) have been proven successful in simulating extreme precipitation statistics. However, when such models are used to study climate change, contrasting sensitivities with respect to resolution (CPM vs. models with parameterized convection) are found for different parts of the world. In this study, we explore to which extent this contrasting sensitivity is due to the specific characteristics of the model or due to the characteristics of the region. Therefore, we examine the results of 360\u00a0years of climate model data from two different climate models (COSMO-CLM driven by EC-EARTH and ALARO-0 driven by CNRM ARPEGE) both at convection-permitting scale (CPS,\u2009~\u20093\u00a0km resolution) and non-convection-permitting scale (non-CPS, 12.5\u00a0km resolution) over two distinct regions (flatland vs. hilly region) in Belgium. We found that both models show an overall consistent scale-dependency of the future increase in hourly extreme precipitation for day-time. More specifically, both models yield a larger discrepancy in the day-time climate change signal between CPS and non-CPS for extreme precipitation over flatland (Flanders) than for orographically induced extreme precipitation (Arden</w:delInstrText>
        </w:r>
        <w:r w:rsidR="00AB36D4" w:rsidRPr="000150C8" w:rsidDel="000150C8">
          <w:rPr>
            <w:rFonts w:cs="Times New Roman"/>
            <w:lang w:val="en-GB"/>
          </w:rPr>
          <w:delInstrText>nes). This result is interesting, since both RCMs are very different (e.g., in terms of model physics and driving GCM) and use very different ways to represent deep convection processes. Despite those model differences, the scale-dependency of projected precipitation extremes is surprisingly similar in both models, suggesting that the this scale-dependency is more dependent on the characteristics of the region, than on the model used.", "author" : [ { "dropping-particle" : "", "family" : "Helsen", "given" : "Samuel", "non-dropping-particle" : "", "parse-names" : false, "suffix" : "" }, { "dropping-particle" : "", "family" : "Lipzig", "given" : "Nicole P M", "non-dropping-particle" : "van", "parse-names" : false, "suffix" : "" }, { "dropping-particle" : "", "family" : "Demuzere", "given" : "Matthias", "non-dropping-particle" : "", "parse-names" : false, "suffix" : "" }, { "dropping-particle" : "", "family" : "Broucke", "given" : "Sam", "non-dropping-particle" : "Vanden", "parse-names" : false, "suffix" : "" }, { "dropping-particle" : "", "family" : "Caluwaerts", "given" : "Steven", "non-dropping-particle" : "", "parse-names" : false, "suffix" : "" }, { "dropping-particle" : "", "family" : "Cruz", "given" : "Lesley", "non-dropping-particle" : "De", "parse-names" : false, "suffix" : "" }, { "dropping-particle" : "", "family" : "Troch", "given" : "Rozemien", "non-dropping-particle" : "De", "parse-names" : false, "suffix" : "" }, { "dropping-particle" : "", "family" : "Hamdi", "given" : "Rafiq", "non-dropping-particle" : "", "parse-names" : false, "suffix" : "" }, { "dropping-particle" : "", "family" : "Termonia", "given" : "Piet", "non-dropping-particle" : "", "parse-names" : false, "suffix" : "" }, { "dropping-particle" : "", "family" : "Schaeybroeck", "given" : "Bert", "non-dropping-particle" : "Van", "parse-names" : false, "suffix" : "" }, { "dropping-particle" : "", "family" : "Wouters", "given" : "Hendrik", "non-dropping-particle" : "", "parse-names" : false, "suffix" : "" } ], "container-title" : "Climate Dynamics", "id" : "ITEM-1", "issue" : "3", "issued" : { "date-parts" : [ [ "2020" ] ] }, "page" : "1267-1280", "title" : "Consistent scale-dependency of future increases in hourly extreme precipitation in two convection-permitting climate models", "translator" : [ { "dropping-particle" : "", "family" : "S3333", "given" : "", "non-dropping-particle" : "", "parse-names" : false, "suffix" : "" } ], "type" : "article-journal", "volume" : "54" }, "uris" : [ "http://www.mendeley.com/documents/?uuid=9253e842-5007-4093-8ee7-b52baead5eb4" ] }, { "id" : "ITEM-2", "itemData" : { "DOI" : "10.1038/nclimate2258", "ISBN" : "1758-6798", "ISSN" : "17586798", "abstract" : "The intensification of precipitation extremes with climate change1 is of key importance to society as a result of the large impact through flooding. Observations show that heavy rainfall is increasing on daily timescales in many regions2 , but how changes will manifest themselves on sub-daily timescales remains highly uncertain. Here we perform the first climate change experiments with a very high resolution (1.5km grid spacing) model more typically used for weather forecasting, in this instance for a region of the UK. The model simulates realistic hourly rainfall characteristics, including extremes3,4 , unlike coarser resolution climate models5,6 , giving us confidence in its ability to project future changes at this timescale.We find the 1.5km model shows increases in hourly rainfall intensities in winter, consistent with projections from a coarser 12km resolution model and previous studies at the daily timescale7 . However, the 1.5km model also shows a future intensification of short-duration rain in summer, with significantly more events exceeding the high thresholds indicative of serious flash flooding.We conclude that accurate representation of the local storm dynamics is an essential requirement for predicting changes to convective extremes; when included we find for the model here that summer downpours intensify with warming. Few", "author" : [ { "dropping-particle" : "", "family" : "Kendon", "given" : "Elizabeth J.",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Senior", "given" : "Catherine A.", "non-dropping-particle" : "", "parse-names" : false, "suffix" : "" } ], "container-title" : "Nature Climate Change", "id" : "ITEM-2", "issue" : "7", "issued" : { "date-parts" : [ [ "2014" ] ] }, "page" : "570-576", "title" : "Heavier summer downpours with climate change revealed by weather forecast resolution model", "translator" : [ { "dropping-particle" : "", "family" : "S1632", "given" : "", "non-dropping-particle" : "", "parse-names" : false, "suffix" : "" } ], "type" : "article-journal", "volume" : "4" }, "uris" : [ "http://www.mendeley.com/documents/?uuid=b1c9e4bb-1e82-4c65-a113-92440754df70" ] }, { "id" : "ITEM-3", "itemData" : { "DOI" : "10.1038/nclimate3168", "ISSN" : "1758-678X", "author" : [ { "dropping-particle" : "", "family" : "Prein", "given" : "Andreas F.", "non-dropping-particle" : "", "parse-names" : false, "suffix" : "" }, { "dropping-particle" : "", "family" : "Rasmussen", "given" : "Roy M.", "non-dropping-particle" : "", "parse-names" : false, "suffix" : "" }, { "dropping-particle" : "", "family" : "Ikeda", "given" : "Kyoko", "non-dropping-particle" : "", "parse-names" : false, "suffix" : "" }, { "dropping-particle" : "", "family" : "Liu", "given" : "Changhai", "non-dropping-particle" : "", "parse-names" : false, "suffix" : "" }, { "dropping-particle" : "", "family" : "Clark", "given" : "Martyn P.", "non-dropping-particle" : "", "parse-names" : false, "suffix" : "" }, { "dropping-particle" : "", "family" : "Holland", "given" : "Greg J.", "non-dropping-particle" : "", "parse-names" : false, "suffix" : "" } ], "container-title" : "Nature Climate Change", "id" : "ITEM-3", "issue" : "1", "issued" : { "date-parts" : [ [ "2016", "12", "5" ] ] }, "page" : "48", "publisher" : "Nature Publishing Group", "title" : "The future intensification of hourly precipitation extremes", "translator" : [ { "dropping-particle" : "", "family" : "S3338", "given" : "", "non-dropping-particle" : "", "parse-names" : false, "suffix" : "" } ], "type" : "article-journal", "volume" : "7" }, "uris" : [ "http://www.mendeley.com/documents/?uuid=00eaffd6-8d5c-41fe-bee2-788e976a3b1e" ] }, { "id" : "ITEM-4", "itemData" : { "DOI" : "10.1038/s41467-019-09776-9", "ISSN" : "2041-1723", "abstract" : "African society is particularly vulnerable to climate change. The representation of convection in climate models has so far restricted our ability to accurately simulate African weather extremes, limiting climate change predictions. Here we show results from climate change experiments with a convection-permitting (4.5 km grid-spacing) model, for the first time over an Africa-wide domain (CP4A). The model realistically captures hourly rainfall characteristics, unlike coarser resolution models. CP4A shows greater future increases in extreme 3-hourly precipitation compared to a convection-parameterised 25 km model (R25). CP4A also shows future increases in dry spell length during the wet season over western and central Africa, weaker or not apparent in R25. These differences relate to the more realistic representation of convection in CP4A, and its response to increasing atmospheric moisture and stability. We conclude that, with the more accurate representation of convection, projected changes in both wet and dry extremes over Africa may be more severe.", "author" : [ { "dropping-particle" : "", "family" : "Kendon", "given" : "Elizabeth J.", "non-dropping-particle" : "", "parse-names" : false, "suffix" : "" }, { "dropping-particle" : "", "family" : "Stratton", "given" : "Rachel A.", "non-dropping-particle" : "", "parse-names" : false, "suffix" : "" }, { "dropping-particle" : "", "family" : "Tucker", "given" : "Simon", "non-dropping-particle" : "", "parse-names" : false, "suffix" : "" }, { "dropping-particle" : "", "family" : "Marsham", "given" : "John H.", "non-dropping-particle" : "", "parse-names" : false, "suffix" : "" }, { "dropping-particle" : "", "family" : "Berthou", "given" : "S\u00e9gol\u00e8ne", "non-dropping-particle" : "", "parse-names" : false, "suffix" : "" }, { "dropping-particle" : "", "family" : "Rowell", "given" : "David P.", "non-dropping-particle" : "", "parse-names" : false, "suffix" : "" }, { "dropping-particle" : "", "family" : "Senior", "given" : "Catherine A.", "non-dropping-particle" : "", "parse-names" : false, "suffix" : "" } ], "container-title" : "Nature Communications", "id" : "ITEM-4", "issue" : "1", "issued" : { "date-parts" : [ [ "2019", "12", "23" ] ] }, "page" : "1794", "title" : "Enhanced future changes in wet and dry extremes over Africa at convection-permitting scale", "translator" : [ { "dropping-particle" : "", "family" : "S2996", "given" : "", "non-dropping-particle" : "", "parse-names" : false, "suffix" : "" } ], "type" : "article-journal", "volume" : "10" }, "uris" : [ "http://www.mendeley.com/documents/?uuid=65668845-837a-4e2f-ae86-2d0eeffb1c60" ] }, { "id" : "ITEM-5", "itemData" : { "DOI" : "10.1002/2014GL062588", "ISSN" : "19448007", "abstract" : "AbstractClimate models project that heavy precipitation events intensify with climate change. It is generally accepted that extreme day-long events will increase at a rate of about 6?7% per degree warming, consistent with the Clausius-Clapeyron relation. However, recent studies suggest that subdaily (e.g., hourly) precipitation extremes may increase at about twice this rate. Conventional climate models are not suited to assess such events, due to the limited spatial resolution and the need to parametrize convective precipitation (i.e., thunderstorms and rain showers). Here we employ a convection-resolving model using a horizontal grid spacing of 2.2 km across an extended region covering the Alps and its larger-scale surrounding from northern Italy to northern Germany. Consistent with previous results, projections using a Representative Concentration Pathways version 8.5 greenhouse gas scenario reveal a significant decrease of mean summer precipitation. However, unlike previous studies, we find that both extreme day-long and hour-long precipitation events asymptotically intensify with the Clausius-Clapeyron relation. Differences to previous studies might be due to the model or region considered, but we also show that it is inconsistent to extrapolate from present-day precipitation scaling into the future.",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Geophysical Research Letters", "id" : "ITEM-5", "issue" : "4", "issued" : { "date-parts" : [ [ "2015", "2", "28" ] ] }, "note" : "From Duplicate 2 (Heavy precipitation in a changing climate: Does short-term summer precipitation increase faster? - Ban, Nikolina; Schmidli, Juerg; Sch\u00e4r, Christoph)\n\ndoi: 10.1002/2014GL062588", "page" : "1165-1172", "publisher" : "John Wiley &amp; Sons, Ltd", "title" : "Heavy precipitation in a changing climate: Does short-term summer precipitation increase faster?", "translator" : [ { "dropping-particle" : "", "family" : "S3309", "given" : "", "non-dropping-particle" : "", "parse-names" : false, "suffix" : "" } ], "type" : "article-journal", "volume" : "42" }, "uris" : [ "http://www.mendeley.com/documents/?uuid=487a2137-3054-42f6-b4cc-81b9543a02e7" ] } ], "mendeley" : { "formattedCitation" : "(Kendon et al., 2014, 2019; Ban et al., 2015; Prein et al., 2016b; Helsen et al., 2020)", "manualFormatting" : "(Ban et al., 2015; Helsen et al., 2020; Kendon et al., 2014, 2019; Prein et al., 2016b;", "plainTextFormattedCitation" : "(Kendon et al., 2014, 2019; Ban et al., 2015; Prein et al., 2016b; Helsen et al., 2020)", "previouslyFormattedCitation" : "(Kendon et al., 2014, 2019; Ban et al., 2015; Prein et al., 2016b; Helsen et al., 2020)" }, "properties" : { "noteIndex" : 0 }, "schema" : "https://github.com/citation-style-language/schema/raw/master/csl-citation.json" }</w:delInstrText>
        </w:r>
        <w:r w:rsidRPr="00D424AA" w:rsidDel="000150C8">
          <w:rPr>
            <w:rFonts w:cs="Times New Roman"/>
            <w:lang w:val="en-GB"/>
          </w:rPr>
          <w:fldChar w:fldCharType="separate"/>
        </w:r>
        <w:r w:rsidR="00A26296" w:rsidRPr="000150C8" w:rsidDel="000150C8">
          <w:rPr>
            <w:rFonts w:cs="Times New Roman"/>
            <w:noProof/>
            <w:lang w:val="nb-NO"/>
          </w:rPr>
          <w:delText>(Ban et al., 2015; Helsen et al., 2020; Kendon et al., 2014, 2019; Prein et al., 2016b;</w:delText>
        </w:r>
        <w:r w:rsidRPr="00D424AA" w:rsidDel="000150C8">
          <w:rPr>
            <w:rFonts w:cs="Times New Roman"/>
            <w:lang w:val="en-GB"/>
          </w:rPr>
          <w:fldChar w:fldCharType="end"/>
        </w:r>
        <w:commentRangeEnd w:id="1731"/>
        <w:r w:rsidR="00A26296" w:rsidDel="000150C8">
          <w:rPr>
            <w:rStyle w:val="Marquedecommentaire"/>
          </w:rPr>
          <w:commentReference w:id="1731"/>
        </w:r>
        <w:r w:rsidRPr="00841A35" w:rsidDel="000150C8">
          <w:rPr>
            <w:rFonts w:cs="Times New Roman"/>
            <w:lang w:val="nb-NO"/>
          </w:rPr>
          <w:delText xml:space="preserve"> </w:delText>
        </w:r>
        <w:commentRangeStart w:id="1732"/>
        <w:r w:rsidRPr="00D424AA" w:rsidDel="000150C8">
          <w:rPr>
            <w:rFonts w:cs="Times New Roman"/>
            <w:lang w:val="en-GB"/>
          </w:rPr>
          <w:fldChar w:fldCharType="begin" w:fldLock="1"/>
        </w:r>
        <w:r w:rsidR="00FF6231" w:rsidDel="000150C8">
          <w:rPr>
            <w:rFonts w:cs="Times New Roman"/>
            <w:lang w:val="nb-NO"/>
          </w:rPr>
          <w:delInstrText>ADDIN CSL_CITATION { "citationItems" : [ { "id" : "ITEM-1", "itemData" : { "DOI" : "10.1038/s43017-020-00128-6", "ISSN" : "2662-138X", "author" : [ { "dropping-particle" : "", "family" : "Fowler", "given" : "Hayley J.", "non-dropping-particle" : "", "parse-names" : false, "suffix" : "" }, { "dropping-particle" : "", "family" : "Lenderink", "given" : "Geert", "non-dropping-particle" : "", "parse-names" : false, "suffix" : "" }, { "dropping-particle" : "", "family" : "Prein", "given" : "Andreas F.", "non-dropping-particle" : "", "parse-names" : false, "suffix" : "" }, { "dropping-particle" : "", "family" : "Westra", "given" : "Seth", "non-dropping-particle" : "", "parse-names" : false, "suffix" : "" }, { "dropping-particle" : "", "family" : "Allan", "given" : "Richard P.", "non-dropping-particle" : "", "parse-names" : false, "suffix" : "" }, { "dropping-particle" : "", "family" : "Ban", "given" : "Nikolina", "non-dropping-particle" : "", "parse-names" : false, "suffix" : "" }, { "dropping-particle" : "", "family" : "Barbero", "given" : "Renaud", "non-dropping-particle" : "", "parse-names" : false, "suffix" : "" }, { "dropping-particle" : "", "family" : "Berg", "given" : "Peter", "non-dropping-particle" : "", "parse-names" : false, "suffix" : "" }, { "dropping-particle" : "", "family" : "Blenkinsop", "given" : "Stephen", "non-dropping-particle" : "", "parse-names" : false, "suffix" : "" }, { "dropping-particle" : "", "family" : "Do", "given" : "Hong X", "non-dropping-particle" : "", "parse-names" : false, "suffix" : "" }, { "dropping-particle" : "", "family" : "Guerreiro", "given" : "Selma", "non-dropping-particle" : "", "parse-names" : false, "suffix" : "" }, { "dropping-particle" : "", "family" : "Haerter", "given" : "Jan O", "non-dropping-particle" : "", "parse-names" : false, "suffix" : "" }, { "dropping-particle" : "", "family" : "Kendon", "given" : "Elizabeth J.", "non-dropping-particle" : "", "parse-names" : false, "suffix" : "" }, { "dropping-particle" : "", "family" : "Lewis", "given" : "Elizabeth", "non-dropping-particle" : "", "parse-names" : false, "suffix" : "" }, { "dropping-particle" : "", "family" : "Schaer", "given" : "Christoph", "non-dropping-particle" : "", "parse-names" : false, "suffix" : "" }, { "dropping-particle" : "", "family" : "Sharma", "given" : "Ashish", "non-dropping-particle" : "", "parse-names" : false, "suffix" : "" }, { "dropping-particle" : "", "family" : "Villarini", "given" : "Gabriele", "non-dropping-particle" : "", "parse-names" : false, "suffix" : "" }, { "dropping-particle" : "", "family" : "Wasko", "given" : "Conrad", "non-dropping-particle" : "", "parse-names" : false, "suffix" : "" }, { "dropping-particle" : "", "family" : "Zhang", "given" : "Xuebin", "non-dropping-particle" : "", "parse-names" : false, "suffix" : "" } ], "container-title" : "Nature Reviews Earth &amp; Environment", "id" : "ITEM-1", "issue" : "2", "issued" : { "date-parts" : [ [ "2021", "2", "15" ] ] }, "page" : "107-122", "title" : "Anthropogenic intensification of short-duration rainfall extremes", "translator" : [ { "dropping-particle" : "", "family" : "S3305", "given" : "", "non-dropping-particle" : "", "parse-names" : false, "suffix" : "" } ], "type" : "article-journal", "volume" : "2" }, "uris" : [ "http://www.mendeley.com/documents/?uuid=487ee526-cabf-476a-a661-fdd0576ae4f9" ] } ], "mendeley" : { "formattedCitation" : "(Fowler et al., 2021)", "manualFormatting" : "Fowler et al., 2020)", "plainTextFormattedCitation" : "(Fowler et al., 2021)", "previouslyFormattedCitation" : "(Fowler et al., 2021)" }, "properties" : { "noteIndex" : 0 }, "schema" : "https://github.com/citation-style-language/schema/raw/master/csl-citation.json" }</w:delInstrText>
        </w:r>
        <w:r w:rsidRPr="00D424AA" w:rsidDel="000150C8">
          <w:rPr>
            <w:rFonts w:cs="Times New Roman"/>
            <w:lang w:val="en-GB"/>
          </w:rPr>
          <w:fldChar w:fldCharType="separate"/>
        </w:r>
        <w:r w:rsidR="00A26296" w:rsidDel="000150C8">
          <w:rPr>
            <w:rFonts w:cs="Times New Roman"/>
            <w:noProof/>
            <w:lang w:val="en-GB"/>
          </w:rPr>
          <w:delText>Fowler et al., 2020)</w:delText>
        </w:r>
        <w:r w:rsidRPr="00D424AA" w:rsidDel="000150C8">
          <w:rPr>
            <w:rFonts w:cs="Times New Roman"/>
            <w:lang w:val="en-GB"/>
          </w:rPr>
          <w:fldChar w:fldCharType="end"/>
        </w:r>
        <w:commentRangeEnd w:id="1732"/>
        <w:r w:rsidR="00A26296" w:rsidDel="000150C8">
          <w:rPr>
            <w:rStyle w:val="Marquedecommentaire"/>
          </w:rPr>
          <w:commentReference w:id="1732"/>
        </w:r>
      </w:del>
      <w:bookmarkEnd w:id="1730"/>
      <w:r w:rsidRPr="00841A35">
        <w:rPr>
          <w:rFonts w:cs="Times New Roman"/>
          <w:lang w:val="en-GB"/>
        </w:rPr>
        <w:t xml:space="preserve">. An increase is projected in extreme sub-daily precipitation over Africa </w:t>
      </w:r>
      <w:r w:rsidRPr="00D424AA">
        <w:rPr>
          <w:rFonts w:cs="Times New Roman"/>
          <w:lang w:val="en-GB"/>
        </w:rPr>
        <w:fldChar w:fldCharType="begin" w:fldLock="1"/>
      </w:r>
      <w:r w:rsidR="00FF6231">
        <w:rPr>
          <w:rFonts w:cs="Times New Roman"/>
          <w:lang w:val="en-GB"/>
        </w:rPr>
        <w:instrText>ADDIN CSL_CITATION { "citationItems" : [ { "id" : "ITEM-1", "itemData" : { "DOI" : "10.1038/s41467-019-09776-9", "ISSN" : "2041-1723", "abstract" : "African society is particularly vulnerable to climate change. The representation of convection in climate models has so far restricted our ability to accurately simulate African weather extremes, limiting climate change predictions. Here we show results from climate change experiments with a convection-permitting (4.5 km grid-spacing) model, for the first time over an Africa-wide domain (CP4A). The model realistically captures hourly rainfall characteristics, unlike coarser resolution models. CP4A shows greater future increases in extreme 3-hourly precipitation compared to a convection-parameterised 25 km model (R25). CP4A also shows future increases in dry spell length during the wet season over western and central Africa, weaker or not apparent in R25. These differences relate to the more realistic representation of convection in CP4A, and its response to increasing atmospheric moisture and stability. We conclude that, with the more accurate representation of convection, projected changes in both wet and dry extremes over Africa may be more severe.", "author" : [ { "dropping-particle" : "", "family" : "Kendon", "given" : "Elizabeth J.", "non-dropping-particle" : "", "parse-names" : false, "suffix" : "" }, { "dropping-particle" : "", "family" : "Stratton", "given" : "Rachel A.", "non-dropping-particle" : "", "parse-names" : false, "suffix" : "" }, { "dropping-particle" : "", "family" : "Tucker", "given" : "Simon", "non-dropping-particle" : "", "parse-names" : false, "suffix" : "" }, { "dropping-particle" : "", "family" : "Marsham", "given" : "John H.", "non-dropping-particle" : "", "parse-names" : false, "suffix" : "" }, { "dropping-particle" : "", "family" : "Berthou", "given" : "S\u00e9gol\u00e8ne", "non-dropping-particle" : "", "parse-names" : false, "suffix" : "" }, { "dropping-particle" : "", "family" : "Rowell", "given" : "David P.", "non-dropping-particle" : "", "parse-names" : false, "suffix" : "" }, { "dropping-particle" : "", "family" : "Senior", "given" : "Catherine A.", "non-dropping-particle" : "", "parse-names" : false, "suffix" : "" } ], "container-title" : "Nature Communications", "id" : "ITEM-1", "issue" : "1", "issued" : { "date-parts" : [ [ "2019", "12", "23" ] ] }, "page" : "1794", "title" : "Enhanced future changes in wet and dry extremes over Africa at convection-permitting scale", "translator" : [ { "dropping-particle" : "", "family" : "S2996", "given" : "", "non-dropping-particle" : "", "parse-names" : false, "suffix" : "" } ], "type" : "article-journal", "volume" : "10" }, "uris" : [ "http://www.mendeley.com/documents/?uuid=65668845-837a-4e2f-ae86-2d0eeffb1c60" ] } ], "mendeley" : { "formattedCitation" : "(Kendon et al., 2019)", "plainTextFormattedCitation" : "(Kendon et al., 2019)", "previouslyFormattedCitation" : "(Kend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endon et al., 2019)</w:t>
      </w:r>
      <w:r w:rsidRPr="00D424AA">
        <w:rPr>
          <w:rFonts w:cs="Times New Roman"/>
          <w:lang w:val="en-GB"/>
        </w:rPr>
        <w:fldChar w:fldCharType="end"/>
      </w:r>
      <w:r w:rsidRPr="00841A35">
        <w:rPr>
          <w:rFonts w:cs="Times New Roman"/>
          <w:lang w:val="en-GB"/>
        </w:rPr>
        <w:t xml:space="preserve">; over East Africa </w:t>
      </w:r>
      <w:r w:rsidRPr="00D424AA">
        <w:rPr>
          <w:rFonts w:cs="Times New Roman"/>
          <w:lang w:val="en-GB"/>
        </w:rPr>
        <w:fldChar w:fldCharType="begin" w:fldLock="1"/>
      </w:r>
      <w:r w:rsidR="00FF6231">
        <w:rPr>
          <w:rFonts w:cs="Times New Roman"/>
          <w:lang w:val="en-GB"/>
        </w:rPr>
        <w:instrText>ADDIN CSL_CITATION { "citationItems" : [ { "id" : "ITEM-1", "itemData" : { "DOI" : "10.1175/JCLI-D-19-0328.1", "ISSN" : "0894-8755", "abstract" : "Eastern Africa\u2019s fast-growing population is vulnerable to changing rainfall and extremes. Using the first pan-African climate change simulations that explicitly model the rainfall-generating convection, we investigate both the climate change response of key mesoscale drivers of eastern African rainfall, such as sea and lake breezes, and the spatial heterogeneity of rainfall responses. The explicit model shows widespread increases at the end of the century in mean (~40%) and extreme (~50%) rain rates, whereas the sign of changes in rainfall frequency has large spatial heterogeneity (from \u221250% to over +90%). In comparison, an equivalent parameterized simulation has greater moisture convergence and total rainfall increase over the eastern Congo and less over eastern Africa. The parameterized model also does not capture 1) the large heterogeneity of changes in rain frequency; 2) the widespread and large increases in extreme rainfall, which result from increased rainfall per humidity change; and 3) the response of rainfall to the changing sea breeze, even though the sea-breeze change is captured. Consequently, previous rainfall projections are likely inadequate for informing many climate-sensitive decisions\u2014for example, for infrastructure in coastal cities. We consider the physics revealed here and its implications to be relevant for many other vulnerable tropical regions, especially those with coastal convection.", "author" : [ { "dropping-particle" : "", "family" : "Finney", "given" : "Declan L", "non-dropping-particle" : "", "parse-names" : false, "suffix" : "" }, { "dropping-particle" : "", "family" : "Marsham", "given" : "John H", "non-dropping-particle" : "", "parse-names" : false, "suffix" : "" }, { "dropping-particle" : "", "family" : "Rowell", "given" : "David P", "non-dropping-particle" : "", "parse-names" : false, "suffix" : "" }, { "dropping-particle" : "", "family" : "Kendon", "given" : "Elizabeth J", "non-dropping-particle" : "", "parse-names" : false, "suffix" : "" }, { "dropping-particle" : "", "family" : "Tucker", "given" : "Simon O", "non-dropping-particle" : "", "parse-names" : false, "suffix" : "" }, { "dropping-particle" : "", "family" : "Stratton", "given" : "Rachel A", "non-dropping-particle" : "", "parse-names" : false, "suffix" : "" }, { "dropping-particle" : "", "family" : "Jackson", "given" : "Lawrence S", "non-dropping-particle" : "", "parse-names" : false, "suffix" : "" } ], "container-title" : "Journal of Climate", "id" : "ITEM-1", "issue" : "7", "issued" : { "date-parts" : [ [ "2020", "3", "2" ] ] }, "page" : "2701-2718", "title" : "Effects of Explicit Convection on Future Projections of Mesoscale Circulations, Rainfall, and Rainfall Extremes over Eastern Africa", "translator" : [ { "dropping-particle" : "", "family" : "S3016", "given" : "", "non-dropping-particle" : "", "parse-names" : false, "suffix" : "" } ], "type" : "article-journal", "volume" : "33" }, "uris" : [ "http://www.mendeley.com/documents/?uuid=b2c50113-cc1d-42c0-99ee-6f0245d3e247" ] } ], "mendeley" : { "formattedCitation" : "(Finney et al., 2020)", "plainTextFormattedCitation" : "(Finney et al., 2020)", "previouslyFormattedCitation" : "(Finney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inney et al., 2020)</w:t>
      </w:r>
      <w:r w:rsidRPr="00D424AA">
        <w:rPr>
          <w:rFonts w:cs="Times New Roman"/>
          <w:lang w:val="en-GB"/>
        </w:rPr>
        <w:fldChar w:fldCharType="end"/>
      </w:r>
      <w:r w:rsidRPr="00841A35">
        <w:rPr>
          <w:rFonts w:cs="Times New Roman"/>
          <w:lang w:val="en-GB"/>
        </w:rPr>
        <w:t xml:space="preserve"> and West Africa </w:t>
      </w:r>
      <w:r w:rsidRPr="00D424AA">
        <w:rPr>
          <w:rFonts w:cs="Times New Roman"/>
          <w:lang w:val="en-GB"/>
        </w:rPr>
        <w:fldChar w:fldCharType="begin" w:fldLock="1"/>
      </w:r>
      <w:r w:rsidR="00FF6231">
        <w:rPr>
          <w:rFonts w:cs="Times New Roman"/>
          <w:lang w:val="en-GB"/>
        </w:rPr>
        <w:instrText>ADDIN CSL_CITATION { "citationItems" : [ { "id" : "ITEM-1", "itemData" : { "DOI" : "10.1029/2019GL083544", "ISSN" : "0094-8276", "abstract" : "Abstract Monsoon rainfall in West Africa mostly comes from mesoscale convective systems, which are not well represented by standard convection-parameterized regional climate models (RCMs). We use a 4.5?km resolution convection-permitting RCM (CP4A) which has a good representation of these processes in the Sahel. By comparing the climate change signals of CP4A and a standard RCM (R25), we find that changes in mean rainfall and wet-day frequency are linearly related. However, rainfall intensity changes are independent. Intensification of rainfall is larger in CP4A and happens in regions of both increasing and decreasing mean rainfall. Rainfall from extreme events increases by a factor of 5 to 10 in CP4A, compared to 2 to 3 in R25. CP4A also shows larger changes in intraseasonal rainfall variability, dry spells, and short and long duration extreme rainfall than R25, all of which are relevant for hydrology and agriculture.", "author" : [ { "dropping-particle" : "", "family" : "Berthou", "given" : "S", "non-dropping-particle" : "", "parse-names" : false, "suffix" : "" }, { "dropping-particle" : "", "family" : "Kendon", "given" : "E J", "non-dropping-particle" : "", "parse-names" : false, "suffix" : "" }, { "dropping-particle" : "", "family" : "Rowell", "given" : "D P", "non-dropping-particle" : "", "parse-names" : false, "suffix" : "" }, { "dropping-particle" : "", "family" : "Roberts", "given" : "M J", "non-dropping-particle" : "", "parse-names" : false, "suffix" : "" }, { "dropping-particle" : "", "family" : "Tucker", "given" : "S", "non-dropping-particle" : "", "parse-names" : false, "suffix" : "" }, { "dropping-particle" : "", "family" : "Stratton", "given" : "R A", "non-dropping-particle" : "", "parse-names" : false, "suffix" : "" } ], "container-title" : "Geophysical Research Letters", "id" : "ITEM-1", "issue" : "22", "issued" : { "date-parts" : [ [ "2019", "11", "28" ] ] }, "note" : "doi: 10.1029/2019GL083544", "page" : "13299-13307", "publisher" : "John Wiley &amp; Sons, Ltd", "title" : "Larger Future Intensification of Rainfall in the West African Sahel in a Convection-Permitting Model", "translator" : [ { "dropping-particle" : "", "family" : "S3015", "given" : "", "non-dropping-particle" : "", "parse-names" : false, "suffix" : "" } ], "type" : "article-journal", "volume" : "46" }, "uris" : [ "http://www.mendeley.com/documents/?uuid=0bfa47e9-7f4d-4db8-bceb-9a4e35147fad" ] }, { "id" : "ITEM-2", "itemData" : { "DOI" : "10.1175/JCLI-D-19-0380.1", "ISSN" : "0894-8755", "abstract" : "Extreme rainfall is expected to increase under climate change, carrying potential socioeconomic risks. However, the magnitude of increase is uncertain. Over recent decades, extreme storms over the West African Sahel have increased in frequency, with increased vertical wind shear shown to be a cause. Drier midlevels, stronger cold pools, and increased storm organization have also been observed. Global models do not capture the potential effects of lower- to midtropospheric wind shear or cold pools on storm organization since they parameterize convection. Here we use the first convection-permitting simulations of African climate change to understand how changes in thermodynamics and storm dynamics affect future extreme Sahelian rainfall. The model, which simulates warming associated with representative concentration pathway 8.5 (RCP8.5) until the end of the twenty-first century, projects a 28% increase of the extreme rain rate of MCSs. The Sahel moisture change on average follows Clausius\u2013Clapeyron scaling, but has regional heterogeneity. Rain rates scale with the product of time-of-storm total column water (TCW) and in-storm vertical velocity. Additionally, prestorm wind shear and convective available potential energy both modulate in-storm vertical velocity. Although wind shear affects cloud-top temperatures within our model, it has no direct correlation with precipitation rates. In our model, projected future increase in TCW is the primary explanation for increased rain rates. Finally, although colder cold pools are modeled in the future climate, we see no significant change in near-surface winds, highlighting avenues for future research on convection-permitting modeling of storm dynamics.", "author" : [ { "dropping-particle" : "", "family" : "Fitzpatrick", "given" : "Rory G J", "non-dropping-particle" : "", "parse-names" : false, "suffix" : "" }, { "dropping-particle" : "", "family" : "Parker", "given" : "Douglas J", "non-dropping-particle" : "", "parse-names" : false, "suffix" : "" }, { "dropping-particle" : "", "family" : "Marsham", "given" : "John H", "non-dropping-particle" : "", "parse-names" : false, "suffix" : "" }, { "dropping-particle" : "", "family" : "Rowell", "given" : "David P", "non-dropping-particle" : "", "parse-names" : false, "suffix" : "" }, { "dropping-particle" : "", "family" : "Guichard", "given" : "Francoise M", "non-dropping-particle" : "", "parse-names" : false, "suffix" : "" }, { "dropping-particle" : "", "family" : "Taylor", "given" : "Chris M", "non-dropping-particle" : "", "parse-names" : false, "suffix" : "" }, { "dropping-particle" : "", "family" : "Cook", "given" : "Kerry H", "non-dropping-particle" : "", "parse-names" : false, "suffix" : "" }, { "dropping-particle" : "", "family" : "Vizy", "given" : "Edward K", "non-dropping-particle" : "", "parse-names" : false, "suffix" : "" }, { "dropping-particle" : "", "family" : "Jackson", "given" : "Lawrence S", "non-dropping-particle" : "", "parse-names" : false, "suffix" : "" }, { "dropping-particle" : "", "family" : "Finney", "given" : "Declan", "non-dropping-particle" : "", "parse-names" : false, "suffix" : "" }, { "dropping-particle" : "", "family" : "Crook", "given" : "Julia", "non-dropping-particle" : "", "parse-names" : false, "suffix" : "" }, { "dropping-particle" : "", "family" : "Stratton", "given" : "Rachel", "non-dropping-particle" : "", "parse-names" : false, "suffix" : "" }, { "dropping-particle" : "", "family" : "Tucker", "given" : "Simon", "non-dropping-particle" : "", "parse-names" : false, "suffix" : "" } ], "container-title" : "Journal of Climate", "id" : "ITEM-2", "issue" : "8", "issued" : { "date-parts" : [ [ "2020", "3", "13" ] ] }, "page" : "3151-3172", "title" : "What Drives the Intensification of Mesoscale Convective Systems over the West African Sahel under Climate Change?", "translator" : [ { "dropping-particle" : "", "family" : "S3014", "given" : "", "non-dropping-particle" : "", "parse-names" : false, "suffix" : "" } ], "type" : "article-journal", "volume" : "33" }, "uris" : [ "http://www.mendeley.com/documents/?uuid=7fc6b447-d9ae-4f96-9a64-25720b9bbf71" ] } ], "mendeley" : { "formattedCitation" : "(Berthou et al., 2019a; Fitzpatrick et al., 2020)", "plainTextFormattedCitation" : "(Berthou et al., 2019a; Fitzpatrick et al., 2020)", "previouslyFormattedCitation" : "(Berthou et al., 2019a; Fitzpatrick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thou et al., 2019a; Fitzpatrick et al., 2020)</w:t>
      </w:r>
      <w:r w:rsidRPr="00D424AA">
        <w:rPr>
          <w:rFonts w:cs="Times New Roman"/>
          <w:lang w:val="en-GB"/>
        </w:rPr>
        <w:fldChar w:fldCharType="end"/>
      </w:r>
      <w:r w:rsidRPr="00841A35">
        <w:rPr>
          <w:rFonts w:cs="Times New Roman"/>
          <w:lang w:val="en-GB"/>
        </w:rPr>
        <w:t>, even</w:t>
      </w:r>
      <w:r w:rsidRPr="00D424AA">
        <w:rPr>
          <w:rFonts w:cs="Times New Roman"/>
          <w:lang w:val="en-GB"/>
        </w:rPr>
        <w:t xml:space="preserve"> for areas where parameterized RCMs project a decrease; in Europe </w:t>
      </w:r>
      <w:bookmarkStart w:id="1733" w:name="_Hlk77107331"/>
      <w:ins w:id="1734" w:author="Robin Matthews" w:date="2021-07-13T22:22:00Z">
        <w:r w:rsidR="000150C8">
          <w:rPr>
            <w:rFonts w:cs="Times New Roman"/>
            <w:lang w:val="en-GB"/>
          </w:rPr>
          <w:fldChar w:fldCharType="begin" w:fldLock="1"/>
        </w:r>
      </w:ins>
      <w:r w:rsidR="0012753B">
        <w:rPr>
          <w:rFonts w:cs="Times New Roman"/>
          <w:lang w:val="en-GB"/>
        </w:rPr>
        <w:instrText>ADDIN CSL_CITATION { "citationItems" : [ { "id" : "ITEM-1", "itemData" : { "DOI" : "10.1007/s00382-020-05192-8", "ISSN" : "1432-0894", "abstract" : "For the first time, we analyze 2.2 km UK Met Office Unified Model convection-permitting model (CPM) projections for a pan-European domain. These new simulations represent a major increase in domain size, allowing us to examine the benefits of CPMs across a range of European climates. We find a change to the seasonality of extreme precipitation with warming. In particular, there is a relatively muted response for summer, which contrasts with much larger increases in autumn and winter. This flattens the hourly extreme precipitation seasonal cycle across Northern Europe which has a summer peak in the present climate. Over the Western Mediterranean, where autumn is the main extreme precipitation season, there is a regional increase in hourly extreme precipitation frequency, but local changes for lower precipitation thresholds are often insignificant. For mean precipitation, decreases are projected across Europe in summer, smaller decreases in autumn, and increases in winter; comparable changes are seen in the driving general circulation model (GCM) simulations. The winter mean increase is accompanied by a large decrease of winter mean snowfall. Comparing the driving GCM projections with the CPM ones, the CPMs show a robust enhanced intensification of precipitation extremes at the convection-permitting scale compared to coarser resolution climate model projections across various European regions for summer and autumn.", "author" : [ { "dropping-particle" : "", "family" : "Chan", "given" : "Steven C", "non-dropping-particle" : "", "parse-names" : false, "suffix" : "" }, { "dropping-particle" : "", "family" : "Kendon", "given" : "Elizabeth J", "non-dropping-particle" : "", "parse-names" : false, "suffix" : "" }, { "dropping-particle" : "", "family" : "Berthou", "given" : "S\u00e9gol\u00e8ne", "non-dropping-particle" : "", "parse-names" : false, "suffix" : "" }, { "dropping-particle" : "", "family" : "Fosser", "given" : "Giorgia", "non-dropping-particle" : "", "parse-names" : false, "suffix" : "" }, { "dropping-particle" : "", "family" : "Lewis", "given" : "Elizabeth", "non-dropping-particle" : "", "parse-names" : false, "suffix" : "" }, { "dropping-particle" : "", "family" : "Fowler", "given" : "Hayley J", "non-dropping-particle" : "", "parse-names" : false, "suffix" : "" } ], "container-title" : "Climate Dynamics", "id" : "ITEM-1", "issue" : "3", "issued" : { "date-parts" : [ [ "2020" ] ] }, "page" : "409-428", "title" : "Europe-wide precipitation projections at convection permitting scale with the Unified Model", "translator" : [ { "dropping-particle" : "", "family" : "S3011", "given" : "", "non-dropping-particle" : "", "parse-names" : false, "suffix" : "" } ], "type" : "article-journal", "volume" : "55" }, "uris" : [ "http://www.mendeley.com/documents/?uuid=ecb83bc5-cc8a-4fc8-a8d3-0717e9e572d2" ] }, { "id" : "ITEM-2", "itemData" : { "DOI" : "10.1088/1748-9326/ab549c", "ISSN" : "1748-9326", "abstract" : "While daily extreme precipitation intensities increase with global warming on average at approximately the same rate as the availability of water vapor (\u223c7%/\u00b0C), a debated topic is whether sub-daily extremes increase more. Modelling at convection-permitting scales has been deemed necessary to reproduce extreme summer precipitation at local scale. Here we analyze multi-model ensembles and apply a 3 km horizontal resolution model over four regions across Europe (S. Norway, Denmark, Benelux and Albania) and find very good agreement with observed daily and hourly summer precipitation extremes. Projections show that daily extreme precipitation intensifies compared to the mean in all regions and across a wide range of models and resolutions. Hourly and 10 min extremes intensify at a higher rate in nearly all regions. Unlike most recent studies, we do not find sub-daily precipitation extremes increasing much more than 7%/\u00b0C, even for sub-hourly extremes, but this may be due to robust summer drying over large parts of Europe. However, the absolute strongest local daily precipitation event in a 20 year period will increase by 10%\u201320%/\u00b0C. At the same time, model projections strongly indicate that summer drying will be more pronounced for extremely dry years.", "author" : [ { "dropping-particle" : "", "family" : "Hodnebrog", "given" : "\u00d8", "non-dropping-particle" : "", "parse-names" : false, "suffix" : "" }, { "dropping-particle" : "", "family" : "Marelle", "given" : "L", "non-dropping-particle" : "", "parse-names" : false, "suffix" : "" }, { "dropping-particle" : "", "family" : "Alterskj\u00e6r", "given" : "K", "non-dropping-particle" : "", "parse-names" : false, "suffix" : "" }, { "dropping-particle" : "", "family" : "Wood", "given" : "R R", "non-dropping-particle" : "", "parse-names" : false, "suffix" : "" }, { "dropping-particle" : "", "family" : "Ludwig", "given" : "R", "non-dropping-particle" : "", "parse-names" : false, "suffix" : "" }, { "dropping-particle" : "", "family" : "Fischer", "given" : "E M", "non-dropping-particle" : "", "parse-names" : false, "suffix" : "" }, { "dropping-particle" : "", "family" : "Richardson", "given" : "T B", "non-dropping-particle" : "", "parse-names" : false, "suffix" : "" }, { "dropping-particle" : "", "family" : "Forster", "given" : "P M", "non-dropping-particle" : "", "parse-names" : false, "suffix" : "" }, { "dropping-particle" : "", "family" : "Sillmann", "given" : "J", "non-dropping-particle" : "", "parse-names" : false, "suffix" : "" }, { "dropping-particle" : "", "family" : "Myhre", "given" : "G", "non-dropping-particle" : "", "parse-names" : false, "suffix" : "" } ], "container-title" : "Environmental Research Letters", "id" : "ITEM-2", "issue" : "12", "issued" : { "date-parts" : [ [ "2019" ] ] }, "page" : "124050", "publisher" : "IOP Publishing", "title" : "Intensification of summer precipitation with shorter time-scales in Europe", "translator" : [ { "dropping-particle" : "", "family" : "S3012", "given" : "", "non-dropping-particle" : "", "parse-names" : false, "suffix" : "" } ], "type" : "article-journal", "volume" : "14" }, "uris" : [ "http://www.mendeley.com/documents/?uuid=f06fb1ce-a293-45af-9ee6-db009a057ddf" ] } ], "mendeley" : { "formattedCitation" : "(Hodnebrog et al., 2019; Chan et al., 2020)", "plainTextFormattedCitation" : "(Hodnebrog et al., 2019; Chan et al., 2020)", "previouslyFormattedCitation" : "(Hodnebrog et al., 2019; Chan et al., 2020)" }, "properties" : { "noteIndex" : 0 }, "schema" : "https://github.com/citation-style-language/schema/raw/master/csl-citation.json" }</w:instrText>
      </w:r>
      <w:ins w:id="1735" w:author="Robin Matthews" w:date="2021-07-13T22:22:00Z">
        <w:r w:rsidR="000150C8">
          <w:rPr>
            <w:rFonts w:cs="Times New Roman"/>
            <w:lang w:val="en-GB"/>
          </w:rPr>
          <w:fldChar w:fldCharType="separate"/>
        </w:r>
        <w:r w:rsidR="000150C8" w:rsidRPr="00D85C4A">
          <w:rPr>
            <w:rFonts w:cs="Times New Roman"/>
            <w:noProof/>
            <w:lang w:val="en-GB"/>
          </w:rPr>
          <w:t>(Hodnebrog et al., 2019; Chan et al., 2020)</w:t>
        </w:r>
        <w:r w:rsidR="000150C8">
          <w:rPr>
            <w:rFonts w:cs="Times New Roman"/>
            <w:lang w:val="en-GB"/>
          </w:rPr>
          <w:fldChar w:fldCharType="end"/>
        </w:r>
      </w:ins>
      <w:commentRangeStart w:id="1736"/>
      <w:del w:id="1737" w:author="Robin Matthews" w:date="2021-07-13T22:24:00Z">
        <w:r w:rsidRPr="00D424AA" w:rsidDel="0089669C">
          <w:rPr>
            <w:rFonts w:cs="Times New Roman"/>
            <w:lang w:val="en-GB"/>
          </w:rPr>
          <w:fldChar w:fldCharType="begin" w:fldLock="1"/>
        </w:r>
        <w:r w:rsidR="00FF6231" w:rsidRPr="000150C8" w:rsidDel="0089669C">
          <w:rPr>
            <w:rFonts w:cs="Times New Roman"/>
            <w:lang w:val="en-GB"/>
          </w:rPr>
          <w:delInstrText>ADDIN CSL_CITATION { "citationItems" : [ { "id" : "ITEM-1", "itemData" : { "DOI" : "10.1007/s00382-020-05192-8", "ISSN" : "1432-0894", "abstract" : "For the first time, we analyze 2.2 km UK Met Office Unified Model convection-permitting model (CPM) projections for a pan-European domain. These new simulations represent a major increase in domain size, allowing us to examine the benefits of CPMs across a range of European climates. We find a change to the seasonality of extreme precipitation with warming. In particular, there is a relatively muted response for summer, which contrasts with much larger increases in autumn and winter. This flattens the hourly extreme precipitation seasonal cycle across Northern Europe which has a summer peak in the present climate. Over the Western Mediterranean, where autumn is the main extreme precipitation season, there is a regional increase in hourly extreme precipitation frequency, but local changes for lower precipitation thresholds are often insignificant. For mean precipitation, decreases are projected across Europe in summer, smaller decreases in autumn, and increases in winter; comparable changes are seen in the driving general circulation model (GCM) simulations. The winter mean increase is accompanied by a large decrease of winter mean snowfall. Comparing the driving GCM projections with the CPM ones, the CPMs show a robust enhanced intensification of precipitation extremes at the convection-permitting scale compared to coarser resolution climate model projections across various European regions for summer and autumn.", "author" : [ { "dropping-particle" : "", "family" : "Chan", "given" : "Steven C", "non-dropping-particle" : "", "parse-names" : false, "suffix" : "" }, { "dropping-particle" : "", "family" : "Kendon", "given" : "Elizabeth J", "non-dropping-particle" : "", "parse-names" : false, "suffix" : "" }, { "dropping-particle" : "", "family" : "Berthou", "given" : "S\u00e9gol\u00e8ne", "non-dropping-particle" : "", "parse-names" : false, "suffix" : "" }, { "dropping-particle" : "", "family" : "Fosser", "given" : "Giorgia", "non-dropping-particle" : "", "parse-names" : false, "suffix" : "" }, { "dropping-particle" : "", "family" : "Lewis", "given" : "Elizabeth", "non-dropping-particle" : "", "parse-names" : false, "suffix" : "" }, { "dropping-particle" : "", "family" : "Fowler", "given" : "Hayley J", "non-dropping-particle" : "", "parse-names" : false, "suffix" : "" } ], "container-title" : "Climate Dynamics", "id" : "ITEM-1", "issue" : "3", "issued" : { "date-parts" : [ [ "2020" ] ] }, "page" : "409-428", "title" : "Europe-wide precipitation projections at convection permitting scale with the Unified Model", "translator" : [ { "dropping-particle" : "", "family" : "S3011", "given" : "", "non-dropping-particle" : "", "parse-names" : false, "suffix" : "" } ], "type" : "article-journal", "volume" : "55" }, "uris" : [ "http://www.mendeley.com/documents/?uuid=ecb83bc5-cc8a-4fc8-a8d3-0717e9e572d2" ] } ], "mendeley" : { "formattedCitation" : "(Chan et al., 2020)", "manualFormatting" : "(Chan et al., 2020", "plainTextFormattedCitation" : "(Chan et al., 2020)", "previouslyFormattedCitation" : "(Chan et al., 2020)" }, "properties" : { "noteIndex" : 0 }, "schema" : "https://github.com/citation-style-language/schema/raw/master/csl-citation.json" }</w:delInstrText>
        </w:r>
        <w:r w:rsidRPr="00D424AA" w:rsidDel="0089669C">
          <w:rPr>
            <w:rFonts w:cs="Times New Roman"/>
            <w:lang w:val="en-GB"/>
          </w:rPr>
          <w:fldChar w:fldCharType="separate"/>
        </w:r>
        <w:r w:rsidR="00A26296" w:rsidDel="0089669C">
          <w:rPr>
            <w:rFonts w:cs="Times New Roman"/>
            <w:noProof/>
            <w:lang w:val="en-GB"/>
          </w:rPr>
          <w:delText>(Chan et al., 2020</w:delText>
        </w:r>
        <w:r w:rsidRPr="00D424AA" w:rsidDel="0089669C">
          <w:rPr>
            <w:rFonts w:cs="Times New Roman"/>
            <w:lang w:val="en-GB"/>
          </w:rPr>
          <w:fldChar w:fldCharType="end"/>
        </w:r>
        <w:commentRangeEnd w:id="1736"/>
        <w:r w:rsidR="00A26296" w:rsidDel="0089669C">
          <w:rPr>
            <w:rStyle w:val="Marquedecommentaire"/>
          </w:rPr>
          <w:commentReference w:id="1736"/>
        </w:r>
        <w:r w:rsidRPr="00841A35" w:rsidDel="0089669C">
          <w:rPr>
            <w:rFonts w:cs="Times New Roman"/>
            <w:lang w:val="en-GB"/>
          </w:rPr>
          <w:delText xml:space="preserve"> and </w:delText>
        </w:r>
        <w:commentRangeStart w:id="1738"/>
        <w:r w:rsidRPr="00D424AA" w:rsidDel="0089669C">
          <w:rPr>
            <w:rFonts w:cs="Times New Roman"/>
            <w:lang w:val="en-GB"/>
          </w:rPr>
          <w:fldChar w:fldCharType="begin" w:fldLock="1"/>
        </w:r>
        <w:r w:rsidR="00FF6231" w:rsidDel="0089669C">
          <w:rPr>
            <w:rFonts w:cs="Times New Roman"/>
            <w:lang w:val="en-GB"/>
          </w:rPr>
          <w:delInstrText>ADDIN CSL_CITATION { "citationItems" : [ { "id" : "ITEM-1", "itemData" : { "DOI" : "10.1088/1748-9326/ab549c", "ISSN" : "1748-9326", "abstract" : "While daily extreme precipitation intensities increase with global warming on average at approximately the same rate as the availability of water vapor (\u223c7%/\u00b0C), a debated topic is whether sub-daily extremes increase more. Modelling at convection-permitting scales has been deemed necessary to reproduce extreme summer precipitation at local scale. Here we analyze multi-model ensembles and apply a 3 km horizontal resolution model over four regions across Europe (S. Norway, Denmark, Benelux and Albania) and find very good agreement with observed daily and hourly summer precipitation extremes. Projections show that daily extreme precipitation intensifies compared to the mean in all regions and across a wide range of models and resolutions. Hourly and 10 min extremes intensify at a higher rate in nearly all regions. Unlike most recent studies, we do not find sub-daily precipitation extremes increasing much more than 7%/\u00b0C, even for sub-hourly extremes, but this may be due to robust summer drying over large parts of Europe. However, the absolute strongest local daily precipitation event in a 20 year period will increase by 10%\u201320%/\u00b0C. At the same time, model projections strongly indicate that summer drying will be more pronounced for extremely dry years.", "author" : [ { "dropping-particle" : "", "family" : "Hodnebrog", "given" : "\u00d8", "non-dropping-particle" : "", "parse-names" : false, "suffix" : "" }, { "dropping-particle" : "", "family" : "Marelle", "given" : "L", "non-dropping-particle" : "", "parse-names" : false, "suffix" : "" }, { "dropping-particle" : "", "family" : "Alterskj\u00e6r", "given" : "K", "non-dropping-particle" : "", "parse-names" : false, "suffix" : "" }, { "dropping-particle" : "", "family" : "Wood", "given" : "R R", "non-dropping-particle" : "", "parse-names" : false, "suffix" : "" }, { "dropping-particle" : "", "family" : "Ludwig", "given" : "R", "non-dropping-particle" : "", "parse-names" : false, "suffix" : "" }, { "dropping-particle" : "", "family" : "Fischer", "given" : "E M", "non-dropping-particle" : "", "parse-names" : false, "suffix" : "" }, { "dropping-particle" : "", "family" : "Richardson", "given" : "T B", "non-dropping-particle" : "", "parse-names" : false, "suffix" : "" }, { "dropping-particle" : "", "family" : "Forster", "given" : "P M", "non-dropping-particle" : "", "parse-names" : false, "suffix" : "" }, { "dropping-particle" : "", "family" : "Sillmann", "given" : "J", "non-dropping-particle" : "", "parse-names" : false, "suffix" : "" }, { "dropping-particle" : "", "family" : "Myhre", "given" : "G", "non-dropping-particle" : "", "parse-names" : false, "suffix" : "" } ], "container-title" : "Environmental Research Letters", "id" : "ITEM-1", "issue" : "12", "issued" : { "date-parts" : [ [ "2019" ] ] }, "page" : "124050", "publisher" : "IOP Publishing", "title" : "Intensification of summer precipitation with shorter time-scales in Europe", "translator" : [ { "dropping-particle" : "", "family" : "S3012", "given" : "", "non-dropping-particle" : "", "parse-names" : false, "suffix" : "" } ], "type" : "article-journal", "volume" : "14" }, "uris" : [ "http://www.mendeley.com/documents/?uuid=f06fb1ce-a293-45af-9ee6-db009a057ddf" ] } ], "mendeley" : { "formattedCitation" : "(Hodnebrog et al., 2019)", "manualFormatting" : "Hodnebrog et al., 2019)", "plainTextFormattedCitation" : "(Hodnebrog et al., 2019)", "previouslyFormattedCitation" : "(Hodnebrog et al., 2019)" }, "properties" : { "noteIndex" : 0 }, "schema" : "https://github.com/citation-style-language/schema/raw/master/csl-citation.json" }</w:delInstrText>
        </w:r>
        <w:r w:rsidRPr="00D424AA" w:rsidDel="0089669C">
          <w:rPr>
            <w:rFonts w:cs="Times New Roman"/>
            <w:lang w:val="en-GB"/>
          </w:rPr>
          <w:fldChar w:fldCharType="separate"/>
        </w:r>
        <w:r w:rsidR="00A26296" w:rsidDel="0089669C">
          <w:rPr>
            <w:rFonts w:cs="Times New Roman"/>
            <w:noProof/>
            <w:lang w:val="en-GB"/>
          </w:rPr>
          <w:delText>Hodnebrog et al., 2019)</w:delText>
        </w:r>
        <w:r w:rsidRPr="00D424AA" w:rsidDel="0089669C">
          <w:rPr>
            <w:rFonts w:cs="Times New Roman"/>
            <w:lang w:val="en-GB"/>
          </w:rPr>
          <w:fldChar w:fldCharType="end"/>
        </w:r>
        <w:commentRangeEnd w:id="1738"/>
        <w:r w:rsidR="00A26296" w:rsidDel="0089669C">
          <w:rPr>
            <w:rStyle w:val="Marquedecommentaire"/>
          </w:rPr>
          <w:commentReference w:id="1738"/>
        </w:r>
      </w:del>
      <w:r w:rsidRPr="00841A35">
        <w:rPr>
          <w:rFonts w:cs="Times New Roman"/>
          <w:lang w:val="en-GB"/>
        </w:rPr>
        <w:t>; as well as in the continenta</w:t>
      </w:r>
      <w:bookmarkEnd w:id="1733"/>
      <w:r w:rsidRPr="00841A35">
        <w:rPr>
          <w:rFonts w:cs="Times New Roman"/>
          <w:lang w:val="en-GB"/>
        </w:rPr>
        <w:t xml:space="preserve">l </w:t>
      </w:r>
      <w:r w:rsidRPr="00D424AA">
        <w:rPr>
          <w:rFonts w:cs="Times New Roman"/>
          <w:lang w:val="en-GB"/>
        </w:rPr>
        <w:t xml:space="preserve">US </w:t>
      </w:r>
      <w:del w:id="1739" w:author="Robin Matthews" w:date="2021-07-13T22:24:00Z">
        <w:r w:rsidRPr="00D424AA" w:rsidDel="0089669C">
          <w:rPr>
            <w:rFonts w:cs="Times New Roman"/>
            <w:lang w:val="en-GB"/>
          </w:rPr>
          <w:delText>(</w:delText>
        </w:r>
      </w:del>
      <w:commentRangeStart w:id="1740"/>
      <w:r w:rsidRPr="00D424AA">
        <w:rPr>
          <w:rFonts w:cs="Times New Roman"/>
          <w:lang w:val="en-GB"/>
        </w:rPr>
        <w:fldChar w:fldCharType="begin" w:fldLock="1"/>
      </w:r>
      <w:ins w:id="1741" w:author="Robin Matthews" w:date="2021-07-13T22:24:00Z">
        <w:r w:rsidR="00C73228">
          <w:rPr>
            <w:rFonts w:cs="Times New Roman"/>
            <w:lang w:val="en-GB"/>
          </w:rPr>
          <w:instrText>ADDIN CSL_CITATION { "citationItems" : [ { "id" : "ITEM-1", "itemData" : { "DOI" : "10.1038/nclimate3168", "ISSN" : "1758-678X", "author" : [ { "dropping-particle" : "", "family" : "Prein", "given" : "Andreas F.", "non-dropping-particle" : "", "parse-names" : false, "suffix" : "" }, { "dropping-particle" : "", "family" : "Rasmussen", "given" : "Roy M.", "non-dropping-particle" : "", "parse-names" : false, "suffix" : "" }, { "dropping-particle" : "", "family" : "Ikeda", "given" : "Kyoko", "non-dropping-particle" : "", "parse-names" : false, "suffix" : "" }, { "dropping-particle" : "", "family" : "Liu", "given" : "Changhai", "non-dropping-particle" : "", "parse-names" : false, "suffix" : "" }, { "dropping-particle" : "", "family" : "Clark", "given" : "Martyn P.", "non-dropping-particle" : "", "parse-names" : false, "suffix" : "" }, { "dropping-particle" : "", "family" : "Holland", "given" : "Greg J.", "non-dropping-particle" : "", "parse-names" : false, "suffix" : "" } ], "container-title" : "Nature Climate Change", "id" : "ITEM-1", "issue" : "1", "issued" : { "date-parts" : [ [ "2016", "12", "5" ] ] }, "page" : "48", "publisher" : "Nature Publishing Group", "title" : "The future intensification of hourly precipitation extremes", "translator" : [ { "dropping-particle" : "", "family" : "S3338", "given" : "", "non-dropping-particle" : "", "parse-names" : false, "suffix" : "" } ], "type" : "article-journal", "volume" : "7" }, "uris" : [ "http://www.mendeley.com/documents/?uuid=00eaffd6-8d5c-41fe-bee2-788e976a3b1e" ] } ], "mendeley" : { "formattedCitation" : "(Prein et al., 2016b)", "manualFormatting" : "(Prein et al., 2016b)", "plainTextFormattedCitation" : "(Prein et al., 2016b)", "previouslyFormattedCitation" : "(Prein et al., 2016b)" }, "properties" : { "noteIndex" : 0 }, "schema" : "https://github.com/citation-style-language/schema/raw/master/csl-citation.json" }</w:instrText>
        </w:r>
      </w:ins>
      <w:del w:id="1742" w:author="Robin Matthews" w:date="2021-07-13T22:24:00Z">
        <w:r w:rsidR="00FF6231" w:rsidDel="0089669C">
          <w:rPr>
            <w:rFonts w:cs="Times New Roman"/>
            <w:lang w:val="en-GB"/>
          </w:rPr>
          <w:delInstrText>ADDIN CSL_CITATION { "citationItems" : [ { "id" : "ITEM-1", "itemData" : { "DOI" : "10.1038/nclimate3168", "ISSN" : "1758-678X", "author" : [ { "dropping-particle" : "", "family" : "Prein", "given" : "Andreas F.", "non-dropping-particle" : "", "parse-names" : false, "suffix" : "" }, { "dropping-particle" : "", "family" : "Rasmussen", "given" : "Roy M.", "non-dropping-particle" : "", "parse-names" : false, "suffix" : "" }, { "dropping-particle" : "", "family" : "Ikeda", "given" : "Kyoko", "non-dropping-particle" : "", "parse-names" : false, "suffix" : "" }, { "dropping-particle" : "", "family" : "Liu", "given" : "Changhai", "non-dropping-particle" : "", "parse-names" : false, "suffix" : "" }, { "dropping-particle" : "", "family" : "Clark", "given" : "Martyn P.", "non-dropping-particle" : "", "parse-names" : false, "suffix" : "" }, { "dropping-particle" : "", "family" : "Holland", "given" : "Greg J.", "non-dropping-particle" : "", "parse-names" : false, "suffix" : "" } ], "container-title" : "Nature Climate Change", "id" : "ITEM-1", "issue" : "1", "issued" : { "date-parts" : [ [ "2016", "12", "5" ] ] }, "page" : "48", "publisher" : "Nature Publishing Group", "title" : "The future intensification of hourly precipitation extremes", "translator" : [ { "dropping-particle" : "", "family" : "S3338", "given" : "", "non-dropping-particle" : "", "parse-names" : false, "suffix" : "" } ], "type" : "article-journal", "volume" : "7" }, "uris" : [ "http://www.mendeley.com/documents/?uuid=00eaffd6-8d5c-41fe-bee2-788e976a3b1e" ] } ], "mendeley" : { "formattedCitation" : "(Prein et al., 2016b)", "manualFormatting" : "Prein et al., 2016)", "plainTextFormattedCitation" : "(Prein et al., 2016b)", "previouslyFormattedCitation" : "(Prein et al., 2016b)" }, "properties" : { "noteIndex" : 0 }, "schema" : "https://github.com/citation-style-language/schema/raw/master/csl-citation.json" }</w:delInstrText>
        </w:r>
      </w:del>
      <w:r w:rsidRPr="00D424AA">
        <w:rPr>
          <w:rFonts w:cs="Times New Roman"/>
          <w:lang w:val="en-GB"/>
        </w:rPr>
        <w:fldChar w:fldCharType="separate"/>
      </w:r>
      <w:del w:id="1743" w:author="Robin Matthews" w:date="2021-07-13T22:24:00Z">
        <w:r w:rsidR="00A26296" w:rsidDel="0089669C">
          <w:rPr>
            <w:rFonts w:cs="Times New Roman"/>
            <w:noProof/>
            <w:lang w:val="en-GB"/>
          </w:rPr>
          <w:delText>P</w:delText>
        </w:r>
      </w:del>
      <w:ins w:id="1744" w:author="Robin Matthews" w:date="2021-07-13T22:24:00Z">
        <w:r w:rsidR="0089669C">
          <w:rPr>
            <w:rFonts w:cs="Times New Roman"/>
            <w:noProof/>
            <w:lang w:val="en-GB"/>
          </w:rPr>
          <w:t>(P</w:t>
        </w:r>
      </w:ins>
      <w:r w:rsidR="00A26296">
        <w:rPr>
          <w:rFonts w:cs="Times New Roman"/>
          <w:noProof/>
          <w:lang w:val="en-GB"/>
        </w:rPr>
        <w:t>rein et al., 2016</w:t>
      </w:r>
      <w:ins w:id="1745" w:author="Robin Matthews" w:date="2021-07-13T22:24:00Z">
        <w:r w:rsidR="00C73228">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1740"/>
      <w:r w:rsidR="00A26296">
        <w:rPr>
          <w:rStyle w:val="Marquedecommentaire"/>
        </w:rPr>
        <w:commentReference w:id="1740"/>
      </w:r>
      <w:r w:rsidRPr="00841A35">
        <w:rPr>
          <w:rFonts w:cs="Times New Roman"/>
          <w:lang w:val="en-GB"/>
        </w:rPr>
        <w:t xml:space="preserve">. Overall, available evidence, while limited, points to an increase in extreme sub-daily precipitation in the future. Studies on future changes in extreme precipitation for a month or longer are limited. One study projects an increase </w:t>
      </w:r>
      <w:r w:rsidRPr="00D424AA">
        <w:rPr>
          <w:rFonts w:cs="Times New Roman"/>
          <w:lang w:val="en-GB"/>
        </w:rPr>
        <w:t xml:space="preserve">in extreme monthly precipitation in Japan under 4°C global warming for around 80% of stations in the summer </w:t>
      </w:r>
      <w:r w:rsidRPr="00D424AA">
        <w:rPr>
          <w:rFonts w:cs="Times New Roman"/>
          <w:lang w:val="en-GB"/>
        </w:rPr>
        <w:fldChar w:fldCharType="begin" w:fldLock="1"/>
      </w:r>
      <w:r w:rsidR="00FF6231">
        <w:rPr>
          <w:rFonts w:cs="Times New Roman"/>
          <w:lang w:val="en-GB"/>
        </w:rPr>
        <w:instrText>ADDIN CSL_CITATION { "citationItems" : [ { "id" : "ITEM-1", "itemData" : { "DOI" : "10.1175/JHM-D-18-0095.1", "ISSN" : "1525-755X", "abstract" : "AbstractThis study investigated future changes in monthly extreme precipitation in Japan during summer (June?August). The uncertainties in estimating extreme monthly precipitation were analyzed using large-ensemble regional climate simulations for both present and 4-K warmer climates. The main diagnostics were based on the 100-yr return values of monthly total precipitation PT100 estimated from a best-fit probability distribution. Under the warmer climate, PT100 was projected to increase in approximately 87%, 88%, and 78% of the total number of stations for June, July, and August, respectively, suggesting that once-per-century monthly precipitation will increase as temperature increases over a wide area of Japan, although large regional variations will exist. The western part of Kyushu and the Hokkaido region showed significant and moderately robust increases in PT100 throughout the summer months. In contrast, a considerable and robust increase was projected only in June in the Nansei Islands. The percentage change in PT100 was small in western and eastern Japan, and thus the sign of the change was uncertain. Further analysis indicated that uncertainty in internal variability is more important than uncertainty in the SST scenario for future projections of monthly precipitation extremes.", "author" : [ { "dropping-particle" : "", "family" : "Hatsuzuka", "given" : "Daisuke", "non-dropping-particle" : "", "parse-names" : false, "suffix" : "" }, { "dropping-particle" : "", "family" : "Sato", "given" : "Tomonori", "non-dropping-particle" : "", "parse-names" : false, "suffix" : "" } ], "container-title" : "Journal of Hydrometeorology", "id" : "ITEM-1", "issue" : "3", "issued" : { "date-parts" : [ [ "2019", "2", "7" ] ] }, "note" : "From Duplicate 1 (Future Changes in Monthly Extreme Precipitation in Japan Using Large-Ensemble Regional Climate Simulations - Hatsuzuka, Daisuke; Sato, Tomonori)\n\ndoi: 10.1175/JHM-D-18-0095.1\n\nFrom Duplicate 2 (Future Changes in Monthly Extreme Precipitation in Japan Using Large-Ensemble Regional Climate Simulations - Hatsuzuka, Daisuke; Sato, Tomonori)\n\nFrom Duplicate 1 (Future Changes in Monthly Extreme Precipitation in Japan Using Large-Ensemble Regional Climate Simulations - Hatsuzuka, Daisuke; Sato, Tomonori)\n\nFrom Duplicate 2 (Future Changes in Monthly Extreme Precipitation in Japan Using Large-Ensemble Regional Climate Simulations - Hatsuzuka, Daisuke; Sato, Tomonori)\n\ndoi: 10.1175/JHM-D-18-0095.1\n\nFrom Duplicate 2 (Future Changes in Monthly Extreme Precipitation in Japan Using Large-Ensemble Regional Climate Simulations - Hatsuzuka, Daisuke; Sato, Tomonori)\n\ndoi: 10.1175/JHM-D-18-0095.1", "page" : "563-574", "publisher" : "American Meteorological Society", "title" : "Future Changes in Monthly Extreme Precipitation in Japan Using Large-Ensemble Regional Climate Simulations", "translator" : [ { "dropping-particle" : "", "family" : "S2431", "given" : "", "non-dropping-particle" : "", "parse-names" : false, "suffix" : "" } ], "type" : "article-journal", "volume" : "20" }, "uris" : [ "http://www.mendeley.com/documents/?uuid=c733ef0f-d167-48de-91f4-187e78a2d4c9" ] } ], "mendeley" : { "formattedCitation" : "(Hatsuzuka and Sato, 2019)", "plainTextFormattedCitation" : "(Hatsuzuka and Sato, 2019)", "previouslyFormattedCitation" : "(Hatsuzuka and Sato,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tsuzuka and Sato, 2019)</w:t>
      </w:r>
      <w:r w:rsidRPr="00D424AA">
        <w:rPr>
          <w:rFonts w:cs="Times New Roman"/>
          <w:lang w:val="en-GB"/>
        </w:rPr>
        <w:fldChar w:fldCharType="end"/>
      </w:r>
      <w:r w:rsidRPr="00841A35">
        <w:rPr>
          <w:rFonts w:cs="Times New Roman"/>
          <w:lang w:val="en-GB"/>
        </w:rPr>
        <w:t xml:space="preserve">. </w:t>
      </w:r>
    </w:p>
    <w:p w14:paraId="61B33C88" w14:textId="77777777" w:rsidR="00AB6006" w:rsidRPr="00D424AA" w:rsidRDefault="00AB6006" w:rsidP="00D424AA">
      <w:pPr>
        <w:rPr>
          <w:rFonts w:cs="Times New Roman"/>
          <w:lang w:val="en-GB"/>
        </w:rPr>
      </w:pPr>
    </w:p>
    <w:p w14:paraId="36631A59" w14:textId="750924E6" w:rsidR="00AB6006" w:rsidRPr="00D424AA" w:rsidRDefault="002B473C" w:rsidP="00D424AA">
      <w:pPr>
        <w:rPr>
          <w:rFonts w:cs="Times New Roman"/>
          <w:lang w:val="en-GB"/>
        </w:rPr>
      </w:pPr>
      <w:r>
        <w:rPr>
          <w:rFonts w:cs="Times New Roman"/>
          <w:lang w:val="en-GB"/>
        </w:rPr>
        <w:t xml:space="preserve">In </w:t>
      </w:r>
      <w:r w:rsidR="00AB6006" w:rsidRPr="00D424AA">
        <w:rPr>
          <w:rFonts w:cs="Times New Roman"/>
          <w:lang w:val="en-GB"/>
        </w:rPr>
        <w:t>Africa (Table 11.5)</w:t>
      </w:r>
      <w:r>
        <w:rPr>
          <w:rFonts w:cs="Times New Roman"/>
          <w:lang w:val="en-GB"/>
        </w:rPr>
        <w:t>,</w:t>
      </w:r>
      <w:r w:rsidR="00AB6006" w:rsidRPr="00D424AA">
        <w:rPr>
          <w:rFonts w:cs="Times New Roman"/>
          <w:lang w:val="en-GB"/>
        </w:rPr>
        <w:t xml:space="preserve"> </w:t>
      </w:r>
      <w:r>
        <w:rPr>
          <w:rFonts w:cs="Times New Roman"/>
          <w:lang w:val="en-GB"/>
        </w:rPr>
        <w:t>e</w:t>
      </w:r>
      <w:r w:rsidR="00AB6006" w:rsidRPr="00D424AA">
        <w:rPr>
          <w:rFonts w:cs="Times New Roman"/>
          <w:lang w:val="en-GB"/>
        </w:rPr>
        <w:t xml:space="preserve">xtreme precipitation will </w:t>
      </w:r>
      <w:r w:rsidR="00AB6006" w:rsidRPr="00D424AA">
        <w:rPr>
          <w:rFonts w:cs="Times New Roman"/>
          <w:i/>
          <w:lang w:val="en-GB"/>
        </w:rPr>
        <w:t>likely</w:t>
      </w:r>
      <w:r w:rsidR="00AB6006" w:rsidRPr="00D424AA">
        <w:rPr>
          <w:rFonts w:cs="Times New Roman"/>
          <w:lang w:val="en-GB"/>
        </w:rPr>
        <w:t xml:space="preserve"> increase under warming levels of 2°C or below (compared to pre-industrial values) and </w:t>
      </w:r>
      <w:r w:rsidR="00AB6006" w:rsidRPr="00D424AA">
        <w:rPr>
          <w:rFonts w:cs="Times New Roman"/>
          <w:i/>
          <w:lang w:val="en-GB"/>
        </w:rPr>
        <w:t>very likely</w:t>
      </w:r>
      <w:r w:rsidR="00AB6006" w:rsidRPr="00D424AA">
        <w:rPr>
          <w:rFonts w:cs="Times New Roman"/>
          <w:lang w:val="en-GB"/>
        </w:rPr>
        <w:t xml:space="preserve"> increase at higher warming levels. Simulations by CMIP5, CMIP6 and CORDEX regional models project an increase in daily extreme precipitation between 1.5°C and 2.0°C warming levels. The pattern of change in heavy precipitation under different scenarios or warming levels is similar with larger increases for higher warming levels</w:t>
      </w:r>
      <w:del w:id="1746" w:author="Robin Matthews" w:date="2021-07-13T22:32:00Z">
        <w:r w:rsidR="00AB6006" w:rsidRPr="00D424AA" w:rsidDel="0045536A">
          <w:rPr>
            <w:rFonts w:cs="Times New Roman"/>
            <w:lang w:val="en-GB"/>
          </w:rPr>
          <w:delText xml:space="preserve"> </w:delText>
        </w:r>
      </w:del>
      <w:ins w:id="1747" w:author="Robin Matthews" w:date="2021-07-13T22:32:00Z">
        <w:r w:rsidR="0045536A">
          <w:rPr>
            <w:rFonts w:cs="Times New Roman"/>
            <w:lang w:val="en-GB"/>
          </w:rPr>
          <w:t xml:space="preserve"> </w:t>
        </w:r>
        <w:r w:rsidR="0045536A">
          <w:rPr>
            <w:rFonts w:cs="Times New Roman"/>
            <w:lang w:val="en-GB"/>
          </w:rPr>
          <w:fldChar w:fldCharType="begin" w:fldLock="1"/>
        </w:r>
      </w:ins>
      <w:r w:rsidR="003A5209">
        <w:rPr>
          <w:rFonts w:cs="Times New Roman"/>
          <w:lang w:val="en-GB"/>
        </w:rPr>
        <w:instrText>ADDIN CSL_CITATION { "citationItems" : [ { "id" : "ITEM-1", "itemData" : { "DOI" : "10.1088/1748-9326/aab1b1", "ISSN" : "1748-9326",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1", "issue" : "6", "issued" : { "date-parts" : [ [ "2018", "6", "1" ] ] }, "page" : "065003", "title" : "The effects of 1.5 and 2 degrees of global warming on Africa in the CORDEX ensemble", "translator" : [ { "dropping-particle" : "", "family" : "S1627", "given" : "", "non-dropping-particle" : "", "parse-names" : false, "suffix" : "" } ], "type" : "article-journal", "volume" : "13" }, "uris" : [ "http://www.mendeley.com/documents/?uuid=c5ead87e-00af-4faf-8822-2aacb3212e24", "http://www.mendeley.com/documents/?uuid=5481ec70-df5c-4b01-b75b-ebbf0ec2ef6d" ] }, { "id" : "ITEM-2",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2",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Nikulin et al., 2018; Li et al., 2020a)", "manualFormatting" : "(e.g., Nikulin et al., 2018; C. Li et al., 2020)", "plainTextFormattedCitation" : "(Nikulin et al., 2018; Li et al., 2020a)", "previouslyFormattedCitation" : "(Nikulin et al., 2018; Li et al., 2020a)" }, "properties" : { "noteIndex" : 0 }, "schema" : "https://github.com/citation-style-language/schema/raw/master/csl-citation.json" }</w:instrText>
      </w:r>
      <w:ins w:id="1748" w:author="Robin Matthews" w:date="2021-07-13T22:32:00Z">
        <w:r w:rsidR="0045536A">
          <w:rPr>
            <w:rFonts w:cs="Times New Roman"/>
            <w:lang w:val="en-GB"/>
          </w:rPr>
          <w:fldChar w:fldCharType="separate"/>
        </w:r>
        <w:r w:rsidR="0045536A" w:rsidRPr="004E6542">
          <w:rPr>
            <w:rFonts w:cs="Times New Roman"/>
            <w:noProof/>
            <w:lang w:val="en-GB"/>
          </w:rPr>
          <w:t>(</w:t>
        </w:r>
        <w:r w:rsidR="0045536A">
          <w:rPr>
            <w:rFonts w:cs="Times New Roman"/>
            <w:noProof/>
            <w:lang w:val="en-GB"/>
          </w:rPr>
          <w:t xml:space="preserve">e.g., </w:t>
        </w:r>
        <w:r w:rsidR="0045536A" w:rsidRPr="004E6542">
          <w:rPr>
            <w:rFonts w:cs="Times New Roman"/>
            <w:noProof/>
            <w:lang w:val="en-GB"/>
          </w:rPr>
          <w:t xml:space="preserve">Nikulin et al., 2018; </w:t>
        </w:r>
        <w:r w:rsidR="0045536A">
          <w:rPr>
            <w:rFonts w:cs="Times New Roman"/>
            <w:noProof/>
            <w:lang w:val="en-GB"/>
          </w:rPr>
          <w:t xml:space="preserve">C. </w:t>
        </w:r>
        <w:r w:rsidR="0045536A" w:rsidRPr="004E6542">
          <w:rPr>
            <w:rFonts w:cs="Times New Roman"/>
            <w:noProof/>
            <w:lang w:val="en-GB"/>
          </w:rPr>
          <w:t>Li et al., 2020)</w:t>
        </w:r>
        <w:r w:rsidR="0045536A">
          <w:rPr>
            <w:rFonts w:cs="Times New Roman"/>
            <w:lang w:val="en-GB"/>
          </w:rPr>
          <w:fldChar w:fldCharType="end"/>
        </w:r>
      </w:ins>
      <w:commentRangeStart w:id="1749"/>
      <w:del w:id="1750" w:author="Robin Matthews" w:date="2021-07-13T22:32:00Z">
        <w:r w:rsidR="00AB6006" w:rsidRPr="00D424AA" w:rsidDel="0045536A">
          <w:rPr>
            <w:rFonts w:cs="Times New Roman"/>
            <w:lang w:val="en-GB"/>
          </w:rPr>
          <w:fldChar w:fldCharType="begin" w:fldLock="1"/>
        </w:r>
        <w:r w:rsidR="00FF6231" w:rsidRPr="0045536A" w:rsidDel="0045536A">
          <w:rPr>
            <w:rFonts w:cs="Times New Roman"/>
            <w:lang w:val="en-GB"/>
          </w:rPr>
          <w:delInstrText>ADDIN CSL_CITATION { "citationItems" : [ { "id" : "ITEM-1", "itemData" : { "DOI" : "10.1088/1748-9326/aab1b1", "ISSN" : "1748-9326",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1", "issue" : "6", "issued" : { "date-parts" : [ [ "2018", "6", "1" ] ] }, "page" : "065003", "title" : "The effects of 1.5 and 2 degrees of global warming on Africa in the CORDEX ensemble", "translator" : [ { "dropping-particle" : "", "family" : "S1627", "given" : "", "non-dropping-particle" : "", "parse-names" : false, "suffix" : "" } ], "type" : "article-journal", "volume" : "13" }, "uris" : [ "http://www.mendeley.com/documents/?uuid=c5ead87e-00af-4faf-8822-2aacb3212e24", "http://www.mendeley.com/documents/?uuid=5481ec70-df5c-4b01-b75b-ebbf0ec2ef6d" ] } ], "mendeley" : { "formattedCitation" : "(Nikulin et al., 2018)", "manualFormatting" : "(e.g., Nikulin et al., 2018; ", "plainTextFormattedCitation" : "(Nikulin et al., 2018)", "previouslyFormattedCitation" : "(Nikulin et al., 2018)" }, "properties" : { "noteIndex" : 0 }, "schema" : "https://github.com/citation-style-language/schema/raw/master/csl-citation.json" }</w:delInstrText>
        </w:r>
        <w:r w:rsidR="00AB6006" w:rsidRPr="00D424AA" w:rsidDel="0045536A">
          <w:rPr>
            <w:rFonts w:cs="Times New Roman"/>
            <w:lang w:val="en-GB"/>
          </w:rPr>
          <w:fldChar w:fldCharType="separate"/>
        </w:r>
        <w:r w:rsidR="00A26296" w:rsidRPr="0045536A" w:rsidDel="0045536A">
          <w:rPr>
            <w:rFonts w:cs="Times New Roman"/>
            <w:noProof/>
            <w:lang w:val="en-GB"/>
          </w:rPr>
          <w:delText xml:space="preserve">(e.g., Nikulin et al., 2018; </w:delText>
        </w:r>
        <w:r w:rsidR="00AB6006" w:rsidRPr="00D424AA" w:rsidDel="0045536A">
          <w:rPr>
            <w:rFonts w:cs="Times New Roman"/>
            <w:lang w:val="en-GB"/>
          </w:rPr>
          <w:fldChar w:fldCharType="end"/>
        </w:r>
        <w:commentRangeEnd w:id="1749"/>
        <w:r w:rsidR="00A26296" w:rsidDel="0045536A">
          <w:rPr>
            <w:rStyle w:val="Marquedecommentaire"/>
          </w:rPr>
          <w:commentReference w:id="1749"/>
        </w:r>
        <w:commentRangeStart w:id="1751"/>
        <w:r w:rsidR="00AB6006" w:rsidRPr="00D424AA" w:rsidDel="0045536A">
          <w:rPr>
            <w:rFonts w:cs="Times New Roman"/>
            <w:lang w:val="en-GB"/>
          </w:rPr>
          <w:fldChar w:fldCharType="begin" w:fldLock="1"/>
        </w:r>
        <w:r w:rsidR="00FC4C2D" w:rsidDel="0045536A">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00AB6006" w:rsidRPr="00D424AA" w:rsidDel="0045536A">
          <w:rPr>
            <w:rFonts w:cs="Times New Roman"/>
            <w:lang w:val="en-GB"/>
          </w:rPr>
          <w:fldChar w:fldCharType="separate"/>
        </w:r>
        <w:r w:rsidR="00A26296" w:rsidDel="0045536A">
          <w:rPr>
            <w:rFonts w:cs="Times New Roman"/>
            <w:noProof/>
            <w:lang w:val="en-GB"/>
          </w:rPr>
          <w:delText>Li et al., 2020)</w:delText>
        </w:r>
        <w:r w:rsidR="00AB6006" w:rsidRPr="00D424AA" w:rsidDel="0045536A">
          <w:rPr>
            <w:rFonts w:cs="Times New Roman"/>
            <w:lang w:val="en-GB"/>
          </w:rPr>
          <w:fldChar w:fldCharType="end"/>
        </w:r>
        <w:commentRangeEnd w:id="1751"/>
        <w:r w:rsidR="00A26296" w:rsidDel="0045536A">
          <w:rPr>
            <w:rStyle w:val="Marquedecommentaire"/>
          </w:rPr>
          <w:commentReference w:id="1751"/>
        </w:r>
      </w:del>
      <w:r w:rsidR="00AB6006" w:rsidRPr="00841A35">
        <w:rPr>
          <w:rFonts w:cs="Times New Roman"/>
          <w:lang w:val="en-GB"/>
        </w:rPr>
        <w:t xml:space="preserve">. With increases in warming, extreme precipitation is projected to increase in the majority of land regions in Afric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88/1748-9326/aac3e5", "ISSN" : "1748-9326", "author" : [ { "dropping-particle" : "", "family" : "Diedhiou", "given" : "Arona", "non-dropping-particle" : "", "parse-names" : false, "suffix" : "" }, { "dropping-particle" : "", "family" : "Bichet", "given" : "Adeline", "non-dropping-particle" : "", "parse-names" : false, "suffix" : "" }, { "dropping-particle" : "", "family" : "Wartenburger", "given" : "Richard", "non-dropping-particle" : "", "parse-names" : false, "suffix" : "" }, { "dropping-particle" : "", "family" : "Seneviratne", "given" : "Sonia I", "non-dropping-particle" : "", "parse-names" : false, "suffix" : "" }, { "dropping-particle" : "", "family" : "Rowell", "given" : "David P", "non-dropping-particle" : "", "parse-names" : false, "suffix" : "" }, { "dropping-particle" : "", "family" : "Sylla", "given" : "Mouhamadou B", "non-dropping-particle" : "", "parse-names" : false, "suffix" : "" }, { "dropping-particle" : "", "family" : "Diallo", "given" : "Ismaila", "non-dropping-particle" : "", "parse-names" : false, "suffix" : "" }, { "dropping-particle" : "", "family" : "Todzo", "given" : "Stella", "non-dropping-particle" : "", "parse-names" : false, "suffix" : "" }, { "dropping-particle" : "", "family" : "Tour\u00e9", "given" : "N\u2019datchoh E", "non-dropping-particle" : "", "parse-names" : false, "suffix" : "" }, { "dropping-particle" : "", "family" : "Camara", "given" : "Moctar", "non-dropping-particle" : "", "parse-names" : false, "suffix" : "" }, { "dropping-particle" : "", "family" : "Ngatchah", "given" : "Benjamin Ngounou", "non-dropping-particle" : "", "parse-names" : false, "suffix" : "" }, { "dropping-particle" : "", "family" : "Kane", "given" : "Ndjido A", "non-dropping-particle" : "", "parse-names" : false, "suffix" : "" }, { "dropping-particle" : "", "family" : "Tall", "given" : "Laure", "non-dropping-particle" : "", "parse-names" : false, "suffix" : "" }, { "dropping-particle" : "", "family" : "Affholder", "given" : "Fran\u00e7ois", "non-dropping-particle" : "", "parse-names" : false, "suffix" : "" } ], "container-title" : "Environmental Research Letters", "id" : "ITEM-1", "issue" : "6", "issued" : { "date-parts" : [ [ "2018", "6", "1" ] ] }, "page" : "065020", "title" : "Changes in climate extremes over West and Central Africa at 1.5 \u00b0C and 2 \u00b0C global warming", "translator" : [ { "dropping-particle" : "", "family" : "S2637", "given" : "", "non-dropping-particle" : "", "parse-names" : false, "suffix" : "" } ], "type" : "article-journal", "volume" : "13" }, "uris" : [ "http://www.mendeley.com/documents/?uuid=3c720465-68b0-4208-858a-6e24cdcfe072" ] }, { "id" : "ITEM-2", "itemData" : { "DOI" : "10.1038/nclimate3287", "author" : [ { "dropping-particle" : "", "family" : "Pfahl", "given" : "S", "non-dropping-particle" : "", "parse-names" : false, "suffix" : "" }, { "dropping-particle" : "", "family" : "O\u2019Gorman", "given" : "P A", "non-dropping-particle" : "", "parse-names" : false, "suffix" : "" }, { "dropping-particle" : "", "family" : "Fischer", "given" : "E M", "non-dropping-particle" : "", "parse-names" : false, "suffix" : "" } ], "container-title" : "Nature Climate Change", "id" : "ITEM-2", "issued" : { "date-parts" : [ [ "2017", "5", "15" ] ] }, "page" : "423", "publisher" : "Nature Publishing Group", "title" : "Understanding the regional pattern of projected future changes in extreme precipitation", "translator" : [ { "dropping-particle" : "", "family" : "S114", "given" : "", "non-dropping-particle" : "", "parse-names" : false, "suffix" : "" } ], "type" : "article-journal", "volume" : "7" }, "uris" : [ "http://www.mendeley.com/documents/?uuid=d6220ced-95d8-4a5d-b13d-9ec8c97c4498" ] }, { "id" : "ITEM-3", "itemData" : { "DOI" : "10.5194/esd-10-73-2019", "ISSN" : "2190-4987", "abstract" : "&lt;p&gt;&lt;![CDATA[Abstract. We revisit the issue of the response of precipitation characteristics to global warming based on analyses of global and regional climate model projections for the 21st century. The prevailing response we identify can be summarized as follows: increase in the intensity of precipitation events and extremes, with the occurrence of events of \u201cunprecedented\u201d magnitude, i.e., a magnitude not found in the present-day climate; decrease in the number of light precipitation events and in wet spell lengths; and increase in the number of dry days and dry spell lengths. This response, which is mostly consistent across the models we analyzed, is tied to the difference between precipitation intensity responding to increases in local humidity conditions and circulations, especially for heavy and extreme events, and mean precipitation responding to slower increases in global evaporation. These changes in hydroclimatic characteristics have multiple and important impacts on the Earth's hydrologic cycle and on a variety of sectors. As examples we investigate effects on potential stress due to increases in dry and wet extremes, changes in precipitation interannual variability, and changes in the potential predictability of precipitation events. We also stress how the understanding of the hydroclimatic response to global warming can provide important insights into the fundamental behavior of precipitation processes, most noticeably tropical convection.]]&gt;&lt;/p&gt;", "author" : [ { "dropping-particle" : "", "family" : "Giorgi", "given" : "Filippo", "non-dropping-particle" : "", "parse-names" : false, "suffix" : "" }, { "dropping-particle" : "", "family" : "Raffaele", "given" : "Francesca", "non-dropping-particle" : "", "parse-names" : false, "suffix" : "" }, { "dropping-particle" : "", "family" : "Coppola", "given" : "Erika", "non-dropping-particle" : "", "parse-names" : false, "suffix" : "" } ], "container-title" : "Earth System Dynamics", "id" : "ITEM-3", "issue" : "1", "issued" : { "date-parts" : [ [ "2019", "2", "6" ] ] }, "page" : "73-89", "title" : "The response of precipitation characteristics to global warming from climate projections", "translator" : [ { "dropping-particle" : "", "family" : "S1993", "given" : "", "non-dropping-particle" : "", "parse-names" : false, "suffix" : "" } ], "type" : "article-journal", "volume" : "10" }, "uris" : [ "http://www.mendeley.com/documents/?uuid=665e1973-d7fe-3c22-a3a0-55dbb1f1367c" ] }, { "id" : "ITEM-4", "itemData" : { "DOI" : "10.1007/s10584-019-02446-1", "ISSN" : "0165-0009", "author" : [ { "dropping-particle" : "", "family" : "Akinyemi", "given" : "Felicia O", "non-dropping-particle" : "", "parse-names" : false, "suffix" : "" }, { "dropping-particle" : "", "family" : "Abiodun", "given" : "Babatunde J", "non-dropping-particle" : "", "parse-names" : false, "suffix" : "" } ], "container-title" : "Climatic Change", "id" : "ITEM-4", "issue" : "3-4", "issued" : { "date-parts" : [ [ "2019", "6", "6" ] ] }, "page" : "387-400", "publisher" : "Springer", "title" : "Potential impacts of global warming levels 1.5 \u00b0C and above on climate extremes in Botswana", "translator" : [ { "dropping-particle" : "", "family" : "S2559", "given" : "", "non-dropping-particle" : "", "parse-names" : false, "suffix" : "" } ], "type" : "article-journal", "volume" : "154" }, "uris" : [ "http://www.mendeley.com/documents/?uuid=8fcc1266-edb5-4af5-855c-6b9ff8407138" ] }, { "id" : "ITEM-5", "itemData" : { "DOI" : "10.1175/JCLI-D-18-0102.1", "ISSN" : "0894-8755", "abstract" : "AbstractChanges in the seasonality of precipitation over Africa have high potential for detrimental socioeconomic impacts due to high societal dependence upon seasonal rainfall. Here, for the first time we conduct a continental-scale analysis of changes in wet season characteristics under the RCP4.5 and RCP8.5 climate projection scenarios across an ensemble of CMIP5 models using an objective methodology to determine the onset and cessation of the wet season. A delay in the wet season over West Africa and the Sahel of over 5?10 days on average, and later onset of the wet season over southern Africa, is identified and associated with increasing strength of the Saharan heat low in late boreal summer and a northward shift in the position of the tropical rain belt over August?December. Over the Horn of Africa rainfall during the ?short rains? season is projected to increase by over 100 mm on average by the end of the twenty-first century under the RCP8.5 scenario. Average rainfall per rainy day is projected to increase, while the number of rainy days in the wet season declines in regions of stable or declining rainfall (western and southern Africa) and remains constant in central Africa, where rainfall is projected to increase. Adaptation strategies should account for shorter wet seasons, increasing rainfall intensity, and decreasing rainfall frequency, which will have implications for crop yields and surface water supplies.", "author" : [ { "dropping-particle" : "", "family" : "Dunning", "given" : "Caroline M", "non-dropping-particle" : "", "parse-names" : false, "suffix" : "" }, { "dropping-particle" : "", "family" : "Black", "given" : "Emily", "non-dropping-particle" : "", "parse-names" : false, "suffix" : "" }, { "dropping-particle" : "", "family" : "Allan", "given" : "Richard P", "non-dropping-particle" : "", "parse-names" : false, "suffix" : "" } ], "container-title" : "Journal of Climate", "id" : "ITEM-5", "issue" : "23", "issued" : { "date-parts" : [ [ "2018", "10", "4" ] ] }, "note" : "From Duplicate 2 (Later Wet Seasons with More Intense Rainfall over Africa under Future Climate Change - Dunning, Caroline M; Black, Emily; Allan, Richard P)\n\nFrom Duplicate 1 (Later Wet Seasons with More Intense Rainfall over Africa under Future Climate Change - Dunning, Caroline M; Black, Emily; Allan, Richard P)\n\nFrom Duplicate 1 (Later Wet Seasons with More Intense Rainfall over Africa under Future Climate Change - Dunning, Caroline M; Black, Emily; Allan, Richard P)\n\ndoi: 10.1175/JCLI-D-18-0102.1", "page" : "9719-9738", "publisher" : "American Meteorological Society", "title" : "Later Wet Seasons with More Intense Rainfall over Africa under Future Climate Change", "translator" : [ { "dropping-particle" : "", "family" : "S2480", "given" : "", "non-dropping-particle" : "", "parse-names" : false, "suffix" : "" } ], "type" : "article-journal", "volume" : "31" }, "uris" : [ "http://www.mendeley.com/documents/?uuid=51629f6f-43b0-48bd-b8da-875a1d2f49f9" ] }, { "id" : "ITEM-6", "itemData" : { "DOI" : "10.1175/JCLI-D-15-0061.1", "ISSN" : "0894-8755", "abstract" : "Projections of three important seasonal rainfall parameters\u2014total precipitation (), wet-day mean () and wet-day frequency ()\u2014considered to be relevant to crop agriculture were performed. Links between large-scale climate variables and local precipitation in Tanzania were investigated during the March\u2013May (MAM), October\u2013December (OND), and December\u2013April (DJFMA) rainfall seasons. Variables found to have strong links were used to downscale the local precipitation for three future periods; near term, midcentury, and end of century. Downscaling models for , and  were calibrated using observed large-scale seasonal rainfall and projected downscaled parameters were obtained based on rainfall simulations from ensembles of GCMs. The models\u2019 skill scores were found to be sensitive to the domain size and number of leading EOFs used. The common EOF method employed in the downscaling modulated the skills depending on the GCMs used. The spread in the rainfall projections was found to be larger in OND and moderate in MAM and DJFMA. The multimodel mean projections in response to two RCPs (RCP4.5 and RCP8.5) suggest a shift toward wetter (drier) conditions () for OND (DJFMA) for all three periods. There is no uniform projection for MAM; some stations are projected to feature wetter and some drier conditions. In the midcentury and end of century, there is an increase of precipitation to about 40% for some areas getting OND rainfall and a decrease of precipitation up to about 10% for some areas getting MAM or DJFMA rainfall. Generally, the magnitude of change strongly differs across the areas.", "author" : [ { "dropping-particle" : "", "family" : "Mtongori", "given" : "Habiba I", "non-dropping-particle" : "", "parse-names" : false, "suffix" : "" }, { "dropping-particle" : "", "family" : "Stordal", "given" : "Fr</w:instrText>
      </w:r>
      <w:r w:rsidR="00FF6231" w:rsidRPr="006A2665">
        <w:rPr>
          <w:rFonts w:cs="Times New Roman"/>
        </w:rPr>
        <w:instrText>ode", "non-dropping-particle" : "", "parse-names" : false, "suffix" : "" }, { "dropping-particle" : "", "family" : "Benestad", "given" : "Rasmus E", "non-dropping-particle" : "", "parse-names" : false, "suffix" : "" } ], "container-title" : "Journal of Climate", "id" : "ITEM-6", "issue" : "9", "issued" : { "date-parts" : [ [ "2016", "4", "21" ] ] }, "page" : "3231-3252", "title" : "Evaluation of Empirical Statistical Downscaling Models\u2019 Skill in Predicting Tanzanian Rainfall and Their Application in Providing Future Downscaled Scenarios", "translator" : [ { "dropping-particle" : "", "family" : "S3013", "given" : "", "non-dropping-particle" : "", "parse-names" : false, "suffix" : "" } ], "type" : "article-journal", "volume" : "29" }, "uris" : [ "http://www.mendeley.com/documents/?uuid=22588287-39ba-4b91-a3ad-32db5a1aa35f" ] } ], "mendeley" : { "formattedCitation" : "(Mtongori et al., 2016; Pfahl et al., 2017; Diedhiou et al., 2018; Dunning et al., 2018; Akinyemi and Abiodun, 2019; Giorgi et al., 2019)", "plainTextFormattedCitation" : "(Mtongori et al., 2016; Pfahl et al., 2017; Diedhiou et al., 2018; Dunning et al., 2018; Akinyemi and Abiodun, 2019; Giorgi et al., 2019)", "previouslyFormattedCitation" : "(Mtongori et al., 2016; Pfahl et al., 2017; Diedhiou et al., 2018; Dunning et al., 2018; Akinyemi and Abiodun, 2019; Giorgi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nb-NO"/>
        </w:rPr>
        <w:t>(Mtongori et al., 2016; Pfahl et al., 2017; Diedhiou et al., 2018; Dunning et al., 2018; Akinyemi and Abiodun, 2019; Giorgi et al., 2019)</w:t>
      </w:r>
      <w:r w:rsidR="00AB6006" w:rsidRPr="00D424AA">
        <w:rPr>
          <w:rFonts w:cs="Times New Roman"/>
          <w:lang w:val="en-GB"/>
        </w:rPr>
        <w:fldChar w:fldCharType="end"/>
      </w:r>
      <w:r w:rsidR="00AB6006" w:rsidRPr="00841A35">
        <w:rPr>
          <w:rFonts w:cs="Times New Roman"/>
          <w:lang w:val="nb-NO"/>
        </w:rPr>
        <w:t xml:space="preserve">. </w:t>
      </w:r>
      <w:r w:rsidR="00AB6006" w:rsidRPr="00D424AA">
        <w:rPr>
          <w:rFonts w:cs="Times New Roman"/>
          <w:lang w:val="en-GB"/>
        </w:rPr>
        <w:t xml:space="preserve">Over southern Africa, heavy precipitation will </w:t>
      </w:r>
      <w:r w:rsidR="00AB6006" w:rsidRPr="00D424AA">
        <w:rPr>
          <w:rFonts w:cs="Times New Roman"/>
          <w:i/>
          <w:lang w:val="en-GB"/>
        </w:rPr>
        <w:t>likely</w:t>
      </w:r>
      <w:r w:rsidR="00AB6006" w:rsidRPr="00D424AA">
        <w:rPr>
          <w:rFonts w:cs="Times New Roman"/>
          <w:lang w:val="en-GB"/>
        </w:rPr>
        <w:t xml:space="preserve"> increase by the end of the 21</w:t>
      </w:r>
      <w:r w:rsidR="00AB6006" w:rsidRPr="00D424AA">
        <w:rPr>
          <w:rFonts w:cs="Times New Roman"/>
          <w:vertAlign w:val="superscript"/>
          <w:lang w:val="en-GB"/>
        </w:rPr>
        <w:t>st</w:t>
      </w:r>
      <w:r w:rsidR="00AB6006" w:rsidRPr="00D424AA">
        <w:rPr>
          <w:rFonts w:cs="Times New Roman"/>
          <w:lang w:val="en-GB"/>
        </w:rPr>
        <w:t xml:space="preserve"> century under RCP 8.5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1",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id" : "ITEM-2", "itemData" : { "DOI" : "10.1007/s10584-017-2001-5", "ISSN" : "15731480", "abstract" : "\u00a9 2017, Springer Science+Business Media Dordrecht. This study examines the impacts of climate change on characteristics of extreme precipitation events over four African coastal cities (Cape Town, Maputo, Lagos and Port Said) under two future climate scenarios (RCP4.5 and RCP8.5). Fourteen indices were used to characterise extreme precipitation and 16 multi-model simulation datasets from the Coordinated Regional Climate Downscaling Experiment (CORDEX) were analysed. The capability of the models to reproduce past characteristics of extreme precipitation over the cities was evaluated against four satellite datasets after quantifying the observation uncertainties over the cities. The models give realistic simulation of extreme precipitation characteristics over the cities, and in most cases, the magnitudes of the simulation biases are within the observation uncertainties. For both the RCP4.5 and RCP8.5 scenarios, the models project a decrease in wet days and an increase in dry spells over the four cities in the future. More intense daily precipitation is projected over Maputo, Lagos and Port Said. The intensity and frequency of extreme precipitation events are projected to increase over Lagos, but decrease over the other cities. A decrease in annual precipitation is projected over Cape Town, Maputo and Port Said, whilst an increase is projected over Lagos, where the water surplus from the more extreme precipitation events exceeds the deficit from the less wet days. A decrease in the number of widespread extreme events is indicated over all the cities. Wet-day percentile and all-day percentile methods signal opposite future changes in the extreme precipitation thresholds over the cities (except over Lagos). The results of this study may have application in managing the vulnerabilities of these coastal cities to extreme precipitation events under climate change.", "author" : [ { "dropping-particle" : "", "family" : "Abiodun", "given" : "B.J.", "non-dropping-particle" : "", "parse-names" : false, "suffix" : "" }, { "dropping-particle" : "", "family" : "Adegoke", "given" : "J.", "non-dropping-particle" : "", "parse-names" : false, "suffix" : "" }, { "dropping-particle" : "", "family" : "Abatan", "given" : "A.A.", "non-dropping-particle" : "", "parse-names" : false, "suffix" : "" }, { "dropping-particle" : "", "family" : "Ibe", "given" : "C.A.", "non-dropping-particle" : "", "parse-names" : false, "suffix" : "" }, { "dropping-particle" : "", "family" : "Egbebiyi", "given" : "T.S.", "non-dropping-particle" : "", "parse-names" : false, "suffix" : "" }, { "dropping-particle" : "", "family" : "Engelbrecht", "given" : "F.", "non-dropping-particle" : "", "parse-names" : false, "suffix" : "" }, { "dropping-particle" : "", "family" : "Pinto", "given" : "I.", "non-dropping-particle" : "", "parse-names" : false, "suffix" : "" } ], "container-title" : "Climatic Change", "id" : "ITEM-2", "issue" : "3-4", "issued" : { "date-parts" : [ [ "2017" ] ] }, "title" : "Potential impacts of climate change on extreme precipitation over four African coastal cities", "translator" : [ { "dropping-particle" : "", "family" : "S397", "given" : "", "non-dropping-particle" : "", "parse-names" : false, "suffix" : "" } ], "type" : "article-journal", "volume" : "143" }, "uris" : [ "http://www.mendeley.com/documents/?uuid=50ce919c-da69-454b-9e87-b8c89ea3391c" ] }, { "id" : "ITEM-3",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3",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4", "itemData" : { "DOI" : "10.1002/2015JD024411", "ISSN" : "2169-897X", "abstract" : "Abstract Statistical bias-adjustment of climate models' outputs is being increasingly used for assessing the impact of climate change on several sectors. It is known that these techniques may alter the mean climate signal of the adjusted variable; however, the effect on the projected occurrence of climate extremes is less commonly investigated. Here the outputs of an ensemble of high-resolution (0.11\u00b0) regional climate models (RCM) from the Coordinated Regional-climate Downscaling Experiment for Europe (EURO-CORDEX) have been bias adjusted, and a number of climate indices from the Expert Team on Climate Change Detection and Indices have been calculated for the present (1981?2010) and future (2071?2100) climate. Indices include absolute-thresholds indices, percentile-based indices, and indices based on the duration of an event. Results show that absolute-threshold indices are largely affected by bias adjustment, as they depend strongly on both the present mean climate value (usually largely biased in the original RCMs) and its shift under climate change. The change of percentile-based indices is less affected by bias adjustment, as that of indices based on the duration of an event (e.g., consecutive dry days or heat waves) although the present climate value can differ between original and bias-adjusted results. Indices like R95ptot (the total amount of precipitation larger than the 95t</w:instrText>
      </w:r>
      <w:r w:rsidR="00FF6231" w:rsidRPr="006A2665">
        <w:rPr>
          <w:rFonts w:cs="Times New Roman"/>
        </w:rPr>
        <w:instrText>h reference percentile) are largely affected by bias adjustment, although, when analyzing an ensemble of RCMs, the differences are usually smaller than, or comparable to, the intermodel variability.", "author" : [ { "dropping-particle" : "", "family" : "Dosio", "given" : "Alessandro", "non-dropping-particle" : "", "parse-names" : false, "suffix" : "" } ], "container-title" : "Journal of Geophysical Research: Atmospheres", "id" : "ITEM-4", "issue" : "10", "issued" : { "date-parts" : [ [ "2016", "5" ] ] }, "page" : "5488-5511", "publisher" : "Wiley-Blackwell", "title" : "Projections of climate change indices of temperature and precipitation from an ensemble of bias-adjusted high-resolution EURO-CORDEX regional climate models", "translator" : [ { "dropping-particle" : "", "family" : "S1139", "given" : "", "non-dropping-particle" : "", "parse-names" : false, "suffix" : "" } ], "type" : "article-journal", "volume" : "121" }, "uris" : [ "http://www.mendeley.com/documents/?uuid=49c957a9-6933-499e-87ec-d4cbf2db528a" ] } ], "mendeley" : { "formattedCitation" : "(Dosio, 2016; Pinto et al., 2016; Abiodun et al., 2017; Dosio et al., 2019)", "plainTextFormattedCitation" : "(Dosio, 2016; Pinto et al., 2016; Abiodun et al., 2017; Dosio et al., 2019)", "previouslyFormattedCitation" : "(Dosio, 2016; Pinto et al., 2016; Abiodun et al., 2017; Dosio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nb-NO"/>
        </w:rPr>
        <w:t>(Dosio, 2016; Pinto et al., 2016; Abiodun et al., 2017; Dosio et al., 2019)</w:t>
      </w:r>
      <w:r w:rsidR="00AB6006" w:rsidRPr="00D424AA">
        <w:rPr>
          <w:rFonts w:cs="Times New Roman"/>
          <w:lang w:val="en-GB"/>
        </w:rPr>
        <w:fldChar w:fldCharType="end"/>
      </w:r>
      <w:r w:rsidR="00AB6006" w:rsidRPr="00841A35">
        <w:rPr>
          <w:rFonts w:cs="Times New Roman"/>
          <w:lang w:val="nb-NO"/>
        </w:rPr>
        <w:t xml:space="preserve">. </w:t>
      </w:r>
      <w:r w:rsidR="00AB6006" w:rsidRPr="00D424AA">
        <w:rPr>
          <w:rFonts w:cs="Times New Roman"/>
          <w:lang w:val="en-GB"/>
        </w:rPr>
        <w:t xml:space="preserve">However, heavy rainfall amounts are projected to decrease over western South Afric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5666", "author" : [ { "dropping-particle" : "", "family" : "Pinto", "given" : "Izidine", "non-dropping-particle" : "", "parse-names" : false, "suffix" : "" }, { "dropping-particle" : "", "family" : "Jack", "given" : "Chris", "non-dropping-particle" : "", "parse-names" : false, "suffix" : "" }, { "dropping-particle" : "", "family" : "Hewitson", "given" : "Bruce", "non-dropping-particle" : "", "parse-names" : false, "suffix" : "" } ], "container-title" : "International Journal of Climatology", "id" : "ITEM-1", "issued" : { "date-parts" : [ [ "2018" ] ] }, "page" : "1-11", "publisher" : "Wiley Online Library", "title" : "Process-based model evaluation and projections over southern Africa from Coordinated Regional Climate Downscaling Experiment and Coupled Model Intercomparison Project Phase 5 models", "translator" : [ { "dropping-particle" : "", "family" : "S1438", "given" : "", "non-dropping-particle" : "", "parse-names" : false, "suffix" : "" } ], "type" : "article-journal" }, "uris" : [ "http://www.mendeley.com/documents/?uuid=d42f28bf-db5b-48a9-9f0c-1edf7364f3da" ] } ], "mendeley" : { "formattedCitation" : "(Pinto et al., 2018)", "plainTextFormattedCitation" : "(Pinto et al., 2018)", "previouslyFormattedCitation" : "(Pinto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Pinto et al., 2018)</w:t>
      </w:r>
      <w:r w:rsidR="00AB6006" w:rsidRPr="00D424AA">
        <w:rPr>
          <w:rFonts w:cs="Times New Roman"/>
          <w:lang w:val="en-GB"/>
        </w:rPr>
        <w:fldChar w:fldCharType="end"/>
      </w:r>
      <w:r w:rsidR="00AB6006" w:rsidRPr="00841A35">
        <w:rPr>
          <w:rFonts w:cs="Times New Roman"/>
          <w:lang w:val="en-GB"/>
        </w:rPr>
        <w:t xml:space="preserve"> as a result of a projected decrease in the frequency of the prevailing westerly winds south of the continent that translates into fewer cold fr</w:t>
      </w:r>
      <w:r w:rsidR="00AB6006" w:rsidRPr="00D424AA">
        <w:rPr>
          <w:rFonts w:cs="Times New Roman"/>
          <w:lang w:val="en-GB"/>
        </w:rPr>
        <w:t xml:space="preserve">onts and closed mid-latitudes cyclone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1742", "author" : [ { "dropping-particle" : "", "family" : "Engelbrecht", "given" : "F A", "non-dropping-particle" : "", "parse-names" : false, "suffix" : "" }, { "dropping-particle" : "", "family" : "McGregor", "given" : "J L", "non-dropping-particle" : "", "parse-names" : false, "suffix" : "" }, { "dropping-particle" : "", "family" : "Engelbrecht", "given" : "C J", "non-dropping-particle" : "", "parse-names" : false, "suffix" : "" } ], "container-title" : "International Journal of Climatology", "id" : "ITEM-1", "issue" : "7", "issued" : { "date-parts" : [ [ "2009" ] ] }, "page" : "1013-1033", "publisher" : "Wiley Online Library", "title" : "Dynamics of the Conformal-Cubic Atmospheric Model projected climate-change signal over southern Africa", "translator" : [ { "dropping-particle" : "", "family" : "S1461", "given" : "", "non-dropping-particle" : "", "parse-names" : false, "suffix" : "" } ], "type" : "article-journal", "volume" : "29" }, "uris" : [ "http://www.mendeley.com/documents/?uuid=49bb10ca-b241-4ae8-b9ee-56b96070dd9c" ] }, { "id" : "ITEM-2", "itemData" : { "DOI" : "10.1002/joc.5666", "author" : [ { "dropping-particle" : "", "family" : "Pinto", "given" : "Izidine", "non-dropping-particle" : "", "parse-names" : false, "suffix" : "" }, { "dropping-particle" : "", "family" : "Jack", "given" : "Chris", "non-dropping-particle" : "", "parse-names" : false, "suffix" : "" }, { "dropping-particle" : "", "family" : "Hewitson", "given" : "Bruce", "non-dropping-particle" : "", "parse-names" : false, "suffix" : "" } ], "container-title" : "International Journal of Climatology", "id" : "ITEM-2", "issued" : { "date-parts" : [ [ "2018" ] ] }, "page" : "1-11", "publisher" : "Wiley Online Library", "title" : "Process-based model evaluation and projections over southern Africa from Coordinated Regional Climate Downscaling Experiment and Coupled Model Intercomparison Project Phase 5 models", "translator" : [ { "dropping-particle" : "", "family" : "S1438", "given" : "", "non-dropping-particle" : "", "parse-names" : false, "suffix" : "" } ], "type" : "article-journal" }, "uris" : [ "http://www.mendeley.com/documents/?uuid=d42f28bf-db5b-48a9-9f0c-1edf7364f3da" ] } ], "mendeley" : { "formattedCitation" : "(Engelbrecht et al., 2009; Pinto et al., 2018)", "plainTextFormattedCitation" : "(Engelbrecht et al., 2009; Pinto et al., 2018)", "previouslyFormattedCitation" : "(Engelbrecht et al., 2009; Pinto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Engelbrecht et al., 2009; Pinto et al., 2018)</w:t>
      </w:r>
      <w:r w:rsidR="00AB6006" w:rsidRPr="00D424AA">
        <w:rPr>
          <w:rFonts w:cs="Times New Roman"/>
          <w:lang w:val="en-GB"/>
        </w:rPr>
        <w:fldChar w:fldCharType="end"/>
      </w:r>
      <w:r w:rsidR="00AB6006" w:rsidRPr="00841A35">
        <w:rPr>
          <w:rFonts w:cs="Times New Roman"/>
          <w:lang w:val="en-GB"/>
        </w:rPr>
        <w:t xml:space="preserve">. Heavy precipitation will </w:t>
      </w:r>
      <w:r w:rsidR="00AB6006" w:rsidRPr="00D424AA">
        <w:rPr>
          <w:rFonts w:cs="Times New Roman"/>
          <w:i/>
          <w:lang w:val="en-GB"/>
        </w:rPr>
        <w:t>likely</w:t>
      </w:r>
      <w:r w:rsidR="00AB6006" w:rsidRPr="00D424AA">
        <w:rPr>
          <w:rFonts w:cs="Times New Roman"/>
          <w:lang w:val="en-GB"/>
        </w:rPr>
        <w:t xml:space="preserve"> increase by the end of the century under RCP8.5 in West Afric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10584-017-2001-5", "ISSN" : "15731480", "abstract" : "\u00a9 2017, Springer Science+Business Media Dordrecht. This study examines the impacts of climate change on characteristics of extreme precipitation events over four African coastal cities (Cape Town, Maputo, Lagos and Port Said) under two future climate scenarios (RCP4.5 and RCP8.5). Fourteen indices were used to characterise extreme precipitation and 16 multi-model simulation datasets from the Coordinated Regional Climate Downscaling Experiment (CORDEX) were analysed. The capability of the models to reproduce past characteristics of extreme precipitation over the cities was evaluated against four satellite datasets after quantifying the observation uncertainties over the cities. The models give realistic simulation of extreme precipitation characteristics over the cities, and in most cases, the magnitudes of the simulation biases are within the observation uncertainties. For both the RCP4.5 and RCP8.5 scenarios, the models project a decrease in wet days and an increase in dry spells over the four cities in the future. More intense daily precipitation is projected over Maputo, Lagos and Port Said. The intensity and frequency of extreme precipitation events are projected to increase over Lagos, but decrease over the other cities. A decrease in annual precipitation is projected over Cape Town, Maputo and Port Said, whilst an increase is projected over Lagos, where the water surplus from the more extreme precipitation events exceeds the deficit from the less wet days. A decrease in the number of widespread extreme events is indicated over all the cities. Wet-day percentile and all-day percentile methods signal opposite future changes in the extreme precipitation thresholds over the cities (except over Lagos). The results of this study may have application in managing the vulnerabilities of these coastal cities to extreme precipitation events under climate change.", "author" : [ { "dropping-particle" : "", "family" : "Abiodun", "given" : "B.J.", "non-dropping-particle" : "", "parse-names" : false, "suffix" : "" }, { "dropping-particle" : "", "family" : "Adegoke", "given" : "J.", "non-dropping-particle" : "", "parse-names" : false, "suffix" : "" }, { "dropping-particle" : "", "family" : "Abatan", "given" : "A.A.", "non-dropping-particle" : "", "parse-names" : false, "suffix" : "" }, { "dropping-particle" : "", "family" : "Ibe", "given" : "C.A.", "non-dropping-particle" : "", "parse-names" : false, "suffix" : "" }, { "dropping-particle" : "", "family" : "Egbebiyi", "given" : "T.S.", "non-dropping-particle" : "", "parse-names" : false, "suffix" : "" }, { "dropping-particle" : "", "family" : "Engelbrecht", "given" : "F.", "non-dropping-particle" : "", "parse-names" : false, "suffix" : "" }, { "dropping-particle" : "", "family" : "Pinto", "given" : "I.", "non-dropping-particle" : "", "parse-names" : false, "suffix" : "" } ], "container-title" : "Climatic Change", "id" : "ITEM-1", "issue" : "3-4", "issued" : { "date-parts" : [ [ "2017" ] ] }, "title" : "Potential impacts of climate change on extreme precipitation over four African coastal cities", "translator" : [ { "dropping-particle" : "", "family" : "S397", "given" : "", "non-dropping-particle" : "", "parse-names" : false, "suffix" : "" } ], "type" : "article-journal", "volume" : "143" }, "uris" : [ "http://www.mendeley.com/documents/?uuid=50ce919c-da69-454b-9e87-b8c89ea3391c" ] }, { "id" : "ITEM-2", "itemData" : { "DOI" : "10.1002/2015JD024411", "ISSN" : "2169-897X", "abstract" : "Abstract Statistical bias-adjustment of climate models' outputs is being increasingly used for assessing the impact of climate change on several sectors. It is known that these techniques may alter the mean climate signal of the adjusted variable; however, the effect on the projected occurrence of climate extremes is less commonly investigated. Here the outputs of an ensemble of high-resolution (0.11\u00b0) regional climate models (RCM) from the Coordinated Regional-climate Downscaling Experiment for Europe (EURO-CORDEX) have been bias adjusted, and a number of climate indices from the Expert Team on Climate Change Detection and Indices have been calculated for the present (1981?2010) and future (2071?2100) climate. Indices include absolute-thresholds indices, percentile-based indices, and indices based on the duration of an event. Results show that absolute-threshold indices are largely affected by bias adjustment, as they depend strongly on both the present mean climate value (usually largely biased in the original RCMs) and its shift under climate change. The change of percentile-based indices is less affected by bias adjustment, as that of indices based on the duration of an event (e.g., consecutive dry days or heat waves) although the present climate value can differ between original and bias-adjusted results. Indices like R95ptot (the total amount of precipitation larger than the 95th reference percentile) are largely affected by bias adjustment, although, when analyzing an ensemble of RCMs, the differences are usually smaller than, or comparable to, the intermodel variability.", "author" : [ { "dropping-particle" : "", "family" : "Dosio", "given" : "Alessandro", "non-dropping-particle" : "", "parse-names" : false, "suffix" : "" } ], "container-title" : "Journal of Geophysical Research: Atmospheres", "id" : "ITEM-2", "issue" : "10", "issued" : { "date-parts" : [ [ "2016", "5" ] ] }, "page" : "5488-5511", "publisher" : "Wiley-Blackwell", "title" : "Projections of climate change indices of temperature and precipitation from an ensemble of bias-adjusted high-resolution EURO-CORDEX regional climate models", "translator" : [ { "dropping-particle" : "", "family" : "S1139", "given" : "", "non-dropping-particle" : "", "parse-names" : false, "suffix" : "" } ], "type" : "article-journal", "volume" : "121" }, "uris" : [ "http://www.mendeley.com/documents/?uuid=49c957a9-6933-499e-87ec-d4cbf2db528a" ] }, { "id" : "ITEM-3",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3",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4", "itemData" : { "DOI" : "10.1007/s10584-015-1522-z", "author" : [ { "dropping-particle" : "", "family" : "Sylla", "given" : "Mouhamadou Bamba", "non-dropping-particle" : "", "parse-names" : false, "suffix" : "" }, { "dropping-particle" : "", "family" : "Elguindi", "given" : "Nellie", "non-dropping-particle" : "", "parse-names" : false, "suffix" : "" }, { "dropping-particle" : "", "family" : "Giorgi", "given" : "Filippo", "non-dropping-particle" : "", "parse-names" : false, "suffix" : "" }, { "dropping-particle" : "", "family" : "Wisser", "given" : "Dominik", "non-dropping-particle" : "", "parse-names" : false, "suffix" : "" } ], "container-title" : "Climatic Change", "id" : "ITEM-4", "issue" : "1-2", "issued" : { "date-parts" : [ [ "2016", "1", "3" ] ] }, "page" : "241-253", "title" : "Projected robust shift of climate zones over West Africa in response to anthropogenic climate change for the late 21st century", "translator" : [ { "dropping-particle" : "", "family" : "S408", "given" : "", "non-dropping-particle" : "", "parse-names" : false, "suffix" : "" } ], "type" : "article-journal", "volume" : "134" }, "uris" : [ "http://www.mendeley.com/documents/?uuid=c2524e26-8b69-3d9e-b44f-04d57ddabf5d" ] }, { "id" : "ITEM-5", "itemData" : { "DOI" : "10.1007/s00382-018-4238-8", "ISBN" : "0123456789", "ISSN" : "14320894", "abstract" : "&lt;h3 class=\"a-plus-plus\"&gt;Abstract&lt;/h3&gt;\n                  &lt;p class=\"a-plus-plus\"&gt;Global warming has a profound impact on the vulnerable environment of West Africa; hence, robust climate projection, especially of rainfall extremes, is quite important. Based on two representative concentration pathway (RCP) scenarios, projected changes in extreme summer rainfall events over West Africa were investigated using data from the Coordinated Regional Climate Downscaling Experiment models. Eight (8) extreme rainfall indices (CDD, CWD, r10mm, r20mm, PRCPTOT, R95pTOT, rx5day, and sdii) defined by the Expert Team on Climate Change Detection and Indices were used in the study. The performance of the regional climate model (RCM) simulations was validated by comparing with GPCP and TRMM observation data sets. Results show that the RCMs reasonably reproduced the observed pattern of extreme rainfall over the region and further added significant value to the driven GCMs over some grids. Compared to the baseline period 1976\u20132005, future changes (2070\u20132099) in summer rainfall extremes under the RCP4.5 and RCP8.5 scenarios show statistically significant decreasing total rainfall (PRCPTOT), while consecutive dry days and extreme rainfall events (R95pTOT) are projected to increase significantly. There are obvious indications that simple rainfall intensity (sdii) will increase in the future. This does not amount to an increase in total rainfall but suggests a likelihood of greater intensity of rainfall events. Overall, our results project that West Africa may suffer more natural disasters such as droughts and floods in the future.&lt;/p&gt;", "author" : [ { "dropping-particle" : "", "family" : "Akinsanola", "given" : "A. A.", "non-dropping-particle" : "", "parse-names" : false, "suffix" : "" }, { "dropping-particle" : "", "family" : "Zhou", "given" : "Wen", "non-dropping-particle" : "", "parse-names" : false, "suffix" : "" } ], "container-title" : "Climate Dynamics", "id" : "ITEM-5", "issued" : { "date-parts" : [ [ "2018" ] ] }, "title" : "Projections of West African summer monsoon rainfall extremes from two CORDEX models", "translator" : [ { "dropping-particle" : "", "family" : "S214", "given" : "", "non-dropping-particle" : "", "parse-names" : false, "suffix" : "" } ], "type" : "article-newspaper" }, "uris" : [ "http://www.mendeley.com/documents/?uuid=1036629b-24da-397f-9c83-7ca49a2edc47" ] }, { "id" : "ITEM-6", "itemData" : { "DOI" : "10.1007/s00382-016-3052-4", "ISSN" : "14320894", "abstract" : "CORDEX-Africa simulations are used to study projected changes in mean precipitation, precipitation variability and hydrological cycle components over West Africa during the West African Monsoon. Long term projections show a decrease (increase) in mean precipitation over western (central and/or eastern) Sahel. Precipitation extremes (RX5day and R10mm) and mean precipitation are found to be highly inter-related.", "author" : [ { "dropping-particle" : "", "family" : "Diallo", "given" : "Isma\u00efla", "non-dropping-particle" : "", "parse-names" : false, "suffix" : "" }, { "dropping-particle" : "", "family" : "Giorgi", "given" : "Filippo", "non-dropping-particle" : "", "parse-names" : false, "suffix" : "" }, { "dropping-particle" : "", "family" : "Deme", "given" : "Abdoulaye", "non-dropping-particle" : "", "parse-names" : false, "suffix" : "" }, { "dropping-particle" : "", "family" : "Tall", "given" : "Moustapha", "non-dropping-particle" : "", "parse-names" : false, "suffix" : "" }, { "dropping-particle" : "", "family" : "Mariotti", "given" : "Laura", "non-dropping-particle" : "", "parse-names" : false, "suffix" : "" }, { "dropping-particle" : "", "family" : "Gaye", "given" : "Amadou T.", "non-dropping-particle" : "", "parse-names" : false, "suffix" : "" } ], "container-title" : "Climate Dynamics", "id" : "ITEM-6", "issued" : { "date-parts" : [ [ "2016" ] ] }, "title" : "Projected changes of summer monsoon extremes and hydroclimatic regimes over West Africa for the twenty-first century", "translator" : [ { "dropping-particle" : "", "family" : "S218", "given" : "", "non-dropping-particle" : "", "parse-names" : false, "suffix" : "" } ], "type" : "article-journal" }, "uris" : [ "http://www.mendeley.com/documents/?uuid=0bee1d03-2945-3180-930d-329a30295d58" ] } ], "mendeley" : { "formattedCitation" : "(Diallo et al., 2016; Dosio, 2016; Sylla et al., 2016; Abiodun et al., 2017; Akinsanola and Zhou, 2018; Dosio et al., 2019)", "plainTextFormattedCitation" : "(Diallo et al., 2016; Dosio, 2016; Sylla et al., 2016; Abiodun et al., 2017; Akinsanola and Zhou, 2018; Dosio et al., 2019)", "previouslyFormattedCitation" : "(Diallo et al., 2016; Dosio, 2016; Sylla et al., 2016; Abiodun et al., 2017; Akinsanola and Zhou, 2018; Dosio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Diallo et al., 2016; Dosio, 2016; Sylla et al., 2016; Abiodun et al., 2017; Akinsanola and Zhou, 2018; Dosio et al., 2019)</w:t>
      </w:r>
      <w:r w:rsidR="00AB6006" w:rsidRPr="00D424AA">
        <w:rPr>
          <w:rFonts w:cs="Times New Roman"/>
          <w:lang w:val="en-GB"/>
        </w:rPr>
        <w:fldChar w:fldCharType="end"/>
      </w:r>
      <w:r w:rsidR="00AB6006" w:rsidRPr="00841A35">
        <w:rPr>
          <w:rFonts w:cs="Times New Roman"/>
          <w:lang w:val="en-GB"/>
        </w:rPr>
        <w:t xml:space="preserve"> and is projected to increase</w:t>
      </w:r>
      <w:r w:rsidR="00AB6006" w:rsidRPr="00D424AA">
        <w:rPr>
          <w:rFonts w:cs="Times New Roman"/>
          <w:lang w:val="en-GB"/>
        </w:rPr>
        <w:t xml:space="preserve"> (</w:t>
      </w:r>
      <w:r w:rsidR="00AB6006" w:rsidRPr="00D424AA">
        <w:rPr>
          <w:rFonts w:cs="Times New Roman"/>
          <w:i/>
          <w:lang w:val="en-GB"/>
        </w:rPr>
        <w:t>medium confidence</w:t>
      </w:r>
      <w:r w:rsidR="00AB6006" w:rsidRPr="00D424AA">
        <w:rPr>
          <w:rFonts w:cs="Times New Roman"/>
          <w:lang w:val="en-GB"/>
        </w:rPr>
        <w:t xml:space="preserve">) in central Afric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asl.803", "ISSN" : "1530261X", "author" : [ { "dropping-particle" : "", "family" : "Fotso-Nguemo", "given" : "Thierry C.", "non-dropping-particle" : "", "parse-names" : false, "suffix" : "" }, { "dropping-particle" : "", "family" : "Chamani", "given" : "Rom\u00e9o", "non-dropping-particle" : "", "parse-names" : false, "suffix" : "" }, { "dropping-particle" : "", "family" : "Yepdo", "given" : "Z\u00e9phirin D.", "non-dropping-particle" : "", "parse-names" : false, "suffix" : "" }, { "dropping-particle" : "", "family" : "Sonkou\u00e9", "given" : "Denis", "non-dropping-particle" : "", "parse-names" : false, "suffix" : "" }, { "dropping-particle" : "", "family" : "Matsaguim", "given" : "C\u00e9dric N.", "non-dropping-particle" : "", "parse-names" : false, "suffix" : "" }, { "dropping-particle" : "", "family" : "Vondou", "given" : "Derbetini A.", "non-dropping-particle" : "", "parse-names" : false, "suffix" : "" }, { "dropping-particle" : "", "family" : "Tanessong", "given" : "Rom\u00e9o S.", "non-dropping-particle" : "", "parse-names" : false, "suffix" : "" } ], "container-title" : "Atmospheric Science Letters", "id" : "ITEM-1", "issue" : "2", "issued" : { "date-parts" : [ [ "2018", "2" ] ] }, "page" : "e803", "title" : "Projected trends of extreme rainfall events from CMIP5 models over Central Africa", "translator" : [ { "dropping-particle" : "", "family" : "S2567", "given" : "", "non-dropping-particle" : "", "parse-names" : false, "suffix" : "" } ], "type" : "article-journal", "volume" : "19" }, "uris" : [ "http://www.mendeley.com/documents/?uuid=fbf9e02a-3bb1-32a7-a491-2eca29587d96" ] }, { "id" : "ITEM-2", "itemData" : { "DOI" : "10.1007/s00704-018-2729-5", "ISSN" : "14344483", "abstract" : "This study uses daily rainfall data from 20 global climate models (GCMs) simulations, participating in the phase 5 of the Coupled Model Intercomparison Project (CMIP5) and eight daily rainfall indices defined by the Expert Team on Climate Change Detection and Indices (ETCCDI), to investigate the changes in extreme weather conditions over Central Africa under the representative concentration pathway 8.5. The performance of the multi-model ensemble (MME) mean which in fact refers to the best performing models selected through the Taylor diagram analysis was evaluated by comparing with two gridded daily observation datasets during the historical period (1998\u20132005). Results show that although some uncertainties may exist between the gridded observation datasets, MME consistently outperform individual models and reasonably reproduced the observed pattern of daily rainfall indices over the region, except in the case of consecutive wet day (CWD) where the high variability of individual members has resulted in the degradation of the overall skill of the MME. The assessment of the climate change signal in the eight daily rainfall indices was done for the mid and late twenty-first century (2026\u20132056 and 2066\u20132095 respectively), relative to the baseline historical time period (1976\u20132005). We found a significant increase in the total wet day rainfall amount (PRCPTOT) over southern (northern) Central Africa from December to February (from September to November). This is mainly due to the increase of high intense rainfall events rather than their frequency. The results also reveal that the increase in PRCPTOT was coupled with increase in the maximum consecutive 5-day rainfall amount (RX5DAY), the 95th percentile (R95), and the total wet day rainfall amount above the 95th percentile (R95PTOT), with more robust patterns of change at the late twenty-first century. The increase in extreme rainfall events (RX5DAY, R95, and R95PTOT) is likely to increase flood risks over Cameroon, Central African Republic, Gabon, Congo, Angola, Zambia, and Democratic Republic of Congo. On the other hand, changes in CWD and PRCPTOT are projected to significantly decrease over Angola, Zambia, and Democratic Republic of Congo from September to November. This is due to a substantial increase of zonal moisture divergence fluxes in upper atmospheric layers. The analysis has also shown that areas where CWD and PRCPTOT decreases coincides with those where consecutive dry days (CDD) increase. The d\u2026", "author" : [ { "dropping-particle" : "", "family" : "Sonkou\u00e9", "given" : "Denis", "non-dropping-particle" : "", "parse-names" : false, "suffix" : "" }, { "dropping-particle" : "", "family" : "Monkam", "given" : "David", "non-dropping-particle" : "", "parse-names" : false, "suffix" : "" }, { "dropping-particle" : "", "family" : "Fotso-Nguemo", "given" : "Thierry C.", "non-dropping-particle" : "", "parse-names" : false, "suffix" : "" }, { "dropping-particle" : "", "family" : "Yepdo", "given" : "Z\u00e9phirin D.", "non-dropping-particle" : "", "parse-names" : false, "suffix" : "" }, { "dropping-particle" : "", "family" : "Vondou", "given" : "Derbetini A.", "non-dropping-particle" : "", "parse-names" : false, "suffix" : "" } ], "container-title" : "Theoretical and Applied Climatology", "id" : "ITEM-2", "issue" : "3-4", "issued" : { "date-parts" : [ [ "2019", "8", "1" ] ] }, "page" : "2167-2186", "publisher" : "Springer-Verlag Wien", "title" : "Evaluation and projected changes in daily rainfall characteristics over Central Africa based on a multi-model ensemble mean of CMIP5 simulations", "translator" : [ { "dropping-particle" : "", "family" : "S2566", "given" : "", "non-dropping-particle" : "", "parse-names" : false, "suffix" : "" } ], "type" : "article-journal", "volume" : "137" }, "uris" : [ "http://www.mendeley.com/documents/?uuid=b68e192b-2082-390b-bf80-5f98e6879d85" ] }, { "id" : "ITEM-3", "itemData" : { "author" : [ { "dropping-particle" : "", "family" : "Fotso-Nguemo", "given" : "Thierry C", "non-dropping-particle" : "", "parse-names" : false, "suffix" : "" }, { "dropping-particle" : "", "family" : "Diallo", "given" : "Isma\\\"\\ila", "non-dropping-particle" : "", "parse-names" : false, "suffix" : "" }, { "dropping-particle" : "", "family" : "Diakhat\u00e9", "given" : "Moussa", "non-dropping-particle" : "", "parse-names" : false, "suffix" : "" }, { "dropping-particle" : "", "family" : "Vondou", "given" : "Derbetini A", "non-dropping-particle" : "", "parse-names" : false, "suffix" : "" }, { "dropping-particle" : "", "family" : "Mbaye", "given" : "Mamadou L", "non-dropping-particle" : "", "parse-names" : false, "suffix" : "" }, { "dropping-particle" : "", "family" : "Haensler", "given" : "Andreas", "non-dropping-particle" : "", "parse-names" : false, "suffix" : "" }, { "dropping-particle" : "", "family" : "Gaye", "given" : "Amadou T", "non-dropping-particle" : "", "parse-names" : false, "suffix" : "" }, { "dropping-particle" : "", "family" : "Tchawoua", "given" : "Cl\u00e9ment", "non-dropping-particle" : "", "parse-names" : false, "suffix" : "" } ], "container-title" : "Climatic Change", "id" : "ITEM-3", "issue" : "3", "issued" : { "date-parts" : [ [ "2019" ] ] }, "page" : "339-357", "publisher" : "Springer", "title" : "Projected changes in the seasonal cycle of extreme rainfall events from CORDEX simulations over Central Africa", "translator" : [ { "dropping-particle" : "", "family" : "S2560", "given" : "", "non-dropping-particle" : "", "parse-names" : false, "suffix" : "" } ], "type" : "article-journal", "volume" : "155" }, "uris" : [ "http://www.mendeley.com/documents/?uuid=357a6907-4b6a-4291-95c9-ff7b7b8ad5db" ] } ], "mendeley" : { "formattedCitation" : "(Fotso-Nguemo et al., 2018, 2019; Sonkou\u00e9 et al., 2019)", "plainTextFormattedCitation" : "(Fotso-Nguemo et al., 2018, 2019; Sonkou\u00e9 et al., 2019)", "previouslyFormattedCitation" : "(Fotso-Nguemo et al., 2018, 2019; Sonkou\u00e9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Fotso-Nguemo et al., 2018, 2019; Sonkoué et al., 2019)</w:t>
      </w:r>
      <w:r w:rsidR="00AB6006" w:rsidRPr="00D424AA">
        <w:rPr>
          <w:rFonts w:cs="Times New Roman"/>
          <w:lang w:val="en-GB"/>
        </w:rPr>
        <w:fldChar w:fldCharType="end"/>
      </w:r>
      <w:r w:rsidR="00AB6006" w:rsidRPr="00841A35">
        <w:rPr>
          <w:rFonts w:cs="Times New Roman"/>
          <w:lang w:val="en-GB"/>
        </w:rPr>
        <w:t xml:space="preserve"> and east</w:t>
      </w:r>
      <w:r w:rsidR="00AB6006" w:rsidRPr="00D424AA">
        <w:rPr>
          <w:rFonts w:cs="Times New Roman"/>
          <w:lang w:val="en-GB"/>
        </w:rPr>
        <w:t xml:space="preserve">ern Afric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5252", "author" : [ { "dropping-particle" : "", "family" : "Ongoma", "given" : "Victor", "non-dropping-particle" : "", "parse-names" : false, "suffix" : "" }, { "dropping-particle" : "", "family" : "Chen", "given" : "Haishan", "non-dropping-particle" : "", "parse-names" : false, "suffix" : "" }, { "dropping-particle" : "", "family" : "Gao", "given" : "Chujie", "non-dropping-particle" : "", "parse-names" : false, "suffix" : "" } ], "container-title" : "International Journal of Climatology", "id" : "ITEM-1", "issue" : "3", "issued" : { "date-parts" : [ [ "2018" ] ] }, "page" : "1375-1392", "publisher" : "Wiley Online Library", "title" : "Projected changes in mean rainfall and temperature over East Africa based on CMIP5 models", "translator" : [ { "dropping-particle" : "", "family" : "S2558", "given" : "", "non-dropping-particle" : "", "parse-names" : false, "suffix" : "" } ], "type" : "article-journal", "volume" : "38" }, "uris" : [ "http://www.mendeley.com/documents/?uuid=d18e5708-e01e-4c8d-84c2-c905227a2b15" ] }, { "id" : "ITEM-2", "itemData" : { "DOI" : "10.1038/ncomms12786", "ISSN" : "2041-1723", "author" : [ { "dropping-particle" : "", "family" : "Thiery", "given" : "Wim", "non-dropping-particle" : "", "parse-names" : false, "suffix" : "" }, { "dropping-particle" : "", "family" : "Davin", "given" : "Edouard L.", "non-dropping-particle" : "", "parse-names" : false, "suffix" : "" }, { "dropping-particle" : "", "family" : "Seneviratne", "given" : "Sonia I.", "non-dropping-particle" : "", "parse-names" : false, "suffix" : "" }, { "dropping-particle" : "", "family" : "Bedka", "given" : "Kristopher", "non-dropping-particle" : "", "parse-names" : false, "suffix" : "" }, { "dropping-particle" : "", "family" : "Lhermitte", "given" : "Stef", "non-dropping-particle" : "", "parse-names" : false, "suffix" : "" }, { "dropping-particle" : "", "family" : "Lipzig", "given" : "Nicole P. M.", "non-dropping-particle" : "van", "parse-names" : false, "suffix" : "" } ], "container-title" : "Nature Communications", "id" : "ITEM-2", "issue" : "1", "issued" : { "date-parts" : [ [ "2016", "12", "23" ] ] }, "page" : "12786", "title" : "Hazardous thunderstorm intensification over Lake Victoria", "translator" : [ { "dropping-particle" : "", "family" : "S1787", "given" : "", "non-dropping-particle" : "", "parse-names" : false, "suffix" : "" } ], "type" : "article-journal", "volume" : "7" }, "uris" : [ "http://www.mendeley.com/documents/?uuid=9a248fbd-247c-422d-9971-b1705e5a7ba5" ] } ], "mendeley" : { "formattedCitation" : "(Thiery et al., 2016; Ongoma et al., 2018a)", "plainTextFormattedCitation" : "(Thiery et al., 2016; Ongoma et al., 2018a)", "previouslyFormattedCitation" : "(Thiery et al., 2016; Ongoma et al., 2018a)"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Thiery et al., 2016; Ongoma et al., 2018a)</w:t>
      </w:r>
      <w:r w:rsidR="00AB6006" w:rsidRPr="00D424AA">
        <w:rPr>
          <w:rFonts w:cs="Times New Roman"/>
          <w:lang w:val="en-GB"/>
        </w:rPr>
        <w:fldChar w:fldCharType="end"/>
      </w:r>
      <w:r w:rsidR="00AB6006" w:rsidRPr="00841A35">
        <w:rPr>
          <w:rFonts w:cs="Times New Roman"/>
          <w:lang w:val="en-GB"/>
        </w:rPr>
        <w:t>. In northeast and central east Africa, extreme precipitation intensity is projected to increase across CMIP5, CMIP6 and CORDEX-CORE (</w:t>
      </w:r>
      <w:r w:rsidR="00AB6006" w:rsidRPr="00D424AA">
        <w:rPr>
          <w:rFonts w:cs="Times New Roman"/>
          <w:i/>
          <w:iCs/>
          <w:lang w:val="en-GB"/>
        </w:rPr>
        <w:t>high confidence</w:t>
      </w:r>
      <w:r w:rsidR="00AB6006" w:rsidRPr="00D424AA">
        <w:rPr>
          <w:rFonts w:cs="Times New Roman"/>
          <w:lang w:val="en-GB"/>
        </w:rPr>
        <w:t xml:space="preserve">) in most areas annually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plainTextFormattedCitation" : "(Coppola et al., 2021a)", "previouslyFormattedCitation" : "(Coppola et al., 2021a)"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oppola et al., 2021a)</w:t>
      </w:r>
      <w:r w:rsidR="00AB6006" w:rsidRPr="00D424AA">
        <w:rPr>
          <w:rFonts w:cs="Times New Roman"/>
          <w:lang w:val="en-GB"/>
        </w:rPr>
        <w:fldChar w:fldCharType="end"/>
      </w:r>
      <w:r w:rsidR="00AB6006" w:rsidRPr="00841A35">
        <w:rPr>
          <w:rFonts w:cs="Times New Roman"/>
          <w:lang w:val="en-GB"/>
        </w:rPr>
        <w:t xml:space="preserve">, but the trends differ from season to season in all future scenario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plainTextFormattedCitation" : "(Dosio et al., 2019)", "previouslyFormattedCitation" : "(Dosio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Dosio et al., 2019)</w:t>
      </w:r>
      <w:r w:rsidR="00AB6006" w:rsidRPr="00D424AA">
        <w:rPr>
          <w:rFonts w:cs="Times New Roman"/>
          <w:lang w:val="en-GB"/>
        </w:rPr>
        <w:fldChar w:fldCharType="end"/>
      </w:r>
      <w:r w:rsidR="00AB6006" w:rsidRPr="00841A35">
        <w:rPr>
          <w:rFonts w:cs="Times New Roman"/>
          <w:lang w:val="en-GB"/>
        </w:rPr>
        <w:t xml:space="preserve">. In northern Africa, there is </w:t>
      </w:r>
      <w:r w:rsidR="00AB6006" w:rsidRPr="00D424AA">
        <w:rPr>
          <w:rFonts w:cs="Times New Roman"/>
          <w:i/>
          <w:lang w:val="en-GB"/>
        </w:rPr>
        <w:t>low confidence</w:t>
      </w:r>
      <w:r w:rsidR="00AB6006" w:rsidRPr="00D424AA">
        <w:rPr>
          <w:rFonts w:cs="Times New Roman"/>
          <w:lang w:val="en-GB"/>
        </w:rPr>
        <w:t xml:space="preserve"> in the projected changes in heavy precipitation, either due to a lack of agreement among studies on the sign of changes </w:t>
      </w:r>
      <w:r w:rsidR="00AB6006" w:rsidRPr="00D424AA">
        <w:rPr>
          <w:rFonts w:cs="Times New Roman"/>
          <w:lang w:val="en-GB"/>
        </w:rPr>
        <w:fldChar w:fldCharType="begin" w:fldLock="1"/>
      </w:r>
      <w:r w:rsidR="007D2D56">
        <w:rPr>
          <w:rFonts w:cs="Times New Roman"/>
          <w:lang w:val="en-GB"/>
        </w:rPr>
        <w: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2",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2",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mendeley" : { "formattedCitation" : "(Sillmann et al., 2013a; Giorgi et al., 2014)", "plainTextFormattedCitation" : "(Sillmann et al., 2013a; Giorgi et al., 2014)", "previouslyFormattedCitation" : "(Sillmann et al., 2013a; Giorgi et al., 2014)"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illmann et al., 2013a; Giorgi et al., 2014)</w:t>
      </w:r>
      <w:r w:rsidR="00AB6006" w:rsidRPr="00D424AA">
        <w:rPr>
          <w:rFonts w:cs="Times New Roman"/>
          <w:lang w:val="en-GB"/>
        </w:rPr>
        <w:fldChar w:fldCharType="end"/>
      </w:r>
      <w:r w:rsidR="00AB6006" w:rsidRPr="00841A35">
        <w:rPr>
          <w:rFonts w:cs="Times New Roman"/>
          <w:lang w:val="en-GB"/>
        </w:rPr>
        <w:t xml:space="preserve"> or due to insufficient evidence. </w:t>
      </w:r>
    </w:p>
    <w:p w14:paraId="12F68D0B" w14:textId="77777777" w:rsidR="00AB6006" w:rsidRPr="00D424AA" w:rsidRDefault="00AB6006" w:rsidP="00D424AA">
      <w:pPr>
        <w:rPr>
          <w:rFonts w:cs="Times New Roman"/>
          <w:lang w:val="en-GB"/>
        </w:rPr>
      </w:pPr>
    </w:p>
    <w:p w14:paraId="3077B841" w14:textId="1F9E9B4F" w:rsidR="00AB6006" w:rsidRPr="00D424AA" w:rsidRDefault="002B473C" w:rsidP="00D424AA">
      <w:pPr>
        <w:rPr>
          <w:rFonts w:cs="Times New Roman"/>
          <w:lang w:val="en-GB"/>
        </w:rPr>
      </w:pPr>
      <w:r>
        <w:rPr>
          <w:rFonts w:cs="Times New Roman"/>
          <w:lang w:val="en-GB"/>
        </w:rPr>
        <w:t xml:space="preserve">In </w:t>
      </w:r>
      <w:r w:rsidR="00AB6006" w:rsidRPr="00D424AA">
        <w:rPr>
          <w:rFonts w:cs="Times New Roman"/>
          <w:lang w:val="en-GB"/>
        </w:rPr>
        <w:t>Asia (Table 11.8)</w:t>
      </w:r>
      <w:r>
        <w:rPr>
          <w:rFonts w:cs="Times New Roman"/>
          <w:lang w:val="en-GB"/>
        </w:rPr>
        <w:t>,</w:t>
      </w:r>
      <w:r w:rsidR="00AB6006" w:rsidRPr="00D424AA">
        <w:rPr>
          <w:rFonts w:cs="Times New Roman"/>
          <w:lang w:val="en-GB"/>
        </w:rPr>
        <w:t xml:space="preserve"> </w:t>
      </w:r>
      <w:r>
        <w:rPr>
          <w:rFonts w:cs="Times New Roman"/>
          <w:lang w:val="en-GB"/>
        </w:rPr>
        <w:t>e</w:t>
      </w:r>
      <w:r w:rsidR="00AB6006" w:rsidRPr="00D424AA">
        <w:rPr>
          <w:rFonts w:cs="Times New Roman"/>
          <w:lang w:val="en-GB"/>
        </w:rPr>
        <w:t xml:space="preserve">xtreme precipitation will </w:t>
      </w:r>
      <w:r w:rsidR="00AB6006" w:rsidRPr="00D424AA">
        <w:rPr>
          <w:rFonts w:cs="Times New Roman"/>
          <w:i/>
          <w:lang w:val="en-GB"/>
        </w:rPr>
        <w:t xml:space="preserve">likely </w:t>
      </w:r>
      <w:r w:rsidR="00AB6006" w:rsidRPr="00D424AA">
        <w:rPr>
          <w:rFonts w:cs="Times New Roman"/>
          <w:lang w:val="en-GB"/>
        </w:rPr>
        <w:t xml:space="preserve">increase at </w:t>
      </w:r>
      <w:r>
        <w:rPr>
          <w:rFonts w:cs="Times New Roman"/>
          <w:lang w:val="en-GB"/>
        </w:rPr>
        <w:t>global</w:t>
      </w:r>
      <w:r w:rsidRPr="00D424AA">
        <w:rPr>
          <w:rFonts w:cs="Times New Roman"/>
          <w:lang w:val="en-GB"/>
        </w:rPr>
        <w:t xml:space="preserve"> </w:t>
      </w:r>
      <w:r w:rsidR="00AB6006" w:rsidRPr="00D424AA">
        <w:rPr>
          <w:rFonts w:cs="Times New Roman"/>
          <w:lang w:val="en-GB"/>
        </w:rPr>
        <w:t xml:space="preserve">warming levels of 2°C and below, but </w:t>
      </w:r>
      <w:r w:rsidR="00AB6006" w:rsidRPr="00D424AA">
        <w:rPr>
          <w:rFonts w:cs="Times New Roman"/>
          <w:i/>
          <w:lang w:val="en-GB"/>
        </w:rPr>
        <w:t xml:space="preserve">very likely </w:t>
      </w:r>
      <w:r w:rsidR="00AB6006" w:rsidRPr="00D424AA">
        <w:rPr>
          <w:rFonts w:cs="Times New Roman"/>
          <w:lang w:val="en-GB"/>
        </w:rPr>
        <w:t xml:space="preserve">increase at higher warming levels for the region as whole. The </w:t>
      </w:r>
      <w:r w:rsidR="00AB6006" w:rsidRPr="00D424AA">
        <w:rPr>
          <w:rFonts w:eastAsia="Calibri" w:cs="Times New Roman"/>
          <w:noProof/>
          <w:lang w:val="en-GB" w:eastAsia="en-US"/>
        </w:rPr>
        <w:t xml:space="preserve">CMIP6 multi-model median </w:t>
      </w:r>
      <w:r w:rsidR="00AB6006" w:rsidRPr="00D424AA">
        <w:rPr>
          <w:rFonts w:eastAsia="Calibri" w:cs="Times New Roman"/>
          <w:noProof/>
          <w:lang w:val="en-GB" w:eastAsia="en-US"/>
        </w:rPr>
        <w:lastRenderedPageBreak/>
        <w:t xml:space="preserve">projects an increase in the 10- and 50-yr return values of </w:t>
      </w:r>
      <w:r w:rsidR="00E64E86" w:rsidRPr="00D424AA">
        <w:rPr>
          <w:rFonts w:eastAsia="Calibri" w:cs="Times New Roman"/>
          <w:noProof/>
          <w:lang w:val="en-GB" w:eastAsia="en-US"/>
        </w:rPr>
        <w:t>Rx1day</w:t>
      </w:r>
      <w:r w:rsidR="00AB6006" w:rsidRPr="00D424AA">
        <w:rPr>
          <w:rFonts w:eastAsia="Calibri" w:cs="Times New Roman"/>
          <w:noProof/>
          <w:lang w:val="en-GB" w:eastAsia="en-US"/>
        </w:rPr>
        <w:t xml:space="preserve"> and </w:t>
      </w:r>
      <w:r w:rsidR="00E64E86" w:rsidRPr="00D424AA">
        <w:rPr>
          <w:rFonts w:eastAsia="Calibri" w:cs="Times New Roman"/>
          <w:noProof/>
          <w:lang w:val="en-GB" w:eastAsia="en-US"/>
        </w:rPr>
        <w:t>Rx5day</w:t>
      </w:r>
      <w:r w:rsidR="00AB6006" w:rsidRPr="00D424AA">
        <w:rPr>
          <w:rFonts w:eastAsia="Calibri" w:cs="Times New Roman"/>
          <w:noProof/>
          <w:lang w:val="en-GB" w:eastAsia="en-US"/>
        </w:rPr>
        <w:t xml:space="preserve"> over more than 95% of regions, even at the 2</w:t>
      </w:r>
      <w:r w:rsidR="00AB6006" w:rsidRPr="00D424AA">
        <w:rPr>
          <w:rFonts w:cs="Times New Roman"/>
          <w:lang w:val="en-GB"/>
        </w:rPr>
        <w:t>°</w:t>
      </w:r>
      <w:r w:rsidR="00AB6006" w:rsidRPr="00D424AA">
        <w:rPr>
          <w:rFonts w:eastAsia="Calibri" w:cs="Times New Roman"/>
          <w:noProof/>
          <w:lang w:val="en-GB" w:eastAsia="en-US"/>
        </w:rPr>
        <w:t xml:space="preserve">C warming level, with larger increases at higher warming levels, independent of emission scenarios </w:t>
      </w:r>
      <w:commentRangeStart w:id="1752"/>
      <w:r w:rsidR="00AB6006" w:rsidRPr="00D424AA">
        <w:rPr>
          <w:rFonts w:eastAsia="Calibri" w:cs="Times New Roman"/>
          <w:noProof/>
          <w:lang w:val="en-GB" w:eastAsia="en-US"/>
        </w:rPr>
        <w:fldChar w:fldCharType="begin" w:fldLock="1"/>
      </w:r>
      <w:ins w:id="1753" w:author="Robin Matthews" w:date="2021-07-13T22:32:00Z">
        <w:r w:rsidR="0045536A">
          <w:rPr>
            <w:rFonts w:eastAsia="Calibri" w:cs="Times New Roman"/>
            <w:noProof/>
            <w:lang w:val="en-GB" w:eastAsia="en-US"/>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754" w:author="Robin Matthews" w:date="2021-07-13T22:32:00Z">
        <w:r w:rsidR="00FC4C2D" w:rsidDel="0045536A">
          <w:rPr>
            <w:rFonts w:eastAsia="Calibri" w:cs="Times New Roman"/>
            <w:noProof/>
            <w:lang w:val="en-GB" w:eastAsia="en-US"/>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00AB6006" w:rsidRPr="00D424AA">
        <w:rPr>
          <w:rFonts w:eastAsia="Calibri" w:cs="Times New Roman"/>
          <w:noProof/>
          <w:lang w:val="en-GB" w:eastAsia="en-US"/>
        </w:rPr>
        <w:fldChar w:fldCharType="separate"/>
      </w:r>
      <w:r w:rsidR="00A26296">
        <w:rPr>
          <w:rFonts w:eastAsia="Calibri" w:cs="Times New Roman"/>
          <w:noProof/>
          <w:lang w:val="en-GB" w:eastAsia="en-US"/>
        </w:rPr>
        <w:t>(</w:t>
      </w:r>
      <w:ins w:id="1755" w:author="Robin Matthews" w:date="2021-07-13T22:32:00Z">
        <w:r w:rsidR="0045536A">
          <w:rPr>
            <w:rFonts w:eastAsia="Calibri" w:cs="Times New Roman"/>
            <w:noProof/>
            <w:lang w:val="en-GB" w:eastAsia="en-US"/>
          </w:rPr>
          <w:t xml:space="preserve">C. </w:t>
        </w:r>
      </w:ins>
      <w:r w:rsidR="00A26296">
        <w:rPr>
          <w:rFonts w:eastAsia="Calibri" w:cs="Times New Roman"/>
          <w:noProof/>
          <w:lang w:val="en-GB" w:eastAsia="en-US"/>
        </w:rPr>
        <w:t>Li et al., 2020</w:t>
      </w:r>
      <w:r w:rsidR="00AB6006" w:rsidRPr="00D424AA">
        <w:rPr>
          <w:rFonts w:eastAsia="Calibri" w:cs="Times New Roman"/>
          <w:noProof/>
          <w:lang w:val="en-GB" w:eastAsia="en-US"/>
        </w:rPr>
        <w:fldChar w:fldCharType="end"/>
      </w:r>
      <w:commentRangeEnd w:id="1752"/>
      <w:r w:rsidR="00A26296">
        <w:rPr>
          <w:rStyle w:val="Marquedecommentaire"/>
        </w:rPr>
        <w:commentReference w:id="1752"/>
      </w:r>
      <w:r w:rsidR="00AB6006" w:rsidRPr="00841A35">
        <w:rPr>
          <w:rFonts w:eastAsia="Calibri" w:cs="Times New Roman"/>
          <w:noProof/>
          <w:lang w:val="en-GB" w:eastAsia="en-US"/>
        </w:rPr>
        <w:t xml:space="preserve">, also </w:t>
      </w:r>
      <w:r w:rsidR="00562895" w:rsidRPr="00D424AA">
        <w:rPr>
          <w:rFonts w:eastAsia="Calibri" w:cs="Times New Roman"/>
          <w:noProof/>
          <w:lang w:val="en-GB" w:eastAsia="en-US"/>
        </w:rPr>
        <w:t>Figure</w:t>
      </w:r>
      <w:r w:rsidR="00AB6006" w:rsidRPr="00D424AA">
        <w:rPr>
          <w:rFonts w:eastAsia="Calibri" w:cs="Times New Roman"/>
          <w:noProof/>
          <w:lang w:val="en-GB" w:eastAsia="en-US"/>
        </w:rPr>
        <w:t xml:space="preserve"> 11.7). CMIP5 models produced similar projections. </w:t>
      </w:r>
      <w:r w:rsidR="00AB6006" w:rsidRPr="00D424AA">
        <w:rPr>
          <w:rFonts w:cs="Times New Roman"/>
          <w:lang w:val="en-GB"/>
        </w:rPr>
        <w:t xml:space="preserve">Both heavy rainfall and rainfall intensity are projected to increase </w:t>
      </w:r>
      <w:commentRangeStart w:id="1756"/>
      <w:r w:rsidR="00AB6006" w:rsidRPr="00D424AA">
        <w:rPr>
          <w:rFonts w:cs="Times New Roman"/>
          <w:lang w:val="en-GB"/>
        </w:rPr>
        <w:fldChar w:fldCharType="begin" w:fldLock="1"/>
      </w:r>
      <w:ins w:id="1757" w:author="Robin Matthews" w:date="2021-07-13T22:32:00Z">
        <w:r w:rsidR="0045536A">
          <w:rPr>
            <w:rFonts w:cs="Times New Roman"/>
            <w:lang w:val="en-GB"/>
          </w:rPr>
          <w:instrText>ADDIN CSL_CITATION { "citationItems" : [ { "id" : "ITEM-1", "itemData" : { "DOI" : "10.2151/sola.2017-002", "author" : [ { "dropping-particle" : "", "family" : "Endo", "given" : "Hirokazu", "non-dropping-particle" : "", "parse-names" : false, "suffix" : "" }, { "dropping-particle" : "", "family" : "Kitoh", "given" : "Akio", "non-dropping-particle" : "", "parse-names" : false, "suffix" : "" }, { "dropping-particle" : "", "family" : "Mizuta", "given" : "Ryo", "non-dropping-particle" : "", "parse-names" : false, "suffix" : "" }, { "dropping-particle" : "", "family" : "Ishii", "given" : "Masayoshi", "non-dropping-particle" : "", "parse-names" : false, "suffix" : "" } ], "id" : "ITEM-1", "issued" : { "date-parts" : [ [ "2017" ] ] }, "page" : "0-5", "title" : "Future Changes in Precipitation Extremes in East Asia and Their Uncertainty Based on Large Ensemble Simulations with a High-Resolution AGCM", "translator" : [ { "dropping-particle" : "", "family" : "S2", "given" : "", "non-dropping-particle" : "", "parse-names" : false, "suffix" : "" } ], "type" : "article-journal", "volume" : "13" }, "uris" : [ "http://www.mendeley.com/documents/?uuid=f210a63e-af06-4c98-8f88-0232dc812d2f" ] }, { "id" : "ITEM-2", "itemData" : { "DOI" : "10.1007/s11069-016-2553-0", "ISSN" : "1573-0840", "abstract" : "Based on the historical and future outputs of 17 coupled model intercomparison project phase 5 (CMIP5) models, simulation of the precipitation extremes in China was evaluated under baseline climate condition compared to a gridded daily observation dataset CN05.1. The variations in precipitation extremes for eight global warming targets were also projected. The 17 individual models and the multi-model ensemble accurately reproduced the spatial distribution of precipitation extremes, although they were limited in their ability to capture the temporal characteristics. A notable dry bias existed in Southeast China, while a wet bias was present in North and Northwest China. The precipitation extremes in China were projected to be more frequent and more intense as global temperature rise reached the 1.5, 2.0, 2.5, 3.0, 3.5, 4.0, 4.5, and 5.0\u00a0\u00b0C warming targets. The projected percentage changes in the annual number of days with precipitation &gt;50\u00a0mm (R50) and total precipitation during days in which the daily precipitation exceeds the 99th percentile (R99p) are projected to increase by 25.81 and 69.14\u00a0% relative to the baseline climate for a 1.5\u00a0\u00b0C warming target, and by 95.52 and 162.00\u00a0% for a 4.0\u00a0\u00b0C warming target, respectively. As the global mean temperature rise increased from 1.5 to 5\u00a0\u00b0C, the subregions considerably affected by the East Asian summer monsoon (e.g., Southwest China, South China, and the Yangtze-Huai River Valley) were projected to experience a more dramatic increase in extreme precipitation events, in both number of days and intensity, while North and Northwest China were projected to suffer from relatively slight increases. The model uncertainties in the projected precipitation extremes in China by 17 CMIP5 models increase as global temperature rise increases.", "author" : [ { "dropping-particle" : "", "family" : "Guo", "given" : "Xiaojun", "non-dropping-particle" : "", "parse-names" : false, "suffix" : "" }, { "dropping-particle" : "", "family" : "Huang", "given" : "Jianbin", "non-dropping-particle" : "", "parse-names" : false, "suffix" : "" }, { "dropping-particle" : "", "family" : "Luo", "given" : "Yong", "non-dropping-particle" : "", "parse-names" : false, "suffix" : "" }, { "dropping-particle" : "", "family" : "Zhao", "given" : "Zongci", "non-dropping-particle" : "", "parse-names" : false, "suffix" : "" }, { "dropping-particle" : "", "family" : "Xu", "given" : "Ying", "non-dropping-particle" : "", "parse-names" : false, "suffix" : "" } ], "container-title" : "Natural Hazards", "id" : "ITEM-2", "issue" : "3", "issued" : { "date-parts" : [ [ "2016" ] ] }, "page" : "2299-2319", "title" : "Projection of precipitation extremes for eight global warming targets by 17 CMIP5 models", "translator" : [ { "dropping-particle" : "", "family" : "S2365", "given" : "", "non-dropping-particle" : "", "parse-names" : false, "suffix" : "" } ], "type" : "article-journal", "volume" : "84" }, "uris" : [ "http://www.mendeley.com/documents/?uuid=d752ad83-0116-4632-b26f-fb6f8f50b489" ] }, { "id" : "ITEM-3",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3",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5", "itemData" : { "DOI" : "10.1002/joc.5414", "ISSN" : "08998418", "author" : [ { "dropping-particle" : "", "family" : "Kim", "given" : "Gayoung", "non-dropping-particle" : "", "parse-names" : false, "suffix" : "" }, { "dropping-particle" : "", "family" : "Cha", "given" : "Dong-Hyun", "non-dropping-particle" : "", "parse-names" : false, "suffix" : "" }, { "dropping-particle" : "", "family" : "Park", "given" : "Changyong", "non-dropping-particle" : "", "parse-names" : false, "suffix" : "" }, { "dropping-particle" : "", "family" : "Lee", "given" : "Gil", "non-dropping-particle" : "", "parse-names" : false, "suffix" : "" }, { "dropping-particle" : "", "family" : "Jin", "given" : "Chun-Sil", "non-dropping-particle" : "", "parse-names" : false, "suffix" : "" }, { "dropping-particle" : "", "family" : "Lee", "given" : "Dong-Kyou", "non-dropping-particle" : "", "parse-names" : false, "suffix" : "" }, { "dropping-particle" : "", "family" : "Suh", "given" : "Myoung-Seok", "non-dropping-particle" : "", "parse-names" : false, "suffix" : "" }, { "dropping-particle" : "", "family" : "Ahn", "given" : "Joong-Bae", "non-dropping-particle" : "", "parse-names" : false, "suffix" : "" }, { "dropping-particle" : "", "family" : "Min", "given" : "Seung-Ki", "non-dropping-particle" : "", "parse-names" : false, "suffix" : "" }, { "dropping-particle" : "", "family" : "Hong", "given" : "Song-You", "non-dropping-particle" : "", "parse-names" : false, "suffix" : "" }, { "dropping-particle" : "", "family" : "Kang", "given" : "Hyun-Suk", "non-dropping-particle" : "", "parse-names" : false, "suffix" : "" } ], "container-title" : "International Journal of Climatology", "id" : "ITEM-5", "issued" : { "date-parts" : [ [ "2018", "4" ] ] }, "page" : "e862-e874", "title" : "Future changes in extreme precipitation indices over Korea", "translator" : [ { "dropping-particle" : "", "family" : "S1306", "given" : "", "non-dropping-particle" : "", "parse-names" : false, "suffix" : "" } ], "type" : "article-journal", "volume" : "38" }, "uris" : [ "http://www.mendeley.com/documents/?uuid=0f24df6b-4c53-47ae-b200-297bafde6591" ] }, { "id" : "ITEM-6",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6",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7",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7",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mendeley" : { "formattedCitation" : "(Zhou et al., 2014; Guo et al., 2016, 2018; Xu et al., 2016a; Endo et al., 2017; Han et al., 2018; Kim et al., 2018b)", "manualFormatting" : "(Zhou et al., 2014; Guo et al., 2016, 2018; Y. Xu et al., 2016; Endo et al., 2017; Han et al., 2018; G. Kim et al., 2018)", "plainTextFormattedCitation" : "(Zhou et al., 2014; Guo et al., 2016, 2018; Xu et al., 2016a; Endo et al., 2017; Han et al., 2018; Kim et al., 2018b)", "previouslyFormattedCitation" : "(Zhou et al., 2014; Guo et al., 2016, 2018; Xu et al., 2016a; Endo et al., 2017; Han et al., 2018; Kim et al., 2018b)" }, "properties" : { "noteIndex" : 0 }, "schema" : "https://github.com/citation-style-language/schema/raw/master/csl-citation.json" }</w:instrText>
        </w:r>
      </w:ins>
      <w:del w:id="1758" w:author="Robin Matthews" w:date="2021-07-13T22:32:00Z">
        <w:r w:rsidR="00FF6231" w:rsidDel="0045536A">
          <w:rPr>
            <w:rFonts w:cs="Times New Roman"/>
            <w:lang w:val="en-GB"/>
          </w:rPr>
          <w:delInstrText>ADDIN CSL_CITATION { "citationItems" : [ { "id" : "ITEM-1", "itemData" : { "DOI" : "10.2151/sola.2017-002", "author" : [ { "dropping-particle" : "", "family" : "Endo", "given" : "Hirokazu", "non-dropping-particle" : "", "parse-names" : false, "suffix" : "" }, { "dropping-particle" : "", "family" : "Kitoh", "given" : "Akio", "non-dropping-particle" : "", "parse-names" : false, "suffix" : "" }, { "dropping-particle" : "", "family" : "Mizuta", "given" : "Ryo", "non-dropping-particle" : "", "parse-names" : false, "suffix" : "" }, { "dropping-particle" : "", "family" : "Ishii", "given" : "Masayoshi", "non-dropping-particle" : "", "parse-names" : false, "suffix" : "" } ], "id" : "ITEM-1", "issued" : { "date-parts" : [ [ "2017" ] ] }, "page" : "0-5", "title" : "Future Changes in Precipitation Extremes in East Asia and Their Uncertainty Based on Large Ensemble Simulations with a High-Resolution AGCM", "translator" : [ { "dropping-particle" : "", "family" : "S2", "given" : "", "non-dropping-particle" : "", "parse-names" : false, "suffix" : "" } ], "type" : "article-journal", "volume" : "13" }, "uris" : [ "http://www.mendeley.com/documents/?uuid=f210a63e-af06-4c98-8f88-0232dc812d2f" ] }, { "id" : "ITEM-2", "itemData" : { "DOI" : "10.1007/s11069-016-2553-0", "ISSN" : "1573-0840", "abstract" : "Based on the historical and future outputs of 17 coupled model intercomparison project phase 5 (CMIP5) models, simulation of the precipitation extremes in China was evaluated under baseline climate condition compared to a gridded daily observation dataset CN05.1. The variations in precipitation extremes for eight global warming targets were also projected. The 17 individual models and the multi-model ensemble accurately reproduced the spatial distribution of precipitation extremes, although they were limited in their ability to capture the temporal characteristics. A notable dry bias existed in Southeast China, while a wet bias was present in North and Northwest China. The precipitation extremes in China were projected to be more frequent and more intense as global temperature rise reached the 1.5, 2.0, 2.5, 3.0, 3.5, 4.0, 4.5, and 5.0\u00a0\u00b0C warming targets. The projected percentage changes in the annual number of days with precipitation &gt;50\u00a0mm (R50) and total precipitation during days in which the daily precipitation exceeds the 99th percentile (R99p) are projected to increase by 25.81 and 69.14\u00a0% relative to the baseline climate for a 1.5\u00a0\u00b0C warming target, and by 95.52 and 162.00\u00a0% for a 4.0\u00a0\u00b0C warming target, respectively. As the global mean temperature rise increased from 1.5 to 5\u00a0\u00b0C, the subregions considerably affected by the East Asian summer monsoon (e.g., Southwest China, South China, and the Yangtze-Huai River Valley) were projected to experience a more dramatic increase in extreme precipitation events, in both number of days and intensity, while North and Northwest China were projected to suffer from relatively slight increases. The model uncertainties in the projected precipitation extremes in China by 17 CMIP5 models increase as global temperature rise increases.", "author" : [ { "dropping-particle" : "", "family" : "Guo", "given" : "Xiaojun", "non-dropping-particle" : "", "parse-names" : false, "suffix" : "" }, { "dropping-particle" : "", "family" : "Huang", "given" : "Jianbin", "non-dropping-particle" : "", "parse-names" : false, "suffix" : "" }, { "dropping-particle" : "", "family" : "Luo", "given" : "Yong", "non-dropping-particle" : "", "parse-names" : false, "suffix" : "" }, { "dropping-particle" : "", "family" : "Zhao", "given" : "Zongci", "non-dropping-particle" : "", "parse-names" : false, "suffix" : "" }, { "dropping-particle" : "", "family" : "Xu", "given" : "Ying", "non-dropping-particle" : "", "parse-names" : false, "suffix" : "" } ], "container-title" : "Natural Hazards", "id" : "ITEM-2", "issue" : "3", "issued" : { "date-parts" : [ [ "2016" ] ] }, "page" : "2299-2319", "title" : "Projection of precipitation extremes for eight global warming targets by 17 CMIP5 models", "translator" : [ { "dropping-particle" : "", "family" : "S2365", "given" : "", "non-dropping-particle" : "", "parse-names" : false, "suffix" : "" } ], "type" : "article-journal", "volume" : "84" }, "uris" : [ "http://www.mendeley.com/documents/?uuid=d752ad83-0116-4632-b26f-fb6f8f50b489" ] }, { "id" : "ITEM-3",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3",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5", "itemData" : { "DOI" : "10.1002/joc.5414", "ISSN" : "08998418", "author" : [ { "dropping-particle" : "", "family" : "Kim", "given" : "Gayoung", "non-dropping-particle" : "", "parse-names" : false, "suffix" : "" }, { "dropping-particle" : "", "family" : "Cha", "given" : "Dong-Hyun", "non-dropping-particle" : "", "parse-names" : false, "suffix" : "" }, { "dropping-particle" : "", "family" : "Park", "given" : "Changyong", "non-dropping-particle" : "", "parse-names" : false, "suffix" : "" }, { "dropping-particle" : "", "family" : "Lee", "given" : "Gil", "non-dropping-particle" : "", "parse-names" : false, "suffix" : "" }, { "dropping-particle" : "", "family" : "Jin", "given" : "Chun-Sil", "non-dropping-particle" : "", "parse-names" : false, "suffix" : "" }, { "dropping-particle" : "", "family" : "Lee", "given" : "Dong-Kyou", "non-dropping-particle" : "", "parse-names" : false, "suffix" : "" }, { "dropping-particle" : "", "family" : "Suh", "given" : "Myoung-Seok", "non-dropping-particle" : "", "parse-names" : false, "suffix" : "" }, { "dropping-particle" : "", "family" : "Ahn", "given" : "Joong-Bae", "non-dropping-particle" : "", "parse-names" : false, "suffix" : "" }, { "dropping-particle" : "", "family" : "Min", "given" : "Seung-Ki", "non-dropping-particle" : "", "parse-names" : false, "suffix" : "" }, { "dropping-particle" : "", "family" : "Hong", "given" : "Song-You", "non-dropping-particle" : "", "parse-names" : false, "suffix" : "" }, { "dropping-particle" : "", "family" : "Kang", "given" : "Hyun-Suk", "non-dropping-particle" : "", "parse-names" : false, "suffix" : "" } ], "container-title" : "International Journal of Climatology", "id" : "ITEM-5", "issued" : { "date-parts" : [ [ "2018", "4" ] ] }, "page" : "e862-e874", "title" : "Future changes in extreme precipitation indices over Korea", "translator" : [ { "dropping-particle" : "", "family" : "S1306", "given" : "", "non-dropping-particle" : "", "parse-names" : false, "suffix" : "" } ], "type" : "article-journal", "volume" : "38" }, "uris" : [ "http://www.mendeley.com/documents/?uuid=0f24df6b-4c53-47ae-b200-297bafde6591" ] }, { "id" : "ITEM-6",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6",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7",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w:delInstrText>
        </w:r>
        <w:r w:rsidR="00FF6231" w:rsidRPr="006A2665" w:rsidDel="0045536A">
          <w:rPr>
            <w:rFonts w:cs="Times New Roman"/>
          </w:rPr>
          <w:delInstrText>, "non-dropping-particle" : "", "parse-names" : false, "suffix" : "" }, { "dropping-particle" : "", "family" : "Zhang", "given" : "Xuebin", "non-dropping-particle" : "", "parse-names" : false, "suffix" : "" } ], "container-title" : "Journal of Climate", "id" : "ITEM-7",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mendeley" : { "formattedCitation" : "(Zhou et al., 2014; Guo et al., 2016, 2018; Xu et al., 2016a; Endo et al., 2017; Han et al., 2018; Kim et al., 2018b)", "manualFormatting" : "(Endo et al., 2017; Guo et al., 2016, 2018; Han et al., 2018; Kim et al., 2018; Xu et al., 2016; Zhou et al., 2014)", "plainTextFormattedCitation" : "(Zhou et al., 2014; Guo et al., 2016, 2018; Xu et al., 2016a; Endo et al., 2017; Han et al., 2018; Kim et al., 2018b)", "previouslyFormattedCitation" : "(Zhou et al., 2014; Guo et al., 2016, 2018; Xu et al., 2016a; Endo et al., 2017; Han et al., 2018; Kim et al., 2018b)" }, "properties" : { "noteIndex" : 0 }, "schema" : "https://github.com/citation-style-language/schema/raw/master/csl-citation.json" }</w:delInstrText>
        </w:r>
      </w:del>
      <w:r w:rsidR="00AB6006" w:rsidRPr="00D424AA">
        <w:rPr>
          <w:rFonts w:cs="Times New Roman"/>
          <w:lang w:val="en-GB"/>
        </w:rPr>
        <w:fldChar w:fldCharType="separate"/>
      </w:r>
      <w:r w:rsidR="00A26296">
        <w:rPr>
          <w:rFonts w:cs="Times New Roman"/>
          <w:noProof/>
          <w:lang w:val="nb-NO"/>
        </w:rPr>
        <w:t>(</w:t>
      </w:r>
      <w:ins w:id="1759" w:author="Robin Matthews" w:date="2021-07-13T22:32:00Z">
        <w:r w:rsidR="0045536A">
          <w:rPr>
            <w:noProof/>
          </w:rPr>
          <w:t>Zhou et al., 2014; Guo et al., 2016, 2018; Y. Xu et al., 2016; Endo et al., 2017; Han et al., 2018; G. Kim et al., 2018</w:t>
        </w:r>
      </w:ins>
      <w:del w:id="1760" w:author="Robin Matthews" w:date="2021-07-13T22:32:00Z">
        <w:r w:rsidR="00A26296" w:rsidDel="0045536A">
          <w:rPr>
            <w:rFonts w:cs="Times New Roman"/>
            <w:noProof/>
            <w:lang w:val="nb-NO"/>
          </w:rPr>
          <w:delText>Endo et al., 2017; Guo et al., 2016, 2018; Han et al., 2018; Kim et al., 2018; Xu et al., 2016; Zhou et al., 2014</w:delText>
        </w:r>
      </w:del>
      <w:r w:rsidR="00A26296">
        <w:rPr>
          <w:rFonts w:cs="Times New Roman"/>
          <w:noProof/>
          <w:lang w:val="nb-NO"/>
        </w:rPr>
        <w:t>)</w:t>
      </w:r>
      <w:r w:rsidR="00AB6006" w:rsidRPr="00D424AA">
        <w:rPr>
          <w:rFonts w:cs="Times New Roman"/>
          <w:lang w:val="en-GB"/>
        </w:rPr>
        <w:fldChar w:fldCharType="end"/>
      </w:r>
      <w:commentRangeEnd w:id="1756"/>
      <w:r w:rsidR="00A26296">
        <w:rPr>
          <w:rStyle w:val="Marquedecommentaire"/>
        </w:rPr>
        <w:commentReference w:id="1756"/>
      </w:r>
      <w:r w:rsidR="00AB6006" w:rsidRPr="00841A35">
        <w:rPr>
          <w:rFonts w:cs="Times New Roman"/>
          <w:lang w:val="nb-NO"/>
        </w:rPr>
        <w:t xml:space="preserve">. </w:t>
      </w:r>
      <w:r w:rsidR="00AB6006" w:rsidRPr="00D424AA">
        <w:rPr>
          <w:rFonts w:eastAsia="Calibri" w:cs="Times New Roman"/>
          <w:noProof/>
          <w:lang w:val="en-GB" w:eastAsia="en-US"/>
        </w:rPr>
        <w:t>A half-degree difference in warming between the 1.5</w:t>
      </w:r>
      <w:r w:rsidR="00AB6006" w:rsidRPr="00D424AA">
        <w:rPr>
          <w:rFonts w:cs="Times New Roman"/>
          <w:lang w:val="en-GB"/>
        </w:rPr>
        <w:t>°</w:t>
      </w:r>
      <w:r w:rsidR="00AB6006" w:rsidRPr="00D424AA">
        <w:rPr>
          <w:rFonts w:eastAsia="Calibri" w:cs="Times New Roman"/>
          <w:noProof/>
          <w:lang w:val="en-GB" w:eastAsia="en-US"/>
        </w:rPr>
        <w:t>C and 2.0</w:t>
      </w:r>
      <w:r w:rsidR="00AB6006" w:rsidRPr="00D424AA">
        <w:rPr>
          <w:rFonts w:cs="Times New Roman"/>
          <w:lang w:val="en-GB"/>
        </w:rPr>
        <w:t>°</w:t>
      </w:r>
      <w:r w:rsidR="00AB6006" w:rsidRPr="00D424AA">
        <w:rPr>
          <w:rFonts w:eastAsia="Calibri" w:cs="Times New Roman"/>
          <w:noProof/>
          <w:lang w:val="en-GB" w:eastAsia="en-US"/>
        </w:rPr>
        <w:t xml:space="preserve">C warming levels can result in a detectable increase in extreme precipitation over the region </w:t>
      </w:r>
      <w:commentRangeStart w:id="1761"/>
      <w:r w:rsidR="00AB6006" w:rsidRPr="00D424AA">
        <w:rPr>
          <w:rFonts w:eastAsia="Calibri" w:cs="Times New Roman"/>
          <w:noProof/>
          <w:lang w:val="en-GB" w:eastAsia="en-US"/>
        </w:rPr>
        <w:fldChar w:fldCharType="begin" w:fldLock="1"/>
      </w:r>
      <w:ins w:id="1762" w:author="Robin Matthews" w:date="2021-07-13T22:33:00Z">
        <w:r w:rsidR="0045536A">
          <w:rPr>
            <w:rFonts w:eastAsia="Calibri" w:cs="Times New Roman"/>
            <w:noProof/>
            <w:lang w:val="en-GB" w:eastAsia="en-US"/>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763" w:author="Robin Matthews" w:date="2021-07-13T22:33:00Z">
        <w:r w:rsidR="00FC4C2D" w:rsidDel="0045536A">
          <w:rPr>
            <w:rFonts w:eastAsia="Calibri" w:cs="Times New Roman"/>
            <w:noProof/>
            <w:lang w:val="en-GB" w:eastAsia="en-US"/>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00AB6006" w:rsidRPr="00D424AA">
        <w:rPr>
          <w:rFonts w:eastAsia="Calibri" w:cs="Times New Roman"/>
          <w:noProof/>
          <w:lang w:val="en-GB" w:eastAsia="en-US"/>
        </w:rPr>
        <w:fldChar w:fldCharType="separate"/>
      </w:r>
      <w:r w:rsidR="00A26296">
        <w:rPr>
          <w:rFonts w:eastAsia="Calibri" w:cs="Times New Roman"/>
          <w:noProof/>
          <w:lang w:val="en-GB" w:eastAsia="en-US"/>
        </w:rPr>
        <w:t>(</w:t>
      </w:r>
      <w:ins w:id="1764" w:author="Robin Matthews" w:date="2021-07-13T22:33:00Z">
        <w:r w:rsidR="0045536A">
          <w:rPr>
            <w:rFonts w:eastAsia="Calibri" w:cs="Times New Roman"/>
            <w:noProof/>
            <w:lang w:val="en-GB" w:eastAsia="en-US"/>
          </w:rPr>
          <w:t xml:space="preserve">C. </w:t>
        </w:r>
      </w:ins>
      <w:r w:rsidR="00A26296">
        <w:rPr>
          <w:rFonts w:eastAsia="Calibri" w:cs="Times New Roman"/>
          <w:noProof/>
          <w:lang w:val="en-GB" w:eastAsia="en-US"/>
        </w:rPr>
        <w:t>Li et al., 202</w:t>
      </w:r>
      <w:ins w:id="1765" w:author="Robin Matthews" w:date="2021-07-13T22:33:00Z">
        <w:r w:rsidR="0045536A">
          <w:rPr>
            <w:rFonts w:eastAsia="Calibri" w:cs="Times New Roman"/>
            <w:noProof/>
            <w:lang w:val="en-GB" w:eastAsia="en-US"/>
          </w:rPr>
          <w:t>0)</w:t>
        </w:r>
      </w:ins>
      <w:del w:id="1766" w:author="Robin Matthews" w:date="2021-07-13T22:33:00Z">
        <w:r w:rsidR="00A26296" w:rsidDel="0045536A">
          <w:rPr>
            <w:rFonts w:eastAsia="Calibri" w:cs="Times New Roman"/>
            <w:noProof/>
            <w:lang w:val="en-GB" w:eastAsia="en-US"/>
          </w:rPr>
          <w:delText>0</w:delText>
        </w:r>
      </w:del>
      <w:r w:rsidR="00AB6006" w:rsidRPr="00D424AA">
        <w:rPr>
          <w:rFonts w:eastAsia="Calibri" w:cs="Times New Roman"/>
          <w:noProof/>
          <w:lang w:val="en-GB" w:eastAsia="en-US"/>
        </w:rPr>
        <w:fldChar w:fldCharType="end"/>
      </w:r>
      <w:commentRangeEnd w:id="1761"/>
      <w:r w:rsidR="00A26296">
        <w:rPr>
          <w:rStyle w:val="Marquedecommentaire"/>
        </w:rPr>
        <w:commentReference w:id="1761"/>
      </w:r>
      <w:del w:id="1767" w:author="Robin Matthews" w:date="2021-07-13T22:33:00Z">
        <w:r w:rsidR="00AB6006" w:rsidRPr="00841A35" w:rsidDel="0045536A">
          <w:rPr>
            <w:rFonts w:eastAsia="Calibri" w:cs="Times New Roman"/>
            <w:noProof/>
            <w:lang w:val="en-GB" w:eastAsia="en-US"/>
          </w:rPr>
          <w:delText>)</w:delText>
        </w:r>
      </w:del>
      <w:r w:rsidR="00AB6006" w:rsidRPr="00841A35">
        <w:rPr>
          <w:rFonts w:eastAsia="Calibri" w:cs="Times New Roman"/>
          <w:noProof/>
          <w:lang w:val="en-GB" w:eastAsia="en-US"/>
        </w:rPr>
        <w:t xml:space="preserve">, </w:t>
      </w:r>
      <w:r w:rsidR="00AB6006" w:rsidRPr="00D424AA">
        <w:rPr>
          <w:rFonts w:cs="Times New Roman"/>
          <w:lang w:val="en-GB"/>
        </w:rPr>
        <w:t xml:space="preserve">in the Asian-Australian monsoon region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2017EF000734", "ISSN" : "2328-4277", "abstract" : "Abstract In light of the Paris Agreement, it is essential to identify regional impacts of half a degree additional global warming to inform climate adaptation and mitigation strategies. We investigate the effects of 1.5\u00b0C and 2.0\u00b0C global warming above preindustrial conditions, relative to present day (2006?2015), over the Asian-Australian monsoon region (AAMR) using five models from the Half a degree Additional warming, Prognosis and Projected Impacts (HAPPI) project. There is considerable intermodel variability in projected changes to mean climate and extreme events in 2.0\u00b0C and 1.5\u00b0C scenarios. There is high confidence in projected increases to mean and extreme surface temperatures over AAMR, as well as more-frequent persistent daily temperature extremes over East Asia, Australia, and northern India with an additional 0.5\u00b0C warming, which are likely to occur. Mean and extreme monsoon precipitation amplify over AAMR, except over Australia at 1.5\u00b0C where there is uncertainty in the sign of the change. Persistent daily extreme precipitation events are likely to become more frequent over parts of East Asia and India with an additional 0.5\u00b0C warming. There is lower confidence in projections of precipitation change than in projections of surface temperature change. These results highlight the benefits of limiting the global-mean temperature change to 1.5\u00b0C above preindustrial, as the severity of the above effects increases with an extra 0.5\u00b0C warming.", "author" : [ { "dropping-particle" : "", "family" : "Chevuturi", "given" : "Amulya", "non-dropping-particle" : "", "parse-names" : false, "suffix" : "" }, { "dropping-particle" : "", "family" : "Klingaman", "given" : "Nicholas P", "non-dropping-particle" : "", "parse-names" : false, "suffix" : "" }, { "dropping-particle" : "", "family" : "Turner", "given" : "Andrew G", "non-dropping-particle" : "", "parse-names" : false, "suffix" : "" }, { "dropping-particle" : "", "family" : "Hannah", "given" : "Shaun", "non-dropping-particle" : "", "parse-names" : false, "suffix" : "" } ], "container-title" : "Earth's Future", "id" : "ITEM-1", "issue" : "3", "issued" : { "date-parts" : [ [ "2018", "3", "1" ] ] }, "note" : "doi: 10.1002/2017EF000734", "page" : "339-358", "publisher" : "John Wiley &amp; Sons, Ltd", "title" : "Projected Changes in the Asian-Australian Monsoon Region in 1.5\u00b0C and 2.0\u00b0C Global-Warming Scenarios", "translator" : [ { "dropping-particle" : "", "family" : "S1628", "given" : "", "non-dropping-particle" : "", "parse-names" : false, "suffix" : "" } ], "type" : "article-journal", "volume" : "6" }, "uris" : [ "http://www.mendeley.com/documents/?uuid=fc89f516-a8ff-4885-a227-c2354f4cadb8", "http://www.mendeley.com/documents/?uuid=f17966f3-b95c-4281-9dec-11cebcac249a" ] } ], "mendeley" : { "formattedCitation" : "(Chevuturi et al., 2018)", "plainTextFormattedCitation" : "(Chevuturi et al., 2018)", "previouslyFormattedCitation" : "(Chevuturi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hevuturi et al., 2018)</w:t>
      </w:r>
      <w:r w:rsidR="00AB6006" w:rsidRPr="00D424AA">
        <w:rPr>
          <w:rFonts w:cs="Times New Roman"/>
          <w:lang w:val="en-GB"/>
        </w:rPr>
        <w:fldChar w:fldCharType="end"/>
      </w:r>
      <w:r w:rsidR="00AB6006" w:rsidRPr="00841A35">
        <w:rPr>
          <w:rFonts w:cs="Times New Roman"/>
          <w:lang w:val="en-GB"/>
        </w:rPr>
        <w:t xml:space="preserve">, and over South Asia and China </w:t>
      </w:r>
      <w:commentRangeStart w:id="1768"/>
      <w:r w:rsidR="00AB6006" w:rsidRPr="00D424AA">
        <w:rPr>
          <w:rFonts w:cs="Times New Roman"/>
          <w:lang w:val="en-GB"/>
        </w:rPr>
        <w:fldChar w:fldCharType="begin" w:fldLock="1"/>
      </w:r>
      <w:ins w:id="1769" w:author="Robin Matthews" w:date="2021-07-13T22:34:00Z">
        <w:r w:rsidR="0045536A">
          <w:rPr>
            <w:rFonts w:cs="Times New Roman"/>
            <w:lang w:val="en-GB"/>
          </w:rPr>
          <w:instrText>ADDIN CSL_CITATION { "citationItems" : [ { "id" : "ITEM-1", "itemData" : { "DOI" : "10.1016/j.scib.2017.12.021", "ISSN" : "20959273", "abstract" : "To avoid dangerous climate change impact, the Paris Agreement sets out two ambitious goals: to limit the global warming to be well below 2\u202f\u00b0C and to pursue effort for the global warming to be below 1.5\u202f\u00b0C above the pre-industrial level. As climate change risks may be region-dependent, changes in magnitude and probability of extreme precipitation over China are investigated under those two global warming levels based on simulations from the Coupled Model Inter-Comparison Projects Phase 5. The focus is on the added changes due to the additional half a degree warming from 1.5\u202f\u00b0C to 2\u202f\u00b0C. Results show that regional average changes in the magnitude do not depend on the return periods with a relative increase around 7% and 11% at the 1.5\u202f\u00b0C and 2\u202f\u00b0C global warming levels, respectively. The additional half a degree global warming adds an additional increase in the magnitude by nearly 4%. The regional average changes in term of occurrence probabilities show dependence on the return periods, with rarer events (longer return periods) having larger increase of risk. For the 100-year historical event, the probability is projected to increase by a factor of 1.6 and 2.4 at the 1.5\u202f\u00b0C and 2\u202f\u00b0C global warming levels, respectively. The projected changes in extreme precipitation are independent of the RCP scenarios.",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dropping-particle" : "", "family" : "Sun", "given" : "Ying", "non-dropping-particle" : "", "parse-names" : false, "suffix" : "" } ], "container-title" : "Science Bulletin", "id" : "ITEM-1", "issue" : "4", "issued" : { "date-parts" : [ [ "2018", "2", "28" ] ] }, "page" : "228-234", "publisher" : "Elsevier", "title" : "Additional risk in extreme precipitation in China from 1.5 \u00b0C to 2.0 \u00b0C global warming levels", "translator" : [ { "dropping-particle" : "", "family" : "S3342", "given" : "", "non-dropping-particle" : "", "parse-names" : false, "suffix" : "" } ], "type" : "article-journal", "volume" : "63" }, "uris" : [ "http://www.mendeley.com/documents/?uuid=e616a524-4948-4761-bb7e-bedcd0553322" ] }, { "id" : "ITEM-2", "itemData" : { "DOI" : "10.1088/1748-9326/aab55d", "author" : [ { "dropping-particle" : "", "family" : "Lee", "given" : "Donghyun", "non-dropping-particle" : "", "parse-names" : false, "suffix" : "" }, { "dropping-particle" : "", "family" : "Min", "given" : "Seung-ki", "non-dropping-particle" : "", "parse-names" : false, "suffix" : "" }, { "dropping-particle" : "", "family" : "Fischer", "given" : "Erich", "non-dropping-particle" : "", "parse-names" : false, "suffix" : "" }, { "dropping-particle" : "", "family" : "Shiogama", "given" : "Hideo", "non-dropping-particle" : "", "parse-names" : false, "suffix" : "" }, { "dropping-particle" : "", "family" : "Bethke", "given" : "Ingo", "non-dropping-particle" : "", "parse-names" : false, "suffix" : "" } ], "container-title" : "Environmental Research Letters", "id" : "ITEM-2", "issue" : "4", "issued" : { "date-parts" : [ [ "2018" ] ] }, "title" : "Impacts of half a degree additional warming on the Asian summer monsoon rainfall characteristics", "translator" : [ { "dropping-particle" : "", "family" : "S184", "given" : "", "non-dropping-particle" : "", "parse-names" : false, "suffix" : "" } ], "type" : "article-journal", "volume" : "13" }, "uris" : [ "http://www.mendeley.com/documents/?uuid=123aa9bb-9718-4c24-9ba2-60ceec632799" ] } ], "mendeley" : { "formattedCitation" : "(Lee et al., 2018b; Li et al., 2018f)", "manualFormatting" : "(D. Lee et al., 2018; W. Li et al., 2018b )", "plainTextFormattedCitation" : "(Lee et al., 2018b; Li et al., 2018f)", "previouslyFormattedCitation" : "(Lee et al., 2018b; Li et al., 2018f)" }, "properties" : { "noteIndex" : 0 }, "schema" : "https://github.com/citation-style-language/schema/raw/master/csl-citation.json" }</w:instrText>
        </w:r>
      </w:ins>
      <w:del w:id="1770" w:author="Robin Matthews" w:date="2021-07-13T22:34:00Z">
        <w:r w:rsidR="00FF6231" w:rsidDel="0045536A">
          <w:rPr>
            <w:rFonts w:cs="Times New Roman"/>
            <w:lang w:val="en-GB"/>
          </w:rPr>
          <w:delInstrText>ADDIN CSL_CITATION { "citationItems" : [ { "id" : "ITEM-1", "itemData" : { "DOI" : "10.1016/j.scib.2017.12.021", "ISSN" : "20959273", "abstract" : "To avoid dangerous climate change impact, the Paris Agreement sets out two ambitious goals: to limit the global warming to be well below 2\u202f\u00b0C and to pursue effort for the global warming to be below 1.5\u202f\u00b0C above the pre-industrial level. As climate change risks may be region-dependent, changes in magnitude and probability of extreme precipitation over China are investigated under those two global warming levels based on simulations from the Coupled Model Inter-Comparison Projects Phase 5. The focus is on the added changes due to the additional half a degree warming from 1.5\u202f\u00b0C to 2\u202f\u00b0C. Results show that regional average changes in the magnitude do not depend on the return periods with a relative increase around 7% and 11% at the 1.5\u202f\u00b0C and 2\u202f\u00b0C global warming levels, respectively. The additional half a degree global warming adds an additional increase in the magnitude by nearly 4%. The regional average changes in term of occurrence probabilities show dependence on the return periods, with rarer events (longer return periods) having larger increase of risk. For the 100-year historical event, the probability is projected to increase by a factor of 1.6 and 2.4 at the 1.5\u202f\u00b0C and 2\u202f\u00b0C global warming levels, respectively. The projected changes in extreme precipitation are independent of the RCP scenarios.",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dropping-particle" : "", "family" : "Sun", "given" : "Ying", "non-dropping-particle" : "", "parse-names" : false, "suffix" : "" } ], "container-title" : "Science Bulletin", "id" : "ITEM-1", "issue" : "4", "issued" : { "date-parts" : [ [ "2018", "2", "28" ] ] }, "page" : "228-234", "publisher" : "Elsevier", "title" : "Additional risk in extreme precipitation in China from 1.5 \u00b0C to 2.0 \u00b0C global warming levels", "translator" : [ { "dropping-particle" : "", "family" : "S3342", "given" : "", "non-dropping-particle" : "", "parse-names" : false, "suffix" : "" } ], "type" : "article-journal", "volume" : "63" }, "uris" : [ "http://www.mendeley.com/documents/?uuid=e616a524-4948-4761-bb7e-bedcd0553322" ] }, { "id" : "ITEM-2", "itemData" : { "DOI" : "10.1088/1748-9326/aab55d", "author" : [ { "dropping-particle" : "", "family" : "Lee", "given" : "Donghyun", "non-dropping-particle" : "", "parse-names" : false, "suffix" : "" }, { "dropping-particle" : "", "family" : "Min", "given" : "Seung-ki", "non-dropping-particle" : "", "parse-names" : false, "suffix" : "" }, { "dropping-particle" : "", "family" : "Fischer", "given" : "Erich", "non-dropping-particle" : "", "parse-names" : false, "suffix" : "" }, { "dropping-particle" : "", "family" : "Shiogama", "given" : "Hideo", "non-dropping-particle" : "", "parse-names" : false, "suffix" : "" }, { "dropping-particle" : "", "family" : "Bethke", "given" : "Ingo", "non-dropping-particle" : "", "parse-names" : false, "suffix" : "" } ], "container-title" : "Environmental Research Letters", "id" : "ITEM-2", "issue" : "4", "issued" : { "date-parts" : [ [ "2018" ] ] }, "title" : "Impacts of half a degree additional warming on the Asian summer monsoon rainfall characteristics", "translator" : [ { "dropping-particle" : "", "family" : "S184", "given" : "", "non-dropping-particle" : "", "parse-names" : false, "suffix" : "" } ], "type" : "article-journal", "volume" : "13" }, "uris" : [ "http://www.mendeley.com/documents/?uuid=123aa9bb-9718-4c24-9ba2-60ceec632799" ] } ], "mendeley" : { "formattedCitation" : "(Lee et al., 2018b; Li et al., 2018f)", "plainTextFormattedCitation" : "(Lee et al., 2018b; Li et al., 2018f)", "previouslyFormattedCitation" : "(Lee et al., 2018b; Li et al., 2018f)" }, "properties" : { "noteIndex" : 0 }, "schema" : "https://github.com/citation-style-language/schema/raw/master/csl-citation.json" }</w:delInstrText>
        </w:r>
      </w:del>
      <w:r w:rsidR="00AB6006" w:rsidRPr="00D424AA">
        <w:rPr>
          <w:rFonts w:cs="Times New Roman"/>
          <w:lang w:val="en-GB"/>
        </w:rPr>
        <w:fldChar w:fldCharType="separate"/>
      </w:r>
      <w:r w:rsidR="00A26296">
        <w:rPr>
          <w:rFonts w:cs="Times New Roman"/>
          <w:noProof/>
          <w:lang w:val="en-GB"/>
        </w:rPr>
        <w:t>(</w:t>
      </w:r>
      <w:ins w:id="1771" w:author="Robin Matthews" w:date="2021-07-13T22:34:00Z">
        <w:r w:rsidR="0045536A" w:rsidRPr="00B549EC">
          <w:rPr>
            <w:noProof/>
            <w:lang w:val="en-US"/>
          </w:rPr>
          <w:t>D. Lee et al., 2018; W. Li et al., 2018b</w:t>
        </w:r>
        <w:r w:rsidR="0045536A" w:rsidDel="0045536A">
          <w:rPr>
            <w:rFonts w:cs="Times New Roman"/>
            <w:noProof/>
            <w:lang w:val="en-GB"/>
          </w:rPr>
          <w:t xml:space="preserve"> </w:t>
        </w:r>
      </w:ins>
      <w:del w:id="1772" w:author="Robin Matthews" w:date="2021-07-13T22:34:00Z">
        <w:r w:rsidR="00A26296" w:rsidDel="0045536A">
          <w:rPr>
            <w:rFonts w:cs="Times New Roman"/>
            <w:noProof/>
            <w:lang w:val="en-GB"/>
          </w:rPr>
          <w:delText>Lee et al., 2018b; Li et al., 2018f</w:delText>
        </w:r>
      </w:del>
      <w:r w:rsidR="00A26296">
        <w:rPr>
          <w:rFonts w:cs="Times New Roman"/>
          <w:noProof/>
          <w:lang w:val="en-GB"/>
        </w:rPr>
        <w:t>)</w:t>
      </w:r>
      <w:r w:rsidR="00AB6006" w:rsidRPr="00D424AA">
        <w:rPr>
          <w:rFonts w:cs="Times New Roman"/>
          <w:lang w:val="en-GB"/>
        </w:rPr>
        <w:fldChar w:fldCharType="end"/>
      </w:r>
      <w:commentRangeEnd w:id="1768"/>
      <w:r w:rsidR="00A26296">
        <w:rPr>
          <w:rStyle w:val="Marquedecommentaire"/>
        </w:rPr>
        <w:commentReference w:id="1768"/>
      </w:r>
      <w:r w:rsidR="00AB6006" w:rsidRPr="00841A35">
        <w:rPr>
          <w:rFonts w:cs="Times New Roman"/>
          <w:lang w:val="en-GB"/>
        </w:rPr>
        <w:t xml:space="preserve">. </w:t>
      </w:r>
      <w:r w:rsidR="00AB6006" w:rsidRPr="00D424AA">
        <w:rPr>
          <w:rFonts w:eastAsia="Calibri" w:cs="Times New Roman"/>
          <w:noProof/>
          <w:lang w:val="en-GB" w:eastAsia="en-US"/>
        </w:rPr>
        <w:t xml:space="preserve">While there are regional differences, extreme precipitation is projected to increase in almost all sub-regions, though there can be spatial </w:t>
      </w:r>
      <w:r w:rsidR="00AB6006" w:rsidRPr="00D424AA">
        <w:rPr>
          <w:rFonts w:cs="Times New Roman"/>
          <w:lang w:val="en-GB"/>
        </w:rPr>
        <w:t xml:space="preserve">heterogeneity within sub-regions, such as in Indi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00382-017-3604-2", "ISSN" : "1432-0894", "abstract" : "Indian summer monsoon rainfall extremes and their changing characteristics under global warming have remained a potential area of research and a topic of scientific debate over the last decade. This partially attributes to multiple definitions of extremes reported in the past studies and poor understanding of the changing processes associated with extremes. The later one results into poor simulation of extremes by coarse resolution General Circulation Models under increased greenhouse gas emission which further deteriorates due to inadequate representation of monsoon processes in the models. Here we use transfer function based statistical downscaling model with non-parametric kernel regression for the projection of extremes and find such conventional regional modeling fails to simulate rainfall extremes over India. In this conjuncture, we modify the downscaling algorithm by applying a robust regression to the gridded extreme rainfall events. We observe, inclusion of robust regression to the downscaling algorithm improves the historical simulation of rainfall extremes at a 0.25\u00b0 spatial resolution, as evaluated based on classical extreme value theory methods, viz., block maxima and peak over threshold. The future projections of extremes during 2081\u20132100, obtained with the developed algorithm show no change to slight increase in the spatial mean of extremes with dominance of spatial heterogeneity. These changing characteristics in future are consistent with the observed recent changes in extremes over India. The proposed methodology will be useful for assessing the impacts of climate change on extremes; specifically while spatially mapping the risk to rainfall extremes over India.", "author" : [ { "dropping-particle" : "", "family" : "Shashikanth", "given" : "Kulkarni", "non-dropping-particle" : "", "parse-names" : false, "suffix" : "" }, { "dropping-particle" : "", "family" : "Ghosh", "given" : "Subimal", "non-dropping-particle" : "", "parse-names" : false, "suffix" : "" }, { "dropping-particle" : "", "family" : "H", "given" : "Vittal", "non-dropping-particle" : "", "parse-names" : false, "suffix" : "" }, { "dropping-particle" : "", "family" : "Karmakar", "given" : "Subhankar", "non-dropping-particle" : "", "parse-names" : false, "suffix" : "" } ], "container-title" : "Climate Dynamics", "id" : "ITEM-1", "issue" : "1", "issued" : { "date-parts" : [ [ "2018" ] ] }, "page" : "1-15", "title" : "Future projections of Indian summer monsoon rainfall extremes over India with statistical downscaling and its consistency with observed characteristics", "translator" : [ { "dropping-particle" : "", "family" : "S391", "given" : "", "non-dropping-particle" : "", "parse-names" : false, "suffix" : "" } ], "type" : "article-journal", "volume" : "51" }, "uris" : [ "http://www.mendeley.com/documents/?uuid=b5a4d90b-9392-4554-b4be-783b5dad296d" ] } ], "mendeley" : { "formattedCitation" : "(Shashikanth et al., 2018)", "plainTextFormattedCitation" : "(Shashikanth et al., 2018)", "previouslyFormattedCitation" : "(Shashikanth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Shashikanth et al., 2018)</w:t>
      </w:r>
      <w:r w:rsidR="00AB6006" w:rsidRPr="00D424AA">
        <w:rPr>
          <w:rFonts w:cs="Times New Roman"/>
          <w:lang w:val="en-GB"/>
        </w:rPr>
        <w:fldChar w:fldCharType="end"/>
      </w:r>
      <w:r w:rsidR="00AB6006" w:rsidRPr="00841A35">
        <w:rPr>
          <w:rFonts w:cs="Times New Roman"/>
          <w:lang w:val="en-GB"/>
        </w:rPr>
        <w:t xml:space="preserve"> and Southeast Asi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7/s00382-018-4374-1", "ISSN" : "0930-7575", "author" : [ { "dropping-particle" : "", "family" : "Ohba", "given" : "Masamichi", "non-dropping-particle" : "", "parse-names" : false, "suffix" : "" }, { "dropping-particle" : "", "family" : "Sugimoto", "given" : "Soichiro", "non-dropping-particle" : "", "parse-names" : false, "suffix" : "" } ], "container-title" : "Climate Dynamics", "id" : "ITEM-1", "issue" : "7-8", "issued" : { "date-parts" : [ [ "2019", "4" ] ] }, "page" : "4177-4191", "title" : "Differences in climate change impacts between weather patterns: possible effects on spatial heterogeneous changes in future extreme rainfall", "translator" : [ { "dropping-particle" : "", "family" : "S2164", "given" : "", "non-dropping-particle" : "", "parse-names" : false, "suffix" : "" } ], "type" : "article-journal", "volume" : "52" }, "uris" : [ "http://www.mendeley.com/documents/?uuid=dec03609-8c51-4583-90da-4e2cef5bf525" ] } ], "mendeley" : { "formattedCitation" : "(Ohba and Sugimoto, 2019)", "plainTextFormattedCitation" : "(Ohba and Sugimoto, 2019)", "previouslyFormattedCitation" : "(Ohba and Sugimoto,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Ohba and Sugimoto, 2019)</w:t>
      </w:r>
      <w:r w:rsidR="00AB6006" w:rsidRPr="00D424AA">
        <w:rPr>
          <w:rFonts w:cs="Times New Roman"/>
          <w:lang w:val="en-GB"/>
        </w:rPr>
        <w:fldChar w:fldCharType="end"/>
      </w:r>
      <w:r w:rsidR="00AB6006" w:rsidRPr="00841A35">
        <w:rPr>
          <w:rFonts w:cs="Times New Roman"/>
          <w:lang w:val="en-GB"/>
        </w:rPr>
        <w:t xml:space="preserve">. In East and Southeast Asia, </w:t>
      </w:r>
      <w:r>
        <w:rPr>
          <w:rFonts w:cs="Times New Roman"/>
          <w:lang w:val="en-GB"/>
        </w:rPr>
        <w:t xml:space="preserve">there is </w:t>
      </w:r>
      <w:r>
        <w:rPr>
          <w:rFonts w:cs="Times New Roman"/>
          <w:i/>
          <w:iCs/>
          <w:lang w:val="en-GB"/>
        </w:rPr>
        <w:t xml:space="preserve">high confidence </w:t>
      </w:r>
      <w:r>
        <w:rPr>
          <w:rFonts w:cs="Times New Roman"/>
          <w:lang w:val="en-GB"/>
        </w:rPr>
        <w:t xml:space="preserve">that </w:t>
      </w:r>
      <w:r w:rsidR="00AB6006" w:rsidRPr="00841A35">
        <w:rPr>
          <w:rFonts w:cs="Times New Roman"/>
          <w:lang w:val="en-GB"/>
        </w:rPr>
        <w:t xml:space="preserve">extreme precipitation is projected to intensify </w:t>
      </w:r>
      <w:bookmarkStart w:id="1773" w:name="_Hlk77108096"/>
      <w:commentRangeStart w:id="1774"/>
      <w:ins w:id="1775" w:author="Robin Matthews" w:date="2021-07-13T22:36:00Z">
        <w:r w:rsidR="0045536A">
          <w:rPr>
            <w:rFonts w:cs="Times New Roman"/>
            <w:lang w:val="en-GB"/>
          </w:rPr>
          <w:fldChar w:fldCharType="begin" w:fldLock="1"/>
        </w:r>
      </w:ins>
      <w:r w:rsidR="003A5209">
        <w:rPr>
          <w:rFonts w:cs="Times New Roman"/>
          <w:lang w:val="en-GB"/>
        </w:rPr>
        <w:instrText>ADDIN CSL_CITATION { "citationItems" : [ { "id" : "ITEM-1",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2",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2",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3",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3",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4",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4",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5",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5", "issued" : { "date-parts" : [ [ "2018", "4" ] ] }, "page" : "e678-e697", "title" : "Projected signals in climate extremes over China associated with a 2 \u00b0C global warming under two RCP scenarios", "translator" : [ { "dropping-particle" : "", "family" : "S958", "given" : "", "non-dropping-particle" : "", "parse-names" : false, "suffix" : "" } ], "type" : "article-journal", "volume" : "38" }, "uris" : [ "http://www.mendeley.com/documents/?uuid=6f69e6a5-dda3-4661-a9cc-d15adf43e30b" ] }, { "id" : "ITEM-6",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6",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7",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7",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8",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8",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9", "itemData" : { "DOI" : "10.1016/j.envres.2020.109350", "ISSN" : "00139351", "abstract" : "This study examines the projected precipitation extremes for the end of 21st century (2081\u20132100) over Southeast Asia (SEA) using the output of the Southeast Asia Regional Climate Downscaling/Coordinated Regional Climate Downscaling Experiment \u2013 Southeast Asia (SEACLID/CORDEX-SEA). Eight ensemble members, representing a subset of archived CORDEX-SEA simulations at 25 km spatial resolution, were examined for emission scenarios of RCP4.5 and RCP8.5. The study utilised four different indicators of rainfall extreme, i.e. the annual/seasonal rainfall total (PRCPTOT), consecutive dry days (CDD), frequency of extremely heavy rainfall (R50mm) and annual/seasonal maximum of daily rainfall (RX1day). In general, changes in extreme indices are more pronounced and covering wider area under RCP8.5 than RCP4.5. The decrease in annual PRCPTOT is projected over most of SEA region, except for Myanmar and Northern Thailand, with magnitude as much as 20% (30%) under RCP4.5 (RCP8.5) scenario. The most significant and robust changes were noted in CDD, which is projected to increase by as much as 30% under RCP4.5 and 60% under RCP8.5, particularly over Maritime Continent (MC). The projected decrease in PRCPTOT over MC is significant and robust during June to August (JJA) and September to November (SON). During March to May (MAM) under RCP8.5, significant and robust PRCPTOT decreases are also projected over Indochina. The CDD changes during JJA and SON over MC are even higher, more robust and significant compared to the annual changes. At the same time, a wetting tendency is also projected over Indochina. The R50mm and RX1day are projected to increase, during all seasons with significant and robust signal of RX1day during JJA and SON.",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Cruz", "given" : "Faye", "non-dropping-particle" : "", "parse-names" : false, "suffix" : "" }, { "dropping-particle" : "", "family" : "Chung", "given" : "Jing Xiang", "non-dropping-particle" : "", "parse-names" : false, "suffix" : "" }, { "dropping-particle" : "", "family" : "Ngai", "given" : "Sheau Tieh", "non-dropping-particle" : "", "parse-names" : false, "suffix" : "" }, { "dropping-particle" : "", "family" : "Salimun", "given" : "Ester", "non-dropping-particle" : "", "parse-names" : false, "suffix" : "" }, { "dropping-particle" : "", "family" : "Mohd", "given" : "Mohd Syazwan Faisal", "non-dropping-particle" : "", "parse-names" : false, "suffix" : "" }, { "dropping-particle" : "", "family" : "Santisirisomboon", "given" : "Jerasorn", "non-dropping-particle" : "", "parse-names" : false, "suffix" : "" }, { "dropping-particle" : "", "family" : "Singhruck", "given" : "Patama", "non-dropping-particle" : "", "parse-names" : false, "suffix" : "" }, { "dropping-particle" : "", "family" : "PhanVan", "given" : "Tan", "non-dropping-particle" : "", "parse-names" : false, "suffix" : "" }, { "dropping-particle" : "", "family" : "Ngo-Duc", "given" : "Thanh", "non-dropping-particle" : "", "parse-names" : false, "suffix" : "" }, { "dropping-particle" : "", "family" : "Narisma", "given" : "Gemma", "non-dropping-particle" : "", "parse-names" : false, "suffix" : "" }, { "dropping-particle" : "", "family" : "Aldrian", "given" : "Edvin", "non-dropping-particle" : "", "parse-names" : false, "suffix" : "" }, { "dropping-particle" : "", "family" : "Gunawan", "given" : "Dodo", "non-dropping-particle" : "", "parse-names" : false, "suffix" : "" }, { "dropping-particle" : "", "family" : "Sopaheluwakan", "given" : "Ardhasena", "non-dropping-particle" : "", "parse-names" : false, "suffix" : "" } ], "container-title" : "Environmental Research", "id" : "ITEM-9", "issue" : "March", "issued" : { "date-parts" : [ [ "2020", "5" ] ] }, "page" : "109350", "publisher" : "Elsevier Inc.", "title" : "Multi-model projections of precipitation extremes in Southeast Asia based on CORDEX-Southeast Asia simulations", "translator" : [ { "dropping-particle" : "", "family" : "S3186", "given" : "", "non-dropping-particle" : "", "parse-names" : false, "suffix" : "" } ], "type" : "article-journal", "volume" : "184" }, "uris" : [ "http://www.mendeley.com/documents/?uuid=9ca363f4-69d7-4bf1-8d05-656e7d233e49" ] }, { "id" : "ITEM-10", "itemData" : { "DOI" : "10.1002/joc.5724", "ISSN" : "0899-8418", "abstract" : "Extreme precipitation and associated flooding cause severe damage to society and the environment. Future climate projections suggest an intensification of precipitation extremes in many regions. However, there is an increasing need for climate change impact assessment at higher spatial resolution, particularly for regions with complex geography such as Southeast Asia (SEA). In this study, we analysed the NASA Earth Exchange 0.25\u00b0 resolution daily precipitation projections from an ensemble of 20 climate models under two emission scenarios RCP4.5 and RCP8.5. The variability in future precipitation projections is analysed and quantified for six geographical subregions, two climatological regions (wet and dry), and the low-elevation coastal zones in SEA. Various aspects of precipitation structure are studied using indices that characterize precipitation amount, number of heavy precipitation days, extreme precipitation amount, and maximum daily precipitation at annual and seasonal scales. The results show substantial increases in mean and extreme precipitation in many parts of SEA by the end of the 21st century under both emission scenarios, thus increasing the region's vulnerability to precipitation-driven hazards. The projected centennial increase in total annual precipitation relative to the baseline period of 1970?1999 when averaged over all land grid cells is about 15% under RCP8.5 scenario, with larger values (?20%) over mainland SEA and Philippines and smaller values (?6%) in Java island. The projected changes in extreme precipitation are stronger compared to the total annual precipitation under both emission scenarios. The New Guinea and Java regions show the largest and smallest increases in annual maximum daily precipitation, with ensemble mean values of 30 and 17%, respectively, under RCP8.5 scenario. The results also reveal large inter-model spread in projected changes, particularly during boreal winter and summer months.", "author" : [ { "dropping-particle" : "V", "family" : "Mandapaka", "given" : "Pradeep", "non-dropping-particle" : "", "parse-names" : false, "suffix" : "" }, { "dropping-particle" : "", "family" : "Lo", "given" : "Edmond Y M", "non-dropping-particle" : "", "parse-names" : false, "suffix" : "" } ], "container-title" : "International Journal of Climatology", "id" : "ITEM-10", "issue" : "14", "issued" : { "date-parts" : [ [ "2018", "11", "1" ] ] }, "note" : "doi: 10.1002/joc.5724", "page" : "5231-5244", "publisher" : "John Wiley &amp; Sons, Ltd", "title" : "Assessment of future changes in Southeast Asian precipitation using the NASA Earth Exchange Global Daily Downscaled Projections data set", "translator" : [ { "dropping-particle" : "", "family" : "S3288", "given" : "", "non-dropping-particle" : "", "parse-names" : false, "suffix" : "" } ], "type" : "article-journal", "volume" : "38" }, "uris" : [ "http://www.mendeley.com/documents/?uuid=981508e1-cfa4-4179-b03c-00ffda476102" ] }, { "id" : "ITEM-11", "itemData" : { "DOI" : "10.1007/s10584-018-2213-3", "ISSN" : "1573-1480", "abstract" : "This study evaluates the National Aeronautics Space Administration (NASA) Earth Exchange Global Daily Downscaled Projections (NEX-GDDP) dataset that provides statistically downscaled CMIP5 historical and future climate projections (precipitation and temperature), at high spatial (25\u00a0km) and temporal (daily) resolutions. The study is performed over Southeast Asia for the historical period 1976\u20132005 and compared against gridded observations on daily scales. Future climate change is assessed over the future time slices, 2020\u20132050 and 2070\u20132099, under two Representative Concentration Pathways (RCP) scenarios 4.5 and 8.5 with respect to 1976\u20132005. The future climate projections indicate that surface temperatures over Southeast Asia are likely to increase by more than 3.5\u00a0\u00b0C by the end of the century. As to precipitation, both the mean and extreme rainfall are likely to increase but the biases in the historical simulations could contribute to larger uncertainties in the estimates of rainfall projections. Findings of the study indicate that NEX-GDDP are in good agreement with observations over the historical period only on monthly scales and that they do not capture the observed statistics on daily scales which suggests that these data need a deeper scrutiny on daily scales, especially when used for impacts studies.", "author" : [ { "dropping-particle" : "V", "family" : "Raghavan", "given" : "Srivatsan", "non-dropping-particle" : "", "parse-names" : false, "suffix" : "" }, { "dropping-particle" : "", "family" : "Hur", "given" : "Jina", "non-dropping-particle" : "", "parse-names" : false, "suffix" : "" }, { "dropping-particle" : "", "family" : "Liong", "given" : "Shie-Yui", "non-dropping-particle" : "", "parse-names" : false, "suffix" : "" } ], "container-title" : "Climatic Change", "id" : "ITEM-11", "issue" : "4", "issued" : { "date-parts" : [ [ "2018" ] ] }, "page" : "503-518", "title" : "Evaluations of NASA NEX-GDDP data over Southeast Asia: present and future climates", "translator" : [ { "dropping-particle" : "", "family" : "S3287", "given" : "", "non-dropping-particle" : "", "parse-names" : false, "suffix" : "" } ], "type" : "article-journal", "volume" : "148" }, "uris" : [ "http://www.mendeley.com/documents/?uuid=73a38ed5-ea2b-4615-a179-b5189d211f57" ] }, { "id" : "ITEM-12",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12", "issue" : "1", "issued" : { "date-parts" : [ [ "2018", "10", "21" ] ] }, "page" : "6-11", "title" : "Future changes in ann</w:instrText>
      </w:r>
      <w:r w:rsidR="003A5209" w:rsidRPr="00B549EC">
        <w:rPr>
          <w:rFonts w:cs="Times New Roman"/>
        </w:rPr>
        <w:instrText>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mendeley" : { "formattedCitation" : "(Zhou et al., 2014; Seo et al., 2014; Xu et al., 2016a; Wang et al., 2017b, 2017a; Guo et al., 2018; Li et al., 2018c; Mandapaka and Lo, 2018; Raghavan et al., 2018; Sui et al., 2018; Tangang et al., 2018; Supari et al., 2020)", "manualFormatting" : "(Seo et al., 2014; Zhou et al., 2014; Y. Xu et al., 2016; Nayak et al., 2017; X. Wang et al., 2017; Y. Wang et al., 2017; Guo et al., 2018; D. Li et al., 2018; Sui et al., 2018)", "plainTextFormattedCitation" : "(Zhou et al., 2014; Seo et al., 2014; Xu et al., 2016a; Wang et al., 2017b, 2017a; Guo et al., 2018; Li et al., 2018c; Mandapaka and Lo, 2018; Raghavan et al., 2018; Sui et al., 2018; Tangang et al., 2018; Supari et al., 2020)", "previouslyFormattedCitation" : "(Zhou et al., 2014; Seo et al., 2014; Xu et al., 2016a; Wang et al., 2017b, 2017a; Guo et al., 2018; Li et al., 2018c; Mandapaka and Lo, 2018; Raghavan et al., 2018; Sui et al., 2018; Tangang et al., 2018; Supari et al., 2020)" }, "properties" : { "noteIndex" : 0 }, "schema" : "https://github.com/citation-style-language/schema/raw/master/csl-citation.json" }</w:instrText>
      </w:r>
      <w:ins w:id="1776" w:author="Robin Matthews" w:date="2021-07-13T22:36:00Z">
        <w:r w:rsidR="0045536A">
          <w:rPr>
            <w:rFonts w:cs="Times New Roman"/>
            <w:lang w:val="en-GB"/>
          </w:rPr>
          <w:fldChar w:fldCharType="separate"/>
        </w:r>
        <w:r w:rsidR="0045536A" w:rsidRPr="00B549EC">
          <w:rPr>
            <w:rFonts w:cs="Times New Roman"/>
            <w:noProof/>
          </w:rPr>
          <w:t>(</w:t>
        </w:r>
        <w:r w:rsidR="0045536A">
          <w:rPr>
            <w:noProof/>
          </w:rPr>
          <w:t>Seo et al., 2014; Zhou et al., 2014; Y. Xu et al., 2016; Nayak et al., 2017; X. Wang et al., 2017; Y. Wang et al., 2017; Guo et al., 2018; D. Li et al., 2018; Sui et al., 2018</w:t>
        </w:r>
        <w:r w:rsidR="0045536A" w:rsidRPr="00B549EC">
          <w:rPr>
            <w:rFonts w:cs="Times New Roman"/>
            <w:noProof/>
          </w:rPr>
          <w:t>)</w:t>
        </w:r>
        <w:r w:rsidR="0045536A">
          <w:rPr>
            <w:rFonts w:cs="Times New Roman"/>
            <w:lang w:val="en-GB"/>
          </w:rPr>
          <w:fldChar w:fldCharType="end"/>
        </w:r>
        <w:commentRangeEnd w:id="1774"/>
        <w:r w:rsidR="0045536A">
          <w:rPr>
            <w:rStyle w:val="Marquedecommentaire"/>
          </w:rPr>
          <w:commentReference w:id="1774"/>
        </w:r>
      </w:ins>
      <w:commentRangeStart w:id="1777"/>
      <w:del w:id="1778" w:author="Robin Matthews" w:date="2021-07-13T22:36:00Z">
        <w:r w:rsidR="00AB6006" w:rsidRPr="00D424AA" w:rsidDel="0045536A">
          <w:rPr>
            <w:rFonts w:cs="Times New Roman"/>
            <w:lang w:val="en-GB"/>
          </w:rPr>
          <w:fldChar w:fldCharType="begin" w:fldLock="1"/>
        </w:r>
        <w:r w:rsidR="00FF6231" w:rsidRPr="00B549EC" w:rsidDel="0045536A">
          <w:rPr>
            <w:rFonts w:cs="Times New Roman"/>
          </w:rPr>
          <w:delInstrText>ADDIN CSL_CITATION { "citationItems" : [ { "id" : "ITEM-1",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w:delInstrText>
        </w:r>
        <w:r w:rsidR="00FF6231" w:rsidDel="0045536A">
          <w:rPr>
            <w:rFonts w:cs="Times New Roman"/>
            <w:lang w:val="en-GB"/>
          </w:rPr>
          <w:delInstrText>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2",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2",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3",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3",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4",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4",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5",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5", "issued" : { "date-parts" : [ [ "2018", "4" ] ] }, "page" : "e678-e697", "title" : "Projected signals in climate extremes over China associated with a 2 \u00b0C global warming under two RCP scenarios", "translator" : [ { "dropping-particle" : "", "family" : "S958", "given" : "", "non-dropping-particle" : "", "parse-names" : false, "suffix" : "" } ], "type" : "article-journal", "volume" : "38" }, "uris" : [ "http://www.mendeley.com/documents/?uuid=6f69e6a5-dda3-4661-a9cc-d15adf43e30b" ] }, { "id" : "ITEM-6",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6",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7",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7",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8",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w:delInstrText>
        </w:r>
        <w:r w:rsidR="00FF6231" w:rsidRPr="006A2665" w:rsidDel="0045536A">
          <w:rPr>
            <w:rFonts w:cs="Times New Roman"/>
          </w:rPr>
          <w:delInstrText>ing-particle" : "", "parse-names" : false, "suffix" : "" } ], "container-title" : "Geophysical Research Letters", "id" : "ITEM-8",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mendeley" : { "formattedCitation" : "(Seo et al., 2014; Zhou et al., 2014; Xu et al., 2016a; Wang et al., 2017a, 2017b; Guo et al., 2018; Li et al., 2018c; Sui et al., 2018)", "manualFormatting" : "(Guo et al., 2018; Li et al., 2018a; Seo et al., 2014; Sui et al., 2018; Wang et al., 2017b, 2017c; Xu et al., 2016; Zhou et al., 2014, Nayak et al., 2017", "plainTextFormattedCitation" : "(Seo et al., 2014; Zhou et al., 2014; Xu et al., 2016a; Wang et al., 2017a, 2017b; Guo et al., 2018; Li et al., 2018c; Sui et al., 2018)", "previouslyFormattedCitation" : "(Seo et al., 2014; Zhou et al., 2014; Xu et al., 2016a; Wang et al., 2017a, 2017b; Guo et al., 2018; Li et al., 2018c; Sui et al., 2018)" }, "properties" : { "noteIndex" : 0 }, "schema" : "https://github.com/citation-style-language/schema/raw/master/csl-citation.json" }</w:delInstrText>
        </w:r>
        <w:r w:rsidR="00AB6006" w:rsidRPr="00D424AA" w:rsidDel="0045536A">
          <w:rPr>
            <w:rFonts w:cs="Times New Roman"/>
            <w:lang w:val="en-GB"/>
          </w:rPr>
          <w:fldChar w:fldCharType="separate"/>
        </w:r>
        <w:r w:rsidR="00A26296" w:rsidDel="0045536A">
          <w:rPr>
            <w:rFonts w:cs="Times New Roman"/>
            <w:noProof/>
            <w:lang w:val="nb-NO"/>
          </w:rPr>
          <w:delText>(Guo et al., 2018; Li et al., 2018a; Seo et al., 2014; Sui et al., 2018; Wang et al., 2017b, 2017c; Xu et al., 2016; Zhou et al., 2014, Nayak et al., 2017</w:delText>
        </w:r>
        <w:r w:rsidR="00AB6006" w:rsidRPr="00D424AA" w:rsidDel="0045536A">
          <w:rPr>
            <w:rFonts w:cs="Times New Roman"/>
            <w:lang w:val="en-GB"/>
          </w:rPr>
          <w:fldChar w:fldCharType="end"/>
        </w:r>
        <w:commentRangeEnd w:id="1777"/>
        <w:r w:rsidR="00A26296" w:rsidDel="0045536A">
          <w:rPr>
            <w:rStyle w:val="Marquedecommentaire"/>
          </w:rPr>
          <w:commentReference w:id="1777"/>
        </w:r>
        <w:r w:rsidR="00AB6006" w:rsidRPr="00841A35" w:rsidDel="0045536A">
          <w:rPr>
            <w:rFonts w:cs="Times New Roman"/>
            <w:lang w:val="nb-NO"/>
          </w:rPr>
          <w:delText xml:space="preserve">; </w:delText>
        </w:r>
        <w:commentRangeStart w:id="1780"/>
        <w:r w:rsidR="00AB6006" w:rsidRPr="00D424AA" w:rsidDel="0045536A">
          <w:rPr>
            <w:rFonts w:cs="Times New Roman"/>
            <w:lang w:val="en-GB"/>
          </w:rPr>
          <w:fldChar w:fldCharType="begin" w:fldLock="1"/>
        </w:r>
        <w:r w:rsidR="00FF6231" w:rsidDel="0045536A">
          <w:rPr>
            <w:rFonts w:cs="Times New Roman"/>
            <w:lang w:val="nb-NO"/>
          </w:rPr>
          <w:delInstrText>ADDIN CSL_CITATION { "citationItems" : [ { "id" : "ITEM-1", "itemData" : { "DOI" : "10.1016/j.envres.2020.109350", "ISSN" : "00139351", "abstract" : "This study examines the projected precipitation extremes for the end of 21st century (2081\u20132100) over Southeast Asia (SEA) using the output of the Southeast Asia Regional Climate Downscaling/Coordinated Regional Climate Downscaling Experiment \u2013 Southeast Asia (SEACLID/CORDEX-SEA). Eight ensemble members, representing a subset of archived CORDEX-SEA simulations at 25 km spatial resolution, were examined for emission scenarios of RCP4.5 and RCP8.5. The study utilised four different indicators of rainfall extreme, i.e. the annual/seasonal rainfall total (PRCPTOT), consecutive dry days (CDD), frequency of extremely heavy rainfall (R50mm) and annual/seasonal maximum of daily rainfall (RX1day). In general, changes in extreme indices are more pronounced and covering wider area under RCP8.5 than RCP4.5. The decrease in annual PRCPTOT is projected over most of SEA region, except for Myanmar and Northern Thailand, with magnitude as much as 20% (30%) under RCP4.5 (RCP8.5) scenario. The most significant and robust changes were noted in CDD, which is projected to increase by as much as 30% under RCP4.5 and 60% under RCP8.5, particularly over Maritime Continent (MC). The projected decrease in PRCPTOT over MC is significant and robust during June to August (JJA) and September to November (SON). During March to May (MAM) under RCP8.5, significant and robust PRCPTOT decreases are also projected over Indochina. The CDD changes during JJA and SON over MC are even higher, more robust and significant compared to the annual changes. At the same time, a wetting tendency is also projected over Indochina. The R50mm and RX1day are projected to increase, during all seasons with significant and robust signal of RX1day during JJA and SON.",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Cruz", "given" : "Faye", "non-dropping-particle" : "", "parse-names" : false, "suffix" : "" }, { "dropping-particle" : "", "family" : "Chung", "given" : "Jing Xiang", "non-dropping-particle" : "", "parse-names" : false, "suffix" : "" }, { "dropping-particle" : "", "family" : "Ngai", "given" : "Sheau Tieh", "non-dropping-particle" : "", "parse-names" : false, "suffix" : "" }, { "dropping-particle" : "", "family" : "Salimun", "given" : "Ester", "non-dropping-particle" : "", "parse-names" : false, "suffix" : "" }, { "dropping-particle" : "", "family" : "Mohd", "given" : "Mohd Syazwan Faisal", "non-dropping-particle" : "", "parse-names" : false, "suffix" : "" }, { "dropping-particle" : "", "family" : "Santisirisomboon", "given" : "Jerasorn", "non-dropping-particle" : "", "parse-names" : false, "suffix" : "" }, { "dropping-particle" : "", "family" : "Singhruck", "given" : "Patama", "non-dropping-particle" : "", "parse-names" : false, "suffix" : "" }, { "dropping-particle" : "", "family" : "PhanVan", "given" : "Tan", "non-dropping-particle" : "", "parse-names" : false, "suffix" : "" }, { "dropping-particle" : "", "family" : "Ngo-Duc", "given" : "Thanh", "non-dropping-particle" : "", "parse-names" : false, "suffix" : "" }, { "dropping-particle" : "", "family" : "Narisma", "given" : "Gemma", "non-dropping-particle" : "", "parse-names" : false, "suffix" : "" }, { "dropping-particle" : "", "family" : "Aldrian", "given" : "Edvin", "non-dropping-particle" : "", "parse-names" : false, "suffix" : "" }, { "dropping-particle" : "", "family" : "Gunawan", "given" : "Dodo", "non-dropping-particle" : "", "parse-names" : false, "suffix" : "" }, { "dropping-particle" : "", "family" : "Sopaheluwakan", "given" : "Ardhasena", "non-dropping-particle" : "", "parse-names" : false, "suffix" : "" } ], "container-title" : "Environmental Research", "id" : "ITEM-1", "issue" : "March", "issued" : { "date-parts" : [ [ "2020", "5" ] ] }, "page" : "109350", "publisher" : "Elsevier Inc.", "title" : "Multi-model projections of precipitation extremes in Southeast Asia based on CORDEX-Southeast Asia simulations", "translator" : [ { "dropping-particle" : "", "family" : "S3186", "given" : "", "non-dropping-particle" : "", "parse-names" : false, "suffix" : "" } ], "type" : "article-journal", "volume" : "184" }, "uris" : [ "http://www.mendeley.com/documents/?uuid=9ca363f4-69d7-4bf1-8d05-656e7d233e49" ] }, { "id" : "ITEM-2", "itemData" : { "DOI" : "10.1002/joc.5724", "ISSN" : "0899-8418", "abstract" : "Extreme precipitation and associated flooding cause severe damage to society and the environment. Future climate projections suggest an intensification of precipitation extremes in many regions. However, there is an increasing need for climate change impact assessment at higher spatial resolution, particularly for regions with complex geography such as Southeast Asia (SEA). In this study, we analysed the NASA Earth Exchange 0.25\u00b0 resolution daily precipitation projections from an ensemble of 20 climate models under two emission scenarios RCP4.5 and RCP8.5. The variability in future precipitation projections is analysed and quantified for six geographical subregions, two climatological regions (wet and dry), and the low-elevation coastal zones in SEA. Various aspects of precipitation structure are studied using indices that characterize precipitation amount, number of heavy precipitation days, extreme precipitation amount, and maximum daily precipitation at annual and seasonal scales. The results show substantial increases in mean and extreme precipitation in many parts of SEA by the end of the 21st century under both emission scenarios, thus increasing the region's vulnerability to precipitation-driven hazards. The projected centennial increase in total annual precipitation relative to the baseline period of 1970?1999 when averaged over all land grid cells is about 15% under RCP8.5 scenario, with larger values (?20%) over mainland SEA and Philippines and smaller values (?6%) in Java island. The projected changes in extreme precipitation are stronger compared to the total annual precipitation under both emission scenarios. The New Guinea and Java regions show the largest and smallest increases in annual maximum daily precipitation, with ensemble mean values of 30 and 17%, respectively, under RCP8.5 scenario. The results also reveal large inter-model spread in projected changes, particularly during boreal winter and summer months.", "author" : [ { "dropping-particle" : "V", "family" : "Mandapaka", "given" : "Pradeep", "non-dropping-particle" : "", "parse-names" : false, "suffix" : "" }, { "dropping-particle" : "", "family" : "Lo", "given" : "Edmond Y M", "non-dropping-particle" : "", "parse-names" : false, "suffix" : "" } ], "container-title" : "International Journal of Climatology", "id" : "ITEM-2", "issue" : "14", "issued" : { "date-parts" : [ [ "2018", "11", "1" ] ] }, "note" : "doi: 10.1002/joc.5724", "page" : "5231-5244", "publisher" : "John Wiley &amp; Sons, Ltd", "title" : "Assessment of future changes in Southeast Asian precipitation using the NASA Earth Exchange Global Daily Downscaled Projections data set", "translator" : [ { "dropping-particle" : "", "family" : "S3288", "given" : "", "non-dropping-particle" : "", "parse-names" : false, "suffix" : "" } ], "type" : "article-journal", "volume" : "38" }, "uris" : [ "http://www.mendeley.com/documents/?uuid=981508e1-cfa4-4179-b03c-00ffda476102" ] }, { "id" : "ITEM-3", "itemData" : { "DOI" : "10.1007/s10584-018-2213-3", "ISSN" : "1573-1480", "abstract" : "This study evaluates the National Aeronautics Space Administration (NASA) Earth Exchange Global Daily Downscaled Projections (NEX-GDDP) dataset that provides statistically downscaled CMIP5 historical and future climate projections (precipitation and temperature), at high spatial (25\u00a0km) and temporal (daily) resolutions. The study is performed over Southeast Asia for the historical period 1976\u20132005 and compared against gridded observations on daily scales. Future climate change is assessed over the future time slices, 2020\u20132050 and 2070\u20132099, under two Representative Concentration Pathways (RCP) scenarios 4.5 and 8.5 with respect to 1976\u20132005. The future climate projections indicate that surface temperatures over Southeast Asia are likely to increase by more than 3.5\u00a0\u00b0C by the end of the century. As to precipitation, both the mean and extreme rainfall are likely to increase but the biases in the historical simulations could contribute to larger uncertainties in the estimates of rainfall projections. Findings of the study indicate that NEX-GDDP are in good agreement with observations over the historical period only on monthly scales and that they do not capture the observed statistics on daily scales which suggests that these data need a deeper scrutiny on daily scales, especially when used for impacts studies.", "author" : [ { "dropping-particle" : "V", "family" : "Raghavan", "given" : "Srivatsan", "non-dropping-particle" : "", "parse-names" : false, "suffix" : "" }, { "dropping-particle" : "", "family" : "Hur", "given" : "Jina", "non-dropping-particle" : "", "parse-names" : false, "suffix" : "" }, { "dropping-particle" : "", "family" : "Liong", "given" : "Shie-Yui", "non-dropping-particle" : "", "parse-names" : false, "suffix" : "" } ], "container-title" : "Climatic Change", "id" : "ITEM-3", "issue" : "4", "issued" : { "date-parts" : [ [ "2018" ] ] }, "page" : "503-518", "title" : "Evaluations of NASA NEX-GDDP data over Southeast Asia: present and future climates", "translator" : [ { "dropping-particle" : "", "family" : "S3287", "given" : "", "non-dropping-particle" : "", "parse-names" : false, "suffix" : "" } ], "type" : "article-journal", "volume" : "148" }, "uris" : [ "http://www.mendeley.com/documents/?uuid=73a38ed5-ea2b-4615-a179-b5189d211f57" ] }, { "id" : "ITEM-4",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4",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mendeley" : { "formattedCitation" : "(Mandapaka and Lo, 2018; Raghavan et al., 2018; Tangang et al., 2018; Supari et al., 2020)", "manualFormatting" : "Mandapaka and Lo, 2018; Raghavan et al., 2018; Tangang et al., 2018; Supari et al., 2020)", "plainTextFormattedCitation" : "(Mandapaka and Lo, 2018; Raghavan et al., 2018; Tangang et al., 2018; Supari et al., 2020)", "previouslyFormattedCitation" : "(Mandapaka and Lo, 2018; Raghavan et al., 2018; Tangang et al., 2018; Supari et al., 2020)" }, "properties" : { "noteIndex" : 0 }, "schema" : "https://github.com/citation-style-language/schema/raw/master/csl-citation.json" }</w:delInstrText>
        </w:r>
        <w:r w:rsidR="00AB6006" w:rsidRPr="00D424AA" w:rsidDel="0045536A">
          <w:rPr>
            <w:rFonts w:cs="Times New Roman"/>
            <w:lang w:val="en-GB"/>
          </w:rPr>
          <w:fldChar w:fldCharType="separate"/>
        </w:r>
        <w:r w:rsidR="00A26296" w:rsidDel="0045536A">
          <w:rPr>
            <w:rFonts w:cs="Times New Roman"/>
            <w:noProof/>
            <w:lang w:val="nb-NO"/>
          </w:rPr>
          <w:delText>Mandapaka and Lo, 2018; Raghavan et al., 2018; Tangang et al., 2018; Supari et al., 2020)</w:delText>
        </w:r>
        <w:r w:rsidR="00AB6006" w:rsidRPr="00D424AA" w:rsidDel="0045536A">
          <w:rPr>
            <w:rFonts w:cs="Times New Roman"/>
            <w:lang w:val="en-GB"/>
          </w:rPr>
          <w:fldChar w:fldCharType="end"/>
        </w:r>
      </w:del>
      <w:commentRangeEnd w:id="1780"/>
      <w:r w:rsidR="00A26296">
        <w:rPr>
          <w:rStyle w:val="Marquedecommentaire"/>
        </w:rPr>
        <w:commentReference w:id="1780"/>
      </w:r>
      <w:bookmarkEnd w:id="1773"/>
      <w:r w:rsidR="00AB6006" w:rsidRPr="00841A35">
        <w:rPr>
          <w:rFonts w:cs="Times New Roman"/>
          <w:lang w:val="nb-NO"/>
        </w:rPr>
        <w:t xml:space="preserve">. </w:t>
      </w:r>
      <w:r w:rsidR="00AB6006" w:rsidRPr="00D424AA">
        <w:rPr>
          <w:rFonts w:cs="Times New Roman"/>
          <w:lang w:val="en-GB"/>
        </w:rPr>
        <w:t>Extreme daily precipitation is also projected to increase in South Asia</w:t>
      </w:r>
      <w:del w:id="1781" w:author="Robin Matthews" w:date="2021-07-13T22:38:00Z">
        <w:r w:rsidR="00AB6006" w:rsidRPr="00D424AA" w:rsidDel="00D37B08">
          <w:rPr>
            <w:rFonts w:cs="Times New Roman"/>
            <w:lang w:val="en-GB"/>
          </w:rPr>
          <w:delText xml:space="preserve"> </w:delText>
        </w:r>
      </w:del>
      <w:bookmarkStart w:id="1782" w:name="_Hlk77108291"/>
      <w:ins w:id="1783" w:author="Robin Matthews" w:date="2021-07-13T22:38:00Z">
        <w:r w:rsidR="00D37B08">
          <w:rPr>
            <w:rFonts w:cs="Times New Roman"/>
            <w:lang w:val="en-GB"/>
          </w:rPr>
          <w:t xml:space="preserve"> </w:t>
        </w:r>
        <w:r w:rsidR="00D37B08">
          <w:rPr>
            <w:rFonts w:cs="Times New Roman"/>
            <w:lang w:val="en-GB"/>
          </w:rPr>
          <w:fldChar w:fldCharType="begin" w:fldLock="1"/>
        </w:r>
      </w:ins>
      <w:r w:rsidR="0012753B">
        <w:rPr>
          <w:rFonts w:cs="Times New Roman"/>
          <w:lang w:val="en-GB"/>
        </w:rPr>
        <w:instrText>ADDIN CSL_CITATION { "citationItems" : [ { "id" : "ITEM-1", "itemData" : { "DOI" : "10.1007/s00382-017-3604-2", "ISSN" : "1432-0894", "abstract" : "Indian summer monsoon rainfall extremes and their changing characteristics under global warming have remained a potential area of research and a topic of scientific debate over the last decade. This partially attributes to multiple definitions of extremes reported in the past studies and poor understanding of the changing processes associated with extremes. The later one results into poor simulation of extremes by coarse resolution General Circulation Models under increased greenhouse gas emission which further deteriorates due to inadequate representation of monsoon processes in the models. Here we use transfer function based statistical downscaling model with non-parametric kernel regression for the projection of extremes and find such conventional regional modeling fails to simulate rainfall extremes over India. In this conjuncture, we modify the downscaling algorithm by applying a robust regression to the gridded extreme rainfall events. We observe, inclusion of robust regression to the downscaling algorithm improves the historical simulation of rainfall extremes at a 0.25\u00b0 spatial resolution, as evaluated based on classical extreme value theory methods, viz., block maxima and peak over threshold. The future projections of extremes during 2081\u20132100, obtained with the developed algorithm show no change to slight increase in the spatial mean of extremes with dominance of spatial heterogeneity. These changing characteristics in future are consistent with the observed recent changes in extremes over India. The proposed methodology will be useful for assessing the impacts of climate change on extremes; specifically while spatially mapping the risk to rainfall extremes over India.", "author" : [ { "dropping-particle" : "", "family" : "Shashikanth", "given" : "Kulkarni", "non-dropping-particle" : "", "parse-names" : false, "suffix" : "" }, { "dropping-particle" : "", "family" : "Ghosh", "given" : "Subimal", "non-dropping-particle" : "", "parse-names" : false, "suffix" : "" }, { "dropping-particle" : "", "family" : "H", "given" : "Vittal", "non-dropping-particle" : "", "parse-names" : false, "suffix" : "" }, { "dropping-particle" : "", "family" : "Karmakar", "given" : "Subhankar", "non-dropping-particle" : "", "parse-names" : false, "suffix" : "" } ], "container-title" : "Climate Dynamics", "id" : "ITEM-1", "issue" : "1", "issued" : { "date-parts" : [ [ "2018" ] ] }, "page" : "1-15", "title" : "Future projections of Indian summer monsoon rainfall extremes over India with statistical downscaling and its consistency with observed characteristics", "translator" : [ { "dropping-particle" : "", "family" : "S391", "given" : "", "non-dropping-particle" : "", "parse-names" : false, "suffix" : "" } ], "type" : "article-journal", "volume" : "51" }, "uris" : [ "http://www.mendeley.com/documents/?uuid=b5a4d90b-9392-4554-b4be-783b5dad296d" ] }, { "id" : "ITEM-2",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2",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3",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3",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Shashikanth et al., 2018)", "plainTextFormattedCitation" : "(Xu et al., 2017; Han et al., 2018; Shashikanth et al., 2018)", "previouslyFormattedCitation" : "(Xu et al., 2017; Han et al., 2018; Shashikanth et al., 2018)" }, "properties" : { "noteIndex" : 0 }, "schema" : "https://github.com/citation-style-language/schema/raw/master/csl-citation.json" }</w:instrText>
      </w:r>
      <w:ins w:id="1784" w:author="Robin Matthews" w:date="2021-07-13T22:38:00Z">
        <w:r w:rsidR="00D37B08">
          <w:rPr>
            <w:rFonts w:cs="Times New Roman"/>
            <w:lang w:val="en-GB"/>
          </w:rPr>
          <w:fldChar w:fldCharType="separate"/>
        </w:r>
        <w:r w:rsidR="00D37B08" w:rsidRPr="00CF2DE3">
          <w:rPr>
            <w:rFonts w:cs="Times New Roman"/>
            <w:noProof/>
            <w:lang w:val="en-GB"/>
          </w:rPr>
          <w:t>(Xu et al., 2017; Han et al., 2018; Shashikanth et al., 2018)</w:t>
        </w:r>
        <w:r w:rsidR="00D37B08">
          <w:rPr>
            <w:rFonts w:cs="Times New Roman"/>
            <w:lang w:val="en-GB"/>
          </w:rPr>
          <w:fldChar w:fldCharType="end"/>
        </w:r>
      </w:ins>
      <w:commentRangeStart w:id="1785"/>
      <w:del w:id="1786" w:author="Robin Matthews" w:date="2021-07-13T22:38:00Z">
        <w:r w:rsidR="00AB6006" w:rsidRPr="00D424AA" w:rsidDel="00D37B08">
          <w:rPr>
            <w:rFonts w:cs="Times New Roman"/>
            <w:lang w:val="en-GB"/>
          </w:rPr>
          <w:fldChar w:fldCharType="begin" w:fldLock="1"/>
        </w:r>
        <w:r w:rsidR="00FF6231" w:rsidRPr="00D37B08" w:rsidDel="00D37B08">
          <w:rPr>
            <w:rFonts w:cs="Times New Roman"/>
            <w:lang w:val="en-GB"/>
          </w:rPr>
          <w:delInstrText>ADDIN CSL_CITATION { "citationItems" : [ { "id" : "ITEM-1", "itemData" : { "DOI" : "10.1007/s00382-017-3604-2", "ISSN" : "1432-0894", "abstract" : "Indian summer monsoon rainfall extremes and their changing characteristics under global warming have remained a potential area of research and a topic of scientific debate over the last decade. This partially attributes to multiple definitions of extremes reported in the past studies and poor understanding of the changing processes associated with extremes. The later one results into poor simulation of extremes by coarse resolution General Circulation Models under increased greenhouse gas emission which further deteriorates due to inadequate representation of monsoon processes in the models. Here we use transfer function based statistical downscaling model with non-parametric kernel regression for the projection of extremes and find such conventional regional modeling fails to simulate rainfall extremes over India. In this conjuncture, we modify the downscaling algorithm by applying a robust regression to the gridded extreme rainfall events. We observe, inclusion of robust regression to the downscaling algorithm improves the historical simulation of rainfall extremes at a 0.25\u00b0 spatial resolution, as evaluated based on classical extreme value theory methods, viz., block maxima and peak over threshold. The future projections of extremes during 2081\u20132100, obtained with the developed algorithm show no change to slight increase in the spatial mean of extremes with dominance of spatial heterogeneity. These changing characteristics in future are consistent with the observed recent changes in extremes over India. The proposed methodology will be useful for assessing the impacts of climate change on extremes; specifically while spatially mapping the risk to rainfall extremes over India.", "author" : [ { "dropping-particle" : "", "family" : "Shashikanth", "given" : "Kulkarni", "non-dropping-particle" : "", "parse-names" : false, "suffix" : "" }, { "dropping-particle" : "", "family" : "Ghosh", "given" : "Subimal", "non-dropping-particle" : "", "parse-names" : false, "suffix" : "" }, { "dropping-particle" : "", "family" : "H", "given" : "Vittal", "non-dropping-particle" : "", "parse-names" : false, "suffix" : "" }, { "dropping-particle" : "", "family" : "Karmakar", "given" : "Subhankar", "non-dropping-particle" : "", "parse-names" : false, "suffix" : "" } ], "container-title" : "Climate Dynamics", "id" : "ITEM-1", "issue" : "1", "issued" : { "date-parts" : [ [ "2018" ] ] }, "page" : "1-15", "title" : "Future projections of Indian summer monsoon rainfall extremes over India with statistical downscaling and its consistency with observed characteristics", "translator" : [ { "dropping-particle" : "", "family" : "S391", "given" : "", "non-dropping-particle" : "", "parse-names" : false, "suffix" : "" } ], "type" : "article-journal", "volume" : "51" }, "uris" : [ "http://www.mendeley.com/documents/?uuid=b5a4d90b-9392-4554-b4be-783b5dad296d" ] } ], "mendeley" : { "formattedCitation" : "(Shashikanth et al., 2018)", "manualFormatting" : "(Shashikanth et al., 2018", "plainTextFormattedCitation" : "(Shashikanth et al., 2018)", "previouslyFormattedCitation" : "(Shashikanth et al., 2018)"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RPr="00D37B08" w:rsidDel="00D37B08">
          <w:rPr>
            <w:rFonts w:cs="Times New Roman"/>
            <w:noProof/>
            <w:lang w:val="en-GB"/>
          </w:rPr>
          <w:delText>(Shashikanth et al., 2018</w:delText>
        </w:r>
        <w:r w:rsidR="00AB6006" w:rsidRPr="00D424AA" w:rsidDel="00D37B08">
          <w:rPr>
            <w:rFonts w:cs="Times New Roman"/>
            <w:lang w:val="en-GB"/>
          </w:rPr>
          <w:fldChar w:fldCharType="end"/>
        </w:r>
        <w:commentRangeEnd w:id="1785"/>
        <w:r w:rsidR="00A26296" w:rsidDel="00D37B08">
          <w:rPr>
            <w:rStyle w:val="Marquedecommentaire"/>
          </w:rPr>
          <w:commentReference w:id="1785"/>
        </w:r>
        <w:r w:rsidR="00AB6006" w:rsidRPr="00841A35" w:rsidDel="00D37B08">
          <w:rPr>
            <w:rFonts w:cs="Times New Roman"/>
            <w:lang w:val="en-GB"/>
          </w:rPr>
          <w:delText xml:space="preserve">; </w:delText>
        </w:r>
        <w:commentRangeStart w:id="1787"/>
        <w:r w:rsidR="00AB6006" w:rsidRPr="00D424AA" w:rsidDel="00D37B08">
          <w:rPr>
            <w:rFonts w:cs="Times New Roman"/>
            <w:lang w:val="en-GB"/>
          </w:rPr>
          <w:fldChar w:fldCharType="begin" w:fldLock="1"/>
        </w:r>
        <w:r w:rsidR="00FF6231" w:rsidDel="00D37B08">
          <w:rPr>
            <w:rFonts w:cs="Times New Roman"/>
            <w:lang w:val="en-GB"/>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Han et al., 2018; Xu et al., 2017)", "plainTextFormattedCitation" : "(Xu et al., 2017; Han et al., 2018)", "previouslyFormattedCitation" : "(Xu et al., 2017; Han et al., 2018)"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Del="00D37B08">
          <w:rPr>
            <w:rFonts w:cs="Times New Roman"/>
            <w:noProof/>
            <w:lang w:val="en-GB"/>
          </w:rPr>
          <w:delText>Han et al., 2018; Xu et al., 2017)</w:delText>
        </w:r>
        <w:r w:rsidR="00AB6006" w:rsidRPr="00D424AA" w:rsidDel="00D37B08">
          <w:rPr>
            <w:rFonts w:cs="Times New Roman"/>
            <w:lang w:val="en-GB"/>
          </w:rPr>
          <w:fldChar w:fldCharType="end"/>
        </w:r>
        <w:commentRangeEnd w:id="1787"/>
        <w:r w:rsidR="00A26296" w:rsidDel="00D37B08">
          <w:rPr>
            <w:rStyle w:val="Marquedecommentaire"/>
          </w:rPr>
          <w:commentReference w:id="1787"/>
        </w:r>
      </w:del>
      <w:r w:rsidR="00AB6006" w:rsidRPr="00841A35">
        <w:rPr>
          <w:rFonts w:cs="Times New Roman"/>
          <w:lang w:val="en-GB"/>
        </w:rPr>
        <w:t xml:space="preserve">. The extreme precipitation indices, including </w:t>
      </w:r>
      <w:r w:rsidR="00E64E86" w:rsidRPr="00D424AA">
        <w:rPr>
          <w:rFonts w:cs="Times New Roman"/>
          <w:lang w:val="en-GB"/>
        </w:rPr>
        <w:t>Rx5</w:t>
      </w:r>
      <w:bookmarkEnd w:id="1782"/>
      <w:r w:rsidR="00E64E86" w:rsidRPr="00D424AA">
        <w:rPr>
          <w:rFonts w:cs="Times New Roman"/>
          <w:lang w:val="en-GB"/>
        </w:rPr>
        <w:t>day</w:t>
      </w:r>
      <w:r w:rsidR="00AB6006" w:rsidRPr="00D424AA">
        <w:rPr>
          <w:rFonts w:cs="Times New Roman"/>
          <w:lang w:val="en-GB"/>
        </w:rPr>
        <w:t xml:space="preserve">, R95p, and days of heavy precipitation (i.e., R10mm), are all projected to increase under the RCP4.5 and RCP8.5 scenarios in central and northern Asi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plainTextFormattedCitation" : "(Xu et al., 2017; Han et al., 2018)", "previouslyFormattedCitation" : "(Xu et al., 2017; Han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Xu et al., 2017; Han et al., 2018)</w:t>
      </w:r>
      <w:r w:rsidR="00AB6006" w:rsidRPr="00D424AA">
        <w:rPr>
          <w:rFonts w:cs="Times New Roman"/>
          <w:lang w:val="en-GB"/>
        </w:rPr>
        <w:fldChar w:fldCharType="end"/>
      </w:r>
      <w:r w:rsidR="00AB6006" w:rsidRPr="00841A35">
        <w:rPr>
          <w:rFonts w:cs="Times New Roman"/>
          <w:lang w:val="en-GB"/>
        </w:rPr>
        <w:t>. A general wetting across the whole Tibetan Plateau and the Himalaya is projected, with increases in heavy precipitation in the 21st cent</w:t>
      </w:r>
      <w:r w:rsidR="00AB6006" w:rsidRPr="00D424AA">
        <w:rPr>
          <w:rFonts w:cs="Times New Roman"/>
          <w:lang w:val="en-GB"/>
        </w:rPr>
        <w:t xml:space="preserve">ury </w:t>
      </w:r>
      <w:bookmarkStart w:id="1788" w:name="_Hlk77108357"/>
      <w:ins w:id="1789" w:author="Robin Matthews" w:date="2021-07-13T22:39:00Z">
        <w:r w:rsidR="00D37B08">
          <w:rPr>
            <w:rFonts w:cs="Times New Roman"/>
            <w:lang w:val="en-GB"/>
          </w:rPr>
          <w:fldChar w:fldCharType="begin" w:fldLock="1"/>
        </w:r>
      </w:ins>
      <w:r w:rsidR="003A5209">
        <w:rPr>
          <w:rFonts w:cs="Times New Roman"/>
          <w:lang w:val="en-GB"/>
        </w:rPr>
        <w:instrText>ADDIN CSL_CITATION { "citationItems" : [ { "id" : "ITEM-1", "itemData" : { "DOI" : "10.1360/N972014-01296", "ISSN" : "0023074X", "author" : [ { "dropping-particle" : "", "family" : "Zhang", "given" : "R.", "non-dropping-particle" : "", "parse-names" : false, "suffix" : "" }, { "dropping-particle" : "", "family" : "Su", "given" : "F.", "non-dropping-particle" : "", "parse-names" : false, "suffix" : "" }, { "dropping-particle" : "", "family" : "Jiang", "given" : "Z.", "non-dropping-particle" : "", "parse-names" : false, "suffix" : "" }, { "dropping-particle" : "", "family" : "Gao", "given" : "X", "non-dropping-particle" : "", "parse-names" : false, "suffix" : "" }, { "dropping-particle" : "", "family" : "Guo", "given" : "D", "non-dropping-particle" : "", "parse-names" : false, "suffix" : "" }, { "dropping-particle" : "", "family" : "Ni", "given" : "J", "non-dropping-particle" : "", "parse-names" : false, "suffix" : "" }, { "dropping-particle" : "", "family" : "You", "given" : "Q", "non-dropping-particle" : "", "parse-names" : false, "suffix" : "" }, { "dropping-particle" : "", "family" : "Lan", "given" : "C", "non-dropping-particle" : "", "parse-names" : false, "suffix" : "" }, { "dropping-particle" : "", "family" : "Zhou", "given" : "B", "non-dropping-particle" : "", "parse-names" : false, "suffix" : "" } ], "container-title" : "Chinese Science Bulletin", "id" : "ITEM-1", "issued" : { "date-parts" : [ [ "2015" ] ] }, "title" : "An overview of projected climate and environmental changes across the Tibetan Plateau in the 21st century", "translator" : [ { "dropping-particle" : "", "family" : "S981", "given" : "", "non-dropping-particle" : "", "parse-names" : false, "suffix" : "" } ], "type" : "article-journal" }, "uris" : [ "http://www.mendeley.com/documents/?uuid=cd92356a-e930-4c27-8f41-815ff7a32f84"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2/joc.5243", "ISSN" : "08998418", "author" : [ { "dropping-particle" : "", "family" : "Gao", "given" : "Yanhong", "non-dropping-particle" : "", "parse-names" : false, "suffix" : "" }, { "dropping-particle" : "", "family" : "Xiao", "given" : "Linhong", "non-dropping-particle" : "", "parse-names" : false, "suffix" : "" }, { "dropping-particle" : "", "family" : "Chen", "given" : "Deliang", "non-dropping-particle" : "", "parse-names" : false, "suffix" : "" }, { "dropping-particle" : "", "family" : "Xu", "given" : "Jianwei", "non-dropping-particle" : "", "parse-names" : false, "suffix" : "" }, { "dropping-particle" : "", "family" : "Zhang", "given" : "Hongwen", "non-dropping-particle" : "", "parse-names" : false, "suffix" : "" } ], "container-title" : "International Journal of Climatology", "id" : "ITEM-3", "issue" : "3", "issued" : { "date-parts" : [ [ "2018", "3" ] ] }, "page" : "1285-1297", "title" : "Comparison between past and future extreme precipitations simulated by global and regional climate models over the Tibetan Plateau", "translator" : [ { "dropping-particle" : "", "family" : "S1523", "given" : "", "non-dropping-particle" : "", "parse-names" : false, "suffix" : "" } ], "type" : "article-journal", "volume" : "38" }, "uris" : [ "http://www.mendeley.com/documents/?uuid=0ac77f9d-dfa8-42ad-b5fb-e5c408caf333" ] }, { "id" : "ITEM-4", "itemData" : { "DOI" : "10.1016/j.accre.2017.03.001", "ISSN" : "16749278", "abstract" : "Based on the outputs from 21 CMIP5 (Coupled Model Intercomparison Project phase 5) models, future changes in the mean temperature, precipitation and four climate extreme indices (annual maximum of daily maximum temperature (TXx), minimum of daily minimum temperature (TNn), annual total precipitation when the daily amount exceeds the 95th percentile of wet-day precipitation (R95p), and maximum consecutive 5-day precipitation (RX5day)) over Hindu Kush Himalayan (HKH) region are investigated under the greenhouse gas concentration pathways of RCP4.5 and RCP8.5. Two periods of the 21st century, 2036\u20132065 and 2066\u20132095, are selected, with the reference period is considered as 1976\u20132005. Results show general increase of the mean temperature, TXx and TNn under both scenarios, with the largest increases found during 2066\u20132095 under RCP8.5. Future precipitation is projected to increase over most part of HKH, except for the northwestern part. Intensification of the precipitation extremes is projected over the region. The uncertainties of mean temperature, TXx and TNn over the HKH1 subregions are the largest compared to the other three subregions and the overall HKH. Besides RX5day during 2036\u20132065 over HKH1, the uncertainties of R95p and RX5day tend to be larger following the increase of greenhouse gas concentrations. The multimodel ensemble medians of temperature and four extreme indices under RCP8.5 are projected to be larger than those under RCP4.5 in each of the subregions.", "author" : [ { "dropping-particle" : "", "family" : "Wu", "given" : "Jie", "non-dropping-particle" : "", "parse-names" : false, "suffix" : "" }, { "dropping-particle" : "", "family" : "Xu", "given" : "Ying", "non-dropping-particle" : "", "parse-names" : false, "suffix" : "" }, { "dropping-particle" : "", "family" : "Gao", "given" : "Xue-Jie", "non-dropping-particle" : "", "parse-names" : false, "suffix" : "" } ], "container-title" : "Advances in Climate Change Research", "id" : "ITEM-4", "issue" : "3", "issued" : { "date-parts" : [ [ "2017", "9", "1" ] ] }, "page" : "176-184", "publisher" : "Elsevier Ltd", "title" : "Projected changes in mean and extreme climates over Hindu Kush Himalayan region by 21 CMIP5 models", "translator" : [ { "dropping-particle" : "", "family" : "S1567", "given" : "", "non-dropping-particle" : "", "parse-names" : false, "suffix" : "" } ], "type" : "article-journal", "volume" : "8" }, "uris" : [ "http://www.mendeley.com/documents/?uuid=a21bd2f2-9cb3-458f-9755-2df774402b92" ] }, { "id" : "ITEM-5", "itemData" : { "DOI" : "10.1029/2012JD018697", "ISSN" : "2169-897X", "abstract" : "We study the properties of precipitation in the Hindu-Kush Karakoram Himalaya (HKKH) region using currently available data sets. We consider satellite rainfall estimates (Tropical Rainfall Measuring Mission), reanalyses (ERA-Interim), gridded in situ rain gauge data (Asian Precipitation Highly Resolved Observational Data Integration Towards Evaluation of Water Resources, Climate Research Unit, and Global Precipitation Climatology Centre), and a merged satellite and rain gauge climatology (Global Precipitation Climatology Project). The data are compared with simulation results from the global climate model EC-Earth. All data sets, despite having different resolutions, coherently reproduce the mean annual cycle of precipitation in the western and eastern stretches of the HKKH. While for the Himalaya only a strong summer precipitation signal is present, associated with the monsoon, the data indicate that the Hindu-Kush Karakoram, which is exposed to midlatitude ?western weather patterns?, receives water inputs in winter. Time series of seasonal precipitation confirm that the various data sets provide a consistent measurement of interannual variability for the HKKH. The longest observational data sets indicate a statistically significant decreasing trend in Himalaya during summer. None of the data sets gives statistically significant precipitation trends in Hindu-Kush Karakoram during winter. Precipitation data from EC-Earth are in good agreement with the climatology of the observations (rainfall distribution and seasonality). The evolution of precipitation under two different future scenarios (RCP 4.5 and RCP 8.5) reveals an increasing trend over the Himalaya during summer, associated with an increase in wet extremes and daily intensity and a decrease in the number of rainy days. Unlike the observations, the model shows an increasing precipitation trend also in the period 1950?2009, possibly as a result of the poor representation of aerosols in this type of GCMs.", "author" : [ { "dropping-particle" : "", "family" : "Palazzi", "given" : "E", "non-dropping-particle" : "", "parse-names" : false, "suffix" : "" }, { "dropping-particle" : "", "family" : "Hardenberg", "given" : "J", "non-dropping-particle" : "", "parse-names" : false, "suffix" : "" }, { "dropping-particle" : "", "family" : "Provenzale", "given" : "A", "non-dropping-particle" : "", "parse-names" : false, "suffix" : "" } ], "container-title" : "Journal of Geophysical Research: Atmospheres", "id" : "ITEM-5", "issue" : "1", "issued" : { "date-parts" : [ [ "2013", "1", "16" ] ] }, "note" : "From Duplicate 1 (Precipitation in the Hindu-Kush Karakoram Himalaya: Observations and future scenarios - Palazzi, E; Hardenberg, J; Provenzale, A)\n\nFrom Duplicate 1 (Precipitation in the Hindu-Kush Karakoram Himalaya: Observations and future scenarios - Palazzi, E; Hardenberg, J; Provenzale, A)\n\ndoi: 10.1029/2012JD018697\n\nFrom Duplicate 2 (Precipitation in the Hindu-Kush Karakoram Himalaya: Observations and future scenarios - Palazzi, E; Hardenberg, J; Provenzale, A)\n\nFrom Duplicate 1 (Precipitation in the Hindu-Kush Karakoram Himalaya: Observations and future scenarios - Palazzi, E; Hardenberg, J; Provenzale, A)\n\ndoi: 10.1029/2012JD018697\n\nFrom Duplicate 2 (Precipitation in the Hindu-Kush Karakoram Himalaya: Observations and future scenarios - Palazzi, E; Hardenberg, J; Provenzale, A)\n\ndoi: 10.1029/2012JD018697\n\nFrom Duplicate 3 (Precipitation in the Hindu-Kush Karakoram Himalaya: Observations and future scenarios - Palazzi, E; Hardenberg, J; Provenzale, A)\n\nFrom Duplicate 1 (Precipitation in the Hindu-Kush Karakoram Himalaya: Observations and future scenarios - Palazzi, E; Hardenberg, J; Provenzale, A)\n\ndoi: 10.1029/2012JD018697", "page" : "85-100", "publisher" : "Wiley-Blackwell", "title" : "Precipitation in the Hindu-Kush Karakoram Himalaya: Observations and future scenarios", "translator" : [ { "dropping-particle" : "", "family" : "S1436", "given" : "", "non-dropping-particle" : "", "parse-names" : false, "suffix" : "" } ], "type" : "article-journal", "volume" : "118" }, "uris" : [ "http://www.mendeley.com/documents/?uuid=53e91aab-738e-448a-aeaf-ec3beefd6ba6" ] }, { "id" : "ITEM-6", "itemData" : { "DOI" : "10.1007/s00382-014-2183-8", "ISSN" : "1432-0894", "abstract" : "A regional climate modelling system, the Providing REgional Climates for Impacts Studies developed by the Hadley Centre for Climate Prediction and Research, has been used to study future climate change scenarios over Indus basin for the impact assessment. In this paper we have examined the three Quantifying Uncertainty in Model Predictions simulations selected from 17-member perturbed physics ensemble generated using Hadley Centre Coupled Module. The climate projections based on IPCC SRES A1B scenario are analysed over three time slices, near future (2011\u20132040), middle of the twenty first century (2041\u20132070), and distant future (2071\u20132098). The baseline simulation (1961\u20131990) was evaluated with observed data for seasonal and spatial patterns and biases. The model was able to resolve features on finer spatial scales and depict seasonal variations reasonably well, although there were quantitative biases. The model simulations suggest a non-uniform change in precipitation overall, with an increase in precipitation over the upper Indus basin and decrease over the lower Indus basin, and little change in the border area between the upper and lower Indus basins. A decrease in winter precipitation is projected, particularly over the southern part of the basin. Projections indicate greater warming in the upper than the lower Indus, and greater warming in winter than in the other seasons. The simulations suggest an overall increase in the number of rainy days over the basin, but a decrease in the number of rainy days accompanied by an increase in rainfall intensity in the border area between the upper and lower basins, where the rainfall amount is highest.", "author" : [ { "dropping-particle" : "", "family" : "Rajbhandari", "given" : "R", "non-dropping-particle" : "", "parse-names" : false, "suffix" : "" }, { "dropping-particle" : "", "family" : "Shrestha", "given" : "A B", "non-dropping-particle" : "", "parse-names" : false, "suffix" : "" }, { "dropping-particle" : "", "family" : "Kulkarni", "given" : "A", "non-dropping-particle" : "", "parse-names" : false, "suffix" : "" }, { "dropping-particle" : "", "family" : "Patwardhan", "given" : "S K", "non-dropping-particle" : "", "parse-names" : false, "suffix" : "" }, { "dropping-particle" : "", "family" : "Bajracharya", "given" : "S R", "non-dropping-particle" : "", "parse-names" : false, "suffix" : "" } ], "container-title" : "Climate Dynamics", "id" : "ITEM-6", "issue" : "1", "issued" : { "date-parts" : [ [ "2015" ] ] }, "page" : "339-357", "title" : "Projected changes in climate over the Indus river basin using a high resolution regional climate model (PRECIS)", "translator" : [ { "dropping-particle" : "", "family" : "S1276", "given" : "", "non-dropping-particle" : "", "parse-names" : false, "suffix" : "" } ], "type" : "article-journal", "volume" : "44" }, "uris" : [ "http://www.mendeley.com/documents/?uuid=6c44ac65-57b5-44d8-92ca-d0ad0088c641" ] }, { "id" : "ITEM-7", "itemData" : { "DOI" : "10.1088/1748-9326/aad985", "ISSN" : "1748-9326", "abstract" : "Targets agreed to in Paris in 2015 aim to limit global warming to \u2018well below 2 \u00b0C and to pursue efforts to limit the temperature increase to 1.5 \u00b0C above pre-industrial levels\u2019. Despite the far-reaching consequences of this multi-lateral climate change mitigation strategy, the implications for global river flows remain unclear. Here we estimate the impacts of 1.5 \u00b0C versus 2.0 \u00b0C mitigation scenarios on peak flows by using daily river flow data from a multi-model ensemble which follows the HAPPI Protocol (that is specifically designed to simulate these temperature targets). We find agreement between models with regard to changing risk of river flow extremes. Moreover, we find that the response at 2.0 \u00b0C is not a uniform extension of the response at 1.5\u00b0, suggesting a non-linear global response of peak flows to the two mitigation levels. Yet committing to the 2.0 \u00b0C warming target, rather than 1.5 \u00b0C, is projected to lead to an increase in the frequency of occurrence of extreme flows in several large catchments. In the most affected areas, predominantly in South Asia, while region-specific features such as aerosol loads may determine precipitation patterns, we estimate that under our 1.5 \u00b0C scenario the historical 1-in-100 year flow occurs with a frequency of 1-in-25 years. At 2.0 \u00b0C, similar increases are observed in several global regions. These shifts are also accompanied by changes in the duration of rainy seasons which influence the occurrence of high flows.", "author" : [ { "dropping-particle" : "", "family" : "Paltan", "given" : "Homero", "non-dropping-particle" : "", "parse-names" : false, "suffix" : "" }, { "dropping-particle" : "", "family" : "Allen", "given" : "Myles", "non-dropping-particle" : "", "parse-names" : false, "suffix" : "" }, { "dropping-particle" : "", "family" : "Haustein", "given" : "Karsten", "non-dropping-particle" : "", "parse-names" : false, "suffix" : "" }, { "dropping-particle" : "", "family" : "Fuldauer", "given" : "Lena", "non-dropping-particle" : "", "parse-names" : false, "suffix" : "" }, { "dropping-particle" : "", "family" : "Dadson", "given" : "Sim</w:instrText>
      </w:r>
      <w:r w:rsidR="003A5209" w:rsidRPr="00B549EC">
        <w:rPr>
          <w:rFonts w:cs="Times New Roman"/>
        </w:rPr>
        <w:instrText>on", "non-dropping-particle" : "", "parse-names" : false, "suffix" : "" } ], "container-title" : "Environmental Research Letters", "id" : "ITEM-7", "issue" : "9", "issued" : { "date-parts" : [ [ "2018" ] ] }, "page" : "94003", "publisher" : "IOP Publishing", "title" : "Global implications of 1.5 \u00b0C and 2 \u00b0C warmer worlds on extreme river flows", "translator" : [ { "dropping-particle" : "", "family" : "S1661", "given" : "", "non-dropping-particle" : "", "parse-names" : false, "suffix" : "" } ], "type" : "article-journal", "volume" : "13" }, "uris" : [ "http://www.mendeley.com/documents/?uuid=e0517450-aff4-4024-b189-c1ae3404f62e" ] } ], "mendeley" : { "formattedCitation" : "(Palazzi et al., 2013; Zhou et al., 2014; Rajbhandari et al., 2015; Zhang et al., 2015c; Wu et al., 2017; Gao et al., 2018; Paltan et al., 2018)", "manualFormatting" : "(Palazzi et al., 2013; Zhou et al., 2014; Rajbhandari et al., 2015; R. Zhang et al., 2015; Wu et al., 2017; Gao et al., 2018; Paltan et al., 2018)", "plainTextFormattedCitation" : "(Palazzi et al., 2013; Zhou et al., 2014; Rajbhandari et al., 2015; Zhang et al., 2015c; Wu et al., 2017; Gao et al., 2018; Paltan et al., 2018)", "previouslyFormattedCitation" : "(Palazzi et al., 2013; Zhou et al., 2014; Rajbhandari et al., 2015; Zhang et al., 2015c; Wu et al., 2017; Gao et al., 2018; Paltan et al., 2018)" }, "properties" : { "noteIndex" : 0 }, "schema" : "https://github.com/citation-style-language/schema/raw/master/csl-citation.json" }</w:instrText>
      </w:r>
      <w:ins w:id="1790" w:author="Robin Matthews" w:date="2021-07-13T22:39:00Z">
        <w:r w:rsidR="00D37B08">
          <w:rPr>
            <w:rFonts w:cs="Times New Roman"/>
            <w:lang w:val="en-GB"/>
          </w:rPr>
          <w:fldChar w:fldCharType="separate"/>
        </w:r>
        <w:r w:rsidR="00D37B08" w:rsidRPr="00B549EC">
          <w:rPr>
            <w:rFonts w:cs="Times New Roman"/>
            <w:noProof/>
          </w:rPr>
          <w:t>(Palazzi et al., 2013; Zhou et al., 2014; Rajbhandari et al., 2015; R. Zhang et al., 2015; Wu et al., 2017; Gao et al., 2018; Paltan et al., 2018)</w:t>
        </w:r>
        <w:r w:rsidR="00D37B08">
          <w:rPr>
            <w:rFonts w:cs="Times New Roman"/>
            <w:lang w:val="en-GB"/>
          </w:rPr>
          <w:fldChar w:fldCharType="end"/>
        </w:r>
      </w:ins>
      <w:commentRangeStart w:id="1791"/>
      <w:del w:id="1792" w:author="Robin Matthews" w:date="2021-07-13T22:39:00Z">
        <w:r w:rsidR="00AB6006" w:rsidRPr="00D424AA" w:rsidDel="00D37B08">
          <w:rPr>
            <w:rFonts w:cs="Times New Roman"/>
            <w:lang w:val="en-GB"/>
          </w:rPr>
          <w:fldChar w:fldCharType="begin" w:fldLock="1"/>
        </w:r>
        <w:r w:rsidR="00FF6231" w:rsidRPr="00B549EC" w:rsidDel="00D37B08">
          <w:rPr>
            <w:rFonts w:cs="Times New Roman"/>
          </w:rPr>
          <w:delInstrText>ADDIN CSL_CITATION { "citationItems" : [ { "id" : "ITEM-1", "itemData" : { "DOI" : "10.1360/N972014-01296", "ISSN" : "0023074X", "author" : [ { "dropping-particle" : "", "family" : "Zhang", "given" : "R.", "non-dropping-particle" : "", "parse-names" : false, "suffix" : "" }, { "dropping-particle" : "", "family" : "Su", "given" : "F.", "non-dropping-particle" : "", "parse-names" : false, "suffix" : "" }, { "dropping-particle" : "", "family" : "Jiang", "given" : "Z.", "non-dropping-particle" : "", "parse-names" : false, "suffix" : "" }, { "dropping-particle" : "", "family" : "Gao", "given" : "X", "non-dropping-particle" : "", "parse-names" : false, "suffix" : "" }, { "dropping-particle" : "", "family" : "Guo", "given" : "D", "non-dropping-particle" : "", "parse-names" : false, "suffix" : "" }, { "dropping-particle" : "", "family" : "Ni", "given" : "J", "non-dropping-particle" : "", "parse-names" : false, "suffix" : "" }, { "dropping-particle" : "", "family" : "You", "given" : "Q", "non-dropping-particle" : "", "parse-names" : false, "suffix" : "" }, { "dropping-particle" : "", "family" : "Lan", "given" : "C", "non-dropping-particle" : "", "parse-names" : false, "suffix" : "" }, { "dropping-particle" : "", "family" : "Zhou", "given" : "B", "non-dropping-particle" : "", "parse-names" : false, "suffix" : "" } ], "container-title" : "Ch</w:delInstrText>
        </w:r>
        <w:r w:rsidR="00FF6231" w:rsidDel="00D37B08">
          <w:rPr>
            <w:rFonts w:cs="Times New Roman"/>
            <w:lang w:val="en-GB"/>
          </w:rPr>
          <w:delInstrText>inese Science Bulletin", "id" : "ITEM-1", "issued" : { "date-parts" : [ [ "2015" ] ] }, "title" : "An overview of projected climate and environmental changes across the Tibetan Plateau in the 21st century", "translator" : [ { "dropping-particle" : "", "family" : "S981", "given" : "", "non-dropping-particle" : "", "parse-names" : false, "suffix" : "" } ], "type" : "article-journal" }, "uris" : [ "http://www.mendeley.com/documents/?uuid=cd92356a-e930-4c27-8f41-815ff7a32f84"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2/joc.5243", "ISSN" : "08998418", "author" : [ { "dropping-particle" : "", "family" : "Gao", "given" : "Yanhong", "non-dropping-particle" : "", "parse-names" : false, "suffix" : "" }, { "dropping-particle" : "", "family" : "Xiao", "given" : "Linhong", "non-dropping-particle" : "", "parse-names" : false, "suffix" : "" }, { "dropping-particle</w:delInstrText>
        </w:r>
        <w:r w:rsidR="00FF6231" w:rsidRPr="006A2665" w:rsidDel="00D37B08">
          <w:rPr>
            <w:rFonts w:cs="Times New Roman"/>
          </w:rPr>
          <w:delInstrText>" : "", "family" : "Chen", "given" : "Deliang", "non-dropping-particle" : "", "parse-names" : false, "suffix" : "" }, { "dropping-particle" : "", "family" : "Xu", "given" : "Jianwei", "non-dropping-particle" : "", "parse-names" : false, "suffix" : "" }, { "dropping-particle" : "", "family" : "Zhang", "given" : "Hongwen", "non-dropping-particle" : "", "parse-names" : false, "suffix" : "" } ], "container-title" : "International Journal of Climatology", "id" : "ITEM-3", "issue" : "3", "issued" : { "date-parts" : [ [ "2018", "3" ] ] }, "page" : "1285-1297", "title" : "Comparison between past and future extreme precipitations simulated by global and regional climate models over the Tibetan Plateau", "translator" : [ { "dropping-particle" : "", "family" : "S1523", "given" : "", "non-dropping-particle" : "", "parse-names" : false, "suffix" : "" } ], "type" : "article-journal", "volume" : "38" }, "uris" : [ "http://www.mendeley.com/documents/?uuid=0ac77f9d-dfa8-42ad-b5fb-e5c408caf333" ] } ], "mendeley" : { "formattedCitation" : "(Zhou et al., 2014; Zhang et al., 2015c; Gao et al., 2018)", "manualFormatting" : "(Zhou et al., 2014; Zhang et al., 2015c; Gao et al., 2018;", "plainTextFormattedCitation" : "(Zhou et al., 2014; Zhang et al., 2015c; Gao et al., 2018)", "previouslyFormattedCitation" : "(Zhou et al., 2014; Zhang et al., 2015c; Gao et al., 2018)"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Del="00D37B08">
          <w:rPr>
            <w:rFonts w:cs="Times New Roman"/>
            <w:noProof/>
            <w:lang w:val="nb-NO"/>
          </w:rPr>
          <w:delText>(Zhou et al., 2014; Zhang et al., 2015c; Gao et al., 2018;</w:delText>
        </w:r>
        <w:r w:rsidR="00AB6006" w:rsidRPr="00D424AA" w:rsidDel="00D37B08">
          <w:rPr>
            <w:rFonts w:cs="Times New Roman"/>
            <w:lang w:val="en-GB"/>
          </w:rPr>
          <w:fldChar w:fldCharType="end"/>
        </w:r>
        <w:commentRangeEnd w:id="1791"/>
        <w:r w:rsidR="00A26296" w:rsidDel="00D37B08">
          <w:rPr>
            <w:rStyle w:val="Marquedecommentaire"/>
          </w:rPr>
          <w:commentReference w:id="1791"/>
        </w:r>
        <w:r w:rsidR="00AB6006" w:rsidRPr="00841A35" w:rsidDel="00D37B08">
          <w:rPr>
            <w:rFonts w:cs="Times New Roman"/>
            <w:lang w:val="nb-NO"/>
          </w:rPr>
          <w:delText xml:space="preserve"> </w:delText>
        </w:r>
        <w:commentRangeStart w:id="1793"/>
        <w:r w:rsidR="00AB6006" w:rsidRPr="00D424AA" w:rsidDel="00D37B08">
          <w:rPr>
            <w:rFonts w:cs="Times New Roman"/>
            <w:lang w:val="en-GB"/>
          </w:rPr>
          <w:fldChar w:fldCharType="begin" w:fldLock="1"/>
        </w:r>
        <w:r w:rsidR="00FF6231" w:rsidDel="00D37B08">
          <w:rPr>
            <w:rFonts w:cs="Times New Roman"/>
            <w:lang w:val="nb-NO"/>
          </w:rPr>
          <w:delInstrText>ADDIN CSL_CITATION { "citationItems" : [ { "id" : "ITEM-1", "itemData" : { "DOI" : "10.1016/j.accre.2017.03.001", "ISSN" : "16749278", "abstract" : "Based on the outputs from 21 CMIP5 (Coupled Model Intercomparison Project phase 5) models, future changes in the mean temperature, precipitation and four climate extreme indices (annual maximum of daily maximum temperature (TXx), minimum of daily minimum temperature (TNn), annual total precipitation when the daily amount exceeds the 95th percentile of wet-day precipitation (R95p), and maximum consecutive 5-day precipitation (RX5day)) over Hindu Kush Himalayan (HKH) region are investigated under the greenhouse gas concentration pathways of RCP4.5 and RCP8.5. Two periods of the 21st century, 2036\u20132065 and 2066\u20132095, are selected, with the reference period is considered as 1976\u20132005. Results show general increase of the mean temperature, TXx and TNn under both scenarios, with the largest increases found during 2066\u20132095 under RCP8.5. Future precipitation is projected to increase over most part of HKH, except for the northwestern part. Intensification of the precipitation extremes is projected over the region. The uncertainties of mean temperature, TXx and TNn over the HKH1 subregions are the largest compared to the other three subregions and the overall HKH. Besides RX5day during 2036\u20132065 over HKH1, the uncertainties of R95p and RX5day tend to be larger following the increase of greenhouse gas concentrations. The multimodel ensemble medians of temperature and four extreme indices under RCP8.5 are projected to be larger than those under RCP4.5 in each of the subregions.", "author" : [ { "dropping-particle" : "", "family" : "Wu", "given" : "Jie", "non-dropping-particle" : "", "parse-names" : false, "suffix" : "" }, { "dropping-particle" : "", "family" : "Xu", "given" : "Ying", "non-dropping-particle" : "", "parse-names" : false, "suffix" : "" }, { "dropping-particle" : "", "family" : "Gao", "given" : "Xue-Jie", "non-dropping-particle" : "", "parse-names" : false, "suffix" : "" } ], "container-title" : "Advances in Climate Change Research", "id" : "ITEM-1", "issue" : "3", "issued" : { "date-parts" : [ [ "2017", "9", "1" ] ] }, "page" : "176-184", "publisher" : "Elsevier Ltd", "title" : "Projected changes in mean and extreme climates over Hindu Kush Himalayan region by 21 CMIP5 models", "translator" : [ { "dropping-particle" : "", "family" : "S1567", "given" : "", "non-dropping-particle" : "", "parse-names" : false, "suffix" : "" } ], "type" : "article-journal", "volume" : "8" }, "uris" : [ "http://www.mendeley.com/documents/?uuid=a21bd2f2-9cb3-458f-9755-2df774402b92" ] }, { "id" : "ITEM-2", "itemData" : { "DOI" : "10.1029/2012JD018697", "ISSN" : "2169-897X", "abstract" : "We study the properties of precipitation in the Hindu-Kush Karakoram Himalaya (HKKH) region using currently available data sets. We consider satellite rainfall estimates (Tropical Rainfall Measuring Mission), reanalyses (ERA-Interim), gridded in situ rain gauge data (Asian Precipitation Highly Resolved Observational Data Integration Towards Evaluation of Water Resources, Climate Research Unit, and Global Precipitation Climatology Centre), and a merged satellite and rain gauge climatology (Global Precipitation Climatology Project). The data are compared with simulation results from the global climate model EC-Earth. All data sets, despite having different resolutions, coherently reproduce the mean annual cycle of precipitation in the western and eastern stretches of the HKKH. While for the Himalaya only a strong summer precipitation signal is present, associated with the monsoon, the data indicate that the Hindu-Kush Karakoram, which is exposed to midlatitude ?western weather patterns?, receives water inputs in winter. Time series of seasonal precipitation confirm that the various data sets provide a consistent measurement of interannual variability for the HKKH. The longest observational data sets indicate a statistically significant decreasing trend in Himalaya during summer. None of the data sets gives statistically significant precipitation trends in Hindu-Kush Karakoram during winter. Precipitation data from EC-Earth are in good agreement with the climatology of the observations (rainfall distribution and seasonality). The evolution of precipitation under two different future scenarios (RCP 4.5 and RCP 8.5) reveals an increasing trend over the Himalaya during summer, associated with an increase in wet extremes and daily intensity and a decrease in the number of rainy days. Unlike the observations, the model shows an increasing precipitation trend also in the period 1950?2009, possibly as a result of the poor representation of aerosols in this type of GCMs.", "author" : [ { "dropping-particle" : "", "family" : "Palazzi", "given" : "E", "non-dropping-particle" : "", "parse-names" : false, "suffix" : "" }, { "dropping-particle" : "", "family" : "Hardenberg", "given" : "J", "non-dropping-particle" : "", "parse-names" : false, "suffix" : "" }, { "dropping-particle" : "", "family" : "Provenzale", "given" : "A", "non-dropping-particle" : "", "parse-names" : false, "suffix" : "" } ], "container-title" : "Journal of Geophysical Research: Atmospheres", "id" : "ITEM-2", "issue" : "1", "issued" : { "date-parts" : [ [ "2013", "1", "16" ] ] }, "note" : "From Duplicate 1 (Precipitation in the Hindu-Kush Karakoram Himalaya: Observations and future scenarios - Palazzi, E; Hardenberg, J; Provenzale, A)\n\nFrom Duplicate 1 (Precipitation in the Hindu-Kush Karakoram Himalaya: Observations and future scenarios - Palazzi, E; Hardenberg, J; Provenzale, A)\n\ndoi: 10.1029/2012JD018697\n\nFrom Duplicate 2 (Precipitation in the Hindu-Kush Karakoram Himalaya: Observations and future scenarios - Palazzi, E; Hardenberg, J; Provenzale, A)\n\nFrom Duplicate 1 (Precipitation in the Hindu-Kush Karakoram Himalaya: Observations and future scenarios - Palazzi, E; Hardenberg, J; Provenzale, A)\n\ndoi: 10.1029/2012JD018697\n\nFrom Duplicate 2 (Precipitation in the Hindu-Kush Karakoram Himalaya: Observations and future scenarios - Palazzi, E; Hardenberg, J; Provenzale, A)\n\ndoi: 10.1029/2012JD018697\n\nFrom Duplicate 3 (Precipitation in the Hindu-Kush Karakoram Himalaya: Observations and future scenarios - Palazzi, E; Hardenberg, J; Provenzale, A)\n\nFrom Duplicate 1 (Precipitation in the Hindu-Kush Karakoram Himalaya: Observations and future scenarios - Palazzi, E; Hardenberg, J; Provenzale, A)\n\ndoi: 10.1029/2012JD018697", "page" : "85-100", "publisher" : "Wiley-Blackwell", "title" : "Precipitation in the Hindu-Kush Karakoram Himalaya: Observations and future scenarios", "translator" : [ { "dropping-particle" : "", "family" : "S1436", "given" : "", "non-dropping-particle" : "", "parse-names" : false, "suffix" : "" } ], "type" : "article-journal", "volume" : "118" }, "uris" : [ "http://www.mendeley.com/documents/?uuid=53e91aab-738e-448a-aeaf-ec3beefd6ba6" ] }, { "id" : "ITEM-3", "itemData" : { "DOI" : "10.1007/s00382-014-2183-8", "ISSN" : "1432-0894", "abstract" : "A regional climate modelling system, the Providing REgional Climates for Impacts Studies developed by the Hadley Centre for Climate Prediction and Research, has been used to study future climate change scenarios over Indus basin for the impact assessment. In this paper we have examined the three Quantifying Uncertainty in Model Predictions simulations selected from 17-member perturbed physics ensemble generated using Hadley Centre Coupled Module. The climate projections based on IPCC SRES A1B scenario are analysed over three time slices, near future (2011\u20132040), middle of the twenty first century (2041\u20132070), and distant future (2071\u20132098). The baseline simulation (1961\u20131990) was evaluated with observed data for seasonal and spatial patterns and biases. The model was able to resolve features on finer spatial scales and depict seasonal variations reasonably well, although there were quantitative biases. The model simulations suggest a non-uniform change in precipitation overall, with an increase in precipitation over the upper Indus basin and decrease over the lower Indus basin, and little change in the border area between the upper and lower Indus basins. A decrease in winter precipitation is projected, particularly over the southern part of the basin. Projections indicate greater warming in the upper than the lower Indus, and greater warming in winter than in the other seasons. The simulations suggest an overall increase in the number of rainy days over the basin, but a decrease in the number of rainy days accompanied by an increase in rainfall intensity in the border area between the upper and lower basins, where the rainfall amount is highest.", "author" : [ { "dropping-particle" : "", "family" : "Rajbhandari", "given" : "R", "non-dropping-particle" : "", "parse-names" : false, "suffix" : "" }, { "dropping-particle" : "", "family" : "Shrestha", "given" : "A B", "non-dropping-particle" : "", "parse-names" : false, "suffix" : "" }, { "dropping-particle" : "", "family" : "Kulkarni", "given" : "A", "non-dropping-particle" : "", "parse-names" : false, "suffix" : "" }, { "dropping-particle" : "", "family" : "Patwardhan", "given" : "S K", "non-dropping-particle" : "", "parse-names" : false, "suffix" : "" }, { "dropping-particle" : "", "family" : "Bajracharya", "given" : "S R", "non-dropping-particle" : "", "parse-names" : false, "suffix" : "" } ], "container-title" : "Climate Dynamics", "id" : "ITEM-3", "issue" : "1", "issued" : { "date-parts" : [ [ "2015" ] ] }, "page" : "339-357", "title" : "Projected changes in climate over the Indus river basin using a high resolution regional climate model (PRECIS)", "translator" : [ { "dropping-particle" : "", "family" : "S1276", "given" : "", "non-dropping-particle" : "", "parse-names" : false, "suffix" : "" } ], "type" : "article-journal", "volume" : "44" }, "uris" : [ "http://www.mendeley.com/documents/?uuid=6c44ac65-57b5-44d8-92ca-d0ad0088c641" ] }, { "id" : "ITEM-4", "itemData" : { "DOI" : "10.1088/1748-9326/aad985", "ISSN" : "1748-9326", "abstract" : "Targets agreed to in Paris in 2015 aim to limit global warming to \u2018well below 2 \u00b0C and to pursue efforts to limit the temperature increase to 1.5 \u00b0C above pre-industrial levels\u2019. Despite the far-reaching consequences of this multi-lateral climate change mitigation strategy, the implications for global river flows remain unclear. Here we estimate the impacts of 1.5 \u00b0C versus 2.0 \u00b0C mitigation scenarios on peak flows by using daily river flow data from a multi-model ensemble which follows the HAPPI Protocol (that is specifically designed to simulate these temperature targets). We find agreement between models with regard to changing risk of river flow extremes. Moreover, we find that the response at 2.0 \u00b0C is not a uniform extension of the response at 1.5\u00b0, suggesting a non-linear global response of peak flows to the two mitigation levels. Yet committing to the 2.0 \u00b0C warming target, rather than 1.5 \u00b0C, is projected to lead to an increase in the frequency of occurrence of extreme flows in several large catchments. In the most affected areas, predominantly in South Asia, while region-specific features such as aerosol loads may determine precipitation patterns, we estimate that under our 1.5 \u00b0C scenario the historical 1-in-100 year flow occurs with a frequency of 1-in-25 years. At 2.0 \u00b0C, similar increases are observed in several global regions. These shifts are also accompanied by changes in the duration of rainy seasons which influence the occurrence of high flows.", "author" : [ { "dropping-particle" : "", "family" : "Paltan", "given" : "Homero", "non-dropping-particle" : "", "parse-names" : false, "suffix" : "" }, { "dropping-particle" : "", "family" : "Allen", "given" : "Myles", "non-dropping-particle" : "", "parse-names" : false, "suffix" : "" }, { "dropping-particle" : "", "family" : "Haustein", "given" : "Karsten", "non-dropping-particle" : "", "parse-names" : false, "suffix" : "" }, { "dropping-particle" : "", "family" : "Fuldauer", "given" : "Lena", "non-dropping-particle" : "", "parse-names" : false, "suffix" : "" }, { "dropping-particle" : "", "family" : "Dadson", "given" : "Simon", "non-dropping-particle" : "", "parse-names" : false, "suffix" : "" } ], "container-title" : "Environmental Research Letters", "id" : "ITEM-4", "issue" : "9", "issued" : { "date-parts" : [ [ "2018" ] ] }, "page" : "94003", "publisher" : "IOP Publishing", "title" : "Global implications of 1.5 \u00b0C and 2 \u00b0C warmer worlds on extreme river flows", "translator" : [ { "dropping-particle" : "", "family" : "S1661", "given" : "", "non-dropping-particle" : "", "parse-names" : false, "suffix" : "" } ], "type" : "article-journal", "volume" : "13" }, "uris" : [ "http://www.mendeley.com/documents/?uuid=e0517450-aff4-4024-b189-c1ae3404f62e" ] } ], "mendeley" : { "formattedCitation" : "(Palazzi et al., 2013; Rajbhandari et al., 2015; Wu et al., 2017; Paltan et al., 2018)", "manualFormatting" : "Palazzi et al., 2013; Rajbhandari et al., 2015; Wu et al., 2017; Paltan et al., 2018)", "plainTextFormattedCitation" : "(Palazzi et al., 2013; Rajbhandari et al., 2015; Wu et al., 2017; Paltan et al., 2018)", "previouslyFormattedCitation" : "(Palazzi et al., 2013; Rajbhandari et al., 2015; Wu et al., 2017; Paltan et al., 2018)"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Del="00D37B08">
          <w:rPr>
            <w:rFonts w:cs="Times New Roman"/>
            <w:noProof/>
            <w:lang w:val="nb-NO"/>
          </w:rPr>
          <w:delText>Palazzi et al., 2013; Rajbhandari et al., 2015; Wu et al., 2017; Paltan et al., 2018)</w:delText>
        </w:r>
        <w:r w:rsidR="00AB6006" w:rsidRPr="00D424AA" w:rsidDel="00D37B08">
          <w:rPr>
            <w:rFonts w:cs="Times New Roman"/>
            <w:lang w:val="en-GB"/>
          </w:rPr>
          <w:fldChar w:fldCharType="end"/>
        </w:r>
      </w:del>
      <w:bookmarkEnd w:id="1788"/>
      <w:commentRangeEnd w:id="1793"/>
      <w:r w:rsidR="00A26296">
        <w:rPr>
          <w:rStyle w:val="Marquedecommentaire"/>
        </w:rPr>
        <w:commentReference w:id="1793"/>
      </w:r>
      <w:r w:rsidR="00AB6006" w:rsidRPr="00841A35">
        <w:rPr>
          <w:rFonts w:cs="Times New Roman"/>
          <w:lang w:val="nb-NO"/>
        </w:rPr>
        <w:t xml:space="preserve">. </w:t>
      </w:r>
      <w:r w:rsidR="00AB6006" w:rsidRPr="00D424AA">
        <w:rPr>
          <w:rFonts w:cs="Times New Roman"/>
          <w:iCs/>
          <w:lang w:val="en-GB"/>
        </w:rPr>
        <w:t xml:space="preserve">Agreement in projected changes by different models is low in regions of </w:t>
      </w:r>
      <w:r w:rsidR="00AB6006" w:rsidRPr="00D424AA">
        <w:rPr>
          <w:rFonts w:cs="Times New Roman"/>
          <w:lang w:val="en-GB"/>
        </w:rPr>
        <w:t>complex topography such as Hindu-Kush-Himalaya</w:t>
      </w:r>
      <w:del w:id="1794" w:author="Robin Matthews" w:date="2021-07-15T11:30:00Z">
        <w:r w:rsidR="00AB6006" w:rsidRPr="00D424AA" w:rsidDel="00E60AFA">
          <w:rPr>
            <w:rFonts w:cs="Times New Roman"/>
            <w:lang w:val="en-GB"/>
          </w:rPr>
          <w:delText xml:space="preserve"> </w:delText>
        </w:r>
      </w:del>
      <w:ins w:id="1795" w:author="Robin Matthews" w:date="2021-07-15T11:30:00Z">
        <w:r w:rsidR="00E60AFA">
          <w:rPr>
            <w:rFonts w:cs="Times New Roman"/>
            <w:lang w:val="en-GB"/>
          </w:rPr>
          <w:t xml:space="preserve"> </w:t>
        </w:r>
        <w:r w:rsidR="00E60AFA">
          <w:fldChar w:fldCharType="begin" w:fldLock="1"/>
        </w:r>
        <w:r w:rsidR="00E60AFA" w:rsidRPr="00127991">
          <w:rPr>
            <w:lang w:val="en-US"/>
            <w:rPrChange w:id="1796" w:author="Clotilde Pean" w:date="2021-08-07T15:21:00Z">
              <w:rPr/>
            </w:rPrChange>
          </w:rPr>
          <w:instrText xml:space="preserve">ADDIN CSL_CITATION { "citationItems" : [ { "id" : "ITEM-1", "itemData" : { "DOI" : "10.1007/978-3-319-92288-1_4", "ISBN" : "978-3-319-92287-4", "abstract" : "To illuminate future uncertainties and inform strategic plans, this chapter presents three qualitative scenarios for the status of the HKH through 2080. The scenarios (Box 4.1) emerged from a participatory visioning exercise for scenario development (also see Sect. 4.1.2) conducted by the chapter team and HIMAP secretariat between January and September 2016. Over six successive workshops, decision makers and scientists representing HKH countries determined what would constitute a ``prosperous'' HKH scenario for 2080---along with its less desirable alternatives, business as usual and downhill (Fig. 4.1).", "author" : [ { "dropping-particle" : "", "family" : "Roy", "given" : "Joyashree", "non-dropping-particle" : "", "parse-names" : false, "suffix" : "" }, { "dropping-particle" : "", "family" : "Moors", "given" : "Eddy", "non-dropping-particle" : "", "parse-names" : false, "suffix" : "" }, { "dropping-particle" : "", "family" : "Murthy", "given" : "M S R", "non-dropping-particle" : "", "parse-names" : false, "suffix" : "" }, { "dropping-particle" : "", "family" : "Prabhakar", "given" : "S V R K", "non-dropping-particle" : "", "parse-names" : false, "suffix" : "" }, { "dropping-particle" : "", "family" : </w:instrText>
        </w:r>
        <w:r w:rsidR="00E60AFA">
          <w:instrText>"Khattak", "given" : "Bahadar Nawab", "non-dropping-particle" : "", "parse-names" : false, "suffix" : "" }, { "dropping-particle" : "", "family" : "Shi", "given" : "Peili", "non-dropping-particle" : "", "parse-names" : false, "suffix" : "" }, { "dropping-particle" : "", "family" : "Huggel", "given" : "Christian", "non-dropping-particle" : "", "parse-names" : false, "suffix" : "" }, { "dropping-particle" : "", "family" : "Chitale", "given" : "Vishwas",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99-125", "publisher" : "Springer", "publisher-place" : "Cham, Switzerland", "title" : "Exploring Futures of the Hindu Kush Himalaya: Scenarios and Pathways", "translator" : [ { "dropping-particle" : "", "family" : "S3649", "given" : "Rt6", "non-dropping-particle" : "", "parse-names" : false, "suffix" : "" } ], "type" : "chapter" }, "uris" : [ "http://www.mendeley.com/documents/?uuid=14354566-0572-47fa-8199-7a6ccf5c81fd" ] } ], "mendeley" : { "formattedCitation" : "(Roy et al., 2019)", "plainTextFormattedCitation" : "(Roy et al., 2019)", "previouslyFormattedCitation" : "(Roy et al., 2019)" }, "properties" : { "noteIndex" : 0 }, "schema" : "https://github.com/citation-style-language/schema/raw/master/csl-citation.json" }</w:instrText>
        </w:r>
        <w:r w:rsidR="00E60AFA">
          <w:fldChar w:fldCharType="separate"/>
        </w:r>
        <w:r w:rsidR="00E60AFA" w:rsidRPr="00CF0C76">
          <w:rPr>
            <w:noProof/>
          </w:rPr>
          <w:t>(Roy et al., 2019)</w:t>
        </w:r>
        <w:r w:rsidR="00E60AFA">
          <w:fldChar w:fldCharType="end"/>
        </w:r>
      </w:ins>
      <w:del w:id="1797" w:author="Robin Matthews" w:date="2021-07-15T11:30:00Z">
        <w:r w:rsidR="00AB6006" w:rsidRPr="00D424AA" w:rsidDel="00E60AFA">
          <w:rPr>
            <w:rFonts w:cs="Times New Roman"/>
            <w:lang w:val="en-GB"/>
          </w:rPr>
          <w:fldChar w:fldCharType="begin" w:fldLock="1"/>
        </w:r>
        <w:r w:rsidR="00DB48AC" w:rsidRPr="00B549EC" w:rsidDel="00E60AFA">
          <w:rPr>
            <w:rFonts w:cs="Times New Roman"/>
          </w:rPr>
          <w:delInstrText>ADDIN CSL_CITATION { "citationItems" : [ { "id" : "ITEM-1", "itemData" : { "DOI" : "10.1007/978-3-319-92288-1", "ISBN" : "978-3-319-92287-4",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10", "21" ] ] }, "number-of-pages" : "627", "publisher" : "Springer", "publisher-place" : "Cham, Switzerland", "title" : "The Hindu Kush Himalaya Assessment: Mountains, Climate Change, Sustainability and People", "translator" : [ { "dropping-particle" : "", "family" : "S3400", "given" : "Rt5", "non-dropping-particle" : "", "parse-names" : false, "suffix" : "" } ], "type" : "book" }, "uris" : [ "http://www.mendeley.com/documents/?uuid=fde88e15-dd06-409a-b78c-729058c91fe6" ] } ], "mendeley" : { "formattedCitation" : "(Wester et al., 2019)", "plainTextFormattedCitation" : "(Wester et al., 2019)", "previouslyFormattedCitation" : "(Wester et al., 2019)" }, "properties" : { "noteIndex" : 0 }, "schema" : "https://github.com/citation-style-language/schema/raw/master/csl-citation.json" }</w:delInstrText>
        </w:r>
        <w:r w:rsidR="00AB6006" w:rsidRPr="00D424AA" w:rsidDel="00E60AFA">
          <w:rPr>
            <w:rFonts w:cs="Times New Roman"/>
            <w:lang w:val="en-GB"/>
          </w:rPr>
          <w:fldChar w:fldCharType="separate"/>
        </w:r>
        <w:r w:rsidR="00DB48AC" w:rsidRPr="00B549EC" w:rsidDel="00E60AFA">
          <w:rPr>
            <w:rFonts w:cs="Times New Roman"/>
            <w:noProof/>
          </w:rPr>
          <w:delText>(Wester et al., 2019)</w:delText>
        </w:r>
        <w:r w:rsidR="00AB6006" w:rsidRPr="00D424AA" w:rsidDel="00E60AFA">
          <w:rPr>
            <w:rFonts w:cs="Times New Roman"/>
            <w:lang w:val="en-GB"/>
          </w:rPr>
          <w:fldChar w:fldCharType="end"/>
        </w:r>
      </w:del>
      <w:r w:rsidR="00AB6006" w:rsidRPr="00B549EC">
        <w:rPr>
          <w:rFonts w:cs="Times New Roman"/>
        </w:rPr>
        <w:t xml:space="preserve">, but CMIP5, CMIP6 and CORDEX-CORE simulations consistently project an increase in heavy precipitation in higher latitude areas (WSB, ESB, RFE) </w:t>
      </w:r>
      <w:r w:rsidR="00AB6006" w:rsidRPr="00D424AA">
        <w:rPr>
          <w:rFonts w:cs="Times New Roman"/>
          <w:lang w:val="en-GB"/>
        </w:rPr>
        <w:fldChar w:fldCharType="begin" w:fldLock="1"/>
      </w:r>
      <w:r w:rsidR="00FF6231" w:rsidRPr="00B549EC">
        <w:rPr>
          <w:rFonts w:cs="Times New Roman"/>
        </w:rPr>
        <w:instrText xml:space="preserve">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w:instrText>
      </w:r>
      <w:r w:rsidR="00FF6231">
        <w:rPr>
          <w:rFonts w:cs="Times New Roman"/>
          <w:lang w:val="en-GB"/>
        </w:rPr>
        <w:instrText>"",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plainTextFormattedCitation" : "(Coppola et al., 2021a)", "previouslyFormattedCitation" : "(Coppola et al., 2021a)"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oppola et al., 2021a)</w:t>
      </w:r>
      <w:r w:rsidR="00AB6006" w:rsidRPr="00D424AA">
        <w:rPr>
          <w:rFonts w:cs="Times New Roman"/>
          <w:lang w:val="en-GB"/>
        </w:rPr>
        <w:fldChar w:fldCharType="end"/>
      </w:r>
      <w:r w:rsidR="00AB6006" w:rsidRPr="00841A35">
        <w:rPr>
          <w:rFonts w:cs="Times New Roman"/>
          <w:lang w:val="en-GB"/>
        </w:rPr>
        <w:t xml:space="preserve"> (</w:t>
      </w:r>
      <w:r w:rsidR="00AB6006" w:rsidRPr="00D424AA">
        <w:rPr>
          <w:rFonts w:cs="Times New Roman"/>
          <w:i/>
          <w:iCs/>
          <w:lang w:val="en-GB"/>
        </w:rPr>
        <w:t>high confidence</w:t>
      </w:r>
      <w:r w:rsidR="00AB6006" w:rsidRPr="00D424AA">
        <w:rPr>
          <w:rFonts w:cs="Times New Roman"/>
          <w:lang w:val="en-GB"/>
        </w:rPr>
        <w:t>).</w:t>
      </w:r>
    </w:p>
    <w:p w14:paraId="7BE46D47" w14:textId="77777777" w:rsidR="00AB6006" w:rsidRPr="00D424AA" w:rsidRDefault="00AB6006" w:rsidP="00D424AA">
      <w:pPr>
        <w:rPr>
          <w:rFonts w:cs="Times New Roman"/>
          <w:lang w:val="en-GB"/>
        </w:rPr>
      </w:pPr>
    </w:p>
    <w:p w14:paraId="300AB433" w14:textId="2AE652FF" w:rsidR="00AB6006" w:rsidRPr="00D424AA" w:rsidRDefault="002B473C" w:rsidP="00D424AA">
      <w:pPr>
        <w:rPr>
          <w:rFonts w:eastAsia="Calibri" w:cs="Times New Roman"/>
          <w:lang w:val="nb-NO" w:eastAsia="en-US"/>
        </w:rPr>
      </w:pPr>
      <w:bookmarkStart w:id="1798" w:name="_Hlk58938060"/>
      <w:r>
        <w:rPr>
          <w:rFonts w:cs="Times New Roman"/>
          <w:noProof/>
          <w:lang w:val="en-GB"/>
        </w:rPr>
        <w:t xml:space="preserve">In </w:t>
      </w:r>
      <w:r w:rsidR="00AB6006" w:rsidRPr="00D424AA">
        <w:rPr>
          <w:rFonts w:cs="Times New Roman"/>
          <w:noProof/>
          <w:lang w:val="en-GB"/>
        </w:rPr>
        <w:t>Australasia (Table 11.11)</w:t>
      </w:r>
      <w:r>
        <w:rPr>
          <w:rFonts w:cs="Times New Roman"/>
          <w:noProof/>
          <w:lang w:val="en-GB"/>
        </w:rPr>
        <w:t>,</w:t>
      </w:r>
      <w:r w:rsidR="00AB6006" w:rsidRPr="00D424AA">
        <w:rPr>
          <w:rFonts w:cs="Times New Roman"/>
          <w:noProof/>
          <w:lang w:val="en-GB"/>
        </w:rPr>
        <w:t xml:space="preserve"> </w:t>
      </w:r>
      <w:r>
        <w:rPr>
          <w:rFonts w:cs="Times New Roman"/>
          <w:noProof/>
          <w:lang w:val="en-GB"/>
        </w:rPr>
        <w:t>m</w:t>
      </w:r>
      <w:r w:rsidR="00AB6006" w:rsidRPr="00D424AA">
        <w:rPr>
          <w:rFonts w:eastAsia="Calibri" w:cs="Times New Roman"/>
          <w:noProof/>
          <w:lang w:val="en-GB" w:eastAsia="en-US"/>
        </w:rPr>
        <w:t xml:space="preserve">ost CMIP5 models project an increase in </w:t>
      </w:r>
      <w:r w:rsidR="00E64E86" w:rsidRPr="00D424AA">
        <w:rPr>
          <w:rFonts w:eastAsia="Calibri" w:cs="Times New Roman"/>
          <w:noProof/>
          <w:lang w:val="en-GB" w:eastAsia="en-US"/>
        </w:rPr>
        <w:t>Rx1day</w:t>
      </w:r>
      <w:r w:rsidR="00AB6006" w:rsidRPr="00D424AA">
        <w:rPr>
          <w:rFonts w:eastAsia="Calibri" w:cs="Times New Roman"/>
          <w:noProof/>
          <w:lang w:val="en-GB" w:eastAsia="en-US"/>
        </w:rPr>
        <w:t xml:space="preserve"> under RCP4.5 and RCP8.5 scenarios for the late 21</w:t>
      </w:r>
      <w:r w:rsidR="00AB6006" w:rsidRPr="00D424AA">
        <w:rPr>
          <w:rFonts w:eastAsia="Calibri" w:cs="Times New Roman"/>
          <w:noProof/>
          <w:vertAlign w:val="superscript"/>
          <w:lang w:val="en-GB" w:eastAsia="en-US"/>
        </w:rPr>
        <w:t>st</w:t>
      </w:r>
      <w:r w:rsidR="00AB6006" w:rsidRPr="00D424AA">
        <w:rPr>
          <w:rFonts w:eastAsia="Calibri" w:cs="Times New Roman"/>
          <w:noProof/>
          <w:lang w:val="en-GB" w:eastAsia="en-US"/>
        </w:rPr>
        <w:t xml:space="preserve"> century</w:t>
      </w:r>
      <w:r w:rsidR="00AB6006" w:rsidRPr="00D424AA">
        <w:rPr>
          <w:rFonts w:eastAsia="Calibri" w:cs="Times New Roman"/>
          <w:lang w:val="en-GB" w:eastAsia="en-US"/>
        </w:rPr>
        <w:t xml:space="preserve"> </w:t>
      </w:r>
      <w:r w:rsidR="00AB6006" w:rsidRPr="00D424AA">
        <w:rPr>
          <w:rFonts w:eastAsia="Calibri" w:cs="Times New Roman"/>
          <w:lang w:val="en-GB" w:eastAsia="en-US"/>
        </w:rPr>
        <w:fldChar w:fldCharType="begin" w:fldLock="1"/>
      </w:r>
      <w:r w:rsidR="00FF6231">
        <w:rPr>
          <w:rFonts w:eastAsia="Calibri" w:cs="Times New Roman"/>
          <w:lang w:val="en-GB" w:eastAsia="en-US"/>
        </w:rPr>
        <w:instrText>ADDIN CSL_CITATION { "citationItems" : [ { "id" : "ITEM-1",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2", "itemData" : { "author" : [ { "dropping-particle" : "V", "family" : "Alexander", "given" : "Lisa", "non-dropping-particle" : "", "parse-names" : false, "suffix" : "" }, { "dropping-particle" : "", "family" : "Arblaster", "given" : "Julie M", "non-dropping-particle" : "", "parse-names" : false, "suffix" : "" } ], "container-title" : "Weather and Climate Extremes", "id" : "ITEM-2",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3", "itemData" : { "ISBN" : "9781921232947", "abstract" : "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 "author" : [ { "dropping-particle" : "", "family" : "CSIRO and BOM", "given" : "", "non-dropping-particle" : "", "parse-names" : false, "suffix" : "" } ], "container-title" : "Climate Change in Australia: Information for Australia's Natural Resource Management Regions", "id" : "ITEM-3", "issued" : { "date-parts" : [ [ "2015" ] ] }, "page" : "216", "publisher" : "Commonwealth Scientific and Industrial Research Organisation (CSIRO) and Bureau of Meteorology (BOM)", "publisher-place" : "Australia", "title" : "Climate change in Australia: Projections for Australia's NRM regions", "translator" : [ { "dropping-particle" : "", "family" : "S1367", "given" : "Rt14", "non-dropping-particle" : "", "parse-names" : false, "suffix" : "" } ], "type" : "chapter" }, "uris" : [ "http://www.mendeley.com/documents/?uuid=f97085b0-b4e3-4752-8cfd-eea57c6d496a" ] } ], "mendeley" : { "formattedCitation" : "(CSIRO and BOM, 2015; Alexander and Arblaster, 2017; Grose et al., 2020)", "plainTextFormattedCitation" : "(CSIRO and BOM, 2015; Alexander and Arblaster, 2017; Grose et al., 2020)", "previouslyFormattedCitation" : "(CSIRO and BOM, 2015; Alexander and Arblaster, 2017; Grose et al., 2020)" }, "properties" : { "noteIndex" : 0 }, "schema" : "https://github.com/citation-style-language/schema/raw/master/csl-citation.json" }</w:instrText>
      </w:r>
      <w:r w:rsidR="00AB6006" w:rsidRPr="00D424AA">
        <w:rPr>
          <w:rFonts w:eastAsia="Calibri" w:cs="Times New Roman"/>
          <w:lang w:val="en-GB" w:eastAsia="en-US"/>
        </w:rPr>
        <w:fldChar w:fldCharType="separate"/>
      </w:r>
      <w:r w:rsidR="00A26296">
        <w:rPr>
          <w:rFonts w:eastAsia="Calibri" w:cs="Times New Roman"/>
          <w:noProof/>
          <w:lang w:val="en-GB" w:eastAsia="en-US"/>
        </w:rPr>
        <w:t>(CSIRO and BOM, 2015; Alexander and Arblaster, 2017; Grose et al., 2020)</w:t>
      </w:r>
      <w:r w:rsidR="00AB6006" w:rsidRPr="00D424AA">
        <w:rPr>
          <w:rFonts w:eastAsia="Calibri" w:cs="Times New Roman"/>
          <w:lang w:val="en-GB" w:eastAsia="en-US"/>
        </w:rPr>
        <w:fldChar w:fldCharType="end"/>
      </w:r>
      <w:r w:rsidR="00AB6006" w:rsidRPr="00841A35">
        <w:rPr>
          <w:rFonts w:eastAsia="Calibri" w:cs="Times New Roman"/>
          <w:noProof/>
          <w:lang w:val="en-GB" w:eastAsia="en-US"/>
        </w:rPr>
        <w:t xml:space="preserve"> and the CMIP6 multi-model median projects an increase in the 10- and 50-yr return values of </w:t>
      </w:r>
      <w:r w:rsidR="00E64E86" w:rsidRPr="00D424AA">
        <w:rPr>
          <w:rFonts w:eastAsia="Calibri" w:cs="Times New Roman"/>
          <w:noProof/>
          <w:lang w:val="en-GB" w:eastAsia="en-US"/>
        </w:rPr>
        <w:t>Rx1day</w:t>
      </w:r>
      <w:r w:rsidR="00AB6006" w:rsidRPr="00D424AA">
        <w:rPr>
          <w:rFonts w:eastAsia="Calibri" w:cs="Times New Roman"/>
          <w:noProof/>
          <w:lang w:val="en-GB" w:eastAsia="en-US"/>
        </w:rPr>
        <w:t xml:space="preserve"> and </w:t>
      </w:r>
      <w:r w:rsidR="00E64E86" w:rsidRPr="00D424AA">
        <w:rPr>
          <w:rFonts w:eastAsia="Calibri" w:cs="Times New Roman"/>
          <w:noProof/>
          <w:lang w:val="en-GB" w:eastAsia="en-US"/>
        </w:rPr>
        <w:t>Rx5day</w:t>
      </w:r>
      <w:r w:rsidR="00AB6006" w:rsidRPr="00D424AA">
        <w:rPr>
          <w:rFonts w:eastAsia="Calibri" w:cs="Times New Roman"/>
          <w:noProof/>
          <w:lang w:val="en-GB" w:eastAsia="en-US"/>
        </w:rPr>
        <w:t xml:space="preserve"> at a rate between 5-6% per degree celsius of near-surface global mean warming </w:t>
      </w:r>
      <w:commentRangeStart w:id="1799"/>
      <w:r w:rsidR="00AB6006" w:rsidRPr="00D424AA">
        <w:rPr>
          <w:rFonts w:eastAsia="Calibri" w:cs="Times New Roman"/>
          <w:noProof/>
          <w:lang w:val="en-GB" w:eastAsia="en-US"/>
        </w:rPr>
        <w:fldChar w:fldCharType="begin" w:fldLock="1"/>
      </w:r>
      <w:ins w:id="1800" w:author="Robin Matthews" w:date="2021-07-13T22:39:00Z">
        <w:r w:rsidR="00D37B08">
          <w:rPr>
            <w:rFonts w:eastAsia="Calibri" w:cs="Times New Roman"/>
            <w:noProof/>
            <w:lang w:val="en-GB" w:eastAsia="en-US"/>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801" w:author="Robin Matthews" w:date="2021-07-13T22:39:00Z">
        <w:r w:rsidR="00FC4C2D" w:rsidDel="00D37B08">
          <w:rPr>
            <w:rFonts w:eastAsia="Calibri" w:cs="Times New Roman"/>
            <w:noProof/>
            <w:lang w:val="en-GB" w:eastAsia="en-US"/>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00AB6006" w:rsidRPr="00D424AA">
        <w:rPr>
          <w:rFonts w:eastAsia="Calibri" w:cs="Times New Roman"/>
          <w:noProof/>
          <w:lang w:val="en-GB" w:eastAsia="en-US"/>
        </w:rPr>
        <w:fldChar w:fldCharType="separate"/>
      </w:r>
      <w:r w:rsidR="00A26296">
        <w:rPr>
          <w:rFonts w:eastAsia="Calibri" w:cs="Times New Roman"/>
          <w:noProof/>
          <w:lang w:val="en-GB" w:eastAsia="en-US"/>
        </w:rPr>
        <w:t>(</w:t>
      </w:r>
      <w:ins w:id="1802" w:author="Robin Matthews" w:date="2021-07-13T22:39:00Z">
        <w:r w:rsidR="00D37B08">
          <w:rPr>
            <w:rFonts w:eastAsia="Calibri" w:cs="Times New Roman"/>
            <w:noProof/>
            <w:lang w:val="en-GB" w:eastAsia="en-US"/>
          </w:rPr>
          <w:t xml:space="preserve">C. </w:t>
        </w:r>
      </w:ins>
      <w:r w:rsidR="00A26296">
        <w:rPr>
          <w:rFonts w:eastAsia="Calibri" w:cs="Times New Roman"/>
          <w:noProof/>
          <w:lang w:val="en-GB" w:eastAsia="en-US"/>
        </w:rPr>
        <w:t>Li et al., 2020</w:t>
      </w:r>
      <w:r w:rsidR="00AB6006" w:rsidRPr="00D424AA">
        <w:rPr>
          <w:rFonts w:eastAsia="Calibri" w:cs="Times New Roman"/>
          <w:noProof/>
          <w:lang w:val="en-GB" w:eastAsia="en-US"/>
        </w:rPr>
        <w:fldChar w:fldCharType="end"/>
      </w:r>
      <w:commentRangeEnd w:id="1799"/>
      <w:r w:rsidR="00A26296">
        <w:rPr>
          <w:rStyle w:val="Marquedecommentaire"/>
        </w:rPr>
        <w:commentReference w:id="1799"/>
      </w:r>
      <w:r w:rsidR="00AB6006" w:rsidRPr="00841A35">
        <w:rPr>
          <w:rFonts w:eastAsia="Calibri" w:cs="Times New Roman"/>
          <w:noProof/>
          <w:lang w:val="en-GB" w:eastAsia="en-US"/>
        </w:rPr>
        <w:t xml:space="preserve">, also </w:t>
      </w:r>
      <w:r w:rsidR="00562895" w:rsidRPr="00D424AA">
        <w:rPr>
          <w:rFonts w:eastAsia="Calibri" w:cs="Times New Roman"/>
          <w:noProof/>
          <w:lang w:val="en-GB" w:eastAsia="en-US"/>
        </w:rPr>
        <w:t>Figure</w:t>
      </w:r>
      <w:r w:rsidR="00AB6006" w:rsidRPr="00D424AA">
        <w:rPr>
          <w:rFonts w:eastAsia="Calibri" w:cs="Times New Roman"/>
          <w:noProof/>
          <w:lang w:val="en-GB" w:eastAsia="en-US"/>
        </w:rPr>
        <w:t xml:space="preserve"> 11.7). Yet, there is large uncertainty in the increase because projected changes in dynamic processes lead to a decrease in </w:t>
      </w:r>
      <w:r w:rsidR="00E64E86" w:rsidRPr="00D424AA">
        <w:rPr>
          <w:rFonts w:eastAsia="Calibri" w:cs="Times New Roman"/>
          <w:noProof/>
          <w:lang w:val="en-GB" w:eastAsia="en-US"/>
        </w:rPr>
        <w:t>Rx1day</w:t>
      </w:r>
      <w:r w:rsidR="00AB6006" w:rsidRPr="00D424AA">
        <w:rPr>
          <w:rFonts w:eastAsia="Calibri" w:cs="Times New Roman"/>
          <w:noProof/>
          <w:lang w:val="en-GB" w:eastAsia="en-US"/>
        </w:rPr>
        <w:t xml:space="preserve"> that can offset</w:t>
      </w:r>
      <w:r>
        <w:rPr>
          <w:rFonts w:eastAsia="Calibri" w:cs="Times New Roman"/>
          <w:noProof/>
          <w:lang w:val="en-GB" w:eastAsia="en-US"/>
        </w:rPr>
        <w:t>s</w:t>
      </w:r>
      <w:r w:rsidR="00AB6006" w:rsidRPr="00D424AA">
        <w:rPr>
          <w:rFonts w:eastAsia="Calibri" w:cs="Times New Roman"/>
          <w:noProof/>
          <w:lang w:val="en-GB" w:eastAsia="en-US"/>
        </w:rPr>
        <w:t xml:space="preserve"> the thermodynamic increase over a large portion of the region </w:t>
      </w:r>
      <w:commentRangeStart w:id="1803"/>
      <w:r w:rsidR="00AB6006" w:rsidRPr="00D424AA">
        <w:rPr>
          <w:rFonts w:eastAsia="Calibri" w:cs="Times New Roman"/>
          <w:noProof/>
          <w:lang w:val="en-GB" w:eastAsia="en-US"/>
        </w:rPr>
        <w:fldChar w:fldCharType="begin" w:fldLock="1"/>
      </w:r>
      <w:r w:rsidR="00FF6231">
        <w:rPr>
          <w:rFonts w:eastAsia="Calibri" w:cs="Times New Roman"/>
          <w:noProof/>
          <w:lang w:val="en-GB" w:eastAsia="en-US"/>
        </w:rPr>
        <w:instrText>ADDIN CSL_CITATION { "citationItems" : [ { "id" : "ITEM-1", "itemData" : { "DOI" : "10.1038/nclimate3287", "author" : [ { "dropping-particle" : "", "family" : "Pfahl", "given" : "S", "non-dropping-particle" : "", "parse-names" : false, "suffix" : "" }, { "dropping-particle" : "", "family" : "O\u2019Gorman", "given" : "P A", "non-dropping-particle" : "", "parse-names" : false, "suffix" : "" }, { "dropping-particle" : "", "family" : "Fischer", "given" : "E M", "non-dropping-particle" : "", "parse-names" : false, "suffix" : "" } ], "container-title" : "Nature Climate Change", "id" : "ITEM-1", "issued" : { "date-parts" : [ [ "2017", "5", "15" ] ] }, "page" : "423", "publisher" : "Nature Publishing Group", "title" : "Understanding the regional pattern of projected future changes in extreme precipitation", "translator" : [ { "dropping-particle" : "", "family" : "S114", "given" : "", "non-dropping-particle" : "", "parse-names" : false, "suffix" : "" } ], "type" : "article-journal", "volume" : "7" }, "uris" : [ "http://www.mendeley.com/documents/?uuid=d6220ced-95d8-4a5d-b13d-9ec8c97c4498" ] } ], "mendeley" : { "formattedCitation" : "(Pfahl et al., 2017)", "manualFormatting" : "(Pfahl et al., 2017", "plainTextFormattedCitation" : "(Pfahl et al., 2017)", "previouslyFormattedCitation" : "(Pfahl et al., 2017)" }, "properties" : { "noteIndex" : 0 }, "schema" : "https://github.com/citation-style-language/schema/raw/master/csl-citation.json" }</w:instrText>
      </w:r>
      <w:r w:rsidR="00AB6006" w:rsidRPr="00D424AA">
        <w:rPr>
          <w:rFonts w:eastAsia="Calibri" w:cs="Times New Roman"/>
          <w:noProof/>
          <w:lang w:val="en-GB" w:eastAsia="en-US"/>
        </w:rPr>
        <w:fldChar w:fldCharType="separate"/>
      </w:r>
      <w:r w:rsidR="00A26296">
        <w:rPr>
          <w:rFonts w:eastAsia="Calibri" w:cs="Times New Roman"/>
          <w:noProof/>
          <w:lang w:val="en-GB" w:eastAsia="en-US"/>
        </w:rPr>
        <w:t>(Pfahl et al., 2017</w:t>
      </w:r>
      <w:r w:rsidR="00AB6006" w:rsidRPr="00D424AA">
        <w:rPr>
          <w:rFonts w:eastAsia="Calibri" w:cs="Times New Roman"/>
          <w:noProof/>
          <w:lang w:val="en-GB" w:eastAsia="en-US"/>
        </w:rPr>
        <w:fldChar w:fldCharType="end"/>
      </w:r>
      <w:commentRangeEnd w:id="1803"/>
      <w:r w:rsidR="00A26296">
        <w:rPr>
          <w:rStyle w:val="Marquedecommentaire"/>
        </w:rPr>
        <w:commentReference w:id="1803"/>
      </w:r>
      <w:r w:rsidR="00AB6006" w:rsidRPr="00841A35">
        <w:rPr>
          <w:rFonts w:eastAsia="Calibri" w:cs="Times New Roman"/>
          <w:noProof/>
          <w:lang w:val="en-GB" w:eastAsia="en-US"/>
        </w:rPr>
        <w:t>, see also Box 11.1 Figure 1). Projected changes in moderate extreme precipitation (the 99</w:t>
      </w:r>
      <w:r w:rsidR="00AB6006" w:rsidRPr="00D424AA">
        <w:rPr>
          <w:rFonts w:eastAsia="Calibri" w:cs="Times New Roman"/>
          <w:noProof/>
          <w:vertAlign w:val="superscript"/>
          <w:lang w:val="en-GB" w:eastAsia="en-US"/>
        </w:rPr>
        <w:t>th</w:t>
      </w:r>
      <w:r w:rsidR="00AB6006" w:rsidRPr="00D424AA">
        <w:rPr>
          <w:rFonts w:eastAsia="Calibri" w:cs="Times New Roman"/>
          <w:noProof/>
          <w:lang w:val="en-GB" w:eastAsia="en-US"/>
        </w:rPr>
        <w:t xml:space="preserve"> percentile of daily precipitation) by RCMs under RCP8.5 for 2070-2099 are mixed, with more regions showing decreases than increases</w:t>
      </w:r>
      <w:r w:rsidR="00AB6006" w:rsidRPr="00D424AA">
        <w:rPr>
          <w:rFonts w:eastAsia="Calibri" w:cs="Times New Roman"/>
          <w:lang w:val="en-GB" w:eastAsia="en-US"/>
        </w:rPr>
        <w:t xml:space="preserve"> </w:t>
      </w:r>
      <w:r w:rsidR="00AB6006" w:rsidRPr="00D424AA">
        <w:rPr>
          <w:rFonts w:eastAsia="Calibri" w:cs="Times New Roman"/>
          <w:lang w:val="en-GB" w:eastAsia="en-US"/>
        </w:rPr>
        <w:fldChar w:fldCharType="begin" w:fldLock="1"/>
      </w:r>
      <w:r w:rsidR="00FF6231">
        <w:rPr>
          <w:rFonts w:eastAsia="Calibri" w:cs="Times New Roman"/>
          <w:lang w:val="en-GB" w:eastAsia="en-US"/>
        </w:rPr>
        <w:instrText>ADDIN CSL_CITATION { "citationItems" : [ { "id" : "ITEM-1",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1",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Evans et al., 2020)", "plainTextFormattedCitation" : "(Evans et al., 2020)", "previouslyFormattedCitation" : "(Evans et al., 2020)" }, "properties" : { "noteIndex" : 0 }, "schema" : "https://github.com/citation-style-language/schema/raw/master/csl-citation.json" }</w:instrText>
      </w:r>
      <w:r w:rsidR="00AB6006" w:rsidRPr="00D424AA">
        <w:rPr>
          <w:rFonts w:eastAsia="Calibri" w:cs="Times New Roman"/>
          <w:lang w:val="en-GB" w:eastAsia="en-US"/>
        </w:rPr>
        <w:fldChar w:fldCharType="separate"/>
      </w:r>
      <w:r w:rsidR="00A26296">
        <w:rPr>
          <w:rFonts w:eastAsia="Calibri" w:cs="Times New Roman"/>
          <w:noProof/>
          <w:lang w:val="en-GB" w:eastAsia="en-US"/>
        </w:rPr>
        <w:t>(Evans et al., 2020)</w:t>
      </w:r>
      <w:r w:rsidR="00AB6006" w:rsidRPr="00D424AA">
        <w:rPr>
          <w:rFonts w:eastAsia="Calibri" w:cs="Times New Roman"/>
          <w:lang w:val="en-GB" w:eastAsia="en-US"/>
        </w:rPr>
        <w:fldChar w:fldCharType="end"/>
      </w:r>
      <w:r w:rsidR="00AB6006" w:rsidRPr="00841A35">
        <w:rPr>
          <w:rFonts w:eastAsia="Calibri" w:cs="Times New Roman"/>
          <w:noProof/>
          <w:lang w:val="en-GB" w:eastAsia="en-US"/>
        </w:rPr>
        <w:t xml:space="preserve">. It is </w:t>
      </w:r>
      <w:r w:rsidR="00AB6006" w:rsidRPr="00D424AA">
        <w:rPr>
          <w:rFonts w:eastAsia="Calibri" w:cs="Times New Roman"/>
          <w:i/>
          <w:iCs/>
          <w:noProof/>
          <w:lang w:val="en-GB" w:eastAsia="en-US"/>
        </w:rPr>
        <w:t>likely</w:t>
      </w:r>
      <w:r w:rsidR="00AB6006" w:rsidRPr="00D424AA">
        <w:rPr>
          <w:rFonts w:eastAsia="Calibri" w:cs="Times New Roman"/>
          <w:lang w:val="en-GB" w:eastAsia="en-US"/>
        </w:rPr>
        <w:t xml:space="preserve"> </w:t>
      </w:r>
      <w:r w:rsidR="00AB6006" w:rsidRPr="00D424AA">
        <w:rPr>
          <w:rFonts w:eastAsia="Calibri" w:cs="Times New Roman"/>
          <w:noProof/>
          <w:lang w:val="en-GB" w:eastAsia="en-US"/>
        </w:rPr>
        <w:t xml:space="preserve">that daily rainfall extremes such as </w:t>
      </w:r>
      <w:r w:rsidR="00E64E86" w:rsidRPr="00D424AA">
        <w:rPr>
          <w:rFonts w:eastAsia="Calibri" w:cs="Times New Roman"/>
          <w:noProof/>
          <w:lang w:val="en-GB" w:eastAsia="en-US"/>
        </w:rPr>
        <w:t>Rx1day</w:t>
      </w:r>
      <w:r w:rsidR="00AB6006" w:rsidRPr="00D424AA">
        <w:rPr>
          <w:rFonts w:eastAsia="Calibri" w:cs="Times New Roman"/>
          <w:noProof/>
          <w:lang w:val="en-GB" w:eastAsia="en-US"/>
        </w:rPr>
        <w:t xml:space="preserve"> will increase at the continental scale for global warming levels at or above 3</w:t>
      </w:r>
      <w:r w:rsidR="00AB6006" w:rsidRPr="00D424AA">
        <w:rPr>
          <w:rFonts w:eastAsia="Calibri" w:cs="Times New Roman"/>
          <w:lang w:val="en-GB" w:eastAsia="en-US"/>
        </w:rPr>
        <w:t xml:space="preserve">°C, daily rainfall extremes are projected to increase at the 2.0°C </w:t>
      </w:r>
      <w:r>
        <w:rPr>
          <w:rFonts w:eastAsia="Calibri" w:cs="Times New Roman"/>
          <w:lang w:val="en-GB" w:eastAsia="en-US"/>
        </w:rPr>
        <w:t xml:space="preserve">global </w:t>
      </w:r>
      <w:r w:rsidR="00AB6006" w:rsidRPr="00D424AA">
        <w:rPr>
          <w:rFonts w:eastAsia="Calibri" w:cs="Times New Roman"/>
          <w:lang w:val="en-GB" w:eastAsia="en-US"/>
        </w:rPr>
        <w:t>warming level (</w:t>
      </w:r>
      <w:r w:rsidR="00AB6006" w:rsidRPr="00D424AA">
        <w:rPr>
          <w:rFonts w:eastAsia="Calibri" w:cs="Times New Roman"/>
          <w:i/>
          <w:lang w:val="en-GB" w:eastAsia="en-US"/>
        </w:rPr>
        <w:t>medium confidence</w:t>
      </w:r>
      <w:r w:rsidR="00AB6006" w:rsidRPr="00D424AA">
        <w:rPr>
          <w:rFonts w:eastAsia="Calibri" w:cs="Times New Roman"/>
          <w:lang w:val="en-GB" w:eastAsia="en-US"/>
        </w:rPr>
        <w:t xml:space="preserve">), and there is </w:t>
      </w:r>
      <w:r w:rsidR="00AB6006" w:rsidRPr="00D424AA">
        <w:rPr>
          <w:rFonts w:eastAsia="Calibri" w:cs="Times New Roman"/>
          <w:i/>
          <w:lang w:val="en-GB" w:eastAsia="en-US"/>
        </w:rPr>
        <w:t xml:space="preserve">low confidence </w:t>
      </w:r>
      <w:r w:rsidR="00AB6006" w:rsidRPr="00D424AA">
        <w:rPr>
          <w:rFonts w:eastAsia="Calibri" w:cs="Times New Roman"/>
          <w:iCs/>
          <w:lang w:val="en-GB" w:eastAsia="en-US"/>
        </w:rPr>
        <w:t>in changes</w:t>
      </w:r>
      <w:r w:rsidR="00AB6006" w:rsidRPr="00D424AA">
        <w:rPr>
          <w:rFonts w:eastAsia="Calibri" w:cs="Times New Roman"/>
          <w:sz w:val="16"/>
          <w:szCs w:val="16"/>
          <w:lang w:val="en-GB" w:eastAsia="en-US"/>
        </w:rPr>
        <w:t xml:space="preserve"> </w:t>
      </w:r>
      <w:r w:rsidR="00AB6006" w:rsidRPr="00D424AA">
        <w:rPr>
          <w:rFonts w:eastAsia="Calibri" w:cs="Times New Roman"/>
          <w:lang w:val="en-GB" w:eastAsia="en-US"/>
        </w:rPr>
        <w:t>at the 1.5°C</w:t>
      </w:r>
      <w:r w:rsidR="00AB6006" w:rsidRPr="00D424AA">
        <w:rPr>
          <w:rFonts w:eastAsia="Calibri" w:cs="Times New Roman"/>
          <w:i/>
          <w:lang w:val="en-GB" w:eastAsia="en-US"/>
        </w:rPr>
        <w:t>.</w:t>
      </w:r>
      <w:r w:rsidR="00AB6006" w:rsidRPr="00D424AA">
        <w:rPr>
          <w:rFonts w:eastAsia="Calibri" w:cs="Times New Roman"/>
          <w:lang w:val="en-GB" w:eastAsia="en-US"/>
        </w:rPr>
        <w:t xml:space="preserve"> Projected changes show important regional differences with </w:t>
      </w:r>
      <w:r w:rsidR="00AB6006" w:rsidRPr="00D424AA">
        <w:rPr>
          <w:rFonts w:eastAsia="Calibri" w:cs="Times New Roman"/>
          <w:i/>
          <w:iCs/>
          <w:lang w:val="en-GB" w:eastAsia="en-US"/>
        </w:rPr>
        <w:t>very likely</w:t>
      </w:r>
      <w:r w:rsidR="00AB6006" w:rsidRPr="00D424AA">
        <w:rPr>
          <w:rFonts w:eastAsia="Calibri" w:cs="Times New Roman"/>
          <w:lang w:val="en-GB" w:eastAsia="en-US"/>
        </w:rPr>
        <w:t xml:space="preserve"> increases over NAU </w:t>
      </w:r>
      <w:r w:rsidR="00AB6006" w:rsidRPr="00D424AA">
        <w:rPr>
          <w:rFonts w:eastAsia="Calibri" w:cs="Times New Roman"/>
          <w:lang w:val="en-GB" w:eastAsia="en-US"/>
        </w:rPr>
        <w:fldChar w:fldCharType="begin" w:fldLock="1"/>
      </w:r>
      <w:r w:rsidR="00FF6231">
        <w:rPr>
          <w:rFonts w:eastAsia="Calibri" w:cs="Times New Roman"/>
          <w:lang w:val="en-GB" w:eastAsia="en-US"/>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mendeley" : { "formattedCitation" : "(Alexander and Arblaster, 2017; Herold et al., 2018; Grose et al., 2020)", "plainTextFormattedCitation" : "(Alexander and Arblaster, 2017; Herold et al., 2018; Grose et al., 2020)", "previouslyFormattedCitation" : "(Alexander and Arblaster, 2017; Herold et al., 2018; Grose et al., 2020)" }, "properties" : { "noteIndex" : 0 }, "schema" : "https://github.com/citation-style-language/schema/raw/master/csl-citation.json" }</w:instrText>
      </w:r>
      <w:r w:rsidR="00AB6006" w:rsidRPr="00D424AA">
        <w:rPr>
          <w:rFonts w:eastAsia="Calibri" w:cs="Times New Roman"/>
          <w:lang w:val="en-GB" w:eastAsia="en-US"/>
        </w:rPr>
        <w:fldChar w:fldCharType="separate"/>
      </w:r>
      <w:r w:rsidR="00A26296">
        <w:rPr>
          <w:rFonts w:eastAsia="Calibri" w:cs="Times New Roman"/>
          <w:noProof/>
          <w:lang w:val="en-GB" w:eastAsia="en-US"/>
        </w:rPr>
        <w:t>(Alexander and Arblaster, 2017; Herold et al., 2018; Grose et al., 2020)</w:t>
      </w:r>
      <w:r w:rsidR="00AB6006" w:rsidRPr="00D424AA">
        <w:rPr>
          <w:rFonts w:eastAsia="Calibri" w:cs="Times New Roman"/>
          <w:lang w:val="en-GB" w:eastAsia="en-US"/>
        </w:rPr>
        <w:fldChar w:fldCharType="end"/>
      </w:r>
      <w:r w:rsidR="00AB6006" w:rsidRPr="00841A35">
        <w:rPr>
          <w:rFonts w:eastAsia="Calibri" w:cs="Times New Roman"/>
          <w:lang w:val="en-GB" w:eastAsia="en-US"/>
        </w:rPr>
        <w:t xml:space="preserve"> and NZ </w:t>
      </w:r>
      <w:r w:rsidR="00AB6006" w:rsidRPr="00D424AA">
        <w:rPr>
          <w:rFonts w:eastAsia="Calibri" w:cs="Times New Roman"/>
          <w:lang w:val="en-GB" w:eastAsia="en-US"/>
        </w:rPr>
        <w:fldChar w:fldCharType="begin" w:fldLock="1"/>
      </w:r>
      <w:r w:rsidR="00FF6231">
        <w:rPr>
          <w:rFonts w:eastAsia="Calibri" w:cs="Times New Roman"/>
          <w:lang w:val="en-GB" w:eastAsia="en-US"/>
        </w:rPr>
        <w:instrText>ADDIN CSL_CITATION { "citationItems" : [ { "id" : "ITEM-1", "itemData" : { "author" : [ { "dropping-particle" : "", "family" : "MfE", "given" : "", "non-dropping-particle" : "", "parse-names" : false, "suffix" : "" } ], "id" : "ITEM-1", "issued" : { "date-parts" : [ [ "2018" ] ] }, "number-of-pages" : "131", "publisher" : "New Zealand Ministry for the Environment (MfE)", "publisher-place" : "Wellington, NZ", "title" : "Climate Change Projections for New Zealand: Atmosphere Projections Based on Simulations from the IPCC Fifth Assessment, 2nd Edition", "translator" : [ { "dropping-particle" : "", "family" : "S2320", "given" : "Rt7", "non-dropping-particle" : "", "parse-names" : false, "suffix" : "" } ], "type" : "report" }, "uris" : [ "http://www.mendeley.com/documents/?uuid=0e364cbd-43bb-490d-91b6-c5586835e278" ] } ], "mendeley" : { "formattedCitation" : "(MfE, 2018)", "plainTextFormattedCitation" : "(MfE, 2018)", "previouslyFormattedCitation" : "(MfE, 2018)" }, "properties" : { "noteIndex" : 0 }, "schema" : "https://github.com/citation-style-language/schema/raw/master/csl-citation.json" }</w:instrText>
      </w:r>
      <w:r w:rsidR="00AB6006" w:rsidRPr="00D424AA">
        <w:rPr>
          <w:rFonts w:eastAsia="Calibri" w:cs="Times New Roman"/>
          <w:lang w:val="en-GB" w:eastAsia="en-US"/>
        </w:rPr>
        <w:fldChar w:fldCharType="separate"/>
      </w:r>
      <w:r w:rsidR="00A26296">
        <w:rPr>
          <w:rFonts w:eastAsia="Calibri" w:cs="Times New Roman"/>
          <w:noProof/>
          <w:lang w:val="en-GB" w:eastAsia="en-US"/>
        </w:rPr>
        <w:t>(MfE, 2018)</w:t>
      </w:r>
      <w:r w:rsidR="00AB6006" w:rsidRPr="00D424AA">
        <w:rPr>
          <w:rFonts w:eastAsia="Calibri" w:cs="Times New Roman"/>
          <w:lang w:val="en-GB" w:eastAsia="en-US"/>
        </w:rPr>
        <w:fldChar w:fldCharType="end"/>
      </w:r>
      <w:r w:rsidR="00AB6006" w:rsidRPr="00841A35">
        <w:rPr>
          <w:rFonts w:eastAsia="Calibri" w:cs="Times New Roman"/>
          <w:lang w:val="en-GB" w:eastAsia="en-US"/>
        </w:rPr>
        <w:t xml:space="preserve"> where projected dynamic contributions are small </w:t>
      </w:r>
      <w:r w:rsidR="00AB6006" w:rsidRPr="00D424AA">
        <w:rPr>
          <w:rFonts w:eastAsia="Calibri" w:cs="Times New Roman"/>
          <w:noProof/>
          <w:lang w:val="en-GB" w:eastAsia="en-US"/>
        </w:rPr>
        <w:fldChar w:fldCharType="begin" w:fldLock="1"/>
      </w:r>
      <w:r w:rsidR="00FF6231">
        <w:rPr>
          <w:rFonts w:eastAsia="Calibri" w:cs="Times New Roman"/>
          <w:noProof/>
          <w:lang w:val="en-GB" w:eastAsia="en-US"/>
        </w:rPr>
        <w:instrText>ADDIN CSL_CITATION { "citationItems" : [ { "id" : "ITEM-1", "itemData" : { "DOI" : "10.1038/nclimate3287", "author" : [ { "dropping-particle" : "", "family" : "Pfahl", "given" : "S", "non-dropping-particle" : "", "parse-names" : false, "suffix" : "" }, { "dropping-particle" : "", "family" : "O\u2019Gorman", "given" : "P A", "non-dropping-particle" : "", "parse-names" : false, "suffix" : "" }, { "dropping-particle" : "", "family" : "Fischer", "given" : "E M", "non-dropping-particle" : "", "parse-names" : false, "suffix" : "" } ], "container-title" : "Nature Climate Change", "id" : "ITEM-1", "issued" : { "date-parts" : [ [ "2017", "5", "15" ] ] }, "page" : "423", "publisher" : "Nature Publishing Group", "title" : "Understanding the regional pattern of projected future changes in extreme precipitation", "translator" : [ { "dropping-particle" : "", "family" : "S114", "given" : "", "non-dropping-particle" : "", "parse-names" : false, "suffix" : "" } ], "type" : "article-journal", "volume" : "7" }, "uris" : [ "http://www.mendeley.com/documents/?uuid=d6220ced-95d8-4a5d-b13d-9ec8c97c4498" ] } ], "mendeley" : { "formattedCitation" : "(Pfahl et al., 2017)", "plainTextFormattedCitation" : "(Pfahl et al., 2017)", "previouslyFormattedCitation" : "(Pfahl et al., 2017)" }, "properties" : { "noteIndex" : 0 }, "schema" : "https://github.com/citation-style-language/schema/raw/master/csl-citation.json" }</w:instrText>
      </w:r>
      <w:r w:rsidR="00AB6006" w:rsidRPr="00D424AA">
        <w:rPr>
          <w:rFonts w:eastAsia="Calibri" w:cs="Times New Roman"/>
          <w:noProof/>
          <w:lang w:val="en-GB" w:eastAsia="en-US"/>
        </w:rPr>
        <w:fldChar w:fldCharType="separate"/>
      </w:r>
      <w:r w:rsidR="00A26296">
        <w:rPr>
          <w:rFonts w:eastAsia="Calibri" w:cs="Times New Roman"/>
          <w:noProof/>
          <w:lang w:val="en-GB" w:eastAsia="en-US"/>
        </w:rPr>
        <w:t>(Pfahl et al., 2017)</w:t>
      </w:r>
      <w:r w:rsidR="00AB6006" w:rsidRPr="00D424AA">
        <w:rPr>
          <w:rFonts w:eastAsia="Calibri" w:cs="Times New Roman"/>
          <w:noProof/>
          <w:lang w:val="en-GB" w:eastAsia="en-US"/>
        </w:rPr>
        <w:fldChar w:fldCharType="end"/>
      </w:r>
      <w:r w:rsidR="00AB6006" w:rsidRPr="00841A35">
        <w:rPr>
          <w:rFonts w:eastAsia="Calibri" w:cs="Times New Roman"/>
          <w:noProof/>
          <w:lang w:val="en-GB" w:eastAsia="en-US"/>
        </w:rPr>
        <w:t xml:space="preserve">, see also Box 11.1 Figure 1) and </w:t>
      </w:r>
      <w:r w:rsidR="00AB6006" w:rsidRPr="00D424AA">
        <w:rPr>
          <w:rFonts w:eastAsia="Calibri" w:cs="Times New Roman"/>
          <w:i/>
          <w:iCs/>
          <w:noProof/>
          <w:lang w:val="en-GB" w:eastAsia="en-US"/>
        </w:rPr>
        <w:t>medium confidence</w:t>
      </w:r>
      <w:r w:rsidR="00AB6006" w:rsidRPr="00D424AA">
        <w:rPr>
          <w:rFonts w:eastAsia="Calibri" w:cs="Times New Roman"/>
          <w:noProof/>
          <w:lang w:val="en-GB" w:eastAsia="en-US"/>
        </w:rPr>
        <w:t xml:space="preserve"> on increases over central, eastern, and southern Australia</w:t>
      </w:r>
      <w:r w:rsidR="00AB6006" w:rsidRPr="00D424AA">
        <w:rPr>
          <w:rFonts w:eastAsia="Calibri" w:cs="Times New Roman"/>
          <w:lang w:val="en-GB" w:eastAsia="en-US"/>
        </w:rPr>
        <w:t xml:space="preserve"> where dynamic contributions are substantial and can affect local phenomena </w:t>
      </w:r>
      <w:r w:rsidR="00AB6006" w:rsidRPr="00D424AA">
        <w:rPr>
          <w:rFonts w:eastAsia="Calibri" w:cs="Times New Roman"/>
          <w:lang w:val="en-GB" w:eastAsia="en-US"/>
        </w:rPr>
        <w:fldChar w:fldCharType="begin" w:fldLock="1"/>
      </w:r>
      <w:r w:rsidR="00FF6231">
        <w:rPr>
          <w:rFonts w:eastAsia="Calibri" w:cs="Times New Roman"/>
          <w:lang w:val="en-GB" w:eastAsia="en-US"/>
        </w:rPr>
        <w:instrText>ADDIN CSL_CITATION { "citationItems" : [ { "id" : "ITEM-1", "itemData" : { "DOI" : "10.1007/s00382-018-4497-4", "ISBN" : "0038201844", "ISSN" : "0930-7575", "abstract" : "A recently validated algorithm for detecting and tracking tropical cyclones (TCs) in coarse resolution climate models was applied to a selected group of 12 models from the Coupled Model Intercomparison Project (CMIP5) to assess potential changes in TC track characteristics in the Southern Hemisphere (SH) due to greenhouse warming. Current-climate simulations over the period 1970\u20132000 are first evaluated against observations using measures of TC genesis location and frequency, as well as track trajectory and lifetime in seven objectively defined genesis regions. The 12-model (12-M) ensemble showed substantial skill in reproducing a realistic TC climatology over the evaluation period. To address potential biases associated with model interdependency, analyses were repeated with an ensemble of five independent models (5-M). Results from both the 12-M and 5-M ensembles were very similar, instilling confidence in the models for climate projections if the current TC-climate relationship is to remain stationary. Projected changes in TC track density between the current- and future-climate (2070\u20132100) simulations under the Representatives Concentration 8.5 Pathways (RCP8.5) are also assessed. Overall, projection results showed a substantial decrease (~ 1\u20133 per decade) in track density over most parts of the SH by the end of the twenty-first century. This decrease is attributed to a significant reduction in TC numbers (~ 15\u201342%) consistent with changes in large-scale environmental parameters such as relative vorticity, environmental vertical wind shear and relative humidity. This study may assist with adaption pathways and implications for regional-scale climate change for vulnerable regions in the SH.", "author" : [ { "dropping-particle" : "", "family" : "Bell", "given" : "Samuel S.", "non-dropping-particle" : "", "parse-names" : false, "suffix" : "" }, { "dropping-particle" : "", "family" : "Chand", "given" : "Savin S.", "non-dropping-particle" : "", "parse-names" : false, "suffix" : "" }, { "dropping-particle" : "", "family" : "Tory", "given" : "Kevin J.", "non-dropping-particle" : "", "parse-names" : false, "suffix" : "" }, { "dropping-particle" : "", "family" : "Dowdy", "given" : "Andrew J.", "non-dropping-particle" : "", "parse-names" : false, "suffix" : "" }, { "dropping-particle" : "", "family" : "Turville", "given" : "Chris", "non-dropping-particle" : "", "parse-names" : false, "suffix" : "" }, { "dropping-particle" : "", "family" : "Ye", "given" : "Harvey", "non-dropping-particle" : "", "parse-names" : false, "suffix" : "" } ], "container-title" : "Climate Dynamics", "id" : "ITEM-1", "issue" : "9-10", "issued" : { "date-parts" : [ [ "2019", "5", "15" ] ] }, "page" : "6065-6079", "publisher" : "Springer Berlin Heidelberg", "title" : "Projections of southern hemisphere tropical cyclone track density using CMIP5 models", "translator" : [ { "dropping-particle" : "", "family" : "S3465", "given" : "", "non-dropping-particle" : "", "parse-names" : false, "suffix" : "" } ], "type" : "article-journal", "volume" : "52" }, "uris" : [ "http://www.mendeley.com/documents/?uuid=76351ebe-4acd-4185-8936-6566457e9c24" ] }, { "id" : "ITEM-2", "itemData" : { "DOI" : "10.1002/2015GL067267.Received", "ISSN" : "19448007", "abstract" : "The east coast of Australia is regularly influenced by midlatitude cyclones known as East Coast Lows. These form in a range of synoptic situations and are both a cause of severe weather and an important contributor to water security. This paper presents the first projections of future cyclone activity in this region using a regional climate model ensemble, with the use of a range of cyclone identification methods increasing the robustness of results. While there is considerable uncertainty in projections of cyclone frequency during the warm months, there is a robust agreement on a decreased frequency of cyclones during the winter months, when they are most common in the current climate. However, there is a potential increase in the frequency of cyclones with heavy rainfall and those closest to the coast and accordingly those with potential for severe flooding.", "author" : [ { "dropping-particle" : "", "family" : "Pepler", "given" : "Acacia S", "non-dropping-particle" : "", "parse-names" : false, "suffix" : "" }, { "dropping-particle" : "Di", "family" : "Luca", "given" : "Alejandro", "non-dropping-particle" : "", "parse-names" : false, "suffix" : "" }, { "dropping-particle" : "", "family" : "Ji", "given" : "Fei", "non-dropping-particle" : "", "parse-names" : false, "suffix" : "" }, { "dropping-particle" : "V", "family" : "Alexander", "given" : "Lisa", "non-dropping-particle" : "", "parse-names" : false, "suffix" : "" }, { "dropping-particle" : "", "family" : "Evans", "given" : "Jason P", "non-dropping-particle" : "", "parse-names" : false, "suffix" : "" }, { "dropping-particle" : "", "family" : "Sherwood", "given" : "Steven C", "non-dropping-particle" : "", "parse-names" : false, "suffix" : "" } ], "container-title" : "Geophysical Research Letters", "id" : "ITEM-2", "issue" : "1", "issued" : { "date-parts" : [ [ "2016" ] ] }, "page" : "334-340", "title" : "Projected changes in east Australian midlatitude cyclones during the 21st century", "translator" : [ { "dropping-particle" : "", "family" : "S683", "given" : "", "non-dropping-particle" : "", "parse-names" : false, "suffix" : "" } ], "type" : "article-journal", "volume" : "43" }, "uris" : [ "http://www.mendeley.com/documents/?uuid=9ea1d0e8-ab28-478c-9feb-4a7fbfceff99" ] }, { "id" : "ITEM-3", "itemData" : { "DOI" : "10.1007/s00382-019-04836-8", "ISBN" : "0123456789", "ISSN" : "14320894", "abstract" : "Intense cyclones often result in severe impacts on mid-latitude coastal regions of southeastern Australia, including those due to associated natural hazards such as extreme winds, ocean waves, storm surges, precipitation, flooding, erosion, lightning and tornadoes in some cases. These low-pressure systems, known as east coast lows (ECLs), have been examined in a wide range of different studies, with considerable variations between such studies in what they consider to be an ECL, and their findings on the characteristics of these storm systems. Here we present reviews of literature and other information such as operational forecasting approaches, which are then used to produce a comprehensive synthesis of knowledge on ECLs and associated weather and ocean extremes. This includes aspects such as their definition, formation, meteorology, climatology and drivers of variability from short-term weather time scales up to long-term historical climate trends and future projections. Australian ECLs are also considered here in relation to similar phenomena from other regions of the world. A definition based on this synthesis of knowledge is as follows: ECLs are cyclones near southeastern Australia that can be caused by both mid-latitude and tropical influences over a range of levels in the atmosphere; Intense ECLs have at least one major hazard associated with their occurrence, including extreme winds, waves, rain or flooding. Knowledge gaps are examined and used to provide recommendations for future research priorities. This study is intended to lead to improved guidance and preparedness in relation to the impacts of these storms. \u00a92019, Springer-Verlag GmbH Germany, part of Springer Nature.", "author" : [ { "dropping-particle" : "", "family" : "Dowdy", "given" : "Andrew J.", "non-dropping-particle" : "", "parse-names" : false, "suffix" : "" }, { "dropping-particle" : "", "family" : "Pepler", "given" : "Acacia", "non-dropping-particle" : "", "parse-names" : false, "suffix" : "" }, { "dropping-particle" : "", "family" : "Luca", "given" : "Alejandro", "non-dropping-particle" : "Di", "parse-names" : false, "suffix" : "" }, { "dropping-particle" : "", "family" : "Cavicchia", "given" : "Leone", "non-dropping-particle" : "", "parse-names" : false, "suffix" : "" }, { "dropping-particle" : "", "family" : "Mills", "given" : "Graham", "non-dropping-particle" : "", "parse-names" : false, "suffix" : "" }, { "dropping-particle" : "", "family" : "Evans", "given" : "Jason P.", "non-dropping-particle" : "", "parse-names" : false, "suffix" : "" }, { "dropping-particle" : "", "family" : "Louis", "given" : "Simon", "non-dropping-particle" : "", "parse-names" : false, "suffix" : "" }, { "dropping-particle" : "", "family" : "McInnes", "given" : "Kathleen L.", "non-dropping-particle" : "", "parse-names" : false, "suffix" : "" }, { "dropping-particle" : "", "family" : "Walsh", "given" : "Kevin", "non-dropping-particle" : "", "parse-names" : false, "suffix" : "" } ], "container-title" : "Climate Dynamics", "id" : "ITEM-3", "issued" : { "date-parts" : [ [ "2019" ] ] }, "publisher" : "Springer Berlin Heidelberg", "title" : "Review of Australian east coast low pressure systems and associated extremes", "translator" : [ { "dropping-particle" : "", "family" : "S1916", "given" : "", "non-dropping-particle" : "", "parse-names" : false, "suffix" : "" } ], "type" : "article-journal" }, "uris" : [ "http://www.mendeley.com/documents/?uuid=f58f2911-0a50-4d19-ae61-6139aa2ebce5" ] }, { "id" : "ITEM-4", "itemData" : { "ISBN" : "9781921232947", "abstract" : "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 "author" : [ { "dropping-particle" : "", "family" : "CSIRO and BOM", "given" : "", "non-dropping-particle" : "", "parse-names" : false, "suffix" : "" } ], "container-title" : "Climate Change in Australia: Information for Australia's Natural Resource Management Regions", "id" : "ITEM-4", "issued" : { "date-parts" : [ [ "2015" ] ] }, "page" : "216", "publisher" : "Commonwealth Scientific and Industrial Research Organisation (CSIRO) and Bureau of Meteorology (BOM)", "publisher-place" : "Australia", "title" : "Climate change in Australia: Projections for Australia's NRM regions", "translator" : [ { "dropping-particle" : "", "family" : "S1367", "given" : "Rt14", "non-dropping-particle" : "", "parse-names" : false, "suffix" : "" } ], "type" : "chapter" }, "uris" : [ "http://www.mendeley.com/documents/?uuid=f97085b0-b4e3-4752-8cfd-eea57c6d496a" ] } ], "mendeley" : { "formattedCitation" : "(CSIRO and BOM, 2015; Pepler et al., 2016; Bell et al., 2019; Dowdy et al., 2019)", "plainTextFormattedCitation" : "(CSIRO and BOM, 2015; Pepler et al., 2016; Bell et al., 2019; Dowdy et al., 2019)", "previouslyFormattedCitation" : "(CSIRO and BOM, 2015; Pepler et al., 2016; Bell et al., 2019; Dowdy et al., 2019)" }, "properties" : { "noteIndex" : 0 }, "schema" : "https://github.com/citation-style-language/schema/raw/master/csl-citation.json" }</w:instrText>
      </w:r>
      <w:r w:rsidR="00AB6006" w:rsidRPr="00D424AA">
        <w:rPr>
          <w:rFonts w:eastAsia="Calibri" w:cs="Times New Roman"/>
          <w:lang w:val="en-GB" w:eastAsia="en-US"/>
        </w:rPr>
        <w:fldChar w:fldCharType="separate"/>
      </w:r>
      <w:r w:rsidR="00A26296">
        <w:rPr>
          <w:rFonts w:eastAsia="Calibri" w:cs="Times New Roman"/>
          <w:noProof/>
          <w:lang w:val="nb-NO" w:eastAsia="en-US"/>
        </w:rPr>
        <w:t>(CSIRO and BOM, 2015; Pepler et al., 2016; Bell et al., 2019; Dowdy et al., 2019)</w:t>
      </w:r>
      <w:r w:rsidR="00AB6006" w:rsidRPr="00D424AA">
        <w:rPr>
          <w:rFonts w:eastAsia="Calibri" w:cs="Times New Roman"/>
          <w:lang w:val="en-GB" w:eastAsia="en-US"/>
        </w:rPr>
        <w:fldChar w:fldCharType="end"/>
      </w:r>
      <w:r w:rsidR="00AB6006" w:rsidRPr="00841A35">
        <w:rPr>
          <w:rFonts w:eastAsia="Calibri" w:cs="Times New Roman"/>
          <w:lang w:val="nb-NO" w:eastAsia="en-US"/>
        </w:rPr>
        <w:t xml:space="preserve">. </w:t>
      </w:r>
    </w:p>
    <w:bookmarkEnd w:id="1798"/>
    <w:p w14:paraId="25AFD2DC" w14:textId="77777777" w:rsidR="00AB6006" w:rsidRPr="00D424AA" w:rsidRDefault="00AB6006" w:rsidP="00D424AA">
      <w:pPr>
        <w:rPr>
          <w:rFonts w:cs="Times New Roman"/>
          <w:lang w:val="nb-NO"/>
        </w:rPr>
      </w:pPr>
    </w:p>
    <w:p w14:paraId="6538FC97" w14:textId="44354405" w:rsidR="00AB6006" w:rsidRPr="00D424AA" w:rsidRDefault="002B473C" w:rsidP="00D424AA">
      <w:pPr>
        <w:rPr>
          <w:rFonts w:cs="Times New Roman"/>
          <w:lang w:val="en-GB"/>
        </w:rPr>
      </w:pPr>
      <w:r>
        <w:rPr>
          <w:rFonts w:cs="Times New Roman"/>
          <w:lang w:val="en-GB"/>
        </w:rPr>
        <w:t xml:space="preserve">In </w:t>
      </w:r>
      <w:r w:rsidR="00AB6006" w:rsidRPr="00D424AA">
        <w:rPr>
          <w:rFonts w:cs="Times New Roman"/>
          <w:lang w:val="en-GB"/>
        </w:rPr>
        <w:t>Central and South America (Table 11.14)</w:t>
      </w:r>
      <w:r>
        <w:rPr>
          <w:rFonts w:cs="Times New Roman"/>
          <w:lang w:val="en-GB"/>
        </w:rPr>
        <w:t>,</w:t>
      </w:r>
      <w:r w:rsidR="00AB6006" w:rsidRPr="00D424AA">
        <w:rPr>
          <w:rFonts w:cs="Times New Roman"/>
          <w:lang w:val="en-GB"/>
        </w:rPr>
        <w:t xml:space="preserve"> </w:t>
      </w:r>
      <w:bookmarkStart w:id="1804" w:name="_Hlk59874937"/>
      <w:r>
        <w:rPr>
          <w:rFonts w:cs="Times New Roman"/>
          <w:lang w:val="en-GB"/>
        </w:rPr>
        <w:t>e</w:t>
      </w:r>
      <w:r w:rsidR="00AB6006" w:rsidRPr="00D424AA">
        <w:rPr>
          <w:rFonts w:cs="Times New Roman"/>
          <w:lang w:val="en-GB"/>
        </w:rPr>
        <w:t xml:space="preserve">xtreme precipitation will </w:t>
      </w:r>
      <w:r w:rsidR="00AB6006" w:rsidRPr="00D424AA">
        <w:rPr>
          <w:rFonts w:cs="Times New Roman"/>
          <w:i/>
          <w:lang w:val="en-GB"/>
        </w:rPr>
        <w:t>likely</w:t>
      </w:r>
      <w:r w:rsidR="00AB6006" w:rsidRPr="00D424AA">
        <w:rPr>
          <w:rFonts w:cs="Times New Roman"/>
          <w:lang w:val="en-GB"/>
        </w:rPr>
        <w:t xml:space="preserve"> increase at </w:t>
      </w:r>
      <w:r>
        <w:rPr>
          <w:rFonts w:cs="Times New Roman"/>
          <w:lang w:val="en-GB"/>
        </w:rPr>
        <w:t>global</w:t>
      </w:r>
      <w:r w:rsidRPr="00D424AA">
        <w:rPr>
          <w:rFonts w:cs="Times New Roman"/>
          <w:lang w:val="en-GB"/>
        </w:rPr>
        <w:t xml:space="preserve"> </w:t>
      </w:r>
      <w:r w:rsidR="00AB6006" w:rsidRPr="00D424AA">
        <w:rPr>
          <w:rFonts w:cs="Times New Roman"/>
          <w:lang w:val="en-GB"/>
        </w:rPr>
        <w:t xml:space="preserve">warming levels of 2°C and below, but </w:t>
      </w:r>
      <w:r w:rsidR="00AB6006" w:rsidRPr="00D424AA">
        <w:rPr>
          <w:rFonts w:cs="Times New Roman"/>
          <w:i/>
          <w:lang w:val="en-GB"/>
        </w:rPr>
        <w:t xml:space="preserve">very likely </w:t>
      </w:r>
      <w:r w:rsidR="00AB6006" w:rsidRPr="00D424AA">
        <w:rPr>
          <w:rFonts w:cs="Times New Roman"/>
          <w:lang w:val="en-GB"/>
        </w:rPr>
        <w:t>increase at higher warming levels for the region as whole.</w:t>
      </w:r>
      <w:bookmarkEnd w:id="1804"/>
      <w:r w:rsidR="00AB6006" w:rsidRPr="00D424AA">
        <w:rPr>
          <w:rFonts w:cs="Times New Roman"/>
          <w:lang w:val="en-GB"/>
        </w:rPr>
        <w:t xml:space="preserve"> A larger increase in global </w:t>
      </w:r>
      <w:r>
        <w:rPr>
          <w:rFonts w:cs="Times New Roman"/>
          <w:lang w:val="en-GB"/>
        </w:rPr>
        <w:t>surface</w:t>
      </w:r>
      <w:r w:rsidRPr="00D424AA">
        <w:rPr>
          <w:rFonts w:cs="Times New Roman"/>
          <w:lang w:val="en-GB"/>
        </w:rPr>
        <w:t xml:space="preserve"> </w:t>
      </w:r>
      <w:r w:rsidR="00AB6006" w:rsidRPr="00D424AA">
        <w:rPr>
          <w:rFonts w:cs="Times New Roman"/>
          <w:lang w:val="en-GB"/>
        </w:rPr>
        <w:t xml:space="preserve">temperature leads to a larger increase in extreme precipitation, independent of emission scenarios </w:t>
      </w:r>
      <w:commentRangeStart w:id="1805"/>
      <w:r w:rsidR="00AB6006" w:rsidRPr="00D424AA">
        <w:rPr>
          <w:rFonts w:cs="Times New Roman"/>
          <w:lang w:val="en-GB"/>
        </w:rPr>
        <w:fldChar w:fldCharType="begin" w:fldLock="1"/>
      </w:r>
      <w:ins w:id="1806" w:author="Robin Matthews" w:date="2021-07-13T22:40:00Z">
        <w:r w:rsidR="00D37B08">
          <w:rPr>
            <w:rFonts w:cs="Times New Roman"/>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807" w:author="Robin Matthews" w:date="2021-07-13T22:40:00Z">
        <w:r w:rsidR="00FC4C2D" w:rsidDel="00D37B08">
          <w:rPr>
            <w:rFonts w:cs="Times New Roman"/>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00AB6006" w:rsidRPr="00D424AA">
        <w:rPr>
          <w:rFonts w:cs="Times New Roman"/>
          <w:lang w:val="en-GB"/>
        </w:rPr>
        <w:fldChar w:fldCharType="separate"/>
      </w:r>
      <w:r w:rsidR="00A26296">
        <w:rPr>
          <w:rFonts w:cs="Times New Roman"/>
          <w:noProof/>
          <w:lang w:val="en-GB"/>
        </w:rPr>
        <w:t>(</w:t>
      </w:r>
      <w:ins w:id="1808" w:author="Robin Matthews" w:date="2021-07-13T22:40:00Z">
        <w:r w:rsidR="00D37B08">
          <w:rPr>
            <w:rFonts w:cs="Times New Roman"/>
            <w:noProof/>
            <w:lang w:val="en-GB"/>
          </w:rPr>
          <w:t xml:space="preserve">C. </w:t>
        </w:r>
      </w:ins>
      <w:r w:rsidR="00A26296">
        <w:rPr>
          <w:rFonts w:cs="Times New Roman"/>
          <w:noProof/>
          <w:lang w:val="en-GB"/>
        </w:rPr>
        <w:t>Li et al., 2020</w:t>
      </w:r>
      <w:del w:id="1809" w:author="Robin Matthews" w:date="2021-07-13T22:40:00Z">
        <w:r w:rsidR="00A26296" w:rsidDel="00D37B08">
          <w:rPr>
            <w:rFonts w:cs="Times New Roman"/>
            <w:noProof/>
            <w:lang w:val="en-GB"/>
          </w:rPr>
          <w:delText>a</w:delText>
        </w:r>
      </w:del>
      <w:r w:rsidR="00A26296">
        <w:rPr>
          <w:rFonts w:cs="Times New Roman"/>
          <w:noProof/>
          <w:lang w:val="en-GB"/>
        </w:rPr>
        <w:t>)</w:t>
      </w:r>
      <w:r w:rsidR="00AB6006" w:rsidRPr="00D424AA">
        <w:rPr>
          <w:rFonts w:cs="Times New Roman"/>
          <w:lang w:val="en-GB"/>
        </w:rPr>
        <w:fldChar w:fldCharType="end"/>
      </w:r>
      <w:commentRangeEnd w:id="1805"/>
      <w:r w:rsidR="00A26296">
        <w:rPr>
          <w:rStyle w:val="Marquedecommentaire"/>
        </w:rPr>
        <w:commentReference w:id="1805"/>
      </w:r>
      <w:r w:rsidR="00AB6006" w:rsidRPr="00841A35">
        <w:rPr>
          <w:rFonts w:cs="Times New Roman"/>
          <w:lang w:val="en-GB"/>
        </w:rPr>
        <w:t xml:space="preserve">. But there are regional differences in the projection </w:t>
      </w:r>
      <w:r w:rsidR="00AB6006" w:rsidRPr="00D424AA">
        <w:rPr>
          <w:rFonts w:cs="Times New Roman"/>
          <w:lang w:val="en-GB"/>
        </w:rPr>
        <w:t>and projected changes for more moderate extreme precipitation are also more uncertain. Extreme precipitation, represented by the R</w:t>
      </w:r>
      <w:r w:rsidR="00AB6006" w:rsidRPr="00D424AA">
        <w:rPr>
          <w:rFonts w:cs="Times New Roman"/>
          <w:vertAlign w:val="subscript"/>
          <w:lang w:val="en-GB"/>
        </w:rPr>
        <w:t>50mm</w:t>
      </w:r>
      <w:r w:rsidR="00AB6006" w:rsidRPr="00D424AA">
        <w:rPr>
          <w:rFonts w:cs="Times New Roman"/>
          <w:lang w:val="en-GB"/>
        </w:rPr>
        <w:t xml:space="preserve"> and R</w:t>
      </w:r>
      <w:r w:rsidR="00AB6006" w:rsidRPr="00D424AA">
        <w:rPr>
          <w:rFonts w:cs="Times New Roman"/>
          <w:vertAlign w:val="subscript"/>
          <w:lang w:val="en-GB"/>
        </w:rPr>
        <w:t>90p</w:t>
      </w:r>
      <w:r w:rsidR="00AB6006" w:rsidRPr="00D424AA">
        <w:rPr>
          <w:rFonts w:cs="Times New Roman"/>
          <w:lang w:val="en-GB"/>
        </w:rPr>
        <w:t xml:space="preserve"> extreme indices, is projected to increase on the eastern coast of SCA, but to decrease along the Pacific coasts of El Salvador and Guatemala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1",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mendeley" : { "formattedCitation" : "(Imbach et al., 2018)", "plainTextFormattedCitation" : "(Imbach et al., 2018)", "previouslyFormattedCitation" : "(Imbach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Imbach et al., 2018)</w:t>
      </w:r>
      <w:r w:rsidR="00AB6006" w:rsidRPr="00D424AA">
        <w:rPr>
          <w:rFonts w:cs="Times New Roman"/>
          <w:lang w:val="en-GB"/>
        </w:rPr>
        <w:fldChar w:fldCharType="end"/>
      </w:r>
      <w:r w:rsidR="00AB6006" w:rsidRPr="00841A35">
        <w:rPr>
          <w:rFonts w:cs="Times New Roman"/>
          <w:lang w:val="en-GB"/>
        </w:rPr>
        <w:t xml:space="preserve">. </w:t>
      </w:r>
      <w:bookmarkStart w:id="1810" w:name="_Hlk77243561"/>
      <w:ins w:id="1811" w:author="Robin Matthews" w:date="2021-07-15T12:13:00Z">
        <w:r w:rsidR="00650E1E">
          <w:rPr>
            <w:rFonts w:cs="Times New Roman"/>
            <w:lang w:val="en-GB"/>
          </w:rPr>
          <w:fldChar w:fldCharType="begin" w:fldLock="1"/>
        </w:r>
      </w:ins>
      <w:r w:rsidR="00D60E09">
        <w:rPr>
          <w:rFonts w:cs="Times New Roman"/>
          <w:lang w:val="en-GB"/>
        </w:rPr>
        <w:instrText>ADDIN CSL_CITATION { "citationItems" : [ { "id" : "ITEM-1", "itemData" : { "DOI" : "10.4236/ajcc.2014.35039",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Nobre", "given" : "Paulo", "non-dropping-particle" : "", "parse-names" : false, "suffix" : "" }, { "dropping-particle" : "", "family" : "Marengo", "given" : "Jos\u00e9", "non-dropping-particle" : "", "parse-names" : false, "suffix" : "" } ], "container-title" : "American Journal of Climate Change", "id" : "ITEM-1", "issue" : "05", "issued" : { "date-parts" : [ [ "2014" ] ] }, "page" : "438-454", "title" : "Evaluation of the Eta Simulations Nested in Three Global Climate Models", "translator" : [ { "dropping-particle" : "", "family" : "S1972", "given" : "", "non-dropping-particle" : "", "parse-names" : false, "suffix" : "" } ], "type" : "article-journal", "volume" : "03" }, "uris" : [ "http://www.mendeley.com/documents/?uuid=a81d57ad-8d16-462a-9572-fe13e14a184e" ] } ], "mendeley" : { "formattedCitation" : "(Chou et al., 2014b)", "manualFormatting" : "Chou et al. (2014b)", "plainTextFormattedCitation" : "(Chou et al., 2014b)", "previouslyFormattedCitation" : "(Chou et al., 2014)" }, "properties" : { "noteIndex" : 0 }, "schema" : "https://github.com/citation-style-language/schema/raw/master/csl-citation.json" }</w:instrText>
      </w:r>
      <w:ins w:id="1812" w:author="Robin Matthews" w:date="2021-07-15T12:13:00Z">
        <w:r w:rsidR="00650E1E">
          <w:rPr>
            <w:rFonts w:cs="Times New Roman"/>
            <w:lang w:val="en-GB"/>
          </w:rPr>
          <w:fldChar w:fldCharType="separate"/>
        </w:r>
        <w:r w:rsidR="00650E1E" w:rsidRPr="00FA667A">
          <w:rPr>
            <w:rFonts w:cs="Times New Roman"/>
            <w:noProof/>
            <w:lang w:val="en-GB"/>
          </w:rPr>
          <w:t>Chou et al.</w:t>
        </w:r>
        <w:r w:rsidR="00650E1E">
          <w:rPr>
            <w:rFonts w:cs="Times New Roman"/>
            <w:noProof/>
            <w:lang w:val="en-GB"/>
          </w:rPr>
          <w:t xml:space="preserve"> (</w:t>
        </w:r>
        <w:r w:rsidR="00650E1E" w:rsidRPr="00FA667A">
          <w:rPr>
            <w:rFonts w:cs="Times New Roman"/>
            <w:noProof/>
            <w:lang w:val="en-GB"/>
          </w:rPr>
          <w:t>2014</w:t>
        </w:r>
        <w:r w:rsidR="00650E1E">
          <w:rPr>
            <w:rFonts w:cs="Times New Roman"/>
            <w:noProof/>
            <w:lang w:val="en-GB"/>
          </w:rPr>
          <w:t>b</w:t>
        </w:r>
        <w:r w:rsidR="00650E1E" w:rsidRPr="00FA667A">
          <w:rPr>
            <w:rFonts w:cs="Times New Roman"/>
            <w:noProof/>
            <w:lang w:val="en-GB"/>
          </w:rPr>
          <w:t>)</w:t>
        </w:r>
        <w:r w:rsidR="00650E1E">
          <w:rPr>
            <w:rFonts w:cs="Times New Roman"/>
            <w:lang w:val="en-GB"/>
          </w:rPr>
          <w:fldChar w:fldCharType="end"/>
        </w:r>
        <w:r w:rsidR="00650E1E">
          <w:rPr>
            <w:rFonts w:cs="Times New Roman"/>
            <w:lang w:val="en-GB"/>
          </w:rPr>
          <w:t xml:space="preserve"> and </w:t>
        </w:r>
        <w:r w:rsidR="00650E1E">
          <w:rPr>
            <w:rFonts w:cs="Times New Roman"/>
            <w:lang w:val="en-GB"/>
          </w:rPr>
          <w:fldChar w:fldCharType="begin" w:fldLock="1"/>
        </w:r>
      </w:ins>
      <w:r w:rsidR="00D60E09">
        <w:rPr>
          <w:rFonts w:cs="Times New Roman"/>
          <w:lang w:val="en-GB"/>
        </w:rPr>
        <w: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w:instrText>
      </w:r>
      <w:r w:rsidR="00D60E09" w:rsidRPr="00B549EC">
        <w:rPr>
          <w:rFonts w:cs="Times New Roman"/>
        </w:rPr>
        <w:instrText>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instrText>
      </w:r>
      <w:ins w:id="1813" w:author="Robin Matthews" w:date="2021-07-15T12:13:00Z">
        <w:r w:rsidR="00650E1E">
          <w:rPr>
            <w:rFonts w:cs="Times New Roman"/>
            <w:lang w:val="en-GB"/>
          </w:rPr>
          <w:fldChar w:fldCharType="separate"/>
        </w:r>
        <w:r w:rsidR="00650E1E" w:rsidRPr="00B549EC">
          <w:rPr>
            <w:rFonts w:cs="Times New Roman"/>
            <w:noProof/>
          </w:rPr>
          <w:t>Giorgi et al. (2014)</w:t>
        </w:r>
        <w:r w:rsidR="00650E1E">
          <w:rPr>
            <w:rFonts w:cs="Times New Roman"/>
            <w:lang w:val="en-GB"/>
          </w:rPr>
          <w:fldChar w:fldCharType="end"/>
        </w:r>
      </w:ins>
      <w:commentRangeStart w:id="1814"/>
      <w:del w:id="1815" w:author="Robin Matthews" w:date="2021-07-15T12:13:00Z">
        <w:r w:rsidR="00AB6006" w:rsidRPr="00D424AA" w:rsidDel="00650E1E">
          <w:rPr>
            <w:rFonts w:cs="Times New Roman"/>
            <w:lang w:val="en-GB"/>
          </w:rPr>
          <w:fldChar w:fldCharType="begin" w:fldLock="1"/>
        </w:r>
        <w:r w:rsidR="0012753B" w:rsidRPr="00B549EC" w:rsidDel="00650E1E">
          <w:rPr>
            <w:rFonts w:cs="Times New Roman"/>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2", "itemData" : { "DOI" : "10.4236/ajcc.2014.35039",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Nobre", "given" : "Paulo", "non-dropping-particle" : "", "parse-names" : false, "suffix" : "" }, { "dropping-particle" : "", "family" : "Marengo", "given" : "Jos\u00e9", "non-dropping-particle" : "", "parse-names" : false, "suffix" : "" } ], "container-title" : "American Journal of Climate Change", "id" : "ITEM-2", "issue" : "05", "issued" : { "date-parts" : [ [ "2014" ] ] }, "page" : "438-454", "title" : "Evaluation of the Eta Simulations Nested in Three Global Climate Models", "translator" : [ { "dropping-particle" : "", "family" : "S1972", "given" : "", "non-dropping-particle" : "", "parse-names" : false, "suffix" : "" } ], "type" : "article-journal", "volume" : "03" }, "uris" : [ "http://www.mendeley.com/documents/?uuid=a81d57ad-8d16-462a-9572-fe13e14a184e" ] } ], "mendeley" : { "formattedCitation" : "(Chou et al., 2014b; Giorgi et al., 2014)", "manualFormatting" : "Chou et al. (2014b) and Giorgi et al. (2014)", "plainTextFormattedCitation" : "(Chou et al., 2014b; Giorgi et al., 2014)", "previouslyFormattedCitation" : "(Chou et al., 2014b; Giorgi et al., 2014)" }, "properties" : { "noteIndex" : 0 }, "schema" : "https://github.com/citation-style-language/schema/raw/master/csl-citation.json" }</w:delInstrText>
        </w:r>
        <w:r w:rsidR="00AB6006" w:rsidRPr="00D424AA" w:rsidDel="00650E1E">
          <w:rPr>
            <w:rFonts w:cs="Times New Roman"/>
            <w:lang w:val="en-GB"/>
          </w:rPr>
          <w:fldChar w:fldCharType="separate"/>
        </w:r>
        <w:r w:rsidR="00A26296" w:rsidRPr="00B549EC" w:rsidDel="00650E1E">
          <w:rPr>
            <w:rFonts w:cs="Times New Roman"/>
            <w:noProof/>
          </w:rPr>
          <w:delText>Chou et al. (2014) and Giorgi et al. (2014)</w:delText>
        </w:r>
        <w:r w:rsidR="00AB6006" w:rsidRPr="00D424AA" w:rsidDel="00650E1E">
          <w:rPr>
            <w:rFonts w:cs="Times New Roman"/>
            <w:lang w:val="en-GB"/>
          </w:rPr>
          <w:fldChar w:fldCharType="end"/>
        </w:r>
      </w:del>
      <w:bookmarkEnd w:id="1810"/>
      <w:commentRangeEnd w:id="1814"/>
      <w:r w:rsidR="00A26296">
        <w:rPr>
          <w:rStyle w:val="Marquedecommentaire"/>
        </w:rPr>
        <w:commentReference w:id="1814"/>
      </w:r>
      <w:r w:rsidR="00AB6006" w:rsidRPr="00B549EC">
        <w:rPr>
          <w:rFonts w:cs="Times New Roman"/>
        </w:rPr>
        <w:t xml:space="preserve"> projected an increase in extreme precipitation over </w:t>
      </w:r>
      <w:r w:rsidR="00AB6006" w:rsidRPr="00B549EC">
        <w:rPr>
          <w:rFonts w:cs="Times New Roman"/>
        </w:rPr>
        <w:lastRenderedPageBreak/>
        <w:t xml:space="preserve">southeastern South America and the Amazon. </w:t>
      </w:r>
      <w:r w:rsidR="00AB6006" w:rsidRPr="00841A35">
        <w:rPr>
          <w:rFonts w:cs="Times New Roman"/>
          <w:lang w:val="en-GB"/>
        </w:rPr>
        <w:t>Projected changes in moderate extreme precipitation represented by the 99</w:t>
      </w:r>
      <w:r w:rsidR="00AB6006" w:rsidRPr="00D424AA">
        <w:rPr>
          <w:rFonts w:cs="Times New Roman"/>
          <w:vertAlign w:val="superscript"/>
          <w:lang w:val="en-GB"/>
        </w:rPr>
        <w:t>th</w:t>
      </w:r>
      <w:r w:rsidR="00AB6006" w:rsidRPr="00D424AA">
        <w:rPr>
          <w:rFonts w:cs="Times New Roman"/>
          <w:lang w:val="en-GB"/>
        </w:rPr>
        <w:t xml:space="preserve"> percentile of daily precipitation by different models under different emission scenarios, even at high warming levels, are mixed, with increases projected for all regions by the CORDEX-CORE and CMIP5 simulations, but increases for some regions and decreases for other regions by CMIP6 simulations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plainTextFormattedCitation" : "(Coppola et al., 2021a)", "previouslyFormattedCitation" : "(Coppola et al., 2021a)"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oppola et al., 2021a)</w:t>
      </w:r>
      <w:r w:rsidR="00AB6006" w:rsidRPr="00D424AA">
        <w:rPr>
          <w:rFonts w:cs="Times New Roman"/>
          <w:lang w:val="en-GB"/>
        </w:rPr>
        <w:fldChar w:fldCharType="end"/>
      </w:r>
      <w:r w:rsidR="00AB6006" w:rsidRPr="00841A35">
        <w:rPr>
          <w:rFonts w:cs="Times New Roman"/>
          <w:lang w:val="en-GB"/>
        </w:rPr>
        <w:t xml:space="preserve">. Extreme precipitation is projected to increase in the La Plata basin </w:t>
      </w:r>
      <w:r w:rsidR="00AB6006" w:rsidRPr="00D424AA">
        <w:rPr>
          <w:rFonts w:cs="Times New Roman"/>
          <w:lang w:val="en-GB"/>
        </w:rPr>
        <w:fldChar w:fldCharType="begin" w:fldLock="1"/>
      </w:r>
      <w:r w:rsidR="00FF6231">
        <w:rPr>
          <w:rFonts w:cs="Times New Roman"/>
          <w:lang w:val="en-GB"/>
        </w:rPr>
        <w:instrText>ADDIN CSL_CITATION { "citationItems" : [ { "id" : "ITEM-1", "itemData" : { "DOI" : "10.3354/cr01374", "ISSN" : "0936-577X", "abstract" : "ABSTRACT: Extreme climate events over the La Plata basin (LPB) can produce significant impacts due to the importance of the regional agriculture and hydroelectric power production for the local economy. Progress on describing, projecting and understanding extremes in LPB, in the framework of the CLARIS-LPB Europe-South America Network for Climate Change Assessment and Impact Studies in La Plata Basin Project, are reviewed. The paper is based on recent studies and publications, as well as some new diagnostics as indicators of works in progress, and can be considered as an update for the LPB region of previous reviews by Cavalcanti et al. (2015; J Hydrol 523:211\u0096230) and Rusticucci (2012; Atmos Res 106:1\u009617. Despite the significant advances on regional extremes, some gaps have been identified, and many challenges remain. Much of the recent progress considers temperature and precipitation extremes on timescales varying from synoptic to long-term variability and climate change, essential for impact and vulnerability assessments. Research lines on extremes requiring further efforts include the relative roles of local versus remote forcings, the impact of land use and land management changes, the specific role of soil moisture and land-atmosphere feedbacks as catalysts for heat waves, the impact of the local inhomogeneities in soil moisture, feedback and uncertainties in projections of extremes, as well as seasonal forecast and climate change attribution studies. We suggest combining intensive monitoring and modelling to address these issues.", "author" : [ { "dropping-particle" : "", "family" : "Carril", "given" : "AF", "non-dropping-particle" : "", "parse-names" : false, "suffix" : "" }, { "dropping-particle" : "", "family" : "Cavalcanti", "given" : "Ifa", "non-dropping-particle" : "", "parse-names" : false, "suffix" : "" }, { "dropping-particle" : "", "family" : "Men\u00e9ndez", "given" : "Cg", "non-dropping-particle" : "", "parse-names" : false, "suffix" : "" }, { "dropping-particle" : "", "family" : "S\u00f6rensson", "given" : "A", "non-dropping-particle" : "", "parse-names" : false, "suffix" : "" }, { "dropping-particle" : "", "family" : "L\u00f3pez-Franca", "given" : "N", "non-dropping-particle" : "", "parse-names" : false, "suffix" : "" }, { "dropping-particle" : "", "family" : "Rivera", "given" : "JA", "non-dropping-particle" : "", "parse-names" : false, "suffix" : "" }, { "dropping-particle" : "", "family" : "Robledo", "given" : "F", "non-dropping-particle" : "", "parse-names" : false, "suffix" : "" }, { "dropping-particle" : "", "family" : "Zaninelli", "given" : "PG", "non-dropping-particle" : "", "parse-names" : false, "suffix" : "" }, { "dropping-particle" : "", "family" : "Ambrizzi", "given" : "T", "non-dropping-particle" : "", "parse-names" : false, "suffix" : "" }, { "dropping-particle" : "", "family" : "Penalba", "given" : "OC", "non-dropping-particle" : "", "parse-names" : false, "suffix" : "" }, { "dropping-particle" : "", "family" : "Rocha", "given" : "Rp", "non-dropping-particle" : "da", "parse-names" : false, "suffix" : "" }, { "dropping-particle" : "", "family" : "S\u00e1nchez", "given" : "E", "non-dropping-particle" : "", "parse-names" : false, "suffix" : "" }, { "dropping-particle" : "", "family" : "Bettolli", "given" : "ML", "non-dropping-particle" : "", "parse-names" : false, "suffix" : "" }, { "dropping-particle" : "", "family" : "Pessacg", "given" : "N", "non-dropping-particle" : "", "parse-names" : false, "suffix" : "" }, { "dropping-particle" : "", "family" : "Renom", "given" : "M", "non-dropping-particle" : "", "parse-names" : false, "suffix" : "" }, { "dropping-particle" : "", "family" : "Ruscica", "given" : "R", "non-dropping-particle" : "", "parse-names" : false, "suffix" : "" }, { "dropping-particle" : "", "family" : "Solman", "given" : "S", "non-dropping-particle" : "", "parse-names" : false, "suffix" : "" }, { "dropping-particle" : "", "family" : "Tencer", "given" : "B", "non-dropping-particle" : "", "parse-names" : false, "suffix" : "" }, { "dropping-particle" : "", "family" : "Grimm", "given" : "Am", "non-dropping-particle" : "", "parse-names" : false, "suffix" : "" }, { "dropping-particle" : "", "family" : "Rusticucci", "given" : "M", "non-dropping-particle" : "", "parse-names" : false, "suffix" : "" }, { "dropping-particle" : "", "family" : "Cherchi", "given" : "A", "non-dropping-particle" : "", "parse-names" : false, "suffix" : "" }, { "dropping-particle" : "", "family" : "Tedeschi", "given" : "R", "non-dropping-particle" : "", "parse-names" : false, "suffix" : "" }, { "dropping-particle" : "", "family" : "Zamboni", "given" : "L", "non-dropping-particle" : "", "parse-names" : false, "suffix" : "" } ], "container-title" : "Climate Research", "id" : "ITEM-1", "issue" : "2-3", "issued" : { "date-parts" : [ [ "2016", "5", "4" ] ] }, "language" : "en", "note" : "From Duplicate 3 (Extreme events in the La Plata basin: a retrospective analysis of what we have learned during CLARIS-LPB project - AF, Carril; IFA, Cavalcanti; CG, Men\u00e9ndez; S\u00f6rensson, A; L\u00f3pez-Franca, N; JA, Rivera; Robledo, F; PG, Zaninelli; Ambrizzi, T; OC, Penalba; RP, da Rocha; S\u00e1nchez, E; ML, Bettolli; Pessacg, N; Renom, M; Ruscica, R; Solman, S; Tencer, B; AM, Grimm; Rusticucci, M; Cherchi, A; Tedeschi, R; Zamboni, L)\n\n10.3354/cr01374", "page" : "95-116", "publisher" : "Inter-Research", "title" : "Extreme events in the La Plata basin: a retrospective analysis of what we have learned during CLARIS-LPB project", "translator" : [ { "dropping-particle" : "", "family" : "S3354", "given" : "", "non-dropping-particle" : "", "parse-names" : false, "suffix" : "" } ], "type" : "article-journal", "volume" : "68" }, "uris" : [ "http://www.mendeley.com/documents/?uuid=b75aca70-d2c9-4bf4-bfa1-4983b6a304c5" ] }, { "id" : "ITEM-2", "itemData" : { "DOI" : "10.1016/j.jhydrol.2015.01.028", "ISBN" : "0022-1694", "ISSN" : "00221694", "abstract" : "Monthly and daily precipitation extremes over La Plata Basin (LPB) are analyzed in the framework of the CLARIS-LPB Project. A review of the studies developed during the project and results of additional research are presented and discussed. Specific aspects of analysis are focused on large-scale versus local processes impacts on the intensity and frequency of precipitation extremes over LPB, and on the assessment of specific wet and dry spell indices and their changed characteristics in future climate scenarios. The analysis is shown for both available observations of precipitation in the region and ad-hoc global and regional models experiments. The Pacific, Indian and Atlantic Oceans can all impact precipitation intensity and frequency over LPB. In particular, considering the Pacific sector, different types of ENSO events (i.e. canonical vs Modoki or East vs Central) have different influences. Moreover, model projections indicate an increase in the frequency of precipitation extremes over LPB during El Ni\u00f1o and La Nin\u00e3 events in future climate. Local forcings can also be important for precipitation extremes. Here, the feedbacks between soil moisture and extreme precipitation in LPB are discussed based on hydric conditions in the region and model sensitivity experiments. Concerning droughts, it was found that they were more frequent in the western than in the eastern sector of LPB during the period of 1962-2008. On the other hand, observations and model experiments agree in that the monthly wet extremes were more frequent than the dry extremes in the northern and southern LPB sectors during the period 1979-2001, with higher frequency in the south.", "author" : [ { "dropping-particle" : "", "family" : "Cavalcanti", "given" : "I.F.A.", "non-dropping-particle" : "", "parse-names" : false, "suffix" : "" }, { "dropping-particle" : "", "family" : "Carril", "given" : "A.F.", "non-dropping-particle" : "", "parse-names" : false, "suffix" : "" }, { "dropping-particle" : "", "family" : "Penalba", "given" : "O.C.", "non-dropping-particle" : "", "parse-names" : false, "suffix" : "" }, { "dropping-particle" : "", "family" : "Grimm", "given" : "A.M.", "non-dropping-particle" : "", "parse-names" : false, "suffix" : "" }, { "dropping-particle" : "", "family" : "Men\u00e9ndez", "given" : "C.G.", "non-dropping-particle" : "", "parse-names" : false, "suffix" : "" }, { "dropping-particle" : "", "family" : "Sanchez", "given" : "E.", "non-dropping-particle" : "", "parse-names" : false, "suffix" : "" }, { "dropping-particle" : "", "family" : "Cherchi", "given" : "A.", "non-dropping-particle" : "", "parse-names" : false, "suffix" : "" }, { "dropping-particle" : "", "family" : "S\u00f6rensson", "given" : "A.", "non-dropping-particle" : "", "parse-names" : false, "suffix" : "" }, { "dropping-particle" : "", "family" : "Robledo", "given" : "F.", "non-dropping-particle" : "", "parse-names" : false, "suffix" : "" }, { "dropping-particle" : "", "family" : "Rivera", "given" : "J.", "non-dropping-particle" : "", "parse-names" : false, "suffix" : "" }, { "dropping-particle" : "", "family" : "P\u00e1ntano", "given" : "V.", "non-dropping-particle" : "", "parse-names" : false, "suffix" : "" }, { "dropping-particle" : "", "family" : "Bettolli", "given" : "L.M.", "non-dropping-particle" : "", "parse-names" : false, "suffix" : "" }, { "dropping-particle" : "", "family" : "Zaninelli", "given" : "P.", "non-dropping-particle" : "", "parse-names" : false, "suffix" : "" }, { "dropping-particle" : "", "family" : "Zamboni", "given" : "L.", "non-dropping-particle" : "", "parse-names" : false, "suffix" : "" }, { "dropping-particle" : "", "family" : "Tedeschi", "given" : "R.G.", "non-dropping-particle" : "", "parse-names" : false, "suffix" : "" }, { "dropping-particle" : "", "family" : "Dominguez", "given" : "M.", "non-dropping-particle" : "", "parse-names" : false, "suffix" : "" }, { "dropping-particle" : "", "family" : "Ruscica", "given" : "R.", "non-dropping-particle" : "", "parse-names" : false, "suffix" : "" }, { "dropping-particle" : "", "family" : "Flach", "given" : "R.", "non-dropping-particle" : "", "parse-names" : false, "suffix" : "" } ], "container-title" : "Journal of Hydrology", "id" : "ITEM-2", "issued" : { "date-parts" : [ [ "2015", "4", "1" ] ] }, "page" : "211-230", "publisher" : "Elsevier", "title" : "Precipitation extremes over La Plata Basin \u2013 Review and new results from observations and climate simulations", "translator" : [ { "dropping-particle" : "", "family" : "S3353", "given" : "", "non-dropping-particle" : "", "parse-names" : false, "suffix" : "" } ], "type" : "article-journal", "volume" : "523" }, "uris" : [ "http://www.mendeley.com/documents/?uuid=b199dae7-1980-48c0-8e46-bd9cf7809cf4" ] } ], "mendeley" : { "formattedCitation" : "(Cavalcanti et al., 2015; Carril et al., 2016)", "plainTextFormattedCitation" : "(Cavalcanti et al., 2015; Carril et al., 2016)", "previouslyFormattedCitation" : "(Cavalcanti et al., 2015; Carril et al., 2016)"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avalcanti et al., 2015; Carril et al., 2016)</w:t>
      </w:r>
      <w:r w:rsidR="00AB6006" w:rsidRPr="00D424AA">
        <w:rPr>
          <w:rFonts w:cs="Times New Roman"/>
          <w:lang w:val="en-GB"/>
        </w:rPr>
        <w:fldChar w:fldCharType="end"/>
      </w:r>
      <w:r w:rsidR="00AB6006" w:rsidRPr="00841A35">
        <w:rPr>
          <w:rFonts w:cs="Times New Roman"/>
          <w:lang w:val="en-GB"/>
        </w:rPr>
        <w:t xml:space="preserve">.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175/JCLI-D-17-0074.1", "ISSN" : "0894-8755", "abstract" : "A 10-member ensemble from phase 5 of the Coupled Model Intercomparison Project (CMIP5) is used to analyze the Caribbean\u2019s future climate when mean global surface air temperatures are 1.5\u00b0, 2.0\u00b0, and 2.5\u00b0C above preindustrial (1861\u20131900) values. The global warming targets are attained by the 2030s, 2050s, and 2070s respectively for RCP4.5. The Caribbean on average exhibits smaller mean surface air temperature increases than the globe, although there are parts of the region that are always warmer than the global warming targets. In comparison to the present (using a 1971\u20132000 baseline), the Caribbean domain is 0.5\u00b0 to 1.5\u00b0C warmer at the 1.5\u00b0C target, 5%\u201310% wetter except for the northeast and southeast Caribbean, which are drier, and experiences increases in annual warm spells of more than 100 days. At the 2.0\u00b0C target, there is additional warming by 0.2\u00b0\u20131.0\u00b0C, a further extension of warm spells by up to 70 days, a shift to a predominantly drier region (5%\u201315% less than present day), and a greater occurrence of droughts. The climate patterns at 2.5\u00b0C indicate an intensification of the changes seen at 2.0\u00b0C. The shift in the rainfall pattern between 1.5\u00b0C (wet) and 2.0\u00b0C (dry) for parts of the domain has implications for regional adaptation pursuits. The results provide some justification for the lobby by the Caribbean Community and Small Island Developing States to limit global warming to 1.5\u00b0C above preindustrial levels, as embodied in the slogan \u201c1.5 to Stay Alive.\u201d", "author" : [ { "dropping-particle" : "", "family" : "Taylor", "given" : "Michael A", "non-dropping-particle" : "", "parse-names" : false, "suffix" : "" }, { "dropping-particle" : "", "family" : "Clarke", "given" : "Leonardo A", "non-dropping-particle" : "", "parse-names" : false, "suffix" : "" }, { "dropping-particle" : "", "family" : "Centella", "given" : "Abel", "non-dropping-particle" : "", "parse-names" : false, "suffix" : "" }, { "dropping-particle" : "", "family" : "Bezanilla", "given" : "Arnoldo", "non-dropping-particle" : "", "parse-names" : false, "suffix" : "" }, { "dropping-particle" : "", "family" : "Stephenson", "given" : "Tannecia S", "non-dropping-particle" : "", "parse-names" : false, "suffix" : "" }, { "dropping-particle" : "", "family" : "Jones", "given" : "Jhordanne J", "non-dropping-particle" : "", "parse-names" : false, "suffix" : "" }, { "dropping-particle" : "", "family" : "Campbell", "given" : "Jayaka D", "non-dropping-particle" : "", "parse-names" : false, "suffix" : "" }, { "dropping-particle" : "", "family" : "Vichot", "given" : "Alejandro", "non-dropping-particle" : "", "parse-names" : false, "suffix" : "" }, { "dropping-particle" : "", "family" : "Charlery", "given" : "John", "non-dropping-particle" : "", "parse-names" : false, "suffix" : "" } ], "container-title" : "Journal of Climate", "id" : "ITEM-1", "issue" : "7", "issued" : { "date-parts" : [ [ "2018", "3", "15" ] ] }, "page" : "2907-2926", "title" : "Future Caribbean Climates in a World of Rising Temperatures: The 1.5 vs 2.0 Dilemma", "translator" : [ { "dropping-particle" : "", "family" : "S3286", "given" : "", "non-dropping-particle" : "", "parse-names" : false, "suffix" : "" } ], "type" : "article-journal", "volume" : "31" }, "uris" : [ "http://www.mendeley.com/documents/?uuid=01b2f883-0384-4cba-80cd-de43b46c55bc" ] } ], "mendeley" : { "formattedCitation" : "(Taylor et al., 2018)", "manualFormatting" : "Taylor et al. (2018)", "plainTextFormattedCitation" : "(Taylor et al., 2018)", "previouslyFormattedCitation" : "(Taylor et al.,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Taylor et al. (2018)</w:t>
      </w:r>
      <w:r w:rsidR="00AB6006" w:rsidRPr="00D424AA">
        <w:rPr>
          <w:rFonts w:cs="Times New Roman"/>
          <w:lang w:val="en-GB"/>
        </w:rPr>
        <w:fldChar w:fldCharType="end"/>
      </w:r>
      <w:r w:rsidR="00AB6006" w:rsidRPr="00841A35">
        <w:rPr>
          <w:rFonts w:cs="Times New Roman"/>
          <w:lang w:val="en-GB"/>
        </w:rPr>
        <w:t xml:space="preserve"> projected a decrease in days with intense rainfall in the Caribbean under 2°C global warming by t</w:t>
      </w:r>
      <w:r w:rsidR="00AB6006" w:rsidRPr="00D424AA">
        <w:rPr>
          <w:rFonts w:cs="Times New Roman"/>
          <w:lang w:val="en-GB"/>
        </w:rPr>
        <w:t xml:space="preserve">he 2050s under RCP4.5 relative to 1971-2000. </w:t>
      </w:r>
    </w:p>
    <w:p w14:paraId="4C3B3D77" w14:textId="77777777" w:rsidR="00AB6006" w:rsidRPr="00D424AA" w:rsidRDefault="00AB6006" w:rsidP="00D424AA">
      <w:pPr>
        <w:rPr>
          <w:rFonts w:cs="Times New Roman"/>
          <w:lang w:val="en-GB"/>
        </w:rPr>
      </w:pPr>
    </w:p>
    <w:p w14:paraId="3EFB2374" w14:textId="766EA58B" w:rsidR="00AB6006" w:rsidRPr="00D424AA" w:rsidRDefault="002B473C" w:rsidP="00D424AA">
      <w:pPr>
        <w:rPr>
          <w:rFonts w:cs="Times New Roman"/>
          <w:lang w:val="en-GB"/>
        </w:rPr>
      </w:pPr>
      <w:r>
        <w:rPr>
          <w:rFonts w:cs="Times New Roman"/>
          <w:lang w:val="en-GB"/>
        </w:rPr>
        <w:t xml:space="preserve">In </w:t>
      </w:r>
      <w:r w:rsidR="00AB6006" w:rsidRPr="00D424AA">
        <w:rPr>
          <w:rFonts w:cs="Times New Roman"/>
          <w:lang w:val="en-GB"/>
        </w:rPr>
        <w:t>Europe (Table 11.17)</w:t>
      </w:r>
      <w:r>
        <w:rPr>
          <w:rFonts w:cs="Times New Roman"/>
          <w:lang w:val="en-GB"/>
        </w:rPr>
        <w:t>,</w:t>
      </w:r>
      <w:r w:rsidR="00AB6006" w:rsidRPr="00D424AA">
        <w:rPr>
          <w:rFonts w:cs="Times New Roman"/>
          <w:lang w:val="en-GB"/>
        </w:rPr>
        <w:t xml:space="preserve"> </w:t>
      </w:r>
      <w:r>
        <w:rPr>
          <w:rFonts w:cs="Times New Roman"/>
          <w:lang w:val="en-GB"/>
        </w:rPr>
        <w:t>e</w:t>
      </w:r>
      <w:r w:rsidR="00AB6006" w:rsidRPr="00D424AA">
        <w:rPr>
          <w:rFonts w:cs="Times New Roman"/>
          <w:lang w:val="en-GB"/>
        </w:rPr>
        <w:t xml:space="preserve">xtreme precipitation will </w:t>
      </w:r>
      <w:r w:rsidR="00AB6006" w:rsidRPr="00D424AA">
        <w:rPr>
          <w:rFonts w:cs="Times New Roman"/>
          <w:i/>
          <w:lang w:val="en-GB"/>
        </w:rPr>
        <w:t xml:space="preserve">likely </w:t>
      </w:r>
      <w:r w:rsidR="00AB6006" w:rsidRPr="00D424AA">
        <w:rPr>
          <w:rFonts w:cs="Times New Roman"/>
          <w:lang w:val="en-GB"/>
        </w:rPr>
        <w:t xml:space="preserve">increase at </w:t>
      </w:r>
      <w:r>
        <w:rPr>
          <w:rFonts w:cs="Times New Roman"/>
          <w:lang w:val="en-GB"/>
        </w:rPr>
        <w:t>global</w:t>
      </w:r>
      <w:r w:rsidRPr="00D424AA">
        <w:rPr>
          <w:rFonts w:cs="Times New Roman"/>
          <w:lang w:val="en-GB"/>
        </w:rPr>
        <w:t xml:space="preserve"> </w:t>
      </w:r>
      <w:r w:rsidR="00AB6006" w:rsidRPr="00D424AA">
        <w:rPr>
          <w:rFonts w:cs="Times New Roman"/>
          <w:lang w:val="en-GB"/>
        </w:rPr>
        <w:t xml:space="preserve">warming levels of 2°C and below, but </w:t>
      </w:r>
      <w:r w:rsidR="00AB6006" w:rsidRPr="00D424AA">
        <w:rPr>
          <w:rFonts w:cs="Times New Roman"/>
          <w:i/>
          <w:lang w:val="en-GB"/>
        </w:rPr>
        <w:t xml:space="preserve">very likely </w:t>
      </w:r>
      <w:r w:rsidR="00AB6006" w:rsidRPr="00D424AA">
        <w:rPr>
          <w:rFonts w:cs="Times New Roman"/>
          <w:lang w:val="en-GB"/>
        </w:rPr>
        <w:t xml:space="preserve">increase for higher warming levels for the region as whole. The </w:t>
      </w:r>
      <w:r w:rsidR="00AB6006" w:rsidRPr="00D424AA">
        <w:rPr>
          <w:rFonts w:eastAsia="Calibri" w:cs="Times New Roman"/>
          <w:noProof/>
          <w:lang w:val="en-GB" w:eastAsia="en-US"/>
        </w:rPr>
        <w:t xml:space="preserve">CMIP6 multi-model median projects an increase in the 10- and 50-yr return values of </w:t>
      </w:r>
      <w:r w:rsidR="00E64E86" w:rsidRPr="00D424AA">
        <w:rPr>
          <w:rFonts w:eastAsia="Calibri" w:cs="Times New Roman"/>
          <w:noProof/>
          <w:lang w:val="en-GB" w:eastAsia="en-US"/>
        </w:rPr>
        <w:t>Rx1day</w:t>
      </w:r>
      <w:r w:rsidR="00AB6006" w:rsidRPr="00D424AA">
        <w:rPr>
          <w:rFonts w:eastAsia="Calibri" w:cs="Times New Roman"/>
          <w:noProof/>
          <w:lang w:val="en-GB" w:eastAsia="en-US"/>
        </w:rPr>
        <w:t xml:space="preserve"> and </w:t>
      </w:r>
      <w:r w:rsidR="00E64E86" w:rsidRPr="00D424AA">
        <w:rPr>
          <w:rFonts w:eastAsia="Calibri" w:cs="Times New Roman"/>
          <w:noProof/>
          <w:lang w:val="en-GB" w:eastAsia="en-US"/>
        </w:rPr>
        <w:t>Rx5day</w:t>
      </w:r>
      <w:r w:rsidR="00AB6006" w:rsidRPr="00D424AA">
        <w:rPr>
          <w:rFonts w:eastAsia="Calibri" w:cs="Times New Roman"/>
          <w:noProof/>
          <w:lang w:val="en-GB" w:eastAsia="en-US"/>
        </w:rPr>
        <w:t xml:space="preserve"> over a majority of the region at the 2°C </w:t>
      </w:r>
      <w:r>
        <w:rPr>
          <w:rFonts w:eastAsia="Calibri" w:cs="Times New Roman"/>
          <w:noProof/>
          <w:lang w:val="en-GB" w:eastAsia="en-US"/>
        </w:rPr>
        <w:t xml:space="preserve">global </w:t>
      </w:r>
      <w:r w:rsidR="00AB6006" w:rsidRPr="00D424AA">
        <w:rPr>
          <w:rFonts w:eastAsia="Calibri" w:cs="Times New Roman"/>
          <w:noProof/>
          <w:lang w:val="en-GB" w:eastAsia="en-US"/>
        </w:rPr>
        <w:t xml:space="preserve">warming level, with more than 95% of the region showing an increase at higher warming levels </w:t>
      </w:r>
      <w:commentRangeStart w:id="1816"/>
      <w:r w:rsidR="00AB6006" w:rsidRPr="00D424AA">
        <w:rPr>
          <w:rFonts w:eastAsia="Calibri" w:cs="Times New Roman"/>
          <w:noProof/>
          <w:lang w:val="en-GB" w:eastAsia="en-US"/>
        </w:rPr>
        <w:fldChar w:fldCharType="begin" w:fldLock="1"/>
      </w:r>
      <w:ins w:id="1817" w:author="Robin Matthews" w:date="2021-07-13T22:41:00Z">
        <w:r w:rsidR="00D37B08">
          <w:rPr>
            <w:rFonts w:eastAsia="Calibri" w:cs="Times New Roman"/>
            <w:noProof/>
            <w:lang w:val="en-GB" w:eastAsia="en-US"/>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818" w:author="Robin Matthews" w:date="2021-07-13T22:41:00Z">
        <w:r w:rsidR="00FC4C2D" w:rsidDel="00D37B08">
          <w:rPr>
            <w:rFonts w:eastAsia="Calibri" w:cs="Times New Roman"/>
            <w:noProof/>
            <w:lang w:val="en-GB" w:eastAsia="en-US"/>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00AB6006" w:rsidRPr="00D424AA">
        <w:rPr>
          <w:rFonts w:eastAsia="Calibri" w:cs="Times New Roman"/>
          <w:noProof/>
          <w:lang w:val="en-GB" w:eastAsia="en-US"/>
        </w:rPr>
        <w:fldChar w:fldCharType="separate"/>
      </w:r>
      <w:r w:rsidR="00A26296">
        <w:rPr>
          <w:rFonts w:eastAsia="Calibri" w:cs="Times New Roman"/>
          <w:noProof/>
          <w:lang w:val="en-GB" w:eastAsia="en-US"/>
        </w:rPr>
        <w:t>(</w:t>
      </w:r>
      <w:ins w:id="1819" w:author="Robin Matthews" w:date="2021-07-13T22:41:00Z">
        <w:r w:rsidR="00D37B08">
          <w:rPr>
            <w:rFonts w:eastAsia="Calibri" w:cs="Times New Roman"/>
            <w:noProof/>
            <w:lang w:val="en-GB" w:eastAsia="en-US"/>
          </w:rPr>
          <w:t xml:space="preserve">C. </w:t>
        </w:r>
      </w:ins>
      <w:r w:rsidR="00A26296">
        <w:rPr>
          <w:rFonts w:eastAsia="Calibri" w:cs="Times New Roman"/>
          <w:noProof/>
          <w:lang w:val="en-GB" w:eastAsia="en-US"/>
        </w:rPr>
        <w:t>Li et al., 2020</w:t>
      </w:r>
      <w:r w:rsidR="00AB6006" w:rsidRPr="00D424AA">
        <w:rPr>
          <w:rFonts w:eastAsia="Calibri" w:cs="Times New Roman"/>
          <w:noProof/>
          <w:lang w:val="en-GB" w:eastAsia="en-US"/>
        </w:rPr>
        <w:fldChar w:fldCharType="end"/>
      </w:r>
      <w:commentRangeEnd w:id="1816"/>
      <w:r w:rsidR="00A26296">
        <w:rPr>
          <w:rStyle w:val="Marquedecommentaire"/>
        </w:rPr>
        <w:commentReference w:id="1816"/>
      </w:r>
      <w:r w:rsidR="00AB6006" w:rsidRPr="00841A35">
        <w:rPr>
          <w:rFonts w:eastAsia="Calibri" w:cs="Times New Roman"/>
          <w:noProof/>
          <w:lang w:val="en-GB" w:eastAsia="en-US"/>
        </w:rPr>
        <w:t xml:space="preserve">, also </w:t>
      </w:r>
      <w:r w:rsidR="00562895" w:rsidRPr="00D424AA">
        <w:rPr>
          <w:rFonts w:eastAsia="Calibri" w:cs="Times New Roman"/>
          <w:noProof/>
          <w:lang w:val="en-GB" w:eastAsia="en-US"/>
        </w:rPr>
        <w:t>Figure</w:t>
      </w:r>
      <w:r w:rsidR="00AB6006" w:rsidRPr="00D424AA">
        <w:rPr>
          <w:rFonts w:eastAsia="Calibri" w:cs="Times New Roman"/>
          <w:noProof/>
          <w:lang w:val="en-GB" w:eastAsia="en-US"/>
        </w:rPr>
        <w:t xml:space="preserve"> 11.7). </w:t>
      </w:r>
      <w:r w:rsidR="00AB6006" w:rsidRPr="00D424AA">
        <w:rPr>
          <w:rFonts w:cs="Times New Roman"/>
          <w:lang w:val="en-GB"/>
        </w:rPr>
        <w:t xml:space="preserve">The most intense precipitation events observed today in Europe are projected to almost double in occurrence for each degree celsius of further global warming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38/s41598-019-52277-4", "ISSN" : "2045-2322", "abstract" : "The intensity of the heaviest extreme precipitation events is known to increase with global warming. How often such events occur in a warmer world is however less well established, and the combined effect of changes in frequency and intensity on the total amount of rain falling as extreme precipitation is much less explored, in spite of potentially large societal impacts. Here, we employ observations and climate model simulations to document strong increases in the frequencies of extreme precipitation events occurring on decadal timescales. Based on observations we find that the total precipitation from these intense events almost doubles per degree of warming, mainly due to changes in frequency, while the intensity changes are relatively weak, in accordance to previous studies. This shift towards stronger total precipitation from extreme events is seen in observations and climate models, and increases with the strength \u2013 and hence the rareness \u2013 of the event. Based on these results, we project that if historical trends continue, the most intense precipitation events observed today are likely to almost double in occurrence for each degree of further global warming. Changes to extreme precipitation of this magnitude are dramatically stronger than the more widely communicated changes to global mean precipitation.", "author" : [ { "dropping-particle" : "", "family" : "Myhre", "given" : "G", "non-dropping-particle" : "", "parse-names" : false, "suffix" : "" }, { "dropping-particle" : "", "family" : "Alterskj\u00e6r", "given" : "K", "non-dropping-particle" : "", "parse-names" : false, "suffix" : "" }, { "dropping-particle" : "", "family" : "Stjern", "given" : "C W", "non-dropping-particle" : "", "parse-names" : false, "suffix" : "" }, { "dropping-particle" : "", "family" : "Hodnebrog", "given" : "\u00d8", "non-dropping-particle" : "", "parse-names" : false, "suffix" : "" }, { "dropping-particle" : "", "family" : "Marelle", "given" : "L", "non-dropping-particle" : "", "parse-names" : false, "suffix" : "" }, { "dropping-particle" : "", "family" : "Samset", "given" : "B H", "non-dropping-particle" : "", "parse-names" : false, "suffix" : "" }, { "dropping-particle" : "", "family" : "Sillmann", "given" : "J", "non-dropping-particle" : "", "parse-names" : false, "suffix" : "" }, { "dropping-particle" : "", "family" : "Schaller", "given" : "N", "non-dropping-particle" : "", "parse-names" : false, "suffix" : "" }, { "dropping-particle" : "", "family" : "Fischer", "given" : "E", "non-dropping-particle" : "", "parse-names" : false, "suffix" : "" }, { "dropping-particle" : "", "family" : "Schulz", "given" : "M", "non-dropping-particle" : "", "parse-names" : false, "suffix" : "" }, { "dropping-particle" : "", "family" : "Stohl", "given" : "A", "non-dropping-particle" : "", "parse-names" : false, "suffix" : "" } ], "container-title" : "Scientific Reports", "id" : "ITEM-1", "issue" : "1", "issued" : { "date-parts" : [ [ "2019" ] ] }, "page" : "16063", "title" : "Frequency of extreme precipitation increases extensively with event rareness under global warming", "translator" : [ { "dropping-particle" : "", "family" : "S2952", "given" : "", "non-dropping-particle" : "", "parse-names" : false, "suffix" : "" } ], "type" : "article-journal", "volume" : "9" }, "uris" : [ "http://www.mendeley.com/documents/?uuid=4e105eac-52b4-4e88-a678-72fafea8e32c" ] } ], "mendeley" : { "formattedCitation" : "(Myhre et al., 2019)", "plainTextFormattedCitation" : "(Myhre et al., 2019)", "previouslyFormattedCitation" : "(Myhre et al., 2019)"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Myhre et al., 2019)</w:t>
      </w:r>
      <w:r w:rsidR="00AB6006" w:rsidRPr="00D424AA">
        <w:rPr>
          <w:rFonts w:cs="Times New Roman"/>
          <w:lang w:val="en-GB"/>
        </w:rPr>
        <w:fldChar w:fldCharType="end"/>
      </w:r>
      <w:r w:rsidR="00AB6006" w:rsidRPr="00841A35">
        <w:rPr>
          <w:rFonts w:cs="Times New Roman"/>
          <w:lang w:val="en-GB"/>
        </w:rPr>
        <w:t>. Extreme precipitation is pro</w:t>
      </w:r>
      <w:r w:rsidR="00AB6006" w:rsidRPr="00D424AA">
        <w:rPr>
          <w:rFonts w:cs="Times New Roman"/>
          <w:lang w:val="en-GB"/>
        </w:rPr>
        <w:t xml:space="preserve">jected to increase in both boreal winter and summer over Europe </w:t>
      </w:r>
      <w:r w:rsidR="00AB6006" w:rsidRPr="00D424AA">
        <w:rPr>
          <w:rFonts w:cs="Times New Roman"/>
          <w:lang w:val="en-GB"/>
        </w:rPr>
        <w:fldChar w:fldCharType="begin" w:fldLock="1"/>
      </w:r>
      <w:r w:rsidR="007D2D56">
        <w:rPr>
          <w:rFonts w:cs="Times New Roman"/>
          <w:lang w:val="en-GB"/>
        </w:rPr>
        <w:instrText>ADDIN CSL_CITATION { "citationItems" : [ { "id" : "ITEM-1", "itemData" : { "DOI" : "10.5194/nhess-17-1177-2017", "ISSN" : "1684-9981", "abstract" : "Abstract. The effect of climate change on potentially infrastructure-damaging heavy precipitation events in Europe is investigated in an ensemble of regional climate simulations conducted at a horizontal resolution of 12 km. Based on legislation and stakeholder interviews the 10-year return period is used as a threshold for the detection of relevant events. A novel technique for the identification of heavy precipitation events is introduced. It records not only event frequency but also event size, duration and severity (a measure taking duration, size and rain amount into account) as these parameters determine the potential consequences of the event. Over most of Europe the frequency of relevant heavy precipitation events is predicted to increase with increasing greenhouse gas concentrations. The number of daily and multi-day events increases at a lower rate than the number of sub-daily events. The event size is predicted to increase in the future over many European regions, especially for sub-daily events. Moreover, the most severe events were detected in the projection period. The predicted changes in frequency, size and intensity of events may increase the risk for infrastructure damages. The climate change simulations do not show changes in event duration.", "author" : [ { "dropping-particle" : "", "family" : "Nissen", "given" : "Katrin M", "non-dropping-particle" : "", "parse-names" : false, "suffix" : "" }, { "dropping-particle" : "", "family" : "Ulbrich", "given" : "Uwe", "non-dropping-particle" : "", "parse-names" : false, "suffix" : "" } ], "container-title" : "Natural Hazards and Earth System Sciences", "id" : "ITEM-1", "issue" : "7", "issued" : { "date-parts" : [ [ "2017", "7", "14" ] ] }, "page" : "1177-1190", "publisher" : "Copernicus Publications", "title" : "Increasing frequencies and changing characteristics of heavy precipitation events threatening infrastructure in Europe under climate change", "translator" : [ { "dropping-particle" : "", "family" : "S2360", "given" : "", "non-dropping-particle" : "", "parse-names" : false, "suffix" : "" } ], "type" : "article-journal", "volume" : "17" }, "uris" : [ "http://www.mendeley.com/documents/?uuid=99fb4bc5-8db3-44c2-af97-be9c9b2a720d" ] }, { "id" : "ITEM-2", "itemData" : { "DOI" : "10.1016/j.jhydrol.2014.11.003", "ISSN" : "00221694", "abstract" : "This paper presents a review of trend analysis of extreme precipitation and hydrological floods in Europe based on observations and future climate projections. The review summaries methods and methodologies applied and key findings from a large number of studies. Reported analyses of observed extreme precipitation and flood records show that there is some evidence of a general increase in extreme precipitation, whereas there are no clear indications of significant trends at large-scale regional or national level of extreme streamflow. Several studies from regions dominated by snowmelt-induced peak flows report decreases in extreme streamflow and earlier spring snowmelt peak flows, likely caused by increasing temperature. The review of likely future changes based on climate projections indicates a general increase in extreme precipitation under a future climate, which is consistent with the observed trends. Hydrological projections of peak flows show large impacts in many areas with both positive and negative changes. A general decrease in flood magnitude and earlier spring floods are projected for catchments with snowmelt-dominated peak flows, which is consistent with the observed trends. Finally, existing guidelines in Europe on design flood and design rainfall estimation are reviewed. The review shows that only few countries have developed guidelines that incorporate a consideration of climate change impacts.", "author" : [ { "dropping-particle" : "", "family" : "Madsen", "given" : "H.", "non-dropping-particle" : "", "parse-names" : false, "suffix" : "" }, { "dropping-particle" : "", "family" : "Lawrence", "given" : "D.", "non-dropping-particle" : "", "parse-names" : false, "suffix" : "" }, { "dropping-particle" : "", "family" : "Lang", "given" : "M.", "non-dropping-particle" : "", "parse-names" : false, "suffix" : "" }, { "dropping-particle" : "", "family" : "Martinkova", "given" : "M.", "non-dropping-particle" : "", "parse-names" : false, "suffix" : "" }, { "dropping-particle" : "", "family" : "Kjeldsen", "given" : "T.R.", "non-dropping-particle" : "", "parse-names" : false, "suffix" : "" } ], "container-title" : "Journal of Hydrology", "id" : "ITEM-2", "issued" : { "date-parts" : [ [ "2014", "11", "27" ] ] }, "page" : "3634-3650", "publisher" : "Elsevier", "title" : "Review of trend analysis and climate change projections of extreme precipitation and floods in Europe", "translator" : [ { "dropping-particle" : "", "family" : "S270", "given" : "", "non-dropping-particle" : "", "parse-names" : false, "suffix" : "" } ], "type" : "article-journal", "volume" : "519" }, "uris" : [ "http://www.mendeley.com/documents/?uuid=fe1f6d4f-6bed-361c-838b-931eac951ab3" ] }, { "id" : "ITEM-3", "itemData" : { "DOI" : "10.3354/cr01286", "ISSN" : "0936-577X", "abstract" : "ABSTRACT: With the help of a simulation using the global circulation model (GCM) EC-Earth, downscaled over Europe with the regional model DMI-HIRHAM5 at a 25 km grid point distance, we investigated regional climate change corresponding to 6\u00b0C of global warming to investigate whether regional climate change generally scales with global temperature even for very high levels of global warming. Through a complementary analysis of CMIP5 GCM results, we estimated the time at which this temperature may be reached; this warming could be reached in the first half of the 22nd century provided that future emissions are close to the RCP8.5 emission scenario. We investigated the extent to which pattern scaling holds, i.e. the approximation that the amplitude of any climate change will be approximately proportional to the amount of global warming. We address this question through a comparison of climate change results from downscaling simulations over the same integration domain, but for different driving and regional models and scenarios, mostly from the EU ENSEMBLES project. For almost all quantities investigated, pattern scaling seemed to apply to the 6\u00b0 simulation. This indicates that the single 6\u00b0 simulation in question is not an outlier with respect to these quantities, and that conclusions based on this simulation would probably correspond to conclusions drawn from ensemble simulations of such a scenario. In the case of very extreme precipitation, the changes in the 6\u00b0 simulation are larger than would be expected from a linear behaviour. Conversely, the fact that the many model results follow a linear relationship for a large number of variables and areas confirms that the pattern scaling approximation is sound for the fields investigated, with the identified possible exceptions of high extremes of e.g. daily precipitation and maximum temperature.", "author" : [ { "dropping-particle" : "", "family" : "Christensen", "given" : "OB", "non-dropping-particle" : "", "parse-names" : false, "suffix" : "" }, { "dropping-particle" : "", "family" : "Yang", "given" : "S", "non-dropping-particle" : "", "parse-names" : false, "suffix" : "" }, { "dropping-particle" : "", "family" : "Boberg", "given" : "F", "non-dropping-particle" : "", "parse-names" : false, "suffix" : "" }, { "dropping-particle" : "", "family" : "Fox Maule", "given" : "C", "non-dropping-particle" : "", "parse-names" : false, "suffix" : "" }, { "dropping-particle" : "", "family" : "Thejll", "given" : "P", "non-dropping-particle" : "", "parse-names" : false, "suffix" : "" }, { "dropping-particle" : "", "family" : "Olesen", "given" : "M", "non-dropping-particle" : "", "parse-names" : false, "suffix" : "" }, { "dropping-particle" : "", "family" : "Drews", "given" : "M", "non-dropping-particle" : "", "parse-names" : false, "suffix" : "" }, { "dropping-particle" : "", "family" : "S\u00f8rup", "given" : "HJD", "non-dropping-particle" : "", "parse-names" : false, "suffix" : "" }, { "dropping-particle" : "", "family" : "Christensen", "given" : "JH", "non-dropping-particle" : "", "parse-names" : false, "suffix" : "" } ], "container-title" : "Climate Research", "id" : "ITEM-3", "issue" : "1", "issued" : { "date-parts" : [ [ "2015", "6", "17" ] ] }, "note" : "From Duplicate 1 (Scalability of regional climate change in Europe for high-end scenarios - OB, Christensen; Yang, S; Boberg, F; C, Fox Maule; Thejll, P; Olesen, M; Drews, M; HJD, S\u00f8rup)\n\nFrom Duplicate 1 (Scalability of regional climate change in Europe for high-end scenarios - OB, Christensen; Yang, S; Boberg, F; C, Fox Maule; Thejll, P; Olesen, M; Drews, M; HJD, S\u00f8rup)\n\nFrom Duplicate 2 (Scalability of regional climate change in Europe for high-end scenarios - OB, Christensen; Yang, S; Boberg, F; C, Fox Maule; Thejll, P; Olesen, M; Drews, M; HJD, S\u00f8rup)\n\n10.3354/cr01286\n\nFrom Duplicate 2 (Scalability of regional climate change in Europe for high-end scenarios - OB, Christensen; Yang, S; Boberg, F; C, Fox Maule; Thejll, P; Olesen, M; Drews, M; HJD, S\u00f8rup)\n\n10.3354/cr01286\n\nFrom Duplicate 2 (Scalability of regional climate change in Europe for high-end scenarios - OB, Christensen; Yang, S; Boberg, F; C, Fox Maule; Thejll, P; Olesen, M; Drews, M; HJD, S\u00f8rup)\n\n10.3354/cr01286", "page" : "25-38", "title" : "Scalability of regional climate change in Europe for high-end scenarios", "translator" : [ { "dropping-particle" : "", "family" : "S2429", "given" : "", "non-dropping-particle" : "", "parse-names" : false, "suffix" : "" } ], "type" : "article-journal", "volume" : "64" }, "uris" : [ "http://www.mendeley.com/documents/?uuid=4601131a-3e2c-4a86-8586-a1d0bbf986f2" ] } ], "mendeley" : { "formattedCitation" : "(Madsen et al., 2014; Christensen et al., 2015; Nissen and Ulbrich, 2017)", "plainTextFormattedCitation" : "(Madsen et al., 2014; Christensen et al., 2015; Nissen and Ulbrich, 2017)", "previouslyFormattedCitation" : "(Madsen et al., 2014; Christensen et al., 2015; Nissen and Ulbrich, 2017)"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Madsen et al., 2014; Christensen et al., 2015; Nissen and Ulbrich, 2017)</w:t>
      </w:r>
      <w:r w:rsidR="00AB6006" w:rsidRPr="00D424AA">
        <w:rPr>
          <w:rFonts w:cs="Times New Roman"/>
          <w:lang w:val="en-GB"/>
        </w:rPr>
        <w:fldChar w:fldCharType="end"/>
      </w:r>
      <w:r w:rsidR="00AB6006" w:rsidRPr="00841A35">
        <w:rPr>
          <w:rFonts w:cs="Times New Roman"/>
          <w:lang w:val="en-GB"/>
        </w:rPr>
        <w:t>. There are regional differences, with decreases or no change for the southern part of Europe, such as the southern Mediterranean</w:t>
      </w:r>
      <w:del w:id="1820" w:author="Robin Matthews" w:date="2021-07-13T22:42:00Z">
        <w:r w:rsidR="00AB6006" w:rsidRPr="00841A35" w:rsidDel="00D37B08">
          <w:rPr>
            <w:rFonts w:cs="Times New Roman"/>
            <w:lang w:val="en-GB"/>
          </w:rPr>
          <w:delText xml:space="preserve"> </w:delText>
        </w:r>
      </w:del>
      <w:bookmarkStart w:id="1821" w:name="_Hlk77108537"/>
      <w:ins w:id="1822" w:author="Robin Matthews" w:date="2021-07-13T22:42:00Z">
        <w:r w:rsidR="00D37B08">
          <w:rPr>
            <w:rFonts w:cs="Times New Roman"/>
            <w:lang w:val="en-GB"/>
          </w:rPr>
          <w:t xml:space="preserve"> </w:t>
        </w:r>
        <w:commentRangeStart w:id="1823"/>
        <w:r w:rsidR="00D37B08">
          <w:rPr>
            <w:rFonts w:cs="Times New Roman"/>
            <w:lang w:val="en-GB"/>
          </w:rPr>
          <w:fldChar w:fldCharType="begin" w:fldLock="1"/>
        </w:r>
      </w:ins>
      <w:r w:rsidR="003A5209">
        <w:rPr>
          <w:rFonts w:cs="Times New Roman"/>
          <w:lang w:val="en-GB"/>
        </w:rPr>
        <w:instrText>ADDIN CSL_CITATION { "citationItems" : [ { "id" : "ITEM-1", "itemData" : { "DOI" : "10.1007/s10113-020-01610-z", "ISSN" : "1436-378X", "abstract" : "This study uses the results of 28 CMIP5 global climate projections to link regional climate extremes in the Mediterranean region to the global mean annual surface temperature change. It shows that global warming will further increase the existing difference in intensity of precipitation and hydrological extremes between north and south Mediterranean areas (SMed and NMed, respectively), while the increase/decrease of warm/cold temperature extremes will be only marginally larger in the SMed. The Simple daily precipitation intensity index (SDII) and the total precipitation during very wet days (R95pTOT) are already larger in the NMed than in the SMed; they will increase with global warming at a rate of approximately 0.1\u00a0mm/K and 5\u00a0mm/K, respectively, in the NMed, with no significant change in the SMed. The maximum number of consecutive dry days (CDD) is already larger in the SMed than in the NMed and will increase more in the former than in the latter (rates are about 8\u00a0days/K and 5\u00a0days/K, respectively). Global warming will not affect the difference of maximum number of consecutive wet days (CWD),\u00a0which is presently larger in the NMed than in the SMed and will decrease at a similar rate (about 0.5\u00a0days/K) in both areas. Changes of temperature extremes (warm nights, TN90p, and cold days, TX10p) will be similar in the north and south Mediterranean, though marginally larger in several areas of the SMed than in the NMed. Their increase will be dramatic and with a 4\u00a0K global warming almost all nights will be warm and there will be no cold days.", "author" : [ { "dropping-particle" : "", "family" : "Lionello", "given" : "Piero", "non-dropping-particle" : "", "parse-names" : false, "suffix" : "" }, { "dropping-particle" : "", "family" : "Scarascia", "given" : "Luca", "non-dropping-particle" : "", "parse-names" : false, "suffix" : "" } ], "container-title" : "Regional Environmental Change", "id" : "ITEM-1", "issue" : "1", "issued" : { "date-parts" : [ [ "2020" ] ] }, "page" : "31", "title" : "The relation of climate extremes with global warming in the Mediterranean region and its north versus south contrast", "translator" : [ { "dropping-particle" : "", "family" : "S3348", "given" : "", "non-dropping-particle" : "", "parse-names" : false, "suffix" : "" } ], "type" : "article-journal", "volume" : "20" }, "uris" : [ "http://www.mendeley.com/documents/?uuid=d1398aa8-e18b-4ef9-a957-f2f6ea19bf45" ] }, { "id" : "ITEM-2", "itemData" : { "DOI" : "10.1007/s10584-018-2300-5", "ISSN" : "1573-1480", "abstract" : "Mediterranean basins can be impacted by severe floods caused by extreme rainfall, and there is a growing awareness about the possible increase in these heavy rainfall events due to climate change. In this study, the climate change impacts on extreme daily precipitation in 102 catchments covering the whole Mediterranean basin are investigated using nonstationary extreme value model applied to annual maximum precipitation in an ensemble of high-resolution regional climate model (RCM) simulations from the Euro-CORDEX experiment. Results indicate contrasted trends, with significant increasing trends in Northern catchments and conversely decreasing trends in Southern catchments. For most cases, the time of signal emergence for these trends is before the year 2000. The same spatial pattern is obtained under the two climate scenarios considered (RCP4.5 and RCP8.5) and in most RCM simulations, suggesting a robust climate change signal. The strongest multi-model agreement concerns the positive trends, which can exceed +\u200920% by the end of the twenty-first century in some simulations, impacting South France, North Italy, and the Balkans. For these areas, society-relevant strong impacts of such Mediterranean extreme precipitation changes could be expected in particular concerning flood-related damages.", "author" : [ { "dropping-particle" : "", "family" : "Tramblay", "given" : "Yves", "non-dropping-particle" : "", "parse-names" : false, "suffix" : "" }, { "dropping-particle" : "", "family" : "Somot", "given" : "Samuel", "non-dropping-particle" : "", "parse-names" : false, "suffix" : "" } ], "container-title" : "Climatic Change", "id" : "ITEM-2", "issue" : "2", "issued" : { "date-parts" : [ [ "2018" ] ] }, "page" : "289-302", "title" : "Future evolution of extreme precipitation in the Mediterranean", "translator" : [ { "dropping-particle" : "", "family" : "S2894", "given" : "", "non-dropping-particle" : "", "parse-names" : false, "suffix" : "" } ], "type" : "article-journal", "volume" : "151" }, "uris" : [ "http://www.mendeley.com/documents/?uuid=a60809b8-20cb-47b7-a8a6-a411db1365e3" ] }, { "id" : "ITEM-3",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3",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Tramblay and Somot, 2018; Lionello and Scarascia, 2020; Coppola et al., 2021a)", "manualFormatting" : "(Tramblay and Somot, 2018; Lionello and Scarascia, 2020; Coppola et al., 2020)", "plainTextFormattedCitation" : "(Tramblay and Somot, 2018; Lionello and Scarascia, 2020; Coppola et al., 2021a)", "previouslyFormattedCitation" : "(Tramblay and Somot, 2018; Lionello and Scarascia, 2020; Coppola et al., 2021a)" }, "properties" : { "noteIndex" : 0 }, "schema" : "https://github.com/citation-style-language/schema/raw/master/csl-citation.json" }</w:instrText>
      </w:r>
      <w:ins w:id="1824" w:author="Robin Matthews" w:date="2021-07-13T22:42:00Z">
        <w:r w:rsidR="00D37B08">
          <w:rPr>
            <w:rFonts w:cs="Times New Roman"/>
            <w:lang w:val="en-GB"/>
          </w:rPr>
          <w:fldChar w:fldCharType="separate"/>
        </w:r>
        <w:r w:rsidR="00D37B08" w:rsidRPr="00CF2DE3">
          <w:rPr>
            <w:rFonts w:cs="Times New Roman"/>
            <w:noProof/>
            <w:lang w:val="en-GB"/>
          </w:rPr>
          <w:t>(Tramblay and Somot, 2018; Lionello and Scarascia, 2020; Coppola et al., 202</w:t>
        </w:r>
        <w:r w:rsidR="00D37B08">
          <w:rPr>
            <w:rFonts w:cs="Times New Roman"/>
            <w:noProof/>
            <w:lang w:val="en-GB"/>
          </w:rPr>
          <w:t>0</w:t>
        </w:r>
        <w:r w:rsidR="00D37B08" w:rsidRPr="00CF2DE3">
          <w:rPr>
            <w:rFonts w:cs="Times New Roman"/>
            <w:noProof/>
            <w:lang w:val="en-GB"/>
          </w:rPr>
          <w:t>)</w:t>
        </w:r>
        <w:r w:rsidR="00D37B08">
          <w:rPr>
            <w:rFonts w:cs="Times New Roman"/>
            <w:lang w:val="en-GB"/>
          </w:rPr>
          <w:fldChar w:fldCharType="end"/>
        </w:r>
        <w:commentRangeEnd w:id="1823"/>
        <w:r w:rsidR="00D37B08">
          <w:rPr>
            <w:rStyle w:val="Marquedecommentaire"/>
          </w:rPr>
          <w:commentReference w:id="1823"/>
        </w:r>
      </w:ins>
      <w:commentRangeStart w:id="1825"/>
      <w:del w:id="1826" w:author="Robin Matthews" w:date="2021-07-13T22:42:00Z">
        <w:r w:rsidR="00AB6006" w:rsidRPr="00D424AA" w:rsidDel="00D37B08">
          <w:rPr>
            <w:rFonts w:cs="Times New Roman"/>
            <w:lang w:val="en-GB"/>
          </w:rPr>
          <w:fldChar w:fldCharType="begin" w:fldLock="1"/>
        </w:r>
        <w:r w:rsidR="00FF6231" w:rsidRPr="00D37B08" w:rsidDel="00D37B08">
          <w:rPr>
            <w:rFonts w:cs="Times New Roman"/>
            <w:lang w:val="en-GB"/>
          </w:rPr>
          <w:delInstrText>ADDIN CSL_CITATION { "citationItems" : [ { "id" : "ITEM-1", "itemData" : { "DOI" : "10.1007/s10113-020-01610-z", "ISSN" : "1436-378X", "abstract" : "This study uses the results of 28 CMIP5 global climate projections to link regional climate extremes in the Mediterranean region to the global mean annual surface temperature change. It shows that global warming will further increase the existing difference in intensity of precipitation and hydrological extremes between north and south Mediterranean areas (SMed and NMed, respectively), while the increase/decrease of warm/cold temperature extremes will be only marginally larger in the SMed. The Simple daily precipitation intensity index (SDII) and the total precipitation during very wet days (R95pTOT) are already larger in the NMed than in the SMed; they will increase with global warming at a rate of approximately 0.1\u00a0mm/K and 5\u00a0mm/K, respectively, in the NMed, with no significant change in the SMed. The maximum number of consecutive dry days (CDD) is already larger in the SMed than in the NMed and will increase more in the former than in the latter (rates are about 8\u00a0days/K and 5\u00a0days/K, respectively). Global warming will not affect the difference of maximum number of consecutive wet days (CWD),\u00a0which is presently larger in the NMed than in the SMed and will decrease at a similar rate (about 0.5\u00a0days/K) in both areas. Changes of temperature extremes (warm nights, TN90p, and cold days, TX10p) will be similar in the north and south Mediterranean, though marginally larger in several areas of the SMed than in the NMed. Their increase will be dramatic and with a 4\u00a0K global warming almost all nights will be warm and there will be no cold days.", "author" : [ { "dropping-particle" : "", "family" : "Lionello", "given" : "Piero", "non-dropping-particle" : "", "parse-names" : false, "suffix" : "" }, { "dropping-particle" : "", "family" : "Scarascia", "given" : "Luca", "non-dropping-particle" : "", "parse-names" : false, "suffix" : "" } ], "container-title" : "Regional Environmental Change", "id" : "ITEM-1", "issue" : "1", "issued" : { "date-parts" : [ [ "2020" ] ] }, "page" : "31", "title" : "The relation of climate extremes with global warming in the Mediterranean region and its north versus south contrast", "translator" : [ { "dropping-particle" : "", "family" : "S3348", "given" : "", "non-dropping-particle" : "", "parse-names" : false, "suffix" : "" } ], "type" : "article-journal", "volume" : "20" }, "uris" : [ "http://www.mendeley.com/documents/?uuid=d1398aa8-e18b-4ef9-a957-f2f6ea19bf45" ] } ], "mendeley" : { "formattedCitation" : "(Lionello and Scarascia, 2020)", "manualFormatting" : "(Lionello and Scarascia, 2020", "plainTextFormattedCitation" : "(Lionello and Scarascia, 2020)", "previouslyFormattedCitation" : "(Lionello and Scarascia, 2020)"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Del="00D37B08">
          <w:rPr>
            <w:rFonts w:cs="Times New Roman"/>
            <w:noProof/>
            <w:lang w:val="en-GB"/>
          </w:rPr>
          <w:delText>(Lionello and Scarascia, 2020</w:delText>
        </w:r>
        <w:r w:rsidR="00AB6006" w:rsidRPr="00D424AA" w:rsidDel="00D37B08">
          <w:rPr>
            <w:rFonts w:cs="Times New Roman"/>
            <w:lang w:val="en-GB"/>
          </w:rPr>
          <w:fldChar w:fldCharType="end"/>
        </w:r>
        <w:commentRangeEnd w:id="1825"/>
        <w:r w:rsidR="00A26296" w:rsidDel="00D37B08">
          <w:rPr>
            <w:rStyle w:val="Marquedecommentaire"/>
          </w:rPr>
          <w:commentReference w:id="1825"/>
        </w:r>
        <w:r w:rsidR="00AB6006" w:rsidRPr="00841A35" w:rsidDel="00D37B08">
          <w:rPr>
            <w:rFonts w:cs="Times New Roman"/>
            <w:lang w:val="en-GB"/>
          </w:rPr>
          <w:delText xml:space="preserve">;  </w:delText>
        </w:r>
        <w:commentRangeStart w:id="1827"/>
        <w:r w:rsidR="00AB6006" w:rsidRPr="00D424AA" w:rsidDel="00D37B08">
          <w:rPr>
            <w:rFonts w:cs="Times New Roman"/>
            <w:lang w:val="en-GB"/>
          </w:rPr>
          <w:fldChar w:fldCharType="begin" w:fldLock="1"/>
        </w:r>
        <w:r w:rsidR="00FF6231" w:rsidDel="00D37B08">
          <w:rPr>
            <w:rFonts w:cs="Times New Roman"/>
            <w:lang w:val="en-GB"/>
          </w:rPr>
          <w:delInstrText>ADDIN CSL_CITATION { "citationItems" : [ { "id" : "ITEM-1", "itemData" : { "DOI" : "10.1007/s10584-018-2300-5", "ISSN" : "1573-1480", "abstract" : "Mediterranean basins can be impacted by severe floods caused by extreme rainfall, and there is a growing awareness about the possible increase in these heavy rainfall events due to climate change. In this study, the climate change impacts on extreme daily precipitation in 102 catchments covering the whole Mediterranean basin are investigated using nonstationary extreme value model applied to annual maximum precipitation in an ensemble of high-resolution regional climate model (RCM) simulations from the Euro-CORDEX experiment. Results indicate contrasted trends, with significant increasing trends in Northern catchments and conversely decreasing trends in Southern catchments. For most cases, the time of signal emergence for these trends is before the year 2000. The same spatial pattern is obtained under the two climate scenarios considered (RCP4.5 and RCP8.5) and in most RCM simulations, suggesting a robust climate change signal. The strongest multi-model agreement concerns the positive trends, which can exceed +\u200920% by the end of the twenty-first century in some simulations, impacting South France, North Italy, and the Balkans. For these areas, society-relevant strong impacts of such Mediterranean extreme precipitation changes could be expected in particular concerning flood-related damages.", "author" : [ { "dropping-particle" : "", "family" : "Tramblay", "given" : "Yves", "non-dropping-particle" : "", "parse-names" : false, "suffix" : "" }, { "dropping-particle" : "", "family" : "Somot", "given" : "Samuel", "non-dropping-particle" : "", "parse-names" : false, "suffix" : "" } ], "container-title" : "Climatic Change", "id" : "ITEM-1", "issue" : "2", "issued" : { "date-parts" : [ [ "2018" ] ] }, "page" : "289-302", "title" : "Future evolution of extreme precipitation in the Mediterranean", "translator" : [ { "dropping-particle" : "", "family" : "S2894", "given" : "", "non-dropping-particle" : "", "parse-names" : false, "suffix" : "" } ], "type" : "article-journal", "volume" : "151" }, "uris" : [ "http://www.mendeley.com/documents/?uuid=a60809b8-20cb-47b7-a8a6-a411db1365e3" ] } ], "mendeley" : { "formattedCitation" : "(Tramblay and Somot, 2018)", "manualFormatting" : "Tramblay and Somot, 2018;", "plainTextFormattedCitation" : "(Tramblay and Somot, 2018)", "previouslyFormattedCitation" : "(Tramblay and Somot, 2018)"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Del="00D37B08">
          <w:rPr>
            <w:rFonts w:cs="Times New Roman"/>
            <w:noProof/>
            <w:lang w:val="en-GB"/>
          </w:rPr>
          <w:delText>Tramblay and Somot, 2018;</w:delText>
        </w:r>
        <w:r w:rsidR="00AB6006" w:rsidRPr="00D424AA" w:rsidDel="00D37B08">
          <w:rPr>
            <w:rFonts w:cs="Times New Roman"/>
            <w:lang w:val="en-GB"/>
          </w:rPr>
          <w:fldChar w:fldCharType="end"/>
        </w:r>
        <w:commentRangeEnd w:id="1827"/>
        <w:r w:rsidR="00A26296" w:rsidDel="00D37B08">
          <w:rPr>
            <w:rStyle w:val="Marquedecommentaire"/>
          </w:rPr>
          <w:commentReference w:id="1827"/>
        </w:r>
        <w:r w:rsidR="00AB6006" w:rsidRPr="00841A35" w:rsidDel="00D37B08">
          <w:rPr>
            <w:rFonts w:cs="Times New Roman"/>
            <w:lang w:val="en-GB"/>
          </w:rPr>
          <w:delText> </w:delText>
        </w:r>
        <w:commentRangeStart w:id="1828"/>
        <w:r w:rsidR="00AB6006" w:rsidRPr="00D424AA" w:rsidDel="00D37B08">
          <w:rPr>
            <w:rFonts w:cs="Times New Roman"/>
            <w:lang w:val="en-GB"/>
          </w:rPr>
          <w:fldChar w:fldCharType="begin" w:fldLock="1"/>
        </w:r>
        <w:r w:rsidR="00FF6231" w:rsidDel="00D37B08">
          <w:rPr>
            <w:rFonts w:cs="Times New Roman"/>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0", "plainTextFormattedCitation" : "(Coppola et al., 2021a)", "previouslyFormattedCitation" : "(Coppola et al., 2021a)"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Del="00D37B08">
          <w:rPr>
            <w:rFonts w:cs="Times New Roman"/>
            <w:noProof/>
            <w:lang w:val="en-GB"/>
          </w:rPr>
          <w:delText>Coppola et al., 2020</w:delText>
        </w:r>
        <w:r w:rsidR="00AB6006" w:rsidRPr="00D424AA" w:rsidDel="00D37B08">
          <w:rPr>
            <w:rFonts w:cs="Times New Roman"/>
            <w:lang w:val="en-GB"/>
          </w:rPr>
          <w:fldChar w:fldCharType="end"/>
        </w:r>
        <w:commentRangeEnd w:id="1828"/>
        <w:r w:rsidR="00A26296" w:rsidDel="00D37B08">
          <w:rPr>
            <w:rStyle w:val="Marquedecommentaire"/>
          </w:rPr>
          <w:commentReference w:id="1828"/>
        </w:r>
        <w:bookmarkEnd w:id="1821"/>
        <w:r w:rsidR="00AB6006" w:rsidRPr="00841A35" w:rsidDel="00D37B08">
          <w:rPr>
            <w:rFonts w:cs="Times New Roman"/>
            <w:lang w:val="en-GB"/>
          </w:rPr>
          <w:delText>)</w:delText>
        </w:r>
      </w:del>
      <w:r w:rsidR="00AB6006" w:rsidRPr="00841A35">
        <w:rPr>
          <w:rFonts w:cs="Times New Roman"/>
          <w:lang w:val="en-GB"/>
        </w:rPr>
        <w:t xml:space="preserve">, uncertain changes over central Europe </w:t>
      </w:r>
      <w:r w:rsidR="00AB6006" w:rsidRPr="00D424AA">
        <w:rPr>
          <w:rFonts w:cs="Times New Roman"/>
          <w:lang w:val="en-GB"/>
        </w:rPr>
        <w:fldChar w:fldCharType="begin" w:fldLock="1"/>
      </w:r>
      <w:r w:rsidR="007D2D56">
        <w:rPr>
          <w:rFonts w:cs="Times New Roman"/>
          <w:lang w:val="en-GB"/>
        </w:rPr>
        <w:instrText>ADDIN CSL_CITATION { "citationItems" : [ { "id" : "ITEM-1", "itemData" : { "DOI" : "10.5194/hess-18-709-2014", "abstract" : "A growing interest in extreme precipitation has spread through the scientific community due to the effects of global climate change on the hydrological cycle, and their threat to natural systems' higher than average climatic values. Understanding the variability of precipitation indices and their association to atmospheric processes could help to project the frequency and severity of extremes. This paper evaluates the trend of three precipitation extremes: the number of consecutive dry/wet days (CDD/CWD) and the quotient of the precipitation in days where daily precipitation exceeds the 95th percentile of the reference period and the total amount of precipitation (or contribution of very wet days, R95pTOT). The aim of this study is twofold. First, extreme indicators are compared against accumulated precipitation (RR) over Europe in terms of trends using non-parametric approaches. Second, we analyse the geographically opposite trends found over different parts of Europe by considering their relationships with large-scale processes, using different teleconnection patterns. The study is accomplished for the four seasons using the gridded E-OBS data set developed within the EU ENSEMBLES project. &lt;br&gt;&lt;br&gt; Different patterns of variability were found for CWD and CDD in winter and summer, with north-south and east-west configurations, respectively. We consider physical factors in order to understand the extremes' variability by linking large-scale processes and precipitation extremes. Opposite associations with the North Atlantic Oscillation in winter and summer, and the relationships with the Scandinavian and East Atlantic patterns as well as El Ni\u00f1o/Southern Oscillation events in spring and autumn gave insight into the trend differences. Significant relationships were found between the Atlantic Multidecadal Oscillation and R95pTOT during the whole year. The largest extreme anomalies were analysed by composite maps using atmospheric variables and sea surface temperature. The association of extreme precipitation indices and large-scale variables found in this work could pave the way for new possibilities regarding the projection of extremes in downscaling techniques. \u00a9Author(s) 2014. CC Attribution 3.0 License.", "author" : [ { "dropping-particle" : "", "family" : "Casanueva", "given" : "A.", "non-dropping-particle" : "", "parse-names" : false, "suffix" : "" }, { "dropping-particle" : "", "family" : "Rodr\u00edguez-Puebla", "given" : "C.", "non-dropping-particle" : "", "parse-names" : false, "suffix" : "" }, { "dropping-particle" : "", "family" : "Fr\u00edas", "given" : "M.D.", "non-dropping-particle" : "", "parse-names" : false, "suffix" : "" }, { "dropping-particle" : "", "family" : "Gonz\u00e1lez-Reviriego", "given" : "N.", "non-dropping-particle" : "", "parse-names" : false, "suffix" : "" } ], "container-title" : "Hydrology and Earth System Sciences", "id" : "ITEM-1", "issue" : "2", "issued" : { "date-parts" : [ [ "2014" ] ] }, "page" : "709-725", "title" : "Variability of extreme precipitation over Europe and its relationships with teleconnection patterns", "translator" : [ { "dropping-particle" : "", "family" : "S603", "given" : "", "non-dropping-particle" : "", "parse-names" : false, "suffix" : "" } ], "type" : "article-journal", "volume" : "18" }, "uris" : [ "http://www.mendeley.com/documents/?uuid=80320a8b-6594-4f6d-bb59-66c57d7e2727" ] }, { "id" : "ITEM-2", "itemData" : { "DOI" : "10.1016/j.gloplacha.2013.01.004", "abstract" : "Changes in daily extreme precipitations have been identified in many studies conducted at local, regional or global scales. For the Black Sea region, only little research on this issue was done. In this paper, the Black Sea Western coast covering Bulgarian, Romanian and partially Ukrainian coastlines was considered. The present study is focused on the analysis of the trends in daily extreme precipitations indices at a regional scale over 48. yrs (1961-2008). Data sets of daily precipitation recorded in 13 weather stations were analyzed. Among them, eight are located in Bulgaria, four in Romania and one in Ukraine. The main goal was to find changes in extreme daily rainfall using a set of 11 indices adopted from the core indices developed by ETCCDMI with appropriate modifications to suit to the studied area. The indices series and trends were generated using RClimDex software. The results seem integrated to the global and European continental scales findings: increasing trends are dominant for almost all indices; most of the calculated slopes are statistically insignificant; the distribution of positive and negative slopes in the area is extremely irregular and the changes in Northern stations are more significant compared to those calculated for Southern stations. \u00a9 2013 Elsevier B.V.", "author" : [ { "dropping-particle" : "", "family" : "Croitoru", "given" : "A.-E.", "non-dropping-particle" : "", "parse-names" : false, "suffix" : "" }, { "dropping-particle" : "", "family" : "Chiotoroiu", "given" : "B.-C.", "non-dropping-particle" : "", "parse-names" : false, "suffix" : "" }, { "dropping-particle" : "", "family" : "Ivanova Todorova", "given" : "V.", "non-dropping-particle" : "", "parse-names" : false, "suffix" : "" }, { "dropping-particle" : "", "family" : "Toric\u01ce", "given" : "V.", "non-dropping-particle" : "", "parse-names" : false, "suffix" : "" } ], "container-title" : "Global and Planetary Change", "id" : "ITEM-2", "issued" : { "date-parts" : [ [ "2013" ] ] }, "page" : "10-19", "title" : "Changes in precipitation extremes on the Black Sea Western Coast", "translator" : [ { "dropping-particle" : "", "family" : "S602", "given" : "", "non-dropping-particle" : "", "parse-names" : false, "suffix" : "" } ], "type" : "article-journal", "volume" : "102" }, "uris" : [ "http://www.mendeley.com/documents/?uuid=3d8103db-9e53-4b63-8921-a58ba5460e84" ] }, { "id" : "ITEM-3", "itemData" : { "DOI" : "10.1038/nclimate2617", "ISBN" : "1758-6798", "ISSN" : "17586798", "abstract" : "but also in weather extremes. For a few prominent heatwaves and heavy precipitation events a human contribution to their occurrence has been demonstrated1\u20135. Here we apply a similar framework but estimate what fraction of all globally occurring heavy precipitation and hot extremes is attributable to warming.We show that at the present-day warming of 0.85 \u000eC about 18% of the moderate daily precipitation extremes over land are attributable to the observed temperature increase since pre-industrial times, which in turn primarily results from human influence6. For 2 \u000eC of warming the fraction of precipitation extremes attributable to human influence rises to about 40%. Likewise, today about 75% of the moderate daily hot extremes over land are attributable to warming. It is the most rare and extreme events for which the largest fraction is anthropogenic, and that contribution increases nonlinearly with further warming. The approach introduced here is robust owing to its global perspective, less sensitive to model biases than alternative methods and informative for mitigation policy, and thereby complementary to single-event attribution. Combined with information on vulnerability and exposure, it serves as a scientific basis for assessment of global risk fromextremeweather, the discussion of mitigation targets, and liability considerations.", "author" : [ { "dropping-particle" : "", "family" : "Fischer", "given" : "E M", "non-dropping-particle" : "", "parse-names" : false, "suffix" : "" }, { "dropping-particle" : "", "family" : "Knutti", "given" : "R", "non-dropping-particle" : "", "parse-names" : false, "suffix" : "" } ], "container-title" : "Nature Climate Change", "id" : "ITEM-3", "issue" : "6", "issued" : { "date-parts" : [ [ "2015" ] ] }, "page" : "560-564", "title" : "Anthropogenic contribution to global occurrence of heavy-precipitation and high-temperature extremes", "translator" : [ { "dropping-particle" : "", "family" : "S191", "given" : "", "non-dropping-particle" : "", "parse-names" : false, "suffix" : "" } ], "type" : "article-journal", "volume" : "5" }, "uris" : [ "http://www.mendeley.com/documents/?uuid=0ba7f226-a997-4f6c-a39e-fee88af9b312" ] }, { "id" : "ITEM-4", "itemData" : { "DOI" : "10.1016/j.wace.2014.01.001", "abstract" : "Projections of extreme precipitation are of great importance, considering the potential severe impacts on society. In this study a recently developed regional, non-stationary peaks-over-threshold approach is applied to two transient simulations of the RACMO2 regional climate model for the period 1950-2100, driven by two different general circulation models. The regional approach reduces the estimation uncertainty compared to at-site approaches. The selection of a threshold for the peaks-over-threshold model is tackled from a new perspective, taking advantage of the regional setting. Further, a regional quantile regression model using a common relative trend in the threshold is introduced. A considerable bias in the extreme return levels is found with respect to gridded observations. This bias is corrected for by adjusting the parameters in the peaks-over-threshold model. In summer a significant increase in extreme precipitation over the study area is found for both RACMO2 simulations, mainly as a result of an increase of the variability of the excesses over the threshold. However, the magnitude of this trend in extreme summer precipitation depends on the driving general circulation model. In winter an increase in extreme precipitation corresponding with an increase in mean precipitation is found for both simulations. This trend is due to an increase of the threshold. \u00a9 2014 The Authors.", "author" : [ { "dropping-particle" : "", "family" : "Roth", "given" : "M.", "non-dropping-particle" : "", "parse-names" : false, "suffix" : "" }, { "dropping-particle" : "", "family" : "Buishand", "given" : "T.A.", "non-dropping-particle" : "", "parse-names" : false, "suffix" : "" }, { "dropping-particle" : "", "family" : "Jongbloed", "given" : "G.", "non-dropping-particle" : "", "parse-names" : false, "suffix" : "" }, { "dropping-particle" : "", "family" : "Klein Tank", "given" : "A.M.G.", "non-dropping-particle" : "", "parse-names" : false, "suffix" : "" }, { "dropping-particle" : "", "family" : "Zanten", "given" : "J.H.", "non-dropping-particle" : "van", "parse-names" : false, "suffix" : "" } ], "container-title" : "Weather and Climate Extremes", "id" : "ITEM-4", "issued" : { "date-parts" : [ [ "2014" ] ] }, "page" : "1-10", "title" : "Projections of precipitation extremes based on a regional, non-stationary peaks-over-threshold approach: A case study for the Netherlands and north-western Germany", "translator" : [ { "dropping-particle" : "", "family" : "S787", "given" : "", "non-dropping-particle" : "", "parse-names" : false, "suffix" : "" } ], "type" : "article-journal", "volume" : "4" }, "uris" : [ "http://www.mendeley.com/documents/?uuid=64efc41d-7845-48c0-84dc-80d2ba56eaeb" ] }, { "id" : "ITEM-5",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5",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6", "itemData" : { "DOI" : "10.1175/JCLI-D-11-00276.1", "abstract" : "The ability of the Weather Research and Forecasting model (WRF) to simulate precipitation over Spain is evaluated from a climatological point of view. The complex topography and the large rainfall variability make the Iberian Peninsula a particularly interesting region and permit assessment of model performance under very demanding conditions. Three high-resolution (10 km) simulations over the Iberian Peninsula have been completed spanning a 30-yr period (1970-99) and driven by different datasets: the 40-yr European Centre for Medium-Range Weather Forecasts Re-Analysis (ERA-40) as ''perfect boundary conditions'' and two general circulation models (GCMs), the Max Planck Institute ECHAM5 model (ECHAM5/MPI) and the NCAR Community Climate System Model, version 3 (CCSM3). The daily precipitation observational grid Spain02 is employed to evaluate the model at varying time scales. Not only are the long-term means (annual, seasonal, and monthly) examined but also the high-order statistics (extreme events). The WRF provides valuable information on precipitation at high resolution and enhances local spatial distribution due to orographic features. Although substantial errors are still observed in terms of monthly precipitation, especially during the spring, the model is largely able to capture the various precipitation regimes. The major benefits of usingWRFare related to the spatial distribution of rainfall and the simulation of extreme events, two facets of climate that can be barely explored with GCMs. This study shows that WRF can be a useful tool for generating high-resolution climate information for Spanish precipitation at spatial and temporal scales that are crucial for both the environment and human life. \u00a9 2012 American Meteorological Society.", "author" : [ { "dropping-particle" : "", "family" : "Arg\u00fceso", "given" : "D.", "non-dropping-particle" : "", "parse-names" : false, "suffix" : "" }, { "dropping-particle" : "", "family" : "Hidalgo-Mu\u00f1oz", "given" : "J.M.", "non-dropping-particle" : "", "parse-names" : false, "suffix" : "" }, { "dropping-particle" : "", "family" : "Ga \u0301 Miz-Fortis", "given" : "S.R.", "non-dropping-particle" : "", "parse-names" : false, "suffix" : "" }, { "dropping-particle" : "", "family" : "Esteban-Parra", "given" : "M.J.", "non-dropping-particle" : "", "parse-names" : false, "suffix" : "" }, { "dropping-particle" : "", "family" : "Castro-D\u00edez", "given" : "Y.", "non-dropping-particle" : "", "parse-names" : false, "suffix" : "" } ], "container-title" : "Journal of Climate", "id" : "ITEM-6", "issue" : "14", "issued" : { "date-parts" : [ [ "2012" ] ] }, "page" : "4883-4895", "title" : "Evaluation of WRF Mean and Extreme Precipitation over Spain: Present Climate (1970-99)", "translator" : [ { "dropping-particle" : "", "family" : "S783", "given" : "", "non-dropping-particle" : "", "parse-names" : false, "suffix" : "" } ], "type" : "article-journal", "volume" : "25" }, "uris" : [ "http://www.mendeley.com/documents/?uuid=e7f253af-503f-47dd-b7ec-c4da7df6396c" ] }, { "id" : "ITEM-7", "itemData" : { "DOI" : "10.1002/joc.4380", "abstract" : "\u00a9 2016 Royal Meteorological Society. The Mediterranean coast of Spain often experiences intense rainfall, sometimes reaching remarkable amounts of more than 400 mm in one day. The aim of this work is to study possible changes of extreme precipitation in Spain for this century, simulated from several Coupled Model Intercomparison Project Phase 5 (CMIP5) climate models. Eighteen climate projections (nine models under RCP4.5 and nine RCP8.5 scenarios) were downscaled using a two-step analogue/regression statistical method. We have selected 144 rain gauges as the rainiest of a network by using a threshold of 250 mm in one day for a return period of 100 years. Observed time-series have been extended using the ERA40 reanalysis and have subsequently been used to correct the climate projections according to a parametric quantile-quantile method. Five theoretical distributions (Gamma, Weibull, Classical Gumbel, Reversed Gumbel and Log-logistic) have been used to fit the empirical cumulative functions (entire curves, not only the upper tail) and to estimate the expected precipitation according to several return periods: 10, 20, 50 and 100 years. Results in the projected changes for 2051-2100 compared to 1951-2000 are similar (in terms of sign and value) for the four return periods. The analysed climate projections show that changes in extreme rainfall patterns will be generally less than the natural variability. However, possible changes are detected in some regions: decreases are expected in a few kilometres inland, but with a possible increase in the coastline of southern Valencia and northern Alicante, where the most extreme rainfall was recorded. These results should be interpreted with caution because of the limited number of climate projections; anyway, this work shows that the developed methodology is useful for studying extreme rainfall under several climate scenarios.", "author" : [ { "dropping-particle" : "", "family" : "Monjo", "given" : "R.", "non-dropping-particle" : "", "parse-names" : false, "suffix" : "" }, { "dropping-particle" : "", "family" : "Gait\u00e1n", "given" : "E.", "non-dropping-particle" : "", "parse-names" : false, "suffix" : "" }, { "dropping-particle" : "", "family" : "P\u00f3rtoles", "given" : "J.", "non-dropping-particle" : "", "parse-names" : false, "suffix" : "" }, { "dropping-particle" : "", "family" : "Ribalaygua", "given" : "J.", "non-dropping-particle" : "", "parse-names" : false, "suffix" : "" }, { "dropping-particle" : "", "family" : "Torres", "given" : "L.", "non-dropping-particle" : "", "parse-names" : false, "suffix" : "" } ], "container-title" : "International Journal of Climatology", "id" : "ITEM-7", "issue" : "2", "issued" : { "date-parts" : [ [ "2016" ] ] }, "page" : "757-769", "title" : "Changes in extreme precipitation over Spain using statistical downscaling of CMIP5 projections", "translator" : [ { "dropping-particle" : "", "family" : "S784", "given" : "", "non-dropping-particle" : "", "parse-names" : false, "suffix" : "" } ], "type" : "article-journal", "volume" : "36" }, "uris" : [ "http://www.mendeley.com/documents/?uuid=026e3758-ebd3-4702-9daa-0e9cdd7d5de9" ] }, { "id" : "ITEM-8", "itemData" : { "DOI" : "10.3354/cr01250", "abstract" : "Five indices of extreme precipitation are analysed over the Croatian Adriatic region on a seasonal and annual basis from 19 meteorological stations and a 3-member ensemble of the Regional Climate Model (RegCM3) simulations in the reference (1961-1990) and the near-future (2011-2040) climate. Future climate integrations are performed under the IPCC A2 emission scenario. Uncertainty of projected changes is assessed by comparing RegCM3 results with those from a subset of the ENSEMBLES regional climate models. Observed wet extremes exhibit large values in the areas close to the coastal mountains. Interannual variability in the number of very wet days (R95) and the fraction of precipitation associated with very wet days (R95T) is relatively large in all seasons, indicating a variable synoptic activity over the Adriatic region from one year to the next, as well as variable intense showers in the summer. The most prominent feature is a statistically significant decrease in the observed maximum number of consecutive dry days (CDD) during the autumn. When compared against the observations, RegCM3 overestimates observed precipitation and maximum 5 d precipitation amounts (Rx5d) in all seasons except the summer with statistically significant differences. Simulated number of dry days (DD) is generally underestimated and, consequently, R95 is mostly overestimated. Of all indices considered, R95T is best simulated by the model. The interannual variability of precipitation and indices is generally well reproduced. The projected changes in the mean and indices of extreme precipitation in the near future are weak overall, except in the autumn, in both the RegCM3 ensemble and selected ENSEMBLES models. Although the Mediterranean region is characterised as one of the regions most responsive to climate change, our results indicate that over the eastern Adriatic region, significant changes may not occur in the near future.", "author" : [ { "dropping-particle" : "", "family" : "Patar\u010di\u0107", "given" : "M.", "non-dropping-particle" : "", "parse-names" : false, "suffix" : "" }, { "dropping-particle" : "", "family" : "Gaji\u0107-\u010capka", "given" : "M.", "non-dropping-particle" : "", "parse-names" : false, "suffix" : "" }, { "dropping-particle" : "", "family" : "Cindri\u0107", "given" : "K.", "non-dropping-particle" : "", "parse-names" : false, "suffix" : "" }, { "dropping-particle" : "", "family" : "Brankovi\u0107", "given" : "C.", "non-dropping-particle" : "", "parse-names" : false, "suffix" : "" } ], "container-title" : "Climate Research", "id" : "ITEM-8", "issue" : "2", "issued" : { "date-parts" : [ [ "2014" ] ] }, "page" : "157-176", "title" : "Recent and near-future changes in precipitationextreme indices over the Croatian Adriatic coast", "translator" : [ { "dropping-particle" : "", "family" : "S786", "given" : "", "non-dropping-particle" : "", "parse-names" : false, "suffix" : "" } ], "type" : "article-journal", "volume" : "61" }, "uris" : [ "http://www.mendeley.com/documents/?uuid=5839e506-f19d-4d85-9132-a4557f8f492f" ] }, { "id" : "ITEM-9", "itemData" : { "DOI" : "10.1007/s00382-014-2428-6", "abstract" : "\u00a9 2014, Springer-Verlag Berlin Heidelberg. The Mediterranean area is strongly vulnerable to future changes in temperature and precipitation, particularly concerning extreme events, and has been identified as a climate change hot spot. This study performs a comprehensive investigation of present-day and future Mediterranean precipitation extremes based on station data, gridded observations and simulations of the regional climate model (REMO) driven by the coupled global general circulation model ECHAM5/MPI-OM. Extreme value estimates from different statistical methods\u2014quantile-based indices, generalized pareto distribution (GPD) based return values and data from a weather generator\u2014are compared and evaluated. Dynamical downscaling reveals improved small-scale topographic structures and more realistic higher rainfall totals and extremes over mountain ranges and in summer. REMO tends to overestimate gridded observational data in winter but is closer to local station information. The dynamical\u2013statistical weather generator provides virtual station rainfall from gridded REMO data that overcomes typical discrepancies between area-averaged model rainfall and local station information, e.g. overestimated numbers of rainy days and underestimated extreme intensities. Concerning future rainfall amount, strong summer and winter drying over the northern and southern Mediterranean, respectively, is confronted with winter wetting over the northern part. In contrast, precipitation extremes tend to increase in even more Mediterranean areas, implying regions with decreasing totals but intensifying extremes, e.g. southern Europe and Turkey in winter and the Balkans in summer. The GPD based return values reveal slightly larger regions of increasing rainfall extremes than quantile-based indices, and the virtual stations from the weather generator show even stronger increases.", "author" : [ { "dropping-particle" : "", "family" : "Paxian", "given" : "A.", "non-dropping-particle" : "", "parse-names" : false, "suffix" : "" }, { "dropping-particle" : "", "family" : "Hertig", "given" : "E.", "non-dropping-particle" : "", "parse-names" : false, "suffix" : "" }, { "dropping-particle" : "", "family" : "Seubert", "given" : "S.", "non-dropping-particle" : "", "parse-names" : false, "suffix" : "" }, { "dropping-particle" : "", "family" : "Vogt", "given" : "G.", "non-dropping-particle" : "", "parse-names" : false, "suffix" : "" }, { "dropping-particle" : "", "family" : "Jacobeit", "given" : "J.", "non-dropping-particle" : "", "parse-names" : false, "suffix" : "" }, { "dropping-particle" : "", "family" : "Paeth", "given" : "H.", "non-dropping-particle" : "", "parse-names" : false, "suffix" : "" } ], "container-title" : "Climate Dynamics", "id" : "ITEM-9", "issue" : "3-4", "issued" : { "date-parts" : [ [ "2014" ] ] }, "page" : "845-860", "title" : "Present-day and future mediterranean precipitation extremes assessed by different statistical approaches", "translator" : [ { "dropping-particle" : "", "family" : "S785", "given" : "", "non-dropping-particle" : "", "parse-names" : false, "suffix" : "" } ], "type" : "article-journal", "volume" : "44" }, "uris" : [ "http://www.mendeley.com/documents/?uuid=ef24a9a2-a0c5-44ee-b8e2-b7cf78792cdb" ] } ], "mendeley" : { "formattedCitation" : "(Arg\u00fceso et al., 2012; Croitoru et al., 2013; Rajczak et al., 2013; Casanueva et al., 2014; Patar\u010di\u0107 et al., 2014; Paxian et al., 2014; Roth et al., 2014; Fischer and Knutti, 2015; Monjo et al., 2016)", "plainTextFormattedCitation" : "(Arg\u00fceso et al., 2012; Croitoru et al., 2013; Rajczak et al., 2013; Casanueva et al., 2014; Patar\u010di\u0107 et al., 2014; Paxian et al., 2014; Roth et al., 2014; Fischer and Knutti, 2015; Monjo et al., 2016)", "previouslyFormattedCitation" : "(Arg\u00fceso et al., 2012; Croitoru et al., 2013; Rajczak et al., 2013; Casanueva et al., 2014; Patar\u010di\u0107 et al., 2014; Paxian et al., 2014; Roth et al., 2014; Fischer and Knutti, 2015; Monjo et al., 2016)"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Argüeso et al., 2012; Croitoru et al., 2013; Rajczak et al., 2013; Casanueva et al., 2014; Patarčić et al., 2014; Paxian et al., 2014; Roth et al., 2014; Fischer and Knutti, 2015; Monjo et al., 2016)</w:t>
      </w:r>
      <w:r w:rsidR="00AB6006" w:rsidRPr="00D424AA">
        <w:rPr>
          <w:rFonts w:cs="Times New Roman"/>
          <w:lang w:val="en-GB"/>
        </w:rPr>
        <w:fldChar w:fldCharType="end"/>
      </w:r>
      <w:r w:rsidR="00AB6006" w:rsidRPr="00841A35">
        <w:rPr>
          <w:rFonts w:cs="Times New Roman"/>
          <w:lang w:val="en-GB"/>
        </w:rPr>
        <w:t xml:space="preserve"> and a strong increase in the remaining parts, including the Alps</w:t>
      </w:r>
      <w:r w:rsidR="00AB6006" w:rsidRPr="00D424AA">
        <w:rPr>
          <w:rFonts w:cs="Times New Roman"/>
          <w:lang w:val="en-GB"/>
        </w:rPr>
        <w:t xml:space="preserve"> </w:t>
      </w:r>
      <w:bookmarkStart w:id="1829" w:name="_Hlk77108667"/>
      <w:r w:rsidR="00AB6006" w:rsidRPr="00D424AA">
        <w:rPr>
          <w:rFonts w:cs="Times New Roman"/>
          <w:lang w:val="en-GB"/>
        </w:rPr>
        <w:t>region</w:t>
      </w:r>
      <w:ins w:id="1830" w:author="Robin Matthews" w:date="2021-07-13T22:44:00Z">
        <w:r w:rsidR="00D37B08">
          <w:rPr>
            <w:rFonts w:cs="Times New Roman"/>
            <w:lang w:val="en-GB"/>
          </w:rPr>
          <w:t xml:space="preserve"> </w:t>
        </w:r>
        <w:r w:rsidR="00D37B08">
          <w:rPr>
            <w:rFonts w:cs="Times New Roman"/>
            <w:lang w:val="en-GB"/>
          </w:rPr>
          <w:fldChar w:fldCharType="begin" w:fldLock="1"/>
        </w:r>
      </w:ins>
      <w:r w:rsidR="0012753B">
        <w:rPr>
          <w:rFonts w:cs="Times New Roman"/>
          <w:lang w:val="en-GB"/>
        </w:rPr>
        <w:instrText>ADDIN CSL_CITATION { "citationItems" : [ { "id" : "ITEM-1", "itemData" : { "DOI" : "10.1016/j.scitotenv.2013.07.050", "ISBN" : "0048-9697", "ISSN" : "00489697", "PMID" : "23953405", "abstract" : "Reliable estimates of future climate change in the Alps are relevant for large parts of the European society. At the same time, the complex Alpine region poses considerable challenges to climate models, which translate to uncertainties in the climate projections. Against this background, the present study reviews the state-of-knowledge about 21st century climate change in the Alps based on existing literature and additional analyses. In particular, it explicitly considers the reliability and uncertainty of climate projections.Results show that besides Alpine temperatures, also precipitation, global radiation, relative humidity, and closely related impacts like floods, droughts, snow cover, and natural hazards will be affected by global warming.Under the A1B emission scenario, about 0.25. \u00b0C warming per decade until the mid of the 21st century and accelerated 0.36. \u00b0C warming per decade in the second half of the century is expected. Warming will probably be associated with changes in the seasonality of precipitation, global radiation, and relative humidity, and more intense precipitation extremes and flooding potential in the colder part of the year. The conditions of currently record breaking warm or hot winter or summer seasons, respectively, may become normal at the end of the 21st century, and there is indication for droughts to become more severe in the future. Snow cover is expected to drastically decrease below 1500-2000. m and natural hazards related to glacier and permafrost retreat are expected to become more frequent.Such changes in climatic parameters and related quantities will have considerable impact on ecosystems and society and will challenge their adaptive capabilities.", "author" : [ { "dropping-particle" : "", "family" : "Gobiet", "given" : "Andreas", "non-dropping-particle" : "", "parse-names" : false, "suffix" : "" }, { "dropping-particle" : "", "family" : "Kotlarski", "given" : "Sven", "non-dropping-particle" : "", "parse-names" : false, "suffix" : "" }, { "dropping-particle" : "", "family" : "Beniston", "given" : "Martin", "non-dropping-particle" : "", "parse-names" : false, "suffix" : "" }, { "dropping-particle" : "", "family" : "Heinrich", "given" : "Georg", "non-dropping-particle" : "", "parse-names" : false, "suffix" : "" }, { "dropping-particle" : "", "family" : "Rajczak", "given" : "Jan", "non-dropping-particle" : "", "parse-names" : false, "suffix" : "" }, { "dropping-particle" : "", "family" : "Stoffel", "given" : "Markus", "non-dropping-particle" : "", "parse-names" : false, "suffix" : "" } ], "container-title" : "Science of The Total Environment", "id" : "ITEM-1", "issued" : { "date-parts" : [ [ "2014", "9" ] ] }, "page" : "1138-1151", "publisher" : "The Authors", "title" : "21st century climate change in the European Alps \u2013 A review", "translator" : [ { "dropping-particle" : "", "family" : "S494", "given" : "", "non-dropping-particle" : "", "parse-names" : false, "suffix" : "" } ], "type" : "article-journal", "volume" : "493" }, "uris" : [ "http://www.mendeley.com/documents/?uuid=3c799f0a-1bbd-4377-87cb-0c989f98741a" ] }, { "id" : "ITEM-2",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2",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Gobiet et al., 2014; Donnelly et al., 2017)", "plainTextFormattedCitation" : "(Gobiet et al., 2014; Donnelly et al., 2017)", "previouslyFormattedCitation" : "(Gobiet et al., 2014; Donnelly et al., 2017)" }, "properties" : { "noteIndex" : 0 }, "schema" : "https://github.com/citation-style-language/schema/raw/master/csl-citation.json" }</w:instrText>
      </w:r>
      <w:ins w:id="1831" w:author="Robin Matthews" w:date="2021-07-13T22:44:00Z">
        <w:r w:rsidR="00D37B08">
          <w:rPr>
            <w:rFonts w:cs="Times New Roman"/>
            <w:lang w:val="en-GB"/>
          </w:rPr>
          <w:fldChar w:fldCharType="separate"/>
        </w:r>
        <w:r w:rsidR="00D37B08" w:rsidRPr="00CF2DE3">
          <w:rPr>
            <w:rFonts w:cs="Times New Roman"/>
            <w:noProof/>
            <w:lang w:val="en-GB"/>
          </w:rPr>
          <w:t>(Gobiet et al., 2014; Donnelly et al., 2017)</w:t>
        </w:r>
        <w:r w:rsidR="00D37B08">
          <w:rPr>
            <w:rFonts w:cs="Times New Roman"/>
            <w:lang w:val="en-GB"/>
          </w:rPr>
          <w:fldChar w:fldCharType="end"/>
        </w:r>
      </w:ins>
      <w:del w:id="1832" w:author="Robin Matthews" w:date="2021-07-13T22:44:00Z">
        <w:r w:rsidR="00AB6006" w:rsidRPr="00D424AA" w:rsidDel="00D37B08">
          <w:rPr>
            <w:rFonts w:cs="Times New Roman"/>
            <w:lang w:val="en-GB"/>
          </w:rPr>
          <w:delText xml:space="preserve"> </w:delText>
        </w:r>
        <w:commentRangeStart w:id="1833"/>
        <w:r w:rsidR="00AB6006" w:rsidRPr="00D424AA" w:rsidDel="00D37B08">
          <w:rPr>
            <w:rFonts w:cs="Times New Roman"/>
            <w:lang w:val="en-GB"/>
          </w:rPr>
          <w:fldChar w:fldCharType="begin" w:fldLock="1"/>
        </w:r>
        <w:r w:rsidR="00FF6231" w:rsidRPr="00D37B08" w:rsidDel="00D37B08">
          <w:rPr>
            <w:rFonts w:cs="Times New Roman"/>
            <w:lang w:val="en-GB"/>
          </w:rPr>
          <w:delInstrText>ADDIN CSL_CITATION { "citationItems" : [ { "id" : "ITEM-1", "itemData" : { "DOI" : "10.1016/j.scitotenv.2013.07.050", "ISBN" : "0048-9697", "ISSN" : "00489697", "PMID" : "23953405", "abstract" : "Reliable estimates of future climate change in the Alps are relevant for large parts of the European society. At the same time, the complex Alpine region poses considerable challenges to climate models, which translate to uncertainties in the climate projections. Against this background, the present study reviews the state-of-knowledge about 21st century climate change in the Alps based on existing literature and additional analyses. In particular, it explicitly considers the reliability and uncertainty of climate projections.Results show that besides Alpine temperatures, also precipitation, global radiation, relative humidity, and closely related impacts like floods, droughts, snow cover, and natural hazards will be affected by global warming.Under the A1B emission scenario, about 0.25. \u00b0C warming per decade until the mid of the 21st century and accelerated 0.36. \u00b0C warming per decade in the second half of the century is expected. Warming will probably be associated with changes in the seasonality of precipitation, global radiation, and relative humidity, and more intense precipitation extremes and flooding potential in the colder part of the year. The conditions of currently record breaking warm or hot winter or summer seasons, respectively, may become normal at the end of the 21st century, and there is indication for droughts to become more severe in the future. Snow cover is expected to drastically decrease below 1500-2000. m and natural hazards related to glacier and permafrost retreat are expected to become more frequent.Such changes in climatic parameters and related quantities will have considerable impact on ecosystems and society and will challenge their adaptive capabilities.", "author" : [ { "dropping-particle" : "", "family" : "Gobiet", "given" : "Andreas", "non-dropping-particle" : "", "parse-names" : false, "suffix" : "" }, { "dropping-particle" : "", "family" : "Kotlarski", "given" : "Sven", "non-dropping-particle" : "", "parse-names" : false, "suffix" : "" }, { "dropping-particle" : "", "family" : "Beniston", "given" : "Martin", "non-dropping-particle" : "", "parse-names" : false, "suffix" : "" }, { "dropping-particle" : "", "family" : "Heinrich", "given" : "Georg", "non-dropping-particle" : "", "parse-names" : false, "suffix" : "" }, { "dropping-particle" : "", "family" : "Rajczak", "given" : "Jan", "non-dropping-particle" : "", "parse-names" : false, "suffix" : "" }, { "dropping-particle" : "", "family" : "Stoffel", "given" : "Markus", "non-dropping-particle" : "", "parse-names" : false, "suffix" : "" } ], "container-title" : "Science of The Total Environment", "id" : "ITEM-1", "issued" : { "date-parts" : [ [ "2014", "9" ] ] }, "page" : "1138-1151", "publisher" : "The Authors", "title" : "21st century climate change in the European Alps \u2013 A review", "translator" : [ { "dropping-particle" : "", "family" : "S494", "given" : "", "non-dropping-particle" : "", "parse-names" : false, "suffix" : "" } ], "type" : "article-journal", "volume" : "493" }, "uris" : [ "http://www.mendeley.com/documents/?uuid=3c799f0a-1bbd-4377-87cb-0c989f98741a" ] } ], "mendeley" : { "formattedCitation" : "(Gobiet et al., 2014)", "manualFormatting" : "(Gobiet et al., 2014;", "plainTextFormattedCitation" : "(Gobiet et al., 2014)", "previouslyFormattedCitation" : "(Gobiet et al., 2014)"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RPr="00D37B08" w:rsidDel="00D37B08">
          <w:rPr>
            <w:rFonts w:cs="Times New Roman"/>
            <w:noProof/>
            <w:lang w:val="en-GB"/>
          </w:rPr>
          <w:delText>(Gobiet et al., 2014;</w:delText>
        </w:r>
        <w:r w:rsidR="00AB6006" w:rsidRPr="00D424AA" w:rsidDel="00D37B08">
          <w:rPr>
            <w:rFonts w:cs="Times New Roman"/>
            <w:lang w:val="en-GB"/>
          </w:rPr>
          <w:fldChar w:fldCharType="end"/>
        </w:r>
        <w:commentRangeEnd w:id="1833"/>
        <w:r w:rsidR="00A26296" w:rsidDel="00D37B08">
          <w:rPr>
            <w:rStyle w:val="Marquedecommentaire"/>
          </w:rPr>
          <w:commentReference w:id="1833"/>
        </w:r>
        <w:r w:rsidR="00AB6006" w:rsidRPr="00841A35" w:rsidDel="00D37B08">
          <w:rPr>
            <w:rFonts w:cs="Times New Roman"/>
            <w:lang w:val="en-GB"/>
          </w:rPr>
          <w:delText xml:space="preserve"> </w:delText>
        </w:r>
        <w:commentRangeStart w:id="1834"/>
        <w:r w:rsidR="00AB6006" w:rsidRPr="00D424AA" w:rsidDel="00D37B08">
          <w:rPr>
            <w:rFonts w:eastAsiaTheme="minorHAnsi" w:cs="Times New Roman"/>
            <w:noProof/>
            <w:color w:val="000000" w:themeColor="text1"/>
            <w:lang w:val="en-GB" w:eastAsia="en-US"/>
          </w:rPr>
          <w:fldChar w:fldCharType="begin" w:fldLock="1"/>
        </w:r>
        <w:r w:rsidR="00FF6231" w:rsidDel="00D37B08">
          <w:rPr>
            <w:rFonts w:eastAsiaTheme="minorHAnsi" w:cs="Times New Roman"/>
            <w:noProof/>
            <w:color w:val="000000" w:themeColor="text1"/>
            <w:lang w:val="en-GB" w:eastAsia="en-US"/>
          </w:rPr>
          <w:delInstrText>ADDIN CSL_CITATION { "citationItems" : [ { "id" : "ITEM-1",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1",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Donnelly et al., 2017)", "manualFormatting" : "Donnelly et al., 2017)", "plainTextFormattedCitation" : "(Donnelly et al., 2017)", "previouslyFormattedCitation" : "(Donnelly et al., 2017)" }, "properties" : { "noteIndex" : 0 }, "schema" : "https://github.com/citation-style-language/schema/raw/master/csl-citation.json" }</w:delInstrText>
        </w:r>
        <w:r w:rsidR="00AB6006" w:rsidRPr="00D424AA" w:rsidDel="00D37B08">
          <w:rPr>
            <w:rFonts w:eastAsiaTheme="minorHAnsi" w:cs="Times New Roman"/>
            <w:noProof/>
            <w:color w:val="000000" w:themeColor="text1"/>
            <w:lang w:val="en-GB" w:eastAsia="en-US"/>
          </w:rPr>
          <w:fldChar w:fldCharType="separate"/>
        </w:r>
        <w:r w:rsidR="00A26296" w:rsidDel="00D37B08">
          <w:rPr>
            <w:rFonts w:eastAsiaTheme="minorHAnsi" w:cs="Times New Roman"/>
            <w:noProof/>
            <w:color w:val="000000" w:themeColor="text1"/>
            <w:lang w:val="en-GB" w:eastAsia="en-US"/>
          </w:rPr>
          <w:delText>Donnelly et al., 2017)</w:delText>
        </w:r>
        <w:r w:rsidR="00AB6006" w:rsidRPr="00D424AA" w:rsidDel="00D37B08">
          <w:rPr>
            <w:rFonts w:eastAsiaTheme="minorHAnsi" w:cs="Times New Roman"/>
            <w:noProof/>
            <w:color w:val="000000" w:themeColor="text1"/>
            <w:lang w:val="en-GB" w:eastAsia="en-US"/>
          </w:rPr>
          <w:fldChar w:fldCharType="end"/>
        </w:r>
        <w:commentRangeEnd w:id="1834"/>
        <w:r w:rsidR="00A26296" w:rsidDel="00D37B08">
          <w:rPr>
            <w:rStyle w:val="Marquedecommentaire"/>
          </w:rPr>
          <w:commentReference w:id="1834"/>
        </w:r>
      </w:del>
      <w:r w:rsidR="00AB6006" w:rsidRPr="00841A35">
        <w:rPr>
          <w:rFonts w:eastAsiaTheme="minorHAnsi" w:cs="Times New Roman"/>
          <w:noProof/>
          <w:color w:val="000000" w:themeColor="text1"/>
          <w:lang w:val="en-GB" w:eastAsia="en-US"/>
        </w:rPr>
        <w:t>,</w:t>
      </w:r>
      <w:r w:rsidR="00AB6006" w:rsidRPr="00D424AA">
        <w:rPr>
          <w:rFonts w:cs="Times New Roman"/>
          <w:lang w:val="en-GB"/>
        </w:rPr>
        <w:t xml:space="preserve"> particularly</w:t>
      </w:r>
      <w:bookmarkEnd w:id="1829"/>
      <w:r w:rsidR="00AB6006" w:rsidRPr="00D424AA">
        <w:rPr>
          <w:rFonts w:cs="Times New Roman"/>
          <w:lang w:val="en-GB"/>
        </w:rPr>
        <w:t xml:space="preserve"> in winter </w:t>
      </w:r>
      <w:r w:rsidR="00AB6006" w:rsidRPr="00D424AA">
        <w:rPr>
          <w:rFonts w:cs="Times New Roman"/>
          <w:lang w:val="en-GB"/>
        </w:rPr>
        <w:fldChar w:fldCharType="begin" w:fldLock="1"/>
      </w:r>
      <w:r w:rsidR="00FF6231">
        <w:rPr>
          <w:rFonts w:cs="Times New Roman"/>
          <w:lang w:val="en-GB"/>
        </w:rPr>
        <w:instrText>ADDIN CSL_CITATION { "citationItems" : [ { "id" : "ITEM-1", "itemData" : { "DOI" : "10.1002/joc.4162", "ISSN" : "08998418", "abstract" : "ABSTRACT Fundamental changes in the hydrological cycle are to be expected in a future warmer climate. For Switzerland, recent climate change assessments based on the ENSEMBLES regional climate models project for the A1B emission scenario summer mean precipitation to significantly decrease by the end of this century, whereas winter mean precipitation tend to rise in Southern Switzerland. From an end-user perspective, projected changes in seasonal means are often insufficient to adequately address the multifaceted challenges of climate change adaptation. In this study, we investigate the projected changes in seasonal precipitation by considering changes in frequency and intensity, precipitation type (convective vs stratiform) and temporal structure (wet and dry spells) over Switzerland. As proxies for rain-type changes, we rely on the parameterized convective and large-scale precipitation components simulated by the models. The study reveals that the projected summer drying over Switzerland at the end of the century is mainly driven by a widespread reduction in the number of precipitation days. Thereby, the drying evolves altitude-specific: over low-land regions it is associated with a decrease in both convective and large-scale precipitation. Over elevated regions it is primarily associated with a decline in large-scale precipitation only, whereas convective precipitation remains at current levels. As a consequence, almost all the models project an increase in convective fraction at elevated altitudes. The decrease in the number of wet days during summer is accompanied by decreases (increases) in the number of multi-day wet (dry) spells. This future shift in multi-day episodes also lowers down the likelihood of short dry spell occurrence in all of the models. The models further project a higher mean precipitation intensity in spring and autumn north of the Alps, whereas a similar tendency is expected for the winter season over most of Switzerland.", "author" : [ { "dropping-particle" : "", "family" : "Fischer", "given" : "A.M.", "non-dropping-particle" : "", "parse-names" : false, "suffix" : "" }, { "dropping-particle" : "", "family" : "Keller", "given" : "D.E.", "non-dropping-particle" : "", "parse-names" : false, "suffix" : "" }, { "dropping-particle" : "", "family" : "Liniger", "given" : "M.A.", "non-dropping-particle" : "", "parse-names" : false, "suffix" : "" }, { "dropping-particle" : "", "family" : "Rajczak", "given" : "J.", "non-dropping-particle" : "", "parse-names" : false, "suffix" : "" }, { "dropping-particle" : "", "family" : "Sch\u00e4r", "given" : "C.", "non-dropping-particle" : "", "parse-names" : false, "suffix" : "" }, { "dropping-particle" : "", "family" : "Appenzeller", "given" : "C.", "non-dropping-particle" : "", "parse-names" : false, "suffix" : "" } ], "container-title" : "International Journal of Climatology", "id" : "ITEM-1", "issue" : "11", "issued" : { "date-parts" : [ [ "2015", "9", "24" ] ] }, "note" : "From Duplicate 1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1 (Projected changes in precipitation intensity and frequency in Switzerland: a multi-model perspective - Fischer, A M; Keller, D E; Liniger, M A; Rajczak, J; Sch\u00e4r, C; Appenzeller, C)\n\ndoi: 10.1002/joc.4162", "page" : "3204-3219", "publisher" : "Wiley-Blackwell", "title" : "Projected changes in precipitation intensity and frequency in Switzerland: a multi-model perspective", "translator" : [ { "dropping-particle" : "", "family" : "S1525", "given" : "", "non-dropping-particle" : "", "parse-names" : false, "suffix" : "" } ], "type" : "article-journal", "volume" : "35" }, "uris" : [ "http://www.mendeley.com/documents/?uuid=f9e6bac1-b5b6-4170-9325-5257124d7fad" ] } ], "mendeley" : { "formattedCitation" : "(Fischer et al., 2015)", "plainTextFormattedCitation" : "(Fischer et al., 2015)", "previouslyFormattedCitation" : "(Fischer et al., 2015)"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Fischer et al., 2015)</w:t>
      </w:r>
      <w:r w:rsidR="00AB6006" w:rsidRPr="00D424AA">
        <w:rPr>
          <w:rFonts w:cs="Times New Roman"/>
          <w:lang w:val="en-GB"/>
        </w:rPr>
        <w:fldChar w:fldCharType="end"/>
      </w:r>
      <w:r w:rsidR="00AB6006" w:rsidRPr="00841A35">
        <w:rPr>
          <w:rFonts w:cs="Times New Roman"/>
          <w:lang w:val="en-GB"/>
        </w:rPr>
        <w:t>, and northern Europe. In a 3°C warmer world, there will be a robust increase in extreme rainfall over 80% of land areas in northern Europe</w:t>
      </w:r>
      <w:ins w:id="1835" w:author="Robin Matthews" w:date="2021-07-13T22:45:00Z">
        <w:r w:rsidR="00D37B08">
          <w:rPr>
            <w:rFonts w:cs="Times New Roman"/>
            <w:lang w:val="en-GB"/>
          </w:rPr>
          <w:t xml:space="preserve"> </w:t>
        </w:r>
        <w:r w:rsidR="00D37B08">
          <w:rPr>
            <w:rFonts w:cs="Times New Roman"/>
            <w:lang w:val="en-GB"/>
          </w:rPr>
          <w:fldChar w:fldCharType="begin" w:fldLock="1"/>
        </w:r>
      </w:ins>
      <w:r w:rsidR="0012753B">
        <w:rPr>
          <w:rFonts w:cs="Times New Roman"/>
          <w:lang w:val="en-GB"/>
        </w:rPr>
        <w:instrText>ADDIN CSL_CITATION { "citationItems" : [ { "id" : "ITEM-1", "itemData" : { "DOI" : "10.1016/j.jhydrol.2014.11.003", "ISSN" : "00221694", "abstract" : "This paper presents a review of trend analysis of extreme precipitation and hydrological floods in Europe based on observations and future climate projections. The review summaries methods and methodologies applied and key findings from a large number of studies. Reported analyses of observed extreme precipitation and flood records show that there is some evidence of a general increase in extreme precipitation, whereas there are no clear indications of significant trends at large-scale regional or national level of extreme streamflow. Several studies from regions dominated by snowmelt-induced peak flows report decreases in extreme streamflow and earlier spring snowmelt peak flows, likely caused by increasing temperature. The review of likely future changes based on climate projections indicates a general increase in extreme precipitation under a future climate, which is consistent with the observed trends. Hydrological projections of peak flows show large impacts in many areas with both positive and negative changes. A general decrease in flood magnitude and earlier spring floods are projected for catchments with snowmelt-dominated peak flows, which is consistent with the observed trends. Finally, existing guidelines in Europe on design flood and design rainfall estimation are reviewed. The review shows that only few countries have developed guidelines that incorporate a consideration of climate change impacts.", "author" : [ { "dropping-particle" : "", "family" : "Madsen", "given" : "H.", "non-dropping-particle" : "", "parse-names" : false, "suffix" : "" }, { "dropping-particle" : "", "family" : "Lawrence", "given" : "D.", "non-dropping-particle" : "", "parse-names" : false, "suffix" : "" }, { "dropping-particle" : "", "family" : "Lang", "given" : "M.", "non-dropping-particle" : "", "parse-names" : false, "suffix" : "" }, { "dropping-particle" : "", "family" : "Martinkova", "given" : "M.", "non-dropping-particle" : "", "parse-names" : false, "suffix" : "" }, { "dropping-particle" : "", "family" : "Kjeldsen", "given" : "T.R.", "non-dropping-particle" : "", "parse-names" : false, "suffix" : "" } ], "container-title" : "Journal of Hydrology", "id" : "ITEM-1", "issued" : { "date-parts" : [ [ "2014", "11", "27" ] ] }, "page" : "3634-3650", "publisher" : "Elsevier", "title" : "Review of trend analysis and climate change projections of extreme precipitation and floods in Europe", "translator" : [ { "dropping-particle" : "", "family" : "S270", "given" : "", "non-dropping-particle" : "", "parse-names" : false, "suffix" : "" } ], "type" : "article-journal", "volume" : "519" }, "uris" : [ "http://www.mendeley.com/documents/?uuid=fe1f6d4f-6bed-361c-838b-931eac951ab3" ] }, { "id" : "ITEM-2",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2",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id" : "ITEM-3",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3",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Madsen et al., 2014; Donnelly et al., 2017; Cardell et al., 2020)", "plainTextFormattedCitation" : "(Madsen et al., 2014; Donnelly et al., 2017; Cardell et al., 2020)", "previouslyFormattedCitation" : "(Madsen et al., 2014; Donnelly et al., 2017; Cardell et al., 2020)" }, "properties" : { "noteIndex" : 0 }, "schema" : "https://github.com/citation-style-language/schema/raw/master/csl-citation.json" }</w:instrText>
      </w:r>
      <w:ins w:id="1836" w:author="Robin Matthews" w:date="2021-07-13T22:45:00Z">
        <w:r w:rsidR="00D37B08">
          <w:rPr>
            <w:rFonts w:cs="Times New Roman"/>
            <w:lang w:val="en-GB"/>
          </w:rPr>
          <w:fldChar w:fldCharType="separate"/>
        </w:r>
        <w:r w:rsidR="00D37B08" w:rsidRPr="00CF2DE3">
          <w:rPr>
            <w:rFonts w:cs="Times New Roman"/>
            <w:noProof/>
            <w:lang w:val="en-GB"/>
          </w:rPr>
          <w:t>(Madsen et al., 2014; Donnelly et al., 2017; Cardell et al., 2020)</w:t>
        </w:r>
        <w:r w:rsidR="00D37B08">
          <w:rPr>
            <w:rFonts w:cs="Times New Roman"/>
            <w:lang w:val="en-GB"/>
          </w:rPr>
          <w:fldChar w:fldCharType="end"/>
        </w:r>
      </w:ins>
      <w:del w:id="1837" w:author="Robin Matthews" w:date="2021-07-13T22:45:00Z">
        <w:r w:rsidR="00AB6006" w:rsidRPr="00841A35" w:rsidDel="00D37B08">
          <w:rPr>
            <w:rFonts w:cs="Times New Roman"/>
            <w:lang w:val="en-GB"/>
          </w:rPr>
          <w:delText xml:space="preserve"> </w:delText>
        </w:r>
        <w:bookmarkStart w:id="1838" w:name="_Hlk77108724"/>
        <w:commentRangeStart w:id="1839"/>
        <w:r w:rsidR="00AB6006" w:rsidRPr="00D424AA" w:rsidDel="00D37B08">
          <w:rPr>
            <w:rFonts w:cs="Times New Roman"/>
            <w:lang w:val="en-GB"/>
          </w:rPr>
          <w:fldChar w:fldCharType="begin" w:fldLock="1"/>
        </w:r>
        <w:r w:rsidR="00FF6231" w:rsidRPr="00D37B08" w:rsidDel="00D37B08">
          <w:rPr>
            <w:rFonts w:cs="Times New Roman"/>
            <w:lang w:val="en-GB"/>
          </w:rPr>
          <w:delInstrText>ADDIN CSL_CITATION { "citationItems" : [ { "id" : "ITEM-1", "itemData" : { "DOI" : "10.1016/j.jhydrol.2014.11.003", "ISSN" : "00221694", "abstract" : "This paper presents a review of trend analysis of extreme precipitation and hydrological floods in Europe based on observations and future climate projections. The review summaries methods and methodologies applied and key findings from a large number of studies. Reported analyses of observed extreme precipitation and flood records show that there is some evidence of a general increase in extreme precipitation, whereas there are no clear indications of significant trends at large-scale regional or national level of extreme streamflow. Several studies from regions dominated by snowmelt-induced peak flows report decreases in extreme streamflow and earlier spring snowmelt peak flows, likely caused by increasing temperature. The review of likely future changes based on climate projections indicates a general increase in extreme precipitation under a future climate, which is consistent with the observed trends. Hydrological projections of peak flows show large impacts in many areas with both positive and negative changes. A general decrease in flood magnitude and earlier spring floods are projected for catchments with snowmelt-dominated peak flows, which is consistent with the observed trends. Finally, existing guidelines in Europe on design flood and design rainfall estimation are reviewed. The review shows that only few countries have developed guidelines that incorporate a consideration of climate change impacts.", "author" : [ { "dropping-particle" : "", "family" : "Madsen", "given" : "H.", "non-dropping-particle" : "", "parse-names" : false, "suffix" : "" }, { "dropping-particle" : "", "family" : "Lawrence", "given" : "D.", "non-dropping-particle" : "", "parse-names" : false, "suffix" : "" }, { "dropping-particle" : "", "family" : "Lang", "given" : "M.", "non-dropping-particle" : "", "parse-names" : false, "suffix" : "" }, { "dropping-particle" : "", "family" : "Martinkova", "given" : "M.", "non-dropping-particle" : "", "parse-names" : false, "suffix" : "" }, { "dropping-particle" : "", "family" : "Kjeldsen", "given" : "T.R.", "non-dropping-particle" : "", "parse-names" : false, "suffix" : "" } ], "container-title" : "Journal of Hydrology", "id" : "ITEM-1", "issued" : { "date-parts" : [ [ "2014", "11", "27" ] ] }, "page" : "3634-3650", "publisher" : "Elsevier", "title" : "Review of trend analysis and climate change projections of extreme precipitation and floods in Europe", "translator" : [ { "dropping-particle" : "", "family" : "S270", "given" : "", "non-dropping-particle" : "", "parse-names" : false, "suffix" : "" } ], "type" : "article-journal", "volume" : "519" }, "uris" : [ "http://www.mendeley.com/documents/?uuid=fe1f6d4f-6bed-361c-838b-931eac951ab3" ] } ], "mendeley" : { "formattedCitation" : "(Madsen et al., 2014)", "manualFormatting" : "(Madsen et al., 2014;", "plainTextFormattedCitation" : "(Madsen et al., 2014)", "previouslyFormattedCitation" : "(Madsen et al., 2014)"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RPr="00D37B08" w:rsidDel="00D37B08">
          <w:rPr>
            <w:rFonts w:cs="Times New Roman"/>
            <w:noProof/>
            <w:lang w:val="en-GB"/>
          </w:rPr>
          <w:delText>(Madsen et al., 2014;</w:delText>
        </w:r>
        <w:r w:rsidR="00AB6006" w:rsidRPr="00D424AA" w:rsidDel="00D37B08">
          <w:rPr>
            <w:rFonts w:cs="Times New Roman"/>
            <w:lang w:val="en-GB"/>
          </w:rPr>
          <w:fldChar w:fldCharType="end"/>
        </w:r>
        <w:commentRangeEnd w:id="1839"/>
        <w:r w:rsidR="00A26296" w:rsidDel="00D37B08">
          <w:rPr>
            <w:rStyle w:val="Marquedecommentaire"/>
          </w:rPr>
          <w:commentReference w:id="1839"/>
        </w:r>
        <w:r w:rsidR="00AB6006" w:rsidRPr="00841A35" w:rsidDel="00D37B08">
          <w:rPr>
            <w:rFonts w:eastAsiaTheme="minorHAnsi" w:cs="Times New Roman"/>
            <w:noProof/>
            <w:color w:val="000000" w:themeColor="text1"/>
            <w:lang w:val="en-GB" w:eastAsia="en-US"/>
          </w:rPr>
          <w:delText xml:space="preserve"> </w:delText>
        </w:r>
        <w:commentRangeStart w:id="1840"/>
        <w:r w:rsidR="00AB6006" w:rsidRPr="00D424AA" w:rsidDel="00D37B08">
          <w:rPr>
            <w:rFonts w:eastAsiaTheme="minorHAnsi" w:cs="Times New Roman"/>
            <w:noProof/>
            <w:color w:val="000000" w:themeColor="text1"/>
            <w:lang w:val="en-GB" w:eastAsia="en-US"/>
          </w:rPr>
          <w:fldChar w:fldCharType="begin" w:fldLock="1"/>
        </w:r>
        <w:r w:rsidR="00FF6231" w:rsidDel="00D37B08">
          <w:rPr>
            <w:rFonts w:eastAsiaTheme="minorHAnsi" w:cs="Times New Roman"/>
            <w:noProof/>
            <w:color w:val="000000" w:themeColor="text1"/>
            <w:lang w:val="en-GB" w:eastAsia="en-US"/>
          </w:rPr>
          <w:delInstrText>ADDIN CSL_CITATION { "citationItems" : [ { "id" : "ITEM-1",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1",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Donnelly et al., 2017)", "manualFormatting" : "Donnelly et al., 2017", "plainTextFormattedCitation" : "(Donnelly et al., 2017)", "previouslyFormattedCitation" : "(Donnelly et al., 2017)" }, "properties" : { "noteIndex" : 0 }, "schema" : "https://github.com/citation-style-language/schema/raw/master/csl-citation.json" }</w:delInstrText>
        </w:r>
        <w:r w:rsidR="00AB6006" w:rsidRPr="00D424AA" w:rsidDel="00D37B08">
          <w:rPr>
            <w:rFonts w:eastAsiaTheme="minorHAnsi" w:cs="Times New Roman"/>
            <w:noProof/>
            <w:color w:val="000000" w:themeColor="text1"/>
            <w:lang w:val="en-GB" w:eastAsia="en-US"/>
          </w:rPr>
          <w:fldChar w:fldCharType="separate"/>
        </w:r>
        <w:r w:rsidR="00A26296" w:rsidDel="00D37B08">
          <w:rPr>
            <w:rFonts w:eastAsiaTheme="minorHAnsi" w:cs="Times New Roman"/>
            <w:noProof/>
            <w:color w:val="000000" w:themeColor="text1"/>
            <w:lang w:val="en-GB" w:eastAsia="en-US"/>
          </w:rPr>
          <w:delText>Donnelly et al., 2017</w:delText>
        </w:r>
        <w:r w:rsidR="00AB6006" w:rsidRPr="00D424AA" w:rsidDel="00D37B08">
          <w:rPr>
            <w:rFonts w:eastAsiaTheme="minorHAnsi" w:cs="Times New Roman"/>
            <w:noProof/>
            <w:color w:val="000000" w:themeColor="text1"/>
            <w:lang w:val="en-GB" w:eastAsia="en-US"/>
          </w:rPr>
          <w:fldChar w:fldCharType="end"/>
        </w:r>
        <w:commentRangeEnd w:id="1840"/>
        <w:r w:rsidR="00A26296" w:rsidDel="00D37B08">
          <w:rPr>
            <w:rStyle w:val="Marquedecommentaire"/>
          </w:rPr>
          <w:commentReference w:id="1840"/>
        </w:r>
        <w:r w:rsidR="00AB6006" w:rsidRPr="00841A35" w:rsidDel="00D37B08">
          <w:rPr>
            <w:rFonts w:eastAsiaTheme="minorHAnsi" w:cs="Times New Roman"/>
            <w:noProof/>
            <w:color w:val="000000" w:themeColor="text1"/>
            <w:lang w:val="en-GB" w:eastAsia="en-US"/>
          </w:rPr>
          <w:delText xml:space="preserve">; </w:delText>
        </w:r>
        <w:commentRangeStart w:id="1841"/>
        <w:r w:rsidR="00AB6006" w:rsidRPr="00D424AA" w:rsidDel="00D37B08">
          <w:rPr>
            <w:rFonts w:cs="Times New Roman"/>
            <w:color w:val="000000" w:themeColor="text1"/>
            <w:lang w:val="en-GB"/>
          </w:rPr>
          <w:fldChar w:fldCharType="begin" w:fldLock="1"/>
        </w:r>
        <w:r w:rsidR="00FF6231" w:rsidDel="00D37B08">
          <w:rPr>
            <w:rFonts w:cs="Times New Roman"/>
            <w:color w:val="000000" w:themeColor="text1"/>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00AB6006" w:rsidRPr="00D424AA" w:rsidDel="00D37B08">
          <w:rPr>
            <w:rFonts w:cs="Times New Roman"/>
            <w:color w:val="000000" w:themeColor="text1"/>
            <w:lang w:val="en-GB"/>
          </w:rPr>
          <w:fldChar w:fldCharType="separate"/>
        </w:r>
        <w:r w:rsidR="00A26296" w:rsidDel="00D37B08">
          <w:rPr>
            <w:rFonts w:cs="Times New Roman"/>
            <w:noProof/>
            <w:color w:val="000000" w:themeColor="text1"/>
            <w:lang w:val="en-GB"/>
          </w:rPr>
          <w:delText>Cardell et al., 2020)</w:delText>
        </w:r>
        <w:r w:rsidR="00AB6006" w:rsidRPr="00D424AA" w:rsidDel="00D37B08">
          <w:rPr>
            <w:rFonts w:cs="Times New Roman"/>
            <w:color w:val="000000" w:themeColor="text1"/>
            <w:lang w:val="en-GB"/>
          </w:rPr>
          <w:fldChar w:fldCharType="end"/>
        </w:r>
        <w:commentRangeEnd w:id="1841"/>
        <w:r w:rsidR="00A26296" w:rsidDel="00D37B08">
          <w:rPr>
            <w:rStyle w:val="Marquedecommentaire"/>
          </w:rPr>
          <w:commentReference w:id="1841"/>
        </w:r>
      </w:del>
      <w:bookmarkEnd w:id="1838"/>
      <w:r w:rsidR="00AB6006" w:rsidRPr="00841A35">
        <w:rPr>
          <w:rFonts w:cs="Times New Roman"/>
          <w:lang w:val="en-GB"/>
        </w:rPr>
        <w:t xml:space="preserve">. </w:t>
      </w:r>
      <w:r w:rsidR="00C81380" w:rsidRPr="00D424AA">
        <w:rPr>
          <w:rFonts w:cs="Times New Roman"/>
          <w:strike/>
          <w:lang w:val="en-GB"/>
        </w:rPr>
        <w:t xml:space="preserve"> </w:t>
      </w:r>
    </w:p>
    <w:p w14:paraId="438BEE09" w14:textId="77777777" w:rsidR="00AB6006" w:rsidRPr="00D424AA" w:rsidRDefault="00AB6006" w:rsidP="00D424AA">
      <w:pPr>
        <w:rPr>
          <w:rFonts w:cs="Times New Roman"/>
          <w:lang w:val="en-GB"/>
        </w:rPr>
      </w:pPr>
    </w:p>
    <w:p w14:paraId="6A37A164" w14:textId="3B03183C" w:rsidR="00AB6006" w:rsidRPr="00D424AA" w:rsidRDefault="002B473C" w:rsidP="00D424AA">
      <w:pPr>
        <w:rPr>
          <w:rFonts w:cs="Times New Roman"/>
          <w:lang w:val="en-GB"/>
        </w:rPr>
      </w:pPr>
      <w:r>
        <w:rPr>
          <w:rFonts w:cs="Times New Roman"/>
          <w:lang w:val="en-GB"/>
        </w:rPr>
        <w:t xml:space="preserve">In </w:t>
      </w:r>
      <w:r w:rsidR="00AB6006" w:rsidRPr="00D424AA">
        <w:rPr>
          <w:rFonts w:cs="Times New Roman"/>
          <w:lang w:val="en-GB"/>
        </w:rPr>
        <w:t>North America (Table 11.20)</w:t>
      </w:r>
      <w:r>
        <w:rPr>
          <w:rFonts w:cs="Times New Roman"/>
          <w:lang w:val="en-GB"/>
        </w:rPr>
        <w:t xml:space="preserve">, </w:t>
      </w:r>
      <w:r w:rsidR="00AB6006" w:rsidRPr="00D424AA">
        <w:rPr>
          <w:rFonts w:cs="Times New Roman"/>
          <w:lang w:val="en-GB"/>
        </w:rPr>
        <w:t xml:space="preserve"> </w:t>
      </w:r>
      <w:r>
        <w:rPr>
          <w:rFonts w:cs="Times New Roman"/>
          <w:lang w:val="en-GB"/>
        </w:rPr>
        <w:t>t</w:t>
      </w:r>
      <w:r w:rsidR="00AB6006" w:rsidRPr="00D424AA">
        <w:rPr>
          <w:rFonts w:cs="Times New Roman"/>
          <w:lang w:val="en-GB"/>
        </w:rPr>
        <w:t xml:space="preserve">he intensity and frequency of extreme precipitation will </w:t>
      </w:r>
      <w:r w:rsidR="00AB6006" w:rsidRPr="00D424AA">
        <w:rPr>
          <w:rFonts w:cs="Times New Roman"/>
          <w:i/>
          <w:lang w:val="en-GB"/>
        </w:rPr>
        <w:t xml:space="preserve">likely </w:t>
      </w:r>
      <w:r w:rsidR="00AB6006" w:rsidRPr="00D424AA">
        <w:rPr>
          <w:rFonts w:cs="Times New Roman"/>
          <w:lang w:val="en-GB"/>
        </w:rPr>
        <w:t xml:space="preserve">increase at the </w:t>
      </w:r>
      <w:r>
        <w:rPr>
          <w:rFonts w:cs="Times New Roman"/>
          <w:lang w:val="en-GB"/>
        </w:rPr>
        <w:t xml:space="preserve">global </w:t>
      </w:r>
      <w:r w:rsidR="00AB6006" w:rsidRPr="00D424AA">
        <w:rPr>
          <w:rFonts w:cs="Times New Roman"/>
          <w:lang w:val="en-GB"/>
        </w:rPr>
        <w:t xml:space="preserve">warming levels of 2°C and below and </w:t>
      </w:r>
      <w:r w:rsidR="00AB6006" w:rsidRPr="00D424AA">
        <w:rPr>
          <w:rFonts w:cs="Times New Roman"/>
          <w:i/>
          <w:lang w:val="en-GB"/>
        </w:rPr>
        <w:t xml:space="preserve">very likely </w:t>
      </w:r>
      <w:r w:rsidR="00AB6006" w:rsidRPr="00D424AA">
        <w:rPr>
          <w:rFonts w:cs="Times New Roman"/>
          <w:lang w:val="en-GB"/>
        </w:rPr>
        <w:t xml:space="preserve">increase at higher warming levels. An increase is projected by CMIP6 model simulations </w:t>
      </w:r>
      <w:commentRangeStart w:id="1842"/>
      <w:r w:rsidR="00AB6006" w:rsidRPr="00D424AA">
        <w:rPr>
          <w:rFonts w:eastAsia="Calibri" w:cs="Times New Roman"/>
          <w:noProof/>
          <w:lang w:val="en-GB" w:eastAsia="en-US"/>
        </w:rPr>
        <w:fldChar w:fldCharType="begin" w:fldLock="1"/>
      </w:r>
      <w:ins w:id="1843" w:author="Robin Matthews" w:date="2021-07-13T22:45:00Z">
        <w:r w:rsidR="00D37B08">
          <w:rPr>
            <w:rFonts w:eastAsia="Calibri" w:cs="Times New Roman"/>
            <w:noProof/>
            <w:lang w:val="en-GB" w:eastAsia="en-US"/>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1844" w:author="Robin Matthews" w:date="2021-07-13T22:45:00Z">
        <w:r w:rsidR="00FC4C2D" w:rsidDel="00D37B08">
          <w:rPr>
            <w:rFonts w:eastAsia="Calibri" w:cs="Times New Roman"/>
            <w:noProof/>
            <w:lang w:val="en-GB" w:eastAsia="en-US"/>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00AB6006" w:rsidRPr="00D424AA">
        <w:rPr>
          <w:rFonts w:eastAsia="Calibri" w:cs="Times New Roman"/>
          <w:noProof/>
          <w:lang w:val="en-GB" w:eastAsia="en-US"/>
        </w:rPr>
        <w:fldChar w:fldCharType="separate"/>
      </w:r>
      <w:r w:rsidR="00A26296">
        <w:rPr>
          <w:rFonts w:eastAsia="Calibri" w:cs="Times New Roman"/>
          <w:noProof/>
          <w:lang w:val="en-GB" w:eastAsia="en-US"/>
        </w:rPr>
        <w:t>(</w:t>
      </w:r>
      <w:ins w:id="1845" w:author="Robin Matthews" w:date="2021-07-13T22:45:00Z">
        <w:r w:rsidR="00D37B08">
          <w:rPr>
            <w:rFonts w:eastAsia="Calibri" w:cs="Times New Roman"/>
            <w:noProof/>
            <w:lang w:val="en-GB" w:eastAsia="en-US"/>
          </w:rPr>
          <w:t xml:space="preserve">C. </w:t>
        </w:r>
      </w:ins>
      <w:r w:rsidR="00A26296">
        <w:rPr>
          <w:rFonts w:eastAsia="Calibri" w:cs="Times New Roman"/>
          <w:noProof/>
          <w:lang w:val="en-GB" w:eastAsia="en-US"/>
        </w:rPr>
        <w:t>Li et al., 202</w:t>
      </w:r>
      <w:ins w:id="1846" w:author="Robin Matthews" w:date="2021-07-13T22:45:00Z">
        <w:r w:rsidR="00D37B08">
          <w:rPr>
            <w:rFonts w:eastAsia="Calibri" w:cs="Times New Roman"/>
            <w:noProof/>
            <w:lang w:val="en-GB" w:eastAsia="en-US"/>
          </w:rPr>
          <w:t>0)</w:t>
        </w:r>
      </w:ins>
      <w:del w:id="1847" w:author="Robin Matthews" w:date="2021-07-13T22:45:00Z">
        <w:r w:rsidR="00A26296" w:rsidDel="00D37B08">
          <w:rPr>
            <w:rFonts w:eastAsia="Calibri" w:cs="Times New Roman"/>
            <w:noProof/>
            <w:lang w:val="en-GB" w:eastAsia="en-US"/>
          </w:rPr>
          <w:delText>0</w:delText>
        </w:r>
      </w:del>
      <w:r w:rsidR="00AB6006" w:rsidRPr="00D424AA">
        <w:rPr>
          <w:rFonts w:eastAsia="Calibri" w:cs="Times New Roman"/>
          <w:noProof/>
          <w:lang w:val="en-GB" w:eastAsia="en-US"/>
        </w:rPr>
        <w:fldChar w:fldCharType="end"/>
      </w:r>
      <w:commentRangeEnd w:id="1842"/>
      <w:r w:rsidR="00A26296">
        <w:rPr>
          <w:rStyle w:val="Marquedecommentaire"/>
        </w:rPr>
        <w:commentReference w:id="1842"/>
      </w:r>
      <w:del w:id="1848" w:author="Robin Matthews" w:date="2021-07-13T22:45:00Z">
        <w:r w:rsidR="00AB6006" w:rsidRPr="00841A35" w:rsidDel="00D37B08">
          <w:rPr>
            <w:rFonts w:cs="Times New Roman"/>
            <w:lang w:val="en-GB"/>
          </w:rPr>
          <w:delText>)</w:delText>
        </w:r>
      </w:del>
      <w:r w:rsidR="00AB6006" w:rsidRPr="00841A35">
        <w:rPr>
          <w:rFonts w:cs="Times New Roman"/>
          <w:lang w:val="en-GB"/>
        </w:rPr>
        <w:t xml:space="preserve"> and by previous model generations</w:t>
      </w:r>
      <w:del w:id="1849" w:author="Robin Matthews" w:date="2021-07-13T22:47:00Z">
        <w:r w:rsidR="00AB6006" w:rsidRPr="00841A35" w:rsidDel="00D37B08">
          <w:rPr>
            <w:rFonts w:cs="Times New Roman"/>
            <w:lang w:val="en-GB"/>
          </w:rPr>
          <w:delText xml:space="preserve"> </w:delText>
        </w:r>
      </w:del>
      <w:bookmarkStart w:id="1850" w:name="_Hlk77108795"/>
      <w:ins w:id="1851" w:author="Robin Matthews" w:date="2021-07-13T22:47:00Z">
        <w:r w:rsidR="00D37B08">
          <w:rPr>
            <w:rFonts w:cs="Times New Roman"/>
            <w:lang w:val="en-GB"/>
          </w:rPr>
          <w:t xml:space="preserve"> </w:t>
        </w:r>
        <w:commentRangeStart w:id="1852"/>
        <w:r w:rsidR="00D37B08">
          <w:rPr>
            <w:rFonts w:cs="Times New Roman"/>
            <w:lang w:val="en-GB"/>
          </w:rPr>
          <w:fldChar w:fldCharType="begin" w:fldLock="1"/>
        </w:r>
      </w:ins>
      <w:r w:rsidR="0012753B">
        <w:rPr>
          <w:rFonts w:cs="Times New Roman"/>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2", "itemData" : { "DOI" : "10.1007/s10584-015-1453-8", "ISSN" : "0165-0009", "author" : [ { "dropping-particle" : "", "family" : "Wu", "given" : "Shuang-Ye", "non-dropping-particle" : "", "parse-names" : false, "suffix" : "" } ], "container-title" : "Climatic Change", "id" : "ITEM-2", "issue" : "4", "issued" : { "date-parts" : [ [ "2015", "10", "1" ] ] }, "page" : "677-692", "title" : "Changing characteristics of precipitation for the contiguous United States", "translator" : [ { "dropping-particle" : "", "family" : "S950", "given" : "", "non-dropping-particle" : "", "parse-names" : false, "suffix" : "" } ], "type" : "article-journal", "volume" : "132" }, "uris" : [ "http://www.mendeley.com/documents/?uuid=78b36cd1-0f91-46be-b01c-1624c3309147" ] }, { "id" : "ITEM-3", "itemData" : { "DOI" : "10.1029/2019JD031210", "ISSN" : "21698996", "abstract" : "Global warming is expected to produce modifications in the intensity, as well as in the seasonality and spatiotemporal structure of extreme precipitation. In the present study, the temporal evolution of simulated daily and subdaily precipitation extremes was analyzed to assess how they respond to climate warming over different time horizons. Pooling series from the recent 50-member Canadian Regional Climate Model v5 Large Ensemble, the probability distributions, date and time of occurrences, and spatiotemporal structure of simulated Annual Maxima (AM) precipitation were analyzed at various spatial scales and for durations between 1\u00a0hr and 3 days. In agreement with previous studies, the results underline the large increases in AM precipitation quantiles, especially for the shortest durations and for the more extreme events (i.e., longest return periods), and modifications in their spatiotemporal scaling properties and annual and diurnal cycles. For instance, subdaily AM extremes are expected to occur later in the evening, while, no matter the duration, the extremes are expected to occur over a wider period of the year in future climate. Finally, the analysis of projected AM probability distributions showed that heavy-tail Generalized Extreme Value (GEV) distributions will most likely be observed in the future climate, with some model grid boxes experiencing a significant increase of GEV shape parameters. These results may have major consequences in terms of the occurrence and possible impacts of the most extreme precipitation events.", "author" : [ { "dropping-particle" : "", "family" : "Innocenti", "given" : "S.", "non-dropping-particle" : "", "parse-names" : false, "suffix" : "" }, { "dropping-particle" : "", "family" : "Mailhot", "given" : "A.", "non-dropping-particle" : "", "parse-names" : false, "suffix" : "" }, { "dropping-particle" : "", "family" : "Leduc", "given" : "M.", "non-dropping-particle" : "", "parse-names" : false, "suffix" : "" }, { "dropping-particle" : "", "family" : "Cannon", "given" : "A. J.", "non-dropping-particle" : "", "parse-names" : false, "suffix" : "" }, { "dropping-particle" : "", "family" : "Frigon", "given" : "A.", "non-dropping-particle" : "", "parse-names" : false, "suffix" : "" } ], "container-title" : "Journal of Geophysical Research: Atmospheres", "id" : "ITEM-3", "issue" : "19", "issued" : { "date-parts" : [ [ "2019", "10", "16" ] ] }, "note" : "From Duplicate 2 (Projected Changes in the Probability Distributions, Seasonality, and Spatiotemporal Scaling of Daily and Subdaily Extreme Precipitation Simulated by a 50-Member Ensemble Over Northeastern North America - Innocenti, S; Mailhot, A; Leduc, M; Cannon, A J; Frigon, A)\n\nFrom Duplicate 1 (Projected Changes in the Probability Distributions, Seasonality, and Spatiotemporal Scaling of Daily and Subdaily Extreme Precipitation Simulated by a 50-Member Ensemble Over Northeastern North America - Innocenti, S; Mailhot, A; Leduc, M; Cannon, A J; Frigon, A)\n\ndoi: 10.1029/2019JD031210\n\nFrom Duplicate 2 (Projected Changes in the Probability Distributions, Seasonality, and Spatiotemporal Scaling of Daily and Subdaily Extreme Precipitation Simulated by a 50-Member Ensemble Over Northe</w:instrText>
      </w:r>
      <w:r w:rsidR="0012753B" w:rsidRPr="00B549EC">
        <w:rPr>
          <w:rFonts w:cs="Times New Roman"/>
        </w:rPr>
        <w:instrText>astern North America - Innocenti, S; Mailhot, A; Leduc, M; Cannon, A J; Frigon, A)\n\nFrom Duplicate 2 (Projected Changes in the Probability Distributions, Seasonality, and Spatiotemporal Scaling of Daily and Subdaily Extreme Precipitation Simulated by a 50-Member Ensemble Over Northeastern North America - Innocenti, S; Mailhot, A; Leduc, M; Cannon, A J; Frigon, A)\n\ndoi: 10.1029/2019JD031210", "page" : "10427-10449", "publisher" : "John Wiley &amp; Sons, Ltd", "title" : "Projected Changes in the Probability Distributions, Seasonality, and Spatiotemporal Scaling of Daily and Subdaily Extreme Precipitation Simulated by a 50-Member Ensemble Over Northeastern North America", "translator" : [ { "dropping-particle" : "", "family" : "S3351", "given" : "", "non-dropping-particle" : "", "parse-names" : false, "suffix" : "" } ], "type" : "article-journal", "volume" : "124" }, "uris" : [ "http://www.mendeley.com/documents/?uuid=0e7cb012-68f7-40dd-a2b1-efbb5e00c6b5" ] } ], "mendeley" : { "formattedCitation" : "(Wu, 2015; Easterling et al., 2017; Innocenti et al., 2019)", "manualFormatting" : "(Wu, 2015; Easterling et al., 2017; Zhang et al., 2018f; Innocenti et al., 2019)", "plainTextFormattedCitation" : "(Wu, 2015; Easterling et al., 2017; Innocenti et al., 2019)", "previouslyFormattedCitation" : "(Wu, 2015; Easterling et al., 2017; Innocenti et al., 2019)" }, "properties" : { "noteIndex" : 0 }, "schema" : "https://github.com/citation-style-language/schema/raw/master/csl-citation.json" }</w:instrText>
      </w:r>
      <w:ins w:id="1853" w:author="Robin Matthews" w:date="2021-07-13T22:47:00Z">
        <w:r w:rsidR="00D37B08">
          <w:rPr>
            <w:rFonts w:cs="Times New Roman"/>
            <w:lang w:val="en-GB"/>
          </w:rPr>
          <w:fldChar w:fldCharType="separate"/>
        </w:r>
        <w:r w:rsidR="00D37B08" w:rsidRPr="00B549EC">
          <w:rPr>
            <w:rFonts w:cs="Times New Roman"/>
            <w:noProof/>
          </w:rPr>
          <w:t>(Wu, 2015; Easterling et al., 2017; Zhang et al., 2018f; Innocenti et al., 2019)</w:t>
        </w:r>
        <w:r w:rsidR="00D37B08">
          <w:rPr>
            <w:rFonts w:cs="Times New Roman"/>
            <w:lang w:val="en-GB"/>
          </w:rPr>
          <w:fldChar w:fldCharType="end"/>
        </w:r>
        <w:commentRangeEnd w:id="1852"/>
        <w:r w:rsidR="00D37B08">
          <w:rPr>
            <w:rStyle w:val="Marquedecommentaire"/>
          </w:rPr>
          <w:commentReference w:id="1852"/>
        </w:r>
      </w:ins>
      <w:commentRangeStart w:id="1854"/>
      <w:del w:id="1855" w:author="Robin Matthews" w:date="2021-07-13T22:47:00Z">
        <w:r w:rsidR="00AB6006" w:rsidRPr="00D424AA" w:rsidDel="00D37B08">
          <w:rPr>
            <w:rFonts w:cs="Times New Roman"/>
            <w:lang w:val="en-GB"/>
          </w:rPr>
          <w:fldChar w:fldCharType="begin" w:fldLock="1"/>
        </w:r>
        <w:r w:rsidR="00FF6231" w:rsidRPr="00B549EC" w:rsidDel="00D37B08">
          <w:rPr>
            <w:rFonts w:cs="Times New Roman"/>
          </w:rPr>
          <w:del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w:delInstrText>
        </w:r>
        <w:r w:rsidR="00FF6231" w:rsidRPr="00D37B08" w:rsidDel="00D37B08">
          <w:rPr>
            <w:rFonts w:cs="Times New Roman"/>
            <w:lang w:val="en-GB"/>
          </w:rPr>
          <w:delInstrText>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2", "itemData" : { "DOI" : "10.1007/s10584-015-1453-8", "ISSN" : "0165-0009", "author" : [ { "dropping-particle" : "", "family" : "Wu", "given" : "Shuang-Ye", "non-dropping-particle" : "", "parse-names" : false, "suffix" : "" } ], "container-title" : "Climatic Change", "id" : "ITEM-2", "issue" : "4", "issued" : { "date-parts" : [ [ "2015", "10", "1" ] ] }, "page" : "677-692", "title" : "Changing characteristics of precipitation for the contiguous United States", "translator" : [ { "dropping-particle" : "", "family" : "S950", "given" : "", "non-dropping-particle" : "", "parse-names" : false, "suffix" : "" } ], "type" : "article-journal", "volume" : "132" }, "uris" : [ "http://www.mendeley.com/documents/?uuid=78b36cd1-0f91-46be-b01c-1624c3309147" ] } ], "mendeley" : { "formattedCitation" : "(Wu, 2015; Easterling et al., 2017)", "manualFormatting" : "(Easterling et al., 2017; Wu, 2015; Zhang et al. 2018f", "plainTextFormattedCitation" : "(Wu, 2015; Easterling et al., 2017)", "previouslyFormattedCitation" : "(Wu, 2015; Easterling et al., 2017)"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RPr="00D37B08" w:rsidDel="00D37B08">
          <w:rPr>
            <w:rFonts w:cs="Times New Roman"/>
            <w:noProof/>
            <w:lang w:val="en-GB"/>
          </w:rPr>
          <w:delText>(Easterling et al., 2017; Wu, 2015; Zhang et al. 2018f</w:delText>
        </w:r>
        <w:r w:rsidR="00AB6006" w:rsidRPr="00D424AA" w:rsidDel="00D37B08">
          <w:rPr>
            <w:rFonts w:cs="Times New Roman"/>
            <w:lang w:val="en-GB"/>
          </w:rPr>
          <w:fldChar w:fldCharType="end"/>
        </w:r>
        <w:commentRangeStart w:id="1856"/>
        <w:commentRangeEnd w:id="1854"/>
        <w:r w:rsidR="00A26296" w:rsidDel="00D37B08">
          <w:rPr>
            <w:rStyle w:val="Marquedecommentaire"/>
          </w:rPr>
          <w:commentReference w:id="1854"/>
        </w:r>
        <w:r w:rsidR="00AB6006" w:rsidRPr="00D424AA" w:rsidDel="00D37B08">
          <w:rPr>
            <w:rFonts w:cs="Times New Roman"/>
            <w:lang w:val="en-GB"/>
          </w:rPr>
          <w:fldChar w:fldCharType="begin" w:fldLock="1"/>
        </w:r>
        <w:r w:rsidR="00FF6231" w:rsidDel="00D37B08">
          <w:rPr>
            <w:rFonts w:cs="Times New Roman"/>
            <w:lang w:val="en-GB"/>
          </w:rPr>
          <w:delInstrText>ADDIN CSL_CITATION { "citationItems" : [ { "id" : "ITEM-1", "itemData" : { "DOI" : "10.1029/2019JD031210", "ISSN" : "21698996", "abstract" : "Global warming is expected to produce modifications in the intensity, as well as in the seasonality and spatiotemporal structure of extreme precipitation. In the present study, the temporal evolution of simulated daily and subdaily precipitation extremes was analyzed to assess how they respond to climate warming over different time horizons. Pooling series from the recent 50-member Canadian Regional Climate Model v5 Large Ensemble, the probability distributions, date and time of occurrences, and spatiotemporal structure of simulated Annual Maxima (AM) precipitation were analyzed at various spatial scales and for durations between 1\u00a0hr and 3 days. In agreement with previous studies, the results underline the large increases in AM precipitation quantiles, especially for the shortest durations and for the more extreme events (i.e., longest return periods), and modifications in their spatiotemporal scaling properties and annual and diurnal cycles. For instance, subdaily AM extremes are expected to occur later in the evening, while, no matter the duration, the extremes are expected to occur over a wider period of the year in future climate. Finally, the analysis of projected AM probability distributions showed that heavy-tail Generalized Extreme Value (GEV) distributions will most likely be observed in the future climate, with some model grid boxes experiencing a significant increase of GEV shape parameters. These results may have major consequences in terms of the occurrence and possible impacts of the most extreme precipitation events.", "author" : [ { "dropping-particle" : "", "family" : "Innocenti", "given" : "S.", "non-dropping-particle" : "", "parse-names" : false, "suffix" : "" }, { "dropping-particle" : "", "family" : "Mailhot", "given" : "A.", "non-dropping-particle" : "", "parse-names" : false, "suffix" : "" }, { "dropping-particle" : "", "family" : "Leduc", "given" : "M.", "non-dropping-particle" : "", "parse-names" : false, "suffix" : "" }, { "dropping-particle" : "", "family" : "Cannon", "given" : "A. J.", "non-dropping-particle" : "", "parse-names" : false, "suffix" : "" }, { "dropping-particle" : "", "family" : "Frigon", "given" : "A.", "non-dropping-particle" : "", "parse-names" : false, "suffix" : "" } ], "container-title" : "Journal of Geophysical Research: Atmospheres", "id" : "ITEM-1", "issue" : "19", "issued" : { "date-parts" : [ [ "2019", "10", "16" ] ] }, "note" : "From Duplicate 2 (Projected Changes in the Probability Distributions, Seasonality, and Spatiotemporal Scaling of Daily and Subdaily Extreme Precipitation Simulated by a 50-Member Ensemble Over Northeastern North America - Innocenti, S; Mailhot, A; Leduc, M; Cannon, A J; Frigon, A)\n\nFrom Duplicate 1 (Projected Changes in the Probability Distributions, Seasonality, and Spatiotemporal Scaling of Daily and Subdaily Extreme Precipitation Simulated by a 50-Member Ensemble Over Northeastern North America - Innocenti, S; Mailhot, A; Leduc, M; Cannon, A J; Frigon, A)\n\ndoi: 10.1029/2019JD031210\n\nFrom Duplicate 2 (Projected Changes in the Probability Distributions, Seasonality, and Spatiotemporal Scaling of Daily and Subdaily Extreme Precipitation Simulated by a 50-Member Ensemble Over Northeastern North America - Innocenti, S; Mailhot, A; Leduc, M; Cannon, A J; Frigon, A)\n\nFrom Duplicate 2 (Projected Changes in the Probability Distributions, Seasonality, and Spatiotemporal Scaling of Daily and Subdaily Extreme Precipitation Simulated by a 50-Member Ensemble Over Northeastern North America - Innocenti, S; Mailhot, A; Leduc, M; Cannon, A J; Frigon, A)\n\ndoi: 10.1029/2019JD031210", "page" : "10427-10449", "publisher" : "John Wiley &amp; Sons, Ltd", "title" : "Projected Changes in the Probability Distributions, Seasonality, and Spatiotemporal Scaling of Daily and Subdaily Extreme Precipitation Simulated by a 50-Member Ensemble Over Northeastern North America", "translator" : [ { "dropping-particle" : "", "family" : "S3351", "given" : "", "non-dropping-particle" : "", "parse-names" : false, "suffix" : "" } ], "type" : "article-journal", "volume" : "124" }, "uris" : [ "http://www.mendeley.com/documents/?uuid=0e7cb012-68f7-40dd-a2b1-efbb5e00c6b5" ] } ], "mendeley" : { "formattedCitation" : "(Innocenti et al., 2019)", "manualFormatting" : "; Innocenti et al., 2019b)", "plainTextFormattedCitation" : "(Innocenti et al., 2019)", "previouslyFormattedCitation" : "(Innocenti et al., 2019)" }, "properties" : { "noteIndex" : 0 }, "schema" : "https://github.com/citation-style-language/schema/raw/master/csl-citation.json" }</w:delInstrText>
        </w:r>
        <w:r w:rsidR="00AB6006" w:rsidRPr="00D424AA" w:rsidDel="00D37B08">
          <w:rPr>
            <w:rFonts w:cs="Times New Roman"/>
            <w:lang w:val="en-GB"/>
          </w:rPr>
          <w:fldChar w:fldCharType="separate"/>
        </w:r>
        <w:r w:rsidR="00A26296" w:rsidDel="00D37B08">
          <w:rPr>
            <w:rFonts w:cs="Times New Roman"/>
            <w:noProof/>
            <w:lang w:val="en-GB"/>
          </w:rPr>
          <w:delText>; Innocenti et al., 2019b)</w:delText>
        </w:r>
        <w:r w:rsidR="00AB6006" w:rsidRPr="00D424AA" w:rsidDel="00D37B08">
          <w:rPr>
            <w:rFonts w:cs="Times New Roman"/>
            <w:lang w:val="en-GB"/>
          </w:rPr>
          <w:fldChar w:fldCharType="end"/>
        </w:r>
        <w:commentRangeEnd w:id="1856"/>
        <w:r w:rsidR="00A26296" w:rsidDel="00D37B08">
          <w:rPr>
            <w:rStyle w:val="Marquedecommentaire"/>
          </w:rPr>
          <w:commentReference w:id="1856"/>
        </w:r>
      </w:del>
      <w:bookmarkEnd w:id="1850"/>
      <w:r w:rsidR="00AB6006" w:rsidRPr="00841A35">
        <w:rPr>
          <w:rFonts w:cs="Times New Roman"/>
          <w:lang w:val="en-GB"/>
        </w:rPr>
        <w:t>, as well as by RCMs</w:t>
      </w:r>
      <w:bookmarkStart w:id="1857" w:name="_Hlk77109068"/>
      <w:r w:rsidR="00AB6006" w:rsidRPr="00841A35">
        <w:rPr>
          <w:rFonts w:cs="Times New Roman"/>
          <w:lang w:val="en-GB"/>
        </w:rPr>
        <w:t xml:space="preserve"> </w:t>
      </w:r>
      <w:commentRangeStart w:id="1858"/>
      <w:del w:id="1859" w:author="Robin Matthews" w:date="2021-07-13T22:49:00Z">
        <w:r w:rsidR="00AB6006" w:rsidRPr="00841A35" w:rsidDel="00D37B08">
          <w:rPr>
            <w:rFonts w:cs="Times New Roman"/>
            <w:lang w:val="en-GB"/>
          </w:rPr>
          <w:delText>(</w:delText>
        </w:r>
      </w:del>
      <w:commentRangeStart w:id="1860"/>
      <w:r w:rsidR="00AB6006" w:rsidRPr="00D424AA">
        <w:rPr>
          <w:rFonts w:cs="Times New Roman"/>
          <w:lang w:val="en-GB"/>
        </w:rPr>
        <w:fldChar w:fldCharType="begin" w:fldLock="1"/>
      </w:r>
      <w:ins w:id="1861" w:author="Robin Matthews" w:date="2021-07-13T22:50:00Z">
        <w:r w:rsidR="00D37B08">
          <w:rPr>
            <w:rFonts w:cs="Times New Roman"/>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0)", "plainTextFormattedCitation" : "(Coppola et al., 2021a)", "previouslyFormattedCitation" : "(Coppola et al., 2021a)" }, "properties" : { "noteIndex" : 0 }, "schema" : "https://github.com/citation-style-language/schema/raw/master/csl-citation.json" }</w:instrText>
        </w:r>
      </w:ins>
      <w:del w:id="1862" w:author="Robin Matthews" w:date="2021-07-13T22:49:00Z">
        <w:r w:rsidR="00FF6231" w:rsidRPr="00D37B08" w:rsidDel="00D37B08">
          <w:rPr>
            <w:rFonts w:cs="Times New Roman"/>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0", "plainTextFormattedCitation" : "(Coppola et al., 2021a)", "previouslyFormattedCitation" : "(Coppola et al., 2021a)" }, "properties" : { "noteIndex" : 0 }, "schema" : "https://github.com/citation-style-language/schema/raw/master/csl-citation.json" }</w:delInstrText>
        </w:r>
      </w:del>
      <w:r w:rsidR="00AB6006" w:rsidRPr="00D424AA">
        <w:rPr>
          <w:rFonts w:cs="Times New Roman"/>
          <w:lang w:val="en-GB"/>
        </w:rPr>
        <w:fldChar w:fldCharType="separate"/>
      </w:r>
      <w:del w:id="1863" w:author="Robin Matthews" w:date="2021-07-13T22:49:00Z">
        <w:r w:rsidR="00A26296" w:rsidRPr="00D37B08" w:rsidDel="00D37B08">
          <w:rPr>
            <w:rFonts w:cs="Times New Roman"/>
            <w:noProof/>
            <w:lang w:val="en-GB"/>
          </w:rPr>
          <w:delText>C</w:delText>
        </w:r>
      </w:del>
      <w:ins w:id="1864" w:author="Robin Matthews" w:date="2021-07-13T22:49:00Z">
        <w:r w:rsidR="00D37B08">
          <w:rPr>
            <w:rFonts w:cs="Times New Roman"/>
            <w:noProof/>
            <w:lang w:val="en-GB"/>
          </w:rPr>
          <w:t>(C</w:t>
        </w:r>
      </w:ins>
      <w:r w:rsidR="00A26296" w:rsidRPr="00D37B08">
        <w:rPr>
          <w:rFonts w:cs="Times New Roman"/>
          <w:noProof/>
          <w:lang w:val="en-GB"/>
        </w:rPr>
        <w:t>oppola et al., 202</w:t>
      </w:r>
      <w:ins w:id="1865" w:author="Robin Matthews" w:date="2021-07-13T22:49:00Z">
        <w:r w:rsidR="00D37B08">
          <w:rPr>
            <w:rFonts w:cs="Times New Roman"/>
            <w:noProof/>
            <w:lang w:val="en-GB"/>
          </w:rPr>
          <w:t>0)</w:t>
        </w:r>
      </w:ins>
      <w:del w:id="1866" w:author="Robin Matthews" w:date="2021-07-13T22:49:00Z">
        <w:r w:rsidR="00A26296" w:rsidRPr="00D37B08" w:rsidDel="00D37B08">
          <w:rPr>
            <w:rFonts w:cs="Times New Roman"/>
            <w:noProof/>
            <w:lang w:val="en-GB"/>
          </w:rPr>
          <w:delText>0</w:delText>
        </w:r>
      </w:del>
      <w:r w:rsidR="00AB6006" w:rsidRPr="00D424AA">
        <w:rPr>
          <w:rFonts w:cs="Times New Roman"/>
          <w:lang w:val="en-GB"/>
        </w:rPr>
        <w:fldChar w:fldCharType="end"/>
      </w:r>
      <w:commentRangeEnd w:id="1860"/>
      <w:r w:rsidR="00A26296">
        <w:rPr>
          <w:rStyle w:val="Marquedecommentaire"/>
        </w:rPr>
        <w:commentReference w:id="1860"/>
      </w:r>
      <w:del w:id="1867" w:author="Robin Matthews" w:date="2021-07-13T22:48:00Z">
        <w:r w:rsidR="00AB6006" w:rsidRPr="00841A35" w:rsidDel="00D37B08">
          <w:rPr>
            <w:rFonts w:cs="Times New Roman"/>
            <w:lang w:val="en-GB"/>
          </w:rPr>
          <w:delText>)</w:delText>
        </w:r>
      </w:del>
      <w:r w:rsidR="00AB6006" w:rsidRPr="00841A35">
        <w:rPr>
          <w:rFonts w:cs="Times New Roman"/>
          <w:lang w:val="en-GB"/>
        </w:rPr>
        <w:t>.</w:t>
      </w:r>
      <w:commentRangeEnd w:id="1858"/>
      <w:r w:rsidR="00D37B08">
        <w:rPr>
          <w:rStyle w:val="Marquedecommentaire"/>
        </w:rPr>
        <w:commentReference w:id="1858"/>
      </w:r>
      <w:r w:rsidR="00AB6006" w:rsidRPr="00841A35">
        <w:rPr>
          <w:rFonts w:cs="Times New Roman"/>
          <w:lang w:val="en-GB"/>
        </w:rPr>
        <w:t xml:space="preserve"> Projections of extreme precipitation over the southern portion of the continent a</w:t>
      </w:r>
      <w:bookmarkEnd w:id="1857"/>
      <w:r w:rsidR="00AB6006" w:rsidRPr="00841A35">
        <w:rPr>
          <w:rFonts w:cs="Times New Roman"/>
          <w:lang w:val="en-GB"/>
        </w:rPr>
        <w:t>nd over Mexico in particular are more uncertain, with decreases possib</w:t>
      </w:r>
      <w:r w:rsidR="00AB6006" w:rsidRPr="00D424AA">
        <w:rPr>
          <w:rFonts w:cs="Times New Roman"/>
          <w:lang w:val="en-GB"/>
        </w:rPr>
        <w:t xml:space="preserve">le </w:t>
      </w:r>
      <w:commentRangeStart w:id="1868"/>
      <w:commentRangeStart w:id="1869"/>
      <w:r w:rsidR="00AB6006" w:rsidRPr="00D424AA">
        <w:rPr>
          <w:rFonts w:cs="Times New Roman"/>
          <w:lang w:val="en-GB"/>
        </w:rPr>
        <w:fldChar w:fldCharType="begin" w:fldLock="1"/>
      </w:r>
      <w:r w:rsidR="00FF6231">
        <w:rPr>
          <w:rFonts w:cs="Times New Roman"/>
          <w:lang w:val="en-GB"/>
        </w:rPr>
        <w:instrText>ADDIN CSL_CITATION { "citationItems" : [ { "id" : "ITEM-1", "itemData" : { "DOI" : "10.1007/s00382-017-3730-x", "ISBN" : "0123456789", "ISSN" : "14320894", "author" : [ { "dropping-particle" : "", "family" : "Alexandru", "given" : "Adelina", "non-dropping-particle" : "", "parse-names" : false, "suffix" : "" } ], "container-title" : "Climate Dynamics", "id" : "ITEM-1", "issue" : "5-6", "issued" : { "date-parts" : [ [ "2018" ] ] }, "page" : "1949-1973", "publisher" : "Springer Berlin Heidelberg", "title" : "Consideration of land-use and land-cover changes in the projection of climate extremes over North America by the end of the twenty-first century", "translator" : [ { "dropping-particle" : "", "family" : "S650", "given" : "", "non-dropping-particle" : "", "parse-names" : false, "suffix" : "" } ], "type" : "article-journal", "volume" : "50" }, "uris" : [ "http://www.mendeley.com/documents/?uuid=ed0c6181-6ce2-4df3-a15d-9a53c7fe2696", "http://www.mendeley.com/documents/?uuid=95661aa2-0498-4ee2-aef5-44cbf65371b7"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Alexandru, 2018)", "manualFormatting" : "(Alexandru, 2018; Sillmann et al., 2013b; ", "plainTextFormattedCitation" : "(Sillmann et al., 2013b; Alexandru, 2018)", "previouslyFormattedCitation" : "(Sillmann et al., 2013b; Alexandru, 2018)"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 xml:space="preserve">(Alexandru, 2018; Sillmann et al., 2013b; </w:t>
      </w:r>
      <w:r w:rsidR="00AB6006" w:rsidRPr="00D424AA">
        <w:rPr>
          <w:rFonts w:cs="Times New Roman"/>
          <w:lang w:val="en-GB"/>
        </w:rPr>
        <w:fldChar w:fldCharType="end"/>
      </w:r>
      <w:commentRangeEnd w:id="1868"/>
      <w:r w:rsidR="00A26296">
        <w:rPr>
          <w:rStyle w:val="Marquedecommentaire"/>
        </w:rPr>
        <w:commentReference w:id="1868"/>
      </w:r>
      <w:commentRangeStart w:id="1870"/>
      <w:r w:rsidR="00AB6006" w:rsidRPr="00D424AA">
        <w:rPr>
          <w:rFonts w:cs="Times New Roman"/>
          <w:lang w:val="en-GB"/>
        </w:rPr>
        <w:fldChar w:fldCharType="begin" w:fldLock="1"/>
      </w:r>
      <w:r w:rsidR="00FF6231">
        <w:rPr>
          <w:rFonts w:cs="Times New Roman"/>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0", "plainTextFormattedCitation" : "(Coppola et al., 2021a)", "previouslyFormattedCitation" : "(Coppola et al., 2021a)" }, "properties" : { "noteIndex" : 0 }, "schema" : "https://github.com/citation-style-language/schema/raw/master/csl-citation.json" }</w:instrText>
      </w:r>
      <w:r w:rsidR="00AB6006" w:rsidRPr="00D424AA">
        <w:rPr>
          <w:rFonts w:cs="Times New Roman"/>
          <w:lang w:val="en-GB"/>
        </w:rPr>
        <w:fldChar w:fldCharType="separate"/>
      </w:r>
      <w:r w:rsidR="00A26296">
        <w:rPr>
          <w:rFonts w:cs="Times New Roman"/>
          <w:noProof/>
          <w:lang w:val="en-GB"/>
        </w:rPr>
        <w:t>Coppola et al., 2020</w:t>
      </w:r>
      <w:r w:rsidR="00AB6006" w:rsidRPr="00D424AA">
        <w:rPr>
          <w:rFonts w:cs="Times New Roman"/>
          <w:lang w:val="en-GB"/>
        </w:rPr>
        <w:fldChar w:fldCharType="end"/>
      </w:r>
      <w:commentRangeEnd w:id="1870"/>
      <w:r w:rsidR="00A26296">
        <w:rPr>
          <w:rStyle w:val="Marquedecommentaire"/>
        </w:rPr>
        <w:commentReference w:id="1870"/>
      </w:r>
      <w:r w:rsidR="00AB6006" w:rsidRPr="00841A35">
        <w:rPr>
          <w:rFonts w:cs="Times New Roman"/>
          <w:lang w:val="en-GB"/>
        </w:rPr>
        <w:t>)</w:t>
      </w:r>
      <w:commentRangeEnd w:id="1869"/>
      <w:r w:rsidR="00D37B08">
        <w:rPr>
          <w:rStyle w:val="Marquedecommentaire"/>
        </w:rPr>
        <w:commentReference w:id="1869"/>
      </w:r>
      <w:r w:rsidR="00AB6006" w:rsidRPr="00841A35">
        <w:rPr>
          <w:rFonts w:cs="Times New Roman"/>
          <w:lang w:val="en-GB"/>
        </w:rPr>
        <w:t xml:space="preserve">.  </w:t>
      </w:r>
    </w:p>
    <w:p w14:paraId="73375629" w14:textId="7C2411B5" w:rsidR="00AB6006" w:rsidRDefault="00AB6006" w:rsidP="00D424AA">
      <w:pPr>
        <w:rPr>
          <w:rFonts w:cs="Times New Roman"/>
          <w:lang w:val="en-GB"/>
        </w:rPr>
      </w:pPr>
    </w:p>
    <w:p w14:paraId="0EC8458B" w14:textId="77777777" w:rsidR="0012500E" w:rsidRPr="00D424AA" w:rsidRDefault="0012500E" w:rsidP="00D424AA">
      <w:pPr>
        <w:rPr>
          <w:rFonts w:cs="Times New Roman"/>
          <w:lang w:val="en-GB"/>
        </w:rPr>
      </w:pPr>
    </w:p>
    <w:p w14:paraId="639EBB4A" w14:textId="028F6ED5" w:rsidR="00AB6006" w:rsidRPr="00D424AA" w:rsidRDefault="00AB6006" w:rsidP="00D424AA">
      <w:pPr>
        <w:rPr>
          <w:rFonts w:cs="Times New Roman"/>
          <w:b/>
          <w:lang w:val="en-GB"/>
        </w:rPr>
      </w:pPr>
      <w:r w:rsidRPr="00D424AA">
        <w:rPr>
          <w:rFonts w:cs="Times New Roman"/>
          <w:b/>
          <w:lang w:val="en-GB"/>
        </w:rPr>
        <w:t>[START FIGURE 11.1</w:t>
      </w:r>
      <w:r w:rsidR="00DC173D" w:rsidRPr="00D424AA">
        <w:rPr>
          <w:rFonts w:cs="Times New Roman"/>
          <w:b/>
          <w:lang w:val="en-GB"/>
        </w:rPr>
        <w:t>6</w:t>
      </w:r>
      <w:r w:rsidRPr="00D424AA">
        <w:rPr>
          <w:rFonts w:cs="Times New Roman"/>
          <w:b/>
          <w:lang w:val="en-GB"/>
        </w:rPr>
        <w:t xml:space="preserve"> HERE]</w:t>
      </w:r>
    </w:p>
    <w:p w14:paraId="5B83FC58" w14:textId="77777777" w:rsidR="00AB6006" w:rsidRPr="00D424AA" w:rsidRDefault="00AB6006" w:rsidP="00D424AA">
      <w:pPr>
        <w:rPr>
          <w:rFonts w:cs="Times New Roman"/>
          <w:sz w:val="8"/>
          <w:szCs w:val="8"/>
          <w:lang w:val="en-GB"/>
        </w:rPr>
      </w:pPr>
    </w:p>
    <w:p w14:paraId="382FA2BE" w14:textId="031CA985" w:rsidR="00451FD2" w:rsidRPr="00451FD2" w:rsidRDefault="00DC173D" w:rsidP="00DE4CA9">
      <w:pPr>
        <w:pStyle w:val="AR6Chap11Figure"/>
      </w:pPr>
      <w:bookmarkStart w:id="1871" w:name="_Toc31126163"/>
      <w:r w:rsidRPr="00D424AA">
        <w:t>Projected changes in annual maximum daily precipitation at (a) 1.5°C, (b) 2°C, and (c) 4°C of global warming compared to the 1851-1900 baseline. Results are based on simulations from the CMIP6 multi-model ensemble under the SSP1-1.9, SSP1-2.6, SSP2-4.5, SSP3-7.0, and SSP5-8.5 scenarios. The numbers on the top right indicate the number of simulations included. Uncertainty is represented using the simple approach: no overlay indicates regions with high model agreement, where ≥80% of models agree on sign of change; diagonal lines indicate regions with low model agreement, where &lt;80% of models agree on sign of change. For more information on the simple approach, please refer to the Cross-Chapter Box Atlas 1.</w:t>
      </w:r>
      <w:bookmarkEnd w:id="1871"/>
      <w:r w:rsidR="00451FD2">
        <w:t xml:space="preserve"> </w:t>
      </w:r>
      <w:r w:rsidR="00451FD2" w:rsidRPr="00451FD2">
        <w:t>For details on the methods see Supplementary Material 11.SM.2.</w:t>
      </w:r>
      <w:r w:rsidR="00DB45A5">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2E96A72E" w14:textId="16832573" w:rsidR="00DC173D" w:rsidRPr="00D424AA" w:rsidRDefault="00DC173D" w:rsidP="00DE4CA9">
      <w:pPr>
        <w:pStyle w:val="AR6Chap11Figure"/>
        <w:numPr>
          <w:ilvl w:val="0"/>
          <w:numId w:val="0"/>
        </w:numPr>
        <w:ind w:left="1134"/>
      </w:pPr>
    </w:p>
    <w:p w14:paraId="23E3CFBF" w14:textId="77777777" w:rsidR="00AB6006" w:rsidRPr="00D424AA" w:rsidRDefault="00AB6006" w:rsidP="00D424AA">
      <w:pPr>
        <w:rPr>
          <w:rFonts w:cs="Times New Roman"/>
          <w:sz w:val="8"/>
          <w:szCs w:val="8"/>
          <w:lang w:val="en-GB"/>
        </w:rPr>
      </w:pPr>
    </w:p>
    <w:p w14:paraId="75A5A28F" w14:textId="46F325ED" w:rsidR="00AB6006" w:rsidRPr="00D424AA" w:rsidRDefault="00AB6006" w:rsidP="00D424AA">
      <w:pPr>
        <w:rPr>
          <w:rFonts w:cs="Times New Roman"/>
          <w:b/>
          <w:lang w:val="en-GB"/>
        </w:rPr>
      </w:pPr>
      <w:r w:rsidRPr="00D424AA">
        <w:rPr>
          <w:rFonts w:cs="Times New Roman"/>
          <w:b/>
          <w:lang w:val="en-GB"/>
        </w:rPr>
        <w:t>[END FIGURE 11.1</w:t>
      </w:r>
      <w:r w:rsidR="00DC173D" w:rsidRPr="00D424AA">
        <w:rPr>
          <w:rFonts w:cs="Times New Roman"/>
          <w:b/>
          <w:lang w:val="en-GB"/>
        </w:rPr>
        <w:t>6</w:t>
      </w:r>
      <w:r w:rsidRPr="00D424AA">
        <w:rPr>
          <w:rFonts w:cs="Times New Roman"/>
          <w:b/>
          <w:lang w:val="en-GB"/>
        </w:rPr>
        <w:t xml:space="preserve"> HERE] </w:t>
      </w:r>
    </w:p>
    <w:p w14:paraId="03CE39C0" w14:textId="6C5B242B" w:rsidR="00AB6006" w:rsidRDefault="00AB6006" w:rsidP="00D424AA">
      <w:pPr>
        <w:rPr>
          <w:rFonts w:cs="Times New Roman"/>
          <w:lang w:val="en-GB"/>
        </w:rPr>
      </w:pPr>
      <w:bookmarkStart w:id="1872" w:name="_Hlk59163402"/>
    </w:p>
    <w:p w14:paraId="7F8766CD" w14:textId="77777777" w:rsidR="0012500E" w:rsidRPr="00D424AA" w:rsidRDefault="0012500E" w:rsidP="00D424AA">
      <w:pPr>
        <w:rPr>
          <w:rFonts w:cs="Times New Roman"/>
          <w:lang w:val="en-GB"/>
        </w:rPr>
      </w:pPr>
    </w:p>
    <w:bookmarkEnd w:id="1872"/>
    <w:p w14:paraId="198A234A" w14:textId="080DD594" w:rsidR="00AB6006" w:rsidRPr="00D506A9" w:rsidRDefault="002B473C" w:rsidP="00D424AA">
      <w:pPr>
        <w:rPr>
          <w:rFonts w:cs="Times New Roman"/>
          <w:bCs/>
          <w:lang w:val="en-GB"/>
        </w:rPr>
      </w:pPr>
      <w:r>
        <w:rPr>
          <w:rFonts w:cs="Times New Roman"/>
          <w:bCs/>
          <w:lang w:val="en-GB"/>
        </w:rPr>
        <w:t>In s</w:t>
      </w:r>
      <w:r w:rsidR="00AB6006" w:rsidRPr="00D506A9">
        <w:rPr>
          <w:rFonts w:cs="Times New Roman"/>
          <w:bCs/>
          <w:lang w:val="en-GB"/>
        </w:rPr>
        <w:t>ummary</w:t>
      </w:r>
      <w:r>
        <w:rPr>
          <w:rFonts w:cs="Times New Roman"/>
          <w:bCs/>
          <w:lang w:val="en-GB"/>
        </w:rPr>
        <w:t>,</w:t>
      </w:r>
      <w:r w:rsidR="00AB6006" w:rsidRPr="00D506A9">
        <w:rPr>
          <w:rFonts w:cs="Times New Roman"/>
          <w:bCs/>
          <w:lang w:val="en-GB"/>
        </w:rPr>
        <w:t xml:space="preserve"> </w:t>
      </w:r>
      <w:r>
        <w:rPr>
          <w:rFonts w:cs="Times New Roman"/>
          <w:bCs/>
          <w:color w:val="212121"/>
          <w:lang w:val="en-GB" w:eastAsia="en-GB" w:bidi="th-TH"/>
        </w:rPr>
        <w:t>h</w:t>
      </w:r>
      <w:r w:rsidR="00151C4A" w:rsidRPr="00D506A9">
        <w:rPr>
          <w:rFonts w:cs="Times New Roman"/>
          <w:bCs/>
          <w:color w:val="212121"/>
          <w:lang w:val="en-GB" w:eastAsia="en-GB" w:bidi="th-TH"/>
        </w:rPr>
        <w:t>eavy precipitation will generally become more frequent and more intense with additional global warming. At global warming levels of 4°C relative to the pre-industrial, very rare (e.g., 1 in 10 or more years) heavy precipitation events would become more frequent and more intense than in the recent past, on the global scale (</w:t>
      </w:r>
      <w:r w:rsidR="00151C4A" w:rsidRPr="00D506A9">
        <w:rPr>
          <w:rFonts w:cs="Times New Roman"/>
          <w:bCs/>
          <w:i/>
          <w:color w:val="212121"/>
          <w:lang w:val="en-GB" w:eastAsia="en-GB" w:bidi="th-TH"/>
        </w:rPr>
        <w:t>virtually certain</w:t>
      </w:r>
      <w:r w:rsidR="00151C4A" w:rsidRPr="00D506A9">
        <w:rPr>
          <w:rFonts w:cs="Times New Roman"/>
          <w:bCs/>
          <w:color w:val="212121"/>
          <w:lang w:val="en-GB" w:eastAsia="en-GB" w:bidi="th-TH"/>
        </w:rPr>
        <w:t>), and in all continents and AR6 regions</w:t>
      </w:r>
      <w:r w:rsidR="008A0ECC">
        <w:rPr>
          <w:rFonts w:cs="Times New Roman"/>
          <w:bCs/>
          <w:color w:val="212121"/>
          <w:lang w:val="en-GB" w:eastAsia="en-GB" w:bidi="th-TH"/>
        </w:rPr>
        <w:t>:</w:t>
      </w:r>
      <w:r w:rsidR="00151C4A" w:rsidRPr="00D506A9">
        <w:rPr>
          <w:rFonts w:cs="Times New Roman"/>
          <w:bCs/>
          <w:color w:val="212121"/>
          <w:lang w:val="en-GB" w:eastAsia="en-GB" w:bidi="th-TH"/>
        </w:rPr>
        <w:t xml:space="preserve"> The increase in frequency and intensity is </w:t>
      </w:r>
      <w:r w:rsidR="00151C4A" w:rsidRPr="00D506A9">
        <w:rPr>
          <w:rFonts w:cs="Times New Roman"/>
          <w:bCs/>
          <w:i/>
          <w:color w:val="212121"/>
          <w:lang w:val="en-GB" w:eastAsia="en-GB" w:bidi="th-TH"/>
        </w:rPr>
        <w:t>extremely likely</w:t>
      </w:r>
      <w:r w:rsidR="00151C4A" w:rsidRPr="00D506A9">
        <w:rPr>
          <w:rFonts w:cs="Times New Roman"/>
          <w:bCs/>
          <w:color w:val="212121"/>
          <w:lang w:val="en-GB" w:eastAsia="en-GB" w:bidi="th-TH"/>
        </w:rPr>
        <w:t xml:space="preserve"> for most continents and </w:t>
      </w:r>
      <w:r w:rsidR="00151C4A" w:rsidRPr="00D506A9">
        <w:rPr>
          <w:rFonts w:cs="Times New Roman"/>
          <w:bCs/>
          <w:i/>
          <w:color w:val="212121"/>
          <w:lang w:val="en-GB" w:eastAsia="en-GB" w:bidi="th-TH"/>
        </w:rPr>
        <w:t>very likely</w:t>
      </w:r>
      <w:r w:rsidR="00151C4A" w:rsidRPr="00D506A9">
        <w:rPr>
          <w:rFonts w:cs="Times New Roman"/>
          <w:bCs/>
          <w:color w:val="212121"/>
          <w:lang w:val="en-GB" w:eastAsia="en-GB" w:bidi="th-TH"/>
        </w:rPr>
        <w:t xml:space="preserve"> for most AR6 regions.</w:t>
      </w:r>
      <w:r w:rsidR="00151C4A" w:rsidRPr="002B473C">
        <w:rPr>
          <w:rFonts w:cs="Times New Roman"/>
          <w:bCs/>
          <w:color w:val="212121"/>
          <w:lang w:val="en-GB" w:eastAsia="en-GB" w:bidi="th-TH"/>
        </w:rPr>
        <w:t xml:space="preserve"> </w:t>
      </w:r>
      <w:r w:rsidR="00AB6006" w:rsidRPr="00D506A9">
        <w:rPr>
          <w:rFonts w:cs="Times New Roman"/>
          <w:bCs/>
          <w:lang w:val="en-GB"/>
        </w:rPr>
        <w:t xml:space="preserve">The likelihood is </w:t>
      </w:r>
      <w:r w:rsidR="00AB6006" w:rsidRPr="00D506A9">
        <w:rPr>
          <w:rFonts w:cs="Times New Roman"/>
          <w:bCs/>
          <w:lang w:val="en-GB"/>
        </w:rPr>
        <w:lastRenderedPageBreak/>
        <w:t>lower at lower global warming levels and for less-rare heavy precipitation events. </w:t>
      </w:r>
      <w:r w:rsidR="00151C4A" w:rsidRPr="00D506A9">
        <w:rPr>
          <w:rFonts w:cs="Times New Roman"/>
          <w:bCs/>
          <w:color w:val="212121"/>
          <w:lang w:val="en-GB" w:eastAsia="en-GB" w:bidi="th-TH"/>
        </w:rPr>
        <w:t>At the global scale, the intensification of heavy precipitation will follow the rate of increase in the maximum amount of moisture that the atmosphere can hold as it warms (</w:t>
      </w:r>
      <w:r w:rsidR="00151C4A" w:rsidRPr="00D506A9">
        <w:rPr>
          <w:rFonts w:cs="Times New Roman"/>
          <w:bCs/>
          <w:i/>
          <w:iCs/>
          <w:color w:val="212121"/>
          <w:lang w:val="en-GB" w:eastAsia="en-GB" w:bidi="th-TH"/>
        </w:rPr>
        <w:t>high confidence</w:t>
      </w:r>
      <w:r w:rsidR="00151C4A" w:rsidRPr="00D506A9">
        <w:rPr>
          <w:rFonts w:cs="Times New Roman"/>
          <w:bCs/>
          <w:color w:val="212121"/>
          <w:lang w:val="en-GB" w:eastAsia="en-GB" w:bidi="th-TH"/>
        </w:rPr>
        <w:t>), of about 7% per °C of global warming.</w:t>
      </w:r>
      <w:r w:rsidR="00AB6006" w:rsidRPr="00D506A9">
        <w:rPr>
          <w:rFonts w:cs="Times New Roman"/>
          <w:bCs/>
          <w:lang w:val="en-GB"/>
        </w:rPr>
        <w:t>The increase in the frequency of heavy precipitation events will accelerate with more warming and will be higher for rarer events (</w:t>
      </w:r>
      <w:r w:rsidR="00AB6006" w:rsidRPr="00D506A9">
        <w:rPr>
          <w:rFonts w:cs="Times New Roman"/>
          <w:bCs/>
          <w:i/>
          <w:iCs/>
          <w:lang w:val="en-GB"/>
        </w:rPr>
        <w:t>high confidence)</w:t>
      </w:r>
      <w:r w:rsidR="00AB6006" w:rsidRPr="00D506A9">
        <w:rPr>
          <w:rFonts w:cs="Times New Roman"/>
          <w:bCs/>
          <w:lang w:val="en-GB"/>
        </w:rPr>
        <w:t xml:space="preserve">, with 10-year and 50-year events to be approximately double and triple, respectively, at the 4°C warming level. Increases in the intensity of extreme precipitation events at regional scales will depend on the amount of regional warming as well as changes in atmospheric circulation and storm dynamics leading to regional differences in the rate of heavy precipitation changes </w:t>
      </w:r>
      <w:r w:rsidR="00AB6006" w:rsidRPr="00D506A9">
        <w:rPr>
          <w:rFonts w:cs="Times New Roman"/>
          <w:bCs/>
          <w:i/>
          <w:iCs/>
          <w:lang w:val="en-GB"/>
        </w:rPr>
        <w:t>(high confidence)</w:t>
      </w:r>
      <w:r w:rsidR="00AB6006" w:rsidRPr="00D506A9">
        <w:rPr>
          <w:rFonts w:cs="Times New Roman"/>
          <w:bCs/>
          <w:lang w:val="en-GB"/>
        </w:rPr>
        <w:t>.</w:t>
      </w:r>
      <w:r w:rsidR="00AB6006" w:rsidRPr="002B473C">
        <w:rPr>
          <w:rFonts w:cs="Times New Roman"/>
          <w:bCs/>
          <w:lang w:val="en-GB"/>
        </w:rPr>
        <w:br/>
      </w:r>
    </w:p>
    <w:p w14:paraId="1C856E18" w14:textId="77777777" w:rsidR="00AB6006" w:rsidRPr="00D424AA" w:rsidRDefault="00AB6006" w:rsidP="00D424AA">
      <w:pPr>
        <w:rPr>
          <w:rFonts w:eastAsia="DengXian" w:cs="Times New Roman"/>
          <w:b/>
          <w:bCs/>
          <w:lang w:val="en-GB"/>
        </w:rPr>
      </w:pPr>
    </w:p>
    <w:p w14:paraId="7981DB00" w14:textId="77777777" w:rsidR="00BA3BBB" w:rsidRPr="00D424AA" w:rsidRDefault="00BA3BBB" w:rsidP="00D424AA">
      <w:pPr>
        <w:pStyle w:val="AR6Chap11Level1111"/>
        <w:rPr>
          <w:rFonts w:cs="Times New Roman"/>
          <w:lang w:val="en-GB"/>
        </w:rPr>
      </w:pPr>
      <w:bookmarkStart w:id="1873" w:name="_Toc56520907"/>
      <w:bookmarkStart w:id="1874" w:name="_Toc527303099"/>
      <w:bookmarkStart w:id="1875" w:name="_Toc5603686"/>
      <w:bookmarkStart w:id="1876" w:name="_Toc6904542"/>
      <w:bookmarkStart w:id="1877" w:name="_Toc24546419"/>
      <w:bookmarkStart w:id="1878" w:name="_Toc29672884"/>
      <w:bookmarkStart w:id="1879" w:name="_Toc56915242"/>
      <w:bookmarkStart w:id="1880" w:name="_Toc70702998"/>
      <w:bookmarkEnd w:id="1873"/>
      <w:r w:rsidRPr="00D424AA">
        <w:rPr>
          <w:rFonts w:cs="Times New Roman"/>
          <w:lang w:val="en-GB"/>
        </w:rPr>
        <w:t>Floods</w:t>
      </w:r>
      <w:bookmarkEnd w:id="1874"/>
      <w:bookmarkEnd w:id="1875"/>
      <w:bookmarkEnd w:id="1876"/>
      <w:bookmarkEnd w:id="1877"/>
      <w:bookmarkEnd w:id="1878"/>
      <w:bookmarkEnd w:id="1879"/>
      <w:bookmarkEnd w:id="1880"/>
    </w:p>
    <w:p w14:paraId="05BB920E" w14:textId="77777777" w:rsidR="00BA3BBB" w:rsidRPr="00D424AA" w:rsidRDefault="00BA3BBB" w:rsidP="00D424AA">
      <w:pPr>
        <w:pStyle w:val="AR6BodyText"/>
        <w:rPr>
          <w:rFonts w:cs="Times New Roman"/>
          <w:lang w:val="en-GB"/>
        </w:rPr>
      </w:pPr>
    </w:p>
    <w:p w14:paraId="07DECABA" w14:textId="75696E09" w:rsidR="00BA3BBB" w:rsidRPr="00D424AA" w:rsidRDefault="00BA3BBB" w:rsidP="00D424AA">
      <w:pPr>
        <w:pStyle w:val="AR6BodyText"/>
        <w:rPr>
          <w:rFonts w:cs="Times New Roman"/>
          <w:lang w:val="en-GB"/>
        </w:rPr>
      </w:pPr>
      <w:r w:rsidRPr="00D424AA">
        <w:rPr>
          <w:rFonts w:cs="Times New Roman"/>
          <w:lang w:val="en-GB"/>
        </w:rPr>
        <w:t xml:space="preserve">Floods are the inundation of normally dry land and are classified into types (e.g., pluvial floods, flash floods, river floods, groundwater floods, surge floods, coastal floods) depending on the space and time scales and the major factors and processes involved </w:t>
      </w:r>
      <w:commentRangeStart w:id="1881"/>
      <w:r w:rsidRPr="00D424AA">
        <w:rPr>
          <w:rFonts w:cs="Times New Roman"/>
          <w:lang w:val="en-GB"/>
        </w:rPr>
        <w:fldChar w:fldCharType="begin" w:fldLock="1"/>
      </w:r>
      <w:r w:rsidR="00FF6231">
        <w:rPr>
          <w:rFonts w:cs="Times New Roman"/>
          <w:lang w:val="en-GB"/>
        </w:rPr>
        <w:instrText>ADDIN CSL_CITATION { "citationItems" : [ { "id" : "ITEM-1", "itemData" : { "DOI" : "10.1016/j.jhydrol.2014.09.089", "abstract" : "\u00a9 2014 The Authors. Flood generation is triggered by the interaction of the hydrological pre-conditions and the meteorological conditions at different space-time scales. This interaction results in floods of diverse characteristics, e.g. spatial flood extent and temporal flood progression. While previous studies have either linked flood occurrence to weather patterns neglecting the hydrological pre-conditions or categorised floods according to their generating mechanisms into flood types, this study combines both approaches. Exemplary for the Elbe River basin, the influence of pre-event soil moisture as an indicator of hydrological pre-conditions, on the link between weather patterns and flood occurrence is investigated. Flood favouring soil moisture and weather patterns as well as their combined influence on flood occurrence are examined. Flood types are identified and linked to soil moisture and weather patterns. The results show that the flood favouring hydro-meteorological patterns vary between seasons and can be linked to flood types. The highest flood potential for long-rain floods is associated with a weather pattern that is often identified in the presence of so called 'Vb' cyclones. Rain-on-snow and snowmelt floods are associated with westerly and north-westerly wind directions. In the analysis period, 18% of weather patterns only caused flooding in case of preceding soil saturation. The presented concept is part of a paradigm shift from pure flood frequency analysis to a frequency analysis that bases itself on process understanding by describing flood occurrence and characteristics in dependence of hydro-meteorological patterns.", "author" : [ { "dropping-particle" : "", "family" : "Nied", "given" : "M.", "non-dropping-particle" : "", "parse-names" : false, "suffix" : "" }, { "dropping-particle" : "", "family" : "Pardowitz", "given" : "T.", "non-dropping-particle" : "", "parse-names" : false, "suffix" : "" }, { "dropping-particle" : "", "family" : "Nissen", "given" : "K.", "non-dropping-particle" : "", "parse-names" : false, "suffix" : "" }, { "dropping-particle" : "", "family" : "Ulbrich", "given" : "U.", "non-dropping-particle" : "", "parse-names" : false, "suffix" : "" }, { "dropping-particle" : "", "family" : "Hundecha", "given" : "Y.", "non-dropping-particle" : "", "parse-names" : false, "suffix" : "" }, { "dropping-particle" : "", "family" : "Merz", "given" : "B.", "non-dropping-particle" : "", "parse-names" : false, "suffix" : "" } ], "container-title" : "Journal of Hydrology", "id" : "ITEM-1", "issue" : "PD", "issued" : { "date-parts" : [ [ "2014" ] ] }, "page" : "3249-3262", "title" : "On the relationship between hydro-meteorological patterns and flood types", "translator" : [ { "dropping-particle" : "", "family" : "S1266", "given" : "", "non-dropping-particle" : "", "parse-names" : false, "suffix" : "" } ], "type" : "article-journal", "volume" : "519" }, "uris" : [ "http://www.mendeley.com/documents/?uuid=7d5ef689-e736-47f0-a91c-cd593c8458a8" ] }, { "id" : "ITEM-2", "itemData" : { "DOI" : "10.1038/s41558-018-0085-1", "ISSN" : "1758-678X", "author" : [ { "dropping-particle" : "", "family" : "Aerts", "given" : "J. C. J. H.", "non-dropping-particle" : "", "parse-names" : false, "suffix" : "" }, { "dropping-particle" : "", "family" : "Botzen", "given" : "W J", "non-dropping-particle" : "", "parse-names" : false, "suffix" : "" }, { "dropping-particle" : "", "family" : "Clarke", "given" : "K C", "non-dropping-particle" : "", "parse-names" : false, "suffix" : "" }, { "dropping-particle" : "", "family" : "Cutter", "given" : "S L", "non-dropping-particle" : "", "parse-names" : false, "suffix" : "" }, { "dropping-particle" : "", "family" : "Hall", "given" : "J W", "non-dropping-particle" : "", "parse-names" : false, "suffix" : "" }, { "dropping-particle" : "", "family" : "Merz", "given" : "B", "non-dropping-particle" : "", "parse-names" : false, "suffix" : "" }, { "dropping-particle" : "", "family" : "Michel-Kerjan", "given" : "E", "non-dropping-particle" : "", "parse-names" : false, "suffix" : "" }, { "dropping-particle" : "", "family" : "Mysiak", "given" : "J", "non-dropping-particle" : "", "parse-names" : false, "suffix" : "" }, { "dropping-particle" : "", "family" : "Surminski", "given" : "S", "non-dropping-particle" : "", "parse-names" : false, "suffix" : "" }, { "dropping-particle" : "", "family" : "Kunreuther", "given" : "H", "non-dropping-particle" : "", "parse-names" : false, "suffix" : "" } ], "container-title" : "Nature Climate Change", "id" : "ITEM-2", "issue" : "3", "issued" : { "date-parts" : [ [ "2018", "3", "27" ] ] }, "note" : "From Duplicate 1 (Integrating human behaviour dynamics into flood disaster risk assessment /704/242 /706/689/2788 /706/2805 perspective - Aerts, J.C.J.H.; Botzen, W J; Clarke, K C; Cutter, S L; Hall, J W; Merz, B; Michel-Kerjan, E; Mysiak, J; Surminski, S; Kunreuther, H)\n\nFrom Duplicate 1 (Integrating human behaviour dynamics into flood disaster risk assessment /704/242 /706/689/2788 /706/2805 perspective - Aerts, J.C.J.H.; Botzen, W J; Clarke, K C; Cutter, S L; Hall, J W; Merz, B; Michel-Kerjan, E; Mysiak, J; Surminski, S; Kunreuther, H)\n\nFrom Duplicate 1 (Integrating human behaviour dynamics into flood disaster risk assessment /704/242 /706/689/2788 /706/2805 perspective - Aerts, J.C.J.H.; Botzen, W J; Clarke, K C; Cutter, S L; Hall, J W; Merz, B; Michel-Kerjan, E; Mysiak, J; Surminski, S; Kunreuther, H)\n\ncited By 22\n\nFrom Duplicate 2 (Integrating human behaviour dynamics into flood disaster risk assessment /704/242 /706/689/2788 /706/2805 perspective - Aerts, J.C.J.H.; Botzen, W J; Clarke, K C; Cutter, S L; Hall, J W; Merz, B; Michel-Kerjan, E; Mysiak, J; Surminski, S; Kunreuther, H)\n\ncited By 22\n\nFrom Duplicate 2 (Integrating human behaviour dynamics into flood disaster risk assessment /704/242 /706/689/2788 /706/2805 perspective - Aerts, J.C.J.H.; Botzen, W J; Clarke, K C; Cutter, S L; Hall, J W; Merz, B; Michel-Kerjan, E; Mysiak, J; Surminski, S; Kunreuther, H)\n\ncited By 22", "page" : "193-199", "title" : "Integrating human behaviour dynamics into flood disaster risk assessment", "translator" : [ { "dropping-particle" : "", "family" : "S2440", "given" : "", "non-dropping-particle" : "", "parse-names" : false, "suffix" : "" } ], "type" : "article-journal", "volume" : "8" }, "uris" : [ "http://www.mendeley.com/documents/?uuid=37848d99-69fe-4ac4-af17-f4d285b823ed" ] } ], "mendeley" : { "formattedCitation" : "(Nied et al., 2014; Aerts et al., 2018)", "manualFormatting" : "(Chapter 8, Section 8.2.3.2, Nied et al., 2014; Aerts et al., 2018)", "plainTextFormattedCitation" : "(Nied et al., 2014; Aerts et al., 2018)", "previouslyFormattedCitation" : "(Nied et al., 2014; Aerts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pter 8, Section 8.2.3.2, Nied et al., 2014; Aerts et al., 2018)</w:t>
      </w:r>
      <w:r w:rsidRPr="00D424AA">
        <w:rPr>
          <w:rFonts w:cs="Times New Roman"/>
          <w:lang w:val="en-GB"/>
        </w:rPr>
        <w:fldChar w:fldCharType="end"/>
      </w:r>
      <w:commentRangeEnd w:id="1881"/>
      <w:r w:rsidR="00A26296">
        <w:rPr>
          <w:rStyle w:val="Marquedecommentaire"/>
        </w:rPr>
        <w:commentReference w:id="1881"/>
      </w:r>
      <w:r w:rsidRPr="00841A35">
        <w:rPr>
          <w:rFonts w:cs="Times New Roman"/>
          <w:lang w:val="en-GB"/>
        </w:rPr>
        <w:t>. Flooded area is difficult to measure or quantify and, for this reason, many of the existing studies on changes in floods focus on streamflow. Thus, this section assess</w:t>
      </w:r>
      <w:r w:rsidRPr="00D424AA">
        <w:rPr>
          <w:rFonts w:cs="Times New Roman"/>
          <w:lang w:val="en-GB"/>
        </w:rPr>
        <w:t>es changes in flow as a proxy for river floods, in addition to some types of flash floods. Pluvial and urban floods, types of flash floods resulting from the precipitation intensity exceeding the capacity of natural and artificial drainage systems, are directly linked to extreme precipitation. Because of this link, changes in extreme precipitation are the main proxy for inferring changes in pluvial and urban floods (see also Section 12.4, REF Chapter 12), assuming there is no additional change in the surface condition. Changes in these types of floods are not assessed in this section, but can be inferred from the assessment of changes in heavy precipitation in Section 11.4. Coastal floods due to extreme sea levels and flood changes at regional scales are assessed in Chapter 12 (</w:t>
      </w:r>
      <w:r w:rsidR="00151C4A" w:rsidRPr="00D424AA">
        <w:rPr>
          <w:rFonts w:cs="Times New Roman"/>
          <w:lang w:val="en-GB"/>
        </w:rPr>
        <w:t>12.4)</w:t>
      </w:r>
      <w:r w:rsidRPr="00D424AA">
        <w:rPr>
          <w:rFonts w:cs="Times New Roman"/>
          <w:lang w:val="en-GB"/>
        </w:rPr>
        <w:t xml:space="preserve">. </w:t>
      </w:r>
    </w:p>
    <w:p w14:paraId="0913F86C" w14:textId="77777777" w:rsidR="00BA3BBB" w:rsidRPr="00D424AA" w:rsidRDefault="00BA3BBB" w:rsidP="00D424AA">
      <w:pPr>
        <w:pStyle w:val="AR6BodyText"/>
        <w:rPr>
          <w:rFonts w:cs="Times New Roman"/>
          <w:lang w:val="en-GB"/>
        </w:rPr>
      </w:pPr>
    </w:p>
    <w:p w14:paraId="5E2DF936" w14:textId="77777777" w:rsidR="00BA3BBB" w:rsidRPr="00D424AA" w:rsidRDefault="00BA3BBB" w:rsidP="00D424AA">
      <w:pPr>
        <w:pStyle w:val="AR6BodyText"/>
        <w:rPr>
          <w:rFonts w:cs="Times New Roman"/>
          <w:lang w:val="en-GB"/>
        </w:rPr>
      </w:pPr>
      <w:bookmarkStart w:id="1882" w:name="_Toc520105796"/>
    </w:p>
    <w:p w14:paraId="24BE6C61" w14:textId="77777777" w:rsidR="00BA3BBB" w:rsidRPr="00D424AA" w:rsidRDefault="00BA3BBB" w:rsidP="00D424AA">
      <w:pPr>
        <w:pStyle w:val="AR6Chap11Level21111"/>
        <w:rPr>
          <w:rFonts w:cs="Times New Roman"/>
          <w:lang w:val="en-GB"/>
        </w:rPr>
      </w:pPr>
      <w:bookmarkStart w:id="1883" w:name="_Toc527303101"/>
      <w:bookmarkStart w:id="1884" w:name="_Toc5018245"/>
      <w:bookmarkStart w:id="1885" w:name="_Toc5603687"/>
      <w:bookmarkStart w:id="1886" w:name="_Toc24546420"/>
      <w:bookmarkStart w:id="1887" w:name="_Toc29672885"/>
      <w:bookmarkStart w:id="1888" w:name="_Toc56915243"/>
      <w:bookmarkStart w:id="1889" w:name="_Toc70702999"/>
      <w:r w:rsidRPr="00D424AA">
        <w:rPr>
          <w:rFonts w:cs="Times New Roman"/>
          <w:lang w:val="en-GB"/>
        </w:rPr>
        <w:t xml:space="preserve">Mechanisms and </w:t>
      </w:r>
      <w:bookmarkEnd w:id="1882"/>
      <w:bookmarkEnd w:id="1883"/>
      <w:bookmarkEnd w:id="1884"/>
      <w:bookmarkEnd w:id="1885"/>
      <w:bookmarkEnd w:id="1886"/>
      <w:bookmarkEnd w:id="1887"/>
      <w:r w:rsidRPr="00D424AA">
        <w:rPr>
          <w:rFonts w:cs="Times New Roman"/>
          <w:lang w:val="en-GB"/>
        </w:rPr>
        <w:t>drivers</w:t>
      </w:r>
      <w:bookmarkEnd w:id="1888"/>
      <w:bookmarkEnd w:id="1889"/>
    </w:p>
    <w:p w14:paraId="38507DF6" w14:textId="77777777" w:rsidR="00BA3BBB" w:rsidRPr="00D424AA" w:rsidRDefault="00BA3BBB" w:rsidP="00D424AA">
      <w:pPr>
        <w:pStyle w:val="AR6BodyText"/>
        <w:rPr>
          <w:rFonts w:cs="Times New Roman"/>
          <w:lang w:val="en-GB"/>
        </w:rPr>
      </w:pPr>
    </w:p>
    <w:p w14:paraId="02FD0D1B" w14:textId="2C28698A" w:rsidR="00BA3BBB" w:rsidRPr="00D424AA" w:rsidRDefault="00BA3BBB" w:rsidP="00D424AA">
      <w:pPr>
        <w:pStyle w:val="AR6BodyText"/>
        <w:rPr>
          <w:rFonts w:cs="Times New Roman"/>
          <w:lang w:val="en-GB"/>
        </w:rPr>
      </w:pPr>
      <w:r w:rsidRPr="00D424AA">
        <w:rPr>
          <w:rFonts w:cs="Times New Roman"/>
          <w:lang w:val="en-GB"/>
        </w:rPr>
        <w:t xml:space="preserve">Since AR5, the number of studies on understanding how floods may have changed and will change in the future has substantially increased. Floods are a complex interplay of hydrology, climate, and human management, and the relative importance of these factors is different for different flood types and regions.  </w:t>
      </w:r>
    </w:p>
    <w:p w14:paraId="31F1B8D8" w14:textId="77777777" w:rsidR="00BA3BBB" w:rsidRPr="00D424AA" w:rsidRDefault="00BA3BBB" w:rsidP="00D424AA">
      <w:pPr>
        <w:pStyle w:val="AR6BodyText"/>
        <w:rPr>
          <w:rFonts w:cs="Times New Roman"/>
          <w:lang w:val="en-GB"/>
        </w:rPr>
      </w:pPr>
    </w:p>
    <w:p w14:paraId="35CCE449" w14:textId="7DE00646" w:rsidR="002B473C" w:rsidRDefault="00BA3BBB" w:rsidP="00D424AA">
      <w:pPr>
        <w:pStyle w:val="AR6BodyText"/>
        <w:rPr>
          <w:rFonts w:cs="Times New Roman"/>
          <w:lang w:val="nb-NO"/>
        </w:rPr>
      </w:pPr>
      <w:r w:rsidRPr="00D424AA">
        <w:rPr>
          <w:rFonts w:cs="Times New Roman"/>
          <w:lang w:val="en-GB"/>
        </w:rPr>
        <w:t xml:space="preserve">In addition to the amount and intensity of precipitation, the main factors for river floods include antecedent soil moisture </w:t>
      </w:r>
      <w:r w:rsidRPr="00D424AA">
        <w:rPr>
          <w:rFonts w:cs="Times New Roman"/>
          <w:lang w:val="en-GB"/>
        </w:rPr>
        <w:fldChar w:fldCharType="begin" w:fldLock="1"/>
      </w:r>
      <w:r w:rsidR="00FF6231">
        <w:rPr>
          <w:rFonts w:cs="Times New Roman"/>
          <w:lang w:val="en-GB"/>
        </w:rPr>
        <w:instrText>ADDIN CSL_CITATION { "citationItems" : [ { "id" : "ITEM-1", "itemData" : { "DOI" : "10.1002/2016GL068070", "ISSN" : "00948276", "abstract" : "Abstract River flooding can have severe societal, economic, and environmental consequences. However, limited understanding of the regional differences in flood-generating mechanisms results in poorly understood historical flood trends and uncertain predictions of future flood conditions. Through systematic data analyses of 420 catchments we expose the primary drivers of flooding across the contiguous United States. This is achieved by exploring which flood-generating processes control the seasonality and magnitude of maximum annual flows. The regional patterns of seasonality and interannual variabilities of maximum annual flows are, in general, poorly explained by rainfall characteristics alone. For most catchments soil moisture dependent precipitation excess, snowmelt, and rain-on-snow events are found to be much better predictors of the flooding responses. The continental-scale classification of dominant flood-generating processes we generate here emphasizes the disparity in timing and variability between extreme rainfall and flooding and can assist predictions of flooding and flood risk within the continental U.S.", "author" : [ { "dropping-particle" : "", "family" : "Berghuijs", "given" : "Wouter R", "non-dropping-particle" : "", "parse-names" : false, "suffix" : "" }, { "dropping-particle" : "", "family" : "Woods", "given" : "Ross A", "non-dropping-particle" : "", "parse-names" : false, "suffix" : "" }, { "dropping-particle" : "", "family" : "Hutton", "given" : "Christopher J", "non-dropping-particle" : "", "parse-names" : false, "suffix" : "" }, { "dropping-particle" : "", "family" : "Sivapalan", "given" : "M", "non-dropping-particle" : "", "parse-names" : false, "suffix" : "" } ], "container-title" : "Geophysical Research Letters", "id" : "ITEM-1", "issue" : "9", "issued" : { "date-parts" : [ [ "2016", "5", "16" ] ] }, "note" : "From Duplicate 1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outer R; Woods, Ross A; Hutton, Christopher J; Sivapalan, M)\n\nFrom Duplicate 1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n\ncited By 31\n\nFrom Duplicate 2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 R., Berghuijs Wouter; A., Woods Ross; J., Hutton Christopher; M., Sivapalan)\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 "page" : "4382-4390", "title" : "Dominant flood generating mechanisms across the United States", "translator" : [ { "dropping-particle" : "", "family" : "S1582", "given" : "", "non-dropping-particle" : "", "parse-names" : false, "suffix" : "" } ], "type" : "article-journal", "volume" : "43" }, "uris" : [ "http://www.mendeley.com/documents/?uuid=ce5c4e17-7e9e-4b84-b47e-28387d84e54b" ] }, { "id" : "ITEM-2", "itemData" : { "DOI" : "10.1016/j.jhydrol.2014.04.014", "author" : [ { "dropping-particle" : "", "family" : "Paschalis", "given" : "A", "non-dropping-particle" : "", "parse-names" : false, "suffix" : "" }, { "dropping-particle" : "", "family" : "Fatichi", "given" : "S", "non-dropping-particle" : "", "parse-names" : false, "suffix" : "" }, { "dropping-particle" : "", "family" : "Molnar", "given" : "P", "non-dropping-particle" : "", "parse-names" : false, "suffix" : "" }, { "dropping-particle" : "", "family" : "Rimkus", "given" : "S", "non-dropping-particle" : "", "parse-names" : false, "suffix" : "" }, { "dropping-particle" : "", "family" : "Burlando", "given" : "P", "non-dropping-particle" : "", "parse-names" : false, "suffix" : "" } ], "container-title" : "Journal of Hydrology", "id" : "ITEM-2", "issued" : { "date-parts" : [ [ "2014" ] ] }, "note" : "cited By 29", "page" : "313-327", "title" : "On the effects of small scale space-time variability of rainfall on basin flood response", "translator" : [ { "dropping-particle" : "", "family" : "S445", "given" : "", "non-dropping-particle" : "", "parse-names" : false, "suffix" : "" } ], "type" : "article-journal", "volume" : "514" }, "uris" : [ "http://www.mendeley.com/documents/?uuid=0b5cb634-e45e-4435-878d-ce01b755f82f" ] }, { "id" : "ITEM-3", "itemData" : { "DOI" : "10.1002/2016GL069448", "ISSN" : "0094-8276", "abstract" : "Abstract Assessing changes to flooding is important for designing new and redesigning existing infrastructure to withstand future climates. While there is speculation that floods are likely to intensify in the future, this question is often difficult to assess due to inadequate records on streamflow extremes. An alternate way of determining possible extreme flooding is through assessment of the two key factors that lead to the intensification of floods: the intensification of causative rainfall and changes in the wetness conditions prior to rainfall. This study assesses global changes in the antecedent wetness prior to extreme rainfall. Our results indicate a significant increase in the antecedent moisture in Australia and Africa over the last century; however, there was also a decrease in Eurasia and insignificant change in North America. Given the nature of changes found in this study, any future flood assessment for global warming conditions should take into account antecedent moisture conditions.", "author" : [ { "dropping-particle" : "", "family" : "Woldemeskel", "given" : "Fitsum", "non-dropping-particle" : "", "parse-names" : false, "suffix" : "" }, { "dropping-particle" : "", "family" : "Sharma", "given" : "Ashish", "non-dropping-particle" : "", "parse-names" : false, "suffix" : "" } ], "container-title" : "Geophysical Research Letters", "id" : "ITEM-3", "issue" : "14", "issued" : { "date-parts" : [ [ "2016", "7", "12" ] ] }, "note" : "doi: 10.1002/2016GL069448", "page" : "7556-7563", "publisher" : "Wiley-Blackwell", "title" : "Should flood regimes change in a warming climate? The role of antecedent moisture conditions", "translator" : [ { "dropping-particle" : "", "family" : "S255", "given" : "", "non-dropping-particle" : "", "parse-names" : false, "suffix" : "" } ], "type" : "article-journal", "volume" : "43" }, "uris" : [ "http://www.mendeley.com/documents/?uuid=bebe1f2c-df35-40d4-86e5-538d97c95ddd" ] }, { "id" : "ITEM-4", "itemData" : { "DOI" : "10.1016/J.JHYDROL.2016.03.007", "ISSN" : "0022-1694", "abstract" : "The purpose of this paper is to contribute to the understanding of the importance of the initial soil moisture state for flash flood magnitudes. Four extreme events that occurred in different case study regions were analysed, one winter and one autumn flash flood in the Giofiros and Almirida catchments in Crete, and two summer floods in the Rastenberg catchment in Austria. The hydrological processes were simulated by the spatially distributed flash flood model Kampus. For the Crete cases Kampus model was calibrated against remotely sensed soil moisture while for the Austrian case the model was calibrated against observed runoff. Kampus model was then used to estimate the sensitivity of the stream flow peak to initial soil moisture. The largest of the events analysed (in terms of specific peak discharge) was found to have a sensitivity of less than 0.2% flood peak change per % soil moisture change while the smallest event had a sensitivity of more than 3% flood peak change per % soil moisture change. This suggests that initial soil moisture effects on the flash flood response probably depend on event magnitude rather than on the climate or region. Moreover, the Austrian catchment was found to exhibit a more nonlinear relationship between antecedent soil moisture and the peak discharge than the Cretan catchments which was explained by differences in the soil type.", "author" : [ { "dropping-particle" : "", "family" : "Grillakis", "given" : "M.G.", "non-dropping-particle" : "", "parse-names" : false, "suffix" : "" }, { "dropping-particle" : "", "family" : "Koutroulis", "given" : "A.G.", "non-dropping-particle" : "", "parse-names" : false, "suffix" : "" }, { "dropping-particle" : "", "family" : "Komma", "given" : "J.", "non-dropping-particle" : "", "parse-names" : false, "suffix" : "" }, { "dropping-particle" : "", "family" : "Tsanis", "given" : "I.K.", "non-dropping-particle" : "", "parse-names" : false, "suffix" : "" }, { "dropping-particle" : "", "family" : "Wagner", "given" : "W.", "non-dropping-particle" : "", "parse-names" : false, "suffix" : "" }, { "dropping-particle" : "", "family" : "Bl\u00f6schl", "given" : "G.", "non-dropping-particle" : "", "parse-names" : false, "suffix" : "" } ], "container-title" : "Journal of Hydrology", "id" : "ITEM-4", "issued" : { "date-parts" : [ [ "2016", "10", "1" ] ] }, "page" : "206-217", "publisher" : "Elsevier", "title" : "Initial soil moisture effects on flash flood generation \u2013 A comparison between basins of contrasting hydro-climatic conditions", "translator" : [ { "dropping-particle" : "", "family" : "S269", "given" : "", "non-dropping-particle" : "", "parse-names" : false, "suffix" : "" } ], "type" : "article-journal", "volume" : "541" }, "uris" : [ "http://www.mendeley.com/documents/?uuid=bf03fe59-b118-3935-bbb2-5de25e621632" ] } ], "mendeley" : { "formattedCitation" : "(Paschalis et al., 2014; Berghuijs et al., 2016; Grillakis et al., 2016; Woldemeskel and Sharma, 2016)", "plainTextFormattedCitation" : "(Paschalis et al., 2014; Berghuijs et al., 2016; Grillakis et al., 2016; Woldemeskel and Sharma, 2016)", "previouslyFormattedCitation" : "(Paschalis et al., 2014; Berghuijs et al., 2016; Grillakis et al., 2016; Woldemeskel and Sharma,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schalis et al., 2014; Berghuijs et al., 2016; Grillakis et al., 2016; Woldemeskel and Sharma, 2016)</w:t>
      </w:r>
      <w:r w:rsidRPr="00D424AA">
        <w:rPr>
          <w:rFonts w:cs="Times New Roman"/>
          <w:lang w:val="en-GB"/>
        </w:rPr>
        <w:fldChar w:fldCharType="end"/>
      </w:r>
      <w:r w:rsidRPr="00841A35">
        <w:rPr>
          <w:rFonts w:cs="Times New Roman"/>
          <w:lang w:val="en-GB"/>
        </w:rPr>
        <w:t xml:space="preserve"> and snow water-equivalent in cold regions </w:t>
      </w:r>
      <w:r w:rsidRPr="00D424AA">
        <w:rPr>
          <w:rFonts w:cs="Times New Roman"/>
          <w:lang w:val="en-GB"/>
        </w:rPr>
        <w:fldChar w:fldCharType="begin" w:fldLock="1"/>
      </w:r>
      <w:r w:rsidR="00FF6231">
        <w:rPr>
          <w:rFonts w:cs="Times New Roman"/>
          <w:lang w:val="en-GB"/>
        </w:rPr>
        <w:instrText>ADDIN CSL_CITATION { "citationItems" : [ { "id" : "ITEM-1", "itemData" : { "DOI" : "10.1002/2016GL068070", "ISSN" : "00948276", "abstract" : "Abstract River flooding can have severe societal, economic, and environmental consequences. However, limited understanding of the regional differences in flood-generating mechanisms results in poorly understood historical flood trends and uncertain predictions of future flood conditions. Through systematic data analyses of 420 catchments we expose the primary drivers of flooding across the contiguous United States. This is achieved by exploring which flood-generating processes control the seasonality and magnitude of maximum annual flows. The regional patterns of seasonality and interannual variabilities of maximum annual flows are, in general, poorly explained by rainfall characteristics alone. For most catchments soil moisture dependent precipitation excess, snowmelt, and rain-on-snow events are found to be much better predictors of the flooding responses. The continental-scale classification of dominant flood-generating processes we generate here emphasizes the disparity in timing and variability between extreme rainfall and flooding and can assist predictions of flooding and flood risk within the continental U.S.", "author" : [ { "dropping-particle" : "", "family" : "Berghuijs", "given" : "Wouter R", "non-dropping-particle" : "", "parse-names" : false, "suffix" : "" }, { "dropping-particle" : "", "family" : "Woods", "given" : "Ross A", "non-dropping-particle" : "", "parse-names" : false, "suffix" : "" }, { "dropping-particle" : "", "family" : "Hutton", "given" : "Christopher J", "non-dropping-particle" : "", "parse-names" : false, "suffix" : "" }, { "dropping-particle" : "", "family" : "Sivapalan", "given" : "M", "non-dropping-particle" : "", "parse-names" : false, "suffix" : "" } ], "container-title" : "Geophysical Research Letters", "id" : "ITEM-1", "issue" : "9", "issued" : { "date-parts" : [ [ "2016", "5", "16" ] ] }, "note" : "From Duplicate 1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outer R; Woods, Ross A; Hutton, Christopher J; Sivapalan, M)\n\nFrom Duplicate 1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n\ncited By 31\n\nFrom Duplicate 2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 R., Berghuijs Wouter; A., Woods Ross; J., Hutton Christopher; M., Sivapalan)\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 "page" : "4382-4390", "title" : "Dominant flood generating mechanisms across the United States", "translator" : [ { "dropping-particle" : "", "family" : "S1582", "given" : "", "non-dropping-particle" : "", "parse-names" : false, "suffix" : "" } ], "type" : "article-journal", "volume" : "43" }, "uris" : [ "http://www.mendeley.com/documents/?uuid=ce5c4e17-7e9e-4b84-b47e-28387d84e54b" ] }, { "id" : "ITEM-2", "itemData" : { "DOI" : "10.1002/2015WR017326", "abstract" : "\u00a9 2015. American Geophysical Union. All Rights Reserved. Floods are governed by largely varying processes and thus exhibit various behaviors. Classification of flood events into flood types and the determination of their respective frequency is therefore important for a better understanding and prediction of floods. This study presents a flood classification for identifying flood patterns at a catchment scale by means of a fuzzy decision tree. Hence, events are represented as a spectrum of six main possible flood types that are attributed with their degree of acceptance. Considered types are flash, short rainfall, long rainfall, snow-melt, rainfall on snow and, in high alpine catchments, glacier-melt floods. The fuzzy decision tree also makes it possible to acknowledge the uncertainty present in the identification of flood processes and thus allows for more reliable flood class estimates than using a crisp decision tree, which identifies one flood type per event. Based on the data set in nine Swiss mountainous catchments, it was demonstrated that this approach is less sensitive to uncertainties in the classification attributes than the classical crisp approach. These results show that the fuzzy approach bears additional potential for analyses of flood patterns at a catchment scale and thereby it provides more realistic representation of flood processes.", "author" : [ { "dropping-particle" : "", "family" : "Sikorska", "given" : "A.E.", "non-dropping-particle" : "", "parse-names" : false, "suffix" : "" }, { "dropping-particle" : "", "family" : "Viviroli", "given" : "D.", "non-dropping-particle" : "", "parse-names" : false, "suffix" : "" }, { "dropping-particle" : "", "family" : "Seibert", "given" : "J.", "non-dropping-particle" : "", "parse-names" : false, "suffix" : "" } ], "container-title" : "Water Resources Research", "id" : "ITEM-2", "issue" : "10", "issued" : { "date-parts" : [ [ "2015" ] ] }, "page" : "7959-7976", "title" : "Flood-type classification in mountainous catchments using crisp and fuzzy decision trees", "translator" : [ { "dropping-particle" : "", "family" : "S1242", "given" : "", "non-dropping-particle" : "", "parse-names" : false, "suffix" : "" } ], "type" : "article-journal", "volume" : "51" }, "uris" : [ "http://www.mendeley.com/documents/?uuid=8175b518-22f5-44a7-849d-5e11d8ca1b67" ] } ], "mendeley" : { "formattedCitation" : "(Sikorska et al., 2015; Berghuijs et al., 2016)", "plainTextFormattedCitation" : "(Sikorska et al., 2015; Berghuijs et al., 2016)", "previouslyFormattedCitation" : "(Sikorska et al., 2015; Berghuijs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ikorska et al., 2015; Berghuijs et al., 2016)</w:t>
      </w:r>
      <w:r w:rsidRPr="00D424AA">
        <w:rPr>
          <w:rFonts w:cs="Times New Roman"/>
          <w:lang w:val="en-GB"/>
        </w:rPr>
        <w:fldChar w:fldCharType="end"/>
      </w:r>
      <w:r w:rsidRPr="00841A35">
        <w:rPr>
          <w:rFonts w:cs="Times New Roman"/>
          <w:lang w:val="en-GB"/>
        </w:rPr>
        <w:t>. Other factors are also important, including stream morphology</w:t>
      </w:r>
      <w:r w:rsidRPr="00D424AA">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02/2014GL062482", "ISSN" : "0094-8276", "abstract" : "Abstract Flooding is a major hazard to lives and infrastructure, but trends in flood hazard are poorly understood. The capacity of river channels to convey flood flows is typically assumed to be stationary, so changes in flood frequency are thought to be driven primarily by trends in streamflow. We have developed new methods for separately quantifying how trends in both streamflow and channel capacity have affected flood frequency at gauging sites across the United States Flood frequency was generally nonstationary, with increasing flood hazard at a statistically significant majority of sites. Changes in flood hazard driven by channel capacity were smaller, but more numerous, than those driven by streamflow. Our results demonstrate that accurately quantifying changes in flood hazard requires accounting separately for trends in both streamflow and channel capacity. They also show that channel capacity trends may have unforeseen consequences for flood management and for estimating flood insurance costs.", "author" : [ { "dropping-particle" : "", "family" : "Slater", "given" : "Louise J", "non-dropping-particle" : "", "parse-names" : false, "suffix" : "" }, { "dropping-particle" : "", "family" : "Singer", "given" : "Michael Bliss", "non-dropping-particle" : "", "parse-names" : false, "suffix" : "" }, { "dropping-particle" : "", "family" : "Kirchner", "given" : "James W", "non-dropping-particle" : "", "parse-names" : false, "suffix" : "" } ], "container-title" : "Geophysical Research Letters", "id" : "ITEM-1", "issue" : "2", "issued" : { "date-parts" : [ [ "2015", "1", "28" ] ] }, "note" : "doi: 10.1002/2014GL062482", "page" : "370-376", "publisher" : "John Wiley &amp; Sons, Ltd", "title" : "Hydrologic versus geomorphic drivers of trends in flood hazard", "translator" : [ { "dropping-particle" : "", "family" : "S3078", "given" : "", "non-dropping-particle" : "", "parse-names" : false, "suffix" : "" } ], "type" : "article-journal", "volume" : "42" }, "uris" : [ "http://www.mendeley.com/documents/?uuid=274ed0d7-5a81-4d96-b5c7-9071e9283795" ] }, { "id" : "ITEM-2", "itemData" : { "DOI" : "10.1016/j.jhydrol.2014.05.022", "abstract" : "\u00a9 2014 Elsevier B.V. Flash floods and debris flows develop at space and time scales that conventional observation systems for rainfall, streamflow and sediment discharge are not able to monitor. Consequently, the atmospheric, hydrological and geomorphic controls on these hydrogeomorphic processes are poorly understood, leading to highly uncertain warning and risk management. On the other hand, remote sensing of precipitation and numerical weather predictions have become the basis of several flood forecasting systems, enabling increasingly accurate detection of hazardous events. The objective of this paper is to provide a review on current European and international research on early warning systems for flash floods and debris flows. We expand upon these themes by identifying: (a) the state of the art; (b) knowledge gaps; and (c) suggested research directions to advance warning capabilities for extreme hydrogeomorphic processes. We also suggest three areas in which advancements in science will have immediate and important practical consequence, namely development of rainfall estimation and nowcasting schemes suited to the specific space-time scales, consolidating physical, engineering and social datasets of flash floods and debris-flows, integration of methods for multiple hydrogeomorphic hazard warning.", "author" : [ { "dropping-particle" : "", "family" : "Borga", "given" : "M.", "non-dropping-particle" : "", "parse-names" : false, "suffix" : "" }, { "dropping-particle" : "", "family" : "Stoffel", "given" : "M.", "non-dropping-particle" : "", "parse-names" : false, "suffix" : "" }, { "dropping-particle" : "", "family" : "Marchi", "given" : "L.", "non-dropping-particle" : "", "parse-names" : false, "suffix" : "" }, { "dropping-particle" : "", "family" : "Marra", "given" : "F.", "non-dropping-particle" : "", "parse-names" : false, "suffix" : "" }, { "dropping-particle" : "", "family" : "Jakob", "given" : "M.", "non-dropping-particle" : "", "parse-names" : false, "suffix" : "" } ], "container-title" : "Journal of Hydrology", "id" : "ITEM-2", "issue" : "PB", "issued" : { "date-parts" : [ [ "2014" ] ] }, "page" : "194-205", "title" : "Hydrogeomorphic response to extreme rainfall in headwater systems: Flash floods and debris flows", "translator" : [ { "dropping-particle" : "", "family" : "S1370", "given" : "", "non-dropping-particle" : "", "parse-names" : false, "suffix" : "" } ], "type" : "article-journal", "volume" : "518" }, "uris" : [ "http://www.mendeley.com/documents/?uuid=ea74c8bc-b4bd-4d9f-9cd3-65809d4f02b8" ] } ], "mendeley" : { "formattedCitation" : "(Borga et al., 2014; Slater et al., 2015)", "plainTextFormattedCitation" : "(Borga et al., 2014; Slater et al., 2015)", "previouslyFormattedCitation" : "(Borga et al., 2014; Slater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orga et al., 2014; Slater et al., 2015)</w:t>
      </w:r>
      <w:r w:rsidRPr="00D424AA">
        <w:rPr>
          <w:rFonts w:cs="Times New Roman"/>
          <w:lang w:val="en-GB"/>
        </w:rPr>
        <w:fldChar w:fldCharType="end"/>
      </w:r>
      <w:r w:rsidRPr="00841A35">
        <w:rPr>
          <w:rFonts w:cs="Times New Roman"/>
          <w:lang w:val="en-GB"/>
        </w:rPr>
        <w:t xml:space="preserve">, river and catchment engineering </w:t>
      </w:r>
      <w:r w:rsidRPr="00D424AA">
        <w:rPr>
          <w:rFonts w:cs="Times New Roman"/>
          <w:lang w:val="en-GB"/>
        </w:rPr>
        <w:fldChar w:fldCharType="begin" w:fldLock="1"/>
      </w:r>
      <w:r w:rsidR="00FF6231">
        <w:rPr>
          <w:rFonts w:cs="Times New Roman"/>
          <w:lang w:val="en-GB"/>
        </w:rPr>
        <w:instrText>ADDIN CSL_CITATION { "citationItems" : [ { "id" : "ITEM-1", "itemData" : { "DOI" : "10.1016/j.gloplacha.2012.10.004", "abstract" : "Increasing frequency of severe floods on the middle and lower Changjiang (Yangtze) River during the past few decades can be attributed to both abnormal monsoon rainfall and landscape changes that include extensive deforestation affecting river sedimentation, and shrinking lakes and levee construction that reduced the areas available for floodwater storage. The Three-Gorges Dam (TGD) and the South-to-North Water Transfer Project (SNWTP) will also affect frequency and intensity of severe floods in the Poyang Lake region of the middle Changjiang. Process-based National Integrated Catchment-based Eco-hydrology (NICE) model predicts that the TGD will increase flood risk during the early summer monsoon against the original justifications for building the dam, relating to complex river-lake-groundwater interactions. Several scenarios predict that morphological change will increase flood risk around the lake. This indicates the importance of managing both flood discharge and sediment deposition for the entire basin. Further, the authors assessed the impact of sand mining in the lake after its prohibition on the Changjiang, and clarified that alternative scenario of sand mining in lakes currently disconnected from the mainstream would reduce the flood risk to a greater extent than intensive dredging along junction channel. Because dry biomasses simulated by the model were linearly related to the Time-Integrated Normalized Difference Vegetation Index (TINDVI) estimated from satellite images, its decadal gradient during 1982-1999 showed a spatially heterogeneous distribution and generally decreasing trends beside the lakes, indicating that the increases in lake reclamation and the resultant decrease in rice productivity are closely related to the hydrologic changes. This integrated approach could help to minimize flood damage and promote better decisions addressing sustainable development. \u00a9 2012 Elsevier B.V.", "author" : [ { "dropping-particle" : "", "family" : "Nakayama", "given" : "T.", "non-dropping-particle" : "", "parse-names" : false, "suffix" : "" }, { "dropping-particle" : "", "family" : "Shankman", "given" : "D.", "non-dropping-particle" : "", "parse-names" : false, "suffix" : "" } ], "container-title" : "Global and Planetary Change", "id" : "ITEM-1", "issued" : { "date-parts" : [ [ "2013" ] ] }, "page" : "38-50", "title" : "Impact of the Three-Gorges Dam and water transfer project on Changjiang floods", "translator" : [ { "dropping-particle" : "", "family" : "S1372", "given" : "", "non-dropping-particle" : "", "parse-names" : false, "suffix" : "" } ], "type" : "article-journal", "volume" : "100" }, "uris" : [ "http://www.mendeley.com/documents/?uuid=1eeffcaa-4892-4910-8d3b-fba2f0e3f68c" ] }, { "id" : "ITEM-2", "itemData" : { "DOI" : "10.1029/2011WR011155", "ISSN" : "00431397", "abstract" : "Small dam safety is generally being ignored. The potential for dam failure resulting in catastrophic consequences for downstream communities, property, and the environment, warrants exploration of the threats and policy issues associated with the management of small/farm dams. The paper achieves this through a comparative analysis of differing levels of dam safety assurance policy: absent, driven, strong, and model. A strategic review is undertaken to establish international dam safety policy benchmarks and to identify a best practice model. A cost-effective engineering/accounting tool is presented to assist the policy selection process and complement the best practice model. The paper then demonstrates the significance of the small-dam safety problem with a case study of four Australian States,policy-absent South Australia, policy-driven Victoria, policy-strong New South Wales, and policy-modelTasmania. Surveys of farmer behavior practices provide empirical evidence of the importance of policy and its proper implementation. Both individual and cumulative farm dam failure threats are addressed and, with supporting empirical evidence, the need for ?appropriate? supervision of small dams is demonstrated. The paper adds to the existing international dam policy literature by identifying acceptable minimum level practice in private/farm dam safety assurance policy as well as updated international best practice policy guidelines while providing case study demonstration of how to apply the guidelines and empirical reinforcement of the need for ?appropriate? policy. The policy guidelines, cost-effective technology, and comparative lessons presented can assist any jurisdiction to determine and implement appropriate dam safety policy.", "author" : [ { "dropping-particle" : "", "family" : "Pisaniello", "given" : "John D.", "non-dropping-particle" : "", "parse-names" : false, "suffix" : "" }, { "dropping-particle" : "", "family" : "Tingey-Holyoak", "given" : "Joanne", "non-dropping-particle" : "", "parse-names" : false, "suffix" : "" }, { "dropping-particle" : "", "family" : "Burritt", "given" : "Roger L.", "non-dropping-particle" : "", "parse-names" : false, "suffix" : "" } ], "container-title" : "Water Resources Research", "id" : "ITEM-2", "issue" : "1", "issued" : { "date-parts" : [ [ "2012", "1", "31" ] ] }, "note" : "doi: 10.1029/2011WR011155", "publisher" : "Wiley-Blackwell", "title" : "Appropriate small dam management for minimizing catchment-wide safety threats: International benchmarked guidelines and demonstrative cases studies", "translator" : [ { "dropping-particle" : "", "family" : "S232", "given" : "", "non-dropping-particle" : "", "parse-names" : false, "suffix" : "" } ], "type" : "article-journal", "volume" : "48" }, "uris" : [ "http://www.mendeley.com/documents/?uuid=14b21375-9ae9-46a4-8504-3f7520c3c33f" ] }, { "id" : "ITEM-3", "itemData" : { "DOI" : "10.1061/(ASCE)HY.1943-7900.0001097", "ISSN" : "0733-9429", "author" : [ { "dropping-particle" : "", "family" : "Kim", "given" : "Byunghyun", "non-dropping-particle" : "", "parse-names" : false, "suffix" : "" }, { "dropping-particle" : "", "family" : "Sanders", "given" : "Brett F.", "non-dropping-particle" : "", "parse-names" : false, "suffix" : "" } ], "container-title" : "Journal of Hydraulic Engineering", "id" : "ITEM-3", "issue" : "5", "issued" : { "date-parts" : [ [ "2016", "5", "1" ] ] }, "note" : "doi: 10.1061/(ASCE)HY.1943-7900.0001097", "page" : "05016002", "publisher" : "American Society of Civil Engineers", "title" : "Dam-Break Flood Model Uncertainty Assessment: Case Study of Extreme Flooding with Multiple Dam Failures in Gangneung, South Korea", "translator" : [ { "dropping-particle" : "", "family" : "S233", "given" : "", "non-dropping-particle" : "", "parse-names" : false, "suffix" : "" } ], "type" : "article-journal", "volume" : "142" }, "uris" : [ "http://www.mendeley.com/documents/?uuid=60c7a651-7751-417a-9d90-77e96d41557b" ] } ], "mendeley" : { "formattedCitation" : "(Pisaniello et al., 2012; Nakayama and Shankman, 2013; Kim and Sanders, 2016)", "plainTextFormattedCitation" : "(Pisaniello et al., 2012; Nakayama and Shankman, 2013; Kim and Sanders, 2016)", "previouslyFormattedCitation" : "(Pisaniello et al., 2012; Nakayama and Shankman, 2013; Kim and Sanders,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isaniello et al., 2012; Nakayama and Shankman, 2013; Kim and Sanders, 2016)</w:t>
      </w:r>
      <w:r w:rsidRPr="00D424AA">
        <w:rPr>
          <w:rFonts w:cs="Times New Roman"/>
          <w:lang w:val="en-GB"/>
        </w:rPr>
        <w:fldChar w:fldCharType="end"/>
      </w:r>
      <w:r w:rsidRPr="00841A35">
        <w:rPr>
          <w:rFonts w:cs="Times New Roman"/>
          <w:lang w:val="en-GB"/>
        </w:rPr>
        <w:t xml:space="preserve">, land-use and land-cover characteristics </w:t>
      </w:r>
      <w:ins w:id="1890" w:author="Robin Matthews" w:date="2021-07-13T22:53:00Z">
        <w:r w:rsidR="00D37B08">
          <w:rPr>
            <w:rFonts w:cs="Times New Roman"/>
            <w:lang w:val="en-GB"/>
          </w:rPr>
          <w:fldChar w:fldCharType="begin" w:fldLock="1"/>
        </w:r>
      </w:ins>
      <w:r w:rsidR="0012753B">
        <w:rPr>
          <w:rFonts w:cs="Times New Roman"/>
          <w:lang w:val="en-GB"/>
        </w:rPr>
        <w:instrText>ADDIN CSL_CITATION { "citationItems" : [ { "id" : "ITEM-1", "itemData" : { "DOI" : "10.1016/j.scitotenv.2016.04.021", "abstract" : "\u00a9 2016 Elsevier B.V. This study assesses future flood risk in the Niger River Basin (NRB), for the first time considering the simultaneous effects of both projected climate change and land use changes. For this purpose, an ecohydrological process-based model (SWIM) was set up and validated for past climate and land use dynamics of the entire NRB. Model runs for future flood risks were conducted with an ensemble of 18 climate models, 13 of them dynamically downscaled from the CORDEX Africa project and five statistically downscaled Earth System Models. Two climate and two land use change scenarios were used to cover a broad range of potential developments in the region. Two flood indicators (annual 90th percentile and the 20-year return flood) were used to assess the future flood risk for the Upper, Middle and Lower Niger as well as the Benue. The modeling results generally show increases of flood magnitudes when comparing a scenario period in the near future (2021-2050) with a base period (1976-2005). Land use effects are more uncertain, but trends and relative changes for the different catchments of the NRB seem robust. The dry areas of the Sahelian and Sudanian regions of the basin show a particularly high sensitivity to climatic and land use changes, with an alarming increase of flood magnitudes in parts. A scenario with continuing transformation of natural vegetation into agricultural land and urbanization intensifies the flood risk in all parts of the NRB, while a \"regreening\" scenario can reduce flood magnitudes to some extent. Yet, land use change effects were smaller when compared to the effects of climate change. In the face of an already existing adaptation deficit to catastrophic flooding in the region, the authors argue for a mix of adaptation and mitigation efforts in order to reduce the flood risk in the NRB.", "author" : [ { "dropping-particle" : "", "family" : "Aich", "given" : "V.", "non-dropping-particle" : "", "parse-names" : false, "suffix" : "" }, { "dropping-particle" : "", "family" : "Liersch", "given" : "S.", "non-dropping-particle" : "", "parse-names" : false, "suffix" : "" }, { "dropping-particle" : "", "family" : "Vetter", "given" : "T.", "non-dropping-particle" : "", "parse-names" : false, "suffix" : "" }, { "dropping-particle" : "", "family" : "Fournet", "given" : "S.", "non-dropping-particle" : "", "parse-names" : false, "suffix" : "" }, { "dropping-particle" : "", "family" : "Andersson", "given" : "J.C.M.", "non-dropping-particle" : "", "parse-names" : false, "suffix" : "" }, { "dropping-particle" : "", "family" : "Calmanti", "given" : "S.", "non-dropping-particle" : "", "parse-names" : false, "suffix" : "" }, { "dropping-particle" : "", "family" : "Weert", "given" : "F.H.A.", "non-dropping-particle" : "van", "parse-names" : false, "suffix" : "" }, { "dropping-particle" : "", "family" : "Hattermann", "given" : "F.F.", "non-dropping-particle" : "", "parse-names" : false, "suffix" : "" }, { "dropping-particle" : "", "family" : "Paton", "given" : "E.N.", "non-dropping-particle" : "", "parse-names" : false, "suffix" : "" } ], "container-title" : "Science of the Total Environment", "id" : "ITEM-1", "issued" : { "date-parts" : [ [ "2016" ] ] }, "page" : "666-677", "title" : "Flood projections within the Niger River Basin under future land use and climate change", "translator" : [ { "dropping-particle" : "", "family" : "S427", "given" : "", "non-dropping-particle" : "", "parse-names" : false, "suffix" : "" } ], "type" : "article-journal", "volume" : "562" }, "uris" : [ "http://www.mendeley.com/documents/?uuid=0d6cb233-f44c-4c9f-ae12-061133f64095" ] }, { "id" : "ITEM-2", "itemData" : { "DOI" : "10.1002/2017WR020723", "abstract" : "\u00a9 2017. The Authors. Research gaps in understanding flood changes at the catchment scale caused by changes in forest management, agricultural practices, artificial drainage, and terracing are identified. Potential strategies in addressing these gaps are proposed, such as complex systems approaches to link processes across time scales, long-term experiments on physical-chemical-biological process interactions, and a focus on connectivity and patterns across spatial scales. It is suggested that these strategies will stimulate new research that coherently addresses the issues across hydrology, soil and agricultural sciences, forest engineering, forest ecology, and geomorphology.", "author" : [ { "dropping-particle" : "", "family" : "Rogger", "given" : "M.", "non-dropping-particle" : "", "parse-names" : false, "suffix" : "" }, { "dropping-particle" : "", "family" : "Agnoletti", "given" : "M.", "non-dropping-particle" : "", "parse-names" : false, "suffix" : "" }, { "dropping-particle" : "", "family" : "Alaoui", "given" : "A.", "non-dropping-particle" : "", "parse-names" : false, "suffix" : "" }, { "dropping-particle" : "", "family" : "Bathurst", "given" : "J.C.", "non-dropping-particle" : "", "parse-names" : false, "suffix" : "" }, { "dropping-particle" : "", "family" : "Bodner", "given" : "G.", "non-dropping-particle" : "", "parse-names" : false, "suffix" : "" }, { "dropping-particle" : "", "family" : "Borga", "given" : "M.", "non-dropping-particle" : "", "parse-names" : false, "suffix" : "" }, { "dropping-particle" : "", "family" : "Chaplot", "given" : "V.", "non-dropping-particle" : "", "parse-names" : false, "suffix" : "" }, { "dropping-particle" : "", "family" : "Gallart", "given" : "F.", "non-dropping-particle" : "", "parse-names" : false, "suffix" : "" }, { "dropping-particle" : "", "family" : "Glatzel", "given" : "G.", "non-dropping-particle" : "", "parse-names" : false, "suffix" : "" }, { "dropping-particle" : "", "family" : "Hall", "given" : "J.", "non-dropping-particle" : "", "parse-names" : false, "suffix" : "" }, { "dropping-particle" : "", "family" : "Holden", "given" : "J.", "non-dropping-particle" : "", "parse-names" : false, "suffix" : "" }, { "dropping-particle" : "", "family" : "Holko", "given" : "L.", "non-dropping-particle" : "", "parse-names" : false, "suffix" : "" }, { "dropping-particle" : "", "family" : "Horn", "given" : "R.", "non-dropping-particle" : "", "parse-names" : false, "suffix" : "" }, { "dropping-particle" : "", "family" : "Kiss", "given" : "A.", "non-dropping-particle" : "", "parse-names" : false, "suffix" : "" }, { "dropping-particle" : "", "family" : "Kohnov\u00e1", "given" : "S.", "non-dropping-particle" : "", "parse-names" : false, "suffix" : "" }, { "dropping-particle" : "", "family" : "Leitinger", "given" : "G.", "non-dropping-particle" : "", "parse-names" : false, "suffix" : "" }, { "dropping-particle" : "", "family" : "Lennartz", "given" : "B.", "non-dropping-particle" : "", "parse-names" : false, "suffix" : "" }, { "dropping-particle" : "", "family" : "Parajka", "given" : "J.", "non-dropping-particle" : "", "parse-names" : false, "suffix" : "" }, { "dropping-particle" : "", "family" : "Perdig\u00e3o", "given" : "R.", "non-dropping-particle" : "", "parse-names" : false, "suffix" : "" }, { "dropping-particle" : "", "family" : "Peth", "given" : "S.", "non-dropping-particle" : "", "parse-names" : false, "suffix" : "" }, { "dropping-particle" : "", "family" : "Plavcov\u00e1", "given" : "L.", "non-dropping-particle" : "", "parse-names" : false, "suffix" : "" }, { "dropping-particle" : "", "family" : "Quinton", "given" : "J.N.", "non-dropping-particle" : "", "parse-names" : false, "suffix" : "" }, { "dropping-particle" : "", "family" : "Robinson", "given" : "M.", "non-dropping-particle" : "", "parse-names" : false, "suffix" : "" }, { "dropping-particle" : "", "family" : "Salinas", "given" : "J.L.", "non-dropping-particle" : "", "parse-names" : false, "suffix" : "" }, { "dropping-particle" : "", "family" : "Santoro", "given" : "A.", "non-dropping-particle" : "", "parse-names" : false, "suffix" : "" }, { "dropping-particle" : "", "family" : "Szolgay", "given" : "J.", "non-dropping-particle" : "", "parse-names" : false, "suffix" : "" }, { "dropping-particle" : "", "family" : "Tron", "given" : "S.", "non-dropping-particle" : "", "parse-names" : false, "suffix" : "" }, { "dropping-particle" : "", "family" : "Akker", "given" : "J.J.H.", "non-dropping-particle" : "van den", "parse-names" : false, "suffix" : "" }, { "dropping-particle" : "", "family" : "Viglione", "given" : "A.", "non-dropping-particle" : "", "parse-names" : false, "suffix" : "" }, { "dropping-particle" : "", "family" : "Bl\u00f6schl", "given" : "G.", "non-dropping-particle" : "", "parse-names" : false, "suffix" : "" } ], "container-title" : "Water Resources Research", "id" : "ITEM-2", "issue" : "7", "issued" : { "date-parts" : [ [ "2017" ] ] }, "page" : "5209-5219", "title" : "Land use change impacts on floods at the catchment scale: Challenges and opportunities for future research", "translator" : [ { "dropping-particle" : "", "family" : "S412", "given" : "", "non-dropping-particle" : "", "parse-names" : false, "suffix" : "" } ], "type" : "article-journal", "volume" : "53" }, "uris" : [ "http://www.mendeley.com/documents/?uuid=a8c68448-e061-4392-89a9-416c32937163" ] } ], "mendeley" : { "formattedCitation" : "(Aich et al., 2016; Rogger et al., 2017)", "plainTextFormattedCitation" : "(Aich et al., 2016; Rogger et al., 2017)", "previouslyFormattedCitation" : "(Aich et al., 2016; Rogger et al., 2017)" }, "properties" : { "noteIndex" : 0 }, "schema" : "https://github.com/citation-style-language/schema/raw/master/csl-citation.json" }</w:instrText>
      </w:r>
      <w:ins w:id="1891" w:author="Robin Matthews" w:date="2021-07-13T22:53:00Z">
        <w:r w:rsidR="00D37B08">
          <w:rPr>
            <w:rFonts w:cs="Times New Roman"/>
            <w:lang w:val="en-GB"/>
          </w:rPr>
          <w:fldChar w:fldCharType="separate"/>
        </w:r>
        <w:r w:rsidR="00D37B08" w:rsidRPr="00CF2DE3">
          <w:rPr>
            <w:rFonts w:cs="Times New Roman"/>
            <w:noProof/>
            <w:lang w:val="en-GB"/>
          </w:rPr>
          <w:t>(Aich et al., 2016; Rogger et al., 2017)</w:t>
        </w:r>
        <w:r w:rsidR="00D37B08">
          <w:rPr>
            <w:rFonts w:cs="Times New Roman"/>
            <w:lang w:val="en-GB"/>
          </w:rPr>
          <w:fldChar w:fldCharType="end"/>
        </w:r>
        <w:r w:rsidR="00D37B08" w:rsidRPr="00841A35" w:rsidDel="00D37B08">
          <w:rPr>
            <w:rFonts w:cs="Times New Roman"/>
            <w:lang w:val="en-GB"/>
          </w:rPr>
          <w:t xml:space="preserve"> </w:t>
        </w:r>
      </w:ins>
      <w:del w:id="1892" w:author="Robin Matthews" w:date="2021-07-13T22:53:00Z">
        <w:r w:rsidRPr="00841A35" w:rsidDel="00D37B08">
          <w:rPr>
            <w:rFonts w:cs="Times New Roman"/>
            <w:lang w:val="en-GB"/>
          </w:rPr>
          <w:delText>(</w:delText>
        </w:r>
        <w:bookmarkStart w:id="1893" w:name="_Hlk77109187"/>
        <w:commentRangeStart w:id="1894"/>
        <w:r w:rsidRPr="00D424AA" w:rsidDel="00D37B08">
          <w:rPr>
            <w:rFonts w:cs="Times New Roman"/>
            <w:lang w:val="en-GB"/>
          </w:rPr>
          <w:fldChar w:fldCharType="begin" w:fldLock="1"/>
        </w:r>
        <w:r w:rsidR="00FF6231" w:rsidDel="00D37B08">
          <w:rPr>
            <w:rFonts w:cs="Times New Roman"/>
            <w:lang w:val="en-GB"/>
          </w:rPr>
          <w:delInstrText>ADDIN CSL_CITATION { "citationItems" : [ { "id" : "ITEM-1", "itemData" : { "DOI" : "10.1016/j.scitotenv.2016.04.021", "abstract" : "\u00a9 2016 Elsevier B.V. This study assesses future flood risk in the Niger River Basin (NRB), for the first time considering the simultaneous effects of both projected climate change and land use changes. For this purpose, an ecohydrological process-based model (SWIM) was set up and validated for past climate and land use dynamics of the entire NRB. Model runs for future flood risks were conducted with an ensemble of 18 climate models, 13 of them dynamically downscaled from the CORDEX Africa project and five statistically downscaled Earth System Models. Two climate and two land use change scenarios were used to cover a broad range of potential developments in the region. Two flood indicators (annual 90th percentile and the 20-year return flood) were used to assess the future flood risk for the Upper, Middle and Lower Niger as well as the Benue. The modeling results generally show increases of flood magnitudes when comparing a scenario period in the near future (2021-2050) with a base period (1976-2005). Land use effects are more uncertain, but trends and relative changes for the different catchments of the NRB seem robust. The dry areas of the Sahelian and Sudanian regions of the basin show a particularly high sensitivity to climatic and land use changes, with an alarming increase of flood magnitudes in parts. A scenario with continuing transformation of natural vegetation into agricultural land and urbanization intensifies the flood risk in all parts of the NRB, while a \"regreening\" scenario can reduce flood magnitudes to some extent. Yet, land use change effects were smaller when compared to the effects of climate change. In the face of an already existing adaptation deficit to catastrophic flooding in the region, the authors argue for a mix of adaptation and mitigation efforts in order to reduce the flood risk in the NRB.", "author" : [ { "dropping-particle" : "", "family" : "Aich", "given" : "V.", "non-dropping-particle" : "", "parse-names" : false, "suffix" : "" }, { "dropping-particle" : "", "family" : "Liersch", "given" : "S.", "non-dropping-particle" : "", "parse-names" : false, "suffix" : "" }, { "dropping-particle" : "", "family" : "Vetter", "given" : "T.", "non-dropping-particle" : "", "parse-names" : false, "suffix" : "" }, { "dropping-particle" : "", "family" : "Fournet", "given" : "S.", "non-dropping-particle" : "", "parse-names" : false, "suffix" : "" }, { "dropping-particle" : "", "family" : "Andersson", "given" : "J.C.M.", "non-dropping-particle" : "", "parse-names" : false, "suffix" : "" }, { "dropping-particle" : "", "family" : "Calmanti", "given" : "S.", "non-dropping-particle" : "", "parse-names" : false, "suffix" : "" }, { "dropping-particle" : "", "family" : "Weert", "given" : "F.H.A.", "non-dropping-particle" : "van", "parse-names" : false, "suffix" : "" }, { "dropping-particle" : "", "family" : "Hattermann", "given" : "F.F.", "non-dropping-particle" : "", "parse-names" : false, "suffix" : "" }, { "dropping-particle" : "", "family" : "Paton", "given" : "E.N.", "non-dropping-particle" : "", "parse-names" : false, "suffix" : "" } ], "container-title" : "Science of the Total Environment", "id" : "ITEM-1", "issued" : { "date-parts" : [ [ "2016" ] ] }, "page" : "666-677", "title" : "Flood projections within the Niger River Basin under future land use and climate change", "translator" : [ { "dropping-particle" : "", "family" : "S427", "given" : "", "non-dropping-particle" : "", "parse-names" : false, "suffix" : "" } ], "type" : "article-journal", "volume" : "562" }, "uris" : [ "http://www.mendeley.com/documents/?uuid=0d6cb233-f44c-4c9f-ae12-061133f64095" ] } ], "mendeley" : { "formattedCitation" : "(Aich et al., 2016)", "manualFormatting" : "Aich et al., 2016", "plainTextFormattedCitation" : "(Aich et al., 2016)", "previouslyFormattedCitation" : "(Aich et al., 2016)" }, "properties" : { "noteIndex" : 0 }, "schema" : "https://github.com/citation-style-language/schema/raw/master/csl-citation.json" }</w:delInstrText>
        </w:r>
        <w:r w:rsidRPr="00D424AA" w:rsidDel="00D37B08">
          <w:rPr>
            <w:rFonts w:cs="Times New Roman"/>
            <w:lang w:val="en-GB"/>
          </w:rPr>
          <w:fldChar w:fldCharType="separate"/>
        </w:r>
        <w:r w:rsidR="00A26296" w:rsidDel="00D37B08">
          <w:rPr>
            <w:rFonts w:cs="Times New Roman"/>
            <w:noProof/>
            <w:lang w:val="en-GB"/>
          </w:rPr>
          <w:delText>Aich et al., 2016</w:delText>
        </w:r>
        <w:r w:rsidRPr="00D424AA" w:rsidDel="00D37B08">
          <w:rPr>
            <w:rFonts w:cs="Times New Roman"/>
            <w:lang w:val="en-GB"/>
          </w:rPr>
          <w:fldChar w:fldCharType="end"/>
        </w:r>
        <w:commentRangeEnd w:id="1894"/>
        <w:r w:rsidR="00A26296" w:rsidDel="00D37B08">
          <w:rPr>
            <w:rStyle w:val="Marquedecommentaire"/>
          </w:rPr>
          <w:commentReference w:id="1894"/>
        </w:r>
        <w:r w:rsidRPr="00841A35" w:rsidDel="00D37B08">
          <w:rPr>
            <w:rFonts w:cs="Times New Roman"/>
            <w:lang w:val="en-GB"/>
          </w:rPr>
          <w:delText xml:space="preserve">; </w:delText>
        </w:r>
        <w:commentRangeStart w:id="1895"/>
        <w:r w:rsidRPr="00D424AA" w:rsidDel="00D37B08">
          <w:rPr>
            <w:rFonts w:cs="Times New Roman"/>
            <w:lang w:val="en-GB"/>
          </w:rPr>
          <w:fldChar w:fldCharType="begin" w:fldLock="1"/>
        </w:r>
        <w:r w:rsidR="00FF6231" w:rsidDel="00D37B08">
          <w:rPr>
            <w:rFonts w:cs="Times New Roman"/>
            <w:lang w:val="en-GB"/>
          </w:rPr>
          <w:delInstrText>ADDIN CSL_CITATION { "citationItems" : [ { "id" : "ITEM-1", "itemData" : { "DOI" : "10.1002/2017WR020723", "abstract" : "\u00a9 2017. The Authors. Research gaps in understanding flood changes at the catchment scale caused by changes in forest management, agricultural practices, artificial drainage, and terracing are identified. Potential strategies in addressing these gaps are proposed, such as complex systems approaches to link processes across time scales, long-term experiments on physical-chemical-biological process interactions, and a focus on connectivity and patterns across spatial scales. It is suggested that these strategies will stimulate new research that coherently addresses the issues across hydrology, soil and agricultural sciences, forest engineering, forest ecology, and geomorphology.", "author" : [ { "dropping-particle" : "", "family" : "Rogger", "given" : "M.", "non-dropping-particle" : "", "parse-names" : false, "suffix" : "" }, { "dropping-particle" : "", "family" : "Agnoletti", "given" : "M.", "non-dropping-particle" : "", "parse-names" : false, "suffix" : "" }, { "dropping-particle" : "", "family" : "Alaoui", "given" : "A.", "non-dropping-particle" : "", "parse-names" : false, "suffix" : "" }, { "dropping-particle" : "", "family" : "Bathurst", "given" : "J.C.", "non-dropping-particle" : "", "parse-names" : false, "suffix" : "" }, { "dropping-particle" : "", "family" : "Bodner", "given" : "G.", "non-dropping-particle" : "", "parse-names" : false, "suffix" : "" }, { "dropping-particle" : "", "family" : "Borga", "given" : "M.", "non-dropping-particle" : "", "parse-names" : false, "suffix" : "" }, { "dropping-particle" : "", "family" : "Chaplot", "given" : "V.", "non-dropping-particle" : "", "parse-names" : false, "suffix" : "" }, { "dropping-particle" : "", "family" : "Gallart", "given" : "F.", "non-dropping-particle" : "", "parse-names" : false, "suffix" : "" }, { "dropping-particle" : "", "family" : "Glatzel", "given" : "G.", "non-dropping-particle" : "", "parse-names" : false, "suffix" : "" }, { "dropping-particle" : "", "family" : "Hall", "given" : "J.", "non-dropping-particle" : "", "parse-names" : false, "suffix" : "" }, { "dropping-particle" : "", "family" : "Holden", "given" : "J.", "non-dropping-particle" : "", "parse-names" : false, "suffix" : "" }, { "dropping-particle" : "", "family" : "Holko", "given" : "L.", "non-dropping-particle" : "", "parse-names" : false, "suffix" : "" }, { "dropping-particle" : "", "family" : "Horn", "given" : "R.", "non-dropping-particle" : "", "parse-names" : false, "suffix" : "" }, { "dropping-particle" : "", "family" : "Kiss", "given" : "A.", "non-dropping-particle" : "", "parse-names" : false, "suffix" : "" }, { "dropping-particle" : "", "family" : "Kohnov\u00e1", "given" : "S.", "non-dropping-particle" : "", "parse-names" : false, "suffix" : "" }, { "dropping-particle" : "", "family" : "Leitinger", "given" : "G.", "non-dropping-particle" : "", "parse-names" : false, "suffix" : "" }, { "dropping-particle" : "", "family" : "Lennartz", "given" : "B.", "non-dropping-particle" : "", "parse-names" : false, "suffix" : "" }, { "dropping-particle" : "", "family" : "Parajka", "given" : "J.", "non-dropping-particle" : "", "parse-names" : false, "suffix" : "" }, { "dropping-particle" : "", "family" : "Perdig\u00e3o", "given" : "R.", "non-dropping-particle" : "", "parse-names" : false, "suffix" : "" }, { "dropping-particle" : "", "family" : "Peth", "given" : "S.", "non-dropping-particle" : "", "parse-names" : false, "suffix" : "" }, { "dropping-particle" : "", "family" : "Plavcov\u00e1", "given" : "L.", "non-dropping-particle" : "", "parse-names" : false, "suffix" : "" }, { "dropping-particle" : "", "family" : "Quinton", "given" : "J.N.", "non-dropping-particle" : "", "parse-names" : false, "suffix" : "" }, { "dropping-particle" : "", "family" : "Robinson", "given" : "M.", "non-dropping-particle" : "", "parse-names" : false, "suffix" : "" }, { "dropping-particle" : "", "family" : "Salinas", "given" : "J.L.", "non-dropping-particle" : "", "parse-names" : false, "suffix" : "" }, { "dropping-particle" : "", "family" : "Santoro", "given" : "A.", "non-dropping-particle" : "", "parse-names" : false, "suffix" : "" }, { "dropping-particle" : "", "family" : "Szolgay", "given" : "J.", "non-dropping-particle" : "", "parse-names" : false, "suffix" : "" }, { "dropping-particle" : "", "family" : "Tron", "given" : "S.", "non-dropping-particle" : "", "parse-names" : false, "suffix" : "" }, { "dropping-particle" : "", "family" : "Akker", "given" : "J.J.H.", "non-dropping-particle" : "van den", "parse-names" : false, "suffix" : "" }, { "dropping-particle" : "", "family" : "Viglione", "given" : "A.", "non-dropping-particle" : "", "parse-names" : false, "suffix" : "" }, { "dropping-particle" : "", "family" : "Bl\u00f6schl", "given" : "G.", "non-dropping-particle" : "", "parse-names" : false, "suffix" : "" } ], "container-title" : "Water Resources Research", "id" : "ITEM-1", "issue" : "7", "issued" : { "date-parts" : [ [ "2017" ] ] }, "page" : "5209-5219", "title" : "Land use change impacts on floods at the catchment scale: Challenges and opportunities for future research", "translator" : [ { "dropping-particle" : "", "family" : "S412", "given" : "", "non-dropping-particle" : "", "parse-names" : false, "suffix" : "" } ], "type" : "article-journal", "volume" : "53" }, "uris" : [ "http://www.mendeley.com/documents/?uuid=a8c68448-e061-4392-89a9-416c32937163" ] } ], "mendeley" : { "formattedCitation" : "(Rogger et al., 2017)", "manualFormatting" : "Rogger et al., 2017", "plainTextFormattedCitation" : "(Rogger et al., 2017)", "previouslyFormattedCitation" : "(Rogger et al., 2017)" }, "properties" : { "noteIndex" : 0 }, "schema" : "https://github.com/citation-style-language/schema/raw/master/csl-citation.json" }</w:delInstrText>
        </w:r>
        <w:r w:rsidRPr="00D424AA" w:rsidDel="00D37B08">
          <w:rPr>
            <w:rFonts w:cs="Times New Roman"/>
            <w:lang w:val="en-GB"/>
          </w:rPr>
          <w:fldChar w:fldCharType="separate"/>
        </w:r>
        <w:r w:rsidR="00A26296" w:rsidDel="00D37B08">
          <w:rPr>
            <w:rFonts w:cs="Times New Roman"/>
            <w:noProof/>
            <w:lang w:val="en-GB"/>
          </w:rPr>
          <w:delText>Rogger et al., 2017</w:delText>
        </w:r>
        <w:r w:rsidRPr="00D424AA" w:rsidDel="00D37B08">
          <w:rPr>
            <w:rFonts w:cs="Times New Roman"/>
            <w:lang w:val="en-GB"/>
          </w:rPr>
          <w:fldChar w:fldCharType="end"/>
        </w:r>
        <w:bookmarkEnd w:id="1893"/>
        <w:commentRangeEnd w:id="1895"/>
        <w:r w:rsidR="00A26296" w:rsidDel="00D37B08">
          <w:rPr>
            <w:rStyle w:val="Marquedecommentaire"/>
          </w:rPr>
          <w:commentReference w:id="1895"/>
        </w:r>
        <w:r w:rsidRPr="00841A35" w:rsidDel="00D37B08">
          <w:rPr>
            <w:rFonts w:cs="Times New Roman"/>
            <w:lang w:val="en-GB"/>
          </w:rPr>
          <w:delText>)</w:delText>
        </w:r>
      </w:del>
      <w:r w:rsidRPr="00841A35">
        <w:rPr>
          <w:rFonts w:cs="Times New Roman"/>
          <w:lang w:val="en-GB"/>
        </w:rPr>
        <w:t xml:space="preserve"> and changes </w:t>
      </w:r>
      <w:r w:rsidRPr="00D424AA">
        <w:rPr>
          <w:rFonts w:cs="Times New Roman"/>
          <w:lang w:val="en-GB"/>
        </w:rPr>
        <w:fldChar w:fldCharType="begin" w:fldLock="1"/>
      </w:r>
      <w:r w:rsidR="00FF6231">
        <w:rPr>
          <w:rFonts w:cs="Times New Roman"/>
          <w:lang w:val="en-GB"/>
        </w:rPr>
        <w:instrText>ADDIN CSL_CITATION { "citationItems" : [ { "id" : "ITEM-1", "itemData" : { "DOI" : "10.1029/2018WR024395", "ISSN" : "0043-1397", "abstract" : "Abstract Trees exert a fundamental control on the hydrologic cycle, yet previous research is unclear about the nuanced relationship between forest cover and riverine flood frequency. In the Northeastern United States, warming air temperatures have resulted in a decline of Eastern Hemlock (EH), and subsequent increases in observed catchment water yield. We evaluated the possibility of EH loss leading to a changed flooding regime. We first investigated plant hydraulic regulation by root water uptake in EH and American Beech (AB; a candidate successional species) through stable isotope analysis of stream, soil water, and plant xylem water. EH xylem water showed evidence of deeper soil water uptake than AB during both wet and dry seasons, suggesting species succession may be an important mechanism for altering catchment ?plant accessible water.? Next, we estimated catchment flood frequency with mechanistic hydrologic simulations for present conditions, and two hypothetical cases where all EH is succeeded by AB. The largest change to catchment extreme discharge after AB succession coincided with fall season tropical moisture export-derived precipitation. We observed reduced sensitivity under future climatic forcing with an ensemble simulation of five localized constructed analogs downscaled general circulation models. Thus, the influence of forest composition on the flood regime may be most related to the temporal alignment of the synoptic-scale processes that generate Atlantic Basin tropical cyclones and regional plant phenology of the Northeast United States. Our results provide a justification for using physically based hydrologic models incorporating plant hydraulic regulation when evaluating future flooding frequency.", "author" : [ { "dropping-particle" : "", "family" : "Knighton", "given" : "James", "non-dropping-particle" : "", "parse-names" : false, "suffix" : "" }, { "dropping-particle" : "", "family" : "Conneely", "given" : "Justin", "non-dropping-particle" : "", "parse-names" : false, "suffix" : "" }, { "dropping-particle" : "", "family" : "Walter", "given" : "M Todd", "non-dropping-particle" : "", "parse-names" : false, "suffix" : "" } ], "container-title" : "Water Resources Research", "id" : "ITEM-1", "issue" : "7", "issued" : { "date-parts" : [ [ "2019", "7", "1" ] ] }, "note" : "doi: 10.1029/2018WR024395", "page" : "5342-5359", "publisher" : "John Wiley &amp; Sons, Ltd", "title" : "Possible Increases in Flood Frequency Due to the Loss of Eastern Hemlock in the Northeastern United States: Observational Insights and Predicted Impacts", "translator" : [ { "dropping-particle" : "", "family" : "S3072", "given" : "", "non-dropping-particle" : "", "parse-names" : false, "suffix" : "" } ], "type" : "article-journal", "volume" : "55" }, "uris" : [ "http://www.mendeley.com/documents/?uuid=096cf432-c3b9-442d-9251-e444c02b6d16" ] } ], "mendeley" : { "formattedCitation" : "(Knighton et al., 2019)", "plainTextFormattedCitation" : "(Knighton et al., 2019)", "previouslyFormattedCitation" : "(Knight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ighton et al., 2019)</w:t>
      </w:r>
      <w:r w:rsidRPr="00D424AA">
        <w:rPr>
          <w:rFonts w:cs="Times New Roman"/>
          <w:lang w:val="en-GB"/>
        </w:rPr>
        <w:fldChar w:fldCharType="end"/>
      </w:r>
      <w:r w:rsidRPr="00841A35">
        <w:rPr>
          <w:rFonts w:cs="Times New Roman"/>
          <w:lang w:val="en-GB"/>
        </w:rPr>
        <w:t>, and feedbacks between climate, soil, snow, vegetati</w:t>
      </w:r>
      <w:r w:rsidRPr="00D424AA">
        <w:rPr>
          <w:rFonts w:cs="Times New Roman"/>
          <w:lang w:val="en-GB"/>
        </w:rPr>
        <w:t xml:space="preserve">on, etc. </w:t>
      </w:r>
      <w:r w:rsidRPr="00D424AA">
        <w:rPr>
          <w:rFonts w:cs="Times New Roman"/>
          <w:lang w:val="en-GB"/>
        </w:rPr>
        <w:fldChar w:fldCharType="begin" w:fldLock="1"/>
      </w:r>
      <w:r w:rsidR="00FF6231">
        <w:rPr>
          <w:rFonts w:cs="Times New Roman"/>
          <w:lang w:val="en-GB"/>
        </w:rPr>
        <w:instrText xml:space="preserve">ADDIN CSL_CITATION { "citationItems" : [ { "id" : "ITEM-1", "itemData" : { "DOI" : "10.5194/hess-18-2735-2014", "author" : [ { "dropping-particle" : "", "family" : "Hall", "given" : "J", "non-dropping-particle" : "", "parse-names" : false, "suffix" : "" }, { "dropping-particle" : "", "family" : "Arheimer", "given" : "B", "non-dropping-particle" : "", "parse-names" : false, "suffix" : "" }, { "dropping-particle" : "", "family" : "Borga", "given" : "M", "non-dropping-particle" : "", "parse-names" : false, "suffix" : "" }, { "dropping-particle" : "", "family" : "Br\u00e1zdil", "given" : "R", "non-dropping-particle" : "", "parse-names" : false, "suffix" : "" }, { "dropping-particle" : "", "family" : "Claps", "given" : "P", "non-dropping-particle" : "", "parse-names" : false, "suffix" : "" }, { "dropping-particle" : "", "family" : "Kiss", "given" : "A", "non-dropping-particle" : "", "parse-names" : false, "suffix" : "" }, { "dropping-particle" : "", "family" : "Kjeldsen", "given" : "T R", "non-dropping-particle" : "", "parse-names" : false, "suffix" : "" }, { "dropping-particle" : "", "family" : "Kriau\u0109uniene", "given" : "J", "non-dropping-particle" : "", "parse-names" : false, "suffix" : "" }, { "dropping-particle" : "", "family" : "Kundzewicz", "given" : "Z W", "non-dropping-particle" : "", "parse-names" : false, "suffix" : "" }, { "dropping-particle" : "", "family" : "Lang", "given" : "M", "non-dropping-particle" : "", "parse-names" : false, "suffix" : "" }, { "dropping-particle" : "", "family" : "Llasat", "given" : "M C", "non-dropping-particle" : "", "parse-names" : false, "suffix" : "" }, { "dropping-particle" : "", "family" : "Macdonald", "given" : "N", "non-dropping-particle" : "", "parse-names" : false, "suffix" : "" }, { "dropping-particle" : "", "family" : "McIntyre", "given" : "N", "non-dropping-particle" : "", "parse-names" : false, "suffix" : "" }, { "dropping-particle" : "", "family" : "Mediero", "given" : "L", "non-dropping-particle" : "", "parse-names" : false, "suffix" : "" }, { "dropping-particle" : "", "family" : "Merz", "given" : "B", "non-dropping-particle" : "", "parse-names" : false, "suffix" : "" }, { "dropping-particle" : "", "family" : "Merz", "given" : "R", "non-dropping-particle" : "", "parse-names" : false, "suffix" : "" }, { "dropping-particle" : "", "family" : "Molnar", "given" : "P", "non-dropping-particle" : "", "parse-names" : false, "suffix" : "" }, { "dropping-particle" : "", "family" : "Montanari", "given" : "A", "non-dropping-particle" : "", "parse-names" : false, "suffix" : "" }, { "dropping-particle" : "", "family" : "Neuhold", "given" : "C", "non-dropping-particle" : "", "parse-names" : false, "suffix" : "" }, { "dropping-particle" : "", "family" : "Parajka", "given" : "J", "non-dropping-particle" : "", "parse-names" : false, "suffix" : "" }, { "dropping-particle" : "", "family" : "Perdig\u00e3o", "given" : "R A P", "non-dropping-particle" : "", "parse-names" : false, "suffix" : "" }, { "dropping-particle" : "", "family" : "Plavcov\u00e1", "given" : "L", "non-dropping-particle" : "", "parse-names" : false, "suffix" : "" }, { "dropping-particle" : "", "family" : "Rogger", "given" : "M", "non-dropping-particle" : "", "parse-names" : false, "suffix" : "" }, { "dropping-particle" : "", "family" : "Salinas", "given" : "J L", "non-dropping-particle" : "", "parse-names" : false, "suffix" : "" }, { "dropping-particle" : "", "family" : "Sauquet", "given" : "E", "non-dropping-particle" : "", "parse-names" : false, "suffix" : "" }, { "dropping-particle" : "", "family" : "Sch\u00e4r", "given" : "C", "non-dropping-particle" : "", "parse-names" : false, "suffix" : "" }, { "dropping-particle" : "", "family" : "Szolgay", "given" : "J", "non-dropping-particle" : "", "parse-names" : false, "suffix" : "" }, { "dropping-particle" : "", "family" : "Viglione", "given" : "A", "non-dropping-particle" : "", "parse-names" : false, "suffix" : "" }, { "dropping-particle" : "", "family" : "Bl\u00f6schl", "given" : "G", "non-dropping-particle" : "", "parse-names" : false, "suffix" : "" } ], "container-title" : "Hydrology and Earth System Sciences", "id" : "ITEM-1", "issue" : "7", "issued" : { "date-parts" : [ [ "2014" ] ] }, "note" : "cited By 146", "page" : "2735-2772", "title" : "Understanding flood regime changes in Europe: A state-of-the-art assessment", "translator" : [ { "dropping-particle" : "", "family" : "S453", "given" : "", "non-dropping-particle" : "", "parse-names" : false, "suffix" : "" } ], "type" : "article-journal", "volume" : "18" }, "uris" : [ "http://www.mendeley.com/documents/?uuid=a5e40eef-41f0-4dbf-84a5-9016c9da8833" ] }, { "id" : "ITEM-2", "itemData" : { "DOI" : "10.1007/s00382-018-4375-0", "ISSN" : "0930-7575", "abstract" : "Significant flood damage occurred near Montreal in May 2017, as flow from the upstream Ottawa River basin (ORB) reached its highest levels in over 50 years. Analysis of observations and experiments performed with the fifth generation Canadian Regional Climate Model (CRCM5) show that much above average April precipitation over the ORB, a large fraction of which fell as rain on an existing snowpack, increased streamflow to near record-high levels. Subsequently, two heavy rainfall events affected the ORB in the first week of May, ultimately resulting in flooding. This heavy precipitation during April and May was linked to large-scale atmospheric features. Results from sensitivity experiments with CRCM5 suggest that the mass and distribution of the snowpack have a major influence on spring streamflow in the ORB. Furthermore, the importance of using an appropriate frozen soil parameterization when modelling spring streamflows in cold regions was confirmed. Event attribution using CRCM5 showed that events such as the heavy April 2017 precipitation accumulation over the ORB are between two and three times as likely to occur in the present-day climate as in the pre-industrial climate. This increase in the risk of heavy precipitation is linked to increased atmospheric moisture due to warmer temperatures in the present-day climate, a direct consequence of anthropogenic emissions, rather than changes in rain-generating mechanisms or circulation patterns. Warmer temperatures in the present-day climate also reduce early-spring snowpack in the ORB, offsetting the increase in rainfall and resulting in no discernible change to the likelihood of extreme surface runoff.", "author" : [ { "dropping-particle" : "", "family" : "Teufel", "given" : "Bernardo", "non-dropping-particle" : "", "parse-names" : false, "suffix" : "" }, { "dropping-particle" : "", "family" : "Sushama", "given" : "L", "non-dropping-particle" : "", "parse-names" : false, "suffix" : "" }, { "dropping-particle" : "", "family" : "Huziy", "given" : "O", "non-dropping-particle" : "", "parse-names" : false, "suffix" : "" }, { "dropping-particle" : "", "family" : "Diro", "given" : "G T", "non-dropping-particle" : "", "parse-names" : false, "suffix" : "" }, { "dropping-particle" : "", "family" : "Jeong", "given" : "D I", "non-dropping-particle" : "", "parse-names" : false, "suffix" : "" }, { "dropping-particle" : "", "family" : "Winger", "given" : "K", "non-dropping-particle" : "", "parse-names" : false, "suffix" : "" }, { "dropping-particle" : "", "family" : "Garnaud", "given" : "C", "non-dropping-particle" : "", "parse-names" : false, "suffix" : "" }, { "dropping-particle" : "", "family" : "Elia", "given" : "R", "non-dropping-particle" : "de", "parse-names" : false, "suffix" : "" }, { "dropping-particle" : "", "family" : "Zwiers", "given" : "F W", "non-dropping-particle" : "", "parse-names" : false, "suffix" : "" }, { "dropping-particle" : "", "family" : "Matthews", "given" : "H D", "non-dropping-particle" : "", "parse-names" : false, "suffix" : "" }, { "dropping-particle" : "", "family" : "Nguyen", "given" : "V.-T.-V.", "non-dropping-particle" : "", "parse-names" : false, "suffix" : "" } ], "container-title" : "Climate Dynamics", "id" : "ITEM-2", "issue" : "7-8", "issued" : { "date-parts" : [ [ "2019", "4", "14" ] ] }, "page" : "4193-4206", "title" : "Investigation of the mechanisms leading to the 2017 Montreal flood", "translator" : [ { "dropping-particle" : "", "family" : "S2296", "given" : "", "non-dropping-particle" : "", "parse-names" : false, "suffix" : "" } ], "type" : "article-journal", "volume" : "52" }, "uris" : [ "http://www.mendeley.com/documents/?uuid=b5dc3d1c-0319-43dc-98cd-a5021a4b9441" ] }, { "id" : "ITEM-3", "itemData" : { "DOI" : "10.1002/2016GL068070", "ISSN" : "00948276", "abstract" : "Abstract River flooding can have severe societal, economic, and environmental consequences. However, limited understanding of the regional differences in flood-generating mechanisms results in poorly understood historical flood trends and uncertain predictions of future flood conditions. Through systematic data analyses of 420 catchments we expose the primary drivers of flooding across the contiguous United States. This is achieved by exploring which flood-generating processes control the seasonality and magnitude of maximum annual flows. The regional patterns of seasonality and interannual variabilities of maximum annual flows are, in general, poorly explained by rainfall characteristics alone. For most catchments soil moisture dependent precipitation excess, snowmelt, and rain-on-snow events are found to be much better predictors of the flooding responses. The continental-scale classification of dominant flood-generating processes we generate here emphasizes the disparity in timing and variability between extreme rainfall and flooding and can assist predictions of flooding and flood risk within the continental U.S.", "author" : [ { "dropping-particle" : "", "family" : "Berghuijs", "given" : "Wouter R", "non-dropping-particle" : "", "parse-names" : false, "suffix" : "" }, { "dropping-particle" : "", "family" : "Woods", "given" : "Ross A", "non-dropping-particle" : "", "parse-names" : false, "suffix" : "" }, { "dropping-particle" : "", "family" : "Hutton", "given" : "Christopher J", "non-dropping-particle" : "", "parse-names" : false, "suffix" : "" }, { "dropping-particle" : "", "family" : "Sivapalan", "given" : "M", "non-dropping-particle" : "", "parse-names" : false, "suffix" : "" } ], "container-title" : "Geophysical Research Letters", "id" : "ITEM-3", "issue" : "9", "issued" : { "date-parts" : [ [ "2016", "5", "16" ] ] }, "note" : "From Duplicate 1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outer R; Woods, Ross A; Hutton, Christopher J; Sivapalan, M)\n\nFrom Duplicate 1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n\ncited By 31\n\nFrom Duplicate 2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 R., Berghuijs Wouter; A., Woods Ross; J., Hutton Christopher; M., Sivapalan)\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 "page" : "4382-4390", "title" : "Dominant flood generating mechanisms across the United States", "translator" : [ { "dropping-particle" : "", "family" : "S1582", "given" : "", "non-dropping-particle" : "", "parse-names" : false, "suffix" : "" } ], "type" : "article-journal", "volume" : "43" }, "uris" : [ "http://www.mendeley.com/documents/?uuid=ce5c4e17-7e9e-4b84-b47e-28387d84e54b" ] }, { "id" : "ITEM-4", "itemData" : { "DOI" : "10.1080/07011784.2015.1131629", "author" : [ { "dropping-particle" : "", "family" : "Buttle", "given" : "J M", "non-dropping-particle" : "", "parse-names" : false, "suffix" : "" }, { "dropping-particle" : "", "family" : "Allen", "given" : "D M", "non-dropping-particle" : "", "parse-names" : false, "suffix" : "" }, { "dropping-particle" : "", "family" : "Caissie", "given" : "D", "non-dropping-particle" : "", "parse-names" : false, "suffix" : "" }, { "dropping-particle" : "", "family" : "Davison", "given" : "B", "non-dropping-particle" : "", "parse-names" : false, "suffix" : "" }, { "dropping-particle" : "", "family" : "Hayashi", "given" : "M", "non-dropping-particle" : "", "parse-names" : false, "suffix" : "" }, { "dropping-particle" : "", "family" : "Peters", "given" : "D L", "non-dropping-particle" : "", "parse-names" : false, "suffix" : "" }, { "dropping-particle" : "", "family" : "Pomeroy", "given" : "J W", "non-dropping-particle" : "", "parse-names" : false, "suffix" : "" }, { "dropping-particle" : "", "family" : "Simonovic", "given" : "S", "non-dropping-particle" : "", "parse-names" : false, "suffix" : "" }, { "dropping-particle" : "", "family" : "St-Hilaire", "given" : "A", "non-dropping-particle" : "", "parse-names" : false, "suffix" : "" }, { "dropping-particle" : "", "family" : "Whitfield", "given" : "P H", "non-dropping-particle" : "", "parse-names" : false, "suffix" : "" } ], "container-title" : "Canadian Water Resources Journal", "id" : "ITEM-4", "issue" : "1-2", "issued" : { "date-parts" : [ [ "2016" ] ] }, "note" : "From Duplicate 1 (Flood processes in Canada: Regional and special aspects - Buttle, J M; Allen, D M; Caissie, D; Davison, B; Hayashi, M; Peters, D L; Pomeroy, J W; Simonovic, S; St-Hilaire, A; Whitfield, P H)\n\nFrom Duplicate 1 (Flood processes in Canada: Regional and special aspects - Buttle, J M; Allen, D M; Caissie, D; Davison, B; Hayashi, M; Peters, D L; Pomeroy, J W; Simonovic, S; St-Hilaire, A; Whitfield, P H)\n\nFrom Duplicate 1 (Flood processes in Canada: Regional and special aspects - Buttle, J M; Allen, D M; Caissie, D; Davison, B; Hayashi, M; Peters, D L; Pomeroy, J W; Simonovic, S; St-Hilaire, A; Whitfield, P H)\n\ncited By 23\n\nFrom Duplicate 2 (Flood processes in Canada: Regional and special aspects - Buttle, J M; Allen, D M; Caissie, D; Davison, B; Hayashi, M; Peters, D L; Pomeroy, J W; Simonovic, S; St-Hilaire, A; Whitfield, P H)\n\ncited By 23\n\nFrom Duplicate 2 (Flood processes in Canada: Regional and special aspects - Buttle, J M; Allen, D M; Caissie, D; Davison, B; Hayashi, M; Peters, D L; Pomeroy, J W; Simonovic, S; St-Hilaire, A; Whitfield, P H)\n\ncited By 23", "page" : "7-30", "title" : "Flood processes in Canada: Regional and special aspects", "translator" : [ { "dropping-particle" : "", "family" : "S2458", "given" : "", "non-dropping-particle" : "", "parse-names" : false, "suffix" : "" } ], "type" : "article-journal", "volume" : "41" }, "uris" : [ "http://www.mendeley.com/documents/?uuid=4a19f814-3965-4907-b6a7-44388a210c31" ] }, { "id" : "ITEM-5", "itemData" : { "DOI" : "10.5194/nhess-14-713-2014", "author" : [ { "dropping-particle" : "", "family" : "Ortega", "given" : "J A", "non-dropping-particle" : "", "parse-names" : false, "suffix" : "" }, { "dropping-particle" : "", "family" : "Razola", "given" : "L", "non-dropping-particle" : "", "parse-names" : false, "suffix" : "" }, { "dropping-particle" : "", "family" : "Garz\u00f3n", "given" : "G", "non-dropping-particle" : "", "parse-names" : false, "suffix" : "" } ], "container-title" : "Natural Hazards and Earth System Sciences", "id" : "ITEM-5", "issue" : "3", "issued" : { "date-parts" : [ [ "2014" ] ] }, "note" : "From Duplicate 1 (Recent human impacts and change in dynamics and morphology of ephemeral rivers - Ortega, J A; Razola, L; Garz\u00f3n, G)\n\ncited By 12\n\nFrom Duplicate 2 (Recent human impacts and change in dynamics and </w:instrText>
      </w:r>
      <w:r w:rsidR="00FF6231" w:rsidRPr="006A2665">
        <w:rPr>
          <w:rFonts w:cs="Times New Roman"/>
        </w:rPr>
        <w:instrText>morphology of ephemeral rivers - Ortega, J A; Razola, L; Garz\u00f3n, G)\n\nFrom Duplicate 1 (Recent human impacts and change in dynamics and morphology of ephemeral rivers - Ortega, J A; Razola, L; Garz\u00f3n, G)\n\ncited By 12\n\nFrom Duplicate 2 (Recent human impacts and change in dynamics and morphology of ephemeral rivers - Ortega, J A; Razola, L; Garz\u00f3n, G)\n\nFrom Duplicate 1 (Recent human impacts and change in dynamics and morphology of ephemeral rivers - Ortega, J A; Razola, L; Garz\u00f3n, G)\n\ncited By 12", "page" : "713-730", "title" : "Recent human impacts and change in dynamics and morphology of ephemeral rivers", "translator" : [ { "dropping-particle" : "", "family" : "S2445", "given" : "", "non-dropping-particle" : "", "parse-names" : false, "suffix" : "" } ], "type" : "article-journal", "volume" : "14" }, "uris" : [ "http://www.mendeley.com/documents/?uuid=64d3f292-e39f-41a7-9761-5768c2679162" ] } ], "mendeley" : { "formattedCitation" : "(Hall et al., 2014; Ortega et al., 2014; Berghuijs et al., 2016; Buttle et al., 2016; Teufel et al., 2019)", "plainTextFormattedCitation" : "(Hall et al., 2014; Ortega et al., 2014; Berghuijs et al., 2016; Buttle et al., 2016; Teufel et al., 2019)", "previouslyFormattedCitation" : "(Hall et al., 2014; Ortega et al., 2014; Berghuijs et al., 2016; Buttle et al., 2016; Teufel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Hall et al., 2014; Ortega et al., 2014; Berghuijs et al., 2016; Buttle et al., 2016; Teufel et al., 2019)</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Water regulation and management have, in general, increased resilience to flooding </w:t>
      </w:r>
      <w:r w:rsidRPr="00D424AA">
        <w:rPr>
          <w:rFonts w:cs="Times New Roman"/>
          <w:lang w:val="en-GB"/>
        </w:rPr>
        <w:fldChar w:fldCharType="begin" w:fldLock="1"/>
      </w:r>
      <w:r w:rsidR="00FF6231">
        <w:rPr>
          <w:rFonts w:cs="Times New Roman"/>
          <w:lang w:val="en-GB"/>
        </w:rPr>
        <w:instrText>ADDIN CSL_CITATION { "citationItems" : [ { "id" : "ITEM-1", "itemData" : { "DOI" : "10.1016/j.gloenvcha.2019.05.004", "ISSN" : "0959-3780", "abstract" : "Death tolls and economic losses from natural hazards continue to rise in many parts of the world. With the aim to reduce future impacts from natural disasters it is crucial to understand the variability in space and time of the vulnerability of people and economic assets. In this paper we quantified the temporal dynamics of socio-economic vulnerability, expressed as fatalities over exposed population and losses over exposed GDP, to climate-related hazards between 1980 and 2016. Using a global, spatially explicit framework that integrates population and economic dynamics with one of the most complete natural disaster loss databases we quantified mortality and loss rates across income levels and analyzed their relationship with wealth. Results show a clear decreasing trend in both human and economic vulnerability, with global average mortality and economic loss rates that have dropped by 6.5 and nearly 5 times, respectively, from 1980\u20131989 to 2007\u20132016. We further show a clear negative relation between vulnerability and wealth, which is strongest at the lowest income levels. This has led to a convergence in vulnerability between higher and lower income countries. Yet, there is still a considerable climate hazard vulnerability gap between poorer and richer countries.", "author" : [ { "dropping-particle" : "", "family" : "Formetta", "given" : "Giuseppe", "non-dropping-particle" : "", "parse-names" : false, "suffix" : "" }, { "dropping-particle" : "", "family" : "Feyen", "given" : "Luc", "non-dropping-particle" : "", "parse-names" : false, "suffix" : "" } ], "container-title" : "Global Environmental Change", "id" : "ITEM-1", "issued" : { "date-parts" : [ [ "2019" ] ] }, "page" : "101920", "title" : "Empirical evidence of declining global vulnerability to climate-related hazards", "translator" : [ { "dropping-particle" : "", "family" : "S2723", "given" : "", "non-dropping-particle" : "", "parse-names" : false, "suffix" : "" } ], "type" : "article-journal", "volume" : "57" }, "uris" : [ "http://www.mendeley.com/documents/?uuid=ffc5b2da-f109-4b63-af3e-b8480f0d0e23" ] } ], "mendeley" : { "formattedCitation" : "(Formetta and Feyen, 2019)", "plainTextFormattedCitation" : "(Formetta and Feyen, 2019)", "previouslyFormattedCitation" : "(Formetta and Feyen,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ormetta and Feyen, 2019)</w:t>
      </w:r>
      <w:r w:rsidRPr="00D424AA">
        <w:rPr>
          <w:rFonts w:cs="Times New Roman"/>
          <w:lang w:val="en-GB"/>
        </w:rPr>
        <w:fldChar w:fldCharType="end"/>
      </w:r>
      <w:r w:rsidRPr="00841A35">
        <w:rPr>
          <w:rFonts w:cs="Times New Roman"/>
          <w:lang w:val="en-GB"/>
        </w:rPr>
        <w:t xml:space="preserve">, masking effects of an increase in extreme precipitation on flood probability in some regions, even though they do not eliminate very extreme floods </w:t>
      </w:r>
      <w:r w:rsidRPr="00D424AA">
        <w:rPr>
          <w:rFonts w:cs="Times New Roman"/>
          <w:lang w:val="en-GB"/>
        </w:rPr>
        <w:fldChar w:fldCharType="begin" w:fldLock="1"/>
      </w:r>
      <w:r w:rsidR="00FF6231">
        <w:rPr>
          <w:rFonts w:cs="Times New Roman"/>
          <w:lang w:val="en-GB"/>
        </w:rPr>
        <w:instrText>ADDIN CSL_CITATION { "citationItems" : [ { "id" : "ITEM-1", "itemData" : { "DOI" : "10.1016/j.catena.2016.03.042", "ISSN" : "03418162", "abstract" : "\u00a9 2016 Elsevier B.V. Dams modify downstream hydrology because they alter natural river regimes and divert river flows. The Segre Basin is one of the main tributaries of the Ebro River in Northeastern Spain, and has a drainage area of 13,000 km2. In this study, we used data on long-term (1951\u20132013) river flows and climatic series to analyze the downstream cumulative effect of dams on natural river regimes and the disassociation between changes in climate and runoff in the Segre Basin. The headwaters of this basin are in the Pyrenees Mountains, and water flow has been highly regulated since the second half of the twentieth century due to the construction of numerous dams. We compared long-term monthly averages of upstream and downstream sectors, and assessed the relationship between the climatic and hydrological time series. Our results show that the progressive increase of the impounded ratio index (reservoir capacity) increased the disassociation between climate and runoff. This markedly exacerbated the negative trend in downstream runoff, so this decline that cannot be solely explained by climatic changes. Our results provide evidence that reservoirs can cause a significant decline in downstream runoff and significant alterations of natural river regimes.", "author" : [ { "dropping-particle" : "", "family" : "Vicente-Serrano", "given" : "S.M.", "non-dropping-particle" : "", "parse-names" : false, "suffix" : "" }, { "dropping-particle" : "", "family" : "Zabalza-Mart\u00ednez", "given" : "J.", "non-dropping-particle" : "", "parse-names" : false, "suffix" : "" }, { "dropping-particle" : "", "family" : "Borr\u00e0s", "given" : "G.", "non-dropping-particle" : "", "parse-names" : false, "suffix" : "" }, { "dropping-particle" : "", "family" : "L\u00f3pez-Moreno", "given" : "J.I.", "non-dropping-particle" : "", "parse-names" : false, "suffix" : "" }, { "dropping-particle" : "", "family" : "Pla", "given" : "E.", "non-dropping-particle" : "", "parse-names" : false, "suffix" : "" }, { "dropping-particle" : "", "family" : "Pascual", "given" : "D.", "non-dropping-particle" : "", "parse-names" : false, "suffix" : "" }, { "dropping-particle" : "", "family" : "Sav\u00e9", "given" : "R.", "non-dropping-particle" : "", "parse-names" : false, "suffix" : "" }, { "dropping-particle" : "", "family" : "Biel", "given" : "C.", "non-dropping-particle" : "", "parse-names" : false, "suffix" : "" }, { "dropping-particle" : "", "family" : "Funes", "given" : "I.", "non-dropping-particle" : "", "parse-names" : false, "suffix" : "" }, { "dropping-particle" : "", "family" : "Mart\u00edn-Hern\u00e1ndez", "given" : "N.", "non-dropping-particle" : "", "parse-names" : false, "suffix" : "" }, { "dropping-particle" : "", "family" : "Pe\u00f1a-Gallardo", "given" : "M.", "non-dropping-particle" : "", "parse-names" : false, "suffix" : "" }, { "dropping-particle" : "", "family" : "Beguer\u00eda", "given" : "S.", "non-dropping-particle" : "", "parse-names" : false, "suffix" : "" }, { "dropping-particle" : "", "family" : "Tomas-Burguera", "given" : "M.", "non-dropping-particle" : "", "parse-names" : false, "suffix" : "" } ], "container-title" : "Catena", "id" : "ITEM-1", "issued" : { "date-parts" : [ [ "2017" ] ] }, "title" : "Effect of reservoirs on streamflow and river regimes in a heavily regulated river basin of Northeast Spain", "translator" : [ { "dropping-particle" : "", "family" : "S2046", "given" : "", "non-dropping-particle" : "", "parse-names" : false, "suffix" : "" } ], "type" : "article-journal", "volume" : "149" }, "uris" : [ "http://www.mendeley.com/documents/?uuid=c3935ca5-48c2-4a62-a3a3-89e546119798" ] } ], "mendeley" : { "formattedCitation" : "(Vicente-Serrano et al., 2017)", "plainTextFormattedCitation" : "(Vicente-Serrano et al., 2017)", "previouslyFormattedCitation" : "(Vicente-Serrano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icente-Serrano et al., 2017)</w:t>
      </w:r>
      <w:r w:rsidRPr="00D424AA">
        <w:rPr>
          <w:rFonts w:cs="Times New Roman"/>
          <w:lang w:val="en-GB"/>
        </w:rPr>
        <w:fldChar w:fldCharType="end"/>
      </w:r>
      <w:r w:rsidRPr="00841A35">
        <w:rPr>
          <w:rFonts w:cs="Times New Roman"/>
          <w:lang w:val="en-GB"/>
        </w:rPr>
        <w:t>. This means that an increase in precipitation extremes may</w:t>
      </w:r>
      <w:r w:rsidRPr="00D424AA">
        <w:rPr>
          <w:rFonts w:cs="Times New Roman"/>
          <w:lang w:val="en-GB"/>
        </w:rPr>
        <w:t xml:space="preserve"> not always result in an increase in river floods </w:t>
      </w:r>
      <w:r w:rsidRPr="00D424AA">
        <w:rPr>
          <w:rFonts w:cs="Times New Roman"/>
          <w:lang w:val="en-GB"/>
        </w:rPr>
        <w:fldChar w:fldCharType="begin" w:fldLock="1"/>
      </w:r>
      <w:r w:rsidR="00FF6231">
        <w:rPr>
          <w:rFonts w:cs="Times New Roman"/>
          <w:lang w:val="en-GB"/>
        </w:rPr>
        <w:instrText>ADDIN CSL_CITATION { "citationItems" : [ { "id" : "ITEM-1", "itemData" : { "DOI" : "10.1029/2018WR023749", "ISSN" : "0043-1397", "abstract" : "\u00a92018. American Geophysical Union. All Rights Reserved. Despite evidence of increasing precipitation extremes, corresponding evidence for increases in flooding remains elusive. If anything, flood magnitudes are decreasing despite widespread claims by the climate community that if precipitation extremes increase, floods must also. In this commentary we suggest reasons why increases in extreme rainfall are not resulting in corresponding increases in flooding. Among the possible mechanisms responsible, we identify decreases in antecedent soil moisture, decreasing storm extent, and decreases in snowmelt. We argue that understanding the link between changes in precipitation and changes in flooding is a grand challenge for the hydrologic community and is deserving of increased attention.", "author" : [ { "dropping-particle" : "", "family" : "Sharma", "given" : "Ashish", "non-dropping-particle" : "", "parse-names" : false, "suffix" : "" }, { "dropping-particle" : "", "family" : "Wasko", "given" : "Conrad", "non-dropping-particle" : "", "parse-names" : false, "suffix" : "" }, { "dropping-particle" : "", "family" : "Lettenmaier", "given" : "Dennis P.", "non-dropping-particle" : "", "parse-names" : false, "suffix" : "" } ], "container-title" : "Water Resources Research", "id" : "ITEM-1", "issue" : "11", "issued" : { "date-parts" : [ [ "2018", "11", "16" ] ] }, "page" : "8545-8551", "title" : "If precipitation extremes are increasing, why aren't floods?", "translator" : [ { "dropping-particle" : "", "family" : "S1371", "given" : "", "non-dropping-particle" : "", "parse-names" : false, "suffix" : "" } ], "type" : "article-journal", "volume" : "54" }, "uris" : [ "http://www.mendeley.com/documents/?uuid=5942d607-30d3-4ba2-8d4d-333bb121551d" ] }, { "id" : "ITEM-2", "itemData" : { "DOI" : "10.1029/2020GL088684", "ISSN" : "0094-8276", "abstract" : "Abstract Despite increasing evidence of intensification of extreme precipitation events associated with a warming climate, the magnitude of peak river flows is decreasing in many parts of the world. To better understand the range of relationships between precipitation extremes and floods, we analyzed annual precipitation extremes and flood events over the contiguous United States from 1980 to 2014. A low correlation (less than 0.2) between changes in precipitation extremes and changes in floods was found, attributable to a small fraction of co-occurrence. The covariation between precipitation extremes and floods is also substantially low, with a majority of catchments having a coefficient of determination of less than 0.5, even among the catchments with a relatively high fraction of annual maxima precipitation that can be linked to floods. The findings indicate a need for more investigations into causal mechanisms driving a nonlinear response of floods to intensified precipitation extremes in a warming climate.", "author" : [ { "dropping-particle" : "", "family" : "Do", "given" : "Hong Xuan", "non-dropping-particle" : "", "parse-names" : false, "suffix" : "" }, { "dropping-particle" : "", "family" : "Mei", "given" : "Yiwen", "non-dropping-particle" : "", "parse-names" : false, "suffix" : "" }, { "dropping-particle" : "", "family" : "Gronewold", "given" : "Andrew D", "non-dropping-particle" : "", "parse-names" : false, "suffix" : "" } ], "container-title" : "Geophysical Research Letters", "id" : "ITEM-2", "issue" : "18", "issued" : { "date-parts" : [ [ "2020", "9", "28" ] ] }, "note" : "https://doi.org/10.1029/2020GL088684", "publisher" : "John Wiley &amp; Sons, Ltd", "title" : "To What Extent Are Changes in Flood Magnitude Related to Changes in Precipitation Extremes?", "translator" : [ { "dropping-particle" : "", "family" : "S3464", "given" : "", "non-dropping-particle" : "", "parse-names" : false, "suffix" : "" } ], "type" : "article-journal", "volume" : "47" }, "uris" : [ "http://www.mendeley.com/documents/?uuid=44f2940b-dcd3-4cb6-9c55-1787e42c8de5" ] } ], "mendeley" : { "formattedCitation" : "(Sharma et al., 2018; Do et al., 2020)", "plainTextFormattedCitation" : "(Sharma et al., 2018; Do et al., 2020)", "previouslyFormattedCitation" : "(Sharma et al., 2018; Do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arma et al., 2018; Do et al., 2020)</w:t>
      </w:r>
      <w:r w:rsidRPr="00D424AA">
        <w:rPr>
          <w:rFonts w:cs="Times New Roman"/>
          <w:lang w:val="en-GB"/>
        </w:rPr>
        <w:fldChar w:fldCharType="end"/>
      </w:r>
      <w:r w:rsidRPr="00841A35">
        <w:rPr>
          <w:rFonts w:cs="Times New Roman"/>
          <w:lang w:val="en-GB"/>
        </w:rPr>
        <w:t>. Yet, as very extreme precipitation can become a dominant factor for river floods, there can then be some correspondence in</w:t>
      </w:r>
      <w:r w:rsidRPr="00D424AA">
        <w:rPr>
          <w:rFonts w:cs="Times New Roman"/>
          <w:lang w:val="en-GB"/>
        </w:rPr>
        <w:t xml:space="preserve"> the changes in very extreme precipitation and river floods </w:t>
      </w:r>
      <w:r w:rsidRPr="00D424AA">
        <w:rPr>
          <w:rFonts w:cs="Times New Roman"/>
          <w:lang w:val="en-GB"/>
        </w:rPr>
        <w:fldChar w:fldCharType="begin" w:fldLock="1"/>
      </w:r>
      <w:r w:rsidR="00FF6231">
        <w:rPr>
          <w:rFonts w:cs="Times New Roman"/>
          <w:lang w:val="en-GB"/>
        </w:rPr>
        <w:instrText>ADDIN CSL_CITATION { "citationItems" : [ { "id" : "ITEM-1", "itemData" : { "DOI" : "https://doi.org/10.1016/j.jhydrol.2019.05.054", "ISSN" : "0022-1694", "abstract" : "Despite the expectation that increases in rainfall with climatic change will result in increases in pluvial flooding, there is more historical evidence for decreases in flood magnitude. In Australia, as in many other parts of the world, flood magnitudes are mostly decreasing, despite increasing rainfall extremes. Here, we show how changes in soil moisture have led to decreasing flood magnitudes while rainfall extremes have been increasing. Using gauged streamflow, catchment average rainfall, and modelled soil moisture data across Australia we confirm that streamflow peaks (or floods) that occur at least once a year are strongly related to both the peak rainfall causing the flood and the antecedent soil moisture conditions preceding the storm event. Regions where the magnitude of the peak flow has decreased are visually and statistically correlated to regions of decreasing soil moisture. Flood magnitudes are more likely to increase only for the rarest events, with increases in rainfall offset by decreases in soil moisture for more frequent events. A recurrence interval dependent tipping point is identified beyond which trends in catchment rainfall outweigh those of soil moisture trends and dominate the flood response. For regions where soil moisture has decreased, this tipping point occurs at an average recurrence interval of ten years or more. As most studies investigating trends in flooding generally use annual maxima, changes in soil moisture are likely to be the dominant mechanism behind observed flood trends. Hence changes in soil moisture conditions need to be considered when predicting catchment flood response due to climatic change.", "author" : [ { "dropping-particle" : "", "family" : "Wasko", "given" : "Conrad", "non-dropping-particle" : "", "parse-names" : false, "suffix" : "" }, { "dropping-particle" : "", "family" : "Nathan", "given" : "Rory", "non-dropping-particle" : "", "parse-names" : false, "suffix" : "" } ], "container-title" : "Journal of Hydrology", "id" : "ITEM-1", "issued" : { "date-parts" : [ [ "2019" ] ] }, "page" : "432-441", "title" : "Influence of changes in rainfall and soil moisture on trends in flooding", "translator" : [ { "dropping-particle" : "", "family" : "S3079", "given" : "", "non-dropping-particle" : "", "parse-names" : false, "suffix" : "" } ], "type" : "article-journal", "volume" : "575" }, "uris" : [ "http://www.mendeley.com/documents/?uuid=19aa84aa-5215-40b5-b906-6ccc2ac99406" ] }, { "id" : "ITEM-2", "itemData" : { "DOI" : "10.1007/s10584-015-1476-1", "ISSN" : "1573-1480", "abstract" : "It is firmly established in the hydrologic literature that flooding depends on both antecedent watershed wetness and precipitation. One could phrase this relationship as \u201cheavy precipitation does not necessarily lead to high stream discharge\u201d, but rarely do studies directly affirm this statement. We have observed several non-hydrologists mistake trends in heavy precipitation as a proxy for trends in riverine flooding. If the relationship between heavy precipitation and high discharge was more often explicitly presented, heavy precipitation may less often be misinterpreted as a proxy for discharge. In this paper, we undertake such an analysis for 390 watersheds across the contiguous U.S. We found that 99th percentile precipitation only results in 99th percentage discharge 36\u00a0% of the time. However, when conditioned on soil moisture from the Variable Infiltration Capacity model, 62\u00a0% of 99th percentile precipitation results in 99th percentile discharge during wet periods and only 13\u00a0% during dry periods. When relating trends in heavy precipitation to hydrologic response, precipitation data should, therefore, be segregated based on concurrent soil moisture. Taking this approach for climate predictions, we found that CMIP-5 atmosphere\u2013ocean global circulation model (AOGCM) simulations for a RCP 6.0 forcing project increases in concurrence of greater than median soil wetness and extreme precipitation in the northern United States and a decrease in the south, suggesting northern regions could see an increase in very high discharges while southern regions could see decreases despite both regions having an increase in extreme precipitation. While the actual outcome is speculative given the uncertainties of the AOGCM\u2019s, such an analysis provides a more sophisticated framework from which to evaluate the output as well as historic climate data.", "author" : [ { "dropping-particle" : "", "family" : "Ivancic", "given" : "Timothy J", "non-dropping-particle" : "", "parse-names" : false, "suffix" : "" }, { "dropping-particle" : "", "family" : "Shaw", "given" : "Stephen B", "non-dropping-particle" : "", "parse-names" : false, "suffix" : "" } ], "container-title" : "Climatic Change", "id" : "ITEM-2", "issue" : "4", "issued" : { "date-parts" : [ [ "2015" ] ] }, "page" : "681-693", "title" : "Examining why trends in very heavy precipitation should not be mistaken for trends in very high river discharge", "translator" : [ { "dropping-particle" : "", "family" : "S2307", "given" : "", "non-dropping-particle" : "", "parse-names" : false, "suffix" : "" } ], "type" : "article-journal", "volume" : "133" }, "uris" : [ "http://www.mendeley.com/documents/?uuid=8d2c458b-e03d-4dd6-b809-38087857746b" ] }, { "id" : "ITEM-3", "itemData" : { "DOI" : "10.1038/s41598-017-08481-1", "ISSN" : "2045-2322", "abstract" : "There is overwhelming consensus that the intensity of heavy precipitation events is increasing in a warming world. It is generally expected such increases will translate to a corresponding increase in flooding. Here, using global data sets for non-urban catchments, we investigate the sensitivity of extreme daily precipitation and streamflow to changes in daily temperature. We find little evidence to suggest that increases in heavy rainfall events at higher temperatures result in similar increases in streamflow, with most regions throughout the world showing decreased streamflow with higher temperatures. To understand why this is the case, we assess the impact of the size of the catchment and the rarity of the event. As the precipitation event becomes more extreme and the catchment size becomes smaller, characteristics such as the initial moisture in the catchment become less relevant, leading to a more consistent response of precipitation and streamflow extremes to temperature increase. Our results indicate that only in the most extreme cases, for smaller catchments, do increases in precipitation at higher temperatures correspond to increases in streamflow.", "author" : [ { "dropping-particle" : "", "family" : "Wasko", "given" : "Conrad", "non-dropping-particle" : "", "parse-names" : false, "suffix" : "" }, { "dropping-particle" : "", "family" : "Sharma", "given" : "Ashish", "non-dropping-particle" : "", "parse-names" : false, "suffix" : "" } ], "container-title" : "Scientific Reports", "id" : "ITEM-3", "issue" : "1", "issued" : { "date-parts" : [ [ "2017", "12", "11" ] ] }, "page" : "7945", "title" : "Global assessment of flood and storm extremes with increased temperatures", "translator" : [ { "dropping-particle" : "", "family" : "S1500", "given" : "", "non-dropping-particle" : "", "parse-names" : false, "suffix" : "" } ], "type" : "article-journal", "volume" : "7" }, "uris" : [ "http://www.mendeley.com/documents/?uuid=4f6d5584-e954-4432-bd98-9925f1bfb2c6" ] } ], "mendeley" : { "formattedCitation" : "(Ivancic and Shaw, 2015; Wasko and Sharma, 2017; Wasko and Nathan, 2019)", "plainTextFormattedCitation" : "(Ivancic and Shaw, 2015; Wasko and Sharma, 2017; Wasko and Nathan, 2019)", "previouslyFormattedCitation" : "(Ivancic and Shaw, 2015; Wasko and Sharma, 2017; Wasko and Nathan,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Ivancic and Shaw, 2015; Wasko and Sharma, 2017; Wasko and Nathan, 2019)</w:t>
      </w:r>
      <w:r w:rsidRPr="00D424AA">
        <w:rPr>
          <w:rFonts w:cs="Times New Roman"/>
          <w:lang w:val="en-GB"/>
        </w:rPr>
        <w:fldChar w:fldCharType="end"/>
      </w:r>
      <w:r w:rsidRPr="00841A35">
        <w:rPr>
          <w:rFonts w:cs="Times New Roman"/>
          <w:lang w:val="en-GB"/>
        </w:rPr>
        <w:t>. This has been observed in the wes</w:t>
      </w:r>
      <w:r w:rsidRPr="00D424AA">
        <w:rPr>
          <w:rFonts w:cs="Times New Roman"/>
          <w:lang w:val="en-GB"/>
        </w:rPr>
        <w:t xml:space="preserve">tern Mediterranean </w:t>
      </w:r>
      <w:r w:rsidRPr="00D424AA">
        <w:rPr>
          <w:rFonts w:cs="Times New Roman"/>
          <w:lang w:val="en-GB"/>
        </w:rPr>
        <w:fldChar w:fldCharType="begin" w:fldLock="1"/>
      </w:r>
      <w:r w:rsidR="00FF6231">
        <w:rPr>
          <w:rFonts w:cs="Times New Roman"/>
          <w:lang w:val="en-GB"/>
        </w:rPr>
        <w:instrText>ADDIN CSL_CITATION { "citationItems" : [ { "id" : "ITEM-1", "itemData" : { "DOI" : "10.1016/j.jhydrol.2016.05.040", "ISSN" : "00221694", "author" : [ { "dropping-particle" : "", "family" : "Llasat", "given" : "Maria Carmen", "non-dropping-particle" : "", "parse-names" : false, "suffix" : "" }, { "dropping-particle" : "", "family" : "Marcos", "given" : "Raul", "non-dropping-particle" : "", "parse-names" : false, "suffix" : "" }, { "dropping-particle" : "", "family" : "Turco", "given" : "Marco", "non-dropping-particle" : "", "parse-names" : false, "suffix" : "" }, { "dropping-particle" : "", "family" : "Gilabert", "given" : "Joan", "non-dropping-particle" : "", "parse-names" : false, "suffix" : "" }, { "dropping-particle" : "", "family" : "Llasat-Botija", "given" : "Montserrat", "non-dropping-particle" : "", "parse-names" : false, "suffix" : "" } ], "container-title" : "Journal of Hydrology", "id" : "ITEM-1", "issued" : { "date-parts" : [ [ "2016", "10" ] ] }, "note" : "From Duplicate 1 (Trends in flash flood events versus convective precipitation in the Mediterranean region: The case of Catalonia - Llasat, M C; Marcos, R; Turco, M; Gilabert, J; Llasat-Botija, M)\n\ncited By 18\n\nFrom Duplicate 2 (Trends in flash flood events versus convective precipitation in the Mediterranean region: The case of Catalonia - Llasat, M C; Marcos, R; Turco, M; Gilabert, J; Llasat-Botija, M)\n\nFrom Duplicate 1 (Trends in flash flood events versus convective precipitation in the Mediterranean region: The case of Catalonia - Llasat, M C; Marcos, R; Turco, M; Gilabert, J; Llasat-Botija, M)\n\ncited By 18", "page" : "24-37", "title" : "Trends in flash flood events versus convective precipitation in the Mediterranean region: The case of Catalonia", "translator" : [ { "dropping-particle" : "", "family" : "S2473", "given" : "", "non-dropping-particle" : "", "parse-names" : false, "suffix" : "" } ], "type" : "article-journal", "volume" : "541" }, "uris" : [ "http://www.mendeley.com/documents/?uuid=cc07e201-3b17-4e2f-a42a-b177d848b6fa" ] } ], "mendeley" : { "formattedCitation" : "(Llasat et al., 2016)", "plainTextFormattedCitation" : "(Llasat et al., 2016)", "previouslyFormattedCitation" : "(Llasat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lasat et al., 2016)</w:t>
      </w:r>
      <w:r w:rsidRPr="00D424AA">
        <w:rPr>
          <w:rFonts w:cs="Times New Roman"/>
          <w:lang w:val="en-GB"/>
        </w:rPr>
        <w:fldChar w:fldCharType="end"/>
      </w:r>
      <w:r w:rsidRPr="00841A35">
        <w:rPr>
          <w:rFonts w:cs="Times New Roman"/>
          <w:lang w:val="en-GB"/>
        </w:rPr>
        <w:t xml:space="preserve">, in China </w:t>
      </w:r>
      <w:commentRangeStart w:id="1896"/>
      <w:r w:rsidRPr="00D424AA">
        <w:rPr>
          <w:rFonts w:cs="Times New Roman"/>
          <w:lang w:val="en-GB"/>
        </w:rPr>
        <w:fldChar w:fldCharType="begin" w:fldLock="1"/>
      </w:r>
      <w:ins w:id="1897" w:author="Robin Matthews" w:date="2021-07-13T22:53:00Z">
        <w:r w:rsidR="00D37B08">
          <w:rPr>
            <w:rFonts w:cs="Times New Roman"/>
            <w:lang w:val="en-GB"/>
          </w:rPr>
          <w:instrText>ADDIN CSL_CITATION { "citationItems" : [ { "id" : "ITEM-1", "itemData" : { "DOI" : "10.1016/j.gloplacha.2015.05.007", "author" : [ { "dropping-particle" : "", "family" : "Zhang", "given" : "Q", "non-dropping-particle" : "", "parse-names" : false, "suffix" : "" }, { "dropping-particle" : "", "family" : "Gu", "given" : "X", "non-dropping-particle" : "", "parse-names" : false, "suffix" : "" }, { "dropping-particle" : "", "family" : "Singh", "given" : "V P", "non-dropping-particle" : "", "parse-names" : false, "suffix" : "" }, { "dropping-particle" : "", "family" : "Kong", "given" : "D", "non-dropping-particle" : "", "parse-names" : false, "suffix" : "" }, { "dropping-particle" : "", "family" : "Chen", "given" : "X", "non-dropping-particle" : "", "parse-names" : false, "suffix" : "" } ], "container-title" : "Global and Planetary Change", "id" : "ITEM-1", "issued" : { "date-parts" : [ [ "2015" ] ] }, "note" : "From Duplicate 1 (Spatiotemporal behavior of floods and droughts and their impacts on agriculture in China - Zhang, Q; Gu, X; Singh, V P; Kong, D; Chen, X)\n\nFrom Duplicate 2 (Spatiotemporal behavior of floods and droughts and their impacts on agriculture in China - Zhang, Q; Gu, X; Singh, V P; Kong, D; Chen, X)\n\ncited By 39\n\nFrom Duplicate 2 (Spatiotemporal behavior of floods and droughts and their impacts on agriculture in China - Zhang, Q; Gu, X; Singh, V P; Kong, D; Chen, X)\n\ncited By 39", "page" : "63-72", "title" : "Spatiotemporal behavior of floods and droughts and their impacts on agriculture in China", "translator" : [ { "dropping-particle" : "", "family" : "S2469", "given" : "", "non-dropping-particle" : "", "parse-names" : false, "suffix" : "" } ], "type" : "article-journal", "volume" : "131" }, "uris" : [ "http://www.mendeley.com/documents/?uuid=15133561-605d-4aca-8fd0-1a8282c51b2d" ] } ], "mendeley" : { "formattedCitation" : "(Zhang et al., 2015a)", "manualFormatting" : "(Q. Zhang et al., 2015a)", "plainTextFormattedCitation" : "(Zhang et al., 2015a)", "previouslyFormattedCitation" : "(Zhang et al., 2015a)" }, "properties" : { "noteIndex" : 0 }, "schema" : "https://github.com/citation-style-language/schema/raw/master/csl-citation.json" }</w:instrText>
        </w:r>
      </w:ins>
      <w:del w:id="1898" w:author="Robin Matthews" w:date="2021-07-13T22:53:00Z">
        <w:r w:rsidR="00FF6231" w:rsidDel="00D37B08">
          <w:rPr>
            <w:rFonts w:cs="Times New Roman"/>
            <w:lang w:val="en-GB"/>
          </w:rPr>
          <w:delInstrText>ADDIN CSL_CITATION { "citationItems" : [ { "id" : "ITEM-1", "itemData" : { "DOI" : "10.1016/j.gloplacha.2015.05.007", "author" : [ { "dropping-particle" : "", "family" : "Zhang", "given" : "Q", "non-dropping-particle" : "", "parse-names" : false, "suffix" : "" }, { "dropping-particle" : "", "family" : "Gu", "given" : "X", "non-dropping-particle" : "", "parse-names" : false, "suffix" : "" }, { "dropping-particle" : "", "family" : "Singh", "given" : "V P", "non-dropping-particle" : "", "parse-names" : false, "suffix" : "" }, { "dropping-particle" : "", "family" : "Kong", "given" : "D", "non-dropping-particle" : "", "parse-names" : false, "suffix" : "" }, { "dropping-particle" : "", "family" : "Chen", "given" : "X", "non-dropping-particle" : "", "parse-names" : false, "suffix" : "" } ], "container-title" : "Global and Planetary Change", "id" : "ITEM-1", "issued" : { "date-parts" : [ [ "2015" ] ] }, "note" : "From Duplicate 1 (Spatiotemporal behavior of floods and droughts and their impacts on agriculture in China - Zhang, Q; Gu, X; Singh, V P; Kong, D; Chen, X)\n\nFrom Duplicate 2 (Spatiotemporal behavior of floods and droughts and their impacts on agriculture in China - Zhang, Q; Gu, X; Singh, V P; Kong, D; Chen, X)\n\ncited By 39\n\nFrom Duplicate 2 (Spatiotemporal behavior of floods and droughts and their impacts on agriculture in China - Zhang, Q; Gu, X; Singh, V P; Kong, D; Chen, X)\n\ncited By 39", "page" : "63-72", "title" : "Spatiotemporal behavior of floods and droughts and their impacts on agriculture in China", "translator" : [ { "dropping-particle" : "", "family" : "S2469", "given" : "", "non-dropping-particle" : "", "parse-names" : false, "suffix" : "" } ], "type" : "article-journal", "volume" : "131" }, "uris" : [ "http://www.mendeley.com/documents/?uuid=15133561-605d-4aca-8fd0-1a8282c51b2d" ] } ], "mendeley" : { "formattedCitation" : "(Zhang et al., 2015a)", "plainTextFormattedCitation" : "(Zhang et al., 2015a)", "previouslyFormattedCitation" : "(Zhang et al., 2015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1899" w:author="Robin Matthews" w:date="2021-07-13T22:53:00Z">
        <w:r w:rsidR="00D37B08">
          <w:rPr>
            <w:rFonts w:cs="Times New Roman"/>
            <w:noProof/>
            <w:lang w:val="en-GB"/>
          </w:rPr>
          <w:t xml:space="preserve">Q. </w:t>
        </w:r>
      </w:ins>
      <w:r w:rsidR="00A26296">
        <w:rPr>
          <w:rFonts w:cs="Times New Roman"/>
          <w:noProof/>
          <w:lang w:val="en-GB"/>
        </w:rPr>
        <w:t>Zhang et al., 2015a)</w:t>
      </w:r>
      <w:r w:rsidRPr="00D424AA">
        <w:rPr>
          <w:rFonts w:cs="Times New Roman"/>
          <w:lang w:val="en-GB"/>
        </w:rPr>
        <w:fldChar w:fldCharType="end"/>
      </w:r>
      <w:commentRangeEnd w:id="1896"/>
      <w:r w:rsidR="00A26296">
        <w:rPr>
          <w:rStyle w:val="Marquedecommentaire"/>
        </w:rPr>
        <w:commentReference w:id="1896"/>
      </w:r>
      <w:r w:rsidRPr="00841A35">
        <w:rPr>
          <w:rFonts w:cs="Times New Roman"/>
          <w:lang w:val="en-GB"/>
        </w:rPr>
        <w:t xml:space="preserve"> and in the US </w:t>
      </w:r>
      <w:commentRangeStart w:id="1900"/>
      <w:r w:rsidRPr="00D424AA">
        <w:rPr>
          <w:rFonts w:cs="Times New Roman"/>
          <w:lang w:val="en-GB"/>
        </w:rPr>
        <w:fldChar w:fldCharType="begin" w:fldLock="1"/>
      </w:r>
      <w:r w:rsidR="0012753B">
        <w:rPr>
          <w:rFonts w:cs="Times New Roman"/>
          <w:lang w:val="en-GB"/>
        </w:rPr>
        <w:instrText>ADDIN CSL_CITATION { "citationItems" : [ { "id" : "ITEM-1", "itemData" : { "DOI" : "10.1002/2016GL068070", "ISSN" : "00948276", "abstract" : "Abstract River flooding can have severe societal, economic, and environmental consequences. However, limited understanding of the regional differences in flood-generating mechanisms results in poorly understood historical flood trends and uncertain predictions of future flood conditions. Through systematic data analyses of 420 catchments we expose the primary drivers of flooding across the contiguous United States. This is achieved by exploring which flood-generating processes control the seasonality and magnitude of maximum annual flows. The regional patterns of seasonality and interannual variabilities of maximum annual flows are, in general, poorly explained by rainfall characteristics alone. For most catchments soil moisture dependent precipitation excess, snowmelt, and rain-on-snow events are found to be much better predictors of the flooding responses. The continental-scale classification of dominant flood-generating processes we generate here emphasizes the disparity in timing and variability between extreme rainfall and flooding and can assist predictions of flooding and flood risk within the continental U.S.", "author" : [ { "dropping-particle" : "", "family" : "Berghuijs", "given" : "Wouter R", "non-dropping-particle" : "", "parse-names" : false, "suffix" : "" }, { "dropping-particle" : "", "family" : "Woods", "given" : "Ross A", "non-dropping-particle" : "", "parse-names" : false, "suffix" : "" }, { "dropping-particle" : "", "family" : "Hutton", "given" : "Christopher J", "non-dropping-particle" : "", "parse-names" : false, "suffix" : "" }, { "dropping-particle" : "", "family" : "Sivapalan", "given" : "M", "non-dropping-particle" : "", "parse-names" : false, "suffix" : "" } ], "container-title" : "Geophysical Research Letters", "id" : "ITEM-1", "issue" : "9", "issued" : { "date-parts" : [ [ "2016", "5", "16" ] ] }, "note" : "From Duplicate 1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outer R; Woods, Ross A; Hutton, Christopher J; Sivapalan, M)\n\nFrom Duplicate 1 (Dominant flood generating mechanisms across the United States - Berghuijs, Wouter R; Woods, Ross A; Hutton, Christopher J; Sivapalan, M)\n\nFrom Duplicate 1 (Dominant flood generating mechanisms across the United States - Berghuijs, W R; Woods, R A; Hutton, C J; Sivapalan, M)\n\ncited By 31\n\nFrom Duplicate 2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n\ncited By 31\n\nFrom Duplicate 2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 R., Berghuijs Wouter; A., Woods Ross; J., Hutton Christopher; M., Sivapalan)\n\nFrom Duplicate 1 (Dominant flood generating mechanisms across the United States - Berghuijs, W R; Woods, R A; Hutton, C J; Sivapalan, M; R., Berghuijs Wouter; A., Woods Ross; J., Hutton Christopher; M., Sivapalan)\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n\nFrom Duplicate 2 (Dominant flood generating mechanisms across the United States - Berghuijs, W R; Woods, R A; Hutton, C J; Sivapalan, M)\n\ncited By 31", "page" : "4382-4390", "title" : "Dominant flood generating mechanisms across the United States", "translator" : [ { "dropping-particle" : "", "family" : "S1582", "given" : "", "non-dropping-particle" : "", "parse-names" : false, "suffix" : "" } ], "type" : "article-journal", "volume" : "43" }, "uris" : [ "http://www.mendeley.com/documents/?uuid=ce5c4e17-7e9e-4b84-b47e-28387d84e54b" ] }, { "id" : "ITEM-2", "itemData" : { "DOI" : "10.1175/BAMS-D-12-00066.1", "ISSN" : "0003-0007", "abstract" : "Weather and climate extremes have been varying and changing on many different time scales. In recent decades, heat waves have generally become more frequent across the United States, while cold waves have been decreasing. While this is in keeping with expectations in a warming climate, it turns out that decadal variations in the number of U.S. heat and cold waves do not correlate well with the observed U.S. warming during the last century. Annual peak flow data reveal that river flooding trends on the century scale do not show uniform changes across the country. While flood magnitudes in the Southwest have been decreasing, flood magnitudes in the Northeast and north-central United States have been increasing. Confounding the analysis of trends in river flooding is multiyear and even multidecadal variability likely caused by both large-scale atmospheric circulation changes and basin-scale ?memory? in the form of soil moisture. Droughts also have long-term trends as well as multiyear and decadal variability. Instrumental data indicate that the Dust Bowl of the 1930s and the drought in the 1950s were the most significant twentieth-century droughts in the United States, while tree ring data indicate that the megadroughts over the twelfth century exceeded anything in the twentieth century in both spatial extent and duration. The state of knowledge of the factors that cause heat waves, cold waves, floods, and drought to change is fairly good with heat waves being the best understood.", "author" : [ { "dropping-particle" : "", "family" : "Peterson", "given" : "Thomas C", "non-dropping-particle" : "", "parse-names" : false, "suffix" : "" }, { "dropping-particle" : "", "family" : "Heim", "given" : "Richard R", "non-dropping-particle" : "", "parse-names" : false, "suffix" : "" }, { "dropping-particle" : "", "family" : "Hirsch", "given" : "Robert", "non-dropping-particle" : "", "parse-names" : false, "suffix" : "" }, { "dropping-particle" : "", "family" : "Kaiser", "given" : "Dale P", "non-dropping-particle" : "", "parse-names" : false, "suffix" : "" }, { "dropping-particle" : "", "family" : "Brooks", "given" : "Harold", "non-dropping-particle" : "", "parse-names" : false, "suffix" : "" }, { "dropping-particle" : "", "family" : "Diffenbaugh", "given" : "Noah S", "non-dropping-particle" : "", "parse-names" : false, "suffix" : "" }, { "dropping-particle" : "", "family" : "Dole", "given" : "Randall M", "non-dropping-particle" : "", "parse-names" : false, "suffix" : "" }, { "dropping-particle" : "", "family" : "Giovannettone", "given" : "Jason P", "non-dropping-particle" : "", "parse-names" : false, "suffix" : "" }, { "dropping-particle" : "", "family" : "Guirguis", "given" : "Kristen", "non-dropping-particle" : "", "parse-names" : false, "suffix" : "" }, { "dropping-particle" : "", "family" : "Karl", "given" : "Thomas R", "non-dropping-particle" : "", "parse-names" : false, "suffix" : "" }, { "dropping-particle" : "", "family" : "Katz", "given" : "Richard W", "non-dropping-particle" : "", "parse-names" : false, "suffix" : "" }, { "dropping-particle" : "", "family" : "Kunkel", "given" : "Kenneth", "non-dropping-particle" : "", "parse-names" : false, "suffix" : "" }, { "dropping-particle" : "", "family" : "Lettenmaier", "given" : "Dennis", "non-dropping-particle" : "", "parse-names" : false, "suffix" : "" }, { "dropping-particle" : "", "family" : "McCabe", "given" : "Gregory J", "non-dropping-particle" : "", "parse-names" : false, "suffix" : "" }, { "dropping-particle" : "", "family" : "Paciorek", "given" : "Christopher J", "non-dropping-particle" : "", "parse-names" : false, "suffix" : "" }, { "dropping-particle" : "", "family" : "Ryberg", "given" : "Karen R", "non-dropping-particle" : "", "parse-names" : false, "suffix" : "" }, { "dropping-particle" : "", "family" : "Schubert", "given" : "Siegfried", "non-dropping-particle" : "", "parse-names" : false, "suffix" : "" }, { "dropping-particle" : "", "family" : "Silva", "given" : "Viviane B S", "non-dropping-particle" : "", "parse-names" : false, "suffix" : "" }, { "dropping-particle" : "", "family" : "Stewart", "given" : "Brooke C", "non-dropping-particle" : "", "parse-names" : false, "suffix" : "" }, { "dropping-particle" : "V", "family" : "Vecchia", "given" : "Aldo", "non-dropping-particle" : "", "parse-names" : false, "suffix" : "" }, { "dropping-particle" : "", "family" : "Villarini", "given" : "Gabriele", "non-dropping-particle" : "", "parse-names" : false, "suffix" : "" }, { "dropping-particle" : "", "family" : "Vose", "given" : "Russell S", "non-dropping-particle" : "", "parse-names" : false, "suffix" : "" }, { "dropping-particle" : "", "family" : "Walsh", "given" : "John", "non-dropping-particle" : "", "parse-names" : false, "suffix" : "" }, { "dropping-particle" : "", "family" : "Wehner", "given" : "Michael", "non-dropping-particle" : "", "parse-names" : false, "suffix" : "" }, { "dropping-particle" : "", "family" : "Wolock", "given" : "David", "non-dropping-particle" : "", "parse-names" : false, "suffix" : "" }, { "dropping-particle" : "", "family" : "Wolter", "given" : "Klaus", "non-dropping-particle" : "", "parse-names" : false, "suffix" : "" }, { "dropping-particle" : "", "family" : "Woodhouse", "given" : "Connie A", "non-dropping-particle" : "", "parse-names" : false, "suffix" : "" }, { "dropping-particle" : "", "family" : "Wuebbles", "given" : "Donald", "non-dropping-particle" : "", "parse-names" : false, "suffix" : "" } ], "container-title" : "Bulletin of the American Meteorological Society", "id" : "ITEM-2", "issue" : "6", "issued" : { "date-parts" : [ [ "2013", "6" ] ] }, "page" : "821-834", "publisher" : "American Meteorological Society", "title" : "Monitoring and Understanding Changes in Heat Waves, Cold Waves, Floods, and Droughts in the United States: State of Knowledge", "translator" : [ { "dropping-particle" : "", "family" : "S235", "given" : "", "non-dropping-particle" : "", "parse-names" : false, "suffix" : "" } ], "type" : "article-journal", "volume" : "94" }, "uris" : [ "http://www.mendeley.com/documents/?uuid=08a8732d-52f5-4b8a-8533-16314b4c70c3" ] }, { "id" : "ITEM-3", "itemData" : { "DOI" : "10.1002/2016GL071199", "ISSN" : "00948276", "abstract" : "Abstract Flooding is projected to become more frequent as warming temperatures amplify the atmosphere's water holding capacity and increase the occurrence of extreme precipitation events. However, there is still little evidence of regional changes in flood risk across the USA. Here we present a novel approach assessing the trends in inundation frequency above the National Weather Service's four flood level categories in 2042 catchments. Results reveal stark regional patterns of changing flood risk that are broadly consistent above the four flood categories. We show that these patterns are dependent on the overall wetness and potential water storage, with fundamental implications for water resources management, agriculture, insurance, navigation, ecology, and populations living in flood-affected areas. Our findings may assist in a better communication of changing flood patterns to a wider audience compared with the more traditional approach of stating trends in terms of discharge magnitudes and frequencies.", "author" : [ { "dropping-particle" : "", "family" : "Slater", "given" : "Louise J.", "non-dropping-particle" : "", "parse-names" : false, "suffix" : "" }, { "dropping-particle" : "", "family" : "Villarini", "given" : "Gabriele", "non-dropping-particle" : "", "parse-names" : false, "suffix" : "" } ], "container-title" : "Geophysical Research Letters", "id" : "ITEM-3", "issue" : "24", "issued" : { "date-parts" : [ [ "2016", "12", "28" ] ] }, "note" : "doi: 10.1002/2016GL071199", "page" : "12,428-12,436", "publisher" : "Wiley-Blackwell", "title" : "Recent trends in U.S. flood risk", "translator" : [ { "dropping-particle" : "", "family" : "S268", "given" : "", "non-dropping-particle" : "", "parse-names" : false, "suffix" : "" } ], "type" : "article-journal", "volume" : "43" }, "uris" : [ "http://www.mendeley.com/documents/?uuid=7b5cc3b8-9993-45bc-b9ef-119a486481d2" ] } ], "mendeley" : { "formattedCitation" : "(Peterson et al., 2013a; Berghuijs et al., 2016; Slater and Villarini, 2016)", "manualFormatting" : "(Peterson et al., 2013b; Berghuijs et al., 2016; Slater and Villarini, 2016)", "plainTextFormattedCitation" : "(Peterson et al., 2013a; Berghuijs et al., 2016; Slater and Villarini, 2016)", "previouslyFormattedCitation" : "(Peterson et al., 2013a; Berghuijs et al., 2016; Slater and Villarini,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Peterson et al., 2013</w:t>
      </w:r>
      <w:ins w:id="1901" w:author="Robin Matthews" w:date="2021-07-13T22:53:00Z">
        <w:r w:rsidR="00D37B08">
          <w:rPr>
            <w:rFonts w:cs="Times New Roman"/>
            <w:noProof/>
            <w:lang w:val="nb-NO"/>
          </w:rPr>
          <w:t>b</w:t>
        </w:r>
      </w:ins>
      <w:del w:id="1902" w:author="Robin Matthews" w:date="2021-07-13T22:53:00Z">
        <w:r w:rsidR="00A26296" w:rsidDel="00D37B08">
          <w:rPr>
            <w:rFonts w:cs="Times New Roman"/>
            <w:noProof/>
            <w:lang w:val="nb-NO"/>
          </w:rPr>
          <w:delText>a</w:delText>
        </w:r>
      </w:del>
      <w:r w:rsidR="00A26296">
        <w:rPr>
          <w:rFonts w:cs="Times New Roman"/>
          <w:noProof/>
          <w:lang w:val="nb-NO"/>
        </w:rPr>
        <w:t>; Berghuijs et al., 2016; Slater and Villarini, 2016)</w:t>
      </w:r>
      <w:r w:rsidRPr="00D424AA">
        <w:rPr>
          <w:rFonts w:cs="Times New Roman"/>
          <w:lang w:val="en-GB"/>
        </w:rPr>
        <w:fldChar w:fldCharType="end"/>
      </w:r>
      <w:commentRangeEnd w:id="1900"/>
      <w:r w:rsidR="00A26296">
        <w:rPr>
          <w:rStyle w:val="Marquedecommentaire"/>
        </w:rPr>
        <w:commentReference w:id="1900"/>
      </w:r>
      <w:r w:rsidRPr="00841A35">
        <w:rPr>
          <w:rFonts w:cs="Times New Roman"/>
          <w:lang w:val="nb-NO"/>
        </w:rPr>
        <w:t>.</w:t>
      </w:r>
    </w:p>
    <w:p w14:paraId="63F772E4" w14:textId="77777777" w:rsidR="002B473C" w:rsidRDefault="002B473C" w:rsidP="00D424AA">
      <w:pPr>
        <w:pStyle w:val="AR6BodyText"/>
        <w:rPr>
          <w:rFonts w:cs="Times New Roman"/>
          <w:lang w:val="nb-NO"/>
        </w:rPr>
      </w:pPr>
    </w:p>
    <w:p w14:paraId="40EC63E7" w14:textId="0120FD0E" w:rsidR="00BA3BBB" w:rsidRPr="00D424AA" w:rsidRDefault="00BA3BBB" w:rsidP="00D424AA">
      <w:pPr>
        <w:pStyle w:val="AR6BodyText"/>
        <w:rPr>
          <w:rFonts w:cs="Times New Roman"/>
          <w:lang w:val="en-GB"/>
        </w:rPr>
      </w:pPr>
      <w:r w:rsidRPr="00D424AA">
        <w:rPr>
          <w:rFonts w:cs="Times New Roman"/>
          <w:lang w:val="en-GB"/>
        </w:rPr>
        <w:t xml:space="preserve">In regions with a seasonal snow cover, snowmelt is the main cause of extreme river flooding over large areas </w:t>
      </w:r>
      <w:r w:rsidRPr="00D424AA">
        <w:rPr>
          <w:rFonts w:cs="Times New Roman"/>
          <w:lang w:val="en-GB"/>
        </w:rPr>
        <w:fldChar w:fldCharType="begin" w:fldLock="1"/>
      </w:r>
      <w:r w:rsidR="00FF6231">
        <w:rPr>
          <w:rFonts w:cs="Times New Roman"/>
          <w:lang w:val="en-GB"/>
        </w:rPr>
        <w:instrText>ADDIN CSL_CITATION { "citationItems" : [ { "id" : "ITEM-1", "itemData" : { "DOI" : "10.1175/JCLI-D-18-0529.1", "author" : [ { "dropping-particle" : "", "family" : "Pall", "given" : "P", "non-dropping-particle" : "", "parse-names" : false, "suffix" : "" }, { "dropping-particle" : "", "family" : "Tallaksen", "given" : "L M", "non-dropping-particle" : "", "parse-names" : false, "suffix" : "" }, { "dropping-particle" : "", "family" : "Stordal", "given" : "F", "non-dropping-particle" : "", "parse-names" : false, "suffix" : "" } ], "container-title" : "Journal of Climate", "id" : "ITEM-1", "issue" : "20", "issued" : { "date-parts" : [ [ "2019" ] ] }, "note" : "Cited By :6\n\nExport Date: 1 October 2020", "page" : "6995-7016", "title" : "A climatology of rain-on-snow events for Norway", "translator" : [ { "dropping-particle" : "", "family" : "S3080", "given" : "", "non-dropping-particle" : "", "parse-names" : false, "suffix" : "" } ], "type" : "article-journal", "volume" : "32" }, "uris" : [ "http://www.mendeley.com/documents/?uuid=2f02c3ff-f610-4f98-a34e-35bd23862945" ] } ], "mendeley" : { "formattedCitation" : "(Pall et al., 2019)", "plainTextFormattedCitation" : "(Pall et al., 2019)", "previouslyFormattedCitation" : "(Pall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ll et al., 2019)</w:t>
      </w:r>
      <w:r w:rsidRPr="00D424AA">
        <w:rPr>
          <w:rFonts w:cs="Times New Roman"/>
          <w:lang w:val="en-GB"/>
        </w:rPr>
        <w:fldChar w:fldCharType="end"/>
      </w:r>
      <w:r w:rsidRPr="00841A35">
        <w:rPr>
          <w:rFonts w:cs="Times New Roman"/>
          <w:lang w:val="en-GB"/>
        </w:rPr>
        <w:t>. Extensive snowmelt combined with</w:t>
      </w:r>
      <w:r w:rsidRPr="00D424AA">
        <w:rPr>
          <w:rFonts w:cs="Times New Roman"/>
          <w:lang w:val="en-GB"/>
        </w:rPr>
        <w:t xml:space="preserve"> heavy and/or long-duration precipitation can cause significant floods </w:t>
      </w:r>
      <w:commentRangeStart w:id="1903"/>
      <w:r w:rsidRPr="00D424AA">
        <w:rPr>
          <w:rFonts w:cs="Times New Roman"/>
          <w:lang w:val="en-GB"/>
        </w:rPr>
        <w:fldChar w:fldCharType="begin" w:fldLock="1"/>
      </w:r>
      <w:r w:rsidR="0012753B">
        <w:rPr>
          <w:rFonts w:cs="Times New Roman"/>
          <w:lang w:val="en-GB"/>
        </w:rPr>
        <w:instrText>ADDIN CSL_CITATION { "citationItems" : [ { "id" : "ITEM-1", "itemData" : { "DOI" : "10.1127/METZ/2020/0989", "author" : [ { "dropping-particle" : "", "family" : "Krug", "given" : "A", "non-dropping-particle" : "", "parse-names" : false, "suffix" : "" }, { "dropping-particle" : "", "family" : "Primo", "given" : "C", "non-dropping-particle" : "", "parse-names" : false, "suffix" : "" }, { "dropping-particle" : "", "family" : "Fischer", "given" : "S", "non-dropping-particle" : "", "parse-names" : false, "suffix" : "" }, { "dropping-particle" : "", "family" : "Schumann", "given" : "A", "non-dropping-particle" : "", "parse-names" : false, "suffix" : "" }, { "dropping-particle" : "", "family" : "Ahrens", "given" : "B", "non-dropping-particle" : "", "parse-names" : false, "suffix" : "" } ], "container-title" : "Meteorologische Zeitschrift", "id" : "ITEM-1", "issue" : "2", "issued" : { "date-parts" : [ [ "2020" ] ] }, "note" : "Export Date: 1 October 2020", "page" : "147-163", "title" : "On the temporal variability of widespread rain-on-snow floods", "translator" : [ { "dropping-particle" : "", "family" : "S3084", "given" : "", "non-dropping-particle" : "", "parse-names" : false, "suffix" : "" } ], "type" : "article-journal", "volume" : "29" }, "uris" : [ "http://www.mendeley.com/documents/?uuid=59f2ac41-5252-4291-863d-c9a5298ea9a0" ] }, { "id" : "ITEM-2", "itemData" : { "DOI" : "10.1029/2019WR024950", "author" : [ { "dropping-particle" : "", "family" : "Li", "given" : "D", "non-dropping-particle" : "", "parse-names" : false, "suffix" : "" }, { "dropping-particle" : "", "family" : "Lettenmaier", "given" : "D P", "non-dropping-particle" : "", "parse-names" : false, "suffix" : "" }, { "dropping-particle" : "", "family" : "Margulis", "given" : "S A", "non-dropping-particle" : "", "parse-names" : false, "suffix" : "" }, { "dropping-particle" : "", "family" : "Andreadis", "given" : "K", "non-dropping-particle" : "", "parse-names" : false, "suffix" : "" } ], "container-title" : "Water Resources Research", "id" : "ITEM-2", "issue" : "11", "issued" : { "date-parts" : [ [ "2019" ] ] }, "note" : "Cited By :3\n\nExport Date: 1 October 2020", "page" : "8492-8513", "title" : "The Role of Rain-on-Snow in Flooding Over the Conterminous United States", "translator" : [ { "dropping-particle" : "", "family" : "S3083", "given" : "", "non-dropping-particle" : "", "parse-names" : false, "suffix" : "" } ], "type" : "article-journal", "volume" : "55" }, "uris" : [ "http://www.mendeley.com/documents/?uuid=fc2a8eb3-73dc-42cc-aecd-89386c6f9a95" ] } ], "mendeley" : { "formattedCitation" : "(Li et al., 2019b; Krug et al., 2020)", "manualFormatting" : "(D. Li et al., 2019; Krug et al., 2020)", "plainTextFormattedCitation" : "(Li et al., 2019b; Krug et al., 2020)", "previouslyFormattedCitation" : "(Li et al., 2019b; Krug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t>
      </w:r>
      <w:ins w:id="1904" w:author="Robin Matthews" w:date="2021-07-13T22:54:00Z">
        <w:r w:rsidR="00D37B08">
          <w:rPr>
            <w:rFonts w:cs="Times New Roman"/>
            <w:noProof/>
            <w:lang w:val="en-GB"/>
          </w:rPr>
          <w:t xml:space="preserve">D. </w:t>
        </w:r>
      </w:ins>
      <w:r w:rsidR="00A26296">
        <w:rPr>
          <w:rFonts w:cs="Times New Roman"/>
          <w:noProof/>
          <w:lang w:val="en-GB"/>
        </w:rPr>
        <w:t>Li et al., 2019</w:t>
      </w:r>
      <w:del w:id="1905" w:author="Robin Matthews" w:date="2021-07-13T22:54:00Z">
        <w:r w:rsidR="00A26296" w:rsidDel="00D37B08">
          <w:rPr>
            <w:rFonts w:cs="Times New Roman"/>
            <w:noProof/>
            <w:lang w:val="en-GB"/>
          </w:rPr>
          <w:delText>b</w:delText>
        </w:r>
      </w:del>
      <w:r w:rsidR="00A26296">
        <w:rPr>
          <w:rFonts w:cs="Times New Roman"/>
          <w:noProof/>
          <w:lang w:val="en-GB"/>
        </w:rPr>
        <w:t>; Krug et al., 2020)</w:t>
      </w:r>
      <w:r w:rsidRPr="00D424AA">
        <w:rPr>
          <w:rFonts w:cs="Times New Roman"/>
          <w:lang w:val="en-GB"/>
        </w:rPr>
        <w:fldChar w:fldCharType="end"/>
      </w:r>
      <w:commentRangeEnd w:id="1903"/>
      <w:r w:rsidR="00A26296">
        <w:rPr>
          <w:rStyle w:val="Marquedecommentaire"/>
        </w:rPr>
        <w:commentReference w:id="1903"/>
      </w:r>
      <w:r w:rsidRPr="00841A35">
        <w:rPr>
          <w:rFonts w:cs="Times New Roman"/>
          <w:lang w:val="en-GB"/>
        </w:rPr>
        <w:t>. Changes in floods in these regions can be uncertain because of the compounding and competing effects of the responses of snow and rain to warming that a</w:t>
      </w:r>
      <w:r w:rsidRPr="00D424AA">
        <w:rPr>
          <w:rFonts w:cs="Times New Roman"/>
          <w:lang w:val="en-GB"/>
        </w:rPr>
        <w:t xml:space="preserve">ffect snowpack size: warming results in an increase in precipitation, but also a reduction in the time period of </w:t>
      </w:r>
      <w:r w:rsidRPr="00D424AA">
        <w:rPr>
          <w:rFonts w:cs="Times New Roman"/>
          <w:lang w:val="en-GB"/>
        </w:rPr>
        <w:lastRenderedPageBreak/>
        <w:t xml:space="preserve">snowfall accumulation </w:t>
      </w:r>
      <w:r w:rsidRPr="00D424AA">
        <w:rPr>
          <w:rFonts w:cs="Times New Roman"/>
          <w:lang w:val="en-GB"/>
        </w:rPr>
        <w:fldChar w:fldCharType="begin" w:fldLock="1"/>
      </w:r>
      <w:r w:rsidR="00FF6231">
        <w:rPr>
          <w:rFonts w:cs="Times New Roman"/>
          <w:lang w:val="en-GB"/>
        </w:rPr>
        <w:instrText>ADDIN CSL_CITATION { "citationItems" : [ { "id" : "ITEM-1", "itemData" : { "DOI" : "10.1007/s00382-018-4375-0", "ISSN" : "0930-7575", "abstract" : "Significant flood damage occurred near Montreal in May 2017, as flow from the upstream Ottawa River basin (ORB) reached its highest levels in over 50 years. Analysis of observations and experiments performed with the fifth generation Canadian Regional Climate Model (CRCM5) show that much above average April precipitation over the ORB, a large fraction of which fell as rain on an existing snowpack, increased streamflow to near record-high levels. Subsequently, two heavy rainfall events affected the ORB in the first week of May, ultimately resulting in flooding. This heavy precipitation during April and May was linked to large-scale atmospheric features. Results from sensitivity experiments with CRCM5 suggest that the mass and distribution of the snowpack have a major influence on spring streamflow in the ORB. Furthermore, the importance of using an appropriate frozen soil parameterization when modelling spring streamflows in cold regions was confirmed. Event attribution using CRCM5 showed that events such as the heavy April 2017 precipitation accumulation over the ORB are between two and three times as likely to occur in the present-day climate as in the pre-industrial climate. This increase in the risk of heavy precipitation is linked to increased atmospheric moisture due to warmer temperatures in the present-day climate, a direct consequence of anthropogenic emissions, rather than changes in rain-generating mechanisms or circulation patterns. Warmer temperatures in the present-day climate also reduce early-spring snowpack in the ORB, offsetting the increase in rainfall and resulting in no discernible change to the likelihood of extreme surface runoff.", "author" : [ { "dropping-particle" : "", "family" : "Teufel", "given" : "Bernardo", "non-dropping-particle" : "", "parse-names" : false, "suffix" : "" }, { "dropping-particle" : "", "family" : "Sushama", "given" : "L", "non-dropping-particle" : "", "parse-names" : false, "suffix" : "" }, { "dropping-particle" : "", "family" : "Huziy", "given" : "O", "non-dropping-particle" : "", "parse-names" : false, "suffix" : "" }, { "dropping-particle" : "", "family" : "Diro", "given" : "G T", "non-dropping-particle" : "", "parse-names" : false, "suffix" : "" }, { "dropping-particle" : "", "family" : "Jeong", "given" : "D I", "non-dropping-particle" : "", "parse-names" : false, "suffix" : "" }, { "dropping-particle" : "", "family" : "Winger", "given" : "K", "non-dropping-particle" : "", "parse-names" : false, "suffix" : "" }, { "dropping-particle" : "", "family" : "Garnaud", "given" : "C", "non-dropping-particle" : "", "parse-names" : false, "suffix" : "" }, { "dropping-particle" : "", "family" : "Elia", "given" : "R", "non-dropping-particle" : "de", "parse-names" : false, "suffix" : "" }, { "dropping-particle" : "", "family" : "Zwiers", "given" : "F W", "non-dropping-particle" : "", "parse-names" : false, "suffix" : "" }, { "dropping-particle" : "", "family" : "Matthews", "given" : "H D", "non-dropping-particle" : "", "parse-names" : false, "suffix" : "" }, { "dropping-particle" : "", "family" : "Nguyen", "given" : "V.-T.-V.", "non-dropping-particle" : "", "parse-names" : false, "suffix" : "" } ], "container-title" : "Climate Dynamics", "id" : "ITEM-1", "issue" : "7-8", "issued" : { "date-parts" : [ [ "2019", "4", "14" ] ] }, "page" : "4193-4206", "title" : "Investigation of the mechanisms leading to the 2017 Montreal flood", "translator" : [ { "dropping-particle" : "", "family" : "S2296", "given" : "", "non-dropping-particle" : "", "parse-names" : false, "suffix" : "" } ], "type" : "article-journal", "volume" : "52" }, "uris" : [ "http://www.mendeley.com/documents/?uuid=b5dc3d1c-0319-43dc-98cd-a5021a4b9441" ] } ], "mendeley" : { "formattedCitation" : "(Teufel et al., 2019)", "plainTextFormattedCitation" : "(Teufel et al., 2019)", "previouslyFormattedCitation" : "(Teufel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eufel et al., 2019)</w:t>
      </w:r>
      <w:r w:rsidRPr="00D424AA">
        <w:rPr>
          <w:rFonts w:cs="Times New Roman"/>
          <w:lang w:val="en-GB"/>
        </w:rPr>
        <w:fldChar w:fldCharType="end"/>
      </w:r>
      <w:r w:rsidRPr="00841A35">
        <w:rPr>
          <w:rFonts w:cs="Times New Roman"/>
          <w:lang w:val="en-GB"/>
        </w:rPr>
        <w:t>. An increase in atmospheric CO</w:t>
      </w:r>
      <w:r w:rsidRPr="00D424AA">
        <w:rPr>
          <w:rFonts w:cs="Times New Roman"/>
          <w:vertAlign w:val="subscript"/>
          <w:lang w:val="en-GB"/>
        </w:rPr>
        <w:t>2</w:t>
      </w:r>
      <w:r w:rsidRPr="00D424AA">
        <w:rPr>
          <w:rFonts w:cs="Times New Roman"/>
          <w:lang w:val="en-GB"/>
        </w:rPr>
        <w:t xml:space="preserve"> enhances water-use efficiency by plants </w:t>
      </w:r>
      <w:r w:rsidRPr="00D424AA">
        <w:rPr>
          <w:rFonts w:cs="Times New Roman"/>
          <w:lang w:val="en-GB"/>
        </w:rPr>
        <w:fldChar w:fldCharType="begin" w:fldLock="1"/>
      </w:r>
      <w:r w:rsidR="00FF6231">
        <w:rPr>
          <w:rFonts w:cs="Times New Roman"/>
          <w:lang w:val="en-GB"/>
        </w:rPr>
        <w:instrText>ADDIN CSL_CITATION { "citationItems" : [ { "id" : "ITEM-1", "itemData" : { "DOI" : "10.1002/2015WR017031", "ISSN" : "0043-1397", "abstract" : "\u00a9 2015. American Geophysical Union. All Rights Reserved. A recent interpretation of climate model projections concluded that \"warmer is more arid.\" In contrast, dust records and other evidence have led the geoscience community to conclude that \"warmer is less arid\" leading to an aridity paradox. The \"warmer is more arid\" interpretation is based on a projected increase in the vapour pressure deficit (7-9% K-1) that results in a projected increase in potential evaporation that greatly exceeds the projected increase in precipitation. However, the increase in potential evaporation does not result in an increase in (actual) evaporation which remains more or less constant in the model output. Projected changes in the long-term aridity can be assessed by directly interrogating the climate model output. To that end, we equate lack of precipitation with meteorological aridity and lack of runoff with hydrologic aridity. A third perspective, agro-ecological aridity, is not directly related to the water lost but rather to the carbon gain and is equated with the reduction in photosynthetic uptake of CO2. We reexamine the same climate model output and conclude that \"warmer is less arid\" from all perspectives and in agreement with the geological records. Future research will need to add the critical regional and seasonal perspectives to the aridity assessments described here. Key Points: A recent interpretation of climate model output is for a \"warmer is more arid\" scenario Geological records over several glacial cycles suggest that \"warmer is less arid\" We use a new framework to reinterpret climate model output and conclude that \"warmer is less arid\"", "author" : [ { "dropping-particle" : "", "family" : "Roderick", "given" : "Michael L.", "non-dropping-particle" : "", "parse-names" : false, "suffix" : "" }, { "dropping-particle" : "", "family" : "Greve", "given" : "Peter", "non-dropping-particle" : "", "parse-names" : false, "suffix" : "" }, { "dropping-particle" : "", "family" : "Farquhar", "given" : "Graham D.", "non-dropping-particle" : "", "parse-names" : false, "suffix" : "" } ], "container-title" : "Water Resources Research", "id" : "ITEM-1", "issue" : "7", "issued" : { "date-parts" : [ [ "2015", "7", "16" ] ] }, "page" : "5450-5463", "title" : "On the assessment of aridity with changes in atmospheric CO2", "translator" : [ { "dropping-particle" : "", "family" : "S699", "given" : "", "non-dropping-particle" : "", "parse-names" : false, "suffix" : "" } ], "type" : "article-journal", "volume" : "51" }, "uris" : [ "http://www.mendeley.com/documents/?uuid=dccfd018-5bd3-40bb-b2bd-0982ee0fce7d" ] }, { "id" : "ITEM-2", "itemData" : { "DOI" : "10.1007/s40641-018-0097-y", "ISSN" : "2198-6061", "abstract" : "Climate is changing in response to rising concentrations of atmospheric CO2 and it is commonly asserted that this will cause droughts to become more frequent and severe. However, different metrics of drought give diverging estimates of future impacts. I present a summary of the significant yet underappreciated influence that plant stomatal and growth responses to CO2 have on drought and highlight new insights into the impacts of drought on plants in a warmer world.", "author" : [ { "dropping-particle" : "", "family" : "Swann", "given" : "Abigail L S", "non-dropping-particle" : "", "parse-names" : false, "suffix" : "" } ], "container-title" : "Current Climate Change Reports", "id" : "ITEM-2", "issue" : "2", "issued" : { "date-parts" : [ [ "2018", "6", "20" ] ] }, "page" : "192-201", "title" : "Plants and Drought in a Changing Climate", "translator" : [ { "dropping-particle" : "", "family" : "S1492", "given" : "", "non-dropping-particle" : "", "parse-names" : false, "suffix" : "" } ], "type" : "article-journal", "volume" : "4" }, "uris" : [ "http://www.mendeley.com/documents/?uuid=2149546b-76af-4d6f-b9c2-972ae8dc7589" ] }, { "id" : "ITEM-3", "itemData" : { "DOI" : "10.1073/pnas.1604581113", "ISSN" : "0027-8424", "abstract" : "Rising atmospheric CO2will make Earth warmer, and many studies have inferred that this warming will cause droughts to become more widespread and severe. However, rising atmospheric CO2also modifies stomatal conductance and plant water use, processes that are often are overlooked in impact analysis. We find that plant physiological responses to CO2reduce predictions of future drought stress, and that this reduction is captured by using plant-centric rather than atmosphere-centric metrics from Earth system models (ESMs). The atmosphere-centric Palmer Drought Severity Index predicts future increases in drought stress for more than 70% of global land area. This area drops to 37% with the use of precipitation minus evapotranspiration (P-E), a measure that represents the water flux available to downstream ecosystems and humans. The two metrics yield consistent estimates of increasing stress in regions where precipitation decreases are more robust (southern North America, northeastern South America, and southern Europe). The metrics produce diverging estimates elsewhere, with P-E predicting decreasing stress across temperate Asia and central Africa. The differing sensitivity of drought metrics to radiative and physiological aspects of increasing CO2partly explains the divergent estimates of future drought reported in recent studies. Further, use of ESM output in offline models may double-count plant feedbacks on relative humidity and other surface variables, leading to overestimates of future stress. The use of drought metrics that account for the response of plant transpiration to changing CO2, including direct use of P-E and soil moisture from ESMs, is needed to reduce uncertainties in future assessment.",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3", "issue" : "36", "issued" : { "date-parts" : [ [ "2016", "9", "6" ] ] }, "page" : "10019-10024", "title" : "Plant responses to increasing CO2 reduce estimates of climate impacts on drought severity", "translator" : [ { "dropping-particle" : "", "family" : "S672", "given" : "", "non-dropping-particle" : "", "parse-names" : false, "suffix" : "" } ], "type" : "article-journal", "volume" : "113" }, "uris" : [ "http://www.mendeley.com/documents/?uuid=edda3e0e-92df-4f54-aefb-c8937f89c1e5" ] }, { "id" : "ITEM-4", "itemData" : { "DOI" : "10.1038/nclimate3046", "ISBN" : "1758-678X", "ISSN" : "1758-678X", "PMID" : "24398965", "abstract" : "By various measures (drought area1 and intensity2 , climatic aridity index3 , and climatic water deficits4 ), some observa- tional analyses have suggested that much of the Earth\u2019s land has been drying during recent decades, but such drying seems inconsistent with observations of dryland green- ing and decreasing pan evaporation5 . \u2018Offline\u2019 analyses of climate-model outputs from anthropogenic climate change (ACC) experiments portend continuation of putative drying through the twenty-first century3,6\u201310 , despite an expected increase in global land precipitation9 . A ubiquitous increase in estimates of potential evapotranspiration (PET), driven by atmospheric warming11 , underlies the drying trends4,8,9,12 , but may be a methodological artefact5 . Here we show that the PET estimator commonly used (the Penman\u2013Monteith PET13 for either an open-water surface1,2,6,7,12 or a reference crop3,4,8,9,11 ) severely overpredicts the changes in non-water- stressed evapotranspiration computed in the climate models themselvesinACCexperiments.Thisoverpredictionispartially due to neglect of stomatal conductance reductions commonly induced by increasing atmospheric CO2 concentrations in climate models5 .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 D.", "non-dropping-particle" : "", "parse-names" : false, "suffix" : "" }, { "dropping-particle" : "", "family" : "Dunne", "given" : "K. A.", "non-dropping-particle" : "", "parse-names" : false, "suffix" : "" } ], "container-title" : "Nature Climate Change", "id" : "ITEM-4", "issue" : "10", "issued" : { "date-parts" : [ [ "2016", "10", "6" ] ] }, "page" : "946-949", "publisher" : "Nature Publishing Group", "title" : "Potential evapotranspiration and continental drying", "translator" : [ { "dropping-particle" : "", "family" : "S1643", "given" : "", "non-dropping-particle" : "", "parse-names" : false, "suffix" : "" } ], "type" : "article-journal", "volume" : "6" }, "uris" : [ "http://www.mendeley.com/documents/?uuid=5d8ab597-7ae8-43d6-9b11-98676fead7e2" ] } ], "mendeley" : { "formattedCitation" : "(Roderick et al., 2015; Milly and Dunne, 2016; Swann et al., 2016; Swann, 2018)", "plainTextFormattedCitation" : "(Roderick et al., 2015; Milly and Dunne, 2016; Swann et al., 2016; Swann, 2018)", "previouslyFormattedCitation" : "(Roderick et al., 2015; Milly and Dunne, 2016; Swann et al., 2016; Swan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oderick et al., 2015; Milly and Dunne, 2016; Swann et al., 2016; Swann, 2018)</w:t>
      </w:r>
      <w:r w:rsidRPr="00D424AA">
        <w:rPr>
          <w:rFonts w:cs="Times New Roman"/>
          <w:lang w:val="en-GB"/>
        </w:rPr>
        <w:fldChar w:fldCharType="end"/>
      </w:r>
      <w:r w:rsidRPr="00841A35">
        <w:rPr>
          <w:rFonts w:cs="Times New Roman"/>
          <w:lang w:val="en-GB"/>
        </w:rPr>
        <w:t>; this could reduce evapotranspiration and contribute to the maintenance of soil moisture and streamflow levels under enhanced atmospheric CO</w:t>
      </w:r>
      <w:r w:rsidRPr="00D506A9">
        <w:rPr>
          <w:rFonts w:cs="Times New Roman"/>
          <w:vertAlign w:val="subscript"/>
          <w:lang w:val="en-GB"/>
        </w:rPr>
        <w:t>2</w:t>
      </w:r>
      <w:r w:rsidRPr="00841A35">
        <w:rPr>
          <w:rFonts w:cs="Times New Roman"/>
          <w:lang w:val="en-GB"/>
        </w:rPr>
        <w:t xml:space="preserve"> co</w:t>
      </w:r>
      <w:r w:rsidRPr="00D424AA">
        <w:rPr>
          <w:rFonts w:cs="Times New Roman"/>
          <w:lang w:val="en-GB"/>
        </w:rPr>
        <w:t xml:space="preserve">ncentrations </w:t>
      </w:r>
      <w:r w:rsidRPr="00D424AA">
        <w:rPr>
          <w:rFonts w:cs="Times New Roman"/>
          <w:lang w:val="en-GB"/>
        </w:rPr>
        <w:fldChar w:fldCharType="begin" w:fldLock="1"/>
      </w:r>
      <w:r w:rsidR="00FF6231">
        <w:rPr>
          <w:rFonts w:cs="Times New Roman"/>
          <w:lang w:val="en-GB"/>
        </w:rPr>
        <w:instrText>ADDIN CSL_CITATION { "citationItems" : [ { "id" : "ITEM-1", "itemData" : { "DOI" : "10.1038/s41558-018-0361-0", "ISSN" : "1758-6798", "abstract" : "Climate model projections using offline aridity and/or drought indices predict substantial terrestrial drying over the twenty-first century1\u201311. However, these same models also predict an increased runoff12\u201315. This contradiction has been linked to an absence of vegetation responses to an elevated atmospheric CO2 concentration [CO2] in offline impact models12,14,16,17. Here we report a close and consistent relationship between changes in surface resistance (rs) and [CO2] across 16 CMIP5 models. Attributing evapotranspiration changes under non-water-limited conditions shows that an increase in evapotranspiration caused by a warming-induced vapour pressure deficit increase18 is almost entirely offset by a decrease in evapotranspiration caused by increased rs driven by rising [CO2]. This indicates that climate models do not actually project increased vegetation water use under an elevated [CO2], which counters the perception that \u2018warming leads to drying\u2019 in many previous studies1\u201311. Moreover, we show that the hydrologic information in CMIP5 models can be satisfactorily recovered using an offline hydrologic model that incorporates the [CO2] effect on rs in calculating potential evapotranspiration (EP). This offers an effective, physically-based yet relatively simple way to account for the vegetation response to elevated [CO2] in offline impact models.", "author" : [ { "dropping-particle" : "", "family" : "Yang", "given" : "Yuting", "non-dropping-particle" : "", "parse-names" : false, "suffix" : "" }, { "dropping-particle" : "", "family" : "Roderick", "given" : "Michael L", "non-dropping-particle" : "", "parse-names" : false, "suffix" : "" }, { "dropping-particle" : "", "family" : "Zhang", "given" : "Shulei", "non-dropping-particle" : "", "parse-names" : false, "suffix" : "" }, { "dropping-particle" : "", "family" : "McVicar", "given" : "Tim R", "non-dropping-particle" : "", "parse-names" : false, "suffix" : "" }, { "dropping-particle" : "", "family" : "Donohue", "given" : "Randall J", "non-dropping-particle" : "", "parse-names" : false, "suffix" : "" } ], "container-title" : "Nature Climate Change", "id" : "ITEM-1", "issue" : "1", "issued" : { "date-parts" : [ [ "2019" ] ] }, "page" : "44-48", "title" : "Hydrologic implications of vegetation response to elevated CO2 in climate projections", "translator" : [ { "dropping-particle" : "", "family" : "S2377", "given" : "", "non-dropping-particle" : "", "parse-names" : false, "suffix" : "" } ], "type" : "article-journal", "volume" : "9" }, "uris" : [ "http://www.mendeley.com/documents/?uuid=1841715b-0b41-45cb-ae07-3018133c4091" ] } ], "mendeley" : { "formattedCitation" : "(Yang et al., 2019)", "plainTextFormattedCitation" : "(Yang et al., 2019)", "previouslyFormattedCitation" : "(Yang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ang et al., 2019)</w:t>
      </w:r>
      <w:r w:rsidRPr="00D424AA">
        <w:rPr>
          <w:rFonts w:cs="Times New Roman"/>
          <w:lang w:val="en-GB"/>
        </w:rPr>
        <w:fldChar w:fldCharType="end"/>
      </w:r>
      <w:r w:rsidRPr="00841A35">
        <w:rPr>
          <w:rFonts w:cs="Times New Roman"/>
          <w:lang w:val="en-GB"/>
        </w:rPr>
        <w:t>. This mechanism would suggest an increase in t</w:t>
      </w:r>
      <w:r w:rsidRPr="00D424AA">
        <w:rPr>
          <w:rFonts w:cs="Times New Roman"/>
          <w:lang w:val="en-GB"/>
        </w:rPr>
        <w:t xml:space="preserve">he magnitude of some floods in the future </w:t>
      </w:r>
      <w:r w:rsidRPr="00D424AA">
        <w:rPr>
          <w:rFonts w:cs="Times New Roman"/>
          <w:lang w:val="en-GB"/>
        </w:rPr>
        <w:fldChar w:fldCharType="begin" w:fldLock="1"/>
      </w:r>
      <w:r w:rsidR="00FF6231">
        <w:rPr>
          <w:rFonts w:cs="Times New Roman"/>
          <w:lang w:val="en-GB"/>
        </w:rPr>
        <w:instrText>ADDIN CSL_CITATION { "citationItems" : [ { "id" : "ITEM-1", "itemData" : { "DOI" : "10.1029/2018GL079901", "ISSN" : "0094-8276", "abstract" : "Abstract Climate change is expected to increase the frequency of flooding events and, thus, the risks of flood-related mortality and infrastructure damage. Global-scale assessments of future flooding from Earth system models based only on precipitation changes neglect important processes that occur within the land surface, particularly plant physiological responses to rising CO2. Higher CO2 can reduce stomatal conductance and transpiration, which may lead to increased soil moisture and runoff in some regions, promoting flooding even without changes in precipitation. Here we assess the relative impacts of plant physiological and radiative greenhouse effects on changes in daily runoff intensity over tropical continents using the Community Earth System Model. We find that extreme percentile rates increase significantly more than mean runoff in response to higher CO2. Plant physiological effects have a small impact on precipitation intensity but are a dominant driver of runoff intensification, contributing to one half of the 99th and one third of the 99.9th percentile runoff intensity changes.", "author" : [ { "dropping-particle" : "", "family" : "Kooperman", "given" : "Gabriel J", "non-dropping-particle" : "", "parse-names" : false, "suffix" : "" }, { "dropping-particle" : "", "family" : "Fowler", "given" : "Megan D",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Lindsay", "given" : "Keith", "non-dropping-particle" : "", "parse-names" : false, "suffix" : "" }, { "dropping-particle" : "", "family" : "Pritchard", "given" : "Michael S", "non-dropping-particle" : "", "parse-names" : false, "suffix" : "" }, { "dropping-particle" : "", "family" : "Swann", "given" : "Abigail L S", "non-dropping-particle" : "", "parse-names" : false, "suffix" : "" }, { "dropping-particle" : "", "family" : "Randerson", "given" : "James T", "non-dropping-particle" : "", "parse-names" : false, "suffix" : "" } ], "container-title" : "Geophysical Research Letters", "id" : "ITEM-1", "issue" : "22", "issued" : { "date-parts" : [ [ "2018", "11", "28" ] ] }, "note" : "doi: 10.1029/2018GL079901", "page" : "12,412-457,466", "publisher" : "John Wiley &amp; Sons, Ltd", "title" : "Plant Physiological Responses to Rising CO2 Modify Simulated Daily Runoff Intensity With Implications for Global-Scale Flood Risk Assessment", "translator" : [ { "dropping-particle" : "", "family" : "S1860", "given" : "", "non-dropping-particle" : "", "parse-names" : false, "suffix" : "" } ], "type" : "article-journal", "volume" : "45" }, "uris" : [ "http://www.mendeley.com/documents/?uuid=9d49d33a-7e61-448a-9dcb-895a2780576f" ] } ], "mendeley" : { "formattedCitation" : "(Kooperman et al., 2018)", "plainTextFormattedCitation" : "(Kooperman et al., 2018)", "previouslyFormattedCitation" : "(Kooperman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operman et al., 2018)</w:t>
      </w:r>
      <w:r w:rsidRPr="00D424AA">
        <w:rPr>
          <w:rFonts w:cs="Times New Roman"/>
          <w:lang w:val="en-GB"/>
        </w:rPr>
        <w:fldChar w:fldCharType="end"/>
      </w:r>
      <w:r w:rsidRPr="00841A35">
        <w:rPr>
          <w:rFonts w:cs="Times New Roman"/>
          <w:lang w:val="en-GB"/>
        </w:rPr>
        <w:t xml:space="preserve">. But this effect is uncertain as an increase in leaf area index and vegetation coverage could also result in overall larger water consumption </w:t>
      </w:r>
      <w:r w:rsidRPr="00D424AA">
        <w:rPr>
          <w:rFonts w:cs="Times New Roman"/>
          <w:lang w:val="en-GB"/>
        </w:rPr>
        <w:fldChar w:fldCharType="begin" w:fldLock="1"/>
      </w:r>
      <w:r w:rsidR="00FF6231">
        <w:rPr>
          <w:rFonts w:cs="Times New Roman"/>
          <w:lang w:val="en-GB"/>
        </w:rPr>
        <w:instrText>ADDIN CSL_CITATION { "citationItems" : [ { "id" : "ITEM-1", "itemData" : { "DOI" : "10.1088/1748-9326/9/8/085001", "author" : [ { "dropping-particle" : "", "family" : "M\u00e1ty\u00e1s", "given" : "C", "non-dropping-particle" : "", "parse-names" : false, "suffix" : "" }, { "dropping-particle" : "", "family" : "Sun", "given" : "G", "non-dropping-particle" : "", "parse-names" : false, "suffix" : "" } ], "container-title" : "Environmental Research Letters", "id" : "ITEM-1", "issue" : "8", "issued" : { "date-parts" : [ [ "2014" ] ] }, "note" : "Cited By :24\n\nExport Date: 5 September 2019", "title" : "Forests in a water limited world under climate change", "translator" : [ { "dropping-particle" : "", "family" : "S1843", "given" : "", "non-dropping-particle" : "", "parse-names" : false, "suffix" : "" } ], "type" : "article-journal", "volume" : "9" }, "uris" : [ "http://www.mendeley.com/documents/?uuid=8859add6-7516-4f48-9235-1553c0564180" ] }, { "id" : "ITEM-2", "itemData" : { "DOI" : "10.5194/hess-2018-634", "author" : [ { "dropping-particle" : "", "family" : "Teuling", "given" : "A J", "non-dropping-particle" : "", "parse-names" : false, "suffix" : "" }, { "dropping-particle" : "", "family" : "Badts", "given" : "E", "non-dropping-particle" : "de", "parse-names" : false, "suffix" : "" }, { "dropping-particle" : "", "family" : "Jansen", "given" : "F A", "non-dropping-particle" : "", "parse-names" : false, "suffix" : "" }, { "dropping-particle" : "", "family" : "Fuchs", "given" : "R", "non-dropping-particle" : "", "parse-names" : false, "suffix" : "" }, { "dropping-particle" : "", "family" : "Buitink", "given" : "J", "non-dropping-particle" : "", "parse-names" : false, "suffix" : "" }, { "dropping-particle" : "", "family" : "Dijke", "given" : "A J", "non-dropping-particle" : "van", "parse-names" : false, "suffix" : "" }, { "dropping-particle" : "", "family" : "Sterling", "given" : "S", "non-dropping-particle" : "", "parse-names" : false, "suffix" : "" } ], "container-title" : "Hydrology and Earth System Sciences", "id" : "ITEM-2", "issued" : { "date-parts" : [ [ "2019" ] ] }, "page" : "3631\u20133652", "title" : "Climate change, reforestation/afforestation, and urbanisation impacts on evapotranspiration and streamflow in Europe", "translator" : [ { "dropping-particle" : "", "family" : "S1847", "given" : "", "non-dropping-particle" : "", "parse-names" : false, "suffix" : "" } ], "type" : "article-journal", "volume" : "23" }, "uris" : [ "http://www.mendeley.com/documents/?uuid=849745a9-9d60-4626-9e2c-206501265de1" ] }, { "id" : "ITEM-3", "itemData" : { "DOI" : "10.1038/s41561-019-0480-x", "ISSN" : "1752-0908", "abstract" : "Plants are expected to generate more global-scale runoff under increasing atmospheric carbon dioxide concentrations through their influence on surface resistance to evapotranspiration. Recent studies using Earth System Models from phase 5 of the Coupled Model Intercomparison Project ostensibly reaffirm this result, further suggesting that plants will ameliorate the dire reductions in water availability projected by other studies that use aridity metrics. Here we complicate this narrative by analysing the change in precipitation partitioning to plants, runoff and storage in multiple Earth system models under both high carbon dioxide concentrations and warming. We show that projected plant responses directly reduce future runoff across vast swaths of North America, Europe and Asia because bulk canopy water demands increase with additional vegetation growth and longer and warmer growing seasons. These runoff declines occur despite increased surface resistance to evapotranspiration and vegetation total water use efficiency, even in regions with increasing or unchanging precipitation. We demonstrate that constraining the large uncertainty in the multimodel ensemble with regional-scale observations of evapotranspiration partitioning strengthens these results. We conclude that terrestrial vegetation plays a large and unresolved role in shaping future regional freshwater availability, one that will not ubiquitously ameliorate future warming-driven surface drying.", "author" : [ { "dropping-particle" : "", "family" : "Mankin", "given" : "Justin S", "non-dropping-particle" : "", "parse-names" : false, "suffix" : "" }, { "dropping-particle" : "", "family" : "Seager", "given" : "Richard",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Williams", "given" : "A Park", "non-dropping-particle" : "", "parse-names" : false, "suffix" : "" } ], "container-title" : "Nature Geoscience", "id" : "ITEM-3", "issue" : "12", "issued" : { "date-parts" : [ [ "2019" ] ] }, "page" : "983-988", "title" : "Mid-latitude freshwater availability reduced by projected vegetation responses to climate change", "translator" : [ { "dropping-particle" : "", "family" : "S3460", "given" : "", "non-dropping-particle" : "", "parse-names" : false, "suffix" : "" } ], "type" : "article-journal", "volume" : "12" }, "uris" : [ "http://www.mendeley.com/documents/?uuid=0f447c62-2a34-439a-939d-9ed5d9deb0f2" ] } ], "mendeley" : { "formattedCitation" : "(M\u00e1ty\u00e1s and Sun, 2014; Mankin et al., 2019; Teuling et al., 2019)", "plainTextFormattedCitation" : "(M\u00e1ty\u00e1s and Sun, 2014; Mankin et al., 2019; Teuling et al., 2019)", "previouslyFormattedCitation" : "(M\u00e1ty\u00e1s and Sun, 2014; Mankin et al., 2019; Teuling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átyás and Sun, 2014; Mankin et al., 2019; Teuling et al., 2019)</w:t>
      </w:r>
      <w:r w:rsidRPr="00D424AA">
        <w:rPr>
          <w:rFonts w:cs="Times New Roman"/>
          <w:lang w:val="en-GB"/>
        </w:rPr>
        <w:fldChar w:fldCharType="end"/>
      </w:r>
      <w:r w:rsidRPr="00841A35">
        <w:rPr>
          <w:rFonts w:cs="Times New Roman"/>
          <w:lang w:val="en-GB"/>
        </w:rPr>
        <w:t>, and there are also other CO</w:t>
      </w:r>
      <w:r w:rsidRPr="00D424AA">
        <w:rPr>
          <w:rFonts w:cs="Times New Roman"/>
          <w:vertAlign w:val="subscript"/>
          <w:lang w:val="en-GB"/>
        </w:rPr>
        <w:t>2</w:t>
      </w:r>
      <w:r w:rsidRPr="00D424AA">
        <w:rPr>
          <w:rFonts w:cs="Times New Roman"/>
          <w:lang w:val="en-GB"/>
        </w:rPr>
        <w:t xml:space="preserve">-related mechanisms that come into play (Chapter 5, CC Box 5.1). </w:t>
      </w:r>
    </w:p>
    <w:p w14:paraId="47C17D5F" w14:textId="77777777" w:rsidR="00BA3BBB" w:rsidRPr="00D424AA" w:rsidRDefault="00BA3BBB" w:rsidP="00D424AA">
      <w:pPr>
        <w:pStyle w:val="AR6BodyText"/>
        <w:rPr>
          <w:rFonts w:cs="Times New Roman"/>
          <w:lang w:val="en-GB"/>
        </w:rPr>
      </w:pPr>
    </w:p>
    <w:p w14:paraId="64F377EE" w14:textId="66C88D80" w:rsidR="00BA3BBB" w:rsidRPr="00D424AA" w:rsidRDefault="00BA3BBB" w:rsidP="00D424AA">
      <w:pPr>
        <w:pStyle w:val="AR6BodyText"/>
        <w:rPr>
          <w:rFonts w:cs="Times New Roman"/>
          <w:lang w:val="en-GB"/>
        </w:rPr>
      </w:pPr>
      <w:r w:rsidRPr="00D424AA">
        <w:rPr>
          <w:rFonts w:cs="Times New Roman"/>
          <w:lang w:val="en-GB"/>
        </w:rPr>
        <w:t xml:space="preserve">Various factors, such as extreme precipitation </w:t>
      </w:r>
      <w:r w:rsidRPr="00D424AA">
        <w:rPr>
          <w:rFonts w:cs="Times New Roman"/>
          <w:lang w:val="en-GB"/>
        </w:rPr>
        <w:fldChar w:fldCharType="begin" w:fldLock="1"/>
      </w:r>
      <w:r w:rsidR="00FF6231">
        <w:rPr>
          <w:rFonts w:cs="Times New Roman"/>
          <w:lang w:val="en-GB"/>
        </w:rPr>
        <w:instrText>ADDIN CSL_CITATION { "citationItems" : [ { "id" : "ITEM-1", "itemData" : { "DOI" : "10.1111/jfr3.12187", "abstract" : "Abstract We analyse chronologies of historical flash floods derived from searches of newspaper archives and other sources commencing before 1800 and recent gauged rainfall and stream flow data. Five key examples are chosen to illustrate specific features of flash floods. Pluvial flash floods arise from rainfall before it reaches a watercourse and may cause severe flooding of land and properties far from rivers. River flash floods, like pluvial floods, have the characteristic of rapid speed of response, a principal source of risk to life. Intense rainfall can generate \u2018walls of water\u2019 in river courses which can propagate long distances downstream and steepen, without upstream structural failure. Steeply rising wavefronts more commonly occur on steep upland catchments but, where intensities of extreme short period rainfall are sufficient, such wavefronts can also occur on lowland catchments. A definition of flash floods from intense rainfall, relevant to British landscape and climate, is proposed.", "author" : [ { "dropping-particle" : "", "family" : "Archer", "given" : "D R", "non-dropping-particle" : "", "parse-names" : false, "suffix" : "" }, { "dropping-particle" : "", "family" : "Fowler", "given" : "H J", "non-dropping-particle" : "", "parse-names" : false, "suffix" : "" } ], "container-title" : "Journal of Flood Risk Management", "id" : "ITEM-1", "issue" : "S1", "issued" : { "date-parts" : [ [ "2018" ] ] }, "page" : "S121-S133", "title" : "Characterising flash flood response to intense rainfall and impacts using historical information and gauged data in Britain", "translator" : [ { "dropping-particle" : "", "family" : "S2327", "given" : "", "non-dropping-particle" : "", "parse-names" : false, "suffix" : "" } ], "type" : "article-journal", "volume" : "11" }, "uris" : [ "http://www.mendeley.com/documents/?uuid=4ce8602d-f081-4b10-a6d0-782c1b58fb54" ] }, { "id" : "ITEM-2", "itemData" : { "DOI" : "10.1007/s00382-015-2613-2", "author" : [ { "dropping-particle" : "", "family" : "Cho", "given" : "C", "non-dropping-particle" : "", "parse-names" : false, "suffix" : "" }, { "dropping-particle" : "", "family" : "Li", "given" : "R", "non-dropping-particle" : "", "parse-names" : false, "suffix" : "" }, { "dropping-particle" : "", "family" : "Wang", "given" : "S.-Y.", "non-dropping-particle" : "", "parse-names" : false, "suffix" : "" }, { "dropping-particle" : "", "family" : "Yoon", "given" : "J.-H.", "non-dropping-particle" : "", "parse-names" : false, "suffix" : "" }, { "dropping-particle" : "", "family" : "Gillies", "given" : "R R", "non-dropping-particle" : "", "parse-names" : false, "suffix" : "" } ], "container-title" : "Climate Dynamics", "id" : "ITEM-2", "issue" : "3-4", "issued" : { "date-parts" : [ [ "2016" ] ] }, "note" : "From Duplicate 1 (Anthropogenic footprint of climate change in the June 2013 northern India flood - Cho, C; Li, R; Wang, S.-Y.; Yoon, J.-H.; Gillies, R R)\n\nFrom Duplicate 1 (Anthropogenic footprint of climate change in the June 2013 northern India flood - Cho, C; Li, R; Wang, S.-Y.; Yoon, J.-H.; Gillies, R R)\n\nFrom Duplicate 1 (Anthropogenic footprint of climate change in the June 2013 northern India flood - Cho, C; Li, R; Wang, S.-Y.; Yoon, J.-H.; Gillies, R R)\n\ncited By 21\n\nFrom Duplicate 2 (Anthropogenic footprint of climate change in the June 2013 northern India flood - Cho, C; Li, R; Wang, S.-Y.; Yoon, J.-H.; Gillies, R R)\n\ncited By 21\n\nFrom Duplicate 2 (Anthropogenic footprint of climate change in the June 2013 northern India flood - Cho, C; Li, R; Wang, S.-Y.; Yoon, J.-H.; Gillies, R R)\n\ncited By 21", "page" : "797-805", "title" : "Anthropogenic footprint of climate change in the June 2013 northern India flood", "translator" : [ { "dropping-particle" : "", "family" : "S2468", "given" : "", "non-dropping-particle" : "", "parse-names" : false, "suffix" : "" } ], "type" : "article-journal", "volume" : "46" }, "uris" : [ "http://www.mendeley.com/documents/?uuid=3333aa7e-c60f-4caf-bac9-5320a4ba0e3b" ] } ], "mendeley" : { "formattedCitation" : "(Cho et al., 2016; Archer and Fowler, 2018)", "plainTextFormattedCitation" : "(Cho et al., 2016; Archer and Fowler, 2018)", "previouslyFormattedCitation" : "(Cho et al., 2016; Archer and Fowler,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o et al., 2016; Archer and Fowler, 2018)</w:t>
      </w:r>
      <w:r w:rsidRPr="00D424AA">
        <w:rPr>
          <w:rFonts w:cs="Times New Roman"/>
          <w:lang w:val="en-GB"/>
        </w:rPr>
        <w:fldChar w:fldCharType="end"/>
      </w:r>
      <w:r w:rsidRPr="00841A35">
        <w:rPr>
          <w:rFonts w:cs="Times New Roman"/>
          <w:lang w:val="en-GB"/>
        </w:rPr>
        <w:t xml:space="preserve">, glacier lake outbursts </w:t>
      </w:r>
      <w:r w:rsidRPr="00D424AA">
        <w:rPr>
          <w:rFonts w:cs="Times New Roman"/>
          <w:lang w:val="en-GB"/>
        </w:rPr>
        <w:fldChar w:fldCharType="begin" w:fldLock="1"/>
      </w:r>
      <w:r w:rsidR="00FF6231">
        <w:rPr>
          <w:rFonts w:cs="Times New Roman"/>
          <w:lang w:val="en-GB"/>
        </w:rPr>
        <w:instrText>ADDIN CSL_CITATION { "citationItems" : [ { "id" : "ITEM-1", "itemData" : { "DOI" : "10.1088/1748-9326/11/7/074005", "ISSN" : "1748-9326", "author" : [ { "dropping-particle" : "", "family" : "Schwanghart", "given" : "Wolfgang", "non-dropping-particle" : "", "parse-names" : false, "suffix" : "" }, { "dropping-particle" : "", "family" : "Worni", "given" : "Raphael", "non-dropping-particle" : "", "parse-names" : false, "suffix" : "" }, { "dropping-particle" : "", "family" : "Huggel", "given" : "Christian", "non-dropping-particle" : "", "parse-names" : false, "suffix" : "" }, { "dropping-particle" : "", "family" : "Stoffel", "given" : "Markus", "non-dropping-particle" : "", "parse-names" : false, "suffix" : "" }, { "dropping-particle" : "", "family" : "Korup", "given" : "Oliver", "non-dropping-particle" : "", "parse-names" : false, "suffix" : "" } ], "container-title" : "Environmental Research Letters", "id" : "ITEM-1", "issue" : "7", "issued" : { "date-parts" : [ [ "2016", "7", "1" ] ] }, "page" : "074005", "title" : "Uncertainty in the Himalayan energy\u2013water nexus: estimating regional exposure to glacial lake outburst floods", "translator" : [ { "dropping-particle" : "", "family" : "S240", "given" : "", "non-dropping-particle" : "", "parse-names" : false, "suffix" : "" } ], "type" : "article-journal", "volume" : "11" }, "uris" : [ "http://www.mendeley.com/documents/?uuid=ed11ac3e-a20f-459a-a557-5d10b8443b4e" ] }, { "id" : "ITEM-2", "itemData" : { "DOI" : "10.5194/adgeo-35-145-2014", "ISSN" : "1680-7359", "abstract" : "Abstract. Recent warming has had enormous impacts on glaciers and high-mountain environments. Hazards have changed or new ones have emerged, including those from glacier lakes that form as glaciers retreat. The Andes of Peru have repeatedly been severely impacted by glacier lake outburst floods in the past. An important recent event occurred in the Cordillera Blanca in 2010 when an ice avalanche impacted a glacier lake and triggered an outburst flood that affected the downstream communities and city of Carhuaz. In this study we evaluate how such complex cascades of mass movement processes can be simulated coupling different physically-based numerical models. We furthermore develop an approach that allows us to elaborate corresponding hazard maps according to existing guidelines for debris flows and based on modelling results and field work.", "author" : [ { "dropping-particle" : "", "family" : "Schneider", "given" : "D", "non-dropping-particle" : "", "parse-names" : false, "suffix" : "" }, { "dropping-particle" : "", "family" : "Huggel", "given" : "C", "non-dropping-particle" : "", "parse-names" : false, "suffix" : "" }, { "dropping-particle" : "", "family" : "Cochachin", "given" : "A", "non-dropping-particle" : "", "parse-names" : false, "suffix" : "" }, { "dropping-particle" : "", "family" : "Guill\u00e9n", "given" : "S", "non-dropping-particle" : "", "parse-names" : false, "suffix" : "" }, { "dropping-particle" : "", "family" : "Garc\u00eda", "given" : "J", "non-dropping-particle" : "", "parse-names" : false, "suffix" : "" } ], "container-title" : "Advances in Geosciences", "id" : "ITEM-2", "issued" : { "date-parts" : [ [ "2014", "1", "6" ] ] }, "page" : "145-155", "title" : "Mapping hazards from glacier lake outburst floods based on modelling of process cascades at Lake 513, Carhuaz, Peru", "translator" : [ { "dropping-particle" : "", "family" : "S2359", "given" : "", "non-dropping-particle" : "", "parse-names" : false, "suffix" : "" } ], "type" : "article-journal", "volume" : "35" }, "uris" : [ "http://www.mendeley.com/documents/?uuid=9dfc2ad0-0709-4efb-9013-ec0508f824c6" ] } ], "mendeley" : { "formattedCitation" : "(Schneider et al., 2014; Schwanghart et al., 2016)", "plainTextFormattedCitation" : "(Schneider et al., 2014; Schwanghart et al., 2016)", "previouslyFormattedCitation" : "(Schneider et al., 2014; Schwanghart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neider et al., 2014; Schwanghart et al., 2016)</w:t>
      </w:r>
      <w:r w:rsidRPr="00D424AA">
        <w:rPr>
          <w:rFonts w:cs="Times New Roman"/>
          <w:lang w:val="en-GB"/>
        </w:rPr>
        <w:fldChar w:fldCharType="end"/>
      </w:r>
      <w:r w:rsidRPr="00841A35">
        <w:rPr>
          <w:rFonts w:cs="Times New Roman"/>
          <w:lang w:val="en-GB"/>
        </w:rPr>
        <w:t xml:space="preserve">, or dam breaks </w:t>
      </w:r>
      <w:r w:rsidRPr="00D424AA">
        <w:rPr>
          <w:rFonts w:cs="Times New Roman"/>
          <w:lang w:val="en-GB"/>
        </w:rPr>
        <w:fldChar w:fldCharType="begin" w:fldLock="1"/>
      </w:r>
      <w:r w:rsidR="007D2D56">
        <w:rPr>
          <w:rFonts w:cs="Times New Roman"/>
          <w:lang w:val="en-GB"/>
        </w:rPr>
        <w:instrText>ADDIN CSL_CITATION { "citationItems" : [ { "id" : "ITEM-1", "itemData" : { "DOI" : "10.3390/w8110545", "ISSN" : "2073-4441", "author" : [ { "dropping-particle" : "", "family" : "Biscarini", "given" : "Chiara", "non-dropping-particle" : "", "parse-names" : false, "suffix" : "" }, { "dropping-particle" : "", "family" : "Francesco", "given" : "Silvia", "non-dropping-particle" : "Di", "parse-names" : false, "suffix" : "" }, { "dropping-particle" : "", "family" : "Ridolfi", "given" : "Elena", "non-dropping-particle" : "", "parse-names" : false, "suffix" : "" }, { "dropping-particle" : "", "family" : "Manciola", "given" : "Piergiorgio", "non-dropping-particle" : "", "parse-names" : false, "suffix" : "" } ], "container-title" : "Water", "id" : "ITEM-1", "issue" : "11", "issued" : { "date-parts" : [ [ "2016", "11", "19" ] ] }, "note" : "From Duplicate 1 (On the simulation of floods in a narrow bending valley: The malpasset dam break case study - Biscarini, C; Francesco, S D; Ridolfi, E; Manciola, P)\n\ncited By 16\n\nFrom Duplicate 2 (On the simulation of floods in a narrow bending valley: The malpasset dam break case study - Biscarini, C; Francesco, S D; Ridolfi, E; Manciola, P)\n\nFrom Duplicate 1 (On the simulation of floods in a narrow bending valley: The malpasset dam break case study - Biscarini, C; Francesco, S D; Ridolfi, E; Manciola, P)\n\nFrom Duplicate 2 (On the simulation of floods in a narrow bending valley: The malpasset dam break case study - Biscarini, C; Francesco, S D; Ridolfi, E; Manciola, P)\n\ncited By 16\n\nFrom Duplicate 2 (On the simulation of floods in a narrow bending valley: The malpasset dam break case study - Biscarini, C; Francesco, S D; Ridolfi, E; Manciola, P)\n\ncited By 16", "page" : "545", "title" : "On the Simulation of Floods in a Narrow Bending Valley: The Malpasset Dam Break Case Study", "translator" : [ { "dropping-particle" : "", "family" : "S3345", "given" : "", "non-dropping-particle" : "", "parse-names" : false, "suffix" : "" } ], "type" : "article-journal", "volume" : "8" }, "uris" : [ "http://www.mendeley.com/documents/?uuid=e080f0b0-a35d-4ebc-a2ae-507fee801688" ] } ], "mendeley" : { "formattedCitation" : "(Biscarini et al., 2016)", "plainTextFormattedCitation" : "(Biscarini et al., 2016)", "previouslyFormattedCitation" : "(Biscarini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iscarini et al., 2016)</w:t>
      </w:r>
      <w:r w:rsidRPr="00D424AA">
        <w:rPr>
          <w:rFonts w:cs="Times New Roman"/>
          <w:lang w:val="en-GB"/>
        </w:rPr>
        <w:fldChar w:fldCharType="end"/>
      </w:r>
      <w:r w:rsidRPr="00841A35">
        <w:rPr>
          <w:rFonts w:cs="Times New Roman"/>
          <w:lang w:val="en-GB"/>
        </w:rPr>
        <w:t xml:space="preserve"> can cause flash floods. Very intense rainfall, along with a high fraction of impervious surfaces can result in flash floods in urban areas </w:t>
      </w:r>
      <w:r w:rsidRPr="00D424AA">
        <w:rPr>
          <w:rFonts w:cs="Times New Roman"/>
          <w:lang w:val="en-GB"/>
        </w:rPr>
        <w:fldChar w:fldCharType="begin" w:fldLock="1"/>
      </w:r>
      <w:r w:rsidR="00FF6231">
        <w:rPr>
          <w:rFonts w:cs="Times New Roman"/>
          <w:lang w:val="en-GB"/>
        </w:rPr>
        <w:instrText>ADDIN CSL_CITATION { "citationItems" : [ { "id" : "ITEM-1", "itemData" : { "DOI" : "10.5194/hess-22-2041-2018", "author" : [ { "dropping-particle" : "", "family" : "Hettiarachchi", "given" : "S", "non-dropping-particle" : "", "parse-names" : false, "suffix" : "" }, { "dropping-particle" : "", "family" : "Wasko", "given" : "C", "non-dropping-particle" : "", "parse-names" : false, "suffix" : "" }, { "dropping-particle" : "", "family" : "Sharma", "given" : "A", "non-dropping-particle" : "", "parse-names" : false, "suffix" : "" } ], "container-title" : "Hydrology and Earth System Sciences", "id" : "ITEM-1", "issue" : "3", "issued" : { "date-parts" : [ [ "2018" ] ] }, "note" : "From Duplicate 1 (Increase in flood risk resulting from climate change in a developed urban watershed - The role of storm temporal patterns - Hettiarachchi, S; Wasko, C; Sharma, A)\n\ncited By 9\n\nFrom Duplicate 2 (Increase in flood risk resulting from climate change in a developed urban watershed - The role of storm temporal patterns - Hettiarachchi, S; Wasko, C; Sharma, A)\n\nFrom Duplicate 2 (Increase in flood risk resulting from climate change in a developed urban watershed - The role of storm temporal patterns - Hettiarachchi, S; Wasko, C; Sharma, A)\n\ncited By 9", "page" : "2041-2056", "title" : "Increase in flood risk resulting from climate change in a developed urban watershed - The role of storm temporal patterns", "translator" : [ { "dropping-particle" : "", "family" : "S2464", "given" : "", "non-dropping-particle" : "", "parse-names" : false, "suffix" : "" } ], "type" : "article-journal", "volume" : "22" }, "uris" : [ "http://www.mendeley.com/documents/?uuid=455241e4-bbb5-4ef2-88e5-0fa3a7ea412c" ] } ], "mendeley" : { "formattedCitation" : "(Hettiarachchi et al., 2018)", "plainTextFormattedCitation" : "(Hettiarachchi et al., 2018)", "previouslyFormattedCitation" : "(Hettiarachchi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ettiarachchi et al., 2018)</w:t>
      </w:r>
      <w:r w:rsidRPr="00D424AA">
        <w:rPr>
          <w:rFonts w:cs="Times New Roman"/>
          <w:lang w:val="en-GB"/>
        </w:rPr>
        <w:fldChar w:fldCharType="end"/>
      </w:r>
      <w:r w:rsidRPr="00841A35">
        <w:rPr>
          <w:rFonts w:cs="Times New Roman"/>
          <w:lang w:val="en-GB"/>
        </w:rPr>
        <w:t xml:space="preserve">. Because of this direct connection, changes </w:t>
      </w:r>
      <w:r w:rsidRPr="00D424AA">
        <w:rPr>
          <w:rFonts w:cs="Times New Roman"/>
          <w:lang w:val="en-GB"/>
        </w:rPr>
        <w:t xml:space="preserve">in very intense precipitation can translate to changes in urban flood potential </w:t>
      </w:r>
      <w:r w:rsidRPr="00D424AA">
        <w:rPr>
          <w:rFonts w:cs="Times New Roman"/>
          <w:lang w:val="en-GB"/>
        </w:rPr>
        <w:fldChar w:fldCharType="begin" w:fldLock="1"/>
      </w:r>
      <w:r w:rsidR="00FF6231">
        <w:rPr>
          <w:rFonts w:cs="Times New Roman"/>
          <w:lang w:val="en-GB"/>
        </w:rPr>
        <w:instrText>ADDIN CSL_CITATION { "citationItems" : [ { "id" : "ITEM-1", "itemData" : { "DOI" : "10.1002/wat2.1302", "ISSN" : "2049-1948", "abstract" : "The risk presented by pluvial flooding has emerged as a critical issue in urban water management. Pluvial flooding occurs when precipitation intensity exceeds the capacity of natural and engineered drainage systems, and it is expected to increase in frequency, severity and impact through the 21st century due to the combined effects of climate change and urbanization. Although there have been recent advances in approaches to assess the risk presented pluvial flooding and to enhance the resilience of cities to its impacts, they have not been broadly implemented and there are many opportunities for additional research. We provide case studies of pluvial flooding in six cities in the continental United States, which serve as examples of the current vulnerability of cities that have not developed comprehensive pluvial flood management plans and the challenges in conducting pluvial flood research in light of existing data gaps. We also identify key research challenges that should be prioritized by the interdisciplinary water research community to better support urban resilience practice. This article is categorized under: Engineering Water &gt; Sustainable Engineering of Water Science of Water &gt; Water Quality Engineering Water &gt; Planning Water", "author" : [ { "dropping-particle" : "", "family" : "Rosenzweig", "given" : "Bernice R", "non-dropping-particle" : "", "parse-names" : false, "suffix" : "" }, { "dropping-particle" : "", "family" : "McPhillips", "given" : "Lauren", "non-dropping-particle" : "", "parse-names" : false, "suffix" : "" }, { "dropping-particle" : "", "family" : "Chang", "given" : "Heejun", "non-dropping-particle" : "", "parse-names" : false, "suffix" : "" }, { "dropping-particle" : "", "family" : "Cheng", "given" : "Chingwen", "non-dropping-particle" : "", "parse-names" : false, "suffix" : "" }, { "dropping-particle" : "", "family" : "Welty", "given" : "Claire", "non-dropping-particle" : "", "parse-names" : false, "suffix" : "" }, { "dropping-particle" : "", "family" : "Matsler", "given" : "Marissa", "non-dropping-particle" : "", "parse-names" : false, "suffix" : "" }, { "dropping-particle" : "", "family" : "Iwaniec", "given" : "David", "non-dropping-particle" : "", "parse-names" : false, "suffix" : "" }, { "dropping-particle" : "", "family" : "Davidson", "given" : "Cliff I", "non-dropping-particle" : "", "parse-names" : false, "suffix" : "" } ], "container-title" : "WIREs Water", "id" : "ITEM-1", "issue" : "6", "issued" : { "date-parts" : [ [ "2018", "11", "17" ] ] }, "note" : "doi: 10.1002/wat2.1302", "page" : "e1302", "publisher" : "John Wiley &amp; Sons, Ltd", "title" : "Pluvial flood risk and opportunities for resilience", "translator" : [ { "dropping-particle" : "", "family" : "S3212", "given" : "", "non-dropping-particle" : "", "parse-names" : false, "suffix" : "" } ], "type" : "article-journal", "volume" : "5" }, "uris" : [ "http://www.mendeley.com/documents/?uuid=7054994b-3b06-4888-9222-7fcaef47a0d1" ] } ], "mendeley" : { "formattedCitation" : "(Rosenzweig et al., 2018)", "plainTextFormattedCitation" : "(Rosenzweig et al., 2018)", "previouslyFormattedCitation" : "(Rosenzweig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osenzweig et al., 2018)</w:t>
      </w:r>
      <w:r w:rsidRPr="00D424AA">
        <w:rPr>
          <w:rFonts w:cs="Times New Roman"/>
          <w:lang w:val="en-GB"/>
        </w:rPr>
        <w:fldChar w:fldCharType="end"/>
      </w:r>
      <w:r w:rsidRPr="00841A35">
        <w:rPr>
          <w:rFonts w:cs="Times New Roman"/>
          <w:lang w:val="en-GB"/>
        </w:rPr>
        <w:t xml:space="preserve">, though there can be a spectrum of urban flood responses to this flood potential </w:t>
      </w:r>
      <w:r w:rsidRPr="00D424AA">
        <w:rPr>
          <w:rFonts w:cs="Times New Roman"/>
          <w:lang w:val="en-GB"/>
        </w:rPr>
        <w:fldChar w:fldCharType="begin" w:fldLock="1"/>
      </w:r>
      <w:r w:rsidR="00FF6231">
        <w:rPr>
          <w:rFonts w:cs="Times New Roman"/>
          <w:lang w:val="en-GB"/>
        </w:rPr>
        <w:instrText>ADDIN CSL_CITATION { "citationItems" : [ { "id" : "ITEM-1", "itemData" : { "DOI" : "10.1002/wrcr.20223", "ISSN" : "00431397", "abstract" : "Key Points Peak discharge and runoff ratio distributions vary greatly between urban basins Stormwater detention infrastructure increases response times and runoff ratios Spatial and temporal properties of flood-producing rainfall vary over the basins", "author" : [ { "dropping-particle" : "", "family" : "Smith", "given" : "B. K.", "non-dropping-particle" : "", "parse-names" : false, "suffix" : "" }, { "dropping-particle" : "", "family" : "Smith", "given" : "J.A.", "non-dropping-particle" : "", "parse-names" : false, "suffix" : "" }, { "dropping-particle" : "", "family" : "Baeck", "given" : "M.L.", "non-dropping-particle" : "", "parse-names" : false, "suffix" : "" }, { "dropping-particle" : "", "family" : "Villarini", "given" : "G.", "non-dropping-particle" : "", "parse-names" : false, "suffix" : "" }, { "dropping-particle" : "", "family" : "Wright", "given" : "D.B.", "non-dropping-particle" : "", "parse-names" : false, "suffix" : "" } ], "container-title" : "Water Resources Research", "id" : "ITEM-1", "issue" : "5", "issued" : { "date-parts" : [ [ "2013", "5", "1" ] ] }, "note" : "From Duplicate 2 (Spectrum of storm event hydrologic response in urban watersheds - Smith, B.K. K.; Smith, J.A. A.; Baeck, M.L. L.; Villarini, G.; Wright, D.B. B.)\n\nFrom Duplicate 1 (Spectrum of storm event hydrologic response in urban watersheds - Smith, B.K. K.; Smith, J.A. A.; Baeck, M.L. L.; Villarini, G.; Wright, D.B. B.)\n\nFrom Duplicate 1 (Spectrum of storm event hydrologic response in urban watersheds - Smith, B.K. K.; Smith, J.A. A.; Baeck, M.L. L.; Villarini, G.; Wright, D.B. B.)\n\nFrom Duplicate 2 (Spectrum of storm event hydrologic response in urban watersheds - Smith, B. K.; Smith, J. A.; Baeck, M. L.; Villarini, G.; Wright, D. B.)\n\nFrom Duplicate 2 (Spectrum of storm event hydrologic response in urban watersheds - Smith, B.K.; Smith, J.A.; Baeck, M.L.; Villarini, G.; Wright, D.B.; K., Smith B; A., Smith J; L., Baeck M; G., Villarini; B., Wright D)\n\nFrom Duplicate 1 (Spectrum of storm event hydrologic response in urban watersheds - Smith, B.K.; Smith, J.A.; Baeck, M.L.; Villarini, G.; Wright, D.B.; K., Smith B; A., Smith J; L., Baeck M; G., Villarini; B., Wright D)\n\nFrom Duplicate 1 (Spectrum of storm event hydrologic response in urban watersheds - K., Smith B; A., Smith J; L., Baeck M; G., Villarini; B., Wright D)\n\ndoi: 10.1002/wrcr.20223", "page" : "2649-2663", "publisher" : "Wiley-Blackwell", "title" : "Spectrum of storm event hydrologic response in urban watersheds", "translator" : [ { "dropping-particle" : "", "family" : "S1583", "given" : "", "non-dropping-particle" : "", "parse-names" : false, "suffix" : "" } ], "type" : "article-journal", "volume" : "49" }, "uris" : [ "http://www.mendeley.com/documents/?uuid=85888408-6ee2-4419-823f-d8b2b72cc0db" ] } ], "mendeley" : { "formattedCitation" : "(Smith et al., 2013)", "plainTextFormattedCitation" : "(Smith et al., 2013)", "previouslyFormattedCitation" : "(Smith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mith et al., 2013)</w:t>
      </w:r>
      <w:r w:rsidRPr="00D424AA">
        <w:rPr>
          <w:rFonts w:cs="Times New Roman"/>
          <w:lang w:val="en-GB"/>
        </w:rPr>
        <w:fldChar w:fldCharType="end"/>
      </w:r>
      <w:r w:rsidRPr="00841A35">
        <w:rPr>
          <w:rFonts w:cs="Times New Roman"/>
          <w:lang w:val="en-GB"/>
        </w:rPr>
        <w:t xml:space="preserve">, as many factors such as the overland flow rate and the design of urban </w:t>
      </w:r>
      <w:r w:rsidRPr="00D424AA">
        <w:rPr>
          <w:rFonts w:cs="Times New Roman"/>
          <w:lang w:val="en-GB"/>
        </w:rPr>
        <w:fldChar w:fldCharType="begin" w:fldLock="1"/>
      </w:r>
      <w:r w:rsidR="00FF6231">
        <w:rPr>
          <w:rFonts w:cs="Times New Roman"/>
          <w:lang w:val="en-GB"/>
        </w:rPr>
        <w:instrText>ADDIN CSL_CITATION { "citationItems" : [ { "id" : "ITEM-1", "itemData" : { "DOI" : "10.1111/j.1753-318X.2009.01034.x", "abstract" : "Abstract In response to Defra's First Government Response to the Making Space for Water consultation, the Feasibility study into expanding flood warning to cover other flood risks (reference RF5) has investigated the technical feasibility of providing warning services for sources of flooding other than from rivers and the sea. Following a review of all nonfluvial and noncoastal sources of flooding perceived as significant, it was concluded that it is currently technically feasible to consider providing some form of warning service for pluvial and three forms of groundwater flooding. Although a warning service for pluvial flooding is considered less advanced than that for groundwater, a trigger rainfall forecast and a method for identifying locations most susceptible to pluvial flooding has been proposed. This form of service could provide responding organisations with more warning of possible flooding than is currently available.", "author" : [ { "dropping-particle" : "", "family" : "Falconer", "given" : "R H", "non-dropping-particle" : "", "parse-names" : false, "suffix" : "" }, { "dropping-particle" : "", "family" : "Cobby", "given" : "D", "non-dropping-particle" : "", "parse-names" : false, "suffix" : "" }, { "dropping-particle" : "", "family" : "Smyth", "given" : "P", "non-dropping-particle" : "", "parse-names" : false, "suffix" : "" }, { "dropping-particle" : "", "family" : "Astle", "given" : "G", "non-dropping-particle" : "", "parse-names" : false, "suffix" : "" }, { "dropping-particle" : "", "family" : "Dent", "given" : "J", "non-dropping-particle" : "", "parse-names" : false, "suffix" : "" }, { "dropping-particle" : "", "family" : "Golding", "given" : "B", "non-dropping-particle" : "", "parse-names" : false, "suffix" : "" } ], "container-title" : "Journal of Flood Risk Management", "id" : "ITEM-1", "issue" : "3", "issued" : { "date-parts" : [ [ "2009" ] ] }, "page" : "198-208", "title" : "Pluvial flooding: new approaches in flood warning, mapping and risk management", "translator" : [ { "dropping-particle" : "", "family" : "S2380", "given" : "", "non-dropping-particle" : "", "parse-names" : false, "suffix" : "" } ], "type" : "article-journal", "volume" : "2" }, "uris" : [ "http://www.mendeley.com/documents/?uuid=1e412d0c-a744-4d87-8cbe-614027b295c6" ] } ], "mendeley" : { "formattedCitation" : "(Falconer et al., 2009)", "plainTextFormattedCitation" : "(Falconer et al., 2009)", "previouslyFormattedCitation" : "(Falconer et al., 200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alconer et al., 2009)</w:t>
      </w:r>
      <w:r w:rsidRPr="00D424AA">
        <w:rPr>
          <w:rFonts w:cs="Times New Roman"/>
          <w:lang w:val="en-GB"/>
        </w:rPr>
        <w:fldChar w:fldCharType="end"/>
      </w:r>
      <w:r w:rsidRPr="00841A35">
        <w:rPr>
          <w:rFonts w:cs="Times New Roman"/>
          <w:lang w:val="en-GB"/>
        </w:rPr>
        <w:t xml:space="preserve"> and storm water drainage systems </w:t>
      </w:r>
      <w:r w:rsidRPr="00D424AA">
        <w:rPr>
          <w:rFonts w:cs="Times New Roman"/>
          <w:lang w:val="en-GB"/>
        </w:rPr>
        <w:fldChar w:fldCharType="begin" w:fldLock="1"/>
      </w:r>
      <w:r w:rsidR="00FF6231">
        <w:rPr>
          <w:rFonts w:cs="Times New Roman"/>
          <w:lang w:val="en-GB"/>
        </w:rPr>
        <w:instrText>ADDIN CSL_CITATION { "citationItems" : [ { "id" : "ITEM-1", "itemData" : { "DOI" : "10.1080/00221686.2009.9522027", "ISSN" : "0022-1686", "author" : [ { "dropping-particle" : "", "family" : "Maksimovi\u0107", "given" : "\u010cedo", "non-dropping-particle" : "", "parse-names" : false, "suffix" : "" }, { "dropping-particle" : "", "family" : "Prodanovi\u0107", "given" : "Du\u0161an", "non-dropping-particle" : "", "parse-names" : false, "suffix" : "" }, { "dropping-particle" : "", "family" : "Boonya-Aroonnet", "given" : "Surajate", "non-dropping-particle" : "", "parse-names" : false, "suffix" : "" }, { "dropping-particle" : "", "family" : "Leit\u00e3o", "given" : "Jo\u00e3o P", "non-dropping-particle" : "", "parse-names" : false, "suffix" : "" }, { "dropping-particle" : "", "family" : "Djordjevi\u0107", "given" : "Slobodan", "non-dropping-particle" : "", "parse-names" : false, "suffix" : "" }, { "dropping-particle" : "", "family" : "Allitt", "given" : "Richard", "non-dropping-particle" : "", "parse-names" : false, "suffix" : "" } ], "container-title" : "Journal of Hydraulic Research", "id" : "ITEM-1", "issue" : "4", "issued" : { "date-parts" : [ [ "2009", "7", "1" ] ] }, "note" : "doi: 10.1080/00221686.2009.9522027", "page" : "512-523", "publisher" : "Taylor &amp; Francis", "title" : "Overland flow and pathway analysis for modelling of urban pluvial flooding", "translator" : [ { "dropping-particle" : "", "family" : "S228", "given" : "", "non-dropping-particle" : "", "parse-names" : false, "suffix" : "" } ], "type" : "article-journal", "volume" : "47" }, "uris" : [ "http://www.mendeley.com/documents/?uuid=630e70ec-7d5a-4e4c-be25-06d085e14717" ] } ], "mendeley" : { "formattedCitation" : "(Maksimovi\u0107 et al., 2009)", "plainTextFormattedCitation" : "(Maksimovi\u0107 et al., 2009)", "previouslyFormattedCitation" : "(Maksimovi\u0107 et al., 200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ksimović et al., 2009)</w:t>
      </w:r>
      <w:r w:rsidRPr="00D424AA">
        <w:rPr>
          <w:rFonts w:cs="Times New Roman"/>
          <w:lang w:val="en-GB"/>
        </w:rPr>
        <w:fldChar w:fldCharType="end"/>
      </w:r>
      <w:r w:rsidRPr="00841A35">
        <w:rPr>
          <w:rFonts w:cs="Times New Roman"/>
          <w:lang w:val="en-GB"/>
        </w:rPr>
        <w:t xml:space="preserve"> can play an important role. Nevertheless, changes in extreme precipitation are the main proxy for inferring changes in some types of flash floods</w:t>
      </w:r>
      <w:r w:rsidR="008D277C">
        <w:rPr>
          <w:rFonts w:cs="Times New Roman"/>
          <w:lang w:val="en-GB"/>
        </w:rPr>
        <w:t xml:space="preserve"> </w:t>
      </w:r>
      <w:r w:rsidRPr="00841A35">
        <w:rPr>
          <w:rFonts w:cs="Times New Roman"/>
          <w:lang w:val="en-GB"/>
        </w:rPr>
        <w:t xml:space="preserve">, which </w:t>
      </w:r>
      <w:r w:rsidR="008D277C">
        <w:rPr>
          <w:rFonts w:cs="Times New Roman"/>
          <w:lang w:val="en-GB"/>
        </w:rPr>
        <w:t>are address</w:t>
      </w:r>
      <w:r w:rsidRPr="00841A35">
        <w:rPr>
          <w:rFonts w:cs="Times New Roman"/>
          <w:lang w:val="en-GB"/>
        </w:rPr>
        <w:t xml:space="preserve">ed in </w:t>
      </w:r>
      <w:r w:rsidR="002B473C">
        <w:rPr>
          <w:rFonts w:cs="Times New Roman"/>
          <w:lang w:val="en-GB"/>
        </w:rPr>
        <w:t xml:space="preserve">Chapter 12 </w:t>
      </w:r>
      <w:r w:rsidR="008D277C">
        <w:rPr>
          <w:rFonts w:cs="Times New Roman"/>
          <w:lang w:val="en-GB"/>
        </w:rPr>
        <w:t>(</w:t>
      </w:r>
      <w:r w:rsidRPr="00841A35">
        <w:rPr>
          <w:rFonts w:cs="Times New Roman"/>
          <w:lang w:val="en-GB"/>
        </w:rPr>
        <w:t>Section 12.4</w:t>
      </w:r>
      <w:r w:rsidR="008D277C">
        <w:rPr>
          <w:rFonts w:cs="Times New Roman"/>
          <w:lang w:val="en-GB"/>
        </w:rPr>
        <w:t>)</w:t>
      </w:r>
      <w:r w:rsidRPr="00841A35">
        <w:rPr>
          <w:rFonts w:cs="Times New Roman"/>
          <w:lang w:val="en-GB"/>
        </w:rPr>
        <w:t>)</w:t>
      </w:r>
      <w:r w:rsidR="008D277C">
        <w:rPr>
          <w:rFonts w:cs="Times New Roman"/>
          <w:lang w:val="en-GB"/>
        </w:rPr>
        <w:t>,</w:t>
      </w:r>
      <w:r w:rsidRPr="00D424AA">
        <w:rPr>
          <w:rFonts w:cs="Times New Roman"/>
          <w:lang w:val="en-GB"/>
        </w:rPr>
        <w:t xml:space="preserve"> </w:t>
      </w:r>
      <w:r w:rsidR="008D277C">
        <w:rPr>
          <w:rFonts w:cs="Times New Roman"/>
          <w:lang w:val="en-GB"/>
        </w:rPr>
        <w:t>g</w:t>
      </w:r>
      <w:r w:rsidRPr="00D424AA">
        <w:rPr>
          <w:rFonts w:cs="Times New Roman"/>
          <w:lang w:val="en-GB"/>
        </w:rPr>
        <w:t xml:space="preserve">iven </w:t>
      </w:r>
      <w:r w:rsidR="008D277C">
        <w:rPr>
          <w:rFonts w:cs="Times New Roman"/>
          <w:lang w:val="en-GB"/>
        </w:rPr>
        <w:t>the relation between extreme precipitation and pluvial floods</w:t>
      </w:r>
      <w:r w:rsidR="002B473C">
        <w:rPr>
          <w:rFonts w:cs="Times New Roman"/>
          <w:lang w:val="en-GB"/>
        </w:rPr>
        <w:t>,</w:t>
      </w:r>
      <w:r w:rsidR="002B473C" w:rsidRPr="00D424AA">
        <w:rPr>
          <w:rFonts w:cs="Times New Roman"/>
          <w:lang w:val="en-GB"/>
        </w:rPr>
        <w:t xml:space="preserve"> </w:t>
      </w:r>
      <w:r w:rsidR="008D277C">
        <w:rPr>
          <w:rFonts w:cs="Times New Roman"/>
          <w:lang w:val="en-GB"/>
        </w:rPr>
        <w:t xml:space="preserve">the </w:t>
      </w:r>
      <w:r w:rsidRPr="00D424AA">
        <w:rPr>
          <w:rFonts w:cs="Times New Roman"/>
          <w:lang w:val="en-GB"/>
        </w:rPr>
        <w:t xml:space="preserve">very limited literature on urban and pluvial floods </w:t>
      </w:r>
      <w:r w:rsidRPr="00D424AA">
        <w:rPr>
          <w:rFonts w:cs="Times New Roman"/>
          <w:lang w:val="en-GB"/>
        </w:rPr>
        <w:fldChar w:fldCharType="begin" w:fldLock="1"/>
      </w:r>
      <w:r w:rsidR="00FF6231">
        <w:rPr>
          <w:rFonts w:cs="Times New Roman"/>
          <w:lang w:val="en-GB"/>
        </w:rPr>
        <w:instrText>ADDIN CSL_CITATION { "citationItems" : [ { "id" : "ITEM-1", "itemData" : { "DOI" : "10.5194/hess-21-4131-2017", "author" : [ { "dropping-particle" : "", "family" : "Skougaard Kaspersen", "given" : "P", "non-dropping-particle" : "", "parse-names" : false, "suffix" : "" }, { "dropping-particle" : "", "family" : "H\u00f8egh Ravn", "given" : "N", "non-dropping-particle" : "", "parse-names" : false, "suffix" : "" }, { "dropping-particle" : "", "family" : "Arnbjerg-Nielsen", "given" : "K", "non-dropping-particle" : "", "parse-names" : false, "suffix" : "" }, { "dropping-particle" : "", "family" : "Madsen", "given" : "H", "non-dropping-particle" : "", "parse-names" : false, "suffix" : "" }, { "dropping-particle" : "", "family" : "Drews", "given" : "M", "non-dropping-particle" : "", "parse-names" : false, "suffix" : "" } ], "container-title" : "Hydrology and Earth System Sciences", "id" : "ITEM-1", "issue" : "8", "issued" : { "date-parts" : [ [ "2017" ] ] }, "page" : "4131-4147", "title" : "Comparison of the impacts of urban development and climate change on exposing European cities to pluvial flooding", "translator" : [ { "dropping-particle" : "", "family" : "S3213", "given" : "", "non-dropping-particle" : "", "parse-names" : false, "suffix" : "" } ], "type" : "article-journal", "volume" : "21" }, "uris" : [ "http://www.mendeley.com/documents/?uuid=8dc8f566-1fac-4b10-a13d-2674648e7058" ] } ], "mendeley" : { "formattedCitation" : "(Skougaard Kaspersen et al., 2017)", "manualFormatting" : "(e.g., Skougaard Kaspersen et al., 2017)", "plainTextFormattedCitation" : "(Skougaard Kaspersen et al., 2017)", "previouslyFormattedCitation" : "(Skougaard Kaspersen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g., Skougaard Kaspersen et al., 2017)</w:t>
      </w:r>
      <w:r w:rsidRPr="00D424AA">
        <w:rPr>
          <w:rFonts w:cs="Times New Roman"/>
          <w:lang w:val="en-GB"/>
        </w:rPr>
        <w:fldChar w:fldCharType="end"/>
      </w:r>
      <w:r w:rsidR="008D277C">
        <w:rPr>
          <w:rFonts w:cs="Times New Roman"/>
          <w:lang w:val="en-GB"/>
        </w:rPr>
        <w:t>,</w:t>
      </w:r>
      <w:r w:rsidRPr="00841A35">
        <w:rPr>
          <w:rFonts w:cs="Times New Roman"/>
          <w:lang w:val="en-GB"/>
        </w:rPr>
        <w:t xml:space="preserve"> and limitations of existing methodologies </w:t>
      </w:r>
      <w:r w:rsidR="008D277C">
        <w:rPr>
          <w:rFonts w:cs="Times New Roman"/>
          <w:lang w:val="en-GB"/>
        </w:rPr>
        <w:t>for</w:t>
      </w:r>
      <w:r w:rsidRPr="00841A35">
        <w:rPr>
          <w:rFonts w:cs="Times New Roman"/>
          <w:lang w:val="en-GB"/>
        </w:rPr>
        <w:t xml:space="preserve"> assessing changes in floods </w:t>
      </w:r>
      <w:r w:rsidRPr="00D424AA">
        <w:rPr>
          <w:rFonts w:cs="Times New Roman"/>
          <w:lang w:val="en-GB"/>
        </w:rPr>
        <w:fldChar w:fldCharType="begin" w:fldLock="1"/>
      </w:r>
      <w:r w:rsidR="00FF6231">
        <w:rPr>
          <w:rFonts w:cs="Times New Roman"/>
          <w:lang w:val="en-GB"/>
        </w:rPr>
        <w:instrText>ADDIN CSL_CITATION { "citationItems" : [ { "id" : "ITEM-1", "itemData" : { "DOI" : "10.2166/nh.2016.031", "ISSN" : "0029-1277", "abstract" : "Flash floods are distinguished from \u2018normal flooding\u2019 by an abrupt onset arising from intense short period rainfall. Historical information based on pre-gauged descriptive information is used to prepare time series of flash floods for Northeast England and Southwest England as decadal numbers of events from 1800. The time series show a minimum in the late twentieth century for both locations. Flash flood frequency is then assessed for three locations in Northeast England by comparing recent extreme floods with historical accounts: (1) an urban pluvial flood in Newcastle in June 2012, (2) a severe flood in September 1968 on the Cotting Burn, a small ungauged tributary of the River Wansbeck, and (3) an extreme rate of rise in river level on the River Wansbeck in August 1994. Although there have been no comparable recent occurrences, several flash floods of equal or greater magnitude at the same locations were identified from historical accounts. Using the longer historical record in conjunction with limited recent observations has advantages when assessing the frequency of occurrence of rare events. However, these advantages are tempered by the possibility of non-stationarity in the historical series owing to catchment changes, from natural climatic variability and from potential anthropogenic climate change.", "author" : [ { "dropping-particle" : "", "family" : "Archer", "given" : "David R", "non-dropping-particle" : "", "parse-names" : false, "suffix" : "" }, { "dropping-particle" : "", "family" : "Parkin", "given" : "Geoff", "non-dropping-particle" : "", "parse-names" : false, "suffix" : "" }, { "dropping-particle" : "", "family" : "Fowler", "given" : "Hayley J", "non-dropping-particle" : "", "parse-names" : false, "suffix" : "" } ], "container-title" : "Hydrology Research", "id" : "ITEM-1", "issue" : "1", "issued" : { "date-parts" : [ [ "2016", "3", "9" ] ] }, "page" : "1-16", "title" : "Assessing long term flash flooding frequency using historical information", "translator" : [ { "dropping-particle" : "", "family" : "S3214", "given" : "", "non-dropping-particle" : "", "parse-names" : false, "suffix" : "" } ], "type" : "article-journal", "volume" : "48" }, "uris" : [ "http://www.mendeley.com/documents/?uuid=5f47e55e-17e3-451e-88f5-523893933215" ] } ], "mendeley" : { "formattedCitation" : "(Archer et al., 2016)", "plainTextFormattedCitation" : "(Archer et al., 2016)", "previouslyFormattedCitation" : "(Archer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rcher et al., 2016)</w:t>
      </w:r>
      <w:r w:rsidRPr="00D424AA">
        <w:rPr>
          <w:rFonts w:cs="Times New Roman"/>
          <w:lang w:val="en-GB"/>
        </w:rPr>
        <w:fldChar w:fldCharType="end"/>
      </w:r>
      <w:r w:rsidRPr="00841A35">
        <w:rPr>
          <w:rFonts w:cs="Times New Roman"/>
          <w:lang w:val="en-GB"/>
        </w:rPr>
        <w:t xml:space="preserve">. </w:t>
      </w:r>
    </w:p>
    <w:p w14:paraId="6B4CDE2B" w14:textId="77777777" w:rsidR="00BA3BBB" w:rsidRPr="00D424AA" w:rsidRDefault="00BA3BBB" w:rsidP="00D424AA">
      <w:pPr>
        <w:pStyle w:val="AR6BodyText"/>
        <w:rPr>
          <w:rFonts w:cs="Times New Roman"/>
          <w:lang w:val="en-GB"/>
        </w:rPr>
      </w:pPr>
    </w:p>
    <w:p w14:paraId="7EF4095C" w14:textId="733CE36C" w:rsidR="00BA3BBB" w:rsidRPr="00D506A9" w:rsidRDefault="002B473C" w:rsidP="00D424AA">
      <w:pPr>
        <w:pStyle w:val="AR6BodyText"/>
        <w:rPr>
          <w:rFonts w:cs="Times New Roman"/>
          <w:bCs/>
          <w:lang w:val="en-GB"/>
        </w:rPr>
      </w:pPr>
      <w:r w:rsidRPr="00504BF7">
        <w:rPr>
          <w:rFonts w:cs="Times New Roman"/>
          <w:bCs/>
          <w:lang w:val="en-GB"/>
        </w:rPr>
        <w:t>In s</w:t>
      </w:r>
      <w:r w:rsidR="00BA3BBB" w:rsidRPr="00D506A9">
        <w:rPr>
          <w:rFonts w:cs="Times New Roman"/>
          <w:bCs/>
          <w:lang w:val="en-GB"/>
        </w:rPr>
        <w:t>ummary</w:t>
      </w:r>
      <w:r w:rsidRPr="00504BF7">
        <w:rPr>
          <w:rFonts w:cs="Times New Roman"/>
          <w:bCs/>
          <w:lang w:val="en-GB"/>
        </w:rPr>
        <w:t>,</w:t>
      </w:r>
      <w:r w:rsidR="00BA3BBB" w:rsidRPr="00D506A9">
        <w:rPr>
          <w:rFonts w:cs="Times New Roman"/>
          <w:bCs/>
          <w:lang w:val="en-GB"/>
        </w:rPr>
        <w:t xml:space="preserve"> </w:t>
      </w:r>
      <w:r w:rsidRPr="00504BF7">
        <w:rPr>
          <w:rFonts w:cs="Times New Roman"/>
          <w:bCs/>
          <w:lang w:val="en-GB"/>
        </w:rPr>
        <w:t>t</w:t>
      </w:r>
      <w:r w:rsidR="00BA3BBB" w:rsidRPr="00D506A9">
        <w:rPr>
          <w:rFonts w:cs="Times New Roman"/>
          <w:bCs/>
          <w:lang w:val="en-GB"/>
        </w:rPr>
        <w:t>here is not always a one-to-one correspondence between an extreme precipitation event and a flood event, or between changes in extreme precipitation and changes in floods, because floods are affected by many factors in addition to heavy precipitation (</w:t>
      </w:r>
      <w:r w:rsidR="00BA3BBB" w:rsidRPr="00D506A9">
        <w:rPr>
          <w:rFonts w:cs="Times New Roman"/>
          <w:bCs/>
          <w:i/>
          <w:lang w:val="en-GB"/>
        </w:rPr>
        <w:t>high confidence</w:t>
      </w:r>
      <w:r w:rsidR="00BA3BBB" w:rsidRPr="00D506A9">
        <w:rPr>
          <w:rFonts w:cs="Times New Roman"/>
          <w:bCs/>
          <w:lang w:val="en-GB"/>
        </w:rPr>
        <w:t>). Changes in extreme precipitation may be used as a proxy to infer changes in some types of flash floods that are more directly related to extreme precipitation (</w:t>
      </w:r>
      <w:r w:rsidR="00BA3BBB" w:rsidRPr="00D506A9">
        <w:rPr>
          <w:rFonts w:cs="Times New Roman"/>
          <w:bCs/>
          <w:i/>
          <w:lang w:val="en-GB"/>
        </w:rPr>
        <w:t>high confidence</w:t>
      </w:r>
      <w:r w:rsidR="00BA3BBB" w:rsidRPr="00D506A9">
        <w:rPr>
          <w:rFonts w:cs="Times New Roman"/>
          <w:bCs/>
          <w:lang w:val="en-GB"/>
        </w:rPr>
        <w:t xml:space="preserve">).  </w:t>
      </w:r>
    </w:p>
    <w:p w14:paraId="7318046E" w14:textId="77777777" w:rsidR="00BA3BBB" w:rsidRDefault="00BA3BBB" w:rsidP="00D424AA">
      <w:pPr>
        <w:pStyle w:val="AR6BodyText"/>
        <w:rPr>
          <w:rFonts w:cs="Times New Roman"/>
          <w:lang w:val="en-GB"/>
        </w:rPr>
      </w:pPr>
    </w:p>
    <w:p w14:paraId="24CBB04B" w14:textId="77777777" w:rsidR="0091071A" w:rsidRPr="00D424AA" w:rsidRDefault="0091071A" w:rsidP="00D424AA">
      <w:pPr>
        <w:pStyle w:val="AR6BodyText"/>
        <w:rPr>
          <w:rFonts w:cs="Times New Roman"/>
          <w:lang w:val="en-GB"/>
        </w:rPr>
      </w:pPr>
    </w:p>
    <w:p w14:paraId="7B6EF375" w14:textId="77777777" w:rsidR="00BA3BBB" w:rsidRPr="00D424AA" w:rsidRDefault="00BA3BBB" w:rsidP="00D424AA">
      <w:pPr>
        <w:pStyle w:val="AR6Chap11Level21111"/>
        <w:rPr>
          <w:rFonts w:cs="Times New Roman"/>
          <w:lang w:val="en-GB"/>
        </w:rPr>
      </w:pPr>
      <w:bookmarkStart w:id="1906" w:name="_Toc520105797"/>
      <w:bookmarkStart w:id="1907" w:name="_Toc527303102"/>
      <w:bookmarkStart w:id="1908" w:name="_Toc5018246"/>
      <w:bookmarkStart w:id="1909" w:name="_Toc5603688"/>
      <w:bookmarkStart w:id="1910" w:name="_Toc6904544"/>
      <w:bookmarkStart w:id="1911" w:name="_Toc24546421"/>
      <w:bookmarkStart w:id="1912" w:name="_Toc29672886"/>
      <w:bookmarkStart w:id="1913" w:name="_Toc56915244"/>
      <w:bookmarkStart w:id="1914" w:name="_Toc70703000"/>
      <w:r w:rsidRPr="00D424AA">
        <w:rPr>
          <w:rFonts w:cs="Times New Roman"/>
          <w:lang w:val="en-GB"/>
        </w:rPr>
        <w:t>Observed trends</w:t>
      </w:r>
      <w:bookmarkEnd w:id="1906"/>
      <w:bookmarkEnd w:id="1907"/>
      <w:bookmarkEnd w:id="1908"/>
      <w:bookmarkEnd w:id="1909"/>
      <w:bookmarkEnd w:id="1910"/>
      <w:bookmarkEnd w:id="1911"/>
      <w:bookmarkEnd w:id="1912"/>
      <w:bookmarkEnd w:id="1913"/>
      <w:bookmarkEnd w:id="1914"/>
    </w:p>
    <w:p w14:paraId="6A7EC750" w14:textId="77777777" w:rsidR="00BA3BBB" w:rsidRPr="00D424AA" w:rsidRDefault="00BA3BBB" w:rsidP="00D424AA">
      <w:pPr>
        <w:pStyle w:val="AR6BodyText"/>
        <w:rPr>
          <w:rFonts w:cs="Times New Roman"/>
          <w:lang w:val="en-GB"/>
        </w:rPr>
      </w:pPr>
    </w:p>
    <w:p w14:paraId="1CB132FD" w14:textId="2D887AC5" w:rsidR="00BA3BBB" w:rsidRPr="00D424AA" w:rsidRDefault="00BA3BBB" w:rsidP="00D424AA">
      <w:pPr>
        <w:pStyle w:val="AR6BodyText"/>
        <w:rPr>
          <w:rFonts w:cs="Times New Roman"/>
          <w:lang w:val="en-GB"/>
        </w:rPr>
      </w:pPr>
      <w:r w:rsidRPr="00D424AA">
        <w:rPr>
          <w:rFonts w:cs="Times New Roman"/>
          <w:lang w:val="en-GB"/>
        </w:rPr>
        <w:t xml:space="preserve">The SREX </w:t>
      </w:r>
      <w:r w:rsidRPr="00D424AA">
        <w:rPr>
          <w:rFonts w:cs="Times New Roman"/>
          <w:lang w:val="en-GB"/>
        </w:rPr>
        <w:fldChar w:fldCharType="begin" w:fldLock="1"/>
      </w:r>
      <w:r w:rsidR="007D2D56">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plainTextFormattedCitation" : "(Seneviratne et al., 2012)", "previouslyFormattedCitation" : "(Seneviratne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neviratne et al., 2012)</w:t>
      </w:r>
      <w:r w:rsidRPr="00D424AA">
        <w:rPr>
          <w:rFonts w:cs="Times New Roman"/>
          <w:lang w:val="en-GB"/>
        </w:rPr>
        <w:fldChar w:fldCharType="end"/>
      </w:r>
      <w:r w:rsidRPr="00841A35">
        <w:rPr>
          <w:rFonts w:cs="Times New Roman"/>
          <w:lang w:val="en-GB"/>
        </w:rPr>
        <w:t xml:space="preserve"> assessed </w:t>
      </w:r>
      <w:r w:rsidRPr="00D424AA">
        <w:rPr>
          <w:rFonts w:cs="Times New Roman"/>
          <w:i/>
          <w:lang w:val="en-GB"/>
        </w:rPr>
        <w:t>low confidence</w:t>
      </w:r>
      <w:r w:rsidRPr="00D424AA">
        <w:rPr>
          <w:rFonts w:cs="Times New Roman"/>
          <w:lang w:val="en-GB"/>
        </w:rPr>
        <w:t xml:space="preserve"> for observed changes in the magnitude or frequency of floods at the global scale. This assessment was confirmed by the AR5 report </w:t>
      </w:r>
      <w:r w:rsidRPr="00D424AA">
        <w:rPr>
          <w:rFonts w:cs="Times New Roman"/>
          <w:lang w:val="en-GB"/>
        </w:rPr>
        <w:fldChar w:fldCharType="begin" w:fldLock="1"/>
      </w:r>
      <w:r w:rsidR="00FF6231">
        <w:rPr>
          <w:rFonts w:cs="Times New Roman"/>
          <w:lang w:val="en-GB"/>
        </w:rPr>
        <w:instrText>ADDIN CSL_CITATION { "citationItems" : [ { "id" : "ITEM-1", "itemData" : { "DOI" : "10.1017/CBO9781107415324.008", "ISBN" : "9781107661820", "author" : [ { "dropping-particle" : "", "family" : "Hartmann", "given" : "Dennis J", "non-dropping-particle" : "", "parse-names" : false, "suffix" : "" }, { "dropping-particle" : "", "family" : "Klein Tank", "given" : "Albert M 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S97", "given" : "Rt13", "non-dropping-particle" : "", "parse-names" : false, "suffix" : "" } ], "type" : "chapter" }, "uris" : [ "http://www.mendeley.com/documents/?uuid=0d7f5735-1ed9-4b19-8b77-d0fb71273b13" ] } ], "mendeley" : { "formattedCitation" : "(Hartmann et al., 2013)", "plainTextFormattedCitation" : "(Hartmann et al., 2013)", "previouslyFormattedCitation" : "(Hartmann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rtmann et al., 2013)</w:t>
      </w:r>
      <w:r w:rsidRPr="00D424AA">
        <w:rPr>
          <w:rFonts w:cs="Times New Roman"/>
          <w:lang w:val="en-GB"/>
        </w:rPr>
        <w:fldChar w:fldCharType="end"/>
      </w:r>
      <w:r w:rsidRPr="00841A35">
        <w:rPr>
          <w:rFonts w:cs="Times New Roman"/>
          <w:lang w:val="en-GB"/>
        </w:rPr>
        <w:t xml:space="preserve">. The SR15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oegh-Guldberg et al., 2018)</w:t>
      </w:r>
      <w:r w:rsidRPr="00D424AA">
        <w:rPr>
          <w:rFonts w:cs="Times New Roman"/>
          <w:lang w:val="en-GB"/>
        </w:rPr>
        <w:fldChar w:fldCharType="end"/>
      </w:r>
      <w:r w:rsidRPr="00841A35">
        <w:rPr>
          <w:rFonts w:cs="Times New Roman"/>
          <w:lang w:val="en-GB"/>
        </w:rPr>
        <w:t xml:space="preserve"> found increases in flood frequency and extreme streamflow in some regions, but decreases in other regions. While the number of studies on flood trends has increased since the AR5 report, </w:t>
      </w:r>
      <w:r w:rsidRPr="00D424AA">
        <w:rPr>
          <w:rFonts w:cs="Times New Roman"/>
          <w:lang w:val="en-GB"/>
        </w:rPr>
        <w:t xml:space="preserve">and there were also new analyses after the release of SR15 </w:t>
      </w:r>
      <w:r w:rsidRPr="00D424AA">
        <w:rPr>
          <w:rFonts w:cs="Times New Roman"/>
          <w:lang w:val="en-GB"/>
        </w:rPr>
        <w:fldChar w:fldCharType="begin" w:fldLock="1"/>
      </w:r>
      <w:r w:rsidR="00FF6231">
        <w:rPr>
          <w:rFonts w:cs="Times New Roman"/>
          <w:lang w:val="en-GB"/>
        </w:rPr>
        <w: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2", "itemData" : { "DOI" : "10.1038/s41586-019-1495-6", "ISSN" : "1476-4687", "abstract" : "Climate change has led to concerns about increasing river floods resulting from the greater water-holding capacity of a warmer atmosphere1. These concerns are reinforced by evidence of increasing economic losses associated with flooding in many parts of the world, including Europe2. Any changes in river floods would have lasting implications for the design of flood protection measures and flood risk zoning. However, existing studies have been unable to identify a consistent continental-scale climatic-change signal in flood discharge observations in Europe3, because of the limited spatial coverage and number of hydrometric stations. Here we demonstrate clear regional patterns of both increases and decreases in observed river flood discharges in the past five decades in Europe, which are manifestations of a changing climate. Our results\u2014arising from the most complete database of European flooding so far\u2014suggest that: increasing autumn and winter rainfall has resulted in increasing floods in northwestern Europe; decreasing precipitation and increasing evaporation have led to decreasing floods in medium and large catchments in southern Europe; and decreasing snow cover and snowmelt, resulting from warmer temperatures, have led to decreasing floods in eastern Europe. Regional flood discharge trends in Europe range from an increase of about 11 per cent per decade to a decrease of 23 per cent. Notwithstanding the spatial and temporal heterogeneity of the observational record, the flood changes identified here are broadly consistent with climate model projections for the next century4,5, suggesting that climate-driven changes are already happening and supporting calls for the consideration of climate change in flood risk management.", "author" : [ { "dropping-particle" : "", "family" : "Bl\u00f6schl", "given" : "G\u00fcnter", "non-dropping-particle" : "", "parse-names" : false, "suffix" : "" }, { "dropping-particle" : "", "family" : "Hall", "given" : "Julia", "non-dropping-particle" : "", "parse-names" : false, "suffix" : "" }, { "dropping-particle" : "", "family" : "Viglione", "given" : "Alberto", "non-dropping-particle" : "", "parse-names" : false, "suffix" : "" }, { "dropping-particle" : "", "family" : "Perdig\u00e3o", "given" : "Rui A P", "non-dropping-particle" : "", "parse-names" : false, "suffix" : "" }, { "dropping-particle" : "", "family" : "Parajka", "given" : "Juraj", "non-dropping-particle" : "", "parse-names" : false, "suffix" : "" }, { "dropping-particle" : "", "family" : "Merz", "given" : "Bruno", "non-dropping-particle" : "", "parse-names" : false, "suffix" : "" }, { "dropping-particle" : "", "family" : "Lun", "given" : "David", "non-dropping-particle" : "", "parse-names" : false, "suffix" : "" }, { "dropping-particle" : "", "family" : "Arheimer", "given" : "Berit", "non-dropping-particle" : "", "parse-names" : false, "suffix" : "" }, { "dropping-particle" : "", "family" : "Aronica", "given" : "Giuseppe T", "non-dropping-particle" : "", "parse-names" : false, "suffix" : "" }, { "dropping-particle" : "", "family" : "Bilibashi", "given" : "Ardian", "non-dropping-particle" : "", "parse-names" : false, "suffix" : "" }, { "dropping-particle" : "", "family" : "Boh\u00e1\u010d", "given" : "Milo\u0148", "non-dropping-particle" : "", "parse-names" : false, "suffix" : "" }, { "dropping-particle" : "", "family" : "Bonacci", "given" : "Ognjen", "non-dropping-particle" : "", "parse-names" : false, "suffix" : "" }, { "dropping-particle" : "", "family" : "Borga", "given" : "Marco", "non-dropping-particle" : "", "parse-names" : false, "suffix" : "" }, { "dropping-particle" : "", "family" : "\u010canjevac", "given" : "Ivan", "non-dropping-particle" : "", "parse-names" : false, "suffix" : "" }, { "dropping-particle" : "", "family" : "Castellarin", "given" : "Attilio", "non-dropping-particle" : "", "parse-names" : false, "suffix" : "" }, { "dropping-particle" : "", "family" : "Chirico", "given" : "Giovanni B", "non-dropping-particle" : "", "parse-names" : false, "suffix" : "" }, { "dropping-particle" : "", "family" : "Claps", "given" : "Pierluigi", "non-dropping-particle" : "", "parse-names" : false, "suffix" : "" }, { "dropping-particle" : "", "family" : "Frolova", "given" : "Natalia", "non-dropping-particle" : "", "parse-names" : false, "suffix" : "" }, { "dropping-particle" : "", "family" : "Ganora", "given" : "Daniele", "non-dropping-particle" : "", "parse-names" : false, "suffix" : "" }, { "dropping-particle" : "", "family" : "Gorbachova", "given" : "Liudmyla", "non-dropping-particle" : "", "parse-names" : false, "suffix" : "" }, { "dropping-particle" : "", "family" : "G\u00fcl", "given" : "Ali", "non-dropping-particle" : "", "parse-names" : false, "suffix" : "" }, { "dropping-particle" : "", "family" : "Hannaford", "given" : "Jamie", "non-dropping-particle" : "", "parse-names" : false, "suffix" : "" }, { "dropping-particle" : "", "family" : "Harrigan", "given" : "Shaun", "non-dropping-particle" : "", "parse-names" : false, "suffix" : "" }, { "dropping-particle" : "", "family" : "Kireeva", "given" : "Maria", "non-dropping-particle" : "", "parse-names" : false, "suffix" : "" }, { "dropping-particle" : "", "family" : "Kiss", "given" : "Andrea", "non-dropping-particle" : "", "parse-names" : false, "suffix" : "" }, { "dropping-particle" : "", "family" : "Kjeldsen", "given" : "Thomas R", "non-dropping-particle" : "", "parse-names" : false, "suffix" : "" }, { "dropping-particle" : "", "family" : "Kohnov\u00e1", "given" : "Silvia", "non-dropping-particle" : "", "parse-names" : false, "suffix" : "" }, { "dropping-particle" : "", "family" : "Koskela", "given" : "Jarkko J", "non-dropping-particle" : "", "parse-names" : false, "suffix" : "" }, { "dropping-particle" : "", "family" : "Ledvinka", "given" : "Ondrej", "non-dropping-particle" : "", "parse-names" : false, "suffix" : "" }, { "dropping-particle" : "", "family" : "Macdonald", "given" : "Neil", "non-dropping-particle" : "", "parse-names" : false, "suffix" : "" }, { "dropping-particle" : "", "family" : "Mavrova-Guirguinova", "given" : "Maria", "non-dropping-particle" : "", "parse-names" : false, "suffix" : "" }, { "dropping-particle" : "", "family" : "Mediero", "given" : "Luis", "non-dropping-particle" : "", "parse-names" : false, "suffix" : "" }, { "dropping-particle" : "", "family" : "Merz", "given" : "Ralf", "non-dropping-particle" : "", "parse-names" : false, "suffix" : "" }, { "dropping-particle" : "", "family" : "Molnar", "given" : "Peter", "non-dropping-particle" : "", "parse-names" : false, "suffix" : "" }, { "dropping-particle" : "", "family" : "Montanari", "given" : "Alberto", "non-dropping-particle" : "", "parse-names" : false, "suffix" : "" }, { "dropping-particle" : "", "family" : "Murphy", "given" : "Conor", "non-dropping-particle" : "", "parse-names" : false, "suffix" : "" }, { "dropping-particle" : "", "family" : "Osuch", "given" : "Marzena", "non-dropping-particle" : "", "parse-names" : false, "suffix" : "" }, { "dropping-particle" : "", "family" : "Ovcharuk", "given" : "Valeryia", "non-dropping-particle" : "", "parse-names" : false, "suffix" : "" }, { "dropping-particle" : "", "family" : "Radevski", "given" : "Ivan", "non-dropping-particle" : "", "parse-names" : false, "suffix" : "" }, { "dropping-particle" : "", "family" : "Salinas", "given" : "Jos\u00e9 L", "non-dropping-particle" : "", "parse-names" : false, "suffix" : "" }, { "dropping-particle" : "", "family" : "Sauquet", "given" : "Eric", "non-dropping-particle" : "", "parse-names" : false, "suffix" : "" }, { "dropping-particle" : "", "family" : "\u0160raj", "given" : "Mojca", "non-dropping-particle" : "", "parse-names" : false, "suffix" : "" }, { "dropping-particle" : "", "family" : "Szolgay", "given" : "Jan", "non-dropping-particle" : "", "parse-names" : false, "suffix" : "" }, { "dropping-particle" : "", "family" : "Volpi", "given" : "Elena", "non-dropping-particle" : "", "parse-names" : false, "suffix" : "" }, { "dropping-particle" : "", "family" : "Wilson", "given" : "Donna", "non-dropping-particle" : "", "parse-names" : false, "suffix" : "" }, { "dropping-particle" : "", "family" : "Zaimi", "given" : "Klodian", "non-dropping-particle" : "", "parse-names" : false, "suffix" : "" }, { "dropping-particle" : "", "family" : "\u017divkovi\u0107", "given" : "Nenad", "non-dropping-particle" : "", "parse-names" : false, "suffix" : "" } ], "container-title" : "Nature", "id" : "ITEM-2", "issue" : "7772", "issued" : { "date-parts" : [ [ "2019" ] ] }, "page" : "108-111", "title" : "Changing climate both increases and decreases European river floods", "translator" : [ { "dropping-particle" : "", "family" : "S1839", "given" : "", "non-dropping-particle" : "", "parse-names" : false, "suffix" : "" } ], "type" : "article-journal", "volume" : "573" }, "uris" : [ "http://www.mendeley.com/documents/?uuid=9d7aaedb-aa89-4d05-b40a-511b212266cb" ] }, { "id" : "ITEM-3", "itemData" : { "DOI" : "10.1088/1748-9326/aa8847", "ISSN" : "1748-9326", "author" : [ { "dropping-particle" : "", "family" : "Berghuijs", "given" : "Wouter R", "non-dropping-particle" : "", "parse-names" : false, "suffix" : "" }, { "dropping-particle" : "", "family" : "Aalbers", "given" : "Emma E", "non-dropping-particle" : "", "parse-names" : false, "suffix" : "" }, { "dropping-particle" : "", "family" : "Larsen", "given" : "Joshua R", "non-dropping-particle" : "", "parse-names" : false, "suffix" : "" }, { "dropping-particle" : "", "family" : "Trancoso", "given" : "Ralph", "non-dropping-particle" : "", "parse-names" : false, "suffix" : "" }, { "dropping-particle" : "", "family" : "Woods", "given" : "Ross A", "non-dropping-particle" : "", "parse-names" : false, "suffix" : "" } ], "container-title" : "Environmental Research Letters", "id" : "ITEM-3", "issue" : "11", "issued" : { "date-parts" : [ [ "2017", "11", "1" ] ] }, "note" : "Export Date: 5 September 2019", "page" : "114035", "title" : "Recent changes in extreme floods across multiple continents", "translator" : [ { "dropping-particle" : "", "family" : "S1838", "given" : "", "non-dropping-particle" : "", "parse-names" : false, "suffix" : "" } ], "type" : "article-journal", "volume" : "12" }, "uris" : [ "http://www.mendeley.com/documents/?uuid=c8e4c040-24b4-4311-b1df-e0f6f9e13dcc" ] } ], "mendeley" : { "formattedCitation" : "(Berghuijs et al., 2017; Bl\u00f6schl et al., 2019; Gudmundsson et al., 2019)", "plainTextFormattedCitation" : "(Berghuijs et al., 2017; Bl\u00f6schl et al., 2019; Gudmundsson et al., 2019)", "previouslyFormattedCitation" : "(Berghuijs et al., 2017; Bl\u00f6schl et al., 2019; Gudmundss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huijs et al., 2017; Blöschl et al., 2019; Gudmundsson et al., 2019)</w:t>
      </w:r>
      <w:r w:rsidRPr="00D424AA">
        <w:rPr>
          <w:rFonts w:cs="Times New Roman"/>
          <w:lang w:val="en-GB"/>
        </w:rPr>
        <w:fldChar w:fldCharType="end"/>
      </w:r>
      <w:r w:rsidRPr="00841A35">
        <w:rPr>
          <w:rFonts w:cs="Times New Roman"/>
          <w:lang w:val="en-GB"/>
        </w:rPr>
        <w:t>, hydrological literature on observed flood changes is heterogeneous, focusing at regional and sub-regional basin scales, making it difficult to synthesise at the global and sometimes regional scales. The vast majority of studies focus on river floods us</w:t>
      </w:r>
      <w:r w:rsidRPr="00D424AA">
        <w:rPr>
          <w:rFonts w:cs="Times New Roman"/>
          <w:lang w:val="en-GB"/>
        </w:rPr>
        <w:t xml:space="preserve">ing streamflow as a proxy, with limited attention to urban floods. Streamflow measurements are not evenly distributed over space, with gaps in spatial coverage, and their coverage in many regions of Africa, South America, and parts of Asia is poor (e.g. </w:t>
      </w:r>
      <w:commentRangeStart w:id="1915"/>
      <w:r w:rsidRPr="00D424AA">
        <w:rPr>
          <w:rFonts w:cs="Times New Roman"/>
          <w:lang w:val="en-GB"/>
        </w:rPr>
        <w:fldChar w:fldCharType="begin" w:fldLock="1"/>
      </w:r>
      <w:r w:rsidR="00FF6231">
        <w:rPr>
          <w:rFonts w:cs="Times New Roman"/>
          <w:lang w:val="en-GB"/>
        </w:rPr>
        <w:instrText>ADDIN CSL_CITATION { "citationItems" : [ { "id" : "ITEM-1", "itemData" : { "DOI" : "10.1016/j.jhydrol.2017.06.015", "author" : [ { "dropping-particle" : "", "family" : "Do", "given" : "H X", "non-dropping-particle" : "", "parse-names" : false, "suffix" : "" }, { "dropping-particle" : "", "family" : "Westra", "given" : "S", "non-dropping-particle" : "", "parse-names" : false, "suffix" : "" }, { "dropping-particle" : "", "family" : "Leonard", "given" : "M", "non-dropping-particle" : "", "parse-names" : false, "suffix" : "" } ], "container-title" : "Journal of Hydrology", "id" : "ITEM-1", "issued" : { "date-parts" : [ [ "2017" ] ] }, "note" : "cited By 5", "page" : "28-43", "title" : "A global-scale investigation of trends in annual maximum streamflow", "translator" : [ { "dropping-particle" : "", "family" : "S448", "given" : "", "non-dropping-particle" : "", "parse-names" : false, "suffix" : "" } ], "type" : "article-journal", "volume" : "552" }, "uris" : [ "http://www.mendeley.com/documents/?uuid=f7afde39-0aef-4118-a310-7edec37dacc4" ] } ], "mendeley" : { "formattedCitation" : "(Do et al., 2017)", "manualFormatting" : "Do et al., 2017)", "plainTextFormattedCitation" : "(Do et al., 2017)", "previouslyFormattedCitation" : "(Do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 et al., 2017)</w:t>
      </w:r>
      <w:r w:rsidRPr="00D424AA">
        <w:rPr>
          <w:rFonts w:cs="Times New Roman"/>
          <w:lang w:val="en-GB"/>
        </w:rPr>
        <w:fldChar w:fldCharType="end"/>
      </w:r>
      <w:commentRangeEnd w:id="1915"/>
      <w:r w:rsidR="00A26296">
        <w:rPr>
          <w:rStyle w:val="Marquedecommentaire"/>
        </w:rPr>
        <w:commentReference w:id="1915"/>
      </w:r>
      <w:r w:rsidRPr="00841A35">
        <w:rPr>
          <w:rFonts w:cs="Times New Roman"/>
          <w:lang w:val="en-GB"/>
        </w:rPr>
        <w:t xml:space="preserve">, leading to difficulties in detecting long-term changes in floods </w:t>
      </w:r>
      <w:r w:rsidRPr="00D424AA">
        <w:rPr>
          <w:rFonts w:cs="Times New Roman"/>
          <w:lang w:val="en-GB"/>
        </w:rPr>
        <w:fldChar w:fldCharType="begin" w:fldLock="1"/>
      </w:r>
      <w:r w:rsidR="00417CA4">
        <w:rPr>
          <w:rFonts w:cs="Times New Roman"/>
          <w:lang w:val="en-GB"/>
        </w:rPr>
        <w:instrText>ADDIN CSL_CITATION { "citationItems" : [ { "id" : "ITEM-1", "itemData" : { "DOI" : "10.1002/joc.4954", "ISSN" : "0899-8418", "abstract" : "ABSTRACT Streamflow time series often contain gaps of varying length and location. However, the influence of these gaps on trend detection is poorly understood and cannot be estimated a priori in trend detection studies. We simulated the effects of varying gap size (1, 2, 5, and 10?years) and location (one quarter, one third, and half of the way) on the detection rate of significant monotonic trends in annual maxima and peaks-over-threshold, based on the most commonly-used trend tests in time series of varying length (from 15 to 150?years) and trend magnitude (?1). Results show that, in comparison with the complete time series, the loss in trend detection rate tends to grow with (1) increasing gap size, (2) increasing gap distance from the middle of the time series, (3) decreasing ?1 slope, and (4) decreasing time series length. Based on these findings, we provide objective recommendations and cautionary remarks for maximal gap allowance in trend detection in extreme streamflow time series.", "author" : [ { "dropping-particle" : "", "family" : "Slater", "given" : "Louise J.", "non-dropping-particle" : "", "parse-names" : false, "suffix" : "" }, { "dropping-particle" : "", "family" : "Villarini", "given" : "Gabriele", "non-dropping-particle" : "", "parse-names" : false, "suffix" : "" } ], "container-title" : "International Journal of Climatology", "id" : "ITEM-1", "issue" : "10", "issued" : { "date-parts" : [ [ "2017", "8", "1" ] ] }, "note" : "doi: 10.1002/joc.4954", "page" : "3976-3983", "publisher" : "John Wiley &amp; Sons, Ltd", "title" : "On the impact of gaps on trend detection in extreme streamflow time series", "translator" : [ { "dropping-particle" : "", "family" : "S3073", "given" : "", "non-dropping-particle" : "", "parse-names" : false, "suffix" : "" } ], "type" : "article-journal", "volume" : "37" }, "uris" : [ "http://www.mendeley.com/documents/?uuid=8215f20e-7d17-44f9-9f52-9ae33b0754c6" ] } ], "mendeley" : { "formattedCitation" : "(Slater and Villarini, 2017)", "plainTextFormattedCitation" : "(Slater and Villarini, 2017)", "previouslyFormattedCitation" : "(Slater and Villarini,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later and Villarini, 2017)</w:t>
      </w:r>
      <w:r w:rsidRPr="00D424AA">
        <w:rPr>
          <w:rFonts w:cs="Times New Roman"/>
          <w:lang w:val="en-GB"/>
        </w:rPr>
        <w:fldChar w:fldCharType="end"/>
      </w:r>
      <w:r w:rsidRPr="00841A35">
        <w:rPr>
          <w:rFonts w:cs="Times New Roman"/>
          <w:lang w:val="en-GB"/>
        </w:rPr>
        <w:t xml:space="preserve">. </w:t>
      </w:r>
      <w:r w:rsidR="002B473C">
        <w:rPr>
          <w:rFonts w:cs="Times New Roman"/>
          <w:lang w:val="en-GB"/>
        </w:rPr>
        <w:t>See also Chapter 8, Section 8.3.1.5.</w:t>
      </w:r>
    </w:p>
    <w:p w14:paraId="54FDCF1A" w14:textId="77777777" w:rsidR="00BA3BBB" w:rsidRPr="00D424AA" w:rsidRDefault="00BA3BBB" w:rsidP="00D424AA">
      <w:pPr>
        <w:pStyle w:val="AR6BodyText"/>
        <w:rPr>
          <w:rFonts w:cs="Times New Roman"/>
          <w:lang w:val="en-GB"/>
        </w:rPr>
      </w:pPr>
    </w:p>
    <w:p w14:paraId="27FF0551" w14:textId="5E6D1670" w:rsidR="00BA3BBB" w:rsidRPr="00D424AA" w:rsidRDefault="00BA3BBB" w:rsidP="00D424AA">
      <w:pPr>
        <w:pStyle w:val="AR6BodyText"/>
        <w:rPr>
          <w:rFonts w:cs="Times New Roman"/>
          <w:lang w:val="en-GB"/>
        </w:rPr>
      </w:pPr>
      <w:r w:rsidRPr="00D424AA">
        <w:rPr>
          <w:rFonts w:cs="Times New Roman"/>
          <w:lang w:val="en-GB"/>
        </w:rPr>
        <w:t xml:space="preserve">Peak flow trends are characterized by high regional variability and lack overall statistical significance of a decrease or an increase over the globe as a whole. Of more than 3500 streamflow stations in the US, central and northern Europe, Africa, Brazil, and Australia, 7.1% stations showed a significant increase and 11.9% stations showed a significant decrease in annual maximum peak flow during 1961-2005 </w:t>
      </w:r>
      <w:del w:id="1916" w:author="Robin Matthews" w:date="2021-07-13T22:54:00Z">
        <w:r w:rsidRPr="00D424AA" w:rsidDel="00D37B08">
          <w:rPr>
            <w:rFonts w:cs="Times New Roman"/>
            <w:lang w:val="en-GB"/>
          </w:rPr>
          <w:delText>(</w:delText>
        </w:r>
      </w:del>
      <w:commentRangeStart w:id="1917"/>
      <w:r w:rsidRPr="00D424AA">
        <w:rPr>
          <w:rFonts w:cs="Times New Roman"/>
          <w:lang w:val="en-GB"/>
        </w:rPr>
        <w:fldChar w:fldCharType="begin" w:fldLock="1"/>
      </w:r>
      <w:ins w:id="1918" w:author="Robin Matthews" w:date="2021-07-13T22:54:00Z">
        <w:r w:rsidR="00D37B08">
          <w:rPr>
            <w:rFonts w:cs="Times New Roman"/>
            <w:lang w:val="en-GB"/>
          </w:rPr>
          <w:instrText>ADDIN CSL_CITATION { "citationItems" : [ { "id" : "ITEM-1", "itemData" : { "DOI" : "10.1016/j.jhydrol.2017.06.015", "author" : [ { "dropping-particle" : "", "family" : "Do", "given" : "H X", "non-dropping-particle" : "", "parse-names" : false, "suffix" : "" }, { "dropping-particle" : "", "family" : "Westra", "given" : "S", "non-dropping-particle" : "", "parse-names" : false, "suffix" : "" }, { "dropping-particle" : "", "family" : "Leonard", "given" : "M", "non-dropping-particle" : "", "parse-names" : false, "suffix" : "" } ], "container-title" : "Journal of Hydrology", "id" : "ITEM-1", "issued" : { "date-parts" : [ [ "2017" ] ] }, "note" : "cited By 5", "page" : "28-43", "title" : "A global-scale investigation of trends in annual maximum streamflow", "translator" : [ { "dropping-particle" : "", "family" : "S448", "given" : "", "non-dropping-particle" : "", "parse-names" : false, "suffix" : "" } ], "type" : "article-journal", "volume" : "552" }, "uris" : [ "http://www.mendeley.com/documents/?uuid=f7afde39-0aef-4118-a310-7edec37dacc4" ] } ], "mendeley" : { "formattedCitation" : "(Do et al., 2017)", "manualFormatting" : "(Do et al., 2017)", "plainTextFormattedCitation" : "(Do et al., 2017)", "previouslyFormattedCitation" : "(Do et al., 2017)" }, "properties" : { "noteIndex" : 0 }, "schema" : "https://github.com/citation-style-language/schema/raw/master/csl-citation.json" }</w:instrText>
        </w:r>
      </w:ins>
      <w:del w:id="1919" w:author="Robin Matthews" w:date="2021-07-13T22:54:00Z">
        <w:r w:rsidR="00FF6231" w:rsidDel="00D37B08">
          <w:rPr>
            <w:rFonts w:cs="Times New Roman"/>
            <w:lang w:val="en-GB"/>
          </w:rPr>
          <w:delInstrText>ADDIN CSL_CITATION { "citationItems" : [ { "id" : "ITEM-1", "itemData" : { "DOI" : "10.1016/j.jhydrol.2017.06.015", "author" : [ { "dropping-particle" : "", "family" : "Do", "given" : "H X", "non-dropping-particle" : "", "parse-names" : false, "suffix" : "" }, { "dropping-particle" : "", "family" : "Westra", "given" : "S", "non-dropping-particle" : "", "parse-names" : false, "suffix" : "" }, { "dropping-particle" : "", "family" : "Leonard", "given" : "M", "non-dropping-particle" : "", "parse-names" : false, "suffix" : "" } ], "container-title" : "Journal of Hydrology", "id" : "ITEM-1", "issued" : { "date-parts" : [ [ "2017" ] ] }, "note" : "cited By 5", "page" : "28-43", "title" : "A global-scale investigation of trends in annual maximum streamflow", "translator" : [ { "dropping-particle" : "", "family" : "S448", "given" : "", "non-dropping-particle" : "", "parse-names" : false, "suffix" : "" } ], "type" : "article-journal", "volume" : "552" }, "uris" : [ "http://www.mendeley.com/documents/?uuid=f7afde39-0aef-4118-a310-7edec37dacc4" ] } ], "mendeley" : { "formattedCitation" : "(Do et al., 2017)", "manualFormatting" : "Do et al., 2017)", "plainTextFormattedCitation" : "(Do et al., 2017)", "previouslyFormattedCitation" : "(Do et al., 2017)" }, "properties" : { "noteIndex" : 0 }, "schema" : "https://github.com/citation-style-language/schema/raw/master/csl-citation.json" }</w:delInstrText>
        </w:r>
      </w:del>
      <w:r w:rsidRPr="00D424AA">
        <w:rPr>
          <w:rFonts w:cs="Times New Roman"/>
          <w:lang w:val="en-GB"/>
        </w:rPr>
        <w:fldChar w:fldCharType="separate"/>
      </w:r>
      <w:del w:id="1920" w:author="Robin Matthews" w:date="2021-07-13T22:54:00Z">
        <w:r w:rsidR="00A26296" w:rsidDel="00D37B08">
          <w:rPr>
            <w:rFonts w:cs="Times New Roman"/>
            <w:noProof/>
            <w:lang w:val="en-GB"/>
          </w:rPr>
          <w:delText>D</w:delText>
        </w:r>
      </w:del>
      <w:ins w:id="1921" w:author="Robin Matthews" w:date="2021-07-13T22:54:00Z">
        <w:r w:rsidR="00D37B08">
          <w:rPr>
            <w:rFonts w:cs="Times New Roman"/>
            <w:noProof/>
            <w:lang w:val="en-GB"/>
          </w:rPr>
          <w:t>(D</w:t>
        </w:r>
      </w:ins>
      <w:r w:rsidR="00A26296">
        <w:rPr>
          <w:rFonts w:cs="Times New Roman"/>
          <w:noProof/>
          <w:lang w:val="en-GB"/>
        </w:rPr>
        <w:t>o et al., 2017)</w:t>
      </w:r>
      <w:r w:rsidRPr="00D424AA">
        <w:rPr>
          <w:rFonts w:cs="Times New Roman"/>
          <w:lang w:val="en-GB"/>
        </w:rPr>
        <w:fldChar w:fldCharType="end"/>
      </w:r>
      <w:commentRangeEnd w:id="1917"/>
      <w:r w:rsidR="00A26296">
        <w:rPr>
          <w:rStyle w:val="Marquedecommentaire"/>
        </w:rPr>
        <w:commentReference w:id="1917"/>
      </w:r>
      <w:r w:rsidRPr="00841A35">
        <w:rPr>
          <w:rFonts w:cs="Times New Roman"/>
          <w:lang w:val="en-GB"/>
        </w:rPr>
        <w:t>. This i</w:t>
      </w:r>
      <w:r w:rsidRPr="00D424AA">
        <w:rPr>
          <w:rFonts w:cs="Times New Roman"/>
          <w:lang w:val="en-GB"/>
        </w:rPr>
        <w:t>s in direct contrast to the global and continental scale intensification of short-duration extreme precipitation (11.4.2). There may be some consistency over large regions</w:t>
      </w:r>
      <w:r w:rsidR="00347267" w:rsidRPr="00D424AA">
        <w:rPr>
          <w:rFonts w:cs="Times New Roman"/>
          <w:lang w:val="en-GB"/>
        </w:rPr>
        <w:t xml:space="preserve"> </w:t>
      </w:r>
      <w:r w:rsidRPr="00D424AA">
        <w:rPr>
          <w:rFonts w:cs="Times New Roman"/>
          <w:lang w:val="en-GB"/>
        </w:rPr>
        <w:t>(</w:t>
      </w:r>
      <w:r w:rsidR="00347267" w:rsidRPr="00D424AA">
        <w:rPr>
          <w:rFonts w:cs="Times New Roman"/>
          <w:lang w:val="en-GB"/>
        </w:rPr>
        <w:t>see</w:t>
      </w:r>
      <w:r w:rsidRPr="00D424AA">
        <w:rPr>
          <w:rFonts w:cs="Times New Roman"/>
          <w:lang w:val="en-GB"/>
        </w:rPr>
        <w:t xml:space="preserve"> </w:t>
      </w:r>
      <w:commentRangeStart w:id="1922"/>
      <w:r w:rsidRPr="00D424AA">
        <w:rPr>
          <w:rFonts w:cs="Times New Roman"/>
          <w:lang w:val="en-GB"/>
        </w:rPr>
        <w:fldChar w:fldCharType="begin" w:fldLock="1"/>
      </w:r>
      <w:r w:rsidR="00FF6231">
        <w:rPr>
          <w:rFonts w:cs="Times New Roman"/>
          <w:lang w:val="en-GB"/>
        </w:rPr>
        <w: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mendeley" : { "formattedCitation" : "(Gudmundsson et al., 2019)", "manualFormatting" : "Gudmundsson et al., 2019)", "plainTextFormattedCitation" : "(Gudmundsson et al., 2019)", "previouslyFormattedCitation" : "(Gudmundss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dmundsson et al., 2019)</w:t>
      </w:r>
      <w:r w:rsidRPr="00D424AA">
        <w:rPr>
          <w:rFonts w:cs="Times New Roman"/>
          <w:lang w:val="en-GB"/>
        </w:rPr>
        <w:fldChar w:fldCharType="end"/>
      </w:r>
      <w:commentRangeEnd w:id="1922"/>
      <w:r w:rsidR="00A26296">
        <w:rPr>
          <w:rStyle w:val="Marquedecommentaire"/>
        </w:rPr>
        <w:commentReference w:id="1922"/>
      </w:r>
      <w:r w:rsidRPr="00841A35">
        <w:rPr>
          <w:rFonts w:cs="Times New Roman"/>
          <w:lang w:val="en-GB"/>
        </w:rPr>
        <w:t>, in high streamflows (&gt; 90</w:t>
      </w:r>
      <w:r w:rsidRPr="00D424AA">
        <w:rPr>
          <w:rFonts w:cs="Times New Roman"/>
          <w:vertAlign w:val="superscript"/>
          <w:lang w:val="en-GB"/>
        </w:rPr>
        <w:t>th</w:t>
      </w:r>
      <w:r w:rsidRPr="00D424AA">
        <w:rPr>
          <w:rFonts w:cs="Times New Roman"/>
          <w:lang w:val="en-GB"/>
        </w:rPr>
        <w:t xml:space="preserve"> percentile), including a decrease in some regions (e.g., in the Mediterranean) and an increase in others (e.g., northern Asia), but gauge coverage is often limited. On a continental scale, a decrease seems to dominate in Africa </w:t>
      </w:r>
      <w:del w:id="1923" w:author="Robin Matthews" w:date="2021-07-13T22:54:00Z">
        <w:r w:rsidRPr="00D424AA" w:rsidDel="00D37B08">
          <w:rPr>
            <w:rFonts w:cs="Times New Roman"/>
            <w:lang w:val="en-GB"/>
          </w:rPr>
          <w:delText>(</w:delText>
        </w:r>
      </w:del>
      <w:commentRangeStart w:id="1924"/>
      <w:r w:rsidRPr="00D424AA">
        <w:rPr>
          <w:rFonts w:cs="Times New Roman"/>
          <w:lang w:val="en-GB"/>
        </w:rPr>
        <w:fldChar w:fldCharType="begin" w:fldLock="1"/>
      </w:r>
      <w:ins w:id="1925" w:author="Robin Matthews" w:date="2021-07-13T22:54:00Z">
        <w:r w:rsidR="00D37B08">
          <w:rPr>
            <w:rFonts w:cs="Times New Roman"/>
            <w:lang w:val="en-GB"/>
          </w:rPr>
          <w:instrText>ADDIN CSL_CITATION { "citationItems" : [ { "id" : "ITEM-1", "itemData" : { "DOI" : "10.1088/1748-9326/abb90b", "ISSN" : "1748-9326", "author" : [ { "dropping-particle" : "", "family" : "Tramblay", "given" : "Yves", "non-dropping-particle" : "", "parse-names" : false, "suffix" : "" }, { "dropping-particle" : "", "family" : "Villarini", "given" : "Gabriele", "non-dropping-particle" : "", "parse-names" : false, "suffix" : "" }, { "dropping-particle" : "", "family" : "Zhang", "given" : "Wei", "non-dropping-particle" : "", "parse-names" : false, "suffix" : "" } ], "container-title" : "Environmental Research Letters", "id" : "ITEM-1", "issued" : { "date-parts" : [ [ "2020", "9", "16" ] ] }, "title" : "Observed Changes in Flood Hazard in Africa", "translator" : [ { "dropping-particle" : "", "family" : "S3058", "given" : "", "non-dropping-particle" : "", "parse-names" : false, "suffix" : "" } ], "type" : "article-journal" }, "uris" : [ "http://www.mendeley.com/documents/?uuid=6a50d893-dd4c-32c5-9cca-db30850cf861" ] } ], "mendeley" : { "formattedCitation" : "(Tramblay et al., 2020)", "manualFormatting" : "(Tramblay et al., 2020)", "plainTextFormattedCitation" : "(Tramblay et al., 2020)", "previouslyFormattedCitation" : "(Tramblay et al., 2020)" }, "properties" : { "noteIndex" : 0 }, "schema" : "https://github.com/citation-style-language/schema/raw/master/csl-citation.json" }</w:instrText>
        </w:r>
      </w:ins>
      <w:del w:id="1926" w:author="Robin Matthews" w:date="2021-07-13T22:54:00Z">
        <w:r w:rsidR="00FF6231" w:rsidDel="00D37B08">
          <w:rPr>
            <w:rFonts w:cs="Times New Roman"/>
            <w:lang w:val="en-GB"/>
          </w:rPr>
          <w:delInstrText>ADDIN CSL_CITATION { "citationItems" : [ { "id" : "ITEM-1", "itemData" : { "DOI" : "10.1088/1748-9326/abb90b", "ISSN" : "1748-9326", "author" : [ { "dropping-particle" : "", "family" : "Tramblay", "given" : "Yves", "non-dropping-particle" : "", "parse-names" : false, "suffix" : "" }, { "dropping-particle" : "", "family" : "Villarini", "given" : "Gabriele", "non-dropping-particle" : "", "parse-names" : false, "suffix" : "" }, { "dropping-particle" : "", "family" : "Zhang", "given" : "Wei", "non-dropping-particle" : "", "parse-names" : false, "suffix" : "" } ], "container-title" : "Environmental Research Letters", "id" : "ITEM-1", "issued" : { "date-parts" : [ [ "2020", "9", "16" ] ] }, "title" : "Observed Changes in Flood Hazard in Africa", "translator" : [ { "dropping-particle" : "", "family" : "S3058", "given" : "", "non-dropping-particle" : "", "parse-names" : false, "suffix" : "" } ], "type" : "article-journal" }, "uris" : [ "http://www.mendeley.com/documents/?uuid=6a50d893-dd4c-32c5-9cca-db30850cf861" ] } ], "mendeley" : { "formattedCitation" : "(Tramblay et al., 2020)", "manualFormatting" : "Tramblay et al., 2020)", "plainTextFormattedCitation" : "(Tramblay et al., 2020)", "previouslyFormattedCitation" : "(Tramblay et al., 2020)" }, "properties" : { "noteIndex" : 0 }, "schema" : "https://github.com/citation-style-language/schema/raw/master/csl-citation.json" }</w:delInstrText>
        </w:r>
      </w:del>
      <w:r w:rsidRPr="00D424AA">
        <w:rPr>
          <w:rFonts w:cs="Times New Roman"/>
          <w:lang w:val="en-GB"/>
        </w:rPr>
        <w:fldChar w:fldCharType="separate"/>
      </w:r>
      <w:del w:id="1927" w:author="Robin Matthews" w:date="2021-07-13T22:54:00Z">
        <w:r w:rsidR="00A26296" w:rsidDel="00D37B08">
          <w:rPr>
            <w:rFonts w:cs="Times New Roman"/>
            <w:noProof/>
            <w:lang w:val="en-GB"/>
          </w:rPr>
          <w:delText>T</w:delText>
        </w:r>
      </w:del>
      <w:ins w:id="1928" w:author="Robin Matthews" w:date="2021-07-13T22:54:00Z">
        <w:r w:rsidR="00D37B08">
          <w:rPr>
            <w:rFonts w:cs="Times New Roman"/>
            <w:noProof/>
            <w:lang w:val="en-GB"/>
          </w:rPr>
          <w:t>(T</w:t>
        </w:r>
      </w:ins>
      <w:r w:rsidR="00A26296">
        <w:rPr>
          <w:rFonts w:cs="Times New Roman"/>
          <w:noProof/>
          <w:lang w:val="en-GB"/>
        </w:rPr>
        <w:t>ramblay et al., 2020)</w:t>
      </w:r>
      <w:r w:rsidRPr="00D424AA">
        <w:rPr>
          <w:rFonts w:cs="Times New Roman"/>
          <w:lang w:val="en-GB"/>
        </w:rPr>
        <w:fldChar w:fldCharType="end"/>
      </w:r>
      <w:commentRangeEnd w:id="1924"/>
      <w:r w:rsidR="00A26296">
        <w:rPr>
          <w:rStyle w:val="Marquedecommentaire"/>
        </w:rPr>
        <w:commentReference w:id="1924"/>
      </w:r>
      <w:r w:rsidRPr="00841A35">
        <w:rPr>
          <w:rFonts w:cs="Times New Roman"/>
          <w:lang w:val="en-GB"/>
        </w:rPr>
        <w:t xml:space="preserve"> and Australia </w:t>
      </w:r>
      <w:r w:rsidRPr="00D424AA">
        <w:rPr>
          <w:rFonts w:cs="Times New Roman"/>
          <w:lang w:val="en-GB"/>
        </w:rPr>
        <w:fldChar w:fldCharType="begin" w:fldLock="1"/>
      </w:r>
      <w:r w:rsidR="00FF6231">
        <w:rPr>
          <w:rFonts w:cs="Times New Roman"/>
          <w:lang w:val="en-GB"/>
        </w:rPr>
        <w:instrText>ADDIN CSL_CITATION { "citationItems" : [ { "id" : "ITEM-1", "itemData" : { "DOI" : "10.1016/j.jhydrol.2013.04.021", "author" : [ { "dropping-particle" : "", "family" : "Ishak", "given" : "E H", "non-dropping-particle" : "", "parse-names" : false, "suffix" : "" }, { "dropping-particle" : "", "family" : "Rahman", "given" : "A", "non-dropping-particle" : "", "parse-names" : false, "suffix" : "" }, { "dropping-particle" : "", "family" : "Westra", "given" : "S", "non-dropping-particle" : "", "parse-names" : false, "suffix" : "" }, { "dropping-particle" : "", "family" : "Sharma", "given" : "A", "non-dropping-particle" : "", "parse-names" : false, "suffix" : "" }, { "dropping-particle" : "", "family" : "Kuczera", "given" : "G", "non-dropping-particle" : "", "parse-names" : false, "suffix" : "" } ], "container-title" : "Journal of Hydrology", "id" : "ITEM-1", "issued" : { "date-parts" : [ [ "2013" ] ] }, "note" : "cited By 69", "page" : "134-145", "title" : "Evaluating the non-stationarity of australian annual maximum flood", "translator" : [ { "dropping-particle" : "", "family" : "S440", "given" : "", "non-dropping-particle" : "", "parse-names" : false, "suffix" : "" } ], "type" : "article-journal", "volume" : "494" }, "uris" : [ "http://www.mendeley.com/documents/?uuid=e7e0d0de-a1cc-4cd8-8dae-1302353e708f" ] }, { "id" : "ITEM-2", "itemData" : { "DOI" : "https://doi.org/10.1016/j.jhydrol.2019.05.054", "ISSN" : "0022-1694", "abstract" : "Despite the expectation that increases in rainfall with climatic change will result in increases in pluvial flooding, there is more historical evidence for decreases in flood magnitude. In Australia, as in many other parts of the world, flood magnitudes are mostly decreasing, despite increasing rainfall extremes. Here, we show how changes in soil moisture have led to decreasing flood magnitudes while rainfall extremes have been increasing. Using gauged streamflow, catchment average rainfall, and modelled soil moisture data across Australia we confirm that streamflow peaks (or floods) that occur at least once a year are strongly related to both the peak rainfall causing the flood and the antecedent soil moisture conditions preceding the storm event. Regions where the magnitude of the peak flow has decreased are visually and statistically correlated to regions of decreasing soil moisture. Flood magnitudes are more likely to increase only for the rarest events, with increases in rainfall offset by decreases in soil moisture for more frequent events. A recurrence interval dependent tipping point is identified beyond which trends in catchment rainfall outweigh those of soil moisture trends and dominate the flood response. For regions where soil moisture has decreased, this tipping point occurs at an average recurrence interval of ten years or more. As most studies investigating trends in flooding generally use annual maxima, changes in soil moisture are likely to be the dominant mechanism behind observed flood trends. Hence changes in soil moisture conditions need to be considered when predicting catchment flood response due to climatic change.", "author" : [ { "dropping-particle" : "", "family" : "Wasko", "given" : "Conrad", "non-dropping-particle" : "", "parse-names" : false, "suffix" : "" }, { "dropping-particle" : "", "family" : "Nathan", "given" : "Rory", "non-dropping-particle" : "", "parse-names" : false, "suffix" : "" } ], "container-title" : "Journal of Hydrology", "id" : "ITEM-2", "issued" : { "date-parts" : [ [ "2019" ] ] }, "page" : "432-441", "title" : "Influence of changes in rainfall and soil moisture on trends in flooding", "translator" : [ { "dropping-particle" : "", "family" : "S3079", "given" : "", "non-dropping-particle" : "", "parse-names" : false, "suffix" : "" } ], "type" : "article-journal", "volume" : "575" }, "uris" : [ "http://www.mendeley.com/documents/?uuid=19aa84aa-5215-40b5-b906-6ccc2ac99406" ] } ], "mendeley" : { "formattedCitation" : "(Ishak et al., 2013; Wasko and Nathan, 2019)", "plainTextFormattedCitation" : "(Ishak et al., 2013; Wasko and Nathan, 2019)", "previouslyFormattedCitation" : "(Ishak et al., 2013; Wasko and Nathan,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Ishak et al., 2013; Wasko and Nathan, 2019)</w:t>
      </w:r>
      <w:r w:rsidRPr="00D424AA">
        <w:rPr>
          <w:rFonts w:cs="Times New Roman"/>
          <w:lang w:val="en-GB"/>
        </w:rPr>
        <w:fldChar w:fldCharType="end"/>
      </w:r>
      <w:r w:rsidRPr="00841A35">
        <w:rPr>
          <w:rFonts w:cs="Times New Roman"/>
          <w:lang w:val="en-GB"/>
        </w:rPr>
        <w:t xml:space="preserve">, an increase in the Amazon </w:t>
      </w:r>
      <w:r w:rsidRPr="00D424AA">
        <w:rPr>
          <w:rFonts w:cs="Times New Roman"/>
          <w:lang w:val="en-GB"/>
        </w:rPr>
        <w:fldChar w:fldCharType="begin" w:fldLock="1"/>
      </w:r>
      <w:r w:rsidR="00FF6231">
        <w:rPr>
          <w:rFonts w:cs="Times New Roman"/>
          <w:lang w:val="en-GB"/>
        </w:rPr>
        <w:instrText>ADDIN CSL_CITATION { "citationItems" : [ { "id" : "ITEM-1", "itemData" : { "DOI" : "10.1126/sciadv.aat8785", "abstract" : "Copyright \u00a9 2018 The Authors. The Amazon basin is the largest watershed on Earth. Although the variability of the Amazon hydrological cycle has been increasing since the late 1990s, its underlying causes have remained elusive. We use water levels in the Amazon River to quantify changes in extreme events and then analyze their cause. Despite continuing research emphasis on droughts, the largest change over recent decades is a marked increase in very severe floods. Increased flooding is linked to a strengthening of the Walker circulation, resulting from strong tropical Atlantic warming and tropical Pacific cooling. Atlantic warming due to combined anthropogenic and natural factors has contributed to enhance the change in atmospheric circulation. Whether this anomalous increase in flooding will last depends on the evolution of the tropical inter-ocean temperature difference.", "author" : [ { "dropping-particle" : "", "family" : "Barichivich", "given" : "J.", "non-dropping-particle" : "", "parse-names" : false, "suffix" : "" }, { "dropping-particle" : "", "family" : "Gloor", "given" : "E.", "non-dropping-particle" : "", "parse-names" : false, "suffix" : "" }, { "dropping-particle" : "", "family" : "Peylin", "given" : "P.", "non-dropping-particle" : "", "parse-names" : false, "suffix" : "" }, { "dropping-particle" : "", "family" : "Brienen", "given" : "R.J.W.", "non-dropping-particle" : "", "parse-names" : false, "suffix" : "" }, { "dropping-particle" : "", "family" : "Sch\u00f6ngart", "given" : "J.", "non-dropping-particle" : "", "parse-names" : false, "suffix" : "" }, { "dropping-particle" : "", "family" : "Espinoza", "given" : "J.C.", "non-dropping-particle" : "", "parse-names" : false, "suffix" : "" }, { "dropping-particle" : "", "family" : "Pattnayak", "given" : "K.C.", "non-dropping-particle" : "", "parse-names" : false, "suffix" : "" } ], "container-title" : "Science Advances", "id" : "ITEM-1", "issue" : "9", "issued" : { "date-parts" : [ [ "2018" ] ] }, "title" : "Recent intensification of Amazon flooding extremes driven by strengthened Walker circulation", "translator" : [ { "dropping-particle" : "", "family" : "S1271", "given" : "", "non-dropping-particle" : "", "parse-names" : false, "suffix" : "" } ], "type" : "article-journal", "volume" : "4" }, "uris" : [ "http://www.mendeley.com/documents/?uuid=e639b87b-2440-4480-bcd2-d9ed1336a532" ] } ], "mendeley" : { "formattedCitation" : "(Barichivich et al., 2018)", "plainTextFormattedCitation" : "(Barichivich et al., 2018)", "previouslyFormattedCitation" : "(Barichivich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richivich et al., 2018)</w:t>
      </w:r>
      <w:r w:rsidRPr="00D424AA">
        <w:rPr>
          <w:rFonts w:cs="Times New Roman"/>
          <w:lang w:val="en-GB"/>
        </w:rPr>
        <w:fldChar w:fldCharType="end"/>
      </w:r>
      <w:r w:rsidRPr="00841A35">
        <w:rPr>
          <w:rFonts w:cs="Times New Roman"/>
          <w:lang w:val="en-GB"/>
        </w:rPr>
        <w:t xml:space="preserve">, and trends are spatially variable in other continents </w:t>
      </w:r>
      <w:bookmarkStart w:id="1929" w:name="_Hlk77109325"/>
      <w:ins w:id="1930" w:author="Robin Matthews" w:date="2021-07-13T22:55:00Z">
        <w:r w:rsidR="00D37B08">
          <w:rPr>
            <w:rFonts w:cs="Times New Roman"/>
            <w:lang w:val="en-GB"/>
          </w:rPr>
          <w:fldChar w:fldCharType="begin" w:fldLock="1"/>
        </w:r>
      </w:ins>
      <w:r w:rsidR="003A5209">
        <w:rPr>
          <w:rFonts w:cs="Times New Roman"/>
          <w:lang w:val="en-GB"/>
        </w:rPr>
        <w:instrText xml:space="preserve">ADDIN CSL_CITATION { "citationItems" : [ { "id" : "ITEM-1", "itemData" : { "DOI" : "10.1016/j.jhydrol.2017.06.015", "author" : [ { "dropping-particle" : "", "family" : "Do", "given" : "H X", "non-dropping-particle" : "", "parse-names" : false, "suffix" : "" }, { "dropping-particle" : "", "family" : "Westra", "given" : "S", "non-dropping-particle" : "", "parse-names" : false, "suffix" : "" }, { "dropping-particle" : "", "family" : "Leonard", "given" : "M", "non-dropping-particle" : "", "parse-names" : false, "suffix" : "" } ], "container-title" : "Journal of Hydrology", "id" : "ITEM-1", "issued" : { "date-parts" : [ [ "2017" ] ] }, "note" : "cited By 5", "page" : "28-43", "title" : "A global-scale investigation of trends in annual maximum streamflow", "translator" : [ { "dropping-particle" : "", "family" : "S448", "given" : "", "non-dropping-particle" : "", "parse-names" : false, "suffix" : "" } ], "type" : "article-journal", "volume" : "552" }, "uris" : [ "http://www.mendeley.com/documents/?uuid=f7afde39-0aef-4118-a310-7edec37dacc4" ] }, { "id" : "ITEM-2", "itemData" : { "DOI" : "10.1016/j.jhydrol.2017.07.027", "ISSN" : "0022-1694", "abstract" : "Concern over the potential impact of anthropogenic climate change on flooding has led to a proliferation of studies examining past flood trends. Many studies have analysed annual-maximum flow trends but few have quantified changes in major (25\u2013100year return period) floods, i.e. those that have the greatest societal impacts. Existing major-flood studies used a limited number of very large catchments affected to varying degrees by alterations such as reservoirs and urbanisation. In the current study, trends in major-flood occurrence from 1961 to 2010 and from 1931 to 2010 were assessed using a very large dataset (&gt;1200gauges) of diverse catchments from North America and Europe; only minimally altered catchments were used, to focus on climate-driven changes rather than changes due to catchment alterations. Trend testing of major floods was based on counting the number of exceedances of a given flood threshold within a group of gauges. Evidence for significant trends varied between groups of gauges that were defined by catchment size, location, climate, flood threshold and period of record, indicating that generalizations about flood trends across large domains or a diversity of catchment types are ungrounded. Overall, the number of significant trends in major-flood occurrence across North America and Europe was approximately the number expected due to chance alone. Changes over time in the occurrence of major floods were dominated by multidecadal variability rather than by long-term trends. There were more than three times as many significant relationships between major-flood occurrence and the Atlantic Multidecadal Oscillation than significant long-term trends.", "author" : [ { "dropping-particle" : "", "family" : "Hodgkins", "given" : "Glenn A", "non-dropping-particle" : "", "parse-names" : false, "suffix" : "" }, { "dropping-particle" : "", "family" : "Whitfield", "given" : "Paul H", "non-dropping-particle" : "", "parse-names" : false, "suffix" : "" }, { "dropping-particle" : "", "family" : "Burn", "given" : "Donald H", "non-dropping-particle" : "", "parse-names" : false, "suffix" : "" }, { "dropping-particle" : "", "family" : "Hannaford", "given" : "Jamie", "non-dropping-particle" : "", "parse-names" : false, "suffix" : "" }, { "dropping-particle" : "", "family" : "Renard", "given" : "Benjamin", "non-dropping-particle" : "", "parse-names" : false, "suffix" : "" }, { "dropping-particle" : "", "family" : "Stahl", "given" : "Kerstin", "non-dropping-particle" : "", "parse-names" : false, "suffix" : "" }, { "dropping-particle" : "", "family" : "Fleig", "given" : "Anne K", "non-dropping-particle" : "", "parse-names" : false, "suffix" : "" }, { "dropping-particle" : "", "family" : "Madsen", "given" : "Henrik", "non-dropping-particle" : "", "parse-names" : false, "suffix" : "" }, { "dropping-particle" : "", "family" : "Mediero", "given" : "Luis", "non-dropping-particle" : "", "parse-names" : false, "suffix" : "" }, { "dropping-particle" : "", "family" : "Korhonen", "given" : "Johanna", "non-dropping-particle" : "", "parse-names" : false, "suffix" : "" }, { "dropping-particle" : "", "family" : "Murphy", "given" : "Conor", "non-dropping-particle" : "", "parse-names" : false, "suffix" : "" }, { "dropping-particle" : "", "family" : "Wilson", "given" : "Donna", "non-dropping-particle" : "", "parse-names" : false, "suffix" : "" } ], "container-title" : "Journal of Hydrology", "id" : "ITEM-2", "issued" : { "date-parts" : [ [ "2017" ] ] }, "page" : "704-717", "title" : "Climate-driven variability in the occurrence of major floods across North America and Europe", "translator" : [ { "dropping-particle" : "", "family" : "S3069", "given" : "", "non-dropping-particle" : "", "parse-names" : false, "suffix" : "" } ], "type" : "article-journal", "volume" : "552" }, "uris" : [ "http://www.mendeley.com/documents/?uuid=006dbfaf-90a5-448c-b7af-65e1e9e58a56" ] }, { "id" : "ITEM-3", "itemData" : { "DOI" : "10.1016/j.quaint.2015.04.053", "author" : [ { "dropping-particle" : "", "family" : "Bai", "given" : "P", "non-dropping-particle" : "", "parse-names" : false, "suffix" : "" }, { "dropping-particle" : "", "family" : "Liu", "given" : "X", "non-dropping-particle" : "", "parse-names" : false, "suffix" : "" }, { "dropping-particle" : "", "family" : "Liang", "given" : "K", "non-dropping-particle" : "", "parse-names" : false, "suffix" : "" }, { "dropping-particle" : "", "family" : "Liu", "given" : "C", "non-dropping-particle" : "", "parse-names" : false, "suffix" : "" } ], "container-title" : "Quaternary International", "id" : "ITEM-3", "issued" : { "date-parts" : [ [ "2016" ] ] }, "note" : "cited By 9", "page" : "168-177", "title" : "Investigation of changes in the annual maximum flood in the Yellow River basin, China", "translator" : [ { "dropping-particle" : "", "family" : "S442", "given" : "", "non-dropping-particle" : "", "parse-names" : false, "suffix" : "" } ], "type" : "article-journal", "volume" : "392" }, "uris" : [ "http://www.mendeley.com/documents/?uuid=6e47cff1-8856-4ff5-ac01-05883dc206ed" ] }, { "id" : "ITEM-4", "itemData" : { "DOI" : "10.1002/hyp.10278", "author" : [ { "dropping-particle" : "", "family" : "Zhang", "given" : "Q", "non-dropping-particle" : "", "parse-names" : false, "suffix" : "" }, { "dropping-particle" : "", "family" : "Gu", "given" : "X", "non-dropping-particle" : "", "parse-names" : false, "suffix" : "" }, { "dropping-particle" : "", "family" : "Singh", "given" : "V P", "non-dropping-particle" </w:instrText>
      </w:r>
      <w:r w:rsidR="003A5209" w:rsidRPr="00B549EC">
        <w:rPr>
          <w:rFonts w:cs="Times New Roman"/>
        </w:rPr>
        <w:instrText>: "", "parse-names" : false, "suffix" : "" }, { "dropping-particle" : "", "family" : "Xiao", "given" : "M", "non-dropping-particle" : "", "parse-names" : false, "suffix" : "" }, { "dropping-particle" : "", "family" : "Xu", "given" : "C.-Y.", "non-dropping-particle" : "", "parse-names" : false, "suffix" : "" } ], "container-title" : "Hydrological Processes", "id" : "ITEM-4", "issue" : "6", "issued" : { "date-parts" : [ [ "2015" ] ] }, "note" : "cited By 11", "page" : "1406-1417", "title" : "Flood frequency under the influence of trends in the Pearl River basin, China: Changing patterns, causes and implications", "translator" : [ { "dropping-particle" : "", "family" : "S441", "given" : "", "non-dropping-particle" : "", "parse-names" : false, "suffix" : "" } ], "type" : "article-journal", "volume" : "29" }, "uris" : [ "http://www.mendeley.com/documents/?uuid=9593c0e0-2c0c-4f62-a8ca-38e4391fef5a" ] } ], "mendeley" : { "formattedCitation" : "(Zhang et al., 2015b; Bai et al., 2016; Do et al., 2017; Hodgkins et al., 2017)", "manualFormatting" : "(Q. Zhang et al., 2015; Bai et al., 2016; Do et al., 2017; Hodgkins et al., 2017)", "plainTextFormattedCitation" : "(Zhang et al., 2015b; Bai et al., 2016; Do et al., 2017; Hodgkins et al., 2017)", "previouslyFormattedCitation" : "(Zhang et al., 2015b; Bai et al., 2016; Do et al., 2017; Hodgkins et al., 2017)" }, "properties" : { "noteIndex" : 0 }, "schema" : "https://github.com/citation-style-language/schema/raw/master/csl-citation.json" }</w:instrText>
      </w:r>
      <w:ins w:id="1931" w:author="Robin Matthews" w:date="2021-07-13T22:55:00Z">
        <w:r w:rsidR="00D37B08">
          <w:rPr>
            <w:rFonts w:cs="Times New Roman"/>
            <w:lang w:val="en-GB"/>
          </w:rPr>
          <w:fldChar w:fldCharType="separate"/>
        </w:r>
        <w:r w:rsidR="00D37B08" w:rsidRPr="00B549EC">
          <w:rPr>
            <w:rFonts w:cs="Times New Roman"/>
            <w:noProof/>
          </w:rPr>
          <w:t>(Q. Zhang et al., 2015; Bai et al., 2016; Do et al., 2017; Hodgkins et al., 2017)</w:t>
        </w:r>
        <w:r w:rsidR="00D37B08">
          <w:rPr>
            <w:rFonts w:cs="Times New Roman"/>
            <w:lang w:val="en-GB"/>
          </w:rPr>
          <w:fldChar w:fldCharType="end"/>
        </w:r>
      </w:ins>
      <w:commentRangeStart w:id="1932"/>
      <w:del w:id="1933" w:author="Robin Matthews" w:date="2021-07-13T22:55:00Z">
        <w:r w:rsidRPr="00D424AA" w:rsidDel="00D37B08">
          <w:rPr>
            <w:rFonts w:cs="Times New Roman"/>
            <w:lang w:val="en-GB"/>
          </w:rPr>
          <w:fldChar w:fldCharType="begin" w:fldLock="1"/>
        </w:r>
        <w:r w:rsidR="00FF6231" w:rsidRPr="00B549EC" w:rsidDel="00D37B08">
          <w:rPr>
            <w:rFonts w:cs="Times New Roman"/>
          </w:rPr>
          <w:delInstrText>ADDIN CSL_CITATION { "citationItems" : [ { "id" : "ITEM-1", "itemData" : { "DOI" : "10.1016/j.jhydrol.2017.06.015", "author" : [ { "dropping-particle" : "", "family" : "Do", "given" : "H X", "non-dropping-particle" : "", "parse-names" : false, "suffix" : "" }, { "dropping-particle" : "", "family" : "Westra", "given" : "S", "non-dropping-particle" : "", "parse-names" : false, "suffix" : "" }, { "dropping-particle" : "", "family" : "Leonard", "given" : "M", "non-dropping-particle" : "", "parse-names" : false, "suffix" : "" } ], "container-title" : "Journal of Hydrology", "id" : "ITEM-1", "issued" : { "date-parts" : [ [ "2017" ] ] }, "note" : "cited By 5", "page" : "28-43", "title" : "A global-scale investigation of trends in annual maximum streamflow", "translator" : [ { "dropping-particle" : "", "family" : "S448", "given" : "", "non-dropping-particle" : "", "parse-names" : false, "suffix" : "" } ], "type" : "article-journal", "volume" : "552" }, "uris" : [ "http://www.mendeley.com/documents/?uuid=f7afde39-0aef-4118-a310-7edec37dacc4" ] }, { "id" : "ITEM-2", "itemData" : { "DOI" : "10.1016/j.jhydrol.2017.07.027", "ISSN" : "0022-1694", "abstract" : "Concern over the potential impact of anthropogenic climate change on flooding has led to a proliferation of studies examining past flood trends. Many studies have analysed annual-maximum flow trends but few have quantified changes in major (25\u2013100</w:delInstrText>
        </w:r>
        <w:r w:rsidR="00FF6231" w:rsidRPr="00D37B08" w:rsidDel="00D37B08">
          <w:rPr>
            <w:rFonts w:cs="Times New Roman"/>
            <w:lang w:val="en-GB"/>
          </w:rPr>
          <w:delInstrText>year return period) floods, i.e. those that have the greatest societal impacts. Existing major-flood studies used a limited number of very large catchments affected to varying degrees by alterations such as reservoirs and urbanisation. In the current study, trends in major-flood occurrence from 1961 to 2010 and from 1931 to 2010 were assessed using a very large dataset (&gt;1200gauges) of diverse catchments from North America and Europe; only minimally altered catchments were used, to focus on climate-driven changes rather than changes due to catchment alterations. Trend testing of major floods was based on counting the number of exceedances of a given flood threshold within a group of gauges. Evidence for significant trends varied between groups of gauges that were defined by catchment size, location, climate, flood threshold and period of record, indicating that generalizations about flood trends across large domains or a diversity of catchment types are ungrounded. Overall, the number of significant trends in major-flood occurrence across North America and Europe was approximately the number expected due to chance alone. Changes over time in the occurrence of major floods were dominated by multidecadal variability rather than by long-term trends. There were more than three times as many significant relationships between major-flood occurrence and the Atlantic Multidecadal Oscillation than significant long-term trends.", "author" : [ { "dropping-particle" : "", "family" : "Hodgkins", "given" : "Glenn A", "non-dropping-particle" : "", "parse-names" : false, "suffix" : "" }, { "dropping-particle" : "", "family" : "Whitfield", "given" : "Paul H", "non-dropping-particle" : "", "parse-names" : false, "suffix" : "" }, { "dropping-particle" : "", "family" : "Burn", "given" : "Donald H", "non-dropping-particle" : "", "parse-names" : false, "suffix" : "" }, { "dropping-particle" : "", "family" : "Hannaford", "given" : "Jamie", "non-dropping-particle" : "", "parse-names" : false, "suffix" : "" }, { "dropping-particle" : "", "family" : "Renard", "given" : "Benjamin", "non-dropping-particle" : "", "parse-names" : false, "suffix" : "" }, { "dropping-particle" : "", "family" : "Stahl", "given" : "Kerstin", "non-dropping-particle" : "", "parse-names" : false, "suffix" : "" }, { "dropping-particle" : "", "family" : "Fleig", "given" : "Anne K", "non-dropping-particle" : "", "parse-names" : false, "suffix" : "" }, { "dropping-particle" : "", "family" : "Madsen", "given" : "Henrik", "non-dropping-particle" : "", "parse-names" : false, "suffix" : "" }, { "dropping-particle" : "", "family" : "Mediero", "given" : "Luis", "non-dropping-particle" : "", "parse-names" : false, "suffix" : "" }, { "dropping-particle" : "", "family" : "Korhonen", "given" : "Johanna", "non-dropping-particle" : "", "parse-names" : false, "suffix" : "" }, { "dropping-particle" : "", "family" : "Murphy", "given" : "Conor", "non-dropping-particle" : "", "parse-names" : false, "suffix" : "" }, { "dropping-particle" : "", "family" : "Wilson", "given" : "Donna", "non-dropping-particle" : "", "parse-names" : false, "suffix" : "" } ], "container-title" : "Journal of Hydrology", "id" : "ITEM-2", "issued" : { "date-parts" : [ [ "2017" ] ] }, "page" : "704-717", "title" : "Climate-driven variability in the occurrence of major floods across North America and Europe", "translator" : [ { "dropping-particle" : "", "family" : "S3069", "given" : "", "non-dropping-particle" : "", "parse-names" : false, "suffix" : "" } ], "type" : "article-journal", "volume" : "552" }, "uris" : [ "http://www.mendeley.com/documents/?uuid=006dbfaf-90a5-448c-b7af-65e1e9e58a56" ] } ], "mendeley" : { "formattedCitation" : "(Do et al., 2017; Hodgkins et al., 2017)", "manualFormatting" : "(Do et al., 2017; Hodgkins et al., 2017;", "plainTextFormattedCitation" : "(Do et al., 2017; Hodgkins et al., 2017)", "previouslyFormattedCitation" : "(Do et al., 2017; Hodgkins et al., 2017)" }, "properties" : { "noteIndex" : 0 }, "schema" : "https://github.com/citation-style-language/schema/raw/master/csl-citation.json" }</w:delInstrText>
        </w:r>
        <w:r w:rsidRPr="00D424AA" w:rsidDel="00D37B08">
          <w:rPr>
            <w:rFonts w:cs="Times New Roman"/>
            <w:lang w:val="en-GB"/>
          </w:rPr>
          <w:fldChar w:fldCharType="separate"/>
        </w:r>
        <w:r w:rsidR="00A26296" w:rsidRPr="00D37B08" w:rsidDel="00D37B08">
          <w:rPr>
            <w:rFonts w:cs="Times New Roman"/>
            <w:noProof/>
            <w:lang w:val="nb-NO"/>
          </w:rPr>
          <w:delText xml:space="preserve">(Do et al., 2017; </w:delText>
        </w:r>
        <w:r w:rsidR="00A26296" w:rsidRPr="00D37B08" w:rsidDel="00D37B08">
          <w:rPr>
            <w:rFonts w:cs="Times New Roman"/>
            <w:noProof/>
            <w:lang w:val="nb-NO"/>
          </w:rPr>
          <w:lastRenderedPageBreak/>
          <w:delText>Hodgkins et al., 2017;</w:delText>
        </w:r>
        <w:r w:rsidRPr="00D424AA" w:rsidDel="00D37B08">
          <w:rPr>
            <w:rFonts w:cs="Times New Roman"/>
            <w:lang w:val="en-GB"/>
          </w:rPr>
          <w:fldChar w:fldCharType="end"/>
        </w:r>
        <w:commentRangeEnd w:id="1932"/>
        <w:r w:rsidR="00A26296" w:rsidDel="00D37B08">
          <w:rPr>
            <w:rStyle w:val="Marquedecommentaire"/>
          </w:rPr>
          <w:commentReference w:id="1932"/>
        </w:r>
        <w:r w:rsidRPr="00841A35" w:rsidDel="00D37B08">
          <w:rPr>
            <w:rFonts w:cs="Times New Roman"/>
            <w:lang w:val="nb-NO"/>
          </w:rPr>
          <w:delText xml:space="preserve"> </w:delText>
        </w:r>
        <w:commentRangeStart w:id="1934"/>
        <w:r w:rsidRPr="00D424AA" w:rsidDel="00D37B08">
          <w:rPr>
            <w:rFonts w:cs="Times New Roman"/>
            <w:lang w:val="en-GB"/>
          </w:rPr>
          <w:fldChar w:fldCharType="begin" w:fldLock="1"/>
        </w:r>
        <w:r w:rsidR="00FF6231" w:rsidDel="00D37B08">
          <w:rPr>
            <w:rFonts w:cs="Times New Roman"/>
            <w:lang w:val="nb-NO"/>
          </w:rPr>
          <w:delInstrText>ADDIN CSL_CITATION { "citationItems" : [ { "id" : "ITEM-1", "itemData" : { "DOI" : "10.1016/j.quaint.2015.04.053", "author" : [ { "dropping-particle" : "", "family" : "Bai", "given" : "P", "non-dropping-particle" : "", "parse-names" : false, "suffix" : "" }, { "dropping-particle" : "", "family" : "Liu", "given" : "X", "non-dropping-particle" : "", "parse-names" : false, "suffix" : "" }, { "dropping-particle" : "", "family" : "Liang", "given" : "K", "non-dropping-particle" : "", "parse-names" : false, "suffix" : "" }, { "dropping-particle" : "", "family" : "Liu", "given" : "C", "non-dropping-particle" : "", "parse-names" : false, "suffix" : "" } ], "container-title" : "Quaternary International", "id" : "ITEM-1", "issued" : { "date-parts" : [ [ "2016" ] ] }, "note" : "cited By 9", "page" : "168-177", "title" : "Investigation of changes in the annual maximum flood in the Yellow River basin, China", "translator" : [ { "dropping-particle" : "", "family" : "S442", "given" : "", "non-dropping-particle" : "", "parse-names" : false, "suffix" : "" } ], "type" : "article-journal", "volume" : "392" }, "uris" : [ "http://www.mendeley.com/documents/?uuid=6e47cff1-8856-4ff5-ac01-05883dc206ed" ] }, { "id" : "ITEM-2", "itemData" : { "DOI" : "10.1002/hyp.10278", "author" : [ { "dropping-particle" : "", "family" : "Zhang", "given" : "Q", "non-dropping-particle" : "", "parse-names" : false, "suffix" : "" }, { "dropping-particle" : "", "family" : "Gu", "given" : "X", "non-dropping-particle" : "", "parse-names" : false, "suffix" : "" }, { "dropping-particle" : "", "family" : "Singh", "given" : "V P", "non-dropping-particle" : "", "parse-names" : false, "suffix" : "" }, { "dropping-particle" : "", "family" : "Xiao", "given" : "M", "non-dropping-particle" : "", "parse-names" : false, "suffix" : "" }, { "dropping-particle" : "", "family" : "Xu", "given" : "C.-Y.", "non-dropping-particle" : "", "parse-names" : false, "suffix" : "" } ], "container-title" : "Hydrological Processes", "id" : "ITEM-2", "issue" : "6", "issued" : { "date-parts" : [ [ "2015" ] ] }, "note" : "cited By 11", "page" : "1406-1417", "title" : "Flood frequency under the influence of trends in the Pearl River basin, China: Changing patterns, causes and implications", "translator" : [ { "dropping-particle" : "", "family" : "S441", "given" : "", "non-dropping-particle" : "", "parse-names" : false, "suffix" : "" } ], "type" : "article-journal", "volume" : "29" }, "uris" : [ "http://www.mendeley.com/documents/?uuid=9593c0e0-2c0c-4f62-a8ca-38e4391fef5a" ] } ], "mendeley" : { "formattedCitation" : "(Zhang et al., 2015b; Bai et al., 2016)", "manualFormatting" : "Bai et al., 2016; Zhang et al., 2015b)", "plainTextFormattedCitation" : "(Zhang et al., 2015b; Bai et al., 2016)", "previouslyFormattedCitation" : "(Zhang et al., 2015b; Bai et al., 2016)" }, "properties" : { "noteIndex" : 0 }, "schema" : "https://github.com/citation-style-language/schema/raw/master/csl-citation.json" }</w:delInstrText>
        </w:r>
        <w:r w:rsidRPr="00D424AA" w:rsidDel="00D37B08">
          <w:rPr>
            <w:rFonts w:cs="Times New Roman"/>
            <w:lang w:val="en-GB"/>
          </w:rPr>
          <w:fldChar w:fldCharType="separate"/>
        </w:r>
        <w:r w:rsidR="00A26296" w:rsidDel="00D37B08">
          <w:rPr>
            <w:rFonts w:cs="Times New Roman"/>
            <w:noProof/>
            <w:lang w:val="nb-NO"/>
          </w:rPr>
          <w:delText>Bai et al., 2016; Zhang et al., 2015b)</w:delText>
        </w:r>
        <w:r w:rsidRPr="00D424AA" w:rsidDel="00D37B08">
          <w:rPr>
            <w:rFonts w:cs="Times New Roman"/>
            <w:lang w:val="en-GB"/>
          </w:rPr>
          <w:fldChar w:fldCharType="end"/>
        </w:r>
      </w:del>
      <w:bookmarkEnd w:id="1929"/>
      <w:commentRangeEnd w:id="1934"/>
      <w:r w:rsidR="00A26296">
        <w:rPr>
          <w:rStyle w:val="Marquedecommentaire"/>
        </w:rPr>
        <w:commentReference w:id="1934"/>
      </w:r>
      <w:r w:rsidRPr="00841A35">
        <w:rPr>
          <w:rFonts w:cs="Times New Roman"/>
          <w:lang w:val="nb-NO"/>
        </w:rPr>
        <w:t xml:space="preserve">. In Europe, flow trends have large spatial differences </w:t>
      </w:r>
      <w:r w:rsidRPr="00D424AA">
        <w:rPr>
          <w:rFonts w:cs="Times New Roman"/>
          <w:lang w:val="en-GB"/>
        </w:rPr>
        <w:fldChar w:fldCharType="begin" w:fldLock="1"/>
      </w:r>
      <w:r w:rsidR="00FF6231">
        <w:rPr>
          <w:rFonts w:cs="Times New Roman"/>
          <w:lang w:val="nb-NO"/>
        </w:rPr>
        <w:instrText>ADDIN CSL_CITATION { "citationItems" : [ { "id" : "ITEM-1", "itemData" : { "DOI" : "10.5194/hess-18-2735-2014", "author" : [ { "dropping-particle" : "", "family" : "Hall", "given" : "J", "non-dropping-particle" : "", "parse-names" : false, "suffix" : "" }, { "dropping-particle" : "", "family" : "Arheimer", "given" : "B", "non-dropping-particle" : "", "parse-names" : false, "suffix" : "" }, { "dropping-particle" : "", "family" : "Borga", "given" : "M", "non-dropping-particle" : "", "parse-names" : false, "suffix" : "" }, { "dropping-particle" : "", "family" : "Br\u00e1zdil", "given" : "R", "non-dropping-particle" : "", "parse-names" : false, "suffix" : "" }, { "dropping-particle" : "", "family" : "Claps", "given" : "P", "non-dropping-particle" : "", "parse-names" : false, "suffix" : "" }, { "dropping-particle" : "", "family" : "Kiss", "given" : "A", "non-dropping-particle" : "", "parse-names" : false, "suffix" : "" }, { "dropping-particle" : "", "family" : "Kjeldsen", "given" : "T R", "non-dropping-particle" : "", "parse-names" : false, "suffix" : "" }, { "dropping-particle" : "", "family" : "Kriau\u0109uniene", "given" : "J", "non-dropping-particle" : "", "parse-names" : false, "suffix" : "" }, { "dropping-particle" : "", "family" : "Kundzewicz", "given" : "Z W", "non-dropping-particle" : "", "parse-names" : false, "suffix" : "" }, { "dropping-particle" : "", "family" : "Lang", "given" : "M", "non-dropping-particle" : "", "parse-names" : false, "suffix" : "" }, { "dropping-particle" : "", "family" : "Llasat", "given" : "M C", "non-dropping-particle" : "", "parse-names" : false, "suffix" : "" }, { "dropping-particle" : "", "family" : "Macdonald", "given" : "N", "non-dropping-particle" : "", "parse-names" : false, "suffix" : "" }, { "dropping-particle" : "", "family" : "McIntyre", "given" : "N", "non-dropping-particle" : "", "parse-names" : false, "suffix" : "" }, { "dropping-particle" : "", "family" : "Mediero", "given" : "L", "non-dropping-particle" : "", "parse-names" : false, "suffix" : "" }, { "dropping-particle" : "", "family" : "Merz", "given" : "B", "non-dropping-particle" : "", "parse-names" : false, "suffix" : "" }, { "dropping-particle" : "", "family" : "Merz", "given" : "R", "non-dropping-particle" : "", "parse-names" : false, "suffix" : "" }, { "dropping-particle" : "", "family" : "Molnar", "given" : "P", "non-dropping-particle" : "", "parse-names" : false, "suffix" : "" }, { "dropping-particle" : "", "family" : "Montanari", "given" : "A", "non-dropping-particle" : "", "parse-names" : false, "suffix" : "" }, { "dropping-particle" : "", "family" : "Neuhold", "given" : "C", "non-dropping-particle" : "", "parse-names" : false, "suffix" : "" }, { "dropping-particle" : "", "family" : "Parajka", "given" : "J", "non-dropping-particle" : "", "parse-names" : false, "suffix" : "" }, { "dropping-particle" : "", "family" : "Perdig\u00e3o", "given" : "R A P", "non-dropping-particle" : "", "parse-names" : false, "suffix" : "" }, { "dropping-particle" : "", "family" : "Plavcov\u00e1", "given" : "L", "non-dropping-particle" : "", "parse-names" : false, "suffix" : "" }, { "dropping-particle" : "", "family" : "Rogger", "given" : "M", "non-dropping-particle" : "", "parse-names" : false, "suffix" : "" }, { "dropping-particle" : "", "family" : "Salinas", "given" : "J L", "non-dropping-particle" : "", "parse-names" : false, "suffix" : "" }, { "dropping-particle" : "", "family" : "Sauquet", "given" : "E", "non-dropping-particle" : "", "parse-names" : false, "suffix" : "" }, { "dropping-particle" : "", "family" : "Sch\u00e4r", "given" : "C", "non-dropping-particle" : "", "parse-names" : false, "suffix" : "" }, { "dropping-particle" : "", "family" : "Szolgay", "given" : "J", "non-dropping-particle" : "", "parse-names" : false, "suffix" : "" }, { "dropping-particle" : "", "family" : "Viglione", "given" : "A", "non-dropping-particle" : "", "parse-names" : false, "suffix" : "" }, { "dropping-particle" : "", "family" : "Bl\u00f6schl", "given" : "G", "non-dropping-particle" : "", "parse-names" : false, "suffix" : "" } ], "container-title" : "Hydrology and Earth System Sciences", "id" : "ITEM-1", "issue" : "7", "issued" : { "date-parts" : [ [ "2014" ] ] }, "note" : "cited By 146", "page" : "2735-2772", "title" : "Understanding flood regime changes in Europe: A state-of-the-art assessment", "translator" : [ { "dropping-particle" : "", "family" : "S453", "given" : "", "non-dropping-particle" : "", "parse-names" : false, "suffix" : "" } ], "type" : "article-journal", "volume" : "18" }, "uris" : [ "http://www.mendeley.com/documents/?uuid=a5e40eef-41f0-4dbf-84a5-9016c9da8833" ] }, { "id" : "ITEM-2", "itemData" : { "DOI" : "10.1016/j.jhydrol.2015.06.016", "author" : [ { "dropping-particle" : "", "family" : "Mediero", "given" : "L", "non-dropping-particle" : "", "parse-names" : false, "suffix" : "" }, { "dropping-particle" : "", "family" : "Kjeldsen", "given" : "T R", "non-dropping-particle" : "", "parse-names" : false, "suffix" : "" }, { "dropping-particle" : "", "family" : "Macdonald", "given" : "N", "non-dropping-particle" : "", "parse-names" : false, "suffix" : "" }, { "dropping-particle" : "", "family" : "Kohnova", "given" : "S", "non-dropping-particle" : "", "parse-names" : false, "suffix" : "" }, { "dropping-particle" : "", "family" : "Merz", "given" : "B", "non-dropping-particle" : "", "parse-names" : false, "suffix" : "" }, { "dropping-particle" : "", "family" : "Vorogushyn", "given" : "S", "non-dropping-particle" : "", "parse-names" : false, "suffix" : "" }, { "dropping-particle" : "", "family" : "Wilson", "given" : "D", "non-dropping-particle" : "", "parse-names" : false, "suffix" : "" }, { "dropping-particle" : "", "family" : "Alburquerque", "given" : "T", "non-dropping-particle" : "", "parse-names" : false, "suffix" : "" }, { "dropping-particle" : "", "family" : "Bl\u00f6schl", "given" : "G", "non-dropping-particle" : "", "parse-names" : false, "suffix" : "" }, { "dropping-particle" : "", "family" : "Bogdanowicz", "given" : "E", "non-dropping-particle" : "", "parse-names" : false, "suffix" : "" }, { "dropping-particle" : "", "family" : "Castellarin", "given" : "A", "non-dropping-particle" : "", "parse-names" : false, "suffix" : "" }, { "dropping-particle" : "", "family" : "Hall", "given" : "J", "non-dropping-particle" : "", "parse-names" : false, "suffix" : "" }, { "dropping-particle" : "", "family" : "Kobold", "given" : "M", "non-dropping-particle" : "", "parse-names" : false, "suffix" : "" }, { "dropping-particle" : "", "family" : "Kriauciuniene", "given" : "J", "non-dropping-particle" : "", "parse-names" : false, "suffix" : "" }, { "dropping-particle" : "", "family" : "Lang", "given" : "M", "non-dropping-particle" : "", "parse-names" : false, "suffix" : "" }, { "dropping-particle" : "", "family" : "Madsen", "given" : "H", "non-dropping-particle" : "", "parse-names" : false, "suffix" : "" }, { "dropping-particle" : "", "family" : "Onu\u015fluel G\u00fcl", "given" : "G", "non-dropping-particle" : "", "parse-names" : false, "suffix" : "" }, { "dropping-particle" : "", "family" : "Perdig\u00e3o", "given" : "R A P", "non-dropping-particle" : "", "parse-names" : false, "suffix" : "" }, { "dropping-particle" : "", "family" : "Roald", "given" : "L A", "non-dropping-particle" : "", "parse-names" : false, "suffix" : "" }, { "dropping-particle" : "", "family" : "Salinas", "given" : "J L", "non-dropping-particle" : "", "parse-names" : false, "suffix" : "" }, { "dropping-particle" : "", "family" : "Toumazis", "given" : "A D", "non-dropping-particle" : "", "parse-names" : false, "suffix" : "" }, { "dropping-particle" : "", "family" : "Veijalainen", "given" : "N", "non-dropping-particle" : "", "parse-names" : false, "suffix" : "" }, { "dropping-particle" : "", "family" : "\u00f3rarinsson", "given" : "\u00d3", "non-dropping-particle" : "", "parse-names" : false, "suffix" : "" } ], "container-title" : "Journal of Hydrology", "id" : "ITEM-2", "issued" : { "date-parts" : [ [ "2015" ] ] }, "note" : "cited By 26", "page" : "341-360", "title" : "Identification of coherent flood regions across Europe by using the longest streamflow records", "translator" : [ { "dropping-particle" : "", "family" : "S452", "given" : "", "non-dropping-particle" : "", "parse-names" : false, "suffix" : "" } ], "type" : "article-journal", "volume" : "528" }, "uris" : [ "http://www.mendeley.com/documents/?uuid=ce56e185-b1e8-49df-a5f0-315986b97b74" ] }, { "id" : "ITEM-3", "itemData" : { "DOI" : "10.2166/nh.2017.016", "author" : [ { "dropping-particle" : "", "family" : "Kundzewicz", "given" : "Z W", "non-dropping-particle" : "", "parse-names" : false, "suffix" : "" }, { "dropping-particle" : "", "family" : "Pin'skwar", "given" : "I", "non-dropping-particle" : "", "parse-names" : false, "suffix" : "" }, { "dropping-particle" : "", "family" : "Brakenridge", "given" : "G R", "non-dropping-particle" : "", "parse-names" : false, "suffix" : "" } ], "container-title" : "Hydrology Research", "id" : "ITEM-3", "issue" : "2", "issued" : { "date-parts" : [ [ "2018" ] ] }, "note" : "cited By 3", "page" : "294-302", "title" : "Changes in river flood hazard in Europe: A review", "translator" : [ { "dropping-particle" : "", "family" : "S454", "given" : "", "non-dropping-particle" : "", "parse-names" : false, "suffix" : "" } ], "type" : "article-journal", "volume" : "49" }, "uris" : [ "http://www.mendeley.com/documents/?uuid=b234ba36-f888-4e11-9783-3ad222f9c74e" ] }, { "id" : "ITEM-4", "itemData" : { "DOI" : "10.1080/02626667.2018.1444766", "author" : [ { "dropping-particle" : "", "family" : "Mangini", "given" : "W", "non-dropping-particle" : "", "parse-names" : false, "suffix" : "" }, { "dropping-particle" : "", "family" : "Viglione", "given" : "A", "non-dropping-particle" : "", "parse-names" : false, "suffix" : "" }, { "dropping-particle" : "", "family" : "Hall", "given" : "J", "non-dropping-particle" : "", "parse-names" : false, "suffix" : "" }, { "dropping-particle" : "", "family" : "Hundecha", "given" : "Y", "non-dropping-particle" : "", "parse-names" : false, "suffix" : "" }, { "dropping-particle" : "", "family" : "Ceola", "given" : "S", "non-dropping-particle" : "", "parse-names" : false, "suffix" : "" }, { "dropping-particle" : "", "family" : "Montanari", "given" : "A", "non-dropping-particle" : "", "parse-names" : false, "suffix" : "" }, { "dropping-particle" : "", "family" : "Rogger", "given" : "M", "non-dropping-particle" : "", "parse-names" : false, "suffix" : "" }, { "dropping-particle" : "", "family" : "Salinas", "given" : "J L", "non-dropping-particle" : "", "parse-names" : false, "suffix" : "" }, { "dropping-particle" : "", "family" : "Borz\u00ec", "given" : "I", "non-dropping-particle" : "", "parse-names" : false, "suffix" : "" }, { "dropping-particle" : "", "family" : "Parajka", "given" : "J", "non-dropping-particle" : "", "parse-names" : false, "suffix" : "" } ], "container-title" : "Hydrological Sciences Journal", "id" : "ITEM-4", "issue" : "4", "issued" : { "date-parts" : [ [ "2018" ] ] }, "note" : "cited By 0", "page" : "493-512", "title" : "Detection of trends in magnitude and frequency of flood peaks across Europe", "translator" : [ { "dropping-particle" : "", "family" : "S449", "given" : "", "non-dropping-particle" : "", "parse-names" : false, "suffix" : "" } ], "type" : "article-journal", "volume" : "63" }, "uris" : [ "http://www.mendeley.com/documents/?uuid=7585e573-fc01-4bea-acaa-0193461e7e7a" ] } ], "mendeley" : { "formattedCitation" : "(Hall et al., 2014; Mediero et al., 2015; Kundzewicz et al., 2018; Mangini et al., 2018)", "plainTextFormattedCitation" : "(Hall et al., 2014; Mediero et al., 2015; Kundzewicz et al., 2018; Mangini et al., 2018)", "previouslyFormattedCitation" : "(Hall et al., 2014; Mediero et al., 2015; Kundzewicz et al., 2018; Mangini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ll et al., 2014; Mediero et al., 2015; Kundzewicz et al., 2018; Mangini et al., 2018)</w:t>
      </w:r>
      <w:r w:rsidRPr="00D424AA">
        <w:rPr>
          <w:rFonts w:cs="Times New Roman"/>
          <w:lang w:val="en-GB"/>
        </w:rPr>
        <w:fldChar w:fldCharType="end"/>
      </w:r>
      <w:r w:rsidRPr="00841A35">
        <w:rPr>
          <w:rFonts w:cs="Times New Roman"/>
          <w:lang w:val="en-GB"/>
        </w:rPr>
        <w:t xml:space="preserve">, but there appears to be a pattern of increase in northwestern Europe </w:t>
      </w:r>
      <w:r w:rsidRPr="00D424AA">
        <w:rPr>
          <w:rFonts w:cs="Times New Roman"/>
          <w:lang w:val="en-GB"/>
        </w:rPr>
        <w:t xml:space="preserve">and a decrease in southern and eastern Europe in annual peak flow during 1960-2000 </w:t>
      </w:r>
      <w:del w:id="1935" w:author="Robin Matthews" w:date="2021-07-13T22:55:00Z">
        <w:r w:rsidRPr="00D424AA" w:rsidDel="00D37B08">
          <w:rPr>
            <w:rFonts w:cs="Times New Roman"/>
            <w:lang w:val="en-GB"/>
          </w:rPr>
          <w:delText>(</w:delText>
        </w:r>
      </w:del>
      <w:commentRangeStart w:id="1936"/>
      <w:r w:rsidRPr="00D424AA">
        <w:rPr>
          <w:rFonts w:cs="Times New Roman"/>
          <w:lang w:val="en-GB"/>
        </w:rPr>
        <w:fldChar w:fldCharType="begin" w:fldLock="1"/>
      </w:r>
      <w:ins w:id="1937" w:author="Robin Matthews" w:date="2021-07-13T22:55:00Z">
        <w:r w:rsidR="00D37B08">
          <w:rPr>
            <w:rFonts w:cs="Times New Roman"/>
            <w:lang w:val="en-GB"/>
          </w:rPr>
          <w:instrText>ADDIN CSL_CITATION { "citationItems" : [ { "id" : "ITEM-1", "itemData" : { "DOI" : "10.1038/s41586-019-1495-6", "ISSN" : "1476-4687", "abstract" : "Climate change has led to concerns about increasing river floods resulting from the greater water-holding capacity of a warmer atmosphere1. These concerns are reinforced by evidence of increasing economic losses associated with flooding in many parts of the world, including Europe2. Any changes in river floods would have lasting implications for the design of flood protection measures and flood risk zoning. However, existing studies have been unable to identify a consistent continental-scale climatic-change signal in flood discharge observations in Europe3, because of the limited spatial coverage and number of hydrometric stations. Here we demonstrate clear regional patterns of both increases and decreases in observed river flood discharges in the past five decades in Europe, which are manifestations of a changing climate. Our results\u2014arising from the most complete database of European flooding so far\u2014suggest that: increasing autumn and winter rainfall has resulted in increasing floods in northwestern Europe; decreasing precipitation and increasing evaporation have led to decreasing floods in medium and large catchments in southern Europe; and decreasing snow cover and snowmelt, resulting from warmer temperatures, have led to decreasing floods in eastern Europe. Regional flood discharge trends in Europe range from an increase of about 11 per cent per decade to a decrease of 23 per cent. Notwithstanding the spatial and temporal heterogeneity of the observational record, the flood changes identified here are broadly consistent with climate model projections for the next century4,5, suggesting that climate-driven changes are already happening and supporting calls for the consideration of climate change in flood risk management.", "author" : [ { "dropping-particle" : "", "family" : "Bl\u00f6schl", "given" : "G\u00fcnter", "non-dropping-particle" : "", "parse-names" : false, "suffix" : "" }, { "dropping-particle" : "", "family" : "Hall", "given" : "Julia", "non-dropping-particle" : "", "parse-names" : false, "suffix" : "" }, { "dropping-particle" : "", "family" : "Viglione", "given" : "Alberto", "non-dropping-particle" : "", "parse-names" : false, "suffix" : "" }, { "dropping-particle" : "", "family" : "Perdig\u00e3o", "given" : "Rui A P", "non-dropping-particle" : "", "parse-names" : false, "suffix" : "" }, { "dropping-particle" : "", "family" : "Parajka", "given" : "Juraj", "non-dropping-particle" : "", "parse-names" : false, "suffix" : "" }, { "dropping-particle" : "", "family" : "Merz", "given" : "Bruno", "non-dropping-particle" : "", "parse-names" : false, "suffix" : "" }, { "dropping-particle" : "", "family" : "Lun", "given" : "David", "non-dropping-particle" : "", "parse-names" : false, "suffix" : "" }, { "dropping-particle" : "", "family" : "Arheimer", "given" : "Berit", "non-dropping-particle" : "", "parse-names" : false, "suffix" : "" }, { "dropping-particle" : "", "family" : "Aronica", "given" : "Giuseppe T", "non-dropping-particle" : "", "parse-names" : false, "suffix" : "" }, { "dropping-particle" : "", "family" : "Bilibashi", "given" : "Ardian", "non-dropping-particle" : "", "parse-names" : false, "suffix" : "" }, { "dropping-particle" : "", "family" : "Boh\u00e1\u010d", "given" : "Milo\u0148", "non-dropping-particle" : "", "parse-names" : false, "suffix" : "" }, { "dropping-particle" : "", "family" : "Bonacci", "given" : "Ognjen", "non-dropping-particle" : "", "parse-names" : false, "suffix" : "" }, { "dropping-particle" : "", "family" : "Borga", "given" : "Marco", "non-dropping-particle" : "", "parse-names" : false, "suffix" : "" }, { "dropping-particle" : "", "family" : "\u010canjevac", "given" : "Ivan", "non-dropping-particle" : "", "parse-names" : false, "suffix" : "" }, { "dropping-particle" : "", "family" : "Castellarin", "given" : "Attilio", "non-dropping-particle" : "", "parse-names" : false, "suffix" : "" }, { "dropping-particle" : "", "family" : "Chirico", "given" : "Giovanni B", "non-dropping-particle" : "", "parse-names" : false, "suffix" : "" }, { "dropping-particle" : "", "family" : "Claps", "given" : "Pierluigi", "non-dropping-particle" : "", "parse-names" : false, "suffix" : "" }, { "dropping-particle" : "", "family" : "Frolova", "given" : "Natalia", "non-dropping-particle" : "", "parse-names" : false, "suffix" : "" }, { "dropping-particle" : "", "family" : "Ganora", "given" : "Daniele", "non-dropping-particle" : "", "parse-names" : false, "suffix" : "" }, { "dropping-particle" : "", "family" : "Gorbachova", "given" : "Liudmyla", "non-dropping-particle" : "", "parse-names" : false, "suffix" : "" }, { "dropping-particle" : "", "family" : "G\u00fcl", "given" : "Ali", "non-dropping-particle" : "", "parse-names" : false, "suffix" : "" }, { "dropping-particle" : "", "family" : "Hannaford", "given" : "Jamie", "non-dropping-particle" : "", "parse-names" : false, "suffix" : "" }, { "dropping-particle" : "", "family" : "Harrigan", "given" : "Shaun", "non-dropping-particle" : "", "parse-names" : false, "suffix" : "" }, { "dropping-particle" : "", "family" : "Kireeva", "given" : "Maria", "non-dropping-particle" : "", "parse-names" : false, "suffix" : "" }, { "dropping-particle" : "", "family" : "Kiss", "given" : "Andrea", "non-dropping-particle" : "", "parse-names" : false, "suffix" : "" }, { "dropping-particle" : "", "family" : "Kjeldsen", "given" : "Thomas R", "non-dropping-particle" : "", "parse-names" : false, "suffix" : "" }, { "dropping-particle" : "", "family" : "Kohnov\u00e1", "given" : "Silvia", "non-dropping-particle" : "", "parse-names" : false, "suffix" : "" }, { "dropping-particle" : "", "family" : "Koskela", "given" : "Jarkko J", "non-dropping-particle" : "", "parse-names" : false, "suffix" : "" }, { "dropping-particle" : "", "family" : "Ledvinka", "given" : "Ondrej", "non-dropping-particle" : "", "parse-names" : false, "suffix" : "" }, { "dropping-particle" : "", "family" : "Macdonald", "given" : "Neil", "non-dropping-particle" : "", "parse-names" : false, "suffix" : "" }, { "dropping-particle" : "", "family" : "Mavrova-Guirguinova", "given" : "Maria", "non-dropping-particle" : "", "parse-names" : false, "suffix" : "" }, { "dropping-particle" : "", "family" : "Mediero", "given" : "Luis", "non-dropping-particle" : "", "parse-names" : false, "suffix" : "" }, { "dropping-particle" : "", "family" : "Merz", "given" : "Ralf", "non-dropping-particle" : "", "parse-names" : false, "suffix" : "" }, { "dropping-particle" : "", "family" : "Molnar", "given" : "Peter", "non-dropping-particle" : "", "parse-names" : false, "suffix" : "" }, { "dropping-particle" : "", "family" : "Montanari", "given" : "Alberto", "non-dropping-particle" : "", "parse-names" : false, "suffix" : "" }, { "dropping-particle" : "", "family" : "Murphy", "given" : "Conor", "non-dropping-particle" : "", "parse-names" : false, "suffix" : "" }, { "dropping-particle" : "", "family" : "Osuch", "given" : "Marzena", "non-dropping-particle" : "", "parse-names" : false, "suffix" : "" }, { "dropping-particle" : "", "family" : "Ovcharuk", "given" : "Valeryia", "non-dropping-particle" : "", "parse-names" : false, "suffix" : "" }, { "dropping-particle" : "", "family" : "Radevski", "given" : "Ivan", "non-dropping-particle" : "", "parse-names" : false, "suffix" : "" }, { "dropping-particle" : "", "family" : "Salinas", "given" : "Jos\u00e9 L", "non-dropping-particle" : "", "parse-names" : false, "suffix" : "" }, { "dropping-particle" : "", "family" : "Sauquet", "given" : "Eric", "non-dropping-particle" : "", "parse-names" : false, "suffix" : "" }, { "dropping-particle" : "", "family" : "\u0160raj", "given" : "Mojca", "non-dropping-particle" : "", "parse-names" : false, "suffix" : "" }, { "dropping-particle" : "", "family" : "Szolgay", "given" : "Jan", "non-dropping-particle" : "", "parse-names" : false, "suffix" : "" }, { "dropping-particle" : "", "family" : "Volpi", "given" : "Elena", "non-dropping-particle" : "", "parse-names" : false, "suffix" : "" }, { "dropping-particle" : "", "family" : "Wilson", "given" : "Donna", "non-dropping-particle" : "", "parse-names" : false, "suffix" : "" }, { "dropping-particle" : "", "family" : "Zaimi", "given" : "Klodian", "non-dropping-particle" : "", "parse-names" : false, "suffix" : "" }, { "dropping-particle" : "", "family" : "\u017divkovi\u0107", "given" : "Nenad", "non-dropping-particle" : "", "parse-names" : false, "suffix" : "" } ], "container-title" : "Nature", "id" : "ITEM-1", "issue" : "7772", "issued" : { "date-parts" : [ [ "2019" ] ] }, "page" : "108-111", "title" : "Changing climate both increases and decreases European river floods", "translator" : [ { "dropping-particle" : "", "family" : "S1839", "given" : "", "non-dropping-particle" : "", "parse-names" : false, "suffix" : "" } ], "type" : "article-journal", "volume" : "573" }, "uris" : [ "http://www.mendeley.com/documents/?uuid=9d7aaedb-aa89-4d05-b40a-511b212266cb" ] } ], "mendeley" : { "formattedCitation" : "(Bl\u00f6schl et al., 2019)", "manualFormatting" : "(Bl\u00f6schl et al., 2019)", "plainTextFormattedCitation" : "(Bl\u00f6schl et al., 2019)", "previouslyFormattedCitation" : "(Bl\u00f6schl et al., 2019)" }, "properties" : { "noteIndex" : 0 }, "schema" : "https://github.com/citation-style-language/schema/raw/master/csl-citation.json" }</w:instrText>
        </w:r>
      </w:ins>
      <w:del w:id="1938" w:author="Robin Matthews" w:date="2021-07-13T22:55:00Z">
        <w:r w:rsidR="00FF6231" w:rsidDel="00D37B08">
          <w:rPr>
            <w:rFonts w:cs="Times New Roman"/>
            <w:lang w:val="en-GB"/>
          </w:rPr>
          <w:delInstrText>ADDIN CSL_CITATION { "citationItems" : [ { "id" : "ITEM-1", "itemData" : { "DOI" : "10.1038/s41586-019-1495-6", "ISSN" : "1476-4687", "abstract" : "Climate change has led to concerns about increasing river floods resulting from the greater water-holding capacity of a warmer atmosphere1. These concerns are reinforced by evidence of increasing economic losses associated with flooding in many parts of the world, including Europe2. Any changes in river floods would have lasting implications for the design of flood protection measures and flood risk zoning. However, existing studies have been unable to identify a consistent continental-scale climatic-change signal in flood discharge observations in Europe3, because of the limited spatial coverage and number of hydrometric stations. Here we demonstrate clear regional patterns of both increases and decreases in observed river flood discharges in the past five decades in Europe, which are manifestations of a changing climate. Our results\u2014arising from the most complete database of European flooding so far\u2014suggest that: increasing autumn and winter rainfall has resulted in increasing floods in northwestern Europe; decreasing precipitation and increasing evaporation have led to decreasing floods in medium and large catchments in southern Europe; and decreasing snow cover and snowmelt, resulting from warmer temperatures, have led to decreasing floods in eastern Europe. Regional flood discharge trends in Europe range from an increase of about 11 per cent per decade to a decrease of 23 per cent. Notwithstanding the spatial and temporal heterogeneity of the observational record, the flood changes identified here are broadly consistent with climate model projections for the next century4,5, suggesting that climate-driven changes are already happening and supporting calls for the consideration of climate change in flood risk management.", "author" : [ { "dropping-particle" : "", "family" : "Bl\u00f6schl", "given" : "G\u00fcnter", "non-dropping-particle" : "", "parse-names" : false, "suffix" : "" }, { "dropping-particle" : "", "family" : "Hall", "given" : "Julia", "non-dropping-particle" : "", "parse-names" : false, "suffix" : "" }, { "dropping-particle" : "", "family" : "Viglione", "given" : "Alberto", "non-dropping-particle" : "", "parse-names" : false, "suffix" : "" }, { "dropping-particle" : "", "family" : "Perdig\u00e3o", "given" : "Rui A P", "non-dropping-particle" : "", "parse-names" : false, "suffix" : "" }, { "dropping-particle" : "", "family" : "Parajka", "given" : "Juraj", "non-dropping-particle" : "", "parse-names" : false, "suffix" : "" }, { "dropping-particle" : "", "family" : "Merz", "given" : "Bruno", "non-dropping-particle" : "", "parse-names" : false, "suffix" : "" }, { "dropping-particle" : "", "family" : "Lun", "given" : "David", "non-dropping-particle" : "", "parse-names" : false, "suffix" : "" }, { "dropping-particle" : "", "family" : "Arheimer", "given" : "Berit", "non-dropping-particle" : "", "parse-names" : false, "suffix" : "" }, { "dropping-particle" : "", "family" : "Aronica", "given" : "Giuseppe T", "non-dropping-particle" : "", "parse-names" : false, "suffix" : "" }, { "dropping-particle" : "", "family" : "Bilibashi", "given" : "Ardian", "non-dropping-particle" : "", "parse-names" : false, "suffix" : "" }, { "dropping-particle" : "", "family" : "Boh\u00e1\u010d", "given" : "Milo\u0148", "non-dropping-particle" : "", "parse-names" : false, "suffix" : "" }, { "dropping-particle" : "", "family" : "Bonacci", "given" : "Ognjen", "non-dropping-particle" : "", "parse-names" : false, "suffix" : "" }, { "dropping-particle" : "", "family" : "Borga", "given" : "Marco", "non-dropping-particle" : "", "parse-names" : false, "suffix" : "" }, { "dropping-particle" : "", "family" : "\u010canjevac", "given" : "Ivan", "non-dropping-particle" : "", "parse-names" : false, "suffix" : "" }, { "dropping-particle" : "", "family" : "Castellarin", "given" : "Attilio", "non-dropping-particle" : "", "parse-names" : false, "suffix" : "" }, { "dropping-particle" : "", "family" : "Chirico", "given" : "Giovanni B", "non-dropping-particle" : "", "parse-names" : false, "suffix" : "" }, { "dropping-particle" : "", "family" : "Claps", "given" : "Pierluigi", "non-dropping-particle" : "", "parse-names" : false, "suffix" : "" }, { "dropping-particle" : "", "family" : "Frolova", "given" : "Natalia", "non-dropping-particle" : "", "parse-names" : false, "suffix" : "" }, { "dropping-particle" : "", "family" : "Ganora", "given" : "Daniele", "non-dropping-particle" : "", "parse-names" : false, "suffix" : "" }, { "dropping-particle" : "", "family" : "Gorbachova", "given" : "Liudmyla", "non-dropping-particle" : "", "parse-names" : false, "suffix" : "" }, { "dropping-particle" : "", "family" : "G\u00fcl", "given" : "Ali", "non-dropping-particle" : "", "parse-names" : false, "suffix" : "" }, { "dropping-particle" : "", "family" : "Hannaford", "given" : "Jamie", "non-dropping-particle" : "", "parse-names" : false, "suffix" : "" }, { "dropping-particle" : "", "family" : "Harrigan", "given" : "Shaun", "non-dropping-particle" : "", "parse-names" : false, "suffix" : "" }, { "dropping-particle" : "", "family" : "Kireeva", "given" : "Maria", "non-dropping-particle" : "", "parse-names" : false, "suffix" : "" }, { "dropping-particle" : "", "family" : "Kiss", "given" : "Andrea", "non-dropping-particle" : "", "parse-names" : false, "suffix" : "" }, { "dropping-particle" : "", "family" : "Kjeldsen", "given" : "Thomas R", "non-dropping-particle" : "", "parse-names" : false, "suffix" : "" }, { "dropping-particle" : "", "family" : "Kohnov\u00e1", "given" : "Silvia", "non-dropping-particle" : "", "parse-names" : false, "suffix" : "" }, { "dropping-particle" : "", "family" : "Koskela", "given" : "Jarkko J", "non-dropping-particle" : "", "parse-names" : false, "suffix" : "" }, { "dropping-particle" : "", "family" : "Ledvinka", "given" : "Ondrej", "non-dropping-particle" : "", "parse-names" : false, "suffix" : "" }, { "dropping-particle" : "", "family" : "Macdonald", "given" : "Neil", "non-dropping-particle" : "", "parse-names" : false, "suffix" : "" }, { "dropping-particle" : "", "family" : "Mavrova-Guirguinova", "given" : "Maria", "non-dropping-particle" : "", "parse-names" : false, "suffix" : "" }, { "dropping-particle" : "", "family" : "Mediero", "given" : "Luis", "non-dropping-particle" : "", "parse-names" : false, "suffix" : "" }, { "dropping-particle" : "", "family" : "Merz", "given" : "Ralf", "non-dropping-particle" : "", "parse-names" : false, "suffix" : "" }, { "dropping-particle" : "", "family" : "Molnar", "given" : "Peter", "non-dropping-particle" : "", "parse-names" : false, "suffix" : "" }, { "dropping-particle" : "", "family" : "Montanari", "given" : "Alberto", "non-dropping-particle" : "", "parse-names" : false, "suffix" : "" }, { "dropping-particle" : "", "family" : "Murphy", "given" : "Conor", "non-dropping-particle" : "", "parse-names" : false, "suffix" : "" }, { "dropping-particle" : "", "family" : "Osuch", "given" : "Marzena", "non-dropping-particle" : "", "parse-names" : false, "suffix" : "" }, { "dropping-particle" : "", "family" : "Ovcharuk", "given" : "Valeryia", "non-dropping-particle" : "", "parse-names" : false, "suffix" : "" }, { "dropping-particle" : "", "family" : "Radevski", "given" : "Ivan", "non-dropping-particle" : "", "parse-names" : false, "suffix" : "" }, { "dropping-particle" : "", "family" : "Salinas", "given" : "Jos\u00e9 L", "non-dropping-particle" : "", "parse-names" : false, "suffix" : "" }, { "dropping-particle" : "", "family" : "Sauquet", "given" : "Eric", "non-dropping-particle" : "", "parse-names" : false, "suffix" : "" }, { "dropping-particle" : "", "family" : "\u0160raj", "given" : "Mojca", "non-dropping-particle" : "", "parse-names" : false, "suffix" : "" }, { "dropping-particle" : "", "family" : "Szolgay", "given" : "Jan", "non-dropping-particle" : "", "parse-names" : false, "suffix" : "" }, { "dropping-particle" : "", "family" : "Volpi", "given" : "Elena", "non-dropping-particle" : "", "parse-names" : false, "suffix" : "" }, { "dropping-particle" : "", "family" : "Wilson", "given" : "Donna", "non-dropping-particle" : "", "parse-names" : false, "suffix" : "" }, { "dropping-particle" : "", "family" : "Zaimi", "given" : "Klodian", "non-dropping-particle" : "", "parse-names" : false, "suffix" : "" }, { "dropping-particle" : "", "family" : "\u017divkovi\u0107", "given" : "Nenad", "non-dropping-particle" : "", "parse-names" : false, "suffix" : "" } ], "container-title" : "Nature", "id" : "ITEM-1", "issue" : "7772", "issued" : { "date-parts" : [ [ "2019" ] ] }, "page" : "108-111", "title" : "Changing climate both increases and decreases European river floods", "translator" : [ { "dropping-particle" : "", "family" : "S1839", "given" : "", "non-dropping-particle" : "", "parse-names" : false, "suffix" : "" } ], "type" : "article-journal", "volume" : "573" }, "uris" : [ "http://www.mendeley.com/documents/?uuid=9d7aaedb-aa89-4d05-b40a-511b212266cb" ] } ], "mendeley" : { "formattedCitation" : "(Bl\u00f6schl et al., 2019)", "manualFormatting" : "Bl\u00f6schl et al., 2019)", "plainTextFormattedCitation" : "(Bl\u00f6schl et al., 2019)", "previouslyFormattedCitation" : "(Bl\u00f6schl et al., 2019)" }, "properties" : { "noteIndex" : 0 }, "schema" : "https://github.com/citation-style-language/schema/raw/master/csl-citation.json" }</w:delInstrText>
        </w:r>
      </w:del>
      <w:r w:rsidRPr="00D424AA">
        <w:rPr>
          <w:rFonts w:cs="Times New Roman"/>
          <w:lang w:val="en-GB"/>
        </w:rPr>
        <w:fldChar w:fldCharType="separate"/>
      </w:r>
      <w:del w:id="1939" w:author="Robin Matthews" w:date="2021-07-13T22:55:00Z">
        <w:r w:rsidR="00A26296" w:rsidDel="00D37B08">
          <w:rPr>
            <w:rFonts w:cs="Times New Roman"/>
            <w:noProof/>
            <w:lang w:val="en-GB"/>
          </w:rPr>
          <w:delText>B</w:delText>
        </w:r>
      </w:del>
      <w:ins w:id="1940" w:author="Robin Matthews" w:date="2021-07-13T22:55:00Z">
        <w:r w:rsidR="00D37B08">
          <w:rPr>
            <w:rFonts w:cs="Times New Roman"/>
            <w:noProof/>
            <w:lang w:val="en-GB"/>
          </w:rPr>
          <w:t>(B</w:t>
        </w:r>
      </w:ins>
      <w:r w:rsidR="00A26296">
        <w:rPr>
          <w:rFonts w:cs="Times New Roman"/>
          <w:noProof/>
          <w:lang w:val="en-GB"/>
        </w:rPr>
        <w:t>löschl et al., 2019)</w:t>
      </w:r>
      <w:r w:rsidRPr="00D424AA">
        <w:rPr>
          <w:rFonts w:cs="Times New Roman"/>
          <w:lang w:val="en-GB"/>
        </w:rPr>
        <w:fldChar w:fldCharType="end"/>
      </w:r>
      <w:commentRangeEnd w:id="1936"/>
      <w:r w:rsidR="00A26296">
        <w:rPr>
          <w:rStyle w:val="Marquedecommentaire"/>
        </w:rPr>
        <w:commentReference w:id="1936"/>
      </w:r>
      <w:r w:rsidRPr="00841A35">
        <w:rPr>
          <w:rFonts w:cs="Times New Roman"/>
          <w:lang w:val="en-GB"/>
        </w:rPr>
        <w:t xml:space="preserve">. In North America, peak flow has increased in the northeast US and decreased in the southwest US </w:t>
      </w:r>
      <w:commentRangeStart w:id="1941"/>
      <w:r w:rsidRPr="00D424AA">
        <w:rPr>
          <w:rFonts w:cs="Times New Roman"/>
          <w:lang w:val="en-GB"/>
        </w:rPr>
        <w:fldChar w:fldCharType="begin" w:fldLock="1"/>
      </w:r>
      <w:r w:rsidR="0012753B">
        <w:rPr>
          <w:rFonts w:cs="Times New Roman"/>
          <w:lang w:val="en-GB"/>
        </w:rPr>
        <w:instrText>ADDIN CSL_CITATION { "citationItems" : [ { "id" : "ITEM-1", "itemData" : { "DOI" : "10.1175/BAMS-D-12-00066.1", "ISSN" : "0003-0007", "abstract" : "Weather and climate extremes have been varying and changing on many different time scales. In recent decades, heat waves have generally become more frequent across the United States, while cold waves have been decreasing. While this is in keeping with expectations in a warming climate, it turns out that decadal variations in the number of U.S. heat and cold waves do not correlate well with the observed U.S. warming during the last century. Annual peak flow data reveal that river flooding trends on the century scale do not show uniform changes across the country. While flood magnitudes in the Southwest have been decreasing, flood magnitudes in the Northeast and north-central United States have been increasing. Confounding the analysis of trends in river flooding is multiyear and even multidecadal variability likely caused by both large-scale atmospheric circulation changes and basin-scale ?memory? in the form of soil moisture. Droughts also have long-term trends as well as multiyear and decadal variability. Instrumental data indicate that the Dust Bowl of the 1930s and the drought in the 1950s were the most significant twentieth-century droughts in the United States, while tree ring data indicate that the megadroughts over the twelfth century exceeded anything in the twentieth century in both spatial extent and duration. The state of knowledge of the factors that cause heat waves, cold waves, floods, and drought to change is fairly good with heat waves being the best understood.", "author" : [ { "dropping-particle" : "", "family" : "Peterson", "given" : "Thomas C", "non-dropping-particle" : "", "parse-names" : false, "suffix" : "" }, { "dropping-particle" : "", "family" : "Heim", "given" : "Richard R", "non-dropping-particle" : "", "parse-names" : false, "suffix" : "" }, { "dropping-particle" : "", "family" : "Hirsch", "given" : "Robert", "non-dropping-particle" : "", "parse-names" : false, "suffix" : "" }, { "dropping-particle" : "", "family" : "Kaiser", "given" : "Dale P", "non-dropping-particle" : "", "parse-names" : false, "suffix" : "" }, { "dropping-particle" : "", "family" : "Brooks", "given" : "Harold", "non-dropping-particle" : "", "parse-names" : false, "suffix" : "" }, { "dropping-particle" : "", "family" : "Diffenbaugh", "given" : "Noah S", "non-dropping-particle" : "", "parse-names" : false, "suffix" : "" }, { "dropping-particle" : "", "family" : "Dole", "given" : "Randall M", "non-dropping-particle" : "", "parse-names" : false, "suffix" : "" }, { "dropping-particle" : "", "family" : "Giovannettone", "given" : "Jason P", "non-dropping-particle" : "", "parse-names" : false, "suffix" : "" }, { "dropping-particle" : "", "family" : "Guirguis", "given" : "Kristen", "non-dropping-particle" : "", "parse-names" : false, "suffix" : "" }, { "dropping-particle" : "", "family" : "Karl", "given" : "Thomas R", "non-dropping-particle" : "", "parse-names" : false, "suffix" : "" }, { "dropping-particle" : "", "family" : "Katz", "given" : "Richard W", "non-dropping-particle" : "", "parse-names" : false, "suffix" : "" }, { "dropping-particle" : "", "family" : "Kunkel", "given" : "Kenneth", "non-dropping-particle" : "", "parse-names" : false, "suffix" : "" }, { "dropping-particle" : "", "family" : "Lettenmaier", "given" : "Dennis", "non-dropping-particle" : "", "parse-names" : false, "suffix" : "" }, { "dropping-particle" : "", "family" : "McCabe", "given" : "Gregory J", "non-dropping-particle" : "", "parse-names" : false, "suffix" : "" }, { "dropping-particle" : "", "family" : "Paciorek", "given" : "Christopher J", "non-dropping-particle" : "", "parse-names" : false, "suffix" : "" }, { "dropping-particle" : "", "family" : "Ryberg", "given" : "Karen R", "non-dropping-particle" : "", "parse-names" : false, "suffix" : "" }, { "dropping-particle" : "", "family" : "Schubert", "given" : "Siegfried", "non-dropping-particle" : "", "parse-names" : false, "suffix" : "" }, { "dropping-particle" : "", "family" : "Silva", "given" : "Viviane B S", "non-dropping-particle" : "", "parse-names" : false, "suffix" : "" }, { "dropping-particle" : "", "family" : "Stewart", "given" : "Brooke C", "non-dropping-particle" : "", "parse-names" : false, "suffix" : "" }, { "dropping-particle" : "V", "family" : "Vecchia", "given" : "Aldo", "non-dropping-particle" : "", "parse-names" : false, "suffix" : "" }, { "dropping-particle" : "", "family" : "Villarini", "given" : "Gabriele", "non-dropping-particle" : "", "parse-names" : false, "suffix" : "" }, { "dropping-particle" : "", "family" : "Vose", "given" : "Russell S", "non-dropping-particle" : "", "parse-names" : false, "suffix" : "" }, { "dropping-particle" : "", "family" : "Walsh", "given" : "John", "non-dropping-particle" : "", "parse-names" : false, "suffix" : "" }, { "dropping-particle" : "", "family" : "Wehner", "given" : "Michael", "non-dropping-particle" : "", "parse-names" : false, "suffix" : "" }, { "dropping-particle" : "", "family" : "Wolock", "given" : "David", "non-dropping-particle" : "", "parse-names" : false, "suffix" : "" }, { "dropping-particle" : "", "family" : "Wolter", "given" : "Klaus", "non-dropping-particle" : "", "parse-names" : false, "suffix" : "" }, { "dropping-particle" : "", "family" : "Woodhouse", "given" : "Connie A", "non-dropping-particle" : "", "parse-names" : false, "suffix" : "" }, { "dropping-particle" : "", "family" : "Wuebbles", "given" : "Donald", "non-dropping-particle" : "", "parse-names" : false, "suffix" : "" } ], "container-title" : "Bulletin of the American Meteorological Society", "id" : "ITEM-1", "issue" : "6", "issued" : { "date-parts" : [ [ "2013", "6" ] ] }, "page" : "821-834", "publisher" : "American Meteorological Society", "title" : "Monitoring and Understanding Changes in Heat Waves, Cold Waves, Floods, and Droughts in the United States: State of Knowledge", "translator" : [ { "dropping-particle" : "", "family" : "S235", "given" : "", "non-dropping-particle" : "", "parse-names" : false, "suffix" : "" } ], "type" : "article-journal", "volume" : "94" }, "uris" : [ "http://www.mendeley.com/documents/?uuid=08a8732d-52f5-4b8a-8533-16314b4c70c3" ] }, { "id" : "ITEM-2", "itemData" : { "DOI" : "10.1080/02626667.2013.862339", "ISSN" : "0262-6667", "author" : [ { "dropping-particle" : "", "family" : "Armstrong", "given" : "William H", "non-dropping-particle" : "", "parse-names" : false, "suffix" : "" }, { "dropping-particle" : "", "family" : "Collins", "given" : "Mathias J", "non-dropping-particle" : "", "parse-names" : false, "suffix" : "" }, { "dropping-particle" : "", "family" : "Snyder", "given" : "Noah P", "non-dropping-particle" : "", "parse-names" : false, "suffix" : "" } ], "container-title" : "Hydrological Sciences Journal", "id" : "ITEM-2", "issue" : "9", "issued" : { "date-parts" : [ [ "2014", "9", "2" ] ] }, "note" : "cited By 13", "page" : "1636-1655", "title" : "Hydroclimatic flood trends in the northeastern United States and linkages with large-scale atmospheric circulation patterns", "translator" : [ { "dropping-particle" : "", "family" : "S439", "given" : "", "non-dropping-particle" : "", "parse-names" : false, "suffix" : "" } ], "type" : "article-journal", "volume" : "59" }, "uris" : [ "http://www.mendeley.com/documents/?uuid=16bf6bd3-e0a2-4444-a349-36c04d9ddf21" ] }, { "id" : "ITEM-3", "itemData" : { "DOI" : "10.1002/2016GL070590", "ISSN" : "00948276", "abstract" : "\u00a92016. The Authors. Trends in the peak magnitude, frequency, duration, and volume of frequent floods (floods occurring at an average of two events per year relative to a base period) across the United States show large changes; however, few trends are found to be statistically significant. The multidimensional behavior of flood change across the United States can be described by four distinct groups, with streamgages experiencing (1) minimal change, (2) increasing frequency, (3) decreasing frequency, or (4) increases in all flood properties. Yet group membership shows only weak geographic cohesion. Lack of geographic cohesion is further demonstrated by weak correlations between the temporal patterns of flood change and large-scale climate indices. These findings reveal a complex, fragmented pattern of flood change that, therefore, clouds the ability to make meaningful generalizations about flood change across the United States.", "author" : [ { "dropping-particle" : "", "family" : "Archfield", "given" : "S.A.", "non-dropping-particle" : "", "parse-names" : false, "suffix" : "" }, { "dropping-particle" : "", "family" : "Hirsch", "given" : "R.M.", "non-dropping-particle" : "", "parse-names" : false, "suffix" : "" }, { "dropping-particle" : "", "family" : "Viglione", "given" : "A.", "non-dropping-particle" : "", "parse-names" : false, "suffix" : "" }, { "dropping-particle" : "", "family" : "Bl\u00f6schl", "given" : "G.", "non-dropping-particle" : "", "parse-names" : false, "suffix" : "" } ], "container-title" : "Geophysical Research Letters", "id" : "ITEM-3", "issue" : "19", "issued" : { "date-parts" : [ [ "2016", "10", "16" ] ] }, "page" : "10,232-10,239", "title" : "Fragmented patterns of flood change across the United States", "translator" : [ { "dropping-particle" : "", "family" : "S1507", "given" : "", "non-dropping-particle" : "", "parse-names" : false, "suffix" : "" } ], "type" : "article-journal", "volume" : "43" }, "uris" : [ "http://www.mendeley.com/documents/?uuid=e604b348-3731-4531-ace6-0670c57ab6fb" ] }, { "id" : "ITEM-4", "itemData" : { "DOI" : "10.1038/nclimate2516", "ISSN" : "1758-678X", "author" : [ { "dropping-particle" : "", "family" : "Mallakpour", "given" : "Iman", "non-dropping-particle" : "", "parse-names" : false, "suffix" : "" }, { "dropping-particle" : "", "family" : "Villarini", "given" : "Gabriele", "non-dropping-particle" : "", "parse-names" : false, "suffix" : "" } ], "container-title" : "Nature Climate Change", "id" : "ITEM-4", "issue" : "3", "issued" : { "date-parts" : [ [ "2015", "3", "9" ] ] }, "page" : "250-254", "publisher" : "Nature Publishing Group", "title" : "The changing nature of flooding across the central United States", "translator" : [ { "dropping-particle" : "", "family" : "S245", "given" : "", "non-dropping-particle" : "", "parse-names" : false, "suffix" : "" } ], "type" : "article-journal", "volume" : "5" }, "uris" : [ "http://www.mendeley.com/documents/?uuid=3e62fd59-5f70-448d-87be-12a80eb678e6" ] }, { "id" : "ITEM-5", "itemData" : { "DOI" : "10.1080/07011784.2015.1026844", "author" : [ { "dropping-particle" : "", "family" : "Burn", "given" : "D H", "non-dropping-particle" : "", "parse-names" : false, "suffix" : "" }, { "dropping-particle" : "", "family" : "Whitfield", "given" : "P H", "non-dropping-particle" : "", "parse-names" : false, "suffix" : "" } ], "container-title" : "Canadian Water Resources Journal", "id" : "ITEM-5", "issue" : "1-2", "issued" : { "date-parts" : [ [ "2016" ] ] }, "note" : "cited By 16", "page" : "139-150", "title" : "Changes in floods and flood regimes in Canada", "translator" : [ { "dropping-particle" : "", "family" : "S437", "given" : "", "non-dropping-particle" : "", "parse-names" : false, "suffix" : "" } ], "type" : "article-journal", "volume" : "41" }, "uris" : [ "http://www.mendeley.com/documents/?uuid=b3049e72-797d-45d9-b71e-5726b6351a54" ] }, { "id" : "ITEM-6",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6", "issued" : { "date-parts" : [ [ "2017" ] ] }, "page" : "231-256", "publisher" : "U.S. Global Change Research Program", "publisher-place" : "Washington, DC, USA", "title" : "Droughts, Floods, and Wildfires", "translator" : [ { "dropping-particle" : "", "family" : "Rt6", "given" : "S3640", "non-dropping-particle" : "", "parse-names" : false, "suffix" : "" } ], "type" : "chapter" }, "uris" : [ "http://www.mendeley.com/documents/?uuid=e958cd48-e87b-4d6d-ba84-b3fd69159f55" ] }, { "id" : "ITEM-7", "itemData" : { "DOI" : "10.1016/j.advwatres.2019.03.019", "ISSN" : "0309-1708", "abstract" : "The frequency of flood events has increased across most of the U.S. Midwest in the past 50\u201370 years; however, little is known about what is driving these changes. Using an observation-driven approach, we develop a statistical framework to attribute the changes in the frequency of flood peak events to changes in the climate system and to land use / land cover. We focus on 287 U.S. Geological Survey sites with at least 50 years of daily discharge measurements between the second half of the 20th century and the present. Our analyses are performed at the seasonal level and consider five predictors: precipitation, temperature, antecedent wetness conditions, agriculture, and population density. Even though we use simple models, we are able to reproduce well the interannual variability in the frequency of flood events as well as the overall long-term tendencies. Results indicate that precipitation and antecedent wetness conditions are the strongest predictors, with the role of the latter increasing as we lower the threshold for the event identification. Temperature is an important predictor only in the northern Great Plains during spring, where snow-related processes are most relevant. Population (as a proxy of urbanization) and agriculture are less important compared to the climate predictors.", "author" : [ { "dropping-particle" : "", "family" : "Neri", "given" : "Andrea", "non-dropping-particle" : "", "parse-names" : false, "suffix" : "" }, { "dropping-particle" : "", "family" : "Villarini", "given" : "Gabriele", "non-dropping-particle" : "", "parse-names" : false, "suffix" : "" }, { "dropping-particle" : "", "family" : "Slater", "given" : "Louise J", "non-dropping-particle" : "", "parse-names" : false, "suffix" : "" }, { "dropping-particle" : "", "family" : "Napolitano", "given" : "Francesco", "non-dropping-particle" : "", "parse-names" : false, "suffix" : "" } ], "container-title" : "Advances in Water Resources", "id" : "ITEM-7", "issued" : { "date-parts" : [ [ "2019" ] ] }, "page" : "225-236", "title" : "On the statistical attribution of the frequency of flood events across the U.S. Midwest", "translator" : [ { "dropping-particle" : "", "family" : "S3075", "given" : "", "non-dropping-particle" : "", "parse-names" : false, "suffix" : "" } ], "type" : "article-journal", "volume" : "127" }, "uris" : [ "http://www.mendeley.com/documents/?uuid=2556d132-02b4-45ef-a34d-78c3f344bb92" ] } ], "mendeley" : { "formattedCitation" : "(Peterson et al., 2013a; Armstrong et al., 2014; Mallakpour and Villarini, 2015; Archfield et al., 2016; Burn and Whitfield, 2016; Wehner et al., 2017; Neri et al., 2019)", "manualFormatting" : "(Peterson et al., 2013b; Armstrong et al., 2014; Mallakpour and Villarini, 2015; Archfield et al., 2016; Burn and Whitfield, 2016; Wehner et al., 2017; Neri et al., 2019)", "plainTextFormattedCitation" : "(Peterson et al., 2013a; Armstrong et al., 2014; Mallakpour and Villarini, 2015; Archfield et al., 2016; Burn and Whitfield, 2016; Wehner et al., 2017; Neri et al., 2019)", "previouslyFormattedCitation" : "(Peterson et al., 2013a; Armstrong et al., 2014; Mallakpour and Villarini, 2015; Archfield et al., 2016; Burn and Whitfield, 2016; Wehner et al., 2017; Ner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eterson et al., 2013</w:t>
      </w:r>
      <w:ins w:id="1942" w:author="Robin Matthews" w:date="2021-07-13T22:56:00Z">
        <w:r w:rsidR="00D37B08">
          <w:rPr>
            <w:rFonts w:cs="Times New Roman"/>
            <w:noProof/>
            <w:lang w:val="en-GB"/>
          </w:rPr>
          <w:t>b</w:t>
        </w:r>
      </w:ins>
      <w:del w:id="1943" w:author="Robin Matthews" w:date="2021-07-13T22:56:00Z">
        <w:r w:rsidR="00A26296" w:rsidDel="00D37B08">
          <w:rPr>
            <w:rFonts w:cs="Times New Roman"/>
            <w:noProof/>
            <w:lang w:val="en-GB"/>
          </w:rPr>
          <w:delText>a</w:delText>
        </w:r>
      </w:del>
      <w:r w:rsidR="00A26296">
        <w:rPr>
          <w:rFonts w:cs="Times New Roman"/>
          <w:noProof/>
          <w:lang w:val="en-GB"/>
        </w:rPr>
        <w:t>; Armstrong et al., 2014; Mallakpour and Villarini, 2015; Archfield et al., 2016; Burn and Whitfield, 2016; Wehner et al., 2017; Neri et al., 2019)</w:t>
      </w:r>
      <w:r w:rsidRPr="00D424AA">
        <w:rPr>
          <w:rFonts w:cs="Times New Roman"/>
          <w:lang w:val="en-GB"/>
        </w:rPr>
        <w:fldChar w:fldCharType="end"/>
      </w:r>
      <w:commentRangeEnd w:id="1941"/>
      <w:r w:rsidR="00A26296">
        <w:rPr>
          <w:rStyle w:val="Marquedecommentaire"/>
        </w:rPr>
        <w:commentReference w:id="1941"/>
      </w:r>
      <w:r w:rsidRPr="00841A35">
        <w:rPr>
          <w:rFonts w:cs="Times New Roman"/>
          <w:lang w:val="en-GB"/>
        </w:rPr>
        <w:t>. There are important changes in the seasonality of peak flows in regions where snowmelt dominates, such as nort</w:t>
      </w:r>
      <w:r w:rsidRPr="00D424AA">
        <w:rPr>
          <w:rFonts w:cs="Times New Roman"/>
          <w:lang w:val="en-GB"/>
        </w:rPr>
        <w:t xml:space="preserve">hern North America </w:t>
      </w:r>
      <w:r w:rsidRPr="00D424AA">
        <w:rPr>
          <w:rFonts w:cs="Times New Roman"/>
          <w:lang w:val="en-GB"/>
        </w:rPr>
        <w:fldChar w:fldCharType="begin" w:fldLock="1"/>
      </w:r>
      <w:r w:rsidR="00FF6231">
        <w:rPr>
          <w:rFonts w:cs="Times New Roman"/>
          <w:lang w:val="en-GB"/>
        </w:rPr>
        <w:instrText>ADDIN CSL_CITATION { "citationItems" : [ { "id" : "ITEM-1", "itemData" : { "DOI" : "10.1016/j.jhydrol.2017.01.051", "ISSN" : "0022-1694", "abstract" : "Changes in snowmelt-related streamflow timing have implications for water availability and use as well as ecologically relevant shifts in streamflow. Historical trends in snowmelt-related streamflow timing (winter-spring center volume date, WSCVD) were computed for minimally disturbed river basins in the conterminous United States. WSCVD was computed by summing daily streamflow for a seasonal window then calculating the day that half of the seasonal volume had flowed past the gage. We used basins where at least 30 percent of annual precipitation was received as snow, and streamflow data were restricted to regionally based winter-spring periods to focus the analyses on snowmelt-related streamflow. Trends over time in WSCVD at gages in the eastern U.S. were relatively homogenous in magnitude and direction and statistically significant; median WSCVD was earlier by 8.2days (1.1days/decade) and 8.6days (1.6days/decade) for 1940\u20132014 and 1960\u20132014 periods respectively. Fewer trends in the West were significant though most trends indicated earlier WSCVD over time. Trends at low-to-mid elevation (&lt;1600m) basins in the West, predominantly located in the Northwest, had median earlier WSCVD by 6.8days (1940\u20132014, 0.9days/decade) and 3.4days (1960\u20132014, 0.6days/decade). Streamflow timing at high-elevation (\u2a7e1600m) basins in the West had median earlier WSCVD by 4.0days (1940\u20132014, 0.5days/decade) and 5.2days (1960\u20132014, 0.9days/decade). Trends toward earlier WSCVD in the Northwest were not statistically significant, differing from previous studies that observed many large and (or) significant trends in this region. Much of this difference is likely due to the sensitivity of trend tests to the time period being tested, as well as differences in the streamflow timing metrics used among the studies. Mean February\u2013May air temperature was significantly correlated with WSCVD at 100 percent of the study gages (field significant, p&lt;0.0001), demonstrating the sensitivity of WSCVD to air temperature across snowmelt dominated basins in the U.S. WSCVD in high elevation basins in the West, however, was related to both air temperature and precipitation yielding earlier snowmelt-related streamflow timing under warmer and drier conditions.", "author" : [ { "dropping-particle" : "", "family" : "Dudley", "given" : "R W", "non-dropping-particle" : "", "parse-names" : false, "suffix" : "" }, { "dropping-particle" : "", "family" : "Hodgkins", "given" : "G A", "non-dropping-particle" : "", "parse-names" : false, "suffix" : "" }, { "dropping-particle" : "", "family" : "McHale", "given" : "M R", "non-dropping-particle" : "", "parse-names" : false, "suffix" : "" }, { "dropping-particle" : "", "family" : "Kolian", "given" : "M J", "non-dropping-particle" : "", "parse-names" : false, "suffix" : "" }, { "dropping-particle" : "", "family" : "Renard", "given" : "B", "non-dropping-particle" : "", "parse-names" : false, "suffix" : "" } ], "container-title" : "Journal of Hydrology", "id" : "ITEM-1", "issued" : { "date-parts" : [ [ "2017" ] ] }, "page" : "208-221", "title" : "Trends in snowmelt-related streamflow timing in the conterminous United States", "translator" : [ { "dropping-particle" : "", "family" : "S3067", "given" : "", "non-dropping-particle" : "", "parse-names" : false, "suffix" : "" } ], "type" : "article-journal", "volume" : "547" }, "uris" : [ "http://www.mendeley.com/documents/?uuid=adad288a-ca0a-4d12-922e-355a8e91246a" ] }, { "id" : "ITEM-2", "itemData" : { "DOI" : "10.1080/07011784.2015.1026844", "author" : [ { "dropping-particle" : "", "family" : "Burn", "given" : "D H", "non-dropping-particle" : "", "parse-names" : false, "suffix" : "" }, { "dropping-particle" : "", "family" : "Whitfield", "given" : "P H", "non-dropping-particle" : "", "parse-names" : false, "suffix" : "" } ], "container-title" : "Canadian Water Resources Journal", "id" : "ITEM-2", "issue" : "1-2", "issued" : { "date-parts" : [ [ "2016" ] ] }, "note" : "cited By 16", "page" : "139-150", "title" : "Changes in floods and flood regimes in Canada", "translator" : [ { "dropping-particle" : "", "family" : "S437", "given" : "", "non-dropping-particle" : "", "parse-names" : false, "suffix" : "" } ], "type" : "article-journal", "volume" : "41" }, "uris" : [ "http://www.mendeley.com/documents/?uuid=b3049e72-797d-45d9-b71e-5726b6351a54" ] } ], "mendeley" : { "formattedCitation" : "(Burn and Whitfield, 2016; Dudley et al., 2017)", "plainTextFormattedCitation" : "(Burn and Whitfield, 2016; Dudley et al., 2017)", "previouslyFormattedCitation" : "(Burn and Whitfield, 2016; Dudley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urn and Whitfield, 2016; Dudley et al., 2017)</w:t>
      </w:r>
      <w:r w:rsidRPr="00D424AA">
        <w:rPr>
          <w:rFonts w:cs="Times New Roman"/>
          <w:lang w:val="en-GB"/>
        </w:rPr>
        <w:fldChar w:fldCharType="end"/>
      </w:r>
      <w:r w:rsidRPr="00841A35">
        <w:rPr>
          <w:rFonts w:cs="Times New Roman"/>
          <w:lang w:val="en-GB"/>
        </w:rPr>
        <w:t xml:space="preserve"> and northern Europe </w:t>
      </w:r>
      <w:del w:id="1944" w:author="Robin Matthews" w:date="2021-07-13T22:56:00Z">
        <w:r w:rsidRPr="00841A35" w:rsidDel="00D37B08">
          <w:rPr>
            <w:rFonts w:cs="Times New Roman"/>
            <w:lang w:val="en-GB"/>
          </w:rPr>
          <w:delText>(</w:delText>
        </w:r>
      </w:del>
      <w:commentRangeStart w:id="1945"/>
      <w:r w:rsidRPr="00D424AA">
        <w:rPr>
          <w:rFonts w:cs="Times New Roman"/>
          <w:lang w:val="en-GB"/>
        </w:rPr>
        <w:fldChar w:fldCharType="begin" w:fldLock="1"/>
      </w:r>
      <w:r w:rsidR="0012753B">
        <w:rPr>
          <w:rFonts w:cs="Times New Roman"/>
          <w:lang w:val="en-GB"/>
        </w:rPr>
        <w:instrText>ADDIN CSL_CITATION { "citationItems" : [ { "id" : "ITEM-1", "itemData" : { "DOI" : "10.1126/science.aan2506", "ISSN" : "0036-8075", "author" : [ { "dropping-particle" : "", "family" : "Bl\u00f6schl", "given" : "G\u00fcnter", "non-dropping-particle" : "", "parse-names" : false, "suffix" : "" }, { "dropping-particle" : "", "family" : "Hall", "given" : "Julia", "non-dropping-particle" : "", "parse-names" : false, "suffix" : "" }, { "dropping-particle" : "", "family" : "Parajka", "given" : "Juraj", "non-dropping-particle" : "", "parse-names" : false, "suffix" : "" }, { "dropping-particle" : "", "family" : "Perdig\u00e3o", "given" : "Rui A P", "non-dropping-particle" : "", "parse-names" : false, "suffix" : "" }, { "dropping-particle" : "", "family" : "Merz", "given" : "Bruno", "non-dropping-particle" : "", "parse-names" : false, "suffix" : "" }, { "dropping-particle" : "", "family" : "Arheimer", "given" : "Berit", "non-dropping-particle" : "", "parse-names" : false, "suffix" : "" }, { "dropping-particle" : "", "family" : "Aronica", "given" : "Giuseppe T", "non-dropping-particle" : "", "parse-names" : false, "suffix" : "" }, { "dropping-particle" : "", "family" : "Bilibashi", "given" : "Ardian", "non-dropping-particle" : "", "parse-names" : false, "suffix" : "" }, { "dropping-particle" : "", "family" : "Bonacci", "given" : "Ognjen", "non-dropping-particle" : "", "parse-names" : false, "suffix" : "" }, { "dropping-particle" : "", "family" : "Borga", "given" : "Marco", "non-dropping-particle" : "", "parse-names" : false, "suffix" : "" }, { "dropping-particle" : "", "family" : "\u010canjevac", "given" : "Ivan", "non-dropping-particle" : "", "parse-names" : false, "suffix" : "" }, { "dropping-particle" : "", "family" : "Castellarin", "given" : "Attilio", "non-dropping-particle" : "", "parse-names" : false, "suffix" : "" }, { "dropping-particle" : "", "family" : "Chirico", "given" : "Giovanni B", "non-dropping-particle" : "", "parse-names" : false, "suffix" : "" }, { "dropping-particle" : "", "family" : "Claps", "given" : "Pierluigi", "non-dropping-particle" : "", "parse-names" : false, "suffix" : "" }, { "dropping-particle" : "", "family" : "Fiala", "given" : "K\u00e1roly", "non-dropping-particle" : "", "parse-names" : false, "suffix" : "" }, { "dropping-particle" : "", "family" : "Frolova", "given" : "Natalia", "non-dropping-particle" : "", "parse-names" : false, "suffix" : "" }, { "dropping-particle" : "", "family" : "Gorbachova", "given" : "Liudmyla", "non-dropping-particle" : "", "parse-names" : false, "suffix" : "" }, { "dropping-particle" : "", "family" : "G\u00fcl", "given" : "Ali", "non-dropping-particle" : "", "parse-names" : false, "suffix" : "" }, { "dropping-particle" : "", "family" : "Hannaford", "given" : "Jamie", "non-dropping-particle" : "", "parse-names" : false, "suffix" : "" }, { "dropping-particle" : "", "family" : "Harrigan", "given" : "Shaun", "non-dropping-particle" : "", "parse-names" : false, "suffix" : "" }, { "dropping-particle" : "", "family" : "Kireeva", "given" : "Maria", "non-dropping-particle" : "", "parse-names" : false, "suffix" : "" }, { "dropping-particle" : "", "family" : "Kiss", "given" : "Andrea", "non-dropping-particle" : "", "parse-names" : false, "suffix" : "" }, { "dropping-particle" : "", "family" : "Kjeldsen", "given" : "Thomas R", "non-dropping-particle" : "", "parse-names" : false, "suffix" : "" }, { "dropping-particle" : "", "family" : "Kohnov\u00e1", "given" : "Silvia", "non-dropping-particle" : "", "parse-names" : false, "suffix" : "" }, { "dropping-particle" : "", "family" : "Koskela", "given" : "Jarkko J", "non-dropping-particle" : "", "parse-names" : false, "suffix" : "" }, { "dropping-particle" : "", "family" : "Ledvinka", "given" : "Ondrej", "non-dropping-particle" : "", "parse-names" : false, "suffix" : "" }, { "dropping-particle" : "", "family" : "Macdonald", "given" : "Neil", "non-dropping-particle" : "", "parse-names" : false, "suffix" : "" }, { "dropping-particle" : "", "family" : "Mavrova-Guirguinova", "given" : "Maria", "non-dropping-particle" : "", "parse-names" : false, "suffix" : "" }, { "dropping-particle" : "", "family" : "Mediero", "given" : "Luis", "non-dropping-particle" : "", "parse-names" : false, "suffix" : "" }, { "dropping-particle" : "", "family" : "Merz", "given" : "Ralf", "non-dropping-particle" : "", "parse-names" : false, "suffix" : "" }, { "dropping-particle" : "", "family" : "Molnar", "given" : "Peter", "non-dropping-particle" : "", "parse-names" : false, "suffix" : "" }, { "dropping-particle" : "", "family" : "Montanari", "given" : "Alberto", "non-dropping-particle" : "", "parse-names" : false, "suffix" : "" }, { "dropping-particle" : "", "family" : "Murphy", "given" : "Conor", "non-dropping-particle" : "", "parse-names" : false, "suffix" : "" }, { "dropping-particle" : "", "family" : "Osuch", "given" : "Marzena", "non-dropping-particle" : "", "parse-names" : false, "suffix" : "" }, { "dropping-particle" : "", "family" : "Ovcharuk", "given" : "Valeryia", "non-dropping-particle" : "", "parse-names" : false, "suffix" : "" }, { "dropping-particle" : "", "family" : "Radevski", "given" : "Ivan", "non-dropping-particle" : "", "parse-names" : false, "suffix" : "" }, { "dropping-particle" : "", "family" : "Rogger", "given" : "Magdalena", "non-dropping-particle" : "", "parse-names" : false, "suffix" : "" }, { "dropping-particle" : "", "family" : "Salinas", "given" : "Jos\u00e9 L", "non-dropping-particle" : "", "parse-names" : false, "suffix" : "" }, { "dropping-particle" : "", "family" : "Sauquet", "given" : "Eric", "non-dropping-particle" : "", "parse-names" : false, "suffix" : "" }, { "dropping-particle" : "", "family" : "\u0160raj", "given" : "Mojca", "non-dropping-particle" : "", "parse-names" : false, "suffix" : "" }, { "dropping-particle" : "", "family" : "Szolgay", "given" : "Jan", "non-dropping-particle" : "", "parse-names" : false, "suffix" : "" }, { "dropping-particle" : "", "family" : "Viglione", "given" : "Alberto", "non-dropping-particle" : "", "parse-names" : false, "suffix" : "" }, { "dropping-particle" : "", "family" : "Volpi", "given" : "Elena", "non-dropping-particle" : "", "parse-names" : false, "suffix" : "" }, { "dropping-particle" : "", "family" : "Wilson", "given" : "Donna", "non-dropping-particle" : "", "parse-names" : false, "suffix" : "" }, { "dropping-particle" : "", "family" : "Zaimi", "given" : "Klodian", "non-dropping-particle" : "", "parse-names" : false, "suffix" : "" }, { "dropping-particle" : "", "family" : "\u017divkovi\u0107", "given" : "Nenad", "non-dropping-particle" : "", "parse-names" : false, "suffix" : "" } ], "container-title" : "Science", "id" : "ITEM-1", "issue" : "6351", "issued" : { "date-parts" : [ [ "2017", "8", "11" ] ] }, "note" : "cited By 28", "page" : "588-590", "title" : "Changing climate shifts timing of European floods", "translator" : [ { "dropping-particle" : "", "family" : "S434", "given" : "", "non-dropping-particle" : "", "parse-names" : false, "suffix" : "" } ], "type" : "article-journal", "volume" : "357" }, "uris" : [ "http://www.mendeley.com/documents/?uuid=3b7569bd-6ebc-4c23-b231-ccf94417fc39" ] } ], "mendeley" : { "formattedCitation" : "(Bl\u00f6schl et al., 2017)", "manualFormatting" : "(Bl\u00f6schl et al., 2017)", "plainTextFormattedCitation" : "(Bl\u00f6schl et al., 2017)", "previouslyFormattedCitation" : "(Bl\u00f6schl et al., 2017)" }, "properties" : { "noteIndex" : 0 }, "schema" : "https://github.com/citation-style-language/schema/raw/master/csl-citation.json" }</w:instrText>
      </w:r>
      <w:r w:rsidRPr="00D424AA">
        <w:rPr>
          <w:rFonts w:cs="Times New Roman"/>
          <w:lang w:val="en-GB"/>
        </w:rPr>
        <w:fldChar w:fldCharType="separate"/>
      </w:r>
      <w:del w:id="1946" w:author="Robin Matthews" w:date="2021-07-13T22:56:00Z">
        <w:r w:rsidR="00A26296" w:rsidDel="00D37B08">
          <w:rPr>
            <w:rFonts w:cs="Times New Roman"/>
            <w:noProof/>
            <w:lang w:val="en-GB"/>
          </w:rPr>
          <w:delText>B</w:delText>
        </w:r>
      </w:del>
      <w:ins w:id="1947" w:author="Robin Matthews" w:date="2021-07-13T22:56:00Z">
        <w:r w:rsidR="00D37B08">
          <w:rPr>
            <w:rFonts w:cs="Times New Roman"/>
            <w:noProof/>
            <w:lang w:val="en-GB"/>
          </w:rPr>
          <w:t>(B</w:t>
        </w:r>
      </w:ins>
      <w:r w:rsidR="00A26296">
        <w:rPr>
          <w:rFonts w:cs="Times New Roman"/>
          <w:noProof/>
          <w:lang w:val="en-GB"/>
        </w:rPr>
        <w:t>löschl et al., 2017)</w:t>
      </w:r>
      <w:r w:rsidRPr="00D424AA">
        <w:rPr>
          <w:rFonts w:cs="Times New Roman"/>
          <w:lang w:val="en-GB"/>
        </w:rPr>
        <w:fldChar w:fldCharType="end"/>
      </w:r>
      <w:commentRangeEnd w:id="1945"/>
      <w:r w:rsidR="00A26296">
        <w:rPr>
          <w:rStyle w:val="Marquedecommentaire"/>
        </w:rPr>
        <w:commentReference w:id="1945"/>
      </w:r>
      <w:r w:rsidRPr="00841A35">
        <w:rPr>
          <w:rFonts w:cs="Times New Roman"/>
          <w:lang w:val="en-GB"/>
        </w:rPr>
        <w:t>, corr</w:t>
      </w:r>
      <w:r w:rsidRPr="00D424AA">
        <w:rPr>
          <w:rFonts w:cs="Times New Roman"/>
          <w:lang w:val="en-GB"/>
        </w:rPr>
        <w:t xml:space="preserve">esponding to strong winter and spring warming. </w:t>
      </w:r>
    </w:p>
    <w:p w14:paraId="7D7BCB57" w14:textId="77777777" w:rsidR="00BA3BBB" w:rsidRPr="00D424AA" w:rsidRDefault="00BA3BBB" w:rsidP="00D424AA">
      <w:pPr>
        <w:pStyle w:val="AR6BodyText"/>
        <w:rPr>
          <w:rFonts w:cs="Times New Roman"/>
          <w:lang w:val="en-GB"/>
        </w:rPr>
      </w:pPr>
    </w:p>
    <w:p w14:paraId="38C1FFE4" w14:textId="218647D5" w:rsidR="00BA3BBB" w:rsidRPr="00D506A9" w:rsidRDefault="006D1F63" w:rsidP="00D424AA">
      <w:pPr>
        <w:pStyle w:val="AR6BodyText"/>
        <w:rPr>
          <w:rFonts w:cs="Times New Roman"/>
          <w:bCs/>
          <w:lang w:val="en-GB"/>
        </w:rPr>
      </w:pPr>
      <w:r w:rsidRPr="00504BF7">
        <w:rPr>
          <w:rFonts w:cs="Times New Roman"/>
          <w:bCs/>
          <w:lang w:val="en-GB"/>
        </w:rPr>
        <w:t>In s</w:t>
      </w:r>
      <w:r w:rsidR="00BA3BBB" w:rsidRPr="00D506A9">
        <w:rPr>
          <w:rFonts w:cs="Times New Roman"/>
          <w:bCs/>
          <w:lang w:val="en-GB"/>
        </w:rPr>
        <w:t>ummary</w:t>
      </w:r>
      <w:r w:rsidRPr="00504BF7">
        <w:rPr>
          <w:rFonts w:cs="Times New Roman"/>
          <w:bCs/>
          <w:lang w:val="en-GB"/>
        </w:rPr>
        <w:t>,</w:t>
      </w:r>
      <w:r w:rsidR="00BA3BBB" w:rsidRPr="00D506A9">
        <w:rPr>
          <w:rFonts w:cs="Times New Roman"/>
          <w:bCs/>
          <w:lang w:val="en-GB"/>
        </w:rPr>
        <w:t xml:space="preserve"> </w:t>
      </w:r>
      <w:r w:rsidRPr="00504BF7">
        <w:rPr>
          <w:rFonts w:cs="Times New Roman"/>
          <w:bCs/>
          <w:lang w:val="en-GB"/>
        </w:rPr>
        <w:t>t</w:t>
      </w:r>
      <w:r w:rsidR="00BA3BBB" w:rsidRPr="00D506A9">
        <w:rPr>
          <w:rFonts w:cs="Times New Roman"/>
          <w:bCs/>
          <w:lang w:val="en-GB"/>
        </w:rPr>
        <w:t>he seasonality of floods has changed in cold regions where snowmelt dominates the flow regime in response to warming (</w:t>
      </w:r>
      <w:r w:rsidR="00BA3BBB" w:rsidRPr="00D506A9">
        <w:rPr>
          <w:rFonts w:cs="Times New Roman"/>
          <w:bCs/>
          <w:i/>
          <w:lang w:val="en-GB"/>
        </w:rPr>
        <w:t>high confidence</w:t>
      </w:r>
      <w:r w:rsidR="00BA3BBB" w:rsidRPr="00D506A9">
        <w:rPr>
          <w:rFonts w:cs="Times New Roman"/>
          <w:bCs/>
          <w:lang w:val="en-GB"/>
        </w:rPr>
        <w:t xml:space="preserve">). </w:t>
      </w:r>
      <w:r w:rsidR="00BA3BBB" w:rsidRPr="00D506A9">
        <w:rPr>
          <w:rFonts w:cs="Times New Roman"/>
          <w:bCs/>
          <w:i/>
          <w:lang w:val="en-GB"/>
        </w:rPr>
        <w:t xml:space="preserve">Confidence </w:t>
      </w:r>
      <w:r w:rsidR="00BA3BBB" w:rsidRPr="00D506A9">
        <w:rPr>
          <w:rFonts w:cs="Times New Roman"/>
          <w:bCs/>
          <w:lang w:val="en-GB"/>
        </w:rPr>
        <w:t xml:space="preserve">about peak flow trends over past decades on the global scale is </w:t>
      </w:r>
      <w:r w:rsidR="00BA3BBB" w:rsidRPr="00D506A9">
        <w:rPr>
          <w:rFonts w:cs="Times New Roman"/>
          <w:bCs/>
          <w:i/>
          <w:lang w:val="en-GB"/>
        </w:rPr>
        <w:t xml:space="preserve">low, </w:t>
      </w:r>
      <w:r w:rsidR="00BA3BBB" w:rsidRPr="00D506A9">
        <w:rPr>
          <w:rFonts w:cs="Times New Roman"/>
          <w:bCs/>
          <w:lang w:val="en-GB"/>
        </w:rPr>
        <w:t>but there are regions experiencing increases, including</w:t>
      </w:r>
      <w:r w:rsidR="00BA3BBB" w:rsidRPr="00D506A9">
        <w:rPr>
          <w:rFonts w:cs="Times New Roman"/>
          <w:bCs/>
          <w:u w:val="single"/>
          <w:lang w:val="en-GB"/>
        </w:rPr>
        <w:t xml:space="preserve"> </w:t>
      </w:r>
      <w:r w:rsidR="00BA3BBB" w:rsidRPr="00D506A9">
        <w:rPr>
          <w:rFonts w:cs="Times New Roman"/>
          <w:bCs/>
          <w:lang w:val="en-GB"/>
        </w:rPr>
        <w:t>parts of Asia, southern South America, the northeast US</w:t>
      </w:r>
      <w:r w:rsidR="008D277C" w:rsidRPr="00504BF7">
        <w:rPr>
          <w:rFonts w:cs="Times New Roman"/>
          <w:bCs/>
          <w:lang w:val="en-GB"/>
        </w:rPr>
        <w:t>A</w:t>
      </w:r>
      <w:r w:rsidR="00BA3BBB" w:rsidRPr="00D506A9">
        <w:rPr>
          <w:rFonts w:cs="Times New Roman"/>
          <w:bCs/>
          <w:lang w:val="en-GB"/>
        </w:rPr>
        <w:t>, northwestern Europe, and the Amazon, and regions experiencing decreases, including parts of the Mediterranean, Australia, Africa, and the southwestern US</w:t>
      </w:r>
      <w:r w:rsidR="008D277C" w:rsidRPr="00504BF7">
        <w:rPr>
          <w:rFonts w:cs="Times New Roman"/>
          <w:bCs/>
          <w:lang w:val="en-GB"/>
        </w:rPr>
        <w:t>A</w:t>
      </w:r>
      <w:r w:rsidR="00BA3BBB" w:rsidRPr="00D506A9">
        <w:rPr>
          <w:rFonts w:cs="Times New Roman"/>
          <w:bCs/>
          <w:lang w:val="en-GB"/>
        </w:rPr>
        <w:t xml:space="preserve">.  </w:t>
      </w:r>
    </w:p>
    <w:p w14:paraId="05829B3C" w14:textId="45E94DDE" w:rsidR="00BA3BBB" w:rsidRDefault="00BA3BBB" w:rsidP="00D424AA">
      <w:pPr>
        <w:pStyle w:val="AR6BodyText"/>
        <w:rPr>
          <w:rFonts w:cs="Times New Roman"/>
          <w:lang w:val="en-GB"/>
        </w:rPr>
      </w:pPr>
    </w:p>
    <w:p w14:paraId="225D18C3" w14:textId="77777777" w:rsidR="0012500E" w:rsidRPr="00D424AA" w:rsidRDefault="0012500E" w:rsidP="00D424AA">
      <w:pPr>
        <w:pStyle w:val="AR6BodyText"/>
        <w:rPr>
          <w:rFonts w:cs="Times New Roman"/>
          <w:lang w:val="en-GB"/>
        </w:rPr>
      </w:pPr>
    </w:p>
    <w:p w14:paraId="7E89F242" w14:textId="77777777" w:rsidR="00BA3BBB" w:rsidRPr="00D424AA" w:rsidRDefault="00BA3BBB" w:rsidP="00D424AA">
      <w:pPr>
        <w:pStyle w:val="AR6Chap11Level21111"/>
        <w:rPr>
          <w:rFonts w:cs="Times New Roman"/>
          <w:lang w:val="en-GB"/>
        </w:rPr>
      </w:pPr>
      <w:bookmarkStart w:id="1948" w:name="_Toc5018247"/>
      <w:bookmarkStart w:id="1949" w:name="_Toc5603689"/>
      <w:bookmarkStart w:id="1950" w:name="_Toc6904545"/>
      <w:bookmarkStart w:id="1951" w:name="_Toc24546425"/>
      <w:bookmarkStart w:id="1952" w:name="_Toc29672887"/>
      <w:bookmarkStart w:id="1953" w:name="_Toc56915245"/>
      <w:bookmarkStart w:id="1954" w:name="_Toc70703001"/>
      <w:r w:rsidRPr="00D424AA">
        <w:rPr>
          <w:rFonts w:cs="Times New Roman"/>
          <w:lang w:val="en-GB"/>
        </w:rPr>
        <w:t>Model evaluation</w:t>
      </w:r>
      <w:bookmarkEnd w:id="1948"/>
      <w:bookmarkEnd w:id="1949"/>
      <w:bookmarkEnd w:id="1950"/>
      <w:bookmarkEnd w:id="1951"/>
      <w:bookmarkEnd w:id="1952"/>
      <w:bookmarkEnd w:id="1953"/>
      <w:bookmarkEnd w:id="1954"/>
    </w:p>
    <w:p w14:paraId="0D1FC74A" w14:textId="77777777" w:rsidR="00BA3BBB" w:rsidRPr="00D424AA" w:rsidRDefault="00BA3BBB" w:rsidP="00D424AA">
      <w:pPr>
        <w:pStyle w:val="AR6BodyText"/>
        <w:rPr>
          <w:rFonts w:cs="Times New Roman"/>
          <w:lang w:val="en-GB"/>
        </w:rPr>
      </w:pPr>
    </w:p>
    <w:p w14:paraId="172D185C" w14:textId="567A822B" w:rsidR="00BA3BBB" w:rsidRPr="00D424AA" w:rsidRDefault="00BA3BBB" w:rsidP="00D424AA">
      <w:pPr>
        <w:pStyle w:val="AR6BodyText"/>
        <w:rPr>
          <w:rFonts w:cs="Times New Roman"/>
          <w:lang w:val="en-GB"/>
        </w:rPr>
      </w:pPr>
      <w:r w:rsidRPr="00D424AA">
        <w:rPr>
          <w:rFonts w:cs="Times New Roman"/>
          <w:lang w:val="en-GB"/>
        </w:rPr>
        <w:t xml:space="preserve">Hydrological models used to simulate floods are structurally diverse </w:t>
      </w:r>
      <w:r w:rsidRPr="00D424AA">
        <w:rPr>
          <w:rFonts w:cs="Times New Roman"/>
          <w:lang w:val="en-GB"/>
        </w:rPr>
        <w:fldChar w:fldCharType="begin" w:fldLock="1"/>
      </w:r>
      <w:r w:rsidR="00FF6231">
        <w:rPr>
          <w:rFonts w:cs="Times New Roman"/>
          <w:lang w:val="en-GB"/>
        </w:rPr>
        <w:instrText>ADDIN CSL_CITATION { "citationItems" : [ { "id" : "ITEM-1", "itemData" : { "DOI" : "10.5194/hess-21-5143-2017", "ISSN" : "1607-7938", "abstract" : "&lt;p&gt;&lt;p&gt;&lt;strong&gt;Abstract.&lt;/strong&gt; Global-scale river models (GRMs) are core tools for providing consistent estimates of global flood hazard, especially in data-scarce regions. Due to former limitations in computational power and input datasets, most GRMs have been developed to use simplified representations of flow physics and run at coarse spatial resolutions. With increasing computational power and improved datasets, the application of GRMs to finer resolutions is becoming a reality. To support development in this direction, the suitability of GRMs for application to finer resolutions needs to be assessed. This study investigates the impacts of spatial resolution and flow connectivity representation on the predictive capability of a GRM, CaMa-Flood, in simulating the 2011 extreme flood in Thailand. Analyses show that when single downstream connectivity (SDC) is assumed, simulation results deteriorate with finer spatial resolution; Nash\u2013Sutcliffe efficiency coefficients decreased by more than 50&lt;span class=\"thinspace\"&gt;&lt;/span&gt;% between simulation results at 10&lt;span class=\"thinspace\"&gt;&lt;/span&gt;km resolution and 1&lt;span class=\"thinspace\"&gt;&lt;/span&gt;km resolution. When multiple downstream connectivity (MDC) is represented, simulation results slightly improve with finer spatial resolution. The SDC simulations result in excessive backflows on very flat floodplains due to the restrictive flow directions at finer resolutions. MDC channels attenuated these effects by maintaining flow connectivity and flow capacity between floodplains in varying spatial resolutions. While a regional-scale flood was chosen as a test case, these findings should be universal and may have significant impacts on large- to global-scale simulations, especially in regions where mega deltas exist.These results demonstrate that a GRM can be used for higher resolution simulations of large-scale floods, provided that MDC in rivers and floodplains is adequately represented in the model structure.&lt;/p&gt;&lt;/p&gt;", "author" : [ { "dropping-particle" : "", "family" : "Mateo", "given" : "Cherry May R.", "non-dropping-particle" : "", "parse-names" : false, "suffix" : "" }, { "dropping-particle" : "", "family" : "Yamazaki", "given" : "Dai", "non-dropping-particle" : "", "parse-names" : false, "suffix" : "" }, { "dropping-particle" : "", "family" : "Kim", "given" : "Hyungjun", "non-dropping-particle" : "", "parse-names" : false, "suffix" : "" }, { "dropping-particle" : "", "family" : "Champathong", "given" : "Adisorn", "non-dropping-particle" : "", "parse-names" : false, "suffix" : "" }, { "dropping-particle" : "", "family" : "Vaze", "given" : "Jai", "non-dropping-particle" : "", "parse-names" : false, "suffix" : "" }, { "dropping-particle" : "", "family" : "Oki", "given" : "Taikan", "non-dropping-particle" : "", "parse-names" : false, "suffix" : "" } ], "container-title" : "Hydrology and Earth System Sciences", "id" : "ITEM-1", "issue" : "10", "issued" : { "date-parts" : [ [ "2017", "10", "12" ] ] }, "page" : "5143-5163", "title" : "Impacts of spatial resolution and representation of flow connectivity on large-scale simulation of floods", "translator" : [ { "dropping-particle" : "", "family" : "S1658", "given" : "", "non-dropping-particle" : "", "parse-names" : false, "suffix" : "" } ], "type" : "article-journal", "volume" : "21" }, "uris" : [ "http://www.mendeley.com/documents/?uuid=37918848-79c9-4b99-b7a7-0b377b0d41f8" ] }, { "id" : "ITEM-2", "itemData" : { "DOI" : "10.1073/pnas.1302078110", "ISSN" : "0027-8424", "PMID" : "24344290", "abstract" : "Climate change due to anthropogenic greenhouse gas emissions is expected to increase the frequency and intensity of precipitation events, which is likely to affect the probability of flooding into the future. In this paper we use river flow simulations from nine global hydrology and land surface models to explore uncertainties in the potential impacts of climate change on flood hazard at global scale. As an indicator of flood hazard we looked at changes in the 30-y return level of 5-d average peak flows under representative concentration pathway RCP8.5 at the end of this century. Not everywhere does climate change result in an increase in flood hazard: decreases in the magnitude and frequency of the 30-y return level of river flow occur at roughly one-third (20-45%) of the global land grid points, particularly in areas where the hydrograph is dominated by the snowmelt flood peak in spring. In most model experiments, however, an increase in flooding frequency was found in more than half of the grid points. The current 30-y flood peak is projected to occur in more than 1 in 5 y across 5-30% of land grid points. The large-scale patterns of change are remarkably consistent among impact models and even the driving climate models, but at local scale and in individual river basins there can be disagreement even on the sign of change, indicating large modeling uncertainty which needs to be taken into account in local adaptation studies.", "author" : [ { "dropping-particle" : "", "family" : "Dankers", "given" : "Rutger",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Falloon", "given" : "Pete D", "non-dropping-particle" : "", "parse-names" : false, "suffix" : "" }, { "dropping-particle" : "", "family" : "Fekete", "given" : "Bal\u00e1zs M", "non-dropping-particle" : "", "parse-names" : false, "suffix" : "" }, { "dropping-particle" : "", "family" : "Gosling", "given" : "Simon N", "non-dropping-particle" : "", "parse-names" : false, "suffix" : "" }, { "dropping-particle" : "", "family" : "Heinke", "given" : "Jens",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id" : "ITEM-2", "issue" : "9", "issued" : { "date-parts" : [ [ "2014", "3", "4" ] ] }, "page" : "3257-3261", "publisher" : "National Academy of Sciences", "title" : "First look at changes in flood hazard in the Inter-Sectoral Impact Model Intercomparison Project ensemble", "translator" : [ { "dropping-particle" : "", "family" : "S2644", "given" : "", "non-dropping-particle" : "", "parse-names" : false, "suffix" : "" } ], "type" : "article-journal", "volume" : "111" }, "uris" : [ "http://www.mendeley.com/documents/?uuid=44406f2e-e3a0-46f9-8137-5d10927a97d3" ] }, { "id" : "ITEM-3", "itemData" : { "DOI" : "10.1007/978-3-319-52356-9", "ISBN" : "978-3-319-52355-2", "abstract" : "\u00a9 Springer International Publishing AG 2018. This book draws on the author\u2019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 "author" : [ { "dropping-particle" : "", "family" : "\u015een", "given" : "Zek\u00e2i", "non-dropping-particle" : "", "parse-names" : false, "suffix" : "" } ], "id" : "ITEM-3", "issued" : { "date-parts" : [ [ "2018" ] ] }, "number-of-pages" : "422", "publisher" : "Springer", "publisher-place" : "Cham, Switzerland", "title" : "Flood Modeling, Prediction and Mitigation", "translator" : [ { "dropping-particle" : "", "family" : "S1269", "given" : "Rt4", "non-dropping-particle" : "", "parse-names" : false, "suffix" : "" } ], "type" : "book" }, "uris" : [ "http://www.mendeley.com/documents/?uuid=007bcd2a-6fd5-4d56-885e-3d973021916d" ] } ], "mendeley" : { "formattedCitation" : "(Dankers et al., 2014; Mateo et al., 2017; \u015een, 2018)", "plainTextFormattedCitation" : "(Dankers et al., 2014; Mateo et al., 2017; \u015een, 2018)", "previouslyFormattedCitation" : "(Dankers et al., 2014; Mateo et al., 2017; \u015ee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ankers et al., 2014; Mateo et al., 2017; Şen, 2018)</w:t>
      </w:r>
      <w:r w:rsidRPr="00D424AA">
        <w:rPr>
          <w:rFonts w:cs="Times New Roman"/>
          <w:lang w:val="en-GB"/>
        </w:rPr>
        <w:fldChar w:fldCharType="end"/>
      </w:r>
      <w:r w:rsidRPr="00841A35">
        <w:rPr>
          <w:rFonts w:cs="Times New Roman"/>
          <w:lang w:val="en-GB"/>
        </w:rPr>
        <w:t>, of</w:t>
      </w:r>
      <w:r w:rsidRPr="00D424AA">
        <w:rPr>
          <w:rFonts w:cs="Times New Roman"/>
          <w:lang w:val="en-GB"/>
        </w:rPr>
        <w:t xml:space="preserve">ten requiring extensive calibration since sub-grid processes and land-surface properties need to be parameterized, irrespective of the spatial resolutions </w:t>
      </w:r>
      <w:r w:rsidRPr="00D424AA">
        <w:rPr>
          <w:rFonts w:cs="Times New Roman"/>
          <w:lang w:val="en-GB"/>
        </w:rPr>
        <w:fldChar w:fldCharType="begin" w:fldLock="1"/>
      </w:r>
      <w:r w:rsidR="00FF6231">
        <w:rPr>
          <w:rFonts w:cs="Times New Roman"/>
          <w:lang w:val="en-GB"/>
        </w:rPr>
        <w:instrText>ADDIN CSL_CITATION { "citationItems" : [ { "id" : "ITEM-1", "itemData" : { "DOI" : "10.1007/s10712-015-9343-1", "abstract" : "\u00a9 2015, The Author(s). Quantification of spatially and temporally resolved water flows and water storage variations for all land areas of the globe is required to assess water resources, water scarcity and flood hazards, and to understand the Earth system. This quantification is done with the help of global hydrological models (GHMs). What are the challenges and prospects in the development and application of GHMs? Seven important challenges are presented. (1) Data scarcity makes quantification of human water use difficult even though significant progress has been achieved in the last decade. (2) Uncertainty of meteorological input data strongly affects model outputs. (3) The reaction of vegetation to changing climate and CO2concentrations is uncertain and not taken into account in most GHMs that serve to estimate climate change impacts. (4) Reasons for discrepant responses of GHMs to changing climate have yet to be identified. (5) More accurate estimates of monthly time series of water availability and use are needed to provide good indicators of water scarcity. (6) Integration of gradient-based groundwater modelling into GHMs is necessary for a better simulation of groundwater\u2013surface water interactions and capillary rise. (7) Detection and attribution of human interference with freshwater systems by using GHMs are constrained by data of insufficient quality but also GHM uncertainty itself. Regarding prospects for progress, we propose to decrease the uncertainty of GHM output by making better use of in situ and remotely sensed observations of output variables such as river discharge or total water storage variations by multi-criteria validation, calibration or data assimilation. Finally, we present an initiative that works towards the vision of hyperresolution global hydrological modelling where GHM outputs would be provided at a 1-km resolution with reasonable accuracy.", "author" : [ { "dropping-particle" : "", "family" : "D\u00f6ll", "given" : "P.", "non-dropping-particle" : "", "parse-names" : false, "suffix" : "" }, { "dropping-particle" : "", "family" : "Douville", "given" : "H.", "non-dropping-particle" : "", "parse-names" : false, "suffix" : "" }, { "dropping-particle" : "", "family" : "G\u00fcntner", "given" : "A.", "non-dropping-particle" : "", "parse-names" : false, "suffix" : "" }, { "dropping-particle" : "", "family" : "M\u00fcller Schmied", "given" : "H.", "non-dropping-particle" : "", "parse-names" : false, "suffix" : "" }, { "dropping-particle" : "", "family" : "Wada", "given" : "Y.", "non-dropping-particle" : "", "parse-names" : false, "suffix" : "" } ], "container-title" : "Surveys in Geophysics", "id" : "ITEM-1", "issue" : "2", "issued" : { "date-parts" : [ [ "2016" ] ] }, "page" : "195-221", "title" : "Modelling Freshwater Resources at the Global Scale: Challenges and Prospects", "translator" : [ { "dropping-particle" : "", "family" : "S941", "given" : "", "non-dropping-particle" : "", "parse-names" : false, "suffix" : "" } ], "type" : "article-journal", "volume" : "37" }, "uris" : [ "http://www.mendeley.com/documents/?uuid=bf56b72d-738c-42e1-9e51-d187e0482dba" ] }, { "id" : "ITEM-2", "itemData" : { "DOI" : "10.1088/1748-9326/aa8359", "abstract" : "\u00a9 2017 The Author(s). Published by IOP Publishing Ltd. An intercomparison of climate change impacts projected by nine regional-scale hydrological models for 12 large river basins on all continents was performed, and sources of uncertainty were quantified in the framework of the ISIMIP project. The models ECOMAG, HBV, HYMOD, HYPE, mHM, SWAT, SWIM, VIC and WaterGAP3 were applied in the following basins: Rhine and Tagus in Europe, Niger and Blue Nile in Africa, Ganges, Lena, Upper Yellow and Upper Yangtze in Asia, Upper Mississippi, MacKenzie and Upper Amazon in America, and Darling in Australia. The model calibration and validation was done using WATCH climate data for the period 1971-2000. The results, evaluated with 14 criteria, are mostly satisfactory, except for the low flow. Climate change impacts were analyzed using projections from five global climate models under four representative concentration pathways. Trends in the period 2070-2099 in relation to the reference period 1975-2004 were evaluated for three variables: the long-term mean annual flow and high and low flow percentiles Q10and Q90, as well as for flows in three months high- and low-flow periods denoted as HF and LF. For three river basins: the Lena, MacKenzie and Tagus strong trends in all five variables were found (except for Q10in the MacKenzie); trends with moderate certainty for three to five variables were confirmed for the Rhine, Ganges and Upper Mississippi; and increases in HF and LF were found for the Upper Amazon, Upper Yangtze and Upper Yellow. The analysis of projected streamflow seasonality demonstrated increasing streamflow volumes during the high-flow period in four basins influenced by monsoonal precipitation (Ganges, Upper Amazon, Upper Yangtze and Upper Yellow), an amplification of the snowmelt flood peaks in the Lena and MacKenzie, and a substantial decrease of discharge in the Tagus (all months). The overall average fractions of uncertainty for the annual mean flow projections in the multi-model ensemble applied for all basins were 57% for GCMs, 27% for RCPs, and 16% for hydrological models.", "author" : [ { "dropping-particle" : "", "family" : "Krysanova", "given" : "V.", "non-dropping-particle" : "", "parse-names" : false, "suffix" : "" }, { "dropping-particle" : "", "family" : "Vetter", "given" : "T.", "non-dropping-particle" : "", "parse-names" : false, "suffix" : "" }, { "dropping-particle" : "", "family" : "Eisner", "given" : "S.", "non-dropping-particle" : "", "parse-names" : false, "suffix" : "" }, { "dropping-particle" : "", "family" : "Huang", "given" : "S.", "non-dropping-particle" : "", "parse-names" : false, "suffix" : "" }, { "dropping-particle" : "", "family" : "Pechlivanidis", "given" : "I.", "non-dropping-particle" : "", "parse-names" : false, "suffix" : "" }, { "dropping-particle" : "", "family" : "Strauch", "given" : "M.", "non-dropping-particle" : "", "parse-names" : false, "suffix" : "" }, { "dropping-particle" : "", "family" : "Gelfan", "given" : "A.", "non-dropping-particle" : "", "parse-names" : false, "suffix" : "" }, { "dropping-particle" : "", "family" : "Kumar", "given" : "R.", "non-dropping-particle" : "", "parse-names" : false, "suffix" : "" }, { "dropping-particle" : "", "family" : "Aich", "given" : "V.", "non-dropping-particle" : "", "parse-names" : false, "suffix" : "" }, { "dropping-particle" : "", "family" : "Arheimer", "given" : "B.", "non-dropping-particle" : "", "parse-names" : false, "suffix" : "" }, { "dropping-particle" : "", "family" : "Chamorro", "given" : "A.", "non-dropping-particle" : "", "parse-names" : false, "suffix" : "" }, { "dropping-particle" : "", "family" : "Griensven", "given" : "A.", "non-dropping-particle" : "Van", "parse-names" : false, "suffix" : "" }, { "dropping-particle" : "", "family" : "Kundu", "given" : "D.", "non-dropping-particle" : "", "parse-names" : false, "suffix" : "" }, { "dropping-particle" : "", "family" : "Lobanova", "given" : "A.", "non-dropping-particle" : "", "parse-names" : false, "suffix" : "" }, { "dropping-particle" : "", "family" : "Mishra", "given" : "V.", "non-dropping-particle" : "", "parse-names" : false, "suffix" : "" }, { "dropping-particle" : "", "family" : "Pl\u00f6tner", "given" : "S.", "non-dropping-particle" : "", "parse-names" : false, "suffix" : "" }, { "dropping-particle" : "", "family" : "Reinhardt", "given" : "J.", "non-dropping-particle" : "", "parse-names" : false, "suffix" : "" }, { "dropping-particle" : "", "family" : "Seidou", "given" : "O.", "non-dropping-particle" : "", "parse-names" : false, "suffix" : "" }, { "dropping-particle" : "", "family" : "Wang", "given" : "X.", "non-dropping-particle" : "", "parse-names" : false, "suffix" : "" }, { "dropping-particle" : "", "family" : "Wortmann", "given" : "M.", "non-dropping-particle" : "", "parse-names" : false, "suffix" : "" }, { "dropping-particle" : "", "family" : "Zeng", "given" : "X.", "non-dropping-particle" : "", "parse-names" : false, "suffix" : "" }, { "dropping-particle" : "", "family" : "Hattermann", "given" : "F.F.", "non-dropping-particle" : "", "parse-names" : false, "suffix" : "" } ], "container-title" : "Environmental Research Letters", "id" : "ITEM-2", "issue" : "10", "issued" : { "date-parts" : [ [ "2017" ] ] }, "title" : "Intercomparison of regional-scale hydrological models and climate change impacts projected for 12 large river basins worldwide - A synthesis", "translator" : [ { "dropping-particle" : "", "family" : "S429", "given" : "", "non-dropping-particle" : "", "parse-names" : false, "suffix" : "" } ], "type" : "article-journal", "volume" : "12" }, "uris" : [ "http://www.mendeley.com/documents/?uuid=5274ac0f-8279-480a-ac2c-6a112070ae88" ] } ], "mendeley" : { "formattedCitation" : "(D\u00f6ll et al., 2016; Krysanova et al., 2017)", "plainTextFormattedCitation" : "(D\u00f6ll et al., 2016; Krysanova et al., 2017)", "previouslyFormattedCitation" : "(D\u00f6ll et al., 2016; Krysanov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öll et al., 2016; Krysanova et al., 2017)</w:t>
      </w:r>
      <w:r w:rsidRPr="00D424AA">
        <w:rPr>
          <w:rFonts w:cs="Times New Roman"/>
          <w:lang w:val="en-GB"/>
        </w:rPr>
        <w:fldChar w:fldCharType="end"/>
      </w:r>
      <w:r w:rsidRPr="00841A35">
        <w:rPr>
          <w:rFonts w:cs="Times New Roman"/>
          <w:lang w:val="en-GB"/>
        </w:rPr>
        <w:t xml:space="preserve">. The data that are used to drive and calibrate the models </w:t>
      </w:r>
      <w:r w:rsidRPr="00D424AA">
        <w:rPr>
          <w:rFonts w:cs="Times New Roman"/>
          <w:lang w:val="en-GB"/>
        </w:rPr>
        <w:t xml:space="preserve">are usually of coarse resolution, necessitating the use of a wide variety of downscaling techniques </w:t>
      </w:r>
      <w:r w:rsidRPr="00D424AA">
        <w:rPr>
          <w:rFonts w:cs="Times New Roman"/>
          <w:lang w:val="en-GB"/>
        </w:rPr>
        <w:fldChar w:fldCharType="begin" w:fldLock="1"/>
      </w:r>
      <w:r w:rsidR="00FF6231">
        <w:rPr>
          <w:rFonts w:cs="Times New Roman"/>
          <w:lang w:val="en-GB"/>
        </w:rPr>
        <w:instrText>ADDIN CSL_CITATION { "citationItems" : [ { "id" : "ITEM-1", "itemData" : { "DOI" : "10.5194/hess-17-1189-2013", "abstract" : "In climate change impact research, the assessment of future river runoff as well as the catchment-scale water balance is impeded by different sources of modeling uncertainty. Some research has already been done in order to quantify the uncertainty of climate projections originating from the climate models and the downscaling techniques, as well as from the internal variability evaluated from climate model member ensembles. Yet, the use of hydrological models adds another layer of uncertainty. Within the QBic3 project (Qu\u00e9bec-Bavarian International Collaboration on Climate Change), the relative contributions to the overall uncertainty from the whole model chain (from global climate models to water management models) are investigated using an ensemble of multiple climate and hydrological models. Although there are many options to downscale global climate projections to the regional scale, recent impact studies tend to use regional climate models (RCMs). One reason for that is that the physical coherence between atmospheric and land-surface variables is preserved. The coherence between temperature and precipitation is of particular interest in hydrology. However, the regional climate model outputs often are biased compared to the observed climatology of a given region. Therefore, biases in those outputs are often corrected to facilitate the reproduction of historic runoff conditions when used in hydrological models, even if those corrections alter the relationship between temperature and precipitation. So, as bias correction may affect the consistency between RCM output variables, the use of correction techniques and even the use of (biased) climate model data itself is sometimes disputed among scientists. For these reasons, the effect of bias correction on simulated runoff regimes and the relative change in selected runoff indicators is explored. If it affects the conclusion of climate change analysis in hydrology, we should consider it as a source of uncertainty. If not, the application of bias correction methods is either unnecessary to obtain the change signal in hydro-climatic projections, or safe to use for the production of present and future river runoff scenarios as it does not alter the change signal. &lt;br&gt;&lt;br&gt; The results of the present paper highlight the analysis of daily runoff simulated with four different hydrological models in two natural-flow catchments, driven by different regional climate models for a reference and a future period. As ex\u2026", "author" : [ { "dropping-particle" : "", "family" : "Muerth", "given" : "M.J.", "non-dropping-particle" : "", "parse-names" : false, "suffix" : "" }, { "dropping-particle" : "", "family" : "Gauvin St-Denis", "given" : "B.", "non-dropping-particle" : "", "parse-names" : false, "suffix" : "" }, { "dropping-particle" : "", "family" : "Ricard", "given" : "S.", "non-dropping-particle" : "", "parse-names" : false, "suffix" : "" }, { "dropping-particle" : "", "family" : "Vel\u00e1zquez", "given" : "J.A.", "non-dropping-particle" : "", "parse-names" : false, "suffix" : "" }, { "dropping-particle" : "", "family" : "Schmid", "given" : "J.", "non-dropping-particle" : "", "parse-names" : false, "suffix" : "" }, { "dropping-particle" : "", "family" : "Minville", "given" : "M.", "non-dropping-particle" : "", "parse-names" : false, "suffix" : "" }, { "dropping-particle" : "", "family" : "Caya", "given" : "D.", "non-dropping-particle" : "", "parse-names" : false, "suffix" : "" }, { "dropping-particle" : "", "family" : "Chaumont", "given" : "D.", "non-dropping-particle" : "", "parse-names" : false, "suffix" : "" }, { "dropping-particle" : "", "family" : "Ludwig", "given" : "R.", "non-dropping-particle" : "", "parse-names" : false, "suffix" : "" }, { "dropping-particle" : "", "family" : "Turcotte", "given" : "R.", "non-dropping-particle" : "", "parse-names" : false, "suffix" : "" } ], "container-title" : "Hydrology and Earth System Sciences", "id" : "ITEM-1", "issue" : "3", "issued" : { "date-parts" : [ [ "2013" ] ] }, "page" : "1189-1204", "title" : "On the need for bias correction in regional climate scenarios to assess climate change impacts on river runoff", "translator" : [ { "dropping-particle" : "", "family" : "S430", "given" : "", "non-dropping-particle" : "", "parse-names" : false, "suffix" : "" } ], "type" : "article-journal", "volume" : "17" }, "uris" : [ "http://www.mendeley.com/documents/?uuid=61213dc4-62c8-40a3-a23a-9ade1ee192be" ] } ], "mendeley" : { "formattedCitation" : "(Muerth et al., 2013)", "plainTextFormattedCitation" : "(Muerth et al., 2013)", "previouslyFormattedCitation" : "(Muerth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erth et al., 2013)</w:t>
      </w:r>
      <w:r w:rsidRPr="00D424AA">
        <w:rPr>
          <w:rFonts w:cs="Times New Roman"/>
          <w:lang w:val="en-GB"/>
        </w:rPr>
        <w:fldChar w:fldCharType="end"/>
      </w:r>
      <w:r w:rsidRPr="00841A35">
        <w:rPr>
          <w:rFonts w:cs="Times New Roman"/>
          <w:lang w:val="en-GB"/>
        </w:rPr>
        <w:t>. This adds uncertainty</w:t>
      </w:r>
      <w:r w:rsidRPr="00D424AA">
        <w:rPr>
          <w:rFonts w:cs="Times New Roman"/>
          <w:lang w:val="en-GB"/>
        </w:rPr>
        <w:t xml:space="preserve"> not only to the models, but also to the reliability of the calibrations. The quality of the flood simulations also depends on the spatial scale, as flood processes are different for catchments of different sizes. It is more difficult to replicate flood processes for large basins, as water management and water use are often more complex for these basins. </w:t>
      </w:r>
    </w:p>
    <w:p w14:paraId="380C36EC" w14:textId="77777777" w:rsidR="00BA3BBB" w:rsidRPr="00D424AA" w:rsidRDefault="00BA3BBB" w:rsidP="00D424AA">
      <w:pPr>
        <w:pStyle w:val="AR6BodyText"/>
        <w:rPr>
          <w:rFonts w:cs="Times New Roman"/>
          <w:lang w:val="en-GB"/>
        </w:rPr>
      </w:pPr>
    </w:p>
    <w:p w14:paraId="47A3C9BC" w14:textId="00669948" w:rsidR="00BA3BBB" w:rsidRPr="00D424AA" w:rsidRDefault="00BA3BBB" w:rsidP="00D424AA">
      <w:pPr>
        <w:pStyle w:val="AR6BodyText"/>
        <w:rPr>
          <w:rFonts w:cs="Times New Roman"/>
          <w:lang w:val="en-GB"/>
        </w:rPr>
      </w:pPr>
      <w:r w:rsidRPr="00D424AA">
        <w:rPr>
          <w:rFonts w:cs="Times New Roman"/>
          <w:lang w:val="en-GB"/>
        </w:rPr>
        <w:t xml:space="preserve">Studies that use different regional hydrological models show large spread in flood simulations </w:t>
      </w:r>
      <w:r w:rsidRPr="00D424AA">
        <w:rPr>
          <w:rFonts w:cs="Times New Roman"/>
          <w:lang w:val="en-GB"/>
        </w:rPr>
        <w:fldChar w:fldCharType="begin" w:fldLock="1"/>
      </w:r>
      <w:r w:rsidR="00FF6231">
        <w:rPr>
          <w:rFonts w:cs="Times New Roman"/>
          <w:lang w:val="en-GB"/>
        </w:rPr>
        <w:instrText>ADDIN CSL_CITATION { "citationItems" : [ { "id" : "ITEM-1", "itemData" : { "DOI" : "10.1007/s10584-015-1570-4", "abstract" : "\u00a9 2015, Springer Science+Business Media Dordrecht.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 "non-dropping-particle" : "", "parse-names" : false, "suffix" : "" }, { "dropping-particle" : "", "family" : "Andersson", "given" : "J.C.M.", "non-dropping-particle" : "", "parse-names" : false, "suffix" : "" }, { "dropping-particle" : "", "family" : "Donnelly", "given" : "C.", "non-dropping-particle" : "", "parse-names" : false, "suffix" : "" }, { "dropping-particle" : "", "family" : "Feyen", "given" : "L.", "non-dropping-particle" : "", "parse-names" : false, "suffix" : "" }, { "dropping-particle" : "", "family" : "Greuell", "given" : "W.", "non-dropping-particle" : "", "parse-names" : false, "suffix" : "" }, { "dropping-particle" : "", "family" : "Ludwig", "given" : "F.", "non-dropping-particle" : "", "parse-names" : false, "suffix" : "" } ], "container-title" : "Climatic Change", "id" : "ITEM-1", "issue" : "2", "issued" : { "date-parts" : [ [ "2016" ] ] }, "page" : "341-355", "title" : "Projections of future floods and hydrological droughts in Europe under a +2\u00b0C global warming", "translator" : [ { "dropping-particle" : "", "family" : "S417", "given" : "", "non-dropping-particle" : "", "parse-names" : false, "suffix" : "" } ], "type" : "article-journal", "volume" : "135" }, "uris" : [ "http://www.mendeley.com/documents/?uuid=2fd6d07b-d008-47b7-a875-4e9ddca1e968" ] }, { "id" : "ITEM-2", "itemData" : { "DOI" : "10.1073/pnas.1302078110", "ISSN" : "0027-8424", "PMID" : "24344290", "abstract" : "Climate change due to anthropogenic greenhouse gas emissions is expected to increase the frequency and intensity of precipitation events, which is likely to affect the probability of flooding into the future. In this paper we use river flow simulations from nine global hydrology and land surface models to explore uncertainties in the potential impacts of climate change on flood hazard at global scale. As an indicator of flood hazard we looked at changes in the 30-y return level of 5-d average peak flows under representative concentration pathway RCP8.5 at the end of this century. Not everywhere does climate change result in an increase in flood hazard: decreases in the magnitude and frequency of the 30-y return level of river flow occur at roughly one-third (20-45%) of the global land grid points, particularly in areas where the hydrograph is dominated by the snowmelt flood peak in spring. In most model experiments, however, an increase in flooding frequency was found in more than half of the grid points. The current 30-y flood peak is projected to occur in more than 1 in 5 y across 5-30% of land grid points. The large-scale patterns of change are remarkably consistent among impact models and even the driving climate models, but at local scale and in individual river basins there can be disagreement even on the sign of change, indicating large modeling uncertainty which needs to be taken into account in local adaptation studies.", "author" : [ { "dropping-particle" : "", "family" : "Dankers", "given" : "Rutger",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Falloon", "given" : "Pete D", "non-dropping-particle" : "", "parse-names" : false, "suffix" : "" }, { "dropping-particle" : "", "family" : "Fekete", "given" : "Bal\u00e1zs M", "non-dropping-particle" : "", "parse-names" : false, "suffix" : "" }, { "dropping-particle" : "", "family" : "Gosling", "given" : "Simon N", "non-dropping-particle" : "", "parse-names" : false, "suffix" : "" }, { "dropping-particle" : "", "family" : "Heinke", "given" : "Jens",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id" : "ITEM-2", "issue" : "9", "issued" : { "date-parts" : [ [ "2014", "3", "4" ] ] }, "page" : "3257-3261", "publisher" : "National Academy of Sciences", "title" : "First look at changes in flood hazard in the Inter-Sectoral Impact Model Intercomparison Project ensemble", "translator" : [ { "dropping-particle" : "", "family" : "S2644", "given" : "", "non-dropping-particle" : "", "parse-names" : false, "suffix" : "" } ], "type" : "article-journal", "volume" : "111" }, "uris" : [ "http://www.mendeley.com/documents/?uuid=44406f2e-e3a0-46f9-8137-5d10927a97d3" ] }, { "id" : "ITEM-3", "itemData" : { "DOI" : "10.1088/1748-9326/aa8359", "abstract" : "\u00a9 2017 The Author(s). Published by IOP Publishing Ltd. An intercomparison of climate change impacts projected by nine regional-scale hydrological models for 12 large river basins on all continents was performed, and sources of uncertainty were quantified in the framework of the ISIMIP project. The models ECOMAG, HBV, HYMOD, HYPE, mHM, SWAT, SWIM, VIC and WaterGAP3 were applied in the following basins: Rhine and Tagus in Europe, Niger and Blue Nile in Africa, Ganges, Lena, Upper Yellow and Upper Yangtze in Asia, Upper Mississippi, MacKenzie and Upper Amazon in America, and Darling in Australia. The model calibration and validation was done using WATCH climate data for the period 1971-2000. The results, evaluated with 14 criteria, are mostly satisfactory, except for the low flow. Climate change impacts were analyzed using projections from five global climate models under four representative concentration pathways. Trends in the period 2070-2099 in relation to the reference period 1975-2004 were evaluated for three variables: the long-term mean annual flow and high and low flow percentiles Q10and Q90, as well as for flows in three months high- and low-flow periods denoted as HF and LF. For three river basins: the Lena, MacKenzie and Tagus strong trends in all five variables were found (except for Q10in the MacKenzie); trends with moderate certainty for three to five variables were confirmed for the Rhine, Ganges and Upper Mississippi; and increases in HF and LF were found for the Upper Amazon, Upper Yangtze and Upper Yellow. The analysis of projected streamflow seasonality demonstrated increasing streamflow volumes during the high-flow period in four basins influenced by monsoonal precipitation (Ganges, Upper Amazon, Upper Yangtze and Upper Yellow), an amplification of the snowmelt flood peaks in the Lena and MacKenzie, and a substantial decrease of discharge in the Tagus (all months). The overall average fractions of uncertainty for the annual mean flow projections in the multi-model ensemble applied for all basins were 57% for GCMs, 27% for RCPs, and 16% for hydrological models.", "author" : [ { "dropping-particle" : "", "family" : "Krysanova", "given" : "V.", "non-dropping-particle" : "", "parse-names" : false, "suffix" : "" }, { "dropping-particle" : "", "family" : "Vetter", "given" : "T.", "non-dropping-particle" : "", "parse-names" : false, "suffix" : "" }, { "dropping-particle" : "", "family" : "Eisner", "given" : "S.", "non-dropping-particle" : "", "parse-names" : false, "suffix" : "" }, { "dropping-particle" : "", "family" : "Huang", "given" : "S.", "non-dropping-particle" : "", "parse-names" : false, "suffix" : "" }, { "dropping-particle" : "", "family" : "Pechlivanidis", "given" : "I.", "non-dropping-particle" : "", "parse-names" : false, "suffix" : "" }, { "dropping-particle" : "", "family" : "Strauch", "given" : "M.", "non-dropping-particle" : "", "parse-names" : false, "suffix" : "" }, { "dropping-particle" : "", "family" : "Gelfan", "given" : "A.", "non-dropping-particle" : "", "parse-names" : false, "suffix" : "" }, { "dropping-particle" : "", "family" : "Kumar", "given" : "R.", "non-dropping-particle" : "", "parse-names" : false, "suffix" : "" }, { "dropping-particle" : "", "family" : "Aich", "given" : "V.", "non-dropping-particle" : "", "parse-names" : false, "suffix" : "" }, { "dropping-particle" : "", "family" : "Arheimer", "given" : "B.", "non-dropping-particle" : "", "parse-names" : false, "suffix" : "" }, { "dropping-particle" : "", "family" : "Chamorro", "given" : "A.", "non-dropping-particle" : "", "parse-names" : false, "suffix" : "" }, { "dropping-particle" : "", "family" : "Griensven", "given" : "A.", "non-dropping-particle" : "Van", "parse-names" : false, "suffix" : "" }, { "dropping-particle" : "", "family" : "Kundu", "given" : "D.", "non-dropping-particle" : "", "parse-names" : false, "suffix" : "" }, { "dropping-particle" : "", "family" : "Lobanova", "given" : "A.", "non-dropping-particle" : "", "parse-names" : false, "suffix" : "" }, { "dropping-particle" : "", "family" : "Mishra", "given" : "V.", "non-dropping-particle" : "", "parse-names" : false, "suffix" : "" }, { "dropping-particle" : "", "family" : "Pl\u00f6tner", "given" : "S.", "non-dropping-particle" : "", "parse-names" : false, "suffix" : "" }, { "dropping-particle" : "", "family" : "Reinhardt", "given" : "J.", "non-dropping-particle" : "", "parse-names" : false, "suffix" : "" }, { "dropping-particle" : "", "family" : "Seidou", "given" : "O.", "non-dropping-particle" : "", "parse-names" : false, "suffix" : "" }, { "dropping-particle" : "", "family" : "Wang", "given" : "X.", "non-dropping-particle" : "", "parse-names" : false, "suffix" : "" }, { "dropping-particle" : "", "family" : "Wortmann", "given" : "M.", "non-dropping-particle" : "", "parse-names" : false, "suffix" : "" }, { "dropping-particle" : "", "family" : "Zeng", "given" : "X.", "non-dropping-particle" : "", "parse-names" : false, "suffix" : "" }, { "dropping-particle" : "", "family" : "Hattermann", "given" : "F.F.", "non-dropping-particle" : "", "parse-names" : false, "suffix" : "" } ], "container-title" : "Environmental Research Letters", "id" : "ITEM-3", "issue" : "10", "issued" : { "date-parts" : [ [ "2017" ] ] }, "title" : "Intercomparison of regional-scale hydrological models and climate change impacts projected for 12 large river basins worldwide - A synthesis", "translator" : [ { "dropping-particle" : "", "family" : "S429", "given" : "", "non-dropping-particle" : "", "parse-names" : false, "suffix" : "" } ], "type" : "article-journal", "volume" : "12" }, "uris" : [ "http://www.mendeley.com/documents/?uuid=5274ac0f-8279-480a-ac2c-6a112070ae88" ] }, { "id" : "ITEM-4", "itemData" : { "DOI" : "10.1088/1748-9326/11/9/094014", "ISSN" : "1748-9326", "author" : [ { "dropping-particle" : "", "family" : "Trigg", "given" : "M A", "non-dropping-particle" : "", "parse-names" : false, "suffix" : "" }, { "dropping-particle" : "", "family" : "Birch", "given" : "C E", "non-dropping-particle" : "", "parse-names" : false, "suffix" : "" }, { "dropping-particle" : "", "family" : "Neal", "given" : "J C", "non-dropping-particle" : "", "parse-names" : false, "suffix" : "" }, { "dropping-particle" : "", "family" : "Bates", "given" : "P D", "non-dropping-particle" : "", "parse-names" : false, "suffix" : "" }, { "dropping-particle" : "", "family" : "Smith", "given" : "A", "non-dropping-particle" : "", "parse-names" : false, "suffix" : "" }, { "dropping-particle" : "", "family" : "Sampson", "given" : "C C", "non-dropping-particle" : "", "parse-names" : false, "suffix" : "" }, { "dropping-particle" : "", "family" : "Yamazaki", "given" : "D", "non-dropping-particle" : "", "parse-names" : false, "suffix" : "" }, { "dropping-particle" : "", "family" : "Hirabayashi", "given" : "Y", "non-dropping-particle" : "", "parse-names" : false, "suffix" : "" }, { "dropping-particle" : "", "family" : "Pappenberger", "given" : "F", "non-dropping-particle" : "", "parse-names" : false, "suffix" : "" }, { "dropping-particle" : "", "family" : "Dutra", "given" : "E", "non-dropping-particle" : "", "parse-names" : false, "suffix" : "" }, { "dropping-particle" : "", "family" : "Ward", "given" : "P J", "non-dropping-particle" : "", "parse-names" : false, "suffix" : "" }, { "dropping-particle" : "", "family" : "Winsemius", "given" : "H C", "non-dropping-particle" : "", "parse-names" : false, "suffix" : "" }, { "dropping-particle" : "", "family" : "Salamon", "given" : "P", "non-dropping-particle" : "", "parse-names" : false, "suffix" : "" }, { "dropping-particle" : "", "family" : "Dottori", "given" : "F", "non-dropping-particle" : "", "parse-names" : false, "suffix" : "" }, { "dropping-particle" : "", "family" : "Rudari", "given" : "R", "non-dropping-particle" : "", "parse-names" : false, "suffix" : "" }, { "dropping-particle" : "", "family" : "Kappes", "given" : "M S", "non-dropping-particle" : "</w:instrText>
      </w:r>
      <w:r w:rsidR="00FF6231" w:rsidRPr="006A2665">
        <w:rPr>
          <w:rFonts w:cs="Times New Roman"/>
        </w:rPr>
        <w:instrText>", "parse-names" : false, "suffix" : "" }, { "dropping-particle" : "", "family" : "Simpson", "given" : "A L", "non-dropping-particle" : "", "parse-names" : false, "suffix" : "" }, { "dropping-particle" : "", "family" : "Hadzilacos", "given" : "G", "non-dropping-particle" : "", "parse-names" : false, "suffix" : "" }, { "dropping-particle" : "", "family" : "Fewtrell", "given" : "T J", "non-dropping-particle" : "", "parse-names" : false, "suffix" : "" } ], "container-title" : "Environmental Research Letters", "id" : "ITEM-4", "issue" : "9", "issued" : { "date-parts" : [ [ "2016", "9", "1" ] ] }, "page" : "094014", "title" : "The credibility challenge for global fluvial flood risk analysis", "translator" : [ { "dropping-particle" : "", "family" : "S1841", "given" : "", "non-dropping-particle" : "", "parse-names" : false, "suffix" : "" } ], "type" : "article-journal", "volume" : "11" }, "uris" : [ "http://www.mendeley.com/documents/?uuid=837218f4-b539-4c5c-9ccc-5089874721d2" ] } ], "mendeley" : { "formattedCitation" : "(Dankers et al., 2014; Roudier et al., 2016; Trigg et al., 2016; Krysanova et al., 2017)", "plainTextFormattedCitation" : "(Dankers et al., 2014; Roudier et al., 2016; Trigg et al., 2016; Krysanova et al., 2017)", "previouslyFormattedCitation" : "(Dankers et al., 2014; Roudier et al., 2016; Trigg et al., 2016; Krysanov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Dankers et al., 2014; Roudier et al., 2016; Trigg et al., 2016; Krysanova et al., 2017)</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Regional models reproduce moderate and high flows (0.02 – 0.1 flow annual exceedance probabilities) reasonably well, but there are large biases for the most extreme flows (0 - 0.02 annual flow exceedance probability), independent of the climatic and physiographic characteristics of the basins </w:t>
      </w:r>
      <w:del w:id="1955" w:author="Robin Matthews" w:date="2021-07-13T22:57:00Z">
        <w:r w:rsidRPr="00D424AA" w:rsidDel="00D37B08">
          <w:rPr>
            <w:rFonts w:cs="Times New Roman"/>
            <w:lang w:val="en-GB"/>
          </w:rPr>
          <w:delText>(</w:delText>
        </w:r>
      </w:del>
      <w:commentRangeStart w:id="1956"/>
      <w:r w:rsidRPr="00D424AA">
        <w:rPr>
          <w:rFonts w:cs="Times New Roman"/>
          <w:lang w:val="en-GB"/>
        </w:rPr>
        <w:fldChar w:fldCharType="begin" w:fldLock="1"/>
      </w:r>
      <w:ins w:id="1957" w:author="Robin Matthews" w:date="2021-07-13T22:57:00Z">
        <w:r w:rsidR="00D37B08">
          <w:rPr>
            <w:rFonts w:cs="Times New Roman"/>
            <w:lang w:val="en-GB"/>
          </w:rPr>
          <w:instrText>ADDIN CSL_CITATION { "citationItems" : [ { "id" : "ITEM-1", "itemData" : { "DOI" : "10.1007/s10584-016-1841-8", "abstract" : "\u00a9 2016, Springer Science+Business Media Dordrecht. In regional climate impact studies, good performance of regional models under present/historical climate conditions is a prerequisite for reliable future projections. This study aims to investigate the overall performance of 9 hydrological models for 12 large-scale river basins worldwide driven by the reanalysis climate data from the Water and Global Change (WATCH) project. The results serve as the basis of the application of regional hydrological models for climate impact assessment within the second phase of the Inter-Sectoral Impact Model Intercomparison project (ISI-MIP2). The simulated discharges by each individual hydrological model, as well as the ensemble mean and median series were compared against the observed discharges for the period 1971\u20132001. In addition to a visual comparison, 12 statistical criteria were selected to assess the fidelity of model simulations for monthly hydrograph, seasonal dynamics, flow duration curves, extreme floods and low flows. The results show that most regional hydrological models reproduce monthly discharge and seasonal dynamics successfully in all basins except the Darling in Australia. The moderate flow and high flows (0.02\u20130.1 flow exceedance probabilities) are also captured satisfactory in many cases according to the performance ratings defined in this study. In contrast, the simulation of low flow is problematic for most basins. Overall, the ensemble discharge statistics exhibited good agreement with the observed ones except for extremes in particular basins that need further scrutiny to improve representation of hydrological processes. The performances of both the conceptual and process-based models are comparable in all basins.", "author" : [ { "dropping-particle" : "", "family" : "Huang", "given" : "S.", "non-dropping-particle" : "", "parse-names" : false, "suffix" : "" }, { "dropping-particle" : "", "family" : "Kumar", "given" : "R.", "non-dropping-particle" : "", "parse-names" : false, "suffix" : "" }, { "dropping-particle" : "", "family" : "Fl\u00f6rke", "given" : "M.", "non-dropping-particle" : "", "parse-names" : false, "suffix" : "" }, { "dropping-particle" : "", "family" : "Yang", "given" : "T.", "non-dropping-particle" : "", "parse-names" : false, "suffix" : "" }, { "dropping-particle" : "", "family" : "Hundecha", "given" : "Y.", "non-dropping-particle" : "", "parse-names" : false, "suffix" : "" }, { "dropping-particle" : "", "family" : "Kraft", "given" : "P.", "non-dropping-particle" : "", "parse-names" : false, "suffix" : "" }, { "dropping-particle" : "", "family" : "Gao", "given" : "C.", "non-dropping-particle" : "", "parse-names" : false, "suffix" : "" }, { "dropping-particle" : "", "family" : "Gelfan", "given" : "A.", "non-dropping-particle" : "", "parse-names" : false, "suffix" : "" }, { "dropping-particle" : "", "family" : "Liersch", "given" : "S.", "non-dropping-particle" : "", "parse-names" : false, "suffix" : "" }, { "dropping-particle" : "", "family" : "Lobanova", "given" : "A.", "non-dropping-particle" : "", "parse-names" : false, "suffix" : "" }, { "dropping-particle" : "", "family" : "Strauch", "given" : "M.", "non-dropping-particle" : "", "parse-names" : false, "suffix" : "" }, { "dropping-particle" : "", "family" : "Ogtrop", "given" : "F.", "non-dropping-particle" : "van", "parse-names" : false, "suffix" : "" }, { "dropping-particle" : "", "family" : "Reinhardt", "given" : "J.", "non-dropping-particle" : "", "parse-names" : false, "suffix" : "" }, { "dropping-particle" : "", "family" : "Haberlandt", "given" : "U.", "non-dropping-particle" : "", "parse-names" : false, "suffix" : "" }, { "dropping-particle" : "", "family" : "Krysanova", "given" : "V.", "non-dropping-particle" : "", "parse-names" : false, "suffix" : "" } ], "container-title" : "Climatic Change", "id" : "ITEM-1", "issue" : "3", "issued" : { "date-parts" : [ [ "2017" ] ] }, "page" : "381-397", "title" : "Evaluation of an ensemble of regional hydrological models in 12 large-scale river basins worldwide", "translator" : [ { "dropping-particle" : "", "family" : "S416", "given" : "", "non-dropping-particle" : "", "parse-names" : false, "suffix" : "" } ], "type" : "article-journal", "volume" : "141" }, "uris" : [ "http://www.mendeley.com/documents/?uuid=4e62906e-5d3d-48cb-b652-13ff4d44601c" ] } ], "mendeley" : { "formattedCitation" : "(Huang et al., 2017b)", "manualFormatting" : "(S. Huang et al., 2017a)", "plainTextFormattedCitation" : "(Huang et al., 2017b)", "previouslyFormattedCitation" : "(Huang et al., 2017b)" }, "properties" : { "noteIndex" : 0 }, "schema" : "https://github.com/citation-style-language/schema/raw/master/csl-citation.json" }</w:instrText>
        </w:r>
      </w:ins>
      <w:del w:id="1958" w:author="Robin Matthews" w:date="2021-07-13T22:56:00Z">
        <w:r w:rsidR="00FF6231" w:rsidDel="00D37B08">
          <w:rPr>
            <w:rFonts w:cs="Times New Roman"/>
            <w:lang w:val="en-GB"/>
          </w:rPr>
          <w:delInstrText>ADDIN CSL_CITATION { "citationItems" : [ { "id" : "ITEM-1", "itemData" : { "DOI" : "10.1007/s10584-016-1841-8", "abstract" : "\u00a9 2016, Springer Science+Business Media Dordrecht. In regional climate impact studies, good performance of regional models under present/historical climate conditions is a prerequisite for reliable future projections. This study aims to investigate the overall performance of 9 hydrological models for 12 large-scale river basins worldwide driven by the reanalysis climate data from the Water and Global Change (WATCH) project. The results serve as the basis of the application of regional hydrological models for climate impact assessment within the second phase of the Inter-Sectoral Impact Model Intercomparison project (ISI-MIP2). The simulated discharges by each individual hydrological model, as well as the ensemble mean and median series were compared against the observed discharges for the period 1971\u20132001. In addition to a visual comparison, 12 statistical criteria were selected to assess the fidelity of model simulations for monthly hydrograph, seasonal dynamics, flow duration curves, extreme floods and low flows. The results show that most regional hydrological models reproduce monthly discharge and seasonal dynamics successfully in all basins except the Darling in Australia. The moderate flow and high flows (0.02\u20130.1 flow exceedance probabilities) are also captured satisfactory in many cases according to the performance ratings defined in this study. In contrast, the simulation of low flow is problematic for most basins. Overall, the ensemble discharge statistics exhibited good agreement with the observed ones except for extremes in particular basins that need further scrutiny to improve representation of hydrological processes. The performances of both the conceptual and process-based models are comparable in all basins.", "author" : [ { "dropping-particle" : "", "family" : "Huang", "given" : "S.", "non-dropping-particle" : "", "parse-names" : false, "suffix" : "" }, { "dropping-particle" : "", "family" : "Kumar", "given" : "R.", "non-dropping-particle" : "", "parse-names" : false, "suffix" : "" }, { "dropping-particle" : "", "family" : "Fl\u00f6rke", "given" : "M.", "non-dropping-particle" : "", "parse-names" : false, "suffix" : "" }, { "dropping-particle" : "", "family" : "Yang", "given" : "T.", "non-dropping-particle" : "", "parse-names" : false, "suffix" : "" }, { "dropping-particle" : "", "family" : "Hundecha", "given" : "Y.", "non-dropping-particle" : "", "parse-names" : false, "suffix" : "" }, { "dropping-particle" : "", "family" : "Kraft", "given" : "P.", "non-dropping-particle" : "", "parse-names" : false, "suffix" : "" }, { "dropping-particle" : "", "family" : "Gao", "given" : "C.", "non-dropping-particle" : "", "parse-names" : false, "suffix" : "" }, { "dropping-particle" : "", "family" : "Gelfan", "given" : "A.", "non-dropping-particle" : "", "parse-names" : false, "suffix" : "" }, { "dropping-particle" : "", "family" : "Liersch", "given" : "S.", "non-dropping-particle" : "", "parse-names" : false, "suffix" : "" }, { "dropping-particle" : "", "family" : "Lobanova", "given" : "A.", "non-dropping-particle" : "", "parse-names" : false, "suffix" : "" }, { "dropping-particle" : "", "family" : "Strauch", "given" : "M.", "non-dropping-particle" : "", "parse-names" : false, "suffix" : "" }, { "dropping-particle" : "", "family" : "Ogtrop", "given" : "F.", "non-dropping-particle" : "van", "parse-names" : false, "suffix" : "" }, { "dropping-particle" : "", "family" : "Reinhardt", "given" : "J.", "non-dropping-particle" : "", "parse-names" : false, "suffix" : "" }, { "dropping-particle" : "", "family" : "Haberlandt", "given" : "U.", "non-dropping-particle" : "", "parse-names" : false, "suffix" : "" }, { "dropping-particle" : "", "family" : "Krysanova", "given" : "V.", "non-dropping-particle" : "", "parse-names" : false, "suffix" : "" } ], "container-title" : "Climatic Change", "id" : "ITEM-1", "issue" : "3", "issued" : { "date-parts" : [ [ "2017" ] ] }, "page" : "381-397", "title" : "Evaluation of an ensemble of regional hydrological models in 12 large-scale river basins worldwide", "translator" : [ { "dropping-particle" : "", "family" : "S416", "given" : "", "non-dropping-particle" : "", "parse-names" : false, "suffix" : "" } ], "type" : "article-journal", "volume" : "141" }, "uris" : [ "http://www.mendeley.com/documents/?uuid=4e62906e-5d3d-48cb-b652-13ff4d44601c" ] } ], "mendeley" : { "formattedCitation" : "(Huang et al., 2017b)", "manualFormatting" : "Huang et al., 2017)", "plainTextFormattedCitation" : "(Huang et al., 2017b)", "previouslyFormattedCitation" : "(Huang et al., 2017b)" }, "properties" : { "noteIndex" : 0 }, "schema" : "https://github.com/citation-style-language/schema/raw/master/csl-citation.json" }</w:delInstrText>
        </w:r>
      </w:del>
      <w:r w:rsidRPr="00D424AA">
        <w:rPr>
          <w:rFonts w:cs="Times New Roman"/>
          <w:lang w:val="en-GB"/>
        </w:rPr>
        <w:fldChar w:fldCharType="separate"/>
      </w:r>
      <w:ins w:id="1959" w:author="Robin Matthews" w:date="2021-07-13T22:57:00Z">
        <w:r w:rsidR="00D37B08">
          <w:rPr>
            <w:rFonts w:cs="Times New Roman"/>
            <w:noProof/>
            <w:lang w:val="en-GB"/>
          </w:rPr>
          <w:t>(</w:t>
        </w:r>
      </w:ins>
      <w:del w:id="1960" w:author="Robin Matthews" w:date="2021-07-13T22:57:00Z">
        <w:r w:rsidR="00A26296" w:rsidDel="00D37B08">
          <w:rPr>
            <w:rFonts w:cs="Times New Roman"/>
            <w:noProof/>
            <w:lang w:val="en-GB"/>
          </w:rPr>
          <w:delText>H</w:delText>
        </w:r>
      </w:del>
      <w:ins w:id="1961" w:author="Robin Matthews" w:date="2021-07-13T22:56:00Z">
        <w:r w:rsidR="00D37B08">
          <w:rPr>
            <w:rFonts w:cs="Times New Roman"/>
            <w:noProof/>
            <w:lang w:val="en-GB"/>
          </w:rPr>
          <w:t>S. H</w:t>
        </w:r>
      </w:ins>
      <w:r w:rsidR="00A26296">
        <w:rPr>
          <w:rFonts w:cs="Times New Roman"/>
          <w:noProof/>
          <w:lang w:val="en-GB"/>
        </w:rPr>
        <w:t>uang et al., 2017</w:t>
      </w:r>
      <w:ins w:id="1962" w:author="Robin Matthews" w:date="2021-07-13T22:56:00Z">
        <w:r w:rsidR="00D37B08">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1956"/>
      <w:r w:rsidR="00A26296">
        <w:rPr>
          <w:rStyle w:val="Marquedecommentaire"/>
        </w:rPr>
        <w:commentReference w:id="1956"/>
      </w:r>
      <w:del w:id="1963" w:author="Robin Matthews" w:date="2021-07-13T22:56:00Z">
        <w:r w:rsidRPr="00841A35" w:rsidDel="00D37B08">
          <w:rPr>
            <w:rFonts w:cs="Times New Roman"/>
            <w:lang w:val="en-GB"/>
          </w:rPr>
          <w:delText>)</w:delText>
        </w:r>
      </w:del>
      <w:r w:rsidRPr="00841A35">
        <w:rPr>
          <w:rFonts w:cs="Times New Roman"/>
          <w:lang w:val="en-GB"/>
        </w:rPr>
        <w:t xml:space="preserve">. Global-scale hydrological models have even </w:t>
      </w:r>
      <w:r w:rsidRPr="00D424AA">
        <w:rPr>
          <w:rFonts w:cs="Times New Roman"/>
          <w:lang w:val="en-GB"/>
        </w:rPr>
        <w:t xml:space="preserve">more challenges, as they struggle to reproduce the magnitude of the flood hazard </w:t>
      </w:r>
      <w:r w:rsidRPr="00D424AA">
        <w:rPr>
          <w:rFonts w:cs="Times New Roman"/>
          <w:lang w:val="en-GB"/>
        </w:rPr>
        <w:fldChar w:fldCharType="begin" w:fldLock="1"/>
      </w:r>
      <w:r w:rsidR="00FF6231">
        <w:rPr>
          <w:rFonts w:cs="Times New Roman"/>
          <w:lang w:val="en-GB"/>
        </w:rPr>
        <w:instrText>ADDIN CSL_CITATION { "citationItems" : [ { "id" : "ITEM-1", "itemData" : { "DOI" : "10.1088/1748-9326/11/9/094014", "ISSN" : "1748-9326", "author" : [ { "dropping-particle" : "", "family" : "Trigg", "given" : "M A", "non-dropping-particle" : "", "parse-names" : false, "suffix" : "" }, { "dropping-particle" : "", "family" : "Birch", "given" : "C E", "non-dropping-particle" : "", "parse-names" : false, "suffix" : "" }, { "dropping-particle" : "", "family" : "Neal", "given" : "J C", "non-dropping-particle" : "", "parse-names" : false, "suffix" : "" }, { "dropping-particle" : "", "family" : "Bates", "given" : "P D", "non-dropping-particle" : "", "parse-names" : false, "suffix" : "" }, { "dropping-particle" : "", "family" : "Smith", "given" : "A", "non-dropping-particle" : "", "parse-names" : false, "suffix" : "" }, { "dropping-particle" : "", "family" : "Sampson", "given" : "C C", "non-dropping-particle" : "", "parse-names" : false, "suffix" : "" }, { "dropping-particle" : "", "family" : "Yamazaki", "given" : "D", "non-dropping-particle" : "", "parse-names" : false, "suffix" : "" }, { "dropping-particle" : "", "family" : "Hirabayashi", "given" : "Y", "non-dropping-particle" : "", "parse-names" : false, "suffix" : "" }, { "dropping-particle" : "", "family" : "Pappenberger", "given" : "F", "non-dropping-particle" : "", "parse-names" : false, "suffix" : "" }, { "dropping-particle" : "", "family" : "Dutra", "given" : "E", "non-dropping-particle" : "", "parse-names" : false, "suffix" : "" }, { "dropping-particle" : "", "family" : "Ward", "given" : "P J", "non-dropping-particle" : "", "parse-names" : false, "suffix" : "" }, { "dropping-particle" : "", "family" : "Winsemius", "given" : "H C", "non-dropping-particle" : "", "parse-names" : false, "suffix" : "" }, { "dropping-particle" : "", "family" : "Salamon", "given" : "P", "non-dropping-particle" : "", "parse-names" : false, "suffix" : "" }, { "dropping-particle" : "", "family" : "Dottori", "given" : "F", "non-dropping-particle" : "", "parse-names" : false, "suffix" : "" }, { "dropping-particle" : "", "family" : "Rudari", "given" : "R", "non-dropping-particle" : "", "parse-names" : false, "suffix" : "" }, { "dropping-particle" : "", "family" : "Kappes", "given" : "M S", "non-dropping-particle" : "", "parse-names" : false, "suffix" : "" }, { "dropping-particle" : "", "family" : "Simpson", "given" : "A L", "non-dropping-particle" : "", "parse-names" : false, "suffix" : "" }, { "dropping-particle" : "", "family" : "Hadzilacos", "given" : "G", "non-dropping-particle" : "", "parse-names" : false, "suffix" : "" }, { "dropping-particle" : "", "family" : "Fewtrell", "given" : "T J", "non-dropping-particle" : "", "parse-names" : false, "suffix" : "" } ], "container-title" : "Environmental Research Letters", "id" : "ITEM-1", "issue" : "9", "issued" : { "date-parts" : [ [ "2016", "9", "1" ] ] }, "page" : "094014", "title" : "The credibility challenge for global fluvial flood risk analysis", "translator" : [ { "dropping-particle" : "", "family" : "S1841", "given" : "", "non-dropping-particle" : "", "parse-names" : false, "suffix" : "" } ], "type" : "article-journal", "volume" : "11" }, "uris" : [ "http://www.mendeley.com/documents/?uuid=837218f4-b539-4c5c-9ccc-5089874721d2" ] } ], "mendeley" : { "formattedCitation" : "(Trigg et al., 2016)", "plainTextFormattedCitation" : "(Trigg et al., 2016)", "previouslyFormattedCitation" : "(Trigg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rigg et al., 2016)</w:t>
      </w:r>
      <w:r w:rsidRPr="00D424AA">
        <w:rPr>
          <w:rFonts w:cs="Times New Roman"/>
          <w:lang w:val="en-GB"/>
        </w:rPr>
        <w:fldChar w:fldCharType="end"/>
      </w:r>
      <w:r w:rsidRPr="00841A35">
        <w:rPr>
          <w:rFonts w:cs="Times New Roman"/>
          <w:lang w:val="en-GB"/>
        </w:rPr>
        <w:t>. Additional</w:t>
      </w:r>
      <w:r w:rsidRPr="00D424AA">
        <w:rPr>
          <w:rFonts w:cs="Times New Roman"/>
          <w:lang w:val="en-GB"/>
        </w:rPr>
        <w:t xml:space="preserve">ly, the ensemble mean of multiple models does not perform better than individual models </w:t>
      </w:r>
      <w:r w:rsidRPr="00D424AA">
        <w:rPr>
          <w:rFonts w:cs="Times New Roman"/>
          <w:lang w:val="en-GB"/>
        </w:rPr>
        <w:fldChar w:fldCharType="begin" w:fldLock="1"/>
      </w:r>
      <w:r w:rsidR="00FF6231">
        <w:rPr>
          <w:rFonts w:cs="Times New Roman"/>
          <w:lang w:val="en-GB"/>
        </w:rPr>
        <w:instrText>ADDIN CSL_CITATION { "citationItems" : [ { "id" : "ITEM-1", "itemData" : { "DOI" : "10.1088/1748-9326/aac547", "ISSN" : "1748-9326", "author" : [ { "dropping-particle" : "", "family" : "Zaherpour", "given" : "Jamal", "non-dropping-particle" : "", "parse-names" : false, "suffix" : "" }, { "dropping-particle" : "", "family" : "Gosling", "given" : "Simon N", "non-dropping-particle" : "", "parse-names" : false, "suffix" : "" }, { "dropping-particle" : "", "family" : "Mount", "given" : "Nick", "non-dropping-particle" : "", "parse-names" : false, "suffix" : "" }, { "dropping-particle" : "", "family" : "Schmied", "given" : "Hannes M\u00fcller", "non-dropping-particle" : "", "parse-names" : false, "suffix" : "" }, { "dropping-particle" : "", "family" : "Veldkamp", "given" : "Ted I E",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Gerten", "given" : "Dieter", "non-dropping-particle" : "", "parse-names" : false, "suffix" : "" }, { "dropping-particle" : "", "family" : "Gudmundsson", "given" : "Lukas", "non-dropping-particle" : "", "parse-names" : false, "suffix" : "" }, { "dropping-particle" : "", "family" : "Haddeland", "given" : "Ingjerd", "non-dropping-particle" : "", "parse-names" : false, "suffix" : "" }, { "dropping-particle" : "", "family" : "Hanasaki", "given" : "Naota", "non-dropping-particle" : "", "parse-names" : false, "suffix" : "" }, { "dropping-particle" : "", "family" : "Kim", "given" : "Hyungjun", "non-dropping-particle" : "", "parse-names" : false, "suffix" : "" }, { "dropping-particle" : "", "family" : "Leng", "given" : "Guoyong", "non-dropping-particle" : "", "parse-names" : false, "suffix" : "" }, { "dropping-particle" : "", "family" : "Liu", "given" : "Junguo", "non-dropping-particle" : "", "parse-names" : false, "suffix" : "" }, { "dropping-particle" : "", "family" : "Masaki", "given" : "Yoshimitsu", "non-dropping-particle" : "", "parse-names" : false, "suffix" : "" }, { "dropping-particle" : "", "family" : "Oki", "given" : "Taikan", "non-dropping-particle" : "", "parse-names" : false, "suffix" : "" }, { "dropping-particle" : "", "family" : "Pokhrel", "given" : "Yadu", "non-dropping-particle" : "", "parse-names" : false, "suffix" : "" }, { "dropping-particle" : "", "family" : "Satoh", "given" : "Yusuke", "non-dropping-particle" : "", "parse-names" : false, "suffix" : "" }, { "dropping-particle" : "", "family" : "Schewe", "given" : "Jacob", "non-dropping-particle" : "", "parse-names" : false, "suffix" : "" }, { "dropping-particle" : "", "family" : "Wada", "given" : "Yoshihide", "non-dropping-particle" : "", "parse-names" : false, "suffix" : "" } ], "container-title" : "Environmental Research Letters", "id" : "ITEM-1", "issue" : "6", "issued" : { "date-parts" : [ [ "2018", "6", "12" ] ] }, "note" : "Export Date: 5 September 2019", "page" : "065015", "title" : "Worldwide evaluation of mean and extreme runoff from six global-scale hydrological models that account for human impacts", "translator" : [ { "dropping-particle" : "", "family" : "S1840", "given" : "", "non-dropping-particle" : "", "parse-names" : false, "suffix" : "" } ], "type" : "article-journal", "volume" : "13" }, "uris" : [ "http://www.mendeley.com/documents/?uuid=bb372560-5bb9-4006-9b3a-b8aa40c65abe" ] } ], "mendeley" : { "formattedCitation" : "(Zaherpour et al., 2018)", "plainTextFormattedCitation" : "(Zaherpour et al., 2018)", "previouslyFormattedCitation" : "(Zaherpou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aherpour et al., 2018)</w:t>
      </w:r>
      <w:r w:rsidRPr="00D424AA">
        <w:rPr>
          <w:rFonts w:cs="Times New Roman"/>
          <w:lang w:val="en-GB"/>
        </w:rPr>
        <w:fldChar w:fldCharType="end"/>
      </w:r>
      <w:r w:rsidRPr="00841A35">
        <w:rPr>
          <w:rFonts w:cs="Times New Roman"/>
          <w:lang w:val="en-GB"/>
        </w:rPr>
        <w:t xml:space="preserve">. </w:t>
      </w:r>
    </w:p>
    <w:p w14:paraId="717F0E81" w14:textId="77777777" w:rsidR="00BA3BBB" w:rsidRPr="00D424AA" w:rsidRDefault="00BA3BBB" w:rsidP="00D424AA">
      <w:pPr>
        <w:pStyle w:val="AR6BodyText"/>
        <w:rPr>
          <w:rFonts w:cs="Times New Roman"/>
          <w:lang w:val="en-GB"/>
        </w:rPr>
      </w:pPr>
    </w:p>
    <w:p w14:paraId="325C6991" w14:textId="3AC712B0" w:rsidR="00BA3BBB" w:rsidRPr="00D424AA" w:rsidRDefault="00BA3BBB" w:rsidP="00D424AA">
      <w:pPr>
        <w:pStyle w:val="AR6BodyText"/>
        <w:rPr>
          <w:rFonts w:cs="Times New Roman"/>
          <w:lang w:val="en-GB"/>
        </w:rPr>
      </w:pPr>
      <w:r w:rsidRPr="00D424AA">
        <w:rPr>
          <w:rFonts w:cs="Times New Roman"/>
          <w:lang w:val="en-GB"/>
        </w:rPr>
        <w:t xml:space="preserve">The use of hydrological models for assessing changes in floods, especially for future projections, adds another dimension of uncertainty on top of uncertainty in the driving climate projections, including emission scenarios, and uncertainty in the driving climate models (both RCMs and GCMs) </w:t>
      </w:r>
      <w:r w:rsidRPr="00D424AA">
        <w:rPr>
          <w:rFonts w:cs="Times New Roman"/>
          <w:lang w:val="en-GB"/>
        </w:rPr>
        <w:fldChar w:fldCharType="begin" w:fldLock="1"/>
      </w:r>
      <w:r w:rsidR="00FF6231">
        <w:rPr>
          <w:rFonts w:cs="Times New Roman"/>
          <w:lang w:val="en-GB"/>
        </w:rPr>
        <w:instrText>ADDIN CSL_CITATION { "citationItems" : [ { "id" : "ITEM-1", "itemData" : { "DOI" : "10.1016/j.jhydrol.2016.08.033", "abstract" : "\u00a9 2016 Elsevier B.V. The effect of methods of statistical downscaling of daily precipitation on changes in extreme flow indices under a plausible future climate change scenario was investigated in 11 catchments selected from 9 countries in different parts of Europe. The catchments vary from 67 to 6171 km2in size and cover different climate zones. 15 regional climate model outputs and 8 different statistical downscaling methods, which are broadly categorized as change factor and bias correction based methods, were used for the comparative analyses. Different hydrological models were implemented in different catchments to simulate daily runoff. A set of flood indices were derived from daily flows and their changes have been evaluated by comparing their values derived from simulations corresponding to the current and future climate. Most of the implemented downscaling methods project an increase in the extreme flow indices in most of the catchments. The catchments where the extremes are expected to increase have a rainfall-dominated flood regime. In these catchments, the downscaling methods also project an increase in the extreme precipitation in the seasons when the extreme flows occur. In catchments where the flooding is mainly caused by spring/summer snowmelt, the downscaling methods project a decrease in the extreme flows in three of the four catchments considered. A major portion of the variability in the projected changes in the extreme flow indices is attributable to the variability of the climate model ensemble, although the statistical downscaling methods contribute 35\u201360% of the total variance.", "author" : [ { "dropping-particle" : "", "family" : "Hundecha", "given" : "Y.", "non-dropping-particle" : "", "parse-names" : false, "suffix" : "" }, { "dropping-particle" : "", "family" : "Sunyer", "given" : "M.A.", "non-dropping-particle" : "", "parse-names" : false, "suffix" : "" }, { "dropping-particle" : "", "family" : "Lawrence", "given" : "D.", "non-dropping-particle" : "", "parse-names" : false, "suffix" : "" }, { "dropping-particle" : "", "family" : "Madsen", "given" : "H.", "non-dropping-particle" : "", "parse-names" : false, "suffix" : "" }, { "dropping-particle" : "", "family" : "Willems", "given" : "P.", "non-dropping-particle" : "", "parse-names" : false, "suffix" : "" }, { "dropping-particle" : "", "family" : "B\u00fcrger", "given" : "G.", "non-dropping-particle" : "", "parse-names" : false, "suffix" : "" }, { "dropping-particle" : "", "family" : "Kriau\u010di\u016bnien\u0117", "given" : "J.", "non-dropping-particle" : "", "parse-names" : false, "suffix" : "" }, { "dropping-particle" : "", "family" : "Loukas", "given" : "A.", "non-dropping-particle" : "", "parse-names" : false, "suffix" : "" }, { "dropping-particle" : "", "family" : "Martinkova", "given" : "M.", "non-dropping-particle" : "", "parse-names" : false, "suffix" : "" }, { "dropping-particle" : "", "family" : "Osuch", "given" : "M.", "non-dropping-particle" : "", "parse-names" : false, "suffix" : "" }, { "dropping-particle" : "", "family" : "Vasiliades", "given" : "L.", "non-dropping-particle" : "", "parse-names" : false, "suffix" : "" }, { "dropping-particle" : "", "family" : "Christierson", "given" : "B.", "non-dropping-particle" : "von", "parse-names" : false, "suffix" : "" }, { "dropping-particle" : "", "family" : "Vormoor", "given" : "K.", "non-dropping-particle" : "", "parse-names" : false, "suffix" : "" }, { "dropping-particle" : "", "family" : "Y\u00fccel", "given" : "I.", "non-dropping-particle" : "", "parse-names" : false, "suffix" : "" } ], "container-title" : "Journal of Hydrology", "id" : "ITEM-1", "issued" : { "date-parts" : [ [ "2016" ] ] }, "page" : "1273-1286", "title" : "Inter-comparison of statistical downscaling methods for projection of extreme flow indices across Europe", "translator" : [ { "dropping-particle" : "", "family" : "S426", "given" : "", "non-dropping-particle" : "", "parse-names" : false, "suffix" : "" } ], "type" : "article-journal", "volume" : "541" }, "uris" : [ "http://www.mendeley.com/documents/?uuid=6e79a41e-da60-4345-90f8-e7cf0f89dca4" ] }, { "id" : "ITEM-2", "itemData" : { "DOI" : "10.1088/1748-9326/aa8359", "abstract" : "\u00a9 2017 The Author(s). Published by IOP Publishing Ltd. An intercomparison of climate change impacts projected by nine regional-scale hydrological models for 12 large river basins on all continents was performed, and sources of uncertainty were quantified in the framework of the ISIMIP project. The models ECOMAG, HBV, HYMOD, HYPE, mHM, SWAT, SWIM, VIC and WaterGAP3 were applied in the following basins: Rhine and Tagus in Europe, Niger and Blue Nile in Africa, Ganges, Lena, Upper Yellow and Upper Yangtze in Asia, Upper Mississippi, MacKenzie and Upper Amazon in America, and Darling in Australia. The model calibration and validation was done using WATCH climate data for the period 1971-2000. The results, evaluated with 14 criteria, are mostly satisfactory, except for the low flow. Climate change impacts were analyzed using projections from five global climate models under four representative concentration pathways. Trends in the period 2070-2099 in relation to the reference period 1975-2004 were evaluated for three variables: the long-term mean annual flow and high and low flow percentiles Q10and Q90, as well as for flows in three months high- and low-flow periods denoted as HF and LF. For three river basins: the Lena, MacKenzie and Tagus strong trends in all five variables were found (except for Q10in the MacKenzie); trends with moderate certainty for three to five variables were confirmed for the Rhine, Ganges and Upper Mississippi; and increases in HF and LF were found for the Upper Amazon, Upper Yangtze and Upper Yellow. The analysis of projected streamflow seasonality demonstrated increasing streamflow volumes during the high-flow period in four basins influenced by monsoonal precipitation (Ganges, Upper Amazon, Upper Yangtze and Upper Yellow), an amplification of the snowmelt flood peaks in the Lena and MacKenzie, and a substantial decrease of discharge in the Tagus (all months). The overall average fractions of uncertainty for the annual mean flow projections in the multi-model ensemble applied for all basins were 57% for GCMs, 27% for RCPs, and 16% for hydrological models.", "author" : [ { "dropping-particle" : "", "family" : "Krysanova", "given" : "V.", "non-dropping-particle" : "", "parse-names" : false, "suffix" : "" }, { "dropping-particle" : "", "family" : "Vetter", "given" : "T.", "non-dropping-particle" : "", "parse-names" : false, "suffix" : "" }, { "dropping-particle" : "", "family" : "Eisner", "given" : "S.", "non-dropping-particle" : "", "parse-names" : false, "suffix" : "" }, { "dropping-particle" : "", "family" : "Huang", "given" : "S.", "non-dropping-particle" : "", "parse-names" : false, "suffix" : "" }, { "dropping-particle" : "", "family" : "Pechlivanidis", "given" : "I.", "non-dropping-particle" : "", "parse-names" : false, "suffix" : "" }, { "dropping-particle" : "", "family" : "Strauch", "given" : "M.", "non-dropping-particle" : "", "parse-names" : false, "suffix" : "" }, { "dropping-particle" : "", "family" : "Gelfan", "given" : "A.", "non-dropping-particle" : "", "parse-names" : false, "suffix" : "" }, { "dropping-particle" : "", "family" : "Kumar", "given" : "R.", "non-dropping-particle" : "", "parse-names" : false, "suffix" : "" }, { "dropping-particle" : "", "family" : "Aich", "given" : "V.", "non-dropping-particle" : "", "parse-names" : false, "suffix" : "" }, { "dropping-particle" : "", "family" : "Arheimer", "given" : "B.", "non-dropping-particle" : "", "parse-names" : false, "suffix" : "" }, { "dropping-particle" : "", "family" : "Chamorro", "given" : "A.", "non-dropping-particle" : "", "parse-names" : false, "suffix" : "" }, { "dropping-particle" : "", "family" : "Griensven", "given" : "A.", "non-dropping-particle" : "Van", "parse-names" : false, "suffix" : "" }, { "dropping-particle" : "", "family" : "Kundu", "given" : "D.", "non-dropping-particle" : "", "parse-names" : false, "suffix" : "" }, { "dropping-particle" : "", "family" : "Lobanova", "given" : "A.", "non-dropping-particle" : "", "parse-names" : false, "suffix" : "" }, { "dropping-particle" : "", "family" : "Mishra", "given" : "V.", "non-dropping-particle" : "", "parse-names" : false, "suffix" : "" }, { "dropping-particle" : "", "family" : "Pl\u00f6tner", "given" : "S.", "non-dropping-particle" : "", "parse-names" : false, "suffix" : "" }, { "dropping-particle" : "", "family" : "Reinhardt", "given" : "J.", "non-dropping-particle" : "", "parse-names" : false, "suffix" : "" }, { "dropping-particle" : "", "family" : "Seidou", "given" : "O.", "non-dropping-particle" : "", "parse-names" : false, "suffix" : "" }, { "dropping-particle" : "", "family" : "Wang", "given" : "X.", "non-dropping-particle" : "", "parse-names" : false, "suffix" : "" }, { "dropping-particle" : "", "family" : "Wortmann", "given" : "M.", "non-dropping-particle" : "", "parse-names" : false, "suffix" : "" }, { "dropping-particle" : "", "family" : "Zeng", "given" : "X.", "non-dropping-particle" : "", "parse-names" : false, "suffix" : "" }, { "dropping-particle" : "", "family" : "Hattermann", "given" : "F.F.", "non-dropping-particle" : "", "parse-names" : false, "suffix" : "" } ], "container-title" : "Environmental Research Letters", "id" : "ITEM-2", "issue" : "10", "issued" : { "date-parts" : [ [ "2017" ] ] }, "title" : "Intercomparison of regional-scale hydrological models and climate change impacts projected for 12 large river basins worldwide - A synthesis", "translator" : [ { "dropping-particle" : "", "family" : "S429", "given" : "", "non-dropping-particle" : "", "parse-names" : false, "suffix" : "" } ], "type" : "article-journal", "volume" : "12" }, "uris" : [ "http://www.mendeley.com/documents/?uuid=5274ac0f-8279-480a-ac2c-6a112070ae88" ] }, { "id" : "ITEM-3", "itemData" : { "DOI" : "10.1007/s10584-014-1084-5", "abstract" : "\u00a9 2014, The Author(s). This paper presents an assessment of the implications of climate change for global river flood risk. It is based on the estimation of flood frequency relationships at a grid resolution of 0.5 \u00d7 0.5\u00b0, using a global hydrological model with climate scenarios derived from 21 climate models, together with projections of future population. Four indicators of the flood hazard are calculated; change in the magnitude and return period of flood peaks, flood-prone population and cropland exposed to substantial change in flood frequency, and a generalised measure of regional flood risk based on combining frequency curves with generic flood damage functions. Under one climate model, emissions and socioeconomic scenario (HadCM3 and SRES A1b), in 2050 the current 100-year flood would occur at least twice as frequently across 40\u00a0% of the globe, approximately 450 million flood-prone people and 430 thousand km2of flood-prone cropland would be exposed to a doubling of flood frequency, and global flood risk would increase by approximately 187\u00a0% over the risk in 2050 in the absence of climate change. There is strong regional variability (most adverse impacts would be in Asia), and considerable variability between climate models. In 2050, the range in increased exposure across 21 climate models under SRES A1b is 31\u2013450 million people and 59 to 430 thousand km2of cropland, and the change in risk varies between \u22129 and +376\u00a0%. The paper presents impacts by region, and also presents relationships between change in global mean surface temperature and impacts on the global flood hazard. There are a number of caveats with the analysis; it is based on one global hydrological model only, the climate scenarios are constructed using pattern-scaling, and the precise impacts are sensitive to some of the assumptions in the definition and application.", "author" : [ { "dropping-particle" : "", "family" : "Arnell", "given" : "N.W.", "non-dropping-particle" : "", "parse-names" : false, "suffix" : "" }, { "dropping-particle" : "", "family" : "Gosling", "given" : "S.N.", "non-dropping-particle" : "", "parse-names" : false, "suffix" : "" } ], "container-title" : "Climatic Change", "id" : "ITEM-3", "issue" : "3", "issued" : { "date-parts" : [ [ "2016" ] ] }, "page" : "387-401", "title" : "The impacts of climate change on river flood risk at the global scale", "translator" : [ { "dropping-particle" : "", "family" : "S428", "given" : "", "non-dropping-particle" : "", "parse-names" : false, "suffix" : "" } ], "type" : "article-journal", "volume" : "134" }, "uris" : [ "http://www.mendeley.com/documents/?uuid=a7a88fce-5123-4e47-89de-fb77d00ef618" ] } ], "mendeley" : { "formattedCitation" : "(Arnell and Gosling, 2016; Hundecha et al., 2016; Krysanova et al., 2017)", "plainTextFormattedCitation" : "(Arnell and Gosling, 2016; Hundecha et al., 2016; Krysanova et al., 2017)", "previouslyFormattedCitation" : "(Arnell and Gosling, 2016; Hundecha et al., 2016; Krysanov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rnell and Gosling, 2016; Hundecha et al., 2016; Krysanova et al., 2017)</w:t>
      </w:r>
      <w:r w:rsidRPr="00D424AA">
        <w:rPr>
          <w:rFonts w:cs="Times New Roman"/>
          <w:lang w:val="en-GB"/>
        </w:rPr>
        <w:fldChar w:fldCharType="end"/>
      </w:r>
      <w:r w:rsidRPr="00841A35">
        <w:rPr>
          <w:rFonts w:cs="Times New Roman"/>
          <w:lang w:val="en-GB"/>
        </w:rPr>
        <w:t>. The differences in h</w:t>
      </w:r>
      <w:r w:rsidRPr="00D424AA">
        <w:rPr>
          <w:rFonts w:cs="Times New Roman"/>
          <w:lang w:val="en-GB"/>
        </w:rPr>
        <w:t xml:space="preserve">ydrological models </w:t>
      </w:r>
      <w:r w:rsidRPr="00D424AA">
        <w:rPr>
          <w:rFonts w:cs="Times New Roman"/>
          <w:lang w:val="en-GB"/>
        </w:rPr>
        <w:fldChar w:fldCharType="begin" w:fldLock="1"/>
      </w:r>
      <w:r w:rsidR="00FF6231">
        <w:rPr>
          <w:rFonts w:cs="Times New Roman"/>
          <w:lang w:val="en-GB"/>
        </w:rPr>
        <w:instrText>ADDIN CSL_CITATION { "citationItems" : [ { "id" : "ITEM-1", "itemData" : { "DOI" : "10.1007/s10584-015-1570-4", "abstract" : "\u00a9 2015, Springer Science+Business Media Dordrecht.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 "non-dropping-particle" : "", "parse-names" : false, "suffix" : "" }, { "dropping-particle" : "", "family" : "Andersson", "given" : "J.C.M.", "non-dropping-particle" : "", "parse-names" : false, "suffix" : "" }, { "dropping-particle" : "", "family" : "Donnelly", "given" : "C.", "non-dropping-particle" : "", "parse-names" : false, "suffix" : "" }, { "dropping-particle" : "", "family" : "Feyen", "given" : "L.", "non-dropping-particle" : "", "parse-names" : false, "suffix" : "" }, { "dropping-particle" : "", "family" : "Greuell", "given" : "W.", "non-dropping-particle" : "", "parse-names" : false, "suffix" : "" }, { "dropping-particle" : "", "family" : "Ludwig", "given" : "F.", "non-dropping-particle" : "", "parse-names" : false, "suffix" : "" } ], "container-title" : "Climatic Change", "id" : "ITEM-1", "issue" : "2", "issued" : { "date-parts" : [ [ "2016" ] ] }, "page" : "341-355", "title" : "Projections of future floods and hydrological droughts in Europe under a +2\u00b0C global warming", "translator" : [ { "dropping-particle" : "", "family" : "S417", "given" : "", "non-dropping-particle" : "", "parse-names" : false, "suffix" : "" } ], "type" : "article-journal", "volume" : "135" }, "uris" : [ "http://www.mendeley.com/documents/?uuid=2fd6d07b-d008-47b7-a875-4e9ddca1e968" ] }, { "id" : "ITEM-2", "itemData" : { "DOI" : "10.1088/1748-9326/aa9e35", "ISSN" : "1748-9326", "abstract" : "\u00a9 2018 The Author(s). Published by IOP Publishing Ltd. Severe river floods often result in huge economic losses and fatalities. Since 1980, almost 1500 such events have been reported in Europe. This study investigates climate change impacts on European floods under 1.5, 2, and 3 K global warming. The impacts are assessed employing a multi-model ensemble containing three hydrologic models (HMs: mHM, Noah-MP, PCR-GLOBWB) forced by five CMIP5 general circulation models (GCMs) under three Representative Concentration Pathways (RCPs 2.6, 6.0, and 8.5). This multi-model ensemble is unprecedented with respect to the combination of its size (45 realisations) and its spatial resolution, which is 5 km over the entirety of Europe. Climate change impacts are quantified for high flows and flood events, represented by 10% exceedance probability and annual maxima of daily streamflow, respectively. The multi-model ensemble points to the Mediterranean region as a hotspot of changes with significant decrements in high flows from -11% at 1.5 K up to -30% at 3 K global warming mainly resulting from reduced precipitation. Small changes (&lt; \u00b110%) are observed for river basins in Central Europe and the British Isles under different levels of warming. Projected higher annual precipitation increases high flows in Scandinavia, but reduced snow melt equivalent decreases flood events in this region. Neglecting uncertainties originating from internal climate variability, downscaling technique, and hydrologic model parameters, the contribution by the GCMs to the overall uncertainties of the ensemble is in general higher than that by the HMs. The latter, however, have a substantial share in the Mediterranean and Scandinavia. Adaptation measures for limiting the impacts of global warming could be similar under 1.5 K and 2 K global warming, but have to account for significantly higher changes under 3 K global warming.", "author" : [ { "dropping-particle" : "", "family" : "Thober", "given" : "Stephan", "non-dropping-particle" : "", "parse-names" : false, "suffix" : "" }, { "dropping-particle" : "", "family" : "Kumar", "given" : "Rohini", "non-dropping-particle" : "", "parse-names" : false, "suffix" : "" }, { "dropping-particle" : "", "family" : "Wanders", "given" : "Niko", "non-dropping-particle" : "", "parse-names" : false, "suffix" : "" }, { "dropping-particle" : "", "family" : "Marx", "given" : "Andreas", "non-dropping-particle" : "", "parse-names" : false, "suffix" : "" }, { "dropping-particle" : "", "family" : "Pan", "given" : "Ming", "non-dropping-particle" : "", "parse-names" : false, "suffix" : "" }, { "dropping-particle" : "", "family" : "Rakovec", "given" : "Oldrich", "non-dropping-particle" : "", "parse-names" : false, "suffix" : "" }, { "dropping-particle" : "", "family" : "Samaniego", "given" : "Luis", "non-dropping-particle" : "", "parse-names" : false, "suffix" : "" }, { "dropping-particle" : "", "family" : "Sheffield", "given" : "Justin", "non-dropping-particle" : "", "parse-names" : false, "suffix" : "" }, { "dropping-particle" : "", "family" : "Wood", "given" : "Eric F", "non-dropping-particle" : "", "parse-names" : false, "suffix" : "" }, { "dropping-particle" : "", "family" : "Zink", "given" : "Matthias", "non-dropping-particle" : "", "parse-names" : false, "suffix" : "" } ], "container-title" : "Environmental Research Letters", "id" : "ITEM-2", "issue" : "1", "issued" : { "date-parts" : [ [ "2018", "1", "1" ] ] }, "note" : "From Duplicate 1 (Multi-model ensemble projections of European river floods and high flows at 1.5, 2, and 3 degrees global warming - Thober, Stephan; Kumar, Rohini; Wanders, Niko; Marx, Andreas; Pan, Ming; Rakovec, Oldrich; Samaniego, Luis; Sheffield, Justin; Wood, Eric F; Zink, Matthias)\n\nFrom Duplicate 2 (Multi-model ensemble projections of European river floods and high flows at 1.5, 2, and 3 degrees global warming - Thober, Stephan; Kumar, Rohini; Wanders, Niko; Marx, Andreas; Pan, Ming; Rakovec, Oldrich; Samaniego, Luis; Sheffield, Justin; Wood, Eric F; Zink, Matthias)\n\nFrom Duplicate 2 (Multi-model ensemble projections of European river floods and high flows at 1.5, 2, and 3 degrees global warming - Thober, Stephan; Kumar, Rohini; Wanders, Niko; Marx, Andreas; Pan, Ming; Rakovec, Oldrich; Samaniego, Luis; Sheffield, Justin; Wood, Eric F; Zink, Matthias)\n\nFrom Duplicate 2 (Multi-model ensemble projections of European river floods and high flows at 1.5, 2, and 3 degrees global warming - Thober, S; Kumar, R; Wanders, N; Marx, A; Pan, M; Rakovec, O; Samaniego, L; Sheffield, J; Wood, E F; Zink, M)\n\nCited By :3\n\nExport Date: 13 July 2018\n\nFrom Duplicate 3 (Multi-model ensemble projections of European river floods and high flows at 1.5, 2, and 3 degrees global warming - Thober, Stephan; Kumar, Rohini; Wanders, Niko; Marx, Andreas; Pan, Ming; Rakovec, Oldrich; Samaniego, Luis; Sheffield, Justin; Wood, Eric F; Zink, Matthias)\n\nFrom Duplicate 1 (Multi-model ensemble projections of European river floods and high flows at 1.5, 2, and 3 degrees global warming - Thober, S.; Kumar, R.; Wanders, N.; Marx, A.; Pan, M.; Rakovec, O.; Samaniego, L.; Sheffield, J.; Wood, E.F. F; Zink, M.)\n\nFrom Duplicate 2 (Multi-model ensemble projections of European river floods and high flows at 1.5, 2, and 3 degrees global warming - Thober, S.; Kumar, R.; Wanders, N.; Marx, A.; Pan, M.; Rakovec, O.; Samaniego, L.; Sheffield, J.; Wood, E.F. F; Zink, M.)\n\nFrom Duplicate 2 (Multi-model ensemble projections of European river floods and high flows at 1.5, 2, and 3 degrees global warming - Thober, S; Kumar, R; Wanders, N; Marx, A; Pan, M; Rakovec, O; Samaniego, L; Sheffield, J; Wood, E F; Zink, M)\n\nCited By :3\n\nExport Date: 13 July 2018\n\nFrom Duplicate 3 (Multi-model ensemble projections of European river floods and high flows at 1.5, 2, and 3 degrees global warming - Thober, S.; Kumar, R.; Wanders, N.; Marx, A.; Pan, M.; Rakovec, O.; Samaniego, L.; Sheffield, J.; Wood, E.F. F; Zink, M.)\n\nFrom Duplicate 1 (Multi-model ensemble projections of European river floods and high flows at 1.5, 2, and 3 degrees global warming - Thober, S; Kumar, R; Wanders, N; Marx, A; Pan, M; Rakovec, O; Samaniego, L; Sheffield, J; Wood, E F; Zink, M)\n\nCited By :3\n\nExport Date: 13 July 2018\n\nFrom Duplicate 2 (Multi-model ensemble projections of European river floods and high flows at 1.5, 2, and 3 degrees global warming - Thober, S.; Kumar, R.; Wanders, N.; Marx, A.; Pan, M.; Rakovec, O.; Samaniego, L.; Sheffield, J.; Wood, E.F. F; Zink, M.)\n\nFrom Duplicate 1 (Multi-model ensemble projections of European river floods and high flows at 1.5, 2, and 3 degrees global warming - Thober, S; Kumar, R; Wanders, N; Marx, A; Pan, M; Rakovec, O; Samaniego, L; Sheffield, J; Wood, E F; Zink, M)\n\nCited By :3\n\nExport Date: 13 July 2018\n\nFrom Duplicate 3 (Multi-model ensemble projections of European river floods and high flows at 1.5, 2, and 3 degrees global warming - Thober, S; Kumar, R; Wanders, N; Marx, A; Pan, M; Rakovec, O; Samaniego, L; Sheffield, J; Wood, E F; Zink, M)\n\nCited By :3\n\nExport Date: 13 July 2018\n\nFrom Duplicate 3 (Multi-model ensemble projections of European river floods and high flows at 1.5, 2, and 3 degrees global warming - Thober, S; Kumar, R; Wanders, N; Marx, A; Pan, M; Rakovec, O; Samaniego, L; Sheffield, J; Wood, E F; Zink, M)\n\nCited By :3\n\nExport Date: 13 July 2018\n\nFrom Duplicate 3 (Multi-model ensemble projections of European river floods and high flows at 1.5, 2, and 3 degrees global warming - Thober, S; Kumar, R; Wanders, N; Marx, A; Pan, M; Rakovec, O; Samaniego, L; Sheffield, J; Wood, E F; Zink, M)\n\nCited By :3\n\nExport Date: 13 July 2018", "page" : "014003", "title" : "Multi-model ensemble projections of European river floods and high flows at 1.5, 2, and 3 degrees global warming", "translator" : [ { "dropping-particle" : "", "family" : "S1565", "given" : "", "non-dropping-particle" : "", "parse-names" : false, "suffix" : "" } ], "type" : "article-journal", "volume" : "13" }, "uris" : [ "http://www.mendeley.com/documents/?uuid=7cc4afd9-00a7-4055-82d8-7fa09c366b4a" ] } ], "mendeley" : { "formattedCitation" : "(Roudier et al., 2016; Thober et al., 2018)", "plainTextFormattedCitation" : "(Roudier et al., 2016; Thober et al., 2018)", "previouslyFormattedCitation" : "(Roudier et al., 2016; Thob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oudier et al., 2016; Thober et al., 2018)</w:t>
      </w:r>
      <w:r w:rsidRPr="00D424AA">
        <w:rPr>
          <w:rFonts w:cs="Times New Roman"/>
          <w:lang w:val="en-GB"/>
        </w:rPr>
        <w:fldChar w:fldCharType="end"/>
      </w:r>
      <w:r w:rsidRPr="00841A35">
        <w:rPr>
          <w:rFonts w:cs="Times New Roman"/>
          <w:lang w:val="en-GB"/>
        </w:rPr>
        <w:t xml:space="preserve">, as well as post-processing of climate model output for the hydrological models </w:t>
      </w:r>
      <w:r w:rsidRPr="00D424AA">
        <w:rPr>
          <w:rFonts w:cs="Times New Roman"/>
          <w:lang w:val="en-GB"/>
        </w:rPr>
        <w:fldChar w:fldCharType="begin" w:fldLock="1"/>
      </w:r>
      <w:r w:rsidR="00FF6231">
        <w:rPr>
          <w:rFonts w:cs="Times New Roman"/>
          <w:lang w:val="en-GB"/>
        </w:rPr>
        <w:instrText>ADDIN CSL_CITATION { "citationItems" : [ { "id" : "ITEM-1", "itemData" : { "DOI" : "10.5194/hess-17-1189-2013", "abstract" : "In climate change impact research, the assessment of future river runoff as well as the catchment-scale water balance is impeded by different sources of modeling uncertainty. Some research has already been done in order to quantify the uncertainty of climate projections originating from the climate models and the downscaling techniques, as well as from the internal variability evaluated from climate model member ensembles. Yet, the use of hydrological models adds another layer of uncertainty. Within the QBic3 project (Qu\u00e9bec-Bavarian International Collaboration on Climate Change), the relative contributions to the overall uncertainty from the whole model chain (from global climate models to water management models) are investigated using an ensemble of multiple climate and hydrological models. Although there are many options to downscale global climate projections to the regional scale, recent impact studies tend to use regional climate models (RCMs). One reason for that is that the physical coherence between atmospheric and land-surface variables is preserved. The coherence between temperature and precipitation is of particular interest in hydrology. However, the regional climate model outputs often are biased compared to the observed climatology of a given region. Therefore, biases in those outputs are often corrected to facilitate the reproduction of historic runoff conditions when used in hydrological models, even if those corrections alter the relationship between temperature and precipitation. So, as bias correction may affect the consistency between RCM output variables, the use of correction techniques and even the use of (biased) climate model data itself is sometimes disputed among scientists. For these reasons, the effect of bias correction on simulated runoff regimes and the relative change in selected runoff indicators is explored. If it affects the conclusion of climate change analysis in hydrology, we should consider it as a source of uncertainty. If not, the application of bias correction methods is either unnecessary to obtain the change signal in hydro-climatic projections, or safe to use for the production of present and future river runoff scenarios as it does not alter the change signal. &lt;br&gt;&lt;br&gt; The results of the present paper highlight the analysis of daily runoff simulated with four different hydrological models in two natural-flow catchments, driven by different regional climate models for a reference and a future period. As ex\u2026", "author" : [ { "dropping-particle" : "", "family" : "Muerth", "given" : "M.J.", "non-dropping-particle" : "", "parse-names" : false, "suffix" : "" }, { "dropping-particle" : "", "family" : "Gauvin St-Denis", "given" : "B.", "non-dropping-particle" : "", "parse-names" : false, "suffix" : "" }, { "dropping-particle" : "", "family" : "Ricard", "given" : "S.", "non-dropping-particle" : "", "parse-names" : false, "suffix" : "" }, { "dropping-particle" : "", "family" : "Vel\u00e1zquez", "given" : "J.A.", "non-dropping-particle" : "", "parse-names" : false, "suffix" : "" }, { "dropping-particle" : "", "family" : "Schmid", "given" : "J.", "non-dropping-particle" : "", "parse-names" : false, "suffix" : "" }, { "dropping-particle" : "", "family" : "Minville", "given" : "M.", "non-dropping-particle" : "", "parse-names" : false, "suffix" : "" }, { "dropping-particle" : "", "family" : "Caya", "given" : "D.", "non-dropping-particle" : "", "parse-names" : false, "suffix" : "" }, { "dropping-particle" : "", "family" : "Chaumont", "given" : "D.", "non-dropping-particle" : "", "parse-names" : false, "suffix" : "" }, { "dropping-particle" : "", "family" : "Ludwig", "given" : "R.", "non-dropping-particle" : "", "parse-names" : false, "suffix" : "" }, { "dropping-particle" : "", "family" : "Turcotte", "given" : "R.", "non-dropping-particle" : "", "parse-names" : false, "suffix" : "" } ], "container-title" : "Hydrology and Earth System Sciences", "id" : "ITEM-1", "issue" : "3", "issued" : { "date-parts" : [ [ "2013" ] ] }, "page" : "1189-1204", "title" : "On the need for bias correction in regional climate scenarios to assess climate change impacts on river runoff", "translator" : [ { "dropping-particle" : "", "family" : "S430", "given" : "", "non-dropping-particle" : "", "parse-names" : false, "suffix" : "" } ], "type" : "article-journal", "volume" : "17" }, "uris" : [ "http://www.mendeley.com/documents/?uuid=61213dc4-62c8-40a3-a23a-9ade1ee192be" ] }, { "id" : "ITEM-2", "itemData" : { "DOI" : "10.3390/w10060809", "ISSN" : "2073-4441", "author" : [ { "dropping-particle" : "", "family" : "Maier", "given" : "Nadine", "non-dropping-particle" : "", "parse-names" : false, "suffix" : "" }, { "dropping-particle" : "", "family" : "Breuer", "given" : "Lutz", "non-dropping-particle" : "", "parse-names" : false, "suffix" : "" }, { "dropping-particle" : "", "family" : "Chamorro", "given" : "Alejandro", "non-dropping-particle" : "", "parse-names" : false, "suffix" : "" }, { "dropping-particle" : "", "family" : "Kraft", "given" : "Philipp", "non-dropping-particle" : "", "parse-names" : false, "suffix" : "" }, { "dropping-particle" : "", "family" : "Houska", "given" : "Tobias", "non-dropping-particle" : "", "parse-names" : false, "suffix" : "" } ], "container-title" : "Water", "id" : "ITEM-2", "issue" : "6", "issued" : { "date-parts" : [ [ "2018", "6", "19" ] ] }, "page" : "809", "title" : "Multi-Source Uncertainty Analysis in Simulating Floodplain Inundation under Climate Change", "translator" : [ { "dropping-particle" : "", "family" : "S2182", "given" : "", "non-dropping-particle" : "", "parse-names" : false, "suffix" : "" } ], "type" : "article-journal", "volume" : "10" }, "uris" : [ "http://www.mendeley.com/documents/?uuid=2177d274-ee6e-4406-b909-494cd9eb9608" ] } ], "mendeley" : { "formattedCitation" : "(Muerth et al., 2013; Maier et al., 2018)", "plainTextFormattedCitation" : "(Muerth et al., 2013; Maier et al., 2018)", "previouslyFormattedCitation" : "(Muerth et al., 2013; Mai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erth et al., 2013; Maier et al., 2018)</w:t>
      </w:r>
      <w:r w:rsidRPr="00D424AA">
        <w:rPr>
          <w:rFonts w:cs="Times New Roman"/>
          <w:lang w:val="en-GB"/>
        </w:rPr>
        <w:fldChar w:fldCharType="end"/>
      </w:r>
      <w:r w:rsidRPr="00841A35">
        <w:rPr>
          <w:rFonts w:cs="Times New Roman"/>
          <w:lang w:val="en-GB"/>
        </w:rPr>
        <w:t xml:space="preserve">, both add to uncertainty for flood projections. </w:t>
      </w:r>
    </w:p>
    <w:p w14:paraId="1E4ABF83" w14:textId="77777777" w:rsidR="00BA3BBB" w:rsidRPr="00D424AA" w:rsidRDefault="00BA3BBB" w:rsidP="00D424AA">
      <w:pPr>
        <w:pStyle w:val="AR6BodyText"/>
        <w:rPr>
          <w:rFonts w:cs="Times New Roman"/>
          <w:lang w:val="en-GB"/>
        </w:rPr>
      </w:pPr>
    </w:p>
    <w:p w14:paraId="34A1C448" w14:textId="77FCC7CC" w:rsidR="00BA3BBB" w:rsidRPr="00D506A9" w:rsidRDefault="006D1F63" w:rsidP="00D424AA">
      <w:pPr>
        <w:pStyle w:val="AR6BodyText"/>
        <w:rPr>
          <w:rFonts w:cs="Times New Roman"/>
          <w:bCs/>
          <w:lang w:val="en-GB"/>
        </w:rPr>
      </w:pPr>
      <w:r w:rsidRPr="00504BF7">
        <w:rPr>
          <w:rFonts w:cs="Times New Roman"/>
          <w:bCs/>
          <w:lang w:val="en-GB"/>
        </w:rPr>
        <w:t>In s</w:t>
      </w:r>
      <w:r w:rsidR="00BA3BBB" w:rsidRPr="00D506A9">
        <w:rPr>
          <w:rFonts w:cs="Times New Roman"/>
          <w:bCs/>
          <w:lang w:val="en-GB"/>
        </w:rPr>
        <w:t>ummary</w:t>
      </w:r>
      <w:r w:rsidRPr="00504BF7">
        <w:rPr>
          <w:rFonts w:cs="Times New Roman"/>
          <w:bCs/>
          <w:lang w:val="en-GB"/>
        </w:rPr>
        <w:t>,</w:t>
      </w:r>
      <w:r w:rsidR="00BA3BBB" w:rsidRPr="00D506A9">
        <w:rPr>
          <w:rFonts w:cs="Times New Roman"/>
          <w:bCs/>
          <w:lang w:val="en-GB"/>
        </w:rPr>
        <w:t xml:space="preserve"> </w:t>
      </w:r>
      <w:r w:rsidRPr="00504BF7">
        <w:rPr>
          <w:rFonts w:cs="Times New Roman"/>
          <w:bCs/>
          <w:lang w:val="en-GB"/>
        </w:rPr>
        <w:t xml:space="preserve">there is </w:t>
      </w:r>
      <w:r w:rsidRPr="00504BF7">
        <w:rPr>
          <w:rFonts w:cs="Times New Roman"/>
          <w:bCs/>
          <w:i/>
          <w:iCs/>
          <w:lang w:val="en-GB"/>
        </w:rPr>
        <w:t xml:space="preserve">medium confidence </w:t>
      </w:r>
      <w:r w:rsidRPr="00504BF7">
        <w:rPr>
          <w:rFonts w:cs="Times New Roman"/>
          <w:bCs/>
          <w:lang w:val="en-GB"/>
        </w:rPr>
        <w:t xml:space="preserve">that </w:t>
      </w:r>
      <w:r w:rsidR="00BA3BBB" w:rsidRPr="00D506A9">
        <w:rPr>
          <w:rFonts w:cs="Times New Roman"/>
          <w:bCs/>
          <w:lang w:val="en-GB"/>
        </w:rPr>
        <w:t xml:space="preserve">simulations for the most extreme flows by regional hydrological models can have large biases. Global-scale hydrological models still struggle with reproducing the magnitude of floods. Projections of future floods are hampered by these difficulties and cascading uncertainties, including uncertainties in emission scenarios and the climate models that generate inputs. </w:t>
      </w:r>
    </w:p>
    <w:p w14:paraId="3CF3C0C5" w14:textId="2AAC3E2E" w:rsidR="00BA3BBB" w:rsidRDefault="00BA3BBB" w:rsidP="00D424AA">
      <w:pPr>
        <w:pStyle w:val="AR6BodyText"/>
        <w:rPr>
          <w:rFonts w:cs="Times New Roman"/>
          <w:lang w:val="en-GB"/>
        </w:rPr>
      </w:pPr>
    </w:p>
    <w:p w14:paraId="2CDA3F9B" w14:textId="77777777" w:rsidR="0012500E" w:rsidRPr="00D424AA" w:rsidRDefault="0012500E" w:rsidP="00D424AA">
      <w:pPr>
        <w:pStyle w:val="AR6BodyText"/>
        <w:rPr>
          <w:rFonts w:cs="Times New Roman"/>
          <w:lang w:val="en-GB"/>
        </w:rPr>
      </w:pPr>
    </w:p>
    <w:p w14:paraId="6E370B66" w14:textId="77777777" w:rsidR="00BA3BBB" w:rsidRPr="00D424AA" w:rsidRDefault="00BA3BBB" w:rsidP="00D424AA">
      <w:pPr>
        <w:pStyle w:val="AR6Chap11Level21111"/>
        <w:rPr>
          <w:rFonts w:cs="Times New Roman"/>
          <w:lang w:val="en-GB"/>
        </w:rPr>
      </w:pPr>
      <w:bookmarkStart w:id="1964" w:name="_Toc5018248"/>
      <w:bookmarkStart w:id="1965" w:name="_Toc5603690"/>
      <w:bookmarkStart w:id="1966" w:name="_Toc6904546"/>
      <w:bookmarkStart w:id="1967" w:name="_Toc24546426"/>
      <w:bookmarkStart w:id="1968" w:name="_Toc29672888"/>
      <w:bookmarkStart w:id="1969" w:name="_Toc56915246"/>
      <w:bookmarkStart w:id="1970" w:name="_Toc70703002"/>
      <w:r w:rsidRPr="00D424AA">
        <w:rPr>
          <w:rFonts w:cs="Times New Roman"/>
          <w:lang w:val="en-GB"/>
        </w:rPr>
        <w:t>Attribution</w:t>
      </w:r>
      <w:bookmarkEnd w:id="1964"/>
      <w:bookmarkEnd w:id="1965"/>
      <w:bookmarkEnd w:id="1966"/>
      <w:bookmarkEnd w:id="1967"/>
      <w:bookmarkEnd w:id="1968"/>
      <w:bookmarkEnd w:id="1969"/>
      <w:bookmarkEnd w:id="1970"/>
    </w:p>
    <w:p w14:paraId="50BD2CFB" w14:textId="77777777" w:rsidR="00BA3BBB" w:rsidRPr="00D424AA" w:rsidRDefault="00BA3BBB" w:rsidP="00D424AA">
      <w:pPr>
        <w:pStyle w:val="AR6BodyText"/>
        <w:rPr>
          <w:rFonts w:cs="Times New Roman"/>
          <w:lang w:val="en-GB"/>
        </w:rPr>
      </w:pPr>
    </w:p>
    <w:p w14:paraId="04738CCD" w14:textId="7C0ECC63" w:rsidR="00BA3BBB" w:rsidRPr="00D424AA" w:rsidRDefault="00BA3BBB" w:rsidP="00D424AA">
      <w:pPr>
        <w:pStyle w:val="AR6BodyText"/>
        <w:rPr>
          <w:rFonts w:cs="Times New Roman"/>
          <w:lang w:val="nb-NO"/>
        </w:rPr>
      </w:pPr>
      <w:r w:rsidRPr="00D424AA">
        <w:rPr>
          <w:rFonts w:cs="Times New Roman"/>
          <w:lang w:val="en-GB"/>
        </w:rPr>
        <w:t xml:space="preserve">There are very few studies focused on the attribution of long-term changes in floods, but there are studies on changes in flood events. Most of the studies focus on flash floods and urban floods, which are closely related </w:t>
      </w:r>
      <w:r w:rsidRPr="00D424AA">
        <w:rPr>
          <w:rFonts w:cs="Times New Roman"/>
          <w:lang w:val="en-GB"/>
        </w:rPr>
        <w:lastRenderedPageBreak/>
        <w:t xml:space="preserve">to intense precipitation events </w:t>
      </w:r>
      <w:r w:rsidRPr="00D424AA">
        <w:rPr>
          <w:rFonts w:cs="Times New Roman"/>
          <w:lang w:val="en-GB"/>
        </w:rPr>
        <w:fldChar w:fldCharType="begin" w:fldLock="1"/>
      </w:r>
      <w:r w:rsidR="00FF6231">
        <w:rPr>
          <w:rFonts w:cs="Times New Roman"/>
          <w:lang w:val="en-GB"/>
        </w:rPr>
        <w:instrText>ADDIN CSL_CITATION { "citationItems" : [ { "id" : "ITEM-1", "itemData" : { "DOI" : "10.1177/0309133314536755", "ISSN" : "0309-1333", "abstract" : "There is a burgeoning international literature on hydro-climatic trend detection, motivated by the need to detect and interpret any emerging changes in river flows associated with anthropogenic climate change. The UK has a particularly strong evidence base in this area thanks to a well-developed monitoring programme and a wealth of studies published over the last 20 years. This paper reviews this research, with a view to assessing the evidence for climate change influences on UK river flow, including floods and droughts. This assessment is of international relevance given the scale of the research effort in the UK, a densely monitored and data-rich environment, but one with significant human disturbances to river flow regimes, as in many parts of the world. The review finds that changes can be detected in river flow regimes, some of which agree with future change projections, while others are in apparent contradiction. Observed changes generally cannot be attributed to climate change, largely due to the fact that river flow records are limited in length and the identification of short-term trends is confounded by natural variability. A UK \u2018Benchmark\u2019 network of near-natural catchments is an internationally significant example of an initiative to enable climate variability to be discerned from direct human disturbances (e.g. abstractions, dam construction). Generally, however, the problem of attribution has been tackled rather indirectly in the UK, as elsewhere, and more efforts are required to attribute change in a more rigorous manner.", "author" : [ { "dropping-particle" : "", "family" : "Hannaford", "given" : "Jamie", "non-dropping-particle" : "", "parse-names" : false, "suffix" : "" } ], "container-title" : "Progress in Physical Geography: Earth and Environment", "id" : "ITEM-1", "issue" : "1", "issued" : { "date-parts" : [ [ "2015", "2", "9" ] ] }, "page" : "29-48", "title" : "Climate-driven changes in UK river flows", "translator" : [ { "dropping-particle" : "", "family" : "S881", "given" : "", "non-dropping-particle" : "", "parse-names" : false, "suffix" : "" } ], "type" : "article-journal", "volume" : "39" }, "uris" : [ "http://www.mendeley.com/documents/?uuid=201355b8-d058-49ab-a6e5-42ff0c472753" ] } ], "mendeley" : { "formattedCitation" : "(Hannaford, 2015)", "plainTextFormattedCitation" : "(Hannaford, 2015)", "previouslyFormattedCitation" : "(Hannaford,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nnaford, 2015)</w:t>
      </w:r>
      <w:r w:rsidRPr="00D424AA">
        <w:rPr>
          <w:rFonts w:cs="Times New Roman"/>
          <w:lang w:val="en-GB"/>
        </w:rPr>
        <w:fldChar w:fldCharType="end"/>
      </w:r>
      <w:r w:rsidRPr="00841A35">
        <w:rPr>
          <w:rFonts w:cs="Times New Roman"/>
          <w:lang w:val="en-GB"/>
        </w:rPr>
        <w:t xml:space="preserve">. In other cases, event attribution focused on runoff using hydrological models, and examples include river basins in the UK </w:t>
      </w:r>
      <w:r w:rsidRPr="00D424AA">
        <w:rPr>
          <w:rFonts w:cs="Times New Roman"/>
          <w:lang w:val="en-GB"/>
        </w:rPr>
        <w:fldChar w:fldCharType="begin" w:fldLock="1"/>
      </w:r>
      <w:r w:rsidR="007D2D56">
        <w:rPr>
          <w:rFonts w:cs="Times New Roman"/>
          <w:lang w:val="en-GB"/>
        </w:rPr>
        <w:instrText>ADDIN CSL_CITATION { "citationItems" : [ { "id" : "ITEM-1", "itemData" : { "DOI" : "10.1007/s10584-018-2145-y", "ISSN" : "1573-1480", "abstract" : "The potential impact of climate change on hydrological extremes is of increasing concern across the globe. Here, a national-scale grid-based hydrological model is used to investigate historical trends and potential future changes in low flow frequency across Great Britain. The historical analyses use both observational data (1891\u20132015) and ensemble data from a regional climate model (1900\u20132006). The results show relatively few significant trends in historical low flows (2- or 20-year return period), whether based on 7- or 30-day annual minima. Significant negative trends seen in some limited parts of the country when using observational data are generally not seen when using climate model data. The future analyses use climate model ensemble data for both near future and far future time periods (2020\u20132049 and 2070\u20132099 respectively), which are compared to a baseline sub-period from the historical ensemble (1975\u20132004). The results show future reductions in low flows, which are generally larger in the south of the country, at the higher (20-year) return period, and for the later time period. Reductions are more limited if the estimates of future potential evaporation include the effect of increased carbon dioxide concentrations on stomatal resistance. Such reductions in river flow could have significant impacts on the aquatic environment and on agriculture, and present a challenge for water managers, especially as reductions in water supply are likely to occur alongside increases in demand.", "author" : [ { "dropping-particle" : "", "family" : "Kay", "given" : "A L", "non-dropping-particle" : "", "parse-names" : false, "suffix" : "" }, { "dropping-particle" : "", "family" : "Bell", "given" : "V A", "non-dropping-particle" : "", "parse-names" : false, "suffix" : "" }, { "dropping-particle" : "", "family" : "Guillod", "given" : "B P", "non-dropping-particle" : "", "parse-names" : false, "suffix" : "" }, { "dropping-particle" : "", "family" : "Jones", "given" : "R G", "non-dropping-particle" : "", "parse-names" : false, "suffix" : "" }, { "dropping-particle" : "", "family" : "Rudd", "given" : "A C", "non-dropping-particle" : "", "parse-names" : false, "suffix" : "" } ], "container-title" : "Climatic Change", "id" : "ITEM-1", "issue" : "3", "issued" : { "date-parts" : [ [ "2018" ] ] }, "page" : "585-599", "title" : "National-scale analysis of low flow frequency: historical trends and potential future changes", "translator" : [ { "dropping-particle" : "", "family" : "S736", "given" : "", "non-dropping-particle" : "", "parse-names" : false, "suffix" : "" } ], "type" : "article-journal", "volume" : "147" }, "uris" : [ "http://www.mendeley.com/documents/?uuid=84fcf862-2275-43a2-b1f4-2c97ba535687" ] }, { "id" : "ITEM-2", "itemData" : { "DOI" : "10.1038/nclimate2927", "ISSN" : "1758-678X",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2", "issue" : "6", "issued" : { "date-parts" : [ [ "2016", "6", "1" ] ] }, "page" : "627-634", "title" : "Human influence on climate in the 2014 southern England winter floods and their impacts", "translator" : [ { "dropping-particle" : "", "family" : "S379", "given" : "", "non-dropping-particle" : "", "parse-names" : false, "suffix" : "" } ], "type" : "article-journal", "volume" : "6" }, "uris" : [ "http://www.mendeley.com/documents/?uuid=9f30d715-1548-491d-b012-df495a0aee4a" ] } ], "mendeley" : { "formattedCitation" : "(Schaller et al., 2016; Kay et al., 2018)", "plainTextFormattedCitation" : "(Schaller et al., 2016; Kay et al., 2018)", "previouslyFormattedCitation" : "(Schaller et al., 2016; Kay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aller et al., 2016; Kay et al., 2018)</w:t>
      </w:r>
      <w:r w:rsidRPr="00D424AA">
        <w:rPr>
          <w:rFonts w:cs="Times New Roman"/>
          <w:lang w:val="en-GB"/>
        </w:rPr>
        <w:fldChar w:fldCharType="end"/>
      </w:r>
      <w:r w:rsidRPr="00841A35">
        <w:rPr>
          <w:rFonts w:cs="Times New Roman"/>
          <w:lang w:val="en-GB"/>
        </w:rPr>
        <w:t xml:space="preserve"> (See </w:t>
      </w:r>
      <w:r w:rsidR="00562895" w:rsidRPr="00D424AA">
        <w:rPr>
          <w:rFonts w:cs="Times New Roman"/>
          <w:lang w:val="en-GB"/>
        </w:rPr>
        <w:t>Section</w:t>
      </w:r>
      <w:r w:rsidRPr="00D424AA">
        <w:rPr>
          <w:rFonts w:cs="Times New Roman"/>
          <w:lang w:val="en-GB"/>
        </w:rPr>
        <w:t xml:space="preserve"> 11.4.4), the Okavango river in Africa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01.055", "ISSN" : "00221694", "author" : [ { "dropping-particle" : "", "family" : "Wolski", "given" : "Piotr", "non-dropping-particle" : "", "parse-names" : false, "suffix" : "" }, { "dropping-particle" : "", "family" : "Stone", "given" : "D\u00e1ith\u00ed", "non-dropping-particle" : "", "parse-names" : false, "suffix" : "" }, { "dropping-particle" : "", "family" : "Tadross", "given" : "Mark", "non-dropping-particle" : "", "parse-names" : false, "suffix" : "" }, { "dropping-particle" : "", "family" : "Wehner", "given" : "Michael", "non-dropping-particle" : "", "parse-names" : false, "suffix" : "" }, { "dropping-particle" : "", "family" : "Hewitson", "given" : "Bruce", "non-dropping-particle" : "", "parse-names" : false, "suffix" : "" } ], "container-title" : "Journal of Hydrology", "id" : "ITEM-1", "issued" : { "date-parts" : [ [ "2014", "4" ] ] }, "page" : "350-358", "title" : "Attribution of floods in the Okavango basin, Southern Africa", "translator" : [ { "dropping-particle" : "", "family" : "S234", "given" : "", "non-dropping-particle" : "", "parse-names" : false, "suffix" : "" } ], "type" : "article-journal", "volume" : "511" }, "uris" : [ "http://www.mendeley.com/documents/?uuid=d6a8155b-8639-4cb4-acb4-29ebbf25c05c", "http://www.mendeley.com/documents/?uuid=481b69d0-b40d-4273-811e-7a907819298d", "http://www.mendeley.com/documents/?uuid=10f6747a-91d2-4011-8b3f-bdd03455e890" ] } ], "mendeley" : { "formattedCitation" : "(Wolski et al., 2014)", "plainTextFormattedCitation" : "(Wolski et al., 2014)", "previouslyFormattedCitation" : "(Wolski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olski et al., 2014)</w:t>
      </w:r>
      <w:r w:rsidRPr="00D424AA">
        <w:rPr>
          <w:rFonts w:cs="Times New Roman"/>
          <w:lang w:val="en-GB"/>
        </w:rPr>
        <w:fldChar w:fldCharType="end"/>
      </w:r>
      <w:r w:rsidRPr="00841A35">
        <w:rPr>
          <w:rFonts w:cs="Times New Roman"/>
          <w:lang w:val="en-GB"/>
        </w:rPr>
        <w:t xml:space="preserve">, and the Brahmaputra in Bangladesh </w:t>
      </w:r>
      <w:r w:rsidRPr="00D424AA">
        <w:rPr>
          <w:rFonts w:cs="Times New Roman"/>
          <w:lang w:val="en-GB"/>
        </w:rPr>
        <w:fldChar w:fldCharType="begin" w:fldLock="1"/>
      </w:r>
      <w:r w:rsidR="00FF6231">
        <w:rPr>
          <w:rFonts w:cs="Times New Roman"/>
          <w:lang w:val="en-GB"/>
        </w:rPr>
        <w:instrText>ADDIN CSL_CITATION { "citationItems" : [ { "id" : "ITEM-1", "itemData" : { "DOI" : "10.5194/hess-23-1409-2019", "ISSN" : "1607-7938", "author" : [ { "dropping-particle" : "", "family" : "Philip", "given" : "Sjoukje", "non-dropping-particle" : "", "parse-names" : false, "suffix" : "" }, { "dropping-particle" : "", "family" : "Sparrow", "given" : "Sarah", "non-dropping-particle" : "", "parse-names" : false, "suffix" : "" }, { "dropping-particle" : "", "family" : "Kew", "given" : "Sarah F.", "non-dropping-particle" : "", "parse-names" : false, "suffix" : "" }, { "dropping-particle" : "", "family" : "Wiel", "given" : "Karin", "non-dropping-particle" : "van der", "parse-names" : false, "suffix" : "" }, { "dropping-particle" : "", "family" : "Wanders", "given" : "Niko", "non-dropping-particle" : "", "parse-names" : false, "suffix" : "" }, { "dropping-particle" : "", "family" : "Singh", "given" : "Roop", "non-dropping-particle" : "", "parse-names" : false, "suffix" : "" }, { "dropping-particle" : "", "family" : "Hassan", "given" : "Ahmadul", "non-dropping-particle" : "", "parse-names" : false, "suffix" : "" }, { "dropping-particle" : "", "family" : "Mohammed", "given" : "Khaled", "non-dropping-particle" : "", "parse-names" : false, "suffix" : "" }, { "dropping-particle" : "", "family" : "Javid", "given" : "Hammad", "non-dropping-particle" : "", "parse-names" : false, "suffix" : "" }, { "dropping-particle" : "", "family" : "Haustein", "given" : "Karsten", "non-dropping-particle" : "", "parse-names" : false, "suffix" : "" }, { "dropping-particle" : "", "family" : "Otto", "given" : "Friederike E. L.", "non-dropping-particle" : "", "parse-names" : false, "suffix" : "" }, { "dropping-particle" : "", "family" : "Hirpa", "given" : "Feyera", "non-dropping-particle" : "", "parse-names" : false, "suffix" : "" }, { "dropping-particle" : "", "family" : "Rimi", "given" : "Ruksana H.", "non-dropping-particle" : "", "parse-names" : false, "suffix" : "" }, { "dropping-particle" : "", "family" : "Islam", "given" : "A. K. M. Saiful", "non-dropping-particle" : "", "parse-names" : false, "suffix" : "" }, { "dropping-particle" : "", "family" : "Wallom", "given" : "David C. H.", "non-dropping-particle" : "", "parse-names" : false, "suffix" : "" }, { "dropping-particle" : "", "family" : "Oldenborgh", "given" : "Geert Jan", "non-dropping-particle" : "van", "parse-names" : false, "suffix" : "" } ], "container-title" : "Hydrology and Earth System Sciences", "id" : "ITEM-1", "issue" : "3", "issued" : { "date-parts" : [ [ "2019", "3", "13" ] ] }, "page" : "1409-1429", "title" : "Attributing the 2017 Bangladesh floods from meteorological and hydrological perspectives", "translator" : [ { "dropping-particle" : "", "family" : "S2420", "given" : "", "non-dropping-particle" : "", "parse-names" : false, "suffix" : "" } ], "type" : "article-journal", "volume" : "23" }, "uris" : [ "http://www.mendeley.com/documents/?uuid=1be6b2c7-0bbb-41c4-a6bf-7140bb08c050" ] } ], "mendeley" : { "formattedCitation" : "(Philip et al., 2019)", "plainTextFormattedCitation" : "(Philip et al., 2019)", "previouslyFormattedCitation" : "(Philip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hilip et al., 2019)</w:t>
      </w:r>
      <w:r w:rsidRPr="00D424AA">
        <w:rPr>
          <w:rFonts w:cs="Times New Roman"/>
          <w:lang w:val="en-GB"/>
        </w:rPr>
        <w:fldChar w:fldCharType="end"/>
      </w:r>
      <w:r w:rsidRPr="00841A35">
        <w:rPr>
          <w:rFonts w:cs="Times New Roman"/>
          <w:lang w:val="en-GB"/>
        </w:rPr>
        <w:t>. Findings about anthropogenic influences vary between different regio</w:t>
      </w:r>
      <w:r w:rsidRPr="00D424AA">
        <w:rPr>
          <w:rFonts w:cs="Times New Roman"/>
          <w:lang w:val="en-GB"/>
        </w:rPr>
        <w:t xml:space="preserve">ns and basins. For some flood events, the probability of high floods in the current climate is lower than in a climate without an anthropogenic influence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01.055", "ISSN" : "00221694", "author" : [ { "dropping-particle" : "", "family" : "Wolski", "given" : "Piotr", "non-dropping-particle" : "", "parse-names" : false, "suffix" : "" }, { "dropping-particle" : "", "family" : "Stone", "given" : "D\u00e1ith\u00ed", "non-dropping-particle" : "", "parse-names" : false, "suffix" : "" }, { "dropping-particle" : "", "family" : "Tadross", "given" : "Mark", "non-dropping-particle" : "", "parse-names" : false, "suffix" : "" }, { "dropping-particle" : "", "family" : "Wehner", "given" : "Michael", "non-dropping-particle" : "", "parse-names" : false, "suffix" : "" }, { "dropping-particle" : "", "family" : "Hewitson", "given" : "Bruce", "non-dropping-particle" : "", "parse-names" : false, "suffix" : "" } ], "container-title" : "Journal of Hydrology", "id" : "ITEM-1", "issued" : { "date-parts" : [ [ "2014", "4" ] ] }, "page" : "350-358", "title" : "Attribution of floods in the Okavango basin, Southern Africa", "translator" : [ { "dropping-particle" : "", "family" : "S234", "given" : "", "non-dropping-particle" : "", "parse-names" : false, "suffix" : "" } ], "type" : "article-journal", "volume" : "511" }, "uris" : [ "http://www.mendeley.com/documents/?uuid=d6a8155b-8639-4cb4-acb4-29ebbf25c05c", "http://www.mendeley.com/documents/?uuid=481b69d0-b40d-4273-811e-7a907819298d", "http://www.mendeley.com/documents/?uuid=10f6747a-91d2-4011-8b3f-bdd03455e890" ] } ], "mendeley" : { "formattedCitation" : "(Wolski et al., 2014)", "plainTextFormattedCitation" : "(Wolski et al., 2014)", "previouslyFormattedCitation" : "(Wolski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olski et al., 2014)</w:t>
      </w:r>
      <w:r w:rsidRPr="00D424AA">
        <w:rPr>
          <w:rFonts w:cs="Times New Roman"/>
          <w:lang w:val="en-GB"/>
        </w:rPr>
        <w:fldChar w:fldCharType="end"/>
      </w:r>
      <w:r w:rsidRPr="00841A35">
        <w:rPr>
          <w:rFonts w:cs="Times New Roman"/>
          <w:lang w:val="en-GB"/>
        </w:rPr>
        <w:t xml:space="preserve">, while in other cases anthropogenic influence leads to more intense floods </w:t>
      </w:r>
      <w:r w:rsidRPr="00D424AA">
        <w:rPr>
          <w:rFonts w:cs="Times New Roman"/>
          <w:lang w:val="en-GB"/>
        </w:rPr>
        <w:fldChar w:fldCharType="begin" w:fldLock="1"/>
      </w:r>
      <w:r w:rsidR="00FF6231">
        <w:rPr>
          <w:rFonts w:cs="Times New Roman"/>
          <w:lang w:val="en-GB"/>
        </w:rPr>
        <w:instrText>ADDIN CSL_CITATION { "citationItems" : [ { "id" : "ITEM-1", "itemData" : { "DOI" : "10.5194/hess-21-897-2017", "author" : [ { "dropping-particle" : "", "family" : "Wiel", "given" : "K", "non-dropping-particle" : "van der", "parse-names" : false, "suffix" : "" }, { "dropping-particle" : "", "family" : "Kapnick", "given" : "S B", "non-dropping-particle" : "", "parse-names" : false, "suffix" : "" }, { "dropping-particle" : "", "family" : "Oldenborgh", "given" : "G J", "non-dropping-particle" : "van", "parse-names" : false, "suffix" : "" }, { "dropping-particle" : "", "family" : "Whan", "given" : "K", "non-dropping-particle" : "", "parse-names" : false, "suffix" : "" }, { "dropping-particle" : "", "family" : "Philip", "given" : "S", "non-dropping-particle" : "", "parse-names" : false, "suffix" : "" }, { "dropping-particle" : "", "family" : "Vecchi", "given" : "G A", "non-dropping-particle" : "", "parse-names" : false, "suffix" : "" }, { "dropping-particle" : "", "family" : "Singh", "given" : "R K", "non-dropping-particle" : "", "parse-names" : false, "suffix" : "" }, { "dropping-particle" : "", "family" : "Arrighi", "given" : "J", "non-dropping-particle" : "", "parse-names" : false, "suffix" : "" }, { "dropping-particle" : "", "family" : "Cullen", "given" : "H", "non-dropping-particle" : "", "parse-names" : false, "suffix" : "" } ], "container-title" : "Hydrology and Earth System Sciences", "id" : "ITEM-1", "issue" : "2", "issued" : { "date-parts" : [ [ "2017" ] ] }, "page" : "897-921", "title" : "Rapid attribution of the August 2016 flood-inducing extreme precipitation in south Louisiana to climate change", "translator" : [ { "dropping-particle" : "", "family" : "S889", "given" : "", "non-dropping-particle" : "", "parse-names" : false, "suffix" : "" } ], "type" : "article-journal", "volume" : "21" }, "uris" : [ "http://www.mendeley.com/documents/?uuid=b58eaed0-6cc6-403b-bf2c-60c286996144" ] }, { "id" : "ITEM-2", "itemData" : { "DOI" : "10.1016/j.wace.2017.03.004", "ISSN" : "2212-0947", "author" : [ { "dropping-particle" : "", "family" : "Pall", "given" : "Pardeep", "non-dropping-particle" : "", "parse-names" : false, "suffix" : "" }, { "dropping-particle" : "", "family" : "Patricola", "given" : "Christina M", "non-dropping-particle" : "", "parse-names" : false, "suffix" : "" }, { "dropping-particle" : "", "family" : "Wehner", "given" : "Michael F", "non-dropping-particle" : "", "parse-names" : false, "suffix" : "" }, { "dropping-particle" : "", "family" : "Stone", "given" : "D\u00e1ith\u00ed A", "non-dropping-particle" : "", "parse-names" : false, "suffix" : "" }, { "dropping-particle" : "", "family" : "Paciorek", "given" : "Christopher J", "non-dropping-particle" : "", "parse-names" : false, "suffix" : "" }, { "dropping-particle" : "", "family" : "Collins", "given" : "William D", "non-dropping-particle" : "", "parse-names" : false, "suffix" : "" } ], "container-title" : "Weather and Climate Extremes", "id" : "ITEM-2", "issued" : { "date-parts" : [ [ "2017" ] ] }, "page" : "1-6", "title" : "Diagnosing conditional anthropogenic contributions to heavy Colorado rainfall in September 2013", "translator" : [ { "dropping-particle" : "", "family" : "S994", "given" : "", "non-dropping-particle" : "", "parse-names" : false, "suffix" : "" } ], "type" : "article-journal", "volume" : "17" }, "uris" : [ "http://www.mendeley.com/documents/?uuid=654650ef-3421-4b79-bb5b-f42c2c1d49c8" ] }, { "id" : "ITEM-3", "itemData" : { "DOI" : "10.1175/JHM-D-18-0074.1", "ISSN" : "1525-755X", "abstract" : "The extreme precipitation that resulted in historic flooding in central-northern France began 26 May 2016 and was linked to a large cutoff low. The floods caused some casualties and over a billion euros in damage. To objectively answer the question of whether anthropogenic climate change played a role, a near-real-time \u201crapid\u201d attribution analysis was performed, using well-established event attribution methods, best available observational data, and as many climate simulations as possible within that time frame. This study confirms the results of the rapid attribution study. We estimate how anthropogenic climate change has affected the likelihood of exceedance of the observed amount of 3-day precipitation in April\u2013June for the Seine and Loire basins. We find that the observed precipitation in the Seine basin was very rare, with a return period of hundreds of years. It was less rare on the Loire\u2014roughly 1 in 20 years. We evaluated five climate model ensembles for 3-day basin-averaged precipitation extremes in April\u2013June. The four ensembles that simulated the statistics agree well. Combining the results reduces the uncertainty and indicates that the probability of such rainfall has increased over the last century by about a factor of 2.2 (&amp;gt;1.4) on the Seine and 1.9 (&amp;gt;1.5) on the Loire due to anthropogenic emissions. These numbers are virtually the same as those in the near-real-time attribution study by van Oldenborgh et al. Together with the evaluation of the attribution of Storm Desmond by Otto et al., this shows that, for these types of events, near-real-time attribution studies are now possible.",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Aalbers", "given" : "Emma", "non-dropping-particle" : "", "parse-names" : false, "suffix" : "" }, { "dropping-particle" : "", "family" : "Vautard", "given" : "Robert",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Habets", "given" : "Florence", "non-dropping-particle" : "", "parse-names" : false, "suffix" : "" }, { "dropping-particle" : "", "family" : "Singh", "given" : "Roop", "non-dropping-particle" : "", "parse-names" : false, "suffix" : "" } ], "container-title" : "Journal of Hydrometeorology", "id" : "ITEM-3", "issue" : "11", "issued" : { "date-parts" : [ [ "2018", "11", "1" ] ] }, "page" : "1881-1898", "title" : "Validation of a Rapid Attribution of the May/June 2016 Flood-Inducing Precipitation in France to Climate Change", "translator" : [ { "dropping-particle" : "", "family" : "S2006", "given" : "", "non-dropping-particle" : "", "parse-names" : false, "suffix" : "" } ], "type" : "article-journal", "volume" : "19" }, "uris" : [ "http://www.mendeley.com/documents/?uuid=69feec69-17b2-4a3b-9299-441a6b5ebbfe" ] }, { "id" : "ITEM-4", "itemData" : { "DOI" : "10.1007/s00382-018-4375-0", "ISSN" : "0930-7575", "abstract" : "Significant flood damage occurred near Montreal in May 2017, as flow from the upstream Ottawa River basin (ORB) reached its highest levels in over 50 years. Analysis of observations and experiments performed with the fifth generation Canadian Regional Climate Model (CRCM5) show that much above average April precipitation over the ORB, a large fraction of which fell as rain on an existing snowpack, increased streamflow to near record-high levels. Subsequently, two heavy rainfall events affected the ORB in the first week of May, ultimately resulting in flooding. This heavy precipitation during April and May was linked to large-scale atmospheric features. Results from sensitivity experiments with CRCM5 suggest that the mass and distribution of the snowpack have a major influence on spring streamflow in the ORB. Furthermore, the importance of using an appropriate frozen soil parameterization when modelling spring streamflows in cold regions was confirmed. Event attribution using CRCM5 showed that events such as the heavy April 2017 precipitation accumulation over the ORB are between two and three times as likely to occur in the present-day climate as in the pre-industrial climate. This increase in the risk of heavy precipitation is linked to increased atmospheric moisture due to warmer temperatures in the present-day climate, a direct consequence of anthropogenic emissions, rather than changes in rain-generating mechanisms or circulation patterns. Warmer temperatures in the present-day climate also reduce early-spring snowpack in the ORB, offsetting the increase in rainfall and resulting in no discernible change to the likelihood of extreme surface runoff.", "author" : [ { "dropping-particle" : "", "family" : "Teufel", "given" : "Bernardo", "non-dropping-particle" : "", "parse-names" : false, "suffix" : "" }, { "dropping-particle" : "", "family" : "Sushama", "given" : "L", "non-dropping-particle" : "", "parse-names" : false, "suffix" : "" }, { "dropping-particle" : "", "family" : "Huziy", "given" : "O", "non-dropping-particle" : "", "parse-names" : false, "suffix" : "" }, { "dropping-particle" : "", "family" : "Diro", "given" : "G T", "non-dropping-particle" : "", "parse-names" : false, "suffix" : "" }, { "dropping-particle" : "", "family" : "Jeong", "given" : "D I", "non-dropping-particle" : "", "parse-names" : false, "suffix" : "" }, { "dropping-particle" : "", "family" : "Winger", "given" : "K", "non-dropping-particle" : "", "parse-names" : false, "suffix" : "" }, { "dropping-particle" : "", "family" : "Garnaud", "given" : "C", "non-dropping-particle" : "", "parse-names" : false, "suffix" : "" }, { "dropping-particle" : "", "family" : "Elia", "given" : "R", "non-dropping-particle" : "de", "parse-names" : false, "suffix" : "" }, { "dropping-particle" : "", "family" : "Zwiers", "given" : "F W", "non-dropping-particle" : "", "parse-names" : false, "suffix" : "" }, { "dropping-particle" : "", "family" : "Matthews", "given" : "H D", "non-dropping-particle" : "", "parse-names" : false, "suffix" : "" }, { "dropping-particle" : "", "family" : "Nguyen", "given" : "V.-T.-V.", "non-dropping-particle" : "", "parse-names" : false, "suffix" : "" } ], "container-title" : "Climate Dynamics", "id" : "ITEM-4", "issue" : "7-8", "issued" : { "date-parts" : [ [ "2019", "4", "14" ] ] }, "page" : "4193-4206", "title" : "Investigation of the mechanisms leading to the 2017 Montreal flood", "translator" : [ { "dropping-particle" : "", "family" : "S2296", "given" : "", "non-dropping-particle" : "", "parse-names" : false, "suffix" : "" } ], "type" : "article-journal", "volume" : "52" }, "uris" : [ "http://www.mendeley.com/documents/?uuid=b5dc3d1c-0319-43dc-98cd-a5021a4b9441" ] }, { "id" : "ITEM-5", "itemData" : { "DOI" : "10.1007/s00382-015-2613-2", "author" : [ { "dropping-particle" : "", "family" : "Cho", "given" : "C", "non-dropping-particle" : "", "parse-names" : false, "suffix" : "" }, { "dropping-particle" : "", "family" : "Li", "given" : "R", "non-dropping-particle" : "", "parse-names" : false, "suffix" : "" }, { "dropping-particle" : "", "family" : "Wang", "given" : "S.-Y.", "non-dropping-particle" : "", "parse-names" : false, "suffix" : "" }, { "dropping-particle" : "", "family" : "Yoon", "given" : "J.-H.", "non-dropping-particle" : "", "parse-names" : false, "suffix" : "" }, { "dropping-particle" : "", "family" : "Gillies", "given" : "R R", "non-dropping-particle" : "", "parse-names" : false, "suffix" : "" } ], "container-title" : "Climate Dynamics", "id" : "ITEM-5", "issue" : "3-4", "issued" : { "date-parts" : [ [ "2016" ] ] }, "note" : "From Duplicate 1 (Anthropogenic footprint of climate change in the June 2013 northern India flood - Cho, C; Li, R; Wang, S.-Y.; Yoon, J.-H.; Gillies, R R)\n\nFrom Duplicate 1 (Anthropogenic footprint of climate change in the June 2013 northern India flood - Cho, C; Li, R; Wang, S.-Y.; Yoon, J.-H.; Gillies,</w:instrText>
      </w:r>
      <w:r w:rsidR="00FF6231" w:rsidRPr="006A2665">
        <w:rPr>
          <w:rFonts w:cs="Times New Roman"/>
        </w:rPr>
        <w:instrText xml:space="preserve"> R R)\n\nFrom Duplicate 1 (Anthropogenic footprint of climate change in the June 2013 northern India flood - Cho, C; Li, R; Wang, S.-Y.; Yoon, J.-H.; Gillies, R R)\n\ncited By 21\n\nFrom Duplicate 2 (Anthropogenic footprint of climate change in the June 2013 northern India flood - Cho, C; Li, R; Wang, S.-Y.; Yoon, J.-H.; Gillies, R R)\n\ncited By 21\n\nFrom Duplicate 2 (Anthropogenic footprint of climate change in the June 2013 northern India flood - Cho, C; Li, R; Wang, S.-Y.; Yoon, J.-H.; Gillies, R R)\n\ncited By 21", "page" : "797-805", "title" : "Anthropogenic footprint of climate change in the June 2013 northern India flood", "translator" : [ { "dropping-particle" : "", "family" : "S2468", "given" : "", "non-dropping-particle" : "", "parse-names" : false, "suffix" : "" } ], "type" : "article-journal", "volume" : "46" }, "uris" : [ "http://www.mendeley.com/documents/?uuid=3333aa7e-c60f-4caf-bac9-5320a4ba0e3b" ] } ], "mendeley" : { "formattedCitation" : "(Cho et al., 2016; Pall et al., 2017; van der Wiel et al., 2017; Philip et al., 2018a; Teufel et al., 2019)", "plainTextFormattedCitation" : "(Cho et al., 2016; Pall et al., 2017; van der Wiel et al., 2017; Philip et al., 2018a; Teufel et al., 2019)", "previouslyFormattedCitation" : "(Cho et al., 2016; Pall et al., 2017; van der Wiel et al., 2017; Philip et al., 2018a; Teufel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Cho et al., 2016; Pall et al., 2017; van der Wiel et al., 2017; Philip et al., 2018a; Teufel et al., 2019)</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Factors such as land cover change and river management can also increase the </w:t>
      </w:r>
      <w:r w:rsidR="00AF0EAB" w:rsidRPr="00D424AA">
        <w:rPr>
          <w:rFonts w:cs="Times New Roman"/>
          <w:lang w:val="en-GB"/>
        </w:rPr>
        <w:t>probability</w:t>
      </w:r>
      <w:r w:rsidRPr="00D424AA">
        <w:rPr>
          <w:rFonts w:cs="Times New Roman"/>
          <w:lang w:val="en-GB"/>
        </w:rPr>
        <w:t xml:space="preserve"> of high floods </w:t>
      </w:r>
      <w:r w:rsidRPr="00D424AA">
        <w:rPr>
          <w:rFonts w:cs="Times New Roman"/>
          <w:lang w:val="en-GB"/>
        </w:rPr>
        <w:fldChar w:fldCharType="begin" w:fldLock="1"/>
      </w:r>
      <w:r w:rsidR="00FF6231">
        <w:rPr>
          <w:rFonts w:cs="Times New Roman"/>
          <w:lang w:val="en-GB"/>
        </w:rPr>
        <w:instrText>ADDIN CSL_CITATION { "citationItems" : [ { "id" : "ITEM-1", "itemData" : { "DOI" : "10.1175/BAMS-D-19-0105.1", "author" : [ { "dropping-particle" : "", "family" : "Ji", "given" : "Peng", "non-dropping-particle" : "", "parse-names" : false, "suffix" : "" }, { "dropping-particle" : "", "family" : "Yuan", "given" : "Xing", "non-dropping-particle" : "", "parse-names" : false, "suffix" : "" }, { "dropping-particle" : "", "family" : "Jiao", "given" : "Yang", "non-dropping-particle" : "", "parse-names" : false, "suffix" : "" }, { "dropping-particle" : "", "family" : "Wang", "given" : "Chunqing", "non-dropping-particle" : "", "parse-names" : false, "suffix" : "" }, { "dropping-particle" : "", "family" : "Han", "given" : "Shuai", "non-dropping-particle" : "", "parse-names" : false, "suffix" : "" }, { "dropping-particle" : "", "family" : "Shi", "given" : "Chunxiang", "non-dropping-particle" : "", "parse-names" : false, "suffix" : "" } ], "container-title" : "Bulletin of the American Meteorological Society", "id" : "ITEM-1", "issue" : "January", "issued" : { "date-parts" : [ [ "2020" ] ] }, "title" : "Anthropogenic contributions to the 2018 extreme flooding over upper Yellow River basin in China", "translator" : [ { "dropping-particle" : "", "family" : "S2535", "given" : "", "non-dropping-particle" : "", "parse-names" : false, "suffix" : "" } ], "type" : "article-journal" }, "uris" : [ "http://www.mendeley.com/documents/?uuid=94b3b6c5-7348-4aea-91d7-118d9597a2c5" ] } ], "mendeley" : { "formattedCitation" : "(Ji et al., 2020)", "plainTextFormattedCitation" : "(Ji et al., 2020)", "previouslyFormattedCitation" : "(J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Ji et al., 2020)</w:t>
      </w:r>
      <w:r w:rsidRPr="00D424AA">
        <w:rPr>
          <w:rFonts w:cs="Times New Roman"/>
          <w:lang w:val="en-GB"/>
        </w:rPr>
        <w:fldChar w:fldCharType="end"/>
      </w:r>
      <w:r w:rsidRPr="00841A35">
        <w:rPr>
          <w:rFonts w:cs="Times New Roman"/>
          <w:lang w:val="en-GB"/>
        </w:rPr>
        <w:t xml:space="preserve">. These, along with model uncertainties and the lack of studies overall, suggest a </w:t>
      </w:r>
      <w:r w:rsidRPr="00D424AA">
        <w:rPr>
          <w:rFonts w:cs="Times New Roman"/>
          <w:i/>
          <w:lang w:val="en-GB"/>
        </w:rPr>
        <w:t>low confidence</w:t>
      </w:r>
      <w:r w:rsidRPr="00D424AA">
        <w:rPr>
          <w:rFonts w:cs="Times New Roman"/>
          <w:lang w:val="en-GB"/>
        </w:rPr>
        <w:t xml:space="preserve"> in general statements to attribute changes in flood events to anthropogenic climate change. Some individual regions have been well studied, which allows for </w:t>
      </w:r>
      <w:r w:rsidRPr="00D424AA">
        <w:rPr>
          <w:rFonts w:cs="Times New Roman"/>
          <w:i/>
          <w:lang w:val="en-GB"/>
        </w:rPr>
        <w:t>high confidence</w:t>
      </w:r>
      <w:r w:rsidRPr="00D424AA">
        <w:rPr>
          <w:rFonts w:cs="Times New Roman"/>
          <w:lang w:val="en-GB"/>
        </w:rPr>
        <w:t xml:space="preserve"> in the attribution of increased flooding in these cases (Section 11.9 table). For example, flooding in the UK following increased winter precipitation </w:t>
      </w:r>
      <w:r w:rsidRPr="00D424AA">
        <w:rPr>
          <w:rFonts w:cs="Times New Roman"/>
          <w:lang w:val="en-GB"/>
        </w:rPr>
        <w:fldChar w:fldCharType="begin" w:fldLock="1"/>
      </w:r>
      <w:r w:rsidR="007D2D56">
        <w:rPr>
          <w:rFonts w:cs="Times New Roman"/>
          <w:lang w:val="en-GB"/>
        </w:rPr>
        <w:instrText>ADDIN CSL_CITATION { "citationItems" : [ { "id" : "ITEM-1", "itemData" : { "DOI" : "10.1038/nclimate2927", "ISSN" : "1758-678X",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1", "issue" : "6", "issued" : { "date-parts" : [ [ "2016", "6", "1" ] ] }, "page" : "627-634", "title" : "Human influence on climate in the 2014 southern England winter floods and their impacts", "translator" : [ { "dropping-particle" : "", "family" : "S379", "given" : "", "non-dropping-particle" : "", "parse-names" : false, "suffix" : "" } ], "type" : "article-journal", "volume" : "6" }, "uris" : [ "http://www.mendeley.com/documents/?uuid=9f30d715-1548-491d-b012-df495a0aee4a" ] }, { "id" : "ITEM-2", "itemData" : { "DOI" : "10.1007/s10584-018-2145-y", "ISSN" : "1573-1480", "abstract" : "The potential impact of climate change on hydrological extremes is of increasing concern across the globe. Here, a national-scale grid-based hydrological model is used to investigate historical trends and potential future changes in low flow frequency across Great Britain. The historical analyses use both observational data (1891\u20132015) and ensemble data from a regional climate model (1900\u20132006). The results show relatively few significant trends in historical low flows (2- or 20-year return period), whether based on 7- or 30-day annual minima. Significant negative trends seen in some limited parts of the country when using observational data are generally not seen when using climate model data. The future analyses use climate model ensemble data for both near future and far future time periods (2020\u20132049 and 2070\u20132099 respectively), which are compared to a baseline sub-period from the historical ensemble (1975\u20132004). The results show future reductions in low flows, which are generally larger in the south of the country, at the higher (20-year) return period, and for the later time period. Reductions are more limited if the estimates of future potential evaporation include the effect of increased carbon dioxide concentrations on stomatal resistance. Such reductions in river flow could have significant impacts on the aquatic environment and on agriculture, and present a challenge for water managers, especially as reductions in water supply are likely to occur alongside increases in demand.", "author" : [ { "dropping-particle" : "", "family" : "Kay", "given" : "A L", "non-dropping-particle" : "", "parse-names" : false, "suffix" : "" }, { "dropping-particle" : "", "family" : "Bell", "given" : "V A", "non-dropping-particle" : "", "parse-names" : false, "suffix" : "" }, { "dropping-particle" : "", "family" : "Guillod", "given" : "B P", "non-dropping-particle" : "", "parse-names" : false, "suffix" : "" }, { "dropping-particle" : "", "family" : "Jones", "given" : "R G", "non-dropping-particle" : "", "parse-names" : false, "suffix" : "" }, { "dropping-particle" : "", "family" : "Rudd", "given" : "A C", "non-dropping-particle" : "", "parse-names" : false, "suffix" : "" } ], "container-title" : "Climatic Change", "id" : "ITEM-2", "issue" : "3", "issued" : { "date-parts" : [ [ "2018" ] ] }, "page" : "585-599", "title" : "National-scale analysis of low flow frequency: historical trends and potential future changes", "translator" : [ { "dropping-particle" : "", "family" : "S736", "given" : "", "non-dropping-particle" : "", "parse-names" : false, "suffix" : "" } ], "type" : "article-journal", "volume" : "147" }, "uris" : [ "http://www.mendeley.com/documents/?uuid=84fcf862-2275-43a2-b1f4-2c97ba535687" ] } ], "mendeley" : { "formattedCitation" : "(Schaller et al., 2016; Kay et al., 2018)", "plainTextFormattedCitation" : "(Schaller et al., 2016; Kay et al., 2018)", "previouslyFormattedCitation" : "(Schaller et al., 2016; Kay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aller et al., 2016; Kay et al., 2018)</w:t>
      </w:r>
      <w:r w:rsidRPr="00D424AA">
        <w:rPr>
          <w:rFonts w:cs="Times New Roman"/>
          <w:lang w:val="en-GB"/>
        </w:rPr>
        <w:fldChar w:fldCharType="end"/>
      </w:r>
      <w:r w:rsidRPr="00841A35">
        <w:rPr>
          <w:rFonts w:cs="Times New Roman"/>
          <w:lang w:val="en-GB"/>
        </w:rPr>
        <w:t xml:space="preserve"> can be attributed to anthropogenic climate change </w:t>
      </w:r>
      <w:r w:rsidRPr="00D424AA">
        <w:rPr>
          <w:rFonts w:cs="Times New Roman"/>
          <w:lang w:val="en-GB"/>
        </w:rPr>
        <w:fldChar w:fldCharType="begin" w:fldLock="1"/>
      </w:r>
      <w:r w:rsidR="007D2D56">
        <w:rPr>
          <w:rFonts w:cs="Times New Roman"/>
          <w:lang w:val="en-GB"/>
        </w:rPr>
        <w:instrText>ADDIN CSL_CITATION { "citationItems" : [ { "id" : "ITEM-1", "itemData" : { "DOI" : "10.1038/nclimate2927", "ISSN" : "1758-678X",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1", "issue" : "6", "issued" : { "date-parts" : [ [ "2016", "6", "1" ] ] }, "page" : "627-634", "title" : "Human influence on climate in the 2014 southern England winter floods and their impacts", "translator" : [ { "dropping-particle" : "", "family" : "S379", "given" : "", "non-dropping-particle" : "", "parse-names" : false, "suffix" : "" } ], "type" : "article-journal", "volume" : "6" }, "uris" : [ "http://www.mendeley.com/documents/?uuid=9f30d715-1548-491d-b012-df495a0aee4a" ] }, { "id" : "ITEM-2", "itemData" : { "DOI" : "10.1088/1748-9326/11/11/114009", "ISSN" : "1748-9326", "abstract" : "We present a new method that allows a separation of the attribution of human influence in extreme events into changes in atmospheric flows and changes in other processes. Assuming two data sets of model simulations or observations representing a natural, or \u2018counter-factual\u2019 climate, and the actual, or \u2018factual\u2019 climate, we show how flow analogs used across data sets can provide quantitative estimates of each contribution to the changes in probabilities of extreme events. We apply this method to the extreme January precipitation amounts in Southern UK such as were observed in the winter of 2013/2014. Using large ensembles of an atmospheric model forced by factual and counterfactual sea surface temperatures, we demonstrate that about a third of the increase in January precipitation amounts can be attributed to changes in weather circulation patterns and two thirds of the increase to thermodynamic changes. This method can be generalized to many classes of events and regions and provides, in the above case study, similar results to those obtained in Schaller et al (2016 Nat. Clim. Change 6 [http://dx.doi.org/10.1038/nclimate2927] 627\u201334 ) who used a simple circulation index, describing only a local feature of the circulation, as in other methods using circulation indices (van Ulden and van Oldenborgh 2006 Atmos. Chem. Phys. 6 [http://dx.doi.org/10.5194/acp-6-863-2006] 863\u201381 ).", "author" : [ { "dropping-particle" : "", "family" : "Vautard", "given" : "R", "non-dropping-particle" : "", "parse-names" : false, "suffix" : "" }, { "dropping-particle" : "", "family" : "Yiou", "given" : "P", "non-dropping-particle" : "", "parse-names" : false, "suffix" : "" }, { "dropping-particle" : "", "family" : "Otto", "given" : "F", "non-dropping-particle" : "", "parse-names" : false, "suffix" : "" }, { "dropping-particle" : "", "family" : "Stott", "given" : "P", "non-dropping-particle" : "", "parse-names" : false, "suffix" : "" }, { "dropping-particle" : "", "family" : "Christidis", "given" : "N", "non-dropping-particle" : "", "parse-names" : false, "suffix" : "" }, { "dropping-particle" : "van", "family" : "Oldenborgh", "given" : "G J", "non-dropping-particle" : "", "parse-names" : false, "suffix" : "" }, { "dropping-particle" : "", "family" : "Schaller", "given" : "N", "non-dropping-particle" : "", "parse-names" : false, "suffix" : "" } ], "container-title" : "Environmental Research Letters", "id" : "ITEM-2", "issue" : "11", "issued" : { "date-parts" : [ [ "2016", "11", "1" ] ] }, "page" : "114009", "publisher" : "IOP Publishing", "title" : "Attribution of human-induced dynamical and thermodynamical contributions in extreme weather events", "translator" : [ { "dropping-particle" : "", "family" : "S1558", "given" : "", "non-dropping-particle" : "", "parse-names" : false, "suffix" : "" } ], "type" : "article-journal", "volume" : "11" }, "uris" : [ "http://www.mendeley.com/documents/?uuid=38897816-558e-4be8-89e0-9285f46e82db" ] }, { "id" : "ITEM-3", "itemData" : { "DOI" : "10.5194/ascmo-3-17-2017", "author" : [ { "dropping-particle" : "", "family" : "Yiou", "given" : "P", "non-dropping-particle" : "", "parse-names" : false, "suffix" : "" }, { "dropping-particle" : "", "family" : "J\u00e9z\u00e9quel", "given" : "A", "non-dropping-particle" : "", "parse-names" : false, "suffix" : "" }, { "dropping-particle" : "", "family" : "Naveau", "given" : "P", "non-dropping-particle" : "", "parse-names" : false, "suffix" : "" }, { "dropping-particle" : "", "family" : "Otto", "given" : "F E L", "non-dropping-particle" : "", "parse-names" : false, "suffix" : "" }, { "dropping-particle" : "", "family" : "Vautard", "given" : "R", "non-dropping-particle" : "", "parse-names" : false, "suffix" : "" }, { "dropping-particle" : "", "family" : "Vrac", "given" : "M", "non-dropping-particle" : "", "parse-names" : false, "suffix" : "" } ], "container-title" : "Advances in Statistical Climatology, Meteorology and Oceanography", "id" : "ITEM-3", "issue" : "1", "issued" : { "date-parts" : [ [ "2017" ] ] }, "page" : "17-31", "title" : "A statistical framework for conditional extreme event attribution", "translator" : [ { "dropping-particle" : "", "family" : "S382", "given" : "", "non-dropping-particle" : "", "parse-names" : false, "suffix" : "" } ], "type" : "article-journal", "volume" : "3" }, "uris" : [ "http://www.mendeley.com/documents/?uuid=890f969c-9cb3-4dd1-8ba1-347b79075c09" ] }, { "id" : "ITEM-4", "itemData" : { "DOI" : "10.1088/1748-9326/aa9663", "ISSN" : "1748-9326", "author" : [ { "dropping-particle" : "", "family" : "Otto", "given" : "Friederike E L", "non-dropping-particle" : "", "parse-names" : false, "suffix" : "" }, { "dropping-particle" : "", "family" : "Wiel", "given" : "Karin", "non-dropping-particle" : "van der", "parse-names" : false, "suffix" : "" }, { "dropping-particle" : "", "family" : "Oldenborgh", "given" : "Geert Jan", "non-dropping-particle" : "van", "parse-names" : false, "suffix" : "" }, { "dropping-particle" : "", "family" : "Philip", "given" : "Sjoukje", "non-dropping-particle" : "", "parse-names" : false, "suffix" : "" }, { "dropping-particle" : "", "family" : "Kew</w:instrText>
      </w:r>
      <w:r w:rsidR="007D2D56" w:rsidRPr="00B549EC">
        <w:rPr>
          <w:rFonts w:cs="Times New Roman"/>
        </w:rPr>
        <w:instrText>", "given" : "Sarah F", "non-dropping-particle" : "", "parse-names" : false, "suffix" : "" }, { "dropping-particle" : "", "family" : "Uhe", "given" : "Peter", "non-dropping-particle" : "", "parse-names" : false, "suffix" : "" }, { "dropping-particle" : "", "family" : "Cullen", "given" : "Heidi", "non-dropping-particle" : "", "parse-names" : false, "suffix" : "" } ], "container-title" : "Environmental Research Letters", "id" : "ITEM-4", "issue" : "2", "issued" : { "date-parts" : [ [ "2018", "2", "1" ] ] }, "page" : "024006", "title" : "Climate change increases the probability of heavy rains in Northern England/Southern Scotland like those of storm Desmond\u2014a real-time event attribution revisited", "translator" : [ { "dropping-particle" : "", "family" : "S378", "given" : "", "non-dropping-particle" : "", "parse-names" : false, "suffix" : "" } ], "type" : "article-journal", "volume" : "13" }, "uris" : [ "http://www.mendeley.com/documents/?uuid=ec9148f7-c5e0-4a9a-8a37-ce071eeaf1ab" ] } ], "mendeley" : { "formattedCitation" : "(Schaller et al., 2016; Vautard et al., 2016; Yiou et al., 2017; Otto et al., 2018b)", "plainTextFormattedCitation" : "(Schaller et al., 2016; Vautard et al., 2016; Yiou et al., 2017; Otto et al., 2018b)", "previouslyFormattedCitation" : "(Schaller et al., 2016; Vautard et al., 2016; Yiou et al., 2017; Otto et al., 2018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Schaller et al., 2016; Vautard et al., 2016; Yiou et al., 2017; Otto et al., 2018b)</w:t>
      </w:r>
      <w:r w:rsidRPr="00D424AA">
        <w:rPr>
          <w:rFonts w:cs="Times New Roman"/>
          <w:lang w:val="en-GB"/>
        </w:rPr>
        <w:fldChar w:fldCharType="end"/>
      </w:r>
      <w:r w:rsidRPr="00841A35">
        <w:rPr>
          <w:rFonts w:cs="Times New Roman"/>
          <w:lang w:val="nb-NO"/>
        </w:rPr>
        <w:t xml:space="preserve">. </w:t>
      </w:r>
    </w:p>
    <w:p w14:paraId="5FED525D" w14:textId="77777777" w:rsidR="00BA3BBB" w:rsidRPr="00D424AA" w:rsidRDefault="00BA3BBB" w:rsidP="00D424AA">
      <w:pPr>
        <w:pStyle w:val="AR6BodyText"/>
        <w:rPr>
          <w:rFonts w:cs="Times New Roman"/>
          <w:lang w:val="nb-NO"/>
        </w:rPr>
      </w:pPr>
    </w:p>
    <w:p w14:paraId="2E7D94F9" w14:textId="1F608195" w:rsidR="00BA3BBB" w:rsidRPr="00D424AA" w:rsidRDefault="00BA3BBB" w:rsidP="00D424AA">
      <w:pPr>
        <w:pStyle w:val="AR6BodyText"/>
        <w:rPr>
          <w:rFonts w:cs="Times New Roman"/>
          <w:lang w:val="en-GB"/>
        </w:rPr>
      </w:pPr>
      <w:r w:rsidRPr="00D424AA">
        <w:rPr>
          <w:rFonts w:cs="Times New Roman"/>
          <w:lang w:val="en-GB"/>
        </w:rPr>
        <w:t xml:space="preserve">Attributing changes in heavy precipitation to anthropogenic activities (Section 11.4.4) cannot be readily translated to attributing changes in floods to human activities, because precipitation is only one of the multiple factors, albeit an important one, that affect floods. For example, </w:t>
      </w:r>
      <w:r w:rsidRPr="00D424AA">
        <w:rPr>
          <w:rFonts w:cs="Times New Roman"/>
          <w:lang w:val="en-GB"/>
        </w:rPr>
        <w:fldChar w:fldCharType="begin" w:fldLock="1"/>
      </w:r>
      <w:r w:rsidR="00FF6231">
        <w:rPr>
          <w:rFonts w:cs="Times New Roman"/>
          <w:lang w:val="en-GB"/>
        </w:rPr>
        <w:instrText>ADDIN CSL_CITATION { "citationItems" : [ { "id" : "ITEM-1", "itemData" : { "DOI" : "10.1007/s00382-016-3239-8", "ISSN" : "0930-7575", "author" : [ { "dropping-particle" : "", "family" : "Teufel", "given" : "Bernardo", "non-dropping-particle" : "", "parse-names" : false, "suffix" : "" }, { "dropping-particle" : "", "family" : "Diro", "given" : "G T", "non-dropping-particle" : "", "parse-names" : false, "suffix" : "" }, { "dropping-particle" : "", "family" : "Whan", "given" : "K", "non-dropping-particle" : "", "parse-names" : false, "suffix" : "" }, { "dropping-particle" : "", "family" : "Milrad", "given" : "S M", "non-dropping-particle" : "", "parse-names" : false, "suffix" : "" }, { "dropping-particle" : "", "family" : "Jeong", "given" : "D I", "non-dropping-particle" : "", "parse-names" : false, "suffix" : "" }, { "dropping-particle" : "", "family" : "Ganji", "given" : "A", "non-dropping-particle" : "", "parse-names" : false, "suffix" : "" }, { "dropping-particle" : "", "family" : "Huziy", "given" : "O", "non-dropping-particle" : "", "parse-names" : false, "suffix" : "" }, { "dropping-particle" : "", "family" : "Winger", "given" : "K", "non-dropping-particle" : "", "parse-names" : false, "suffix" : "" }, { "dropping-particle" : "", "family" : "Gyakum", "given" : "J R", "non-dropping-particle" : "", "parse-names" : false, "suffix" : "" }, { "dropping-particle" : "", "family" : "Elia", "given" : "R", "non-dropping-particle" : "de", "parse-names" : false, "suffix" : "" }, { "dropping-particle" : "", "family" : "Zwiers", "given" : "F W", "non-dropping-particle" : "", "parse-names" : false, "suffix" : "" }, { "dropping-particle" : "", "family" : "Sushama", "given" : "L", "non-dropping-particle" : "", "parse-names" : false, "suffix" : "" } ], "container-title" : "Climate Dynamics", "id" : "ITEM-1", "issue" : "9-10", "issued" : { "date-parts" : [ [ "2017", "5", "23" ] ] }, "page" : "2881-2899", "title" : "Investigation of the 2013 Alberta flood from weather and climate perspectives", "translator" : [ { "dropping-particle" : "", "family" : "S2005", "given" : "", "non-dropping-particle" : "", "parse-names" : false, "suffix" : "" } ], "type" : "article-journal", "volume" : "48" }, "uris" : [ "http://www.mendeley.com/documents/?uuid=e025438e-a373-45e5-9c71-d7fb443df9bc" ] } ], "mendeley" : { "formattedCitation" : "(Teufel et al., 2017)", "manualFormatting" : "Teufel et al. (2017)", "plainTextFormattedCitation" : "(Teufel et al., 2017)", "previouslyFormattedCitation" : "(Teufel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eufel et al. (2017)</w:t>
      </w:r>
      <w:r w:rsidRPr="00D424AA">
        <w:rPr>
          <w:rFonts w:cs="Times New Roman"/>
          <w:lang w:val="en-GB"/>
        </w:rPr>
        <w:fldChar w:fldCharType="end"/>
      </w:r>
      <w:r w:rsidRPr="00841A35">
        <w:rPr>
          <w:rFonts w:cs="Times New Roman"/>
          <w:lang w:val="en-GB"/>
        </w:rPr>
        <w:t xml:space="preserve"> showed that while human influence increased the odds of the flood-producing rainfall for the 2013 Alberta flood in Canada, it was not detected to have influenced the probability of the flood itself. </w:t>
      </w:r>
      <w:r w:rsidRPr="00D424AA">
        <w:rPr>
          <w:rFonts w:cs="Times New Roman"/>
          <w:lang w:val="en-GB"/>
        </w:rPr>
        <w:fldChar w:fldCharType="begin" w:fldLock="1"/>
      </w:r>
      <w:r w:rsidR="007D2D56">
        <w:rPr>
          <w:rFonts w:cs="Times New Roman"/>
          <w:lang w:val="en-GB"/>
        </w:rPr>
        <w:instrText>ADDIN CSL_CITATION { "citationItems" : [ { "id" : "ITEM-1", "itemData" : { "DOI" : "10.1038/nclimate2927", "ISSN" : "1758-678X",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1", "issue" : "6", "issued" : { "date-parts" : [ [ "2016", "6", "1" ] ] }, "page" : "627-634", "title" : "Human influence on climate in the 2014 southern England winter floods and their impacts", "translator" : [ { "dropping-particle" : "", "family" : "S379", "given" : "", "non-dropping-particle" : "", "parse-names" : false, "suffix" : "" } ], "type" : "article-journal", "volume" : "6" }, "uris" : [ "http://www.mendeley.com/documents/?uuid=337a3fe7-910e-488f-90dd-7ff2d182d208", "http://www.mendeley.com/documents/?uuid=9f30d715-1548-491d-b012-df495a0aee4a" ] } ], "mendeley" : { "formattedCitation" : "(Schaller et al., 2016)", "manualFormatting" : "Schaller et al. (2016)", "plainTextFormattedCitation" : "(Schaller et al., 2016)", "previouslyFormattedCitation" : "(Schaller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aller et al. (2016)</w:t>
      </w:r>
      <w:r w:rsidRPr="00D424AA">
        <w:rPr>
          <w:rFonts w:cs="Times New Roman"/>
          <w:lang w:val="en-GB"/>
        </w:rPr>
        <w:fldChar w:fldCharType="end"/>
      </w:r>
      <w:r w:rsidRPr="00841A35">
        <w:rPr>
          <w:rFonts w:cs="Times New Roman"/>
          <w:lang w:val="en-GB"/>
        </w:rPr>
        <w:t xml:space="preserve"> showed human influence on the increase in the probability of heavy precipitation translated linearly into an increase in the resulting river flow of the Thames in winter 2014, but its contribution to th</w:t>
      </w:r>
      <w:r w:rsidRPr="00D424AA">
        <w:rPr>
          <w:rFonts w:cs="Times New Roman"/>
          <w:lang w:val="en-GB"/>
        </w:rPr>
        <w:t xml:space="preserve">e inundation was inconclusive. </w:t>
      </w:r>
    </w:p>
    <w:p w14:paraId="22C8F079" w14:textId="77777777" w:rsidR="00BA3BBB" w:rsidRPr="00D424AA" w:rsidRDefault="00BA3BBB" w:rsidP="00D424AA">
      <w:pPr>
        <w:pStyle w:val="AR6BodyText"/>
        <w:rPr>
          <w:rFonts w:cs="Times New Roman"/>
          <w:lang w:val="en-GB"/>
        </w:rPr>
      </w:pPr>
    </w:p>
    <w:p w14:paraId="4233C160" w14:textId="68A870E8" w:rsidR="00BA3BBB" w:rsidRPr="00D424AA" w:rsidRDefault="00BA3BBB" w:rsidP="00D424AA">
      <w:pPr>
        <w:pStyle w:val="AR6BodyText"/>
        <w:rPr>
          <w:rFonts w:cs="Times New Roman"/>
          <w:lang w:val="en-GB"/>
        </w:rPr>
      </w:pPr>
      <w:r w:rsidRPr="00D424AA">
        <w:rPr>
          <w:rFonts w:cs="Times New Roman"/>
          <w:lang w:val="en-GB"/>
        </w:rPr>
        <w:fldChar w:fldCharType="begin" w:fldLock="1"/>
      </w:r>
      <w:r w:rsidR="00FF6231">
        <w:rPr>
          <w:rFonts w:cs="Times New Roman"/>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21)", "manualFormatting" : "Gudmundsson et al. (2021)", "plainTextFormattedCitation" : "(Gudmundsson et al., 2021)", "previouslyFormattedCitation" : "(Gudmundsson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dmundsson et al. (2021)</w:t>
      </w:r>
      <w:r w:rsidRPr="00D424AA">
        <w:rPr>
          <w:rFonts w:cs="Times New Roman"/>
          <w:lang w:val="en-GB"/>
        </w:rPr>
        <w:fldChar w:fldCharType="end"/>
      </w:r>
      <w:r w:rsidRPr="00841A35">
        <w:rPr>
          <w:rFonts w:cs="Times New Roman"/>
          <w:lang w:val="en-GB"/>
        </w:rPr>
        <w:t xml:space="preserve"> compared the spatial pat</w:t>
      </w:r>
      <w:r w:rsidRPr="00D424AA">
        <w:rPr>
          <w:rFonts w:cs="Times New Roman"/>
          <w:lang w:val="en-GB"/>
        </w:rPr>
        <w:t>tern of the observed regional trends in high river flows (&gt; 90</w:t>
      </w:r>
      <w:r w:rsidRPr="00D424AA">
        <w:rPr>
          <w:rFonts w:cs="Times New Roman"/>
          <w:vertAlign w:val="superscript"/>
          <w:lang w:val="en-GB"/>
        </w:rPr>
        <w:t>th</w:t>
      </w:r>
      <w:r w:rsidRPr="00D424AA">
        <w:rPr>
          <w:rFonts w:cs="Times New Roman"/>
          <w:lang w:val="en-GB"/>
        </w:rPr>
        <w:t xml:space="preserve"> percentile) over 1971-2010 with those simulated by global hydrological models driven by outputs of climate models under all historical forcing and with pre-industrial climate model simulations. They found complex spatial patterns of extreme river flow trends. They also found the observed spatial patterns of trends can be reproduced only if anthropogenic climate change is considered and that simulated effects of water and land management cannot reproduce the observed spatial pattern of trends. As there is only one study and multiple caveats, including relatively poor observational data coverage, </w:t>
      </w:r>
      <w:bookmarkStart w:id="1971" w:name="_Hlk64100808"/>
      <w:r w:rsidRPr="00D424AA">
        <w:rPr>
          <w:rFonts w:cs="Times New Roman"/>
          <w:lang w:val="en-GB"/>
        </w:rPr>
        <w:t xml:space="preserve">there is </w:t>
      </w:r>
      <w:r w:rsidRPr="00D424AA">
        <w:rPr>
          <w:rFonts w:cs="Times New Roman"/>
          <w:i/>
          <w:lang w:val="en-GB"/>
        </w:rPr>
        <w:t>low confidence</w:t>
      </w:r>
      <w:r w:rsidRPr="00D424AA">
        <w:rPr>
          <w:rFonts w:cs="Times New Roman"/>
          <w:lang w:val="en-GB"/>
        </w:rPr>
        <w:t xml:space="preserve"> about human influence on the changes in high river flows on the global scale</w:t>
      </w:r>
      <w:bookmarkEnd w:id="1971"/>
      <w:r w:rsidRPr="00D424AA">
        <w:rPr>
          <w:rFonts w:cs="Times New Roman"/>
          <w:lang w:val="en-GB"/>
        </w:rPr>
        <w:t xml:space="preserve">. </w:t>
      </w:r>
    </w:p>
    <w:p w14:paraId="568E58F7" w14:textId="77777777" w:rsidR="00BA3BBB" w:rsidRPr="00D424AA" w:rsidRDefault="00BA3BBB" w:rsidP="00D424AA">
      <w:pPr>
        <w:pStyle w:val="AR6BodyText"/>
        <w:rPr>
          <w:rFonts w:cs="Times New Roman"/>
          <w:lang w:val="en-GB"/>
        </w:rPr>
      </w:pPr>
    </w:p>
    <w:p w14:paraId="2DF7D472" w14:textId="75A5A5AE" w:rsidR="00BA3BBB" w:rsidRPr="00D506A9" w:rsidRDefault="006D1F63" w:rsidP="00D424AA">
      <w:pPr>
        <w:pStyle w:val="AR6BodyText"/>
        <w:rPr>
          <w:rFonts w:cs="Times New Roman"/>
          <w:lang w:val="en-GB"/>
        </w:rPr>
      </w:pPr>
      <w:r w:rsidRPr="00504BF7">
        <w:rPr>
          <w:rFonts w:cs="Times New Roman"/>
          <w:lang w:val="en-GB"/>
        </w:rPr>
        <w:t>In s</w:t>
      </w:r>
      <w:r w:rsidR="00BA3BBB" w:rsidRPr="00D506A9">
        <w:rPr>
          <w:rFonts w:cs="Times New Roman"/>
          <w:lang w:val="en-GB"/>
        </w:rPr>
        <w:t>ummary</w:t>
      </w:r>
      <w:r w:rsidRPr="00504BF7">
        <w:rPr>
          <w:rFonts w:cs="Times New Roman"/>
          <w:lang w:val="en-GB"/>
        </w:rPr>
        <w:t xml:space="preserve"> t</w:t>
      </w:r>
      <w:r w:rsidR="00BA3BBB" w:rsidRPr="00D506A9">
        <w:rPr>
          <w:rFonts w:cs="Times New Roman"/>
          <w:lang w:val="en-GB"/>
        </w:rPr>
        <w:t xml:space="preserve">here is </w:t>
      </w:r>
      <w:r w:rsidR="00BA3BBB" w:rsidRPr="00D506A9">
        <w:rPr>
          <w:rFonts w:cs="Times New Roman"/>
          <w:i/>
          <w:lang w:val="en-GB"/>
        </w:rPr>
        <w:t>low confidence</w:t>
      </w:r>
      <w:r w:rsidR="00BA3BBB" w:rsidRPr="00D506A9">
        <w:rPr>
          <w:rFonts w:cs="Times New Roman"/>
          <w:lang w:val="en-GB"/>
        </w:rPr>
        <w:t xml:space="preserve"> </w:t>
      </w:r>
      <w:r w:rsidRPr="00504BF7">
        <w:rPr>
          <w:rFonts w:cs="Times New Roman"/>
          <w:lang w:val="en-GB"/>
        </w:rPr>
        <w:t>in the</w:t>
      </w:r>
      <w:r w:rsidRPr="00D506A9">
        <w:rPr>
          <w:rFonts w:cs="Times New Roman"/>
          <w:lang w:val="en-GB"/>
        </w:rPr>
        <w:t xml:space="preserve"> </w:t>
      </w:r>
      <w:r w:rsidR="00BA3BBB" w:rsidRPr="00D506A9">
        <w:rPr>
          <w:rFonts w:cs="Times New Roman"/>
          <w:lang w:val="en-GB"/>
        </w:rPr>
        <w:t xml:space="preserve">human influence on the changes in high river flows on the global scale. </w:t>
      </w:r>
      <w:r w:rsidR="00BA3BBB" w:rsidRPr="00D506A9">
        <w:rPr>
          <w:rFonts w:cs="Times New Roman"/>
          <w:i/>
          <w:lang w:val="en-GB"/>
        </w:rPr>
        <w:t xml:space="preserve">Confidence </w:t>
      </w:r>
      <w:r w:rsidR="00BA3BBB" w:rsidRPr="00D506A9">
        <w:rPr>
          <w:rFonts w:cs="Times New Roman"/>
          <w:lang w:val="en-GB"/>
        </w:rPr>
        <w:t xml:space="preserve">is in general </w:t>
      </w:r>
      <w:r w:rsidR="00BA3BBB" w:rsidRPr="00D506A9">
        <w:rPr>
          <w:rFonts w:cs="Times New Roman"/>
          <w:i/>
          <w:lang w:val="en-GB"/>
        </w:rPr>
        <w:t xml:space="preserve">low </w:t>
      </w:r>
      <w:r w:rsidR="00BA3BBB" w:rsidRPr="00D506A9">
        <w:rPr>
          <w:rFonts w:cs="Times New Roman"/>
          <w:lang w:val="en-GB"/>
        </w:rPr>
        <w:t xml:space="preserve">in attributing changes in the probability or magnitude of flood events to human influence because of a limited number of studies and differences in the results of these studies, and large modelling uncertainties. </w:t>
      </w:r>
    </w:p>
    <w:p w14:paraId="179DF5A7" w14:textId="1E42522B" w:rsidR="00BA3BBB" w:rsidRDefault="00BA3BBB" w:rsidP="00D424AA">
      <w:pPr>
        <w:pStyle w:val="AR6BodyText"/>
        <w:rPr>
          <w:rFonts w:cs="Times New Roman"/>
          <w:lang w:val="en-GB"/>
        </w:rPr>
      </w:pPr>
    </w:p>
    <w:p w14:paraId="71570366" w14:textId="77777777" w:rsidR="0012500E" w:rsidRPr="00D424AA" w:rsidRDefault="0012500E" w:rsidP="00D424AA">
      <w:pPr>
        <w:pStyle w:val="AR6BodyText"/>
        <w:rPr>
          <w:rFonts w:cs="Times New Roman"/>
          <w:lang w:val="en-GB"/>
        </w:rPr>
      </w:pPr>
    </w:p>
    <w:p w14:paraId="21E5D226" w14:textId="77777777" w:rsidR="00BA3BBB" w:rsidRPr="00D424AA" w:rsidRDefault="00BA3BBB" w:rsidP="00D424AA">
      <w:pPr>
        <w:pStyle w:val="AR6Chap11Level21111"/>
        <w:rPr>
          <w:rFonts w:cs="Times New Roman"/>
          <w:lang w:val="en-GB"/>
        </w:rPr>
      </w:pPr>
      <w:bookmarkStart w:id="1972" w:name="_Toc520105800"/>
      <w:bookmarkStart w:id="1973" w:name="_Toc527303105"/>
      <w:bookmarkStart w:id="1974" w:name="_Toc5018249"/>
      <w:bookmarkStart w:id="1975" w:name="_Toc5603691"/>
      <w:bookmarkStart w:id="1976" w:name="_Toc6904547"/>
      <w:bookmarkStart w:id="1977" w:name="_Toc24546427"/>
      <w:bookmarkStart w:id="1978" w:name="_Toc56915247"/>
      <w:bookmarkStart w:id="1979" w:name="_Toc70703003"/>
      <w:bookmarkStart w:id="1980" w:name="_Toc29672889"/>
      <w:r w:rsidRPr="00D424AA">
        <w:rPr>
          <w:rFonts w:cs="Times New Roman"/>
          <w:lang w:val="en-GB"/>
        </w:rPr>
        <w:t>Future projections</w:t>
      </w:r>
      <w:bookmarkEnd w:id="1972"/>
      <w:bookmarkEnd w:id="1973"/>
      <w:bookmarkEnd w:id="1974"/>
      <w:bookmarkEnd w:id="1975"/>
      <w:bookmarkEnd w:id="1976"/>
      <w:bookmarkEnd w:id="1977"/>
      <w:bookmarkEnd w:id="1978"/>
      <w:bookmarkEnd w:id="1979"/>
      <w:r w:rsidRPr="00D424AA">
        <w:rPr>
          <w:rFonts w:cs="Times New Roman"/>
          <w:lang w:val="en-GB"/>
        </w:rPr>
        <w:t xml:space="preserve"> </w:t>
      </w:r>
      <w:bookmarkEnd w:id="1980"/>
    </w:p>
    <w:p w14:paraId="08BBC46A" w14:textId="77777777" w:rsidR="00BA3BBB" w:rsidRPr="00D424AA" w:rsidRDefault="00BA3BBB" w:rsidP="00D424AA">
      <w:pPr>
        <w:pStyle w:val="AR6BodyText"/>
        <w:rPr>
          <w:rFonts w:cs="Times New Roman"/>
          <w:lang w:val="en-GB"/>
        </w:rPr>
      </w:pPr>
    </w:p>
    <w:p w14:paraId="266ACA5C" w14:textId="78B19F3E" w:rsidR="00BA3BBB" w:rsidRPr="00D424AA" w:rsidRDefault="00BA3BBB" w:rsidP="00D424AA">
      <w:pPr>
        <w:pStyle w:val="AR6BodyText"/>
        <w:rPr>
          <w:rFonts w:cs="Times New Roman"/>
          <w:lang w:val="en-GB"/>
        </w:rPr>
      </w:pPr>
      <w:r w:rsidRPr="00D424AA">
        <w:rPr>
          <w:rFonts w:cs="Times New Roman"/>
          <w:lang w:val="en-GB"/>
        </w:rPr>
        <w:t xml:space="preserve">The SREX report </w:t>
      </w:r>
      <w:commentRangeStart w:id="1981"/>
      <w:r w:rsidRPr="00D424AA">
        <w:rPr>
          <w:rFonts w:cs="Times New Roman"/>
          <w:lang w:val="en-GB"/>
        </w:rPr>
        <w:fldChar w:fldCharType="begin" w:fldLock="1"/>
      </w:r>
      <w:r w:rsidR="007D2D56">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manualFormatting" : "(Chapter 3, Seneviratne et al., 2012)", "plainTextFormattedCitation" : "(Seneviratne et al., 2012)", "previouslyFormattedCitation" : "(Seneviratne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pter 3, Seneviratne et al., 2012)</w:t>
      </w:r>
      <w:r w:rsidRPr="00D424AA">
        <w:rPr>
          <w:rFonts w:cs="Times New Roman"/>
          <w:lang w:val="en-GB"/>
        </w:rPr>
        <w:fldChar w:fldCharType="end"/>
      </w:r>
      <w:commentRangeEnd w:id="1981"/>
      <w:r w:rsidR="00A26296">
        <w:rPr>
          <w:rStyle w:val="Marquedecommentaire"/>
        </w:rPr>
        <w:commentReference w:id="1981"/>
      </w:r>
      <w:r w:rsidRPr="00841A35">
        <w:rPr>
          <w:rFonts w:cs="Times New Roman"/>
          <w:lang w:val="en-GB"/>
        </w:rPr>
        <w:t xml:space="preserve"> stressed the low availability of studies on flood projections under different emission scenarios and concluded there was </w:t>
      </w:r>
      <w:r w:rsidRPr="00D424AA">
        <w:rPr>
          <w:rFonts w:cs="Times New Roman"/>
          <w:i/>
          <w:lang w:val="en-GB"/>
        </w:rPr>
        <w:t>low confidence</w:t>
      </w:r>
      <w:r w:rsidRPr="00D424AA">
        <w:rPr>
          <w:rFonts w:cs="Times New Roman"/>
          <w:lang w:val="en-GB"/>
        </w:rPr>
        <w:t xml:space="preserve"> in projections of flood events given the complexity of the mechanisms driving floods at the regional scale. The AR5 </w:t>
      </w:r>
      <w:r w:rsidR="006D1F63">
        <w:rPr>
          <w:rFonts w:cs="Times New Roman"/>
          <w:lang w:val="en-GB"/>
        </w:rPr>
        <w:t xml:space="preserve">WGII </w:t>
      </w:r>
      <w:r w:rsidRPr="00D424AA">
        <w:rPr>
          <w:rFonts w:cs="Times New Roman"/>
          <w:lang w:val="en-GB"/>
        </w:rPr>
        <w:t xml:space="preserve">report </w:t>
      </w:r>
      <w:commentRangeStart w:id="1982"/>
      <w:r w:rsidRPr="00D424AA">
        <w:rPr>
          <w:rFonts w:cs="Times New Roman"/>
          <w:lang w:val="en-GB"/>
        </w:rPr>
        <w:fldChar w:fldCharType="begin" w:fldLock="1"/>
      </w:r>
      <w:r w:rsidR="00AB36D4">
        <w:rPr>
          <w:rFonts w:cs="Times New Roman"/>
          <w:lang w:val="en-GB"/>
        </w:rPr>
        <w:instrText>ADDIN CSL_CITATION { "citationItems" : [ { "id" : "ITEM-1", "itemData" : { "ISBN" : "9781107058071", "author" : [ { "dropping-particle" : "", "family" : "Jimenez Cisneros", "given" : "B. E.", "non-dropping-particle" : "", "parse-names" : false, "suffix" : "" }, { "dropping-particle" : "", "family" : "Oki", "given" : "Taikan", "non-dropping-particle" : "", "parse-names" : false, "suffix" : "" }, { "dropping-particle" : "", "family" : "Arnell", "given" : "Nigel W.", "non-dropping-particle" : "", "parse-names" : false, "suffix" : "" }, { "dropping-particle" : "", "family" : "Benito", "given" : "Gerardo", "non-dropping-particle" : "", "parse-names" : false, "suffix" : "" }, { "dropping-particle" : "", "family" : "Cogley", "given" : "J. G.", "non-dropping-particle" : "", "parse-names" : false, "suffix" : "" }, { "dropping-particle" : "", "family" : "Petra", "given" : "Doll", "non-dropping-particle" : "", "parse-names" : false, "suffix" : "" }, { "dropping-particle" : "", "family" : "Tong", "given" : "Jiang", "non-dropping-particle" : "", "parse-names" : false, "suffix" : "" }, { "dropping-particle" : "", "family" : "Mwakalila", "given" : "S. S.", "non-dropping-particle" : "", "parse-names" : false, "suffix" : "" } ], "container-title" : "Climate Change 2014: Impacts,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229-269", "publisher" : "Cambridge University Press", "publisher-place" : "Cambridge, United Kingdom and New York, NY, USA", "title" : "Freshwater resources", "translator" : [ { "dropping-particle" : "", "family" : "S3615", "given" : "Rt13", "non-dropping-particle" : "", "parse-names" : false, "suffix" : "" } ], "type" : "chapter" }, "uris" : [ "http://www.mendeley.com/documents/?uuid=a4ef076a-d81a-4d11-845e-c4296b6849f4" ] } ], "mendeley" : { "formattedCitation" : "(Jimenez Cisneros et al., 2014)", "manualFormatting" : "(Chapter 3, Jimenez Cisneros et al., 2014)", "plainTextFormattedCitation" : "(Jimenez Cisneros et al., 2014)", "previouslyFormattedCitation" : "(Jimenez Cisneros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pter 3, Jimenez Cisneros et al., 2014)</w:t>
      </w:r>
      <w:r w:rsidRPr="00D424AA">
        <w:rPr>
          <w:rFonts w:cs="Times New Roman"/>
          <w:lang w:val="en-GB"/>
        </w:rPr>
        <w:fldChar w:fldCharType="end"/>
      </w:r>
      <w:commentRangeEnd w:id="1982"/>
      <w:r w:rsidR="00A26296">
        <w:rPr>
          <w:rStyle w:val="Marquedecommentaire"/>
        </w:rPr>
        <w:commentReference w:id="1982"/>
      </w:r>
      <w:r w:rsidRPr="00841A35">
        <w:rPr>
          <w:rFonts w:cs="Times New Roman"/>
          <w:lang w:val="en-GB"/>
        </w:rPr>
        <w:t xml:space="preserve"> </w:t>
      </w:r>
      <w:r w:rsidR="006D1F63">
        <w:rPr>
          <w:rFonts w:cs="Times New Roman"/>
          <w:lang w:val="en-GB"/>
        </w:rPr>
        <w:t>assessed with</w:t>
      </w:r>
      <w:r w:rsidR="006D1F63" w:rsidRPr="00841A35">
        <w:rPr>
          <w:rFonts w:cs="Times New Roman"/>
          <w:lang w:val="en-GB"/>
        </w:rPr>
        <w:t xml:space="preserve"> </w:t>
      </w:r>
      <w:r w:rsidRPr="00D424AA">
        <w:rPr>
          <w:rFonts w:cs="Times New Roman"/>
          <w:i/>
          <w:lang w:val="en-GB"/>
        </w:rPr>
        <w:t>medium confidence</w:t>
      </w:r>
      <w:r w:rsidRPr="00D424AA">
        <w:rPr>
          <w:rFonts w:cs="Times New Roman"/>
          <w:lang w:val="en-GB"/>
        </w:rPr>
        <w:t xml:space="preserve"> the pattern of future flood changes, includ</w:t>
      </w:r>
      <w:r w:rsidR="006D1F63">
        <w:rPr>
          <w:rFonts w:cs="Times New Roman"/>
          <w:lang w:val="en-GB"/>
        </w:rPr>
        <w:t>ing</w:t>
      </w:r>
      <w:r w:rsidRPr="00D424AA">
        <w:rPr>
          <w:rFonts w:cs="Times New Roman"/>
          <w:lang w:val="en-GB"/>
        </w:rPr>
        <w:t xml:space="preserve"> flood hazards increasing over about half of the globe (parts of southern and Southeast Asia, tropical Africa, northeast Eurasia, and South America) and flood hazards decreasing in other parts of the world, despite uncertainties in GCMs and their coupling to hydrological models. SR15 </w:t>
      </w:r>
      <w:commentRangeStart w:id="1983"/>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mendeley" : { "formattedCitation" : "(Hoegh-Guldberg et al., 2018)", "manualFormatting" : "(Chapter 3, Hoegh-Guldberg et al., 2018)", "plainTextFormattedCitation" : "(Hoegh-Guldberg et al., 2018)", "previouslyFormattedCitation" : "(Hoegh-Guldberg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pter 3, Hoegh-Guldberg et al., 2018)</w:t>
      </w:r>
      <w:r w:rsidRPr="00D424AA">
        <w:rPr>
          <w:rFonts w:cs="Times New Roman"/>
          <w:lang w:val="en-GB"/>
        </w:rPr>
        <w:fldChar w:fldCharType="end"/>
      </w:r>
      <w:commentRangeEnd w:id="1983"/>
      <w:r w:rsidR="00A26296">
        <w:rPr>
          <w:rStyle w:val="Marquedecommentaire"/>
        </w:rPr>
        <w:commentReference w:id="1983"/>
      </w:r>
      <w:r w:rsidRPr="00841A35">
        <w:rPr>
          <w:rFonts w:cs="Times New Roman"/>
          <w:lang w:val="en-GB"/>
        </w:rPr>
        <w:t xml:space="preserve"> assessed </w:t>
      </w:r>
      <w:r w:rsidR="006D1F63">
        <w:rPr>
          <w:rFonts w:cs="Times New Roman"/>
          <w:lang w:val="en-GB"/>
        </w:rPr>
        <w:t>with</w:t>
      </w:r>
      <w:r w:rsidRPr="00841A35">
        <w:rPr>
          <w:rFonts w:cs="Times New Roman"/>
          <w:lang w:val="en-GB"/>
        </w:rPr>
        <w:t xml:space="preserve"> </w:t>
      </w:r>
      <w:r w:rsidRPr="00D424AA">
        <w:rPr>
          <w:rFonts w:cs="Times New Roman"/>
          <w:i/>
          <w:lang w:val="en-GB"/>
        </w:rPr>
        <w:t>medium confidence</w:t>
      </w:r>
      <w:r w:rsidRPr="00D424AA">
        <w:rPr>
          <w:rFonts w:cs="Times New Roman"/>
          <w:lang w:val="en-GB"/>
        </w:rPr>
        <w:t xml:space="preserve"> that global warming of 2°C would lead to an expansion of the fraction of global area affected by flood hazards, compared to conditions at 1.5°C of global warming, as a consequence of changes in heavy precipitation. </w:t>
      </w:r>
    </w:p>
    <w:p w14:paraId="69E1F992" w14:textId="77777777" w:rsidR="00BA3BBB" w:rsidRPr="00D424AA" w:rsidRDefault="00BA3BBB" w:rsidP="00D424AA">
      <w:pPr>
        <w:pStyle w:val="AR6BodyText"/>
        <w:rPr>
          <w:rFonts w:cs="Times New Roman"/>
          <w:lang w:val="en-GB"/>
        </w:rPr>
      </w:pPr>
    </w:p>
    <w:p w14:paraId="1D304130" w14:textId="0F56DD49" w:rsidR="00BA3BBB" w:rsidRPr="00D424AA" w:rsidRDefault="00BA3BBB" w:rsidP="00D424AA">
      <w:pPr>
        <w:pStyle w:val="AR6BodyText"/>
        <w:rPr>
          <w:rFonts w:cs="Times New Roman"/>
          <w:lang w:val="en-GB"/>
        </w:rPr>
      </w:pPr>
      <w:r w:rsidRPr="00D424AA">
        <w:rPr>
          <w:rFonts w:cs="Times New Roman"/>
          <w:lang w:val="en-GB"/>
        </w:rPr>
        <w:t xml:space="preserve">The majority of new studies that produce future flood projections based on hydrological models do not typically consider aspects that are also important to actual flood severity or damages, such as flood prevention measures </w:t>
      </w:r>
      <w:r w:rsidRPr="00D424AA">
        <w:rPr>
          <w:rFonts w:cs="Times New Roman"/>
          <w:lang w:val="en-GB"/>
        </w:rPr>
        <w:fldChar w:fldCharType="begin" w:fldLock="1"/>
      </w:r>
      <w:r w:rsidR="00FF6231">
        <w:rPr>
          <w:rFonts w:cs="Times New Roman"/>
          <w:lang w:val="en-GB"/>
        </w:rPr>
        <w:instrText>ADDIN CSL_CITATION { "citationItems" : [ { "id" : "ITEM-1", "itemData" : { "DOI" : "10.1007/978-3-319-52356-9", "ISBN" : "978-3-319-52355-2", "abstract" : "\u00a9 Springer International Publishing AG 2018. This book draws on the author\u2019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 "author" : [ { "dropping-particle" : "", "family" : "\u015een", "given" : "Zek\u00e2i", "non-dropping-particle" : "", "parse-names" : false, "suffix" : "" } ], "id" : "ITEM-1", "issued" : { "date-parts" : [ [ "2018" ] ] }, "number-of-pages" : "422", "publisher" : "Springer", "publisher-place" : "Cham, Switzerland", "title" : "Flood Modeling, Prediction and Mitigation", "translator" : [ { "dropping-particle" : "", "family" : "S1269", "given" : "Rt4", "non-dropping-particle" : "", "parse-names" : false, "suffix" : "" } ], "type" : "book" }, "uris" : [ "http://www.mendeley.com/documents/?uuid=007bcd2a-6fd5-4d56-885e-3d973021916d" ] }, { "id" : "ITEM-2", "itemData" : { "DOI" : "10.1371/journal.pone.0118571", "ISSN" : "1932-6203", "abstract" : "Copyright: \u00a9 2015 Neumann et al. 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 "author" : [ { "dropping-particle" : "", "family" : "Neumann", "given" : "Barbara", "non-dropping-particle" : "", "parse-names" : false, "suffix" : "" }, { "dropping-particle" : "", "family" : "Vafeidis", "given" : "Athanasios T.", "non-dropping-particle" : "", "parse-names" : false, "suffix" : "" }, { "dropping-particle" : "", "family" : "Zimmermann", "given" : "Juliane", "non-dropping-particle" : "", "parse-names" : false, "suffix" : "" }, { "dropping-particle" : "", "family" : "Nicholls", "given" : "Robert J.", "non-dropping-particle" : "", "parse-names" : false, "suffix" : "" } ], "container-title" : "PLOS ONE", "editor" : [ { "dropping-particle" : "", "family" : "Kumar", "given" : "Lalit", "non-dropping-particle" : "", "parse-names" : false, "suffix" : "" } ], "id" : "ITEM-2", "issue" : "3", "issued" : { "date-parts" : [ [ "2015", "3", "11" ] ] }, "page" : "e0118571", "title" : "Future Coastal Population Growth and Exposure to Sea-Level Rise and Coastal Flooding \u2013 A Global Assessment", "translator" : [ { "dropping-particle" : "", "family" : "S1268", "given" : "", "non-dropping-particle" : "", "parse-names" : false, "suffix" : "" } ], "type" : "article-journal", "volume" : "10" }, "uris" : [ "http://www.mendeley.com/documents/?uuid=c472148c-5b5b-4f22-977e-c784b1a1998b" ] } ], "mendeley" : { "formattedCitation" : "(Neumann et al., 2015; \u015een, 2018)", "plainTextFormattedCitation" : "(Neumann et al., 2015; \u015een, 2018)", "previouslyFormattedCitation" : "(Neumann et al., 2015; \u015ee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Neumann et al., 2015; Şen, 2018)</w:t>
      </w:r>
      <w:r w:rsidRPr="00D424AA">
        <w:rPr>
          <w:rFonts w:cs="Times New Roman"/>
          <w:lang w:val="en-GB"/>
        </w:rPr>
        <w:fldChar w:fldCharType="end"/>
      </w:r>
      <w:r w:rsidRPr="00841A35">
        <w:rPr>
          <w:rFonts w:cs="Times New Roman"/>
          <w:lang w:val="en-GB"/>
        </w:rPr>
        <w:t xml:space="preserve">, flood control policies </w:t>
      </w:r>
      <w:r w:rsidRPr="00D424AA">
        <w:rPr>
          <w:rFonts w:cs="Times New Roman"/>
          <w:lang w:val="en-GB"/>
        </w:rPr>
        <w:fldChar w:fldCharType="begin" w:fldLock="1"/>
      </w:r>
      <w:r w:rsidR="00FF6231">
        <w:rPr>
          <w:rFonts w:cs="Times New Roman"/>
          <w:lang w:val="en-GB"/>
        </w:rPr>
        <w:instrText>ADDIN CSL_CITATION { "citationItems" : [ { "id" : "ITEM-1", "itemData" : { "DOI" : "10.1111/jfr3.12092", "abstract" : "\u00a9 2013 The Chartered Institution of Water and Environmental Management (CIWEM) and John Wiley  &amp;  Sons Ltd Through the example of French flood-control policy, this paper illustrates the general change taking place in the relation of societies and governments to risk. Former policies based on structural measures to reduce the alea were found excessively expensive, but liberal approaches based on insurance mechanisms were not suited to face extreme events. Better solutions depend on the re-appraisal of water as a common property and the design of corresponding institutions. In France, these could have been the agences de l'eau, which are now in charge of implementing the Water Framework Directive. But back in 1966, central government refused to involve them in flood control, keeping the latter in its own realm. After 1983, successive Governments preferred to develop cat'nat\u2019, a solidarity scheme based on taxes added on insurance premiums, and on local risk protection plans (PPR-i) constraining land use rights. This system's benefits and shortcomings are discussed, including the discrepancies between national post-disaster solidarity and local pre-disaster vulnerability reduction; it lastly shows recent evolutions towards catchment-based approaches in complex multi-level governance, in which the hydrographic district level, adopted to synthesise the flood risk management plans (FRMPs), is supplemented by catchment programmes on flood risks called PAPI. Implementing the FRMPs in France illustrates the need for economic incentives and common-pool institutions in multi-level governance.", "author" : [ { "dropping-particle" : "", "family" : "Barraqu\u00e9", "given" : "B.", "non-dropping-particle" : "", "parse-names" : false, "suffix" : "" } ], "container-title" : "Journal of Flood Risk Management", "id" : "ITEM-1", "issue" : "2", "issued" : { "date-parts" : [ [ "2017" ] ] }, "page" : "182-194", "title" : "The common property issue in flood control through land use in France", "translator" : [ { "dropping-particle" : "", "family" : "S1267", "given" : "", "non-dropping-particle" : "", "parse-names" : false, "suffix" : "" } ], "type" : "article-journal", "volume" : "10" }, "uris" : [ "http://www.mendeley.com/documents/?uuid=3ef7200d-98f5-4321-b3b2-2b8485aeec12" ] } ], "mendeley" : { "formattedCitation" : "(Barraqu\u00e9, 2017)", "plainTextFormattedCitation" : "(Barraqu\u00e9, 2017)", "previouslyFormattedCitation" : "(Barraqu\u00e9,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rraqué, 2017)</w:t>
      </w:r>
      <w:r w:rsidRPr="00D424AA">
        <w:rPr>
          <w:rFonts w:cs="Times New Roman"/>
          <w:lang w:val="en-GB"/>
        </w:rPr>
        <w:fldChar w:fldCharType="end"/>
      </w:r>
      <w:r w:rsidRPr="00841A35">
        <w:rPr>
          <w:rFonts w:cs="Times New Roman"/>
          <w:lang w:val="en-GB"/>
        </w:rPr>
        <w:t xml:space="preserve">, and future </w:t>
      </w:r>
      <w:r w:rsidRPr="00841A35">
        <w:rPr>
          <w:rFonts w:cs="Times New Roman"/>
          <w:lang w:val="en-GB"/>
        </w:rPr>
        <w:lastRenderedPageBreak/>
        <w:t>changes in land cover</w:t>
      </w:r>
      <w:r w:rsidR="002B473C">
        <w:rPr>
          <w:rFonts w:cs="Times New Roman"/>
          <w:lang w:val="en-GB"/>
        </w:rPr>
        <w:t xml:space="preserve"> (see also Chapter 8, Section 8.4.1.5)</w:t>
      </w:r>
      <w:r w:rsidRPr="00841A35">
        <w:rPr>
          <w:rFonts w:cs="Times New Roman"/>
          <w:lang w:val="en-GB"/>
        </w:rPr>
        <w:t>. At th</w:t>
      </w:r>
      <w:r w:rsidRPr="00D424AA">
        <w:rPr>
          <w:rFonts w:cs="Times New Roman"/>
          <w:lang w:val="en-GB"/>
        </w:rPr>
        <w:t xml:space="preserve">e global scale, </w:t>
      </w:r>
      <w:commentRangeStart w:id="1984"/>
      <w:r w:rsidRPr="00D424AA">
        <w:rPr>
          <w:rFonts w:cs="Times New Roman"/>
          <w:lang w:val="en-GB"/>
        </w:rPr>
        <w:fldChar w:fldCharType="begin" w:fldLock="1"/>
      </w:r>
      <w:ins w:id="1985" w:author="Robin Matthews" w:date="2021-07-13T22:57:00Z">
        <w:r w:rsidR="00D37B08">
          <w:rPr>
            <w:rFonts w:cs="Times New Roman"/>
            <w:lang w:val="en-GB"/>
          </w:rPr>
          <w:instrText>ADDIN CSL_CITATION { "citationItems" : [ { "id" : "ITEM-1", "itemData" : { "DOI" : "10.1002/2016EF000485", "ISBN" : "8605118563", "ISSN" : "23284277", "abstract" : "Rising global temperature has put increasing pressure on understanding the linkage between atmospheric warming and the occurrence of natural hazards. While the Paris Agreement has set the ambitious target to limiting global warming to 1.5\u00b0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 modeling cascade involving hydrological, hydraulic and socioeconomic impact simulations, and makes use of state-of-the-art global layers of hazard, exposure and vulnerability at 1-km grid resolution. An ensemble of seven high-resolution global climate projections based on Representative Concentration Pathways 8.5 is used to derive streamflow simulations in the present and in the future climate. Those were analyzed to assess the frequency and magnitude of river floods and their impacts under scenarios corresponding to 1.5\u00b0C, 2\u00b0C, and 4\u00b0C global warming. Results indicate a clear positive correlation between atmospheric warming and future flood risk at global scale. At 4\u00b0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 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1", "issue" : "2", "issued" : { "date-parts" : [ [ "2017", "2", "26" ] ] }, "note" : "From Duplicate 1 (Global projections of river flood risk in a warmer world - Alfieri, Lorenzo; Bisselink, Berny; Dottori, Francesco; Naumann, Gustavo; de Roo, Ad; Salamon, Peter; Wyser, Klaus; Feyen, Luc)\n\nFrom Duplicate 1 (Global projections of river flood risk in a warmer world - Alfieri, Lorenzo; Bisselink, Berny; Dottori, Francesco; Naumann, Gustavo; de Roo, Ad; Salamon, Peter; Wyser, Klaus; Feyen, Luc)\n\nFrom Duplicate 1 (Global projections of river flood risk in a warmer world - Alfieri, Lorenzo; Bisselink, Berny; Dottori, Francesco; Naumann, Gustavo; de Roo, Ad; Salamon, Peter; Wyser, Klaus; Feyen, Luc)\n\nFrom Duplicate 1 (Global projections of river flood risk in a warmer world - Lorenzo, Alfieri; Berny, Bisselink; Francesco, Dottori; Gustavo, Naumann; Ad, Roo; Peter, Salamon; Klaus, Wyser; Luc, Feyen)\n\ndoi: 10.1002/2016EF000485\n\nFrom Duplicate 2 (Global projections of river flood risk in a warmer world - Alfieri, Lorenzo; Bisselink, Berny; Dottori, Francesco; Naumann, Gustavo; de Roo, Ad; Salamon, Peter; Wyser, Klaus; Feyen, Luc)\n\nFrom Duplicate 1 (Global projections of river flood risk in a warmer world - Lorenzo, Alfieri; Berny, Bisselink; Francesco, Dottori; Gustavo, Naumann; Ad, Roo; Peter, Salamon; Klaus, Wyser; Luc, Feyen)\n\ndoi: 10.1002/2016EF000485", "page" : "171-182", "publisher" : "Wiley-Blackwell", "title" : "Global projections of river flood risk in a warmer world", "translator" : [ { "dropping-particle" : "", "family" : "S2646", "given" : "", "non-dropping-particle" : "", "parse-names" : false, "suffix" : "" } ], "type" : "article-journal", "volume" : "5" }, "uris" : [ "http://www.mendeley.com/documents/?uuid=f0e1f1ad-f5cf-4f01-9689-7b6f8e69f1bc" ] } ], "mendeley" : { "formattedCitation" : "(Alfieri et al., 2017)", "manualFormatting" : "Alfieri et al. (2017)", "plainTextFormattedCitation" : "(Alfieri et al., 2017)", "previouslyFormattedCitation" : "(Alfieri et al., 2017)" }, "properties" : { "noteIndex" : 0 }, "schema" : "https://github.com/citation-style-language/schema/raw/master/csl-citation.json" }</w:instrText>
        </w:r>
      </w:ins>
      <w:del w:id="1986" w:author="Robin Matthews" w:date="2021-07-13T22:57:00Z">
        <w:r w:rsidR="00FF6231" w:rsidDel="00D37B08">
          <w:rPr>
            <w:rFonts w:cs="Times New Roman"/>
            <w:lang w:val="en-GB"/>
          </w:rPr>
          <w:delInstrText>ADDIN CSL_CITATION { "citationItems" : [ { "id" : "ITEM-1", "itemData" : { "DOI" : "10.1002/2016EF000485", "ISBN" : "8605118563", "ISSN" : "23284277", "abstract" : "Rising global temperature has put increasing pressure on understanding the linkage between atmospheric warming and the occurrence of natural hazards. While the Paris Agreement has set the ambitious target to limiting global warming to 1.5\u00b0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 modeling cascade involving hydrological, hydraulic and socioeconomic impact simulations, and makes use of state-of-the-art global layers of hazard, exposure and vulnerability at 1-km grid resolution. An ensemble of seven high-resolution global climate projections based on Representative Concentration Pathways 8.5 is used to derive streamflow simulations in the present and in the future climate. Those were analyzed to assess the frequency and magnitude of river floods and their impacts under scenarios corresponding to 1.5\u00b0C, 2\u00b0C, and 4\u00b0C global warming. Results indicate a clear positive correlation between atmospheric warming and future flood risk at global scale. At 4\u00b0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 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1", "issue" : "2", "issued" : { "date-parts" : [ [ "2017", "2", "26" ] ] }, "note" : "From Duplicate 1 (Global projections of river flood risk in a warmer world - Alfieri, Lorenzo; Bisselink, Berny; Dottori, Francesco; Naumann, Gustavo; de Roo, Ad; Salamon, Peter; Wyser, Klaus; Feyen, Luc)\n\nFrom Duplicate 1 (Global projections of river flood risk in a warmer world - Alfieri, Lorenzo; Bisselink, Berny; Dottori, Francesco; Naumann, Gustavo; de Roo, Ad; Salamon, Peter; Wyser, Klaus; Feyen, Luc)\n\nFrom Duplicate 1 (Global projections of river flood risk in a warmer world - Alfieri, Lorenzo; Bisselink, Berny; Dottori, Francesco; Naumann, Gustavo; de Roo, Ad; Salamon, Peter; Wyser, Klaus; Feyen, Luc)\n\nFrom Duplicate 1 (Global projections of river flood risk in a warmer world - Lorenzo, Alfieri; Berny, Bisselink; Francesco, Dottori; Gustavo, Naumann; Ad, Roo; Peter, Salamon; Klaus, Wyser; Luc, Feyen)\n\ndoi: 10.1002/2016EF000485\n\nFrom Duplicate 2 (Global projections of river flood risk in a warmer world - Alfieri, Lorenzo; Bisselink, Berny; Dottori, Francesco; Naumann, Gustavo; de Roo, Ad; Salamon, Peter; Wyser, Klaus; Feyen, Luc)\n\nFrom Duplicate 1 (Global projections of river flood risk in a warmer world - Lorenzo, Alfieri; Berny, Bisselink; Francesco, Dottori; Gustavo, Naumann; Ad, Roo; Peter, Salamon; Klaus, Wyser; Luc, Feyen)\n\ndoi: 10.1002/2016EF000485", "page" : "171-182", "publisher" : "Wiley-Blackwell", "title" : "Global projections of river flood risk in a warmer world", "translator" : [ { "dropping-particle" : "", "family" : "S2646", "given" : "", "non-dropping-particle" : "", "parse-names" : false, "suffix" : "" } ], "type" : "article-journal", "volume" : "5" }, "uris" : [ "http://www.mendeley.com/documents/?uuid=f0e1f1ad-f5cf-4f01-9689-7b6f8e69f1bc" ] } ], "mendeley" : { "formattedCitation" : "(Alfieri et al., 2017)", "manualFormatting" : "Alfieri et al. (2017a)", "plainTextFormattedCitation" : "(Alfieri et al., 2017)", "previouslyFormattedCitation" : "(Alfieri et al., 2017)"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Alfieri et al. (2017</w:t>
      </w:r>
      <w:del w:id="1987" w:author="Robin Matthews" w:date="2021-07-13T22:57:00Z">
        <w:r w:rsidR="00A26296" w:rsidDel="00D37B08">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1984"/>
      <w:r w:rsidR="00A26296">
        <w:rPr>
          <w:rStyle w:val="Marquedecommentaire"/>
        </w:rPr>
        <w:commentReference w:id="1984"/>
      </w:r>
      <w:r w:rsidRPr="00841A35">
        <w:rPr>
          <w:rFonts w:cs="Times New Roman"/>
          <w:lang w:val="en-GB"/>
        </w:rPr>
        <w:t xml:space="preserve"> used downscaled projections from seven GCMs as input to drive a hydrodynamic model. They found successive increases in</w:t>
      </w:r>
      <w:r w:rsidRPr="00D424AA">
        <w:rPr>
          <w:rFonts w:cs="Times New Roman"/>
          <w:lang w:val="en-GB"/>
        </w:rPr>
        <w:t xml:space="preserve"> the frequency of high floods in all continents except Europe, associated with increasing levels of global warming (1.5°C, 2°C, 4°C). These results are supported by </w:t>
      </w:r>
      <w:r w:rsidRPr="00D424AA">
        <w:rPr>
          <w:rFonts w:cs="Times New Roman"/>
          <w:lang w:val="en-GB"/>
        </w:rPr>
        <w:fldChar w:fldCharType="begin" w:fldLock="1"/>
      </w:r>
      <w:r w:rsidR="00FF6231">
        <w:rPr>
          <w:rFonts w:cs="Times New Roman"/>
          <w:lang w:val="en-GB"/>
        </w:rPr>
        <w:instrText>ADDIN CSL_CITATION { "citationItems" : [ { "id" : "ITEM-1", "itemData" : { "DOI" : "10.1088/1748-9326/aad985", "ISSN" : "1748-9326", "abstract" : "Targets agreed to in Paris in 2015 aim to limit global warming to \u2018well below 2 \u00b0C and to pursue efforts to limit the temperature increase to 1.5 \u00b0C above pre-industrial levels\u2019. Despite the far-reaching consequences of this multi-lateral climate change mitigation strategy, the implications for global river flows remain unclear. Here we estimate the impacts of 1.5 \u00b0C versus 2.0 \u00b0C mitigation scenarios on peak flows by using daily river flow data from a multi-model ensemble which follows the HAPPI Protocol (that is specifically designed to simulate these temperature targets). We find agreement between models with regard to changing risk of river flow extremes. Moreover, we find that the response at 2.0 \u00b0C is not a uniform extension of the response at 1.5\u00b0, suggesting a non-linear global response of peak flows to the two mitigation levels. Yet committing to the 2.0 \u00b0C warming target, rather than 1.5 \u00b0C, is projected to lead to an increase in the frequency of occurrence of extreme flows in several large catchments. In the most affected areas, predominantly in South Asia, while region-specific features such as aerosol loads may determine precipitation patterns, we estimate that under our 1.5 \u00b0C scenario the historical 1-in-100 year flow occurs with a frequency of 1-in-25 years. At 2.0 \u00b0C, similar increases are observed in several global regions. These shifts are also accompanied by changes in the duration of rainy seasons which influence the occurrence of high flows.", "author" : [ { "dropping-particle" : "", "family" : "Paltan", "given" : "Homero", "non-dropping-particle" : "", "parse-names" : false, "suffix" : "" }, { "dropping-particle" : "", "family" : "Allen", "given" : "Myles", "non-dropping-particle" : "", "parse-names" : false, "suffix" : "" }, { "dropping-particle" : "", "family" : "Haustein", "given" : "Karsten", "non-dropping-particle" : "", "parse-names" : false, "suffix" : "" }, { "dropping-particle" : "", "family" : "Fuldauer", "given" : "Lena", "non-dropping-particle" : "", "parse-names" : false, "suffix" : "" }, { "dropping-particle" : "", "family" : "Dadson", "given" : "Simon", "non-dropping-particle" : "", "parse-names" : false, "suffix" : "" } ], "container-title" : "Environmental Research Letters", "id" : "ITEM-1", "issue" : "9", "issued" : { "date-parts" : [ [ "2018" ] ] }, "page" : "94003", "publisher" : "IOP Publishing", "title" : "Global implications of 1.5 \u00b0C and 2 \u00b0C warmer worlds on extreme river flows", "translator" : [ { "dropping-particle" : "", "family" : "S1661", "given" : "", "non-dropping-particle" : "", "parse-names" : false, "suffix" : "" } ], "type" : "article-journal", "volume" : "13" }, "uris" : [ "http://www.mendeley.com/documents/?uuid=e0517450-aff4-4024-b189-c1ae3404f62e" ] } ], "mendeley" : { "formattedCitation" : "(Paltan et al., 2018)", "manualFormatting" : "Paltan et al. (2018)", "plainTextFormattedCitation" : "(Paltan et al., 2018)", "previouslyFormattedCitation" : "(Paltan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ltan et al. (2018)</w:t>
      </w:r>
      <w:r w:rsidRPr="00D424AA">
        <w:rPr>
          <w:rFonts w:cs="Times New Roman"/>
          <w:lang w:val="en-GB"/>
        </w:rPr>
        <w:fldChar w:fldCharType="end"/>
      </w:r>
      <w:r w:rsidRPr="00841A35">
        <w:rPr>
          <w:rFonts w:cs="Times New Roman"/>
          <w:lang w:val="en-GB"/>
        </w:rPr>
        <w:t xml:space="preserve">, who applied a simplified runoff aggregation model forced by outputs from four GCMs. </w:t>
      </w:r>
      <w:commentRangeStart w:id="1988"/>
      <w:r w:rsidRPr="00D424AA">
        <w:rPr>
          <w:rFonts w:cs="Times New Roman"/>
          <w:lang w:val="en-GB"/>
        </w:rPr>
        <w:fldChar w:fldCharType="begin" w:fldLock="1"/>
      </w:r>
      <w:ins w:id="1989" w:author="Robin Matthews" w:date="2021-07-13T22:57:00Z">
        <w:r w:rsidR="00D37B08">
          <w:rPr>
            <w:rFonts w:cs="Times New Roman"/>
            <w:lang w:val="en-GB"/>
          </w:rPr>
          <w:instrText>ADDIN CSL_CITATION { "citationItems" : [ { "id" : "ITEM-1", "itemData" : { "DOI" : "10.1088/1748-9326/aae94b", "ISSN" : "1748-9326", "author" : [ { "dropping-particle" : "", "family" : "Huang", "given" : "Shaochun", "non-dropping-particle" : "", "parse-names" : false, "suffix" : "" }, { "dropping-particle" : "", "family" : "Kumar", "given" : "Rohini", "non-dropping-particle" : "", "parse-names" : false, "suffix" : "" }, { "dropping-particle" : "", "family" : "Rakovec", "given" : "Oldrich", "non-dropping-particle" : "", "parse-names" : false, "suffix" : "" }, { "dropping-particle" : "", "family" : "Aich", "given" : "Valentin", "non-dropping-particle" : "", "parse-names" : false, "suffix" : "" }, { "dropping-particle" : "", "family" : "Wang", "given" : "Xiaoyan", "non-dropping-particle" : "", "parse-names" : false, "suffix" : "" }, { "dropping-particle" : "", "family" : "Samaniego", "given" : "Luis", "non-dropping-particle" : "", "parse-names" : false, "suffix" : "" }, { "dropping-particle" : "", "family" : "Liersch", "given" : "Stefan", "non-dropping-particle" : "", "parse-names" : false, "suffix" : "" }, { "dropping-particle" : "", "family" : "Krysanova", "given" : "Valentina", "non-dropping-particle" : "", "parse-names" : false, "suffix" : "" } ], "container-title" : "Environmental Research Letters", "id" : "ITEM-1", "issue" : "12", "issued" : { "date-parts" : [ [ "2018", "11", "23" ] ] }, "note" : "Export Date: 5 September 2019", "page" : "124005", "title" : "Multimodel assessment of flood characteristics in four large river basins at global warming of 1.5, 2.0 and 3.0 K above the pre-industrial level", "translator" : [ { "dropping-particle" : "", "family" : "S1842", "given" : "", "non-dropping-particle" : "", "parse-names" : false, "suffix" : "" } ], "type" : "article-journal", "volume" : "13" }, "uris" : [ "http://www.mendeley.com/documents/?uuid=1381c82a-e4bd-4516-a1be-46348b191026" ] } ], "mendeley" : { "formattedCitation" : "(Huang et al., 2018b)", "manualFormatting" : "S. Huang et al. (2018)", "plainTextFormattedCitation" : "(Huang et al., 2018b)", "previouslyFormattedCitation" : "(Huang et al., 2018b)" }, "properties" : { "noteIndex" : 0 }, "schema" : "https://github.com/citation-style-language/schema/raw/master/csl-citation.json" }</w:instrText>
        </w:r>
      </w:ins>
      <w:del w:id="1990" w:author="Robin Matthews" w:date="2021-07-13T22:57:00Z">
        <w:r w:rsidR="00FF6231" w:rsidDel="00D37B08">
          <w:rPr>
            <w:rFonts w:cs="Times New Roman"/>
            <w:lang w:val="en-GB"/>
          </w:rPr>
          <w:delInstrText>ADDIN CSL_CITATION { "citationItems" : [ { "id" : "ITEM-1", "itemData" : { "DOI" : "10.1088/1748-9326/aae94b", "ISSN" : "1748-9326", "author" : [ { "dropping-particle" : "", "family" : "Huang", "given" : "Shaochun", "non-dropping-particle" : "", "parse-names" : false, "suffix" : "" }, { "dropping-particle" : "", "family" : "Kumar", "given" : "Rohini", "non-dropping-particle" : "", "parse-names" : false, "suffix" : "" }, { "dropping-particle" : "", "family" : "Rakovec", "given" : "Oldrich", "non-dropping-particle" : "", "parse-names" : false, "suffix" : "" }, { "dropping-particle" : "", "family" : "Aich", "given" : "Valentin", "non-dropping-particle" : "", "parse-names" : false, "suffix" : "" }, { "dropping-particle" : "", "family" : "Wang", "given" : "Xiaoyan", "non-dropping-particle" : "", "parse-names" : false, "suffix" : "" }, { "dropping-particle" : "", "family" : "Samaniego", "given" : "Luis", "non-dropping-particle" : "", "parse-names" : false, "suffix" : "" }, { "dropping-particle" : "", "family" : "Liersch", "given" : "Stefan", "non-dropping-particle" : "", "parse-names" : false, "suffix" : "" }, { "dropping-particle" : "", "family" : "Krysanova", "given" : "Valentina", "non-dropping-particle" : "", "parse-names" : false, "suffix" : "" } ], "container-title" : "Environmental Research Letters", "id" : "ITEM-1", "issue" : "12", "issued" : { "date-parts" : [ [ "2018", "11", "23" ] ] }, "note" : "Export Date: 5 September 2019", "page" : "124005", "title" : "Multimodel assessment of flood characteristics in four large river basins at global warming of 1.5, 2.0 and 3.0 K above the pre-industrial level", "translator" : [ { "dropping-particle" : "", "family" : "S1842", "given" : "", "non-dropping-particle" : "", "parse-names" : false, "suffix" : "" } ], "type" : "article-journal", "volume" : "13" }, "uris" : [ "http://www.mendeley.com/documents/?uuid=1381c82a-e4bd-4516-a1be-46348b191026" ] } ], "mendeley" : { "formattedCitation" : "(Huang et al., 2018b)", "manualFormatting" : "Huang et al. (2018b)", "plainTextFormattedCitation" : "(Huang et al., 2018b)", "previouslyFormattedCitation" : "(Huang et al., 2018b)" }, "properties" : { "noteIndex" : 0 }, "schema" : "https://github.com/citation-style-language/schema/raw/master/csl-citation.json" }</w:delInstrText>
        </w:r>
      </w:del>
      <w:r w:rsidRPr="00D424AA">
        <w:rPr>
          <w:rFonts w:cs="Times New Roman"/>
          <w:lang w:val="en-GB"/>
        </w:rPr>
        <w:fldChar w:fldCharType="separate"/>
      </w:r>
      <w:del w:id="1991" w:author="Robin Matthews" w:date="2021-07-13T22:57:00Z">
        <w:r w:rsidR="00A26296" w:rsidDel="00D37B08">
          <w:rPr>
            <w:rFonts w:cs="Times New Roman"/>
            <w:noProof/>
            <w:lang w:val="en-GB"/>
          </w:rPr>
          <w:delText>H</w:delText>
        </w:r>
      </w:del>
      <w:ins w:id="1992" w:author="Robin Matthews" w:date="2021-07-13T22:57:00Z">
        <w:r w:rsidR="00D37B08">
          <w:rPr>
            <w:rFonts w:cs="Times New Roman"/>
            <w:noProof/>
            <w:lang w:val="en-GB"/>
          </w:rPr>
          <w:t>S. H</w:t>
        </w:r>
      </w:ins>
      <w:r w:rsidR="00A26296">
        <w:rPr>
          <w:rFonts w:cs="Times New Roman"/>
          <w:noProof/>
          <w:lang w:val="en-GB"/>
        </w:rPr>
        <w:t>uang et al. (2018</w:t>
      </w:r>
      <w:del w:id="1993" w:author="Robin Matthews" w:date="2021-07-13T22:57:00Z">
        <w:r w:rsidR="00A26296" w:rsidDel="00D37B08">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1988"/>
      <w:r w:rsidR="00A26296">
        <w:rPr>
          <w:rStyle w:val="Marquedecommentaire"/>
        </w:rPr>
        <w:commentReference w:id="1988"/>
      </w:r>
      <w:r w:rsidRPr="00841A35">
        <w:rPr>
          <w:rFonts w:cs="Times New Roman"/>
          <w:lang w:val="en-GB"/>
        </w:rPr>
        <w:t xml:space="preserve"> used three hydrological models forced with bias-adjusted outputs from four GCMs to produce projections for four river basins including the Rhine, Upper Mississippi, Upper Yellow, and Upper Niger under 1.5ºC, 2ºC, and 3°C global warming. This study found d</w:t>
      </w:r>
      <w:r w:rsidRPr="00D424AA">
        <w:rPr>
          <w:rFonts w:cs="Times New Roman"/>
          <w:lang w:val="en-GB"/>
        </w:rPr>
        <w:t xml:space="preserve">iverse projections for different basins, including a shift towards earlier flooding for the Rhine and the Upper Mississippi, a substantial increase in flood frequency in the Rhine only under the 1.5ºC and 2°C scenarios, and a decrease in flood frequency in the Upper Mississippi under all scenarios. </w:t>
      </w:r>
    </w:p>
    <w:p w14:paraId="5F419E89" w14:textId="77777777" w:rsidR="00BA3BBB" w:rsidRPr="00D424AA" w:rsidRDefault="00BA3BBB" w:rsidP="00D424AA">
      <w:pPr>
        <w:pStyle w:val="AR6BodyText"/>
        <w:rPr>
          <w:rFonts w:cs="Times New Roman"/>
          <w:lang w:val="en-GB"/>
        </w:rPr>
      </w:pPr>
    </w:p>
    <w:p w14:paraId="4658C390" w14:textId="15477D98" w:rsidR="00BA3BBB" w:rsidRPr="00D424AA" w:rsidRDefault="00C83A37" w:rsidP="00D424AA">
      <w:pPr>
        <w:pStyle w:val="AR6BodyText"/>
        <w:rPr>
          <w:rFonts w:cs="Times New Roman"/>
          <w:lang w:val="en-GB"/>
        </w:rPr>
      </w:pPr>
      <w:r>
        <w:rPr>
          <w:rFonts w:cs="Times New Roman"/>
          <w:lang w:val="en-GB"/>
        </w:rPr>
        <w:t>A</w:t>
      </w:r>
      <w:r w:rsidR="00BA3BBB" w:rsidRPr="00D424AA">
        <w:rPr>
          <w:rFonts w:cs="Times New Roman"/>
          <w:lang w:val="en-GB"/>
        </w:rPr>
        <w:t xml:space="preserve">t the continental and regional scales, the projected changes in floods are uneven in different parts of the world, but there is a larger fraction of regions with an increase than with a decrease over the 21st century </w:t>
      </w:r>
      <w:r w:rsidR="00BA3BBB" w:rsidRPr="00D424AA">
        <w:rPr>
          <w:rFonts w:cs="Times New Roman"/>
          <w:lang w:val="en-GB"/>
        </w:rPr>
        <w:fldChar w:fldCharType="begin" w:fldLock="1"/>
      </w:r>
      <w:r w:rsidR="00FF6231">
        <w:rPr>
          <w:rFonts w:cs="Times New Roman"/>
          <w:lang w:val="en-GB"/>
        </w:rPr>
        <w:instrText>ADDIN CSL_CITATION { "citationItems" : [ { "id" : "ITEM-1", "itemData" : { "DOI" : "10.1073/pnas.1302078110", "ISSN" : "0027-8424", "PMID" : "24344290", "abstract" : "Climate change due to anthropogenic greenhouse gas emissions is expected to increase the frequency and intensity of precipitation events, which is likely to affect the probability of flooding into the future. In this paper we use river flow simulations from nine global hydrology and land surface models to explore uncertainties in the potential impacts of climate change on flood hazard at global scale. As an indicator of flood hazard we looked at changes in the 30-y return level of 5-d average peak flows under representative concentration pathway RCP8.5 at the end of this century. Not everywhere does climate change result in an increase in flood hazard: decreases in the magnitude and frequency of the 30-y return level of river flow occur at roughly one-third (20-45%) of the global land grid points, particularly in areas where the hydrograph is dominated by the snowmelt flood peak in spring. In most model experiments, however, an increase in flooding frequency was found in more than half of the grid points. The current 30-y flood peak is projected to occur in more than 1 in 5 y across 5-30% of land grid points. The large-scale patterns of change are remarkably consistent among impact models and even the driving climate models, but at local scale and in individual river basins there can be disagreement even on the sign of change, indicating large modeling uncertainty which needs to be taken into account in local adaptation studies.", "author" : [ { "dropping-particle" : "", "family" : "Dankers", "given" : "Rutger",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Falloon", "given" : "Pete D", "non-dropping-particle" : "", "parse-names" : false, "suffix" : "" }, { "dropping-particle" : "", "family" : "Fekete", "given" : "Bal\u00e1zs M", "non-dropping-particle" : "", "parse-names" : false, "suffix" : "" }, { "dropping-particle" : "", "family" : "Gosling", "given" : "Simon N", "non-dropping-particle" : "", "parse-names" : false, "suffix" : "" }, { "dropping-particle" : "", "family" : "Heinke", "given" : "Jens",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id" : "ITEM-1", "issue" : "9", "issued" : { "date-parts" : [ [ "2014", "3", "4" ] ] }, "page" : "3257-3261", "publisher" : "National Academy of Sciences", "title" : "First look at changes in flood hazard in the Inter-Sectoral Impact Model Intercomparison Project ensemble", "translator" : [ { "dropping-particle" : "", "family" : "S2644", "given" : "", "non-dropping-particle" : "", "parse-names" : false, "suffix" : "" } ], "type" : "article-journal", "volume" : "111" }, "uris" : [ "http://www.mendeley.com/documents/?uuid=44406f2e-e3a0-46f9-8137-5d10927a97d3" ] }, { "id" : "ITEM-2", "itemData" : { "DOI" : "10.1038/nclimate1911", "ISSN" : "1758-678X", "abstract" : "A warmer climate would increase the risk of floods. So far, only a few studies have projected changes in floods on a global scale. None of these studies relied on multiple climate models. A few global studies have started to estimate the exposure to flooding (population in potential inundation areas) as a proxy of risk, but none of them has estimated it in a warmer future climate. Here we present global flood risk for the end of this century based on the outputs of 11 climate models. A state-of-the-art global river routing model with an inundation scheme was employed to compute river discharge and inundation area. An ensemble of projections under a new high-concentration scenario demonstrates a large increase in flood frequency in Southeast Asia, Peninsular India, eastern Africa and the northern half of the Andes, with small uncertainty in the direction of change. In certain areas of the world, however, flood frequency is projected to decrease. Another larger ensemble of projections under four new concentration scenarios reveals that the global exposure to floods would increase depending on the degree of warming, but interannual variability of the exposure may imply the necessity of adaptation before significant warming. \u00a9 2013 Macmillan Publishers Limited. All rights reserved.",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2", "issue" : "9", "issued" : { "date-parts" : [ [ "2013", "9", "9" ] ] }, "page" : "816-821", "publisher" : "Nature Publishing Group", "title" : "Global flood risk under climate change", "translator" : [ { "dropping-particle" : "", "family" : "S2639", "given" : "", "non-dropping-particle" : "", "parse-names" : false, "suffix" : "" } ], "type" : "article-journal", "volume" : "3" }, "uris" : [ "http://www.mendeley.com/documents/?uuid=96089ed8-b8ab-4e65-871b-91b86f2db8cd" ] }, { "id" : "ITEM-3", "itemData" : { "DOI" : "10.1088/1748-9326/aab792", "ISSN" : "1748-9326", "author" : [ { "dropping-particle" : "", "family" : "D\u00f6ll", "given" : "Petra", "non-dropping-particle" : "", "parse-names" : false, "suffix" : "" }, { "dropping-particle" : "", "family" : "Trautmann", "given" : "Tim", "non-dropping-particle" : "", "parse-names" : false, "suffix" : "" }, { "dropping-particle" : "", "family" : "Gerten", "given" : "Dieter", "non-dropping-particle" : "", "parse-names" : false, "suffix" : "" }, { "dropping-particle" : "", "family" : "Schmied", "given" : "Hannes M\u00fcller", "non-dropping-particle" : "", "parse-names" : false, "suffix" : "" }, { "dropping-particle" : "", "family" : "Ostberg", "given" : "Sebastian", "non-dropping-particle" : "", "parse-names" : false, "suffix" : "" }, { "dropping-particle" : "", "family" : "Saaed", "given" : "Fahad", "non-dropping-particle" : "", "parse-names" : false, "suffix" : "" }, { "dropping-particle" : "", "family" : "Schleussner", "given" : "Carl-Friedrich", "non-dropping-particle" : "", "parse-names" : false, "suffix" : "" } ], "container-title" : "Environmental Research Letters", "id" : "ITEM-3", "issue" : "4", "issued" : { "date-parts" : [ [ "2018", "4", "1" ] ] }, "note" : "cited By 5", "page" : "044038", "title" : "Risks for the global freshwater system at 1.5 \u00b0C and 2 \u00b0C global warming", "translator" : [ { "dropping-particle" : "", "family" : "S1769", "given" : "", "non-dropping-particle" : "", "parse-names" : false, "suffix" : "" } ], "type" : "article-journal", "volume" : "13" }, "uris" : [ "http://www.mendeley.com/documents/?uuid=bcf8757d-3597-4598-8d65-9872a917faf4" ] }, { "id" : "ITEM-4", "itemData" : { "DOI" : "10.1007/s10584-014-1084-5", "abstract" : "\u00a9 2014, The Author(s). This paper presents an assessment of the implications of climate change for global river flood risk. It is based on the estimation of flood frequency relationships at a grid resolution of 0.5 \u00d7 0.5\u00b0, using a global hydrological model with climate scenarios derived from 21 climate models, together with projections of future population. Four indicators of the flood hazard are calculated; change in the magnitude and return period of flood peaks, flood-prone population and cropland exposed to substantial change in flood frequency, and a generalised measure of regional flood risk based on combining frequency curves with generic flood damage functions. Under one climate model, emissions and socioeconomic scenario (HadCM3 and SRES A1b), in 2050 the current 100-year flood would occur at least twice as frequently across 40\u00a0% of the globe, approximately 450 million flood-prone people and 430 thousand km2of flood-prone cropland would be exposed to a doubling of flood frequency, and global flood risk would increase by approximately 187\u00a0% over the risk in 2050 in the absence of climate change. There is strong regional variability (most adverse impacts would be in Asia), and considerable variability between climate models. In 2050, the range in increased exposure across 21 climate models under SRES A1b is 31\u2013450 million people and 59 to 430 thousand km2of cropland, and the change in risk varies between \u22129 and +376\u00a0%. The paper presents impacts by region, and also presents relationships between change in global mean surface temperature and impacts on the global flood hazard. There are a number of caveats with the analysis; it is based on one global hydrological model only, the climate scenarios are constructed using pattern-scaling, and the precise impacts are sensitive to some of the assumptions in the definition and application.", "author" : [ { "dropping-particle" : "", "family" : "Arnell", "given" : "N.W.", "non-dropping-particle" : "", "parse-names" : false, "suffix" : "" }, { "dropping-particle" : "", "family" : "Gosling", "given" : "S.N.", "non-dropping-particle" : "", "parse-names" : false, "suffix" : "" } ], "container-title" : "Climatic Change", "id" : "ITEM-4", "issue" : "3", "issued" : { "date-parts" : [ [ "2016" ] ] }, "page" : "387-401", "title" : "The impacts of climate change on river flood risk at the global scale", "translator" : [ { "dropping-particle" : "", "family" : "S428", "given" : "", "non-dropping-particle" : "", "parse-names" : false, "suffix" : "" } ], "type" : "article-journal", "volume" : "134" }, "uris" : [ "http://www.mendeley.com/documents/?uuid=a7a88fce-5123-4e47-89de-fb77d00ef618" ] } ], "mendeley" : { "formattedCitation" : "(Hirabayashi et al., 2013; Dankers et al., 2014; Arnell and Gosling, 2016; D\u00f6ll et al., 2018)", "plainTextFormattedCitation" : "(Hirabayashi et al., 2013; Dankers et al., 2014; Arnell and Gosling, 2016; D\u00f6ll et al., 2018)", "previouslyFormattedCitation" : "(Hirabayashi et al., 2013; Dankers et al., 2014; Arnell and Gosling, 2016; D\u00f6ll et al., 2018)" }, "properties" : { "noteIndex" : 0 }, "schema" : "https://github.com/citation-style-language/schema/raw/master/csl-citation.json" }</w:instrText>
      </w:r>
      <w:r w:rsidR="00BA3BBB" w:rsidRPr="00D424AA">
        <w:rPr>
          <w:rFonts w:cs="Times New Roman"/>
          <w:lang w:val="en-GB"/>
        </w:rPr>
        <w:fldChar w:fldCharType="separate"/>
      </w:r>
      <w:r w:rsidR="00A26296">
        <w:rPr>
          <w:rFonts w:cs="Times New Roman"/>
          <w:noProof/>
          <w:lang w:val="nb-NO"/>
        </w:rPr>
        <w:t>(Hirabayashi et al., 2013; Dankers et al., 2014; Arnell and Gosling, 2016; Döll et al., 2018)</w:t>
      </w:r>
      <w:r w:rsidR="00BA3BBB" w:rsidRPr="00D424AA">
        <w:rPr>
          <w:rFonts w:cs="Times New Roman"/>
          <w:lang w:val="en-GB"/>
        </w:rPr>
        <w:fldChar w:fldCharType="end"/>
      </w:r>
      <w:r w:rsidR="00BA3BBB" w:rsidRPr="00841A35">
        <w:rPr>
          <w:rFonts w:cs="Times New Roman"/>
          <w:lang w:val="nb-NO"/>
        </w:rPr>
        <w:t xml:space="preserve">. </w:t>
      </w:r>
      <w:r w:rsidR="00BA3BBB" w:rsidRPr="00D424AA">
        <w:rPr>
          <w:rFonts w:cs="Times New Roman"/>
          <w:lang w:val="en-GB"/>
        </w:rPr>
        <w:t xml:space="preserve">These results suggest </w:t>
      </w:r>
      <w:r w:rsidR="00BA3BBB" w:rsidRPr="00D424AA">
        <w:rPr>
          <w:rFonts w:cs="Times New Roman"/>
          <w:i/>
          <w:lang w:val="en-GB"/>
        </w:rPr>
        <w:t>medium confidence</w:t>
      </w:r>
      <w:r w:rsidR="00BA3BBB" w:rsidRPr="00D424AA">
        <w:rPr>
          <w:rFonts w:cs="Times New Roman"/>
          <w:lang w:val="en-GB"/>
        </w:rPr>
        <w:t xml:space="preserve"> in flood trends at the global scale, but </w:t>
      </w:r>
      <w:r w:rsidR="00BA3BBB" w:rsidRPr="00D424AA">
        <w:rPr>
          <w:rFonts w:cs="Times New Roman"/>
          <w:i/>
          <w:lang w:val="en-GB"/>
        </w:rPr>
        <w:t>low confidence</w:t>
      </w:r>
      <w:r w:rsidR="00BA3BBB" w:rsidRPr="00D424AA">
        <w:rPr>
          <w:rFonts w:cs="Times New Roman"/>
          <w:lang w:val="en-GB"/>
        </w:rPr>
        <w:t xml:space="preserve"> in projected regional changes. Increases in flood frequency or magnitude are identified for southeastern and northern Asia and India (high agreement across studies), eastern and tropical Africa, and the high latitudes of North America (</w:t>
      </w:r>
      <w:r w:rsidR="00BA3BBB" w:rsidRPr="00D424AA">
        <w:rPr>
          <w:rFonts w:cs="Times New Roman"/>
          <w:i/>
          <w:lang w:val="en-GB"/>
        </w:rPr>
        <w:t>medium agreement</w:t>
      </w:r>
      <w:r w:rsidR="00BA3BBB" w:rsidRPr="00D424AA">
        <w:rPr>
          <w:rFonts w:cs="Times New Roman"/>
          <w:lang w:val="en-GB"/>
        </w:rPr>
        <w:t>), while decreasing frequency or magnitude is found for central and eastern Europe and the Mediterranean (</w:t>
      </w:r>
      <w:r w:rsidR="00BA3BBB" w:rsidRPr="00D424AA">
        <w:rPr>
          <w:rFonts w:cs="Times New Roman"/>
          <w:i/>
          <w:lang w:val="en-GB"/>
        </w:rPr>
        <w:t>high confidence</w:t>
      </w:r>
      <w:r w:rsidR="00BA3BBB" w:rsidRPr="00D424AA">
        <w:rPr>
          <w:rFonts w:cs="Times New Roman"/>
          <w:lang w:val="en-GB"/>
        </w:rPr>
        <w:t xml:space="preserve">), and parts of South America, southern and central North America, and southwest Africa </w:t>
      </w:r>
      <w:r w:rsidR="00BA3BBB" w:rsidRPr="00D424AA">
        <w:rPr>
          <w:rFonts w:cs="Times New Roman"/>
          <w:lang w:val="en-GB"/>
        </w:rPr>
        <w:fldChar w:fldCharType="begin" w:fldLock="1"/>
      </w:r>
      <w:r w:rsidR="00FF6231">
        <w:rPr>
          <w:rFonts w:cs="Times New Roman"/>
          <w:lang w:val="en-GB"/>
        </w:rPr>
        <w:instrText>ADDIN CSL_CITATION { "citationItems" : [ { "id" : "ITEM-1", "itemData" : { "DOI" : "10.1073/pnas.1302078110", "ISSN" : "0027-8424", "PMID" : "24344290", "abstract" : "Climate change due to anthropogenic greenhouse gas emissions is expected to increase the frequency and intensity of precipitation events, which is likely to affect the probability of flooding into the future. In this paper we use river flow simulations from nine global hydrology and land surface models to explore uncertainties in the potential impacts of climate change on flood hazard at global scale. As an indicator of flood hazard we looked at changes in the 30-y return level of 5-d average peak flows under representative concentration pathway RCP8.5 at the end of this century. Not everywhere does climate change result in an increase in flood hazard: decreases in the magnitude and frequency of the 30-y return level of river flow occur at roughly one-third (20-45%) of the global land grid points, particularly in areas where the hydrograph is dominated by the snowmelt flood peak in spring. In most model experiments, however, an increase in flooding frequency was found in more than half of the grid points. The current 30-y flood peak is projected to occur in more than 1 in 5 y across 5-30% of land grid points. The large-scale patterns of change are remarkably consistent among impact models and even the driving climate models, but at local scale and in individual river basins there can be disagreement even on the sign of change, indicating large modeling uncertainty which needs to be taken into account in local adaptation studies.", "author" : [ { "dropping-particle" : "", "family" : "Dankers", "given" : "Rutger",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Falloon", "given" : "Pete D", "non-dropping-particle" : "", "parse-names" : false, "suffix" : "" }, { "dropping-particle" : "", "family" : "Fekete", "given" : "Bal\u00e1zs M", "non-dropping-particle" : "", "parse-names" : false, "suffix" : "" }, { "dropping-particle" : "", "family" : "Gosling", "given" : "Simon N", "non-dropping-particle" : "", "parse-names" : false, "suffix" : "" }, { "dropping-particle" : "", "family" : "Heinke", "given" : "Jens",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id" : "ITEM-1", "issue" : "9", "issued" : { "date-parts" : [ [ "2014", "3", "4" ] ] }, "page" : "3257-3261", "publisher" : "National Academy of Sciences", "title" : "First look at changes in flood hazard in the Inter-Sectoral Impact Model Intercomparison Project ensemble", "translator" : [ { "dropping-particle" : "", "family" : "S2644", "given" : "", "non-dropping-particle" : "", "parse-names" : false, "suffix" : "" } ], "type" : "article-journal", "volume" : "111" }, "uris" : [ "http://www.mendeley.com/documents/?uuid=44406f2e-e3a0-46f9-8137-5d10927a97d3" ] }, { "id" : "ITEM-2", "itemData" : { "DOI" : "10.1038/nclimate1911", "ISSN" : "1758-678X", "abstract" : "A warmer climate would increase the risk of floods. So far, only a few studies have projected changes in floods on a global scale. None of these studies relied on multiple climate models. A few global studies have started to estimate the exposure to flooding (population in potential inundation areas) as a proxy of risk, but none of them has estimated it in a warmer future climate. Here we present global flood risk for the end of this century based on the outputs of 11 climate models. A state-of-the-art global river routing model with an inundation scheme was employed to compute river discharge and inundation area. An ensemble of projections under a new high-concentration scenario demonstrates a large increase in flood frequency in Southeast Asia, Peninsular India, eastern Africa and the northern half of the Andes, with small uncertainty in the direction of change. In certain areas of the world, however, flood frequency is projected to decrease. Another larger ensemble of projections under four new concentration scenarios reveals that the global exposure to floods would increase depending on the degree of warming, but interannual variability of the exposure may imply the necessity of adaptation before significant warming. \u00a9 2013 Macmillan Publishers Limited. All rights reserved.",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2", "issue" : "9", "issued" : { "date-parts" : [ [ "2013", "9", "9" ] ] }, "page" : "816-821", "publisher" : "Nature Publishing Group", "title" : "Global flood risk under climate change", "translator" : [ { "dropping-particle" : "", "family" : "S2639", "given" : "", "non-dropping-particle" : "", "parse-names" : false, "suffix" : "" } ], "type" : "article-journal", "volume" : "3" }, "uris" : [ "http://www.mendeley.com/documents/?uuid=96089ed8-b8ab-4e65-871b-91b86f2db8cd" ] }, { "id" : "ITEM-3", "itemData" : { "DOI" : "10.1088/1748-9326/aab792", "ISSN" : "1748-9326", "author" : [ { "dropping-particle" : "", "family" : "D\u00f6ll", "given" : "Petra", "non-dropping-particle" : "", "parse-names" : false, "suffix" : "" }, { "dropping-particle" : "", "family" : "Trautmann", "given" : "Tim", "non-dropping-particle" : "", "parse-names" : false, "suffix" : "" }, { "dropping-particle" : "", "family" : "Gerten", "given" : "Dieter", "non-dropping-particle" : "", "parse-names" : false, "suffix" : "" }, { "dropping-particle" : "", "family" : "Schmied", "given" : "Hannes M\u00fcller", "non-dropping-particle" : "", "parse-names" : false, "suffix" : "" }, { "dropping-particle" : "", "family" : "Ostberg", "given" : "Sebastian", "non-dropping-particle" : "", "parse-names" : false, "suffix" : "" }, { "dropping-particle" : "", "family" : "Saaed", "given" : "Fahad", "non-dropping-particle" : "", "parse-names" : false, "suffix" : "" }, { "dropping-particle" : "", "family" : "Schleussner", "given" : "Carl-Friedrich", "non-dropping-particle" : "", "parse-names" : false, "suffix" : "" } ], "container-title" : "Environmental Research Letters", "id" : "ITEM-3", "issue" : "4", "issued" : { "date-parts" : [ [ "2018", "4", "1" ] ] }, "note" : "cited By 5", "page" : "044038", "title" : "Risks for the global freshwater system at 1.5 \u00b0C and 2 \u00b0C global warming", "translator" : [ { "dropping-particle" : "", "family" : "S1769", "given" : "", "non-dropping-particle" : "", "parse-names" : false, "suffix" : "" } ], "type" : "article-journal", "volume" : "13" }, "uris" : [ "http://www.mendeley.com/documents/?uuid=bcf8757d-3597-4598-8d65-9872a917faf4" ] }, { "id" : "ITEM-4", "itemData" : { "DOI" : "10.1007/s10584-014-1084-5", "abstract" : "\u00a9 2014, The Author(s). This paper presents an assessment of the implications of climate change for global river flood risk. It is based on the estimation of flood frequency relationships at a grid resolution of 0.5 \u00d7 0.5\u00b0, using a global hydrological model with climate scenarios derived from 21 climate models, together with projections of future population. Four indicators of the flood hazard are calculated; change in the magnitude and return period of flood peaks, flood-prone population and cropland exposed to substantial change in flood frequency, and a generalised measure of regional flood risk based on combining frequency curves with generic flood damage functions. Under one climate model, emissions and socioeconomic scenario (HadCM3 and SRES A1b), in 2050 the current 100-year flood would occur at least twice as frequently across 40\u00a0% of the globe, approximately 450 million flood-prone people and 430 thousand km2of flood-prone cropland would be exposed to a doubling of flood frequency, and global flood risk would increase by approximately 187\u00a0% over the risk in 2050 in the absence of climate change. There is strong regional variability (most adverse impacts would be in Asia), and considerable variability between climate models. In 2050, the range in increased exposure across 21 climate models under SRES A1b is 31\u2013450 million people and 59 to 430 thousand km2of cropland, and the change in risk varies between \u22129 and +376\u00a0%. The paper presents impacts by region, and also presents relationships between change in global mean surface temperature and impacts on the global flood hazard. There are a number of caveats with the analysis; it is based on one global hydrological model only, the climate scenarios are constructed using pattern-scaling, and the precise impacts are sensitive to some of the assumptions in the definition and application.", "author" : [ { "dropping-particle" : "", "family" : "Arnell", "given" : "N.W.", "non-dropping-particle" : "", "parse-names" : false, "suffix" : "" }, { "dropping-particle" : "", "family" : "Gosling", "given" : "S.N.", "non-dropping-particle" : "", "parse-names" : false, "suffix" : "" } ], "container-title" : "Climatic Change", "id" : "ITEM-4", "issue" : "3", "issued" : { "date-parts" : [ [ "2016" ] ] }, "page" : "387-401", "title" : "The impacts of climate change on river flood risk at the global scale", "translator" : [ { "dropping-particle" : "", "family" : "S428", "given" : "", "non-dropping-particle" : "", "parse-names" : false, "suffix" : "" } ], "type" : "article-journal", "volume" : "134" }, "uris" : [ "http://www.mendeley.com/documents/?uuid=a7a88fce-5123-4e47-89de-fb77d00ef618" ] } ], "mendeley" : { "formattedCitation" : "(Hirabayashi et al., 2013; Dankers et al., 2014; Arnell and Gosling, 2016; D\u00f6ll et al., 2018)", "plainTextFormattedCitation" : "(Hirabayashi et al., 2013; Dankers et al., 2014; Arnell and Gosling, 2016; D\u00f6ll et al., 2018)", "previouslyFormattedCitation" : "(Hirabayashi et al., 2013; Dankers et al., 2014; Arnell and Gosling, 2016; D\u00f6ll et al., 2018)" }, "properties" : { "noteIndex" : 0 }, "schema" : "https://github.com/citation-style-language/schema/raw/master/csl-citation.json" }</w:instrText>
      </w:r>
      <w:r w:rsidR="00BA3BBB" w:rsidRPr="00D424AA">
        <w:rPr>
          <w:rFonts w:cs="Times New Roman"/>
          <w:lang w:val="en-GB"/>
        </w:rPr>
        <w:fldChar w:fldCharType="separate"/>
      </w:r>
      <w:r w:rsidR="00A26296">
        <w:rPr>
          <w:rFonts w:cs="Times New Roman"/>
          <w:noProof/>
          <w:lang w:val="nb-NO"/>
        </w:rPr>
        <w:t>(Hirabayashi et al., 2013; Dankers et al., 2014; Arnell and Gosling, 2016; Döll et al., 2018)</w:t>
      </w:r>
      <w:r w:rsidR="00BA3BBB" w:rsidRPr="00D424AA">
        <w:rPr>
          <w:rFonts w:cs="Times New Roman"/>
          <w:lang w:val="en-GB"/>
        </w:rPr>
        <w:fldChar w:fldCharType="end"/>
      </w:r>
      <w:r w:rsidR="00BA3BBB" w:rsidRPr="00841A35">
        <w:rPr>
          <w:rFonts w:cs="Times New Roman"/>
          <w:lang w:val="nb-NO"/>
        </w:rPr>
        <w:t xml:space="preserve">. </w:t>
      </w:r>
      <w:r w:rsidR="00BA3BBB" w:rsidRPr="00D424AA">
        <w:rPr>
          <w:rFonts w:cs="Times New Roman"/>
          <w:lang w:val="en-GB"/>
        </w:rPr>
        <w:t xml:space="preserve">Over South America, most studies based on global and regional hydrological models show an increase in the magnitude and frequency of high flows in the western Amazon </w:t>
      </w:r>
      <w:bookmarkStart w:id="1994" w:name="_Hlk77109516"/>
      <w:ins w:id="1995" w:author="Robin Matthews" w:date="2021-07-13T22:58:00Z">
        <w:r w:rsidR="00D37B08">
          <w:rPr>
            <w:rFonts w:cs="Times New Roman"/>
            <w:lang w:val="en-GB"/>
          </w:rPr>
          <w:fldChar w:fldCharType="begin" w:fldLock="1"/>
        </w:r>
      </w:ins>
      <w:r w:rsidR="0012753B">
        <w:rPr>
          <w:rFonts w:cs="Times New Roman"/>
          <w:lang w:val="en-GB"/>
        </w:rPr>
        <w:instrText>ADDIN CSL_CITATION { "citationItems" : [ { "id" : "ITEM-1", "itemData" : { "DOI" : "10.1007/s10584-016-1640-2", "abstract" : "\u00a9 2016, Springer Science+Business Media Dordrecht. Climate change and its effects on the hydrologic regime of the Amazon basin can impact biogeochemical processes, transportation, flood vulnerability, fisheries and hydropower generation. We examined projections of climate change on discharge and inundation extent in the Amazon basin using the regional hydrological model MGB-IPH with 1-dimensional river hydraulic and water storage simulation in floodplains. Future projections (2070\u20132099) were obtained from five GCMs from IPCC\u2019s Fifth Assessment Report CMIP5. Climate projections have uncertainty and results from different climate models did not agree in total Amazon flooded area or discharge anomalies along the main stem river. Overall, model runs agree better with wetter (drier) conditions over western (eastern) Amazon. Results indicate that increased mean and maximum river discharge for large rivers draining the Andes in the northwest contributes to increased mean and maximum discharge and inundation extent over Peruvian floodplains and Solim\u00f5es River (annual mean-max: +9\u00a0% - +18.3\u00a0%) in western Amazonia. Decreased river discharges (mostly dry season) are projected for eastern basins, and decreased inundation extent at low water (annual min) in the central (\u221215.9\u00a0%) and lower Amazon (\u22124.4\u00a0%).", "author" : [ { "dropping-particle" : "", "family" : "Sorribas", "given" : "M.V.", "non-dropping-particle" : "", "parse-names" : false, "suffix" : "" }, { "dropping-particle" : "", "family" : "Paiva", "given" : "R.C.D.", "non-dropping-particle" : "", "parse-names" : false, "suffix" : "" }, { "dropping-particle" : "", "family" : "Melack", "given" : "J.M.", "non-dropping-particle" : "", "parse-names" : false, "suffix" : "" }, { "dropping-particle" : "", "family" : "Bravo", "given" : "J.M.", "non-dropping-particle" : "", "parse-names" : false, "suffix" : "" }, { "dropping-particle" : "", "family" : "Jones", "given" : "C.", "non-dropping-particle" : "", "parse-names" : false, "suffix" : "" }, { "dropping-particle" : "", "family" : "Carvalho", "given" : "L.", "non-dropping-particle" : "", "parse-names" : false, "suffix" : "" }, { "dropping-particle" : "", "family" : "Beighley", "given" : "E.", "non-dropping-particle" : "", "parse-names" : false, "suffix" : "" }, { "dropping-particle" : "", "family" : "Forsberg", "given" : "B.", "non-dropping-particle" : "", "parse-names" : false, "suffix" : "" }, { "dropping-particle" : "", "family" : "Costa", "given" : "M.H.", "non-dropping-particle" : "", "parse-names" : false, "suffix" : "" } ], "container-title" : "Climatic Change", "id" : "ITEM-1", "issue" : "3-4", "issued" : { "date-parts" : [ [ "2016" ] ] }, "page" : "555-570", "title" : "Projections of climate change effects on discharge and inundation in the Amazon basin", "translator" : [ { "dropping-particle" : "", "family" : "S415", "given" : "", "non-dropping-particle" : "", "parse-names" : false, "suffix" : "" } ], "type" : "article-journal", "volume" : "136" }, "uris" : [ "http://www.mendeley.com/documents/?uuid=93e5777b-4e74-4d59-8429-51144d7a9972" ] }, { "id" : "ITEM-2", "itemData" : { "DOI" : "10.5194/hess-17-2247-2013", "ISSN" : "1607-7938", "abstract" : "Abstract. Floodplain forests, namely the V\u00e1rzea and Igap\u00f3, cover an area of more than 97 000 km2. A key factor for their function and diversity is annual flooding. Increasing air temperature and higher precipitation variability caused by climate change are expected to shift the flooding regime during this century, and thereby impact floodplain ecosystems, their biodiversity and riverine ecosystem services. To assess the effects of climate change on the flooding regime, we use the Dynamic Global Vegetation and Hydrology Model LPJmL, enhanced by a scheme that realistically simulates monthly flooded area. Simulation results of discharge and inundation under contemporary conditions compare well against site-level measurements and observations. The changes of calculated inundation duration and area under climate change projections from 24 IPCC AR4 climate models differ regionally towards the end of the 21st century. In all, 70% of the 24 climate projections agree on an increase of flooded area in about one third of the basin. Inundation duration increases dramatically by on average three months in western and around one month in eastern Amazonia. The time of high- and low-water peak shifts by up to three months. Additionally, we find a decrease in the number of extremely dry years and in the probability of the occurrence of three consecutive extremely dry years. The total number of extremely wet years does not change drastically but the probability of three consecutive extremely wet years decreases by up to 30% in the east and increases by up to 25% in the west. These changes implicate significant shifts in regional vegetation and climate, and will dramatically alter carbon and water cycles.", "author" : [ { "dropping-particle" : "", "family" : "Langerwisch", "given" : "F.", "non-dropping-particle" : "", "parse-names" : false, "suffix" : "" }, { "dropping-particle" : "", "family" : "Rost", "given" : "S.", "non-dropping-particle" : "", "parse-names" : false, "suffix" : "" }, { "dropping-particle" : "", "family" : "Gerten", "given" : "D.", "non-dropping-particle" : "", "parse-names" : false, "suffix" : "" }, { "dropping-particle" : "", "family" : "Poulter", "given" : "B.", "non-dropping-particle" : "", "parse-names" : false, "suffix" : "" }, { "dropping-particle" : "", "family" : "Rammig", "given" : "A.", "non-dropping-particle" : "", "parse-names" : false, "suffix" : "" }, { "dropping-particle" : "", "family" : "Cramer", "given" : "W.", "non-dropping-particle" : "", "parse-names" : false, "suffix" : "" } ], "container-title" : "Hydrology and Earth System Sciences", "id" : "ITEM-2", "issue" : "6", "issued" : { "date-parts" : [ [ "2013", "6", "20" ] ] }, "page" : "2247-2262", "title" : "Potential effects of climate change on inundation patterns in the Amazon Basin", "translator" : [ { "dropping-particle" : "", "family" : "S1533", "given" : "", "non-dropping-particle" : "", "parse-names" : false, "suffix" : "" } ], "type" : "article-journal", "volume" : "17" }, "uris" : [ "http://www.mendeley.com/documents/?uuid=ea25f41e-1d10-4999-98b8-73e11726f295" ] }, { "id" : "ITEM-3", "itemData" : { "DOI" : "10.1088/1748-9326/8/1/014035", "ISSN" : "1748-9326", "abstract" : "Because of climate change, much attention is drawn to the Amazon River basin, whose hydrology has already been strongly affected by extreme events during the past 20 years. Hydrological annual extreme variations (i.e. low/high flows) associated with precipitation (and evapotranspiration) changes are investigated over the Amazon River sub-basins using the land surface model ORCHIDEE and a multimodel approach. Climate change scenarios from up to eight AR4 Global Climate Models based on three emission scenarios were used to build future hydrological projections in the region, for two periods of the 21st century. For the middle of the century under the SRESA1B scenario, no change is found in high flow on the main stem of the Amazon River (\u00d3bidos station), but a systematic discharge decrease is simulated during the recession period, leading to a 10% low-flow decrease. Contrasting discharge variations are pointed out depending on the location in the basin. In the western upper part of the basin, which undergoes an annual persistent increase in precipitation, high flow shows a 7% relative increase for the middle of the 21st century and the signal is enhanced for the end of the century (12%). By contrast, simulated precipitation decreases during the dry seasons over the southern, eastern and northern parts of the basin lead to significant low-flow decrease at several stations, especially in the Xingu River, where it reaches -50%, associated with a 9% reduction in the runoff coefficient. A 18% high-flow decrease is also found in this river. In the north, the low-flow decrease becomes higher toward the east: a 55% significant decrease in the eastern Branco River is associated with a 13% reduction in the runoff coefficient. The estimation of the streamflow elasticity to precipitation indicates that southern sub-basins (except for the mountainous Beni River), that have low runoff coefficients, will become more responsive to precipitation change (with a 5 to near 35% increase in elasticity) than the western sub-basins, experiencing high runoff coefficient and no change in streamflow elasticity to precipitation. These projections raise important issues for populations living near the rivers whose activity is regulated by the present annual cycle of waters. The question of their adaptability has already arisen. \u00a9 2013 IOP Publishing Ltd.", "author" : [ { "dropping-particle" : "", "family" : "Guimberteau", "given" : "M.", "non-dropping-particle" : "", "parse-names" : false, "suffix" : "" }, { "dropping-particle" : "", "family" : "Ronchail", "given" : "J.", "non-dropping-particle" : "", "parse-names" : false, "suffix" : "" }, { "dropping-particle" : "", "family" : "Espinoza", "given" : "J.C. C", "non-dropping-particle" : "", "parse-names" : false, "suffix" : "" }, { "dropping-particle" : "", "family" : "Lengaigne", "given" : "M.", "non-dropping-particle" : "", "parse-names" : false, "suffix" : "" }, { "dropping-particle" : "", "family" : "Sultan", "given" : "B.", "non-dropping-particle" : "", "parse-names" : false, "suffix" : "" }, { "dropping-particle" : "", "family" : "Polcher", "given" : "J.", "non-dropping-particle" : "", "parse-names" : false, "suffix" : "" }, { "dropping-particle" : "", "family" : "Drapeau", "given" : "G.", "non-dropping-particle" : "", "parse-names" : false, "suffix" : "" }, { "dropping-particle" : "", "family" : "Guyot", "given" : "J.-L.", "non-dropping-particle" : "", "parse-names" : false, "suffix" : "" }, { "dropping-particle" : "", "family" : "Ducharne", "given" : "A.", "non-dropping-particle" : "", "parse-names" : false, "suffix" : "" }, { "dropping-particle" : "", "family" : "Ciais", "given" : "P.", "non-dropping-particle" : "", "parse-names" : false, "suffix" : "" } ], "container-title" : "Environmental Research Letters", "id" : "ITEM-3", "issue" : "1", "issued" : { "date-parts" : [ [ "2013", "3", "1" ] ] }, "page" : "014035", "title" : "Future changes in precipitation and impacts on extreme streamflow over Amazonian sub-basins", "translator" : [ { "dropping-particle" : "", "family" : "S1498", "given" : "", "non-dropping-particle" : "", "parse-names" : false, "suffix" : "" } ], "type" : "article-journal", "volume" : "8" }, "uris" : [ "http://www.mendeley.com/documents/?uuid=33c2bb28-14b2-4cf0-a93e-c6467bfb944c" ] }, { "id" : "ITEM-4", "itemData" : { "DOI" : "10.1088/1748-9326/11/1/014013", "ISSN" : "1748-9326", "abstract" : "\u00a9 2016 IOP Publishing Ltd. The impact of a changing climate on the Amazon basin is a subject of intensive research because of its rich biodiversity and the significant role of rainforests in carbon cycling. Climate change has also a direct hydrological impact, and increasing efforts have focused on understanding the hydrological dynamics at continental and subregional scales, such as the Western Amazon. New projections from the Coupled Model Inter-comparison Project Phase 5 ensemble indicate consistent climatic warming and increasing seasonality of precipitation in the Peruvian Amazon basin. Here we use a distributed land surface model to quantify the potential impact of this change in the climate on the hydrological regime of the upper Amazon river. Using extreme value analysis, historical and future projections of the annual minimum, mean, and maximum river flows are produced for a range of return periods between 1 and 100 yr. We show that the RCP 4.5 and 8.5 scenarios of climate change project an increased severity of the wet season flood pulse (7.5% and 12% increases respectively for the 100 yr return floods). These findings agree with previously projected increases in high extremes under the Special Report on Emissions Scenarios climate projections, and are important to highlight due to the potential consequences on reproductive processes of in-stream species, swamp forest ecology, and socio-economy in the floodplain, amidst a growing literature that more strongly emphasises future droughts and their impact on the viability of the rainforest system over greater Amazonia.", "author" : [ { "dropping-particle" : "", "family" : "Zulkafli", "given" : "Zed", "non-dropping-particle" : "", "parse-names" : false, "suffix" : "" }, { "dropping-particle" : "", "family" : "Buytaert", "given" : "Wouter", "non-dropping-particle" : "", "parse-names" : false, "suffix" : "" }, { "dropping-particle" : "", "family" : "Manz", "given" : "Bastian", "non-dropping-particle" : "", "parse-names" : false, "suffix" : "" }, { "dropping-particle" : "", "family" : "Rosas", "given" : "Claudia V\u00e9liz", "non-dropping-particle" : "", "parse-names" : false, "suffix" : "" }, { "dropping-particle" : "", "family" : "Willems", "given" : "Patrick", "non-dropping-particle" : "", "parse-names" : false, "suffix" : "" }, { "dropping-particle" : "", "family" : "Lavado-Casimiro", "given" : "Waldo", "non-dropping-particle" : "", "parse-names" : false, "suffix" : "" }, { "dropping-particle" : "", "family" : "Guyot", "given" : "Jean-Loup", "non-dropping-particle" : "", "parse-names" : false, "suffix" : "" }, { "dropping-particle" : "", "family" : "Santini", "given" : "William", "non-dropping-particle" : "", "parse-names" : false, "suffix" : "" } ], "container-title" : "Environmental Research Letters", "id" : "ITEM-4", "issue" : "1", "issued" : { "date-parts" : [ [ "2016", "1", "1" ] ] }, "page" : "014013", "title" : "Projected increases in the annual flood pulse of the Western Amazon", "translator" : [ { "dropping-particle" : "", "family" : "S1554", "given" : "", "non-dropping-particle" : "", "parse-names" : false, "suffix" : "" } ], "type" : "article-journal", "volume" : "11" }, "uris" : [ "http://www.mendeley.com/documents/?uuid=e077e914-a5f2-45d3-90a0-fb9b4534100a" ] } ], "mendeley" : { "formattedCitation" : "(Guimberteau et al., 2013; Langerwisch et al., 2013; Sorribas et al., 2016; Zulkafli et al., 2016)", "plainTextFormattedCitation" : "(Guimberteau et al., 2013; Langerwisch et al., 2013; Sorribas et al., 2016; Zulkafli et al., 2016)", "previouslyFormattedCitation" : "(Guimberteau et al., 2013; Langerwisch et al., 2013; Sorribas et al., 2016; Zulkafli et al., 2016)" }, "properties" : { "noteIndex" : 0 }, "schema" : "https://github.com/citation-style-language/schema/raw/master/csl-citation.json" }</w:instrText>
      </w:r>
      <w:ins w:id="1996" w:author="Robin Matthews" w:date="2021-07-13T22:58:00Z">
        <w:r w:rsidR="00D37B08">
          <w:rPr>
            <w:rFonts w:cs="Times New Roman"/>
            <w:lang w:val="en-GB"/>
          </w:rPr>
          <w:fldChar w:fldCharType="separate"/>
        </w:r>
        <w:r w:rsidR="00D37B08" w:rsidRPr="00CF2DE3">
          <w:rPr>
            <w:rFonts w:cs="Times New Roman"/>
            <w:noProof/>
            <w:lang w:val="en-GB"/>
          </w:rPr>
          <w:t>(Guimberteau et al., 2013; Langerwisch et al., 2013; Sorribas et al., 2016; Zulkafli et al., 2016)</w:t>
        </w:r>
        <w:r w:rsidR="00D37B08">
          <w:rPr>
            <w:rFonts w:cs="Times New Roman"/>
            <w:lang w:val="en-GB"/>
          </w:rPr>
          <w:fldChar w:fldCharType="end"/>
        </w:r>
        <w:r w:rsidR="00D37B08" w:rsidRPr="00D424AA" w:rsidDel="00D37B08">
          <w:rPr>
            <w:rFonts w:cs="Times New Roman"/>
            <w:lang w:val="en-GB"/>
          </w:rPr>
          <w:t xml:space="preserve"> </w:t>
        </w:r>
      </w:ins>
      <w:del w:id="1997" w:author="Robin Matthews" w:date="2021-07-13T22:58:00Z">
        <w:r w:rsidR="00BA3BBB" w:rsidRPr="00D424AA" w:rsidDel="00D37B08">
          <w:rPr>
            <w:rFonts w:cs="Times New Roman"/>
            <w:lang w:val="en-GB"/>
          </w:rPr>
          <w:delText>(</w:delText>
        </w:r>
        <w:commentRangeStart w:id="1998"/>
        <w:r w:rsidR="00BA3BBB" w:rsidRPr="00D424AA" w:rsidDel="00D37B08">
          <w:rPr>
            <w:rFonts w:cs="Times New Roman"/>
            <w:lang w:val="en-GB"/>
          </w:rPr>
          <w:fldChar w:fldCharType="begin" w:fldLock="1"/>
        </w:r>
        <w:r w:rsidR="00FF6231" w:rsidRPr="00D37B08" w:rsidDel="00D37B08">
          <w:rPr>
            <w:rFonts w:cs="Times New Roman"/>
            <w:lang w:val="en-GB"/>
          </w:rPr>
          <w:delInstrText>ADDIN CSL_CITATION { "citationItems" : [ { "id" : "ITEM-1", "itemData" : { "DOI" : "10.1007/s10584-016-1640-2", "abstract" : "\u00a9 2016, Springer Science+Business Media Dordrecht. Climate change and its effects on the hydrologic regime of the Amazon basin can impact biogeochemical processes, transportation, flood vulnerability, fisheries and hydropower generation. We examined projections of climate change on discharge and inundation extent in the Amazon basin using the regional hydrological model MGB-IPH with 1-dimensional river hydraulic and water storage simulation in floodplains. Future projections (2070\u20132099) were obtained from five GCMs from IPCC\u2019s Fifth Assessment Report CMIP5. Climate projections have uncertainty and results from different climate models did not agree in total Amazon flooded area or discharge anomalies along the main stem river. Overall, model runs agree better with wetter (drier) conditions over western (eastern) Amazon. Results indicate that increased mean and maximum river discharge for large rivers draining the Andes in the northwest contributes to increased mean and maximum discharge and inundation extent over Peruvian floodplains and Solim\u00f5es River (annual mean-max: +9\u00a0% - +18.3\u00a0%) in western Amazonia. Decreased river discharges (mostly dry season) are projected for eastern basins, and decreased inundation extent at low water (annual min) in the central (\u221215.9\u00a0%) and lower Amazon (\u22124.4\u00a0%).", "author" : [ { "dropping-particle" : "", "family" : "Sorribas", "given" : "M.V.", "non-dropping-particle" : "", "parse-names" : false, "suffix" : "" }, { "dropping-particle" : "", "family" : "Paiva", "given" : "R.C.D.", "non-dropping-particle" : "", "parse-names" : false, "suffix" : "" }, { "dropping-particle" : "", "family" : "Melack", "given" : "J.M.", "non-dropping-particle" : "", "parse-names" : false, "suffix" : "" }, { "dropping-particle" : "", "family" : "Bravo", "given" : "J.M.", "non-dropping-particle" : "", "parse-names" : false, "suffix" : "" }, { "dropping-particle" : "", "family" : "Jones", "given" : "C.", "non-dropping-particle" : "", "parse-names" : false, "suffix" : "" }, { "dropping-particle" : "", "family" : "Carvalho", "given" : "L.", "non-dropping-particle" : "", "parse-names" : false, "suffix" : "" }, { "dropping-particle" : "", "family" : "Beighley", "given" : "E.", "non-dropping-particle" : "", "parse-names" : false, "suffix" : "" }, { "dropping-particle" : "", "family" : "Forsberg", "given" : "B.", "non-dropping-particle" : "", "parse-names" : false, "suffix" : "" }, { "dropping-particle" : "", "family" : "Costa", "given" : "M.H.", "non-dropping-particle" : "", "parse-names" : false, "suffix" : "" } ], "container-title" : "Climatic Change", "id" : "ITEM-1", "issue" : "3-4", "issued" : { "date-parts" : [ [ "2016" ] ] }, "page" : "555-570", "title" : "Projections of climate change effects on discharge and inundation in the Amazon basin", "translator" : [ { "dropping-particle" : "", "family" : "S415", "given" : "", "non-dropping-particle" : "", "parse-names" : false, "suffix" : "" } ], "type" : "article-journal", "volume" : "136" }, "uris" : [ "http://www.mendeley.com/documents/?uuid=93e5777b-4e74-4d59-8429-51144d7a9972" ] } ], "mendeley" : { "formattedCitation" : "(Sorribas et al., 2016)", "manualFormatting" : "Sorribas et al., 2016", "plainTextFormattedCitation" : "(Sorribas et al., 2016)", "previouslyFormattedCitation" : "(Sorribas et al., 2016)" }, "properties" : { "noteIndex" : 0 }, "schema" : "https://github.com/citation-style-language/schema/raw/master/csl-citation.json" }</w:delInstrText>
        </w:r>
        <w:r w:rsidR="00BA3BBB" w:rsidRPr="00D424AA" w:rsidDel="00D37B08">
          <w:rPr>
            <w:rFonts w:cs="Times New Roman"/>
            <w:lang w:val="en-GB"/>
          </w:rPr>
          <w:fldChar w:fldCharType="separate"/>
        </w:r>
        <w:r w:rsidR="00A26296" w:rsidRPr="00D37B08" w:rsidDel="00D37B08">
          <w:rPr>
            <w:rFonts w:cs="Times New Roman"/>
            <w:noProof/>
            <w:lang w:val="en-GB"/>
          </w:rPr>
          <w:delText>Sorribas et al., 2016</w:delText>
        </w:r>
        <w:r w:rsidR="00BA3BBB" w:rsidRPr="00D424AA" w:rsidDel="00D37B08">
          <w:rPr>
            <w:rFonts w:cs="Times New Roman"/>
            <w:lang w:val="en-GB"/>
          </w:rPr>
          <w:fldChar w:fldCharType="end"/>
        </w:r>
        <w:commentRangeEnd w:id="1998"/>
        <w:r w:rsidR="00A26296" w:rsidDel="00D37B08">
          <w:rPr>
            <w:rStyle w:val="Marquedecommentaire"/>
          </w:rPr>
          <w:commentReference w:id="1998"/>
        </w:r>
        <w:r w:rsidR="00BA3BBB" w:rsidRPr="00841A35" w:rsidDel="00D37B08">
          <w:rPr>
            <w:rFonts w:cs="Times New Roman"/>
            <w:lang w:val="en-GB"/>
          </w:rPr>
          <w:delText xml:space="preserve">; </w:delText>
        </w:r>
        <w:commentRangeStart w:id="1999"/>
        <w:r w:rsidR="00BA3BBB" w:rsidRPr="00D424AA" w:rsidDel="00D37B08">
          <w:rPr>
            <w:rFonts w:cs="Times New Roman"/>
            <w:lang w:val="en-GB"/>
          </w:rPr>
          <w:fldChar w:fldCharType="begin" w:fldLock="1"/>
        </w:r>
        <w:r w:rsidR="00FF6231" w:rsidDel="00D37B08">
          <w:rPr>
            <w:rFonts w:cs="Times New Roman"/>
            <w:lang w:val="en-GB"/>
          </w:rPr>
          <w:delInstrText>ADDIN CSL_CITATION { "citationItems" : [ { "id" : "ITEM-1", "itemData" : { "DOI" : "10.5194/hess-17-2247-2013", "ISSN" : "1607-7938", "abstract" : "Abstract. Floodplain forests, namely the V\u00e1rzea and Igap\u00f3, cover an area of more than 97 000 km2. A key factor for their function and diversity is annual flooding. Increasing air temperature and higher precipitation variability caused by climate change are expected to shift the flooding regime during this century, and thereby impact floodplain ecosystems, their biodiversity and riverine ecosystem services. To assess the effects of climate change on the flooding regime, we use the Dynamic Global Vegetation and Hydrology Model LPJmL, enhanced by a scheme that realistically simulates monthly flooded area. Simulation results of discharge and inundation under contemporary conditions compare well against site-level measurements and observations. The changes of calculated inundation duration and area under climate change projections from 24 IPCC AR4 climate models differ regionally towards the end of the 21st century. In all, 70% of the 24 climate projections agree on an increase of flooded area in about one third of the basin. Inundation duration increases dramatically by on average three months in western and around one month in eastern Amazonia. The time of high- and low-water peak shifts by up to three months. Additionally, we find a decrease in the number of extremely dry years and in the probability of the occurrence of three consecutive extremely dry years. The total number of extremely wet years does not change drastically but the probability of three consecutive extremely wet years decreases by up to 30% in the east and increases by up to 25% in the west. These changes implicate significant shifts in regional vegetation and climate, and will dramatically alter carbon and water cycles.", "author" : [ { "dropping-particle" : "", "family" : "Langerwisch", "given" : "F.", "non-dropping-particle" : "", "parse-names" : false, "suffix" : "" }, { "dropping-particle" : "", "family" : "Rost", "given" : "S.", "non-dropping-particle" : "", "parse-names" : false, "suffix" : "" }, { "dropping-particle" : "", "family" : "Gerten", "given" : "D.", "non-dropping-particle" : "", "parse-names" : false, "suffix" : "" }, { "dropping-particle" : "", "family" : "Poulter", "given" : "B.", "non-dropping-particle" : "", "parse-names" : false, "suffix" : "" }, { "dropping-particle" : "", "family" : "Rammig", "given" : "A.", "non-dropping-particle" : "", "parse-names" : false, "suffix" : "" }, { "dropping-particle" : "", "family" : "Cramer", "given" : "W.", "non-dropping-particle" : "", "parse-names" : false, "suffix" : "" } ], "container-title" : "Hydrology and Earth System Sciences", "id" : "ITEM-1", "issue" : "6", "issued" : { "date-parts" : [ [ "2013", "6", "20" ] ] }, "page" : "2247-2262", "title" : "Potential effects of climate change on inundation patterns in the Amazon Basin", "translator" : [ { "dropping-particle" : "", "family" : "S1533", "given" : "", "non-dropping-particle" : "", "parse-names" : false, "suffix" : "" } ], "type" : "article-journal", "volume" : "17" }, "uris" : [ "http://www.mendeley.com/documents/?uuid=ea25f41e-1d10-4999-98b8-73e11726f295" ] } ], "mendeley" : { "formattedCitation" : "(Langerwisch et al., 2013)", "manualFormatting" : "Langerwisch et al., 2013", "plainTextFormattedCitation" : "(Langerwisch et al., 2013)", "previouslyFormattedCitation" : "(Langerwisch et al., 2013)" }, "properties" : { "noteIndex" : 0 }, "schema" : "https://github.com/citation-style-language/schema/raw/master/csl-citation.json" }</w:delInstrText>
        </w:r>
        <w:r w:rsidR="00BA3BBB" w:rsidRPr="00D424AA" w:rsidDel="00D37B08">
          <w:rPr>
            <w:rFonts w:cs="Times New Roman"/>
            <w:lang w:val="en-GB"/>
          </w:rPr>
          <w:fldChar w:fldCharType="separate"/>
        </w:r>
        <w:r w:rsidR="00A26296" w:rsidDel="00D37B08">
          <w:rPr>
            <w:rFonts w:cs="Times New Roman"/>
            <w:noProof/>
            <w:lang w:val="en-GB"/>
          </w:rPr>
          <w:delText>Langerwisch et al., 2013</w:delText>
        </w:r>
        <w:r w:rsidR="00BA3BBB" w:rsidRPr="00D424AA" w:rsidDel="00D37B08">
          <w:rPr>
            <w:rFonts w:cs="Times New Roman"/>
            <w:lang w:val="en-GB"/>
          </w:rPr>
          <w:fldChar w:fldCharType="end"/>
        </w:r>
        <w:commentRangeEnd w:id="1999"/>
        <w:r w:rsidR="00A26296" w:rsidDel="00D37B08">
          <w:rPr>
            <w:rStyle w:val="Marquedecommentaire"/>
          </w:rPr>
          <w:commentReference w:id="1999"/>
        </w:r>
        <w:r w:rsidR="00BA3BBB" w:rsidRPr="00841A35" w:rsidDel="00D37B08">
          <w:rPr>
            <w:rFonts w:cs="Times New Roman"/>
            <w:lang w:val="en-GB"/>
          </w:rPr>
          <w:delText xml:space="preserve">; </w:delText>
        </w:r>
        <w:commentRangeStart w:id="2000"/>
        <w:r w:rsidR="00BA3BBB" w:rsidRPr="00D424AA" w:rsidDel="00D37B08">
          <w:rPr>
            <w:rFonts w:cs="Times New Roman"/>
            <w:lang w:val="en-GB"/>
          </w:rPr>
          <w:fldChar w:fldCharType="begin" w:fldLock="1"/>
        </w:r>
        <w:r w:rsidR="00FF6231" w:rsidDel="00D37B08">
          <w:rPr>
            <w:rFonts w:cs="Times New Roman"/>
            <w:lang w:val="en-GB"/>
          </w:rPr>
          <w:delInstrText>ADDIN CSL_CITATION { "citationItems" : [ { "id" : "ITEM-1", "itemData" : { "DOI" : "10.1088/1748-9326/8/1/014035", "ISSN" : "1748-9326", "abstract" : "Because of climate change, much attention is drawn to the Amazon River basin, whose hydrology has already been strongly affected by extreme events during the past 20 years. Hydrological annual extreme variations (i.e. low/high flows) associated with precipitation (and evapotranspiration) changes are investigated over the Amazon River sub-basins using the land surface model ORCHIDEE and a multimodel approach. Climate change scenarios from up to eight AR4 Global Climate Models based on three emission scenarios were used to build future hydrological projections in the region, for two periods of the 21st century. For the middle of the century under the SRESA1B scenario, no change is found in high flow on the main stem of the Amazon River (\u00d3bidos station), but a systematic discharge decrease is simulated during the recession period, leading to a 10% low-flow decrease. Contrasting discharge variations are pointed out depending on the location in the basin. In the western upper part of the basin, which undergoes an annual persistent increase in precipitation, high flow shows a 7% relative increase for the middle of the 21st century and the signal is enhanced for the end of the century (12%). By contrast, simulated precipitation decreases during the dry seasons over the southern, eastern and northern parts of the basin lead to significant low-flow decrease at several stations, especially in the Xingu River, where it reaches -50%, associated with a 9% reduction in the runoff coefficient. A 18% high-flow decrease is also found in this river. In the north, the low-flow decrease becomes higher toward the east: a 55% significant decrease in the eastern Branco River is associated with a 13% reduction in the runoff coefficient. The estimation of the streamflow elasticity to precipitation indicates that southern sub-basins (except for the mountainous Beni River), that have low runoff coefficients, will become more responsive to precipitation change (with a 5 to near 35% increase in elasticity) than the western sub-basins, experiencing high runoff coefficient and no change in streamflow elasticity to precipitation. These projections raise important issues for populations living near the rivers whose activity is regulated by the present annual cycle of waters. The question of their adaptability has already arisen. \u00a9 2013 IOP Publishing Ltd.", "author" : [ { "dropping-particle" : "", "family" : "Guimberteau", "given" : "M.", "non-dropping-particle" : "", "parse-names" : false, "suffix" : "" }, { "dropping-particle" : "", "family" : "Ronchail", "given" : "J.", "non-dropping-particle" : "", "parse-names" : false, "suffix" : "" }, { "dropping-particle" : "", "family" : "Espinoza", "given" : "J.C. C", "non-dropping-particle" : "", "parse-names" : false, "suffix" : "" }, { "dropping-particle" : "", "family" : "Lengaigne", "given" : "M.", "non-dropping-particle" : "", "parse-names" : false, "suffix" : "" }, { "dropping-particle" : "", "family" : "Sultan", "given" : "B.", "non-dropping-particle" : "", "parse-names" : false, "suffix" : "" }, { "dropping-particle" : "", "family" : "Polcher", "given" : "J.", "non-dropping-particle" : "", "parse-names" : false, "suffix" : "" }, { "dropping-particle" : "", "family" : "Drapeau", "given" : "G.", "non-dropping-particle" : "", "parse-names" : false, "suffix" : "" }, { "dropping-particle" : "", "family" : "Guyot", "given" : "J.-L.", "non-dropping-particle" : "", "parse-names" : false, "suffix" : "" }, { "dropping-particle" : "", "family" : "Ducharne", "given" : "A.", "non-dropping-particle" : "", "parse-names" : false, "suffix" : "" }, { "dropping-particle" : "", "family" : "Ciais", "given" : "P.", "non-dropping-particle" : "", "parse-names" : false, "suffix" : "" } ], "container-title" : "Environmental Research Letters", "id" : "ITEM-1", "issue" : "1", "issued" : { "date-parts" : [ [ "2013", "3", "1" ] ] }, "page" : "014035", "title" : "Future changes in precipitation and impacts on extreme streamflow over Amazonian sub-basins", "translator" : [ { "dropping-particle" : "", "family" : "S1498", "given" : "", "non-dropping-particle" : "", "parse-names" : false, "suffix" : "" } ], "type" : "article-journal", "volume" : "8" }, "uris" : [ "http://www.mendeley.com/documents/?uuid=33c2bb28-14b2-4cf0-a93e-c6467bfb944c" ] } ], "mendeley" : { "formattedCitation" : "(Guimberteau et al., 2013)", "manualFormatting" : "Guimberteau et al., 2013", "plainTextFormattedCitation" : "(Guimberteau et al., 2013)", "previouslyFormattedCitation" : "(Guimberteau et al., 2013)" }, "properties" : { "noteIndex" : 0 }, "schema" : "https://github.com/citation-style-language/schema/raw/master/csl-citation.json" }</w:delInstrText>
        </w:r>
        <w:r w:rsidR="00BA3BBB" w:rsidRPr="00D424AA" w:rsidDel="00D37B08">
          <w:rPr>
            <w:rFonts w:cs="Times New Roman"/>
            <w:lang w:val="en-GB"/>
          </w:rPr>
          <w:fldChar w:fldCharType="separate"/>
        </w:r>
        <w:r w:rsidR="00A26296" w:rsidDel="00D37B08">
          <w:rPr>
            <w:rFonts w:cs="Times New Roman"/>
            <w:noProof/>
            <w:lang w:val="en-GB"/>
          </w:rPr>
          <w:delText>Guimberteau et al., 2013</w:delText>
        </w:r>
        <w:r w:rsidR="00BA3BBB" w:rsidRPr="00D424AA" w:rsidDel="00D37B08">
          <w:rPr>
            <w:rFonts w:cs="Times New Roman"/>
            <w:lang w:val="en-GB"/>
          </w:rPr>
          <w:fldChar w:fldCharType="end"/>
        </w:r>
        <w:commentRangeEnd w:id="2000"/>
        <w:r w:rsidR="00A26296" w:rsidDel="00D37B08">
          <w:rPr>
            <w:rStyle w:val="Marquedecommentaire"/>
          </w:rPr>
          <w:commentReference w:id="2000"/>
        </w:r>
        <w:r w:rsidR="00BA3BBB" w:rsidRPr="00841A35" w:rsidDel="00D37B08">
          <w:rPr>
            <w:rFonts w:cs="Times New Roman"/>
            <w:lang w:val="en-GB"/>
          </w:rPr>
          <w:delText xml:space="preserve">; </w:delText>
        </w:r>
        <w:commentRangeStart w:id="2001"/>
        <w:r w:rsidR="00BA3BBB" w:rsidRPr="00D424AA" w:rsidDel="00D37B08">
          <w:rPr>
            <w:rFonts w:cs="Times New Roman"/>
            <w:lang w:val="en-GB"/>
          </w:rPr>
          <w:fldChar w:fldCharType="begin" w:fldLock="1"/>
        </w:r>
        <w:r w:rsidR="00FF6231" w:rsidDel="00D37B08">
          <w:rPr>
            <w:rFonts w:cs="Times New Roman"/>
            <w:lang w:val="en-GB"/>
          </w:rPr>
          <w:delInstrText>ADDIN CSL_CITATION { "citationItems" : [ { "id" : "ITEM-1", "itemData" : { "DOI" : "10.1088/1748-9326/11/1/014013", "ISSN" : "1748-9326", "abstract" : "\u00a9 2016 IOP Publishing Ltd. The impact of a changing climate on the Amazon basin is a subject of intensive research because of its rich biodiversity and the significant role of rainforests in carbon cycling. Climate change has also a direct hydrological impact, and increasing efforts have focused on understanding the hydrological dynamics at continental and subregional scales, such as the Western Amazon. New projections from the Coupled Model Inter-comparison Project Phase 5 ensemble indicate consistent climatic warming and increasing seasonality of precipitation in the Peruvian Amazon basin. Here we use a distributed land surface model to quantify the potential impact of this change in the climate on the hydrological regime of the upper Amazon river. Using extreme value analysis, historical and future projections of the annual minimum, mean, and maximum river flows are produced for a range of return periods between 1 and 100 yr. We show that the RCP 4.5 and 8.5 scenarios of climate change project an increased severity of the wet season flood pulse (7.5% and 12% increases respectively for the 100 yr return floods). These findings agree with previously projected increases in high extremes under the Special Report on Emissions Scenarios climate projections, and are important to highlight due to the potential consequences on reproductive processes of in-stream species, swamp forest ecology, and socio-economy in the floodplain, amidst a growing literature that more strongly emphasises future droughts and their impact on the viability of the rainforest system over greater Amazonia.", "author" : [ { "dropping-particle" : "", "family" : "Zulkafli", "given" : "Zed", "non-dropping-particle" : "", "parse-names" : false, "suffix" : "" }, { "dropping-particle" : "", "family" : "Buytaert", "given" : "Wouter", "non-dropping-particle" : "", "parse-names" : false, "suffix" : "" }, { "dropping-particle" : "", "family" : "Manz", "given" : "Bastian", "non-dropping-particle" : "", "parse-names" : false, "suffix" : "" }, { "dropping-particle" : "", "family" : "Rosas", "given" : "Claudia V\u00e9liz", "non-dropping-particle" : "", "parse-names" : false, "suffix" : "" }, { "dropping-particle" : "", "family" : "Willems", "given" : "Patrick", "non-dropping-particle" : "", "parse-names" : false, "suffix" : "" }, { "dropping-particle" : "", "family" : "Lavado-Casimiro", "given" : "Waldo", "non-dropping-particle" : "", "parse-names" : false, "suffix" : "" }, { "dropping-particle" : "", "family" : "Guyot", "given" : "Jean-Loup", "non-dropping-particle" : "", "parse-names" : false, "suffix" : "" }, { "dropping-particle" : "", "family" : "Santini", "given" : "William", "non-dropping-particle" : "", "parse-names" : false, "suffix" : "" } ], "container-title" : "Environmental Research Letters", "id" : "ITEM-1", "issue" : "1", "issued" : { "date-parts" : [ [ "2016", "1", "1" ] ] }, "page" : "014013", "title" : "Projected increases in the annual flood pulse of the Western Amazon", "translator" : [ { "dropping-particle" : "", "family" : "S1554", "given" : "", "non-dropping-particle" : "", "parse-names" : false, "suffix" : "" } ], "type" : "article-journal", "volume" : "11" }, "uris" : [ "http://www.mendeley.com/documents/?uuid=e077e914-a5f2-45d3-90a0-fb9b4534100a" ] } ], "mendeley" : { "formattedCitation" : "(Zulkafli et al., 2016)", "manualFormatting" : "Zulkafli et al., 2016", "plainTextFormattedCitation" : "(Zulkafli et al., 2016)", "previouslyFormattedCitation" : "(Zulkafli et al., 2016)" }, "properties" : { "noteIndex" : 0 }, "schema" : "https://github.com/citation-style-language/schema/raw/master/csl-citation.json" }</w:delInstrText>
        </w:r>
        <w:r w:rsidR="00BA3BBB" w:rsidRPr="00D424AA" w:rsidDel="00D37B08">
          <w:rPr>
            <w:rFonts w:cs="Times New Roman"/>
            <w:lang w:val="en-GB"/>
          </w:rPr>
          <w:fldChar w:fldCharType="separate"/>
        </w:r>
        <w:r w:rsidR="00A26296" w:rsidDel="00D37B08">
          <w:rPr>
            <w:rFonts w:cs="Times New Roman"/>
            <w:noProof/>
            <w:lang w:val="en-GB"/>
          </w:rPr>
          <w:delText>Zulkafli et al., 2016</w:delText>
        </w:r>
        <w:r w:rsidR="00BA3BBB" w:rsidRPr="00D424AA" w:rsidDel="00D37B08">
          <w:rPr>
            <w:rFonts w:cs="Times New Roman"/>
            <w:lang w:val="en-GB"/>
          </w:rPr>
          <w:fldChar w:fldCharType="end"/>
        </w:r>
        <w:commentRangeEnd w:id="2001"/>
        <w:r w:rsidR="00A26296" w:rsidDel="00D37B08">
          <w:rPr>
            <w:rStyle w:val="Marquedecommentaire"/>
          </w:rPr>
          <w:commentReference w:id="2001"/>
        </w:r>
        <w:r w:rsidR="00BA3BBB" w:rsidRPr="00841A35" w:rsidDel="00D37B08">
          <w:rPr>
            <w:rFonts w:cs="Times New Roman"/>
            <w:lang w:val="en-GB"/>
          </w:rPr>
          <w:delText xml:space="preserve">) </w:delText>
        </w:r>
      </w:del>
      <w:bookmarkEnd w:id="1994"/>
      <w:r w:rsidR="00BA3BBB" w:rsidRPr="00841A35">
        <w:rPr>
          <w:rFonts w:cs="Times New Roman"/>
          <w:lang w:val="en-GB"/>
        </w:rPr>
        <w:t xml:space="preserve">and the Andes </w:t>
      </w:r>
      <w:r w:rsidR="00BA3BBB" w:rsidRPr="00D424AA">
        <w:rPr>
          <w:rFonts w:cs="Times New Roman"/>
          <w:lang w:val="en-GB"/>
        </w:rPr>
        <w:fldChar w:fldCharType="begin" w:fldLock="1"/>
      </w:r>
      <w:r w:rsidR="00FF6231">
        <w:rPr>
          <w:rFonts w:cs="Times New Roman"/>
          <w:lang w:val="en-GB"/>
        </w:rPr>
        <w:instrText>ADDIN CSL_CITATION { "citationItems" : [ { "id" : "ITEM-1", "itemData" : { "DOI" : "10.1007/s10584-018-2246-7", "abstract" : "\u00a9 2018, Springer Nature B.V. This study examines the projections of hydroclimatic regimes and extremes over Andean basins in central Chile (\u223c 30\u201340\u00b0 S) under a low and high emission scenarios (RCP2.6 and RCP8.5, respectively). A gridded daily precipitation and temperature dataset based on observations is used to drive and validate the VIC macro-scale hydrological model in the region of interest. Historical and future simulations from 19 climate models participating in CMIP5 have been adjusted with the observational dataset and then used to make hydrological projections. By the end of the century, there is a large difference between the scenarios, with projected warming of \u223c + 1.2 \u00b0C (RCP2.6), \u223c + 3.5 \u00b0C (RCP8.5) and drying of \u223c \u2212 3% (RCP2.6), \u223c \u2212 30% (RCP8.5). Following the strong drying and warming projected in this region under the RCP8.5 scenario, the VIC model simulates decreases in annual runoff of about 40% by the end of the century. Such strong regional effect of climate change may have large implications for the water resources of this region. Even under the low emission scenario, the Andes snowpack is projected to decrease by 35\u201345% by mid-century. In more snowmelt-dominated areas, the projected hydrological changes under RCP8.5 go together with more loss in the snowpack (75\u201385%) and a temporal shift in the center timing of runoff to earlier dates (up to 5 weeks by the end of the century). The severity and frequency of extreme hydroclimatic events are also projected to increase in the future. The occurrence of extended droughts, such as the recently experienced mega-drought (2010\u20132015), increases from one to up to five events per 100 years under RCP8.5. Concurrently, probability density function of 3-day peak runoff indicates an increase in the frequency of flood events. The estimated return periods of 3-day peak runoff events depict more drastic changes and increase in the flood risk as higher recurrence intervals are considered by mid-century under RCP2.6 and RCP8.5, and by the end of the century under RCP8.5.", "author" : [ { "dropping-particle" : "", "family" : "Bozkurt", "given" : "D.", "non-dropping-particle" : "", "parse-names" : false, "suffix" : "" }, { "dropping-particle" : "", "family" : "Rojas", "given" : "M.", "non-dropping-particle" : "", "parse-names" : false, "suffix" : "" }, { "dropping-particle" : "", "family" : "Boisier", "given" : "J.P.", "non-dropping-particle" : "", "parse-names" : false, "suffix" : "" }, { "dropping-particle" : "", "family" : "Valdivieso", "given" : "J.", "non-dropping-particle" : "", "parse-names" : false, "suffix" : "" } ], "container-title" : "Climatic Change", "id" : "ITEM-1", "issue" : "3-4", "issued" : { "date-parts" : [ [ "2018" ] ] }, "page" : "131-147", "title" : "Projected hydroclimate changes over Andean basins in central Chile from downscaled CMIP5 models under the low and high emission scenarios", "translator" : [ { "dropping-particle" : "", "family" : "S1272", "given" : "", "non-dropping-particle" : "", "parse-names" : false, "suffix" : "" } ], "type" : "article-journal", "volume" : "150" }, "uris" : [ "http://www.mendeley.com/documents/?uuid=5340bc32-6d93-4b7c-95e7-8f0adde226ba" ] }, { "id" : "ITEM-2", "itemData" : { "DOI" : "10.1038/nclimate1911", "ISSN" : "1758-678X", "abstract" : "A warmer climate would increase the risk of floods. So far, only a few studies have projected changes in floods on a global scale. None of these studies relied on multiple climate models. A few global studies have started to estimate the exposure to flooding (population in potential inundation areas) as a proxy of risk, but none of them has estimated it in a warmer future climate. Here we present global flood risk for the end of this century based on the outputs of 11 climate models. A state-of-the-art global river routing model with an inundation scheme was employed to compute river discharge and inundation area. An ensemble of projections under a new high-concentration scenario demonstrates a large increase in flood frequency in Southeast Asia, Peninsular India, eastern Africa and the northern half of the Andes, with small uncertainty in the direction of change. In certain areas of the world, however, flood frequency is projected to decrease. Another larger ensemble of projections under four new concentration scenarios reveals that the global exposure to floods would increase depending on the degree of warming, but interannual variability of the exposure may imply the necessity of adaptation before significant warming. \u00a9 2013 Macmillan Publishers Limited. All rights reserved.",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2", "issue" : "9", "issued" : { "date-parts" : [ [ "2013", "9", "9" ] ] }, "page" : "816-821", "publisher" : "Nature Publishing Group", "title" : "Global flood risk under climate change", "translator" : [ { "dropping-particle" : "", "family" : "S2639", "given" : "", "non-dropping-particle" : "", "parse-names" : false, "suffix" : "" } ], "type" : "article-journal", "volume" : "3" }, "uris" : [ "http://www.mendeley.com/documents/?uuid=96089ed8-b8ab-4e65-871b-91b86f2db8cd" ] } ], "mendeley" : { "formattedCitation" : "(Hirabayashi et al., 2013; Bozkurt et al., 2018)", "plainTextFormattedCitation" : "(Hirabayashi et al., 2013; Bozkurt et al., 2018)", "previouslyFormattedCitation" : "(Hirabayashi et al., 2013; Bozkurt et al., 2018)" }, "properties" : { "noteIndex" : 0 }, "schema" : "https://github.com/citation-style-language/schema/raw/master/csl-citation.json" }</w:instrText>
      </w:r>
      <w:r w:rsidR="00BA3BBB" w:rsidRPr="00D424AA">
        <w:rPr>
          <w:rFonts w:cs="Times New Roman"/>
          <w:lang w:val="en-GB"/>
        </w:rPr>
        <w:fldChar w:fldCharType="separate"/>
      </w:r>
      <w:r w:rsidR="00A26296">
        <w:rPr>
          <w:rFonts w:cs="Times New Roman"/>
          <w:noProof/>
          <w:lang w:val="en-GB"/>
        </w:rPr>
        <w:t>(Hirabayashi et al., 2013; Bozkurt et al., 2018)</w:t>
      </w:r>
      <w:r w:rsidR="00BA3BBB" w:rsidRPr="00D424AA">
        <w:rPr>
          <w:rFonts w:cs="Times New Roman"/>
          <w:lang w:val="en-GB"/>
        </w:rPr>
        <w:fldChar w:fldCharType="end"/>
      </w:r>
      <w:r w:rsidR="00BA3BBB" w:rsidRPr="00841A35">
        <w:rPr>
          <w:rFonts w:cs="Times New Roman"/>
          <w:lang w:val="en-GB"/>
        </w:rPr>
        <w:t xml:space="preserve">. </w:t>
      </w:r>
      <w:r w:rsidR="006D1F63">
        <w:rPr>
          <w:rFonts w:cs="Times New Roman"/>
          <w:lang w:val="en-GB"/>
        </w:rPr>
        <w:t>Chapter 12,</w:t>
      </w:r>
      <w:r w:rsidR="00BA3BBB" w:rsidRPr="00841A35">
        <w:rPr>
          <w:rFonts w:cs="Times New Roman"/>
          <w:lang w:val="en-GB"/>
        </w:rPr>
        <w:t xml:space="preserve"> </w:t>
      </w:r>
      <w:r w:rsidR="00562895" w:rsidRPr="00D424AA">
        <w:rPr>
          <w:rFonts w:cs="Times New Roman"/>
          <w:lang w:val="en-GB"/>
        </w:rPr>
        <w:t>Section</w:t>
      </w:r>
      <w:r w:rsidR="00BA3BBB" w:rsidRPr="00D424AA">
        <w:rPr>
          <w:rFonts w:cs="Times New Roman"/>
          <w:lang w:val="en-GB"/>
        </w:rPr>
        <w:t xml:space="preserve"> </w:t>
      </w:r>
      <w:r w:rsidR="00203E41" w:rsidRPr="00D424AA">
        <w:rPr>
          <w:rFonts w:cs="Times New Roman"/>
          <w:lang w:val="en-GB"/>
        </w:rPr>
        <w:t>1</w:t>
      </w:r>
      <w:r w:rsidR="00BA3BBB" w:rsidRPr="00D424AA">
        <w:rPr>
          <w:rFonts w:cs="Times New Roman"/>
          <w:lang w:val="en-GB"/>
        </w:rPr>
        <w:t>2.4</w:t>
      </w:r>
      <w:r w:rsidR="006D1F63">
        <w:rPr>
          <w:rFonts w:cs="Times New Roman"/>
          <w:lang w:val="en-GB"/>
        </w:rPr>
        <w:t>,</w:t>
      </w:r>
      <w:r w:rsidR="00BA3BBB" w:rsidRPr="00D424AA">
        <w:rPr>
          <w:rFonts w:cs="Times New Roman"/>
          <w:lang w:val="en-GB"/>
        </w:rPr>
        <w:t xml:space="preserve"> provides a detailed assessment of regional flood projections. </w:t>
      </w:r>
    </w:p>
    <w:p w14:paraId="586BEB98" w14:textId="0AC2D040" w:rsidR="00BA3BBB" w:rsidRPr="00D424AA" w:rsidRDefault="00BA3BBB" w:rsidP="00D424AA">
      <w:pPr>
        <w:pStyle w:val="AR6BodyText"/>
        <w:rPr>
          <w:rFonts w:cs="Times New Roman"/>
          <w:b/>
          <w:lang w:val="en-GB"/>
        </w:rPr>
      </w:pPr>
    </w:p>
    <w:p w14:paraId="3F3A1244" w14:textId="1475FE4C" w:rsidR="00BA3BBB" w:rsidRPr="00D506A9" w:rsidRDefault="006D1F63" w:rsidP="00D424AA">
      <w:pPr>
        <w:pStyle w:val="AR6BodyText"/>
        <w:rPr>
          <w:rFonts w:cs="Times New Roman"/>
          <w:bCs/>
          <w:lang w:val="en-GB"/>
        </w:rPr>
      </w:pPr>
      <w:r w:rsidRPr="00504BF7">
        <w:rPr>
          <w:rFonts w:cs="Times New Roman"/>
          <w:bCs/>
          <w:lang w:val="en-GB"/>
        </w:rPr>
        <w:t>In s</w:t>
      </w:r>
      <w:r w:rsidR="00BA3BBB" w:rsidRPr="00D506A9">
        <w:rPr>
          <w:rFonts w:cs="Times New Roman"/>
          <w:bCs/>
          <w:lang w:val="en-GB"/>
        </w:rPr>
        <w:t>ummary</w:t>
      </w:r>
      <w:r w:rsidRPr="00504BF7">
        <w:rPr>
          <w:rFonts w:cs="Times New Roman"/>
          <w:bCs/>
          <w:lang w:val="en-GB"/>
        </w:rPr>
        <w:t xml:space="preserve">, </w:t>
      </w:r>
      <w:r w:rsidR="00BA3BBB" w:rsidRPr="00D506A9">
        <w:rPr>
          <w:rFonts w:cs="Times New Roman"/>
          <w:bCs/>
          <w:lang w:val="en-GB"/>
        </w:rPr>
        <w:t xml:space="preserve"> </w:t>
      </w:r>
      <w:r w:rsidRPr="00504BF7">
        <w:rPr>
          <w:rFonts w:cs="Times New Roman"/>
          <w:bCs/>
          <w:lang w:val="en-GB"/>
        </w:rPr>
        <w:t>g</w:t>
      </w:r>
      <w:r w:rsidR="00BA3BBB" w:rsidRPr="00D506A9">
        <w:rPr>
          <w:rFonts w:cs="Times New Roman"/>
          <w:bCs/>
          <w:lang w:val="en-GB"/>
        </w:rPr>
        <w:t>lobal hydrological models project a larger fraction of land areas to be affected by an increase in river floods than by a decrease in river floods (</w:t>
      </w:r>
      <w:r w:rsidR="00BA3BBB" w:rsidRPr="00D506A9">
        <w:rPr>
          <w:rFonts w:cs="Times New Roman"/>
          <w:bCs/>
          <w:i/>
          <w:lang w:val="en-GB"/>
        </w:rPr>
        <w:t>medium confidence)</w:t>
      </w:r>
      <w:r w:rsidR="00BA3BBB" w:rsidRPr="00D506A9">
        <w:rPr>
          <w:rFonts w:cs="Times New Roman"/>
          <w:bCs/>
          <w:lang w:val="en-GB"/>
        </w:rPr>
        <w:t xml:space="preserve">. There is </w:t>
      </w:r>
      <w:r w:rsidR="00BA3BBB" w:rsidRPr="00D506A9">
        <w:rPr>
          <w:rFonts w:cs="Times New Roman"/>
          <w:bCs/>
          <w:i/>
          <w:lang w:val="en-GB"/>
        </w:rPr>
        <w:t xml:space="preserve">medium confidence </w:t>
      </w:r>
      <w:r w:rsidR="00BA3BBB" w:rsidRPr="00D506A9">
        <w:rPr>
          <w:rFonts w:cs="Times New Roman"/>
          <w:bCs/>
          <w:lang w:val="en-GB"/>
        </w:rPr>
        <w:t>that river floods will increase in the western Amazon, the Andes, and southeastern and northern Asia.</w:t>
      </w:r>
      <w:r w:rsidR="007B0074">
        <w:rPr>
          <w:rFonts w:cs="Times New Roman"/>
          <w:bCs/>
          <w:lang w:val="en-GB"/>
        </w:rPr>
        <w:t xml:space="preserve"> </w:t>
      </w:r>
      <w:r w:rsidR="007B0074" w:rsidRPr="007B0074">
        <w:rPr>
          <w:rFonts w:cs="Times New Roman"/>
          <w:bCs/>
          <w:lang w:val="en-GB"/>
        </w:rPr>
        <w:t>Regional changes in river floods are more uncertain than changes in pluvial floods because complex hydrological processes and forcings, including land cover change and human water management, are involved.</w:t>
      </w:r>
    </w:p>
    <w:p w14:paraId="31DB91B2" w14:textId="70142631" w:rsidR="00BA3BBB" w:rsidRDefault="00BA3BBB" w:rsidP="00D424AA">
      <w:pPr>
        <w:pStyle w:val="AR6BodyText"/>
        <w:rPr>
          <w:rFonts w:cs="Times New Roman"/>
          <w:b/>
          <w:lang w:val="en-GB"/>
        </w:rPr>
      </w:pPr>
    </w:p>
    <w:p w14:paraId="500A2627" w14:textId="77777777" w:rsidR="0012500E" w:rsidRPr="00D424AA" w:rsidRDefault="0012500E" w:rsidP="00D424AA">
      <w:pPr>
        <w:pStyle w:val="AR6BodyText"/>
        <w:rPr>
          <w:rFonts w:cs="Times New Roman"/>
          <w:b/>
          <w:lang w:val="en-GB"/>
        </w:rPr>
      </w:pPr>
    </w:p>
    <w:p w14:paraId="2970ED05" w14:textId="77777777" w:rsidR="001415DA" w:rsidRPr="00D424AA" w:rsidRDefault="001415DA" w:rsidP="00D424AA">
      <w:pPr>
        <w:pStyle w:val="AR6Chap11Level1111"/>
        <w:rPr>
          <w:rFonts w:cs="Times New Roman"/>
          <w:lang w:val="en-GB"/>
        </w:rPr>
      </w:pPr>
      <w:bookmarkStart w:id="2002" w:name="_Toc56520914"/>
      <w:bookmarkStart w:id="2003" w:name="_Toc527303106"/>
      <w:bookmarkStart w:id="2004" w:name="_Toc5603692"/>
      <w:bookmarkStart w:id="2005" w:name="_Toc6904548"/>
      <w:bookmarkStart w:id="2006" w:name="_Toc25583664"/>
      <w:bookmarkStart w:id="2007" w:name="_Toc29672890"/>
      <w:bookmarkStart w:id="2008" w:name="_Toc56915248"/>
      <w:bookmarkStart w:id="2009" w:name="_Toc70703004"/>
      <w:bookmarkEnd w:id="2002"/>
      <w:r w:rsidRPr="00D424AA">
        <w:rPr>
          <w:rFonts w:cs="Times New Roman"/>
          <w:lang w:val="en-GB"/>
        </w:rPr>
        <w:t>Droughts</w:t>
      </w:r>
      <w:bookmarkEnd w:id="2003"/>
      <w:bookmarkEnd w:id="2004"/>
      <w:bookmarkEnd w:id="2005"/>
      <w:bookmarkEnd w:id="2006"/>
      <w:bookmarkEnd w:id="2007"/>
      <w:bookmarkEnd w:id="2008"/>
      <w:bookmarkEnd w:id="2009"/>
    </w:p>
    <w:p w14:paraId="6C41A1CC" w14:textId="77777777" w:rsidR="001415DA" w:rsidRPr="00D424AA" w:rsidRDefault="001415DA" w:rsidP="00D424AA">
      <w:pPr>
        <w:pStyle w:val="AR6BodyText"/>
        <w:rPr>
          <w:rFonts w:cs="Times New Roman"/>
          <w:lang w:val="en-GB"/>
        </w:rPr>
      </w:pPr>
    </w:p>
    <w:p w14:paraId="2CE8F14E" w14:textId="6F1FAC23" w:rsidR="001415DA" w:rsidRPr="00D424AA" w:rsidRDefault="001415DA" w:rsidP="00D424AA">
      <w:pPr>
        <w:pStyle w:val="AR6BodyText"/>
        <w:rPr>
          <w:rFonts w:cs="Times New Roman"/>
          <w:lang w:val="en-GB"/>
        </w:rPr>
      </w:pPr>
      <w:r w:rsidRPr="00D424AA">
        <w:rPr>
          <w:rFonts w:cs="Times New Roman"/>
          <w:lang w:val="en-GB"/>
        </w:rPr>
        <w:t>Droughts refer to periods of time with</w:t>
      </w:r>
      <w:r w:rsidR="00A15232">
        <w:rPr>
          <w:rFonts w:cs="Times New Roman"/>
          <w:lang w:val="en-GB"/>
        </w:rPr>
        <w:t xml:space="preserve"> substantially</w:t>
      </w:r>
      <w:r w:rsidRPr="00D424AA">
        <w:rPr>
          <w:rFonts w:cs="Times New Roman"/>
          <w:lang w:val="en-GB"/>
        </w:rPr>
        <w:t xml:space="preserve"> below-average moisture conditions, usually covering large areas, during which limitations in water availability result in negative impacts for various components of natural systems and economic sectors </w:t>
      </w:r>
      <w:r w:rsidRPr="00D424AA">
        <w:rPr>
          <w:rFonts w:cs="Times New Roman"/>
          <w:lang w:val="en-GB"/>
        </w:rPr>
        <w:fldChar w:fldCharType="begin" w:fldLock="1"/>
      </w:r>
      <w:r w:rsidR="007D2D56">
        <w:rPr>
          <w:rFonts w:cs="Times New Roman"/>
          <w:lang w:val="en-GB"/>
        </w:rPr>
        <w:instrText>ADDIN CSL_CITATION { "citationItems" : [ { "id" : "ITEM-1", "itemData" : { "DOI" : "10.1201/b22009", "ISBN" : "9781315265551", "author" : [ { "dropping-particle" : "", "family" : "Wilhite", "given" : "Donald A.", "non-dropping-particle" : "", "parse-names" : false, "suffix" : "" }, { "dropping-particle" : "", "family" : "Pulwarty", "given" : "Roger S.", "non-dropping-particle" : "", "parse-names" : false, "suffix" : "" } ], "container-title" : "Drought and Water Crises: Integrating Science, Management, and Policy (2nd Edition)", "editor" : [ { "dropping-particle" : "", "family" : "Wilhite", "given" : "Donald A.", "non-dropping-particle" : "", "parse-names" : false, "suffix" : "" }, { "dropping-particle" : "", "family" : "Pulwarty", "given" : "Roger S.", "non-dropping-particle" : "", "parse-names" : false, "suffix" : "" } ], "id" : "ITEM-1", "issued" : { "date-parts" : [ [ "2017" ] ] }, "page" : "3-22", "publisher" : "CRC Press", "publisher-place" : "Boca Raton, FL, USA", "title" : "Drought as Hazard: Understanding the Natural and Social Context", "translator" : [ { "dropping-particle" : "", "family" : "Rt6", "given" : "S1854", "non-dropping-particle" : "", "parse-names" : false, "suffix" : "" } ], "type" : "chapter" }, "uris" : [ "http://www.mendeley.com/documents/?uuid=285a83a4-d540-4a32-a2cc-bed20514bdc9" ] }, { "id" : "ITEM-2", "itemData" : { "DOI" : "10.1126/science.aaz5492", "abstract" : "Droughts of the future are likely to be more frequent, severe, and longer lasting than they have been in recent decades, but drought risks will be lower if greenhouse gas emissions are cut aggressively. This review presents a synopsis of the tools required for understanding the statistics, physics, and dynamics of drought and its causes in a historical context. Although these tools have been applied most extensively in the United States, Europe, and the Amazon region, they have not been as widely used in other drought-prone regions throughout the rest of the world, presenting opportunities for future research. Water resource managers, early career scientists, and veteran drought researchers will likely see opportunities to improve our understanding of drought. \u00a9 2020 American Association for the Advancement of Science. All rights reserved.", "author" : [ { "dropping-particle" : "", "family" : "Ault", "given" : "T R", "non-dropping-particle" : "", "parse-names" : false, "suffix" : "" } ], "container-title" : "Science", "id" : "ITEM-2", "issue" : "6488", "issued" : { "date-parts" : [ [ "2020" ] ] }, "note" : "Export Date: 26 October 2020", "page" : "256-260", "title" : "On the essentials of drought in a changing climate", "translator" : [ { "dropping-particle" : "", "family" : "S3220", "given" : "", "non-dropping-particle" : "", "parse-names" : false, "suffix" : "" } ], "type" : "article", "volume" : "368" }, "uris" : [ "http://www.mendeley.com/documents/?uuid=e4c2418c-31d2-4475-8d63-72aaf8544b3b" ] } ], "mendeley" : { "formattedCitation" : "(Wilhite and Pulwarty, 2017; Ault, 2020)", "plainTextFormattedCitation" : "(Wilhite and Pulwarty, 2017; Ault, 2020)", "previouslyFormattedCitation" : "(Wilhite and Pulwarty, 2017; Ault,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ilhite and Pulwarty, 2017; Ault, 2020)</w:t>
      </w:r>
      <w:r w:rsidRPr="00D424AA">
        <w:rPr>
          <w:rFonts w:cs="Times New Roman"/>
          <w:lang w:val="en-GB"/>
        </w:rPr>
        <w:fldChar w:fldCharType="end"/>
      </w:r>
      <w:r w:rsidRPr="00841A35">
        <w:rPr>
          <w:rFonts w:cs="Times New Roman"/>
          <w:lang w:val="en-GB"/>
        </w:rPr>
        <w:t>. Depending on the variables used to characterize it and the systems or sectors being impacted, drought may be classified in different types (</w:t>
      </w:r>
      <w:r w:rsidR="00562895" w:rsidRPr="00D424AA">
        <w:rPr>
          <w:rFonts w:cs="Times New Roman"/>
          <w:lang w:val="en-GB"/>
        </w:rPr>
        <w:t>Figure</w:t>
      </w:r>
      <w:r w:rsidRPr="00D424AA">
        <w:rPr>
          <w:rFonts w:cs="Times New Roman"/>
          <w:lang w:val="en-GB"/>
        </w:rPr>
        <w:t xml:space="preserve"> 8.6; Table 11.A.1) such as </w:t>
      </w:r>
      <w:r w:rsidRPr="00D424AA">
        <w:rPr>
          <w:rFonts w:cs="Times New Roman"/>
          <w:b/>
          <w:bCs/>
          <w:lang w:val="en-GB"/>
        </w:rPr>
        <w:t xml:space="preserve">meteorological </w:t>
      </w:r>
      <w:r w:rsidRPr="00D424AA">
        <w:rPr>
          <w:rFonts w:cs="Times New Roman"/>
          <w:lang w:val="en-GB"/>
        </w:rPr>
        <w:t xml:space="preserve">(precipitation deficits), </w:t>
      </w:r>
      <w:r w:rsidRPr="00D424AA">
        <w:rPr>
          <w:rFonts w:cs="Times New Roman"/>
          <w:b/>
          <w:bCs/>
          <w:lang w:val="en-GB"/>
        </w:rPr>
        <w:t xml:space="preserve">agricultural </w:t>
      </w:r>
      <w:r w:rsidRPr="00D424AA">
        <w:rPr>
          <w:rFonts w:cs="Times New Roman"/>
          <w:lang w:val="en-GB"/>
        </w:rPr>
        <w:t xml:space="preserve">(e.g., crop yield reductions or failure, often related to soil moisture deficits), </w:t>
      </w:r>
      <w:r w:rsidRPr="00D424AA">
        <w:rPr>
          <w:rFonts w:cs="Times New Roman"/>
          <w:b/>
          <w:bCs/>
          <w:lang w:val="en-GB"/>
        </w:rPr>
        <w:t xml:space="preserve">ecological </w:t>
      </w:r>
      <w:r w:rsidRPr="00D424AA">
        <w:rPr>
          <w:rFonts w:cs="Times New Roman"/>
          <w:lang w:val="en-GB"/>
        </w:rPr>
        <w:t xml:space="preserve">(related to plant water stress that causes e.g., tree mortality), or </w:t>
      </w:r>
      <w:r w:rsidRPr="00D424AA">
        <w:rPr>
          <w:rFonts w:cs="Times New Roman"/>
          <w:b/>
          <w:bCs/>
          <w:lang w:val="en-GB"/>
        </w:rPr>
        <w:t xml:space="preserve">hydrological </w:t>
      </w:r>
      <w:r w:rsidRPr="00D424AA">
        <w:rPr>
          <w:rFonts w:cs="Times New Roman"/>
          <w:lang w:val="en-GB"/>
        </w:rPr>
        <w:t xml:space="preserve">droughts (e.g., water shortage in streams or storages such as reservoirs, lakes, lagoons, and groundwater) (See </w:t>
      </w:r>
      <w:r w:rsidR="006D1F63">
        <w:rPr>
          <w:rFonts w:cs="Times New Roman"/>
          <w:lang w:val="en-GB"/>
        </w:rPr>
        <w:t xml:space="preserve">Annex VII: </w:t>
      </w:r>
      <w:r w:rsidRPr="00D424AA">
        <w:rPr>
          <w:rFonts w:cs="Times New Roman"/>
          <w:lang w:val="en-GB"/>
        </w:rPr>
        <w:t>Glossary). The distinction of drought types is not absolute as drought can affect different sub</w:t>
      </w:r>
      <w:r w:rsidR="006D1F63">
        <w:rPr>
          <w:rFonts w:cs="Times New Roman"/>
          <w:lang w:val="en-GB"/>
        </w:rPr>
        <w:t>-</w:t>
      </w:r>
      <w:r w:rsidRPr="00D424AA">
        <w:rPr>
          <w:rFonts w:cs="Times New Roman"/>
          <w:lang w:val="en-GB"/>
        </w:rPr>
        <w:t xml:space="preserve">domains of the Earth system concomitantly, but sometimes also asynchronously, including propagation from one drought type to another </w:t>
      </w:r>
      <w:r w:rsidRPr="00D424AA">
        <w:rPr>
          <w:rFonts w:cs="Times New Roman"/>
          <w:lang w:val="en-GB"/>
        </w:rPr>
        <w:fldChar w:fldCharType="begin" w:fldLock="1"/>
      </w:r>
      <w:r w:rsidR="00FF6231">
        <w:rPr>
          <w:rFonts w:cs="Times New Roman"/>
          <w:lang w:val="en-GB"/>
        </w:rPr>
        <w:instrText>ADDIN CSL_CITATION { "citationItems" : [ { "id" : "ITEM-1", "itemData" : { "DOI" : "10.1029/2019WR025903", "abstract" : "Droughts can have severe ecological, social, and economic impacts. Some impacts are particularly severe if droughts last longer than 1\u00a0year and water stores are not fully replenished. The proneness of European catchments to multiyear droughts has not been studied extensively, even though such events pose a great challenge for water resources management in many regions. In this study, we assess regions and catchments in Europe that might be prone to multiyear droughts by stochastically simulating long discharge records. The simulation approach uses phase randomization and the flexible, four-parameter kappa distribution to generate potential realizations of (long) drought events. Both observed and stochastically simulated series are used to identify multiyear drought events. Catchments prone to multiyear droughts are located in southern France, central Europe, and southwestern England. To assess potential future changes in the proneness to multiyear events, we follow a purely empirical approach. We link the proneness of a catchment to multiyear events to its low-flow regime as described by the seasonality ratio. Our results show that catchments with a melt-dominated flow regime are generally not affected by multiyear droughts, whereas many catchments with a rainfall-dominated flow regime show such proneness. We further find that catchments experiencing regime changes toward a rainfall-dominated flow regime might be more affected by multiyear droughts in the future. Overall, four regions stood out that might potentially become more affected in the future if historical trends in regimes continue: southeastern England, southeastern France, central Norway, and the Pre-Alps. \u00a92019. American Geophysical Union. All Rights Reserved.", "author" : [ { "dropping-particle" : "", "family" : "Brunner", "given" : "M I", "non-dropping-particle" : "", "parse-names" : false, "suffix" : "" }, { "dropping-particle" : "", "family" : "Tallaksen", "given" : "L M", "non-dropping-particle" : "", "parse-names" : false, "suffix" : "" } ], "container-title" : "Water Resources Research", "id" : "ITEM-1", "issued" : { "date-parts" : [ [ "2019" ] ] }, "note" : "cited By 0", "title" : "Proneness of European Catchments to Multiyear Streamflow Droughts", "translator" : [ { "dropping-particle" : "", "family" : "S2793", "given" : "", "non-dropping-particle" : "", "parse-names" : false, "suffix" : "" } ], "type" : "article-journal" }, "uris" : [ "http://www.mendeley.com/documents/?uuid=2f1f8b2e-e8b3-491a-93b4-ea054903c2bd" ] } ], "mendeley" : { "formattedCitation" : "(Brunner and Tallaksen, 2019)", "plainTextFormattedCitation" : "(Brunner and Tallaksen, 2019)", "previouslyFormattedCitation" : "(Brunner and Tallaksen,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runner and Tallaksen, 2019)</w:t>
      </w:r>
      <w:r w:rsidRPr="00D424AA">
        <w:rPr>
          <w:rFonts w:cs="Times New Roman"/>
          <w:lang w:val="en-GB"/>
        </w:rPr>
        <w:fldChar w:fldCharType="end"/>
      </w:r>
      <w:r w:rsidRPr="00841A35">
        <w:rPr>
          <w:rFonts w:cs="Times New Roman"/>
          <w:lang w:val="en-GB"/>
        </w:rPr>
        <w:t xml:space="preserve">. Because of this, drought cannot be characterized using a single universal definition </w:t>
      </w:r>
      <w:r w:rsidRPr="00D424AA">
        <w:rPr>
          <w:rFonts w:cs="Times New Roman"/>
          <w:lang w:val="en-GB"/>
        </w:rPr>
        <w:fldChar w:fldCharType="begin" w:fldLock="1"/>
      </w:r>
      <w:r w:rsidR="00FF6231">
        <w:rPr>
          <w:rFonts w:cs="Times New Roman"/>
          <w:lang w:val="en-GB"/>
        </w:rPr>
        <w:instrText>ADDIN CSL_CITATION { "citationItems" : [ { "id" : "ITEM-1", "itemData" : { "DOI" : "10.1007/s00704-013-1025-7", "abstract" : "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 \u00a9 2013 Springer-Verlag Wien.", "author" : [ { "dropping-particle" : "", "family" : "Lloyd-Hughes", "given" : "B.", "non-dropping-particle" : "", "parse-names" : false, "suffix" : "" } ], "container-title" : "Theoretical and Applied Climatology", "id" : "ITEM-1", "issue" : "3-4", "issued" : { "date-parts" : [ [ "2014" ] ] }, "page" : "607-611", "title" : "The impracticality of a universal drought definition", "translator" : [ { "dropping-particle" : "", "family" : "S631", "given" : "", "non-dropping-particle" : "", "parse-names" : false, "suffix" : "" } ], "type" : "article-journal", "volume" : "117" }, "uris" : [ "http://www.mendeley.com/documents/?uuid=26a21d89-e0c9-455c-94d6-cf93eb14b196" ] } ], "mendeley" : { "formattedCitation" : "(Lloyd-Hughes, 2014)", "plainTextFormattedCitation" : "(Lloyd-Hughes, 2014)", "previouslyFormattedCitation" : "(Lloyd-Hughes,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loyd-Hughes, 2014)</w:t>
      </w:r>
      <w:r w:rsidRPr="00D424AA">
        <w:rPr>
          <w:rFonts w:cs="Times New Roman"/>
          <w:lang w:val="en-GB"/>
        </w:rPr>
        <w:fldChar w:fldCharType="end"/>
      </w:r>
      <w:r w:rsidRPr="00841A35">
        <w:rPr>
          <w:rFonts w:cs="Times New Roman"/>
          <w:lang w:val="en-GB"/>
        </w:rPr>
        <w:t xml:space="preserve"> or directly measured based on a single variable (SREX Ch</w:t>
      </w:r>
      <w:r w:rsidR="006D1F63">
        <w:rPr>
          <w:rFonts w:cs="Times New Roman"/>
          <w:lang w:val="en-GB"/>
        </w:rPr>
        <w:t xml:space="preserve">apter </w:t>
      </w:r>
      <w:r w:rsidRPr="00841A35">
        <w:rPr>
          <w:rFonts w:cs="Times New Roman"/>
          <w:lang w:val="en-GB"/>
        </w:rPr>
        <w:t>3</w:t>
      </w:r>
      <w:r w:rsidR="00A15232">
        <w:rPr>
          <w:rFonts w:cs="Times New Roman"/>
          <w:lang w:val="en-GB"/>
        </w:rPr>
        <w:t>;</w:t>
      </w:r>
      <w:r w:rsidRPr="00841A35">
        <w:rPr>
          <w:rFonts w:cs="Times New Roman"/>
          <w:lang w:val="en-GB"/>
        </w:rPr>
        <w:t xml:space="preserve"> </w:t>
      </w:r>
      <w:commentRangeStart w:id="2010"/>
      <w:r w:rsidRPr="00D424AA">
        <w:rPr>
          <w:rFonts w:cs="Times New Roman"/>
          <w:lang w:val="en-GB"/>
        </w:rPr>
        <w:fldChar w:fldCharType="begin" w:fldLock="1"/>
      </w:r>
      <w:r w:rsidR="007D2D56">
        <w:rPr>
          <w:rFonts w:cs="Times New Roman"/>
          <w:lang w:val="en-GB"/>
        </w:rPr>
        <w:instrText>ADDIN CSL_CITATION { "citationItems" : [ { "id" : "ITEM-1", "itemData" : { "DOI" : "10.1201/b22009", "ISBN" : "9781315265551", "author" : [ { "dropping-particle" : "", "family" : "Wilhite", "given" : "Donald A.", "non-dropping-particle" : "", "parse-names" : false, "suffix" : "" }, { "dropping-particle" : "", "family" : "Pulwarty", "given" : "Roger S.", "non-dropping-particle" : "", "parse-names" : false, "suffix" : "" } ], "container-title" : "Drought and Water Crises: Integrating Science, Management, and Policy (2nd Edition)", "editor" : [ { "dropping-particle" : "", "family" : "Wilhite", "given" : "Donald A.", "non-dropping-particle" : "", "parse-names" : false, "suffix" : "" }, { "dropping-particle" : "", "family" : "Pulwarty", "given" : "Roger S.", "non-dropping-particle" : "", "parse-names" : false, "suffix" : "" } ], "id" : "ITEM-1", "issued" : { "date-parts" : [ [ "2017" ] ] }, "page" : "3-22", "publisher" : "CRC Press", "publisher-place" : "Boca Raton, FL, USA", "title" : "Drought as Hazard: Understanding the Natural and Social Context", "translator" : [ { "dropping-particle" : "", "family" : "Rt6", "given" : "S1854", "non-dropping-particle" : "", "parse-names" : false, "suffix" : "" } ], "type" : "chapter" }, "uris" : [ "http://www.mendeley.com/documents/?uuid=285a83a4-d540-4a32-a2cc-bed20514bdc9" ] } ], "mendeley" : { "formattedCitation" : "(Wilhite and Pulwarty, 2017)", "manualFormatting" : "Wilhite and Pulwarty, 2017)", "plainTextFormattedCitation" : "(Wilhite and Pulwarty, 2017)", "previouslyFormattedCitation" : "(Wilhite and Pulwarty,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ilhite and Pulwarty, 2017)</w:t>
      </w:r>
      <w:r w:rsidRPr="00D424AA">
        <w:rPr>
          <w:rFonts w:cs="Times New Roman"/>
          <w:lang w:val="en-GB"/>
        </w:rPr>
        <w:fldChar w:fldCharType="end"/>
      </w:r>
      <w:commentRangeEnd w:id="2010"/>
      <w:r w:rsidR="00A26296">
        <w:rPr>
          <w:rStyle w:val="Marquedecommentaire"/>
        </w:rPr>
        <w:commentReference w:id="2010"/>
      </w:r>
      <w:r w:rsidRPr="00841A35">
        <w:rPr>
          <w:rFonts w:cs="Times New Roman"/>
          <w:lang w:val="en-GB"/>
        </w:rPr>
        <w:t>. Drought can happen on a wide range of timescales - from "flash droughts" on a scale of weeks, and characterized by a sudden onset</w:t>
      </w:r>
      <w:r w:rsidRPr="00D424AA">
        <w:rPr>
          <w:rFonts w:cs="Times New Roman"/>
          <w:lang w:val="en-GB"/>
        </w:rPr>
        <w:t xml:space="preserve"> and rapid intensification of drought conditions </w:t>
      </w:r>
      <w:r w:rsidRPr="00D424AA">
        <w:rPr>
          <w:rFonts w:cs="Times New Roman"/>
          <w:lang w:val="en-GB"/>
        </w:rPr>
        <w:fldChar w:fldCharType="begin" w:fldLock="1"/>
      </w:r>
      <w:r w:rsidR="00FF6231">
        <w:rPr>
          <w:rFonts w:cs="Times New Roman"/>
          <w:lang w:val="en-GB"/>
        </w:rPr>
        <w:instrText>ADDIN CSL_CITATION { "citationItems" : [ { "id" : "ITEM-1", "itemData" : { "DOI" : "10.1175/BAMS-D-17-0149.1", "abstract" : "A review and assessment of the challenges imposed by rapid-onset droughts in the United States is presented. It is recommended that the climate features referred to as 'flash droughts' in the scientific literature be identified based on how rapidly they intensify. These events demonstrate the suddenness with which extreme drought conditions can develop and the high impact that they have on the economy and local ecosystems. Researhers provide an overview of recent research on flash droughts and then present a proposed definition for 'flash drought' and a checklist that can be used to track its development. They discuss the importance of drought monitoring tools and forecasting methods that can quickly capture flash drought onset and predict its evolution over subseasonal time scales.", "author" : [ { "dropping-particle" : "", "family" : "Otkin", "given" : "J.A.", "non-dropping-particle" : "", "parse-names" : false, "suffix" : "" }, { "dropping-particle" : "", "family" : "Svoboda", "given" : "M.", "non-dropping-particle" : "", "parse-names" : false, "suffix" : "" }, { "dropping-particle" : "", "family" : "Hunt", "given" : "E.D.", "non-dropping-particle" : "", "parse-names" : false, "suffix" : "" }, { "dropping-particle" : "", "family" : "Ford", "given" : "T.W.", "non-dropping-particle" : "", "parse-names" : false, "suffix" : "" }, { "dropping-particle" : "", "family" : "Anderson", "given" : "M.C.", "non-dropping-particle" : "", "parse-names" : false, "suffix" : "" }, { "dropping-particle" : "", "family" : "Hain", "given" : "C.", "non-dropping-particle" : "", "parse-names" : false, "suffix" : "" }, { "dropping-particle" : "", "family" : "Basara", "given" : "J.B.", "non-dropping-particle" : "", "parse-names" : false, "suffix" : "" } ], "container-title" : "Bulletin of the American Meteorological Society", "id" : "ITEM-1", "issue" : "5", "issued" : { "date-parts" : [ [ "2018" ] ] }, "page" : "911-919", "title" : "Flash droughts: A review and assessment of the challenges imposed by rapid-onset droughts in the United States", "translator" : [ { "dropping-particle" : "", "family" : "S1298", "given" : "", "non-dropping-particle" : "", "parse-names" : false, "suffix" : "" } ], "type" : "article-journal", "volume" : "99" }, "uris" : [ "http://www.mendeley.com/documents/?uuid=136534fc-329f-40a3-8649-31fe3466e7c3" ] }, { "id" : "ITEM-2", "itemData" : { "DOI" : "10.1016/j.agrformet.2014.02.001", "abstract" : "The 2003 growing season at Mead, NE began with moist and relatively cool conditions that persisted through most of June. During this moist phase of the season, soil water and parameters such as evapotranspiration (ET) and gross primary productivity (GPP) were nearly identical between a rainfed maize site (RMS) and an irrigated maize site (IMS). A drying phase began in late June, causing decline in soil water at RMS and the necessity of irrigation treatments at IMS. The drying phase turned into a \"stressed\" phase by early August, as only 10. mm of precipitation fell in a 40-day period between mid-July and late August. Conditions at RMS began to deteriorate even more rapidly after maize entered the critical reproductive stage, as the depletion of soil water led to (implied) reductions in stomatal conductance, which led to significant reductions in ET and GPP, compared to the well-watered IMS. Two drought indices, the Standardized Precipitation Index (SPI) and the Standardized Precipitation Evapotranspiration Index (SPEI), were utilized to show the effectiveness of short-term indices at detecting flash drought versus field measurements. Results showed that both the 1-month SPI and the 1-month SPEI were quite sensitive to the onset of the flash drought and closely followed the decline in soil water and other biophysical parameters at RMS relative to IMS. Significant precipitation returned and led to some recharge prior to harvest but was far too late to be of any help to the maize at RMS, as the yield difference of 6.3. Mg/ha between RMS and IMS revealed the detrimental effects of a rapid onset of drought during the critical reproductive stage of maize. \u00a9 2014 Elsevier B.V.", "author" : [ { "dropping-particle" : "", "family" : "Hunt", "given" : "E.D.", "non-dropping-particle" : "", "parse-names" : false, "suffix" : "" }, { "dropping-particle" : "", "family" : "Svoboda", "given" : "M.", "non-dropping-particle" : "", "parse-names" : false, "suffix" : "" }, { "dropping-particle" : "", "family" : "Wardlow", "given" : "B.", "non-dropping-particle" : "", "parse-names" : false, "suffix" : "" }, { "dropping-particle" : "", "family" : "Hubbard", "given" : "K.", "non-dropping-particle" : "", "parse-names" : false, "suffix" : "" }, { "dropping-particle" : "", "family" : "Hayes", "given" : "M.", "non-dropping-particle" : "", "parse-names" : false, "suffix" : "" }, { "dropping-particle" : "", "family" : "Arkebauer", "given" : "T.", "non-dropping-particle" : "", "parse-names" : false, "suffix" : "" } ], "container-title" : "Agricultural and Forest Meteorology", "id" : "ITEM-2", "issued" : { "date-parts" : [ [ "2014" ] ] }, "page" : "1-11", "title" : "Monitoring the effects of rapid onset of drought on non-irrigated maize with agronomic data and climate-based drought indices", "translator" : [ { "dropping-particle" : "", "family" : "S1295", "given" : "", "non-dropping-particle" : "", "parse-names" : false, "suffix" : "" } ], "type" : "article-journal", "volume" : "191" }, "uris" : [ "http://www.mendeley.com/documents/?uuid=bac8e345-2d69-4fff-93fe-117568628b9d" ] }, { "id" : "ITEM-3", "itemData" : { "DOI" : "10.1038/s41558-020-0709-0", "ISSN" : "17586798", "abstract" : "Flash droughts are a recently recognized type of extreme event distinguished by sudden onset and rapid intensification of drought conditions with severe impacts. They unfold on subseasonal-to-seasonal timescales (weeks to months), presenting a new challenge for the surge of interest in improving subseasonal-to-seasonal prediction. Here we discuss existing prediction capability for flash droughts and what is needed to establish their predictability. We place them in the context of synoptic to centennial phenomena, consider how they could be incorporated into early warning systems and risk management, and propose two definitions. The growing awareness that flash droughts involve particular processes and severe impacts, and probably a climate change dimension, makes them a compelling frontier for research, monitoring and prediction.", "author" : [ { "dropping-particle" : "", "family" : "Pendergrass", "given" : "Angeline G.", "non-dropping-particle" : "", "parse-names" : false, "suffix" : "" }, { "dropping-particle" : "", "family" : "Meehl", "given" : "Gerald A.", "non-dropping-particle" : "", "parse-names" : false, "suffix" : "" }, { "dropping-particle" : "", "family" : "Pulwarty", "given" : "Roger", "non-dropping-particle" : "", "parse-names" : false, "suffix" : "" }, { "dropping-particle" : "", "family" : "Hobbins", "given" : "Mike", "non-dropping-particle" : "", "parse-names" : false, "suffix" : "" }, { "dropping-particle" : "", "family" : "Hoell", "given" : "Andrew", "non-dropping-particle" : "", "parse-names" : false, "suffix" : "" }, { "dropping-particle" : "", "family" : "AghaKouchak", "given" : "Amir", "non-dropping-particle" : "", "parse-names" : false, "suffix" : "" }, { "dropping-particle" : "", "family" : "Bonfils", "given" : "C\u00e9line J.W.", "non-dropping-particle" : "", "parse-names" : false, "suffix" : "" }, { "dropping-particle" : "", "family" : "Gallant", "given" : "Ailie J.E.", "non-dropping-particle" : "", "parse-names" : false, "suffix" : "" }, { "dropping-particle" : "", "family" : "Hoerling", "given" : "Martin", "non-dropping-particle" : "", "parse-names" : false, "suffix" : "" }, { "dropping-particle" : "", "family" : "Hoffmann", "given" : "David", "non-dropping-particle" : "", "parse-names" : false, "suffix" : "" }, { "dropping-particle" : "", "family" : "Kaatz", "given" : "Laurna", "non-dropping-particle" : "", "parse-names" : false, "suffix" : "" }, { "dropping-particle" : "", "family" : "Lehner", "given" : "Flavio", "non-dropping-particle" : "", "parse-names" : false, "suffix" : "" }, { "dropping-particle" : "", "family" : "Llewellyn", "given" : "Dagmar", "non-dropping-particle" : "", "parse-names" : false, "suffix" : "" }, { "dropping-particle" : "", "family" : "Mote", "given" : "Philip", "non-dropping-particle" : "", "parse-names" : false, "suffix" : "" }, { "dropping-particle" : "", "family" : "Neale", "given" : "Richard B.", "non-dropping-particle" : "", "parse-names" : false, "suffix" : "" }, { "dropping-particle" : "", "family" : "Overpeck", "given" : "Jonathan T.", "non-dropping-particle" : "", "parse-names" : false, "suffix" : "" }, { "dropping-particle" : "", "family" : "Sheffield", "given" : "Amanda", "non-dropping-particle" : "", "parse-names" : false, "suffix" : "" }, { "dropping-particle" : "", "family" : "Stahl", "given" : "Kerstin", "non-dropping-particle" : "", "parse-names" : false, "suffix" : "" }, { "dropping-particle" : "", "family" : "Svoboda", "given" : "Mark", "non-dropping-particle" : "", "parse-names" : false, "suffix" : "" }, { "dropping-particle" : "", "family" : "Wheeler", "given" : "Matthew C.", "non-dropping-particle" : "", "parse-names" : false, "suffix" : "" }, { "dropping-particle" : "", "family" : "Wood", "given" : "Andrew W.", "non-dropping-particle" : "", "parse-names" : false, "suffix" : "" }, { "dropping-particle" : "", "family" : "Woodhouse", "given" : "Connie A.", "non-dropping-particle" : "", "parse-names" : false, "suffix" : "" } ], "container-title" : "Nature Climate Change", "id" : "ITEM-3", "issue" : "3", "issued" : { "date-parts" : [ [ "2020", "3" ] ] }, "page" : "191-199", "publisher" : "Nature Research", "title" : "Flash droughts present a new challenge for subseasonal-to-seasonal prediction", "translator" : [ { "dropping-particle" : "", "family" : "S2792", "given" : "", "non-dropping-particle" : "", "parse-names" : false, "suffix" : "" } ], "type" : "article", "volume" : "10" }, "uris" : [ "http://www.mendeley.com/documents/?uuid=b33a8afa-8190-4975-bd32-43bae18c7b1e" ] } ], "mendeley" : { "formattedCitation" : "(Hunt et al., 2014; Otkin et al., 2018; Pendergrass et al., 2020)", "plainTextFormattedCitation" : "(Hunt et al., 2014; Otkin et al., 2018; Pendergrass et al., 2020)", "previouslyFormattedCitation" : "(Hunt et al., 2014; Otkin et al., 2018; Pendergrass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unt et al., 2014; Otkin et al., 2018; Pendergrass et al., 2020)</w:t>
      </w:r>
      <w:r w:rsidRPr="00D424AA">
        <w:rPr>
          <w:rFonts w:cs="Times New Roman"/>
          <w:lang w:val="en-GB"/>
        </w:rPr>
        <w:fldChar w:fldCharType="end"/>
      </w:r>
      <w:r w:rsidRPr="00841A35">
        <w:rPr>
          <w:rFonts w:cs="Times New Roman"/>
          <w:lang w:val="en-GB"/>
        </w:rPr>
        <w:t xml:space="preserve"> to multi-year or decadal rainfall deficits (sometimes termed “megadroughts”; </w:t>
      </w:r>
      <w:r w:rsidR="006D1F63">
        <w:rPr>
          <w:rFonts w:cs="Times New Roman"/>
          <w:lang w:val="en-GB"/>
        </w:rPr>
        <w:t>Annex VII:</w:t>
      </w:r>
      <w:r w:rsidR="006D1F63" w:rsidRPr="00841A35">
        <w:rPr>
          <w:rFonts w:cs="Times New Roman"/>
          <w:lang w:val="en-GB"/>
        </w:rPr>
        <w:t xml:space="preserve"> </w:t>
      </w:r>
      <w:r w:rsidRPr="00841A35">
        <w:rPr>
          <w:rFonts w:cs="Times New Roman"/>
          <w:lang w:val="en-GB"/>
        </w:rPr>
        <w:t xml:space="preserve">Glossary) </w:t>
      </w:r>
      <w:r w:rsidRPr="00D424AA">
        <w:rPr>
          <w:rFonts w:cs="Times New Roman"/>
          <w:lang w:val="en-GB"/>
        </w:rPr>
        <w:fldChar w:fldCharType="begin" w:fldLock="1"/>
      </w:r>
      <w:r w:rsidR="007D2D56">
        <w:rPr>
          <w:rFonts w:cs="Times New Roman"/>
          <w:lang w:val="en-GB"/>
        </w:rPr>
        <w:instrText>ADDIN CSL_CITATION { "citationItems" : [ { "id" : "ITEM-1", "itemData" : { "DOI" : "10.1175/JCLI-D-12-00282.1", "ISSN" : "0894-8755", "abstract" : "Projected changes in global rainfall patterns will likely alter water supplies and ecosystems in semiarid regions during the coming century. Instrumental and paleoclimate data indicate that natural hydroclimate fluctuations tend to be more energetic at low (multidecadal to multicentury) than at high (interannual) frequencies. State-of-the-art global climate models do not capture this characteristic of hydroclimate variability, suggesting that the models underestimate the risk of future persistent droughts. Methods are developed here for assessing the risk of such events in the coming century using climate model projections as well as observational (paleoclimate) information. Where instrumental and paleoclimate data are reliable, these methods may provide a more complete view of prolonged drought risk. In the U.S. Southwest, for instance, state-of-the-art climate model projections suggest the risk of a decade-scale megadrought in the coming century is less than 50%; the analysis herein suggests that the risk is at least 80%, and may be higher than 90% in certain areas. The likelihood of longer-lived events (&gt;35 yr) is between 20% and 50%, and the risk of an unprecedented 50-yr megadrought is nonnegligible under the most severe warming scenario (5%\u201310%). These findings are important to consider as adaptation and mitigation strategies are developed to cope with regional impacts of climate change, where population growth is high and multidecadal megadrought\u2014worse than anything seen during the last 2000 years\u2014would pose unprecedented challenges to water resources in the region.", "author" : [ { "dropping-particle" : "", "family" : "Ault", "given" : "Toby R.", "non-dropping-particle" : "", "parse-names" : false, "suffix" : "" }, { "dropping-particle" : "", "family" : "Cole", "given" : "Julia E.", "non-dropping-particle" : "", "parse-names" : false, "suffix" : "" }, { "dropping-particle" : "", "family" : "Overpeck", "given" : "Jonathan T.", "non-dropping-particle" : "", "parse-names" : false, "suffix" : "" }, { "dropping-particle" : "", "family" : "Pederson", "given" : "Gregory T.", "non-dropping-particle" : "", "parse-names" : false, "suffix" : "" }, { "dropping-particle" : "", "family" : "Meko", "given" : "David M.", "non-dropping-particle" : "", "parse-names" : false, "suffix" : "" } ], "container-title" : "Journal of Climate", "id" : "ITEM-1", "issue" : "20", "issued" : { "date-parts" : [ [ "2014", "10" ] ] }, "page" : "7529-7549", "title" : "Assessing the Risk of Persistent Drought Using Climate Model Simulations and Paleoclimate Data", "translator" : [ { "dropping-particle" : "", "family" : "S2199", "given" : "", "non-dropping-particle" : "", "parse-names" : false, "suffix" : "" } ], "type" : "article-journal", "volume" : "27" }, "uris" : [ "http://www.mendeley.com/documents/?uuid=b87501a1-8ba6-4a15-bb7a-04c5f067e7e6" ] }, { "id" : "ITEM-2", "itemData" : { "DOI" : "10.5194/hess-21-6307-2017", "ISSN" : "1607-7938", "abstract" : "Abstract. Since 2010 an uninterrupted sequence of dry years, with annual rainfall deficits ranging from 25 to 45 %, has prevailed in central Chile (western South America, 30\u201338\u00b0 S). Although intense 1- or 2-year droughts are recurrent in this Mediterranean-like region, the ongoing event stands out because of its longevity and large extent. The extraordinary character of the so-called central Chile megadrought (MD) was established against century long historical records and a millennial tree-ring reconstruction of regional precipitation. The largest MD-averaged rainfall relative anomalies occurred in the northern, semi-arid sector of central Chile, but the event was unprecedented to the south of 35\u00b0 S. ENSO-neutral conditions have prevailed since 2011 (except for the strong El Ni\u00f1o in 2015), contrasting with La Ni\u00f1a conditions that often accompanied past droughts. The precipitation deficit diminished the Andean snowpack and resulted in amplified declines (up to 90 %) of river flow, reservoir volumes and groundwater levels along central Chile and westernmost Argentina. In some semi-arid basins we found a decrease in the runoff-to-rainfall coefficient. A substantial decrease in vegetation productivity occurred in the shrubland-dominated, northern sector, but a mix of greening and browning patches occurred farther south, where irrigated croplands and exotic forest plantations dominate. The ongoing warming in central Chile, making the MD one of the warmest 6-year periods on record, may have also contributed to such complex vegetation changes by increasing potential evapotranspiration. We also report some of the measures taken by the central government to relieve the MD effects and the public perception of this event. The understanding of the nature and biophysical impacts of the MD helps as a foundation for preparedness efforts to confront a dry, warm future regional climate scenario.", "author" : [ { "dropping-particle" : "", "family" : "Garreaud", "given" : "Ren\u00e9 D", "non-dropping-particle" : "", "parse-names" : false, "suffix" : "" }, { "dropping-particle" : "", "family" : "Alvarez-Garreton", "given" : "Camila", "non-dropping-particle" : "", "parse-names" : false, "suffix" : "" }, { "dropping-particle" : "", "family" : "Barichivich", "given" : "Jonathan", "non-dropping-particle" : "", "parse-names" : false, "suffix" : "" }, { "dropping-particle" : "", "family" : "Boisier", "given" : "Juan Pablo", "non-dropping-particle" : "", "parse-names" : false, "suffix" : "" }, { "dropping-particle" : "", "family" : "Christie", "given" : "Duncan", "non-dropping-particle" : "", "parse-names" : false, "suffix" : "" }, { "dropping-particle" : "", "family" : "Galleguillos", "given" : "Mauricio", "non-dropping-particle" : "", "parse-names" : false, "suffix" : "" }, { "dropping-particle" : "", "family" : "LeQuesne", "given" : "Carlos", "non-dropping-particle" : "", "parse-names" : false, "suffix" : "" }, { "dropping-particle" : "", "family" : "McPhee", "given" : "James", "non-dropping-particle" : "", "parse-names" : false, "suffix" : "" }, { "dropping-particle" : "", "family" : "Zambrano-Bigiarini", "given" : "Mauricio", "non-dropping-particle" : "", "parse-names" : false, "suffix" : "" } ], "container-title" : "Hydrology and Earth System Sciences", "id" : "ITEM-2", "issue" : "12", "issued" : { "date-parts" : [ [ "2017", "12", "13" ] ] }, "page" : "6307-6327", "title" : "The 2010\u20132015 megadrought in central Chile: impacts on regional hydroclimate and vegetation", "translator" : [ { "dropping-particle" : "", "family" : "S2351", "given" : "", "non-dropping-particle" : "", "parse-names" : false, "suffix" : "" } ], "type" : "article-journal", "volume" : "21" }, "uris" : [ "http://www.mendeley.com/documents/?uuid=f72baffb-6450-4c89-bc56-e2d9cb915647" ] }, { "id" : "ITEM-3", "itemData" : { "DOI" : "10.1002/wcc.394", "ISBN" : "1757-7780", "ISSN" : "17577799", "abstract" : "During the Medieval Climate Anomaly (MCA), Western North America experienced episodes of intense aridity that persisted for multiple decades or longer. These megadroughts are well documented in many proxy records, but the causal mechanisms are poorly understood. General circulation models (GCMs) simulate megadroughts, but do not reproduce the temporal clustering of events during the MCA, suggesting they are not caused by the time history of volcanic or solar forcing. Instead, GCMs generate megadroughts through (1) internal atmospheric variability, (2) sea-surface temperatures, and (3) land surface and dust aerosol feedbacks. While no hypothesis has been definitively rejected, and no GCM has accurately reproduced all features (e.g., timing, duration, and extent) of any specific megadrought, their persistence suggests a role for processes that impart memory to the climate system (land surface and ocean dynamics). Over the 21st century, GCMs project an increase in the risk of megadrought occurrence through greenhouse gas forced reductions in precipitation and increases in evaporative demand. This drying is robust across models and multiple drought indicators, but major uncertainties still need to be resolved. These include the potential moderation of vegetation evaporative losses at higher atmospheric [CO2], variations in land surface model complexity, and decadal to multidecadal modes of natural climate variability that could delay or advance onset of aridification over the the next several decades. Because future droughts will arise from both natural variability and greenhouse gas forced trends in hydroclimate, improving our understanding of the natural drivers of persistent multidecadal megadroughts should be a major research priority.", "author" : [ { "dropping-particle" : "", "family" : "Cook", "given" : "Benjamin I.", "non-dropping-particle" : "", "parse-names" : false, "suffix" : "" }, { "dropping-particle" : "", "family" : "Cook", "given" : "Edward R.",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Williams", "given" : "A. Park", "non-dropping-particle" : "", "parse-names" : false, "suffix" : "" }, { "dropping-particle" : "", "family" : "Coats", "given" : "Sloan", "non-dropping-particle" : "", "parse-names" : false, "suffix" : "" }, { "dropping-particle" : "", "family" : "Stahle", "given" : "David W.", "non-dropping-particle" : "", "parse-names" : false, "suffix" : "" }, { "dropping-particle" : "", "family" : "D\u00edaz", "given" : "Jos\u00e9 Villanueva", "non-dropping-particle" : "", "parse-names" : false, "suffix" : "" } ], "container-title" : "WIREs Climate Change", "id" : "ITEM-3", "issue" : "3", "issued" : { "date-parts" : [ [ "2016" ] ] }, "page" : "411-432", "title" : "North American megadroughts in the Common Era: Reconstructions and simulations", "translator" : [ { "dropping-particle" : "", "family" : "S1254", "given" : "", "non-dropping-particle" : "", "parse-names" : false, "suffix" : "" } ], "type" : "article-journal", "volume" : "7" }, "uris" : [ "http://www.mendeley.com/documents/?uuid=b1e13fdd-0ca0-4ee9-8ca7-5aeada7bb266" ] } ], "mendeley" : { "formattedCitation" : "(Ault et al., 2014; Cook et al., 2016b; Garreaud et al., 2017)", "plainTextFormattedCitation" : "(Ault et al., 2014; Cook et al., 2016b; Garreaud et al., 2017)", "previouslyFormattedCitation" : "(Ault et al., 2014; Cook et al., 2016b; Garreaud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Ault et al., 2014; Cook et al., 2016b; Garreaud et al., 2017)</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Droughts are often analysed using indices that are measures of drought severity, duration and frequency (Table 11.A.1; </w:t>
      </w:r>
      <w:r w:rsidR="006D1F63">
        <w:rPr>
          <w:rFonts w:cs="Times New Roman"/>
          <w:lang w:val="en-GB"/>
        </w:rPr>
        <w:t xml:space="preserve">Chapter 8, Sections 8.3.1.6, 8.4.1.6, </w:t>
      </w:r>
      <w:r w:rsidRPr="00D424AA">
        <w:rPr>
          <w:rFonts w:cs="Times New Roman"/>
          <w:lang w:val="en-GB"/>
        </w:rPr>
        <w:t xml:space="preserve">Chapter 12, Sections 12.3.2.6 and 12.3.2.7). There are many drought indices published in the scientific literature, as also highlighted in the IPCC SREX report </w:t>
      </w:r>
      <w:r w:rsidRPr="00D424AA">
        <w:rPr>
          <w:rFonts w:cs="Times New Roman"/>
          <w:lang w:val="en-GB"/>
        </w:rPr>
        <w:lastRenderedPageBreak/>
        <w:t>(SREX Ch</w:t>
      </w:r>
      <w:r w:rsidR="006D1F63">
        <w:rPr>
          <w:rFonts w:cs="Times New Roman"/>
          <w:lang w:val="en-GB"/>
        </w:rPr>
        <w:t xml:space="preserve">apter </w:t>
      </w:r>
      <w:r w:rsidRPr="00D424AA">
        <w:rPr>
          <w:rFonts w:cs="Times New Roman"/>
          <w:lang w:val="en-GB"/>
        </w:rPr>
        <w:t xml:space="preserve">3). These can range from anomalies in single variables (e.g., precipitation, soil moisture, runoff, evapotranspiration) to indices combining different atmospheric variables. </w:t>
      </w:r>
    </w:p>
    <w:p w14:paraId="7F7E05A3" w14:textId="77777777" w:rsidR="001415DA" w:rsidRPr="00D424AA" w:rsidRDefault="001415DA" w:rsidP="00D424AA">
      <w:pPr>
        <w:pStyle w:val="AR6BodyText"/>
        <w:rPr>
          <w:rFonts w:cs="Times New Roman"/>
          <w:lang w:val="en-GB"/>
        </w:rPr>
      </w:pPr>
    </w:p>
    <w:p w14:paraId="66272DCA" w14:textId="3A89FE5F" w:rsidR="001415DA" w:rsidRPr="00D424AA" w:rsidRDefault="001415DA" w:rsidP="00D424AA">
      <w:pPr>
        <w:pStyle w:val="AR6BodyText"/>
        <w:rPr>
          <w:rFonts w:cs="Times New Roman"/>
          <w:lang w:val="en-GB"/>
        </w:rPr>
      </w:pPr>
      <w:r w:rsidRPr="00D424AA">
        <w:rPr>
          <w:rFonts w:cs="Times New Roman"/>
          <w:lang w:val="en-GB"/>
        </w:rPr>
        <w:t xml:space="preserve">This assessment is focused on changes in physical conditions and metrics of direct relevance to droughts (Table 11.A.1): a) precipitation deficits, b) excess of atmospheric evaporative demand (AED), c) soil moisture deficits, d) hydrological deficits, and e) atmospheric-based indices combining precipitation and AED. In the regional tables (Section 11.9), the assessment is structured by drought types, addressing i) meteorological, ii) agricultural and ecological, and iii) hydrological droughts. Note that the latter two assessments are directly informing the </w:t>
      </w:r>
      <w:r w:rsidR="006D1F63">
        <w:rPr>
          <w:rFonts w:cs="Times New Roman"/>
          <w:lang w:val="en-GB"/>
        </w:rPr>
        <w:t>C</w:t>
      </w:r>
      <w:r w:rsidRPr="00D424AA">
        <w:rPr>
          <w:rFonts w:cs="Times New Roman"/>
          <w:lang w:val="en-GB"/>
        </w:rPr>
        <w:t>hapter 12 assessment on projected regional changes in these climat</w:t>
      </w:r>
      <w:r w:rsidR="006D1F63">
        <w:rPr>
          <w:rFonts w:cs="Times New Roman"/>
          <w:lang w:val="en-GB"/>
        </w:rPr>
        <w:t xml:space="preserve">ic </w:t>
      </w:r>
      <w:r w:rsidRPr="00D424AA">
        <w:rPr>
          <w:rFonts w:cs="Times New Roman"/>
          <w:lang w:val="en-GB"/>
        </w:rPr>
        <w:t>impact</w:t>
      </w:r>
      <w:r w:rsidR="006D1F63">
        <w:rPr>
          <w:rFonts w:cs="Times New Roman"/>
          <w:lang w:val="en-GB"/>
        </w:rPr>
        <w:t>-</w:t>
      </w:r>
      <w:r w:rsidRPr="00D424AA">
        <w:rPr>
          <w:rFonts w:cs="Times New Roman"/>
          <w:lang w:val="en-GB"/>
        </w:rPr>
        <w:t>drivers (Chapter 12, Section 12.4). The text refers to AR6 regions acronyms (Section 11.9</w:t>
      </w:r>
      <w:r w:rsidR="006D1F63">
        <w:rPr>
          <w:rFonts w:cs="Times New Roman"/>
          <w:lang w:val="en-GB"/>
        </w:rPr>
        <w:t>, see Chapter 1, Section 1.4.5</w:t>
      </w:r>
      <w:r w:rsidRPr="00D424AA">
        <w:rPr>
          <w:rFonts w:cs="Times New Roman"/>
          <w:lang w:val="en-GB"/>
        </w:rPr>
        <w:t>) when referring to changes in AR6 regions.</w:t>
      </w:r>
    </w:p>
    <w:p w14:paraId="08148809" w14:textId="60FAD9F5" w:rsidR="001415DA" w:rsidRDefault="001415DA" w:rsidP="00D424AA">
      <w:pPr>
        <w:pStyle w:val="AR6BodyText"/>
        <w:rPr>
          <w:rFonts w:cs="Times New Roman"/>
          <w:lang w:val="en-GB"/>
        </w:rPr>
      </w:pPr>
    </w:p>
    <w:p w14:paraId="1288713C" w14:textId="77777777" w:rsidR="0012500E" w:rsidRPr="00D424AA" w:rsidRDefault="0012500E" w:rsidP="00D424AA">
      <w:pPr>
        <w:pStyle w:val="AR6BodyText"/>
        <w:rPr>
          <w:rFonts w:cs="Times New Roman"/>
          <w:lang w:val="en-GB"/>
        </w:rPr>
      </w:pPr>
    </w:p>
    <w:p w14:paraId="16B37918" w14:textId="77777777" w:rsidR="001415DA" w:rsidRPr="00D424AA" w:rsidRDefault="001415DA" w:rsidP="00D424AA">
      <w:pPr>
        <w:pStyle w:val="AR6Chap11Level21111"/>
        <w:rPr>
          <w:rFonts w:cs="Times New Roman"/>
          <w:lang w:val="en-GB"/>
        </w:rPr>
      </w:pPr>
      <w:bookmarkStart w:id="2011" w:name="_Toc527303107"/>
      <w:bookmarkStart w:id="2012" w:name="_Toc5018251"/>
      <w:bookmarkStart w:id="2013" w:name="_Toc5603693"/>
      <w:bookmarkStart w:id="2014" w:name="_Toc6904549"/>
      <w:bookmarkStart w:id="2015" w:name="_Toc25583665"/>
      <w:bookmarkStart w:id="2016" w:name="_Toc29672891"/>
      <w:bookmarkStart w:id="2017" w:name="_Toc56915249"/>
      <w:bookmarkStart w:id="2018" w:name="_Toc70703005"/>
      <w:r w:rsidRPr="00D424AA">
        <w:rPr>
          <w:rFonts w:cs="Times New Roman"/>
          <w:lang w:val="en-GB"/>
        </w:rPr>
        <w:t>Mechanisms and drivers</w:t>
      </w:r>
      <w:bookmarkEnd w:id="2011"/>
      <w:bookmarkEnd w:id="2012"/>
      <w:bookmarkEnd w:id="2013"/>
      <w:bookmarkEnd w:id="2014"/>
      <w:bookmarkEnd w:id="2015"/>
      <w:bookmarkEnd w:id="2016"/>
      <w:bookmarkEnd w:id="2017"/>
      <w:bookmarkEnd w:id="2018"/>
    </w:p>
    <w:p w14:paraId="7E394D8E" w14:textId="77777777" w:rsidR="001415DA" w:rsidRPr="00D424AA" w:rsidRDefault="001415DA" w:rsidP="00D424AA">
      <w:pPr>
        <w:pStyle w:val="AR6BodyText"/>
        <w:rPr>
          <w:rFonts w:cs="Times New Roman"/>
          <w:lang w:val="en-GB"/>
        </w:rPr>
      </w:pPr>
    </w:p>
    <w:p w14:paraId="7761377E" w14:textId="77777777" w:rsidR="001415DA" w:rsidRPr="00D424AA" w:rsidRDefault="001415DA" w:rsidP="00D424AA">
      <w:pPr>
        <w:pStyle w:val="AR6BodyText"/>
        <w:rPr>
          <w:rFonts w:cs="Times New Roman"/>
          <w:b/>
          <w:bCs/>
          <w:lang w:val="en-GB"/>
        </w:rPr>
      </w:pPr>
      <w:r w:rsidRPr="00D424AA">
        <w:rPr>
          <w:rFonts w:cs="Times New Roman"/>
          <w:lang w:val="en-GB"/>
        </w:rPr>
        <w:t xml:space="preserve">Similar to many other extreme events, droughts occur as a combination of thermodynamic and dynamic processes (Box 11.1). Thermodynamic processes contributing to drought, which are modified by greenhouse gas forcing both at global and regional scales, are mostly related to heat and moisture exchanges and also partly modulated by plant coverage and physiology. They affect, for instance, atmospheric humidity, temperature, and radiation, which in turn affect precipitation and/or evapotranspiration in some regions and time frames. On the other hand, dynamic processes are particularly important to explain drought variability on different time scales, from a few weeks (flash droughts) to multiannual (megadroughts). There is </w:t>
      </w:r>
      <w:r w:rsidRPr="00D424AA">
        <w:rPr>
          <w:rFonts w:cs="Times New Roman"/>
          <w:i/>
          <w:iCs/>
          <w:lang w:val="en-GB"/>
        </w:rPr>
        <w:t>low confidence</w:t>
      </w:r>
      <w:r w:rsidRPr="00D424AA">
        <w:rPr>
          <w:rFonts w:cs="Times New Roman"/>
          <w:lang w:val="en-GB"/>
        </w:rPr>
        <w:t xml:space="preserve"> in the effects of greenhouse gas forcing on changes in atmospheric dynamic (Chapter 2, Section 2.4; Chapter 4, Section 4.3.3), and, hence, on associated changes in drought occurrence.</w:t>
      </w:r>
      <w:r w:rsidRPr="00D424AA">
        <w:rPr>
          <w:rFonts w:cs="Times New Roman"/>
          <w:b/>
          <w:bCs/>
          <w:lang w:val="en-GB"/>
        </w:rPr>
        <w:t xml:space="preserve"> </w:t>
      </w:r>
      <w:r w:rsidRPr="00D424AA">
        <w:rPr>
          <w:rFonts w:cs="Times New Roman"/>
          <w:lang w:val="en-GB"/>
        </w:rPr>
        <w:t xml:space="preserve">Thermodynamic processes are thus the main driver of drought changes in a warming climate </w:t>
      </w:r>
      <w:r w:rsidRPr="00D424AA">
        <w:rPr>
          <w:rFonts w:cs="Times New Roman"/>
          <w:i/>
          <w:iCs/>
          <w:lang w:val="en-GB"/>
        </w:rPr>
        <w:t>(high confidence)</w:t>
      </w:r>
      <w:r w:rsidRPr="00D424AA">
        <w:rPr>
          <w:rFonts w:cs="Times New Roman"/>
          <w:lang w:val="en-GB"/>
        </w:rPr>
        <w:t>.</w:t>
      </w:r>
      <w:r w:rsidRPr="00D424AA">
        <w:rPr>
          <w:rFonts w:cs="Times New Roman"/>
          <w:b/>
          <w:bCs/>
          <w:lang w:val="en-GB"/>
        </w:rPr>
        <w:t xml:space="preserve"> </w:t>
      </w:r>
    </w:p>
    <w:p w14:paraId="3CA322FB" w14:textId="03A9FED0" w:rsidR="001415DA" w:rsidRDefault="001415DA" w:rsidP="00D424AA">
      <w:pPr>
        <w:pStyle w:val="AR6BodyText"/>
        <w:rPr>
          <w:rFonts w:cs="Times New Roman"/>
          <w:lang w:val="en-GB"/>
        </w:rPr>
      </w:pPr>
    </w:p>
    <w:p w14:paraId="2BA1135B" w14:textId="77777777" w:rsidR="0012500E" w:rsidRPr="00D424AA" w:rsidRDefault="0012500E" w:rsidP="00D424AA">
      <w:pPr>
        <w:pStyle w:val="AR6BodyText"/>
        <w:rPr>
          <w:rFonts w:cs="Times New Roman"/>
          <w:lang w:val="en-GB"/>
        </w:rPr>
      </w:pPr>
    </w:p>
    <w:p w14:paraId="5981C02A" w14:textId="77777777" w:rsidR="001415DA" w:rsidRPr="00D424AA" w:rsidRDefault="001415DA" w:rsidP="00D424AA">
      <w:pPr>
        <w:pStyle w:val="AR6Chap11Level311111"/>
        <w:rPr>
          <w:rFonts w:cs="Times New Roman"/>
          <w:lang w:val="en-GB"/>
        </w:rPr>
      </w:pPr>
      <w:r w:rsidRPr="00D424AA">
        <w:rPr>
          <w:rFonts w:cs="Times New Roman"/>
          <w:lang w:val="en-GB"/>
        </w:rPr>
        <w:t xml:space="preserve"> </w:t>
      </w:r>
      <w:bookmarkStart w:id="2019" w:name="_Toc25583666"/>
      <w:bookmarkStart w:id="2020" w:name="_Toc56915250"/>
      <w:bookmarkStart w:id="2021" w:name="_Toc70703006"/>
      <w:r w:rsidRPr="00D424AA">
        <w:rPr>
          <w:rFonts w:cs="Times New Roman"/>
          <w:lang w:val="en-GB"/>
        </w:rPr>
        <w:t>Precipitation deficits</w:t>
      </w:r>
      <w:bookmarkEnd w:id="2019"/>
      <w:bookmarkEnd w:id="2020"/>
      <w:bookmarkEnd w:id="2021"/>
    </w:p>
    <w:p w14:paraId="61B5E1F3" w14:textId="77777777" w:rsidR="001415DA" w:rsidRPr="00D424AA" w:rsidRDefault="001415DA" w:rsidP="00D424AA">
      <w:pPr>
        <w:pStyle w:val="AR6BodyText"/>
        <w:rPr>
          <w:rFonts w:cs="Times New Roman"/>
          <w:lang w:val="en-GB"/>
        </w:rPr>
      </w:pPr>
    </w:p>
    <w:p w14:paraId="19AA0730" w14:textId="73B72A96" w:rsidR="001415DA" w:rsidRPr="00D424AA" w:rsidRDefault="001415DA" w:rsidP="00D424AA">
      <w:pPr>
        <w:pStyle w:val="AR6BodyText"/>
        <w:rPr>
          <w:rFonts w:cs="Times New Roman"/>
          <w:lang w:val="en-GB"/>
        </w:rPr>
      </w:pPr>
      <w:r w:rsidRPr="00D424AA">
        <w:rPr>
          <w:rFonts w:cs="Times New Roman"/>
          <w:lang w:val="en-GB"/>
        </w:rPr>
        <w:t xml:space="preserve">Lack of precipitation is generally the main factor controlling drought onset. There is </w:t>
      </w:r>
      <w:r w:rsidRPr="00D424AA">
        <w:rPr>
          <w:rFonts w:cs="Times New Roman"/>
          <w:i/>
          <w:lang w:val="en-GB"/>
        </w:rPr>
        <w:t>high confidence</w:t>
      </w:r>
      <w:r w:rsidRPr="00D424AA">
        <w:rPr>
          <w:rFonts w:cs="Times New Roman"/>
          <w:lang w:val="en-GB"/>
        </w:rPr>
        <w:t xml:space="preserve"> that atmospheric dynamic</w:t>
      </w:r>
      <w:r w:rsidR="006D1F63">
        <w:rPr>
          <w:rFonts w:cs="Times New Roman"/>
          <w:lang w:val="en-GB"/>
        </w:rPr>
        <w:t>s</w:t>
      </w:r>
      <w:r w:rsidRPr="00D424AA">
        <w:rPr>
          <w:rFonts w:cs="Times New Roman"/>
          <w:lang w:val="en-GB"/>
        </w:rPr>
        <w:t xml:space="preserve">, which varies on interannual, decadal and longer time scales, is the dominant contributor to variations in precipitation deficits in the majority of the world regions </w:t>
      </w:r>
      <w:commentRangeStart w:id="2022"/>
      <w:r w:rsidRPr="00D424AA">
        <w:rPr>
          <w:rFonts w:cs="Times New Roman"/>
          <w:lang w:val="en-GB"/>
        </w:rPr>
        <w:fldChar w:fldCharType="begin" w:fldLock="1"/>
      </w:r>
      <w:ins w:id="2023" w:author="Robin Matthews" w:date="2021-07-13T22:59:00Z">
        <w:r w:rsidR="000A1204">
          <w:rPr>
            <w:rFonts w:cs="Times New Roman"/>
            <w:lang w:val="en-GB"/>
          </w:rPr>
          <w:instrText>ADDIN CSL_CITATION { "citationItems" : [ { "id" : "ITEM-1", "itemData" : { "DOI" : "10.1175/JCLI-D-15-0452.1", "ISSN" : "0894-8755", "abstract" : "Drought affects virtually every region of the world, and potential shifts in its character in a changing climate are a major concern. This article presents a synthesis of current understanding of meteorological drought, with a focus on the large-scale controls on precipitation afforded by sea surface temperature (SST) anomalies, land surface feedbacks, and radiative forcings. The synthesis is primarily based on regionally focused articles submitted to the Global Drought Information System (GDIS) collection together with new results from a suite of atmospheric general circulation model experiments intended to integrate those studies into a coherent view of drought worldwide. On interannual time scales, the preeminence of ENSO as a driver of meteorological drought throughout much of the Americas, eastern Asia, Australia, and the Maritime Continent is now well established, whereas in other regions (e.g., Europe, Africa, and India), the response to ENSO is more ephemeral or nonexistent. Northern Eurasia, central Europe, and central and eastern Canada stand out as regions with few SST-forced impacts on precipitation on interannual time scales. Decadal changes in SST appear to be a major factor in the occurrence of long-term drought, as highlighted by apparent impacts on precipitation of the late 1990s \u201cclimate shifts\u201d in the Pacific and Atlantic SST. Key remaining research challenges include (i) better quantification of unforced and forced atmospheric variability as well as land\u2013atmosphere feedbacks, (ii) better understanding of the physical basis for the leading modes of climate variability and their predictability, and (iii) quantification of the relative contributions of internal decadal SST variability and forced climate change to long-term drought.", "author" : [ { "dropping-particle" : "", "family" : "Schubert", "given" : "Siegfried D.", "non-dropping-particle" : "", "parse-names" : false, "suffix" : "" }, { "dropping-particle" : "", "family" : "Stewart", "given" : "Ronald E.", "non-dropping-particle" : "", "parse-names" : false, "suffix" : "" }, { "dropping-particle" : "", "family" : "Wang", "given" : "Hailan", "non-dropping-particle" : "", "parse-names" : false, "suffix" : "" }, { "dropping-particle" : "", "family" : "Barlow", "given" : "Mathew", "non-dropping-particle" : "", "parse-names" : false, "suffix" : "" }, { "dropping-particle" : "", "family" : "Berbery", "given" : "Ernesto H.", "non-dropping-particle" : "", "parse-names" : false, "suffix" : "" }, { "dropping-particle" : "", "family" : "Cai", "given" : "Wenju", "non-dropping-particle" : "", "parse-names" : false, "suffix" : "" }, { "dropping-particle" : "", "family" : "Hoerling", "given" : "Martin P.", "non-dropping-particle" : "", "parse-names" : false, "suffix" : "" }, { "dropping-particle" : "", "family" : "Kanikicharla", "given" : "Krishna K.", "non-dropping-particle" : "", "parse-names" : false, "suffix" : "" }, { "dropping-particle" : "", "family" : "Koster", "given" : "Randal D.", "non-dropping-particle" : "", "parse-names" : false, "suffix" : "" }, { "dropping-particle" : "", "family" : "Lyon", "given" : "Bradfield", "non-dropping-particle" : "", "parse-names" : false, "suffix" : "" }, { "dropping-particle" : "", "family" : "Mariotti", "given" : "Annarita", "non-dropping-particle" : "", "parse-names" : false, "suffix" : "" }, { "dropping-particle" : "", "family" : "Mechoso", "given" : "Carlos R.", "non-dropping-particle" : "", "parse-names" : false, "suffix" : "" }, { "dropping-particle" : "V.", "family" : "M\u00fcller", "given" : "Omar", "non-dropping-particle" : "", "parse-names" : false, "suffix" : "" }, { "dropping-particle" : "", "family" : "Rodriguez-Fonseca", "given" : "Belen", "non-dropping-particle" : "", "parse-names" : false, "suffix" : "" }, { "dropping-particle" : "", "family" : "Seager", "given" : "Richard", "non-dropping-particle" : "", "parse-names" : false, "suffix" : "" }, { "dropping-particle" : "", "family" : "Seneviratne", "given" : "Sonia I.", "non-dropping-particle" : "", "parse-names" : false, "suffix" : "" }, { "dropping-particle" : "", "family" : "Zhang", "given" : "Lixia", "non-dropping-particle" : "", "parse-names" : false, "suffix" : "" }, { "dropping-particle" : "", "family" : "Zhou", "given" : "Tianjun", "non-dropping-particle" : "", "parse-names" : false, "suffix" : "" } ], "container-title" : "Journal of Climate", "id" : "ITEM-1", "issue" : "11", "issued" : { "date-parts" : [ [ "2016", "6" ] ] }, "page" : "3989-4019", "title" : "Global Meteorological Drought: A Synthesis of Current Understanding with a Focus on SST Drivers of Precipitation Deficits", "translator" : [ { "dropping-particle" : "", "family" : "S537", "given" : "", "non-dropping-particle" : "", "parse-names" : false, "suffix" : "" } ], "type" : "article-journal", "volume" : "29" }, "uris" : [ "http://www.mendeley.com/documents/?uuid=4a7983d9-9edb-4475-805a-e19e47fd9905" ] }, { "id" : "ITEM-2", "itemData" : { "DOI" : "10.1175/BAMS-D-18-0111.1", "abstract" : " AbstractDroughts are complex and may be triggered by different mechanisms, such as atmospheric circulation, moisture transport, and thermodynamic processes. Significant research has been completed to characterize precipitation in the Intergovernmental Panel on Climate Change (IPCC) reference regions (RRs), but a systematic analysis of atmospheric transport linked to drought episodes is still missing. This article describes a catalog in which the drought episodes over the RRs are identified during 1980\u20132015, and the role of the moisture transport anomalies from the respective major climatological moisture sources during the most severe meteorological drought episode registered for each RR is analyzed. For each of the 27 RRs defined in the IPCC Fifth Assessment Report, drought episodes were identified at 1-, 6-, and 12-month time scales through the standardized precipitation evapotranspiration index (SPEI). SPEI values were computed using time series of the monthly precipitation and atmospheric evaporative demand (AED) averaged over each RR. The approach, which was applied to both identify the major climatological moisture sources and sinks for each RR and to investigate anomalies in moisture transport during the episode, is based on the Lagrangian flexible particle dispersion model (FLEXPART), integrated with the European Centre for Medium-Range Weather Forecasts (ECMWF) interim reanalysis (ERA-Interim) data. For each RR, the following components were analyzed: a) moisture uptake over sources, b) moisture supply from the sources into the RR, and c) moisture supply from the RR into its sink. Although performed for just one case, this analysis illustrates how the moisture transport may impact the RR during extreme conditions. The results are organized in a web page available to the scientific community and stakeholders. ", "author" : [ { "dropping-particle" : "", "family" : "Drumond", "given" : "Anita", "non-dropping-particle" : "", "parse-names" : false, "suffix" : "" }, { "dropping-particle" : "", "family" : "Stojanovic", "given" : "Milica", "non-dropping-particle" : "", "parse-names" : false, "suffix" : "" }, { "dropping-particle" : "", "family" : "Nieto", "given" : "Raquel", "non-dropping-particle" : "", "parse-names" : false, "suffix" : "" }, { "dropping-particle" : "", "family" : "Vicente-Serrano", "given" : "Sergio Martin", "non-dropping-particle" : "", "parse-names" : false, "suffix" : "" }, { "dropping-particle" : "", "family" : "Gimeno", "given" : "Luis", "non-dropping-particle" : "", "parse-names" : false, "suffix" : "" } ], "container-title" : "Bulletin of the American Meteorological Society", "id" : "ITEM-2", "issue" : "8", "issued" : { "date-parts" : [ [ "2019" ] ] }, "page" : "1481-1498", "title" : "Linking Anomalous Moisture Transport And Drought Episodes in the IPCC Reference Regions", "translator" : [ { "dropping-particle" : "", "family" : "S1846", "given" : "", "non-dropping-particle" : "", "parse-names" : false, "suffix" : "" } ], "type" : "article-journal", "volume" : "100" }, "uris" : [ "http://www.mendeley.com/documents/?uuid=43f4634c-9869-4533-b9ad-c789e73e4355" ] }, { "id" : "ITEM-3", "itemData" : { "DOI" : "10.1029/2019GL082475", "author" : [ { "dropping-particle" : "", "family" : "Herrera-Estrada", "given" : "J E", "non-dropping-particle" : "", "parse-names" : false, "suffix" : "" }, { "dropping-particle" : "", "family" : "Martinez", "given" : "J A", "non-dropping-particle" : "", "parse-names" : false, "suffix" : "" }, { "dropping-particle" : "", "family" : "Dominguez", "given" : "F", "non-dropping-particle" : "", "parse-names" : false, "suffix" : "" }, { "dropping-particle" : "", "family" : "Findell", "given" : "K L", "non-dropping-particle" : "", "parse-names" : false, "suffix" : "" }, { "dropping-particle" : "", "family" : "Wood", "given" : "E F", "non-dropping-particle" : "", "parse-names" : false, "suffix" : "" }, { "dropping-particle" : "", "family" : "Sheffield", "given" : "J", "non-dropping-particle" : "", "parse-names" : false, "suffix" : "" } ], "container-title" : "Geophysical Research Letters", "id" : "ITEM-3", "issue" : "10", "issued" : { "date-parts" : [ [ "2019" ] ] }, "note" : "cited By 1", "page" : "5243-5253", "title" : "Reduced Moisture Transport Linked to Drought Propagation Across North America", "translator" : [ { "dropping-particle" : "", "family" : "S2685", "given" : "", "non-dropping-particle" : "", "parse-names" : false, "suffix" : "" } ], "type" : "article-journal", "volume" : "46" }, "uris" : [ "http://www.mendeley.com/documents/?uuid=2db8a765-eb20-4ddf-aa34-bf6caf1994e0" ] }, { "id" : "ITEM-4", "itemData" : { "DOI" : "10.1016/j.earscirev.2019.103070", "abstract" : "The assessment of sources of moisture is key to the understanding of the hydrological cycle at different time scales, because it enables the establishment of source-sink relationships and the identification of the main moisture transport conveyors and associated processes, the result of which is precipitation. Gimeno et al. (2012) provided a comprehensive review of the state-of-the-art in the assessment of moisture source-sinks and how different approaches can contribute to improving our knowledge of this component of the Earth's Climate System. Since then, a variety of studies have focused on more specific aspects of the moisture budget and the source-sink distribution across the globe by integrating observations, satellite-derived products, physical tracers and numerical modelling. Here, we summarise the main advances in the field related to the impact of the moisture source-sink relationship on rainfall distribution, and add to the scientific debate on the question of the residence time of water vapour. We also revisit some of the recent advances in the role of the major mechanisms of moisture transport at a global scale, mainly Atmospheric Rivers and Low-Level Jet systems (Gimeno et al., 2016), in terms of their effects on precipitation extremes. Finally, we set out some of the main challenges for future research. \u00a9 2019 Elsevier B.V.", "author" : [ { "dropping-particle" : "", "family" : "Gimeno", "given" : "L", "non-dropping-particle" : "", "parse-names" : false, "suffix" : "" }, { "dropping-particle" : "", "family" : "V\u00e1zquez", "given" : "M", "non-dropping-particle" : "", "parse-names" : false, "suffix" : "" }, { "dropping-particle" : "", "family" : "Eiras-Barca", "given" : "J", "non-dropping-particle" : "", "parse-names" : false, "suffix" : "" }, { "dropping-particle" : "", "family" : "Sor\u00ed", "given" : "R", "non-dropping-particle" : "", "parse-names" : false, "suffix" : "" }, { "dropping-particle" : "", "family" : "Stojanovic", "given" : "M", "non-dropping-particle" : "", "parse-names" : false, "suffix" : "" }, { "dropping-particle" : "", "family" : "Algarra", "given" : "I", "non-dropping-particle" : "", "parse-names" : false, "suffix" : "" }, { "dropping-particle" : "", "family" : "Nieto", "given" : "R", "non-dropping-particle" : "", "parse-names" : false, "suffix" : "" }, { "dropping-particle" : "", "family" : "Ramos", "given" : "A M", "non-dropping-particle" : "", "parse-names" : false, "suffix" : "" }, { "dropping-particle" : "", "family" : "Dur\u00e1n-Quesada", "given" : "A M", "non-dropping-particle" : "", "parse-names" : false, "suffix" : "" }, { "dropping-particle" : "", "family" : "Dominguez", "given" : "F", "non-dropping-particle" : "", "parse-names" : false, "suffix" : "" } ], "container-title" : "Earth-Science Reviews", "id" : "ITEM-4", "issued" : { "date-parts" : [ [ "2020" ] ] }, "note" : "Export Date: 26 October 2020", "title" : "Recent progress on the sources of continental precipitation as revealed by moisture transport analysis", "translator" : [ { "dropping-particle" : "", "family" : "S3225", "given" : "", "non-dropping-particle" : "", "parse-names" : false, "suffix" : "" } ], "type" : "article", "volume" : "201" }, "uris" : [ "http://www.mendeley.com/documents/?uuid=4440ca8f-2e25-41c1-ba86-2169ef71be57" ] }, { "id" : "ITEM-5", "itemData" : { "DOI" : "10.1007/s00382-015-2500-x", "ISSN" : "1432-0894", "abstract" : "The Interdecadal Pacific Oscillation (IPO) is a 40\u201360\u00a0year quasi-oscillation seen mostly in the Pacific basin, but its impacts on surface temperature (T) and precipitation (P) have been found over Australia, the Southwest U.S. and other regions. Here, a global analysis of IPO\u2019s impacts on T and P and its modulation of ENSO\u2019s influence on T and P over the globe is performed using observational and reanalysis data and model simulations. Since 1920, there are two warm (1924\u20131944 and 1977\u20131998) and two cold (1945\u20131976 and 1999\u2013present) IPO phases, whose change is associated with abrupt shifts in North Pacific sea level pressure (SLP) and contrasting anomaly patterns in T and P and atmospheric circulation over the eastern and western Pacific. The IPO explains more than half of the interdecadal variations in T and P over many regions, such as northeastern Australia, western Canada and northern India. Significant correlations between the IPO and local P are observed over eastern Australia, southern Africa and the Southwest U.S. The IPO also modulates ENSO\u2019s influence on local T and P over most of these regions. T over northern India is positively correlated with Ni\u00f1o3.4 ENSO index during cold IPO phases but the correlation turns negative or insignificant during IPO warm phases. Over northeastern Australia, the T versus ENSO and P versus ENSO correlations are stronger during the IPO cold phases than during the warm phases. The P versus ENSO correlation over southern Africa tends to be negative during IPO warm phases but becomes weaker or insignificant during IPO cold phases. The IPO-induced P anomalies can be explained by the associated anomaly circulation, which is characterized by a high SLP center and anti-cyclonic flows over the North Pacific, and negative SLP anomalies and increased wind convergence over the Indonesia and western Pacific region during IPO cold phases. These observed influences of the IPO on regional T and P are generally reproduced by an atmospheric model forced by observed sea surface temperatures.", "author" : [ { "dropping-particle" : "", "family" : "Dong", "given" : "Bo", "non-dropping-particle" : "", "parse-names" : false, "suffix" : "" }, { "dropping-particle" : "", "family" : "Dai", "given" : "Aiguo", "non-dropping-particle" : "", "parse-names" : false, "suffix" : "" } ], "container-title" : "Climate Dynamics", "id" : "ITEM-5", "issue" : "9", "issued" : { "date-parts" : [ [ "2015" ] ] }, "page" : "2667-2681", "title" : "The influence of the Interdecadal Pacific Oscillation on Temperature and Precipitation over the Globe", "translator" : [ { "dropping-particle" : "", "family" : "S2979", "given" : "", "non-dropping-particle" : "", "parse-names" : false, "suffix" : "" } ], "type" : "article-journal", "volume" : "45" }, "uris" : [ "http://www.mendeley.com/documents/?uuid=5a33115e-fd93-4eef-9bd9-1f14b97517d9" ] }, { "id" : "ITEM-6", "itemData" : { "DOI" : "10.1007/s00382-017-3884-6", "abstract" : "\u00a9 2017, Springer-Verlag GmbH Germany. Very long dry spell events occurring during winter are natural hazards to which the Mediterranean region is extremely vulnerable, because they can lead numerous impacts for environment and society. Four dry spell patterns have been identified in a previous work. Identifying the main associated atmospheric conditions controlling the dry spell patterns is key to better understand their dynamics and their evolution in a changing climate. Except for the Levant region, the dry spells are generally associated with anticyclonic blocking conditions located about 1000\u00a0km to the Northwest of the affected area. These anticyclonic conditions are favourable to dry spell occurrence as they are associated with subsidence of cold and dry air coming from boreal latitudes which bring low amount of water vapour and non saturated air masses, leading to clear sky and absence of precipitation. These extreme dry spells are also partly related to the classical four Euro-Atlantic weather regimes are: the two phases of the North Atlantic Oscillation, the Scandinavian \u201cblocking\u201d or \u201cEast-Atlantic\u201d, and the \u201cAtlantic ridge\u201d. Only the The \u201cEast-Atlantic\u201d, \u201cAtlantic ridge\u201d and the positive phase of the North Atlantic Oscillation are frequently associated with extremes dry spells over the Mediterranean basin but they do not impact the four dry spell patterns equally. Finally long sequences of those weather regimes are more favourable to extreme dry spells than short sequences. These long sequences are associated with the favourable prolonged and reinforced anticyclonic conditions.", "author" : [ { "dropping-particle" : "", "family" : "Raymond", "given" : "F.", "non-dropping-particle" : "", "parse-names" : false, "suffix" : "" }, { "dropping-particle" : "", "family" : "Ullmann", "given" : "A.", "non-dropping-particle" : "", "parse-names" : false, "suffix" : "" }, { "dropping-particle" : "", "family" : "Camberlin", "given" : "P.", "non-dropping-particle" : "", "parse-names" : false, "suffix" : "" }, { "dropping-particle" : "", "family" : "Oueslati", "given" : "B.", "non-dropping-particle" : "", "parse-names" : false, "suffix" : "" }, { "dropping-particle" : "", "family" : "Drobinski", "given" : "P.", "non-dropping-particle" : "", "parse-names" : false, "suffix" : "" } ], "container-title" : "Climate Dynamics", "id" : "ITEM-6", "issue" : "11-12", "issued" : { "date-parts" : [ [ "2018" ] ] }, "page" : "4437-4453", "title" : "Atmospheric conditions and weather regimes associated with extreme winter dry spells over the Mediterranean basin", "translator" : [ { "dropping-particle" : "", "family" : "S549", "given" : "", "non-dropping-particle" : "", "parse-names" : false, "suffix" : "" } ], "type" : "article-journal", "volume" : "50" }, "uris" : [ "http://www.mendeley.com/documents/?uuid=95fa69b6-7eb5-411e-bd23-27961e973192" ] }, { "id" : "ITEM-7", "itemData" : { "DOI" : "10.1175/JCLI-D-13-00329.1", "abstract" : "The atmospheric and oceanic causes of North American droughts are examined using observations and ensemble climate simulations. The models indicate that oceanic forcing of annual mean precipitation variability accounts for up to 40% of total variance in northeastern Mexico, the southern Great Plains, and the Gulf Coast states but less than 10% in central and eastern Canada. Observations and models indicate robust tropical Pacific and tropical North Atlantic forcing of annual mean precipitation and soil moisture with the most heavily influenced areas being in southwestern North America and the southern Great Plains. In these regions, individual wet and dry years, droughts, and decadal variations are well reproduced in atmosphere models forced by observed SSTs. Oceanic forcing was important in causing multiyear droughts in the 1950s and at the turn of the twenty-first century, although a similar ocean configuration in the 1970s was not associated with drought owing to an overwhelming influence of internal atmospheric variability. Up to half of the soil moisture deficits during severe droughts in the southeast United States in 2000, Texas in 2011, and the central Great Plains in 2012 were related to SST forcing, although SST forcing was an insignificant factor for northern Great Plains drought in 1988. During the early twenty-first century, natural decadal swings in tropical Pacific and North Atlantic SSTs have contributed to a dry regime for the United States. Long-term changes caused by increasing trace gas concentrations are now contributing to a modest signal of soil moisture depletion, mainly over the U.S. Southwest, thereby prolonging the duration and severity of naturally occurring droughts. \u00a9 2014 American Meteorological Society.", "author" : [ { "dropping-particle" : "", "family" : "Seager", "given" : "R.", "non-dropping-particle" : "", "parse-names" : false, "suffix" : "" }, { "dropping-particle" : "", "family" : "Hoerling", "given" : "M.", "non-dropping-particle" : "", "parse-names" : false, "suffix" : "" } ], "container-title" : "Journal of Climate", "id" : "ITEM-7", "issue" : "12", "issued" : { "date-parts" : [ [ "2014" ] ] }, "page" : "4581-4606", "title" : "Atmosphere and ocean origins of North American droughts", "translator" : [ { "dropping-particle" : "", "family" : "S521", "given" : "", "non-dropping-particle" : "", "parse-names" : false, "suffix" : "" } ], "type" : "article-journal", "volume" : "27" }, "uris" : [ "http://www.mendeley.com/documents/?uuid=37d03896-730a-4119-91c3-6efa826d23d9" ] }, { "id" : "ITEM-8", "itemData" : { "DOI" : "10.1175/JCLI-D-14-00247.1", "abstract" : "\u00a9 2015 American Meteorological Society. Idealized atmospheric general circulation model (AGCM) experiments by the U.S. Climate Variability and Predictability Program(CLIVAR)DroughtWorkingGroupwere used in order to study the influence of natural modes of sea surface temperature (SST) variability in the Pacific on drought in the contiguous United States. The current study expands on previous results by examining the atmospheric response of threeAGCMs to three different patterns of the idealized Pacific SST anomalies that operate on different time scales: low-frequency (decadal), high-frequency (interannual), and a pan-Pacific pattern that retains characteristics of interannual and decadal variability.While forcing patterns are generally similar in appearance, results indicate that differences in the relative amplitude of the equatorial and extratropical components of the SST forcing are sufficient to give rise to differing teleconnections, leading to regional differences in the amplitude and significance of the precipitation response. Results indicate that the differences in simulated drought response between AGCMs to different cool-phase (La Ni\u00f1a-like) SST patterns are determined bymodel sensitivity to changes in the relative amplitude of the equatorial and extratropical components of the SSTA forcing, the strength of the land-atmosphere coupling, and by the amplitude of internal atmospheric variability. Results indicate that the northwesternUnited States andGreat Plains regions are particularly sensitive to the extratropical component of the SSTforcing.Evidence is also found thatwhen the cool-phase patterns of SST combine, as they have in recent years, constructive interference leads to an enhanced drought response over the Great Plains.", "author" : [ { "dropping-particle" : "", "family" : "Burgman", "given" : "R.J.", "non-dropping-particle" : "", "parse-names" : false, "suffix" : "" }, { "dropping-particle" : "", "family" : "Jang", "given" : "Y.", "non-dropping-particle" : "", "parse-names" : false, "suffix" : "" } ], "container-title" : "Journal of Climate", "id" : "ITEM-8", "issue" : "12", "issued" : { "date-parts" : [ [ "2015" ] ] }, "page" : "4688-4705", "title" : "Simulated U.S. drought response to interannual and decadal pacific SST variability", "translator" : [ { "dropping-particle" : "", "family" : "S530", "given" : "", "non-dropping-particle" : "", "parse-names" : false, "suffix" : "" } ], "type" : "article-journal", "volume" : "28" }, "uris" : [ "http://www.mendeley.com/documents/?uuid=20c37aef-6187-4406-95c6-52284d76fd5b" ] }, { "id" : "ITEM-9", "itemData" : { "DOI" : "10.1038/nclimate1633", "author" : [ { "dropping-particle" : "", "family" : "Dai", "given" : "Aiguo", "non-dropping-particle" : "", "parse-names" : false, "suffix" : "" } ], "container-title" : "Nature Climate Change", "id" : "ITEM-9", "issued" : { "date-parts" : [ [ "2013", "8", "5" ] ] }, "page" : "52", "publisher" : "Nature Publishing Group", "title" : "Increasing drought under global warming in observations and models", "translator" : [ { "dropping-particle" : "", "family" : "S469", "given" : "", "non-dropping-particle" : "", "parse-names" : false, "suffix" : "" } ], "type" : "article-journal", "volume" : "3" }, "uris" : [ "http://www.mendeley.com/documents/?uuid=9a21482e-f220-45ab-a56c-261a1b9a0cf2" ] }, { "id" : "ITEM-10", "itemData" : { "DOI" : "10.1029/2019GL082838", "abstract" : "We examine oceanic drivers of widespread droughts over the contiguous United States (herein pan-CONUS droughts) during the Common Era in what is one of the first analyses of the new Paleo Hydrodynamics Data Assimilation (PHYDA) product. The canonical understanding of oceanic influences on North American hydroclimate suggests that pan-CONUS droughts are forced by a contemporaneous cold tropical Pacific Ocean and a warm tropical Atlantic Ocean. We test this hypothesis using the paleoclimate record. Composite analyses find a robust association between pan-CONUS drought events and cold tropical Pacific conditions, but not with warm Atlantic conditions. Similarly, a self-organizing map analysis shows that pan-CONUS drought years are most commonly associated with a global sea surface temperature pattern displaying strong La Ni\u00f1a and cold Atlantic Multidecadal Oscillation (AMO) conditions. Our results confirm previous model-based findings for the instrumental period and show that cold tropical Pacific Ocean conditions are the principal driver of pan-CONUS droughts on annual timescales. \u00a92019. American Geophysical Union. All Rights Reserved.", "author" : [ { "dropping-particle" : "", "family" : "Baek", "given" : "S H", "non-dropping-particle" : "", "parse-names" : false, "suffix" : "" }, { "dropping-particle" : "", "family" : "Steiger", "given" : "N J", "non-dropping-particle" : "", "parse-names" : false, "suffix" : "" }, { "dropping-particle" : "", "family" : "Smerdon", "given" : "J E", "non-dropping-particle" : "", "parse-names" : false, "suffix" : "" }, { "dropping-particle" : "", "family" : "Seager", "given" : "R", "non-dropping-particle" : "", "parse-names" : false, "suffix" : "" } ], "container-title" : "Geophysical Research Letters", "id" : "ITEM-10", "issue" : "14", "issued" : { "date-parts" : [ [ "2019" ] ] }, "note" : "cited By 0", "page" : "8271-8280", "title" : "Oceanic Drivers of Widespread Summer Droughts in the United States Over the Common Era", "translator" : [ { "dropping-particle" : "", "family" : "S2686", "given" : "", "non-dropping-particle" : "", "parse-names" : false, "suffix" : "" } ], "type" : "article-journal", "volume" : "46" }, "uris" : [ "http://www.mendeley.com/documents/?uuid=3d750287-42b6-4fdc-8900-410df4274ebb" ] }, { "id" : "ITEM-11", "itemData" : { "DOI" : "10.1038/nclimate2068", "ISSN" : "1758-6798", "abstract" : "Climate change is expected to strengthen the hydrological cycle but this is yet to be conclusively shown. Satellite observations are used to investigate changes in terrestrial evaporation, indicating increases at northern latitudes that are in line with expectations. However, global multidecadal variability is dominated by El Ni\u00f1o/Southern Oscillation cycles.", "author" : [ { "dropping-particle" : "", "family" : "Miralles", "given" : "Diego G", "non-dropping-particle" : "", "parse-names" : false, "suffix" : "" }, { "dropping-particle" : "", "family" : "Berg", "given" : "Martinus J", "non-dropping-particle" : "van den", "parse-names" : false, "suffix" : "" }, { "dropping-particle" : "", "family" : "Gash", "given" : "John H", "non-dropping-particle" : "", "parse-names" : false, "suffix" : "" }, { "dropping-particle" : "", "family" : "Parinussa", "given" : "Robert M", "non-dropping-particle" : "", "parse-names" : false, "suffix" : "" }, { "dropping-particle" : "", "family" : "Jeu", "given" : "Richard A M", "non-dropping-particle" : "de", "parse-names" : false, "suffix" : "" }, { "dropping-particle" : "", "family" : "Beck", "given" : "Hylke E", "non-dropping-particle" : "", "parse-names" : false, "suffix" : "" }, { "dropping-particle" : "", "family" : "Holmes", "given" : "Thomas R H", "non-dropping-particle" : "", "parse-names" : false, "suffix" : "" }, { "dropping-particle" : "", "family" : "Jim\u00e9nez", "given" : "Carlos", "non-dropping-particle" : "", "parse-names" : false, "suffix" : "" }, { "dropping-particle" : "", "family" : "Verhoest", "given" : "Niko E C", "non-dropping-particle" : "", "parse-names" : false, "suffix" : "" }, { "dropping-particle" : "", "family" : "Dorigo", "given" : "Wouter A", "non-dropping-particle" : "", "parse-names" : false, "suffix" : "" }, { "dropping-particle" : "", "family" : "Teuling", "given" : "Adriaan J", "non-dropping-particle" : "", "parse-names" : false, "suffix" : "" }, { "dropping-particle" : "", "family" : "Johannes Dolman", "given" : "A", "non-dropping-particle" : "", "parse-names" : false, "suffix" : "" } ], "container-title" : "Nature Climate Change", "id" : "ITEM-11", "issue" : "2", "issued" : { "date-parts" : [ [ "2014" ] ] }, "page" : "122-126", "title" : "El Ni\u00f1o\u2013La Ni\u00f1a cycle and recent trends in continental evaporation", "translator" : [ { "dropping-particle" : "", "family" : "S2982", "given" : "", "non-dropping-particle" : "", "parse-names" : false, "suffix" : "" } ], "type" : "article-journal", "volume" : "4" }, "uris" : [ "http://www.mendeley.com/documents/?uuid=978500f0-79cd-4fd2-83d7-77fc58c806ac" ] }, { "id" : "ITEM-12", "itemData" : { "DOI" : "10.1016/j.jhydrol.2019.124228", "abstract" : "Droughts in India affect food production, gross domestic product (GDP), livelihood, and socio-economic condition of a large population associated with agriculture. Recent drought (2015\u20132018) caused groundwater depletion and affected about one-fourth of the Indian population. However, it remains unclear if the drought of 2015\u20132018 was among the most severe droughts that occurred in India. Here we use a long-term (1870\u20132018) data to identify the top five (\u201cdeadly\u201d) meteorological/hydrological droughts based on overall severity score in the last century and half period. Out of a total of 18 meteorological droughts, the deadly droughts occurred in 1899, 1876, 2000, 1918, and 1965. Similarly, the deadly hydrological droughts occurred in 1899, 2000, 1876, 1965, and 1918 during 1870\u20132018. All the five deadly droughts were associated with the positive phase of El Nino Southern Oscillations (ENSO). Results show that the relationship between ENSO and monsoon (June to September) precipitation in India has weakened while the role of Indian and Atlantic Oceans have strengthened during the recent decades. Notwithstanding the longest (41 months) duration, the 2015\u20132018 drought did not feature among the deadly droughts. The 2015\u20132018 drought affected surface (reservoir storage) and groundwater availability in both southern and northern parts of India and was linked to El-Nino and Indian Ocean Dipole. Droughts and rapidly declining groundwater together can pose serious challenges to water security in India. \u00a9 2019 Elsevier B.V.", "author" : [ { "dropping-particle" : "", "family" : "Mishra", "given" : "V", "non-dropping-particle" : "", "parse-names" : false, "suffix" : "" } ], "container-title" : "Journal of Hydrology", "id" : "ITEM-12", "issued" : { "date-parts" : [ [ "2020" ] ] }, "note" : "Export Date: 26 October 2020", "title" : "Long-term (1870\u20132018) drought reconstruction in context of surface water security in India", "translator" : [ { "dropping-particle" : "", "family" : "S3226", "given" : "", "non-dropping-particle" : "", "parse-names" : false, "suffix" : "" } ], "type" : "article", "volume" : "580" }, "uris" : [ "http://www.mendeley.com/documents/?uuid=33c679e9-16ba-4f5f-acad-7139de5e7d6e" ] } ], "mendeley" : { "formattedCitation" : "(Dai, 2013; Seager and Hoerling, 2014; Miralles et al., 2014b; Burgman and Jang, 2015; Dong and Dai, 2015; Schubert et al., 2016; Raymond et al., 2018; Baek et al., 2019; Drumond et al., 2019; Herrera-Estrada et al., 2019; Gimeno et al., 2020; Mishra, 2020)", "manualFormatting" : "(Dai, 2013; Miralles et al., 2014b; Seager and Hoerling, 2014; Burgman and Jang, 2015; Dong and Dai, 2015; Schubert et al., 2016; Raymond et al., 2018; Baek et al., 2019; Drumond et al., 2019; Herrera-Estrada et al., 2019; Gimeno et al., 2020; Mishra, 2020)", "plainTextFormattedCitation" : "(Dai, 2013; Seager and Hoerling, 2014; Miralles et al., 2014b; Burgman and Jang, 2015; Dong and Dai, 2015; Schubert et al., 2016; Raymond et al., 2018; Baek et al., 2019; Drumond et al., 2019; Herrera-Estrada et al., 2019; Gimeno et al., 2020; Mishra, 2020)", "previouslyFormattedCitation" : "(Dai, 2013; Seager and Hoerling, 2014; Miralles et al., 2014b; Burgman and Jang, 2015; Dong and Dai, 2015; Schubert et al., 2016; Raymond et al., 2018; Baek et al., 2019; Drumond et al., 2019; Herrera-Estrada et al., 2019; Gimeno et al., 2020; Mishra, 2020)" }, "properties" : { "noteIndex" : 0 }, "schema" : "https://github.com/citation-style-language/schema/raw/master/csl-citation.json" }</w:instrText>
        </w:r>
      </w:ins>
      <w:del w:id="2024" w:author="Robin Matthews" w:date="2021-07-13T22:59:00Z">
        <w:r w:rsidR="00FF6231" w:rsidDel="000A1204">
          <w:rPr>
            <w:rFonts w:cs="Times New Roman"/>
            <w:lang w:val="en-GB"/>
          </w:rPr>
          <w:delInstrText>ADDIN CSL_CITATION { "citationItems" : [ { "id" : "ITEM-1", "itemData" : { "DOI" : "10.1175/JCLI-D-15-0452.1", "ISSN" : "0894-8755", "abstract" : "Drought affects virtually every region of the world, and potential shifts in its character in a changing climate are a major concern. This article presents a synthesis of current understanding of meteorological drought, with a focus on the large-scale controls on precipitation afforded by sea surface temperature (SST) anomalies, land surface feedbacks, and radiative forcings. The synthesis is primarily based on regionally focused articles submitted to the Global Drought Information System (GDIS) collection together with new results from a suite of atmospheric general circulation model experiments intended to integrate those studies into a coherent view of drought worldwide. On interannual time scales, the preeminence of ENSO as a driver of meteorological drought throughout much of the Americas, eastern Asia, Australia, and the Maritime Continent is now well established, whereas in other regions (e.g., Europe, Africa, and India), the response to ENSO is more ephemeral or nonexistent. Northern Eurasia, central Europe, and central and eastern Canada stand out as regions with few SST-forced impacts on precipitation on interannual time scales. Decadal changes in SST appear to be a major factor in the occurrence of long-term drought, as highlighted by apparent impacts on precipitation of the late 1990s \u201cclimate shifts\u201d in the Pacific and Atlantic SST. Key remaining research challenges include (i) better quantification of unforced and forced atmospheric variability as well as land\u2013atmosphere feedbacks, (ii) better understanding of the physical basis for the leading modes of climate variability and their predictability, and (iii) quantification of the relative contributions of internal decadal SST variability and forced climate change to long-term drought.", "author" : [ { "dropping-particle" : "", "family" : "Schubert", "given" : "Siegfried D.", "non-dropping-particle" : "", "parse-names" : false, "suffix" : "" }, { "dropping-particle" : "", "family" : "Stewart", "given" : "Ronald E.", "non-dropping-particle" : "", "parse-names" : false, "suffix" : "" }, { "dropping-particle" : "", "family" : "Wang", "given" : "Hailan", "non-dropping-particle" : "", "parse-names" : false, "suffix" : "" }, { "dropping-particle" : "", "family" : "Barlow", "given" : "Mathew", "non-dropping-particle" : "", "parse-names" : false, "suffix" : "" }, { "dropping-particle" : "", "family" : "Berbery", "given" : "Ernesto H.", "non-dropping-particle" : "", "parse-names" : false, "suffix" : "" }, { "dropping-particle" : "", "family" : "Cai", "given" : "Wenju", "non-dropping-particle" : "", "parse-names" : false, "suffix" : "" }, { "dropping-particle" : "", "family" : "Hoerling", "given" : "Martin P.", "non-dropping-particle" : "", "parse-names" : false, "suffix" : "" }, { "dropping-particle" : "", "family" : "Kanikicharla", "given" : "Krishna K.", "non-dropping-particle" : "", "parse-names" : false, "suffix" : "" }, { "dropping-particle" : "", "family" : "Koster", "given" : "Randal D.", "non-dropping-particle" : "", "parse-names" : false, "suffix" : "" }, { "dropping-particle" : "", "family" : "Lyon", "given" : "Bradfield", "non-dropping-particle" : "", "parse-names" : false, "suffix" : "" }, { "dropping-particle" : "", "family" : "Mariotti", "given" : "Annarita", "non-dropping-particle" : "", "parse-names" : false, "suffix" : "" }, { "dropping-particle" : "", "family" : "Mechoso", "given" : "Carlos R.", "non-dropping-particle" : "", "parse-names" : false, "suffix" : "" }, { "dropping-particle" : "V.", "family" : "M\u00fcller", "given" : "Omar", "non-dropping-particle" : "", "parse-names" : false, "suffix" : "" }, { "dropping-particle" : "", "family" : "Rodriguez-Fonseca", "given" : "Belen", "non-dropping-particle" : "", "parse-names" : false, "suffix" : "" }, { "dropping-particle" : "", "family" : "Seager", "given" : "Richard", "non-dropping-particle" : "", "parse-names" : false, "suffix" : "" }, { "dropping-particle" : "", "family" : "Seneviratne", "given" : "Sonia I.", "non-dropping-particle" : "", "parse-names" : false, "suffix" : "" }, { "dropping-particle" : "", "family" : "Zhang", "given" : "Lixia", "non-dropping-particle" : "", "parse-names" : false, "suffix" : "" }, { "dropping-particle" : "", "family" : "Zhou", "given" : "Tianjun", "non-dropping-particle" : "", "parse-names" : false, "suffix" : "" } ], "container-title" : "Journal of Climate", "id" : "ITEM-1", "issue" : "11", "issued" : { "date-parts" : [ [ "2016", "6" ] ] }, "page" : "3989-4019", "title" : "Global Meteorological Drought: A Synthesis of Current Understanding with a Focus on SST Drivers of Precipitation Deficits", "translator" : [ { "dropping-particle" : "", "family" : "S537", "given" : "", "non-dropping-particle" : "", "parse-names" : false, "suffix" : "" } ], "type" : "article-journal", "volume" : "29" }, "uris" : [ "http://www.mendeley.com/documents/?uuid=4a7983d9-9edb-4475-805a-e19e47fd9905" ] }, { "id" : "ITEM-2", "itemData" : { "DOI" : "10.1175/BAMS-D-18-0111.1", "abstract" : " AbstractDroughts are complex and may be triggered by different mechanisms, such as atmospheric circulation, moisture transport, and thermodynamic processes. Significant research has been completed to characterize precipitation in the Intergovernmental Panel on Climate Change (IPCC) reference regions (RRs), but a systematic analysis of atmospheric transport linked to drought episodes is still missing. This article describes a catalog in which the drought episodes over the RRs are identified during 1980\u20132015, and the role of the moisture transport anomalies from the respective major climatological moisture sources during the most severe meteorological drought episode registered for each RR is analyzed. For each of the 27 RRs defined in the IPCC Fifth Assessment Report, drought episodes were identified at 1-, 6-, and 12-month time scales through the standardized precipitation evapotranspiration index (SPEI). SPEI values were computed using time series of the monthly precipitation and atmospheric evaporative demand (AED) averaged over each RR. The approach, which was applied to both identify the major climatological moisture sources and sinks for each RR and to investigate anomalies in moisture transport during the episode, is based on the Lagrangian flexible particle dispersion model (FLEXPART), integrated with the European Centre for Medium-Range Weather Forecasts (ECMWF) interim reanalysis (ERA-Interim) data. For each RR, the following components were analyzed: a) moisture uptake over sources, b) moisture supply from the sources into the RR, and c) moisture supply from the RR into its sink. Although performed for just one case, this analysis illustrates how the moisture transport may impact the RR during extreme conditions. The results are organized in a web page available to the scientific community and stakeholders. ", "author" : [ { "dropping-particle" : "", "family" : "Drumond", "given" : "Anita", "non-dropping-particle" : "", "parse-names" : false, "suffix" : "" }, { "dropping-particle" : "", "family" : "Stojanovic", "given" : "Milica", "non-dropping-particle" : "", "parse-names" : false, "suffix" : "" }, { "dropping-particle" : "", "family" : "Nieto", "given" : "Raquel", "non-dropping-particle" : "", "parse-names" : false, "suffix" : "" }, { "dropping-particle" : "", "family" : "Vicente-Serrano", "given" : "Sergio Martin", "non-dropping-particle" : "", "parse-names" : false, "suffix" : "" }, { "dropping-particle" : "", "family" : "Gimeno", "given" : "Luis", "non-dropping-particle" : "", "parse-names" : false, "suffix" : "" } ], "container-title" : "Bulletin of the American Meteorological Society", "id" : "ITEM-2", "issue" : "8", "issued" : { "date-parts" : [ [ "2019" ] ] }, "page" : "1481-1498", "title" : "Linking Anomalous Moisture Transport And Drought Episodes in the IPCC Reference Regions", "translator" : [ { "dropping-particle" : "", "family" : "S1846", "given" : "", "non-dropping-particle" : "", "parse-names" : false, "suffix" : "" } ], "type" : "article-journal", "volume" : "100" }, "uris" : [ "http://www.mendeley.com/documents/?uuid=43f4634c-9869-4533-b9ad-c789e73e4355" ] }, { "id" : "ITEM-3", "itemData" : { "DOI" : "10.1029/2019GL082475", "author" : [ { "dropping-particle" : "", "family" : "Herrera-Estrada", "given" : "J E", "non-dropping-particle" : "", "parse-names" : false, "suffix" : "" }, { "dropping-particle" : "", "family" : "Martinez", "given" : "J A", "non-dropping-particle" : "", "parse-names" : false, "suffix" : "" }, { "dropping-particle" : "", "family" : "Dominguez", "given" : "F", "non-dropping-particle" : "", "parse-names" : false, "suffix" : "" }, { "dropping-particle" : "", "family" : "Findell", "given" : "K L", "non-dropping-particle" : "", "parse-names" : false, "suffix" : "" }, { "dropping-particle" : "", "family" : "Wood", "given" : "E F", "non-dropping-particle" : "", "parse-names" : false, "suffix" : "" }, { "dropping-particle" : "", "family" : "Sheffield", "given" : "J", "non-dropping-particle" : "", "parse-names" : false, "suffix" : "" } ], "container-title" : "Geophysical Research Letters", "id" : "ITEM-3", "issue" : "10", "issued" : { "date-parts" : [ [ "2019" ] ] }, "note" : "cited By 1", "page" : "5243-5253", "title" : "Reduced Moisture Transport Linked to Drought Propagation Across North America", "translator" : [ { "dropping-particle" : "", "family" : "S2685", "given" : "", "non-dropping-particle" : "", "parse-names" : false, "suffix" : "" } ], "type" : "article-journal", "volume" : "46" }, "uris" : [ "http://www.mendeley.com/documents/?uuid=2db8a765-eb20-4ddf-aa34-bf6caf1994e0" ] }, { "id" : "ITEM-4", "itemData" : { "DOI" : "10.1016/j.earscirev.2019.103070", "abstract" : "The assessment of sources of moisture is key to the understanding of the hydrological cycle at different time scales, because it enables the establishment of source-sink relationships and the identification of the main moisture transport conveyors and associated processes, the result of which is precipitation. Gimeno et al. (2012) provided a comprehensive review of the state-of-the-art in the assessment of moisture source-sinks and how different approaches can contribute to improving our knowledge of this component of the Earth's Climate System. Since then, a variety of studies have focused on more specific aspects of the moisture budget and the source-sink distribution across the globe by integrating observations, satellite-derived products, physical tracers and numerical modelling. Here, we summarise the main advances in the field related to the impact of the moisture source-sink relationship on rainfall distribution, and add to the scientific debate on the question of the residence time of water vapour. We also revisit some of the recent advances in the role of the major mechanisms of moisture transport at a global scale, mainly Atmospheric Rivers and Low-Level Jet systems (Gimeno et al., 2016), in terms of their effects on precipitation extremes. Finally, we set out some of the main challenges for future research. \u00a9 2019 Elsevier B.V.", "author" : [ { "dropping-particle" : "", "family" : "Gimeno", "given" : "L", "non-dropping-particle" : "", "parse-names" : false, "suffix" : "" }, { "dropping-particle" : "", "family" : "V\u00e1zquez", "given" : "M", "non-dropping-particle" : "", "parse-names" : false, "suffix" : "" }, { "dropping-particle" : "", "family" : "Eiras-Barca", "given" : "J", "non-dropping-particle" : "", "parse-names" : false, "suffix" : "" }, { "dropping-particle" : "", "family" : "Sor\u00ed", "given" : "R", "non-dropping-particle" : "", "parse-names" : false, "suffix" : "" }, { "dropping-particle" : "", "family" : "Stojanovic", "given" : "M", "non-dropping-particle" : "", "parse-names" : false, "suffix" : "" }, { "dropping-particle" : "", "family" : "Algarra", "given" : "I", "non-dropping-particle" : "", "parse-names" : false, "suffix" : "" }, { "dropping-particle" : "", "family" : "Nieto", "given" : "R", "non-dropping-particle" : "", "parse-names" : false, "suffix" : "" }, { "dropping-particle" : "", "family" : "Ramos", "given" : "A M", "non-dropping-particle" : "", "parse-names" : false, "suffix" : "" }, { "dropping-particle" : "", "family" : "Dur\u00e1n-Quesada", "given" : "A M", "non-dropping-particle" : "", "parse-names" : false, "suffix" : "" }, { "dropping-particle" : "", "family" : "Dominguez", "given" : "F", "non-dropping-particle" : "", "parse-names" : false, "suffix" : "" } ], "container-title" : "Earth-Science Reviews", "id" : "ITEM-4", "issued" : { "date-parts" : [ [ "2020" ] ] }, "note" : "Export Date: 26 October 2020", "title" : "Recent progress on the sources of continental precipitation as revealed by moisture transport analysis", "translator" : [ { "dropping-particle" : "", "family" : "S3225", "given" : "", "non-dropping-particle" : "", "parse-names" : false, "suffix" : "" } ], "type" : "article", "volume" : "201" }, "uris" : [ "http://www.mendeley.com/documents/?uuid=4440ca8f-2e25-41c1-ba86-2169ef71be57" ] }, { "id" : "ITEM-5", "itemData" : { "DOI" : "10.1007/s00382-015-2500-x", "ISSN" : "1432-0894", "abstract" : "The Interdecadal Pacific Oscillation (IPO) is a 40\u201360\u00a0year quasi-oscillation seen mostly in the Pacific basin, but its impacts on surface temperature (T) and precipitation (P) have been found over Australia, the Southwest U.S. and other regions. Here, a global analysis of IPO\u2019s impacts on T and P and its modulation of ENSO\u2019s influence on T and P over the globe is performed using observational and reanalysis data and model simulations. Since 1920, there are two warm (1924\u20131944 and 1977\u20131998) and two cold (1945\u20131976 and 1999\u2013present) IPO phases, whose change is associated with abrupt shifts in North Pacific sea level pressure (SLP) and contrasting anomaly patterns in T and P and atmospheric circulation over the eastern and western Pacific. The IPO explains more than half of the interdecadal variations in T and P over many regions, such as northeastern Australia, western Canada and northern India. Significant correlations between the IPO and local P are observed over eastern Australia, southern Africa and the Southwest U.S. The IPO also modulates ENSO\u2019s influence on local T and P over most of these regions. T over northern India is positively correlated with Ni\u00f1o3.4 ENSO index during cold IPO phases but the correlation turns negative or insignificant during IPO warm phases. Over northeastern Australia, the T versus ENSO and P versus ENSO correlations are stronger during the IPO cold phases than during the warm phases. The P versus ENSO correlation over southern Africa tends to be negative during IPO warm phases but becomes weaker or insignificant during IPO cold phases. The IPO-induced P anomalies can be explained by the associated anomaly circulation, which is characterized by a high SLP center and anti-cyclonic flows over the North Pacific, and negative SLP anomalies and increased wind convergence over the Indonesia and western Pacific region during IPO cold phases. These observed influences of the IPO on regional T and P are generally reproduced by an atmospheric model forced by observed sea surface temperatures.", "author" : [ { "dropping-particle" : "", "family" : "Dong", "given" : "Bo", "non-dropping-particle" : "", "parse-names" : false, "suffix" : "" }, { "dropping-particle" : "", "family" : "Dai", "given" : "Aiguo", "non-dropping-particle" : "", "parse-names" : false, "suffix" : "" } ], "container-title" : "Climate Dynamics", "id" : "ITEM-5", "issue" : "9", "issued" : { "date-parts" : [ [ "2015" ] ] }, "page" : "2667-2681", "title" : "The influence of the Interdecadal Pacific Oscillation on Temperature and Precipitation over the Globe", "translator" : [ { "dropping-particle" : "", "family" : "S2979", "given" : "", "non-dropping-particle" : "", "parse-names" : false, "suffix" : "" } ], "type" : "article-journal", "volume" : "45" }, "uris" : [ "http://www.mendeley.com/documents/?uuid=5a33115e-fd93-4eef-9bd9-1f14b97517d9" ] }, { "id" : "ITEM-6", "itemData" : { "DOI" : "10.1007/s00382-017-3884-6", "abstract" : "\u00a9 2017, Springer-Verlag GmbH Germany. Very long dry spell events occurring during winter are natural hazards to which the Mediterranean region is extremely vulnerable, because they can lead numerous impacts for environment and society. Four dry spell patterns have been identified in a previous work. Identifying the main associated atmospheric conditions controlling the dry spell patterns is key to better understand their dynamics and their evolution in a changing climate. Except for the Levant region, the dry spells are generally associated with anticyclonic blocking conditions located about 1000\u00a0km to the Northwest of the affected area. These anticyclonic conditions are favourable to dry spell occurrence as they are associated with subsidence of cold and dry air coming from boreal latitudes which bring low amount of water vapour and non saturated air masses, leading to clear sky and absence of precipitation. These extreme dry spells are also partly related to the classical four Euro-Atlantic weather regimes are: the two phases of the North Atlantic Oscillation, the Scandinavian \u201cblocking\u201d or \u201cEast-Atlantic\u201d, and the \u201cAtlantic ridge\u201d. Only the The \u201cEast-Atlantic\u201d, \u201cAtlantic ridge\u201d and the positive phase of the North Atlantic Oscillation are frequently associated with extremes dry spells over the Mediterranean basin but they do not impact the four dry spell patterns equally. Finally long sequences of those weather regimes are more favourable to extreme dry spells than short sequences. These long sequences are associated with the favourable prolonged and reinforced anticyclonic conditions.", "author" : [ { "dropping-particle" : "", "family" : "Raymond", "given" : "F.", "non-dropping-particle" : "", "parse-names" : false, "suffix" : "" }, { "dropping-particle" : "", "family" : "Ullmann", "given" : "A.", "non-dropping-particle" : "", "parse-names" : false, "suffix" : "" }, { "dropping-particle" : "", "family" : "Camberlin", "given" : "P.", "non-dropping-particle" : "", "parse-names" : false, "suffix" : "" }, { "dropping-particle" : "", "family" : "Oueslati", "given" : "B.", "non-dropping-particle" : "", "parse-names" : false, "suffix" : "" }, { "dropping-particle" : "", "family" : "Drobinski", "given" : "P.", "non-dropping-particle" : "", "parse-names" : false, "suffix" : "" } ], "container-title" : "Climate Dynamics", "id" : "ITEM-6", "issue" : "11-12", "issued" : { "date-parts" : [ [ "2018" ] ] }, "page" : "4437-4453", "title" : "Atmospheric conditions and weather regimes associated with extreme winter dry spells over the Mediterranean basin", "translator" : [ { "dropping-particle" : "", "family" : "S549", "given" : "", "non-dropping-particle" : "", "parse-names" : false, "suffix" : "" } ], "type" : "article-journal", "volume" : "50" }, "uris" : [ "http://www.mendeley.com/documents/?uuid=95fa69b6-7eb5-411e-bd23-27961e973192" ] }, { "id" : "ITEM-7", "itemData" : { "DOI" : "10.1175/JCLI-D-13-00329.1", "abstract" : "The atmospheric and oceanic causes of North American droughts are examined using observations and ensemble climate simulations. The models indicate that oceanic forcing of annual mean precipitation variability accounts for up to 40% of total variance in northeastern Mexico, the southern Great Plains, and the Gulf Coast states but less than 10% in central and eastern Canada. Observations and models indicate robust tropical Pacific and tropical North Atlantic forcing of annual mean precipitation and soil moisture with the most heavily influenced areas being in southwestern North America and the southern Great Plains. In these regions, individual wet and dry years, droughts, and decadal variations are well reproduced in atmosphere models forced by observed SSTs. Oceanic forcing was important in causing multiyear droughts in the 1950s and at the turn of the twenty-first century, although a similar ocean configuration in the 1970s was not associated with drought owing to an overwhelming influence of internal atmospheric variability. Up to half of the soil moisture deficits during severe droughts in the southeast United States in 2000, Texas in 2011, and the central Great Plains in 2012 were related to SST forcing, although SST forcing was an insignificant factor for northern Great Plains drought in 1988. During the early twenty-first century, natural decadal swings in tropical Pacific and North Atlantic SSTs have contributed to a dry regime for the United States. Long-term changes caused by increasing trace gas concentrations are now contributing to a modest signal of soil moisture depletion, mainly over the U.S. Southwest, thereby prolonging the duration and severity of naturally occurring droughts. \u00a9 2014 American Meteorological Society.", "author" : [ { "dropping-particle" : "", "family" : "Seager", "given" : "R.", "non-dropping-particle" : "", "parse-names" : false, "suffix" : "" }, { "dropping-particle" : "", "family" : "Hoerling", "given" : "M.", "non-dropping-particle" : "", "parse-names" : false, "suffix" : "" } ], "container-title" : "Journal of Climate", "id" : "ITEM-7", "issue" : "12", "issued" : { "date-parts" : [ [ "2014" ] ] }, "page" : "4581-4606", "title" : "Atmosphere and ocean origins of North American droughts", "translator" : [ { "dropping-particle" : "", "family" : "S521", "given" : "", "non-dropping-particle" : "", "parse-names" : false, "suffix" : "" } ], "type" : "article-journal", "volume" : "27" }, "uris" : [ "http://www.mendeley.com/documents/?uuid=37d03896-730a-4119-91c3-6efa826d23d9" ] }, { "id" : "ITEM-8", "itemData" : { "DOI" : "10.1175/JCLI-D-14-00247.1", "abstract" : "\u00a9 2015 American Meteorological Society. Idealized atmospheric general circulation model (AGCM) experiments by the U.S. Climate Variability and Predictability Program(CLIVAR)DroughtWorkingGroupwere used in order to study the influence of natural modes of sea surface temperature (SST) variability in the Pacific on drought in the contiguous United States. The current study expands on previous results by examining the atmospheric response of threeAGCMs to three different patterns of the idealized Pacific SST anomalies that operate on different time scales: low-frequency (decadal), high-frequency (interannual), and a pan-Pacific pattern that retains characteristics of interannual and decadal variability.While forcing patterns are generally similar in appearance, results indicate that differences in the relative amplitude of the equatorial and extratropical components of the SST forcing are sufficient to give rise to differing teleconnections, leading to regional differences in the amplitude and significance of the precipitation response. Results indicate that the differences in simulated drought response between AGCMs to different cool-phase (La Ni\u00f1a-like) SST patterns are determined bymodel sensitivity to changes in the relative amplitude of the equatorial and extratropical components of the SSTA forcing, the strength of the land-atmosphere coupling, and by the amplitude of internal atmospheric variability. Results indicate that the northwesternUnited States andGreat Plains regions are particularly sensitive to the extratropical component of the SSTforcing.Evidence is also found thatwhen the cool-phase patterns of SST combine, as they have in recent years, constructive interference leads to an enhanced drought response over the Great Plains.", "author" : [ { "dropping-particle" : "", "family" : "Burgman", "given" : "R.J.", "non-dropping-particle" : "", "parse-names" : false, "suffix" : "" }, { "dropping-particle" : "", "family" : "Jang", "given" : "Y.", "non-dropping-particle" : "", "parse-names" : false, "suffix" : "" } ], "container-title" : "Journal of Climate", "id" : "ITEM-8", "issue" : "12", "issued" : { "date-parts" : [ [ "2015" ] ] }, "page" : "4688-4705", "title" : "Simulated U.S. drought response to interannual and decadal pacific SST variability", "translator" : [ { "dropping-particle" : "", "family" : "S530", "given" : "", "non-dropping-particle" : "", "parse-names" : false, "suffix" : "" } ], "type" : "article-journal", "volume" : "28" }, "uris" : [ "http://www.mendeley.com/documents/?uuid=20c37aef-6187-4406-95c6-52284d76fd5b" ] }, { "id" : "ITEM-9", "itemData" : { "DOI" : "10.1038/nclimate1633", "author" : [ { "dropping-particle" : "", "family" : "Dai", "given" : "Aiguo", "non-dropping-particle" : "", "parse-names" : false, "suffix" : "" } ], "container-title" : "Nature Climate Change", "id" : "ITEM-9", "issued" : { "date-parts" : [ [ "2013", "8", "5" ] ] }, "page" : "52", "publisher" : "Nature Publishing Group", "title" : "Increasing drought under global warming in observations and models", "translator" : [ { "dropping-particle" : "", "family" : "S469", "given" : "", "non-dropping-particle" : "", "parse-names" : false, "suffix" : "" } ], "type" : "article-journal", "volume" : "3" }, "uris" : [ "http://www.mendeley.com/documents/?uuid=9a21482e-f220-45ab-a56c-261a1b9a0cf2" ] }, { "id" : "ITEM-10", "itemData" : { "DOI" : "10.1029/2019GL082838", "abstract" : "We examine oceanic drivers of widespread droughts over the contiguous United States (herein pan-CONUS droughts) during the Common Era in what is one of the first analyses of the new Paleo Hydrodynamics Data Assimilation (PHYDA) product. The canonical understanding of oceanic influences on North American hydroclimate suggests that pan-CONUS droughts are forced by a contemporaneous cold tropical Pacific Ocean and a warm tropical Atlantic Ocean. We test this hypothesis using the paleoclimate record. Composite analyses find a robust association between pan-CONUS drought events and cold tropical Pacific conditions, but not with warm Atlantic conditions. Similarly, a self-organizing map analysis shows that pan-CONUS drought years are most commonly associated with a global sea surface temperature pattern displaying strong La Ni\u00f1a and cold Atlantic Multidecadal Oscillation (AMO) conditions. Our results confirm previous model-based findings for the instrumental period and show that cold tropical Pacific Ocean conditions are the principal driver of pan-CONUS droughts on annual timescales. \u00a92019. American Geophysical Union. All Rights Reserved.", "author" : [ { "dropping-particle" : "", "family" : "Baek", "given" : "S H", "non-dropping-particle" : "", "parse-names" : false, "suffix" : "" }, { "dropping-particle" : "", "family" : "Steiger", "given" : "N J", "non-dropping-particle" : "", "parse-names" : false, "suffix" : "" }, { "dropping-particle" : "", "family" : "Smerdon", "given" : "J E", "non-dropping-particle" : "", "parse-names" : false, "suffix" : "" }, { "dropping-particle" : "", "family" : "Seager", "given" : "R", "non-dropping-particle" : "", "parse-names" : false, "suffix" : "" } ], "container-title" : "Geophysical Research Letters", "id" : "ITEM-10", "issue" : "14", "issued" : { "date-parts" : [ [ "2019" ] ] }, "note" : "cited By 0", "page" : "8271-8280", "title" : "Oceanic Drivers of Widespread Summer Droughts in the United States Over the Common Era", "translator" : [ { "dropping-particle" : "", "family" : "S2686", "given" : "", "non-dropping-particle" : "", "parse-names" : false, "suffix" : "" } ], "type" : "article-journal", "volume" : "46" }, "uris" : [ "http://www.mendeley.com/documents/?uuid=3d750287-42b6-4fdc-8900-410df4274ebb" ] }, { "id" : "ITEM-11", "itemData" : { "DOI" : "10.1038/nclimate2068", "ISSN" : "1758-6798", "abstract" : "Climate change is expected to strengthen the hydrological cycle but this is yet to be conclusively shown. Satellite observations are used to investigate changes in terrestrial evaporation, indicating increases at northern latitudes that are in line with expectations. However, global multidecadal variability is dominated by El Ni\u00f1o/Southern Oscillation cycles.", "author" : [ { "dropping-particle" : "", "family" : "Miralles", "given" : "Diego G", "non-dropping-particle" : "", "parse-names" : false, "suffix" : "" }, { "dropping-particle" : "", "family" : "Berg", "given" : "Martinus J", "non-dropping-particle" : "van den", "parse-names" : false, "suffix" : "" }, { "dropping-particle" : "", "family" : "Gash", "given" : "John H", "non-dropping-particle" : "", "parse-names" : false, "suffix" : "" }, { "dropping-particle" : "", "family" : "Parinussa", "given" : "Robert M", "non-dropping-particle" : "", "parse-names" : false, "suffix" : "" }, { "dropping-particle" : "", "family" : "Jeu", "given" : "Richard A M", "non-dropping-particle" : "de", "parse-names" : false, "suffix" : "" }, { "dropping-particle" : "", "family" : "Beck", "given" : "Hylke E", "non-dropping-particle" : "", "parse-names" : false, "suffix" : "" }, { "dropping-particle" : "", "family" : "Holmes", "given" : "Thomas R H", "non-dropping-particle" : "", "parse-names" : false, "suffix" : "" }, { "dropping-particle" : "", "family" : "Jim\u00e9nez", "given" : "Carlos", "non-dropping-particle" : "", "parse-names" : false, "suffix" : "" }, { "dropping-particle" : "", "family" : "Verhoest", "given" : "Niko E C", "non-dropping-particle" : "", "parse-names" : false, "suffix" : "" }, { "dropping-particle" : "", "family" : "Dorigo", "given" : "Wouter A", "non-dropping-particle" : "", "parse-names" : false, "suffix" : "" }, { "dropping-particle" : "", "family" : "Teuling", "given" : "Adriaan J", "non-dropping-particle" : "", "parse-names" : false, "suffix" : "" }, { "dropping-particle" : "", "family" : "Johannes Dolman", "given" : "A", "non-dropping-particle" : "", "parse-names" : false, "suffix" : "" } ], "container-title" : "Nature Climate Change", "id" : "ITEM-11", "issue" : "2", "issued" : { "date-parts" : [ [ "2014" ] ] }, "page" : "122-126", "title" : "El Ni\u00f1o\u2013La Ni\u00f1a cycle and recent trends in continental evaporation", "translator" : [ { "dropping-particle" : "", "family" : "S2982", "given" : "", "non-dropping-particle" : "", "parse-names" : false, "suffix" : "" } ], "type" : "article-journal", "volume" : "4" }, "uris" : [ "http://www.mendeley.com/documents/?uuid=978500f0-79cd-4fd2-83d7-77fc58c806ac" ] }, { "id" : "ITEM-12", "itemData" : { "DOI" : "10.1016/j.jhydrol.2019.124228", "abstract" : "Droughts in India affect food production, gross domestic product (GDP), livelihood, and socio-economic condition of a large population associated with agriculture. Recent drought (2015\u20132018) caused groundwater depletion and affected about one-fourth of the Indian population. However, it remains unclear if the drought of 2015\u20132018 was among the most severe droughts that occurred in India. Here we use a long-term (1870\u20132018) data to identify the top five (\u201cdeadly\u201d) meteorological/hydrological droughts based on overall severity score in the last century and half period. Out of a total of 18 meteorological droughts, the deadly droughts occurred in 1899, 1876, 2000, 1918, and 1965. Similarly, the deadly hydrological droughts occurred in 1899, 2000, 1876, 1965, and 1918 during 1870\u20132018. All the five deadly droughts were associated with the positive phase of El Nino Southern Oscillations (ENSO). Results show that the relationship between ENSO and monsoon (June to September) precipitation in India has weakened while the role of Indian and Atlantic Oceans have strengthened during the recent decades. Notwithstanding the longest (41 months) duration, the 2015\u20132018 drought did not feature among the deadly droughts. The 2015\u20132018 drought affected surface (reservoir storage) and groundwater availability in both southern and northern parts of India and was linked to El-Nino and Indian Ocean Dipole. Droughts and rapidly declining groundwater together can pose serious challenges to water security in India. \u00a9 2019 Elsevier B.V.", "author" : [ { "dropping-particle" : "", "family" : "Mishra", "given" : "V", "non-dropping-particle" : "", "parse-names" : false, "suffix" : "" } ], "container-title" : "Journal of Hydrology", "id" : "ITEM-12", "issued" : { "date-parts" : [ [ "2020" ] ] }, "note" : "Export Date: 26 October 2020", "title" : "Long-term (1870\u20132018) drought reconstruction in context of surface water security in India", "translator" : [ { "dropping-particle" : "", "family" : "S3226", "given" : "", "non-dropping-particle" : "", "parse-names" : false, "suffix" : "" } ], "type" : "article", "volume" : "580" }, "uris" : [ "http://www.mendeley.com/documents/?uuid=33c679e9-16ba-4f5f-acad-7139de5e7d6e" ] } ], "mendeley" : { "formattedCitation" : "(Dai, 2013; Seager and Hoerling, 2014; Miralles et al., 2014b; Burgman and Jang, 2015; Dong and Dai, 2015; Schubert et al., 2016; Raymond et al., 2018; Baek et al., 2019; Drumond et al., 2019; Herrera-Estrada et al., 2019; Gimeno et al., 2020; Mishra, 2020)", "plainTextFormattedCitation" : "(Dai, 2013; Seager and Hoerling, 2014; Miralles et al., 2014b; Burgman and Jang, 2015; Dong and Dai, 2015; Schubert et al., 2016; Raymond et al., 2018; Baek et al., 2019; Drumond et al., 2019; Herrera-Estrada et al., 2019; Gimeno et al., 2020; Mishra, 2020)", "previouslyFormattedCitation" : "(Dai, 2013; Seager and Hoerling, 2014; Miralles et al., 2014b; Burgman and Jang, 2015; Dong and Dai, 2015; Schubert et al., 2016; Raymond et al., 2018; Baek et al., 2019; Drumond et al., 2019; Herrera-Estrada et al., 2019; Gimeno et al., 2020; Mishra, 2020)"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025" w:author="Robin Matthews" w:date="2021-07-13T22:59:00Z">
        <w:r w:rsidR="000A1204" w:rsidRPr="00127991">
          <w:rPr>
            <w:noProof/>
            <w:lang w:val="en-GB"/>
            <w:rPrChange w:id="2026" w:author="Clotilde Pean" w:date="2021-08-07T15:21:00Z">
              <w:rPr>
                <w:noProof/>
              </w:rPr>
            </w:rPrChange>
          </w:rPr>
          <w:t>Dai, 2013; Miralles et al., 2014b; Seager and Hoerling, 2014; Burgman and Jang, 2015; Dong and Dai, 2015; Schubert et al., 2016; Raymond et al., 2018; Baek et al., 2019; Drumond et al., 2019; Herrera-Estrada et al., 2019; Gimeno et al., 2020; Mishra, 2020</w:t>
        </w:r>
      </w:ins>
      <w:del w:id="2027" w:author="Robin Matthews" w:date="2021-07-13T22:59:00Z">
        <w:r w:rsidR="00A26296" w:rsidDel="000A1204">
          <w:rPr>
            <w:rFonts w:cs="Times New Roman"/>
            <w:noProof/>
            <w:lang w:val="en-GB"/>
          </w:rPr>
          <w:delText>Dai, 2013; Seager and Hoerling, 2014; Miralles et al., 2014b; Burgman and Jang, 2015; Dong and Dai, 2015; Schubert et al., 2016; Raymond et al., 2018; Baek et al., 2019; Drumond et al., 2019; Herrera-Estrada et al., 2019; Gimeno et al., 2020; Mishra, 2020</w:delText>
        </w:r>
      </w:del>
      <w:r w:rsidR="00A26296">
        <w:rPr>
          <w:rFonts w:cs="Times New Roman"/>
          <w:noProof/>
          <w:lang w:val="en-GB"/>
        </w:rPr>
        <w:t>)</w:t>
      </w:r>
      <w:r w:rsidRPr="00D424AA">
        <w:rPr>
          <w:rFonts w:cs="Times New Roman"/>
          <w:lang w:val="en-GB"/>
        </w:rPr>
        <w:fldChar w:fldCharType="end"/>
      </w:r>
      <w:commentRangeEnd w:id="2022"/>
      <w:r w:rsidR="00A26296">
        <w:rPr>
          <w:rStyle w:val="Marquedecommentaire"/>
        </w:rPr>
        <w:commentReference w:id="2022"/>
      </w:r>
      <w:r w:rsidRPr="00841A35">
        <w:rPr>
          <w:rFonts w:cs="Times New Roman"/>
          <w:lang w:val="en-GB"/>
        </w:rPr>
        <w:t>. Precipitation deficits are driven by dynamic mechanisms taking place on di</w:t>
      </w:r>
      <w:r w:rsidRPr="00D424AA">
        <w:rPr>
          <w:rFonts w:cs="Times New Roman"/>
          <w:lang w:val="en-GB"/>
        </w:rPr>
        <w:t xml:space="preserve">fferent spatial scales, including synoptic processes –atmospheric rivers and extratropical cyclones, blocking and ridges (Section 11.7; </w:t>
      </w:r>
      <w:commentRangeStart w:id="2028"/>
      <w:r w:rsidRPr="00D424AA">
        <w:rPr>
          <w:rFonts w:cs="Times New Roman"/>
          <w:lang w:val="en-GB"/>
        </w:rPr>
        <w:fldChar w:fldCharType="begin" w:fldLock="1"/>
      </w:r>
      <w:r w:rsidR="00FF6231">
        <w:rPr>
          <w:rFonts w:cs="Times New Roman"/>
          <w:lang w:val="en-GB"/>
        </w:rPr>
        <w:instrText>ADDIN CSL_CITATION { "citationItems" : [ { "id" : "ITEM-1", "itemData" : { "DOI" : "10.1007/s00382-016-3132-5", "author" : [ { "dropping-particle" : "", "family" : "Sousa", "given" : "P M", "non-dropping-particle" : "", "parse-names" : false, "suffix" : "" }, { "dropping-particle" : "", "family" : "Trigo", "given" : "R M", "non-dropping-particle" : "", "parse-names" : false, "suffix" : "" }, { "dropping-particle" : "", "family" : "Barriopedro", "given" : "D", "non-dropping-particle" : "", "parse-names" : false, "suffix" : "" }, { "dropping-particle" : "", "family" : "Soares", "given" : "P M M", "non-dropping-particle" : "", "parse-names" : false, "suffix" : "" }, { "dropping-particle" : "", "family" : "Ramos", "given" : "A M", "non-dropping-particle" : "", "parse-names" : false, "suffix" : "" }, { "dropping-particle" : "", "family" : "Liberato", "given" : "M L R", "non-dropping-particle" : "", "parse-names" : false, "suffix" : "" } ], "container-title" : "Climate Dynamics", "id" : "ITEM-1", "issue" : "3-4", "issued" : { "date-parts" : [ [ "2017" ] ] }, "note" : "Cited By :24\n\nExport Date: 7 January 2020", "page" : "1141-1160", "title" : "Responses of European precipitation distributions and regimes to different blocking locations", "translator" : [ { "dropping-particle" : "", "family" : "S2491", "given" : "", "non-dropping-particle" : "", "parse-names" : false, "suffix" : "" } ], "type" : "article-journal", "volume" : "48" }, "uris" : [ "http://www.mendeley.com/documents/?uuid=e093c543-c2c8-4a2a-b743-67149cfcf5da" ] } ], "mendeley" : { "formattedCitation" : "(Sousa et al., 2017)", "manualFormatting" : "Sousa et al., 2017)", "plainTextFormattedCitation" : "(Sousa et al., 2017)", "previouslyFormattedCitation" : "(Sous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ousa et al., 2017)</w:t>
      </w:r>
      <w:r w:rsidRPr="00D424AA">
        <w:rPr>
          <w:rFonts w:cs="Times New Roman"/>
          <w:lang w:val="en-GB"/>
        </w:rPr>
        <w:fldChar w:fldCharType="end"/>
      </w:r>
      <w:commentRangeEnd w:id="2028"/>
      <w:r w:rsidR="00A26296">
        <w:rPr>
          <w:rStyle w:val="Marquedecommentaire"/>
        </w:rPr>
        <w:commentReference w:id="2028"/>
      </w:r>
      <w:r w:rsidRPr="00841A35">
        <w:rPr>
          <w:rFonts w:cs="Times New Roman"/>
          <w:lang w:val="en-GB"/>
        </w:rPr>
        <w:t xml:space="preserve">, dominant large-scale circulation patterns </w:t>
      </w:r>
      <w:r w:rsidRPr="00D424AA">
        <w:rPr>
          <w:rFonts w:cs="Times New Roman"/>
          <w:lang w:val="en-GB"/>
        </w:rPr>
        <w:fldChar w:fldCharType="begin" w:fldLock="1"/>
      </w:r>
      <w:r w:rsidR="00FF6231">
        <w:rPr>
          <w:rFonts w:cs="Times New Roman"/>
          <w:lang w:val="en-GB"/>
        </w:rPr>
        <w:instrText>ADDIN CSL_CITATION { "citationItems" : [ { "id" : "ITEM-1", "itemData" : { "DOI" : "10.1175/JCLI-D-14-00001.1", "abstract" : "\u00ef\u00bf\u00bd 2015 American Meteorological Society. Quantification of large-scale climate drivers of drought is necessary to understand better and manage these spatially extensive and often prolonged natural hazards. Here, this issue is advanced at the continental scale for Europe.Drought events are identified using two indices-the 6-month cumulative standardized precipitation and standardized precipitation evapotranspiration indices (SPI-6 and SPEI-6, respectively)-both calculated using the griddedWater andGlobal Change (WATCH) ForcingDataset for 1958-2001. Correlation ofmonthly time series of the percentage of European area in drought with geopotential height for 1958-2001 indicates that a weakening of the prevailing westerly circulation is associated with drought onset. Such conditions are linked to variations in the eastern Atlantic/western Russia (EA/WR) and North Atlantic Oscillation (NAO) atmospheric circulation patterns. Event-based analysis of the most widespread European droughts reveals that a higher number are identified by the SPEI-6 than the SPI-6, with SPEI-6 drought events showing a greater variety of spatial locations and start dates. Atmospheric circulation drivers also vary between the two types of events, with EA/WR-type variation associated most frequently with SPEI-6 drought, and the NAO associated with SPI-6. This distinction reflects the sensitivity of these drought indices to the underlying drought type (meteorological water balance versus precipitation, respectively) and associated differences in their timing and location (Europe-wide year round versus northern Europe winter). As such, this study provides new insight into both the identification of Europe-wide drought and patterns of large-scale climate variation associated with two different drought indices.", "author" : [ { "dropping-particle" : "", "family" : "Kingston", "given" : "D.G.", "non-dropping-particle" : "", "parse-names" : false, "suffix" : "" }, { "dropping-particle" : "", "family" : "Stagge", "given" : "J.H.", "non-dropping-particle" : "", "parse-names" : false, "suffix" : "" }, { "dropping-particle" : "", "family" : "Tallaksen", "given" : "L.M.", "non-dropping-particle" : "", "parse-names" : false, "suffix" : "" }, { "dropping-particle" : "", "family" : "Hannah", "given" : "D.M.", "non-dropping-particle" : "", "parse-names" : false, "suffix" : "" } ], "container-title" : "Journal of Climate", "id" : "ITEM-1", "issue" : "2", "issued" : { "date-parts" : [ [ "2015" ] ] }, "page" : "505-516", "title" : "European-scale drought: Understanding connections between atmospheric circulation and meteorological drought indices", "translator" : [ { "dropping-particle" : "", "family" : "S528", "given" : "", "non-dropping-particle" : "", "parse-names" : false, "suffix" : "" } ], "type" : "article-journal", "volume" : "28" }, "uris" : [ "http://www.mendeley.com/documents/?uuid=fbe41849-80f8-424d-a3d2-6dfc1e24337e" ] } ], "mendeley" : { "formattedCitation" : "(Kingston et al., 2015)", "plainTextFormattedCitation" : "(Kingston et al., 2015)", "previouslyFormattedCitation" : "(Kingston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ngston et al., 2015)</w:t>
      </w:r>
      <w:r w:rsidRPr="00D424AA">
        <w:rPr>
          <w:rFonts w:cs="Times New Roman"/>
          <w:lang w:val="en-GB"/>
        </w:rPr>
        <w:fldChar w:fldCharType="end"/>
      </w:r>
      <w:r w:rsidRPr="00841A35">
        <w:rPr>
          <w:rFonts w:cs="Times New Roman"/>
          <w:lang w:val="en-GB"/>
        </w:rPr>
        <w:t xml:space="preserve">, and global ocean-atmosphere coupled patterns such as IPO, AMO and ENSO </w:t>
      </w:r>
      <w:r w:rsidRPr="00D424AA">
        <w:rPr>
          <w:rFonts w:cs="Times New Roman"/>
          <w:lang w:val="en-GB"/>
        </w:rPr>
        <w:fldChar w:fldCharType="begin" w:fldLock="1"/>
      </w:r>
      <w:r w:rsidR="00FF6231">
        <w:rPr>
          <w:rFonts w:cs="Times New Roman"/>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ai and Zhao, 2017)</w:t>
      </w:r>
      <w:r w:rsidRPr="00D424AA">
        <w:rPr>
          <w:rFonts w:cs="Times New Roman"/>
          <w:lang w:val="en-GB"/>
        </w:rPr>
        <w:fldChar w:fldCharType="end"/>
      </w:r>
      <w:r w:rsidRPr="00841A35">
        <w:rPr>
          <w:rFonts w:cs="Times New Roman"/>
          <w:lang w:val="en-GB"/>
        </w:rPr>
        <w:t>. These various mechanisms occur on different scales, are not independent, and substantially interact with one another. Also regional moisture recycling and land-atmosphere feedbacks play an important role for some precipitation anomalies (see belo</w:t>
      </w:r>
      <w:r w:rsidRPr="00D424AA">
        <w:rPr>
          <w:rFonts w:cs="Times New Roman"/>
          <w:lang w:val="en-GB"/>
        </w:rPr>
        <w:t xml:space="preserve">w). </w:t>
      </w:r>
    </w:p>
    <w:p w14:paraId="2AE28319" w14:textId="77777777" w:rsidR="001415DA" w:rsidRPr="00D424AA" w:rsidRDefault="001415DA" w:rsidP="00D424AA">
      <w:pPr>
        <w:pStyle w:val="AR6BodyText"/>
        <w:rPr>
          <w:rFonts w:cs="Times New Roman"/>
          <w:lang w:val="en-GB"/>
        </w:rPr>
      </w:pPr>
    </w:p>
    <w:p w14:paraId="063E119D" w14:textId="18BAAF9B" w:rsidR="001415DA" w:rsidRPr="00D424AA" w:rsidRDefault="001415DA" w:rsidP="00D424AA">
      <w:pPr>
        <w:pStyle w:val="AR6BodyText"/>
        <w:rPr>
          <w:rFonts w:cs="Times New Roman"/>
          <w:lang w:val="en-GB"/>
        </w:rPr>
      </w:pPr>
      <w:r w:rsidRPr="00D424AA">
        <w:rPr>
          <w:rFonts w:cs="Times New Roman"/>
          <w:lang w:val="en-GB"/>
        </w:rPr>
        <w:t xml:space="preserve">There is </w:t>
      </w:r>
      <w:r w:rsidRPr="00D424AA">
        <w:rPr>
          <w:rFonts w:cs="Times New Roman"/>
          <w:i/>
          <w:iCs/>
          <w:lang w:val="en-GB"/>
        </w:rPr>
        <w:t>high confidence</w:t>
      </w:r>
      <w:r w:rsidRPr="00D424AA">
        <w:rPr>
          <w:rFonts w:cs="Times New Roman"/>
          <w:lang w:val="en-GB"/>
        </w:rPr>
        <w:t xml:space="preserve"> that land-atmosphere feedbacks play a substantial or dominant role in affecting precipitation deficits in some regions </w:t>
      </w:r>
      <w:commentRangeStart w:id="2029"/>
      <w:commentRangeStart w:id="2030"/>
      <w:r w:rsidRPr="00D424AA">
        <w:rPr>
          <w:rFonts w:cs="Times New Roman"/>
          <w:lang w:val="en-GB"/>
        </w:rPr>
        <w:fldChar w:fldCharType="begin" w:fldLock="1"/>
      </w:r>
      <w:r w:rsidR="0012753B">
        <w:rPr>
          <w:rFonts w:cs="Times New Roman"/>
          <w:lang w:val="en-GB"/>
        </w:rPr>
        <w:instrText>ADDIN CSL_CITATION { "citationItems" : [ { "id" : "ITEM-1", "itemData" : { "DOI" : "10.1029/2019GL082475", "author" : [ { "dropping-particle" : "", "family" : "Herrera-Estrada", "given" : "J E", "non-dropping-particle" : "", "parse-names" : false, "suffix" : "" }, { "dropping-particle" : "", "family" : "Martinez", "given" : "J A", "non-dropping-particle" : "", "parse-names" : false, "suffix" : "" }, { "dropping-particle" : "", "family" : "Dominguez", "given" : "F", "non-dropping-particle" : "", "parse-names" : false, "suffix" : "" }, { "dropping-particle" : "", "family" : "Findell", "given" : "K L", "non-dropping-particle" : "", "parse-names" : false, "suffix" : "" }, { "dropping-particle" : "", "family" : "Wood", "given" : "E F", "non-dropping-particle" : "", "parse-names" : false, "suffix" : "" }, { "dropping-particle" : "", "family" : "Sheffield", "given" : "J", "non-dropping-particle" : "", "parse-names" : false, "suffix" : "" } ], "container-title" : "Geophysical Research Letters", "id" : "ITEM-1", "issue" : "10", "issued" : { "date-parts" : [ [ "2019" ] ] }, "note" : "cited By 1", "page" : "5243-5253", "title" : "Reduced Moisture Transport Linked to Drought Propagation Across North America", "translator" : [ { "dropping-particle" : "", "family" : "S2685", "given" : "", "non-dropping-particle" : "", "parse-names" : false, "suffix" : "" } ], "type" : "article-journal", "volume" : "46" }, "uris" : [ "http://www.mendeley.com/documents/?uuid=2db8a765-eb20-4ddf-aa34-bf6caf1994e0" ] }, { "id" : "ITEM-2", "itemData" : { "DOI" : "10.1175/BAMS-D-18-0111.1", "abstract" : " AbstractDroughts are complex and may be triggered by different mechanisms, such as atmospheric circulation, moisture transport, and thermodynamic processes. Significant research has been completed to characterize precipitation in the Intergovernmental Panel on Climate Change (IPCC) reference regions (RRs), but a systematic analysis of atmospheric transport linked to drought episodes is still missing. This article describes a catalog in which the drought episodes over the RRs are identified during 1980\u20132015, and the role of the moisture transport anomalies from the respective major climatological moisture sources during the most severe meteorological drought episode registered for each RR is analyzed. For each of the 27 RRs defined in the IPCC Fifth Assessment Report, drought episodes were identified at 1-, 6-, and 12-month time scales through the standardized precipitation evapotranspiration index (SPEI). SPEI values were computed using time series of the monthly precipitation and atmospheric evaporative demand (AED) averaged over each RR. The approach, which was applied to both identify the major climatological moisture sources and sinks for each RR and to investigate anomalies in moisture transport during the episode, is based on the Lagrangian flexible particle dispersion model (FLEXPART), integrated with the European Centre for Medium-Range Weather Forecasts (ECMWF) interim reanalysis (ERA-Interim) data. For each RR, the following components were analyzed: a) moisture uptake over sources, b) moisture supply from the sources into the RR, and c) moisture supply from the RR into its sink. Although performed for just one case, this analysis illustrates how the moisture transport may impact the RR during extreme conditions. The results are organized in a web page available to the scientific community and stakeholders. ", "author" : [ { "dropping-particle" : "", "family" : "Drumond", "given" : "Anita", "non-dropping-particle" : "", "parse-names" : false, "suffix" : "" }, { "dropping-particle" : "", "family" : "Stojanovic", "given" : "Milica", "non-dropping-particle" : "", "parse-names" : false, "suffix" : "" }, { "dropping-particle" : "", "family" : "Nieto", "given" : "Raquel", "non-dropping-particle" : "", "parse-names" : false, "suffix" : "" }, { "dropping-particle" : "", "family" : "Vicente-Serrano", "given" : "Sergio Martin", "non-dropping-particle" : "", "parse-names" : false, "suffix" : "" }, { "dropping-particle" : "", "family" : "Gimeno", "given" : "Luis", "non-dropping-particle" : "", "parse-names" : false, "suffix" : "" } ], "container-title" : "Bulletin of the American Meteorological Society", "id" : "ITEM-2", "issue" : "8", "issued" : { "date-parts" : [ [ "2019" ] ] }, "page" : "1481-1498", "title" : "Linking Anomalous Moisture Transport And Drought Episodes in the IPCC Reference Regions", "translator" : [ { "dropping-particle" : "", "family" : "S1846", "given" : "", "non-dropping-particle" : "", "parse-names" : false, "suffix" : "" } ], "type" : "article-journal", "volume" : "100" }, "uris" : [ "http://www.mendeley.com/documents/?uuid=43f4634c-9869-4533-b9ad-c789e73e4355" ] }, { "id" : "ITEM-3", "itemData" : { "DOI" : "10.1038/nature11377", "ISSN" : "0028-0836", "author" : [ { "dropping-particle" : "", "family" : "Taylor", "given" : "Christopher M.", "non-dropping-particle" : "", "parse-names" : false, "suffix" : "" }, { "dropping-particle" : "", "family" : "Jeu", "given" : "Richard A. M.", "non-dropping-particle" : "de", "parse-names" : false, "suffix" : "" }, { "dropping-particle" : "", "family" : "Guichard", "given" : "Fran\u00e7oise", "non-dropping-particle" : "", "parse-names" : false, "suffix" : "" }, { "dropping-particle" : "", "family" : "Harris", "given" : "Phil P.", "non-dropping-particle" : "", "parse-names" : false, "suffix" : "" }, { "dropping-particle" : "", "family" : "Dorigo", "given" : "Wouter A.", "non-dropping-particle" : "", "parse-names" : false, "suffix" : "" } ], "container-title" : "Nature", "id" : "ITEM-3", "issue" : "7416", "issued" : { "date-parts" : [ [ "2012", "9", "12" ] ] }, "page" : "423-426", "title" : "Afternoon rain more likely over drier soils", "translator" : [ { "dropping-particle" : "", "family" : "S1788", "given" : "", "non-dropping-particle" : "", "parse-names" : false, "suffix" : "" } ], "type" : "article-journal", "volume" : "489" }, "uris" : [ "http://www.mendeley.com/documents/?uuid=bb448756-8dc2-449f-a93a-79295723fbf1" ] }, { "id" : "ITEM-4", "itemData" : { "DOI" : "10.1038/ncomms7443", "ISSN" : "2041-1723", "author" : [ { "dropping-particle" : "", "family" : "Guillod", "given" : "Benoit P.", "non-dropping-particle" : "", "parse-names" : false, "suffix" : "" }, { "dropping-particle" : "", "family" : "Orlowsky", "given" : "Boris",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Seneviratne", "given" : "Sonia I.", "non-dropping-particle" : "", "parse-names" : false, "suffix" : "" } ], "container-title" : "Nature Communications", "id" : "ITEM-4", "issue" : "1", "issued" : { "date-parts" : [ [ "2015", "12", "5" ] ] }, "page" : "6443", "title" : "Reconciling spatial and temporal soil moisture effects on afternoon rainfall", "translator" : [ { "dropping-particle" : "", "family" : "S1786", "given" : "", "non-dropping-particle" : "", "parse-names" : false, "suffix" : "" } ], "type" : "article-journal", "volume" : "6" }, "uris" : [ "http://www.mendeley.com/documents/?uuid=01002f0c-2a29-4181-9514-d46ee141162d" ] }, { "id" : "ITEM-5", "itemData" : { "DOI" : "10.1126/science.aaa7185", "author" : [ { "dropping-particle" : "", "family" : "Tuttle", "given" : "S", "non-dropping-particle" : "", "parse-names" : false, "suffix" : "" }, { "dropping-particle" : "", "family" : "Salvucci", "given" : "G", "non-dropping-particle" : "", "parse-names" : false, "suffix" : "" } ], "container-title" : "Science", "id" : "ITEM-5", "issue" : "6287", "issued" : { "date-parts" : [ [ "2016" ] ] }, "note" : "Cited By :68\n\nExport Date: 7 January 2020", "page" : "825-828", "title" : "Atmospheric science: Empirical evidence of contrasting soil moisture-precipitation feedbacks across the United States", "translator" : [ { "dropping-particle" : "", "family" : "S2687", "given" : "", "non-dropping-particle" : "", "parse-names" : false, "suffix" : "" } ], "type" : "article-journal", "volume" : "352" }, "uris" : [ "http://www.mendeley.com/documents/?uuid=ec53a4e6-3b01-448c-8a8c-d077a648ec71" ] }, { "id" : "ITEM-6", "itemData" : { "DOI" : "10.1175/2011JHM1365.1", "author" : [ { "dropping-particle" : "", "family" : "Koster", "given" : "R D", "non-dropping-particle" : "", "parse-names" : false, "suffix" : "" }, { "dropping-particle" : "", "family" : "Mahanama", "given" : "S P P", "non-dropping-particle" : "", "parse-names" : false, "suffix" : "" }, { "dropping-particle" : "", "family" : "Yamada", "given" : "T J", "non-dropping-particle" : "", "parse-names" : false, "suffix" : "" }, { "dropping-particle" : "", "family" : "Balsamo", "given" : "G", "non-dropping-particle" : "", "parse-names" : false, "suffix" : "" }, { "dropping-particle" : "", "family" : "Berg", "given" : "A A", "non-dropping-particle" : "", "parse-names" : false, "suffix" : "" }, { "dropping-particle" : "", "family" : "Boisserie", "given" : "M", "non-dropping-particle" : "", "parse-names" : false, "suffix" : "" }, { "dropping-particle" : "", "family" : "Dirmeyer", "given" : "P A", "non-dropping-particle" : "", "parse-names" : false, "suffix" : "" }, { "dropping-particle" : "", "family" : "Doblas-Reyes", "given" : "F J", "non-dropping-particle" : "", "parse-names" : false, "suffix" : "" }, { "dropping-particle" : "", "family" : "Drewitt", "given" : "G", "non-dropping-particle" : "", "parse-names" : false, "suffix" : "" }, { "dropping-particle" : "", "family" : "Gordon", "given" : "C T", "non-dropping-particle" : "", "parse-names" : false, "suffix" : "" }, { "dropping-particle" : "", "family" : "Guo", "given" : "Z", "non-dropping-particle" : "", "parse-names" : false, "suffix" : "" }, { "dropping-particle" : "", "family" : "Jeong", "given" : "J.-H.", "non-dropping-particle" : "", "parse-names" : false, "suffix" : "" }, { "dropping-particle" : "", "family" : "Lee", "given" : "W.-S.", "non-dropping-particle" : "", "parse-names" : false, "suffix" : "" }, { "dropping-particle" : "", "family" : "Li", "given" : "Z", "non-dropping-particle" : "", "parse-names" : false, "suffix" : "" }, { "dropping-particle" : "", "family" : "Luo", "given" : "L", "non-dropping-particle" : "", "parse-names" : false, "suffix" : "" }, { "dropping-particle" : "", "family" : "Malyshev", "given" : "S", "non-dropping-particle" : "", "parse-names" : false, "suffix" : "" }, { "dropping-particle" : "", "family" : "Merryfield", "given" : "W J", "non-dropping-particle" : "", "parse-names" : false, "suffix" : "" }, { "dropping-particle" : "", "family" : "Seneviratne", "given" : "S I", "non-dropping-particle" : "", "parse-names" : false, "suffix" : "" }, { "dropping-particle" : "", "family" : "Stanelle", "given" : "T", "non-dropping-particle" : "", "parse-names" : false, "suffix" : "" }, { "dropping-particle" : "", "family" : "Hurk", "given" : "B.J.J.M.", "non-dropping-particle" : "Van Den", "parse-names" : false, "suffix" : "" }, { "dropping-particle" : "", "family" : "Vitart", "given" : "F", "non-dropping-particle" : "", "parse-names" : false, "suffix" : "" }, { "dropping-particle" : "", "family" : "Wood", "given" : "E F", "non-dropping-particle" : "", "parse-names" : false, "suffix" : "" } ], "container-title" : "Journal of Hydrometeorology", "id" : "ITEM-6", "issue" : "5", "issued" : { "date-parts" : [ [ "2011" ] ] }, "note" : "Cited By :182\n\nExport Date: 7 January 2020", "page" : "805-822", "title" : "The second phase of the global land-atmosphere coupling experiment: Soil moisture contributions to subseasonal forecast skill", "translator" : [ { "dropping-particle" : "", "family" : "S2690", "given" : "", "non-dropping-particle" : "", "parse-names" : false, "suffix" : "" } ], "type" : "article-journal", "volume" : "12" }, "uris" : [ "http://www.mendeley.com/documents/?uuid=8c9ea6f3-0575-45ab-8c98-94492d24b212" ] }, { "id" : "ITEM-7", "itemData" : { "DOI" : "10.1175/BAMS-D-17-0001.1", "ISSN" : "0003-0007", "abstract" : "Land\u2013atmosphere (L-A) interactions are a main driver of Earth\u2019s surface water and energy budgets; as such, they modulate near-surface climate, including clouds and precipitation, and can influence the persistence of extremes such as drought. Despite their importance, the representation of L-A interactions in weather and climate models remains poorly constrained, as they involve a complex set of processes that are difficult to observe in nature. In addition, a complete understanding of L-A processes requires interdisciplinary expertise and approaches that transcend traditional research paradigms and communities. To address these issues, the international Global Energy and Water Exchanges project (GEWEX) Global Land\u2013Atmosphere System Study (GLASS) panel has supported \u201cL-A coupling\u201d as one of its core themes for well over a decade. Under this initiative, several successful land surface and global climate modeling projects have identified hot spots of L-A coupling and helped quantify the role of land surface states in weather and climate predictability. GLASS formed the Local Land\u2013Atmosphere Coupling (LoCo) project and working group to examine L-A interactions at the process level, focusing on understanding and quantifying these processes in nature and evaluating them in models. LoCo has produced an array of L-A coupling metrics for different applications and scales and has motivated a growing number of young scientists from around the world. This article provides an overview of the LoCo effort, including metric and model applications, along with scientific and programmatic developments and challenges.", "author" : [ { "dropping-particle" : "", "family" : "Santanello  Jr.", "given" : "Joseph A", "non-dropping-particle" : "", "parse-names" : false, "suffix" : "" }, { "dropping-particle" : "", "family" : "Dirmeyer", "given" : "Paul A", "non-dropping-particle" : "", "parse-names" : false, "suffix" : "" }, { "dropping-particle" : "", "family" : "Ferguson", "given" : "Craig R", "non-dropping-particle" : "", "parse-names" : false, "suffix" : "" }, { "dropping-particle" : "", "family" : "Findell", "given" : "Kirsten L", "non-dropping-particle" : "", "parse-names" : false, "suffix" : "" }, { "dropping-particle" : "", "family" : "Tawfik", "given" : "Ahmed B", "non-dropping-particle" : "", "parse-names" : false, "suffix" : "" }, { "dropping-particle" : "", "family" : "Berg", "given" : "Alexis", "non-dropping-particle" : "", "parse-names" : false, "suffix" : "" }, { "dropping-particle" : "", "family" : "Ek", "given" : "Michael", "non-dropping-particle" : "", "parse-names" : false, "suffix" : "" }, { "dropping-particle" : "", "family" : "Gentine", "given" : "Pierre", "non-dropping-particle" : "", "parse-names" : false, "suffix" : "" }, { "dropping-particle" : "", "family" : "Guillod", "given" : "Benoit P", "non-dropping-particle" : "", "parse-names" : false, "suffix" : "" }, { "dropping-particle" : "", "family" : "Heerwaarden", "given" : "Chiel", "non-dropping-particle" : "van", "parse-names" : false, "suffix" : "" }, { "dropping-particle" : "", "family" : "Roundy", "given" : "Joshua", "non-dropping-particle" : "", "parse-names" : false, "suffix" : "" }, { "dropping-particle" : "", "family" : "Wulfmeyer", "given" : "Volker", "non-dropping-particle" : "", "parse-names" : false, "suffix" : "" } ], "container-title" : "Bulletin of the American Meteorological Society", "id" : "ITEM-7", "issue" : "6", "issued" : { "date-parts" : [ [ "2018", "6", "27" ] ] }, "page" : "1253-1272", "title" : "Land\u2013Atmosphere Interactions: The LoCo Perspective", "translator" : [ { "dropping-particle" : "", "family" : "S2983", "given" : "", "non-dropping-particle" : "", "parse-names" : false, "suffix" : "" } ], "type" : "article-journal", "volume" : "99" }, "uris" : [ "http://www.mendeley.com/documents/?uuid=1ff70f9a-2202-4c9f-9416-92443932c29e" ] }, { "id" : "ITEM-8", "itemData" : { "DOI" : "10.1029/2018JD029527", "author" : [ { "dropping-particle" : "", "family" : "Haslinger", "given" : "K", "non-dropping-particle" : "", "parse-names" : false, "suffix" : "" }, { "dropping-particle" : "", "family" : "Hofst\u00e4tter", "given" : "M", "non-dropping-particle" : "", "parse-names" : false, "suffix" : "" }, { "dropping-particle" : "", "family" : "Kroisleitner", "given" : "C", "non-dropping-particle" : "", "parse-names" : false, "suffix" : "" }, { "dropping-particle" : "", "family" : "Sch\u00f6ner", "given" : "W", "non-dropping-particle" : "", "parse-names" : false, "suffix" : "" }, { "dropping-particle" : "", "family" : "Laaha", "given" : "G", "non-dropping-particle" : "", "parse-names" : false, "suffix" : "" }, { "dropping-particle" : "", "family" : "Holawe", "given" : "F", "non-dropping-particle" : "", "parse-names" : false, "suffix" : "" }, { "dropping-particle" : "", "family" : "Bl\u00f6schl", "given" : "G", "non-dropping-particle" : "", "parse-names" : false, "suffix" : "" } ], "container-title" : "Journal of Geophysical Research: Atmospheres", "id" : "ITEM-8", "issued" : { "date-parts" : [ [ "2019" ] ] }, "note" : "Export Date: 7 January 2020", "title" : "Disentangling Drivers of Meteorological Droughts in the European Greater Alpine Region During the Last Two Centuries", "translator" : [ { "dropping-particle" : "", "family" : "S2688", "given" : "", "non-dropping-particle" : "", "parse-names" : false, "suffix" : "" } ], "type" : "article-journal" }, "uris" : [ "http://www.mendeley.com/documents/?uuid=ea8ffbc6-3c98-4228-aee4-96e0fe14c5e3" ] }, { "id" : "ITEM-9", "itemData" : { "DOI" : "10.1029/2012RG000389", "author" : [ { "dropping-particle" : "", "family" : "Gimeno", "given" : "L", "non-dropping-particle" : "", "parse-names" : false, "suffix" : "" }, { "dropping-particle" : "", "family" : "Stohl", "given" : "A", "non-dropping-particle" : "", "parse-names" : false, "suffix" : "" }, { "dropping-particle" : "", "family" : "Trigo", "given" : "R M", "non-dropping-particle" : "", "parse-names" : false, "suffix" : "" }, { "dropping-particle" : "", "family" : "Dominguez", "given" : "F", "non-dropping-particle" : "", "parse-names" : false, "suffix" : "" }, { "dropping-particle" : "", "family" : "Yoshimura", "given" : "K", "non-dropping-particle" : "", "parse-names" : false, "suffix" : "" }, { "dropping-particle" : "", "family" : "Yu", "given" : "L", "non-dropping-particle" : "", "parse-names" : false, "suffix" : "" }, { "dropping-particle" : "", "family" : "Drumond", "given" : "A", "non-dropping-particle" : "", "parse-names" : false, "suffix" : "" }, { "dropping-particle" : "", "family" : "Durn-Quesada", "given" : "A M", "non-dropping-particle" : "", "parse-names" : false, "suffix" : "" }, { "dropping-particle" : "", "family" : "Nieto", "given" : "R", "non-dropping-particle" : "", "parse-names" : false, "suffix" : "" } ], "container-title" : "Reviews of Geophysics", "id" : "ITEM-9", "issue" : "4", "issued" : { "date-parts" : [ [ "2012" ] ] }, "title" : "Oceanic and terrestrial sources of continental precipitation", "translator" : [ { "dropping-particle" : "", "family" : "S2766", "given" : "", "non-dropping-particle" : "", "parse-names" : false, "suffix" : "" } ], "type" : "article-journal", "volume" : "50" }, "uris" : [ "http://www.mendeley.com/documents/?uuid=01970c82-9e01-4627-b98c-2ec2b0d4161e", "http://www.mendeley.com/documents/?uuid=68a02738-de62-4d77-9194-9de87a3e1a09" ] } ], "mendeley" : { "formattedCitation" : "(Koster et al., 2011; Gimeno et al., 2012; Taylor et al., 2012; Guillod et al., 2015; Tuttle and Salvucci, 2016; Santanello\u00a0 Jr. et al., 2018; Drumond et al., 2019; Haslinger et al., 2019; Herrera-Estrada et al., 2019)", "manualFormatting" : "(SREX, Chapter3; Gimeno et al., 2012; Guillod et al., 2015; Haslinger et al., 2019; Herrera-Estrada et al., 2019; Koster et al., 2011; Santanello\u00a0Jr. et al., 2018; Taylor et al., 2012; Tuttle and Salvucci, 2016)", "plainTextFormattedCitation" : "(Koster et al., 2011; Gimeno et al., 2012; Taylor et al., 2012; Guillod et al., 2015; Tuttle and Salvucci, 2016; Santanello\u00a0 Jr. et al., 2018; Drumond et al., 2019; Haslinger et al., 2019; Herrera-Estrada et al., 2019)", "previouslyFormattedCitation" : "(Koster et al., 2011; Gimeno et al., 2012; Taylor et al., 2012; Guillod et al., 2015; Tuttle and Salvucci, 2016; Santanello\u00a0 Jr. et al., 2018; Drumond et al., 2019; Haslinger et al., 2019; Herrera-Estrad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SREX, Chapter3; Gimeno et al., 2012; Guillod et al., 2015; Haslinger et al., 2019; Herrera-Estrada et al., 2019; Koster et al., 2011; Santanello </w:t>
      </w:r>
      <w:del w:id="2031" w:author="Robin Matthews" w:date="2021-07-13T23:00:00Z">
        <w:r w:rsidR="00A26296" w:rsidDel="00C2031C">
          <w:rPr>
            <w:rFonts w:cs="Times New Roman"/>
            <w:noProof/>
            <w:lang w:val="nb-NO"/>
          </w:rPr>
          <w:delText xml:space="preserve"> </w:delText>
        </w:r>
      </w:del>
      <w:r w:rsidR="00A26296">
        <w:rPr>
          <w:rFonts w:cs="Times New Roman"/>
          <w:noProof/>
          <w:lang w:val="nb-NO"/>
        </w:rPr>
        <w:t>Jr. et al., 2018; Taylor et al., 2012; Tuttle and Salvucci, 2016)</w:t>
      </w:r>
      <w:r w:rsidRPr="00D424AA">
        <w:rPr>
          <w:rFonts w:cs="Times New Roman"/>
          <w:lang w:val="en-GB"/>
        </w:rPr>
        <w:fldChar w:fldCharType="end"/>
      </w:r>
      <w:commentRangeEnd w:id="2029"/>
      <w:commentRangeEnd w:id="2030"/>
      <w:r w:rsidR="00C2031C">
        <w:rPr>
          <w:rStyle w:val="Marquedecommentaire"/>
        </w:rPr>
        <w:commentReference w:id="2029"/>
      </w:r>
      <w:r w:rsidR="00A26296">
        <w:rPr>
          <w:rStyle w:val="Marquedecommentaire"/>
        </w:rPr>
        <w:commentReference w:id="2030"/>
      </w:r>
      <w:r w:rsidRPr="00841A35">
        <w:rPr>
          <w:rFonts w:cs="Times New Roman"/>
          <w:lang w:val="nb-NO"/>
        </w:rPr>
        <w:t xml:space="preserve">. </w:t>
      </w:r>
      <w:r w:rsidRPr="00D424AA">
        <w:rPr>
          <w:rFonts w:cs="Times New Roman"/>
          <w:lang w:val="en-GB"/>
        </w:rPr>
        <w:t xml:space="preserve">The sign of the feedbacks can be either positive or negative, as well as local or non-local </w:t>
      </w:r>
      <w:r w:rsidRPr="00D424AA">
        <w:rPr>
          <w:rFonts w:cs="Times New Roman"/>
          <w:lang w:val="en-GB"/>
        </w:rPr>
        <w:fldChar w:fldCharType="begin" w:fldLock="1"/>
      </w:r>
      <w:r w:rsidR="00FF6231">
        <w:rPr>
          <w:rFonts w:cs="Times New Roman"/>
          <w:lang w:val="en-GB"/>
        </w:rPr>
        <w:instrText>ADDIN CSL_CITATION { "citationItems" : [ { "id" : "ITEM-1", "itemData" : { "DOI" : "10.1038/nature11377", "ISSN" : "0028-0836", "author" : [ { "dropping-particle" : "", "family" : "Taylor", "given" : "Christopher M.", "non-dropping-particle" : "", "parse-names" : false, "suffix" : "" }, { "dropping-particle" : "", "family" : "Jeu", "given" : "Richard A. M.", "non-dropping-particle" : "de", "parse-names" : false, "suffix" : "" }, { "dropping-particle" : "", "family" : "Guichard", "given" : "Fran\u00e7oise", "non-dropping-particle" : "", "parse-names" : false, "suffix" : "" }, { "dropping-particle" : "", "family" : "Harris", "given" : "Phil P.", "non-dropping-particle" : "", "parse-names" : false, "suffix" : "" }, { "dropping-particle" : "", "family" : "Dorigo", "given" : "Wouter A.", "non-dropping-particle" : "", "parse-names" : false, "suffix" : "" } ], "container-title" : "Nature", "id" : "ITEM-1", "issue" : "7416", "issued" : { "date-parts" : [ [ "2012", "9", "12" ] ] }, "page" : "423-426", "title" : "Afternoon rain more likely over drier soils", "translator" : [ { "dropping-particle" : "", "family" : "S1788", "given" : "", "non-dropping-particle" : "", "parse-names" : false, "suffix" : "" } ], "type" : "article-journal", "volume" : "489" }, "uris" : [ "http://www.mendeley.com/documents/?uuid=bb448756-8dc2-449f-a93a-79295723fbf1" ] }, { "id" : "ITEM-2", "itemData" : { "DOI" : "10.1038/ncomms7443", "ISSN" : "2041-1723", "author" : [ { "dropping-particle" : "", "family" : "Guillod", "given" : "Benoit P.", "non-dropping-particle" : "", "parse-names" : false, "suffix" : "" }, { "dropping-particle" : "", "family" : "Orlowsky", "given" : "Boris",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Seneviratne", "given" : "Sonia I.", "non-dropping-particle" : "", "parse-names" : false, "suffix" : "" } ], "container-title" : "Nature Communications", "id" : "ITEM-2", "issue" : "1", "issued" : { "date-parts" : [ [ "2015", "12", "5" ] ] }, "page" : "6443", "title" : "Reconciling spatial and temporal soil moisture effects on afternoon rainfall", "translator" : [ { "dropping-particle" : "", "family" : "S1786", "given" : "", "non-dropping-particle" : "", "parse-names" : false, "suffix" : "" } ], "type" : "article-journal", "volume" : "6" }, "uris" : [ "http://www.mendeley.com/documents/?uuid=01002f0c-2a29-4181-9514-d46ee141162d" ] }, { "id" : "ITEM-3", "itemData" : { "DOI" : "10.1126/science.aaa7185", "author" : [ { "dropping-particle" : "", "family" : "Tuttle", "given" : "S", "non-dropping-particle" : "", "parse-names" : false, "suffix" : "" }, { "dropping-particle" : "", "family" : "Salvucci", "given" : "G", "non-dropping-particle" : "", "parse-names" : false, "suffix" : "" } ], "container-title" : "Science", "id" : "ITEM-3", "issue" : "6287", "issued" : { "date-parts" : [ [ "2016" ] ] }, "note" : "Cited By :68\n\nExport Date: 7 January 2020", "page" : "825-828", "title" : "Atmospheric science: Empirical evidence of contrasting soil moisture-precipitation feedbacks across the United States", "translator" : [ { "dropping-particle" : "", "family" : "S2687", "given" : "", "non-dropping-particle" : "", "parse-names" : false, "suffix" : "" } ], "type" : "article-journal", "volume" : "352" }, "uris" : [ "http://www.mendeley.com/documents/?uuid=ec53a4e6-3b01-448c-8a8c-d077a648ec71" ] } ], "mendeley" : { "formattedCitation" : "(Taylor et al., 2012; Guillod et al., 2015; Tuttle and Salvucci, 2016)", "plainTextFormattedCitation" : "(Taylor et al., 2012; Guillod et al., 2015; Tuttle and Salvucci, 2016)", "previouslyFormattedCitation" : "(Taylor et al., 2012; Guillod et al., 2015; Tuttle and Salvucci,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ylor et al., 2012; Guillod et al., 2015; Tuttle and Salvucci, 2016)</w:t>
      </w:r>
      <w:r w:rsidRPr="00D424AA">
        <w:rPr>
          <w:rFonts w:cs="Times New Roman"/>
          <w:lang w:val="en-GB"/>
        </w:rPr>
        <w:fldChar w:fldCharType="end"/>
      </w:r>
      <w:r w:rsidRPr="00841A35">
        <w:rPr>
          <w:rFonts w:cs="Times New Roman"/>
          <w:lang w:val="en-GB"/>
        </w:rPr>
        <w:t>. ESMs tend to underestimate non-local negative soil moisture-precipitation feedbacks (Taylor et al.</w:t>
      </w:r>
      <w:r w:rsidR="00326478">
        <w:rPr>
          <w:rFonts w:cs="Times New Roman"/>
          <w:lang w:val="en-GB"/>
        </w:rPr>
        <w:t>,</w:t>
      </w:r>
      <w:r w:rsidRPr="00841A35">
        <w:rPr>
          <w:rFonts w:cs="Times New Roman"/>
          <w:lang w:val="en-GB"/>
        </w:rPr>
        <w:t xml:space="preserve"> 2012) and also show high variations in their represe</w:t>
      </w:r>
      <w:r w:rsidRPr="00D424AA">
        <w:rPr>
          <w:rFonts w:cs="Times New Roman"/>
          <w:lang w:val="en-GB"/>
        </w:rPr>
        <w:t xml:space="preserve">ntation in some regions </w:t>
      </w:r>
      <w:commentRangeStart w:id="2032"/>
      <w:r w:rsidRPr="00D424AA">
        <w:rPr>
          <w:rFonts w:cs="Times New Roman"/>
          <w:lang w:val="en-GB"/>
        </w:rPr>
        <w:fldChar w:fldCharType="begin" w:fldLock="1"/>
      </w:r>
      <w:r w:rsidR="0012753B">
        <w:rPr>
          <w:rFonts w:cs="Times New Roman"/>
          <w:lang w:val="en-GB"/>
        </w:rPr>
        <w:instrText>ADDIN CSL_CITATION { "citationItems" : [ { "id" : "ITEM-1", "itemData" : { "DOI" : "10.1002/2017GL073851", "ISSN" : "0094-8276", "abstract" : "Abstract Given the uncertainties in climate model projections of Sahel precipitation, at the northern edge of the West African Monsoon, understanding the factors governing projected precipitation changes in this semiarid region is crucial. This study investigates how long-term soil moisture changes projected under climate change may feedback on projected changes of Sahel rainfall, using simulations with and without soil moisture change from five climate models participating in the Global Land Atmosphere Coupling Experiment-Coupled Model Intercomparison Project phase 5 experiment. In four out of five models analyzed, soil moisture feedbacks significantly influence the projected West African precipitation response to warming; however, the sign of these feedbacks differs across the models. These results demonstrate that reducing uncertainties across model projections of the West African Monsoon requires, among other factors, improved mechanistic understanding and constraint of simulated land-atmosphere feedbacks, even at the large spatial scales considered here.", "author" : [ { "dropping-particle" : "", "family" : "Berg", "given" : "Alexis", "non-dropping-particle" : "", "parse-names" : false, "suffix" : "" }, { "dropping-particle" : "", "family" : "Lintner", "given" : "Benjamin R", "non-dropping-particle" : "", "parse-names" : false, "suffix" : "" }, { "dropping-particle" : "", "family" : "Findell", "given" : "Kirsten", "non-dropping-particle" : "", "parse-names" : false, "suffix" : "" }, { "dropping-particle" : "", "family" : "Giannini", "given" : "Alessandra", "non-dropping-particle" : "", "parse-names" : false, "suffix" : "" } ], "container-title" : "Geophysical Research Letters", "id" : "ITEM-1", "issue" : "12", "issued" : { "date-parts" : [ [ "2017", "6", "28" ] ] }, "note" : "doi: 10.1002/2017GL073851", "page" : "6124-6133", "publisher" : "John Wiley &amp; Sons, Ltd", "title" : "Uncertain soil moisture feedbacks in model projections of Sahel precipitation", "translator" : [ { "dropping-particle" : "", "family" : "S2981", "given" : "", "non-dropping-particle" : "", "parse-names" : false, "suffix" : "" } ], "type" : "article-journal", "volume" : "44" }, "uris" : [ "http://www.mendeley.com/documents/?uuid=77ae8786-9385-4d97-acd6-437960e0053a" ] } ], "mendeley" : { "formattedCitation" : "(Berg et al., 2017a)", "manualFormatting" : "(Berg et al., 2017b)", "plainTextFormattedCitation" : "(Berg et al., 2017a)", "previouslyFormattedCitation" : "(Berg et al., 2017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 et al., 2017</w:t>
      </w:r>
      <w:ins w:id="2033" w:author="Robin Matthews" w:date="2021-07-13T23:00:00Z">
        <w:r w:rsidR="00C2031C">
          <w:rPr>
            <w:rFonts w:cs="Times New Roman"/>
            <w:noProof/>
            <w:lang w:val="en-GB"/>
          </w:rPr>
          <w:t>b</w:t>
        </w:r>
      </w:ins>
      <w:del w:id="2034" w:author="Robin Matthews" w:date="2021-07-13T23:00:00Z">
        <w:r w:rsidR="00A26296" w:rsidDel="00C2031C">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032"/>
      <w:r w:rsidR="00A26296">
        <w:rPr>
          <w:rStyle w:val="Marquedecommentaire"/>
        </w:rPr>
        <w:commentReference w:id="2032"/>
      </w:r>
      <w:r w:rsidRPr="00841A35">
        <w:rPr>
          <w:rFonts w:cs="Times New Roman"/>
          <w:lang w:val="en-GB"/>
        </w:rPr>
        <w:t>. Soil moisture-precipitation feedbacks contribute to changes in precipitation  in climate model projecti</w:t>
      </w:r>
      <w:r w:rsidRPr="00D424AA">
        <w:rPr>
          <w:rFonts w:cs="Times New Roman"/>
          <w:lang w:val="en-GB"/>
        </w:rPr>
        <w:t xml:space="preserve">ons in some regions, but ESMs display substantial uncertainties in their representation, and there is thus only </w:t>
      </w:r>
      <w:r w:rsidRPr="00D424AA">
        <w:rPr>
          <w:rFonts w:cs="Times New Roman"/>
          <w:i/>
          <w:iCs/>
          <w:lang w:val="en-GB"/>
        </w:rPr>
        <w:t>low confidence</w:t>
      </w:r>
      <w:r w:rsidRPr="00D424AA">
        <w:rPr>
          <w:rFonts w:cs="Times New Roman"/>
          <w:lang w:val="en-GB"/>
        </w:rPr>
        <w:t xml:space="preserve"> in these contributions </w:t>
      </w:r>
      <w:commentRangeStart w:id="2035"/>
      <w:r w:rsidRPr="00D424AA">
        <w:rPr>
          <w:rFonts w:cs="Times New Roman"/>
          <w:lang w:val="en-GB"/>
        </w:rPr>
        <w:fldChar w:fldCharType="begin" w:fldLock="1"/>
      </w:r>
      <w:r w:rsidR="0012753B">
        <w:rPr>
          <w:rFonts w:cs="Times New Roman"/>
          <w:lang w:val="en-GB"/>
        </w:rPr>
        <w:instrText>ADDIN CSL_CITATION { "citationItems" : [ { "id" : "ITEM-1",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1",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id" : "ITEM-2", "itemData" : { "DOI" : "10.5194/esd-9-1107-2018", "ISSN" : "2190-4987", "abstract" : "Abstract. The frequency and intensity of climate extremes is expected to increase in many regions due to anthropogenic climate change. In central Europe extreme temperatures are projected to change more strongly than global mean temperatures, and soil moisture\u2013temperature feedbacks significantly contribute to this regional amplification. Because of their strong societal, ecological and economic impacts, robust projections of temperature extremes are needed. Unfortunately, in current model projections, temperature extremes in central Europe are prone to large uncertainties. In order to understand and potentially reduce the uncertainties of extreme temperature projections in Europe, we analyze global climate models from the CMIP5 (Coupled Model Intercomparison Project Phase 5) ensemble for the business-as-usual high-emission scenario (RCP8.5). We find a divergent behavior in long-term projections of summer precipitation until the end of the 21st century, resulting in a trimodal distribution of precipitation (wet, dry and very dry). All model groups show distinct characteristics for the summer latent heat flux, top soil moisture and temperatures on the hottest day of the year (TXx), whereas for net radiation and large-scale circulation no clear trimodal behavior is detectable. This suggests that different land\u2013atmosphere coupling strengths may be able to explain the uncertainties in temperature extremes. Constraining the full model ensemble with observed present-day correlations between summer precipitation and TXx excludes most of the very dry and dry models. In particular, the very dry models tend to overestimate the negative coupling between precipitation and TXx, resulting in a warming that is too strong. This is particularly relevant for global warming levels above 2\u00b0C. For the first time, this analysis allows for the substantial reduction of uncertainties in the projected changes of TXx in global climate models. Our results suggest that long-term temperature changes in TXx in central Europe are about 20% lower than those projected by the multi-model median of the full ensemble. In addition, mean summer precipitation is found to be more likely to stay close to present-day levels. These results are highly relevant for improving estimates of regional climate-change impacts including heat stress, water supply and crop failure for central Europe.", "author" : [ { "dropping-particle" : "", "family" : "Vogel", "given" : "Martha M.", "non-dropping-particle" : "", "parse-names" : false, "suffix" : "" }, { "dropping-particle" : "", "family" : "Zscheischler", "given" : "Jakob", "non-dropping-particle" : "", "parse-names" : false, "suffix" : "" }, { "dropping-particle" : "", "family" : "Seneviratne", "given" : "Sonia I.", "non-dropping-particle" : "", "parse-names" : false, "suffix" : "" } ], "container-title" : "Earth System Dynamics", "id" : "ITEM-2", "issue" : "3", "issued" : { "date-parts" : [ [ "2018", "8", "30" ] ] }, "page" : "1107-1125", "title" : "Varying soil moisture\u2013atmosphere feedbacks explain divergent temperature extremes and precipitation projections in central Europe", "translator" : [ { "dropping-particle" : "", "family" : "S2295", "given" : "", "non-dropping-particle" : "", "parse-names" : false, "suffix" : "" } ], "type" : "article-journal", "volume" : "9" }, "uris" : [ "http://www.mendeley.com/documents/?uuid=21716f5f-3184-42ab-922c-1a99349babbc" ] }, { "id" : "ITEM-3", "itemData" : { "DOI" : "10.1002/2017GL073851", "ISSN" : "0094-8276", "abstract" : "Abstract Given the uncertainties in climate model projections of Sahel precipitation, at the northern edge of the West African Monsoon, understanding the factors governing projected precipitation changes in this semiarid region is crucial. This study investigates how long-term soil moisture changes projected under climate change may feedback on projected changes of Sahel rainfall, using simulations with and without soil moisture change from five climate models participating in the Global Land Atmosphere Coupling Experiment-Coupled Model Intercomparison Project phase 5 experiment. In four out of five models analyzed, soil moisture feedbacks significantly influence the projected West African precipitation response to warming; however, the sign of these feedbacks differs across the models. These results demonstrate that reducing uncertainties across model projections of the West African Monsoon requires, among other factors, improved mechanistic understanding and constraint of simulated land-atmosphere feedbacks, even at the large spatial scales considered here.", "author" : [ { "dropping-particle" : "", "family" : "Berg", "given" : "Alexis", "non-dropping-particle" : "", "parse-names" : false, "suffix" : "" }, { "dropping-particle" : "", "family" : "Lintner", "given" : "Benjamin R", "non-dropping-particle" : "", "parse-names" : false, "suffix" : "" }, { "dropping-particle" : "", "family" : "Findell", "given" : "Kirsten", "non-dropping-particle" : "", "parse-names" : false, "suffix" : "" }, { "dropping-particle" : "", "family" : "Giannini", "given" : "Alessandra", "non-dropping-particle" : "", "parse-names" : false, "suffix" : "" } ], "container-title" : "Geophysical Research Letters", "id" : "ITEM-3", "issue" : "12", "issued" : { "date-parts" : [ [ "2017", "6", "28" ] ] }, "note" : "doi: 10.1002/2017GL073851", "page" : "6124-6133", "publisher" : "John Wiley &amp; Sons, Ltd", "title" : "Uncertain soil moisture feedbacks in model projections of Sahel precipitation", "translator" : [ { "dropping-particle" : "", "family" : "S2981", "given" : "", "non-dropping-particle" : "", "parse-names" : false, "suffix" : "" } ], "type" : "article-journal", "volume" : "44" }, "uris" : [ "http://www.mendeley.com/documents/?uuid=77ae8786-9385-4d97-acd6-437960e0053a" ] } ], "mendeley" : { "formattedCitation" : "(Berg et al., 2017a; Vogel et al., 2017, 2018)", "manualFormatting" : "(Berg et al., 2017b; Vogel et al., 2017, 2018)", "plainTextFormattedCitation" : "(Berg et al., 2017a; Vogel et al., 2017, 2018)", "previouslyFormattedCitation" : "(Berg et al., 2017a; Vogel et al., 2017,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 et al., 2017</w:t>
      </w:r>
      <w:del w:id="2036" w:author="Robin Matthews" w:date="2021-07-13T23:01:00Z">
        <w:r w:rsidR="00A26296" w:rsidDel="00C2031C">
          <w:rPr>
            <w:rFonts w:cs="Times New Roman"/>
            <w:noProof/>
            <w:lang w:val="en-GB"/>
          </w:rPr>
          <w:delText>a</w:delText>
        </w:r>
      </w:del>
      <w:ins w:id="2037" w:author="Robin Matthews" w:date="2021-07-13T23:01:00Z">
        <w:r w:rsidR="00C2031C">
          <w:rPr>
            <w:rFonts w:cs="Times New Roman"/>
            <w:noProof/>
            <w:lang w:val="en-GB"/>
          </w:rPr>
          <w:t>b</w:t>
        </w:r>
      </w:ins>
      <w:r w:rsidR="00A26296">
        <w:rPr>
          <w:rFonts w:cs="Times New Roman"/>
          <w:noProof/>
          <w:lang w:val="en-GB"/>
        </w:rPr>
        <w:t>; Vogel et al., 2017, 2018)</w:t>
      </w:r>
      <w:r w:rsidRPr="00D424AA">
        <w:rPr>
          <w:rFonts w:cs="Times New Roman"/>
          <w:lang w:val="en-GB"/>
        </w:rPr>
        <w:fldChar w:fldCharType="end"/>
      </w:r>
      <w:commentRangeEnd w:id="2035"/>
      <w:r w:rsidR="00A26296">
        <w:rPr>
          <w:rStyle w:val="Marquedecommentaire"/>
        </w:rPr>
        <w:commentReference w:id="2035"/>
      </w:r>
      <w:r w:rsidRPr="00841A35">
        <w:rPr>
          <w:rFonts w:cs="Times New Roman"/>
          <w:lang w:val="en-GB"/>
        </w:rPr>
        <w:t xml:space="preserve">. </w:t>
      </w:r>
    </w:p>
    <w:p w14:paraId="16366F15" w14:textId="3EE2CDA2" w:rsidR="001415DA" w:rsidRDefault="001415DA" w:rsidP="00D424AA">
      <w:pPr>
        <w:pStyle w:val="AR6BodyText"/>
        <w:rPr>
          <w:rFonts w:cs="Times New Roman"/>
          <w:lang w:val="en-GB"/>
        </w:rPr>
      </w:pPr>
    </w:p>
    <w:p w14:paraId="1DF7877C" w14:textId="77777777" w:rsidR="0012500E" w:rsidRPr="00D424AA" w:rsidRDefault="0012500E" w:rsidP="00D424AA">
      <w:pPr>
        <w:pStyle w:val="AR6BodyText"/>
        <w:rPr>
          <w:rFonts w:cs="Times New Roman"/>
          <w:lang w:val="en-GB"/>
        </w:rPr>
      </w:pPr>
    </w:p>
    <w:p w14:paraId="41503133" w14:textId="77777777" w:rsidR="001415DA" w:rsidRPr="00D424AA" w:rsidRDefault="001415DA" w:rsidP="00D424AA">
      <w:pPr>
        <w:pStyle w:val="AR6Chap11Level311111"/>
        <w:rPr>
          <w:rFonts w:cs="Times New Roman"/>
          <w:lang w:val="en-GB"/>
        </w:rPr>
      </w:pPr>
      <w:bookmarkStart w:id="2038" w:name="_Toc25583667"/>
      <w:r w:rsidRPr="00D424AA">
        <w:rPr>
          <w:rFonts w:cs="Times New Roman"/>
          <w:lang w:val="en-GB"/>
        </w:rPr>
        <w:t xml:space="preserve"> </w:t>
      </w:r>
      <w:bookmarkStart w:id="2039" w:name="_Toc56915251"/>
      <w:bookmarkStart w:id="2040" w:name="_Toc70703007"/>
      <w:r w:rsidRPr="00D424AA">
        <w:rPr>
          <w:rFonts w:cs="Times New Roman"/>
          <w:lang w:val="en-GB"/>
        </w:rPr>
        <w:t>Atmospheric evaporative demand</w:t>
      </w:r>
      <w:bookmarkEnd w:id="2038"/>
      <w:bookmarkEnd w:id="2039"/>
      <w:bookmarkEnd w:id="2040"/>
      <w:r w:rsidRPr="00D424AA">
        <w:rPr>
          <w:rFonts w:cs="Times New Roman"/>
          <w:lang w:val="en-GB"/>
        </w:rPr>
        <w:t xml:space="preserve"> </w:t>
      </w:r>
    </w:p>
    <w:p w14:paraId="3C7C50B0" w14:textId="77777777" w:rsidR="001415DA" w:rsidRPr="00D424AA" w:rsidRDefault="001415DA" w:rsidP="00D424AA">
      <w:pPr>
        <w:pStyle w:val="AR6BodyText"/>
        <w:rPr>
          <w:rFonts w:cs="Times New Roman"/>
          <w:lang w:val="en-GB"/>
        </w:rPr>
      </w:pPr>
    </w:p>
    <w:p w14:paraId="08303DA4" w14:textId="0C0A017F" w:rsidR="001415DA" w:rsidRPr="00D424AA" w:rsidRDefault="001415DA" w:rsidP="00D424AA">
      <w:pPr>
        <w:pStyle w:val="AR6BodyText"/>
        <w:rPr>
          <w:rFonts w:cs="Times New Roman"/>
          <w:lang w:val="en-GB"/>
        </w:rPr>
      </w:pPr>
      <w:r w:rsidRPr="00D424AA">
        <w:rPr>
          <w:rFonts w:cs="Times New Roman"/>
          <w:lang w:val="en-GB"/>
        </w:rPr>
        <w:t xml:space="preserve">Atmospheric evaporative demand (AED) quantifies the maximum amount of actual evapotranspiration (ET) that can happen from land surfaces if they are not limited by water availability (Table 11.A.1). AED is affected by both radiative and aerodynamic components. For this reason, the atmospheric dryness, often quantified with the relative humidity or the vapor pressure deficit (VPD), is not equivalent to the AED, as other variables are also highly relevant, including solar radiation and wind speed </w:t>
      </w:r>
      <w:commentRangeStart w:id="2041"/>
      <w:r w:rsidRPr="00D424AA">
        <w:rPr>
          <w:rFonts w:cs="Times New Roman"/>
          <w:lang w:val="en-GB"/>
        </w:rPr>
        <w:fldChar w:fldCharType="begin" w:fldLock="1"/>
      </w:r>
      <w:r w:rsidR="0012753B">
        <w:rPr>
          <w:rFonts w:cs="Times New Roman"/>
          <w:lang w:val="en-GB"/>
        </w:rPr>
        <w:instrText>ADDIN CSL_CITATION { "citationItems" : [ { "id" : "ITEM-1", "itemData" : { "DOI" : "10.1038/nature11575", "abstract" : "Drought is expected to increase in frequency and severity in the future as a result of climate change, mainly as a consequence of decreases in regional precipitation but also because of increasing evaporation driven by global warming. Previous assessments of historic changes in drought over the late twentieth and early twenty-first centuries indicate that this may already be happening globally. In particular, calculations of the Palmer Drought Severity Index (PDSI) show a decrease in moisture globally since the 1970s with a commensurate increase in the area in drought that is attributed, in part, to global warming. The simplicity of the PDSI, which is calculated from a simple water-balance model forced by monthly precipitation and temperature data, makes it an attractive tool in large-scale drought assessments, but may give biased results in the context of climate change. Here we show that the previously reported increase in global drought is overestimated because the PDSI uses a simplified model of potential evaporation that responds only to changes in temperature and thus responds incorrectly to global warming in recent decades. More realistic calculations, based on the underlying physical principles that take into account changes in available energy, humidity and wind speed, suggest that there has been little change in drought over the past 60 years. The results have implications for how we interpret the impact of global warming on the hydrological cycle and its extremes, and may help to explain why palaeoclimate drought reconstructions based on tree-ring data diverge from the PDSI-based drought record in recent years. \u00a9 2012 Macmillan Publishers Limited. All rights reserved.", "author" : [ { "dropping-particle" : "", "family" : "Sheffield", "given" : "J.", "non-dropping-particle" : "", "parse-names" : false, "suffix" : "" }, { "dropping-particle" : "", "family" : "Wood", "given" : "E.F.", "non-dropping-particle" : "", "parse-names" : false, "suffix" : "" }, { "dropping-particle" : "", "family" : "Roderick", "given" : "M.L.", "non-dropping-particle" : "", "parse-names" : false, "suffix" : "" } ], "container-title" : "Nature", "id" : "ITEM-1", "issue" : "7424", "issued" : { "date-parts" : [ [ "2012" ] ] }, "page" : "435-438", "title" : "Little change in global drought over the past 60 years", "translator" : [ { "dropping-particle" : "", "family" : "S1749", "given" : "", "non-dropping-particle" : "", "parse-names" : false, "suffix" : "" } ], "type" : "article-journal", "volume" : "491" }, "uris" : [ "http://www.mendeley.com/documents/?uuid=bf1aa5aa-2883-4027-b38c-e1a32248a60e" ] }, { "id" : "ITEM-2", "itemData" : { "DOI" : "10.1002/eco.1298", "abstract" : "Why, in a globally warming climate, have observed rates of atmospheric evaporative demand (AED) declined at many sites over recent decades? The answer is that the evaporative process is primarily driven by radiative and aerodynamic components (the latter mainly influenced by wind speed and atmospheric humidity). So, although increases in air temperatures in isolation would result in increases of both pan evaporation (E pan) observations, and fully physically based model estimates of potential evapotranspiration (ET p), results show that changes in the other meteorological variables governing AED are currently exerting a greater opposing influence. Widespread declines in wind speed (denoted 'stilling') of ~-0.014ms -1a -1 have recently been reported. In studies assessing the relative contribution of the four primary meteorological variables on AED dynamics, wind speed trends are often indentified as being important. Stilling reduces AED, but its impact on actual evapotranspiration and streamflow is situation dependant. For wet catchments under steady state conditions, stilling-induced declines in actual evapotranspiration will result in an approximate complementary increase in streamflow. In contrast, for dry catchments, actual evapotranspiration dynamics more closely follow precipitation dynamics so stilling has negligible impact on streamflow. In 'equitant' catchments (i.e. those that straddle the energy-water limitation divide), the likely impact of stilling on the catchment water balance depends on sub-annual processes and requires that new approaches (either top-down or bottom-up) be developed to allow better predictions to be made. \u00a9 2012 Commonwealth of Australia.", "author" : [ { "dropping-particle" : "", "family" : "McVicar", "given" : "T.R.", "non-dropping-particle" : "", "parse-names" : false, "suffix" : "" }, { "dropping-particle" : "", "family" : "Roderick", "given" : "M.L.", "non-dropping-particle" : "", "parse-names" : false, "suffix" : "" }, { "dropping-particle" : "", "family" : "Donohue", "given" : "R.J.", "non-dropping-particle" : "", "parse-names" : false, "suffix" : "" }, { "dropping-particle" : "", "family" : "Niel", "given" : "T.G.", "non-dropping-particle" : "Van", "parse-names" : false, "suffix" : "" } ], "container-title" : "Ecohydrology", "id" : "ITEM-2", "issue" : "4", "issued" : { "date-parts" : [ [ "2012" ] ] }, "page" : "381-388", "title" : "Less bluster ahead? ecohydrological implications of global trends of terrestrial near-surface wind speeds", "translator" : [ { "dropping-particle" : "", "family" : "S639", "given" : "", "non-dropping-particle" : "", "parse-names" : false, "suffix" : "" } ], "type" : "article-journal", "volume" : "5" }, "uris" : [ "http://www.mendeley.com/documents/?uuid=e93a604e-a00e-4b7d-9fad-5e3355550189" ] }, { "id" : "ITEM-3", "itemData" : { "DOI" : "10.1175/JHM-D-11-0101.1", "abstract" : "To understand the sources of temporal and spatial variability of atmospheric evaporative demand across the conterminous United States (CONUS), a mean-value, second-moment uncertainty analysis is applied to a spatially distributed dataset of daily synthetic pan evaporation for 1980-2009. This evaporative demand measure is from the \"PenPan\"model, which is a combination equation calibrated to mimic observations fromU.S. class-Aevaporation pans and here driven by six NorthAmerican LandDataAssimilation System variables: temperature, specific humidity, station pressure, wind speed, and downwelling shortwave and longwave radiation. The variability of evaporative demand is decomposed across various time scales into contributions from these drivers. Contrary to popular expectation and much hydrologic practice, temperature is not always the most significant driver of temporal variability in evaporative demand, particularly at subannual time scales. Instead, depending on the season, one of four drivers (temperature, specific humidity, downwelling shortwave radiation, and wind speed) dominates across different regions of CONUS. Temperature generally dominates in the northern continental interior. This analysis assists land surface modelers in balancing parameter parsimony and physical representativeness. Patterns of dominant drivers are shown to cycle seasonally, with clear implications for modeling evaporative demand in operational hydrology or as a metric of climate change and variability. Depending on the region and season, temperature, specific humidity, downwelling shortwave radiation, and wind speed must together be examined, with downwelling longwave radiation as a secondary input. If any variable may be ignored, it is atmospheric pressure. Parameterizations of evaporative demand based solely on temperature should be avoided at all time scales.", "author" : [ { "dropping-particle" : "", "family" : "Hobbins", "given" : "M.", "non-dropping-particle" : "", "parse-names" : false, "suffix" : "" }, { "dropping-particle" : "", "family" : "Wood", "given" : "A.", "non-dropping-particle" : "", "parse-names" : false, "suffix" : "" }, { "dropping-particle" : "", "family" : "Streubel", "given" : "D.", "non-dropping-particle" : "", "parse-names" : false, "suffix" : "" }, { "dropping-particle" : "", "family" : "Werner", "given" : "K.", "non-dropping-particle" : "", "parse-names" : false, "suffix" : "" } ], "container-title" : "Journal of Hydrometeorology", "id" : "ITEM-3", "issue" : "4", "issued" : { "date-parts" : [ [ "2012" ] ] }, "page" : "1195-1214", "title" : "What drives the variability of evaporative demand across the conterminous United States?", "translator" : [ { "dropping-particle" : "", "family" : "S1010", "given" : "", "non-dropping-particle" : "", "parse-names" : false, "suffix" : "" } ], "type" : "article-journal", "volume" : "13" }, "uris" : [ "http://www.mendeley.com/documents/?uuid=3f259881-9e10-4387-8183-bb05c052d4f5" ] } ], "mendeley" : { "formattedCitation" : "(Hobbins et al., 2012; McVicar et al., 2012b; Sheffield et al., 2012)", "manualFormatting" : "(Hobbins et al., 2012; McVicar et al., 2012a; Sheffield et al., 2012)", "plainTextFormattedCitation" : "(Hobbins et al., 2012; McVicar et al., 2012b; Sheffield et al., 2012)", "previouslyFormattedCitation" : "(Hobbins et al., 2012; McVicar et al., 2012b; Sheffield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Hobbins et al., 2012; McVicar et al., 2012</w:t>
      </w:r>
      <w:del w:id="2042" w:author="Robin Matthews" w:date="2021-07-13T23:01:00Z">
        <w:r w:rsidR="00A26296" w:rsidDel="00C2031C">
          <w:rPr>
            <w:rFonts w:cs="Times New Roman"/>
            <w:noProof/>
            <w:lang w:val="nb-NO"/>
          </w:rPr>
          <w:delText>b</w:delText>
        </w:r>
      </w:del>
      <w:ins w:id="2043" w:author="Robin Matthews" w:date="2021-07-13T23:01:00Z">
        <w:r w:rsidR="00C2031C">
          <w:rPr>
            <w:rFonts w:cs="Times New Roman"/>
            <w:noProof/>
            <w:lang w:val="nb-NO"/>
          </w:rPr>
          <w:t>a</w:t>
        </w:r>
      </w:ins>
      <w:r w:rsidR="00A26296">
        <w:rPr>
          <w:rFonts w:cs="Times New Roman"/>
          <w:noProof/>
          <w:lang w:val="nb-NO"/>
        </w:rPr>
        <w:t>; Sheffield et al., 2012)</w:t>
      </w:r>
      <w:r w:rsidRPr="00D424AA">
        <w:rPr>
          <w:rFonts w:cs="Times New Roman"/>
          <w:lang w:val="en-GB"/>
        </w:rPr>
        <w:fldChar w:fldCharType="end"/>
      </w:r>
      <w:commentRangeEnd w:id="2041"/>
      <w:r w:rsidR="00A26296">
        <w:rPr>
          <w:rStyle w:val="Marquedecommentaire"/>
        </w:rPr>
        <w:commentReference w:id="2041"/>
      </w:r>
      <w:r w:rsidRPr="00A66FC3">
        <w:rPr>
          <w:rFonts w:cs="Times New Roman"/>
          <w:lang w:val="nb-NO"/>
        </w:rPr>
        <w:t xml:space="preserve">. </w:t>
      </w:r>
      <w:r w:rsidRPr="00D424AA">
        <w:rPr>
          <w:rFonts w:cs="Times New Roman"/>
          <w:lang w:val="en-GB"/>
        </w:rPr>
        <w:t xml:space="preserve">AED can be estimated using different methods </w:t>
      </w:r>
      <w:r w:rsidRPr="00D424AA">
        <w:rPr>
          <w:rFonts w:cs="Times New Roman"/>
          <w:lang w:val="en-GB"/>
        </w:rPr>
        <w:fldChar w:fldCharType="begin" w:fldLock="1"/>
      </w:r>
      <w:r w:rsidR="00FF6231">
        <w:rPr>
          <w:rFonts w:cs="Times New Roman"/>
          <w:lang w:val="en-GB"/>
        </w:rPr>
        <w:instrText>ADDIN CSL_CITATION { "citationItems" : [ { "id" : "ITEM-1", "itemData" : { "DOI" : "10.5194/hess-17-1331-2013", "abstract" : "This guide to estimating daily and monthly actual, potential, reference crop and pan evaporation covers topics that are of interest to researchers, consulting hydrologists and practicing engineers. Topics include estimating actual evaporation from deep lakes and from farm dams and for catchment water balance studies, estimating potential evaporation as input to rainfall-runoff models, and reference crop evapotranspiration for small irrigation areas, and for irrigation within large irrigation districts. Inspiration for this guide arose in response to the authors' experiences in reviewing research papers and consulting reports where estimation of the actual evaporation component in catchment and water balance studies was often inadequately handled. Practical guides using consistent terminology that cover both theory and practice are not readily available. Here we provide such a guide, which is divided into three parts. The first part provides background theory and an outline of the conceptual models of potential evaporation of Penman, Penman-Monteith and Priestley-Taylor, as well as discussions of reference crop evapotranspiration and Class-A pan evaporation. The last two sub-sections in this first part include techniques to estimate actual evaporation from (i) open-surface water and (ii) landscapes and catchments (Morton and the advection-aridity models). The second part addresses topics confronting a practicing hydrologist, e.g. estimating actual evaporation for deep lakes, shallow lakes and farm dams, lakes covered with vegetation, catchments, irrigation areas and bare soil. The third part addresses six related issues: (i) automatic (hard wired) calculation of evaporation estimates in commercial weather stations, (ii) evaporation estimates without wind data, (iii) at-site meteorological data, (iv) dealing with evaporation in a climate change environment, (v) 24 h versus day-light hour estimation of meteorological variables, and (vi) uncertainty in evaporation estimates. &lt;br&gt;&lt;br&gt; This paper is supported by a Supplement that includes 21 sections enhancing the material in the text, worked examples of many procedures discussed in the paper, a program listing (Fortran 90) of Morton's WREVAP evaporation models along with tables of monthly Class-A pan coefficients for 68 locations across Australia and other information. \u00a9 Author(s) 2013. CC Attribution 3.0 License.", "author" : [ { "dropping-particle" : "", "family" : "McMahon", "given" : "T.A.", "non-dropping-particle" : "", "parse-names" : false, "suffix" : "" }, { "dropping-particle" : "", "family" : "Peel", "given" : "M.C.", "non-dropping-particle" : "", "parse-names" : false, "suffix" : "" }, { "dropping-particle" : "", "family" : "Lowe", "given" : "L.", "non-dropping-particle" : "", "parse-names" : false, "suffix" : "" }, { "dropping-particle" : "", "family" : "Srikanthan", "given" : "R.", "non-dropping-particle" : "", "parse-names" : false, "suffix" : "" }, { "dropping-particle" : "", "family" : "McVicar", "given" : "T.R.", "non-dropping-particle" : "", "parse-names" : false, "suffix" : "" } ], "container-title" : "Hydrology and Earth System Sciences", "id" : "ITEM-1", "issue" : "4", "issued" : { "date-parts" : [ [ "2013" ] ] }, "page" : "1331-1363", "title" : "Estimating actual, potential, reference crop and pan evaporation using standard meteorological data: A pragmatic synthesis", "translator" : [ { "dropping-particle" : "", "family" : "S1027", "given" : "", "non-dropping-particle" : "", "parse-names" : false, "suffix" : "" } ], "type" : "article-journal", "volume" : "17" }, "uris" : [ "http://www.mendeley.com/documents/?uuid=89e890d8-fd76-4aff-9b35-58eb77b3b55f" ] } ], "mendeley" : { "formattedCitation" : "(McMahon et al., 2013)", "plainTextFormattedCitation" : "(McMahon et al., 2013)", "previouslyFormattedCitation" : "(McMahon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cMahon et al., 2013)</w:t>
      </w:r>
      <w:r w:rsidRPr="00D424AA">
        <w:rPr>
          <w:rFonts w:cs="Times New Roman"/>
          <w:lang w:val="en-GB"/>
        </w:rPr>
        <w:fldChar w:fldCharType="end"/>
      </w:r>
      <w:r w:rsidRPr="00841A35">
        <w:rPr>
          <w:rFonts w:cs="Times New Roman"/>
          <w:lang w:val="en-GB"/>
        </w:rPr>
        <w:t>. Methods solely based on air temperature (e.g. Hargreaves, Thornthwaite) usually overestimate it in</w:t>
      </w:r>
      <w:r w:rsidR="006D1F63">
        <w:rPr>
          <w:rFonts w:cs="Times New Roman"/>
          <w:lang w:val="en-GB"/>
        </w:rPr>
        <w:t xml:space="preserve"> terms of</w:t>
      </w:r>
      <w:r w:rsidRPr="00841A35">
        <w:rPr>
          <w:rFonts w:cs="Times New Roman"/>
          <w:lang w:val="en-GB"/>
        </w:rPr>
        <w:t xml:space="preserve"> magnitude and </w:t>
      </w:r>
      <w:r w:rsidR="006D1F63">
        <w:rPr>
          <w:rFonts w:cs="Times New Roman"/>
          <w:lang w:val="en-GB"/>
        </w:rPr>
        <w:t>temporal</w:t>
      </w:r>
      <w:r w:rsidR="006D1F63" w:rsidRPr="00841A35">
        <w:rPr>
          <w:rFonts w:cs="Times New Roman"/>
          <w:lang w:val="en-GB"/>
        </w:rPr>
        <w:t xml:space="preserve"> </w:t>
      </w:r>
      <w:r w:rsidRPr="00841A35">
        <w:rPr>
          <w:rFonts w:cs="Times New Roman"/>
          <w:lang w:val="en-GB"/>
        </w:rPr>
        <w:t xml:space="preserve">trends </w:t>
      </w:r>
      <w:r w:rsidRPr="00D424AA">
        <w:rPr>
          <w:rFonts w:cs="Times New Roman"/>
          <w:lang w:val="en-GB"/>
        </w:rPr>
        <w:fldChar w:fldCharType="begin" w:fldLock="1"/>
      </w:r>
      <w:r w:rsidR="00FF6231">
        <w:rPr>
          <w:rFonts w:cs="Times New Roman"/>
          <w:lang w:val="en-GB"/>
        </w:rPr>
        <w:instrText>ADDIN CSL_CITATION { "citationItems" : [ { "id" : "ITEM-1", "itemData" : { "DOI" : "10.1038/nature11575", "abstract" : "Drought is expected to increase in frequency and severity in the future as a result of climate change, mainly as a consequence of decreases in regional precipitation but also because of increasing evaporation driven by global warming. Previous assessments of historic changes in drought over the late twentieth and early twenty-first centuries indicate that this may already be happening globally. In particular, calculations of the Palmer Drought Severity Index (PDSI) show a decrease in moisture globally since the 1970s with a commensurate increase in the area in drought that is attributed, in part, to global warming. The simplicity of the PDSI, which is calculated from a simple water-balance model forced by monthly precipitation and temperature data, makes it an attractive tool in large-scale drought assessments, but may give biased results in the context of climate change. Here we show that the previously reported increase in global drought is overestimated because the PDSI uses a simplified model of potential evaporation that responds only to changes in temperature and thus responds incorrectly to global warming in recent decades. More realistic calculations, based on the underlying physical principles that take into account changes in available energy, humidity and wind speed, suggest that there has been little change in drought over the past 60 years. The results have implications for how we interpret the impact of global warming on the hydrological cycle and its extremes, and may help to explain why palaeoclimate drought reconstructions based on tree-ring data diverge from the PDSI-based drought record in recent years. \u00a9 2012 Macmillan Publishers Limited. All rights reserved.", "author" : [ { "dropping-particle" : "", "family" : "Sheffield", "given" : "J.", "non-dropping-particle" : "", "parse-names" : false, "suffix" : "" }, { "dropping-particle" : "", "family" : "Wood", "given" : "E.F.", "non-dropping-particle" : "", "parse-names" : false, "suffix" : "" }, { "dropping-particle" : "", "family" : "Roderick", "given" : "M.L.", "non-dropping-particle" : "", "parse-names" : false, "suffix" : "" } ], "container-title" : "Nature", "id" : "ITEM-1", "issue" : "7424", "issued" : { "date-parts" : [ [ "2012" ] ] }, "page" : "435-438", "title" : "Little change in global drought over the past 60 years", "translator" : [ { "dropping-particle" : "", "family" : "S1749", "given" : "", "non-dropping-particle" : "", "parse-names" : false, "suffix" : "" } ], "type" : "article-journal", "volume" : "491" }, "uris" : [ "http://www.mendeley.com/documents/?uuid=bf1aa5aa-2883-4027-b38c-e1a32248a60e" ] } ], "mendeley" : { "formattedCitation" : "(Sheffield et al., 2012)", "plainTextFormattedCitation" : "(Sheffield et al., 2012)", "previouslyFormattedCitation" : "(Sheffield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effield et al., 2012)</w:t>
      </w:r>
      <w:r w:rsidRPr="00D424AA">
        <w:rPr>
          <w:rFonts w:cs="Times New Roman"/>
          <w:lang w:val="en-GB"/>
        </w:rPr>
        <w:fldChar w:fldCharType="end"/>
      </w:r>
      <w:r w:rsidRPr="00841A35">
        <w:rPr>
          <w:rFonts w:cs="Times New Roman"/>
          <w:lang w:val="en-GB"/>
        </w:rPr>
        <w:t>, in particular in the context of substantial background warming.</w:t>
      </w:r>
      <w:r w:rsidRPr="00D424AA">
        <w:rPr>
          <w:rFonts w:cs="Times New Roman"/>
          <w:lang w:val="en-GB"/>
        </w:rPr>
        <w:t xml:space="preserve"> Physically-based combination methods such as the Penman-Monteith equation are more adequate and recommended since 1998 by the Food and Agriculture Oganization </w:t>
      </w:r>
      <w:r w:rsidRPr="00D424AA">
        <w:rPr>
          <w:rFonts w:cs="Times New Roman"/>
          <w:lang w:val="en-GB"/>
        </w:rPr>
        <w:fldChar w:fldCharType="begin" w:fldLock="1"/>
      </w:r>
      <w:r w:rsidR="00FF6231">
        <w:rPr>
          <w:rFonts w:cs="Times New Roman"/>
          <w:lang w:val="en-GB"/>
        </w:rPr>
        <w:instrText>ADDIN CSL_CITATION { "citationItems" : [ { "id" : "ITEM-1", "itemData" : { "DOI" : "10.1016/j.agwat.2014.07.031", "abstract" : "\u00a9 2014 Elsevier B.V. The FAO Irrigation and Drainage Paper No 56 on Crop Evapotranspiration has been in publication for more than 15 years. The paper advanced the accuracy and consistency of operational computation of evapotranspiration (ET) for agricultural and other land use types. The paper included updated definition and procedures for computing reference ET, an update on estimating crop coefficients (Kc), the adoption of the dual Kcfor separate estimation of crop transpiration and soil evaporation, and an upgraded estimation of crop ET under water and salt stress and other non-standard conditions. These advances are retrospectively reviewed in this paper. The advances in computing reference ET were primarily through the adoption of specific and consistent characteristics for the grass reference crop using the Penman-Monteith equation parameterized to represent a living reference surface. That standardization made the Kcmore visual and understandable as a factor that relates the ET characteristics of a specific crop to the defined reference crop. Methodologies were introduced to estimate reference ET under conditions of limited weather data while retaining the use of the PM equation. Advances in adopted Kcresearch included techniques to estimate Kcbased on the architecture of crops, notably height and fraction of ground cover. Other advances included consistent and straight-forward techniques for applying the dual Kcmethod via soil and evaporation process modeling on a daily timestep. New techniques were introduced for using yield response and salinity threshold values to estimate reductions in ET caused by elevated soil salinity. In addition, recommendations were given for adjusting ET for impacts of surface mulching, intercropping, and sparse vegetation. The successful adoption of the FAO-PM reference ET and Kcapproaches owes primarily to the simplicity, yet relatively high level of robustness of the procedures, and to transferability and repeatability of the Kcmethod. Future development needs are discussed.", "author" : [ { "dropping-particle" : "", "family" : "Pereira", "given" : "L.S.", "non-dropping-particle" : "", "parse-names" : false, "suffix" : "" }, { "dropping-particle" : "", "family" : "Allen", "given" : "R.G.", "non-dropping-particle" : "", "parse-names" : false, "suffix" : "" }, { "dropping-particle" : "", "family" : "Smith", "given" : "M.", "non-dropping-particle" : "", "parse-names" : false, "suffix" : "" }, { "dropping-particle" : "", "family" : "Raes", "given" : "D.", "non-dropping-particle" : "", "parse-names" : false, "suffix" : "" } ], "container-title" : "Agricultural Water Management", "id" : "ITEM-1", "issued" : { "date-parts" : [ [ "2015" ] ] }, "page" : "4-20", "title" : "Crop evapotranspiration estimation with FAO56: Past and future", "translator" : [ { "dropping-particle" : "", "family" : "S1026", "given" : "", "non-dropping-particle" : "", "parse-names" : false, "suffix" : "" } ], "type" : "article-journal", "volume" : "147" }, "uris" : [ "http://www.mendeley.com/documents/?uuid=29c0a125-41ca-484a-ad6d-e8fb210f3450" ] } ], "mendeley" : { "formattedCitation" : "(Pereira et al., 2015)", "plainTextFormattedCitation" : "(Pereira et al., 2015)", "previouslyFormattedCitation" : "(Pereir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ereira et al., 2015)</w:t>
      </w:r>
      <w:r w:rsidRPr="00D424AA">
        <w:rPr>
          <w:rFonts w:cs="Times New Roman"/>
          <w:lang w:val="en-GB"/>
        </w:rPr>
        <w:fldChar w:fldCharType="end"/>
      </w:r>
      <w:r w:rsidRPr="00841A35">
        <w:rPr>
          <w:rFonts w:cs="Times New Roman"/>
          <w:lang w:val="en-GB"/>
        </w:rPr>
        <w:t>. For this reason, the assessment of this chapter, when considering atmospheric-based drought indices, only includes AED estimates using the latter (see also Sec</w:t>
      </w:r>
      <w:r w:rsidRPr="00D424AA">
        <w:rPr>
          <w:rFonts w:cs="Times New Roman"/>
          <w:lang w:val="en-GB"/>
        </w:rPr>
        <w:t xml:space="preserve">tion 11.9). AED is generally higher than ET, since it represents an upper bound for it. Hence, an AED increase does not necessarily lead to increased ET </w:t>
      </w:r>
      <w:r w:rsidRPr="00D424AA">
        <w:rPr>
          <w:rFonts w:cs="Times New Roman"/>
          <w:lang w:val="en-GB"/>
        </w:rPr>
        <w:fldChar w:fldCharType="begin" w:fldLock="1"/>
      </w:r>
      <w:r w:rsidR="00FF6231">
        <w:rPr>
          <w:rFonts w:cs="Times New Roman"/>
          <w:lang w:val="en-GB"/>
        </w:rPr>
        <w:instrText>ADDIN CSL_CITATION { "citationItems" : [ { "id" : "ITEM-1", "itemData" : { "DOI" : "10.1038/nclimate3046", "ISBN" : "1758-678X", "ISSN" : "1758-678X", "PMID" : "24398965", "abstract" : "By various measures (drought area1 and intensity2 , climatic aridity index3 , and climatic water deficits4 ), some observa- tional analyses have suggested that much of the Earth\u2019s land has been drying during recent decades, but such drying seems inconsistent with observations of dryland green- ing and decreasing pan evaporation5 . \u2018Offline\u2019 analyses of climate-model outputs from anthropogenic climate change (ACC) experiments portend continuation of putative drying through the twenty-first century3,6\u201310 , despite an expected increase in global land precipitation9 . A ubiquitous increase in estimates of potential evapotranspiration (PET), driven by atmospheric warming11 , underlies the drying trends4,8,9,12 , but may be a methodological artefact5 . Here we show that the PET estimator commonly used (the Penman\u2013Monteith PET13 for either an open-water surface1,2,6,7,12 or a reference crop3,4,8,9,11 ) severely overpredicts the changes in non-water- stressed evapotranspiration computed in the climate models themselvesinACCexperiments.Thisoverpredictionispartially due to neglect of stomatal conductance reductions commonly induced by increasing atmospheric CO2 concentrations in climate models5 .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 D.", "non-dropping-particle" : "", "parse-names" : false, "suffix" : "" }, { "dropping-particle" : "", "family" : "Dunne", "given" : "K. A.", "non-dropping-particle" : "", "parse-names" : false, "suffix" : "" } ], "container-title" : "Nature Climate Change", "id" : "ITEM-1", "issue" : "10", "issued" : { "date-parts" : [ [ "2016", "10", "6" ] ] }, "page" : "946-949", "publisher" : "Nature Publishing Group", "title" : "Potential evapotranspiration and continental drying", "translator" : [ { "dropping-particle" : "", "family" : "S1643", "given" : "", "non-dropping-particle" : "", "parse-names" : false, "suffix" : "" } ], "type" : "article-journal", "volume" : "6" }, "uris" : [ "http://www.mendeley.com/documents/?uuid=5d8ab597-7ae8-43d6-9b11-98676fead7e2" ] } ], "mendeley" : { "formattedCitation" : "(Milly and Dunne, 2016)", "plainTextFormattedCitation" : "(Milly and Dunne, 2016)", "previouslyFormattedCitation" : "(Milly and Dunne,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illy and Dunne, 2016)</w:t>
      </w:r>
      <w:r w:rsidRPr="00D424AA">
        <w:rPr>
          <w:rFonts w:cs="Times New Roman"/>
          <w:lang w:val="en-GB"/>
        </w:rPr>
        <w:fldChar w:fldCharType="end"/>
      </w:r>
      <w:r w:rsidRPr="00841A35">
        <w:rPr>
          <w:rFonts w:cs="Times New Roman"/>
          <w:lang w:val="en-GB"/>
        </w:rPr>
        <w:t xml:space="preserve">, in particular under drought conditions given soil moisture limitation </w:t>
      </w:r>
      <w:r w:rsidRPr="00D424AA">
        <w:rPr>
          <w:rFonts w:cs="Times New Roman"/>
          <w:lang w:val="en-GB"/>
        </w:rPr>
        <w:fldChar w:fldCharType="begin" w:fldLock="1"/>
      </w:r>
      <w:r w:rsidR="00FF6231">
        <w:rPr>
          <w:rFonts w:cs="Times New Roman"/>
          <w:lang w:val="en-GB"/>
        </w:rPr>
        <w:instrText>ADDIN CSL_CITATION { "citationItems" : [ { "id" : "ITEM-1", "itemData" : { "DOI" : "10.5194/gmd-7-2193-2014", "author" : [ { "dropping-particle" : "", "family" : "Bonan", "given" : "G B", "non-dropping-particle" : "", "parse-names" : false, "suffix" : "" }, { "dropping-particle" : "", "family" : "Williams", "given" : "M", "non-dropping-particle" : "", "parse-names" : false, "suffix" : "" }, { "dropping-particle" : "", "family" : "Fisher", "given" : "R A", "non-dropping-particle" : "", "parse-names" : false, "suffix" : "" }, { "dropping-particle" : "", "family" : "Oleson", "given" : "K W", "non-dropping-particle" : "", "parse-names" : false, "suffix" : "" } ], "container-title" : "Geoscientific Model Development", "id" : "ITEM-1", "issue" : "5", "issued" : { "date-parts" : [ [ "2014" ] ] }, "page" : "2193-2222", "title" : "Modeling stomatal conductance in the earth system: linking leaf water-use efficiency and water transport along the soil\u2013plant\u2013atmosphere continuum", "translator" : [ { "dropping-particle" : "", "family" : "S3523", "given" : "", "non-dropping-particle" : "", "parse-names" : false, "suffix" : "" } ], "type" : "article-journal", "volume" : "7" }, "uris" : [ "http://www.mendeley.com/documents/?uuid=0e4aaa50-b114-444b-b592-5056e0f2e550" ] }, { "id" : "ITEM-2", "itemData" : { "DOI" : "10.1038/ngeo2903", "author" : [ { "dropping-particle" : "", "family" : "Konings", "given" : "A G", "non-dropping-particle" : "", "parse-names" : false, "suffix" : "" }, { "dropping-particle" : "", "family" : "Williams", "given" : "A P", "non-dropping-particle" : "", "parse-names" : false, "suffix" : "" }, { "dropping-particle" : "", "family" : "Gentine", "given" : "P", "non-dropping-particle" : "", "parse-names" : false, "suffix" : "" } ], "container-title" : "Nature Geoscience", "id" : "ITEM-2", "issued" : { "date-parts" : [ [ "2017", "3" ] ] }, "page" : "284", "publisher" : "Nature Publishing Group", "title" : "Sensitivity of grassland productivity to aridity controlled by stomatal and xylem regulation", "translator" : [ { "dropping-particle" : "", "family" : "S3527", "given" : "", "non-dropping-particle" : "", "parse-names" : false, "suffix" : "" } ], "type" : "article-journal", "volume" : "10" }, "uris" : [ "http://www.mendeley.com/documents/?uuid=a6f22114-3da3-4ef9-8db1-07cb032fec7d" ] }, { "id" : "ITEM-3", "itemData" : { "DOI" : "10.1111/nph.15123", "abstract" : "Summary 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 "author" : [ { "dropping-particle" : "", "family" : "Stocker", "given" : "Benjamin D", "non-dropping-particle" : "", "parse-names" : false, "suffix" : "" }, { "dropping-particle" : "", "family" : "Zscheischler", "given" : "Jakob", "non-dropping-particle" : "", "parse-names" : false, "suffix" : "" }, { "dropping-particle" : "", "family" : "Keenan", "given" : "Trevor F", "non-dropping-particle" : "", "parse-names" : false, "suffix" : "" }, { "dropping-particle" : "", "family" : "Prentice", "given" : "I Colin", "non-dropping-particle" : "", "parse-names" : false, "suffix" : "" }, { "dropping-particle" : "", "family" : "Pe\u00f1uelas", "given" : "Josep", "non-dropping-particle" : "", "parse-names" : false, "suffix" : "" }, { "dropping-particle" : "", "family" : "Seneviratne", "given" : "Sonia I", "non-dropping-particle" : "", "parse-names" : false, "suffix" : "" } ], "container-title" : "New Phytologist", "id" : "ITEM-3", "issue" : "4", "issued" : { "date-parts" : [ [ "2018" ] ] }, "page" : "1430-1449", "title" : "Quantifying soil moisture impacts on light use efficiency across biomes", "translator" : [ { "dropping-particle" : "", "family" : "S2015", "given" : "", "non-dropping-particle" : "", "parse-names" : false, "suffix" : "" } ], "type" : "article-journal", "volume" : "218" }, "uris" : [ "http://www.mendeley.com/documents/?uuid=6a3e664d-cb9b-4eb2-8633-a2b9cc23e791" ] }, { "id" : "ITEM-4", "itemData" : { "DOI" : "10.1038/nclimate3029", "ISSN" : "1758-678X",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w:instrText>
      </w:r>
      <w:r w:rsidR="00FF6231" w:rsidRPr="006A2665">
        <w:rPr>
          <w:rFonts w:cs="Times New Roman"/>
        </w:rPr>
        <w:instrText>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4", "issue" : "9", "issued" : { "date-parts" : [ [ "2016", "9", "16" ] ] }, "page" : "869-874", "title" : "Land\u2013atmosphere feedbacks amplify aridity increase over land under global warming", "translator" : [ { "dropping-particle" : "", "family" : "S934", "given" : "", "non-dropping-particle" : "", "parse-names" : false, "suffix" : "" } ], "type" : "article-journal", "volume" : "6" }, "uris" : [ "http://www.mendeley.com/documents/?uuid=ea8a8b0e-0306-405a-9b8b-512ac3fb2e02" ] } ], "mendeley" : { "formattedCitation" : "(Bonan et al., 2014; Berg et al., 2016; Konings et al., 2017; Stocker et al., 2018)", "plainTextFormattedCitation" : "(Bonan et al., 2014; Berg et al., 2016; Konings et al., 2017; Stocker et al., 2018)", "previouslyFormattedCitation" : "(Bonan et al., 2014; Berg et al., 2016; Konings et al., 2017; Stock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Bonan et al., 2014; Berg et al., 2016; Konings et al., 2017; Stocker et al., 2018)</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In general, AED is highest in regions where ET is lowest (e.g., desert areas), further illustrating the decoupling between the two variables under limited soil moisture. </w:t>
      </w:r>
    </w:p>
    <w:p w14:paraId="3DB97DEB" w14:textId="77777777" w:rsidR="001415DA" w:rsidRPr="00D424AA" w:rsidRDefault="001415DA" w:rsidP="00D424AA">
      <w:pPr>
        <w:pStyle w:val="AR6BodyText"/>
        <w:rPr>
          <w:rFonts w:cs="Times New Roman"/>
          <w:lang w:val="en-GB"/>
        </w:rPr>
      </w:pPr>
    </w:p>
    <w:p w14:paraId="102062D6" w14:textId="5C17F755" w:rsidR="001415DA" w:rsidRPr="00D424AA" w:rsidRDefault="001415DA" w:rsidP="00D424AA">
      <w:pPr>
        <w:pStyle w:val="AR6BodyText"/>
        <w:rPr>
          <w:rFonts w:cs="Times New Roman"/>
          <w:lang w:val="en-GB"/>
        </w:rPr>
      </w:pPr>
      <w:r w:rsidRPr="00D424AA">
        <w:rPr>
          <w:rFonts w:cs="Times New Roman"/>
          <w:lang w:val="en-GB"/>
        </w:rPr>
        <w:t xml:space="preserve">The influence of AED on drought depends on the drought type, background climate, the environmental conditions and the moisture availability </w:t>
      </w:r>
      <w:commentRangeStart w:id="2044"/>
      <w:r w:rsidRPr="00D424AA">
        <w:rPr>
          <w:rFonts w:cs="Times New Roman"/>
          <w:lang w:val="en-GB"/>
        </w:rPr>
        <w:fldChar w:fldCharType="begin" w:fldLock="1"/>
      </w:r>
      <w:ins w:id="2045" w:author="Robin Matthews" w:date="2021-07-13T23:01:00Z">
        <w:r w:rsidR="00C2031C">
          <w:rPr>
            <w:rFonts w:cs="Times New Roman"/>
            <w:lang w:val="en-GB"/>
          </w:rPr>
          <w:instrText>ADDIN CSL_CITATION { "citationItems" : [ { "id" : "ITEM-1", "itemData" : { "DOI" : "10.1201/b22009", "ISBN" : "9781315265551", "author" : [ { "dropping-particle" : "", "family" : "Hobbins", "given" : "Mike", "non-dropping-particle" : "", "parse-names" : false, "suffix" : "" }, { "dropping-particle" : "", "family" : "McEvoy", "given" : "Daniel", "non-dropping-particle" : "", "parse-names" : false, "suffix" : "" }, { "dropping-particle" : "", "family" : "Hain", "given" : "Christopher", "non-dropping-particle" : "", "parse-names" : false, "suffix" : "" } ], "container-title" : "Drought and Water Crises: Integrating Science, Management, and Policy (2nd Edition)", "editor" : [ { "dropping-particle" : "", "family" : "Wilhite", "given" : "Donald A.", "non-dropping-particle" : "", "parse-names" : false, "suffix" : "" }, { "dropping-particle" : "", "family" : "Pulwarty", "given" : "Roger S.", "non-dropping-particle" : "", "parse-names" : false, "suffix" : "" } ], "id" : "ITEM-1", "issued" : { "date-parts" : [ [ "2017" ] ] }, "page" : "259-287", "publisher" : "CRC Press", "publisher-place" : "Boca Raton, FL, USA", "title" : "Evapotranspiration, Evaporative Demand, and Drought", "translator" : [ { "dropping-particle" : "", "family" : "S3591", "given" : "Rt6", "non-dropping-particle" : "", "parse-names" : false, "suffix" : "" } ], "type" : "chapter" }, "uris" : [ "http://www.mendeley.com/documents/?uuid=47814033-adde-4fda-b4a6-39f1f70f14d2" ] }, { "id" : "ITEM-2", "itemData" : { "DOI" : "10.1175/JHM-D-15-0121.1", "abstract" : "\u00a9 2016 American Meteorological Society. Many operational drought indices focus primarily on precipitation and temperature when depicting hydroclimatic anomalies, and this perspective can be augmented by analyses and products that reflect the evaporative dynamics of drought. The linkage between atmospheric evaporative demand E0and actual evapotranspiration (ET) is leveraged in a new drought index based solely on E0-the Evaporative Demand Drought Index (EDDI). EDDI measures the signal of drought through the response of E0to surface drying anomalies that result from two distinct land surface-atmosphere interactions: 1) a complementary relationship between E0and ET that develops under moisture limitations at the land surface, leading to ET declining and increasing E0, as in sustained droughts, and 2) parallel ET and E0increases arising from increased energy availability that lead to surface moisture limitations, as in flash droughts. To calculate EDDI from E0, a long-term, daily reanalysis of reference ET estimated from the American Society of Civil Engineers (ASCE) standardized reference ET equation using radiation and meteorological variables from the North American Land Data Assimilation System phase 2 (NLDAS-2) is used. EDDI is obtained by deriving empirical probabilities of aggregated E0depths relative to their climatologic means across a user-specific time period and normalizing these probabilities. Positive EDDI values then indicate drier-than-normal conditions and the potential for drought. EDDI is a physically based, multiscalar drought index that that can serve as an indicator of both flash and sustained droughts, in some hydroclimates offering early warning relative to current operational drought indices. The performance of EDDI is assessed against other commonly used drought metrics across CONUS in Part II.", "author" : [ { "dropping-particle" : "", "family" : "Hobbins", "given" : "M.T.", "non-dropping-particle" : "", "parse-names" : false, "suffix" : "" }, { "dropping-particle" : "", "family" : "Wood", "given" : "A.", "non-dropping-particle" : "", "parse-names" : false, "suffix" : "" }, { "dropping-particle" : "", "family" : "McEvoy", "given" : "D.J.", "non-dropping-particle" : "", "parse-names" : false, "suffix" : "" }, { "dropping-particle" : "", "family" : "Huntington", "given" : "J.L.", "non-dropping-particle" : "", "parse-names" : false, "suffix" : "" }, { "dropping-particle" : "", "family" : "Morton", "given" : "C.", "non-dropping-particle" : "", "parse-names" : false, "suffix" : "" }, { "dropping-particle" : "", "family" : "Anderson", "given" : "M.", "non-dropping-particle" : "", "parse-names" : false, "suffix" : "" }, { "dropping-particle" : "", "family" : "Hain", "given" : "C.", "non-dropping-particle" : "", "parse-names" : false, "suffix" : "" } ], "container-title" : "Journal of Hydrometeorology", "id" : "ITEM-2", "issue" : "6", "issued" : { "date-parts" : [ [ "2016" ] ] }, "page" : "1745-1761", "title" : "The evaporative demand drought index. Part I: Linking drought evolution to variations in evaporative demand", "translator" : [ { "dropping-particle" : "", "family" : "S1464", "given" : "", "non-dropping-particle" : "", "parse-names" : false, "suffix" : "" } ], "type" : "article-journal", "volume" : "17" }, "uris" : [ "http://www.mendeley.com/documents/?uuid=61278582-cfd3-4772-9090-35afc73efbfd" ] }, { "id" : "ITEM-3",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3",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Hobbins et al., 2016, 2017; Vicente-Serrano et al., 2020b)", "manualFormatting" : "(Hobbins et al., 2016, 2017; Vicente-Serrano et al., 2020a)", "plainTextFormattedCitation" : "(Hobbins et al., 2016, 2017; Vicente-Serrano et al., 2020b)", "previouslyFormattedCitation" : "(Hobbins et al., 2016, 2017; Vicente-Serrano et al., 2020b)" }, "properties" : { "noteIndex" : 0 }, "schema" : "https://github.com/citation-style-language/schema/raw/master/csl-citation.json" }</w:instrText>
        </w:r>
      </w:ins>
      <w:del w:id="2046" w:author="Robin Matthews" w:date="2021-07-13T23:01:00Z">
        <w:r w:rsidR="007D2D56" w:rsidDel="00C2031C">
          <w:rPr>
            <w:rFonts w:cs="Times New Roman"/>
            <w:lang w:val="en-GB"/>
          </w:rPr>
          <w:delInstrText>ADDIN CSL_CITATION { "citationItems" : [ { "id" : "ITEM-1", "itemData" : { "DOI" : "10.1201/b22009", "ISBN" : "9781315265551", "author" : [ { "dropping-particle" : "", "family" : "Hobbins", "given" : "Mike", "non-dropping-particle" : "", "parse-names" : false, "suffix" : "" }, { "dropping-particle" : "", "family" : "McEvoy", "given" : "Daniel", "non-dropping-particle" : "", "parse-names" : false, "suffix" : "" }, { "dropping-particle" : "", "family" : "Hain", "given" : "Christopher", "non-dropping-particle" : "", "parse-names" : false, "suffix" : "" } ], "container-title" : "Drought and Water Crises: Integrating Science, Management, and Policy (2nd Edition)", "editor" : [ { "dropping-particle" : "", "family" : "Wilhite", "given" : "Donald A.", "non-dropping-particle" : "", "parse-names" : false, "suffix" : "" }, { "dropping-particle" : "", "family" : "Pulwarty", "given" : "Roger S.", "non-dropping-particle" : "", "parse-names" : false, "suffix" : "" } ], "id" : "ITEM-1", "issued" : { "date-parts" : [ [ "2017" ] ] }, "page" : "259-287", "publisher" : "CRC Press", "publisher-place" : "Boca Raton, FL, USA", "title" : "Evapotranspiration, Evaporative Demand, and Drought", "translator" : [ { "dropping-particle" : "", "family" : "S3591", "given" : "Rt6", "non-dropping-particle" : "", "parse-names" : false, "suffix" : "" } ], "type" : "chapter" }, "uris" : [ "http://www.mendeley.com/documents/?uuid=47814033-adde-4fda-b4a6-39f1f70f14d2" ] }, { "id" : "ITEM-2", "itemData" : { "DOI" : "10.1175/JHM-D-15-0121.1", "abstract" : "\u00a9 2016 American Meteorological Society. Many operational drought indices focus primarily on precipitation and temperature when depicting hydroclimatic anomalies, and this perspective can be augmented by analyses and products that reflect the evaporative dynamics of drought. The linkage between atmospheric evaporative demand E0and actual evapotranspiration (ET) is leveraged in a new drought index based solely on E0-the Evaporative Demand Drought Index (EDDI). EDDI measures the signal of drought through the response of E0to surface drying anomalies that result from two distinct land surface-atmosphere interactions: 1) a complementary relationship between E0and ET that develops under moisture limitations at the land surface, leading to ET declining and increasing E0, as in sustained droughts, and 2) parallel ET and E0increases arising from increased energy availability that lead to surface moisture limitations, as in flash droughts. To calculate EDDI from E0, a long-term, daily reanalysis of reference ET estimated from the American Society of Civil Engineers (ASCE) standardized reference ET equation using radiation and meteorological variables from the North American Land Data Assimilation System phase 2 (NLDAS-2) is used. EDDI is obtained by deriving empirical probabilities of aggregated E0depths relative to their climatologic means across a user-specific time period and normalizing these probabilities. Positive EDDI values then indicate drier-than-normal conditions and the potential for drought. EDDI is a physically based, multiscalar drought index that that can serve as an indicator of both flash and sustained droughts, in some hydroclimates offering early warning relative to current operational drought indices. The performance of EDDI is assessed against other commonly used drought metrics across CONUS in Part II.", "author" : [ { "dropping-particle" : "", "family" : "Hobbins", "given" : "M.T.", "non-dropping-particle" : "", "parse-names" : false, "suffix" : "" }, { "dropping-particle" : "", "family" : "Wood", "given" : "A.", "non-dropping-particle" : "", "parse-names" : false, "suffix" : "" }, { "dropping-particle" : "", "family" : "McEvoy", "given" : "D.J.", "non-dropping-particle" : "", "parse-names" : false, "suffix" : "" }, { "dropping-particle" : "", "family" : "Huntington", "given" : "J.L.", "non-dropping-particle" : "", "parse-names" : false, "suffix" : "" }, { "dropping-particle" : "", "family" : "Morton", "given" : "C.", "non-dropping-particle" : "", "parse-names" : false, "suffix" : "" }, { "dropping-particle" : "", "family" : "Anderson", "given" : "M.", "non-dropping-particle" : "", "parse-names" : false, "suffix" : "" }, { "dropping-particle" : "", "family" : "Hain", "given" : "C.", "non-dropping-particle" : "", "parse-names" : false, "suffix" : "" } ], "container-title" : "Journal of Hydrometeorology", "id" : "ITEM-2", "issue" : "6", "issued" : { "date-parts" : [ [ "2016" ] ] }, "page" : "1745-1761", "title" : "The evaporative demand drought index. Part I: Linking drought evolution to variations in evaporative demand", "translator" : [ { "dropping-particle" : "", "family" : "S1464", "given" : "", "non-dropping-particle" : "", "parse-names" : false, "suffix" : "" } ], "type" : "article-journal", "volume" : "17" }, "uris" : [ "http://www.mendeley.com/documents/?uuid=61278582-cfd3-4772-9090-35afc73efbfd" ] }, { "id" : "ITEM-3",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3",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Hobbins et al., 2016, 2017; Vicente-Serrano et al., 2020b)", "plainTextFormattedCitation" : "(Hobbins et al., 2016, 2017; Vicente-Serrano et al., 2020b)", "previouslyFormattedCitation" : "(Hobbins et al., 2016, 2017; Vicente-Serrano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Hobbins et al., 2016, 2017; Vicente-Serrano et al., 2020</w:t>
      </w:r>
      <w:ins w:id="2047" w:author="Robin Matthews" w:date="2021-07-13T23:01:00Z">
        <w:r w:rsidR="00C2031C">
          <w:rPr>
            <w:rFonts w:cs="Times New Roman"/>
            <w:noProof/>
            <w:lang w:val="en-GB"/>
          </w:rPr>
          <w:t>a</w:t>
        </w:r>
      </w:ins>
      <w:del w:id="2048" w:author="Robin Matthews" w:date="2021-07-13T23:01:00Z">
        <w:r w:rsidR="00A26296" w:rsidDel="00C2031C">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044"/>
      <w:r w:rsidR="00A26296">
        <w:rPr>
          <w:rStyle w:val="Marquedecommentaire"/>
        </w:rPr>
        <w:commentReference w:id="2044"/>
      </w:r>
      <w:r w:rsidRPr="00841A35">
        <w:rPr>
          <w:rFonts w:cs="Times New Roman"/>
          <w:lang w:val="en-GB"/>
        </w:rPr>
        <w:t>. This influence also includes e</w:t>
      </w:r>
      <w:r w:rsidRPr="00D424AA">
        <w:rPr>
          <w:rFonts w:cs="Times New Roman"/>
          <w:lang w:val="en-GB"/>
        </w:rPr>
        <w:t xml:space="preserve">ffects not related to increased ET. Under low soil moisture conditions, increased AED increases plant stress, enhancing the severity of agricultural and ecological droughts </w:t>
      </w:r>
      <w:r w:rsidRPr="00D424AA">
        <w:rPr>
          <w:rFonts w:cs="Times New Roman"/>
          <w:lang w:val="en-GB"/>
        </w:rPr>
        <w:fldChar w:fldCharType="begin" w:fldLock="1"/>
      </w:r>
      <w:r w:rsidR="00FF6231">
        <w:rPr>
          <w:rFonts w:cs="Times New Roman"/>
          <w:lang w:val="en-GB"/>
        </w:rPr>
        <w:instrText>ADDIN CSL_CITATION { "citationItems" : [ { "id" : "ITEM-1", "itemData" : { "DOI" : "10.1890/ES15-00203.1", "ISSN" : "2150-8925", "abstract" : "\u00a9 2015 Allen et al. 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1", "issue" : "8", "issued" : { "date-parts" : [ [ "2015", "8" ] ] }, "page" : "art129", "title" : "On underestimation of global vulnerability to tree mortality and forest die-off from hotter drought in the Anthropocene", "translator" : [ { "dropping-particle" : "", "family" : "S1572", "given" : "", "non-dropping-particle" : "", "parse-names" : false, "suffix" : "" } ], "type" : "article-journal", "volume" : "6" }, "uris" : [ "http://www.mendeley.com/documents/?uuid=75f09960-d23b-4569-afad-ef1023b5d670" ] }, { "id" : "ITEM-2", "itemData" : { "DOI" : "10.1111/nph.16485", "ISSN" : "0028-646X",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2", "issue" : "6", "issued" : { "date-parts" : [ [ "2020", "6", "1" ] ] }, "note" : "From Duplicate 1 (Plant responses to rising vapor pressure deficit - Grossiord, Charlotte; Buckley, Thomas N; Cernusak, Lucas A; Novick, Kimberly A; Poulter, Benjamin; Siegwolf, Rolf T W; Sperry, John S; McDowell, Nate G)\n\ndoi: 10.1111/nph.16485", "page" : "1550-1566", "publisher" : "John Wiley &amp; Sons, Ltd", "title" : "Plant responses to rising vapor pressure deficit", "translator" : [ { "dropping-particle" : "", "family" : "S3304", "given" : "", "non-dropping-particle" : "", "parse-names" : false, "suffix" : "" } ], "type" : "article-journal", "volume" : "226" }, "uris" : [ "http://www.mendeley.com/documents/?uuid=a5093d90-8a61-4e86-b869-c861f586643b" ] }, { "id" : "ITEM-3", "itemData" : { "DOI" : "10.1038/nclimate1693", "abstract" : "As the climate changes, drought may reduce tree productivity and survival across many forest ecosystems; however, the relative influence of specific climate parameters on forest decline is poorly understood. We derive a forest drought-stress index (FDSI) for the southwestern United States using a comprehensive tree-ring data set representing AD 1000-2007. The FDSI is approximately equally influenced by the warm-season vapour-pressure deficit (largely controlled by temperature) and cold-season precipitation, together explaining 82% of the FDSI variability. Correspondence between the FDSI and measures of forest productivity, mortality, bark-beetle outbreak and wildfire validate the FDSI as a holistic forest-vigour indicator. If the vapour-pressure deficit continues increasing as projected by climate models, the mean forest drought-stress by the 2050s will exceed that of the most severe droughts in the past 1,000 years. Collectively, the results foreshadow twenty-first-century changes in forest structures and compositions, with transition of forests in the southwestern United States, and perhaps water-limited forests globally, towards distributions unfamiliar to modern civilization. Copyright \u00a9 2013 Macmillan Publishers Limited.", "author" : [ { "dropping-particle" : "", "family" : "Williams", "given" : "A.P.", "non-dropping-particle" : "", "parse-names" : false, "suffix" : "" }, { "dropping-particle" : "", "family" : "Allen", "given" : "C.D.", "non-dropping-particle" : "", "parse-names" : false, "suffix" : "" }, { "dropping-particle" : "", "family" : "Macalady", "given" : "A.K.", "non-dropping-particle" : "", "parse-names" : false, "suffix" : "" }, { "dropping-particle" : "", "family" : "Griffin", "given" : "D.", "non-dropping-particle" : "", "parse-names" : false, "suffix" : "" }, { "dropping-particle" : "", "family" : "Woodhouse", "given" : "C.A.", "non-dropping-particle" : "", "parse-names" : false, "suffix" : "" }, { "dropping-particle" : "", "family" : "Meko", "given" : "D.M.", "non-dropping-particle" : "", "parse-names" : false, "suffix" : "" }, { "dropping-particle" : "", "family" : "Swetnam", "given" : "T.W.", "non-dropping-particle" : "", "parse-names" : false, "suffix" : "" }, { "dropping-particle" : "", "family" : "Rauscher", "given" : "S.A.", "non-dropping-particle" : "", "parse-names" : false, "suffix" : "" }, { "dropping-particle" : "", "family" : "Seager", "given" : "R.", "non-dropping-particle" : "", "parse-names" : false, "suffix" : "" }, { "dropping-particle" : "", "family" : "Grissino-Mayer", "given" : "H.D.", "non-dropping-particle" : "", "parse-names" : false, "suffix" : "" }, { "dropping-particle" : "", "family" : "Dean", "given" : "J.S.", "non-dropping-particle" : "", "parse-names" : false, "suffix" : "" }, { "dropping-particle" : "", "family" : "Cook", "given" : "E.R.", "non-dropping-particle" : "", "parse-names" : false, "suffix" : "" }, { "dropping-particle" : "", "family" : "Gangodagamage", "given" : "C.", "non-dropping-particle" : "", "parse-names" : false, "suffix" : "" }, { "dropping-particle" : "", "family" : "Cai", "given" : "M.", "non-dropping-particle" : "", "parse-names" : false, "suffix" : "" }, { "dropping-particle" : "", "family" : "Mcdowell", "given" : "N.G.", "non-dropping-particle" : "", "parse-names" : false, "suffix" : "" } ], "container-title" : "Nature Climate Change", "id" : "ITEM-3", "issue" : "3", "issued" : { "date-parts" : [ [ "2013" ] ] }, "page" : "292-297", "title" : "Temperature as a potent driver of regional forest drought stress and tree mortality", "translator" : [ { "dropping-particle" : "", "family" : "S1851", "given" : "", "non-dropping-particle" : "", "parse-names" : false, "suffix" : "" } ], "type" : "article-journal", "volume" : "3" }, "uris" : [ "http://www.mendeley.com/documents/?uuid=08bededd-b5af-4ad0-b7ea-1c8bee5bf22f" ] }, { "id" : "ITEM-4", "itemData" : { "DOI" : "10.1038/nclimate2873", "author" : [ { "dropping-particle" : "", "family" : "McDowell", "given" : "N G", "non-dropping-particle" : "", "parse-names" : false, "suffix" : "" }, { "dropping-particle" : "", "family" : "Williams", "given" : "A P", "non-dropping-particle" : "", "parse-names" : false, "suffix" : "" }, { "dropping-particle" : "", "family" : "Xu", "given" : "C", "non-dropping-particle" : "", "parse-names" : false, "suffix" : "" }, { "dropping-particle" : "", "family" : "Pockman", "given" : "W T", "non-dropping-particle" : "", "parse-names" : false, "suffix" : "" }, { "dropping-particle" : "", "family" : "Dickman", "given" : "L T", "non-dropping-particle" : "", "parse-names" : false, "suffix" : "" }, { "dropping-particle" : "", "family" : "Sevanto", "given" : "S", "non-dropping-particle" : "", "parse-names" : false, "suffix" : "" }, { "dropping-particle" : "", "family" : "Pangle", "given" : "R", "non-dropping-particle" : "", "parse-names" : false, "suffix" : "" }, { "dropping-particle" : "", "family" : "Limousin", "given" : "J", "non-dropping-particle" : "", "parse-names" : false, "suffix" : "" }, { "dropping-particle" : "", "family" : "Plaut", "given" : "J", "non-dropping-particle" : "", "parse-names" : false, "suffix" : "" }, { "dropping-particle" : "", "family" : "Mackay", "given" : "D S", "non-dropping-particle" : "", "parse-names" : false, "suffix" : "" }, { "dropping-particle" : "", "family" : "Ogee", "given" : "J", "non-dropping-particle" : "", "parse-names" : false, "suffix" : "" }, { "dropping-particle" : "", "family" : "Domec", "given" : "J C", "non-dropping-particle" : "", "parse-names" : false, "suffix" : "" }, { "dropping-particle" : "", "family" : "Allen", "given" : "C D", "non-dropping-particle" : "", "parse-names" : false, "suffix" : "" }, { "dropping-particle" : "", "family" : "Fisher", "given" : "R A", "non-dropping-particle" : "", "parse-names" : false, "suffix" : "" }, { "dropping-particle" : "", "family" : "Jiang", "given" : "X", "non-dropping-particle" : "", "parse-names" : false, "suffix" : "" }, { "dropping-particle" : "", "family" : "Muss", "given" : "J D", "non-dropping-particle" : "", "parse-names" : false, "su</w:instrText>
      </w:r>
      <w:r w:rsidR="00FF6231" w:rsidRPr="006A2665">
        <w:rPr>
          <w:rFonts w:cs="Times New Roman"/>
        </w:rPr>
        <w:instrText>ffix" : "" }, { "dropping-particle" : "", "family" : "Breshears", "given" : "D D", "non-dropping-particle" : "", "parse-names" : false, "suffix" : "" }, { "dropping-particle" : "", "family" : "Rauscher", "given" : "S A", "non-dropping-particle" : "", "parse-names" : false, "suffix" : "" }, { "dropping-particle" : "", "family" : "Koven", "given" : "C", "non-dropping-particle" : "", "parse-names" : false, "suffix" : "" } ], "container-title" : "Nature Climate Change", "id" : "ITEM-4", "issue" : "3", "issued" : { "date-parts" : [ [ "2016" ] ] }, "note" : "cited By 105", "page" : "295-300", "title" : "Multi-scale predictions of massive conifer mortality due to chronic temperature rise", "translator" : [ { "dropping-particle" : "", "family" : "S3096", "given" : "", "non-dropping-particle" : "", "parse-names" : false, "suffix" : "" } ], "type" : "article-journal", "volume" : "6" }, "uris" : [ "http://www.mendeley.com/documents/?uuid=b3d0b81f-65ab-40af-a04f-aa2841827e75" ] } ], "mendeley" : { "formattedCitation" : "(Williams et al., 2013; Allen et al., 2015; McDowell et al., 2016; Grossiord et al., 2020)", "plainTextFormattedCitation" : "(Williams et al., 2013; Allen et al., 2015; McDowell et al., 2016; Grossiord et al., 2020)", "previouslyFormattedCitation" : "(Williams et al., 2013; Allen et al., 2015; McDowell et al., 2016; Grossior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Williams et al., 2013; Allen et al., 2015; McDowell et al., 2016; Grossiord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Moreover, high VPD impacts overall plant physiology; it affects the leaf and xylem safety margins, and decreases the sap velocity and plant hydraulic conductance </w:t>
      </w:r>
      <w:r w:rsidRPr="00D424AA">
        <w:rPr>
          <w:rFonts w:cs="Times New Roman"/>
          <w:lang w:val="en-GB"/>
        </w:rPr>
        <w:fldChar w:fldCharType="begin" w:fldLock="1"/>
      </w:r>
      <w:r w:rsidR="00FF6231">
        <w:rPr>
          <w:rFonts w:cs="Times New Roman"/>
          <w:lang w:val="en-GB"/>
        </w:rPr>
        <w:instrText>ADDIN CSL_CITATION { "citationItems" : [ { "id" : "ITEM-1", "itemData" : { "DOI" : "10.1098/rstb.2018.0209", "author" : [ { "dropping-particle" : "", "family" : "Fontes", "given" : "C G", "non-dropping-particle" : "", "parse-names" : false, "suffix" : "" }, { "dropping-particle" : "", "family" : "Dawson", "given" : "T E", "non-dropping-particle" : "", "parse-names" : false, "suffix" : "" }, { "dropping-particle" : "", "family" : "Jardine", "given" : "K", "non-dropping-particle" : "", "parse-names" : false, "suffix" : "" }, { "dropping-particle" : "", "family" : "McDowell", "given" : "N", "non-dropping-particle" : "", "parse-names" : false, "suffix" : "" }, { "dropping-particle" : "", "family" : "Gimenez", "given" : "B O", "non-dropping-particle" : "", "parse-names" : false, "suffix" : "" }, { "dropping-particle" : "", "family" : "Anderegg", "given" : "L", "non-dropping-particle" : "", "parse-names" : false, "suffix" : "" }, { "dropping-particle" : "", "family" : "Negr\u00f3n-Ju\u00e1rez", "given" : "R", "non-dropping-particle" : "", "parse-names" : false, "suffix" : "" }, { "dropping-particle" : "", "family" : "Higuchi", "given" : "N", "non-dropping-particle" : "", "parse-names" : false, "suffix" : "" }, { "dropping-particle" : "", "family" : "Fine", "given" : "P V A", "non-dropping-particle" : "", "parse-names" : false, "suffix" : "" }, { "dropping-particle" : "", "family" : "Ara\u00fajo", "given" : "A C", "non-dropping-particle" : "", "parse-names" : false, "suffix" : "" }, { "dropping-particle" : "", "family" : "Chambers", "given" : "J Q", "non-dropping-particle" : "", "parse-names" : false, "suffix" : "" } ], "container-title" : "Philosophical Transactions of the Royal Society B: Biological Sciences", "id" : "ITEM-1", "issue" : "1760", "issued" : { "date-parts" : [ [ "2018" ] ] }, "note" : "Cited By :11\n\nExport Date: 29 December 2020", "title" : "Dry and hot: The hydraulic consequences of a climate change\u2013type drought for Amazonian trees", "translator" : [ { "dropping-particle" : "", "family" : "S3435", "given" : "", "non-dropping-particle" : "", "parse-names" : false, "suffix" : "" } ], "type" : "article-journal", "volume" : "373" }, "uris" : [ "http://www.mendeley.com/documents/?uuid=624e41b4-3368-493e-8406-3699a12f8dcc" ] } ], "mendeley" : { "formattedCitation" : "(Fontes et al., 2018)", "plainTextFormattedCitation" : "(Fontes et al., 2018)", "previouslyFormattedCitation" : "(Fontes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ontes et al., 2018)</w:t>
      </w:r>
      <w:r w:rsidRPr="00D424AA">
        <w:rPr>
          <w:rFonts w:cs="Times New Roman"/>
          <w:lang w:val="en-GB"/>
        </w:rPr>
        <w:fldChar w:fldCharType="end"/>
      </w:r>
      <w:r w:rsidRPr="00841A35">
        <w:rPr>
          <w:rFonts w:cs="Times New Roman"/>
          <w:lang w:val="en-GB"/>
        </w:rPr>
        <w:t>. VPD also affects the plant metabolism of carbon and if prolongued,</w:t>
      </w:r>
      <w:r w:rsidRPr="00D424AA">
        <w:rPr>
          <w:rFonts w:cs="Times New Roman"/>
          <w:lang w:val="en-GB"/>
        </w:rPr>
        <w:t xml:space="preserve"> it may cause plant mortality via carbon starvation </w:t>
      </w:r>
      <w:r w:rsidRPr="00D424AA">
        <w:rPr>
          <w:rFonts w:cs="Times New Roman"/>
          <w:lang w:val="en-GB"/>
        </w:rPr>
        <w:fldChar w:fldCharType="begin" w:fldLock="1"/>
      </w:r>
      <w:r w:rsidR="00FF6231">
        <w:rPr>
          <w:rFonts w:cs="Times New Roman"/>
          <w:lang w:val="en-GB"/>
        </w:rPr>
        <w:instrText>ADDIN CSL_CITATION { "citationItems" : [ { "id" : "ITEM-1", "itemData" : { "DOI" : "10.20870/jph.2015.e005", "author" : [ { "dropping-particle" : "", "family" : "Hartmann", "given" : "Henrik", "non-dropping-particle" : "", "parse-names" : false, "suffix" : "" } ], "container-title" : "Journal of Plant Hydraulics", "id" : "ITEM-1", "issued" : { "date-parts" : [ [ "2015" ] ] }, "page" : "e005", "title" : "Carbon starvation during drought-induced tree mortality \u2013 are we chasing a myth?", "translator" : [ { "dropping-particle" : "", "family" : "S3441", "given" : "", "non-dropping-particle" : "", "parse-names" : false, "suffix" : "" } ], "type" : "article-journal", "volume" : "2" }, "uris" : [ "http://www.mendeley.com/documents/?uuid=ee056827-7fde-4e4b-a825-bd2997f66532" ] }, { "id" : "ITEM-2", "itemData" : { "DOI" : "10.3389/fpls.2013.00266", "author" : [ { "dropping-particle" : "", "family" : "Breshears", "given" : "D D", "non-dropping-particle" : "", "parse-names" : false, "suffix" : "" }, { "dropping-particle" : "", "family" : "Adams", "given" : "H D", "non-dropping-particle" : "", "parse-names" : false, "suffix" : "" }, { "dropping-particle" : "", "family" : "Eamus", "given" : "D", "non-dropping-particle" : "", "parse-names" : false, "suffix" : "" }, { "dropping-particle" : "", "family" : "Mcdowell", "given" : "N G", "non-dropping-particle" : "", "parse-names" : false, "suffix" : "" }, { "dropping-particle" : "", "family" : "Law", "given" : "D J", "non-dropping-particle" : "", "parse-names" : false, "suffix" : "" }, { "dropping-particle" : "", "family" : "Will", "given" : "R E", "non-dropping-particle" : "", "parse-names" : false, "suffix" : "" }, { "dropping-particle" : "", "family" : "Williams", "given" : "A P", "non-dropping-particle" : "", "parse-names" : false, "suffix" : "" }, { "dropping-particle" : "", "family" : "Zou", "given" : "C B", "non-dropping-particle" : "", "parse-names" : false, "suffix" : "" } ], "container-title" : "Frontiers in Plant Science", "id" : "ITEM-2", "issue" : "AUG", "issued" : { "date-parts" : [ [ "2013" ] ] }, "title" : "The critical amplifying role of increasing atmospheric moisture demand on tree mortality and associated regional die-off", "translator" : [ { "dropping-particle" : "", "family" : "S3440", "given" : "", "non-dropping-particle" : "", "parse-names" : false, "suffix" : "" } ], "type" : "article-journal", "volume" : "4" }, "uris" : [ "http://www.mendeley.com/documents/?uuid=9448d496-57ce-45fd-87fd-036f98ed5aa3" ] } ], "mendeley" : { "formattedCitation" : "(Breshears et al., 2013; Hartmann, 2015)", "plainTextFormattedCitation" : "(Breshears et al., 2013; Hartmann, 2015)", "previouslyFormattedCitation" : "(Breshears et al., 2013; Hartmann,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reshears et al., 2013; Hartmann, 2015)</w:t>
      </w:r>
      <w:r w:rsidRPr="00D424AA">
        <w:rPr>
          <w:rFonts w:cs="Times New Roman"/>
          <w:lang w:val="en-GB"/>
        </w:rPr>
        <w:fldChar w:fldCharType="end"/>
      </w:r>
      <w:r w:rsidRPr="00841A35">
        <w:rPr>
          <w:rFonts w:cs="Times New Roman"/>
          <w:lang w:val="en-GB"/>
        </w:rPr>
        <w:t xml:space="preserve">. Drought projections based exclusively on AED metrics overestimate changes in soil moisture and runoff deficits. Nevertheless, AED also directly impacts hydrological drought, as ET from surface waters is </w:t>
      </w:r>
      <w:r w:rsidRPr="00D424AA">
        <w:rPr>
          <w:rFonts w:cs="Times New Roman"/>
          <w:lang w:val="en-GB"/>
        </w:rPr>
        <w:t xml:space="preserve">not limited </w:t>
      </w:r>
      <w:commentRangeStart w:id="2049"/>
      <w:r w:rsidRPr="00D424AA">
        <w:rPr>
          <w:rFonts w:cs="Times New Roman"/>
          <w:lang w:val="en-GB"/>
        </w:rPr>
        <w:fldChar w:fldCharType="begin" w:fldLock="1"/>
      </w:r>
      <w:ins w:id="2050" w:author="Robin Matthews" w:date="2021-07-13T23:02:00Z">
        <w:r w:rsidR="00C2031C">
          <w:rPr>
            <w:rFonts w:cs="Times New Roman"/>
            <w:lang w:val="en-GB"/>
          </w:rPr>
          <w:instrText>ADDIN CSL_CITATION { "citationItems" : [ { "id" : "ITEM-1", "itemData" : { "DOI" : "10.1016/j.jhydrol.2018.03.059", "author" : [ { "dropping-particle" : "", "family" : "Xiao", "given" : "K", "non-dropping-particle" : "", "parse-names" : false, "suffix" : "" }, { "dropping-particle" : "", "family" : "Griffis", "given" : "T J", "non-dropping-particle" : "", "parse-names" : false, "suffix" : "" }, { "dropping-particle" : "", "family" : "Baker", "given" : "J M", "non-dropping-particle" : "", "parse-names" : false, "suffix" : "" }, { "dropping-particle" : "V", "family" : "Bolstad", "given" : "P", "non-dropping-particle" : "", "parse-names" : false, "suffix" : "" }, { "dropping-particle" : "", "family" : "Erickson", "given" : "M D", "non-dropping-particle" : "", "parse-names" : false, "suffix" : "" }, { "dropping-particle" : "", "family" : "Lee", "given" : "X", "non-dropping-particle" : "", "parse-names" : false, "suffix" : "" }, { "dropping-particle" : "", "family" : "Wood", "given" : "J D", "non-dropping-particle" : "", "parse-names" : false, "suffix" : "" }, { "dropping-particle" : "", "family" : "Hu", "given" : "C", "non-dropping-particle" : "", "parse-names" : false, "suffix" : "" }, { "dropping-particle" : "", "family" : "Nieber", "given" : "J L", "non-dropping-particle" : "", "parse-names" : false, "suffix" : "" } ], "container-title" : "Journal of Hydrology", "id" : "ITEM-1", "issued" : { "date-parts" : [ [ "2018" ] ] }, "note" : "Export Date: 8 March 2021", "page" : "59-75", "title" : "Evaporation from a temperate closed-basin lake and its impact on present, past, and future water level", "translator" : [ { "dropping-particle" : "", "family" : "S3524", "given" : "", "non-dropping-particle" : "", "parse-names" : false, "suffix" : "" } ], "type" : "article", "volume" : "561" }, "uris" : [ "http://www.mendeley.com/documents/?uuid=d86f1f03-5f19-47cb-acb3-341f1c03ae41" ] }, { "id" : "ITEM-2", "itemData" : { "DOI" : "10.1175/BAMS-D-15-00224.1", "author" : [ { "dropping-particle" : "", "family" : "Friedrich", "given" : "K", "non-dropping-particle" : "", "parse-names" : false, "suffix" : "" }, { "dropping-particle" : "", "family" : "Grossman", "given" : "R L", "non-dropping-particle" : "", "parse-names" : false, "suffix" : "" }, { "dropping-particle" : "", "family" : "Huntington", "given" : "J", "non-dropping-particle" : "", "parse-names" : false, "suffix" : "" }, { "dropping-particle" : "", "family" : "Blanken", "given" : "P D", "non-dropping-particle" : "", "parse-names" : false, "suffix" : "" }, { "dropping-particle" : "", "family" : "Lenters", "given" : "J", "non-dropping-particle" : "", "parse-names" : false, "suffix" : "" }, { "dropping-particle" : "", "family" : "Holman", "given" : "K D", "non-dropping-particle" : "", "parse-names" : false, "suffix" : "" }, { "dropping-particle" : "", "family" : "Gochis", "given" : "D", "non-dropping-particle" : "", "parse-names" : false, "suffix" : "" }, { "dropping-particle" : "", "family" : "Livneh", "given" : "B", "non-dropping-particle" : "", "parse-names" : false, "suffix" : "" }, { "dropping-particle" : "", "family" : "Prairie", "given" : "J", "non-dropping-particle" : "", "parse-names" : false, "suffix" : "" }, { "dropping-particle" : "", "family" : "Skeie", "given" : "E", "non-dropping-particle" : "", "parse-names" : false, "suffix" : "" }, { "dropping-particle" : "", "family" : "Healey", "given" : "N C", "non-dropping-particle" : "", "parse-names" : false, "suffix" : "" }, { "dropping-particle" : "", "family" : "Dahm", "given" : "K", "non-dropping-particle" : "", "parse-names" : false, "suffix" : "" }, { "dropping-particle" : "", "family" : "Pearson", "given" : "C", "non-dropping-particle" : "", "parse-names" : false, "suffix" : "" }, { "dropping-particle" : "", "family" : "Finnessey", "given" : "T", "non-dropping-particle" : "", "parse-names" : false, "suffix" : "" }, { "dropping-particle" : "", "family" : "Hook", "given" : "S J", "non-dropping-particle" : "", "parse-names" : false, "suffix" : "" }, { "dropping-particle" : "", "family" : "KowaLsKi", "given" : "T", "non-dropping-particle" : "", "parse-names" : false, "suffix" : "" } ], "container-title" : "Bulletin of the American Meteorological Society", "id" : "ITEM-2", "issue" : "1", "issued" : { "date-parts" : [ [ "2018" ] ] }, "note" : "cited By 2", "page" : "167-187", "title" : "Reservoir evaporation in the Western United States", "translator" : [ { "dropping-particle" : "", "family" : "S3462", "given" : "", "non-dropping-particle" : "", "parse-names" : false, "suffix" : "" } ], "type" : "article-journal", "volume" : "99" }, "uris" : [ "http://www.mendeley.com/documents/?uuid=5b0528d0-d7d9-4638-9338-5bb689f1fbfd" ] }, { "id" : "ITEM-3", "itemData" : { "DOI" : "10.1016/j.advwatres.2018.01.028", "author" : [ { "dropping-particle" : "", "family" : "Hogeboom", "given" : "R J", "non-dropping-particle" : "", "parse-names" : false, "suffix" : "" }, { "dropping-particle" : "", "family" : "Knook", "given" : "L", "non-dropping-particle" : "", "parse-names" : false, "suffix" : "" }, { "dropping-particle" : "", "family" : "Hoekstra", "given" : "A Y", "non-dropping-particle" : "", "parse-names" : false, "suffix" : "" } ], "container-title" : "Advances in Water Resources", "id" : "ITEM-3", "issued" : { "date-parts" : [ [ "2018" ] ] }, "note" : "Cited By :34\n\nExport Date: 28 December 2020", "page" : "285-294", "title" : "The blue water footprint of the world's artificial reservoirs for hydroelectricity, irrigation, residential and industrial water supply, flood protection, fishing and recreation", "translator" : [ { "dropping-particle" : "", "family" : "S3444", "given" : "", "non-dropping-particle" : "", "parse-names" : false, "suffix" : "" } ], "type" : "article-journal", "volume" : "113" }, "uris" : [ "http://www.mendeley.com/documents/?uuid=bbbccd42-bc81-4f98-ae80-3cf2ca305db8" ] }, { "id" : "ITEM-4", "itemData" : { "DOI" : "10.1016/j.jhydrol.2013.12.011", "author" : [ { "dropping-particle" : "", "family" : "Wurbs", "given" : "R A", "non-dropping-particle" : "", "parse-names" : false, "suffix" : "" }, { "dropping-particle" : "", "family" : "Ayala", "given" : "R A", "non-dropping-particle" : "", "parse-names" : false, "suffix" : "" } ], "container-title" : "Journal of Hydrology", "id" : "ITEM-4", "issued" : { "date-parts" : [ [ "2014" ] ] }, "note" : "Export Date: 8 March 2021", "page" : "1-9", "title" : "Reservoir evaporation in Texas, USA", "translator" : [ { "dropping-particle" : "", "family" : "S3525", "given" : "", "non-dropping-particle" : "", "parse-names" : false, "suffix" : "" } ], "type" : "article", "volume" : "510" }, "uris" : [ "http://www.mendeley.com/documents/?uuid=099c577c-6482-46fc-b588-c63980793698" ] } ], "mendeley" : { "formattedCitation" : "(Wurbs and Ayala, 2014; Friedrich et al., 2018; Hogeboom et al., 2018; Xiao et al., 2018a)", "manualFormatting" : "(Wurbs and Ayala, 2014; Friedrich et al., 2018; Hogeboom et al., 2018; K. Xiao et al., 2018)", "plainTextFormattedCitation" : "(Wurbs and Ayala, 2014; Friedrich et al., 2018; Hogeboom et al., 2018; Xiao et al., 2018a)", "previouslyFormattedCitation" : "(Wurbs and Ayala, 2014; Friedrich et al., 2018; Hogeboom et al., 2018; Xiao et al., 2018a)" }, "properties" : { "noteIndex" : 0 }, "schema" : "https://github.com/citation-style-language/schema/raw/master/csl-citation.json" }</w:instrText>
        </w:r>
      </w:ins>
      <w:del w:id="2051" w:author="Robin Matthews" w:date="2021-07-13T23:02:00Z">
        <w:r w:rsidR="00FF6231" w:rsidDel="00C2031C">
          <w:rPr>
            <w:rFonts w:cs="Times New Roman"/>
            <w:lang w:val="en-GB"/>
          </w:rPr>
          <w:delInstrText>ADDIN CSL_CITATION { "citationItems" : [ { "id" : "ITEM-1", "itemData" : { "DOI" : "10.1016/j.jhydrol.2018.03.059", "author" : [ { "dropping-particle" : "", "family" : "Xiao", "given" : "K", "non-dropping-particle" : "", "parse-names" : false, "suffix" : "" }, { "dropping-particle" : "", "family" : "Griffis", "given" : "T J", "non-dropping-particle" : "", "parse-names" : false, "suffix" : "" }, { "dropping-particle" : "", "family" : "Baker", "given" : "J M", "non-dropping-particle" : "", "parse-names" : false, "suffix" : "" }, { "dropping-particle" : "V", "family" : "Bolstad", "given" : "P", "non-dropping-particle" : "", "parse-names" : false, "suffix" : "" }, { "dropping-particle" : "", "family" : "Erickson", "given" : "M D", "non-dropping-particle" : "", "parse-names" : false, "suffix" : "" }, { "dropping-particle" : "", "family" : "Lee", "given" : "X", "non-dropping-particle" : "", "parse-names" : false, "suffix" : "" }, { "dropping-particle" : "", "family" : "Wood", "given" : "J D", "non-dropping-particle" : "", "parse-names" : false, "suffix" : "" }, { "dropping-particle" : "", "family" : "Hu", "given" : "C", "non-dropping-particle" : "", "parse-names" : false, "suffix" : "" }, { "dropping-particle" : "", "family" : "Nieber", "given" : "J L", "non-dropping-particle" : "", "parse-names" : false, "suffix" : "" } ], "container-title" : "Journal of Hydrology", "id" : "ITEM-1", "issued" : { "date-parts" : [ [ "2018" ] ] }, "note" : "Export Date: 8 March 2021", "page" : "59-75", "title" : "Evaporation from a temperate closed-basin lake and its impact on present, past, and future water level", "translator" : [ { "dropping-particle" : "", "family" : "S3524", "given" : "", "non-dropping-particle" : "", "parse-names" : false, "suffix" : "" } ], "type" : "article", "volume" : "561" }, "uris" : [ "http://www.mendeley.com/documents/?uuid=d86f1f03-5f19-47cb-acb3-341f1c03ae41" ] }, { "id" : "ITEM-2", "itemData" : { "DOI" : "10.1175/BAMS-D-15-00224.1", "author" : [ { "dropping-particle" : "", "family" : "Friedrich", "given" : "K", "non-dropping-particle" : "", "parse-names" : false, "suffix" : "" }, { "dropping-particle" : "", "family" : "Grossman", "given" : "R L", "non-dropping-particle" : "", "parse-names" : false, "suffix" : "" }, { "dropping-particle" : "", "family" : "Huntington", "given" : "J", "non-dropping-particle" : "", "parse-names" : false, "suffix" : "" }, { "dropping-particle" : "", "family" : "Blanken", "given" : "P D", "non-dropping-particle" : "", "parse-names" : false, "suffix" : "" }, { "dropping-particle" : "", "family" : "Lenters", "given" : "J", "non-dropping-particle" : "", "parse-names" : false, "suffix" : "" }, { "dropping-particle" : "", "family" : "Holman", "given" : "K D", "non-dropping-particle" : "", "parse-names" : false, "suffix" : "" }, { "dropping-particle" : "", "family" : "Gochis", "given" : "D", "non-dropping-particle" : "", "parse-names" : false, "suffix" : "" }, { "dropping-particle" : "", "family" : "Livneh", "given" : "B", "non-dropping-particle" : "", "parse-names" : false, "suffix" : "" }, { "dropping-particle" : "", "family" : "Prairie", "given" : "J", "non-dropping-particle" : "", "parse-names" : false, "suffix" : "" }, { "dropping-particle" : "", "family" : "Skeie", "given" : "E", "non-dropping-particle" : "", "parse-names" : false, "suffix" : "" }, { "dropping-particle" : "", "family" : "Healey", "given" : "N C", "non-dropping-particle" : "", "parse-names" : false, "suffix" : "" }, { "dropping-particle" : "", "family" : "Dahm", "given" : "K", "non-dropping-particle" : "", "parse-names" : false, "suffix" : "" }, { "dropping-particle" : "", "family" : "Pearson", "given" : "C", "non-dropping-particle" : "", "parse-names" : false, "suffix" : "" }, { "dropping-particle" : "", "family" : "Finnessey", "given" : "T", "non-dropping-particle" : "", "parse-names" : false, "suffix" : "" }, { "dropping-particle" : "", "family" : "Hook", "given" : "S J", "non-dropping-particle" : "", "parse-names" : false, "suffix" : "" }, { "dropping-particle" : "", "family" : "KowaLsKi", "given" : "T", "non-dropping-particle" : "", "parse-names" : false, "suffix" : "" } ], "container-title" : "Bulletin of the American Meteorological Society", "id" : "ITEM-2", "issue" : "1", "issued" : { "date-parts" : [ [ "2018" ] ] }, "note" : "cited By 2", "page" : "167-187", "title" : "Reservoir evaporation in the Western United States", "translator" : [ { "dropping-particle" : "", "family" : "S3462", "given" : "", "non-dropping-particle" : "", "parse-names" : false, "suffix" : "" } ], "type" : "article-journal", "volume" : "99" }, "uris" : [ "http://www.mendeley.com/documents/?uuid=5b0528d0-d7d9-4638-9338-5bb689f1fbfd" ] }, { "id" : "ITEM-3", "itemData" : { "DOI" : "10.1016/j.advwatres.2018.01.028", "author" : [ { "dropping-particle" : "", "family" : "Hogeboom", "given" : "R J", "non-dropping-particle" : "", "parse-names" : false, "suffix" : "" }, { "dropping-particle" : "", "family" : "Knook", "given" : "L", "non-dropping-particle" : "", "parse-names" : false, "suffix" : "" }, { "dropping-particle" : "", "family" : "Hoekstra", "given" : "A Y", "non-dropping-particle" : "", "parse-names" : false, "suffix" : "" } ], "container-title" : "Advances in Water Resources", "id" : "ITEM-3", "issued" : { "date-parts" : [ [ "2018" ] ] }, "note" : "Cited By :34\n\nExport Date: 28 December 2020", "page" : "285-294", "title" : "The blue water footprint of the world's artificial reservoirs for hydroelectricity, irrigation, residential and industrial water supply, flood protection, fishing and recreation", "translator" : [ { "dropping-particle" : "", "family" : "S3444", "given" : "", "non-dropping-particle" : "", "parse-names" : false, "suffix" : "" } ], "type" : "article-journal", "volume" : "113" }, "uris" : [ "http://www.mendeley.com/documents/?uuid=bbbccd42-bc81-4f98-ae80-3cf2ca305db8" ] }, { "id" : "ITEM-4", "itemData" : { "DOI" : "10.1016/j.jhydrol.2013.12.011", "author" : [ { "dropping-particle" : "", "family" : "Wurbs", "given" : "R A", "non-dropping-particle" : "", "parse-names" : false, "suffix" : "" }, { "dropping-particle" : "", "family" : "Ayala", "given" : "R A", "non-dropping-particle" : "", "parse-names" : false, "suffix" : "" } ], "container-title" : "Journal of Hydrology", "id" : "ITEM-4", "issued" : { "date-parts" : [ [ "2014" ] ] }, "note" : "Export Date: 8 March 2021", "page" : "1-9", "title" : "Reservoir evaporation in Texas, USA", "translator" : [ { "dropping-particle" : "", "family" : "S3525", "given" : "", "non-dropping-particle" : "", "parse-names" : false, "suffix" : "" } ], "type" : "article", "volume" : "510" }, "uris" : [ "http://www.mendeley.com/documents/?uuid=099c577c-6482-46fc-b588-c63980793698" ] } ], "mendeley" : { "formattedCitation" : "(Wurbs and Ayala, 2014; Friedrich et al., 2018; Hogeboom et al., 2018; Xiao et al., 2018a)", "plainTextFormattedCitation" : "(Wurbs and Ayala, 2014; Friedrich et al., 2018; Hogeboom et al., 2018; Xiao et al., 2018a)", "previouslyFormattedCitation" : "(Wurbs and Ayala, 2014; Friedrich et al., 2018; Hogeboom et al., 2018; Xiao et al., 2018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Wurbs and Ayala, 2014; Friedrich et al., 2018; Hogeboom et al., 2018; </w:t>
      </w:r>
      <w:ins w:id="2052" w:author="Robin Matthews" w:date="2021-07-13T23:01:00Z">
        <w:r w:rsidR="00C2031C">
          <w:rPr>
            <w:rFonts w:cs="Times New Roman"/>
            <w:noProof/>
            <w:lang w:val="en-GB"/>
          </w:rPr>
          <w:t xml:space="preserve">K. </w:t>
        </w:r>
      </w:ins>
      <w:r w:rsidR="00A26296">
        <w:rPr>
          <w:rFonts w:cs="Times New Roman"/>
          <w:noProof/>
          <w:lang w:val="en-GB"/>
        </w:rPr>
        <w:t>Xiao et al., 2018</w:t>
      </w:r>
      <w:del w:id="2053" w:author="Robin Matthews" w:date="2021-07-13T23:01:00Z">
        <w:r w:rsidR="00A26296" w:rsidDel="00C2031C">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049"/>
      <w:r w:rsidR="00A26296">
        <w:rPr>
          <w:rStyle w:val="Marquedecommentaire"/>
        </w:rPr>
        <w:commentReference w:id="2049"/>
      </w:r>
      <w:r w:rsidRPr="00841A35">
        <w:rPr>
          <w:rFonts w:cs="Times New Roman"/>
          <w:lang w:val="en-GB"/>
        </w:rPr>
        <w:t xml:space="preserve">, and this effect increases under climate change projections </w:t>
      </w:r>
      <w:commentRangeStart w:id="2054"/>
      <w:r w:rsidRPr="00D424AA">
        <w:rPr>
          <w:rFonts w:cs="Times New Roman"/>
          <w:lang w:val="en-GB"/>
        </w:rPr>
        <w:fldChar w:fldCharType="begin" w:fldLock="1"/>
      </w:r>
      <w:r w:rsidR="0012753B">
        <w:rPr>
          <w:rFonts w:cs="Times New Roman"/>
          <w:lang w:val="en-GB"/>
        </w:rPr>
        <w:instrText>ADDIN CSL_CITATION { "citationItems" : [ { "id" : "ITEM-1", "itemData" : { "DOI" : "10.1038/s41561-018-0114-8", "abstract" : "Lake evaporation is a sensitive indicator of the hydrological response to climate change. Variability in annual lake evaporation has been assumed to be controlled primarily by the incoming surface solar radiation. Here we report simulations with a numerical model of lake surface fluxes, with input data based on a high-emissions climate change scenario (Representative Concentration Pathway 8.5). In our simulations, the global annual lake evaporation increases by 16% by the end of the century, despite little change in incoming solar radiation at the surface. We attribute about half of this projected increase to two effects: periods of ice cover are shorter in a warmer climate and the ratio of sensible to latent heat flux decreases, thus channelling more energy into evaporation. At low latitudes, annual lake evaporation is further enhanced because the lake surface warms more slowly than the air, leading to more long-wave radiation energy available for evaporation. We suggest that an analogous change in the ratio of sensible to latent heat fluxes in the open ocean can help to explain some of the spread among climate models in terms of their sensitivity of precipitation to warming. We conclude that an accurate prediction of the energy balance at the Earth's surface is crucial for evaluating the hydrological response to climate change. \u00a9 2018 Macmillan Publishers Limited, part of Springer Nature. All rights reserved.", "author" : [ { "dropping-particle" : "", "family" : "Wang", "given" : "W", "non-dropping-particle" : "", "parse-names" : false, "suffix" : "" }, { "dropping-particle" : "", "family" : "Lee", "given" : "X", "non-dropping-particle" : "", "parse-names" : false, "suffix" : "" }, { "dropping-particle" : "", "family" : "Xiao", "given" : "W", "non-dropping-particle" : "", "parse-names" : false, "suffix" : "" }, { "dropping-particle" : "", "family" : "Liu", "given" : "S", "non-dropping-particle" : "", "parse-names" : false, "suffix" : "" }, { "dropping-particle" : "", "family" : "Schultz", "given" : "N", "non-dropping-particle" : "", "parse-names" : false, "suffix" : "" }, { "dropping-particle" : "", "family" : "Wang", "given" : "Y", "non-dropping-particle" : "", "parse-names" : false, "suffix" : "" }, { "dropping-particle" : "", "family" : "Zhang", "given" : "M", "non-dropping-particle" : "", "parse-names" : false, "suffix" : "" }, { "dropping-particle" : "", "family" : "Zhao", "given" : "L", "non-dropping-particle" : "", "parse-names" : false, "suffix" : "" } ], "container-title" : "Nature Geoscience", "id" : "ITEM-1", "issue" : "6", "issued" : { "date-parts" : [ [ "2018" ] ] }, "note" : "Export Date: 9 February 2021", "page" : "410-414", "title" : "Global lake evaporation accelerated by changes in surface energy allocation in a warmer climate", "translator" : [ { "dropping-particle" : "", "family" : "S3629", "given" : "", "non-dropping-particle" : "", "parse-names" : false, "suffix" : "" } ], "type" : "article", "volume" : "11" }, "uris" : [ "http://www.mendeley.com/documents/?uuid=90232601-0ab7-4c75-a34a-842334840b49", "http://www.mendeley.com/documents/?uuid=d1b7bbbf-b7dc-49fd-a193-2989184f21d1" ] }, { "id" : "ITEM-2", "itemData" : { "DOI" : "10.1007/s10584-020-02656-y", "abstract" : "The Cerrado (Brazilian savannah) is one of the few places in the world that has the potential to increase crop production to meet the projected food demand for 2050. However, for agriculture to be sustainable in this region, irrigation must be efficient. This depends on the water stored in small reservoirs, which play an important role in supporting the local economy. The increase in temperature and net radiation predicted by global climate models may increase the evaporation and reduce the availability of water in these small reservoirs. This work assesses the projected impact of climate change on small reservoir evaporation and water availability in the Brazilian savannah using data from the Eta-HadGEM2-ES and Eta-MIROC5 regional climate models under representative concentration pathways (RCP) 4.5 and 8.5. Evaporation increases of 7.3% (1.09\u00a0mm/year\u22121) and 18.4% (2.74\u00a0mm/year\u22121) are projected in RCP 4.5 and RCP 8.5, respectively, by the year 2100. The water stored in reservoirs is projected to decrease in the future, resulting in higher risks of failure in water supply, especially from the smaller reservoirs. Overall, evaporation increases are expected to reduce the availability of water in small reservoirs during the dry season by 5.5% in RCP 4.5 and 10.4% in RCP 8.5. \u00a9 2020, Springer Nature B.V.", "author" : [ { "dropping-particle" : "", "family" : "Althoff", "given" : "D", "non-dropping-particle" : "", "parse-names" : false, "suffix" : "" }, { "dropping-particle" : "", "family" : "Rodrigues", "given" : "L N", "non-dropping-particle" : "", "parse-names" : false, "suffix" : "" }, { "dropping-particle" : "", "family" : "Silva", "given" : "D D", "non-dropping-particle" : "da", "parse-names" : false, "suffix" : "" } ], "container-title" : "Climatic Change", "id" : "ITEM-2", "issue" : "2", "issued" : { "date-parts" : [ [ "2020" ] ] }, "note" : "Export Date: 9 February 2021", "page" : "215-232", "title" : "Impacts of climate change on the evaporation and availability of water in small reservoirs in the Brazilian savannah", "translator" : [ { "dropping-particle" : "", "family" : "S3631", "given" : "", "non-dropping-particle" : "", "parse-names" : false, "suffix" : "" } ], "type" : "article", "volume" : "159" }, "uris" : [ "http://www.mendeley.com/documents/?uuid=f0116d62-1ed1-4275-8d88-86403476bac9", "http://www.mendeley.com/documents/?uuid=c7b80ad5-9998-4c51-ba2c-16b35df224e0" ] } ], "mendeley" : { "formattedCitation" : "(Wang et al., 2018c; Althoff et al., 2020)", "manualFormatting" : "(W. Wang et al., 2018; Althoff et al., 2020)", "plainTextFormattedCitation" : "(Wang et al., 2018c; Althoff et al., 2020)", "previouslyFormattedCitation" : "(Wang et al., 2018c; Althoff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t>
      </w:r>
      <w:ins w:id="2055" w:author="Robin Matthews" w:date="2021-07-13T23:02:00Z">
        <w:r w:rsidR="00C2031C">
          <w:rPr>
            <w:rFonts w:cs="Times New Roman"/>
            <w:noProof/>
            <w:lang w:val="en-GB"/>
          </w:rPr>
          <w:t xml:space="preserve">W. </w:t>
        </w:r>
      </w:ins>
      <w:r w:rsidR="00A26296">
        <w:rPr>
          <w:rFonts w:cs="Times New Roman"/>
          <w:noProof/>
          <w:lang w:val="en-GB"/>
        </w:rPr>
        <w:t>Wang et al., 2018</w:t>
      </w:r>
      <w:del w:id="2056" w:author="Robin Matthews" w:date="2021-07-13T23:02:00Z">
        <w:r w:rsidR="00A26296" w:rsidDel="00C2031C">
          <w:rPr>
            <w:rFonts w:cs="Times New Roman"/>
            <w:noProof/>
            <w:lang w:val="en-GB"/>
          </w:rPr>
          <w:delText>c</w:delText>
        </w:r>
      </w:del>
      <w:r w:rsidR="00A26296">
        <w:rPr>
          <w:rFonts w:cs="Times New Roman"/>
          <w:noProof/>
          <w:lang w:val="en-GB"/>
        </w:rPr>
        <w:t>; Althoff et al., 2020)</w:t>
      </w:r>
      <w:r w:rsidRPr="00D424AA">
        <w:rPr>
          <w:rFonts w:cs="Times New Roman"/>
          <w:lang w:val="en-GB"/>
        </w:rPr>
        <w:fldChar w:fldCharType="end"/>
      </w:r>
      <w:commentRangeEnd w:id="2054"/>
      <w:r w:rsidR="00A26296">
        <w:rPr>
          <w:rStyle w:val="Marquedecommentaire"/>
        </w:rPr>
        <w:commentReference w:id="2054"/>
      </w:r>
      <w:r w:rsidRPr="00841A35">
        <w:rPr>
          <w:rFonts w:cs="Times New Roman"/>
          <w:lang w:val="en-GB"/>
        </w:rPr>
        <w:t xml:space="preserve">. In addition, high AED increases crop water consumptions in irrigated lands </w:t>
      </w:r>
      <w:r w:rsidRPr="00D424AA">
        <w:rPr>
          <w:rFonts w:cs="Times New Roman"/>
          <w:lang w:val="en-GB"/>
        </w:rPr>
        <w:fldChar w:fldCharType="begin" w:fldLock="1"/>
      </w:r>
      <w:r w:rsidR="00FF6231">
        <w:rPr>
          <w:rFonts w:cs="Times New Roman"/>
          <w:lang w:val="en-GB"/>
        </w:rPr>
        <w:instrText>ADDIN CSL_CITATION { "citationItems" : [ { "id" : "ITEM-1", "itemData" : { "DOI" : "10.1007/s11269-014-0565-7", "ISSN" : "1573-1650", "abstract" : "Global warming is causing important changes in climate conditions, which must be studied in detail and locally in those zones where irrigated agriculture is developed\u2014the major consumer of water worldwide. This study proposes the climatic characterization of a historical series (1971\u20132000) and its future projections (2011\u20132099) for an Irrigation District located in the Middle Ebro Valley (Spain), for three different scenarios: low, medium, and high global emission levels of greenhouse gases. Analysis of historical series reveals a significant increase in reference evapotranspiration (3.3\u00a0mm/year2; 2.4 \u2030) along with a decrease in precipitation (2.5\u00a0mm/year2; 5.6 \u2030). A comparison was carried out between real historical data and the scenarios produced by the climate models and it was observed that the most adequate climate model to predict climate in the study zone is MPI-ECHAM5. For the XXI century, MPI-ECHAM5 predicts cyclic climate trends but with a general increment in aridity, which intensifies according to the scenario chosen. Changes in climate are affecting agriculture doubly, since evapotranspiration requirements increase at the same time that water resources decrease. These effects are felt especially in irrigated agriculture, since the growing cycles of the main crops coincide with the months most affected by climate change.", "author" : [ { "dropping-particle" : "", "family" : "Garc\u00eda-Gariz\u00e1bal", "given" : "I", "non-dropping-particle" : "", "parse-names" : false, "suffix" : "" }, { "dropping-particle" : "", "family" : "Causap\u00e9", "given" : "J", "non-dropping-particle" : "", "parse-names" : false, "suffix" : "" }, { "dropping-particle" : "", "family" : "Abrahao", "given" : "R", "non-dropping-particle" : "", "parse-names" : false, "suffix" : "" }, { "dropping-particle" : "", "family" : "Merchan", "given" : "D", "non-dropping-particle" : "", "parse-names" : false, "suffix" : "" } ], "container-title" : "Water Resources Management", "id" : "ITEM-1", "issue" : "5", "issued" : { "date-parts" : [ [ "2014" ] ] }, "page" : "1449-1462", "title" : "Impact of Climate Change on Mediterranean Irrigation Demand: Historical Dynamics of Climate and Future Projections", "translator" : [ { "dropping-particle" : "", "family" : "S3446", "given" : "", "non-dropping-particle" : "", "parse-names" : false, "suffix" : "" } ], "type" : "article-journal", "volume" : "28" }, "uris" : [ "http://www.mendeley.com/documents/?uuid=48b2c4e1-a39a-4bcc-b830-b1fe8d4bafcb" ] } ], "mendeley" : { "formattedCitation" : "(Garc\u00eda-Gariz\u00e1bal et al., 2014)", "plainTextFormattedCitation" : "(Garc\u00eda-Gariz\u00e1bal et al., 2014)", "previouslyFormattedCitation" : "(Garc\u00eda-Gariz\u00e1bal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rcía-Garizábal et al., 2014)</w:t>
      </w:r>
      <w:r w:rsidRPr="00D424AA">
        <w:rPr>
          <w:rFonts w:cs="Times New Roman"/>
          <w:lang w:val="en-GB"/>
        </w:rPr>
        <w:fldChar w:fldCharType="end"/>
      </w:r>
      <w:r w:rsidRPr="00841A35">
        <w:rPr>
          <w:rFonts w:cs="Times New Roman"/>
          <w:lang w:val="en-GB"/>
        </w:rPr>
        <w:t xml:space="preserve">, contributing to intensifying hydrological </w:t>
      </w:r>
      <w:r w:rsidRPr="00D424AA">
        <w:rPr>
          <w:rFonts w:cs="Times New Roman"/>
          <w:lang w:val="en-GB"/>
        </w:rPr>
        <w:t xml:space="preserve">droughts downstream </w:t>
      </w:r>
      <w:r w:rsidRPr="00D424AA">
        <w:rPr>
          <w:rFonts w:cs="Times New Roman"/>
          <w:lang w:val="en-GB"/>
        </w:rPr>
        <w:fldChar w:fldCharType="begin" w:fldLock="1"/>
      </w:r>
      <w:r w:rsidR="00FF6231">
        <w:rPr>
          <w:rFonts w:cs="Times New Roman"/>
          <w:lang w:val="en-GB"/>
        </w:rPr>
        <w:instrText>ADDIN CSL_CITATION { "citationItems" : [ { "id" : "ITEM-1", "itemData" : { "DOI" : "10.1016/j.catena.2016.03.042", "ISSN" : "03418162", "abstract" : "\u00a9 2016 Elsevier B.V. Dams modify downstream hydrology because they alter natural river regimes and divert river flows. The Segre Basin is one of the main tributaries of the Ebro River in Northeastern Spain, and has a drainage area of 13,000 km2. In this study, we used data on long-term (1951\u20132013) river flows and climatic series to analyze the downstream cumulative effect of dams on natural river regimes and the disassociation between changes in climate and runoff in the Segre Basin. The headwaters of this basin are in the Pyrenees Mountains, and water flow has been highly regulated since the second half of the twentieth century due to the construction of numerous dams. We compared long-term monthly averages of upstream and downstream sectors, and assessed the relationship between the climatic and hydrological time series. Our results show that the progressive increase of the impounded ratio index (reservoir capacity) increased the disassociation between climate and runoff. This markedly exacerbated the negative trend in downstream runoff, so this decline that cannot be solely explained by climatic changes. Our results provide evidence that reservoirs can cause a significant decline in downstream runoff and significant alterations of natural river regimes.", "author" : [ { "dropping-particle" : "", "family" : "Vicente-Serrano", "given" : "S.M.", "non-dropping-particle" : "", "parse-names" : false, "suffix" : "" }, { "dropping-particle" : "", "family" : "Zabalza-Mart\u00ednez", "given" : "J.", "non-dropping-particle" : "", "parse-names" : false, "suffix" : "" }, { "dropping-particle" : "", "family" : "Borr\u00e0s", "given" : "G.", "non-dropping-particle" : "", "parse-names" : false, "suffix" : "" }, { "dropping-particle" : "", "family" : "L\u00f3pez-Moreno", "given" : "J.I.", "non-dropping-particle" : "", "parse-names" : false, "suffix" : "" }, { "dropping-particle" : "", "family" : "Pla", "given" : "E.", "non-dropping-particle" : "", "parse-names" : false, "suffix" : "" }, { "dropping-particle" : "", "family" : "Pascual", "given" : "D.", "non-dropping-particle" : "", "parse-names" : false, "suffix" : "" }, { "dropping-particle" : "", "family" : "Sav\u00e9", "given" : "R.", "non-dropping-particle" : "", "parse-names" : false, "suffix" : "" }, { "dropping-particle" : "", "family" : "Biel", "given" : "C.", "non-dropping-particle" : "", "parse-names" : false, "suffix" : "" }, { "dropping-particle" : "", "family" : "Funes", "given" : "I.", "non-dropping-particle" : "", "parse-names" : false, "suffix" : "" }, { "dropping-particle" : "", "family" : "Mart\u00edn-Hern\u00e1ndez", "given" : "N.", "non-dropping-particle" : "", "parse-names" : false, "suffix" : "" }, { "dropping-particle" : "", "family" : "Pe\u00f1a-Gallardo", "given" : "M.", "non-dropping-particle" : "", "parse-names" : false, "suffix" : "" }, { "dropping-particle" : "", "family" : "Beguer\u00eda", "given" : "S.", "non-dropping-particle" : "", "parse-names" : false, "suffix" : "" }, { "dropping-particle" : "", "family" : "Tomas-Burguera", "given" : "M.", "non-dropping-particle" : "", "parse-names" : false, "suffix" : "" } ], "container-title" : "Catena", "id" : "ITEM-1", "issued" : { "date-parts" : [ [ "2017" ] ] }, "title" : "Effect of reservoirs on streamflow and river regimes in a heavily regulated river basin of Northeast Spain", "translator" : [ { "dropping-particle" : "", "family" : "S2046", "given" : "", "non-dropping-particle" : "", "parse-names" : false, "suffix" : "" } ], "type" : "article-journal", "volume" : "149" }, "uris" : [ "http://www.mendeley.com/documents/?uuid=c3935ca5-48c2-4a62-a3a3-89e546119798" ] }, { "id" : "ITEM-2", "itemData" : { "DOI" : "10.1016/j.gloplacha.2017.09.014", "author" : [ { "dropping-particle" : "", "family" : "Fazel", "given" : "N", "non-dropping-particle" : "", "parse-names" : false, "suffix" : "" }, { "dropping-particle" : "", "family" : "Torabi Haghighi", "given" : "A", "non-dropping-particle" : "", "parse-names" : false, "suffix" : "" }, { "dropping-particle" : "", "family" : "Kl\u00f8ve", "given" : "B", "non-dropping-particle" : "", "parse-names" : false, "suffix" : "" } ], "container-title" : "Global and Planetary Change", "id" : "ITEM-2", "issued" : { "date-parts" : [ [ "2017" ] ] }, "note" : "Cited By :27\n\nExport Date: 28 December 2020", "page" : "47-56", "title" : "Analysis of land use and climate change impacts by comparing river flow records for headwaters and lowland reaches", "translator" : [ { "dropping-particle" : "", "family" : "S3443", "given" : "", "non-dropping-particle" : "", "parse-names" : false, "suffix" : "" } ], "type" : "article-journal", "volume" : "158" }, "uris" : [ "http://www.mendeley.com/documents/?uuid=a08a7db7-9841-4304-b2c1-3c83bbec7e2a" ] } ], "mendeley" : { "formattedCitation" : "(Fazel et al., 2017; Vicente-Serrano et al., 2017)", "plainTextFormattedCitation" : "(Fazel et al., 2017; Vicente-Serrano et al., 2017)", "previouslyFormattedCitation" : "(Fazel et al., 2017; Vicente-Serrano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azel et al., 2017; Vicente-Serrano et al., 2017)</w:t>
      </w:r>
      <w:r w:rsidRPr="00D424AA">
        <w:rPr>
          <w:rFonts w:cs="Times New Roman"/>
          <w:lang w:val="en-GB"/>
        </w:rPr>
        <w:fldChar w:fldCharType="end"/>
      </w:r>
      <w:r w:rsidRPr="00841A35">
        <w:rPr>
          <w:rFonts w:cs="Times New Roman"/>
          <w:lang w:val="en-GB"/>
        </w:rPr>
        <w:t>.</w:t>
      </w:r>
    </w:p>
    <w:p w14:paraId="457C63A4" w14:textId="77777777" w:rsidR="001415DA" w:rsidRPr="00D424AA" w:rsidRDefault="001415DA" w:rsidP="00D424AA">
      <w:pPr>
        <w:pStyle w:val="AR6BodyText"/>
        <w:rPr>
          <w:rFonts w:cs="Times New Roman"/>
          <w:lang w:val="en-GB"/>
        </w:rPr>
      </w:pPr>
    </w:p>
    <w:p w14:paraId="43CA0F64" w14:textId="0C274BB7" w:rsidR="001415DA" w:rsidRPr="00D424AA" w:rsidRDefault="001415DA" w:rsidP="00D424AA">
      <w:pPr>
        <w:pStyle w:val="AR6BodyText"/>
        <w:rPr>
          <w:rFonts w:cs="Times New Roman"/>
          <w:lang w:val="nb-NO"/>
        </w:rPr>
      </w:pPr>
      <w:r w:rsidRPr="00D424AA">
        <w:rPr>
          <w:rFonts w:cs="Times New Roman"/>
          <w:lang w:val="en-GB"/>
        </w:rPr>
        <w:t xml:space="preserve">On subseasonal to decadal scales, temporal variations in AED are strongly controlled by circulation variability </w:t>
      </w:r>
      <w:r w:rsidRPr="00D424AA">
        <w:rPr>
          <w:rFonts w:cs="Times New Roman"/>
          <w:lang w:val="en-GB"/>
        </w:rPr>
        <w:fldChar w:fldCharType="begin" w:fldLock="1"/>
      </w:r>
      <w:r w:rsidR="00FF6231">
        <w:rPr>
          <w:rFonts w:cs="Times New Roman"/>
          <w:lang w:val="en-GB"/>
        </w:rPr>
        <w:instrText>ADDIN CSL_CITATION { "citationItems" : [ { "id" : "ITEM-1", "itemData" : { "DOI" : "10.1175/JAMC-D-14-0053.1", "ISSN" : "1558-8424", "abstract" : "In 2011, exceptionally low atmospheric moisture content combined with moderately high temperatures to produce a record-high vapor pressure deficit (VPD) in the southwestern United States (SW). These conditions combined with record-low cold-season precipitation to cause widespread drought and extreme wildfires. Although interannual VPD variability is generally dominated by temperature, high VPD in 2011 was also driven by a lack of atmospheric moisture. The May\u2013July 2011 dewpoint in the SW was 4.5 standard deviations below the long-term mean. Lack of atmospheric moisture was promoted by already very dry soils and amplified by a strong ocean-to-continent sea level pressure gradient and upper-level convergence that drove dry northerly winds and subsidence upwind of and over the SW. Subsidence drove divergence of rapid and dry surface winds over the SW, suppressing southerly moisture imports and removing moisture from already dry soils. Model projections developed for the fifth phase of the Coupled Model Intercomparison Project (CMIP5) suggest that by the 2050s warming trends will cause mean warm-season VPD to be comparable to the record-high VPD observed in 2011. CMIP5 projections also suggest increased interannual variability of VPD, independent of trends in background mean levels, as a result of increased variability of dewpoint, temperature, vapor pressure, and saturation vapor pressure. Increased variability in VPD translates to increased probability of 2011-type VPD anomalies, which would be superimposed on ever-greater background VPD levels. Although temperature will continue to be the primary driver of interannual VPD variability, 2011 served as an important reminder that atmospheric moisture content can also drive impactful VPD anomalies.", "author" : [ { "dropping-particle" : "", "family" : "Williams", "given" : "A. Park", "non-dropping-particle" : "", "parse-names" : false, "suffix" : "" }, { "dropping-particle" : "", "family" : "Seager", "given" : "Richard", "non-dropping-particle" : "", "parse-names" : false, "suffix" : "" }, { "dropping-particle" : "", "family" : "Berkelhammer", "given" : "Max", "non-dropping-particle" : "", "parse-names" : false, "suffix" : "" }, { "dropping-particle" : "", "family" : "Macalady", "given" : "Alison K", "non-dropping-particle" : "", "parse-names" : false, "suffix" : "" }, { "dropping-particle" : "", "family" : "Crimmins", "given" : "Michael A", "non-dropping-particle" : "", "parse-names" : false, "suffix" : "" }, { "dropping-particle" : "", "family" : "Swetnam", "given" : "Thomas W", "non-dropping-particle" : "", "parse-names" : false, "suffix" : "" }, { "dropping-particle" : "", "family" : "Trugman", "given" : "Anna T", "non-dropping-particle" : "", "parse-names" : false, "suffix" : "" }, { "dropping-particle" : "", "family" : "Buenning", "given" : "Nikolaus", "non-dropping-particle" : "", "parse-names" : false, "suffix" : "" }, { "dropping-particle" : "", "family" : "Hryniw", "given" : "Natalia", "non-dropping-particle" : "", "parse-names" : false, "suffix" : "" }, { "dropping-particle" : "", "family" : "McDowell", "given" : "Nate G", "non-dropping-particle" : "", "parse-names" : false, "suffix" : "" }, { "dropping-particle" : "", "family" : "Noone", "given" : "David", "non-dropping-particle" : "", "parse-names" : false, "suffix" : "" }, { "dropping-particle" : "", "family" : "Mora", "given" : "Claudia I", "non-dropping-particle" : "", "parse-names" : false, "suffix" : "" }, { "dropping-particle" : "", "family" : "Rahn", "given" : "Thom", "non-dropping-particle" : "", "parse-names" : false, "suffix" : "" } ], "container-title" : "Journal of Applied Meteorology and Climatology", "id" : "ITEM-1", "issue" : "12", "issued" : { "date-parts" : [ [ "2014", "12" ] ] }, "note" : "Export Date: 16 October 2019", "page" : "2671-2684", "title" : "Causes and Implications of Extreme Atmospheric Moisture Demand during the Record-Breaking 2011 Wildfire Season in the Southwestern United States", "translator" : [ { "dropping-particle" : "", "family" : "S2030", "given" : "", "non-dropping-particle" : "", "parse-names" : false, "suffix" : "" } ], "type" : "article-journal", "volume" : "53" }, "uris" : [ "http://www.mendeley.com/documents/?uuid=85f38fdd-fdfd-45d7-99f5-22445c754000" ] }, { "id" : "ITEM-2", "itemData" : { "DOI" : "10.1038/s41612-018-0053-5", "ISSN" : "2397-3722", "abstract" : "Large-scale modes of climate variability (or teleconnection patterns), such as the El Ni\u00f1o Southern Oscillation and the North Atlantic Oscillation, affect local weather worldwide. However, the response of terrestrial water and energy fluxes to these modes of variability is still poorly understood. Here, we analyse the response of evaporation to 16 teleconnection patterns, using a simple supervised learning framework and global observation-based datasets of evaporation and its key climatic drivers. Our results show that the month-to-month variability in terrestrial evaporation is strongly affected by (coupled) oscillations in sea-surface temperature and air pressure: in specific hotspot regions, up to 40% of the evaporation dynamics can be explained by climate indices describing the fundamental modes of climate variability. While the El Ni\u00f1o Southern Oscillation affects the dynamics in land evaporation worldwide, other phenomena such as the East Pacific\u2013North Pacific teleconnection pattern are more dominant at regional scales. Most modes of climate variability affect terrestrial evaporation by inducing changes in the atmospheric demand for water. However, anomalies in precipitation associated to particular teleconnections are crucial for the evaporation in water-limited regimes, as well as in forested regions where interception loss forms a substantial fraction of total evaporation. Our results highlight the need to consider the concurrent impact of these teleconnections to accurately predict the fate of the terrestrial branch of the hydrological cycle, and provide observational evidence to help improve the representation of surface fluxes in Earth system models.", "author" : [ { "dropping-particle" : "", "family" : "Martens", "given" : "Brecht", "non-dropping-particle" : "", "parse-names" : false, "suffix" : "" }, { "dropping-particle" : "", "family" : "Waegeman", "given" : "Willem", "non-dropping-particle" : "", "parse-names" : false, "suffix" : "" }, { "dropping-particle" : "", "family" : "Dorigo", "given" : "Wouter A", "non-dropping-particle" : "", "parse-names" : false, "suffix" : "" }, { "dropping-particle" : "", "family" : "Verhoest", "given" : "Niko E C", "non-dropping-particle" : "", "parse-names" : false, "suffix" : "" }, { "dropping-particle" : "", "family" : "Miralles", "given" : "Diego G", "non-dropping-particle" : "", "parse-names" : false, "suffix" : "" } ], "container-title" : "npj Climate and Atmospheric Science", "id" : "ITEM-2", "issue" : "1", "issued" : { "date-parts" : [ [ "2018" ] ] }, "page" : "43", "title" : "Terrestrial evaporation response to modes of climate variability", "translator" : [ { "dropping-particle" : "", "family" : "S2073", "given" : "", "non-dropping-particle" : "", "parse-names" : false, "suffix" : "" } ], "type" : "article-journal", "volume" : "1" }, "uris" : [ "http://www.mendeley.com/documents/?uuid=153c34cc-06a6-47b2-9954-35a1c40322c7" ] }, { "id" : "ITEM-3", "itemData" : { "DOI" : "10.1002/hyp.13252", "author" : [ { "dropping-particle" : "", "family" : "Chai", "given" : "R", "non-dropping-particle" : "", "parse-names" : false, "suffix" : "" }, { "dropping-particle" : "", "family" : "Sun", "given" : "S", "non-dropping-particle" : "", "parse-names" : false, "suffix" : "" }, { "dropping-particle" : "", "family" : "Chen", "given" : "H", "non-dropping-particle" : "", "parse-names" : false, "suffix" : "" }, { "dropping-particle" : "", "family" : "Zhou", "given" : "S", "non-dropping-particle" : "", "parse-names" : false, "suffix" : "" } ], "container-title" : "Hydrological Processes", "id" : "ITEM-3", "issue" : "19", "issued" : { "date-parts" : [ [ "2018" ] ] }, "note" : "cited By 1", "page" : "3032-3048", "title" : "Changes in reference evapotranspiration over China during 1960\u20132012: Attributions and relationships with atmospheric circulation", "translator" : [ { "dropping-particle" : "", "family" : "S2070", "given" : "", "non-dropping-particle" : "", "parse-names" : false, "suffix" : "" } ], "type" : "article-journal", "volume" : "32" }, "uris" : [ "http://www.mendeley.com/documents/?uuid=2b708302-1319-4467-8d84-5458b11959ee" ] } ], "mendeley" : { "formattedCitation" : "(Williams et al., 2014; Chai et al., 2018; Martens et al., 2018)", "plainTextFormattedCitation" : "(Williams et al., 2014; Chai et al., 2018; Martens et al., 2018)", "previouslyFormattedCitation" : "(Williams et al., 2014; Chai et al., 2018; Martens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illiams et al., 2014; Chai et al., 2018; Martens et al., 2018)</w:t>
      </w:r>
      <w:r w:rsidRPr="00D424AA">
        <w:rPr>
          <w:rFonts w:cs="Times New Roman"/>
          <w:lang w:val="en-GB"/>
        </w:rPr>
        <w:fldChar w:fldCharType="end"/>
      </w:r>
      <w:r w:rsidRPr="00841A35">
        <w:rPr>
          <w:rFonts w:cs="Times New Roman"/>
          <w:lang w:val="en-GB"/>
        </w:rPr>
        <w:t xml:space="preserve">, but thermodynamic processes also play a fundamental role and under human-induced climate change dominate </w:t>
      </w:r>
      <w:r w:rsidRPr="00D424AA">
        <w:rPr>
          <w:rFonts w:cs="Times New Roman"/>
          <w:lang w:val="en-GB"/>
        </w:rPr>
        <w:t>the changes in AED. Atmospheric warming due to increased atmospheric CO</w:t>
      </w:r>
      <w:r w:rsidRPr="00D424AA">
        <w:rPr>
          <w:rFonts w:cs="Times New Roman"/>
          <w:vertAlign w:val="subscript"/>
          <w:lang w:val="en-GB"/>
        </w:rPr>
        <w:t>2</w:t>
      </w:r>
      <w:r w:rsidRPr="00D424AA">
        <w:rPr>
          <w:rFonts w:cs="Times New Roman"/>
          <w:lang w:val="en-GB"/>
        </w:rPr>
        <w:t xml:space="preserve"> concentrations increases AED by means of enhanced VPD in the absence of other influences </w:t>
      </w:r>
      <w:r w:rsidRPr="00D424AA">
        <w:rPr>
          <w:rFonts w:cs="Times New Roman"/>
          <w:lang w:val="en-GB"/>
        </w:rPr>
        <w:fldChar w:fldCharType="begin" w:fldLock="1"/>
      </w:r>
      <w:r w:rsidR="00FF6231">
        <w:rPr>
          <w:rFonts w:cs="Times New Roman"/>
          <w:lang w:val="en-GB"/>
        </w:rPr>
        <w:instrText>ADDIN CSL_CITATION { "citationItems" : [ { "id" : "ITEM-1", "itemData" : { "DOI" : "10.1175/JCLI-D-14-00480.1", "abstract" : "\u00a9 2015 American Meteorological Society. The aridity of a terrestrial climate is often quantified using the dimensionless ratio P/PET of annual precipitation (P) to annual potential evapotranspiration (PET). In this study, the climatological patterns and greenhouse warming responses of terrestrial P, Penman-Monteith PET, and P/PET are compared among 16 modern global climate models. The large-scale climatological values and implied biome types often disagree widely among models, with large systematic differences from observational estimates. In addition, the PET climatologies often differ by several tens of percent when computed using monthly versus 3-hourly inputs. With greenhouse warming, land P does not systematically increase or decrease, except at high latitudes. Therefore, because of moderate, ubiquitous PET increases, P/PET decreases (drying) are much more widespread than increases (wetting) in the tropics, subtropics, and midlatitudes in most models, confirming and expanding on earlier findings. The PET increases are also somewhat sensitive to the time resolution of the inputs, although not as systematically as for the PET climatologies. The changes in the balance between P and PET are also quantified using an alternative aridity index, the ratio P/(P+PET), which has a one-to-one but nonlinear correspondence with P/PET. It is argued that the magnitudes of P/(P+PET) changes are more uniformly relevant than the magnitudes of P/PET changes, which tend to be much higher in wetter regions. The ratio P/(P+PET) and its changes are also found to be excellent statistical predictors of the land surface evaporative fraction and its changes.", "author" : [ { "dropping-particle" : "", "family" : "Scheff", "given" : "J.", "non-dropping-particle" : "", "parse-names" : false, "suffix" : "" }, { "dropping-particle" : "", "family" : "Frierson", "given" : "D.M.W.", "non-dropping-particle" : "", "parse-names" : false, "suffix" : "" } ], "container-title" : "Journal of Climate", "id" : "ITEM-1", "issue" : "14", "issued" : { "date-parts" : [ [ "2015" ] ] }, "page" : "5583-5600", "title" : "Terrestrial aridity and its response to greenhouse warming across CMIP5 climate models", "translator" : [ { "dropping-particle" : "", "family" : "S562", "given" : "", "non-dropping-particle" : "", "parse-names" : false, "suffix" : "" } ], "type" : "article-journal", "volume" : "28" }, "uris" : [ "http://www.mendeley.com/documents/?uuid=a30a9f60-e648-40fc-83bd-9cbc2ac7ef1d" ] } ], "mendeley" : { "formattedCitation" : "(Scheff and Frierson, 2015)", "plainTextFormattedCitation" : "(Scheff and Frierson, 2015)", "previouslyFormattedCitation" : "(Scheff and Frierson,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eff and Frierson, 2015)</w:t>
      </w:r>
      <w:r w:rsidRPr="00D424AA">
        <w:rPr>
          <w:rFonts w:cs="Times New Roman"/>
          <w:lang w:val="en-GB"/>
        </w:rPr>
        <w:fldChar w:fldCharType="end"/>
      </w:r>
      <w:r w:rsidRPr="00841A35">
        <w:rPr>
          <w:rFonts w:cs="Times New Roman"/>
          <w:lang w:val="en-GB"/>
        </w:rPr>
        <w:t>. Indeed, because of the greater warming over land than over oceans (Chapter 2, Section 2.3.1.1; Section 11.3), the saturation pressure of water vapor increases more over land than over oceans; oceanic air mass</w:t>
      </w:r>
      <w:r w:rsidRPr="00D424AA">
        <w:rPr>
          <w:rFonts w:cs="Times New Roman"/>
          <w:lang w:val="en-GB"/>
        </w:rPr>
        <w:t xml:space="preserve">es advected over land thus contain insufficient water vapour to keep pace with the greater increase in saturation vapour pressure over land </w:t>
      </w:r>
      <w:r w:rsidRPr="00D424AA">
        <w:rPr>
          <w:rFonts w:cs="Times New Roman"/>
          <w:lang w:val="en-GB"/>
        </w:rPr>
        <w:fldChar w:fldCharType="begin" w:fldLock="1"/>
      </w:r>
      <w:r w:rsidR="00417CA4">
        <w:rPr>
          <w:rFonts w:cs="Times New Roman"/>
          <w:lang w:val="en-GB"/>
        </w:rPr>
        <w:instrText>ADDIN CSL_CITATION { "citationItems" : [ { "id" : "ITEM-1", "itemData" : { "DOI" : "10.1175/JCLI-D-19-0145.1", "ISSN" : "0894-8755", "abstract" : "Understanding vulnerabilities of continental precipitation to changing climatic conditions is of critical importance to society at large. Terrestrial precipitation is fed by moisture originating as evaporation from oceans and from recycling of water evaporated from continental sources. In this study, continental precipitation and evaporation recycling processes in the Earth system model GFDL-ESM2G are shown to be consistent with estimates from two different reanalysis products. The GFDL-ESM2G simulations of historical and future climate also show that values of continental moisture recycling ratios were systematically higher in the past and will be lower in the future. Global mean recycling ratios decrease 2%\u20133% with each degree of temperature increase, indicating the increased importance of oceanic evaporation for continental precipitation. Theoretical arguments for recycling changes stem from increasing atmospheric temperatures and evaporative demand that drive increases in evaporation over oceans that are more rapid than those over land as a result of terrestrial soil moisture limitations. Simulated recycling changes are demonstrated to be consistent with these theoretical arguments. A simple prototype describing this theory effectively captures the zonal mean behavior of GFDL-ESM2G. Implications of such behavior are particularly serious in rain-fed agricultural regions where crop yields will become increasingly soil moisture limited.", "author" : [ { "dropping-particle" : "", "family" : "Findell", "given" : "Kirsten L", "non-dropping-particle" : "", "parse-names" : false, "suffix" : "" }, { "dropping-particle" : "", "family" : "Keys", "given" : "Patrick W", "non-dropping-particle" : "", "parse-names" : false, "suffix" : "" }, { "dropping-particle" : "", "family" : "Ent", "given" : "Ruud J", "non-dropping-particle" : "van der", "parse-names" : false, "suffix" : "" }, { "dropping-particle" : "", "family" : "Lintner", "given" : "Benjamin R", "non-dropping-particle" : "", "parse-names" : false, "suffix" : "" }, { "dropping-particle" : "", "family" : "Berg", "given" : "Alexis", "non-dropping-particle" : "", "parse-names" : false, "suffix" : "" }, { "dropping-particle" : "", "family" : "Krasting", "given" : "John P", "non-dropping-particle" : "", "parse-names" : false, "suffix" : "" } ], "container-title" : "Journal of Climate", "id" : "ITEM-1", "issue" : "22", "issued" : { "date-parts" : [ [ "2019", "10", "16" ] ] }, "page" : "7713-7726", "title" : "Rising Temperatures Increase Importance of Oceanic Evaporation as a Source for Continental Precipitation", "translator" : [ { "dropping-particle" : "", "family" : "S2980", "given" : "", "non-dropping-particle" : "", "parse-names" : false, "suffix" : "" } ], "type" : "article-journal", "volume" : "32" }, "uris" : [ "http://www.mendeley.com/documents/?uuid=1a830596-3c69-4de2-be42-0be3687a7a9b" ] }, { "id" : "ITEM-2", "itemData" : { "DOI" : "10.1073/pnas.1722312115", "ISSN" : "0027-8424",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u2013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2", "issue" : "19", "issued" : { "date-parts" : [ [ "2018", "5", "8" ] ] }, "page" : "4863-4868", "title" : "Trends in continental temperature and humidity directly linked to ocean warming", "translator" : [ { "dropping-particle" : "", "family" : "S541", "given" : "", "non-dropping-particle" : "", "parse-names" : false, "suffix" : "" } ], "type" : "article-journal", "volume" : "115" }, "uris" : [ "http://www.mendeley.com/documents/?uuid=4fedb8b3-9d50-490c-825d-a63dabe40582" ] }, { "id" : "ITEM-3", "itemData" : { "DOI" : "10.1126/science.1247620", "ISSN" : "0036-8075", "abstract" : "Global warming is likely to lead to overall drying of land surfaces.", "author" : [ { "dropping-particle" : "", "family" : "Sherwood", "given" : "Steven C.", "non-dropping-particle" : "", "parse-names" : false, "suffix" : "" }, { "dropping-particle" : "", "family" : "Fu", "given" : "Qiang", "non-dropping-particle" : "", "parse-names" : false, "suffix" : "" } ], "container-title" : "Science", "id" : "ITEM-3", "issue" : "6172", "issued" : { "date-parts" : [ [ "2014", "2", "14" ] ] }, "page" : "737-739", "title" : "A Drier Future?", "translator" : [ { "dropping-particle" : "", "family" : "S1651", "given" : "", "non-dropping-particle" : "", "parse-names" : false, "suffix" : "" } ], "type" : "article-journal", "volume" : "343" }, "uris" : [ "http://www.mendeley.com/documents/?uuid=9f6ce550-4c45-458a-b459-0a127b470297" ] } ], "mendeley" : { "formattedCitation" : "(Sherwood and Fu, 2014; Byrne and O\u2019Gorman, 2018; Findell et al., 2019)", "plainTextFormattedCitation" : "(Sherwood and Fu, 2014; Byrne and O\u2019Gorman, 2018; Findell et al., 2019)", "previouslyFormattedCitation" : "(Sherwood and Fu, 2014; Byrne and O\u2019Gorman, 2018; Findell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erwood and Fu, 2014; Byrne and O’Gorman, 2018; Findell et al., 2019)</w:t>
      </w:r>
      <w:r w:rsidRPr="00D424AA">
        <w:rPr>
          <w:rFonts w:cs="Times New Roman"/>
          <w:lang w:val="en-GB"/>
        </w:rPr>
        <w:fldChar w:fldCharType="end"/>
      </w:r>
      <w:r w:rsidRPr="00841A35">
        <w:rPr>
          <w:rFonts w:cs="Times New Roman"/>
          <w:lang w:val="en-GB"/>
        </w:rPr>
        <w:t>. Land-atmosphere feedbacks are also important in affecting atmospheric moisture content and temperature</w:t>
      </w:r>
      <w:r w:rsidRPr="00D424AA">
        <w:rPr>
          <w:rFonts w:cs="Times New Roman"/>
          <w:lang w:val="en-GB"/>
        </w:rPr>
        <w:t xml:space="preserve">, with resulting effects on relative humidity and VPD </w:t>
      </w:r>
      <w:commentRangeStart w:id="2057"/>
      <w:commentRangeStart w:id="2058"/>
      <w:r w:rsidRPr="00D424AA">
        <w:rPr>
          <w:rFonts w:cs="Times New Roman"/>
          <w:lang w:val="en-GB"/>
        </w:rPr>
        <w:fldChar w:fldCharType="begin" w:fldLock="1"/>
      </w:r>
      <w:ins w:id="2059" w:author="Robin Matthews" w:date="2021-07-13T23:02:00Z">
        <w:r w:rsidR="00C2031C">
          <w:rPr>
            <w:rFonts w:cs="Times New Roman"/>
            <w:lang w:val="en-GB"/>
          </w:rPr>
          <w:instrText>ADDIN CSL_CITATION { "citationItems" : [ { "id" : "ITEM-1", "itemData" : { "DOI" : "10.1038/nclimate3029", "ISSN" : "1758-678X",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S934", "given" : "", "non-dropping-particle" : "", "parse-names" : false, "suffix" : "" } ], "type" : "article-journal", "volume" : "6" }, "uris" : [ "http://www.mendeley.com/documents/?uuid=ea8a8b0e-0306-405a-9b8b-512ac3fb2e02" ] }, { "id" : "ITEM-2", "itemData" : { "DOI" : "10.1029/2018JD029527", "author" : [ { "dropping-particle" : "", "family" : "Haslinger", "given" : "K", "non-dropping-particle" : "", "parse-names" : false, "suffix" : "" }, { "dropping-particle" : "", "family" : "Hofst\u00e4tter", "given" : "M", "non-dropping-particle" : "", "parse-names" : false, "suffix" : "" }, { "dropping-particle" : "", "family" : "Kroisleitner", "given" : "C", "non-dropping-particle" : "", "parse-names" : false, "suffix" : "" }, { "dropping-particle" : "", "family" : "Sch\u00f6ner", "given" : "W", "non-dropping-particle" : "", "parse-names" : false, "suffix" : "" }, { "dropping-particle" : "", "family" : "Laaha", "given" : "G", "non-dropping-particle" : "", "parse-names" : false, "suffix" : "" }, { "dropping-particle" : "", "family" : "Holawe", "given" : "F", "non-dropping-particle" : "", "parse-names" : false, "suffix" : "" }, { "dropping-particle" : "", "family" : "Bl\u00f6schl", "given" : "G", "non-dropping-particle" : "", "parse-names" : false, "suffix" : "" } ], "container-title" : "Journal of Geophysical Research: Atmospheres", "id" : "ITEM-2", "issued" : { "date-parts" : [ [ "2019" ] ] }, "note" : "Export Date: 7 January 2020", "title" : "Disentangling Drivers of Meteorological Droughts in the European Greater Alpine Region During the Last Two Centuries", "translator" : [ { "dropping-particle" : "", "family" : "S2688", "given" : "", "non-dropping-particle" : "", "parse-names" : false, "suffix" : "" } ], "type" : "article-journal" }, "uris" : [ "http://www.mendeley.com/documents/?uuid=ea8ffbc6-3c98-4228-aee4-96e0fe14c5e3" ] }, { "id" : "ITEM-3", "itemData" : { "DOI" : "10.1073/pnas.1904955116", "ISSN" : "0027-8424", "abstract" : "Compound extremes such as cooccurring soil drought (low soil moisture) and atmospheric aridity (high vapor pressure deficit) can be disastrous for natural and societal systems. Soil drought and atmospheric aridity are 2 main physiological stressors driving widespread vegetation mortality and reduced terrestrial carbon uptake. Here, we empirically demonstrate that strong negative coupling between soil moisture and vapor pressure deficit occurs globally, indicating high probability of cooccurring soil drought and atmospheric aridity. Using the Global Land Atmosphere Coupling Experiment (GLACE)-CMIP5 experiment, we further show that concurrent soil drought and atmospheric aridity are greatly exacerbated by land\u2013atmosphere feedbacks. The feedback of soil drought on the atmosphere is largely responsible for enabling atmospheric aridity extremes. In addition, the soil moisture\u2013precipitation feedback acts to amplify precipitation and soil moisture deficits in most regions. CMIP5 models further show that the frequency of concurrent soil drought and atmospheric aridity enhanced by land\u2013atmosphere feedbacks is projected to increase in the 21st century. Importantly, land\u2013atmosphere feedbacks will greatly increase the intensity of both soil drought and atmospheric aridity beyond that expected from changes in mean climate alone.", "author" : [ { "dropping-particle" : "", "family" : "Zhou", "given" : "Sha", "non-dropping-particle" : "", "parse-names" : false, "suffix" : "" }, { "dropping-particle" : "", "family" : "Williams", "given" : "A Park", "non-dropping-particle" : "", "parse-names" : false, "suffix" : "" }, { "dropping-particle" : "", "family" : "Berg", "given" : "Alexis M", "non-dropping-particle" : "", "parse-names" : false, "suffix" : "" }, { "dropping-particle" : "", "family" : "Cook", "given" : "Benjamin I", "non-dropping-particle" : "", "parse-names" : false, "suffix" : "" }, { "dropping-particle" : "", "family" : "Zhang", "given" : "Yao", "non-dropping-particle" : "", "parse-names" : false, "suffix" : "" }, { "dropping-particle" : "", "family" : "Hagemann", "given" : "Stefan", "non-dropping-particle" : "", "parse-names" : false, "suffix" : "" }, { "dropping-particle" : "", "family" : "Lorenz", "given" : "Ruth", "non-dropping-particle" : "", "parse-names" : false, "suffix" : "" }, { "dropping-particle" : "", "family" : "Seneviratne", "given" : "Sonia I", "non-dropping-particle" : "", "parse-names" : false, "suffix" : "" }, { "dropping-particle" : "", "family" : "Gentine", "given" : "Pierre", "non-dropping-particle" : "", "parse-names" : false, "suffix" : "" } ], "container-title" : "Proceedings of the National Academy of Sciences", "id" : "ITEM-3", "issue" : "38", "issued" : { "date-parts" : [ [ "2019", "9", "17" ] ] }, "page" : "18848-18853", "publisher" : "National Academy of Sciences", "title" : "Land\u2013atmosphere feedbacks exacerbate concurrent soil drought and atmospheric aridity", "translator" : [ { "dropping-particle" : "", "family" : "S2034", "given" : "", "non-dropping-particle" : "", "parse-names" : false, "suffix" : "" } ], "type" : "article-journal", "volume" : "116" }, "uris" : [ "http://www.mendeley.com/documents/?uuid=e9011e66-dd6b-4d7f-b05f-2ec2bee8fb40" ] }, { "id" : "ITEM-4", "itemData" : { "DOI" : "10.1016/j.earscirev.2010.02.004", "abstract" : "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u00a9 2010 Elsevier B.V.", "author" : [ { "dropping-particle" : "", "family" : "Seneviratne", "given" : "S.I.", "non-dropping-particle" : "", "parse-names" : false, "suffix" : "" }, { "dropping-particle" : "", "family" : "Corti", "given" : "T.", "non-dropping-particle" : "", "parse-names" : false, "suffix" : "" }, { "dropping-particle" : "", "family" : "Davin", "given" : "E.L.", "non-dropping-particle" : "", "parse-names" : false, "suffix" : "" }, { "dropping-particle" : "", "family" : "Hirschi", "given" : "M.", "non-dropping-particle" : "", "parse-names" : false, "suffix" : "" }, { "dropping-particle" : "", "family" : "Jaeger", "given" : "E.B.", "non-dropping-particle" : "", "parse-names" : false, "suffix" : "" }, { "dropping-particle" : "", "family" : "Lehner", "given" : "I.", "non-dropping-particle" : "", "parse-names" : false, "suffix" : "" }, { "dropping-particle" : "", "family" : "Orlowsky", "given" : "B.", "non-dropping-particle" : "", "parse-names" : false, "suffix" : "" }, { "dropping-particle" : "", "family" : "Teuling", "given" : "A.J.", "non-dropping-particle" : "", "parse-names" : false, "suffix" : "" } ], "container-title" : "Earth-Science Reviews", "id" : "ITEM-4", "issue" : "3-4", "issued" : { "date-parts" : [ [ "2010" ] ] }, "page" : "125-161", "title" : "Investigating soil moisture-climate interactions in a changing climate: A review", "translator" : [ { "dropping-particle" : "", "family" : "S1020", "given" : "", "non-dropping-particle" : "", "parse-names" : false, "suffix" : "" } ], "type" : "article-journal", "volume" : "99" }, "uris" : [ "http://www.mendeley.com/documents/?uuid=e5a8b82f-e37c-4afe-a49d-66fea8da6682" ] } ], "mendeley" : { "formattedCitation" : "(Seneviratne et al., 2010; Berg et al., 2016; Haslinger et al., 2019; Zhou et al., 2019b)", "manualFormatting" : "(Berg et al., 2016; Haslinger et al., 2019; S. Zhou et al., 2019", "plainTextFormattedCitation" : "(Seneviratne et al., 2010; Berg et al., 2016; Haslinger et al., 2019; Zhou et al., 2019b)", "previouslyFormattedCitation" : "(Seneviratne et al., 2010; Berg et al., 2016; Haslinger et al., 2019; Zhou et al., 2019b)" }, "properties" : { "noteIndex" : 0 }, "schema" : "https://github.com/citation-style-language/schema/raw/master/csl-citation.json" }</w:instrText>
        </w:r>
      </w:ins>
      <w:del w:id="2060" w:author="Robin Matthews" w:date="2021-07-13T23:02:00Z">
        <w:r w:rsidR="00FF6231" w:rsidDel="00C2031C">
          <w:rPr>
            <w:rFonts w:cs="Times New Roman"/>
            <w:lang w:val="en-GB"/>
          </w:rPr>
          <w:delInstrText>ADDIN CSL_CITATION { "citationItems" : [ { "id" : "ITEM-1", "itemData" : { "DOI" : "10.1038/nclimate3029", "ISSN" : "1758-678X",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S934", "given" : "", "non-dropping-particle" : "", "parse-names" : false, "suffix" : "" } ], "type" : "article-journal", "volume" : "6" }, "uris" : [ "http://www.mendeley.com/documents/?uuid=ea8a8b0e-0306-405a-9b8b-512ac3fb2e02" ] }, { "id" : "ITEM-2", "itemData" : { "DOI" : "10.1029/2018JD029527", "author" : [ { "dropping-particle" : "", "family" : "Haslinger", "given" : "K", "non-dropping-particle" : "", "parse-names" : false, "suffix" : "" }, { "dropping-particle" : "", "family" : "Hofst\u00e4tter", "given" : "M", "non-dropping-particle" : "", "parse-names" : false, "suffix" : "" }, { "dropping-particle" : "", "family" : "Kroisleitner", "given" : "C", "non-dropping-particle" : "", "parse-names" : false, "suffix" : "" }, { "dropping-particle" : "", "family" : "Sch\u00f6ner", "given" : "W", "non-dropping-particle" : "", "parse-names" : false, "suffix" : "" }, { "dropping-particle" : "", "family" : "Laaha", "given" : "G", "non-dropping-particle" : "", "parse-names" : false, "suffix" : "" }, { "dropping-particle" : "", "family" : "Holawe", "given" : "F", "non-dropping-particle" : "", "parse-names" : false, "suffix" : "" }, { "dropping-particle" : "", "family" : "Bl\u00f6schl", "given" : "G", "non-dropping-particle" : "", "parse-names" : false, "suffix" : "" } ], "container-title" : "Journal of Geophysical Research: Atmospheres", "id" : "ITEM-2", "issued" : { "date-parts" : [ [ "2019" ] ] }, "note" : "Export Date: 7 January 2020", "title" : "Disentangling Drivers of Meteorological Droughts in the European Greater Alpine Region During the Last Two Centuries", "translator" : [ { "dropping-particle" : "", "family" : "S2688", "given" : "", "non-dropping-particle" : "", "parse-names" : false, "suffix" : "" } ], "type" : "article-journal" }, "uris" : [ "http://www.mendeley.com/documents/?uuid=ea8ffbc6-3c98-4228-aee4-96e0fe14c5e3" ] }, { "id" : "ITEM-3", "itemData" : { "DOI" : "10.1073/pnas.1904955116", "ISSN" : "0027-8424", "abstract" : "Compound extremes such as cooccurring soil drought (low soil moisture) and atmospheric aridity (high vapor pressure deficit) can be disastrous for natural and societal systems. Soil drought and atmospheric aridity are 2 main physiological stressors driving widespread vegetation mortality and reduced terrestrial carbon uptake. Here, we empirically demonstrate that strong negative coupling between soil moisture and vapor pressure deficit occurs globally, indicating high probability of cooccurring soil drought and atmospheric aridity. Using the Global Land Atmosphere Coupling Experiment (GLACE)-CMIP5 experiment, we further show that concurrent soil drought and atmospheric aridity are greatly exacerbated by land\u2013atmosphere feedbacks. The feedback of soil drought on the atmosphere is largely responsible for enabling atmospheric aridity extremes. In addition, the soil moisture\u2013precipitation feedback acts to amplify precipitation and soil moisture deficits in most regions. CMIP5 models further show that the frequency of concurrent soil drought and atmospheric aridity enhanced by land\u2013atmosphere feedbacks is projected to increase in the 21st century. Importantly, land\u2013atmosphere feedbacks will greatly increase the intensity of both soil drought and atmospheric aridity beyond that expected from changes in mean climate alone.", "author" : [ { "dropping-particle" : "", "family" : "Zhou", "given" : "Sha", "non-dropping-particle" : "", "parse-names" : false, "suffix" : "" }, { "dropping-particle" : "", "family" : "Williams", "given" : "A Park", "non-dropping-particle" : "", "parse-names" : false, "suffix" : "" }, { "dropping-particle" : "", "family" : "Berg", "given" : "Alexis M", "non-dropping-particle" : "", "parse-names" : false, "suffix" : "" }, { "dropping-particle" : "", "family" : "Cook", "given" : "Benjamin I", "non-dropping-particle" : "", "parse-names" : false, "suffix" : "" }, { "dropping-particle" : "", "family" : "Zhang", "given" : "Yao", "non-dropping-particle" : "", "parse-names" : false, "suffix" : "" }, { "dropping-particle" : "", "family" : "Hagemann", "given" : "Stefan", "non-dropping-particle" : "", "parse-names" : false, "suffix" : "" }, { "dropping-particle" : "", "family" : "Lorenz", "given" : "Ruth", "non-dropping-particle" : "", "parse-names" : false, "suffix" : "" }, { "dropping-particle" : "", "family" : "Seneviratne", "given" : "Sonia I", "non-dropping-particle" : "", "parse-names" : false, "suffix" : "" }, { "dropping-particle" : "", "family" : "Gentine", "given" : "Pierre", "non-dropping-particle" : "", "parse-names" : false, "suffix" : "" } ], "container-title" : "Proceedings of the National Academy of Sciences", "id" : "ITEM-3", "issue" : "38", "issued" : { "date-parts" : [ [ "2019", "9", "17" ] ] }, "page" : "18848-18853", "publisher" : "National Academy of Sciences", "title" : "Land\u2013atmosphere feedbacks exacerbate concurrent soil drought and atmospheric aridity", "translator" : [ { "dropping-particle" : "", "family" : "S2034", "given" : "", "non-dropping-particle" : "", "parse-names" : false, "suffix" : "" } ], "type" : "article-journal", "volume" : "116" }, "uris" : [ "http://www.mendeley.com/documents/?uuid=e9011e66-dd6b-4d7f-b05f-2ec2bee8fb40" ] }, { "id" : "ITEM-4", "itemData" : { "DOI" : "10.1016/j.earscirev.2010.02.004", "abstract" : "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u00a9 2010 Elsevier B.V.", "author" : [ { "dropping-particle" : "", "family" : "Seneviratne", "given" : "S.I.", "non-dropping-particle" : "", "parse-names" : false, "suffix" : "" }, { "dropping-particle" : "", "family" : "Corti", "given" : "T.", "non-dropping-particle" : "", "parse-names" : false, "suffix" : "" }, { "dropping-particle" : "", "family" : "Davin", "given" : "E.L.", "non-dropping-particle" : "", "parse-names" : false, "suffix" : "" }, { "dropping-particle" : "", "family" : "Hirschi", "given" : "M.", "non-dropping-particle" : "", "parse-names" : false, "suffix" : "" }, { "dropping-particle" : "", "family" : "Jaeger", "given" : "E.B.", "non-dropping-particle" : "", "parse-names" : false, "suffix" : "" }, { "dropping-particle" : "", "family" : "Lehner", "give</w:delInstrText>
        </w:r>
        <w:r w:rsidR="00FF6231" w:rsidRPr="006A2665" w:rsidDel="00C2031C">
          <w:rPr>
            <w:rFonts w:cs="Times New Roman"/>
          </w:rPr>
          <w:delInstrText>n" : "I.", "non-dropping-particle" : "", "parse-names" : false, "suffix" : "" }, { "dropping-particle" : "", "family" : "Orlowsky", "given" : "B.", "non-dropping-particle" : "", "parse-names" : false, "suffix" : "" }, { "dropping-particle" : "", "family" : "Teuling", "given" : "A.J.", "non-dropping-particle" : "", "parse-names" : false, "suffix" : "" } ], "container-title" : "Earth-Science Reviews", "id" : "ITEM-4", "issue" : "3-4", "issued" : { "date-parts" : [ [ "2010" ] ] }, "page" : "125-161", "title" : "Investigating soil moisture-climate interactions in a changing climate: A review", "translator" : [ { "dropping-particle" : "", "family" : "S1020", "given" : "", "non-dropping-particle" : "", "parse-names" : false, "suffix" : "" } ], "type" : "article-journal", "volume" : "99" }, "uris" : [ "http://www.mendeley.com/documents/?uuid=e5a8b82f-e37c-4afe-a49d-66fea8da6682" ] } ], "mendeley" : { "formattedCitation" : "(Seneviratne et al., 2010; Berg et al., 2016; Haslinger et al., 2019; Zhou et al., 2019b)", "manualFormatting" : "(Berg et al., 2016; Haslinger et al., 2019; Zhou et al., 2019; Box 11.1)", "plainTextFormattedCitation" : "(Seneviratne et al., 2010; Berg et al., 2016; Haslinger et al., 2019; Zhou et al., 2019b)", "previouslyFormattedCitation" : "(Seneviratne et al., 2010; Berg et al., 2016; Haslinger et al., 2019; Zhou et al., 2019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 xml:space="preserve">(Berg et al., 2016; Haslinger et al., 2019; </w:t>
      </w:r>
      <w:ins w:id="2061" w:author="Robin Matthews" w:date="2021-07-13T23:02:00Z">
        <w:r w:rsidR="00C2031C">
          <w:rPr>
            <w:rFonts w:cs="Times New Roman"/>
            <w:noProof/>
            <w:lang w:val="nb-NO"/>
          </w:rPr>
          <w:t xml:space="preserve">S. </w:t>
        </w:r>
      </w:ins>
      <w:r w:rsidR="00A26296">
        <w:rPr>
          <w:rFonts w:cs="Times New Roman"/>
          <w:noProof/>
          <w:lang w:val="nb-NO"/>
        </w:rPr>
        <w:t>Zhou et al., 2019</w:t>
      </w:r>
      <w:del w:id="2062" w:author="Robin Matthews" w:date="2021-07-13T23:02:00Z">
        <w:r w:rsidR="00A26296" w:rsidDel="00C2031C">
          <w:rPr>
            <w:rFonts w:cs="Times New Roman"/>
            <w:noProof/>
            <w:lang w:val="nb-NO"/>
          </w:rPr>
          <w:delText>; Box 11.1)</w:delText>
        </w:r>
      </w:del>
      <w:r w:rsidRPr="00D424AA">
        <w:rPr>
          <w:rFonts w:cs="Times New Roman"/>
          <w:lang w:val="en-GB"/>
        </w:rPr>
        <w:fldChar w:fldCharType="end"/>
      </w:r>
      <w:commentRangeEnd w:id="2057"/>
      <w:r w:rsidR="00A26296">
        <w:rPr>
          <w:rStyle w:val="Marquedecommentaire"/>
        </w:rPr>
        <w:commentReference w:id="2057"/>
      </w:r>
      <w:ins w:id="2063" w:author="Robin Matthews" w:date="2021-07-13T23:02:00Z">
        <w:r w:rsidR="00C2031C">
          <w:rPr>
            <w:rFonts w:cs="Times New Roman"/>
            <w:noProof/>
            <w:lang w:val="nb-NO"/>
          </w:rPr>
          <w:t>;</w:t>
        </w:r>
        <w:commentRangeEnd w:id="2058"/>
        <w:r w:rsidR="00C2031C">
          <w:rPr>
            <w:rStyle w:val="Marquedecommentaire"/>
          </w:rPr>
          <w:commentReference w:id="2058"/>
        </w:r>
        <w:r w:rsidR="00C2031C">
          <w:rPr>
            <w:rFonts w:cs="Times New Roman"/>
            <w:noProof/>
            <w:lang w:val="nb-NO"/>
          </w:rPr>
          <w:t xml:space="preserve"> Box 11.1)</w:t>
        </w:r>
      </w:ins>
      <w:r w:rsidRPr="00841A35">
        <w:rPr>
          <w:rFonts w:cs="Times New Roman"/>
          <w:lang w:val="nb-NO"/>
        </w:rPr>
        <w:t>.</w:t>
      </w:r>
    </w:p>
    <w:p w14:paraId="39BD53A8" w14:textId="48E6D9E2" w:rsidR="001415DA" w:rsidRDefault="001415DA" w:rsidP="00D424AA">
      <w:pPr>
        <w:pStyle w:val="AR6BodyText"/>
        <w:rPr>
          <w:rFonts w:cs="Times New Roman"/>
          <w:lang w:val="nb-NO"/>
        </w:rPr>
      </w:pPr>
    </w:p>
    <w:p w14:paraId="5B417EB4" w14:textId="77777777" w:rsidR="0012500E" w:rsidRPr="00D424AA" w:rsidRDefault="0012500E" w:rsidP="00D424AA">
      <w:pPr>
        <w:pStyle w:val="AR6BodyText"/>
        <w:rPr>
          <w:rFonts w:cs="Times New Roman"/>
          <w:lang w:val="nb-NO"/>
        </w:rPr>
      </w:pPr>
    </w:p>
    <w:p w14:paraId="2F3F3630" w14:textId="77777777" w:rsidR="001415DA" w:rsidRPr="00D424AA" w:rsidRDefault="001415DA" w:rsidP="00D424AA">
      <w:pPr>
        <w:pStyle w:val="AR6Chap11Level311111"/>
        <w:rPr>
          <w:rFonts w:cs="Times New Roman"/>
          <w:lang w:val="en-GB"/>
        </w:rPr>
      </w:pPr>
      <w:bookmarkStart w:id="2064" w:name="_Toc25583668"/>
      <w:r w:rsidRPr="00D424AA">
        <w:rPr>
          <w:rFonts w:cs="Times New Roman"/>
          <w:lang w:val="nb-NO"/>
        </w:rPr>
        <w:t xml:space="preserve"> </w:t>
      </w:r>
      <w:bookmarkStart w:id="2065" w:name="_Toc56915252"/>
      <w:bookmarkStart w:id="2066" w:name="_Toc70703008"/>
      <w:r w:rsidRPr="00D424AA">
        <w:rPr>
          <w:rFonts w:cs="Times New Roman"/>
          <w:lang w:val="en-GB"/>
        </w:rPr>
        <w:t>Soil moisture deficits</w:t>
      </w:r>
      <w:bookmarkEnd w:id="2064"/>
      <w:bookmarkEnd w:id="2065"/>
      <w:bookmarkEnd w:id="2066"/>
    </w:p>
    <w:p w14:paraId="270EA755" w14:textId="77777777" w:rsidR="001415DA" w:rsidRPr="00D424AA" w:rsidRDefault="001415DA" w:rsidP="00D424AA">
      <w:pPr>
        <w:pStyle w:val="AR6BodyText"/>
        <w:rPr>
          <w:rFonts w:cs="Times New Roman"/>
          <w:lang w:val="en-GB"/>
        </w:rPr>
      </w:pPr>
    </w:p>
    <w:p w14:paraId="78361DD3" w14:textId="7E73C973" w:rsidR="001415DA" w:rsidRPr="00D424AA" w:rsidRDefault="001415DA" w:rsidP="00D424AA">
      <w:pPr>
        <w:pStyle w:val="AR6BodyText"/>
        <w:rPr>
          <w:rFonts w:cs="Times New Roman"/>
          <w:lang w:val="en-GB"/>
        </w:rPr>
      </w:pPr>
      <w:r w:rsidRPr="00D424AA">
        <w:rPr>
          <w:rFonts w:cs="Times New Roman"/>
          <w:lang w:val="en-GB"/>
        </w:rPr>
        <w:t xml:space="preserve">Soil moisture shows an important correlation with precipitation variability </w:t>
      </w:r>
      <w:r w:rsidRPr="00D424AA">
        <w:rPr>
          <w:rFonts w:cs="Times New Roman"/>
          <w:lang w:val="en-GB"/>
        </w:rPr>
        <w:fldChar w:fldCharType="begin" w:fldLock="1"/>
      </w:r>
      <w:r w:rsidR="00FF6231">
        <w:rPr>
          <w:rFonts w:cs="Times New Roman"/>
          <w:lang w:val="en-GB"/>
        </w:rPr>
        <w:instrText>ADDIN CSL_CITATION { "citationItems" : [ { "id" : "ITEM-1", "itemData" : { "DOI" : "10.1002/joc.4176", "ISSN" : "0899-8418", "abstract" : "ABSTRACT Thirty years (1954?1983) of soil moisture data from 60 sites in Iowa are used to identify the dominant modes of spatial and temporal variability. Both soil moisture and precipitation exhibit a northwest to southeast gradient across Iowa, with wetter conditions in the southeast and drier conditions in the northwest. Climate and soil characteristics are responsible for the spatial variations in soil moisture. There is a pronounced annual soil moisture cycle that has three distinct phases: a moist phase (April?June), a drying phase (June?September), and a recharge phase (September?November). Spring soil moisture is strongly controlled by the amount of recharge during the previous fall. There is no evidence of a long-term trend in soil moisture; however there is significant interannual variability and about 20% of the variance is attributable to El Ni\u00f1o-Southern Oscillation (ENSO). The warm (cold) phase of ENSO is associated with above (below) average soil moisture in Iowa. The multi-decadal soil moisture record is used to analyse drought frequency and magnitude in Iowa, and to place the 2012 Midwest drought in historical context. In general, Iowa drought is more common during the latter part of the warm season (August through November), but tends to be more severe during the early part of the warm season (April?July). We find that the 2012 drought was unusual because it persisted and intensified throughout the growing season.", "author" : [ { "dropping-particle" : "", "family" : "Khong", "given" : "Angela", "non-dropping-particle" : "", "parse-names" : false, "suffix" : "" }, { "dropping-particle" : "", "family" : "Wang", "given" : "Jessica K", "non-dropping-particle" : "", "parse-names" : false, "suffix" : "" }, { "dropping-particle" : "", "family" : "Quiring", "given" : "Steven M", "non-dropping-particle" : "", "parse-names" : false, "suffix" : "" }, { "dropping-particle" : "", "family" : "Ford", "given" : "Trent W", "non-dropping-particle" : "", "parse-names" : false, "suffix" : "" } ], "container-title" : "International Journal of Climatology", "id" : "ITEM-1", "issue" : "10", "issued" : { "date-parts" : [ [ "2015", "8", "1" ] ] }, "note" : "doi: 10.1002/joc.4176", "page" : "2837-2848", "publisher" : "John Wiley &amp; Sons, Ltd", "title" : "Soil moisture variability in Iowa", "translator" : [ { "dropping-particle" : "", "family" : "S2080", "given" : "", "non-dropping-particle" : "", "parse-names" : false, "suffix" : "" } ], "type" : "article-journal", "volume" : "35" }, "uris" : [ "http://www.mendeley.com/documents/?uuid=03a7cce8-7b35-4e29-adc4-14bf2c03f712" ] }, { "id" : "ITEM-2", "itemData" : { "DOI" : "10.1175/JHM-D-18-0191.1", "abstract" : "Mechanisms of drought onset and termination are examined across North America with a focus on the southern Plains using data from land surface models and regional and global reanalyses for 1979-2017. Continental-scale analysis of covarying patterns reveals a tight coupling between soil moisture change over time and intervening precipitation anomalies. The southern Great Plains are a geographic center of patterns of hydrologic change. Drying is induced by atmospheric wave trains that span the Pacific and North America and place northerly flow anomalies above the southern Plains. In the southern Plains winter is least likely, and fall most likely, for drought onset and spring is least likely, and fall or summer most likely, for drought termination. Southern Plains soil moisture itself, which integrates precipitation over time, has a clear relationship to tropical Pacific sea surface temperature (SST) anomalies with cold conditions favoring dry soils. Soil moisture change, however, though clearly driven by precipitation, has a weaker relation to SSTs and a strong relation to internal atmospheric variability. Little evidence is found of connection of drought onset and termination to driving by temperature anomalies. An analysis of particular drought onsets and terminations on the seasonal time scale reveals commonalities in terms of circulation and moisture transport anomalies over the southern Plains but a variety of ways in which these are connected into the large-scale atmosphere and ocean state. Some onsets are likely to be quite predictable due to forcing by cold tropical Pacific SSTs (e.g., fall 2010). Other onsets and all terminations are likely not predictable in terms of ocean conditions. \u00a9 2019 American Meteorological Society.", "author" : [ { "dropping-particle" : "", "family" : "Seager", "given" : "R", "non-dropping-particle" : "", "parse-names" : false, "suffix" : "" }, { "dropping-particle" : "", "family" : "Nakamura", "given" : "J", "non-dropping-particle" : "", "parse-names" : false, "suffix" : "" }, { "dropping-particle" : "", "family" : "Ting", "given" : "M", "non-dropping-particle" : "", "parse-names" : false, "suffix" : "" } ], "container-title" : "Journal of Hydrometeorology", "id" : "ITEM-2", "issue" : "4", "issued" : { "date-parts" : [ [ "2019" ] ] }, "note" : "cited By 0", "page" : "751-771", "title" : "Mechanisms of seasonal soil moisture drought onset and termination in the southern Great Plains", "translator" : [ { "dropping-particle" : "", "family" : "S2547", "given" : "", "non-dropping-particle" : "", "parse-names" : false, "suffix" : "" } ], "type" : "article-journal", "volume" : "20" }, "uris" : [ "http://www.mendeley.com/documents/?uuid=ae500413-7586-47d7-94ae-2b10cb04f324" ] } ], "mendeley" : { "formattedCitation" : "(Khong et al., 2015; Seager et al., 2019)", "plainTextFormattedCitation" : "(Khong et al., 2015; Seager et al., 2019)", "previouslyFormattedCitation" : "(Khong et al., 2015; Seager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hong et al., 2015; Seager et al., 2019)</w:t>
      </w:r>
      <w:r w:rsidRPr="00D424AA">
        <w:rPr>
          <w:rFonts w:cs="Times New Roman"/>
          <w:lang w:val="en-GB"/>
        </w:rPr>
        <w:fldChar w:fldCharType="end"/>
      </w:r>
      <w:r w:rsidRPr="00841A35">
        <w:rPr>
          <w:rFonts w:cs="Times New Roman"/>
          <w:lang w:val="en-GB"/>
        </w:rPr>
        <w:t>, but ET a</w:t>
      </w:r>
      <w:r w:rsidRPr="00D424AA">
        <w:rPr>
          <w:rFonts w:cs="Times New Roman"/>
          <w:lang w:val="en-GB"/>
        </w:rPr>
        <w:t xml:space="preserve">lso plays a substantial role in further depleting moisture from soils, in particular in humid regions during periods of precipitation deficits </w:t>
      </w:r>
      <w:bookmarkStart w:id="2067" w:name="_Hlk77109858"/>
      <w:ins w:id="2068" w:author="Robin Matthews" w:date="2021-07-13T23:04:00Z">
        <w:r w:rsidR="00C2031C">
          <w:rPr>
            <w:rFonts w:cs="Times New Roman"/>
            <w:lang w:val="en-GB"/>
          </w:rPr>
          <w:fldChar w:fldCharType="begin" w:fldLock="1"/>
        </w:r>
      </w:ins>
      <w:r w:rsidR="0012753B">
        <w:rPr>
          <w:rFonts w:cs="Times New Roman"/>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02/grl.50495", "abstract" : "Drought is typically associated with a lack of precipitation, whereas the contribution of evapotranspiration and runoff to drought evolution is not well understood. Here we use unique long-term observations made in four headwater catchments in central and western Europe to reconstruct storage anomalies and study the drivers of storage anomaly evolution during drought. We provide observational evidence for the \"drought-paradox\" in that region: a consistent and significant increase in evapotranspiration during drought episodes, which acts to amplify the storage anomalies. In contrast, decreases in runoff act to limit storage anomalies. Our findings stress the need for the correct representation of evapotranspiration and runoff processes in drought indices. \u00a9 2013 American Geophysical Union. All Rights Reserved.", "author" : [ { "dropping-particle" : "", "family" : "Teuling", "given" : "A.J.", "non-dropping-particle" : "", "parse-names" : false, "suffix" : "" }, { "dropping-particle" : "", "family" : "Loon", "given" : "A.F.", "non-dropping-particle" : "Van", "parse-names" : false, "suffix" : "" }, { "dropping-particle" : "", "family" : "Seneviratne", "given" : "S.I.", "non-dropping-particle" : "", "parse-names" : false, "suffix" : "" }, { "dropping-particle" : "", "family" : "Lehner", "given" : "I.", "non-dropping-particle" : "", "parse-names" : false, "suffix" : "" }, { "dropping-particle" : "", "family" : "Aubinet", "given" : "M.", "non-dropping-particle" : "", "parse-names" : false, "suffix" : "" }, { "dropping-particle" : "", "family" : "Heinesch", "given" : "B.", "non-dropping-particle" : "", "parse-names" : false, "suffix" : "" }, { "dropping-particle" : "", "family" : "Bernhofer", "given" : "C.", "non-dropping-particle" : "", "parse-names" : false, "suffix" : "" }, { "dropping-particle" : "", "family" : "Gr\u00fcnwald", "given" : "T.", "non-dropping-particle" : "", "parse-names" : false, "suffix" : "" }, { "dropping-particle" : "", "family" : "Prasse", "given" : "H.", "non-dropping-particle" : "", "parse-names" : false, "suffix" : "" }, { "dropping-particle" : "", "family" : "Spank", "given" : "U.", "non-dropping-particle" : "", "parse-names" : false, "suffix" : "" } ], "container-title" : "Geophysical Research Letters", "id" : "ITEM-2", "issue" : "10", "issued" : { "date-parts" : [ [ "2013" ] ] }, "page" : "2071-2075", "title" : "Evapotranspiration amplifies European summer drought", "translator" : [ { "dropping-particle" : "", "family" : "S534", "given" : "", "non-dropping-particle" : "", "parse-names" : false, "suffix" : "" } ], "type" : "article-journal", "volume" : "40" }, "uris" : [ "http://www.mendeley.com/documents/?uuid=0ec93dd4-8215-463a-b269-f287962160c1" ] } ], "mendeley" : { "formattedCitation" : "(Teuling et al., 2013; Padr\u00f3n et al., 2020)", "plainTextFormattedCitation" : "(Teuling et al., 2013; Padr\u00f3n et al., 2020)", "previouslyFormattedCitation" : "(Teuling et al., 2013; Padr\u00f3n et al., 2020)" }, "properties" : { "noteIndex" : 0 }, "schema" : "https://github.com/citation-style-language/schema/raw/master/csl-citation.json" }</w:instrText>
      </w:r>
      <w:ins w:id="2069" w:author="Robin Matthews" w:date="2021-07-13T23:04:00Z">
        <w:r w:rsidR="00C2031C">
          <w:rPr>
            <w:rFonts w:cs="Times New Roman"/>
            <w:lang w:val="en-GB"/>
          </w:rPr>
          <w:fldChar w:fldCharType="separate"/>
        </w:r>
        <w:r w:rsidR="00C2031C" w:rsidRPr="00F768BE">
          <w:rPr>
            <w:rFonts w:cs="Times New Roman"/>
            <w:noProof/>
            <w:lang w:val="en-GB"/>
          </w:rPr>
          <w:t>(Teuling et al., 2013; Padrón et al., 2020)</w:t>
        </w:r>
        <w:r w:rsidR="00C2031C">
          <w:rPr>
            <w:rFonts w:cs="Times New Roman"/>
            <w:lang w:val="en-GB"/>
          </w:rPr>
          <w:fldChar w:fldCharType="end"/>
        </w:r>
      </w:ins>
      <w:commentRangeStart w:id="2070"/>
      <w:del w:id="2071" w:author="Robin Matthews" w:date="2021-07-13T23:04:00Z">
        <w:r w:rsidRPr="00D424AA" w:rsidDel="00C2031C">
          <w:rPr>
            <w:rFonts w:cs="Times New Roman"/>
            <w:lang w:val="en-GB"/>
          </w:rPr>
          <w:fldChar w:fldCharType="begin" w:fldLock="1"/>
        </w:r>
        <w:r w:rsidR="00FF6231" w:rsidDel="00C2031C">
          <w:rPr>
            <w:rFonts w:cs="Times New Roman"/>
            <w:lang w:val="en-GB"/>
          </w:rPr>
          <w:del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Padr\u00f3n et al., 2020)", "manualFormatting" : "(Padr\u00f3n et al., 2020", "plainTextFormattedCitation" : "(Padr\u00f3n et al., 2020)", "previouslyFormattedCitation" : "(Padr\u00f3n et al., 2020)" }, "properties" : { "noteIndex" : 0 }, "schema" : "https://github.com/citation-style-language/schema/raw/master/csl-citation.json" }</w:delInstrText>
        </w:r>
        <w:r w:rsidRPr="00D424AA" w:rsidDel="00C2031C">
          <w:rPr>
            <w:rFonts w:cs="Times New Roman"/>
            <w:lang w:val="en-GB"/>
          </w:rPr>
          <w:fldChar w:fldCharType="separate"/>
        </w:r>
        <w:r w:rsidR="00A26296" w:rsidDel="00C2031C">
          <w:rPr>
            <w:rFonts w:cs="Times New Roman"/>
            <w:noProof/>
            <w:lang w:val="nb-NO"/>
          </w:rPr>
          <w:delText>(Padrón et al., 2020</w:delText>
        </w:r>
        <w:r w:rsidRPr="00D424AA" w:rsidDel="00C2031C">
          <w:rPr>
            <w:rFonts w:cs="Times New Roman"/>
            <w:lang w:val="en-GB"/>
          </w:rPr>
          <w:fldChar w:fldCharType="end"/>
        </w:r>
        <w:commentRangeEnd w:id="2070"/>
        <w:r w:rsidR="00A26296" w:rsidDel="00C2031C">
          <w:rPr>
            <w:rStyle w:val="Marquedecommentaire"/>
          </w:rPr>
          <w:commentReference w:id="2070"/>
        </w:r>
        <w:r w:rsidRPr="00841A35" w:rsidDel="00C2031C">
          <w:rPr>
            <w:rFonts w:cs="Times New Roman"/>
            <w:lang w:val="nb-NO"/>
          </w:rPr>
          <w:delText xml:space="preserve">; </w:delText>
        </w:r>
        <w:commentRangeStart w:id="2072"/>
        <w:r w:rsidRPr="00D424AA" w:rsidDel="00C2031C">
          <w:rPr>
            <w:rFonts w:cs="Times New Roman"/>
            <w:lang w:val="en-GB"/>
          </w:rPr>
          <w:lastRenderedPageBreak/>
          <w:fldChar w:fldCharType="begin" w:fldLock="1"/>
        </w:r>
        <w:r w:rsidR="00FF6231" w:rsidDel="00C2031C">
          <w:rPr>
            <w:rFonts w:cs="Times New Roman"/>
            <w:lang w:val="nb-NO"/>
          </w:rPr>
          <w:delInstrText>ADDIN CSL_CITATION { "citationItems" : [ { "id" : "ITEM-1", "itemData" : { "DOI" : "10.1002/grl.50495", "abstract" : "Drought is typically associated with a lack of precipitation, whereas the contribution of evapotranspiration and runoff to drought evolution is not well understood. Here we use unique long-term observations made in four headwater catchments in central and western Europe to reconstruct storage anomalies and study the drivers of storage anomaly evolution during drought. We provide observational evidence for the \"drought-paradox\" in that region: a consistent and significant increase in evapotranspiration during drought episodes, which acts to amplify the storage anomalies. In contrast, decreases in runoff act to limit storage anomalies. Our findings stress the need for the correct representation of evapotranspiration and runoff processes in drought indices. \u00a9 2013 American Geophysical Union. All Rights Reserved.", "author" : [ { "dropping-particle" : "", "family" : "Teuling", "given" : "A.J.", "non-dropping-particle" : "", "parse-names" : false, "suffix" : "" }, { "dropping-particle" : "", "family" : "Loon", "given" : "A.F.", "non-dropping-particle" : "Van", "parse-names" : false, "suffix" : "" }, { "dropping-particle" : "", "family" : "Seneviratne", "given" : "S.I.", "non-dropping-particle" : "", "parse-names" : false, "suffix" : "" }, { "dropping-particle" : "", "family" : "Lehner", "given" : "I.", "non-dropping-particle" : "", "parse-names" : false, "suffix" : "" }, { "dropping-particle" : "", "family" : "Aubinet", "given" : "M.", "non-dropping-particle" : "", "parse-names" : false, "suffix" : "" }, { "dropping-particle" : "", "family" : "Heinesch", "given" : "B.", "non-dropping-particle" : "", "parse-names" : false, "suffix" : "" }, { "dropping-particle" : "", "family" : "Bernhofer", "given" : "C.", "non-dropping-particle" : "", "parse-names" : false, "suffix" : "" }, { "dropping-particle" : "", "family" : "Gr\u00fcnwald", "given" : "T.", "non-dropping-particle" : "", "parse-names" : false, "suffix" : "" }, { "dropping-particle" : "", "family" : "Prasse", "given" : "H.", "non-dropping-particle" : "", "parse-names" : false, "suffix" : "" }, { "dropping-particle" : "", "family" : "Spank", "given" : "U.", "non-dropping-particle" : "", "parse-names" : false, "suffix" : "" } ], "container-title" : "Geophysical Research Letters", "id" : "ITEM-1", "issue" : "10", "issued" : { "date-parts" : [ [ "2013" ] ] }, "page" : "2071-2075", "title" : "Evapotranspiration amplifies European summer drought", "translator" : [ { "dropping-particle" : "", "family" : "S534", "given" : "", "non-dropping-particle" : "", "parse-names" : false, "suffix" : "" } ], "type" : "article-journal", "volume" : "40" }, "uris" : [ "http://www.mendeley.com/documents/?uuid=0ec93dd4-8215-463a-b269-f287962160c1" ] } ], "mendeley" : { "formattedCitation" : "(Teuling et al., 2013)", "manualFormatting" : "Teuling et al., 2013)", "plainTextFormattedCitation" : "(Teuling et al., 2013)", "previouslyFormattedCitation" : "(Teuling et al., 2013)" }, "properties" : { "noteIndex" : 0 }, "schema" : "https://github.com/citation-style-language/schema/raw/master/csl-citation.json" }</w:delInstrText>
        </w:r>
        <w:r w:rsidRPr="00D424AA" w:rsidDel="00C2031C">
          <w:rPr>
            <w:rFonts w:cs="Times New Roman"/>
            <w:lang w:val="en-GB"/>
          </w:rPr>
          <w:fldChar w:fldCharType="separate"/>
        </w:r>
        <w:r w:rsidR="00A26296" w:rsidDel="00C2031C">
          <w:rPr>
            <w:rFonts w:cs="Times New Roman"/>
            <w:noProof/>
            <w:lang w:val="nb-NO"/>
          </w:rPr>
          <w:delText>Teuling et al., 2013)</w:delText>
        </w:r>
        <w:r w:rsidRPr="00D424AA" w:rsidDel="00C2031C">
          <w:rPr>
            <w:rFonts w:cs="Times New Roman"/>
            <w:lang w:val="en-GB"/>
          </w:rPr>
          <w:fldChar w:fldCharType="end"/>
        </w:r>
      </w:del>
      <w:bookmarkEnd w:id="2067"/>
      <w:commentRangeEnd w:id="2072"/>
      <w:r w:rsidR="00A26296">
        <w:rPr>
          <w:rStyle w:val="Marquedecommentaire"/>
        </w:rPr>
        <w:commentReference w:id="2072"/>
      </w:r>
      <w:r w:rsidRPr="00841A35">
        <w:rPr>
          <w:rFonts w:cs="Times New Roman"/>
          <w:lang w:val="nb-NO"/>
        </w:rPr>
        <w:t xml:space="preserve">. </w:t>
      </w:r>
      <w:r w:rsidRPr="00D506A9">
        <w:rPr>
          <w:rFonts w:cs="Times New Roman"/>
          <w:lang w:val="nb-NO"/>
        </w:rPr>
        <w:t>In addition</w:t>
      </w:r>
      <w:r w:rsidRPr="006A2665">
        <w:rPr>
          <w:rFonts w:cs="Times New Roman"/>
          <w:lang w:val="en-GB"/>
        </w:rPr>
        <w:t xml:space="preserve">, soil moisture plays a role in drought self-intensification under dry conditions in which ET is decreased and leads to higher AED </w:t>
      </w:r>
      <w:r w:rsidRPr="00D424AA">
        <w:rPr>
          <w:rFonts w:cs="Times New Roman"/>
          <w:lang w:val="en-GB"/>
        </w:rPr>
        <w:fldChar w:fldCharType="begin" w:fldLock="1"/>
      </w:r>
      <w:r w:rsidR="00FF6231" w:rsidRPr="006A2665">
        <w:rPr>
          <w:rFonts w:cs="Times New Roman"/>
          <w:lang w:val="en-GB"/>
        </w:rPr>
        <w:instrText>ADDIN CSL_CITATION { "citationItems" : [ { "id" : "ITEM-1", "itemData" : { "DOI" : "10.1111/nyas.13912", "ISSN" : "00778923", "author" : [ { "dropping-particle" : "", "family" : "Miralles", "given" : "Diego G", "non-dropping-particle" : "", "parse-names" : false, "suffix" : "" }, { "dropping-particle" : "", "family" : "Gentine", "given" : "Pierre", "non-dropping-particle" : "", "parse-names" : false, "suffix" : "" }, { "dropping-particle" : "", "family" : "Seneviratne", "given" : "Sonia I", "non-dropping-particle" : "", "parse-names" : false, "suffix" : "" }, { "dropping-particle" : "", "family" : "Teuling", "given" : "Adriaan J", "non-dropping-particle" : "", "parse-names" : false, "suffix" : "" } ], "container-title" : "Annals of the New York Academy of Sciences", "id" : "ITEM-1", "issue" : "1", "issued" : { "date-parts" : [ [ "2019", "1" ] ] }, "page" : "19-35", "publisher" : "New York Academy of Sciences", "publisher-place" : "New York, NY, USA", "title" : "Land-atmospheric feedbacks during droughts and heatwaves: state of the science and current challenges", "translator" : [ { "dropping-particle" : "", "family" : "S3163", "given" : "", "non-dropping-particle" : "", "parse-names" : false, "suffix" : "" } ], "type" : "article-journal", "volume" : "1436" }, "uris" : [ "http://www.mendeley.com/documents/?uuid=8a380d21-51b1-49c1-b5b0-3f346c4257ce" ] } ], "mendeley" : { "formattedCitation" : "(Miralles et al., 2019)", "plainTextFormattedCitation" : "(Miralles et al., 2019)", "previouslyFormattedCitation" : "(Miralles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iralles et al., 2019)</w:t>
      </w:r>
      <w:r w:rsidRPr="00D424AA">
        <w:rPr>
          <w:rFonts w:cs="Times New Roman"/>
          <w:lang w:val="en-GB"/>
        </w:rPr>
        <w:fldChar w:fldCharType="end"/>
      </w:r>
      <w:r w:rsidRPr="006A2665">
        <w:rPr>
          <w:rFonts w:cs="Times New Roman"/>
          <w:lang w:val="en-GB"/>
        </w:rPr>
        <w:t xml:space="preserve">, an effect that can also contribute to trigger “flash droughts” </w:t>
      </w:r>
      <w:r w:rsidRPr="00D424AA">
        <w:rPr>
          <w:rFonts w:cs="Times New Roman"/>
          <w:lang w:val="en-GB"/>
        </w:rPr>
        <w:fldChar w:fldCharType="begin" w:fldLock="1"/>
      </w:r>
      <w:r w:rsidR="00FF6231" w:rsidRPr="006A2665">
        <w:rPr>
          <w:rFonts w:cs="Times New Roman"/>
          <w:lang w:val="en-GB"/>
        </w:rPr>
        <w:instrText>ADDIN CSL_CITATION { "citationItems" : [ { "id" : "ITEM-1", "itemData" : { "DOI" : "10.1016/j.agrformet.2015.12.065", "abstract" : "\u00a9 2015 Elsevier B.V. This study examines the evolution of several model-based and satellite-derived drought metrics sensitive to soil moisture and vegetation conditions during the extreme flash drought event that impacted major agricultural areas across the central U.S. during 2012. Standardized anomalies from the remote sensing based Evaporative Stress Index (ESI) and Vegetation Drought Response Index (VegDRI) and soil moisture anomalies from the North American Land Data Assimilation System (NLDAS) are compared to the United States Drought Monitor (USDM), surface meteorological conditions, and crop and soil moisture data compiled by the National Agricultural Statistics Service (NASS).Overall, the results show that rapid decreases in the ESI and NLDAS anomalies often preceded drought intensification in the USDM by up to 6. wk depending on the region. Decreases in the ESI tended to occur up to several weeks before deteriorations were observed in the crop condition datasets. The NLDAS soil moisture anomalies were similar to those depicted in the NASS soil moisture datasets; however, some differences were noted in how each model responded to the changing drought conditions. The VegDRI anomalies tracked the evolution of the USDM drought depiction in regions</w:instrText>
      </w:r>
      <w:r w:rsidR="00FF6231" w:rsidRPr="00127991">
        <w:rPr>
          <w:rFonts w:cs="Times New Roman"/>
          <w:lang w:val="en-US"/>
          <w:rPrChange w:id="2073" w:author="Clotilde Pean" w:date="2021-08-07T15:22:00Z">
            <w:rPr>
              <w:rFonts w:cs="Times New Roman"/>
            </w:rPr>
          </w:rPrChange>
        </w:rPr>
        <w:instrText xml:space="preserve"> with slow drought</w:instrText>
      </w:r>
      <w:r w:rsidR="00FF6231">
        <w:rPr>
          <w:rFonts w:cs="Times New Roman"/>
        </w:rPr>
        <w:instrText xml:space="preserve"> development, but lagged the USDM and other drought indicators when conditions were changing rapidly. Comparison to the crop condition datasets revealed that soybean conditions were most similar to ESI anomalies computed over short time periods (2-4. wk), whereas corn conditions were more closely related to longer-range (8-12. wk) ESI anomalies. Crop yield departures were consistent with the drought severity depicted by the ESI and to a lesser extent by the NLDAS and VegDRI datasets.", "author" : [ { "dropping-particle" : "", "family" : "Otkin", "given" : "J.A.", "non-dropping-particle" : "", "parse-names" : false, "suffix" : "" }, { "dropping-particle" : "", "family" : "Anderson", "given" : "M.C.", "non-dropping-particle" : "", "parse-names" : false, "suffix" : "" }, { "dropping-particle" : "", "family" : "Hain", "given" : "C.", "non-dropping-particle" : "", "parse-names" : false, "suffix" : "" }, { "dropping-particle" : "", "family" : "Svoboda", "given" : "M.", "non-dropping-particle" : "", "parse-names" : false, "suffix" : "" }, { "dropping-particle" : "", "family" : "Johnson", "given" : "D.", "non-dropping-particle" : "", "parse-names" : false, "suffix" : "" }, { "dropping-particle" : "", "family" : "Mueller", "given" : "R.", "non-dropping-particle" : "", "parse-names" : false, "suffix" : "" }, { "dropping-particle" : "", "family" : "Tadesse", "given" : "T.", "non-dropping-particle" : "", "parse-names" : false, "suffix" : "" }, { "dropping-particle" : "", "family" : "Wardlow", "given" : "B.", "non-dropping-particle" : "", "parse-names" : false, "suffix" : "" }, { "dropping-particle" : "", "family" : "Brown", "given" : "J.", "non-dropping-particle" : "", "parse-names" : false, "suffix" : "" } ], "container-title" : "Agricultural and Forest Meteorology", "id" : "ITEM-1", "issued" : { "date-parts" : [ [ "2016" ] ] }, "page" : "230-242", "title" : "Assessing the evolution of soil moisture and vegetation conditions during the 2012 United States flash drought", "translator" : [ { "dropping-particle" : "", "family" : "S1297", "given" : "", "non-dropping-particle" : "", "parse-names" : false, "suffix" : "" } ], "type" : "article-journal", "volume" : "218-219" }, "uris" : [ "http://www.mendeley.com/documents/?uuid=2d86807d-652a-4e94-a628-fcb724263fe2" ] }, { "id" : "ITEM-2", "itemData" : { "DOI" : "10.1175/BAMS-D-17-0149.1", "abstract" : "A review and assessment of the challenges imposed by rapid-onset droughts in the United States is presented. It is recommended that the climate features referred to as 'flash droughts' in the scientific literature be identified based on how rapidly they intensify. These events demonstrate the suddenness with which extreme drought conditions can develop and the high impact that they have on the economy and local ecosystems. Researhers provide an overview of recent research on flash droughts and then present a proposed definition for 'flash drought' and a checklist that can be used to track its development. They discuss the importance of drought monitoring tools and forecasting methods that can quickly capture flash drought onset and predict its evolution over subseasonal time scales.", "author" : [ { "dropping-particle" : "", "family" : "Otkin", "given" : "J.A.", "non-dropping-particle" : "", "parse-names" : false, "suffix" : "" }, { "dropping-particle" : "", "family" : "Svoboda", "given" : "M.", "non-dropping-particle" : "", "parse-names" : false, "suffix" : "" }, { "dropping-particle" : "", "family" : "Hunt", "given" : "E.D.", "non-dropping-particle" : "", "parse-names" : false, "suffix" : "" }, { "dropping-particle" : "", "family" : "Ford", "given" : "T.W.", "non-dropping-particle" : "", "parse-names" : false, "suffix" : "" }, { "dropping-particle" : "", "family" : "Anderson", "given" : "M.C.", "non-dropping-particle" : "", "parse-names" : false, "suffix" : "" }, { "dropping-particle" : "", "family" : "Hain", "given" : "C.", "non-dropping-particle" : "", "parse-names" : false, "suffix" : "" }, { "dropping-particle" : "", "family" : "Basara", "given" : "J.B.", "non-dropping-particle" : "", "parse-names" : false, "suffix" : "" } ], "container-title" : "Bulletin of the American Meteorological Society", "id" : "ITEM-2", "issue" : "5", "issued" : { "date-parts" : [ [ "2018" ] ] }, "page" : "911-919", "title" : "Flash droughts: A review and assessment of the challenges imposed by rapid-onset droughts in the United States", "translator" : [ { "dropping-particle" : "", "family" : "S1298", "given" : "", "non-dropping-particle" : "", "parse-names" : false, "suffix" : "" } ], "type" : "article-journal", "volume" : "99" }, "uris" : [ "http://www.mendeley.com/documents/?uuid=136534fc-329f-40a3-8649-31fe3466e7c3" ] }, { "id" : "ITEM-3", "itemData" : { "DOI" : "10.1038/s41558-020-0709-0", "ISSN" : "17586798", "abstract" : "Flash droughts are a recently recognized type of extreme event distinguished by sudden onset and rapid intensification of drought conditions with severe impacts. They unfold on subseasonal-to-seasonal timescales (weeks to months), presenting a new challenge for the surge of interest in improving subseasonal-to-seasonal prediction. Here we discuss existing prediction capability for flash droughts and what is needed to establish their predictability. We place them in the context of synoptic to centennial phenomena, consider how they could be incorporated into early warning systems and risk management, and propose two definitions. The growing awareness that flash droughts involve particular processes and severe impacts, and probably a climate change dimension, makes them a compelling frontier for research, monitoring and prediction.", "author" : [ { "dropping-particle" : "", "family" : "Pendergrass", "given" : "Angeline G.", "non-dropping-particle" : "", "parse-names" : false, "suffix" : "" }, { "dropping-particle" : "", "family" : "Meehl", "given" : "Gerald A.", "non-dropping-particle" : "", "parse-names" : false, "suffix" : "" }, { "dropping-particle" : "", "family" : "Pulwarty", "given" : "Roger", "non-dropping-particle" : "", "parse-names" : false, "suffix" : "" }, { "dropping-particle" : "", "family" : "Hobbins", "given" : "Mike", "non-dropping-particle" : "", "parse-names" : false, "suffix" : "" }, { "dropping-particle" : "", "family" : "Hoell", "given" : "Andrew", "non-dropping-particle" : "", "parse-names" : false, "suffix" : "" }, { "dropping-particle" : "", "family" : "AghaKouchak", "given" : "Amir", "non-dropping-particle" : "", "parse-names" : false, "suffix" : "" }, { "dropping-particle" : "", "family" : "Bonfils", "given" : "C\u00e9line J.W.", "non-dropping-particle" : "", "parse-names" : false, "suffix" : "" }, { "dropping-particle" : "", "family" : "Gallant", "given" : "Ailie J.E.", "non-dropping-particle" : "", "parse-names" : false, "suffix" : "" }, { "dropping-particle" : "", "family" : "Hoerling", "given" : "Martin", "non-dropping-particle" : "", "parse-names" : false, "suffix" : "" }, { "dropping-particle" : "", "family" : "Hoffmann", "given" : "David", "non-dropping-particle" : "", "parse-names" : false, "suffix" : "" }, { "dropping-particle" : "", "family" : "Kaatz", "given" : "Laurna", "non-dropping-particle" : "", "parse-names" : false, "suffix" : "" }, { "dropping-particle" : "", "family" : "Lehner", "given" : "Flavio", "non-dropping-particle" : "", "parse-names" : false, "suffix" : "" }, { "dropping-particle" : "", "family" : "Llewellyn", "given" : "Dagmar", "non-dropping-particle" : "", "parse-names" : false, "suffix" : "" }, { "dropping-particle" : "", "family" : "Mote", "given" : "Philip", "non-dropping-particle" : "", "parse-names" : false, "suffix" : "" }, { "dropping-particle" : "", "family" : "Neale", "given" : "Richard B.", "non-dropping-particle" : "", "parse-names" : false, "suffix" : "" }, { "dropping-particle" : "", "family" : "Overpeck", "given" : "Jonathan T.", "non-dropping-particle" : "", "parse-names" : false, "suffix" : "" }, { "dropping-particle" : "", "family" : "Sheffield", "given" : "Amanda", "non-dropping-particle" : "", "parse-names" : false, "suffix" : "" }, { "dropping-particle" : "", "family" : "Stahl", "given" : "Kerstin", "non-dropping-particle" : "", "parse-names" : false, "suffix" : "" }, { "dropping-particle" : "", "family" : "Svoboda", "given" : "Mark", "non-dropping-particle" : "", "parse-names" : false, "suffix" : "" }, { "dropping-particle" : "", "family" : "Wheeler", "given" : "Matthew C.", "non-dropping-particle" : "", "parse-names" : false, "suffix" : "" }, { "dropping-particle" : "", "family" : "Wood", "given" : "Andrew W.", "non-dropping-particle" : "", "parse-names" : false, "suffix" : "" }, { "dropping-particle" : "", "family" : "Woodhouse", "given" : "Connie A.", "non-dropping-particle" : "", "parse-names" : false, "suffix" : "" } ], "container-title" : "Nature Climate Change", "id" : "ITEM-3", "issue" : "3", "issued" : { "date-parts" : [ [ "2020", "3" ] ] }, "page" : "191-199", "publisher" : "Nature Research", "title" : "Flash droughts present a new challenge for subseasonal-to-seasonal prediction", "translator" : [ { "dropping-particle" : "", "family" : "S2792", "given" : "", "non-dropping-particle" : "", "parse-names" : false, "suffix" : "" } ], "type" : "article", "volume" : "10" }, "uris" : [ "http://www.mendeley.com/documents/?uuid=b33a8afa-8190-4975-bd32-43bae18c7b1e" ] }, { "id" : "ITEM-4", "itemData" : { "DOI" : "10.1175/JCLI-D-19-0863.1", "author" : [ { "dropping-particle" : "", "family" : "DeAngelis", "given" : "Anthony M", "non-dropping-particle" : "", "parse-names" : false, "suffix" : "" }, { "dropping-particle" : "", "family" : "Wang", "given" : "Hailan", "non-dropping-particle" : "", "parse-names" : false, "suffix" : "" }, { "dropping-particle" : "", "family" : "Koster", "given" : "Randal D", "non-dropping-particle" : "", "parse-names" : false, "suffix" : "" }, { "dropping-particle" : "", "family" : "Schubert", "given" : "Siegfried D", "non-dropping-particle" : "", "parse-names" : false, "suffix" : </w:instrText>
      </w:r>
      <w:r w:rsidR="00FF6231" w:rsidRPr="006A2665">
        <w:rPr>
          <w:rFonts w:cs="Times New Roman"/>
          <w:lang w:val="en-GB"/>
        </w:rPr>
        <w:instrText>"" }, { "dropping-particle" : "", "family" : "Chang", "given" : "Yehui", "non-dropping-particle" : "", "parse-names" : false, "suffix" : "" }, { "dropping-particle" : "", "family" : "Marshak", "given" : "Jelena", "non-dropping-particle" : "", "parse-names" : false, "suffix" : "" } ], "container-title" : "Journal of Climate", "id" : "ITEM-4", "issue" : "14", "issued" : { "date-parts" : [ [ "2020" ] ] }, "language" : "English", "page" : "6229-6253", "publisher" : "American Meteorological Society", "publisher-place" : "Boston MA, USA", "title" : "Prediction Skill of the 2012 U.S. Great Plains Flash Drought in Subseasonal Experiment (SubX) Models", "translator" : [ { "dropping-particle" : "", "family" : "S3526", "given" : "", "non-dropping-particle" : "", "parse-names" : false, "suffix" : "" } ], "type" : "article-journal", "volume" : "33" }, "uris" : [ "http://www.mendeley.com/documents/?uuid=5291d030-c9cd-4808-9145-c8e710689772", "http://www.mendeley.com/documents/?uuid=a1649767-19d7-41fa-91dd-950618774b9f" ] } ], "mendeley" : { "formattedCitation" : "(Otkin et al., 2016, 2018; DeAngelis et al., 2020; Pendergrass et al., 2020)", "plainTextFormattedCitation" : "(Otkin et al., 2016, 2018; DeAngelis et al., 2020; Pendergrass et al., 2020)", "previouslyFormattedCitation" : "(Otkin et al., 2016, 2018; DeAngelis et al., 2020; Pendergrass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tkin et al., 2016, 2018; DeAngelis et al., 2020; Pendergrass et al., 2020)</w:t>
      </w:r>
      <w:r w:rsidRPr="00D424AA">
        <w:rPr>
          <w:rFonts w:cs="Times New Roman"/>
          <w:lang w:val="en-GB"/>
        </w:rPr>
        <w:fldChar w:fldCharType="end"/>
      </w:r>
      <w:r w:rsidRPr="00841A35">
        <w:rPr>
          <w:rFonts w:cs="Times New Roman"/>
          <w:lang w:val="en-GB"/>
        </w:rPr>
        <w:t xml:space="preserve">. If soil moisture becomes limited, ET is reduced, which on one hand may decrease the rate of soil drying, but on the other hand can lead to further atmospheric dryness through various feedback loops </w:t>
      </w:r>
      <w:commentRangeStart w:id="2074"/>
      <w:r w:rsidRPr="00D424AA">
        <w:rPr>
          <w:rFonts w:cs="Times New Roman"/>
          <w:lang w:val="en-GB"/>
        </w:rPr>
        <w:fldChar w:fldCharType="begin" w:fldLock="1"/>
      </w:r>
      <w:r w:rsidR="0012753B">
        <w:rPr>
          <w:rFonts w:cs="Times New Roman"/>
          <w:lang w:val="en-GB"/>
        </w:rPr>
        <w:instrText>ADDIN CSL_CITATION { "citationItems" : [ { "id" : "ITEM-1", "itemData" : { "DOI" : "10.1038/ngeo2141", "ISBN" : "1752-0894", "ISSN" : "17520908", "abstract" : "\"The recent European mega-heatwaves of 2003 and 2010 broke\" \"temperature records across Europe1\u20135 . Although events of this magnitude were unprecedented from a historical perspective, they are expected to become common by the end of the century6,7 . However, our understanding of extreme heatwave events is limited and their representation in climate models remains imperfect8 . Here we investigate the physical processes underlying recent mega-heatwaves using satellite and balloon measurements of land and atmospheric conditions from the summers of 2003 in France and 2010 in Russia, in combination with a soil\u2013water\u2013atmosphere model. We find that, in both events, persistent atmospheric pressure patterns induced land\u2013atmosphere feedbacks that led to extreme temperatures. During daytime, heat was supplied by large-scale horizontal advection, warming of an increasingly desiccated land surface and enhanced entrainment of warm air into the atmospheric boundary layer. Overnight, the heat generated during the day was preserved in an anomalous kilometres-deep atmospheric layer located several hundred metres above the surface, available to re-enter the atmospheric boundary layer during the next diurnal cycle. This resulted in a progressive accumulation of heat over several days, which enhanced soil desiccation and led to further escalation in air temperatures. Our findings suggest that the extreme temperatures in mega-heatwaves can be explained by the combined multi-day memory of the land surface and the atmospheric boundary layer.\"", "author" : [ { "dropping-particle" : "", "family" : "Miralles", "given" : "Diego G.", "non-dropping-particle" : "", "parse-names" : false, "suffix" : "" }, { "dropping-particle" : "", "family" : "Teuling", "given" : "Adriaan J.", "non-dropping-particle" : "", "parse-names" : false, "suffix" : "" }, { "dropping-particle" : "", "family" : "Heerwaarden", "given" : "Chiel C.", "non-dropping-particle" : "Van", "parse-names" : false, "suffix" : "" }, { "dropping-particle" : "", "family" : "Arellano", "given" : "Jordi Vil\u00e0 Guerau", "non-dropping-particle" : "De", "parse-names" : false, "suffix" : "" } ], "container-title" : "Nature Geoscience", "id" : "ITEM-1", "issue" : "5", "issued" : { "date-parts" : [ [ "2014" ] ] }, "page" : "345-349", "title" : "Mega-heatwave temperatures due to combined soil desiccation and atmospheric heat accumulation", "translator" : [ { "dropping-particle" : "", "family" : "S864", "given" : "", "non-dropping-particle" : "", "parse-names" : false, "suffix" : "" } ], "type" : "article-journal", "volume" : "7" }, "uris" : [ "http://www.mendeley.com/documents/?uuid=38c8ce2e-0902-46d8-a389-e25fddc2cde1" ] }, { "id" : "ITEM-2", "itemData" : { "DOI" : "10.1016/j.earscirev.2010.02.004", "abstract" : "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u00a9 2010 Elsevier B.V.", "author" : [ { "dropping-particle" : "", "family" : "Seneviratne", "given" : "S.I.", "non-dropping-particle" : "", "parse-names" : false, "suffix" : "" }, { "dropping-particle" : "", "family" : "Corti", "given" : "T.", "non-dropping-particle" : "", "parse-names" : false, "suffix" : "" }, { "dropping-particle" : "", "family" : "Davin", "given" : "E.L.", "non-dropping-particle" : "", "parse-names" : false, "suffix" : "" }, { "dropping-particle" : "", "family" : "Hirschi", "given" : "M.", "non-dropping-particle" : "", "parse-names" : false, "suffix" : "" }, { "dropping-particle" : "", "family" : "Jaeger", "given" : "E.B.", "non-dropping-particle" : "", "parse-names" : false, "suffix" : "" }, { "dropping-particle" : "", "family" : "Lehner", "given" : "I.", "non-dropping-particle" : "", "parse-names" : false, "suffix" : "" }, { "dropping-particle" : "", "family" : "Orlowsky", "given" : "B.", "non-dropping-particle" : "", "parse-names" : false, "suffix" : "" }, { "dropping-particle" : "", "family" : "Teuling", "given" : "A.J.", "non-dropping-particle" : "", "parse-names" : false, "suffix" : "" } ], "container-title" : "Earth-Science Reviews", "id" : "ITEM-2", "issue" : "3-4", "issued" : { "date-parts" : [ [ "2010" ] ] }, "page" : "125-161", "title" : "Investigating soil moisture-climate interactions in a changing climate: A review", "translator" : [ { "dropping-particle" : "", "family" : "S1020", "given" : "", "non-dropping-particle" : "", "parse-names" : false, "suffix" : "" } ], "type" : "article-journal", "volume" : "99" }, "uris" : [ "http://www.mendeley.com/documents/?uuid=e5a8b82f-e37c-4afe-a49d-66fea8da6682" ] }, { "id" : "ITEM-3", "itemData" : { "DOI" : "10.5194/esd-9-1107-2018", "ISSN" : "2190-4987", "abstract" : "Abstract. The frequency and intensity of climate extremes is expected to increase in many regions due to anthropogenic climate change. In central Europe extreme temperatures are projected to change more strongly than global mean temperatures, and soil moisture\u2013temperature feedbacks significantly contribute to this regional amplification. Because of their strong societal, ecological and economic impacts, robust projections of temperature extremes are needed. Unfortunately, in current model projections, temperature extremes in central Europe are prone to large uncertainties. In order to understand and potentially reduce the uncertainties of extreme temperature projections in Europe, we analyze global climate models from the CMIP5 (Coupled Model Intercomparison Project Phase 5) ensemble for the business-as-usual high-emission scenario (RCP8.5). We find a divergent behavior in long-term projections of summer precipitation until the end of the 21st century, resulting in a trimodal distribution of precipitation (wet, dry and very dry). All model groups show distinct characteristics for the summer latent heat flux, top soil moisture and temperatures on the hottest day of the year (TXx), whereas for net radiation and large-scale circulation no clear trimodal behavior is detectable. This suggests that different land\u2013atmosphere coupling strengths may be able to explain the uncertainties in temperature extremes. Constraining the full model ensemble with observed present-day correlations between summer precipitation and TXx excludes most of the very dry and dry models. In particular, the very dry models tend to overestimate the negative coupling between precipitation and TXx, resulting in a warming that is too strong. This is particularly relevant for global warming levels above 2\u00b0C. For the first time, this analysis allows for the substantial reduction of uncertainties in the projected changes of TXx in global climate models. Our results suggest that long-term temperature changes in TXx in central Europe are about 20% lower than those projected by the multi-model median of the full ensemble. In addition, mean summer precipitation is found to be more likely to stay close to present-day levels. These results are highly relevant for improving estimates of regional climate-change impacts including heat stress, water supply and crop failure for central Europe.", "author" : [ { "dropping-particle" : "", "family" : "Vogel", "given" : "Martha M.", "non-dropping-particle" : "", "parse-names" : false, "suffix" : "" }, { "dropping-particle" : "", "family" : "Zscheischler", "given" : "Jakob", "non-dropping-particle" : "", "parse-names" : false, "suffix" : "" }, { "dropping-particle" : "", "family" : "Seneviratne", "given" : "Sonia I.", "non-dropping-particle" : "", "parse-names" : false, "suffix" : "" } ], "container-title" : "Earth System Dynamics", "id" : "ITEM-3", "issue" : "3", "issued" : { "date-parts" : [ [ "2018", "8", "30" ] ] }, "page" : "1107-1125", "title" : "Varying soil moisture\u2013atmosphere feedbacks explain divergent temperature extremes and precipitation projections in central Europe", "translator" : [ { "dropping-particle" : "", "family" : "S2295", "given" : "", "non-dropping-particle" : "", "parse-names" : false, "suffix" : "" } ], "type" : "article-journal", "volume" : "9" }, "uris" : [ "http://www.mendeley.com/documents/?uuid=21716f5f-3184-42ab-922c-1a99349babbc" ] }, { "id" : "ITEM-4", "itemData" : { "DOI" : "10.1038/s41558-018-0154-5", "author" : [ { "dropping-particle" : "", "family" : "Teuling", "given" : "A.J.", "non-dropping-particle" : "", "parse-names" : false, "suffix" : "" } ], "container-title" : "Nature Climate Change", "id" : "ITEM-4", "issue" : "5", "issued" : { "date-parts" : [ [ "2018" ] ] }, "page" : "364-365", "title" : "A hot future for European droughts", "translator" : [ { "dropping-particle" : "", "family" : "S567", "given" : "", "non-dropping-particle" : "", "parse-names" : false, "suffix" : "" } ], "type" : "article-journal", "volume" : "8" }, "uris" : [ "http://www.mendeley.com/documents/?uuid=f28d8231-4e3a-46c1-9d10-94337fe28699" ] }, { "id" : "ITEM-5", "itemData" : { "DOI" : "10.1111/nyas.13912", "ISSN" : "00778923", "author" : [ { "dropping-particle" : "", "family" : "Miralles", "given" : "Diego G", "non-dropping-particle" : "", "parse-names" : false, "suffix" : "" }, { "dropping-particle" : "", "family" : "Gentine", "given" : "Pierre", "non-dropping-particle" : "", "parse-names" : false, "suffix" : "" }, { "dropping-particle" : "", "family" : "Seneviratne", "given" : "Sonia I", "non-dropping-particle" : "", "parse-names" : false, "suffix" : "" }, { "dropping-particle" : "", "family" : "Teuling", "given" : "Adriaan J", "non-dropping-particle" : "", "parse-names" : false, "suffix" : "" } ], "container-title" : "Annals of the New York Academy of Sciences", "id" : "ITEM-5", "issue" : "1", "issued" : { "date-parts" : [ [ "2019", "1" ] ] }, "page" : "19-35", "publisher" : "New York Academy of Sciences", "publisher-place" : "New York, NY, USA", "title" : "Land-atmospheric feedbacks during droughts and heatwaves: state of the science and current challenges", "translator" : [ { "dropping-particle" : "", "family" : "S3163", "given" : "", "non-dropping-particle" : "", "parse-names" : false, "suffix" : "" } ], "type" : "article-journal", "volume" : "1436" }, "uris" : [ "http://www.mendeley.com/documents/?uuid=8a380d21-51b1-49c1-b5b0-3f346c4257ce" ] }, { "id" : "ITEM-6", "itemData" : { "DOI" : "10.1073/pnas.1904955116", "ISSN" : "0027-8424", "abstract" : "Compound extremes such as cooccurring soil drought (low soil moisture) and atmospheric aridity (high vapor pressure deficit) can be disastrous for natural and societal systems. Soil drought and atmospheric aridity are 2 main physiological stressors driving widespread vegetation mortality and reduced terrestrial carbon uptake. Here, we empirically demonstrate that strong negative coupling between soil moisture and vapor pressure deficit occurs globally, indicating high probability of cooccurring soil drought and atmospheric aridity. Using the Global Land Atmosphere Coupling Experiment (GLACE)-CMIP5 experiment, we further show that concurrent soil drought and atmospheric aridity are greatly exacerbated by land\u2013atmosphere feedbacks. The feedback of soil drought on the atmosphere is largely responsible for enabling atmospheric aridity extremes. In addition, the soil moisture\u2013precipitation feedback acts to amplify precipitation and soil moisture deficits in most regions. CMIP5 models further show that the frequency of concurrent soil drought and atmospheric aridity enhanced by land\u2013atmosphere feedbacks is projected to increase in the 21st century. Importantly, land\u2013atmosphere feedbacks will greatly increase the intensity of both soil drought and atmospheric aridity beyond that expected from changes in mean climate alone.", "author" : [ { "dropping-particle" : "", "family" : "Zhou", "given" : "Sha", "non-dropping-particle" : "", "parse-names" : false, "suffix" : "" }, { "dropping-particle" : "", "family" : "Williams", "given" : "A Park", "non-dropping-particle" : "", "parse-names" : false, "suffix" : "" }, { "dropping-particle" : "", "family" : "Berg", "given" : "Alexis M", "non-dropping-particle" : "", "parse-names" : false, "suffix" : "" }, { "dropping-particle" : "", "family" : "Cook", "given" : "Benjamin I", "non-dropping-particle" : "", "parse-names" : false, "suffix" : "" }, { "dropping-particle" : "", "family" : "Zhang", "given" : "Yao", "non-dropping-particle" : "", "parse-names" : false, "suffix" : "" }, { "dropping-particle" : "", "family" : "Hagemann", "given" : "Stefan", "non-dropping-particle" : "", "parse-names" : false, "suffix" : "" }, { "dropping-particle" : "", "family" : "Lorenz", "given" : "Ruth", "non-dropping-particle" : "", "parse-names" : false, "suffix" : "" }, { "dropping-particle" : "", "family" : "Seneviratne", "given" : "Sonia I", "non-dropping-particle" : "", "parse-names" : false, "suffix" : "" }, { "dropping-particle" : "", "family" : "Gentine", "given" : "Pierre", "non-dropping-particle" : "", "parse-names" : false, "suffix" : "" } ], "container-title" : "Proceedings of the National Academy of Sciences", "id" : "ITEM-6", "issue" : "38", "issued" : { "date-parts" : [ [ "2019", "9", "17" ] ] }, "page" : "18848-18853", "publisher" : "National Academy of Sciences", "title" : "Land\u2013atmosphere feedbacks exacerbate concurrent soil drought and atmospheric aridity", "translator" : [ { "dropping-particle" : "", "family" : "S2034", "given" : "", "non-dropping-particle" : "", "parse-names" : false, "suffix" : "" } ], "type" : "article-journal", "volume" : "116" }, "uris" : [ "http://www.mendeley.com/documents/?uuid=e9011e66-dd6b-4d7f-b05f-2ec2bee8fb40" ] }, { "id" : "ITEM-7", "itemData" : { "DOI" : "10.1038/s41467-020-18631-1", "ISSN" : "2041-1723",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7", "issue" : "1", "issued" : { "date-parts" : [ [ "2020", "12", "29" ] ] }, "page" : "4892", "title" : "Soil moisture dominates dryness stress on ecosystem production globally", "translator" : [ { "dropping-particle" : "", "family" : "S2595", "given" : "", "non-dropping-particle" : "", "parse-names" : false, "suffix" : "" } ], "type" : "article-journal", "volume" : "11" }, "uris" : [ "http://www.mendeley.com/documents/?uuid=4aa3ff1a-1118-47e2-9c1d-94e46f90d748" ] } ], "mendeley" : { "formattedCitation" : "(Seneviratne et al., 2010; Miralles et al., 2014a, 2019; Teuling, 2018; Vogel et al., 2018; Zhou et al., 2019b; Liu et al., 2020)", "manualFormatting" : "(Seneviratne et al., 2010; Miralles et al., 2014a, 2019; Teuling, 2018; Vogel et al., 2018; S. Zhou et al., 2019; Liu et al., 2020)", "plainTextFormattedCitation" : "(Seneviratne et al., 2010; Miralles et al., 2014a, 2019; Teuling, 2018; Vogel et al., 2018; Zhou et al., 2019b; Liu et al., 2020)", "previouslyFormattedCitation" : "(Seneviratne et al., 2010; Miralles et al., 2014a, 2019; Teuling, 2018; Vogel et al., 2018; Zhou et al., 2019b; Liu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 xml:space="preserve">(Seneviratne et al., 2010; Miralles et al., 2014a, 2019; Teuling, 2018; Vogel et al., 2018; </w:t>
      </w:r>
      <w:ins w:id="2075" w:author="Robin Matthews" w:date="2021-07-13T23:04:00Z">
        <w:r w:rsidR="00C2031C">
          <w:rPr>
            <w:rFonts w:cs="Times New Roman"/>
            <w:noProof/>
            <w:lang w:val="nb-NO"/>
          </w:rPr>
          <w:t xml:space="preserve">S. </w:t>
        </w:r>
      </w:ins>
      <w:r w:rsidR="00A26296">
        <w:rPr>
          <w:rFonts w:cs="Times New Roman"/>
          <w:noProof/>
          <w:lang w:val="nb-NO"/>
        </w:rPr>
        <w:t>Zhou et al., 2019</w:t>
      </w:r>
      <w:del w:id="2076" w:author="Robin Matthews" w:date="2021-07-13T23:04:00Z">
        <w:r w:rsidR="00A26296" w:rsidDel="00C2031C">
          <w:rPr>
            <w:rFonts w:cs="Times New Roman"/>
            <w:noProof/>
            <w:lang w:val="nb-NO"/>
          </w:rPr>
          <w:delText>b</w:delText>
        </w:r>
      </w:del>
      <w:r w:rsidR="00A26296">
        <w:rPr>
          <w:rFonts w:cs="Times New Roman"/>
          <w:noProof/>
          <w:lang w:val="nb-NO"/>
        </w:rPr>
        <w:t>; Liu et al., 2020)</w:t>
      </w:r>
      <w:r w:rsidRPr="00D424AA">
        <w:rPr>
          <w:rFonts w:cs="Times New Roman"/>
          <w:lang w:val="en-GB"/>
        </w:rPr>
        <w:fldChar w:fldCharType="end"/>
      </w:r>
      <w:commentRangeEnd w:id="2074"/>
      <w:r w:rsidR="00A26296">
        <w:rPr>
          <w:rStyle w:val="Marquedecommentaire"/>
        </w:rPr>
        <w:commentReference w:id="2074"/>
      </w:r>
      <w:r w:rsidRPr="00841A35">
        <w:rPr>
          <w:rFonts w:cs="Times New Roman"/>
          <w:lang w:val="nb-NO"/>
        </w:rPr>
        <w:t xml:space="preserve">. </w:t>
      </w:r>
      <w:r w:rsidRPr="00D424AA">
        <w:rPr>
          <w:rFonts w:cs="Times New Roman"/>
          <w:lang w:val="en-GB"/>
        </w:rPr>
        <w:t xml:space="preserve">The process is complex since vegetation cover plays a role in modulating albedo and in providing access to deeper stores of water (both in the soil and groundwater), and changes in land cover and in plant phenology may alter ET </w:t>
      </w:r>
      <w:r w:rsidRPr="00D424AA">
        <w:rPr>
          <w:rFonts w:cs="Times New Roman"/>
          <w:lang w:val="en-GB"/>
        </w:rPr>
        <w:fldChar w:fldCharType="begin" w:fldLock="1"/>
      </w:r>
      <w:r w:rsidR="007D2D56">
        <w:rPr>
          <w:rFonts w:cs="Times New Roman"/>
          <w:lang w:val="en-GB"/>
        </w:rPr>
        <w:instrText>ADDIN CSL_CITATION { "citationItems" : [ { "id" : "ITEM-1", "itemData" : { "DOI" : "10.1038/nclimate1690", "abstract" : "Floods and droughts cause perhaps the most human suffering of all climate-related events; a major goal is to understand how humans alter the incidence and severity of these events by changing the terrestrial water cycle. Here we use over 1,500 estimates of annual evapotranspiration and a database of global land-cover change to project alterations of global scale terrestrial evapotranspiration (TET) from current anthropogenic land-cover change. Geographic modelling reveals that land-cover change reduces annual TET by approximately 3,500 km 3 yr -1 (5%) and that the largest changes in evapotranspiration are associated with wetlands and reservoirs. Land surface model simulations support these evapotranspiration changes, and project increased runoff (7.6%) as a result of land-cover changes. Next we create a synthesis of the major anthropogenic impacts on annual runoff and find that the net result is an increase in annual runoff, although this is uncertain. The results demonstrate that land-cover change alters annual global runoff to a similar or greater extent than other major drivers, affirming the important role of land-cover change in the Earth System. Last, we identify which major anthropogenic drivers to runoff change have a mean global change statistic that masks large regional increases and decreases: land-cover change, changes in meteorological forcing, and direct CO 2 effects on plants. \u00a9 2013 Macmillan Publishers Limited. All rights reserved.", "author" : [ { "dropping-particle" : "", "family" : "Sterling", "given" : "S.M.", "non-dropping-particle" : "", "parse-names" : false, "suffix" : "" }, { "dropping-particle" : "", "family" : "Ducharne", "given" : "A.", "non-dropping-particle" : "", "parse-names" : false, "suffix" : "" }, { "dropping-particle" : "", "family" : "Polcher", "given" : "J.", "non-dropping-particle" : "", "parse-names" : false, "suffix" : "" } ], "container-title" : "Nature Climate Change", "id" : "ITEM-1", "issue" : "4", "issued" : { "date-parts" : [ [ "2013" ] ] }, "page" : "385-390", "title" : "The impact of global land-cover change on the terrestrial water cycle", "translator" : [ { "dropping-particle" : "", "family" : "S529", "given" : "", "non-dropping-particle" : "", "parse-names" : false, "suffix" : "" } ], "type" : "article-journal", "volume" : "3" }, "uris" : [ "http://www.mendeley.com/documents/?uuid=219efd7b-e5df-4d3b-afcc-e5ddf4d98abd" ] }, { "id" : "ITEM-2", "itemData" : { "DOI" : "10.1007/s10712-015-9343-1", "abstract" : "\u00a9 2015, The Author(s). Quantification of spatially and temporally resolved water flows and water storage variations for all land areas of the globe is required to assess water resources, water scarcity and flood hazards, and to understand the Earth system. This quantification is done with the help of global hydrological models (GHMs). What are the challenges and prospects in the development and application of GHMs? Seven important challenges are presented. (1) Data scarcity makes quantification of human water use difficult even though significant progress has been achieved in the last decade. (2) Uncertainty of meteorological input data strongly affects model outputs. (3) The reaction of vegetation to changing climate and CO2concentrations is uncertain and not taken into account in most GHMs that serve to estimate climate change impacts. (4) Reasons for discrepant responses of GHMs to changing climate have yet to be identified. (5) More accurate estimates of monthly time series of water availability and use are needed to provide good indicators of water scarcity. (6) Integration of gradient-based groundwater modelling into GHMs is necessary for a better simulation of groundwater\u2013surface water interactions and capillary rise. (7) Detection and attribution of human interference with freshwater systems by using GHMs are constrained by data of insufficient quality but also GHM uncertainty itself. Regarding prospects for progress, we propose to decrease the uncertainty of GHM output by making better use of in situ and remotely sensed observations of output variables such as river discharge or total water storage variations by multi-criteria validation, calibration or data assimilation. Finally, we present an initiative that works towards the vision of hyperresolution global hydrological modelling where GHM outputs would be provided at a 1-km resolution with reasonable accuracy.", "author" : [ { "dropping-particle" : "", "family" : "D\u00f6ll", "given" : "P.", "non-dropping-particle" : "", "parse-names" : false, "suffix" : "" }, { "dropping-particle" : "", "family" : "Douville", "given" : "H.", "non-dropping-particle" : "", "parse-names" : false, "suffix" : "" }, { "dropping-particle" : "", "family" : "G\u00fcntner", "given" : "A.", "non-dropping-particle" : "", "parse-names" : false, "suffix" : "" }, { "dropping-particle" : "", "family" : "M\u00fcller Schmied", "given" : "H.", "non-dropping-particle" : "", "parse-names" : false, "suffix" : "" }, { "dropping-particle" : "", "family" : "Wada", "given" : "Y.", "non-dropping-particle" : "", "parse-names" : false, "suffix" : "" } ], "container-title" : "Surveys in Geophysics", "id" : "ITEM-2", "issue" : "2", "issued" : { "date-parts" : [ [ "2016" ] ] }, "page" : "195-221", "title" : "Modelling Freshwater Resources at the Global Scale: Challenges and Prospects", "translator" : [ { "dropping-particle" : "", "family" : "S941", "given" : "", "non-dropping-particle" : "", "parse-names" : false, "suffix" : "" } ], "type" : "article-journal", "volume" : "37" }, "uris" : [ "http://www.mendeley.com/documents/?uuid=bf56b72d-738c-42e1-9e51-d187e0482dba" ] }, { "id" : "ITEM-3", "itemData" : { "DOI" : "10.1126/science.1260510", "abstract" : "Increased catchment erosion and nutrient loading are commonly recognized impacts of deforestation on global wetlands. In contrast, an increase in water availability in deforested catchments is well known in modern studies but is rarely considered when evaluating past human impacts. We used a Budyko water balance approach, a meta-analysis of global wetland response to deforestation, and paleoecological studies from Australasia to explore this issue. After complete deforestation, we demonstrated that water available to wetlands increases by up to 15% of annual precipitation. This can convert ephemeral swamps to permanent lakes or even create new wetlands. This effect is globally significant, with 9 to 12% of wetlands affected, including 20 to 40% of Ramsar wetlands, but is widely unrecognized because human impact studies rarely test for it. This research was part of an Australian Research Council Discovery Project (DP 110103081) and was also partly supported by the Australian Institute for Nuclear Science and Engineering (grants ALNGRA11068 and ALNGRA12071). The database used for the meta-analysis of Holocene records of catchment deforestation and wetland change can be downloaded from the Dryad Digital Repository at http://dx.doi.org/10.5061/dryad.m62gj.", "author" : [ { "dropping-particle" : "", "family" : "Woodward", "given" : "C.", "non-dropping-particle" : "", "parse-names" : false, "suffix" : "" }, { "dropping-particle" : "", "family" : "Shulmeister", "given" : "J.", "non-dropping-particle" : "", "parse-names" : false, "suffix" : "" }, { "dropping-particle" : "", "family" : "Larsen", "given" : "J.", "non-dropping-particle" : "", "parse-names" : false, "suffix" : "" }, { "dropping-particle" : "", "family" : "Jacobsen", "given" : "G.E.", "non-dropping-particle" : "", "parse-names" : false, "suffix" : "" }, { "dropping-particle" : "", "family" : "Zawadzki", "given" : "A.", "non-dropping-particle" : "", "parse-names" : false, "suffix" : "" } ], "container-title" : "Science", "id" : "ITEM-3", "issue" : "6211", "issued" : { "date-parts" : [ [ "2014" ] ] }, "page" : "844-847", "title" : "The hydrological legacy of deforestation on global wetlands", "translator" : [ { "dropping-particle" : "", "family" : "S940", "given" : "", "non-dropping-particle" : "", "parse-names" : false, "suffix" : "" } ], "type" : "article-journal", "volume" : "346" }, "uris" : [ "http://www.mendeley.com/documents/?uuid=89973dc0-e4f2-4dc4-bc1c-860e0ee72aa8" ] }, { "id" : "ITEM-4", "itemData" : { "DOI" : "10.1002/2017GL072759", "ISSN" : "00948276", "abstract" : "\u00a92017. American Geophysical Union. All Rights Reserved. Changes in the hydrological cycle have a significant impact in water limited environments. Globally, some of these regions are experiencing declining precipitation yet are simultaneously becoming greener, partly due to vegetation feedbacks associated with increasing atmospheric CO2concentrations. Reduced precipitation together with increasing rates of actual evapotranspiration diminishes streamflow, especially base flow, a critical freshwater dry-season resource. Here we assess recent changes in base flow in Australia from 1981\u20132013 and 1950\u20132013 and separate the contribution of precipitation, potential evapotranspiration, and other factors on base flow trends. Our findings reveal that these other factors influencing the base flow trends are best explained by an increase in photosynthetic activity. These results provide the first robust observational evidence that increasing atmospheric CO2and its associated vegetation feedbacks are reducing base flow in addition to other climatic impacts. These findings have broad implications for water resource management, especially in the world's water limited regions.", "author" : [ { "dropping-particle" : "", "family" : "Trancoso", "given" : "Ralph", "non-dropping-particle" : "", "parse-names" : false, "suffix" : "" }, { "dropping-particle" : "", "family" : "Larsen", "given" : "Joshua R.", "non-dropping-particle" : "", "parse-names" : false, "suffix" : "" }, { "dropping-particle" : "", "family" : "McVicar", "given" : "Tim R.", "non-dropping-particle" : "", "parse-names" : false, "suffix" : "" }, { "dropping-particle" : "", "family" : "Phinn", "given" : "Stuart R.", "non-dropping-particle" : "", "parse-names" : false, "suffix" : "" }, { "dropping-particle" : "", "family" : "McAlpine", "given" : "Clive A.", "non-dropping-particle" : "", "parse-names" : false, "suffix" : "" } ], "container-title" : "Geophysical Research Letters", "id" : "ITEM-4", "issue" : "5", "issued" : { "date-parts" : [ [ "2017" ] ] }, "page" : "2310-2318", "title" : "CO2-vegetation feedbacks and other climate changes implicated in reducing base flow", "translator" : [ { "dropping-particle" : "", "family" : "S1574", "given" : "", "non-dropping-particle" : "", "parse-names" : false, "suffix" : "" } ], "type" : "article-journal", "volume" : "44" }, "uris" : [ "http://www.mendeley.com/documents/?uuid=42ca41c9-09d2-4c01-a21f-1b635f42ec28" ] }, { "id" : "ITEM-5", "itemData" : { "DOI" : "10.1038/nclimate2614", "author" : [ { "dropping-particle" : "", "family" : "Frank", "given" : "D C", "non-dropping-particle" : "", "parse-names" : false, "suffix" : "" }, { "dropping-particle" : "", "family" : "Poulter", "given" : "B", "non-dropping-particle" : "", "parse-names" : false, "suffix" : "" }, { "dropping-particle" : "", "family" : "Saurer", "given" : "M", "non-dropping-particle" : "", "parse-names" : false, "suffix" : "" }, { "dropping-particle" : "", "family" : "Esper", "given" : "J", "non-dropping-particle" : "", "parse-names" : false, "suffix" : "" }, { "dropping-particle" : "", "family" : "Huntingford", "given" : "C", "non-dropping-particle" : "", "parse-names" : false, "suffix" : "" }, { "dropping-particle" : "", "family" : "Helle", "given" : "G", "non-dropping-particle" : "", "parse-names" : false, "suffix" : "" }, { "dropping-particle" : "", "family" : "Treydte", "given" : "K", "non-dropping-particle" : "", "parse-names" : false, "suffix" : "" }, { "dropping-particle" : "", "family" : "Zimmermann", "given" : "N E", "non-dropping-particle" : "", "parse-names" : false, "suffix" : "" }, { "dropping-particle" : "", "family" : "Schleser", "given" : "G H", "non-dropping-particle" : "", "parse-names" : false, "suffix" : "" }, { "dropping-particle" : "", "family" : "Ahlstr\u00f6m", "given" : "A", "non-dropping-particle" : "", "parse-names" : false, "suffix" : "" }, { "dropping-particle" : "", "family" : "Ciais", "given" : "P", "non-dropping-particle" : "", "parse-names" : false, "suffix" : "" }, { "dropping-particle" : "", "family" : "Friedlingstein", "given" : "P", "non-dropping-particle" : "", "parse-names" : false, "suffix" : "" }, { "dropping-particle" : "", "family" : "Levis", "given" : "S", "non-dropping-particle" : "", "parse-names" : false, "suffix" : "" }, { "dropping-particle" : "", "family" : "Lomas", "given" : "M", "non-dropping-particle" : "", "parse-names" : false, "suffix" : "" }, { "dropping-particle" : "", "family" : "Sitch", "given" : "S", "non-dropping-particle" : "", "parse-names" : false, "suffix" : "" }, { "dropping-particle" : "", "family" : "Viovy", "given" : "N", "non-dropping-particle" : "", "parse-names" : false, "suffix" : "" }, { "dropping-particle" : "", "family" : "Andreu-Hayles", "given" : "L", "non-dropping-particle" : "", "parse-names" : false, "suffix" : "" }, { "dropping-particle" : "", "family" : "Bednarz", "given" : "Z", "non-dropping-particle" : "", "parse-names" : false, "suffix" : "" }, { "dropping-particle" : "", "family" : "Berninger", "given" : "F", "non-dropping-particle" : "", "parse-names" : false, "suffix" : "" }, { "dropping-particle" : "", "family" : "Boettger", "given" : "T", "non-dropping-particle" : "", "parse-names" : false, "suffix" : "" }, { "dropping-particle" : "", "family" : "D'alessandro", "given" : "C M", "non-dropping-particle" : "", "parse-names" : false, "suffix" : "" }, { "dropping-particle" : "", "family" : "Daux", "given" : "V", "non-dropping-particle" : "", "parse-names" : false, "suffix" : "" }, { "dropping-particle" : "", "family" : "Filot", "given" : "M", "non-dropping-particle" : "", "parse-names" : false, "suffix" : "" }, { "dropping-particle" : "", "family" : "Grabner", "given" : "M", "non-dropping-particle" : "", "parse-names" : false, "suffix" : "" }, { "dropping-particle" : "", "family" : "Gutierrez", "given" : "E", "non-dropping-particle" : "", "parse-names" : false, "suffix" : "" }, { "dropping-particle" : "", "family" : "Haupt", "given" : "M", "non-dropping-particle" : "", "parse-names" : false, "suffix" : "" }, { "dropping-particle" : "", "family" : "Hilasvuori", "given" : "E", "non-dropping-particle" : "", "parse-names" : false, "suffix" : "" }, { "dropping-particle" : "", "family" : "Jungner", "given" : "H", "non-dropping-particle" : "", "parse-names" : false, "suffix" : "" }, { "dropping-particle" : "", "family" : "Kalela-Brundin", "given" : "M", "non-dropping-particle" : "", "parse-names" : false, "suffix" : "" }, { "dropping-particle" : "", "family" : "Krapiec", "given" : "M", "non-dropping-particle" : "", "parse-names" : false, "suffix" : "" }, { "dropping-particle" : "", "family" : "Leuenberger", "given" : "M", "non-dropping-particle" : "", "parse-names" : false, "suffix" : "" }, { "dropping-particle" : "", "family" : "Loader", "given" : "N J", "non-dropping-particle" : "", "parse-names" : false, "suffix" : "" }, { "dropping-particle" : "", "family" : "Marah", "given" : "H", "non-dropping-particle" : "", "parse-names" : false, "suffix" : "" }, { "dropping-particle" : "", "family" : "Masson-Delmotte", "given" : "V", "non-dropping-particle" : "", "parse-names" : false, "suffix" : "" }, { "dropping-particle" : "", "family" : "Pazdur", "given" : "A", "non-dropping-particle" : "", "parse-names" : false, "suffix" : "" }, { "dropping-particle" : "", "family" : "Pawelczyk", "given" : "S", "non-dropping-particle" : "", "parse-names" : false, "suffix" : "" }, { "dropping-particle" : "", "family" : "Pierre", "given" : "M", "non-dropping-particle" : "", "parse-names" : false, "suffix" : "" }, { "dropping-particle" : "", "family" : "Planells", "given" : "O", "non-dropping-particle" : "", "parse-names" : false, "suffix" : "" }, { "dropping-particle" : "", "family" : "Pukiene", "given" : "R", "non-dropping-particle" : "", "parse-names" : false, "suffix" : "" }, { "dropping-particle" : "", "family" : "Reynolds-Henne", "given" : "C E", "non-dropping-particle" : "", "parse-names" : false, "suffix" : "" }, { "dropping-particle" : "", "family" : "Rinne", "given" : "K T", "non-dropping-particle" : "", "parse-names" : false, "suffix" : "" }, { "dropping-particle" : "", "family" : "Saracino", "given" : "A", "non-dropping-particle" : "", "parse-names" : false, "suffix" : "" }, { "dropping-particle" : "", "family" : "Sonninen", "given" : "E", "non-dropping-particle" : "", "parse-names" : false, "suffix" : "" }, { "dropping-particle" : "", "family" : "Stievenard", "given" : "M", "non-dropping-particle" : "", "parse-names" : false, "suffix" : "" }, { "dropping-particle" : "", "family" : "Switsur", "given" : "V R", "non-dropping-particle" : "", "parse-names" : false, "suffix" : "" }, { "dropping-particle" : "", "family" : "Szczepanek", "given" : "M", "non-dropping-particle" : "", "parse-names" : false, "suffix" : "" }, { "dropping-particle" : "", "family" : "Szychowska-Krapiec", "given" : "E", "non-dropping-particle" : "", "parse-names" : false, "suffix" : "" }, { "dropping-particle" : "", "family" : "Todaro", "given" : "L", "non-dropping-particle" : "", "parse-names" : false, "suffix" : "" }, { "dropping-particle" : "", "family" : "Waterhouse", "given" : "J S", "non-dropping-particle" : "", "parse-names" : false, "suffix" : "" }, { "dropping-particle" : "", "family" : "Weigl", "given" : "M", "non-dropping-particle" : "", "parse-names" : false, "suffix" : "" } ], "container-title" : "Nature Climate Change", "id" : "ITEM-5", "issue" : "6", "issued" : { "date-parts" : [ [ "2015" ] ] }, "page" : "579-583", "title" : "Water-use efficiency and transpiration across European forests during the Anthropocene", "translator" : [ { "dropping-particle" : "", "family" : "S1859", "given" : "", "non-dropping-particle" : "", "parse-names" : false, "suffix" : "" } ], "type" : "article-journal", "volume" : "5" }, "uris" : [ "http://www.mendeley.com/documents/?uuid=2775b61e-9da0-4899-af35-a7fe808f63b8" ] }, { "id" : "ITEM-6", "itemData" : { "DOI" : "10.1038/nclimate2831", "abstract" : "\u00a9 2015 Macmillan Publishers Limited. Global environmental change has implications for the spatial and temporal distribution of water resources, but quantifying its effects remains a challenge. The impact of vegetation responses to increasing atmospheric CO2concentrations on the hydrologic cycle is particularly poorly constrained. Here we combine remotely sensed normalized difference vegetation index (NDVI) data and long-term water-balance evapotranspiration (ET) measurements from 190 unimpaired river basins across Australia during 1982-2010 to show that the precipitation threshold for water limitation of vegetation cover has significantly declined during the past three decades, whereas sub-humid and semi-arid basins are not only greening but also consuming more water, leading to significant (24-28%) reductions in streamflow. In contrast, wet and arid basins show nonsignificant changes in NDVI and reductions in ET. These observations are consistent with expected effects of elevated CO2on vegetation. They suggest that projected future decreases in precipitation are likely to be compounded by increased vegetation water use, further reducing streamflow in water-stressed regions.", "author" : [ { "dropping-particle" : "", "family" : "Ukkola", "given" : "A.M.", "non-dropping-particle" : "", "parse-names" : false, "suffix" : "" }, { "dropping-particle" : "", "family" : "Prentice", "given" : "I.C.", "non-dropping-particle" : "", "parse-names" : false, "suffix" : "" }, { "dropping-particle" : "", "family" : "Keenan", "given" : "T.F.", "non-dropping-particle" : "", "parse-names" : false, "suffix" : "" }, { "dropping-particle" : "", "family" : "Dijk", "given" : "A.I.J.M.", "non-dropping-particle" : "Van", "parse-names" : false, "suffix" : "" }, { "dropping-particle" : "", "family" : "Viney", "given" : "N.R.", "non-dropping-particle" : "", "parse-names" : false, "suffix" : "" }, { "dropping-particle" : "", "family" : "Myneni", "given" : "R.B.", "non-dropping-particle" : "", "parse-names" : false, "suffix" : "" }, { "dropping-particle" : "", "family" : "Bi", "given" : "J.", "non-dropping-particle" : "", "parse-names" : false, "suffix" : "" } ], "container-title" : "Nature Climate Change", "id" : "ITEM-6", "issue" : "1", "issued" : { "date-parts" : [ [ "2016" ] ] }, "page" : "75-78", "title" : "Reduced streamflow in water-stressed climates consistent with CO2 effects on vegetation", "translator" : [ { "dropping-particle" : "", "family" : "S1733", "given" : "", "non-dropping-particle" : "", "parse-names" : false, "suffix" : "" } ], "type" : "article-journal", "volume" : "6" }, "uris" : [ "http://www.mendeley.com/documents/?uuid=37ce56f0-f881-4759-9ed6-519ac17ff952" ] }, { "id" : "ITEM-7", "itemData" : { "DOI" : "10.3390/w11112357", "ISSN" : "2073-4441", "abstract" : "The meteorological droughts in the climate transition zone of the Great Plains of the USA are projected to intensify, potentially leading to major shifts in water provisioning services in rangelands. To understand how meteorological drought interacts with vegetation to regulate runoff response, we collected precipitation, root zone soil moisture, and runoff data from experimental grassland and juniper (Juniperus virginiana L., redcedar) woodland watersheds for five years encompassing a drought year to pluvial year cycle. We contrasted the frequency distribution of precipitation intensities and applied wavelet analysis to reveal the coherence between precipitation and root zone soil moisture patterns. Compared with grassland, the root zone soil moisture in woodland had a narrower range, with the peak frequency skewed to a lower soil moisture content. The conversion of herbaceous vegetation to evergreen juniper woodland results in a delayed response of runoff to precipitation due to reduced antecedent soil moisture. The reduction of streamflow from the woodland watershed was greater in the normal and pluvial years than in the drought year. Thus, conversion from grassland to evergreen woody vegetation prolongs the impact of meteorological drought on soil moisture and streamflow. Restoring prairie that is heavily encroached by woody species may serve as an adaptive measure to mitigate the climate change impact on water resources and other ecosystem services provided by rangeland.", "author" : [ { "dropping-particle" : "", "family" : "Hao", "given" : "Yonghong", "non-dropping-particle" : "", "parse-names" : false, "suffix" : "" }, { "dropping-particle" : "", "family" : "Liu", "given" : "Qi", "non-dropping-particle" : "", "parse-names" : false, "suffix" : "" }, { "dropping-particle" : "", "family" : "Li", "given" : "Chongwei", "non-dropping-particle" : "", "parse-names" : false, "suffix" : "" }, { "dropping-particle" : "", "family" : "Kharel", "given" : "Gehendra", "non-dropping-particle" : "", "parse-names" : false, "suffix" : "" }, { "dropping-particle" : "", "family" : "An", "given" : "Lixing", "non-dropping-particle" : "", "parse-names" : false, "suffix" : "" }, { "dropping-particle" : "", "family" : "Stebler", "given" : "Elaine", "non-dropping-particle" : "", "parse-names" : false, "suffix" : "" }, { "dropping-particle" : "", "family" : "Zhong", "given" : "Yu", "non-dropping-particle" : "", "parse-names" : false, "suffix" : "" }, { "dropping-particle" : "", "family" : "Zou", "given" : "Chris B", "non-dropping-particle" : "", "parse-names" : false, "suffix" : "" } ], "container-title" : "Water", "id" : "ITEM-7", "issue" : "11", "issued" : { "date-parts" : [ [ "2019", "11", "10" ] ] }, "note" : "cited By 0", "page" : "2357", "title" : "Interactive Effect of Meteorological Drought and Vegetation Types on Root Zone Soil Moisture and Runoff in Rangeland Watersheds", "translator" : [ { "dropping-particle" : "", "family" : "S2680", "given" : "", "non-dropping-particle" : "", "parse-names" : false, "suffix" : "" } ], "type" : "article-journal", "volume" : "11" }, "uris" : [ "http://www.mendeley.com/documents/?uuid=e44f5ace-b275-4aa8-a8ff-61258f0bdc33" ] }, { "id" : "ITEM-8", "itemData" : { "DOI" : "10.1126/sciadv.aax0255", "abstract" : "Earlier vegetation greening under climate change raises evapotranspiration and thus lowers spring soil moisture, yet the extent and magnitude of this water deficit persistence into the following summer remain elusive. We provide observational evidence that increased foliage cover over the Northern Hemisphere, during 1982\u20132011, triggers an additional soil moisture deficit that is further carried over into summer. Climate model simulations independently support this and attribute the driving process to be larger increases in evapotranspiration than in precipitation. This extra soil drying is projected to amplify the frequency and intensity of summer heatwaves. Most feedbacks operate locally, except for a notable teleconnection where extra moisture transpired over Europe is transported to central Siberia. Model results illustrate that this teleconnection offsets Siberian soil moisture losses from local spring greening. Our results highlight that climate change adaptation planning must account for the extra summer water and heatwave stress inherited from warming-induced earlier greening.", "author" : [ { "dropping-particle" : "", "family" : "Lian", "given" : "Xu", "non-dropping-particle" : "", "parse-names" : false, "suffix" : "" }, { "dropping-particle" : "", "family" : "Piao", "given" : "Shilong", "non-dropping-particle" : "", "parse-names" : false, "suffix" : "" }, { "dropping-particle" : "", "family" : "Li", "given" : "Laurent Z X", "non-dropping-particle" : "", "parse-names" : false, "suffix" : "" }, { "dropping-particle" : "", "family" : "Li", "given" : "Yu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Cescatti", "given" : "Alessandro",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Buermann", "given" : "Wolfgang", "non-dropping-particle" : "", "parse-names" : false, "suffix" : "" }, { "dropping-particle" : "", "family" : "Chen", "given" : "Anping", "non-dropping-particle" : "", "parse-names" : false, "suffix" : "" }, { "dropping-particle" : "", "family" : "Li", "given" : "Xiangyi", "non-dropping-particle" : "", "parse-names" : false, "suffix" : "" }, { "dropping-particle" : "", "family" : "Myneni", "given" : "Ranga B", "non-dropping-particle" : "", "parse-names" : false, "suffix" : "" }, { "dropping-particle" : "", "family" : "Wang", "given" : "Xuhui", "non-dropping-particle" : "", "parse-names" : false, "suffix" : "" }, { "dropping-particle" : "", "family" : "Wang", "given" : "Yilong", "non-dropping-particle" : "", "parse-names" : false, "suffix" : "" }, { "dropping-particle" : "", "family" : "Yang", "given" : "Yuting", "non-dropping-particle" : "", "parse-names" : false, "suffix" : "" }, { "dropping-particle" : "", "family" : "Zeng", "given" : "Zhenzhong", "non-dropping-particle" : "", "parse-names" : false, "suffix" : "" }, { "dropping-particle" : "", "family" : "Zhang", "given" : "Yongqiang", "non-dropping-particle" : "", "parse-names" : false, "suffix" : "" }, { "dropping-particle" : "", "family" : "McVicar", "given" : "Tim R", "non-dropping-particle" : "", "parse-names" : false, "suffix" : "" } ], "container-title" : "Science Advances", "id" : "ITEM-8", "issue" : "1", "issued" : { "date-parts" : [ [ "2020", "1", "1" ] ] }, "page" : "eaax0255", "title" : "Summer soil drying exacerbated by earlier spring greening of northern vegetation", "translator" : [ { "dropping-particle" : "", "family" : "S2682", "given" : "", "non-dropping-particle" : "", "parse-names" : false, "suffix" : "" } ], "type" : "article-journal", "volume" : "6" }, "uris" : [ "http://www.mendeley.com/documents/?uuid=08a46c92-a9a5-4c7d-a8ba-9451f14a7a33" ] } ], "mendeley" : { "formattedCitation" : "(Sterling et al., 2013; Woodward et al., 2014; Frank et al., 2015; D\u00f6ll et al., 2016; Ukkola et al., 2016; Trancoso et al., 2017; Hao et al., 2019; Lian et al., 2020)", "plainTextFormattedCitation" : "(Sterling et al., 2013; Woodward et al., 2014; Frank et al., 2015; D\u00f6ll et al., 2016; Ukkola et al., 2016; Trancoso et al., 2017; Hao et al., 2019; Lian et al., 2020)", "previouslyFormattedCitation" : "(Sterling et al., 2013; Woodward et al., 2014; Frank et al., 2015; D\u00f6ll et al., 2016; Ukkola et al., 2016; Trancoso et al., 2017; Hao et al., 2019; Lia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Sterling et al., 2013; Woodward et al., 2014; Frank et al., 2015; Döll et al., 2016; Ukkola et al., 2016; Trancoso et al., 2017; Hao et al., 2019; Lian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Snow depth has strong and direct impacts on soil moisture in many systems </w:t>
      </w:r>
      <w:r w:rsidRPr="00D424AA">
        <w:rPr>
          <w:rFonts w:cs="Times New Roman"/>
          <w:lang w:val="en-GB"/>
        </w:rPr>
        <w:fldChar w:fldCharType="begin" w:fldLock="1"/>
      </w:r>
      <w:r w:rsidR="00FF6231">
        <w:rPr>
          <w:rFonts w:cs="Times New Roman"/>
          <w:lang w:val="en-GB"/>
        </w:rPr>
        <w:instrText>ADDIN CSL_CITATION { "citationItems" : [ { "id" : "ITEM-1", "itemData" : { "DOI" : "10.1126/science.aaz9600", "ISSN" : "0036-8075", "PMID" : "32299953", "abstract" : "Global warming has pushed what would have been a moderate drought in southwestern North America into megadrought territory. Williams et al. used a combination of hydrological modeling and tree-ring reconstructions of summer soil moisture to show that the period from 2000 to 2018 was the driest 19-year span since the late 1500s and the second driest since 800 CE (see the Perspective by Stahle). This appears to be just the beginning of a more extreme trend toward megadrought as global warming continues.Science, this issue p. 314; see also p. 238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textendash}2018 SWNA drought was the second driest 19-year period since 800 CE, exceeded only by a late-1500s megadrought. The megadrought-like trajectory of 2000{\\textendash}2018 soil moisture was driven by natural variability superimposed on drying due to anthropogenic warming. Anthropogenic trends in temperature, relative humidity, and precipitation estimated from 31 climate models account for 47% (model interquartiles of 35 to 105%) of the 2000{\\textendash}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1", "issue" : "6488", "issued" : { "date-parts" : [ [ "2020" ] ] }, "page" : "314-318", "publisher" : "American Association for the Advancement of Science", "title" : "Large contribution from anthropogenic warming to an emerging North American megadrought", "translator" : [ { "dropping-particle" : "", "family" : "S2988", "given" : "", "non-dropping-particle" : "", "parse-names" : false, "suffix" : "" } ], "type" : "article-journal", "volume" : "368" }, "uris" : [ "http://www.mendeley.com/documents/?uuid=73a8f42e-34a8-42ea-acce-83914af86875" ] }, { "id" : "ITEM-2", "itemData" : { "DOI" : "10.1007/s10584-017-1899-y", "ISSN" : "1573-1480", "abstract" : "We evaluate the implications of ten twenty-first century climate scenarios for snow, soil moisture, and fuel moisture across the conterminous western USA using the Variable Infiltration Capacity (VIC) hydrology model. A decline in mountain snowpack, an advance in the timing of spring melt, and a reduction in snow season are projected for five mountain ranges in the region. For the southernmost range (the White Mountains), spring snow at most elevations will disappear by the end of the twenty-first century. We investigate soil and fuel moisture changes for the five mountain ranges and for six lowland regions. The accelerated depletion of mountain snowpack due to warming leads to reduced summer soil moisture across mountain environments. Similarly, warmer and drier summers lead to decreases of up to 25% in dead fuel moisture across all mountain ranges. Collective declines in spring mountain snowpack, summer soil moisture, and fuel moisture across western mountain ranges will increase fire potential in flammability-limited forested systems where fuels are not limiting. Projected changes in fire potential in predominately fuel-limited systems at lower elevations are more uncertain given the confounding signals between projected changes in soil moisture and fuel moisture.", "author" : [ { "dropping-particle" : "", "family" : "Gergel", "given" : "Diana R", "non-dropping-particle" : "", "parse-names" : false, "suffix" : "" }, { "dropping-particle" : "", "family" : "Nijssen", "given" : "Bart", "non-dropping-particle" : "", "parse-names" : false, "suffix" : "" }, { "dropping-particle" : "", "family" : "Abatzoglou", "given" : "John T", "non-dropping-particle" : "", "parse-names" : false, "suffix" : "" }, { "dropping-particle" : "", "family" : "Lettenmaier", "given" : "Dennis P", "non-dropping-particle" : "", "parse-names" : false, "suffix" : "" }, { "dropping-particle" : "", "family" : "Stumbaugh", "given" : "Matt R", "non-dropping-particle" : "", "parse-names" : false, "suffix" : "" } ], "container-title" : "Climatic Change", "id" : "ITEM-2", "issue" : "2", "issued" : { "date-parts" : [ [ "2017" ] ] }, "page" : "287-299", "title" : "Effects of climate change on snowpack and fire potential in the western USA", "translator" : [ { "dropping-particle" : "", "family" : "S2791", "given" : "", "non-dropping-particle" : "", "parse-names" : false, "suffix" : "" } ], "type" : "article-journal", "volume" : "141" }, "uris" : [ "http://www.mendeley.com/documents/?uuid=d01c0ff8-5e84-4905-800a-470583eef82d" ] } ], "mendeley" : { "formattedCitation" : "(Gergel et al., 2017; Williams et al., 2020)", "plainTextFormattedCitation" : "(Gergel et al., 2017; Williams et al., 2020)", "previouslyFormattedCitation" : "(Gergel et al., 2017; Williams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ergel et al., 2017; Williams et al., 2020)</w:t>
      </w:r>
      <w:r w:rsidRPr="00D424AA">
        <w:rPr>
          <w:rFonts w:cs="Times New Roman"/>
          <w:lang w:val="en-GB"/>
        </w:rPr>
        <w:fldChar w:fldCharType="end"/>
      </w:r>
      <w:r w:rsidRPr="00841A35">
        <w:rPr>
          <w:rFonts w:cs="Times New Roman"/>
          <w:lang w:val="en-GB"/>
        </w:rPr>
        <w:t xml:space="preserve">. </w:t>
      </w:r>
    </w:p>
    <w:p w14:paraId="4F231F76" w14:textId="77777777" w:rsidR="001415DA" w:rsidRPr="00D424AA" w:rsidRDefault="001415DA" w:rsidP="00D424AA">
      <w:pPr>
        <w:pStyle w:val="AR6BodyText"/>
        <w:rPr>
          <w:rFonts w:cs="Times New Roman"/>
          <w:lang w:val="en-GB"/>
        </w:rPr>
      </w:pPr>
    </w:p>
    <w:p w14:paraId="317512F1" w14:textId="48B3343E" w:rsidR="001415DA" w:rsidRPr="00D424AA" w:rsidRDefault="001415DA" w:rsidP="00D424AA">
      <w:pPr>
        <w:pStyle w:val="AR6BodyText"/>
        <w:rPr>
          <w:rFonts w:cs="Times New Roman"/>
          <w:lang w:val="en-GB"/>
        </w:rPr>
      </w:pPr>
      <w:r w:rsidRPr="00D424AA">
        <w:rPr>
          <w:rFonts w:cs="Times New Roman"/>
          <w:lang w:val="en-GB"/>
        </w:rPr>
        <w:t xml:space="preserve">Soil moisture directly affects plant water stress and ET. Soil moisture is the primary factor that controls xylem hydraulic conductance, i.e. plant water uptake in plants </w:t>
      </w:r>
      <w:commentRangeStart w:id="2077"/>
      <w:r w:rsidRPr="00D424AA">
        <w:rPr>
          <w:rFonts w:cs="Times New Roman"/>
          <w:lang w:val="en-GB"/>
        </w:rPr>
        <w:fldChar w:fldCharType="begin" w:fldLock="1"/>
      </w:r>
      <w:ins w:id="2078" w:author="Robin Matthews" w:date="2021-07-13T23:05:00Z">
        <w:r w:rsidR="00C2031C">
          <w:rPr>
            <w:rFonts w:cs="Times New Roman"/>
            <w:lang w:val="en-GB"/>
          </w:rPr>
          <w:instrText>ADDIN CSL_CITATION { "citationItems" : [ { "id" : "ITEM-1", "itemData" : { "DOI" : "10.1111/nph.14059", "ISSN" : "1469-8137 (Electronic)", "PMID" : "27329266", "abstract" : "Ecosystem models have difficulty predicting plant drought responses, partially from  uncertainty in the stomatal response to water deficits in soil and atmosphere. We evaluate a 'supply-demand' theory for water-limited stomatal behavior that avoids the typical scaffold of empirical response functions. The premise is that canopy water demand is regulated in proportion to threat to supply posed by xylem cavitation and soil drying. The theory was implemented in a trait-based soil-plant-atmosphere model. The model predicted canopy transpiration (E), canopy diffusive conductance (G), and canopy xylem pressure (P(canopy) ) from soil water potential (P(soil) ) and vapor pressure deficit (D). Modeled responses to D and P(soil) were consistent with empirical response functions, but controlling parameters were hydraulic traits rather than coefficients. Maximum hydraulic and diffusive conductances and vulnerability to loss in hydraulic conductance dictated stomatal sensitivity and hence the iso- to anisohydric spectrum of regulation. The model matched wide fluctuations in G and P(canopy) across nine data sets from seasonally dry tropical forest and pi\u00f1on-juniper woodland with &lt;\u00a026% mean error. Promising initial performance suggests the theory could be useful in improving ecosystem models. Better understanding of the variation in hydraulic properties along the root-stem-leaf continuum will simplify parameterization.", "author" : [ { "dropping-particle" : "", "family" : "Sperry", "given" : "John S", "non-dropping-particle" : "", "parse-names" : false, "suffix" : "" }, { "dropping-particle" : "", "family" : "Wang", "given" : "Yujie", "non-dropping-particle" : "", "parse-names" : false, "suffix" : "" }, { "dropping-particle" : "", "family" : "Wolfe", "given" : "Brett T", "non-dropping-particle" : "", "parse-names" : false, "suffix" : "" }, { "dropping-particle" : "", "family" : "Mackay", "given" : "D Scott", "non-dropping-particle" : "", "parse-names" : false, "suffix" : "" }, { "dropping-particle" : "", "family" : "Anderegg", "given" : "William R L", "non-dropping-particle" : "", "parse-names" : false, "suffix" : "" }, { "dropping-particle" : "", "family" : "McDowell", "given" : "Nate G", "non-dropping-particle" : "", "parse-names" : false, "suffix" : "" }, { "dropping-particle" : "", "family" : "Pockman", "given" : "William T", "non-dropping-particle" : "", "parse-names" : false, "suffix" : "" } ], "container-title" : "The New phytologist", "id" : "ITEM-1", "issue" : "3", "issued" : { "date-parts" : [ [ "2016", "11" ] ] }, "language" : "eng", "page" : "577-589", "publisher-place" : "England", "title" : "Pragmatic hydraulic theory predicts stomatal responses to climatic water deficits.", "translator" : [ { "dropping-particle" : "", "family" : "S3442", "given" : "", "non-dropping-particle" : "", "parse-names" : false, "suffix" : "" } ], "type" : "article-journal", "volume" : "212" }, "uris" : [ "http://www.mendeley.com/documents/?uuid=b93c0303-65bf-47fb-b814-e41d9212ba6d" ] }, { "id" : "ITEM-2", "itemData" : { "DOI" : "10.1016/j.advwatres.2018.12.009", "author" : [ { "dropping-particle" : "", "family" : "Hayat", "given" : "F", "non-dropping-particle" : "", "parse-names" : false, "suffix" : "" }, { "dropping-particle" : "", "family" : "Ahmed", "given" : "M A", "non-dropping-particle" : "", "parse-names" : false, "suffix" : "" }, { "dropping-particle" : "", "family" : "Zarebanadkouki", "given" : "M", "non-dropping-particle" : "", "parse-names" : false, "suffix" : "" }, { "dropping-particle" : "", "family" : "Cai", "given" : "G", "non-dropping-particle" : "", "parse-names" : false, "suffix" : "" }, { "dropping-particle" : "", "family" : "Carminati", "given" : "A", "non-dropping-particle" : "", "parse-names" : false, "suffix" : "" } ], "container-title" : "Advances in Water Resources", "id" : "ITEM-2", "issued" : { "date-parts" : [ [ "2019" ] ] }, "note" : "Cited By :6\n\nExport Date: 29 December 2020", "page" : "96-105", "title" : "Measurements and simulation of leaf xylem water potential and root water uptake in heterogeneous soil water contents", "translator" : [ { "dropping-particle" : "", "family" : "S3432", "given" : "", "non-dropping-particle" : "", "parse-names" : false, "suffix" : "" } ], "type" : "article-journal", "volume" : "124" }, "uris" : [ "http://www.mendeley.com/documents/?uuid=93fb390c-ab05-43fb-abec-092c9d78d60a" ] }, { "id" : "ITEM-3", "itemData" : { "DOI" : "10.1016/j.foreco.2020.118179", "author" : [ { "dropping-particle" : "", "family" : "Chen", "given" : "X", "non-dropping-particle" : "", "parse-names" : false, "suffix" : "" }, { "dropping-particle" : "", "family" : "Zhao", "given" : "P", "non-dropping-particle" : "", "parse-names" : false, "suffix" : "" }, { "dropping-particle" : "", "family" : "Ouyang", "given" : "L", "non-dropping-particle" : "", "parse-names" : false, "suffix" : "" }, { "dropping-particle" : "", "family" : "Zhu", "given" : "L", "non-dropping-particle" : "", "parse-names" : false, "suffix" : "" }, { "dropping-particle" : "", "family" : "Ni", "given" : "G", "non-dropping-particle" : "", "parse-names" : false, "suffix" : "" }, { "dropping-particle" : "", "family" : "Sch\u00e4fer", "given" : "K V R", "non-dropping-particle" : "", "parse-names" : false, "suffix" : "" } ], "container-title" : "Forest Ecology and Management", "id" : "ITEM-3", "issued" : { "date-parts" : [ [ "2020" ] ] }, "note" : "Cited By :3\n\nExport Date: 29 December 2020", "title" : "Whole-plant water hydraulic integrity to predict drought-induced Eucalyptus urophylla mortality under drought stress", "translator" : [ { "dropping-particle" : "", "family" : "S3434", "given" : "", "non-dropping-particle" : "", "parse-names" : false, "suffix" : "" } ], "type" : "article-journal", "volume" : "468" }, "uris" : [ "http://www.mendeley.com/documents/?uuid=6ab9369f-e9e5-40e2-82e4-bcd2a11ffcb6" ] } ], "mendeley" : { "formattedCitation" : "(Sperry et al., 2016; Hayat et al., 2019; Chen et al., 2020d)", "manualFormatting" : "(Sperry et al., 2016; Hayat et al., 2019; X. Chen et al., 2020)", "plainTextFormattedCitation" : "(Sperry et al., 2016; Hayat et al., 2019; Chen et al., 2020d)", "previouslyFormattedCitation" : "(Sperry et al., 2016; Hayat et al., 2019; Chen et al., 2020d)" }, "properties" : { "noteIndex" : 0 }, "schema" : "https://github.com/citation-style-language/schema/raw/master/csl-citation.json" }</w:instrText>
        </w:r>
      </w:ins>
      <w:del w:id="2079" w:author="Robin Matthews" w:date="2021-07-13T23:05:00Z">
        <w:r w:rsidR="00FF6231" w:rsidDel="00C2031C">
          <w:rPr>
            <w:rFonts w:cs="Times New Roman"/>
            <w:lang w:val="en-GB"/>
          </w:rPr>
          <w:delInstrText>ADDIN CSL_CITATION { "citationItems" : [ { "id" : "ITEM-1", "itemData" : { "DOI" : "10.1111/nph.14059", "ISSN" : "1469-8137 (Electronic)", "PMID" : "27329266", "abstract" : "Ecosystem models have difficulty predicting plant drought responses, partially from  uncertainty in the stomatal response to water deficits in soil and atmosphere. We evaluate a 'supply-demand' theory for water-limited stomatal behavior that avoids the typical scaffold of empirical response functions. The premise is that canopy water demand is regulated in proportion to threat to supply posed by xylem cavitation and soil drying. The theory was implemented in a trait-based soil-plant-atmosphere model. The model predicted canopy transpiration (E), canopy diffusive conductance (G), and canopy xylem pressure (P(canopy) ) from soil water potential (P(soil) ) and vapor pressure deficit (D). Modeled responses to D and P(soil) were consistent with empirical response functions, but controlling parameters were hydraulic traits rather than coefficients. Maximum hydraulic and diffusive conductances and vulnerability to loss in hydraulic conductance dictated stomatal sensitivity and hence the iso- to anisohydric spectrum of regulation. The model matched wide fluctuations in G and P(canopy) across nine data sets from seasonally dry tropical forest and pi\u00f1on-juniper woodland with &lt;\u00a026% mean error. Promising initial performance suggests the theory could be useful in improving ecosystem models. Better understanding of the variation in hydraulic properties along the root-stem-leaf continuum will simplify parameterization.", "author" : [ { "dropping-particle" : "", "family" : "Sperry", "given" : "John S", "non-dropping-particle" : "", "parse-names" : false, "suffix" : "" }, { "dropping-particle" : "", "family" : "Wang", "given" : "Yujie", "non-dropping-particle" : "", "parse-names" : false, "suffix" : "" }, { "dropping-particle" : "", "family" : "Wolfe", "given" : "Brett T", "non-dropping-particle" : "", "parse-names" : false, "suffix" : "" }, { "dropping-particle" : "", "family" : "Mackay", "given" : "D Scott", "non-dropping-particle" : "", "parse-names" : false, "suffix" : "" }, { "dropping-particle" : "", "family" : "Anderegg", "given" : "William R L", "non-dropping-particle" : "", "parse-names" : false, "suffix" : "" }, { "dropping-particle" : "", "family" : "McDowell", "given" : "Nate G", "non-dropping-particle" : "", "parse-names" : false, "suffix" : "" }, { "dropping-particle" : "", "family" : "Pockman", "given" : "William T", "non-dropping-particle" : "", "parse-names" : false, "suffix" : "" } ], "container-title" : "The New phytologist", "id" : "ITEM-1", "issue" : "3", "issued" : { "date-parts" : [ [ "2016", "11" ] ] }, "language" : "eng", "page" : "577-589", "publisher-place" : "England", "title" : "Pragmatic hydraulic theory predicts stomatal responses to climatic water deficits.", "translator" : [ { "dropping-particle" : "", "family" : "S3442", "given" : "", "non-dropping-particle" : "", "parse-names" : false, "suffix" : "" } ], "type" : "article-journal", "volume" : "212" }, "uris" : [ "http://www.mendeley.com/documents/?uuid=b93c0303-65bf-47fb-b814-e41d9212ba6d" ] }, { "id" : "ITEM-2", "itemData" : { "DOI" : "10.1016/j.advwatres.2018.12.009", "author" : [ { "dropping-particle" : "", "family" : "Hayat", "given" : "F", "non-dropping-particle" : "", "parse-names" : false, "suffix" : "" }, { "dropping-particle" : "", "family" : "Ahmed", "given" : "M A", "non-dropping-particle" : "", "parse-names" : false, "suffix" : "" }, { "dropping-particle" : "", "family" : "Zarebanadkouki", "given" : "M", "non-dropping-particle" : "", "parse-names" : false, "suffix" : "" }, { "dropping-particle" : "", "family" : "Cai", "given" : "G", "non-dropping-particle" : "", "parse-names" : false, "suffix" : "" }, { "dropping-particle" : "", "family" : "Carminati", "given" : "A", "non-dropping-particle" : "", "parse-names" : false, "suffix" : "" } ], "container-title" : "Advances in Water Resources", "id" : "ITEM-2", "issued" : { "date-parts" : [ [ "2019" ] ] }, "note" : "Cited By :6\n\nExport Date: 29 December 2020", "page" : "96-105", "title" : "Measurements and simulation of leaf xylem water potential and root water uptake in heterogeneous soil water contents", "translator" : [ { "dropping-particle" : "", "family" : "S3432", "given" : "", "non-dropping-particle" : "", "parse-names" : false, "suffix" : "" } ], "type" : "article-journal", "volume" : "124" }, "uris" : [ "http://www.mendeley.com/documents/?uuid=93fb390c-ab05-43fb-abec-092c9d78d60a" ] }, { "id" : "ITEM-3", "itemData" : { "DOI" : "10.1016/j.foreco.2020.118179", "author" : [ { "dropping-particle" : "", "family" : "Chen", "given" : "X", "non-dropping-particle" : "", "parse-names" : false, "suffix" : "" }, { "dropping-particle" : "", "family" : "Zhao", "given" : "P", "non-dropping-particle" : "", "parse-names" : false, "suffix" : "" }, { "dropping-particle" : "", "family" : "Ouyang", "given" : "L", "no</w:delInstrText>
        </w:r>
        <w:r w:rsidR="00FF6231" w:rsidRPr="006A2665" w:rsidDel="00C2031C">
          <w:rPr>
            <w:rFonts w:cs="Times New Roman"/>
          </w:rPr>
          <w:delInstrText>n-dropping-particle" : "", "parse-names" : false, "suffix" : "" }, { "dropping-particle" : "", "family" : "Zhu", "given" : "L", "non-dropping-particle" : "", "parse-names" : false, "suffix" : "" }, { "dropping-particle" : "", "family" : "Ni", "given" : "G", "non-dropping-particle" : "", "parse-names" : false, "suffix" : "" }, { "dropping-particle" : "", "family" : "Sch\u00e4fer", "given" : "K V R", "non-dropping-particle" : "", "parse-names" : false, "suffix" : "" } ], "container-title" : "Forest Ecology and Management", "id" : "ITEM-3", "issued" : { "date-parts" : [ [ "2020" ] ] }, "note" : "Cited By :3\n\nExport Date: 29 December 2020", "title" : "Whole-plant water hydraulic integrity to predict drought-induced Eucalyptus urophylla mortality under drought stress", "translator" : [ { "dropping-particle" : "", "family" : "S3434", "given" : "", "non-dropping-particle" : "", "parse-names" : false, "suffix" : "" } ], "type" : "article-journal", "volume" : "468" }, "uris" : [ "http://www.mendeley.com/documents/?uuid=6ab9369f-e9e5-40e2-82e4-bcd2a11ffcb6" ] } ], "mendeley" : { "formattedCitation" : "(Sperry et al., 2016; Hayat et al., 2019; Chen et al., 2020d)", "plainTextFormattedCitation" : "(Sperry et al., 2016; Hayat et al., 2019; Chen et al., 2020d)", "previouslyFormattedCitation" : "(Sperry et al., 2016; Hayat et al., 2019; Chen et al., 2020d)"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 xml:space="preserve">(Sperry et al., 2016; Hayat et al., 2019; </w:t>
      </w:r>
      <w:ins w:id="2080" w:author="Robin Matthews" w:date="2021-07-13T23:05:00Z">
        <w:r w:rsidR="00C2031C">
          <w:rPr>
            <w:rFonts w:cs="Times New Roman"/>
            <w:noProof/>
            <w:lang w:val="nb-NO"/>
          </w:rPr>
          <w:t xml:space="preserve">X. </w:t>
        </w:r>
      </w:ins>
      <w:r w:rsidR="00A26296">
        <w:rPr>
          <w:rFonts w:cs="Times New Roman"/>
          <w:noProof/>
          <w:lang w:val="nb-NO"/>
        </w:rPr>
        <w:t>Chen et al., 2020</w:t>
      </w:r>
      <w:del w:id="2081" w:author="Robin Matthews" w:date="2021-07-13T23:05:00Z">
        <w:r w:rsidR="00A26296" w:rsidDel="00C2031C">
          <w:rPr>
            <w:rFonts w:cs="Times New Roman"/>
            <w:noProof/>
            <w:lang w:val="nb-NO"/>
          </w:rPr>
          <w:delText>d</w:delText>
        </w:r>
      </w:del>
      <w:r w:rsidR="00A26296">
        <w:rPr>
          <w:rFonts w:cs="Times New Roman"/>
          <w:noProof/>
          <w:lang w:val="nb-NO"/>
        </w:rPr>
        <w:t>)</w:t>
      </w:r>
      <w:r w:rsidRPr="00D424AA">
        <w:rPr>
          <w:rFonts w:cs="Times New Roman"/>
          <w:lang w:val="en-GB"/>
        </w:rPr>
        <w:fldChar w:fldCharType="end"/>
      </w:r>
      <w:commentRangeEnd w:id="2077"/>
      <w:r w:rsidR="00A26296">
        <w:rPr>
          <w:rStyle w:val="Marquedecommentaire"/>
        </w:rPr>
        <w:commentReference w:id="2077"/>
      </w:r>
      <w:r w:rsidRPr="00841A35">
        <w:rPr>
          <w:rFonts w:cs="Times New Roman"/>
          <w:lang w:val="nb-NO"/>
        </w:rPr>
        <w:t xml:space="preserve">. </w:t>
      </w:r>
      <w:r w:rsidRPr="00D424AA">
        <w:rPr>
          <w:rFonts w:cs="Times New Roman"/>
          <w:lang w:val="en-GB"/>
        </w:rPr>
        <w:t xml:space="preserve">For this reason, soil moisture deficits are the main driver of xylem embolism,  the primary mechanism of plant mortality </w:t>
      </w:r>
      <w:r w:rsidRPr="00D424AA">
        <w:rPr>
          <w:rFonts w:cs="Times New Roman"/>
          <w:lang w:val="en-GB"/>
        </w:rPr>
        <w:fldChar w:fldCharType="begin" w:fldLock="1"/>
      </w:r>
      <w:r w:rsidR="007D2D56">
        <w:rPr>
          <w:rFonts w:cs="Times New Roman"/>
          <w:lang w:val="en-GB"/>
        </w:rPr>
        <w:instrText>ADDIN CSL_CITATION { "citationItems" : [ { "id" : "ITEM-1", "itemData" : { "DOI" : "10.1073/pnas.1107891109", "ISSN" : "0027-8424", "author" : [ { "dropping-particle" : "", "family" : "Anderegg", "given" : "W. R. L", "non-dropping-particle" : "", "parse-names" : false, "suffix" : "" }, { "dropping-particle" : "", "family" : "Berry", "given" : "J A", "non-dropping-particle" : "", "parse-names" : false, "suffix" : "" }, { "dropping-particle" : "", "family" : "Smith", "given" : "D D", "non-dropping-particle" : "", "parse-names" : false, "suffix" : "" }, { "dropping-particle" : "", "family" : "Sperry", "given" : "J S", "non-dropping-particle" : "", "parse-names" : false, "suffix" : "" }, { "dropping-particle" : "", "family" : "Anderegg", "given" : "L D L", "non-dropping-particle" : "", "parse-names" : false, "suffix" : "" }, { "dropping-particle" : "", "family" : "Field", "given" : "C B", "non-dropping-particle" : "", "parse-names" : false, "suffix" : "" } ], "container-title" : "Proceedings of the National Academy of Sciences", "id" : "ITEM-1", "issue" : "1", "issued" : { "date-parts" : [ [ "2012", "1", "3" ] ] }, "note" : "Cited By :377\n\nExport Date: 29 December 2020", "page" : "233-237", "title" : "The roles of hydraulic and carbon stress in a widespread climate-induced forest die-off", "translator" : [ { "dropping-particle" : "", "family" : "S3438", "given" : "", "non-dropping-particle" : "", "parse-names" : false, "suffix" : "" } ], "type" : "article-journal", "volume" : "109" }, "uris" : [ "http://www.mendeley.com/documents/?uuid=d6386ac4-e1fb-4713-964b-b3220b6a5392" ] }, { "id" : "ITEM-2", "itemData" : { "DOI" : "10.1073/pnas.1525678113", "abstract" : "Drought-induced tree mortality has been observed globally and is expected to increase under climate change scenarios, with large potential consequences for the terrestrial carbon sink. Predicting mortality across species is crucial for assessing the effects of climate extremes on forest community biodiversity, composition, and carbon sequestration. However, the physiological traits associated with elevated risk of mortality in diverse ecosystems remain unknown, although these traits could greatly improve understanding and prediction of tree mortality in forests. We performed a meta-analysis on species' mortality rates across 475 species from 33 studies around the globe to assess which traits determine a species' mortality risk. We found that species-specific mortality anomalies from community mortality rate in a given drought were associated with plant hydraulic traits. Across all species, mortality was best predicted by a low hydraulic safety margin-the difference between typical minimum xylem water potential and that causing xylem dysfunction-and xylem vulnerability to embolism. Angiosperms and gymnosperms experienced roughly equal mortality risks. Our results provide broad support for the hypothesis that hydraulic traits capture key mechanisms determining tree death and highlight that physiological traits can improve vegetation model prediction of tree mortality during climate extremes.", "author" : [ { "dropping-particle" : "", "family" : "Anderegg", "given" : "W.R.L.", "non-dropping-particle" : "", "parse-names" : false, "suffix" : "" }, { "dropping-particle" : "", "family" : "Klein", "given" : "T.", "non-dropping-particle" : "", "parse-names" : false, "suffix" : "" }, { "dropping-particle" : "", "family" : "Bartlett", "given" : "M.", "non-dropping-particle" : "", "parse-names" : false, "suffix" : "" }, { "dropping-particle" : "", "family" : "Sack", "given" : "L.", "non-dropping-particle" : "", "parse-names" : false, "suffix" : "" }, { "dropping-particle" : "", "family" : "Pellegrini", "given" : "A.F.A.", "non-dropping-particle" : "", "parse-names" : false, "suffix" : "" }, { "dropping-particle" : "", "family" : "Choat", "given" : "B.", "non-dropping-particle" : "", "parse-names" : false, "suffix" : "" }, { "dropping-particle" : "", "family" : "Jansen", "given" : "S.", "non-dropping-particle" : "", "parse-names" : false, "suffix" : "" } ], "container-title" : "Proceedings of the National Academy of Sciences", "id" : "ITEM-2", "issue" : "18", "issued" : { "date-parts" : [ [ "2016" ] ] }, "page" : "5024-5029", "title" : "Meta-analysis reveals that hydraulic traits explain cross-species patterns of drought-induced tree mortality across the globe", "translator" : [ { "dropping-particle" : "", "family" : "S1852", "given" : "", "non-dropping-particle" : "", "parse-names" : false, "suffix" : "" } ], "type" : "article-journal", "volume" : "113" }, "uris" : [ "http://www.mendeley.com/documents/?uuid=0fc97380-89d8-4a58-9cf9-3cb338d76036" ] }, { "id" : "ITEM-3", "itemData" : { "DOI" : "10.1038/nature15539", "author" : [ { "dropping-particle" : "", "family" : "Rowland", "given" : "L", "non-dropping-particle" : "", "parse-names" : false, "suffix" : "" }, { "dropping-particle" : "", "family" : "Costa", "given" : "A C L", "non-dropping-particle" : "Da", "parse-names" : false, "suffix" : "" }, { "dropping-particle" : "", "family" : "Galbraith", "given" : "D R", "non-dropping-particle" : "", "parse-names" : false, "suffix" : "" }, { "dropping-particle" : "", "family" : "Oliveira", "given" : "R S", "non-dropping-particle" : "", "parse-names" : false, "suffix" : "" }, { "dropping-particle" : "", "family" : "Binks", "given" : "O J", "non-dropping-particle" : "", "parse-names" : false, "suffix" : "" }, { "dropping-particle" : "", "family" : "Oliveira", "given" : "A A R", "non-dropping-particle" : "", "parse-names" : false, "suffix" : "" }, { "dropping-particle" : "", "family" : "Pullen", "given" : "A M", "non-dropping-particle" : "", "parse-names" : false, "suffix" : "" }, { "dropping-particle" : "", "family" : "Doughty", "given" : "C E", "non-dropping-particle" : "", "parse-names" : false, "suffix" : "" }, { "dropping-particle" : "", "family" : "Metcalfe", "given" : "D B", "non-dropping-particle" : "", "parse-names" : false, "suffix" : "" }, { "dropping-particle" : "", "family" : "Vasconcelos", "given" : "S S", "non-dropping-particle" : "", "parse-names" : false, "suffix" : "" }, { "dropping-particle" : "V", "family" : "Ferreira", "given" : "L", "non-dropping-particle" : "", "parse-names" : false, "suffix" : "" }, { "dropping-particle" : "", "family" : "Malhi", "given" : "Y", "non-dropping-particle" : "", "parse-names" : false, "suffix" : "" }, { "dropping-particle" : "", "family" : "Grace", "given" : "J", "non-dropping-particle" : "", "parse-names" : false, "suffix" : "" }, { "dropping-particle" : "", "family" : "Mencuccini", "given" : "M", "non-dropping-particle" : "", "parse-names" : false, "suffix" : "" }, { "dropping-particle" : "", "family" : "Meir", "given" : "P", "non-dropping-particle" : "", "parse-names" : false, "suffix" : "" } ], "container-title" : "Nature", "id" : "ITEM-3", "issue" : "7580", "issued" : { "date-parts" : [ [ "2015" ] ] }, "note" : "Cited By :243\n\nExport Date: 29 December 2020", "page" : "119-122", "title" : "Death from drought in tropical forests is triggered by hydraulics not carbon starvation", "translator" : [ { "dropping-particle" : "", "family" : "S3436", "given" : "", "non-dropping-particle" : "", "parse-names" : false, "suffix" : "" } ], "type" : "article-journal", "volume" : "528" }, "uris" : [ "http://www.mendeley.com/documents/?uuid=2ff7cc68-abf4-4549-8099-be34d3eac6a3" ] } ], "mendeley" : { "formattedCitation" : "(Anderegg et al., 2012, 2016; Rowland et al., 2015)", "plainTextFormattedCitation" : "(Anderegg et al., 2012, 2016; Rowland et al., 2015)", "previouslyFormattedCitation" : "(Anderegg et al., 2012, 2016; Rowland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nderegg et al., 2012, 2016; Rowland et al., 2015)</w:t>
      </w:r>
      <w:r w:rsidRPr="00D424AA">
        <w:rPr>
          <w:rFonts w:cs="Times New Roman"/>
          <w:lang w:val="en-GB"/>
        </w:rPr>
        <w:fldChar w:fldCharType="end"/>
      </w:r>
      <w:r w:rsidRPr="00841A35">
        <w:rPr>
          <w:rFonts w:cs="Times New Roman"/>
          <w:lang w:val="en-GB"/>
        </w:rPr>
        <w:t>. Also carbon assimilation by plants strongly de</w:t>
      </w:r>
      <w:r w:rsidRPr="00D424AA">
        <w:rPr>
          <w:rFonts w:cs="Times New Roman"/>
          <w:lang w:val="en-GB"/>
        </w:rPr>
        <w:t xml:space="preserve">pend on soil moisture </w:t>
      </w:r>
      <w:r w:rsidRPr="00D424AA">
        <w:rPr>
          <w:rFonts w:cs="Times New Roman"/>
          <w:lang w:val="en-GB"/>
        </w:rPr>
        <w:fldChar w:fldCharType="begin" w:fldLock="1"/>
      </w:r>
      <w:r w:rsidR="00FF6231">
        <w:rPr>
          <w:rFonts w:cs="Times New Roman"/>
          <w:lang w:val="en-GB"/>
        </w:rPr>
        <w:instrText>ADDIN CSL_CITATION { "citationItems" : [ { "id" : "ITEM-1", "itemData" : { "DOI" : "10.1007/s11104-017-3341-7", "author" : [ { "dropping-particle" : "", "family" : "Hartzell", "given" : "S", "non-dropping-particle" : "", "parse-names" : false, "suffix" : "" }, { "dropping-particle" : "", "family" : "Bartlett", "given" : "M S", "non-dropping-particle" : "", "parse-names" : false, "suffix" : "" }, { "dropping-particle" : "", "family" : "Porporato", "given" : "A", "non-dropping-particle" : "", "parse-names" : false, "suffix" : "" } ], "container-title" : "Plant and Soil", "id" : "ITEM-1", "issue" : "1-2", "issued" : { "date-parts" : [ [ "2017" ] ] }, "note" : "Cited By :7\n\nExport Date: 29 December 2020", "page" : "503-521", "title" : "The role of plant water storage and hydraulic strategies in relation to soil moisture availability", "translator" : [ { "dropping-particle" : "", "family" : "S3433", "given" : "", "non-dropping-particle" : "", "parse-names" : false, "suffix" : "" } ], "type" : "article-journal", "volume" : "419" }, "uris" : [ "http://www.mendeley.com/documents/?uuid=54020977-eed9-4891-89bd-0994cd92db67" ] } ], "mendeley" : { "formattedCitation" : "(Hartzell et al., 2017)", "plainTextFormattedCitation" : "(Hartzell et al., 2017)", "previouslyFormattedCitation" : "(Hartzell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rtzell et al., 2017)</w:t>
      </w:r>
      <w:r w:rsidRPr="00D424AA">
        <w:rPr>
          <w:rFonts w:cs="Times New Roman"/>
          <w:lang w:val="en-GB"/>
        </w:rPr>
        <w:fldChar w:fldCharType="end"/>
      </w:r>
      <w:r w:rsidRPr="00841A35">
        <w:rPr>
          <w:rFonts w:cs="Times New Roman"/>
          <w:lang w:val="en-GB"/>
        </w:rPr>
        <w:t>, with implications for carbon starvation and plant dying if soil moisture</w:t>
      </w:r>
      <w:r w:rsidRPr="00D424AA">
        <w:rPr>
          <w:rFonts w:cs="Times New Roman"/>
          <w:lang w:val="en-GB"/>
        </w:rPr>
        <w:t xml:space="preserve"> deficits are prolongued </w:t>
      </w:r>
      <w:r w:rsidRPr="00D424AA">
        <w:rPr>
          <w:rFonts w:cs="Times New Roman"/>
          <w:lang w:val="en-GB"/>
        </w:rPr>
        <w:fldChar w:fldCharType="begin" w:fldLock="1"/>
      </w:r>
      <w:r w:rsidR="00FF6231">
        <w:rPr>
          <w:rFonts w:cs="Times New Roman"/>
          <w:lang w:val="en-GB"/>
        </w:rPr>
        <w:instrText>ADDIN CSL_CITATION { "citationItems" : [ { "id" : "ITEM-1", "itemData" : { "DOI" : "10.1111/pce.12141", "author" : [ { "dropping-particle" : "", "family" : "Sevanto", "given" : "S", "non-dropping-particle" : "", "parse-names" : false, "suffix" : "" }, { "dropping-particle" : "", "family" : "Mcdowell", "given" : "N G", "non-dropping-particle" : "", "parse-names" : false, "suffix" : "" }, { "dropping-particle" : "", "family" : "Dickman", "given" : "L T", "non-dropping-particle" : "", "parse-names" : false, "suffix" : "" }, { "dropping-particle" : "", "family" : "Pangle", "given" : "R", "non-dropping-particle" : "", "parse-names" : false, "suffix" : "" }, { "dropping-particle" : "", "family" : "Pockman", "given" : "W T", "non-dropping-particle" : "", "parse-names" : false, "suffix" : "" } ], "container-title" : "Plant, Cell and Environment", "id" : "ITEM-1", "issue" : "1", "issued" : { "date-parts" : [ [ "2014" ] ] }, "note" : "Cited By :380\n\nExport Date: 29 December 2020", "page" : "153-161", "title" : "How do trees die? A test of the hydraulic failure and carbon starvation hypotheses", "translator" : [ { "dropping-particle" : "", "family" : "S3437", "given" : "", "non-dropping-particle" : "", "parse-names" : false, "suffix" : "" } ], "type" : "article-journal", "volume" : "37" }, "uris" : [ "http://www.mendeley.com/documents/?uuid=5512053c-2317-4412-b2a2-2fa8318ab434" ] } ], "mendeley" : { "formattedCitation" : "(Sevanto et al., 2014)", "plainTextFormattedCitation" : "(Sevanto et al., 2014)", "previouslyFormattedCitation" : "(Sevanto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vanto et al., 2014)</w:t>
      </w:r>
      <w:r w:rsidRPr="00D424AA">
        <w:rPr>
          <w:rFonts w:cs="Times New Roman"/>
          <w:lang w:val="en-GB"/>
        </w:rPr>
        <w:fldChar w:fldCharType="end"/>
      </w:r>
      <w:r w:rsidRPr="00841A35">
        <w:rPr>
          <w:rFonts w:cs="Times New Roman"/>
          <w:lang w:val="en-GB"/>
        </w:rPr>
        <w:t>. These mechanisms explain that soil moisture deficits are usually more relevant than AED excess to explain gross</w:t>
      </w:r>
      <w:r w:rsidRPr="00D424AA">
        <w:rPr>
          <w:rFonts w:cs="Times New Roman"/>
          <w:lang w:val="en-GB"/>
        </w:rPr>
        <w:t xml:space="preserve"> primary production anomalies and vegetation stress, mostly in sub-humid and semi-arid regions</w:t>
      </w:r>
      <w:bookmarkStart w:id="2082" w:name="_Hlk77109951"/>
      <w:del w:id="2083" w:author="Robin Matthews" w:date="2021-07-13T23:06:00Z">
        <w:r w:rsidRPr="00D424AA" w:rsidDel="00C2031C">
          <w:rPr>
            <w:rFonts w:cs="Times New Roman"/>
            <w:lang w:val="en-GB"/>
          </w:rPr>
          <w:delText xml:space="preserve"> </w:delText>
        </w:r>
      </w:del>
      <w:ins w:id="2084" w:author="Robin Matthews" w:date="2021-07-13T23:06:00Z">
        <w:r w:rsidR="00C2031C">
          <w:rPr>
            <w:rFonts w:cs="Times New Roman"/>
            <w:lang w:val="en-GB"/>
          </w:rPr>
          <w:t xml:space="preserve"> </w:t>
        </w:r>
        <w:r w:rsidR="00C2031C">
          <w:rPr>
            <w:rFonts w:cs="Times New Roman"/>
            <w:lang w:val="en-GB"/>
          </w:rPr>
          <w:fldChar w:fldCharType="begin" w:fldLock="1"/>
        </w:r>
      </w:ins>
      <w:r w:rsidR="0012753B">
        <w:rPr>
          <w:rFonts w:cs="Times New Roman"/>
          <w:lang w:val="en-GB"/>
        </w:rPr>
        <w:instrText>ADDIN CSL_CITATION { "citationItems" : [ { "id" : "ITEM-1", "itemData" : { "DOI" : "10.1111/nph.15123", "abstract" : "Summary 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 "author" : [ { "dropping-particle" : "", "family" : "Stocker", "given" : "Benjamin D", "non-dropping-particle" : "", "parse-names" : false, "suffix" : "" }, { "dropping-particle" : "", "family" : "Zscheischler", "given" : "Jakob", "non-dropping-particle" : "", "parse-names" : false, "suffix" : "" }, { "dropping-particle" : "", "family" : "Keenan", "given" : "Trevor F", "non-dropping-particle" : "", "parse-names" : false, "suffix" : "" }, { "dropping-particle" : "", "family" : "Prentice", "given" : "I Colin", "non-dropping-particle" : "", "parse-names" : false, "suffix" : "" }, { "dropping-particle" : "", "family" : "Pe\u00f1uelas", "given" : "Josep", "non-dropping-particle" : "", "parse-names" : false, "suffix" : "" }, { "dropping-particle" : "", "family" : "Seneviratne", "given" : "Sonia I", "non-dropping-particle" : "", "parse-names" : false, "suffix" : "" } ], "container-title" : "New Phytologist", "id" : "ITEM-1", "issue" : "4", "issued" : { "date-parts" : [ [ "2018" ] ] }, "page" : "1430-1449", "title" : "Quantifying soil moisture impacts on light use efficiency across biomes", "translator" : [ { "dropping-particle" : "", "family" : "S2015", "given" : "", "non-dropping-particle" : "", "parse-names" : false, "suffix" : "" } ], "type" : "article-journal", "volume" : "218" }, "uris" : [ "http://www.mendeley.com/documents/?uuid=6a3e664d-cb9b-4eb2-8633-a2b9cc23e791" ] }, { "id" : "ITEM-2", "itemData" : { "DOI" : "10.1038/s41467-020-18631-1", "ISSN" : "2041-1723",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2", "issue" : "1", "issued" : { "date-parts" : [ [ "2020", "12", "29" ] ] }, "page" : "4892", "title" : "Soil moisture dominates dryness stress on ecosystem production globally", "translator" : [ { "dropping-particle" : "", "family" : "S2595", "given" : "", "non-dropping-particle" : "", "parse-names" : false, "suffix" : "" } ], "type" : "article-journal", "volume" : "11" }, "uris" : [ "http://www.mendeley.com/documents/?uuid=4aa3ff1a-1118-47e2-9c1d-94e46f90d748" ] } ], "mendeley" : { "formattedCitation" : "(Stocker et al., 2018; Liu et al., 2020)", "plainTextFormattedCitation" : "(Stocker et al., 2018; Liu et al., 2020)", "previouslyFormattedCitation" : "(Stocker et al., 2018; Liu et al., 2020)" }, "properties" : { "noteIndex" : 0 }, "schema" : "https://github.com/citation-style-language/schema/raw/master/csl-citation.json" }</w:instrText>
      </w:r>
      <w:ins w:id="2085" w:author="Robin Matthews" w:date="2021-07-13T23:06:00Z">
        <w:r w:rsidR="00C2031C">
          <w:rPr>
            <w:rFonts w:cs="Times New Roman"/>
            <w:lang w:val="en-GB"/>
          </w:rPr>
          <w:fldChar w:fldCharType="separate"/>
        </w:r>
        <w:r w:rsidR="00C2031C" w:rsidRPr="00F768BE">
          <w:rPr>
            <w:rFonts w:cs="Times New Roman"/>
            <w:noProof/>
            <w:lang w:val="en-GB"/>
          </w:rPr>
          <w:t>(Stocker et al., 2018; Liu et al., 2020)</w:t>
        </w:r>
        <w:r w:rsidR="00C2031C">
          <w:rPr>
            <w:rFonts w:cs="Times New Roman"/>
            <w:lang w:val="en-GB"/>
          </w:rPr>
          <w:fldChar w:fldCharType="end"/>
        </w:r>
      </w:ins>
      <w:commentRangeStart w:id="2086"/>
      <w:commentRangeStart w:id="2087"/>
      <w:del w:id="2088" w:author="Robin Matthews" w:date="2021-07-13T23:06:00Z">
        <w:r w:rsidRPr="00D424AA" w:rsidDel="00C2031C">
          <w:rPr>
            <w:rFonts w:cs="Times New Roman"/>
            <w:lang w:val="en-GB"/>
          </w:rPr>
          <w:fldChar w:fldCharType="begin" w:fldLock="1"/>
        </w:r>
        <w:r w:rsidR="00FF6231" w:rsidRPr="00C2031C" w:rsidDel="00C2031C">
          <w:rPr>
            <w:rFonts w:cs="Times New Roman"/>
            <w:lang w:val="en-GB"/>
          </w:rPr>
          <w:delInstrText>ADDIN CSL_CITATION { "citationItems" : [ { "id" : "ITEM-1", "itemData" : { "DOI" : "10.1111/nph.15123", "abstract" : "Summary 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 "author" : [ { "dropping-particle" : "", "family" : "Stocker", "given" : "Benjamin D", "non-dropping-particle" : "", "parse-names" : false, "suffix" : "" }, { "dropping-particle" : "", "family" : "Zscheischler", "given" : "Jakob", "non-dropping-particle" : "", "parse-names" : false, "suffix" : "" }, { "dropping-particle" : "", "family" : "Keenan", "given" : "Trevor F", "non-dropping-particle" : "", "parse-names" : false, "suffix" : "" }, { "dropping-particle" : "", "family" : "Prentice", "given" : "I Colin", "non-dropping-particle" : "", "parse-names" : false, "suffix" : "" }, { "dropping-particle" : "", "family" : "Pe\u00f1uelas", "given" : "Josep", "non-dropping-particle" : "", "parse-names" : false, "suffix" : "" }, { "dropping-particle" : "", "family" : "Seneviratne", "given" : "Sonia I", "non-dropping-particle" : "", "parse-names" : false, "suffix" : "" } ], "container-title" : "New Phytologist", "id" : "ITEM-1", "issue" : "4", "issued" : { "date-parts" : [ [ "2018" ] ] }, "page" : "1430-1449", "title" : "Quantifying soil moisture impacts on light use efficiency across biomes", "translator" : [ { "dropping-particle" : "", "family" : "S2015", "given" : "", "non-dropping-particle" : "", "parse-names" : false, "suffix" : "" } ], "type" : "article-journal", "volume" : "218" }, "uris" : [ "http://www.mendeley.com/documents/?uuid=6a3e664d-cb9b-4eb2-8633-a2b9cc23e791" ] } ], "mendeley" : { "formattedCitation" : "(Stocker et al., 2018)", "manualFormatting" : "(Stocker et al. 2018;", "plainTextFormattedCitation" : "(Stocker et al., 2018)", "previouslyFormattedCitation" : "(Stocker et al., 2018)" }, "properties" : { "noteIndex" : 0 }, "schema" : "https://github.com/citation-style-language/schema/raw/master/csl-citation.json" }</w:delInstrText>
        </w:r>
        <w:r w:rsidRPr="00D424AA" w:rsidDel="00C2031C">
          <w:rPr>
            <w:rFonts w:cs="Times New Roman"/>
            <w:lang w:val="en-GB"/>
          </w:rPr>
          <w:fldChar w:fldCharType="separate"/>
        </w:r>
        <w:r w:rsidR="00A26296" w:rsidRPr="00C2031C" w:rsidDel="00C2031C">
          <w:rPr>
            <w:rFonts w:cs="Times New Roman"/>
            <w:noProof/>
            <w:lang w:val="nb-NO"/>
          </w:rPr>
          <w:delText>(Stocker et al. 2018;</w:delText>
        </w:r>
        <w:r w:rsidRPr="00D424AA" w:rsidDel="00C2031C">
          <w:rPr>
            <w:rFonts w:cs="Times New Roman"/>
            <w:lang w:val="en-GB"/>
          </w:rPr>
          <w:fldChar w:fldCharType="end"/>
        </w:r>
        <w:commentRangeEnd w:id="2086"/>
        <w:r w:rsidR="00A26296" w:rsidDel="00C2031C">
          <w:rPr>
            <w:rStyle w:val="Marquedecommentaire"/>
          </w:rPr>
          <w:commentReference w:id="2086"/>
        </w:r>
        <w:r w:rsidRPr="00D424AA" w:rsidDel="00C2031C">
          <w:rPr>
            <w:rFonts w:cs="Times New Roman"/>
            <w:lang w:val="en-GB"/>
          </w:rPr>
          <w:fldChar w:fldCharType="begin" w:fldLock="1"/>
        </w:r>
        <w:r w:rsidR="00FF6231" w:rsidDel="00C2031C">
          <w:rPr>
            <w:rFonts w:cs="Times New Roman"/>
            <w:lang w:val="nb-NO"/>
          </w:rPr>
          <w:delInstrText>ADDIN CSL_CITATION { "citationItems" : [ { "id" : "ITEM-1", "itemData" : { "DOI" : "10.1038/s41467-020-18631-1", "ISSN" : "2041-1723",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1", "issue" : "1", "issued" : { "date-parts" : [ [ "2020", "12", "29" ] ] }, "page" : "4892", "title" : "Soil moisture dominates dryness stress on ecosystem production globally", "translator" : [ { "dropping-particle" : "", "family" : "S2595", "given" : "", "non-dropping-particle" : "", "parse-names" : false, "suffix" : "" } ], "type" : "article-journal", "volume" : "11" }, "uris" : [ "http://www.mendeley.com/documents/?uuid=4aa3ff1a-1118-47e2-9c1d-94e46f90d748" ] } ], "mendeley" : { "formattedCitation" : "(Liu et al., 2020)", "manualFormatting" : " Liu et al., 2020b)", "plainTextFormattedCitation" : "(Liu et al., 2020)", "previouslyFormattedCitation" : "(Liu et al., 2020)" }, "properties" : { "noteIndex" : 0 }, "schema" : "https://github.com/citation-style-language/schema/raw/master/csl-citation.json" }</w:delInstrText>
        </w:r>
        <w:r w:rsidRPr="00D424AA" w:rsidDel="00C2031C">
          <w:rPr>
            <w:rFonts w:cs="Times New Roman"/>
            <w:lang w:val="en-GB"/>
          </w:rPr>
          <w:fldChar w:fldCharType="separate"/>
        </w:r>
        <w:r w:rsidR="00A26296" w:rsidDel="00C2031C">
          <w:rPr>
            <w:rFonts w:cs="Times New Roman"/>
            <w:noProof/>
            <w:lang w:val="nb-NO"/>
          </w:rPr>
          <w:delText xml:space="preserve"> Liu et al., 2020b)</w:delText>
        </w:r>
        <w:r w:rsidRPr="00D424AA" w:rsidDel="00C2031C">
          <w:rPr>
            <w:rFonts w:cs="Times New Roman"/>
            <w:lang w:val="en-GB"/>
          </w:rPr>
          <w:fldChar w:fldCharType="end"/>
        </w:r>
        <w:commentRangeEnd w:id="2087"/>
        <w:r w:rsidR="00A26296" w:rsidDel="00C2031C">
          <w:rPr>
            <w:rStyle w:val="Marquedecommentaire"/>
          </w:rPr>
          <w:commentReference w:id="2087"/>
        </w:r>
      </w:del>
      <w:r w:rsidRPr="00841A35">
        <w:rPr>
          <w:rFonts w:cs="Times New Roman"/>
          <w:lang w:val="nb-NO"/>
        </w:rPr>
        <w:t xml:space="preserve">. </w:t>
      </w:r>
      <w:r w:rsidRPr="00A15232">
        <w:rPr>
          <w:rFonts w:cs="Times New Roman"/>
          <w:lang w:val="nb-NO"/>
        </w:rPr>
        <w:t>CO</w:t>
      </w:r>
      <w:r w:rsidRPr="00A15232">
        <w:rPr>
          <w:rFonts w:cs="Times New Roman"/>
          <w:vertAlign w:val="subscript"/>
          <w:lang w:val="nb-NO"/>
        </w:rPr>
        <w:t>2</w:t>
      </w:r>
      <w:r w:rsidRPr="00A15232">
        <w:rPr>
          <w:rFonts w:cs="Times New Roman"/>
          <w:lang w:val="nb-NO"/>
        </w:rPr>
        <w:t xml:space="preserve"> concentrations are shown to potentially decrease plant ET and </w:t>
      </w:r>
      <w:bookmarkEnd w:id="2082"/>
      <w:r w:rsidRPr="00A15232">
        <w:rPr>
          <w:rFonts w:cs="Times New Roman"/>
          <w:lang w:val="nb-NO"/>
        </w:rPr>
        <w:t>increase plant water-use efficiency, affecting soil moisture levels, although this effect interacts with other CO</w:t>
      </w:r>
      <w:r w:rsidRPr="00A15232">
        <w:rPr>
          <w:rFonts w:cs="Times New Roman"/>
          <w:vertAlign w:val="subscript"/>
          <w:lang w:val="nb-NO"/>
        </w:rPr>
        <w:t>2</w:t>
      </w:r>
      <w:r w:rsidRPr="00A15232">
        <w:rPr>
          <w:rFonts w:cs="Times New Roman"/>
          <w:lang w:val="nb-NO"/>
        </w:rPr>
        <w:t xml:space="preserve"> physiological and radiative effects (Section 11.6.5.2; Chapter 5, CC Box 5.1), and has less relevance under low soil moisture </w:t>
      </w:r>
      <w:commentRangeStart w:id="2089"/>
      <w:r w:rsidRPr="00D424AA">
        <w:rPr>
          <w:rFonts w:cs="Times New Roman"/>
          <w:lang w:val="en-GB"/>
        </w:rPr>
        <w:fldChar w:fldCharType="begin" w:fldLock="1"/>
      </w:r>
      <w:r w:rsidR="0012753B">
        <w:rPr>
          <w:rFonts w:cs="Times New Roman"/>
          <w:lang w:val="nb-NO"/>
        </w:rPr>
        <w:instrText>ADDIN CSL_CITATION { "citationItems" : [ { "id" : "ITEM-1", "itemData" : { "DOI" : "10.3389/fpls.2016.00657", "ISSN" : "1664-462X", "author" : [ { "dropping-particle" : "", "family" : "Xu", "given" : "Zhenzhu", "non-dropping-particle" : "", "parse-names" : false, "suffix" : "" }, { "dropping-particle" : "", "family" : "Jiang", "given" : "Yanling", "non-dropping-particle" : "", "parse-names" : false, "suffix" : "" }, { "dropping-particle" : "", "family" : "Jia", "given" : "Bingrui", "non-dropping-particle" : "", "parse-names" : false, "suffix" : "" }, { "dropping-particle" : "", "family" : "Zhou", "given" : "Guangsheng", "non-dropping-particle" : "", "parse-names" : false, "suffix" : "" } ], "container-title" : "Frontiers in Plant Science", "id" : "ITEM-1", "issued" : { "date-parts" : [ [ "2016", "5", "13" ] ] }, "note" : "Export Date: 20 September 2019", "page" : "657", "title" : "Elevated-CO2 Response of Stomata and Its Dependence on Environmental Factors", "translator" : [ { "dropping-particle" : "", "family" : "S2756", "given" : "", "non-dropping-particle" : "", "parse-names" : false, "suffix" : "" } ], "type" : "article-journal", "volume" : "7" }, "uris" : [ "http://www.mendeley.com/documents/?uuid=6fa31cfe-f5bf-4615-88ce-16e0acc12b03" ] }, { "id" : "ITEM-2", "itemData" : { "DOI" : "10.1016/j.envexpbot.2018.06.018", "ISSN" : "00988472", "author" : [ { "dropping-particle" : "", "family" : "Nackley", "given" : "Lloyd L", "non-dropping-particle" : "", "parse-names" : false, "suffix" : "" }, { "dropping-particle" : "", "family" : "Betzelberger", "given" : "Amy", "non-dropping-particle" : "", "parse-names" : false, "suffix" : "" }, { "dropping-particle" : "", "family" : "Skowno", "given" : "Andrew", "non-dropping-particle" : "", "parse-names" : false, "suffix" : "" }, { "dropping-particle" : "", "family" : "G. West", "given" : "Adam", "non-dropping-particle" : "", "parse-names" : false, "suffix" : "" }, { "dropping-particle" : "", "family" : "Ripley", "given" : "Brad S", "non-dropping-particle" : "", "parse-names" : false, "suffix" : "" }, { "dropping-particle" : "", "family" : "Bond", "given" : "William J", "non-dropping-particle" : "", "parse-names" : false, "suffix" : "" }, { "dropping-particle" : "", "family" : "Midgley", "given" : "Guy F", "non-dropping-particle" : "", "parse-names" : false, "suffix" : "" } ], "container-title" : "Environmental and Experimental Botany", "id" : "ITEM-2", "issued" : { "date-parts" : [ [ "2018", "11" ] ] }, "note" : "Export Date: 20 September 2019", "page" : "98-106", "title" : "CO2 enrichment does not entirely ameliorate Vachellia karroo drought inhibition: A missing mechanism explaining savanna bush encroachment", "translator" : [ { "dropping-particle" : "", "family" : "S2758", "given" : "", "non-dropping-particle" : "", "parse-names" : false, "suffix" : "" } ], "type" : "article-journal", "volume" : "155" }, "uris" : [ "http://www.mendeley.com/documents/?uuid=bf1ee176-054f-431e-ae9f-68e3b62884e4" ] }, { "id" : "ITEM-3", "itemData" : { "DOI" : "10.1016/j.plaphy.2019.06.026", "ISSN" : "09819428", "author" : [ { "dropping-particle" : "", "family" : "Dik\u0161aityt\u0117", "given" : "Austra", "non-dropping-particle" : "", "parse-names" : false, "suffix" : "" }, { "dropping-particle" : "", "family" : "Vir\u0161il\u0117", "given" : "Akvil\u0117", "non-dropping-particle" : "", "parse-names" : false, "suffix" : "" }, { "dropping-particle" : "", "family" : "\u017daltauskait\u0117", "given" : "J\u016brat\u0117", "non-dropping-particle" : "", "parse-names" : false, "suffix" : "" }, { "dropping-particle" : "", "family" : "Janu\u0161kaitien\u0117", "given" : "Irena", "non-dropping-particle" : "", "parse-names" : false, "suffix" : "" }, { "dropping-particle" : "", "family" : "Juozapaitien\u0117", "given" : "Gintar\u0117", "non-dropping-particle" : "", "parse-names" : false, "suffix" : "" } ], "container-title" : "Plant Physiology and Biochemistry", "id" : "ITEM-3", "issued" : { "date-parts" : [ [ "2019", "9" ] ] }, "note" : "Export Date: 20 September 2019", "page" : "59-72", "title" : "Growth and photosynthetic responses in Brassica napus differ during stress and recovery periods when exposed to combined heat, drought and elevated CO2", "translator" : [ { "dropping-particle" : "", "family" : "S2759", "given" : "", "non-dropping-particle" : "", "parse-names" : false, "suffix" : "" } ], "type" : "article-journal", "volume" : "142" }, "uris" : [ "http://www.mendeley.com/documents/?uuid=d9995c9d-9541-4cfa-9238-595cc787b585" ] }, { "id" : "ITEM-4", "itemData" : { "DOI" : "10.1038/nature10274", "ISSN" : "0028-0836", "author" : [ { "dropping-particle" : "", "family" : "Morgan", "given" : "Jack A.", "non-dropping-particle" : "", "parse-names" : false, "suffix" : "" }, { "dropping-particle" : "", "family" : "LeCain", "given" : "Daniel R.", "non-dropping-particle" : "", "parse-names" : false, "suffix" : "" }, { "dropping-particle" : "", "family" : "Pendall", "given" : "Elise", "non-dropping-particle" : "", "parse-names" : false, "suffix" : "" }, { "dropping-particle" : "", "family" : "Blumenthal", "given" : "Dana M.", "non-dropping-particle" : "", "parse-names" : false, "suffix" : "" }, { "dropping-particle" : "", "family" : "Kimball", "given" : "Bruce A.", "non-dropping-particle" : "", "parse-names" : false, "suffix" : "" }, { "dropping-particle" : "", "family" : "Carrillo", "given" : "Yolima", "non-dropping-particle" : "", "parse-names" : false, "suffix" : "" }, { "dropping-particle" : "", "family" : "Williams", "given" : "David G.", "non-dropping-particle" : "", "parse-names" : false, "suffix" : "" }, { "dropping-particle" : "", "family" : "Heisler-White", "given" : "Jana", "non-dropping-particle" : "", "parse-names" : false, "suffix" : "" }, { "dropping-particle" : "", "family" : "Dijkstra", "given" : "Feike A.", "non-dropping-particle" : "", "parse-names" : false, "suffix" : "" }, { "dropping-particle" : "", "family" : "West", "given" : "Mark", "non-dropping-particle" : "", "parse-names" : false, "suffix" : "" } ], "container-title" : "Nature", "id" : "ITEM-4", "issue" : "7359", "issued" : { "date-parts" : [ [ "2011", "8", "3" ] ] }, "page" : "202-205", "title" : "C4 grasses prosper as carbon dioxide eliminates desiccation in warmed semi-arid grassland", "translator" : [ { "dropping-particle" : "", "family" : "S2761", "given" : "", "non-dropping-particle" : "", "parse-names" : false, "suffix" : "" } ], "type" : "article-journal", "volume" : "476" }, "uris" : [ "http://www.mendeley.com/documents/?uuid=8ad9d705-a85e-494f-9438-e58c21deaed4" ] } ], "mendeley" : { "formattedCitation" : "(Morgan et al., 2011; Xu et al., 2016b; Nackley et al., 2018; Dik\u0161aityt\u0117 et al., 2019)", "manualFormatting" : "(Morgan et al., 2011; Z. Xu et al., 2016; Nackley et al., 2018; Dik\u0161aityt\u0117 et al., 2019)", "plainTextFormattedCitation" : "(Morgan et al., 2011; Xu et al., 2016b; Nackley et al., 2018; Dik\u0161aityt\u0117 et al., 2019)", "previouslyFormattedCitation" : "(Morgan et al., 2011; Xu et al., 2016b; Nackley et al., 2018; Dik\u0161aityt\u0117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 xml:space="preserve">(Morgan et al., 2011; </w:t>
      </w:r>
      <w:ins w:id="2090" w:author="Robin Matthews" w:date="2021-07-13T23:06:00Z">
        <w:r w:rsidR="00C2031C">
          <w:rPr>
            <w:rFonts w:cs="Times New Roman"/>
            <w:noProof/>
            <w:lang w:val="nb-NO"/>
          </w:rPr>
          <w:t xml:space="preserve">Z. </w:t>
        </w:r>
      </w:ins>
      <w:r w:rsidR="00A26296">
        <w:rPr>
          <w:rFonts w:cs="Times New Roman"/>
          <w:noProof/>
          <w:lang w:val="nb-NO"/>
        </w:rPr>
        <w:t>Xu et al., 2016</w:t>
      </w:r>
      <w:del w:id="2091" w:author="Robin Matthews" w:date="2021-07-13T23:06:00Z">
        <w:r w:rsidR="00A26296" w:rsidDel="00C2031C">
          <w:rPr>
            <w:rFonts w:cs="Times New Roman"/>
            <w:noProof/>
            <w:lang w:val="nb-NO"/>
          </w:rPr>
          <w:delText>b</w:delText>
        </w:r>
      </w:del>
      <w:r w:rsidR="00A26296">
        <w:rPr>
          <w:rFonts w:cs="Times New Roman"/>
          <w:noProof/>
          <w:lang w:val="nb-NO"/>
        </w:rPr>
        <w:t>; Nackley et al., 2018; Dikšaitytė et al., 2019)</w:t>
      </w:r>
      <w:r w:rsidRPr="00D424AA">
        <w:rPr>
          <w:rFonts w:cs="Times New Roman"/>
          <w:lang w:val="en-GB"/>
        </w:rPr>
        <w:fldChar w:fldCharType="end"/>
      </w:r>
      <w:commentRangeEnd w:id="2089"/>
      <w:r w:rsidR="00A26296">
        <w:rPr>
          <w:rStyle w:val="Marquedecommentaire"/>
        </w:rPr>
        <w:commentReference w:id="2089"/>
      </w:r>
      <w:r w:rsidRPr="00841A35">
        <w:rPr>
          <w:rFonts w:cs="Times New Roman"/>
          <w:lang w:val="nb-NO"/>
        </w:rPr>
        <w:t xml:space="preserve">. </w:t>
      </w:r>
      <w:r w:rsidRPr="00D424AA">
        <w:rPr>
          <w:rFonts w:cs="Times New Roman"/>
          <w:lang w:val="en-GB"/>
        </w:rPr>
        <w:t xml:space="preserve">ESMs represent both surface (ca. 10cm) and total column soil moisture, whereby total soil moisture is of more direct relevance for root water uptake, in particular by trees. There is evidence that surface soil moisture projections are substantially drier than total soil moisture projections, and may thus overestimate drying of relevance for most vegetation </w:t>
      </w:r>
      <w:commentRangeStart w:id="2092"/>
      <w:r w:rsidRPr="00D424AA">
        <w:rPr>
          <w:rFonts w:cs="Times New Roman"/>
          <w:lang w:val="en-GB"/>
        </w:rPr>
        <w:fldChar w:fldCharType="begin" w:fldLock="1"/>
      </w:r>
      <w:ins w:id="2093" w:author="Robin Matthews" w:date="2021-07-13T23:07:00Z">
        <w:r w:rsidR="00C2031C">
          <w:rPr>
            <w:rFonts w:cs="Times New Roman"/>
            <w:lang w:val="en-GB"/>
          </w:rPr>
          <w:instrText>ADDIN CSL_CITATION { "citationItems" : [ { "id" : "ITEM-1", "itemData" : { "DOI" : "10.1002/2016GL071921", "abstract" : "\u00ef\u00bf\u00bd2016. American Geophysical Union. All Rights Reserved. Land aridity has been projected to increase with global warming. Such projections are mostly based on off-line aridity and drought metrics applied to climate model outputs but also are supported by climate-model projections of decreased surface soil moisture. Here we comprehensively analyze soil moisture projections from the Coupled Model Intercomparison Project phase 5, including surface, total, and layer-by-layer soil moisture. We identify a robust vertical gradient of projected mean soil moisture changes, with more negative changes near the surface. Some regions of the northern middle to high latitudes exhibit negative annual surface changes but positive total changes. We interpret this behavior in the context of seasonal changes in the surface water budget. This vertical pattern implies that the extensive drying predicted by off-line drought metrics, while consistent with the projected decline in surface soil moisture, will tend to overestimate (negatively) changes in total soil water availability.", "author" : [ { "dropping-particle" : "", "family" : "Berg", "given" : "A.", "non-dropping-particle" : "", "parse-names" : false, "suffix" : "" }, { "dropping-particle" : "", "family" : "Sheffield", "given" : "J.", "non-dropping-particle" : "", "parse-names" : false, "suffix" : "" }, { "dropping-particle" : "", "family" : "Milly", "given" : "P.C.D.", "non-dropping-particle" : "", "parse-names" : false, "suffix" : "" } ], "container-title" : "Geophysical Research Letters", "id" : "ITEM-1", "issue" : "1", "issued" : { "date-parts" : [ [ "2017" ] ] }, "page" : "236-244", "title" : "Divergent surface and total soil moisture projections under global warming", "translator" : [ { "dropping-particle" : "", "family" : "S666", "given" : "", "non-dropping-particle" : "", "parse-names" : false, "suffix" : "" } ], "type" : "article-journal", "volume" : "44" }, "uris" : [ "http://www.mendeley.com/documents/?uuid=6ad58861-a3c2-42bb-a1d5-a603bf604325" ] } ], "mendeley" : { "formattedCitation" : "(Berg et al., 2017b)", "manualFormatting" : "(Berg et al., 2017a)", "plainTextFormattedCitation" : "(Berg et al., 2017b)", "previouslyFormattedCitation" : "(Berg et al., 2017b)" }, "properties" : { "noteIndex" : 0 }, "schema" : "https://github.com/citation-style-language/schema/raw/master/csl-citation.json" }</w:instrText>
        </w:r>
      </w:ins>
      <w:del w:id="2094" w:author="Robin Matthews" w:date="2021-07-13T23:07:00Z">
        <w:r w:rsidR="00FF6231" w:rsidDel="00C2031C">
          <w:rPr>
            <w:rFonts w:cs="Times New Roman"/>
            <w:lang w:val="en-GB"/>
          </w:rPr>
          <w:delInstrText>ADDIN CSL_CITATION { "citationItems" : [ { "id" : "ITEM-1", "itemData" : { "DOI" : "10.1002/2016GL071921", "abstract" : "\u00ef\u00bf\u00bd2016. American Geophysical Union. All Rights Reserved. Land aridity has been projected to increase with global warming. Such projections are mostly based on off-line aridity and drought metrics applied to climate model outputs but also are supported by climate-model projections of decreased surface soil moisture. Here we comprehensively analyze soil moisture projections from the Coupled Model Intercomparison Project phase 5, including surface, total, and layer-by-layer soil moisture. We identify a robust vertical gradient of projected mean soil moisture changes, with more negative changes near the surface. Some regions of the northern middle to high latitudes exhibit negative annual surface changes but positive total changes. We interpret this behavior in the context of seasonal changes in the surface water budget. This vertical pattern implies that the extensive drying predicted by off-line drought metrics, while consistent with the projected decline in surface soil moisture, will tend to overestimate (negatively) changes in total soil water availability.", "author" : [ { "dropping-particle" : "", "family" : "Berg", "given" : "A.", "non-dropping-particle" : "", "parse-names" : false, "suffix" : "" }, { "dropping-particle" : "", "family" : "Sheffield", "given" : "J.", "non-dropping-particle" : "", "parse-names" : false, "suffix" : "" }, { "dropping-particle" : "", "family" : "Milly", "given" : "P.C.D.", "non-dropping-particle" : "", "parse-names" : false, "suffix" : "" } ], "container-title" : "Geophysical Research Letters", "id" : "ITEM-1", "issue" : "1", "issued" : { "date-parts" : [ [ "2017" ] ] }, "page" : "236-244", "title" : "Divergent surface and total soil moisture projections under global warming", "translator" : [ { "dropping-particle" : "", "family" : "S666", "given" : "", "non-dropping-particle" : "", "parse-names" : false, "suffix" : "" } ], "type" : "article-journal", "volume" : "44" }, "uris" : [ "http://www.mendeley.com/documents/?uuid=6ad58861-a3c2-42bb-a1d5-a603bf604325" ] } ], "mendeley" : { "formattedCitation" : "(Berg et al., 2017b)", "plainTextFormattedCitation" : "(Berg et al., 2017b)", "previouslyFormattedCitation" : "(Berg et al., 2017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Berg et al., 2017</w:t>
      </w:r>
      <w:del w:id="2095" w:author="Robin Matthews" w:date="2021-07-13T23:07:00Z">
        <w:r w:rsidR="00A26296" w:rsidDel="00C2031C">
          <w:rPr>
            <w:rFonts w:cs="Times New Roman"/>
            <w:noProof/>
            <w:lang w:val="en-GB"/>
          </w:rPr>
          <w:delText>b</w:delText>
        </w:r>
      </w:del>
      <w:ins w:id="2096" w:author="Robin Matthews" w:date="2021-07-13T23:07:00Z">
        <w:r w:rsidR="00C2031C">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2092"/>
      <w:r w:rsidR="00A26296">
        <w:rPr>
          <w:rStyle w:val="Marquedecommentaire"/>
        </w:rPr>
        <w:commentReference w:id="2092"/>
      </w:r>
      <w:r w:rsidRPr="00841A35">
        <w:rPr>
          <w:rFonts w:cs="Times New Roman"/>
          <w:lang w:val="en-GB"/>
        </w:rPr>
        <w:t>.</w:t>
      </w:r>
    </w:p>
    <w:p w14:paraId="73646E0E" w14:textId="2BE49B5B" w:rsidR="001415DA" w:rsidRDefault="001415DA" w:rsidP="00D424AA">
      <w:pPr>
        <w:pStyle w:val="AR6BodyText"/>
        <w:rPr>
          <w:rFonts w:cs="Times New Roman"/>
          <w:lang w:val="en-GB"/>
        </w:rPr>
      </w:pPr>
    </w:p>
    <w:p w14:paraId="7C28C2AE" w14:textId="77777777" w:rsidR="0012500E" w:rsidRPr="00D424AA" w:rsidRDefault="0012500E" w:rsidP="00D424AA">
      <w:pPr>
        <w:pStyle w:val="AR6BodyText"/>
        <w:rPr>
          <w:rFonts w:cs="Times New Roman"/>
          <w:lang w:val="en-GB"/>
        </w:rPr>
      </w:pPr>
    </w:p>
    <w:p w14:paraId="6EDF0C5D" w14:textId="77777777" w:rsidR="001415DA" w:rsidRPr="00D424AA" w:rsidRDefault="001415DA" w:rsidP="00D424AA">
      <w:pPr>
        <w:pStyle w:val="AR6Chap11Level311111"/>
        <w:rPr>
          <w:rFonts w:cs="Times New Roman"/>
          <w:lang w:val="en-GB"/>
        </w:rPr>
      </w:pPr>
      <w:bookmarkStart w:id="2097" w:name="_Toc25583669"/>
      <w:r w:rsidRPr="00D424AA">
        <w:rPr>
          <w:rFonts w:cs="Times New Roman"/>
          <w:lang w:val="en-GB"/>
        </w:rPr>
        <w:t xml:space="preserve"> </w:t>
      </w:r>
      <w:bookmarkStart w:id="2098" w:name="_Toc56915253"/>
      <w:bookmarkStart w:id="2099" w:name="_Toc70703009"/>
      <w:r w:rsidRPr="00D424AA">
        <w:rPr>
          <w:rFonts w:cs="Times New Roman"/>
          <w:lang w:val="en-GB"/>
        </w:rPr>
        <w:t>Hydrological deficits</w:t>
      </w:r>
      <w:bookmarkEnd w:id="2097"/>
      <w:bookmarkEnd w:id="2098"/>
      <w:bookmarkEnd w:id="2099"/>
    </w:p>
    <w:p w14:paraId="7DEA4098" w14:textId="77777777" w:rsidR="001415DA" w:rsidRPr="00D424AA" w:rsidRDefault="001415DA" w:rsidP="00D424AA">
      <w:pPr>
        <w:pStyle w:val="AR6BodyText"/>
        <w:rPr>
          <w:rFonts w:cs="Times New Roman"/>
          <w:lang w:val="en-GB"/>
        </w:rPr>
      </w:pPr>
    </w:p>
    <w:p w14:paraId="1EBD0E51" w14:textId="06725A0B" w:rsidR="001415DA" w:rsidRPr="00D424AA" w:rsidRDefault="001415DA" w:rsidP="00D424AA">
      <w:pPr>
        <w:pStyle w:val="AR6BodyText"/>
        <w:rPr>
          <w:rFonts w:cs="Times New Roman"/>
          <w:lang w:val="en-GB"/>
        </w:rPr>
      </w:pPr>
      <w:r w:rsidRPr="00D424AA">
        <w:rPr>
          <w:rFonts w:cs="Times New Roman"/>
          <w:lang w:val="en-GB"/>
        </w:rPr>
        <w:t xml:space="preserve">Drivers of streamflow and surface water deficits are complex and strongly depend on the hydrological system analysed (e.g., streamflows in the headwaters, medium course of the rivers, groundwater, highly regulated hydrological basins). Soil hydrological processes, which control the propagation of meteorological droughts throughout different parts of the hydrological cycle </w:t>
      </w:r>
      <w:r w:rsidRPr="00D424AA">
        <w:rPr>
          <w:rFonts w:cs="Times New Roman"/>
          <w:lang w:val="en-GB"/>
        </w:rPr>
        <w:fldChar w:fldCharType="begin" w:fldLock="1"/>
      </w:r>
      <w:r w:rsidR="00FF6231">
        <w:rPr>
          <w:rFonts w:cs="Times New Roman"/>
          <w:lang w:val="en-GB"/>
        </w:rPr>
        <w:instrText>ADDIN CSL_CITATION { "citationItems" : [ { "id" : "ITEM-1", "itemData" : { "DOI" : "10.5194/hess-16-1915-2012", "author" : [ { "dropping-particle" : "", "family" : "Loon", "given" : "A F", "non-dropping-particle" : "Van", "parse-names" : false, "suffix" : "" }, { "dropping-particle" : "", "family" : "Lanen", "given" : "H A J", "non-dropping-particle" : "Van", "parse-names" : false, "suffix" : "" } ], "container-title" : "Hydrology and Earth System Sciences", "id" : "ITEM-1", "issue" : "7", "issued" : { "date-parts" : [ [ "2012" ] ] }, "note" : "Export Date: 15 October 2019", "page" : "1915-1946", "title" : "A process-based typology of hydrological drought", "translator" : [ { "dropping-particle" : "", "family" : "S2078", "given" : "", "non-dropping-particle" : "", "parse-names" : false, "suffix" : "" } ], "type" : "article-journal", "volume" : "16" }, "uris" : [ "http://www.mendeley.com/documents/?uuid=c96e9dfa-1411-475b-994a-a54abfb41bab" ] } ], "mendeley" : { "formattedCitation" : "(Van Loon and Van Lanen, 2012)", "plainTextFormattedCitation" : "(Van Loon and Van Lanen, 2012)", "previouslyFormattedCitation" : "(Van Loon and Van Lanen,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 Loon and Van Lanen, 2012)</w:t>
      </w:r>
      <w:r w:rsidRPr="00D424AA">
        <w:rPr>
          <w:rFonts w:cs="Times New Roman"/>
          <w:lang w:val="en-GB"/>
        </w:rPr>
        <w:fldChar w:fldCharType="end"/>
      </w:r>
      <w:r w:rsidRPr="00841A35">
        <w:rPr>
          <w:rFonts w:cs="Times New Roman"/>
          <w:lang w:val="en-GB"/>
        </w:rPr>
        <w:t xml:space="preserve">, are spatially and temporally complex </w:t>
      </w:r>
      <w:commentRangeStart w:id="2100"/>
      <w:r w:rsidRPr="00D424AA">
        <w:rPr>
          <w:rFonts w:cs="Times New Roman"/>
          <w:lang w:val="en-GB"/>
        </w:rPr>
        <w:fldChar w:fldCharType="begin" w:fldLock="1"/>
      </w:r>
      <w:r w:rsidR="0012753B">
        <w:rPr>
          <w:rFonts w:cs="Times New Roman"/>
          <w:lang w:val="en-GB"/>
        </w:rPr>
        <w:instrText>ADDIN CSL_CITATION { "citationItems" : [ { "id" : "ITEM-1", "itemData" : { "DOI" : "10.1016/J.JHYDROL.2017.01.041", "ISSN" : "0022-1694", "abstract" : "It is important to investigate the propagation from meteorological to hydrological drought and its potential influence factors, which helps to reveal drought propagation process, thereby being helpful for drought mitigation. In this study, Standardized Precipitation Index (SPI) and Standardized Streamflow Index (SSI) were adopted to characterize meteorological and hydrological droughts, respectively. The propagation time from meteorological to hydrological drought was investigated. The cross wavelet analysis was utilized to examine the correlations between hydrological and meteorological droughts in the Wei River Basin (WRB), a typical arid and semi-arid region in China. Moreover, the potential influence factors on the propagation were explored from the perspectives of large-scale atmospheric circulation anomaly and underlying surface characteristics. Results indicated: (1) the propagation time from meteorological to hydrological drought has noticeably seasonal characteristics, that in spring and summer is short, whilst that in autumn and winter is long; (2) hydrological and meteorological droughts are primarily characterized by statistically positive linkages on both long and short time scales; (3) El Ni\u00f1o Southern Oscillation (ENSO) and Arctic Oscillation (AO) are strongly correlated with actual evaporation, thus strongly impacting the propagation time from meteorological to hydrological drought. Additionally, the propagation time has roughly positive associations with the parameter w of the Fu\u2019s equation from the Budyko framework.", "author" : [ { "dropping-particle" : "", "family" : "Huang", "given" : "Shengzhi", "non-dropping-particle" : "", "parse-names" : false, "suffix" : "" }, { "dropping-particle" : "", "family" : "Li", "given" : "Pei", "non-dropping-particle" : "", "parse-names" : false, "suffix" : "" }, { "dropping-particle" : "", "family" : "Huang", "given" : "Qiang", "non-dropping-particle" : "", "parse-names" : false, "suffix" : "" }, { "dropping-particle" : "", "family" : "Leng", "given" : "Guoyong", "non-dropping-particle" : "", "parse-names" : false, "suffix" : "" }, { "dropping-particle" : "", "family" : "Hou", "given" : "Beibei", "non-dropping-particle" : "", "parse-names" : false, "suffix" : "" }, { "dropping-particle" : "", "family" : "Ma", "given" : "Lan", "non-dropping-particle" : "", "parse-names" : false, "suffix" : "" } ], "container-title" : "Journal of Hydrology", "id" : "ITEM-1", "issued" : { "date-parts" : [ [ "2017", "4" ] ] }, "page" : "184-195", "publisher" : "Elsevier", "title" : "The propagation from meteorological to hydrological drought and its potential influence factors", "translator" : [ { "dropping-particle" : "", "family" : "S2079", "given" : "", "non-dropping-particle" : "", "parse-names" : false, "suffix" : "" } ], "type" : "article-journal", "volume" : "547" }, "uris" : [ "http://www.mendeley.com/documents/?uuid=7595c75d-b8a5-494d-b4c9-00c1f802afba" ] }, { "id" : "ITEM-2", "itemData" : { "DOI" : "10.1002/2016GL071768", "ISSN" : "0094-8276", "author" : [ { "dropping-particle" : "", "family" : "Herrera\u2010Estrada", "given" : "Julio E.", "non-dropping-particle" : "", "parse-names" : false, "suffix" : "" }, { "dropping-particle" : "", "family" : "Satoh", "given" : "Yusuke", "non-dropping-particle" : "", "parse-names" : false, "suffix" : "" }, { "dropping-particle" : "", "family" : "Sheffield", "given" : "Justin", "non-dropping-particle" : "", "parse-names" : false, "suffix" : "" } ], "container-title" : "Geophysical Research Letters", "id" : "ITEM-2", "issue" : "5", "issued" : { "date-parts" : [ [ "2017", "3", "16" ] ] }, "note" : "Export Date: 15 October 2019", "page" : "2254-2263", "title" : "Spatiotemporal dynamics of global drought", "translator" : [ { "dropping-particle" : "", "family" : "S2076", "given" : "", "non-dropping-particle" : "", "parse-names" : false, "suffix" : "" } ], "type" : "article-journal", "volume" : "44" }, "uris" : [ "http://www.mendeley.com/documents/?uuid=e6e49269-4c74-4d2a-8aba-6e1498445fde" ] } ], "mendeley" : { "formattedCitation" : "(Herrera\u2010Estrada et al., 2017; Huang et al., 2017c)", "manualFormatting" : "(Herrera-Estrada et al., 2017; S. Huang et al., 2017b)", "plainTextFormattedCitation" : "(Herrera\u2010Estrada et al., 2017; Huang et al., 2017c)", "previouslyFormattedCitation" : "(Herrera\u2010Estrada et al., 2017; Huang et al., 2017c)"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Herrera-Estrada et al., 2017; </w:t>
      </w:r>
      <w:ins w:id="2101" w:author="Robin Matthews" w:date="2021-07-13T23:07:00Z">
        <w:r w:rsidR="00C2031C">
          <w:rPr>
            <w:rFonts w:cs="Times New Roman"/>
            <w:noProof/>
            <w:lang w:val="en-GB"/>
          </w:rPr>
          <w:t xml:space="preserve">S. </w:t>
        </w:r>
      </w:ins>
      <w:r w:rsidR="00A26296">
        <w:rPr>
          <w:rFonts w:cs="Times New Roman"/>
          <w:noProof/>
          <w:lang w:val="en-GB"/>
        </w:rPr>
        <w:t>Huang et al., 2017</w:t>
      </w:r>
      <w:ins w:id="2102" w:author="Robin Matthews" w:date="2021-07-13T23:07:00Z">
        <w:r w:rsidR="00C2031C">
          <w:rPr>
            <w:rFonts w:cs="Times New Roman"/>
            <w:noProof/>
            <w:lang w:val="en-GB"/>
          </w:rPr>
          <w:t>b</w:t>
        </w:r>
      </w:ins>
      <w:del w:id="2103" w:author="Robin Matthews" w:date="2021-07-13T23:07:00Z">
        <w:r w:rsidR="00A26296" w:rsidDel="00C2031C">
          <w:rPr>
            <w:rFonts w:cs="Times New Roman"/>
            <w:noProof/>
            <w:lang w:val="en-GB"/>
          </w:rPr>
          <w:delText>c</w:delText>
        </w:r>
      </w:del>
      <w:r w:rsidR="00A26296">
        <w:rPr>
          <w:rFonts w:cs="Times New Roman"/>
          <w:noProof/>
          <w:lang w:val="en-GB"/>
        </w:rPr>
        <w:t>)</w:t>
      </w:r>
      <w:r w:rsidRPr="00D424AA">
        <w:rPr>
          <w:rFonts w:cs="Times New Roman"/>
          <w:lang w:val="en-GB"/>
        </w:rPr>
        <w:fldChar w:fldCharType="end"/>
      </w:r>
      <w:commentRangeEnd w:id="2100"/>
      <w:r w:rsidR="00A26296">
        <w:rPr>
          <w:rStyle w:val="Marquedecommentaire"/>
        </w:rPr>
        <w:commentReference w:id="2100"/>
      </w:r>
      <w:r w:rsidRPr="00841A35">
        <w:rPr>
          <w:rFonts w:cs="Times New Roman"/>
          <w:lang w:val="en-GB"/>
        </w:rPr>
        <w:t xml:space="preserve"> and difficult to quantify </w:t>
      </w:r>
      <w:r w:rsidRPr="00D424AA">
        <w:rPr>
          <w:rFonts w:cs="Times New Roman"/>
          <w:lang w:val="en-GB"/>
        </w:rPr>
        <w:fldChar w:fldCharType="begin" w:fldLock="1"/>
      </w:r>
      <w:r w:rsidR="00FF6231">
        <w:rPr>
          <w:rFonts w:cs="Times New Roman"/>
          <w:lang w:val="en-GB"/>
        </w:rPr>
        <w:instrText>ADDIN CSL_CITATION { "citationItems" : [ { "id" : "ITEM-1", "itemData" : { "DOI" : "10.1002/2017WR021445", "ISSN" : "00431397", "author" : [ { "dropping-particle" : "", "family" : "Apurv", "given" : "Tushar", "non-dropping-particle" : "", "parse-names" : false, "suffix" : "" }, { "dropping-particle" : "", "family" : "Sivapalan", "given" : "Murugesu", "non-dropping-particle" : "", "parse-names" : false, "suffix" : "" }, { "dropping-particle" : "", "family" : "Cai", "given" : "Ximing", "non-dropping-particle" : "", "parse-names" : false, "suffix" : "" } ], "container-title" : "Water Resources Research", "id" : "ITEM-1", "issue" : "11", "issued" : { "date-parts" : [ [ "2017", "11" ] ] }, "note" : "Export Date: 15 October 2019", "page" : "9304-9329", "title" : "Understanding the Role of Climate Characteristics in Drought Propagation", "translator" : [ { "dropping-particle" : "", "family" : "S2074", "given" : "", "non-dropping-particle" : "", "parse-names" : false, "suffix" : "" } ], "type" : "article-journal", "volume" : "53" }, "uris" : [ "http://www.mendeley.com/documents/?uuid=fb0f2c3d-6181-4b9d-ad84-f1c4cbc999cf" ] }, { "id" : "ITEM-2", "itemData" : { "DOI" : "10.1016/j.jhydrol.2017.10.033", "ISSN" : "00221694", "author" : [ { "dropping-particle" : "", "family" : "Konapala", "given" : "Goutam", "non-dropping-particle" : "", "parse-names" : false, "suffix" : "" }, { "dropping-particle" : "", "family" : "Mishra", "given" : "Ashok", "non-dropping-particle" : "", "parse-names" : false, "suffix" : "" } ], "container-title" : "Journal of Hydrology", "id" : "ITEM-2", "issued" : { "date-parts" : [ [ "2017", "12" ] ] }, "note" : "Export Date: 15 October 2019", "page" : "600-620", "title" : "Review of complex networks application in hydroclimatic extremes with an implementation to characterize spatio-temporal drought propagation in continental USA", "translator" : [ { "dropping-particle" : "", "family" : "S2068", "given" : "", "non-dropping-particle" : "", "parse-names" : false, "suffix" : "" } ], "type" : "article-journal", "volume" : "555" }, "uris" : [ "http://www.mendeley.com/documents/?uuid=1849d34d-607a-4e5b-a160-5b38c5d597bd" ] }, { "id" : "ITEM-3", "itemData" : { "DOI" : "10.3390/w11112252", "ISSN" : "2073-4441", "abstract" : "The frequency and severity of global drought-induced impacts have led to raising awareness of the need for improved river management. Although academic publications on drought have proliferated, a systematic review of literature has not yet been conducted to identify trends, themes, key topics, and authorships. This study aims to evaluate the scientific evidence for the hydrological drought characteristics and the methodologies by performing as a framework. This systematic review performed three-stage screening of literature review for current applicable hydrological drought studies that have been conducted since the year of 2000 concerning methodologies, literature research gaps, and trends, and contribute to future studies. The analysis shows the increasing trends of research and publications in the hydrological drought assessment. The primary research themes are hydrological drought is drought severity, drought vulnerability, and drought forecast. Despite the current research findings, spatial and temporal variability, low flow analysis and regional modelling are the most important to encourage a holistic approach and international collaborations. The finding identified the shortcomings of most research, which are the use of non-standardized methodological and distinct sample sizes, resulting in data summary challenges and unrealistic comparisons.", "author" : [ { "dropping-particle" : "", "family" : "Hasan", "given" : "Hasrul Hazman", "non-dropping-particle" : "", "parse-names" : false, "suffix" : "" }, { "dropping-particle" : "", "family" : "Mohd Razali", "given" : "Siti Fatin", "non-dropping-particle" : "", "parse-names" : false, "suffix" : "" }, { "dropping-particle" : "", "family" : "Muhammad", "given" : "Nur Shazwani", "non-dropping-particle" : "", "parse-names" : false, "suffix" : "" }, { "dropping-particle" : "", "family" : "Ahmad", "given" : "Asmadi", "non-dropping-particle" : "", "parse-names" : false, "suffix" : "" } ], "container-title" : "Water", "id" : "ITEM-3", "issue" : "11", "issued" : { "date-parts" : [ [ "2019" ] ] }, "title" : "Research Trends of Hydrological Drought: A Systematic Review", "translator" : [ { "dropping-particle" : "", "family" : "S2010", "given" : "", "non-dropping-particle" : "", "parse-names" : false, "suffix" : "" } ], "type" : "article-journal", "volume" : "11" }, "uris" : [ "http://www.mendeley.com/documents/?uuid=07a1ea02-a5d0-496b-8b99-d191314f9a91" ] }, { "id" : "ITEM-4", "itemData" : { "DOI" : "10.5194/hess-21-2923-2017", "abstract" : "\u00a9 2017 Author(s). This work is distributed under the Creative Commons Attribution 3.0 License. The length of streamflow observations is generally limited to the last 50 years even in data-rich countries like France. It therefore offers too small a sample of extreme low-flow events to properly explore the long-term evolution of their characteristics and associated impacts. To overcome this limit, this work first presents a daily 140-year ensemble reconstructed streamflow dataset for a reference network of near-natural catchments in France. This dataset, called SCOPE Hydro (Spatially COherent Probabilistic Extended Hydrological dataset), is based on (1) a probabilistic precipitation, temperature, and reference evapotranspiration downscaling of the Twentieth Century Reanalysis over France, called SCOPE Climate, and (2) continuous hydrological modelling using SCOPE Climate as forcings over the whole period. This work then introduces tools for defining spatio-temporal extreme low-flow events. Extreme low-flow events are first locally defined through the sequent peak algorithm using a novel combination of a fixed threshold and a daily variable threshold. A dedicated spatial matching procedure is then established to identify spatio-temporal events across France. This procedure is furthermore adapted to the SCOPE Hydro 25-member ensemble to characterize in a probabilistic way unrecorded historical events at the national scale. Extreme low-flow events are described and compared in a spatially and temporally homogeneous way over 140 years on a large set of catchments. Results highlight well-known recent events like 1976 or 1989&amp;ndash;1990, but also older and relatively forgotten ones like the 1878 and 1893 events. These results contribute to improving our knowledge of historical events and provide a selection of benchmark events for climate change adaptation purposes. Moreover, this study allows for further detailed analyses of the effect of climate variability and anthropogenic climate change on low-flow hydrology at the scale of France.", "author" : [ { "dropping-particle" : "", "family" : "Caillouet", "given" : "L.", "non-dropping-particle" : "", "parse-names" : false, "suffix" : "" }, { "dropping-particle" : "", "family" : "Vidal", "given" : "J.-P.", "non-dropping-particle" : "", "parse-names" : false, "suffix" : "" }, { "dropping-particle" : "", "family" : "Sauquet", "given" : "E.", "non-dropping-particle" : "", "parse-names" : false, "suffix" : "" }, { "dropping-particle" : "", "family" : "Devers", "given" : "A.", "non-dropping-particle" : "", "parse-names" : false, "suffix" : "" }, { "dropping-particle" : "", "family" : "Graff", "given" : "B.", "non-dropping-particle" : "", "parse-names" : false, "suffix" : "" } ], "container-title" : "Hydrology and Earth System Sciences", "id" : "ITEM-4", "issue" : "6", "issued" : { "date-parts" : [ [ "2017" ] ] }, "page" : "2923-2951", "title" : "Ensemble reconstruction of spatio-temporal extreme low-flow events in France since 1871", "translator" : [ { "dropping-particle" : "", "family" : "S2986", "given" : "", "non-dropping-particle" : "", "parse-names" : false, "suffix" : "" } ], "type" : "article-journal", "volume" : "21" }, "uris" : [ "http://www.mendeley.com/documents/?uuid=4428b142-40ee-438e-a442-abc2645886ca" ] }, { "id" : "ITEM-5", "itemData" : { "DOI" : "10.1002/hyp.10838", "ISSN" : "0885-6087", "author" : [ { "dropping-particle" : "", "family" : "Lanen", "given" : "Henny A J", "non-dropping-particle" : "Van", "parse-names" : false, "suffix" : "" }, { "dropping-particle" : "", "family" : "Laaha", "given" : "Gregor", "non-dropping-particle" : "", "parse-names" : false, "suffix" : "" }, { "dropping-particle" : "", "family" : "Kingston", "given" : "Daniel G", "non-dropping-particle" : "", "parse-names" : false, "suffix" : "" }, { "dropping-particle" : "", "family" : "Gauster", "given" : "Tobias", "non-dropping-particle" : "", "parse-names" : false, "suffix" : "" }, { "dropping-particle" : "", "family" : "Ionita", "given" : "Monica", "non-dropping-particle" : "", "parse-names" : false, "suffix" : "" }, { "dropping-particle" : "", "family" : "Vidal", "given" : "Jean-Philippe", "non-dropping-particle" : "", "parse-names" : false, "suffix" : "" }, { "dropping-particle" : "", "family" : "Vlnas", "given" : "Radek", "non-dropping-particle" : "", "parse-names" : false, "suffix" : "" }, { "dropping-particle" : "", "family" : "Tallaksen", "given" : "Lena M", "non-dropping-particle" : "", "parse-names" : false, "suffix" : "" }, { "dropping-particle" : "", "family" : "Stahl", "given" : "Kerstin", "non-dropping-particle" : "", "parse-names" : false, "suffix" : "" }, { "dropping-particle" : "", "family" : "Hannaford", "given" : "Jamie", "non-dropping-particle" : "", "parse-names" : false, "suffix" : "" }, { "dropping-particle" : "", "family" : "Delus", "given" : "Claire", "non-dropping-particle" : "", "parse-names" : false, "suffix" : "" }, { "dropping-particle" : "", "family" : "Fendekova", "given" : "Miriam", "non-dropping-particle" : "", "parse-names" : false, "suffix" : "" }, { "dropping-particle" : "", "family" : "Mediero", "given" : "Luis", "non-dropping-particle" : "", "parse-names" : false, "suffix" : "" }, { "dropping-particle" : "", "family" : "Prudhomme", "given" : "Christel", "non-dropping-particle" : "", "parse-names" : false, "suffix" : "" }, { "dropping-particle" : "", "family" : "Rets", "given" : "Ekaterina", "non-dropping-particle" : "", "parse-names" : false, "suffix" : "" }, { "dropping-particle" : "", "family" : "Romanowicz", "given" : "Renata J", "non-dropping-particle" : "", "parse-names" : false, "suffix" : "" }, { "dropping-particle" : "", "family" : "Gailliez", "given" : "S\u00e9bastien", "non-dropping-particle" : "", "parse-names" : false, "suffix" : "" }, { "dropping-particle" : "", "family" : "Wong", "given" : "Wai Kwok", "non-dropping-particle" : "", "parse-names" : false, "suffix" : "" }, { "dropping-particle" : "", "family" : "Adler", "given" : "Mary-Jeanne", "non-dropping-particle" : "", "parse-names" : false, "suffix" : "" }, { "dropping-particle" : "", "family" : "Blauhut", "given" : "Veit", "non-dropping-particle" : "", "parse-names" : false, "suffix" : "" }, { "dropping-particle" : "", "family" : "Caillouet", "given" : "Laurie", "non-dropping-particle" : "", "parse-names" : false, "suffix" : "" }, { "dropping-particle" : "", "family" : "Chelcea", "given" : "Silvia", "non-dropping-particle" : "", "parse-names" : false, "suffix" : "" }, { "dropping-particle" : "", "family" : "Frolova", "given" : "Natalia", "non-dropping-particle" : "", "parse-names" : false, "suffix" : "" }, { "dropping-particle" : "", "family" : "Gudmundsson", "given" : "Lukas", "non-dropping-particle" : "", "parse-names" : false, "suffix" : "" }, { "dropping-particle" : "", "family" : "Hanel", "given" : "Martin", "non-dropping-particle" : "", "parse-names" : false, "suffix" : "" }, { "dropping-particle" : "", "family" : "Haslinger", "given" : "Klaus", "non-dropping-particle" : "", "parse-names" : false, "suffix" : "" }, { "dropping-particle" : "", "family" : "Kireeva", "given" : "Maria", "non-dropping-particle" : "", "parse-names" : false, "suffix" : "" }, { "dropping-particle" : "", "family" : "Osuch", "given" : "Marzena", "non-dropping-particle" : "", "parse-names" : false, "suffix" : "" }, { "dropping-particle" : "", "family" : "Sauquet", "given" : "Eric", "non-dropping-particle" : "", "parse-names</w:instrText>
      </w:r>
      <w:r w:rsidR="00FF6231" w:rsidRPr="006A2665">
        <w:rPr>
          <w:rFonts w:cs="Times New Roman"/>
        </w:rPr>
        <w:instrText>" : false, "suffix" : "" }, { "dropping-particle" : "", "family" : "Stagge", "given" : "James H", "non-dropping-particle" : "", "parse-names" : false, "suffix" : "" }, { "dropping-particle" : "", "family" : "Loon", "given" : "Anne F", "non-dropping-particle" : "Van", "parse-names" : false, "suffix" : "" } ], "container-title" : "Hydrological Processes", "id" : "ITEM-5", "issue" : "17", "issued" : { "date-parts" : [ [ "2016", "8", "15" ] ] }, "note" : "doi: 10.1002/hyp.10838", "page" : "3097-3104", "publisher" : "John Wiley &amp; Sons, Ltd", "title" : "Hydrology needed to manage droughts: the 2015 European case", "translator" : [ { "dropping-particle" : "", "family" : "S2975", "given" : "", "non-dropping-particle" : "", "parse-names" : false, "suffix" : "" } ], "type" : "article-journal", "volume" : "30" }, "uris" : [ "http://www.mendeley.com/documents/?uuid=feb38b74-7e4f-4e44-aeb7-e939a66ce4aa" ] } ], "mendeley" : { "formattedCitation" : "(Van Lanen et al., 2016; Apurv et al., 2017; Caillouet et al., 2017; Konapala and Mishra, 2017; Hasan et al., 2019)", "plainTextFormattedCitation" : "(Van Lanen et al., 2016; Apurv et al., 2017; Caillouet et al., 2017; Konapala and Mishra, 2017; Hasan et al., 2019)", "previouslyFormattedCitation" : "(Van Lanen et al., 2016; Apurv et al., 2017; Caillouet et al., 2017; Konapala and Mishra, 2017; Hasa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Van Lanen et al., 2016; Apurv et al., 2017; Caillouet et al., 2017; Konapala and Mishra, 2017; Hasan et al., 2019)</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The physiographic characteristics of the basins also affect how droughts propagate throughout the hydrological cycle </w:t>
      </w:r>
      <w:r w:rsidRPr="00D424AA">
        <w:rPr>
          <w:rFonts w:cs="Times New Roman"/>
          <w:lang w:val="en-GB"/>
        </w:rPr>
        <w:fldChar w:fldCharType="begin" w:fldLock="1"/>
      </w:r>
      <w:r w:rsidR="007D2D56">
        <w:rPr>
          <w:rFonts w:cs="Times New Roman"/>
          <w:lang w:val="en-GB"/>
        </w:rPr>
        <w:instrText>ADDIN CSL_CITATION { "citationItems" : [ { "id" : "ITEM-1", "itemData" : { "DOI" : "10.5194/hess-16-1915-2012", "author" : [ { "dropping-particle" : "", "family" : "Loon", "given" : "A F", "non-dropping-particle" : "Van", "parse-names" : false, "suffix" : "" }, { "dropping-particle" : "", "family" : "Lanen", "given" : "H A J", "non-dropping-particle" : "Van", "parse-names" : false, "suffix" : "" } ], "container-title" : "Hydrology and Earth System Sciences", "id" : "ITEM-1", "issue" : "7", "issued" : { "date-parts" : [ [ "2012" ] ] }, "note" : "Export Date: 15 October 2019", "page" : "1915-1946", "title" : "A process-based typology of hydrological drought", "translator" : [ { "dropping-particle" : "", "family" : "S2078", "given" : "", "non-dropping-particle" : "", "parse-names" : false, "suffix" : "" } ], "type" : "article-journal", "volume" : "16" }, "uris" : [ "http://www.mendeley.com/documents/?uuid=c96e9dfa-1411-475b-994a-a54abfb41bab" ] }, { "id" : "ITEM-2", "itemData" : { "DOI" : "10.5194/hess-17-1715-2013", "abstract" : "Large-scale hydrological drought studies have demonstrated spatial and temporal patterns in observed trends, and considerable difference exists among global hydrological models in their ability to reproduce these patterns. In this study a controlled modeling experiment has been set up to systematically explore the role of climate and physical catchment structure (soils and groundwater systems) to better understand underlying drought-generating mechanisms. Daily climate data (1958-2001) of 1495 grid cells across the world were selected that represent K\u00f6ppen-Geiger major climate types. These data were fed into a conceptual hydrological model. Nine realizations of physical catchment structure were defined for each grid cell, i.e., three soils with different soil moisture supply capacity and three groundwater systems (quickly, intermediately and slowly responding). Hydrological drought characteristics (number, duration and standardized deficit volume) were identified from time series of daily discharge. Summary statistics showed that the equatorial and temperate climate types (A-and C-climates) had about twice as many drought events as the arid and polar types (B-and E-climates), and the durations of more extreme droughts were about half the length. Selected soils under permanent grassland were found to have a minor effect on hydrological drought characteristics, whereas groundwater systems had major impact. Groundwater systems strongly controlled the hydrological drought characteristics of all climate types, but particularly those of the wetter A-, C-and D-climates because of higher recharge. The median number of droughts for quickly responding groundwater systems was about three times higher than for slowly responding systems. Groundwater systems substantially affected the duration, particularly of the more extreme drought events. Bivariate probability distributions of drought duration and standardized deficit for combinations of K\u00f6ppen-Geiger climate, soil and groundwater system showed that the responsiveness of the groundwater system is as important as climate for hydrological drought development. This urges for an improvement of subsurface modules in global hydrological models to be more useful for water resources assessments. A foreseen higher spatial resolution in large-scale models would enable a better hydrogeological parameterization and thus inclusion of lateral flow. \u00a9 2013 Author(s).", "author" : [ { "dropping-particle" : "", "family" : "Lanen", "given" : "H.A.J.", "non-dropping-particle" : "Van", "parse-names" : false, "suffix" : "" }, { "dropping-particle" : "", "family" : "Wanders", "given" : "N.", "non-dropping-particle" : "", "parse-names" : false, "suffix" : "" }, { "dropping-particle" : "", "family" : "Tallaksen", "given" : "L.M.", "non-dropping-particle" : "", "parse-names" : false, "suffix" : "" }, { "dropping-particle" : "", "family" : "Loon", "given" : "A.F.", "non-dropping-particle" : "Van", "parse-names" : false, "suffix" : "" } ], "container-title" : "Hydrology and Earth System Sciences", "id" : "ITEM-2", "issue" : "5", "issued" : { "date-parts" : [ [ "2013" ] ] }, "page" : "1715-1732", "title" : "Hydrological drought across the world: Impact of climate and physical catchment structure", "translator" : [ { "dropping-particle" : "", "family" : "S628", "given" : "", "non-dropping-particle" : "", "parse-names" : false, "suffix" : "" } ], "type" : "article-journal", "volume" : "17" }, "uris" : [ "http://www.mendeley.com/documents/?uuid=2dcc6d62-ba23-452e-a565-eecdbbcbb21c" ] }, { "id" : "ITEM-3", "itemData" : { "DOI" : "10.1002/wat2.1085", "ISSN" : "20491948", "abstract" : "Drought is a complex natural hazard that impacts ecosystems and society in many ways. Many of these impacts are associated with hydrological drought (drought in rivers, lakes, and groundwater). It is, therefore, crucial to understand the development and recovery of hydrological drought. In this review an overview is given of the current state of scientific knowledge of definitions, processes, and quantification of hydrological drought. Special attention is given to the influence of climate and terrestrial properties (geology, land use) on hydrological drought characteristics and the role of storage. Furthermore, the current debate about the use and usefulness of different drought indicators is highlighted and recent advances in drought monitoring and prediction are mentioned. Research on projections of hydrological drought for the future is summarized. This review also briefly touches upon the link of hydrological drought characteristics with impacts and the issues related to drought management. Finally, four challenges for future research on hydrological drought are defined that relate international initiatives such as the Intergovernmental Panel on Climate Change (IPCC) and the \u2018Panta Rhei\u2019 decade of the International Association of Hydrological Sciences (IAHS). WIREs Water 2015, 2:359\u2013392. doi: 10.1002/wat2.1085 This article is categorized under: Science of Water &gt; Hydrological Processes Science of Water &gt; Water and Environmental Change Science of Water &gt; Water Extremes", "author" : [ { "dropping-particle" : "", "family" : "Loon", "given" : "Anne F", "non-dropping-particle" : "Van", "parse-names" : false, "suffix" : "" } ], "container-title" : "WIREs Water", "id" : "ITEM-3", "issue" : "4", "issued" : { "date-parts" : [ [ "2015", "7" ] ] }, "page" : "359-392", "title" : "Hydrological drought explained", "translator" : [ { "dropping-particle" : "", "family" : "S1338", "given" : "", "non-dropping-particle" : "", "parse-names" : false, "suffix" : "" } ], "type" : "article-journal", "volume" : "2" }, "uris" : [ "http://www.mendeley.com/documents/?uuid=837acf07-6fd3-4bd5-8c9e-0f63bd800aba" ] }, { "id" : "ITEM-4", "itemData" : { "DOI" : "10.1029/2018WR024620", "abstract" : "The evolution of hydrological drought events is a result of complex (nonlinear) interactions between climate and catchment processes. To investigate such nonlinear relationship, we integrated a machine learning modeling framework based on the random forest (RF) algorithms with an interpretation framework to quantify the role of climate and catchment controls on hydrological drought. More particularly, our framework interprets a built RF machine-learning model to identify dominant variables and visualize their functional dependence and interaction effects on hydrological drought characteristics utilizing concepts of minimal depth, interactive depth, and partial dependence. We test our proposed modeling framework based on a set of 652 continental United States catchments with minimal human interference for a period of 1979\u20132010. Application of this framework indicated presence of three distinct drought regimes, which includes, Regime 1: droughts with longer duration, less frequent and lesser intensity; Regime 2: droughts with moderate duration, moderate frequency, and moderate intensity; and Regime 3: droughts with shorter duration, more frequent, and more intense. RF algorithm was able to accurately model the drought characteristics (intensity, duration, and number of events) for all the three drought regimes as a function of selected variables. It was observed that the type of dominant variables as well as their nonlinear functional relationship with hydrological droughts characteristics can vary between three selected regimes. Our interpretation framework indicated that catchment characteristics have a significant role in controlling the hydrologic drought for catchments (regime 1), whereas both climate and catchment characteristics control hydrological drought in regimes 2 and 3. \u00a92019. American Geophysical Union. All Rights Reserved.", "author" : [ { "dropping-particle" : "", "family" : "Konapala", "given" : "G", "non-dropping-particle" : "", "parse-names" : false, "suffix" : "" }, { "dropping-particle" : "", "family" : "Mishra", "given" : "A", "non-dropping-particle" : "", "parse-names" : false, "suffix" : "" } ], "container-title" : "Water Resources Research", "id" : "ITEM-4", "issue" : "1", "issued" : { "date-parts" : [ [ "2020" ] ] }, "note" : "Export Date: 26 October 2020", "title" : "Quantifying Climate and Catchment Control on Hydrological Drought in the Continental United States", "translator" : [ { "dropping-particle" : "", "family" : "S3222", "given" : "", "non-dropping-particle" : "", "parse-names" : false, "suffix" : "" } ], "type" : "article", "volume" : "56" }, "uris" : [ "http://www.mendeley.com/documents/?uuid=d3a8b663-2f79-45be-a476-3875d1656bf8" ] }, { "id" : "ITEM-5", "itemData" : { "DOI" : "10.1016/j.jhydrol.2019.124533", "abstract" : "Identification of thresholds associated with key climate, catchment and morphological variables for hydrological droughts can further improve our understanding of evolution and propagation of droughts in a complex water resource system. These thresholds are associated with complex interaction between climate and catchment variables and they are often connected through hierarchical as well as non-linear relationships. The advantage of selecting a multi-factor predictor domain can detect multiple thresholds that may not be observed by analyses limited to single predictors. In the present study, we developed a conceptual modeling framework by integrating a hydrological model developed based on the Soil and Water Assessment Tool (SWAT) and statistical models to quantify the potential influence of climate, catchment, and morphological variables and their thresholds on hydrological drought duration and severity for the watersheds located in Savannah River Basin (SRB). The concept of standardized runoff index (SRI) was used to derive the multiscale hydrological drought time series (i.e., SRI 1, SRI 6, and SRI 12) to investigate short term, medium term, and long term drought events based on their duration and severity. It was observed that the linear models developed based on the climate variables may not be capable for predicting the duration of multiscale hydrological droughts, whereas, the performance of statistical models can be significantly improved by the addition of catchment and morphological variables. In addition, among the morphological variables stream order seems to have a significant control over short, medium and long term drought duration across the study area. In the second phase of our analysis, we employed classification and regression tree (CART) algorithm for quantifying the thresholds associated with climate, catchment, and morphological variables that have potential influence on the hydrological drought. The result indicates that the variables and its associated threshold vary for short, medium, and long term drought. The proposed modeling framework can be extended for ungauged basins to improve the drought management. \u00a9 2020 Elsevier B.V.", "author" : [ { "dropping-particle" : "", "family" : "Valiya Veettil", "given" : "A", "non-dropping-particle" : "", "parse-names" : false, "suffix" : "" }, { "dropping-particle" : "", "family" : "Mishra", "given" : "A K", "non-dropping-particle" : "", "parse-names" : false, "suffix" : "" } ], "container-title" : "Journal of Hydrology", "id" : "ITEM-5", "issued" : { "date-parts" : [ [ "2020" ] ] }, "note" : "Export Date: 26 October 2020", "title" : "Multiscale hydrological drought analysis: Role of climate, catchment and morphological variables and associated thresholds", "translator" : [ { "dropping-particle" : "", "family" : "S3224", "given" : "", "non-dropping-particle" : "", "parse-names" : false, "suffix" : "" } ], "type" : "article", "volume" : "582" }, "uris" : [ "http://www.mendeley.com/documents/?uuid=50e6d7ba-3bca-4594-9f5d-85e0371f82e8" ] } ], "mendeley" : { "formattedCitation" : "(Van Loon and Van Lanen, 2012; Van Lanen et al., 2013; Van Loon, 2015; Konapala and Mishra, 2020; Valiya Veettil and Mishra, 2020)", "plainTextFormattedCitation" : "(Van Loon and Van Lanen, 2012; Van Lanen et al., 2013; Van Loon, 2015; Konapala and Mishra, 2020; Valiya Veettil and Mishra, 2020)", "previouslyFormattedCitation" : "(Van Loon and Van Lanen, 2012; Van Lanen et al., 2013; Van Loon, 2015; Konapala and Mishra, 2020; Valiya Veettil and Mishra,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 Loon and Van Lanen, 2012; Van Lanen et al., 2013; Van Loon, 2015; Konapala and Mishra, 2020; Valiya Veettil and Mishra, 2020)</w:t>
      </w:r>
      <w:r w:rsidRPr="00D424AA">
        <w:rPr>
          <w:rFonts w:cs="Times New Roman"/>
          <w:lang w:val="en-GB"/>
        </w:rPr>
        <w:fldChar w:fldCharType="end"/>
      </w:r>
      <w:r w:rsidRPr="00841A35">
        <w:rPr>
          <w:rFonts w:cs="Times New Roman"/>
          <w:lang w:val="en-GB"/>
        </w:rPr>
        <w:t xml:space="preserve">. In addition, the assessment of groundwater deficits is very difficult given the complexity of processes that involve natural and human-driven feedbacks and interactions with the climate system </w:t>
      </w:r>
      <w:r w:rsidRPr="00D424AA">
        <w:rPr>
          <w:rFonts w:cs="Times New Roman"/>
          <w:lang w:val="en-GB"/>
        </w:rPr>
        <w:fldChar w:fldCharType="begin" w:fldLock="1"/>
      </w:r>
      <w:r w:rsidR="00FF6231">
        <w:rPr>
          <w:rFonts w:cs="Times New Roman"/>
          <w:lang w:val="en-GB"/>
        </w:rPr>
        <w:instrText>ADDIN CSL_CITATION { "citationItems" : [ { "id" : "ITEM-1", "itemData" : { "DOI" : "10.1038/nclimate1744", "author" : [ { "dropping-particle" : "", "family" : "Taylor", "given" : "R G", "non-dropping-particle" : "", "parse-names" : false, "suffix" : "" }, { "dropping-particle" : "", "family" : "Scanlon", "given" : "B", "non-dropping-particle" : "", "parse-names" : false, "suffix" : "" }, { "dropping-particle" : "", "family" : "D\u00f6ll", "given" : "P", "non-dropping-particle" : "", "parse-names" : false, "suffix" : "" }, { "dropping-particle" : "", "family" : "Rodell", "given" : "M", "non-dropping-particle" : "", "parse-names" : false, "suffix" : "" }, { "dropping-particle" : "", "family" : "Beek", "given" : "R", "non-dropping-particle" : "Van", "parse-names" : false, "suffix" : "" }, { "dropping-particle" : "", "family" : "Wada", "given" : "Y", "non-dropping-particle" : "", "parse-names" : false, "suffix" : "" }, { "dropping-particle" : "", "family" : "Longuevergne", "given" : "L", "non-dropping-particle" : "", "parse-names" : false, "suffix" : "" }, { "dropping-particle" : "", "family" : "Leblanc", "given" : "M", "non-dropping-particle" : "", "parse-names" : false, "suffix" : "" }, { "dropping-particle" : "", "family" : "Famiglietti", "given" : "J S", "non-dropping-particle" : "", "parse-names" : false, "suffix" : "" }, { "dropping-particle" : "", "family" : "Edmunds", "given" : "M", "non-dropping-particle" : "", "parse-names" : false, "suffix" : "" }, { "dropping-particle" : "", "family" : "Konikow", "given" : "L", "non-dropping-particle" : "", "parse-names" : false, "suffix" : "" }, { "dropping-particle" : "", "family" : "Green", "given" : "T R", "non-dropping-particle" : "", "parse-names" : false, "suffix" : "" }, { "dropping-particle" : "", "family" : "Chen", "given" : "J", "non-dropping-particle" : "", "parse-names" : false, "suffix" : "" }, { "dropping-particle" : "", "family" : "Taniguchi", "given" : "M", "non-dropping-particle" : "", "parse-names" : false, "suffix" : "" }, { "dropping-particle" : "", "family" : "Bierkens", "given" : "M F P", "non-dropping-particle" : "", "parse-names" : false, "suffix" : "" }, { "dropping-particle" : "", "family" : "Macdonald", "given" : "A", "non-dropping-particle" : "", "parse-names" : false, "suffix" : "" }, { "dropping-particle" : "", "family" : "Fan", "given" : "Y", "non-dropping-particle" : "", "parse-names" : false, "suffix" : "" }, { "dropping-particle" : "", "family" : "Maxwell", "given" : "R M", "non-dropping-particle" : "", "parse-names" : false, "suffix" : "" }, { "dropping-particle" : "", "family" : "Yechieli", "given" : "Y", "non-dropping-particle" : "", "parse-names" : false, "suffix" : "" }, { "dropping-particle" : "", "family" : "Gurdak", "given" : "J J", "non-dropping-particle" : "", "parse-names" : false, "suffix" : "" }, { "dropping-particle" : "", "family" : "Allen", "given" : "D M", "non-dropping-particle" : "", "parse-names" : false, "suffix" : "" }, { "dropping-particle" : "", "family" : "Shamsudduha", "given" : "M", "non-dropping-particle" : "", "parse-names" : false, "suffix" : "" }, { "dropping-particle" : "", "family" : "Hiscock", "given" : "K", "non-dropping-particle" : "", "parse-names" : false, "suffix" : "" }, { "dropping-particle" : "", "family" : "Yeh", "given" : "P.J.-F.", "non-dropping-particle" : "", "parse-names" : false, "suffix" : "" }, { "dropping-particle" : "", "family" : "Holman", "given" : "I", "non-dropping-particle" : "", "parse-names" : false, "suffix" : "" }, { "dropping-particle" : "", "family" : "Treidel", "given" : "H", "non-dropping-particle" : "", "parse-names" : false, "suffix" : "" } ], "container-title" : "Nature Climate Change", "id" : "ITEM-1", "issue" : "4", "issued" : { "date-parts" : [ [ "2013" ] ] }, "note" : "Cited By :745\n\nExport Date: 14 September 2020", "page" : "322-329", "title" : "Ground water and climate change", "translator" : [ { "dropping-particle" : "", "family" : "S2917", "given" : "", "non-dropping-particle" : "", "parse-names" : false, "suffix" : "" } ], "type" : "article-journal", "volume" : "3" }, "uris" : [ "http://www.mendeley.com/documents/?uuid=1b4425b8-78d3-4d97-9073-e9a20587bffc" ] } ], "mendeley" : { "formattedCitation" : "(Taylor et al., 2013)", "plainTextFormattedCitation" : "(Taylor et al., 2013)", "previouslyFormattedCitation" : "(Taylor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ylor et al., 2013)</w:t>
      </w:r>
      <w:r w:rsidRPr="00D424AA">
        <w:rPr>
          <w:rFonts w:cs="Times New Roman"/>
          <w:lang w:val="en-GB"/>
        </w:rPr>
        <w:fldChar w:fldCharType="end"/>
      </w:r>
      <w:r w:rsidRPr="00841A35">
        <w:rPr>
          <w:rFonts w:cs="Times New Roman"/>
          <w:lang w:val="en-GB"/>
        </w:rPr>
        <w:t>.</w:t>
      </w:r>
      <w:r w:rsidRPr="00D424AA" w:rsidDel="00906AAE">
        <w:rPr>
          <w:rFonts w:cs="Times New Roman"/>
          <w:lang w:val="en-GB"/>
        </w:rPr>
        <w:t xml:space="preserve"> </w:t>
      </w:r>
      <w:r w:rsidRPr="00D424AA">
        <w:rPr>
          <w:rFonts w:cs="Times New Roman"/>
          <w:lang w:val="en-GB"/>
        </w:rPr>
        <w:t xml:space="preserve">Streamflow and surface water deficits are affected by land cover, groundwater and soil characteristics </w:t>
      </w:r>
      <w:r w:rsidRPr="00841A35">
        <w:rPr>
          <w:rFonts w:cs="Times New Roman"/>
          <w:lang w:val="en-GB"/>
        </w:rPr>
        <w:fldChar w:fldCharType="begin" w:fldLock="1"/>
      </w:r>
      <w:r w:rsidR="00FF6231">
        <w:rPr>
          <w:rFonts w:cs="Times New Roman"/>
          <w:lang w:val="en-GB"/>
        </w:rPr>
        <w:instrText>ADDIN CSL_CITATION { "citationItems" : [ { "id" : "ITEM-1", "itemData" : { "DOI" : "10.5194/hess-17-1715-2013", "abstract" : "Large-scale hydrological drought studies have demonstrated spatial and temporal patterns in observed trends, and considerable difference exists among global hydrological models in their ability to reproduce these patterns. In this study a controlled modeling experiment has been set up to systematically explore the role of climate and physical catchment structure (soils and groundwater systems) to better understand underlying drought-generating mechanisms. Daily climate data (1958-2001) of 1495 grid cells across the world were selected that represent K\u00f6ppen-Geiger major climate types. These data were fed into a conceptual hydrological model. Nine realizations of physical catchment structure were defined for each grid cell, i.e., three soils with different soil moisture supply capacity and three groundwater systems (quickly, intermediately and slowly responding). Hydrological drought characteristics (number, duration and standardized deficit volume) were identified from time series of daily discharge. Summary statistics showed that the equatorial and temperate climate types (A-and C-climates) had about twice as many drought events as the arid and polar types (B-and E-climates), and the durations of more extreme droughts were about half the length. Selected soils under permanent grassland were found to have a minor effect on hydrological drought characteristics, whereas groundwater systems had major impact. Groundwater systems strongly controlled the hydrological drought characteristics of all climate types, but particularly those of the wetter A-, C-and D-climates because of higher recharge. The median number of droughts for quickly responding groundwater systems was about three times higher than for slowly responding systems. Groundwater systems substantially affected the duration, particularly of the more extreme drought events. Bivariate probability distributions of drought duration and standardized deficit for combinations of K\u00f6ppen-Geiger climate, soil and groundwater system showed that the responsiveness of the groundwater system is as important as climate for hydrological drought development. This urges for an improvement of subsurface modules in global hydrological models to be more useful for water resources assessments. A foreseen higher spatial resolution in large-scale models would enable a better hydrogeological parameterization and thus inclusion of lateral flow. \u00a9 2013 Author(s).", "author" : [ { "dropping-particle" : "", "family" : "Lanen", "given" : "H.A.J.", "non-dropping-particle" : "Van", "parse-names" : false, "suffix" : "" }, { "dropping-particle" : "", "family" : "Wanders", "given" : "N.", "non-dropping-particle" : "", "parse-names" : false, "suffix" : "" }, { "dropping-particle" : "", "family" : "Tallaksen", "given" : "L.M.", "non-dropping-particle" : "", "parse-names" : false, "suffix" : "" }, { "dropping-particle" : "", "family" : "Loon", "given" : "A.F.", "non-dropping-particle" : "Van", "parse-names" : false, "suffix" : "" } ], "container-title" : "Hydrology and Earth System Sciences", "id" : "ITEM-1", "issue" : "5", "issued" : { "date-parts" : [ [ "2013" ] ] }, "page" : "1715-1732", "title" : "Hydrological drought across the world: Impact of climate and physical catchment structure", "translator" : [ { "dropping-particle" : "", "family" : "S628", "given" : "", "non-dropping-particle" : "", "parse-names" : false, "suffix" : "" } ], "type" : "article-journal", "volume" : "17" }, "uris" : [ "http://www.mendeley.com/documents/?uuid=2dcc6d62-ba23-452e-a565-eecdbbcbb21c" ] }, { "id" : "ITEM-2", "itemData" : { "DOI" : "10.1016/j.jhydrol.2014.10.059", "abstract" : "\u00a9 2014 The Authors. Impacts of a drought are generally dependent on the severity of the hydrological drought event, which can be expressed by streamflow drought duration or deficit volume. For prediction and the selection of drought sensitive regions, it is crucial to know how streamflow drought severity relates to climate and catchment characteristics. In this study we investigated controls on drought severity based on a comprehensive Austrian dataset consisting of 44 catchments with long time series of hydrometeorological data (on average around 50. year) and information on a large number of physiographic catchment characteristics. Drought analysis was performed with the variable threshold level method and various statistical tools were applied, i.e. bivariate correlation analysis, heatmaps, linear models based on multiple regression, varying slope models, and automatic stepwise regression. Results indicate that streamflow drought duration is primarily controlled by storage, quantified by the Base Flow Index or by a combination of catchment characteristics related to catchment storage and release, e.g. geology and land use. Additionally, the duration of dry spells in precipitation is important for streamflow drought duration. Hydrological drought deficit, however, is governed by average catchment wetness (represented by mean annual precipitation) and elevation (reflecting seasonal storage in the snow pack and glaciers). Our conclusion is that both drought duration and deficit are governed by a combination of climate and catchment control, but not in a similar way. Besides meteorological forcing, storage is important; storage in soils, aquifers, lakes, etc. influences drought duration and seasonal storage in snow and glaciers influences drought deficit. Consequently, the spatial variation of hydrological drought severity is highly dependent on terrestrial hydrological processes.", "author" : [ { "dropping-particle" : "", "family" : "Loon", "given" : "A.F.", "non-dropping-particle" : "Van", "parse-names" : false, "suffix" : "" }, { "dropping-particle" : "", "family" : "Laaha", "given" : "G.", "non-dropping-particle" : "", "parse-names" : false, "suffix" : "" } ], "container-title" : "Journal of Hydrology", "id" : "ITEM-2", "issued" : { "date-parts" : [ [ "2015" ] ] }, "page" : "3-14", "title" : "Hydrological drought severity explained by climate and catchment characteristics", "translator" : [ { "dropping-particle" : "", "family" : "S621", "given" : "", "non-dropping-particle" : "", "parse-names" : false, "suffix" : "" } ], "type" : "article-journal", "volume" : "526" }, "uris" : [ "http://www.mendeley.com/documents/?uuid=85c4c3aa-c6ce-4637-a996-29b054162597" ] }, { "id" : "ITEM-3", "itemData" : { "DOI" : "10.5194/hess-20-2483-2016", "ISSN" : "1607-7938", "abstract" : "Abstract. Drought monitoring and early warning (M&amp;amp;EW) systems are a crucial component of drought preparedness. M&amp;amp;EW systems typically make use of drought indicators such as the Standardised Precipitation Index (SPI), but such indicators are not widely used in the UK. More generally, such tools have not been well developed for hydrological (i.e. streamflow) drought. To fill these research gaps, this paper characterises meteorological and hydrological droughts, and the propagation from one to the other, using the SPI and the related Standardised Streamflow Index (SSI), with the objective of improving understanding of the drought hazard in the UK. SPI and SSI time series were calculated for 121 near-natural catchments in the UK for accumulation periods of 1\u201324 months. From these time series, drought events were identified and for each event, the duration and severity were calculated. The relationship between meteorological and hydrological drought was examined by cross-correlating the 1-month SSI with various SPI accumulation periods. Finally, the influence of climate and catchment properties on the hydrological drought characteristics and propagation was investigated. Results showed that at short accumulation periods meteorological drought characteristics showed little spatial variability, whilst hydrological drought characteristics showed fewer but longer and more severe droughts in the south and east than in the north and west of the UK. Propagation characteristics showed a similar spatial pattern with catchments underlain by productive aquifers, mostly in the south and east, having longer SPI accumulation periods strongly correlated with the 1-month SSI. For catchments in the north and west of the UK, which typically have little catchment storage, standard-period average annual rainfall was strongly correlated with hydrological drought and propagation characteristics. However, in the south and east, catchment properties describing storage (such as base flow index, the percentage of highly productive fractured rock and typical soil wetness) were more influential on hydrological drought characteristics. This knowledge forms a basis for more informed application of standardised indicators in the UK in the future, which could aid in the development of improved M&amp;amp;EW systems. Given the lack of studies applying standardised indicators to hydrological droughts, and the diversity of catchment types encompassed here, the findings could prove valuable\u2026", "author" : [ { "dropping-particle" : "", "family" : "Barker", "given" : "Lucy J.", "non-dropping-particle" : "", "parse-names" : false, "suffix" : "" }, { "dropping-particle" : "", "family" : "Hannaford", "given" : "Jamie", "non-dropping-particle" : "", "parse-names" : false, "suffix" : "" }, { "dropping-particle" : "", "family" : "Chiverton", "given" : "Andrew", "non-dropping-particle" : "", "parse-names" : false, "suffix" : "" }, { "dropping-particle" : "", "family" : "Svensson", "given" : "Cecilia", "non-dropping-particle" : "", "parse-names" : false, "suffix" : "" } ], "container-title" : "Hydrology and Earth System Sciences", "id" : "ITEM-3", "issue" : "6", "issued" : { "date-parts" : [ [ "2016", "6", "24" ] ] }, "page" : "2483-2505", "title" : "From meteorological to hydrological drought using standardised indicators", "translator" : [ { "dropping-particle" : "", "family" : "S1575", "given" : "", "non-dropping-particle" : "", "parse-names" : false, "suffix" : "" } ], "type" : "article-journal", "volume" : "20" }, "uris" : [ "http://www.mendeley.com/documents/?uuid=4a3c8bd6-7460-42d3-92c0-706c38930fdb" ] }, { "id" : "ITEM-4", "itemData" : { "DOI" : "10.5194/hess-22-1051-2018", "abstract" : "\u00a9 2017 Author. Human influences can affect streamflow drought characteristics and propagation. The question is where, when and why? To answer these questions, the impact of different human influences on streamflow droughts were assessed in England and Wales, across a broad range of climate and catchments conditions. We used a dataset consisting of catchments with near-natural flow as well as catchments for which different human influences have been indicated in the metadata (&lt;q&gt;Factors Affecting Runoff&lt;/q&gt;) of the UK National River Flow Archive (NRFA). A screening approach was applied on the streamflow records to identify human-influenced records with drought characteristics that deviated from those found for catchments with near-natural flow. Three different deviations were considered, specifically deviations in (1) the relationship between streamflow drought duration and the base flow index, BFI (specifically, BFIHOST, the BFI predicted from the hydrological properties of soils), (2) the correlation between streamflow and precipitation and (3) the temporal occurrence of streamflow droughts compared to precipitation droughts, i.e. an increase or decrease in streamflow drought months relative to precipitation drought months over the period of record. The identified deviations were then related to the indicated human influences. Results showed that the majority of catchments for which human influences were indicated did not show streamflow drought characteristics that deviated from those expected under near-natural conditions. For the catchments that did show deviating streamflow drought characteristics, prolonged streamflow drought durations were found in some of the catchments affected by groundwater abstractions. Weaker correlations between streamflow and precipitation were found for some of the catchments with reservoirs, water transfers or groundwater augmentation schemes. An increase in streamflow drought occurrence towards the end of their records was found for some of the catchments affected by groundwater abstractions and a decrease in streamflow drought occurrence for some of the catchments with either reservoirs or groundwater abstractions. In conclusion, the proposed screening approaches were sometimes successful in identifying streamflow records with deviating drought characteristics that are likely related to different human influences. However, a quantitative attribution of the impact of human influences on streamflow drought characteristi\u2026", "author" : [ { "dropping-particle" : "", "family" : "Tijdeman", "given" : "E.", "non-dropping-particle" : "", "parse-names" : false, "suffix" : "" }, { "dropping-particle" : "", "family" : "Hannaford", "given" : "J.", "non-dropping-particle" : "", "parse-names" : false, "suffix" : "" }, { "dropping-particle" : "", "family" : "Stahl", "given" : "K.", "non-dropping-particle" : "", "parse-names" : false, "suffix" : "" } ], "container-title" : "Hydrology and Earth System Sciences", "id" : "ITEM-4", "issue" : "2", "issued" : { "date-parts" : [ [ "2018" ] ] }, "page" : "1051-1064", "title" : "Human influences on streamflow drought characteristics in England and Wales", "translator" : [ { "dropping-particle" : "", "family" : "S613", "given" : "", "non-dropping-particle" : "", "parse-names" : false, "suffix" : "" } ], "type" : "article-journal", "volume" : "22" }, "uris" : [ "http://www.mendeley.com/documents/?uuid=a153f8bd-2a0d-4daa-8041-65634198442d" ] } ], "mendeley" : { "formattedCitation" : "(Van Lanen et al., 2013; Van Loon and Laaha, 2015; Barker et al., 2016; Tijdeman et al., 2018)", "plainTextFormattedCitation" : "(Van Lanen et al., 2013; Van Loon and Laaha, 2015; Barker et al., 2016; Tijdeman et al., 2018)", "previouslyFormattedCitation" : "(Van Lanen et al., 2013; Van Loon and Laaha, 2015; Barker et al., 2016; Tijdeman et al., 2018)" }, "properties" : { "noteIndex" : 0 }, "schema" : "https://github.com/citation-style-language/schema/raw/master/csl-citation.json" }</w:instrText>
      </w:r>
      <w:r w:rsidRPr="00841A35">
        <w:rPr>
          <w:rFonts w:cs="Times New Roman"/>
          <w:lang w:val="en-GB"/>
        </w:rPr>
        <w:fldChar w:fldCharType="separate"/>
      </w:r>
      <w:r w:rsidR="00A26296">
        <w:rPr>
          <w:rFonts w:cs="Times New Roman"/>
          <w:noProof/>
          <w:lang w:val="en-GB"/>
        </w:rPr>
        <w:t>(Van Lanen et al., 2013; Van Loon and Laaha, 2015; Barker et al., 2016; Tijdeman et al., 2018)</w:t>
      </w:r>
      <w:r w:rsidRPr="00841A35">
        <w:rPr>
          <w:rFonts w:cs="Times New Roman"/>
          <w:lang w:val="en-GB"/>
        </w:rPr>
        <w:fldChar w:fldCharType="end"/>
      </w:r>
      <w:r w:rsidRPr="00841A35">
        <w:rPr>
          <w:rFonts w:cs="Times New Roman"/>
          <w:lang w:val="en-GB"/>
        </w:rPr>
        <w:t>, as well as human activities (water management and dema</w:t>
      </w:r>
      <w:r w:rsidRPr="00D424AA">
        <w:rPr>
          <w:rFonts w:cs="Times New Roman"/>
          <w:lang w:val="en-GB"/>
        </w:rPr>
        <w:t xml:space="preserve">nd, damming) and land use changes </w:t>
      </w:r>
      <w:commentRangeStart w:id="2104"/>
      <w:r w:rsidRPr="00D424AA">
        <w:rPr>
          <w:rFonts w:cs="Times New Roman"/>
          <w:lang w:val="en-GB"/>
        </w:rPr>
        <w:fldChar w:fldCharType="begin" w:fldLock="1"/>
      </w:r>
      <w:ins w:id="2105" w:author="Robin Matthews" w:date="2021-07-13T23:07:00Z">
        <w:r w:rsidR="00C2031C">
          <w:rPr>
            <w:rFonts w:cs="Times New Roman"/>
            <w:lang w:val="en-GB"/>
          </w:rPr>
          <w:instrText>ADDIN CSL_CITATION { "citationItems" : [ { "id" : "ITEM-1", "itemData" : { "DOI" : "10.1002/2016GL071665", "abstract" : "\u00a92017. American Geophysical Union. All Rights Reserved. We analyze the contribution of human water management to the intensification or mitigation of hydrological drought over California using the PCR-GLOBWB hydrological model at 0.5\u00b0 resolution for the period 1979\u20132014. We demonstrate that including water management in the modeling framework results in more accurate discharge representation. During the severe 2014 drought, water management alleviated the drought deficit by \u223c50% in Southern California through reservoir operation during low-flow periods. However, human water consumption (mostly irrigation) in the Central Valley increased drought duration and deficit by 50% and 50\u2013100%, respectively. Return level analysis indicates that there is more than 50% chance that the probability of occurrence of an extreme 2014 magnitude drought event was at least doubled under the influence of human activities compared to natural variability. This impact is most significant over the San Joaquin Drainage basin with a 50% and 75% likelihood that the return period is more than 3.5 and 1.5 times larger, respectively, because of human activities.", "author" : [ { "dropping-particle" : "", "family" : "He", "given" : "X.", "non-dropping-particle" : "", "parse-names" : false, "suffix" : "" }, { "dropping-particle" : "", "family" : "Wada", "given" : "Y.", "non-dropping-particle" : "", "parse-names" : false, "suffix" : "" }, { "dropping-particle" : "", "family" : "Wanders", "given" : "N.", "non-dropping-particle" : "", "parse-names" : false, "suffix" : "" }, { "dropping-particle" : "", "family" : "Sheffield", "given" : "J.", "non-dropping-particle" : "", "parse-names" : false, "suffix" : "" } ], "container-title" : "Geophysical Research Letters", "id" : "ITEM-1", "issue" : "4", "issued" : { "date-parts" : [ [ "2017" ] ] }, "page" : "1777-1785", "title" : "Intensification of hydrological drought in California by human water management", "translator" : [ { "dropping-particle" : "", "family" : "S635", "given" : "", "non-dropping-particle" : "", "parse-names" : false, "suffix" : "" } ], "type" : "article-journal", "volume" : "44" }, "uris" : [ "http://www.mendeley.com/documents/?uuid=39b4ab99-061f-4697-90c7-ee00ffacc678" ] }, { "id" : "ITEM-2", "itemData" : { "DOI" : "10.1038/ncomms15697", "ISSN" : "2041-1723", "abstract" : "\u00a9 The Author(s) 2017. Water scarcity is rapidly increasing in many regions. In a novel, multi-model assessment, we examine how human interventions (HI: land use and land cover change, man-made reservoirs and human water use) affected monthly river water availability and water scarcity over the period 1971-2010. Here we show that HI drastically change the critical dimensions of water scarcity, aggravating water scarcity for 8.8% (7.4-16.5%) of the global population but alleviating it for another 8.3% (6.4-15.8%). Positive impacts of HI mostly occur upstream, whereas HI aggravate water scarcity downstream; HI cause water scarcity to travel downstream. Attribution of water scarcity changes to HI components is complex and varies among the hydrological models. Seasonal variation in impacts and dominant HI components is also substantial. A thorough consideration of the spatially and temporally varying interactions among HI components and of uncertainties is therefore crucial for the success of water scarcity adaptation by HI.", "author" : [ { "dropping-particle" : "", "family" : "Veldkamp", "given" : "T.I.E.", "non-dropping-particle" : "", "parse-names" : false, "suffix" : "" }, { "dropping-particle" : "", "family" : "Wada", "given" : "Y.", "non-dropping-particle" : "", "parse-names" : false, "suffix" : "" }, { "dropping-particle" : "", "family" : "Aerts", "given" : "J.C.J.H.", "non-dropping-particle" : "", "parse-names" : false, "suffix" : "" }, { "dropping-particle" : "", "family" : "D\u00f6ll", "given" : "P.", "non-dropping-particle" : "", "parse-names" : false, "suffix" : "" }, { "dropping-particle" : "", "family" : "Gosling", "given" : "S.N. N.", "non-dropping-particle" : "", "parse-names" : false, "suffix" : "" }, { "dropping-particle" : "", "family" : "Liu", "given" : "J.", "non-dropping-particle" : "", "parse-names" : false, "suffix" : "" }, { "dropping-particle" : "", "family" : "Masaki", "given" : "Y.", "non-dropping-particle" : "", "parse-names" : false, "suffix" : "" }, { "dropping-particle" : "", "family" : "Oki", "given" : "T.", "non-dropping-particle" : "", "parse-names" : false, "suffix" : "" }, { "dropping-particle" : "", "family" : "Ostberg", "given" : "S.", "non-dropping-particle" : "", "parse-names" : false, "suffix" : "" }, { "dropping-particle" : "", "family" : "Pokhrel", "given" : "Y.", "non-dropping-particle" : "", "parse-names" : false, "suffix" : "" }, { "dropping-particle" : "", "family" : "Satoh", "given" : "Y.", "non-dropping-particle" : "", "parse-names" : false, "suffix" : "" }, { "dropping-particle" : "", "family" : "Kim", "given" : "H.", "non-dropping-particle" : "", "parse-names" : false, "suffix" : "" }, { "dropping-particle" : "", "family" : "Ward", "given" : "P.J. J.", "non-dropping-particle" : "", "parse-names" : false, "suffix" : "" } ], "container-title" : "Nature Communications", "id" : "ITEM-2", "issued" : { "date-parts" : [ [ "2017", "6", "15" ] ] }, "page" : "15697", "title" : "Water scarcity hotspots travel downstream due to human interventions in the 20th and 21st century", "translator" : [ { "dropping-particle" : "", "family" : "S1590", "given" : "", "non-dropping-particle" : "", "parse-names" : false, "suffix" : "" } ], "type" : "article-journal", "volume" : "8" }, "uris" : [ "http://www.mendeley.com/documents/?uuid=ecb5c8ee-df62-4b7d-bf61-3c8b756accb5" ] }, { "id" : "ITEM-3", "itemData" : { "DOI" : "10.5194/hess-20-3631-2016", "author" : [ { "dropping-particle" : "", "family" : "Loon", "given" : "A F", "non-dropping-particle" : "Van", "parse-names" : false, "suffix" : "" }, { "dropping-particle" : "", "family" : "Stahl", "given" : "K", "non-dropping-particle" : "", "parse-names" : false, "suffix" : "" }, { "dropping-particle" : "", "family" : "Baldassarre", "given" : "G", "non-dropping-particle" : "Di", "parse-names" : false, "suffix" : "" }, { "dropping-particle" : "", "family" : "Clark", "given" : "J", "non-dropping-particle" : "", "parse-names" : false, "suffix" : "" }, { "dropping-particle" : "", "family" : "Rangecroft", "given" : "S", "non-dropping-particle" : "", "parse-names" : false, "suffix" : "" }, { "dropping-particle" : "", "family" : "Wanders", "given" : "N", "non-dropping-particle" : "", "parse-names" : false, "suffix" : "" }, { "dropping-particle" : "", "family" : "Gleeson", "given" : "T", "non-dropping-particle" : "", "parse-names" : false, "suffix" : "" }, { "dropping-particle" : "", "family" : "Dijk", "given" : "A.I.J.M.", "non-dropping-particle" : "Van", "parse-names" : false, "suffix" : "" }, { "dropping-particle" : "", "family" : "Tallaksen", "given" : "L M", "non-dropping-particle" : "", "parse-names" : false, "suffix" : "" }, { "dropping-particle" : "", "family" : "Hannaford", "given" : "J", "non-dropping-particle" : "", "parse-names" : false, "suffix" : "" }, { "dropping-particle" : "", "family" : "Uijlenhoet", "given" : "R", "non-dropping-particle" : "", "parse-names" : false, "suffix" : "" }, { "dropping-particle" : "", "family" : "Teuling", "given" : "A J", "non-dropping-particle" : "", "parse-names" : false, "suffix" : "" }, { "dropping-particle" : "", "family" : "Hannah", "given" : "D M", "non-dropping-particle" : "", "parse-names" : false, "suffix" : "" }, { "dropping-particle" : "", "family" : "Sheffield", "given" : "J", "non-dropping-particle" : "", "parse-names" : false, "suffix" : "" }, { "dropping-particle" : "", "family" : "Svoboda", "given" : "M", "non-dropping-particle" : "", "parse-names" : false, "suffix" : "" }, { "dropping-particle" : "", "family" : "Verbeiren", "given" : "B", "non-dropping-particle" : "", "parse-names" : false, "suffix" : "" }, { "dropping-particle" : "", "family" : "Wagener", "given" : "T", "non-dropping-particle" : "", "parse-names" : false, "suffix" : "" }, { "dropping-particle" : "", "family" : "Lanen", "given" : "H A J", "non-dropping-particle" : "Van", "parse-names" : false, "suffix" : "" } ], "container-title" : "Hydrology and Earth System Sciences", "id" : "ITEM-3", "issue" : "9", "issued" : { "date-parts" : [ [ "2016" ] ] }, "note" : "From Duplicate 1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From Duplicate 1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cited By 56\n\nFrom Duplicate 2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From Duplicate 2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cited By 56\n\nFrom Duplicate 2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cited By 56", "page" : "3631-3650", "title" : "Drought in a human-modified world: Reframing drought definitions, understanding, and analysis approaches", "translator" : [ { "dropping-particle" : "", "family" : "S2462", "given" : "", "non-dropping-particle" : "", "parse-names" : false, "suffix" : "" } ], "type" : "article-journal", "volume" : "20" }, "uris" : [ "http://www.mendeley.com/documents/?uuid=1d1dd18a-18ab-49ff-8e08-34bbc8982c7e" ] }, { "id" : "ITEM-4", "itemData" : { "DOI" : "10.1016/j.jhydrol.2019.124147", "abstract" : "Meteorological drought is a precursor of hydrological drought. Understanding the propagation from meteorological drought to hydrological drought is important for the early warning of hydrological drought. This study investigated this drought propagation by analyzing the correlation between the Standardized Precipitation Index (SPI) (a metric of meteorological drought) and Standardized Runoff Index (SRI) (a metric of hydrological drought), over the upstream, midstream and downstream areas of the Luanhe River Basin (LRB). Results revealed little difference in meteorological drought characteristics between pre- and post-human disturbance period, while hydrological drought became more frequent. In the pre-human disturbance period, the drought propagation was mainly affected by catchment characteristics. The time of propagation of meteorological drought to hydrological drought was shorter in grassland dominated subbasin (1\u20135 months) than in forest dominated subbasin (4\u20137 months) in rainy season. The drought propagation in these two subbasins showed a similar lag time of 7\u201312 months, when it comes to dry season. Under the influence of changing environments and agricultural activities in upstream area, drought propagation prolonged from 4\u20139 months to 5\u201312 months during December through June. In the downstream area, the drought propagation time during October through April becomes 1\u20132 month shorter, which is likely caused by the increase in the domestic water supply and the expansion of the urban area. Results of this study will be helpful for the development of improved drought warning and forecasting system in arid and semi-arid areas. \u00a9 2019", "author" : [ { "dropping-particle" : "", "family" : "Xu", "given" : "Y", "non-dropping-particle" : "", "parse-names" : false, "suffix" : "" }, { "dropping-particle" : "", "family" : "Zhang", "given" : "X", "non-dropping-particle" : "", "parse-names" : false, "suffix" : "" }, { "dropping-particle" : "", "family" : "Wang", "given" : "X", "non-dropping-particle" : "", "parse-names" : false, "suffix" : "" }, { "dropping-particle" : "", "family" : "Hao", "given" : "Z", "non-dropping-particle" : "", "parse-names" : false, "suffix" : "" }, { "dropping-particle" : "", "family" : "Singh", "given" : "V P", "non-dropping-particle" : "", "parse-names" : false, "suffix" : "" }, { "dropping-particle" : "", "family" : "Hao", "given" : "F", "non-dropping-particle" : "", "parse-names" : false, "suffix" : "" } ], "container-title" : "Journal of Hydrology", "id" : "ITEM-4", "issued" : { "date-parts" : [ [ "2019" ] ] }, "note" : "cited By 0", "title" : "Propagation from meteorological drought to hydrological drought under the impact of human activities: A case study in northern China", "translator" : [ { "dropping-particle" : "", "family" : "S2684", "given" : "", "non-dropping-particle" : "", "parse-names" : false, "suffix" : "" } ], "type" : "article-journal", "volume" : "579" }, "uris" : [ "http://www.mendeley.com/documents/?uuid=035d70be-4d5f-48f5-8ce2-54f8d2603119" ] }, { "id" : "ITEM-5", "itemData" : { "DOI" : "10.1016/j.jhydrol.2018.06.053", "ISSN" : "00221694", "author" : [ { "dropping-particle" : "", "family" : "Wu", "given" : "Jiefeng", "non-dropping-particle" : "", "parse-names" : false, "suffix" : "" }, { "dropping-particle" : "", "family" : "Liu", "given" : "Zhiyong", "non-dropping-particle" : "", "parse-names" : false, "suffix" : "" }, { "dropping-particle" : "", "family" : "Yao", "given" : "Huaxia", "non-dropping-particle" : "", "parse-names" : false, "suffix" : "" }, { "dropping-particle" : "", "family" : "Chen", "given" : "Xiaohong", "non-dropping-particle" : "", "parse-names" : false, "suffix" : "" }, { "dropping-particle" : "", "family" : "Chen", "given" : "Xingwei", "non-dropping-particle" : "", "parse-names" : false, "suffix" : "" }, { "dropping-particle" : "", "family" : "Zheng", "given" : "Yanhui", "non-dropping-particle" : "", "parse-names" : false, "suffix" : "" }, { "dropping-particle" : "", "family" : "He", "given" : "Yanhu", "non-dropping-particle" : "", "parse-names" : false, "suffix" : "" } ], "container-title" : "Journal of Hydrology", "id" : "ITEM-5", "issued" : { "date-parts" : [ [ "2018", "8" ] ] }, "page" : "726-736", "title" : "Impacts of reservoir operations on multi-scale correlations between hydrological drought and meteorological drought", "translator" : [ { "dropping-particle" : "", "family" : "S2683", "given" : "", "non-dropping-particle" : "", "parse-names" : false, "suffix" : "" } ], "type" : "article-journal", "volume" : "563" }, "uris" : [ "http://www.mendeley.com/documents/?uuid=2a53e72f-a098-4a34-84e5-aec55ae01c79" ] }, { "id" : "ITEM-6", "itemData" : { "DOI" : "10.1016/j.jhydrol.2020.125052", "abstract" : "Climate variation and human activities are two prime drivers influencing the hydrological cycle and the stationarity of hydrologic systems. Hydrological drought is caused by significant negative variation from normal hydrologic conditions, influenced by climate variation and human activities. Traditional methods employed for quantifying the impacts of climate change and human activities are based on the assumption of stationarity, which is no longer valid under the current changing environment. In this study, a heuristic segmentation method was used to identify the change point in streamflow time series by considering its non-linearity, and trend analysis was performed on hydro-meteorological variables before and after the change point. A non-stationary Standardized Runoff Index (SRINS) was constructed using Generalized Additive Models in Location, Scale, and Shape (GAMLSS). Finally, the influences of climate change and human activities on hydrological drought were quantified at various time scales. The results reveal change points in the streamflow time series after the 1990s. Significant decreases in precipitation and streamflow were also observed after the change points in all study watersheds, whereas the trend of potential evapotranspiration increased at a higher rate after the change points. The impact of climate change on the seasonal (three-month) time scale was greater in the winter and spring seasons, whereas the impact of human activities was significantly higher in the summer and autumn seasons. The influence of climate change on hydrological drought was dominant at longer (6- and 12-month) time scales, whereas human activities accounted for 25.6% and 20% of the changes in watersheds #1018 and #1019 on the 12-month time scale, respectively. \u00a9 2020 Elsevier B.V.", "author" : [ { "dropping-particle" : "", "family" : "Jehanzaib", "given" : "M", "non-dropping-particle" : "", "parse-names" : false, "suffix" : "" }, { "dropping-particle" : "", "family" : "Shah", "given" : "S A", "non-dropping-particle" : "", "parse-names" : false, "suffix" : "" }, { "dropping-particle" : "", "family" : "Yoo", "given" : "J", "non-dropping-particle" : "", "parse-names" : false, "suffix" : "" }, { "dropping-particle" : "", "family" : "Kim", "given" : "T.-W.", "non-dropping-particle" : "", "parse-names" : false, "suffix" : "" } ], "container-title" : "Journal of Hydrology", "id" : "ITEM-6", "issued" : { "date-parts" : [ [ "2020" ] ] }, "note" : "Export Date: 26 October 2020", "title" : "Investigating the impacts of climate change and human activities on hydrological drought using non-stationary approaches", "translator" : [ { "dropping-particle" : "", "family" : "S3230", "given" : "", "non-dropping-particle" : "", "parse-names" : false, "suffix" : "" } ], "type" : "article", "volume" : "588" }, "uris" : [ "http://www.mendeley.com/documents/?uuid=767fb840-3a39-4084-8c4c-bee35caa49d6" ] } ], "mendeley" : { "formattedCitation" : "(Van Loon et al., 2016; He et al., 2017; Veldkamp et al., 2017; Wu et al., 2018a; Xu et al., 2019b; Jehanzaib et al., 2020)", "manualFormatting" : "(He et al., 2017; Jehanzaib et al., 2020; Van Loon et al., 2016; Veldkamp et al., 2017; J. Wu et al., 2018; Y. Xu et al., 2019;", "plainTextFormattedCitation" : "(Van Loon et al., 2016; He et al., 2017; Veldkamp et al., 2017; Wu et al., 2018a; Xu et al., 2019b; Jehanzaib et al., 2020)", "previouslyFormattedCitation" : "(Van Loon et al., 2016; He et al., 2017; Veldkamp et al., 2017; Wu et al., 2018a; Xu et al., 2019b; Jehanzaib et al., 2020)" }, "properties" : { "noteIndex" : 0 }, "schema" : "https://github.com/citation-style-language/schema/raw/master/csl-citation.json" }</w:instrText>
        </w:r>
      </w:ins>
      <w:del w:id="2106" w:author="Robin Matthews" w:date="2021-07-13T23:07:00Z">
        <w:r w:rsidR="00FF6231" w:rsidDel="00C2031C">
          <w:rPr>
            <w:rFonts w:cs="Times New Roman"/>
            <w:lang w:val="en-GB"/>
          </w:rPr>
          <w:delInstrText>ADDIN CSL_CITATION { "citationItems" : [ { "id" : "ITEM-1", "itemData" : { "DOI" : "10.1002/2016GL071665", "abstract" : "\u00a92017. American Geophysical Union. All Rights Reserved. We analyze the contribution of human water management to the intensification or mitigation of hydrological drought over California using the PCR-GLOBWB hydrological model at 0.5\u00b0 resolution for the period 1979\u20132014. We demonstrate that including water management in the modeling framework results in more accurate discharge representation. During the severe 2014 drought, water management alleviated the drought deficit by \u223c50% in Southern California through reservoir operation during low-flow periods. However, human water consumption (mostly irrigation) in the Central Valley increased drought duration and deficit by 50% and 50\u2013100%, respectively. Return level analysis indicates that there is more than 50% chance that the probability of occurrence of an extreme 2014 magnitude drought event was at least doubled under the influence of human activities compared to natural variability. This impact is most significant over the San Joaquin Drainage basin with a 50% and 75% likelihood that the return period is more than 3.5 and 1.5 times larger, respectively, because of human activities.", "author" : [ { "dropping-particle" : "", "family" : "He", "given" : "X.", "non-dropping-particle" : "", "parse-names" : false, "suffix" : "" }, { "dropping-particle" : "", "family" : "Wada", "given" : "Y.", "non-dropping-particle" : "", "parse-names" : false, "suffix" : "" }, { "dropping-particle" : "", "family" : "Wanders", "given" : "N.", "non-dropping-particle" : "", "parse-names" : false, "suffix" : "" }, { "dropping-particle" : "", "family" : "Sheffield", "given" : "J.", "non-dropping-particle" : "", "parse-names" : false, "suffix" : "" } ], "container-title" : "Geophysical Research Letters", "id" : "ITEM-1", "issue" : "4", "issued" : { "date-parts" : [ [ "2017" ] ] }, "page" : "1777-1785", "title" : "Intensification of hydrological drought in California by human water management", "translator" : [ { "dropping-particle" : "", "family" : "S635", "given" : "", "non-dropping-particle" : "", "parse-names" : false, "suffix" : "" } ], "type" : "article-journal", "volume" : "44" }, "uris" : [ "http://www.mendeley.com/documents/?uuid=39b4ab99-061f-4697-90c7-ee00ffacc678" ] }, { "id" : "ITEM-2", "itemData" : { "DOI" : "10.1038/ncomms15697", "ISSN" : "2041-1723", "abstract" : "\u00a9 The Author(s) 2017. Water scarcity is rapidly increasing in many regions. In a novel, multi-model assessment, we examine how human interventions (HI: land use and land cover change, man-made reservoirs and human water use) affected monthly river water availability and water scarcity over the period 1971-2010. Here we show that HI drastically change the critical dimensions of water scarcity, aggravating water scarcity for 8.8% (7.4-16.5%) of the global population but alleviating it for another 8.3% (6.4-15.8%). Positive impacts of HI mostly occur upstream, whereas HI aggravate water scarcity downstream; HI cause water scarcity to travel downstream. Attribution of water scarcity changes to HI components is complex and varies among the hydrological models. Seasonal variation in impacts and dominant HI components is also substantial. A thorough consideration of the spatially and temporally varying interactions among HI components and of uncertainties is therefore crucial for the success of water scarcity adaptation by HI.", "author" : [ { "dropping-particle" : "", "family" : "Veldkamp", "given" : "T.I.E.", "non-dropping-particle" : "", "parse-names" : false, "suffix" : "" }, { "dropping-particle" : "", "family" : "Wada", "given" : "Y.", "non-dropping-particle" : "", "parse-names" : false, "suffix" : "" }, { "dropping-particle" : "", "family" : "Aerts", "given" : "J.C.J.H.", "non-dropping-particle" : "", "parse-names" : false, "suffix" : "" }, { "dropping-particle" : "", "family" : "D\u00f6ll", "given" : "P.", "non-dropping-particle" : "", "parse-names" : false, "suffix" : "" }, { "dropping-particle" : "", "family" : "Gosling", "given" : "S.N. N.", "non-dropping-particle" : "", "parse-names" : false, "suffix" : "" }, { "dropping-particle" : "", "family" : "Liu", "given" : "J.", "non-dropping-particle" : "", "parse-names" : false, "suffix" : "" }, { "dropping-particle" : "", "family" : "Masaki", "given" : "Y.", "non-dropping-particle" : "", "parse-names" : false, "suffix" : "" }, { "dropping-particle" : "", "family" : "Oki", "given" : "T.", "non-dropping-particle" : "", "parse-names" : false, "suffix" : "" }, { "dropping-particle" : "", "family" : "Ostberg", "given" : "S.", "non-dropping-particle" : "", "parse-names" : false, "suffix" : "" }, { "dropping-particle" : "", "family" : "Pokhrel", "given" : "Y.", "non-dropping-particle" : "", "parse-names" : false, "suffix" : "" }, { "dropping-particle" : "", "family" : "Satoh", "given" : "Y.", "non-dropping-particle" : "", "parse-names" : false, "suffix" : "" }, { "dropping-particle" : "", "family" : "Kim", "given" : "H.", "non-dropping-particle" : "", "parse-names" : false, "suffix" : "" }, { "dropping-particle" : "", "family" : "Ward", "given" : "P.J. J.", "non-dropping-particle" : "", "parse-names" : false, "suffix" : "" } ], "container-title" : "Nature Communications", "id" : "ITEM-2", "issued" : { "date-parts" : [ [ "2017", "6", "15" ] ] }, "page" : "15697", "title" : "Water scarcity hotspots travel downstream due to human interventions in the 20th and 21st century", "translator" : [ { "dropping-particle" : "", "family" : "S1590", "given" : "", "non-dropping-particle" : "", "parse-names" : false, "suffix" : "" } ], "type" : "article-journal", "volume" : "8" }, "uris" : [ "http://www.mendeley.com/documents/?uuid=ecb5c8ee-df62-4b7d-bf61-3c8b756accb5" ] }, { "id" : "ITEM-3", "itemData" : { "DOI" : "10.5194/hess-20-3631-2016", "author" : [ { "dropping-particle" : "", "family" : "Loon", "given" : "A F", "non-dropping-particle" : "Van", "parse-names" : false, "suffix" : "" }, { "dropping-particle" : "", "family" : "Stahl", "given" : "K", "non-dropping-particle" : "", "parse-names" : false, "suffix" : "" }, { "dropping-particle" : "", "family" : "Baldassarre", "given" : "G", "non-dropping-particle" : "Di", "parse-names" : false, "suffix" : "" }, { "dropping-particle" : "", "family" : "Clark", "given" : "J", "non-dropping-particle" : "", "parse-names" : false, "suffix" : "" }, { "dropping-particle" : "", "family" : "Rangecroft", "given" : "S", "non-dropping-particle" : "", "parse-names" : false, "suffix" : "" }, { "dropping-particle" : "", "family" : "Wanders", "given" : "N", "non-dropping-particle" : "", "parse-names" : false, "suffix" : "" }, { "dropping-particle" : "", "family" : "Gleeson", "given" : "T", "non-dropping-particle" : "", "parse-names" : false, "suffix" : "" }, { "dropping-particle" : "", "family" : "Dijk", "given" : "A.I.J.M.", "non-dropping-particle" : "Van", "parse-names" : false, "suffix" : "" }, { "dropping-particle" : "", "family" : "Tallaksen", "given" : "L M", "non-dropping-particle" : "", "parse-names" : false, "suffix" : "" }, { "dropping-particle" : "", "family" : "Hannaford", "given" : "J", "non-dropping-particle" : "", "parse-names" : false, "suffix" : "" }, { "dropping-particle" : "", "family" : "Uijlenhoet", "given" : "R", "non-dropping-particle" : "", "parse-names" : false, "suffix" : "" }, { "dropping-particle" : "", "family" : "Teuling", "given" : "A J", "non-dropping-particle" : "", "parse-names" : false, "suffix" : "" }, { "dropping-particle" : "", "family" : "Hannah", "given" : "D M", "non-dropping-particle" : "", "parse-names" : false, "suffix" : "" }, { "dropping-particle" : "", "family" : "Sheffield", "given" : "J", "non-dropping-particle" : "", "parse-names" : false, "suffix" : "" }, { "dropping-particle" : "", "family" : "Svoboda", "given" : "M", "non-dropping-particle" : "", "parse-names" : false, "suffix" : "" }, { "dropping-particle" : "", "family" : "Verbeiren", "given" : "B", "non-dropping-particle" : "", "parse-names" : false, "suffix" : "" }, { "dropping-particle" : "", "family" : "Wagener", "given" : "T", "non-dropping-particle" : "", "parse-names" : false, "suffix" : "" }, { "dropping-particle" : "", "family" : "Lanen", "given" : "H A J", "non-dropping-particle" : "Van", "parse-names" : false, "suffix" : "" } ], "container-title" : "Hydrology and Earth System Sciences", "id" : "ITEM-3", "issue" : "9", "issued" : { "date-parts" : [ [ "2016" ] ] }, "note" : "From Duplicate 1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From Duplicate 1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cited By 56\n\nFrom Duplicate 2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From Duplicate 2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cited By 56\n\nFrom Duplicate 2 (Drought in a human-modified world: Reframing drought definitions, understanding, and analysis approaches - Van Loon, A F; Stahl, K; Di Baldassarre, G; Clark, J; Rangecroft, S; Wanders, N; Gleeson, T; Van Dijk, A.I.J.M.; Tallaksen, L M; Hannaford, J; Uijlenhoet, R; Teuling, A J; Hannah, D M; Sheffield, J; Svoboda, M; Verbeiren, B; Wagener, T; Van Lanen, H A J)\n\ncited By 56", "page" : "3631-3650", "title" : "Drought in a human-modified world: Reframing drought definitions, understanding, and analysis approaches", "translator" : [ { "dropping-particle" : "", "family" : "S2462", "given" : "", "non-dropping-particle" : "", "parse-names" : false, "suffix" : "" } ], "type" : "article-journal", "volume" : "20" }, "uris" : [ "http://www.mendeley.com/documents/?uuid=1d1dd18a-18ab-49ff-8e08-34bbc8982c7e" ] }, { "id" : "ITEM-4", "itemData" : { "DOI" : "10.1016/j.jhydrol.2019.124147", "abstract" : "Meteorological drought is a precursor of hydrological drought. Understanding the propagation from meteorological drought to hydrological drought is important for the early warning of hydrological drought. This study investigated this drought propagation by analyzing the correlation between the Standardized Precipitation Index (SPI) (a metric of meteorological drought) and Standardized Runoff Index (SRI) (a metric of hydrological drought), over the upstream, midstream and downstream areas of the Luanhe River Basin (LRB). Results revealed little difference in meteorological drought characteristics between pre- and post-human disturbance period, while hydrological drought became more frequent. In the pre-human disturbance period, the drought propagation was mainly affected by catchment characteristics. The time of propagation of meteorological drought to hydrological drought was shorter in grassland dominated subbasin (1\u20135 months) than in forest dominated subbasin (4\u20137 months) in rainy season. The drought propagation in these two subbasins showed a similar lag time of 7\u201312 months, when it comes to dry season. Under the influence of changing environments and agricultural activities in upstream area, drought propagation prolonged from 4\u20139 months to 5\u201312 months during December through June. In the downstream area, the drought propagation time during October through April becomes 1\u20132 month shorter, which is likely caused by the increase in the domestic water supply and the expansion of the urban area. Results of this study will be helpful for the development of improved drought warning and forecasting system in arid and semi-arid areas. \u00a9 2019", "author" : [ { "dropping-particle" : "", "family" : "Xu", "given" : "Y", "non-dropping-particle" : "", "parse-names" : false, "suffix" : "" }, { "dropping-particle" : "", "family" : "Zhang", "given" : "X", "non-dropping-particle" : "", "parse-names" : false, "suffix" : "" }, { "dropping-particle" : "", "family" : "Wang", "given" : "X", "non-dropping-particle" : "", "parse-names" : false, "suffix" : "" }, { "dropping-particle" : "", "family" : "Hao", "given" : "Z", "non-dropping-particle" : "", "parse-names" : false, "suffix" : "" }, { "dropping-particle" : "", "family" : "Singh", "given" : "V P", "non-dropping-particle" : "", "parse-names" : false, "suffix" : "" }, { "dropping-particle" : "", "family" : "Hao", "given" : "F", "non-dropping-particle" : "", "parse-names" : false, "suffix" : "" } ], "container-title" : "Journal of Hydrology", "id" : "ITEM-4", "issued" : { "date-parts" : [ [ "2019" ] ] }, "note" : "cited By 0", "title" : "Propagation from meteorological drought to hydrological drought under the impact of human activities: A case study in northern China", "translator" : [ { "dropping-particle" : "", "family" : "S2684", "given" : "", "non-dropping-particle" : "", "parse-names" : false, "suffix" : "" } ], "type" : "article-journal", "volume" : "579" }, "uris" : [ "http://www.mendeley.com/documents/?uuid=035d70be-4d5f-48f5-8ce2-54f8d2603119" ] }, { "id" : "ITEM-5", "itemData" : { "DOI" : "10.1016/j.jhydrol.2018.06.053", "ISSN" : "00221694", "author" : [ { "dropping-particle" : "", "family" : "Wu", "given" : "Jiefeng", "non-dropping-particle" : "", "parse-names" : false, "suffix" : "" }, { "dropping-particle" : "", "family" : "Liu", "given" : "Zhiyong", "non-dropping-particle" : "", "parse-names" : false, "suffix" : "" }, { "dropping-particle" : "", "family" : "Yao", "given" : "Huaxia", "non-dropping-particle" : "", "parse-names" : false, "suffix" : "" }, { "dropping-particle" : "", "family" : "Chen", "given" : "Xiaohong", "non-dropping-particle" : "", "parse-names" : false, "suffix" : "" }, { "dropping-particle" : "", "family" : "Chen", "given" : "Xingwei", "non-dropping-particle" : "", "parse-names" : false, "suffix" : "" }, { "dropping-particle" : "", "family" : "Zheng", "given" : "Yanhui", "non-dropping-particle" : "", "parse-names" : false, "suffix" : "" }, { "dropping-particle" : "", "family" : "He", "given" : "Yanhu", "non-dropping-particle" : "", "parse-names" : false, "suffix" : "" } ], "container-title" : "Journal of Hydrology", "id" : "ITEM-5", "issued" : { "date-parts" : [ [ "2018", "8" ] ] }, "page" : "726-736", "title" : "Impacts of reservoir operations on multi-scale correlations between hydrological drought and meteorological drought", "translator" : [ { "dropping-particle" : "", "family" : "S2683", "given" : "", "non-dropping-particle" : "", "parse-names" : false, "suffix" : "" } ], "type" : "article-journal", "volume" : "563" }, "uris" : [ "http://www.mendeley.com/documents/?uuid=2a53e72f-a098-4a34-84e5-aec55ae01c79" ] }, { "id" : "ITEM-6", "itemData" : { "DOI" : "10.1016/j.jhydrol.2020.125052", "abstract" : "Climate variation and human activities are two prime drivers influencing the hydrological cycle and the stationarity of hydrologic systems. Hydrological drought is caused by significant negative variation from normal hydrologic conditions, influenced by climate variation and human activities. Traditional methods employed for quantifying the impacts of climate change and human activities are based on the assumption of stationarity, which is no longer valid under the current changing environment. In this study, a heuristic segmentation method was used to identify the change point in streamflow time series by considering its non-linearity, and trend analysis was performed on hydro-meteorological variables before and after the change point. A non-stationary Standardized Runoff Index (SRINS) was constructed using Generalized Additive Models in Location, Scale, and Shape (GAMLSS). Finally, the influences of climate change and human activities on hydrological drought were quantified at various time scales. The results reveal change points in the streamflow time series after the 1990s. Significant decreases in precipitation and streamflow were also observed after the change points in all study watersheds, whereas the trend of potential evapotranspiration increased at a higher rate after the change points. The impact of climate change on the seasonal (three-month) time scale was greater in the winter and spring seasons, whereas the impact of human activities was significantly higher in the summer and autumn seasons. The influence of climate change on hydrological drought was dominant at longer (6- and 12-month) time scales, whereas human activities accounted for 25.6% and 20% of the changes in watersheds #1018 and #1019 on the 12-month time scale, respectively. \u00a9 2020 Elsevier B.V.", "author" : [ { "dropping-particle" : "", "family" : "Jehanzaib", "given" : "M", "non-dropping-particle" : "", "parse-names" : false, "suffix" : "" }, { "dropping-particle" : "", "family" : "Shah", "given" : "S A", "non-dropping-particle" : "", "parse-names" : false, "suffix" : "" }, { "dropping-particle" : "", "family" : "Yoo", "given" : "J", "non-dropping-particle" : "", "parse-</w:delInstrText>
        </w:r>
        <w:r w:rsidR="00FF6231" w:rsidRPr="006A2665" w:rsidDel="00C2031C">
          <w:rPr>
            <w:rFonts w:cs="Times New Roman"/>
          </w:rPr>
          <w:delInstrText>names" : false, "suffix" : "" }, { "dropping-particle" : "", "family" : "Kim", "given" : "T.-W.", "non-dropping-particle" : "", "parse-names" : false, "suffix" : "" } ], "container-title" : "Journal of Hydrology", "id" : "ITEM-6", "issued" : { "date-parts" : [ [ "2020" ] ] }, "note" : "Export Date: 26 October 2020", "title" : "Investigating the impacts of climate change and human activities on hydrological drought using non-stationary approaches", "translator" : [ { "dropping-particle" : "", "family" : "S3230", "given" : "", "non-dropping-particle" : "", "parse-names" : false, "suffix" : "" } ], "type" : "article", "volume" : "588" }, "uris" : [ "http://www.mendeley.com/documents/?uuid=767fb840-3a39-4084-8c4c-bee35caa49d6" ] } ], "mendeley" : { "formattedCitation" : "(Van Loon et al., 2016; He et al., 2017; Veldkamp et al., 2017; Wu et al., 2018a; Xu et al., 2019b; Jehanzaib et al., 2020)", "manualFormatting" : "(He et al., 2017; Jehanzaib et al., 2020; Van Loon et al., 2016; Veldkamp et al., 2017; Wu et al., 2018; Xu et al., 2019b;", "plainTextFormattedCitation" : "(Van Loon et al., 2016; He et al., 2017; Veldkamp et al., 2017; Wu et al., 2018a; Xu et al., 2019b; Jehanzaib et al., 2020)", "previouslyFormattedCitation" : "(Van Loon et al., 2016; He et al., 2017; Veldkamp et al., 2017; Wu et al., 2018a; Xu et al., 2019b; Jehanzaib et al., 2020)"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 xml:space="preserve">(He et al., 2017; Jehanzaib et al., 2020; Van Loon et al., 2016; Veldkamp et al., 2017; </w:t>
      </w:r>
      <w:ins w:id="2107" w:author="Robin Matthews" w:date="2021-07-13T23:07:00Z">
        <w:r w:rsidR="00C2031C">
          <w:rPr>
            <w:rFonts w:cs="Times New Roman"/>
            <w:noProof/>
            <w:lang w:val="nb-NO"/>
          </w:rPr>
          <w:t xml:space="preserve">J. </w:t>
        </w:r>
      </w:ins>
      <w:r w:rsidR="00A26296">
        <w:rPr>
          <w:rFonts w:cs="Times New Roman"/>
          <w:noProof/>
          <w:lang w:val="nb-NO"/>
        </w:rPr>
        <w:t xml:space="preserve">Wu et al., 2018; </w:t>
      </w:r>
      <w:ins w:id="2108" w:author="Robin Matthews" w:date="2021-07-13T23:07:00Z">
        <w:r w:rsidR="00C2031C">
          <w:rPr>
            <w:rFonts w:cs="Times New Roman"/>
            <w:noProof/>
            <w:lang w:val="nb-NO"/>
          </w:rPr>
          <w:t xml:space="preserve">Y. </w:t>
        </w:r>
      </w:ins>
      <w:r w:rsidR="00A26296">
        <w:rPr>
          <w:rFonts w:cs="Times New Roman"/>
          <w:noProof/>
          <w:lang w:val="nb-NO"/>
        </w:rPr>
        <w:t>Xu et al., 2019</w:t>
      </w:r>
      <w:del w:id="2109" w:author="Robin Matthews" w:date="2021-07-13T23:07:00Z">
        <w:r w:rsidR="00A26296" w:rsidDel="00C2031C">
          <w:rPr>
            <w:rFonts w:cs="Times New Roman"/>
            <w:noProof/>
            <w:lang w:val="nb-NO"/>
          </w:rPr>
          <w:delText>b</w:delText>
        </w:r>
      </w:del>
      <w:r w:rsidR="00A26296">
        <w:rPr>
          <w:rFonts w:cs="Times New Roman"/>
          <w:noProof/>
          <w:lang w:val="nb-NO"/>
        </w:rPr>
        <w:t>;</w:t>
      </w:r>
      <w:r w:rsidRPr="00D424AA">
        <w:rPr>
          <w:rFonts w:cs="Times New Roman"/>
          <w:lang w:val="en-GB"/>
        </w:rPr>
        <w:fldChar w:fldCharType="end"/>
      </w:r>
      <w:commentRangeEnd w:id="2104"/>
      <w:r w:rsidR="00A26296">
        <w:rPr>
          <w:rStyle w:val="Marquedecommentaire"/>
        </w:rPr>
        <w:commentReference w:id="2104"/>
      </w:r>
      <w:r w:rsidRPr="00841A35">
        <w:rPr>
          <w:rFonts w:cs="Times New Roman"/>
          <w:lang w:val="nb-NO"/>
        </w:rPr>
        <w:t xml:space="preserve"> Section 11.6.4.3). </w:t>
      </w:r>
      <w:r w:rsidRPr="00D424AA">
        <w:rPr>
          <w:rFonts w:cs="Times New Roman"/>
          <w:lang w:val="en-GB"/>
        </w:rPr>
        <w:t xml:space="preserve">Finally, snow and glaciers are relevant for water resources in some regions. For instance, warming affects snowpack levels </w:t>
      </w:r>
      <w:r w:rsidRPr="00D424AA">
        <w:rPr>
          <w:rFonts w:cs="Times New Roman"/>
          <w:lang w:val="en-GB"/>
        </w:rPr>
        <w:fldChar w:fldCharType="begin" w:fldLock="1"/>
      </w:r>
      <w:r w:rsidR="007D2D56">
        <w:rPr>
          <w:rFonts w:cs="Times New Roman"/>
          <w:lang w:val="en-GB"/>
        </w:rPr>
        <w:instrText>ADDIN CSL_CITATION { "citationItems" : [ { "id" : "ITEM-1", "itemData" : { "DOI" : "10.1073/pnas.1915921117", "author" : [ { "dropping-particle" : "", "family" : "Huning", "given" : "L S", "non-dropping-particle" : "", "parse-names" : false, "suffix" : "" }, { "dropping-particle" : "", "family" : "AghaKouchak", "given" : "A", "non-dropping-particle" : "", "parse-names" : false, "suffix" : "" } ], "container-title" : "Proceedings of the National Academy of Sciences", "id" : "ITEM-1", "issue" : "33", "issued" : { "date-parts" : [ [ "2020" ] ] }, "note" : "Export Date: 14 September 2020", "page" : "19753-19759", "title" : "Global snow drought hot spots and characteristics", "translator" : [ { "dropping-particle" : "", "family" : "S2915", "given" : "", "non-dropping-particle" : "", "parse-names" : false, "suffix" : "" } ], "type" : "article-journal", "volume" : "117" }, "uris" : [ "http://www.mendeley.com/documents/?uuid=0c675895-bded-4e10-9f3d-15bc2e0cd758" ] }, { "id" : "ITEM-2", "itemData" : { "DOI" : "10.1029/2018WR023229", "author" : [ { "dropping-particle" : "", "family" : "Dierauer", "given" : "J R", "non-dropping-particle" : "", "parse-names" : false, "suffix" : "" }, { "dropping-particle" : "", "family" : "Allen", "given" : "D M", "non-dropping-particle" : "", "parse-names" : false, "suffix" : "" }, { "dropping-particle" : "", "family" : "Whitfield", "given" : "P H", "non-dropping-particle" : "", "parse-names" : false, "suffix" : "" } ], "container-title" : "Water Resources Research", "id" : "ITEM-2", "issue" : "4", "issued" : { "date-parts" : [ [ "2019" ] ] }, "note" : "Cited By :4\n\nExport Date: 14 September 2020", "page" : "3076-3091", "title" : "Snow Drought Risk and Susceptibility in the Western United States and Southwestern Canada", "translator" : [ { "dropping-particle" : "", "family" : "S2918", "given" : "", "non-dropping-particle" : "", "parse-names" : false, "suffix" : "" } ], "type" : "article-journal", "volume" : "55" }, "uris" : [ "http://www.mendeley.com/documents/?uuid=64754a58-35f9-4032-a437-ec649c57d790" ] } ], "mendeley" : { "formattedCitation" : "(Dierauer et al., 2019; Huning and AghaKouchak, 2020)", "plainTextFormattedCitation" : "(Dierauer et al., 2019; Huning and AghaKouchak, 2020)", "previouslyFormattedCitation" : "(Dierauer et al., 2019; Huning and AghaKouchak,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erauer et al., 2019; Huning and AghaKouchak, 2020)</w:t>
      </w:r>
      <w:r w:rsidRPr="00D424AA">
        <w:rPr>
          <w:rFonts w:cs="Times New Roman"/>
          <w:lang w:val="en-GB"/>
        </w:rPr>
        <w:fldChar w:fldCharType="end"/>
      </w:r>
      <w:r w:rsidRPr="00841A35">
        <w:rPr>
          <w:rFonts w:cs="Times New Roman"/>
          <w:lang w:val="en-GB"/>
        </w:rPr>
        <w:t>, as well as the timing of snow melt, thus potentially affecting the seasonality and magnitude of</w:t>
      </w:r>
      <w:r w:rsidRPr="00D424AA">
        <w:rPr>
          <w:rFonts w:cs="Times New Roman"/>
          <w:lang w:val="en-GB"/>
        </w:rPr>
        <w:t xml:space="preserve"> low flows </w:t>
      </w:r>
      <w:r w:rsidRPr="00D424AA">
        <w:rPr>
          <w:rFonts w:cs="Times New Roman"/>
          <w:lang w:val="en-GB"/>
        </w:rPr>
        <w:fldChar w:fldCharType="begin" w:fldLock="1"/>
      </w:r>
      <w:r w:rsidR="00FF6231">
        <w:rPr>
          <w:rFonts w:cs="Times New Roman"/>
          <w:lang w:val="en-GB"/>
        </w:rPr>
        <w:instrText>ADDIN CSL_CITATION { "citationItems" : [ { "id" : "ITEM-1", "itemData" : { "DOI" : "10.1002/2016GL069690", "ISSN" : "0094-8276", "abstract" : "Abstract Declining mountain snowpack and earlier snowmelt across the western United States has implications for downstream communities. We present a possible mechanism linking snowmelt rate and streamflow generation using a gridded implementation of the Budyko framework. We computed an ensemble of Budyko streamflow anomalies (BSAs) using Variable Infiltration Capacity model-simulated evapotranspiration, potential evapotranspiration, and estimated precipitation at 1/16\u00b0 resolution from 1950 to 2013. BSA was correlated with simulated baseflow efficiency (r2?=?0.64) and simulated snowmelt rate (r2?=?0.42). The strong correlation between snowmelt rate and baseflow efficiency (r2?=?0.73) links these relationships and supports a possible streamflow generation mechanism wherein greater snowmelt rates increase subsurface flow. Rapid snowmelt may thus bring the soil to field capacity, facilitating below-root zone percolation, streamflow, and a positive BSA. Previous works have shown that future increases in regional air temperature may lead to earlier, slower snowmelt and hence decreased streamflow production via the mechanism proposed by this work.", "author" : [ { "dropping-particle" : "", "family" : "Barnhart", "given" : "Theodore B", "non-dropping-particle" : "", "parse-names" : false, "suffix" : "" }, { "dropping-particle" : "", "family" : "Molotch", "given" : "Noah P", "non-dropping-particle" : "", "parse-names" : false, "suffix" : "" }, { "dropping-particle" : "", "family" : "Livneh", "given" : "Ben", "non-dropping-particle" : "", "parse-names" : false, "suffix" : "" }, { "dropping-particle" : "", "family" : "Harpold", "given" : "Adrian A", "non-dropping-particle" : "", "parse-names" : false, "suffix" : "" }, { "dropping-particle" : "", "family" : "Knowles", "given" : "John F", "non-dropping-particle" : "", "parse-names" : false, "suffix" : "" }, { "dropping-particle" : "", "family" : "Schneider", "given" : "Dominik", "non-dropping-particle" : "", "parse-names" : false, "suffix" : "" } ], "container-title" : "Geophysical Research Letters", "id" : "ITEM-1", "issue" : "15", "issued" : { "date-parts" : [ [ "2016", "8", "16" ] ] }, "note" : "doi: 10.1002/2016GL069690", "page" : "8006-8016", "publisher" : "John Wiley &amp; Sons, Ltd", "title" : "Snowmelt rate dictates streamflow", "translator" : [ { "dropping-particle" : "", "family" : "S2919", "given" : "", "non-dropping-particle" : "", "parse-names" : false, "suffix" : "" } ], "type" : "article-journal", "volume" : "43" }, "uris" : [ "http://www.mendeley.com/documents/?uuid=914841a0-d668-4e55-bbb0-51a337334087" ] } ], "mendeley" : { "formattedCitation" : "(Barnhart et al., 2016)", "plainTextFormattedCitation" : "(Barnhart et al., 2016)", "previouslyFormattedCitation" : "(Barnhart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rnhart et al., 2016)</w:t>
      </w:r>
      <w:r w:rsidRPr="00D424AA">
        <w:rPr>
          <w:rFonts w:cs="Times New Roman"/>
          <w:lang w:val="en-GB"/>
        </w:rPr>
        <w:fldChar w:fldCharType="end"/>
      </w:r>
      <w:r w:rsidRPr="00841A35">
        <w:rPr>
          <w:rFonts w:cs="Times New Roman"/>
          <w:lang w:val="en-GB"/>
        </w:rPr>
        <w:t>.</w:t>
      </w:r>
    </w:p>
    <w:p w14:paraId="55DB0015" w14:textId="693618EE" w:rsidR="001415DA" w:rsidRDefault="001415DA" w:rsidP="00D424AA">
      <w:pPr>
        <w:pStyle w:val="AR6BodyText"/>
        <w:rPr>
          <w:rFonts w:cs="Times New Roman"/>
          <w:lang w:val="en-GB"/>
        </w:rPr>
      </w:pPr>
    </w:p>
    <w:p w14:paraId="5B676236" w14:textId="77777777" w:rsidR="0012500E" w:rsidRPr="00D424AA" w:rsidRDefault="0012500E" w:rsidP="00D424AA">
      <w:pPr>
        <w:pStyle w:val="AR6BodyText"/>
        <w:rPr>
          <w:rFonts w:cs="Times New Roman"/>
          <w:lang w:val="en-GB"/>
        </w:rPr>
      </w:pPr>
    </w:p>
    <w:p w14:paraId="4D9F0A7B" w14:textId="77777777" w:rsidR="001415DA" w:rsidRPr="00D424AA" w:rsidRDefault="001415DA" w:rsidP="00D424AA">
      <w:pPr>
        <w:pStyle w:val="AR6Chap11Level311111"/>
        <w:rPr>
          <w:rFonts w:cs="Times New Roman"/>
          <w:lang w:val="en-GB"/>
        </w:rPr>
      </w:pPr>
      <w:bookmarkStart w:id="2110" w:name="_Toc25583670"/>
      <w:r w:rsidRPr="00D424AA">
        <w:rPr>
          <w:rFonts w:cs="Times New Roman"/>
          <w:lang w:val="en-GB"/>
        </w:rPr>
        <w:t xml:space="preserve"> </w:t>
      </w:r>
      <w:bookmarkStart w:id="2111" w:name="_Toc56915254"/>
      <w:bookmarkStart w:id="2112" w:name="_Toc70703010"/>
      <w:r w:rsidRPr="00D424AA">
        <w:rPr>
          <w:rFonts w:cs="Times New Roman"/>
          <w:lang w:val="en-GB"/>
        </w:rPr>
        <w:t>Atmospheric-based</w:t>
      </w:r>
      <w:bookmarkEnd w:id="2110"/>
      <w:r w:rsidRPr="00D424AA">
        <w:rPr>
          <w:rFonts w:cs="Times New Roman"/>
          <w:lang w:val="en-GB"/>
        </w:rPr>
        <w:t xml:space="preserve"> drought indices</w:t>
      </w:r>
      <w:bookmarkEnd w:id="2111"/>
      <w:bookmarkEnd w:id="2112"/>
    </w:p>
    <w:p w14:paraId="69B87287" w14:textId="77777777" w:rsidR="001415DA" w:rsidRPr="00D424AA" w:rsidRDefault="001415DA" w:rsidP="00D424AA">
      <w:pPr>
        <w:pStyle w:val="AR6BodyText"/>
        <w:rPr>
          <w:rFonts w:cs="Times New Roman"/>
          <w:lang w:val="en-GB"/>
        </w:rPr>
      </w:pPr>
    </w:p>
    <w:p w14:paraId="192856B8" w14:textId="77777777" w:rsidR="006D1F63" w:rsidRDefault="001415DA" w:rsidP="00D424AA">
      <w:pPr>
        <w:pStyle w:val="AR6BodyText"/>
        <w:rPr>
          <w:rFonts w:cs="Times New Roman"/>
          <w:lang w:val="en-GB"/>
        </w:rPr>
      </w:pPr>
      <w:r w:rsidRPr="00D424AA">
        <w:rPr>
          <w:rFonts w:cs="Times New Roman"/>
          <w:lang w:val="en-GB"/>
        </w:rPr>
        <w:t xml:space="preserve">Given difficulties of drought quantification and data constraints, atmospheric-based drought indices </w:t>
      </w:r>
      <w:r w:rsidRPr="00D424AA">
        <w:rPr>
          <w:rFonts w:cs="Times New Roman"/>
          <w:lang w:val="en-GB"/>
        </w:rPr>
        <w:lastRenderedPageBreak/>
        <w:t>combining both precipitation and AED have been developed, as they can be derived from meteorological data that is available in most regions with few exceptions. These demand/supply indices are not intended to be metrics of soil moisture, streamflow or vegetation water stress. Because of their reliance on precipitation and AED, they are mostly related to the actual water balance in humid regions, in which ET is not limited by soil moisture and tends towards AED. In water-limited regions and in dry periods everywhere, they constitute an upper bound for overall water-balance deficits (e.g. of surface waters) but are also related to conditions conducive to vegetation stress, particularly under soil moisture limitation (Section 11.6.1.2).</w:t>
      </w:r>
      <w:bookmarkStart w:id="2113" w:name="_msocom_1"/>
      <w:bookmarkEnd w:id="2113"/>
      <w:r w:rsidRPr="00D424AA">
        <w:rPr>
          <w:rFonts w:cs="Times New Roman"/>
          <w:lang w:val="en-GB"/>
        </w:rPr>
        <w:t xml:space="preserve"> </w:t>
      </w:r>
    </w:p>
    <w:p w14:paraId="450D88C4" w14:textId="77777777" w:rsidR="006D1F63" w:rsidRDefault="006D1F63" w:rsidP="00D424AA">
      <w:pPr>
        <w:pStyle w:val="AR6BodyText"/>
        <w:rPr>
          <w:rFonts w:cs="Times New Roman"/>
          <w:lang w:val="en-GB"/>
        </w:rPr>
      </w:pPr>
    </w:p>
    <w:p w14:paraId="6961FD41" w14:textId="5244A10B" w:rsidR="001415DA" w:rsidRPr="00D424AA" w:rsidRDefault="001415DA" w:rsidP="00D424AA">
      <w:pPr>
        <w:pStyle w:val="AR6BodyText"/>
        <w:rPr>
          <w:rFonts w:cs="Times New Roman"/>
          <w:lang w:val="en-GB"/>
        </w:rPr>
      </w:pPr>
      <w:r w:rsidRPr="00D424AA">
        <w:rPr>
          <w:rFonts w:cs="Times New Roman"/>
          <w:lang w:val="en-GB"/>
        </w:rPr>
        <w:t xml:space="preserve">Although there are many atmospheric-based drought indices, two are assessed in this chapter: the Palmer Drought Severity Index (PDSI) and the Standardized Precipitation Evapotranspiration Index (SPEI). The PDSI has been widely used to monitor and quantify drought severity </w:t>
      </w:r>
      <w:r w:rsidRPr="00D424AA">
        <w:rPr>
          <w:rFonts w:cs="Times New Roman"/>
          <w:lang w:val="en-GB"/>
        </w:rPr>
        <w:fldChar w:fldCharType="begin" w:fldLock="1"/>
      </w:r>
      <w:r w:rsidR="00FF6231">
        <w:rPr>
          <w:rFonts w:cs="Times New Roman"/>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ai et al., 2018)</w:t>
      </w:r>
      <w:r w:rsidRPr="00D424AA">
        <w:rPr>
          <w:rFonts w:cs="Times New Roman"/>
          <w:lang w:val="en-GB"/>
        </w:rPr>
        <w:fldChar w:fldCharType="end"/>
      </w:r>
      <w:r w:rsidRPr="00841A35">
        <w:rPr>
          <w:rFonts w:cs="Times New Roman"/>
          <w:lang w:val="en-GB"/>
        </w:rPr>
        <w:t>, but is affected by some constraints (SREX Ch</w:t>
      </w:r>
      <w:r w:rsidR="006D1F63">
        <w:rPr>
          <w:rFonts w:cs="Times New Roman"/>
          <w:lang w:val="en-GB"/>
        </w:rPr>
        <w:t xml:space="preserve">apter </w:t>
      </w:r>
      <w:r w:rsidRPr="00841A35">
        <w:rPr>
          <w:rFonts w:cs="Times New Roman"/>
          <w:lang w:val="en-GB"/>
        </w:rPr>
        <w:t xml:space="preserve">3; </w:t>
      </w:r>
      <w:commentRangeStart w:id="2114"/>
      <w:r w:rsidRPr="00D424AA">
        <w:rPr>
          <w:rFonts w:cs="Times New Roman"/>
          <w:lang w:val="en-GB"/>
        </w:rPr>
        <w:fldChar w:fldCharType="begin" w:fldLock="1"/>
      </w:r>
      <w:ins w:id="2115" w:author="Robin Matthews" w:date="2021-07-13T23:08:00Z">
        <w:r w:rsidR="00C2031C">
          <w:rPr>
            <w:rFonts w:cs="Times New Roman"/>
            <w:lang w:val="en-GB"/>
          </w:rPr>
          <w:instrText>ADDIN CSL_CITATION { "citationItems" : [ { "id" : "ITEM-1", "itemData" : { "DOI" : "10.1007/s40641-018-0098-x", "ISSN" : "2198-6061", "abstract" : "Droughts occur naturally, but climate change has generally accelerated the hydrological processes to make them set in quicker and become more intense, with many consequences, not the least of which is increased wildfire risk. There are different types of drought being studied, such as meteorological, agricultural, hydrological, and socioeconomic droughts; however, a lack of unanimous definition complicates drought study. Drought indices are used as proxies to track and quantify droughts; therefore, accurate formulation of robust drought indices is important to investigate drought characteristics under the warming climate. Because different drought indices show different degrees of sensitivity to the same level of continental warming, robustness of drought indices against change in temperature and other variables should be prioritized. A formulation of drought indices without considering the factors that govern the background state may lead to drought artifacts under a warming climate. Consideration of downscaling techniques, availability of climate data, estimation of potential evapotranspiration (PET), baseline period, non-stationary climate information, and anthropogenic forcing can be additional challenges for a reliable drought assessment under climate change. As one formulation of PET based on temperatures can lead to overestimation of future drying, estimation of PET based on the energy budget framework can be a better approach compared to only temperature-based equations. Although the performance of drought indicators can be improved by incorporating reliable soil moisture estimates, a challenge arises due to limited reliable observed data for verification. Moreover, the uncertainties associated with meteorological forcings in hydrological models can lead to unreliable soil moisture estimates under climate change scenarios.", "author" : [ { "dropping-particle" : "", "family" : "Mukherjee", "given" : "Sourav", "non-dropping-particle" : "", "parse-names" : false, "suffix" : "" }, { "dropping-particle" : "", "family" : "Mishra", "given" : "Ashok", "non-dropping-particle" : "", "parse-names" : false, "suffix" : "" }, { "dropping-particle" : "", "family" : "Trenberth", "given" : "Kevin E", "non-dropping-particle" : "", "parse-names" : false, "suffix" : "" } ], "container-title" : "Current Climate Change Reports", "id" : "ITEM-1", "issue" : "2", "issued" : { "date-parts" : [ [ "2018", "6" ] ] }, "page" : "145-163", "title" : "Climate Change and Drought: a Perspective on Drought Indices", "translator" : [ { "dropping-particle" : "", "family" : "S689", "given" : "", "non-dropping-particle" : "", "parse-names" : false, "suffix" : "" } ], "type" : "article-journal", "volume" : "4" }, "uris" : [ "http://www.mendeley.com/documents/?uuid=afdf87a6-6730-4045-b04d-7c7e8ea8300d" ] } ], "mendeley" : { "formattedCitation" : "(Mukherjee et al., 2018b)", "manualFormatting" : "Mukherjee et al., 2018a)", "plainTextFormattedCitation" : "(Mukherjee et al., 2018b)", "previouslyFormattedCitation" : "(Mukherjee et al., 2018b)" }, "properties" : { "noteIndex" : 0 }, "schema" : "https://github.com/citation-style-language/schema/raw/master/csl-citation.json" }</w:instrText>
        </w:r>
      </w:ins>
      <w:del w:id="2116" w:author="Robin Matthews" w:date="2021-07-13T23:08:00Z">
        <w:r w:rsidR="00FF6231" w:rsidDel="00C2031C">
          <w:rPr>
            <w:rFonts w:cs="Times New Roman"/>
            <w:lang w:val="en-GB"/>
          </w:rPr>
          <w:delInstrText>ADDIN CSL_CITATION { "citationItems" : [ { "id" : "ITEM-1", "itemData" : { "DOI" : "10.1007/s40641-018-0098-x", "ISSN" : "2198-6061", "abstract" : "Droughts occur naturally, but climate change has generally accelerated the hydrological processes to make them set in quicker and become more intense, with many consequences, not the least of which is increased wildfire risk. There are different types of drought being studied, such as meteorological, agricultural, hydrological, and socioeconomic droughts; however, a lack of unanimous definition complicates drought study. Drought indices are used as proxies to track and quantify droughts; therefore, accurate formulation of robust drought indices is important to investigate drought characteristics under the warming climate. Because different drought indices show different degrees of sensitivity to the same level of continental warming, robustness of drought indices against change in temperature and other variables should be prioritized. A formulation of drought indices without considering the factors that govern the background state may lead to drought artifacts under a warming climate. Consideration of downscaling techniques, availability of climate data, estimation of potential evapotranspiration (PET), baseline period, non-stationary climate information, and anthropogenic forcing can be additional challenges for a reliable drought assessment under climate change. As one formulation of PET based on temperatures can lead to overestimation of future drying, estimation of PET based on the energy budget framework can be a better approach compared to only temperature-based equations. Although the performance of drought indicators can be improved by incorporating reliable soil moisture estimates, a challenge arises due to limited reliable observed data for verification. Moreover, the uncertainties associated with meteorological forcings in hydrological models can lead to unreliable soil moisture estimates under climate change scenarios.", "author" : [ { "dropping-particle" : "", "family" : "Mukherjee", "given" : "Sourav", "non-dropping-particle" : "", "parse-names" : false, "suffix" : "" }, { "dropping-particle" : "", "family" : "Mishra", "given" : "Ashok", "non-dropping-particle" : "", "parse-names" : false, "suffix" : "" }, { "dropping-particle" : "", "family" : "Trenberth", "given" : "Kevin E", "non-dropping-particle" : "", "parse-names" : false, "suffix" : "" } ], "container-title" : "Current Climate Change Reports", "id" : "ITEM-1", "issue" : "2", "issued" : { "date-parts" : [ [ "2018", "6" ] ] }, "page" : "145-163", "title" : "Climate Change and Drought: a Perspective on Drought Indices", "translator" : [ { "dropping-particle" : "", "family" : "S689", "given" : "", "non-dropping-particle" : "", "parse-names" : false, "suffix" : "" } ], "type" : "article-journal", "volume" : "4" }, "uris" : [ "http://www.mendeley.com/documents/?uuid=afdf87a6-6730-4045-b04d-7c7e8ea8300d" ] } ], "mendeley" : { "formattedCitation" : "(Mukherjee et al., 2018b)", "manualFormatting" : "Mukherjee et al., 2018)", "plainTextFormattedCitation" : "(Mukherjee et al., 2018b)", "previouslyFormattedCitation" : "(Mukherjee et al., 2018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Mukherjee et al., 2018</w:t>
      </w:r>
      <w:ins w:id="2117" w:author="Robin Matthews" w:date="2021-07-13T23:08:00Z">
        <w:r w:rsidR="00C2031C">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2114"/>
      <w:r w:rsidR="00A26296">
        <w:rPr>
          <w:rStyle w:val="Marquedecommentaire"/>
        </w:rPr>
        <w:commentReference w:id="2114"/>
      </w:r>
      <w:r w:rsidRPr="00841A35">
        <w:rPr>
          <w:rFonts w:cs="Times New Roman"/>
          <w:lang w:val="en-GB"/>
        </w:rPr>
        <w:t>. Although the calculation of the PDSI is based on a soil water budget, the PDSI is essentially a climate drought index that mostly responds to the precipit</w:t>
      </w:r>
      <w:r w:rsidRPr="00D424AA">
        <w:rPr>
          <w:rFonts w:cs="Times New Roman"/>
          <w:lang w:val="en-GB"/>
        </w:rPr>
        <w:t xml:space="preserve">ation and the AED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11.025", "ISSN" : "00221694", "abstract" : "In this study we analyzed the sensitivity of four drought indices to precipitation (P) and reference evapotranspiration (ETo) inputs. The four drought indices are the Palmer Drought Severity Index (PDSI), the Reconnaissance Drought Index (RDI), the Standardized Precipitation Evapotranspiration Index (SPEI) and the Standardized Palmer Drought Index (SPDI). The analysis uses long-term simulated series with varying averages and variances, as well as global observational data to assess the sensitivity to real climatic conditions in different regions of the World. The results show differences in the sensitivity to ETo and P among the four drought indices. The PDSI shows the lowest sensitivity to variation in their climate inputs, probably as a consequence of the standardization procedure of soil water budget anomalies. The RDI is only sensitive to the variance but not to the average of P and ETo. The SPEI shows the largest sensitivity to ETo variation, with clear geographic patterns mainly controlled by aridity. The low sensitivity of the PDSI to ETo makes the PDSI perhaps less apt as the suitable drought index in applications in which the changes in ETo are most relevant. On the contrary, the SPEI shows equal sensitivity to P and ETo. It works as a perfect supply and demand system modulated by the average and standard deviation of each series and combines the sensitivity of the series to changes in magnitude and variance. Our results are a robust assessment of the sensitivity of drought indices to P and ETo variation, and provide advice on the use of drought indices to detect climate change impacts on drought severity under a wide variety of climatic conditions.", "author" : [ { "dropping-particle" : "", "family" : "Vicente-Serrano", "given" : "Sergio M.", "non-dropping-particle" : "", "parse-names" : false, "suffix" : "" }, { "dropping-particle" : "", "family" : "Schrier", "given" : "Gerard", "non-dropping-particle" : "Van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dropping-particle" : "", "family" : "Schrier", "given" : "G", "non-dropping-particle" :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container-title" : "Journal of Hydrology", "id" : "ITEM-1", "issued" : { "date-parts" : [ [ "2015" ] ] }, "note" : "From Duplicate 1 (Contribution of precipitation and reference evapotranspiration to drought indices under different climates - Vicente-Serrano, S M; der Schrier, G; Beguer\u00eda, S; Azorin-Molina, C; Lopez-Moreno, J.-I.)\n\ncited By 57", "page" : "42-54", "title" : "Contribution of precipitation and reference evapotranspiration to drought indices under different climates", "translator" : [ { "dropping-particle" : "", "family" : "S1478", "given" : "", "non-dropping-particle" : "", "parse-names" : false, "suffix" : "" } ], "type" : "article-journal", "volume" : "526" }, "uris" : [ "http://www.mendeley.com/documents/?uuid=9da3afe8-de78-4b7a-bc90-93865726635f"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02/jgrd.50355", "ISSN" : "2169897X", "author" : [ { "dropping-particle" : "", "family" : "Schrier", "given" : "G.", "non-dropping-particle" : "v</w:instrText>
      </w:r>
      <w:r w:rsidR="00FF6231" w:rsidRPr="006A2665">
        <w:rPr>
          <w:rFonts w:cs="Times New Roman"/>
        </w:rPr>
        <w:instrText>an der", "parse-names" : false, "suffix" : "" }, { "dropping-particle" : "", "family" : "Barichivich", "given" : "J.", "non-dropping-particle" : "", "parse-names" : false, "suffix" : "" }, { "dropping-particle" : "", "family" : "Briffa", "given" : "K. R.", "non-dropping-particle" : "", "parse-names" : false, "suffix" : "" }, { "dropping-particle" : "", "family" : "Jones", "given" : "P. D.", "non-dropping-particle" : "", "parse-names" : false, "suffix" : "" } ], "container-title" : "Journal of Geophysical Research: Atmospheres", "id" : "ITEM-3", "issue" : "10", "issued" : { "date-parts" : [ [ "2013", "5", "27" ] ] }, "page" : "4025-4048", "title" : "A scPDSI-based global data set of dry and wet spells for 1901-2009", "translator" : [ { "dropping-particle" : "", "family" : "S1448", "given" : "", "non-dropping-particle" : "", "parse-names" : false, "suffix" : "" } ], "type" : "article-journal", "volume" : "118" }, "uris" : [ "http://www.mendeley.com/documents/?uuid=5198803e-4782-4ee0-98a7-f9dabd942c0a" ] } ], "mendeley" : { "formattedCitation" : "(van der Schrier et al., 2013; Vicente-Serrano et al., 2015; Dai et al., 2018)", "plainTextFormattedCitation" : "(van der Schrier et al., 2013; Vicente-Serrano et al., 2015; Dai et al., 2018)", "previouslyFormattedCitation" : "(van der Schrier et al., 2013; Vicente-Serrano et al., 2015; Dai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van der Schrier et al., 2013; Vicente-Serrano et al., 2015; Dai et al., 2018)</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The SPEI also combines precipitation and AED, being equally sensitive to these two variables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11.025", "ISSN" : "00221694", "abstract" : "In this study we analyzed the sensitivity of four drought indices to precipitation (P) and reference evapotranspiration (ETo) inputs. The four drought indices are the Palmer Drought Severity Index (PDSI), the Reconnaissance Drought Index (RDI), the Standardized Precipitation Evapotranspiration Index (SPEI) and the Standardized Palmer Drought Index (SPDI). The analysis uses long-term simulated series with varying averages and variances, as well as global observational data to assess the sensitivity to real climatic conditions in different regions of the World. The results show differences in the sensitivity to ETo and P among the four drought indices. The PDSI shows the lowest sensitivity to variation in their climate inputs, probably as a consequence of the standardization procedure of soil water budget anomalies. The RDI is only sensitive to the variance but not to the average of P and ETo. The SPEI shows the largest sensitivity to ETo variation, with clear geographic patterns mainly controlled by aridity. The low sensitivity of the PDSI to ETo makes the PDSI perhaps less apt as the suitable drought index in applications in which the changes in ETo are most relevant. On the contrary, the SPEI shows equal sensitivity to P and ETo. It works as a perfect supply and demand system modulated by the average and standard deviation of each series and combines the sensitivity of the series to changes in magnitude and variance. Our results are a robust assessment of the sensitivity of drought indices to P and ETo variation, and provide advice on the use of drought indices to detect climate change impacts on drought severity under a wide variety of climatic conditions.", "author" : [ { "dropping-particle" : "", "family" : "Vicente-Serrano", "given" : "Sergio M.", "non-dropping-particle" : "", "parse-names" : false, "suffix" : "" }, { "dropping-particle" : "", "family" : "Schrier", "given" : "Gerard", "non-dropping-particle" : "Van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dropping-particle" : "", "family" : "Schrier", "given" : "G", "non-dropping-particle" :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container-title" : "Journal of Hydrology", "id" : "ITEM-1", "issued" : { "date-parts" : [ [ "2015" ] ] }, "note" : "From Duplicate 1 (Contribution of precipitation and reference evapotranspiration to drought indices under different climates - Vicente-Serrano, S M; der Schrier, G; Beguer\u00eda, S; Azorin-Molina, C; Lopez-Moreno, J.-I.)\n\ncited By 57", "page" : "42-54", "title" : "Contribution of precipitation and reference evapotranspiration to drought indices under different climates", "translator" : [ { "dropping-particle" : "", "family" : "S1478", "given" : "", "non-dropping-particle" : "", "parse-names" : false, "suffix" : "" } ], "type" : "article-journal", "volume" : "526" }, "uris" : [ "http://www.mendeley.com/documents/?uuid=9da3afe8-de78-4b7a-bc90-93865726635f" ] } ], "mendeley" : { "formattedCitation" : "(Vicente-Serrano et al., 2015)", "plainTextFormattedCitation" : "(Vicente-Serrano et al., 2015)", "previouslyFormattedCitation" : "(Vicente-Serrano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icente-Serrano et al., 2015)</w:t>
      </w:r>
      <w:r w:rsidRPr="00D424AA">
        <w:rPr>
          <w:rFonts w:cs="Times New Roman"/>
          <w:lang w:val="en-GB"/>
        </w:rPr>
        <w:fldChar w:fldCharType="end"/>
      </w:r>
      <w:r w:rsidRPr="00841A35">
        <w:rPr>
          <w:rFonts w:cs="Times New Roman"/>
          <w:lang w:val="en-GB"/>
        </w:rPr>
        <w:t xml:space="preserve">. The SPEI is more sensitive to AED than the PDSI </w:t>
      </w:r>
      <w:r w:rsidRPr="00D424AA">
        <w:rPr>
          <w:rFonts w:cs="Times New Roman"/>
          <w:lang w:val="en-GB"/>
        </w:rPr>
        <w:fldChar w:fldCharType="begin" w:fldLock="1"/>
      </w:r>
      <w:r w:rsidR="00E42FE9">
        <w:rPr>
          <w:rFonts w:cs="Times New Roman"/>
          <w:lang w:val="en-GB"/>
        </w:rPr>
        <w:instrText>ADDIN CSL_CITATION { "citationItems" : [ { "id" : "ITEM-1",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1",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id" : "ITEM-2", "itemData" : { "DOI" : "10.1016/j.jhydrol.2014.11.025", "ISSN" : "00221694", "abstract" : "In this study we analyzed the sensitivity of four drought indices to precipitation (P) and reference evapotranspiration (ETo) inputs. The four drought indices are the Palmer Drought Severity Index (PDSI), the Reconnaissance Drought Index (RDI), the Standardized Precipitation Evapotranspiration Index (SPEI) and the Standardized Palmer Drought Index (SPDI). The analysis uses long-term simulated series with varying averages and variances, as well as global observational data to assess the sensitivity to real climatic conditions in different regions of the World. The results show differences in the sensitivity to ETo and P among the four drought indices. The PDSI shows the lowest sensitivity to variation in their climate inputs, probably as a consequence of the standardization procedure of soil water budget anomalies. The RDI is only sensitive to the variance but not to the average of P and ETo. The SPEI shows the largest sensitivity to ETo variation, with clear geographic patterns mainly controlled by aridity. The low sensitivity of the PDSI to ETo makes the PDSI perhaps less apt as the suitable drought index in applications in which the changes in ETo are most relevant. On the contrary, the SPEI shows equal sensitivity to P and ETo. It works as a perfect supply and demand system modulated by the average and standard deviation of each series and combines the sensitivity of the series to changes in magnitude and variance. Our results are a robust assessment of the sensitivity of drought indices to P and ETo variation, and provide advice on the use of drought indices to detect climate change impacts on drought severity under a wide variety of climatic conditions.", "author" : [ { "dropping-particle" : "", "family" : "Vicente-Serrano", "given" : "Sergio M.", "non-dropping-particle" : "", "parse-names" : false, "suffix" : "" }, { "dropping-particle" : "", "family" : "Schrier", "given" : "Gerard", "non-dropping-particle" : "Van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dropping-particle" : "", "family" : "Schrier", "given" : "G", "non-dropping-particle" :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container-title" : "Journal of Hydrology", "id" : "ITEM-2", "issued" : { "date-parts" : [ [ "2015" ] ] }, "note" : "From Duplicate 1 (Contribution of precipitation and reference evapotranspiration to drought indices under different climates - Vicente-Serrano, S M; der Schrier, G; Beguer\u00eda, S; Azorin-Molina, C; Lopez-Moreno, J.-I.)\n\ncited By 57", "page" : "42-54", "title" : "Contribution of precipitation and reference evapotranspiration to drought indices under different climates", "translator" : [ { "dropping-particle" : "", "family" : "S1478", "given" : "", "non-dropping-particle" : "", "parse-names" : false, "suffix" : "" } ], "type" : "article-journal", "volume" : "526" }, "uris" : [ "http://www.mendeley.com/documents/?uuid=9da3afe8-de78-4b7a-bc90-93865726635f" ] } ], "mendeley" : { "formattedCitation" : "(Cook et al., 2014a; Vicente-Serrano et al., 2015)", "plainTextFormattedCitation" : "(Cook et al., 2014a; Vicente-Serrano et al., 2015)", "previouslyFormattedCitation" : "(Cook et al., 2014a; Vicente-Serrano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ok et al., 2014a; Vicente-Serrano et al., 2015)</w:t>
      </w:r>
      <w:r w:rsidRPr="00D424AA">
        <w:rPr>
          <w:rFonts w:cs="Times New Roman"/>
          <w:lang w:val="en-GB"/>
        </w:rPr>
        <w:fldChar w:fldCharType="end"/>
      </w:r>
      <w:r w:rsidRPr="00841A35">
        <w:rPr>
          <w:rFonts w:cs="Times New Roman"/>
          <w:lang w:val="en-GB"/>
        </w:rPr>
        <w:t>, although under humid and normal precipitation conditions, the effects of AED on the SPEI are small</w:t>
      </w:r>
      <w:r w:rsidRPr="00D424AA">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29/2020JD033017", "ISSN" : "2169-897X", "abstract" : "Abstract The Standardized Precipitation Evapotranspiration Index (SPEI) is one of the well-established drought metrics worldwide. It is simply computed using precipitation and atmospheric evaporative demand (AED) data. Although AED is considered a key driver of drought variability worldwide, it could have less impact on drought in specific regions and for particular times as a function of the magnitude of precipitation. Specifically, the influence of the AED might overestimate drought severity during both normal and humid periods, resulting in ?false alarms? about drought impacts on physical and human environments. Here, we provided a global characterization of the sensitivity of the SPEI to changes of the AED. Results demonstrate that the contribution of AED to drought severity is largely impacted by the spatial and temporal variability of precipitation. Specifically, the impact of AED on drought severity was more pronounced during periods of low precipitation, compared to wet periods. Interestingly, drought severity in humid regions (as revealed by SPEI) also showed low sensitivity to AED under drier conditions. These results highlight the skill of SPEI in identifying the role of AED in drought evolution, especially in arid and semi-arid regions whose climate is characterized typically by low precipitation. This advantage was also evident for humid environments, where SPEI did not overestimate drought severity due to the increased AED. These findings highlight the broader applicability of SPEI to accurately characterize drought severity worldwide.", "author" : [ { "dropping-particle" : "", "family" : "Tomas-Burguera", "given" : "M", "non-dropping-particle" : "", "parse-names" : false, "suffix" : "" }, { "dropping-particle" : "", "family" : "Vicente-Serrano", "given" : "S M", "non-dropping-particle" : "", "parse-names" : false, "suffix" : "" }, { "dropping-particle" : "", "family" : "Pe\u00f1a-Angulo", "given" : "D", "non-dropping-particle" : "", "parse-names" : false, "suffix" : "" }, { "dropping-particle" : "", "family" : "Dom\u00ednguez-Castro", "given" : "F", "non-dropping-particle" : "", "parse-names" : false, "suffix" : "" }, { "dropping-particle" : "", "family" : "Noguera", "given" : "I", "non-dropping-particle" : "", "parse-names" : false, "suffix" : "" }, { "dropping-particle" : "", "family" : "Kenawy", "given" : "A", "non-dropping-particle" : "El", "parse-names" : false, "suffix" : "" } ], "container-title" : "Journal of Geophysical Research: Atmospheres", "id" : "ITEM-1", "issued" : { "date-parts" : [ [ "2020", "8", "24" ] ] }, "note" : "doi: 10.1029/2020JD033017", "page" : "e2020JD0330178", "publisher" : "John Wiley &amp; Sons, Ltd", "title" : "Global characterization of the varying responses of the Standardized Evapotranspiration Index (SPEI) to atmospheric evaporative demand (AED)", "translator" : [ { "dropping-particle" : "", "family" : "S2987", "given" : "", "non-dropping-particle" : "", "parse-names" : false, "suffix" : "" } ], "type" : "article-journal", "volume" : "125" }, "uris" : [ "http://www.mendeley.com/documents/?uuid=474357c2-84f7-4cf3-95a4-33fde3d75b87" ] } ], "mendeley" : { "formattedCitation" : "(Tomas-Burguera et al., 2020)", "plainTextFormattedCitation" : "(Tomas-Burguera et al., 2020)", "previouslyFormattedCitation" : "(Tomas-Burguera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omas-Burguera et al., 2020)</w:t>
      </w:r>
      <w:r w:rsidRPr="00D424AA">
        <w:rPr>
          <w:rFonts w:cs="Times New Roman"/>
          <w:lang w:val="en-GB"/>
        </w:rPr>
        <w:fldChar w:fldCharType="end"/>
      </w:r>
      <w:r w:rsidRPr="00841A35">
        <w:rPr>
          <w:rFonts w:cs="Times New Roman"/>
          <w:lang w:val="en-GB"/>
        </w:rPr>
        <w:t>. Given the limitations associated with temperature-ba</w:t>
      </w:r>
      <w:r w:rsidRPr="00D424AA">
        <w:rPr>
          <w:rFonts w:cs="Times New Roman"/>
          <w:lang w:val="en-GB"/>
        </w:rPr>
        <w:t>sed AED estimates (Section 11.6.1.2), only studies using the Penman-Monteith-based SPEI and PDSI (hereafter SPEI-PM and PDSI-PM) are considered in this assessment and in the regional tables in Section 11.9.</w:t>
      </w:r>
    </w:p>
    <w:p w14:paraId="6F3D8804" w14:textId="526CC62C" w:rsidR="001415DA" w:rsidRDefault="001415DA" w:rsidP="00D424AA">
      <w:pPr>
        <w:pStyle w:val="AR6BodyText"/>
        <w:rPr>
          <w:rFonts w:cs="Times New Roman"/>
          <w:lang w:val="en-GB"/>
        </w:rPr>
      </w:pPr>
    </w:p>
    <w:p w14:paraId="31FB55DC" w14:textId="77777777" w:rsidR="0012500E" w:rsidRPr="00D424AA" w:rsidRDefault="0012500E" w:rsidP="00D424AA">
      <w:pPr>
        <w:pStyle w:val="AR6BodyText"/>
        <w:rPr>
          <w:rFonts w:cs="Times New Roman"/>
          <w:lang w:val="en-GB"/>
        </w:rPr>
      </w:pPr>
    </w:p>
    <w:p w14:paraId="269806C1" w14:textId="77777777" w:rsidR="001415DA" w:rsidRPr="00D424AA" w:rsidRDefault="001415DA" w:rsidP="00D424AA">
      <w:pPr>
        <w:pStyle w:val="AR6Chap11Level311111"/>
        <w:rPr>
          <w:rFonts w:cs="Times New Roman"/>
          <w:lang w:val="en-GB"/>
        </w:rPr>
      </w:pPr>
      <w:bookmarkStart w:id="2118" w:name="_Toc70703011"/>
      <w:r w:rsidRPr="00D424AA">
        <w:rPr>
          <w:rFonts w:cs="Times New Roman"/>
          <w:lang w:val="en-GB"/>
        </w:rPr>
        <w:t>Relation of assessed variables and metrics for changes in different drought types</w:t>
      </w:r>
      <w:bookmarkEnd w:id="2118"/>
    </w:p>
    <w:p w14:paraId="5D411108" w14:textId="77777777" w:rsidR="0099464F" w:rsidRPr="00D424AA" w:rsidRDefault="0099464F" w:rsidP="00D424AA">
      <w:pPr>
        <w:pStyle w:val="AR6BodyText"/>
        <w:rPr>
          <w:rFonts w:cs="Times New Roman"/>
          <w:lang w:val="en-GB"/>
        </w:rPr>
      </w:pPr>
    </w:p>
    <w:p w14:paraId="3147D2FC" w14:textId="7E88B2D2" w:rsidR="001415DA" w:rsidRPr="00D424AA" w:rsidRDefault="001415DA" w:rsidP="00D424AA">
      <w:pPr>
        <w:pStyle w:val="AR6BodyText"/>
        <w:rPr>
          <w:rFonts w:cs="Times New Roman"/>
          <w:lang w:val="en-GB"/>
        </w:rPr>
      </w:pPr>
      <w:r w:rsidRPr="00D424AA">
        <w:rPr>
          <w:rFonts w:cs="Times New Roman"/>
          <w:lang w:val="en-GB"/>
        </w:rPr>
        <w:t>This chapter assesses changes in meteorological drought, agricultural and ecological droughts, and hydrological droughts. Precipitation-based indices are used for the estimation of changes in meteorological droughts, such as the Standardized Precipitation Index (SPI) and the Consecutive Dry Days (CDD). Changes in total soil moisture and soil moisture-based drought events are used for the estimation of changes in agricultural and ecological droughts, complemented by changes in surface soil moisture, water-balance estimates (precipitation minus ET), and SPEI-PM and PDSI-PM. For hydrological droughts, changes in low flows are assessed, sometimes complemented by changes in mean streamflow.</w:t>
      </w:r>
    </w:p>
    <w:p w14:paraId="2B75E238" w14:textId="77777777" w:rsidR="001415DA" w:rsidRPr="00D424AA" w:rsidRDefault="001415DA" w:rsidP="00D424AA">
      <w:pPr>
        <w:pStyle w:val="AR6BodyText"/>
        <w:rPr>
          <w:rFonts w:cs="Times New Roman"/>
          <w:lang w:val="en-GB"/>
        </w:rPr>
      </w:pPr>
    </w:p>
    <w:p w14:paraId="5A1DC626" w14:textId="06BD3928" w:rsidR="001415DA" w:rsidRPr="00D506A9" w:rsidRDefault="006D1F63" w:rsidP="00D424AA">
      <w:pPr>
        <w:pStyle w:val="AR6BodyText"/>
        <w:rPr>
          <w:rFonts w:cs="Times New Roman"/>
          <w:lang w:val="en-GB"/>
        </w:rPr>
      </w:pPr>
      <w:r w:rsidRPr="00504BF7">
        <w:rPr>
          <w:rFonts w:cs="Times New Roman"/>
          <w:lang w:val="en-GB"/>
        </w:rPr>
        <w:t>In s</w:t>
      </w:r>
      <w:r w:rsidR="001415DA" w:rsidRPr="00D506A9">
        <w:rPr>
          <w:rFonts w:cs="Times New Roman"/>
          <w:lang w:val="en-GB"/>
        </w:rPr>
        <w:t>ummary</w:t>
      </w:r>
      <w:r w:rsidRPr="00504BF7">
        <w:rPr>
          <w:rFonts w:cs="Times New Roman"/>
          <w:lang w:val="en-GB"/>
        </w:rPr>
        <w:t>,</w:t>
      </w:r>
      <w:r w:rsidR="001415DA" w:rsidRPr="00504BF7">
        <w:rPr>
          <w:rFonts w:cs="Times New Roman"/>
          <w:lang w:val="en-GB"/>
        </w:rPr>
        <w:t xml:space="preserve"> </w:t>
      </w:r>
      <w:r w:rsidRPr="00504BF7">
        <w:rPr>
          <w:rFonts w:cs="Times New Roman"/>
          <w:lang w:val="en-GB"/>
        </w:rPr>
        <w:t>d</w:t>
      </w:r>
      <w:r w:rsidR="001415DA" w:rsidRPr="00D506A9">
        <w:rPr>
          <w:rFonts w:cs="Times New Roman"/>
          <w:lang w:val="en-GB"/>
        </w:rPr>
        <w:t>ifferent drought types exist and they are associated with different impacts and respond differently to increasing greenhouse gas concentrations.</w:t>
      </w:r>
      <w:r w:rsidR="001415DA" w:rsidRPr="00504BF7">
        <w:rPr>
          <w:rFonts w:cs="Times New Roman"/>
          <w:lang w:val="en-GB"/>
        </w:rPr>
        <w:t xml:space="preserve"> </w:t>
      </w:r>
      <w:r w:rsidR="001415DA" w:rsidRPr="00D506A9">
        <w:rPr>
          <w:rFonts w:cs="Times New Roman"/>
          <w:lang w:val="en-GB"/>
        </w:rPr>
        <w:t xml:space="preserve">Precipitation deficits and changes in evapotranspiration govern net water availability. A lack of sufficient soil moisture, sometimes amplified by increased atmospheric evaporative demand, result in agricultural and ecological drought. Lack of runoff and surface water result in hydrological drought. Drought events are both the result of dynamic and/or thermodynamic processes, with thermodynamic processes being the main driver of drought changes under human-induced climate change </w:t>
      </w:r>
      <w:r w:rsidR="001415DA" w:rsidRPr="00D506A9">
        <w:rPr>
          <w:rFonts w:cs="Times New Roman"/>
          <w:i/>
          <w:iCs/>
          <w:lang w:val="en-GB"/>
        </w:rPr>
        <w:t>(high confidence)</w:t>
      </w:r>
      <w:r w:rsidR="001415DA" w:rsidRPr="00D506A9">
        <w:rPr>
          <w:rFonts w:cs="Times New Roman"/>
          <w:lang w:val="en-GB"/>
        </w:rPr>
        <w:t xml:space="preserve">. </w:t>
      </w:r>
    </w:p>
    <w:p w14:paraId="43477A8B" w14:textId="5F302A9B" w:rsidR="001415DA" w:rsidRDefault="001415DA" w:rsidP="00D424AA">
      <w:pPr>
        <w:pStyle w:val="AR6BodyText"/>
        <w:rPr>
          <w:rFonts w:cs="Times New Roman"/>
          <w:lang w:val="en-GB"/>
        </w:rPr>
      </w:pPr>
    </w:p>
    <w:p w14:paraId="55DF64AF" w14:textId="77777777" w:rsidR="0012500E" w:rsidRPr="00D424AA" w:rsidRDefault="0012500E" w:rsidP="00D424AA">
      <w:pPr>
        <w:pStyle w:val="AR6BodyText"/>
        <w:rPr>
          <w:rFonts w:cs="Times New Roman"/>
          <w:lang w:val="en-GB"/>
        </w:rPr>
      </w:pPr>
    </w:p>
    <w:p w14:paraId="2834FF10" w14:textId="77777777" w:rsidR="001415DA" w:rsidRPr="00D424AA" w:rsidRDefault="001415DA" w:rsidP="00D424AA">
      <w:pPr>
        <w:pStyle w:val="AR6Chap11Level21111"/>
        <w:rPr>
          <w:rFonts w:cs="Times New Roman"/>
          <w:lang w:val="en-GB"/>
        </w:rPr>
      </w:pPr>
      <w:bookmarkStart w:id="2119" w:name="_Toc527303108"/>
      <w:bookmarkStart w:id="2120" w:name="_Toc5018252"/>
      <w:bookmarkStart w:id="2121" w:name="_Toc5603694"/>
      <w:bookmarkStart w:id="2122" w:name="_Toc6904550"/>
      <w:bookmarkStart w:id="2123" w:name="_Toc25583671"/>
      <w:bookmarkStart w:id="2124" w:name="_Toc29672892"/>
      <w:bookmarkStart w:id="2125" w:name="_Toc56915255"/>
      <w:bookmarkStart w:id="2126" w:name="_Toc70703012"/>
      <w:r w:rsidRPr="00D424AA">
        <w:rPr>
          <w:rFonts w:cs="Times New Roman"/>
          <w:lang w:val="en-GB"/>
        </w:rPr>
        <w:t>Observed trends</w:t>
      </w:r>
      <w:bookmarkEnd w:id="2119"/>
      <w:bookmarkEnd w:id="2120"/>
      <w:bookmarkEnd w:id="2121"/>
      <w:bookmarkEnd w:id="2122"/>
      <w:bookmarkEnd w:id="2123"/>
      <w:bookmarkEnd w:id="2124"/>
      <w:bookmarkEnd w:id="2125"/>
      <w:bookmarkEnd w:id="2126"/>
    </w:p>
    <w:p w14:paraId="1429D71E" w14:textId="77777777" w:rsidR="001415DA" w:rsidRPr="00D424AA" w:rsidRDefault="001415DA" w:rsidP="00D424AA">
      <w:pPr>
        <w:pStyle w:val="AR6BodyText"/>
        <w:rPr>
          <w:rFonts w:cs="Times New Roman"/>
          <w:bCs/>
          <w:lang w:val="en-GB"/>
        </w:rPr>
      </w:pPr>
    </w:p>
    <w:p w14:paraId="242E4642" w14:textId="5C37E030" w:rsidR="001415DA" w:rsidRPr="00D424AA" w:rsidRDefault="001415DA" w:rsidP="00D424AA">
      <w:pPr>
        <w:pStyle w:val="AR6BodyText"/>
        <w:rPr>
          <w:rFonts w:cs="Times New Roman"/>
          <w:lang w:val="en-GB"/>
        </w:rPr>
      </w:pPr>
      <w:r w:rsidRPr="00D424AA">
        <w:rPr>
          <w:rFonts w:cs="Times New Roman"/>
          <w:bCs/>
          <w:lang w:val="en-GB"/>
        </w:rPr>
        <w:t xml:space="preserve">Evidence on observed drought trends at the time of the </w:t>
      </w:r>
      <w:r w:rsidRPr="00D506A9">
        <w:rPr>
          <w:rFonts w:cs="Times New Roman"/>
          <w:bCs/>
          <w:lang w:val="en-GB"/>
        </w:rPr>
        <w:t>SREX (Ch</w:t>
      </w:r>
      <w:r w:rsidR="006D1F63" w:rsidRPr="00D506A9">
        <w:rPr>
          <w:rFonts w:cs="Times New Roman"/>
          <w:bCs/>
          <w:lang w:val="en-GB"/>
        </w:rPr>
        <w:t xml:space="preserve">apter </w:t>
      </w:r>
      <w:r w:rsidRPr="00D506A9">
        <w:rPr>
          <w:rFonts w:cs="Times New Roman"/>
          <w:bCs/>
          <w:lang w:val="en-GB"/>
        </w:rPr>
        <w:t>3)</w:t>
      </w:r>
      <w:r w:rsidRPr="006D1F63">
        <w:rPr>
          <w:rFonts w:cs="Times New Roman"/>
          <w:bCs/>
          <w:lang w:val="en-GB"/>
        </w:rPr>
        <w:t xml:space="preserve"> and </w:t>
      </w:r>
      <w:r w:rsidRPr="00D506A9">
        <w:rPr>
          <w:rFonts w:cs="Times New Roman"/>
          <w:bCs/>
          <w:lang w:val="en-GB"/>
        </w:rPr>
        <w:t>AR5 (Ch</w:t>
      </w:r>
      <w:r w:rsidR="006D1F63">
        <w:rPr>
          <w:rFonts w:cs="Times New Roman"/>
          <w:bCs/>
          <w:lang w:val="en-GB"/>
        </w:rPr>
        <w:t xml:space="preserve">apter </w:t>
      </w:r>
      <w:r w:rsidRPr="00D506A9">
        <w:rPr>
          <w:rFonts w:cs="Times New Roman"/>
          <w:bCs/>
          <w:lang w:val="en-GB"/>
        </w:rPr>
        <w:t>2)</w:t>
      </w:r>
      <w:r w:rsidRPr="00D424AA">
        <w:rPr>
          <w:rFonts w:cs="Times New Roman"/>
          <w:bCs/>
          <w:lang w:val="en-GB"/>
        </w:rPr>
        <w:t xml:space="preserve"> </w:t>
      </w:r>
      <w:r w:rsidRPr="00841A35">
        <w:rPr>
          <w:rFonts w:cs="Times New Roman"/>
          <w:bCs/>
          <w:lang w:val="en-GB"/>
        </w:rPr>
        <w:t xml:space="preserve">was limited. SREX </w:t>
      </w:r>
      <w:r w:rsidRPr="00D424AA">
        <w:rPr>
          <w:rFonts w:cs="Times New Roman"/>
          <w:bCs/>
          <w:lang w:val="en-GB"/>
        </w:rPr>
        <w:t>concluded that “</w:t>
      </w:r>
      <w:r w:rsidRPr="00D424AA">
        <w:rPr>
          <w:rFonts w:cs="Times New Roman"/>
          <w:lang w:val="en-GB"/>
        </w:rPr>
        <w:t xml:space="preserve">There is </w:t>
      </w:r>
      <w:r w:rsidRPr="00D424AA">
        <w:rPr>
          <w:rFonts w:cs="Times New Roman"/>
          <w:i/>
          <w:iCs/>
          <w:lang w:val="en-GB"/>
        </w:rPr>
        <w:t>medium confidence</w:t>
      </w:r>
      <w:r w:rsidRPr="00D424AA">
        <w:rPr>
          <w:rFonts w:cs="Times New Roman"/>
          <w:lang w:val="en-GB"/>
        </w:rPr>
        <w:t xml:space="preserve"> that since the 1950s some regions of the world have experienced a trend to more intense and longer droughts, in particular in southern Europe and West Africa, but in some regions droughts have become less frequent, less intense, or shorter, for example, in central North America and northwestern Australia”. The assessment at the time did not distinguish between different drought types. This chapter includes numerous updates on observed drought trends, associated with extensive new literature and longer datasets since the AR5. </w:t>
      </w:r>
    </w:p>
    <w:p w14:paraId="1E4A19D6" w14:textId="135B289A" w:rsidR="001415DA" w:rsidRDefault="001415DA" w:rsidP="00D424AA">
      <w:pPr>
        <w:pStyle w:val="AR6BodyText"/>
        <w:rPr>
          <w:rFonts w:cs="Times New Roman"/>
          <w:lang w:val="en-GB"/>
        </w:rPr>
      </w:pPr>
    </w:p>
    <w:p w14:paraId="2B3160E2" w14:textId="77777777" w:rsidR="0012500E" w:rsidRPr="00D424AA" w:rsidRDefault="0012500E" w:rsidP="00D424AA">
      <w:pPr>
        <w:pStyle w:val="AR6BodyText"/>
        <w:rPr>
          <w:rFonts w:cs="Times New Roman"/>
          <w:lang w:val="en-GB"/>
        </w:rPr>
      </w:pPr>
    </w:p>
    <w:p w14:paraId="1BCDE1A3" w14:textId="77777777" w:rsidR="001415DA" w:rsidRPr="00D424AA" w:rsidRDefault="001415DA" w:rsidP="00D424AA">
      <w:pPr>
        <w:pStyle w:val="AR6Chap11Level311111"/>
        <w:rPr>
          <w:rFonts w:cs="Times New Roman"/>
          <w:lang w:val="en-GB"/>
        </w:rPr>
      </w:pPr>
      <w:bookmarkStart w:id="2127" w:name="_Toc25583672"/>
      <w:r w:rsidRPr="00D424AA">
        <w:rPr>
          <w:rFonts w:cs="Times New Roman"/>
          <w:lang w:val="en-GB"/>
        </w:rPr>
        <w:t xml:space="preserve"> </w:t>
      </w:r>
      <w:bookmarkStart w:id="2128" w:name="_Toc56915256"/>
      <w:bookmarkStart w:id="2129" w:name="_Toc70703013"/>
      <w:r w:rsidRPr="00D424AA">
        <w:rPr>
          <w:rFonts w:cs="Times New Roman"/>
          <w:lang w:val="en-GB"/>
        </w:rPr>
        <w:t>Precipitation deficits</w:t>
      </w:r>
      <w:bookmarkEnd w:id="2127"/>
      <w:bookmarkEnd w:id="2128"/>
      <w:bookmarkEnd w:id="2129"/>
    </w:p>
    <w:p w14:paraId="0DD42725" w14:textId="77777777" w:rsidR="00453E25" w:rsidRPr="00D424AA" w:rsidRDefault="00453E25" w:rsidP="00D424AA">
      <w:pPr>
        <w:pStyle w:val="AR6BodyText"/>
        <w:rPr>
          <w:rFonts w:cs="Times New Roman"/>
          <w:lang w:val="en-GB"/>
        </w:rPr>
      </w:pPr>
    </w:p>
    <w:p w14:paraId="31932E05" w14:textId="4B8F7077" w:rsidR="001415DA" w:rsidRPr="00D424AA" w:rsidRDefault="001415DA" w:rsidP="00D424AA">
      <w:pPr>
        <w:pStyle w:val="AR6BodyText"/>
        <w:rPr>
          <w:rFonts w:cs="Times New Roman"/>
          <w:lang w:val="en-GB"/>
        </w:rPr>
      </w:pPr>
      <w:r w:rsidRPr="00D424AA">
        <w:rPr>
          <w:rFonts w:cs="Times New Roman"/>
          <w:lang w:val="en-GB"/>
        </w:rPr>
        <w:t xml:space="preserve">Strong precipitation deficits have been recorded in recent decades in the Amazon (2005, 2010), southwestern </w:t>
      </w:r>
      <w:r w:rsidRPr="00D424AA">
        <w:rPr>
          <w:rFonts w:cs="Times New Roman"/>
          <w:lang w:val="en-GB"/>
        </w:rPr>
        <w:lastRenderedPageBreak/>
        <w:t xml:space="preserve">China (2009-2010), southwestern North America (2011-2014), Australia (1997-2009), California (2014), the middle East (2012-2016), Chile (2010-2015), the Great Horn of Africa (2011), among others </w:t>
      </w:r>
      <w:r w:rsidRPr="00D424AA">
        <w:rPr>
          <w:rFonts w:cs="Times New Roman"/>
          <w:lang w:val="en-GB"/>
        </w:rPr>
        <w:fldChar w:fldCharType="begin" w:fldLock="1"/>
      </w:r>
      <w:r w:rsidR="007D2D56">
        <w:rPr>
          <w:rFonts w:cs="Times New Roman"/>
          <w:lang w:val="en-GB"/>
        </w:rPr>
        <w:instrText>ADDIN CSL_CITATION { "citationItems" : [ { "id" : "ITEM-1", "itemData" : { "DOI" : "10.1002/wrcr.20123", "ISSN" : "00431397", "abstract" : "The \"Millennium Drought\" (2001-2009) can be described as the worst drought on record for southeast Australia. Adaptation to future severe droughts requires insight into the drivers of the drought and its impacts. These were analyzed using climate, water, economic, and remote sensing data combined with biophysical modeling. Prevailing El Ni~no conditions explained about two thirds of rainfall deficit in east Australia. Results for south Australia were inconclusive; a contribution from global climate change remains plausible but unproven. Natural processes changed the timing and magnitude of soil moisture, streamflow, and groundwater deficits by up to several years, and caused the amplification of rainfall declines in streamflow to be greater than in normal dry years. By design, river management avoided impacts on some categories of water users, but did so by exacerbating the impacts on annual irrigation agriculture and, in particular, river ecosystems. Relative rainfall reductions were amplified 1.5-1.7 times in dryland wheat yields, but the impact was offset by steady increases in cropping area and crop water use efficiency (perhaps partly due to CO2 fertilization). Impacts beyond the agricultural sector occurred (e.g., forestry, tourism, utilities) but were often diffuse and not well quantified. Key causative pathways from physical drought to the degradation of ecological, economic, and social health remain poorly understood and quantified. Combined with the multiple dimensions of multiyear droughts and the specter of climate change, this means future droughts may well break records in ever new ways and not necessarily be managed better than past ones. \u00a9 2013. American Geophysical Union. All Rights Reserved.", "author" : [ { "dropping-particle" : "", "family" : "Dijk", "given" : "Albert I. J. M.", "non-dropping-particle" : "van", "parse-names" : false, "suffix" : "" }, { "dropping-particle" : "", "family" : "Beck", "given" : "Hylke E.", "non-dropping-particle" : "", "parse-names" : false, "suffix" : "" }, { "dropping-particle" : "", "family" : "Crosbie", "given" : "Russell S.", "non-dropping-particle" : "", "parse-names" : false, "suffix" : "" }, { "dropping-particle" : "", "family" : "Jeu", "given" : "Richard A. M.", "non-dropping-particle" : "de", "parse-names" : false, "suffix" : "" }, { "dropping-particle" : "", "family" : "Liu", "given" : "Yi Y.", "non-dropping-particle" : "", "parse-names" : false, "suffix" : "" }, { "dropping-particle" : "", "family" : "Podger", "given" : "Geoff M.", "non-dropping-particle" : "", "parse-names" : false, "suffix" : "" }, { "dropping-particle" : "", "family" : "Timbal", "given" : "Bertrand", "non-dropping-particle" : "", "parse-names" : false, "suffix" : "" }, { "dropping-particle" : "", "family" : "Viney", "given" : "Neil R.", "non-dropping-particle" : "", "parse-names" : false, "suffix" : "" } ], "container-title" : "Water Resources Research", "id" : "ITEM-1", "issue" : "2", "issued" : { "date-parts" : [ [ "2013", "2" ] ] }, "page" : "1040-1057", "title" : "The Millennium Drought in southeast Australia (2001-2009): Natural and human causes and implications for water resources, ecosystems, economy, and society", "translator" : [ { "dropping-particle" : "", "family" : "S1550", "given" : "", "non-dropping-particle" : "", "parse-names" : false, "suffix" : "" } ], "type" : "article-journal", "volume" : "49" }, "uris" : [ "http://www.mendeley.com/documents/?uuid=9938028a-928f-4484-b745-64ed98e29fc5" ] }, { "id" : "ITEM-2", "itemData" : { "DOI" : "10.1002/joc.4420", "ISSN" : "08998418", "author" : [ { "dropping-particle" : "", "family" : "Marengo", "given" : "J. A.", "non-dropping-particle" : "", "parse-names" : false, "suffix" : "" }, { "dropping-particle" : "", "family" : "Espinoza", "given" : "J. C.", "non-dropping-particle" : "", "parse-names" : false, "suffix" : "" } ], "container-title" : "International Journal of Climatology", "id" : "ITEM-2", "issue" : "3", "issued" : { "date-parts" : [ [ "2016", "3" ] ] }, "page" : "1033-1050", "title" : "Extreme seasonal droughts and floods in Amazonia: causes, trends and impacts", "translator" : [ { "dropping-particle" : "", "family" : "S65", "given" : "", "non-dropping-particle" : "", "parse-names" : false, "suffix" : "" } ], "type" : "article-journal", "volume" : "36" }, "uris" : [ "http://www.mendeley.com/documents/?uuid=2595b0f4-6aed-432b-b111-143ecee94fdf" ] }, { "id" : "ITEM-3", "itemData" : { "DOI" : "10.1007/s00704-016-1840-8", "ISSN" : "0177-798X", "abstract" : "\u00a9 2016, Springer-Verlag Wien. This study provides an overview of the drought situation in Northeast Brazil for the past, present, and future. Droughts affect more people than any other natural hazard owing to their large scale and long-lasting nature. They are recurrent in the region and while some measures have been taken by the governments to mitigate their impacts, there is still a perception that residents, mainly in rural areas, are not yet adapted to these hazards. The drought affecting the Northeast from 2012 to 2015, however, has had an intensity and impact not seen in several decades and has already destroyed large swaths of cropland, affecting hundreds of cities and towns across the region, and leaving ranchers struggling to feed and water cattle. Future climate projections for the area show large temperature increases and rainfall reductions, which, together with a tendency for longer periods with consecutive dry days, suggest the occurrence of more frequent/intense dry spells and droughts and a tendency toward aridification in the region. All these conditions lead to an increase in evaporation from reservoirs and lakes, affecting irrigation and agriculture as well as key water uses including hydropower and industry, and thus, the welfare of the residents. Integrating drought monitoring and seasonal forecasting provides efficient means of assessing impacts of climate variability and change, identifying vulnerabilities, and allowing for better adaptation measures not only for medium- and long-term climate change but also for extremes of the interannual climate variability, particularly droughts.", "author" : [ { "dropping-particle" : "", "family" : "Marengo", "given" : "Jose A.", "non-dropping-particle" : "", "parse-names" : false, "suffix" : "" }, { "dropping-particle" : "", "family" : "Torres", "given" : "Roger Rodrigues", "non-dropping-particle" : "", "parse-names" : false, "suffix" : "" }, { "dropping-particle" : "", "family" : "Alves", "given" : "Lincoln Muniz", "non-dropping-particle" : "", "parse-names" : false, "suffix" : "" } ], "container-title" : "Theoretical and Applied Climatology", "id" : "ITEM-3", "issue" : "3-4", "issued" : { "date-parts" : [ [ "2017", "8", "9" ] ] }, "page" : "1189-1200", "publisher" : "Springer Vienna", "title" : "Drought in Northeast Brazil \u2013 past, present, and future", "translator" : [ { "dropping-particle" : "", "family" : "S1569", "given" : "", "non-dropping-particle" : "", "parse-names" : false, "suffix" : "" } ], "type" : "article-journal", "volume" : "129" }, "uris" : [ "http://www.mendeley.com/documents/?uuid=7288806a-9e15-4d27-9c12-c9a6792a00e9"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5", "itemData" : { "DOI" : "10.1007/s40641-018-0093-2", "ISSN" : "2198-6061", "abstract" : "Drought is a complex and multivariate phenomenon influenced by diverse physical and biological processes. Such complexity precludes simplistic explanations of cause and effect, making investigations of climate change and drought a challenging task. Here, we review important recent advances in our understanding of drought dynamics, drawing from studies of paleoclimate, the historical record, and model simulations of the past and future. Paleoclimate studies of drought variability over the last two millennia have progressed considerably through the development of new reconstructions and analyses combining reconstructions with process-based models. This work has generated new evidence for tropical Pacific forcing of megadroughts in Southwest North America, provided additional constraints for interpreting climate change projections in poorly characterized regions like East Africa, and demonstrated the exceptional magnitude of many modern era droughts. Development of high resolution proxy networks has lagged in many regions (e.g., South America, Africa), however, and quantitative comparisons between the paleoclimate record, models, and observations remain challenging. Fingerprints of anthropogenic climate change consistent with long-term warming projections have been identified for droughts in California, the Pacific Northwest, Western North America, and the Mediterranean. In other regions (e.g., Southwest North America, Australia, Africa), however, the degree to which climate change has affected recent droughts is more uncertain. While climate change-forced declines in precipitation have been detected for the Mediterranean, in most regions, the climate change signal has manifested through warmer temperatures that have increased evaporative losses and reduced snowfall and snowpack levels, amplifying deficits in soil moisture and runoff despite uncertain precipitation changes. Over the next century, projections indicate that warming will increase drought risk and severity across much of the subtropics and mid-latitudes in both hemispheres, a consequence of regional precipitation declines and widespread warming. For many regions, however, the magnitude, robustness, and even direction of climate change-forced trends in drought depends on how drought is defined, with often large differences across indicators of precipitation, soil moisture, runoff, and vegetation health. Increasing confidence in climate change projections of drought and the associated impacts wi\u2026", "author" : [ { "dropping-particle" : "", "family" : "Cook", "given" : "Benjamin I", "non-dropping-particle" : "", "parse-names" : false, "suffix" : "" }, { "dropping-particle" : "", "family" : "Mankin", "given" : "Justin S", "non-dropping-particle" : "", "parse-names" : false, "suffix" : "" }, { "dropping-particle" : "", "family" : "Anchukaitis", "given" : "Kevin J", "non-dropping-particle" : "", "parse-names" : false, "suffix" : "" } ], "container-title" : "Current Climate Change Reports", "id" : "ITEM-5", "issue" : "2", "issued" : { "date-parts" : [ [ "2018", "6" ] ] }, "page" : "164-179", "title" : "Climate Change and Drought: From Past to Future", "translator" : [ { "dropping-particle" : "", "family" : "S692", "given" : "", "non-dropping-particle" : "", "parse-names" : false, "suffix" : "" } ], "type" : "article-journal", "volume" : "4" }, "uris" : [ "http://www.mendeley.com/documents/?uuid=3ea151f0-a95c-4f70-bb30-c72d14f15a9c" ] }, { "id" : "ITEM-6", "itemData" : { "DOI" : "10.1073/pnas.1503667112", "author" : [ { "dropping-particle" : "", "family" : "Mann", "given" : "M.E.", "non-dropping-particle" : "", "parse-names" : false, "suffix" : "" }, { "dropping-particle" : "", "family" : "Gleick", "given" : "P.H.", "non-dropping-particle" : "", "parse-names" : false, "suffix" : "" } ], "container-title" : "Proceedings of the National Academy of Sciences", "id" : "ITEM-6", "issue" : "13", "issued" : { "date-parts" : [ [ "2015" ] ] }, "page" : "3858-3859", "title" : "Climate change and California drought in the 21st century", "translator" : [ { "dropping-particle" : "", "family" : "S640", "given" : "", "non-dropping-particle" : "", "parse-names" : false, "suffix" : "" } ], "type" : "article-journal", "volume" : "112" }, "uris" : [ "http://www.mendeley.com/documents/?uuid=e67ba97b-2dd4-4dc0-841f-3e4a2d45371e" ] }, { "id" : "ITEM-7", "itemData" : { "DOI" : "10.1175/JCLI-D-15-0140.1", "ISSN" : "0894-8755", "abstract" : "AbstractThe ?long rains? season of East Africa has recently experienced a series of devastating droughts, whereas the majority of climate models predict increasing rainfall for the coming decades. This has been termed the East African climate paradox and has implications for developing viable adaptation policies. A logical framework is adopted that leads to six key hypotheses that could explain this paradox. The first hypothesis that the recent observed trend is due to poor quality data is promptly rejected. An initial judgment on the second hypothesis that the projected trend is founded on poor modeling is beyond the scope of a single study. Analysis of a natural variability hypothesis suggests this is unlikely to have been the dominant driver of recent droughts, although it may have contributed. The next two hypotheses explore whether the balance between competing forcings could be changing. Regarding the possibility that the past trend could be due to changing anthropogenic aerosol emissions, the results of sensitivity experiments are highly model dependent, but some show a significant impact on the patterns of tropical SST trends, aspects of which likely caused the recent long rains droughts. Further experiments suggest land-use changes are unlikely to have caused the recent droughts. The last hypothesis that the response to CO2 emissions is nonlinear explains no more than 10% of the contrast between recent and projected trends. In conclusion, it is recommended that research priorities now focus on providing a process-based expert judgment of the reliability of East Africa projections, improving the modeling of aerosol impacts on rainfall, and better understanding the relevant natural variability.", "author" : [ { "dropping-particle" : "", "family" : "Rowell", "given" : "David P", "non-dropping-particle" : "", "parse-names" : false, "suffix" : "" }, { "dropping-particle" : "", "family" : "Booth", "given" : "Ben B B", "non-dropping-particle" : "", "parse-names" : false, "suffix" : "" }, { "dropping-particle" : "", "family" : "Nicholson", "given" : "Sharon E", "non-dropping-particle" : "", "parse-names" : false, "suffix" : "" }, { "dropping-particle" : "", "family" : "Good", "given" : "Peter", "non-dropping-particle" : "", "parse-names" : false, "suffix" : "" } ], "container-title" : "Journal of Climate", "id" : "ITEM-7", "issue" : "24", "issued" : { "date-parts" : [ [ "2015", "12", "7" ] ] }, "note" : "doi: 10.1175/JCLI-D-15-0140.1", "page" : "9768-9788", "publisher" : "American Meteorological Society", "title" : "Reconciling Past and Future Rainfall Trends over East Africa", "translator" : [ { "dropping-particle" : "", "family" : "S156", "given" : "", "non-dropping-particle" : "", "parse-names" : false, "suffix" : "" } ], "type" : "article-journal", "volume" : "28" }, "uris" : [ "http://www.mendeley.com/documents/?uuid=508035a1-b2ec-4c5a-b05d-9aec73aa66f2" ] }, { "id" : "ITEM-8", "itemData" : { "DOI" : "10.5194/hess-21-6307-2017", "ISSN" : "1607-7938", "abstract" : "Abstract. Since 2010 an uninterrupted sequence of dry years, with annual rainfall deficits ranging from 25 to 45 %, has prevailed in central Chile (western South America, 30\u201338\u00b0 S). Although intense 1- or 2-year droughts are recurrent in this Mediterranean-like region, the ongoing event stands out because of its longevity and large extent. The extraordinary character of the so-called central Chile megadrought (MD) was established against century long historical records and a millennial tree-ring reconstruction of regional precipitation. The largest MD-averaged rainfall relative anomalies occurred in the northern, semi-arid sector of central Chile, but the event was unprecedented to the south of 35\u00b0 S. ENSO-neutral conditions have prevailed since 2011 (except for the strong El Ni\u00f1o in 2015), contrasting with La Ni\u00f1a conditions that often accompanied past droughts. The precipitation deficit diminished the Andean snowpack and resulted in amplified declines (up to 90 %) of river flow, reservoir volumes and groundwater levels along central Chile and westernmost Argentina. In some semi-arid basins we found a decrease in the runoff-to-rainfall coefficient. A substantial decrease in vegetation productivity occurred in the shrubland-dominated, northern sector, but a mix of greening and browning patches occurred farther south, where irrigated croplands and exotic forest plantations dominate. The ongoing warming in central Chile, making the MD one of the warmest 6-year periods on record, may have also contributed to such complex vegetation changes by increasing potential evapotranspiration. We also report some of the measures taken by the central government to relieve the MD effects and the public perception of this event. The understanding of the nature and biophysical impacts of the MD helps as a foundation for preparedness efforts to confront a dry, warm future regional climate scenario.", "author" : [ { "dropping-particle" : "", "family" : "Garreaud", "given" : "Ren\u00e9 D", "non-dropping-particle" : "", "parse-names" : false, "suffix" : "" }, { "dropping-particle" : "", "family" : "Alvarez-Garreton", "given" : "Camila", "non-dropping-particle" : "", "parse-names" : false, "suffix" : "" }, { "dropping-particle" : "", "family" : "Barichivich", "given" : "Jonathan", "non-dropping-particle" : "", "parse-names" : false, "suffix" : "" }, { "dropping-particle" : "", "family" : "Boisier", "given" : "Juan Pablo", "non-dropping-particle" : "", "parse-names" : false, "suffix" : "" }, { "dropping-particle" : "", "family" : "Christie", "given" : "Duncan", "non-dropping-particle" : "", "parse-names" : false, "suffix" : "" }, { "dropping-particle" : "", "family" : "Galleguillos", "given" : "Mauricio", "non-dropping-particle" : "", "parse-names" : false, "suffix" : "" }, { "dropping-particle" : "", "family" : "LeQuesne", "given" : "Carlos", "non-dropping-particle" : "", "parse-names" : false, "suffix" : "" }, { "dropping-particle" : "", "family" : "McPhee", "given" : "James", "non-dropping-particle" : "", "parse-names" : false, "suffix" : "" }, { "dropping-particle" : "", "family" : "Zambrano-Bigiarini", "given" : "Mauricio", "non-dropping-particle" : "", "parse-names" : false, "suffix" : "" } ], "container-title" : "Hydrology and Earth System Sciences", "id" : "ITEM-8", "issue" : "12", "issued" : { "date-parts" : [ [ "2017", "12", "13" ] ] }, "page" : "6307-6327", "title" : "The 2010\u20132015 megadrought in central Chile: impacts on regional hydroclimate and vegetation", "translator" : [ { "dropping-particle" : "", "family" : "S2351", "given" : "", "non-dropping-particle" : "", "parse-names" : false, "suffix" : "" } ], "type" : "article-journal", "volume" : "21" }, "uris" : [ "http://www.mendeley.com/documents/?uuid=f72baffb-6450-4c89-bc56-e2d9cb915647" ] }, { "id" : "ITEM-9", "itemData" : { "DOI" : "10.1002/joc.5225", "ISSN" : "08998418", "author" : [ { "dropping-particle" : "", "family" : "Brito", "given" : "S. S. B.", "non-dropping-particle" : "", "parse-names" : false, "suffix" : "" }, { "dropping-particle" : "", "family" : "Cunha", "given" : "A. P. M. A.", "non-dropping-particle" : "", "parse-names" : false, "suffix" : "" }, { "dropping-particle" : "", "family" : "Cunningham", "given" : "C. C.", "non-dropping-particle" : "", "parse-names" : false, "suffix" : "" }, { "dropping-particle" : "", "family" : "Alval\u00e1", "given" : "R. C.", "non-dropping-particle" : "", "parse-names" : false, "suffix" : "" }, { "dropping-particle" : "", "family" : "Marengo", "given" : "J. A.", "non-dropping-particle" : "", "parse-names" : false, "suffix" : "" }, { "dropping-particle" : "", "family" : "Carvalho", "given" : "M. A.", "non-dropping-particle" : "", "parse-names" : false, "suffix" : "" } ], "container-title" : "International Journal of Climatology", "id" : "ITEM-9", "issue" : "2", "issued" : { "date-parts" : [ [ "2018", "2" ] ] }, "page" : "517-529", "title" : "Frequency, duration and severity of drought in the Semiarid Northeast Brazil region", "translator" : [ { "dropping-particle" : "", "family" : "S2662", "given" : "", "non-dropping-particle" : "", "parse-names" : false, "suffix" : "" } ], "type" : "article-journal", "volume" : "38" }, "uris" : [ "http://www.mendeley.com/documents/?uuid=20db5a77-2eb9-48ab-ac03-6ff3a55c0cf9" ] }, { "id" : "ITEM-10", "itemData" : { "DOI" : "10.1002/joc.6219", "ISSN" : "0899-8418", "author" : [ { "dropping-particle" : "", "family" : "Garreaud", "given" : "Ren\u00e9 D", "non-dropping-particle" : "", "parse-names" : false, "suffix" : "" }, { "dropping-particle" : "", "family" : "Boisier", "given" : "Juan P", "non-dropping-particle" : "", "parse-names" : false, "suffix" : "" }, { "dropping-particle" : "", "family" : "Rondanelli", "given" : "Roberto", "non-dropping-particle" : "", "parse-names" : false, "suffix" : "" }, { "dropping-particle" : "", "family" : "Montecinos", "given" : "Aldo", "non-dropping-particle" : "", "parse-names" : false, "suffix" : "" }, { "dropping-particle" : "", "family" : "Sep\u00falveda", "given" : "Hector H", "non-dropping-particle" : "", "parse-names" : false, "suffix" : "" }, { "dropping-particle" : "", "family" : "Veloso\u2010Aguila", "given" : "Daniel", "non-dropping-particle" : "", "parse-names" : false, "suffix" : "" } ], "container-title" : "International Journal of Climatology", "id" : "ITEM-10", "issue" : "1", "issued" : { "date-parts" : [ [ "2020", "1", "21" ] ] }, "page" : "421-439", "title" : "The Central Chile Mega Drought (2010\u20132018): A climate dynamics perspective", "translator" : [ { "dropping-particle" : "", "family" : "S2549", "given" : "", "non-dropping-particle" : "", "parse-names" : false, "suffix" : "" } ], "type" : "article-journal", "volume" : "40" }, "uris" : [ "http://www.mendeley.com/documents/?uuid=d99e4883-42ce-4ce5-8540-a76f6f575bd6" ] } ], "mendeley" : { "formattedCitation" : "(van Dijk et al., 2013; Mann and Gleick, 2015; Rowell et al., 2015; Marengo and Espinoza, 2016; Dai and Zhao, 2017; Garreaud et al., 2017, 2020; Marengo et al., 2017; Brito et al., 2018; Cook et al., 2018)", "plainTextFormattedCitation" : "(van Dijk et al., 2013; Mann and Gleick, 2015; Rowell et al., 2015; Marengo and Espinoza, 2016; Dai and Zhao, 2017; Garreaud et al., 2017, 2020; Marengo et al., 2017; Brito et al., 2018; Cook et al., 2018)", "previouslyFormattedCitation" : "(van Dijk et al., 2013; Mann and Gleick, 2015; Rowell et al., 2015; Marengo and Espinoza, 2016; Dai and Zhao, 2017; Garreaud et al., 2017, 2020; Marengo et al., 2017; Brito et al., 2018; Cook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 Dijk et al., 2013; Mann and Gleick, 2015; Rowell et al., 2015; Marengo and Espinoza, 2016; Dai and Zhao, 2017; Garreaud et al., 2017, 2020; Marengo et al., 2017; Brito et al., 2018; Cook et al., 2018)</w:t>
      </w:r>
      <w:r w:rsidRPr="00D424AA">
        <w:rPr>
          <w:rFonts w:cs="Times New Roman"/>
          <w:lang w:val="en-GB"/>
        </w:rPr>
        <w:fldChar w:fldCharType="end"/>
      </w:r>
      <w:r w:rsidRPr="00841A35">
        <w:rPr>
          <w:rFonts w:cs="Times New Roman"/>
          <w:lang w:val="en-GB"/>
        </w:rPr>
        <w:t>. Global studies generally show no si</w:t>
      </w:r>
      <w:r w:rsidRPr="00D424AA">
        <w:rPr>
          <w:rFonts w:cs="Times New Roman"/>
          <w:lang w:val="en-GB"/>
        </w:rPr>
        <w:t xml:space="preserve">gnificant trends in SPI time series </w:t>
      </w:r>
      <w:r w:rsidRPr="00D424AA">
        <w:rPr>
          <w:rFonts w:cs="Times New Roman"/>
          <w:lang w:val="en-GB"/>
        </w:rPr>
        <w:fldChar w:fldCharType="begin" w:fldLock="1"/>
      </w:r>
      <w:r w:rsidR="00FF6231">
        <w:rPr>
          <w:rFonts w:cs="Times New Roman"/>
          <w:lang w:val="en-GB"/>
        </w:rPr>
        <w:instrText>ADDIN CSL_CITATION { "citationItems" : [ { "id" : "ITEM-1", "itemData" : { "DOI" : "10.1002/joc.3875", "ISBN" : "1097-0088", "ISSN" : "10970088", "abstract" : "In the context of climate change characterized by rising temperature and more extreme precipitation regimes, drought is one of the most relevant natural disasters. This paper presents maps of global drought frequency, duration, and severity for the periods 1951\u20131970, 1971\u20131990, and 1991\u20132010, to give an overview of the respective drought hot spots. Drought frequency is defined as the number of drought events occurred, drought duration as the number of months in drought conditions, and drought severity as the sum of the integral area below zero of each event. Because drought is mainly driven by rainfall deficits, we chose the Standardized Precipitation Index (SPI) as the base indicator to derive drought-related quantities. SPI-12 has been calculated on a monthly basis using a Gamma distribution fitted to a 60-year baseline period (1951\u20132010). Global grids (0.5\u00b0 \u00d7 0.5\u00b0) of the Full Data Reanalysis Version 6.0 dataset provided by the Global Precipitation Climatology Centre (GPCC) have been used as precipitation data input. The regions most exposed to prolonged and severe droughts during 1951\u20131970 were the Central United States, the Argentinian Pampas, Russia, and Central Australia; during 1971\u20131990 they were Southern Chile, the Sahel, and Siberia; during 1991\u20132010 they were the Amazon Forest, the Congo River Basin, Mongolia, North Eastern China, and Borneo. A linear trend analysis between 1951 and 2010 shows a small global increase in each drought component, but drought frequency decreased in the Northern Hemisphere. The increase in drought frequency, duration, and severity is found to be significant in Africa, Eastern Asia, Mediterranean region, and Southern Australia, while the Americas and Russia show a decrease in each drought component.", "author" : [ { "dropping-particle" : "", "family" : "Spinoni", "given" : "Jonathan", "non-dropping-particle" : "", "parse-names" : false, "suffix" : "" }, { "dropping-particle" : "", "family" : "Naumann", "given" : "Gustavo", "non-dropping-particle" : "", "parse-names" : false, "suffix" : "" }, { "dropping-particle" : "", "family" : "Carrao", "given" : "Hugo", "non-dropping-particle" : "", "parse-names" : false, "suffix" : "" }, { "dropping-particle" : "", "family" : "Barbosa", "given" : "Paulo", "non-dropping-particle" : "", "parse-names" : false, "suffix" : "" }, { "dropping-particle" : "", "family" : "Vogt", "given" : "J\u00fcrgen", "non-dropping-particle" : "", "parse-names" : false, "suffix" : "" } ], "container-title" : "International Journal of Climatology", "id" : "ITEM-1", "issue" : "8", "issued" : { "date-parts" : [ [ "2014", "6" ] ] }, "page" : "2792-2804", "publisher" : "John Wiley &amp; Sons, Ltd", "title" : "World drought frequency, duration, and severity for 1951-2010", "translator" : [ { "dropping-particle" : "", "family" : "S2328", "given" : "", "non-dropping-particle" : "", "parse-names" : false, "suffix" : "" } ], "type" : "article-journal", "volume" : "34" }, "uris" : [ "http://www.mendeley.com/documents/?uuid=8e81fce8-9fa7-46ff-94a7-bf8cf498d2ad" ] }, { "id" : "ITEM-2",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2",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mendeley" : { "formattedCitation" : "(Orlowsky and Seneviratne, 2013; Spinoni et al., 2014)", "plainTextFormattedCitation" : "(Orlowsky and Seneviratne, 2013; Spinoni et al., 2014)", "previouslyFormattedCitation" : "(Orlowsky and Seneviratne, 2013; Spinoni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rlowsky and Seneviratne, 2013; Spinoni et al., 2014)</w:t>
      </w:r>
      <w:r w:rsidRPr="00D424AA">
        <w:rPr>
          <w:rFonts w:cs="Times New Roman"/>
          <w:lang w:val="en-GB"/>
        </w:rPr>
        <w:fldChar w:fldCharType="end"/>
      </w:r>
      <w:r w:rsidRPr="00841A35">
        <w:rPr>
          <w:rFonts w:cs="Times New Roman"/>
          <w:lang w:val="en-GB"/>
        </w:rPr>
        <w:t xml:space="preserve">, and in derived drought frequency and severity data </w:t>
      </w:r>
      <w:r w:rsidRPr="00D424AA">
        <w:rPr>
          <w:rFonts w:cs="Times New Roman"/>
          <w:lang w:val="en-GB"/>
        </w:rPr>
        <w:fldChar w:fldCharType="begin" w:fldLock="1"/>
      </w:r>
      <w:r w:rsidR="00FF6231">
        <w:rPr>
          <w:rFonts w:cs="Times New Roman"/>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pinoni et al., 2019)</w:t>
      </w:r>
      <w:r w:rsidRPr="00D424AA">
        <w:rPr>
          <w:rFonts w:cs="Times New Roman"/>
          <w:lang w:val="en-GB"/>
        </w:rPr>
        <w:fldChar w:fldCharType="end"/>
      </w:r>
      <w:r w:rsidRPr="00841A35">
        <w:rPr>
          <w:rFonts w:cs="Times New Roman"/>
          <w:lang w:val="en-GB"/>
        </w:rPr>
        <w:t>, with very few regional exceptions (</w:t>
      </w:r>
      <w:r w:rsidR="00562895" w:rsidRPr="00D424AA">
        <w:rPr>
          <w:rFonts w:cs="Times New Roman"/>
          <w:lang w:val="en-GB"/>
        </w:rPr>
        <w:t>Figure</w:t>
      </w:r>
      <w:r w:rsidRPr="00D424AA">
        <w:rPr>
          <w:rFonts w:cs="Times New Roman"/>
          <w:lang w:val="en-GB"/>
        </w:rPr>
        <w:t xml:space="preserve"> 11.17 and Section 11.9). Long-term decreases in precipitation are found in some AR6 regions in Africa (CAF, ESAF), and several regions in South America (NES, SAM, SWS, SSA) (Section 11.9). Evidence of precipitation-based drying trends is also found in Western Africa (WAF), consistent with studies based on CDD trends </w:t>
      </w:r>
      <w:r w:rsidRPr="00D424AA">
        <w:rPr>
          <w:rFonts w:cs="Times New Roman"/>
          <w:lang w:val="en-GB"/>
        </w:rPr>
        <w:fldChar w:fldCharType="begin" w:fldLock="1"/>
      </w:r>
      <w:r w:rsidR="00FF6231">
        <w:rPr>
          <w:rFonts w:cs="Times New Roman"/>
          <w:lang w:val="en-GB"/>
        </w:rPr>
        <w:instrText>ADDIN CSL_CITATION { "citationItems" : [ { "id" : "ITEM-1",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1",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2", "itemData" : { "DOI" : "10.1175/JCLI-D-13-00405.1", "ISSN" : "0894-8755", "abstract" : "Changes in climate extremes are often monitored using global gridded datasets of climate extremes based on in situ observations or reanalysis data. This study assesses the consistency of temperature and precipitation extremes between these datasets. Both the temporal evolution and spatial patterns of annual extremes of daily values are compared across multiple global gridded datasets of in situ observations and reanalyses to make inferences on the robustness of the obtained results.", "author" : [ { "dropping-particle" : "", "family" : "Donat", "given" : "Markus G.", "non-dropping-particle" : "", "parse-names" : false, "suffix" : "" }, { "dropping-particle" : "", "family" : "Sillmann", "given" : "Jana", "non-dropping-particle" : "", "parse-names" : false, "suffix" : "" }, { "dropping-particle" : "", "family" : "Wild", "given" : "Simon", "non-dropping-particle" : "", "parse-names" : false, "suffix" : "" }, { "dropping-particle" : "V.", "family" : "Alexander", "given" : "Lisa", "non-dropping-particle" : "", "parse-names" : false, "suffix" : "" }, { "dropping-particle" : "", "family" : "Lippmann", "given" : "Tanya", "non-dropping-particle" : "", "parse-names" : false, "suffix" : "" }, { "dropping-particle" : "", "family" : "Zwiers", "given" : "Francis W.", "non-dropping-particle" : "", "parse-names" : false, "suffix" : "" } ], "container-title" : "Journal of Climate", "id" : "ITEM-2", "issue" : "13", "issued" : { "date-parts" : [ [ "2014", "7", "24" ] ] }, "page" : "5019-5035", "title" : "Consistency of Temperature and Precipitation Extremes across Various Global Gridded In Situ and Reanalysis Datasets", "translator" : [ { "dropping-particle" : "", "family" : "S1444", "given" : "", "non-dropping-particle" : "", "parse-names" : false, "suffix" : "" } ], "type" : "article-journal", "volume" : "27" }, "uris" : [ "http://www.mendeley.com/documents/?uuid=3c5b841e-8048-4dcf-9141-1f1ee5fbf3ef" ] }, { "id" : "ITEM-3", "itemData" : { "DOI" : "10.1002/joc.5420", "ISSN" : "08998418", "abstract" : "Observational analyses of changing climate extremes over the West Africa region have been limited by the availability of long and high-quality datasets. To help address this gap, a climate extremes indices workshop was held in the Gambia in December 2011 with participants from 14 West African countries. The resulting analysis utilized 15 annual indices derived from observed daily temperatures and 10 annual indices derived from observed daily precipitation. The analysis was conducted for 166 meteorological stations in 13 countries for 2 periods: 1960\u20132010 and 1981\u20132010. The analyses of trends in the annual mean temperature indices have identified statistically significant increases of 0.16 \u00b0C/decade and 0.28 \u00b0C/decade for mean annual maximum and mean annual minimum temperatures, respectively, averaged over all available land stations in the region during the last 50 years. The seasonal-temperature-related indices show significant patterns of warming in all seasons. The annual mean of daily minimum temperature has increased more than the annual mean of daily maximum temperature leading to a decreasing trend in the diurnal temperature range. Warm days and warm nights have become more frequent, and cold days and cold nights have become less frequent. The analyses of precipitation-based indices indicate spatially non-coherent changes throughout the study area with few statistically significant trends over the longer period. Exceptions to this are the simple daily intensity index and maximum 5-day precipitation, which show significant increasing regional trends over both the shorter and longer periods. Additionally, over the recent period (1981\u20132010) most of the precipitation related indices show significant trends towards wetter conditions. However, this period of increased rainfall follows a decade of significantly drier conditions in the region \u2013 it is not clear whether the recent upward trends reflect the \u2018recovery\u2019 from this long drought period or represents a long-term response to warming.", "author" : [ { "dropping-particle" : "", "family" : "Barry", "given" : "A. A.", "non-dropping-particle" : "", "parse-names" : false, "suffix" : "" }, { "dropping-particle" : "", "family" : "Caesar", "given" : "J.", "non-dropping-particle" : "", "parse-names" : false, "suffix" : "" }, { "dropping-particle" : "", "family" : "Klein Tank", "given" : "A. M. G.", "non-dropping-particle" : "", "parse-names" : false, "suffix" : "" }, { "dropping-particle" : "", "family" : "Aguilar", "given" : "E.", "non-dropping-particle" : "", "parse-names" : false, "suffix" : "" }, { "dropping-particle" : "", "family" : "McSweeney", "given" : "Carol", "non-dropping-particle" : "", "parse-names" : false, "suffix" : "" }, { "dropping-particle" : "", "family" : "Cyrille", "given" : "Ahmed M.", "non-dropping-particle" : "", "parse-names" : false, "suffix" : "" }, { "dropping-particle" : "", "family" : "Nikiema", "given" : "M. P.", "non-dropping-particle" : "", "parse-names" : false, "suffix" : "" }, { "dropping-particle" : "", "family" : "Narcisse", "given" : "K. B.", "non-dropping-particle" : "", "parse-names" : false, "suffix" : "" }, { "dropping-particle" : "", "family" : "Sima", "given" : "F.", "non-dropping-particle" : "", "parse-names" : false, "suffix" : "" }, { "dropping-particle" : "", "family" : "Stafford", "given" : "G.", "non-dropping-particle" : "", "parse-names" : false, "suffix" : "" }, { "dropping-particle" : "", "family" : "Touray", "given" : "L. M.", "non-dropping-particle" : "", "parse-names" : false, "suffix" : "" }, { "dropping-particle" : "", "family" : "Ayilari-Naa", "given" : "J. A.", "non-dropping-particle" : "", "parse-names" : false, "suffix" : "" }, { "dropping-particle" : "", "family" : "Mendes", "given" : "C. L.", "non-dropping-particle" : "", "parse-names" : false, "suffix" : "" }, { "dropping-particle" : "", "family" : "Tounkara", "given" : "M.", "non-dropping-particle" : "", "parse-names" : false, "suffix" : "" }, { "dropping-particle" : "", "family" : "Gar-Glahn", "given" : "Eugene V. S.", "non-dropping-particle" : "", "parse-names" : false, "suffix" : "" }, { "dropping-particle" : "", "family" : "Coulibaly", "given" : "M. S.", "non-dropping-particle" : "", "parse-names" : false, "suffix" : "" }, { "dropping-particle" : "", "family" : "Dieh", "given" : "M. F.", "non-dropping-particle" : "", "parse-names" : false, "suffix" : "" }, { "dropping-particle" : "", "family" : "Mouhaimouni", "given" : "M.", "non-dropping-particle" : "", "parse-names" : false, "suffix" : "" }, { "dropping-particle" : "", "family" : "Oyegade", "given" : "J.A", "non-dropping-particle" : "", "parse-names" : false, "suffix" : "" }, { "dropping-particle" : "", "family" : "Sambou", "given" : "E.", "non-dropping-particle" : "", "parse-names" : false, "suffix" : "" }, { "dropping-particle" : "", "family" : "Laogbessi", "given" : "E. T.", "non-dropping-particle" : "", "parse-names" : false, "suffix" : "" } ], "container-title" : "International Journal of Climatology", "id" : "ITEM-3", "issued" : { "date-parts" : [ [ "2018", "4" ] ] }, "page" : "e921-e938", "title" : "West Africa climate extremes and climate change indices", "translator" : [ { "dropping-particle" : "", "family" : "S219", "given" : "", "non-dropping-particle" : "", "parse-names" : false, "suffix" : "" } ], "type" : "article-journal", "volume" : "38" }, "uris" : [ "http://www.mendeley.com/documents/?uuid=eb70452a-76db-345c-a555-de141de2f4f9"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Chaney et al., 2014; Donat et al., 2014b; Barry et al., 2018; Dunn et al., 2020)", "plainTextFormattedCitation" : "(Chaney et al., 2014; Donat et al., 2014b; Barry et al., 2018; Dunn et al., 2020)", "previouslyFormattedCitation" : "(Chaney et al., 2014; Donat et al., 2014b; Barry et al., 2018; Dun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ney et al., 2014; Donat et al., 2014b; Barry et al., 2018; Dunn et al., 2020)</w:t>
      </w:r>
      <w:r w:rsidRPr="00D424AA">
        <w:rPr>
          <w:rFonts w:cs="Times New Roman"/>
          <w:lang w:val="en-GB"/>
        </w:rPr>
        <w:fldChar w:fldCharType="end"/>
      </w:r>
      <w:r w:rsidRPr="00841A35">
        <w:rPr>
          <w:rFonts w:cs="Times New Roman"/>
          <w:lang w:val="en-GB"/>
        </w:rPr>
        <w:t>(Figure 11.17), however there is a partial recovery of the rainfall trends since the 1980s in this region (Chapter 10, 10.4.2.1). Some AR6 regions show a decrease in meteorological drought, including NAU, CAU, NEU and CNA (Section 11.9). Other regions do n</w:t>
      </w:r>
      <w:r w:rsidRPr="00D424AA">
        <w:rPr>
          <w:rFonts w:cs="Times New Roman"/>
          <w:lang w:val="en-GB"/>
        </w:rPr>
        <w:t xml:space="preserve">ot show substantial trends in long-term meteorological drought, or display mixed signals depending on the considered time frame and subregions, such as in Southern Australia (SAU; </w:t>
      </w:r>
      <w:commentRangeStart w:id="2130"/>
      <w:r w:rsidRPr="00D424AA">
        <w:rPr>
          <w:rFonts w:cs="Times New Roman"/>
          <w:lang w:val="en-GB"/>
        </w:rPr>
        <w:fldChar w:fldCharType="begin" w:fldLock="1"/>
      </w:r>
      <w:r w:rsidR="00FF6231">
        <w:rPr>
          <w:rFonts w:cs="Times New Roman"/>
          <w:lang w:val="en-GB"/>
        </w:rPr>
        <w:instrText>ADDIN CSL_CITATION { "citationItems" : [ { "id" : "ITEM-1",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1",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id" : "ITEM-2", "itemData" : { "DOI" : "10.1175/JCLI-D-19-0759.1", "ISSN" : "08948755", "abstract" : "Cool-season (April to October) rainfall dominates the annual average rainfall over Victoria, Australia, and is important for agriculture and replenishing reservoirs. Rainfall during the cool season has been unusually low since the beginning of the Millennium Drought in 1997 (;12% below the twentieth-century average). In this study, 24 CMIP5 climate models are used to estimate 1) the extent to which this drying is driven by external forcing and 2) future rainfall, taking both external forcing and internal natural climate variability into account. All models have preindustrial, historical, and twenty-first-century (RCP2.6, RCP4.5, and RCP8.5) simulations. It is found that rainfall in the past two decades is below the preindustrial average in two-thirds or more of model simulations. However, the magnitude of the multimodel median externally forced drying is equivalent to only 20% of the observed drying (interquartile range of 40% to 24%), suggesting that the drying is dominated by internally generated rainfall variability. Underestimation of internal variability of rainfall by the models, however, increases the uncertainties in these estimates. According to models the anthropogenically forced drying becomes dominant from 2010 to 2029, when drying is evident in over 90% of the model simulations. For the 2018\u201337 period, it is found that there is only a;12% chance that internal rainfall variability could completely offset the anthropogenically forced drying. By the late twenty-first century, the anthropogenically forced drying under RCP8.5 is so large that internal variability appears too small to be able to offset it. Confidence in the projections is lowered because models have difficulty in simulating the magnitude of the observed decline in rainfall.", "author" : [ { "dropping-particle" : "", "family" : "Rauniyar", "given" : "Surendra P.", "non-dropping-particle" : "", "parse-names" : false, "suffix" : "" }, { "dropping-particle" : "", "family" : "Power", "given" : "Scott B.", "non-dropping-particle" : "", "parse-names" : false, "suffix" : "" } ], "container-title" : "Journal of Climate", "id" : "ITEM-2", "issue" : "18", "issued" : { "date-parts" : [ [ "2020" ] ] }, "page" : "8087-8106", "title" : "The impact of anthropogenic forcing and natural processes on past, present, and future rainfall over Victoria, Australia", "translator" : [ { "dropping-particle" : "", "family" : "S3147", "given" : "", "non-dropping-particle" : "", "parse-names" : false, "suffix" : "" } ], "type" : "article-journal", "volume" : "33" }, "uris" : [ "http://www.mendeley.com/documents/?uuid=c75e0556-9f84-46c3-95cf-8d1a2f21287e" ] }, { "id" : "ITEM-3",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3",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5",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5",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6", "itemData" : { "author" : [ { "dropping-particle" : "V", "family" : "Alexander", "given" : "Lisa", "non-dropping-particle" : "", "parse-names" : false, "suffix" : "" }, { "dropping-particle" : "", "family" : "Arblaster", "given" : "Julie M", "non-dropping-particle" : "", "parse-names" : false, "suffix" : "" } ], "container-title" : "Weather and Climate Extremes", "id" : "ITEM-6",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Gallant et al., 2013; Delworth and Zeng, 2014; Alexander and Arblaster, 2017; Spinoni et al., 2019; Dunn et al., 2020; Rauniyar and Power, 2020)", "manualFormatting" : "Gallant et al., 2013; Delworth and Zeng, 2014; Alexander and Arblaster, 2017; Spinoni et al., 2019; Dunn et al., 2020; Rauniyar and Power, 2020)", "plainTextFormattedCitation" : "(Gallant et al., 2013; Delworth and Zeng, 2014; Alexander and Arblaster, 2017; Spinoni et al., 2019; Dunn et al., 2020; Rauniyar and Power, 2020)", "previouslyFormattedCitation" : "(Gallant et al., 2013; Delworth and Zeng, 2014; Alexander and Arblaster, 2017; Spinoni et al., 2019; Dunn et al., 2020; Rauniyar and Power,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llant et al., 2013; Delworth and Zeng, 2014; Alexander and Arblaster, 2017; Spinoni et al., 2019; Dunn et al., 2020; Rauniyar and Power, 2020)</w:t>
      </w:r>
      <w:r w:rsidRPr="00D424AA">
        <w:rPr>
          <w:rFonts w:cs="Times New Roman"/>
          <w:lang w:val="en-GB"/>
        </w:rPr>
        <w:fldChar w:fldCharType="end"/>
      </w:r>
      <w:commentRangeEnd w:id="2130"/>
      <w:r w:rsidR="00A26296">
        <w:rPr>
          <w:rStyle w:val="Marquedecommentaire"/>
        </w:rPr>
        <w:commentReference w:id="2130"/>
      </w:r>
      <w:r w:rsidRPr="00841A35">
        <w:rPr>
          <w:rFonts w:cs="Times New Roman"/>
          <w:lang w:val="en-GB"/>
        </w:rPr>
        <w:t xml:space="preserve"> and the Mediterranean</w:t>
      </w:r>
      <w:r w:rsidRPr="00D424AA">
        <w:rPr>
          <w:rFonts w:cs="Times New Roman"/>
          <w:lang w:val="en-GB"/>
        </w:rPr>
        <w:t xml:space="preserve"> (MED; </w:t>
      </w:r>
      <w:commentRangeStart w:id="2131"/>
      <w:r w:rsidRPr="00D424AA">
        <w:rPr>
          <w:rFonts w:cs="Times New Roman"/>
          <w:lang w:val="en-GB"/>
        </w:rPr>
        <w:fldChar w:fldCharType="begin" w:fldLock="1"/>
      </w:r>
      <w:r w:rsidR="0012753B">
        <w:rPr>
          <w:rFonts w:cs="Times New Roman"/>
          <w:lang w:val="en-GB"/>
        </w:rPr>
        <w:instrText>ADDIN CSL_CITATION { "citationItems" : [ { "id" : "ITEM-1", "itemData" : { "DOI" : "10.1007/s10584-012-0539-9", "author" : [ { "dropping-particle" : "", "family" : "Camuffo", "given" : "D", "non-dropping-particle" : "", "parse-names" : false, "suffix" : "" }, { "dropping-particle" : "", "family" : "Bertolin", "given" : "C", "non-dropping-particle" : "", "parse-names" : false, "suffix" : "" }, { "dropping-particle" : "", "family" : "Diodato", "given" : "N", "non-dropping-particle" : "", "parse-names" : false, "suffix" : "" }, { "dropping-particle" : "", "family" : "Cocheo", "given" : "C", "non-dropping-particle" : "", "parse-names" : false, "suffix" : "" }, { "dropping-particle" : "", "family" : "Barriendos", "given" : "M", "non-dropping-particle" : "", "parse-names" : false, "suffix" : "" }, { "dropping-particle" : "", "family" : "Dominguez-Castro", "given" : "F", "non-dropping-particle" : "", "parse-names" : false, "suffix" : "" }, { "dropping-particle" : "", "family" : "Garnier", "given" : "E", "non-dropping-particle" : "", "parse-names" : false, "suffix" : "" }, { "dropping-particle" : "", "family" : "Alcoforado", "given" : "M J", "non-dropping-particle" : "", "parse-names" : false, "suffix" : "" }, { "dropping-particle" : "", "family" : "Nunes", "given" : "M F", "non-dropping-particle" : "", "parse-names" : false, "suffix" : "" } ], "container-title" : "Climatic Change", "id" : "ITEM-1", "issue" : "1-2", "issued" : { "date-parts" : [ [ "2013" ] ] }, "note" : "cited By 27", "page" : "85-101", "title" : "Western Mediterranean precipitation over the last 300 years from instrumental observations", "translator" : [ { "dropping-particle" : "", "family" : "S3156", "given" : "", "non-dropping-particle" : "", "parse-names" : false, "suffix" : "" } ], "type" : "article-journal", "volume" : "117" }, "uris" : [ "http://www.mendeley.com/documents/?uuid=bb04aa14-729d-4b06-ac56-ffbc1c7e3569" ] }, { "id" : "ITEM-2", "itemData" : { "DOI" : "10.1016/j.gloplacha.2016.11.013", "abstract" : "\u00a9 2016 The Authors In the last decades drought has become one of the natural disasters with most relevant impacts in Europe and this not only in water scarce areas such as the Mediterranean that are inclined to such events. As a complex natural phenomenon, drought is characterized by many hydro-meteorological aspects, a large variety of possible impacts and definitions. This study focuses on meteorological drought, investigated by using indicators that include precipitation and potential evapotranspiration (PET), i.e. the Standardized Precipitation Index (SPI) and the Standardized Precipitation-Evapotranspiration Index (SPEI). These indicators account for the lack of precipitation and the drying effects of hot temperatures and in this study have been computed for short-accumulation periods (3-month) to capture the seasonality of droughts. The input variables, monthly precipitation and temperature for 1950\u20132015, stem from daily gridded E-OBS data and indicators were computed on regular grids spanning over the whole of Europe. PET was calculated from minimum and maximum temperatures using the Hargreaves-Samani formulation. Monthly precipitation and PET have then been used to compute the SPI-3 and the SPEI-3 time series. From these series drought events were defined at seasonal scale and trends of frequency and severity of droughts and extreme droughts were analyzed for the periods 1950\u20132015 and 1981\u20132015. According to the SPI (driven by precipitation), results show a statistically significant tendency towards less frequent and severe drought events over North-Eastern Europe, especially in winter and spring, and a moderate opposite tendency over Southern Europe, especially in spring and summer. According to the SPEI (driven by precipitation and temperature), Northern Europe shows similar wetting patterns, while Southern and Eastern Europe show a more remarkable drying tendency, especially in summer and autumn. Both for frequency and severity, the evolution towards drier conditions is more relevant in the last three decades over Central Europe in spring, the Mediterranean area in summer, and Eastern Europe in autumn.", "author" : [ { "dropping-particle" : "", "family" : "Spinoni", "given" : "J.", "non-dropping-particle" : "", "parse-names" : false, "suffix" : "" }, { "dropping-particle" : "", "family" : "Naumann", "given" : "G.", "non-dropping-particle" : "", "parse-names" : false, "suffix" : "" }, { "dropping-particle" : "", "family" : "Vogt", "given" : "J.V.", "non-dropping-particle" : "", "parse-names" : false, "suffix" : "" } ], "container-title" : "Global and Planetary Change", "id" : "ITEM-2", "issued" : { "date-parts" : [ [ "2017" ] ] }, "page" : "113-130", "title" : "Pan-European seasonal trends and recent changes of drought frequency and severity", "translator" : [ { "dropping-particle" : "", "family" : "S634", "given" : "", "non-dropping-particle" : "", "parse-names" : false, "suffix" : "" } ], "type" : "article-journal", "volume" : "148" }, "uris" : [ "http://www.mendeley.com/documents/?uuid=b7a9c88b-7d61-4397-aab5-520e14abd5d5" ] }, { "id" : "ITEM-3", "itemData" : { "DOI" : "10.1088/1748-9326/11/4/044005", "author" : [ { "dropping-particle" : "", "family" : "Gudmundsson", "given" : "L", "non-dropping-particle" : "", "parse-names" : false, "suffix" : "" }, { "dropping-particle" : "", "family" : "Seneviratne", "given" : "S I", "non-dropping-particle" : "", "parse-names" : false, "suffix" : "" } ], "container-title" : "Environmental Research Letters", "id" : "ITEM-3", "issue" : "4", "issued" : { "date-parts" : [ [ "2016" ] ] }, "note" : "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 "title" : "Anthropogenic climate change affects meteorological drought risk in Europe", "translator" : [ { "dropping-particle" : "", "family" : "S1539", "given" : "", "non-dropping-particle" : "", "parse-names" : false, "suffix" : "" } ], "type" : "article-journal", "volume" : "11" }, "uris" : [ "http://www.mendeley.com/documents/?uuid=c392a139-870a-4eca-b035-64f61b62f7fc" ] }, { "id" : "ITEM-4", "itemData" : { "DOI" : "10.3390/w10081043", "ISSN" : "2073-4441", "abstract" : "&lt;p&gt;In this study, drought events over a large area of the Northern Hemisphere, including continental Europe, Ireland, the United Kingdom, and the Mediterranean basin, were analyzed using the Standardized Precipitation Index (SPI) at various times scales (3, 6, 12, and 24 months). To this purpose, the Global Precipitation Climatology Centre (GPCC) Full Data Monthly Product Version 2018 data set, with spatial resolutions of 0.5\u00b0 longitude/latitude and for the period 1951\u20132016, has been used. First, the temporal evolution of the percentage of grid points, falling within the severe and extreme drought categories, has been evaluated. Then, a trend analysis has been performed at a seasonal scale, considering the autumn-winter and the spring-summer periods, and at an annual scale. The results of this paper highlight that the Mediterranean basin and North Africa are the most consistently vulnerable areas showing a general reduction in SPI values especially for the long time scale.&lt;/p&gt;", "author" : [ { "dropping-particle" : "", "family" : "Caloiero", "given" : "Tommaso", "non-dropping-particle" : "", "parse-names" : false, "suffix" : "" }, { "dropping-particle" : "", "family" : "Veltri", "given" : "Simone", "non-dropping-particle" : "", "parse-names" : false, "suffix" : "" }, { "dropping-particle" : "", "family" : "Caloiero", "given" : "Paola", "non-dropping-particle" : "", "parse-names" : false, "suffix" : "" }, { "dropping-particle" : "", "family" : "Frustaci", "given" : "Francesco", "non-dropping-particle" : "", "parse-names" : false, "suffix" : "" } ], "container-title" : "Water", "id" : "ITEM-4", "issue" : "8", "issued" : { "date-parts" : [ [ "2018", "8", "7" ] ] }, "page" : "1043", "title" : "Drought Analysis in Europe and in the Mediterranean Basin Using the Standardized Precipitation Index", "translator" : [ { "dropping-particle" : "", "family" : "S3009", "given" : "", "non-dropping-particle" : "", "parse-names" : false, "suffix" : "" } ], "type" : "article-journal", "volume" : "10" }, "uris" : [ "http://www.mendeley.com/documents/?uuid=e71fb590-d5a4-48cd-bf51-cea81b7603c2" ] }, { "id" : "ITEM-5", "itemData" : { "DOI" : "10.1088/1748-9326/ab9c4f", "ISSN" : "1748-9326", "author" : [ { "dropping-particle" : "", "family" : "Pe\u00f1a-Angulo", "given" : "D", "non-dropping-particle" : "", "parse-names" : false, "suffix" : "" }, { "dropping-particle" : "", "family" : "Vicente-Serrano", "given" : "S M", "non-dropping-particle" : "", "parse-names" : false, "suffix" : "" }, { "dropping-particle" : "", "family" : "Dom\u00ednguez-Castro", "given" : "F", "non-dropping-particle" : "", "parse-names" : false, "suffix" : "" }, { "dropping-particle" : "", "family" : "Murphy", "given" : "C", "non-dropping-particle" : "", "parse-names" : false, "suffix" : "" }, { "dropping-particle" : "", "family" : "Reig", "given" : "F", "non-dropping-particle" : "", "parse-names" : false, "suffix" : "" }, { "dropping-particle" : "", "family" : "Tramblay", "given" : "Y", "non-dropping-particle" : "", "parse-names" : false, "suffix" : "" }, { "dropping-particle" : "", "family" : "Trigo", "given" : "R M", "non-dropping-particle" : "", "parse-names" : false, "suffix" : "" }, { "dropping-particle" : "", "family" : "Luna", "given" : "M Y", "non-dropping-particle" : "", "parse-names" : false, "suffix" : "" }, { "dropping-particle" : "", "family" : "Turco", "given" : "M", "non-dropping-particle" : "", "parse-names" : false, "suffix" : "" }, { "dropping-particle" : "", "family" : "Noguera", "given" : "I", "non-dropping-particle" : "", "parse-names" : false, "suffix" : "" }, { "dropping-particle" : "", "family" : "Azn\u00e1rez-Balta", "given" : "M", "non-dropping-particle" : "", "parse-names" : false, "suffix" : "" }, { "dropping-particle" : "", "family" : "Garc\u00eda-Herrera", "given" : "R", "non-dropping-particle" : "", "parse-names" : false, "suffix" : "" }, { "dropping-particle" : "", "family" : "Tomas-Burguera", "given" : "M", "non-dropping-particle" : "", "parse-names" : false, "suffix" : "" }, { "dropping-particle" : "", "family" : "Kenawy", "given" : "A", "non-dropping-particle" : "El", "parse-names" : false, "suffix" : "" } ], "container-title" : "Environmental Research Letters", "id" : "ITEM-5", "issue" : "9", "issued" : { "date-parts" : [ [ "2020", "9", "1" ] ] }, "page" : "094070", "title" : "Long-term precipitation in Southwestern Europe reveals no clear trend attributable to anthropogenic forcing", "translator" : [ { "dropping-particle" : "", "family" : "S2928", "given" : "", "non-dropping-particle" : "", "parse-names" : false, "suffix" : "" } ], "type" : "article-journal", "volume" : "15" }, "uris" : [ "http://www.mendeley.com/documents/?uuid=15fdae72-6e49-46ac-8b0e-513018b99496" ] }, { "id" : "ITEM-6",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6",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mendeley" : { "formattedCitation" : "(Camuffo et al., 2013; Gudmundsson and Seneviratne, 2016; Spinoni et al., 2017; Stagge et al., 2017; Caloiero et al., 2018; Pe\u00f1a-Angulo et al., 2020b)", "manualFormatting" : "Camuffo et al., 2013; Gudmundsson and Seneviratne, 2016; Spinoni et al., 2017; Stagge et al., 2017; Caloiero et al., 2018; Pe\u00f1a-Angulo et al., 2020b)", "plainTextFormattedCitation" : "(Camuffo et al., 2013; Gudmundsson and Seneviratne, 2016; Spinoni et al., 2017; Stagge et al., 2017; Caloiero et al., 2018; Pe\u00f1a-Angulo et al., 2020b)", "previouslyFormattedCitation" : "(Camuffo et al., 2013; Gudmundsson and Seneviratne, 2016; Spinoni et al., 2017; Stagge et al., 2017; Caloiero et al., 2018; Pe\u00f1a-Angulo et al., 2020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amuffo et al., 2013; Gudmundsson and Seneviratne, 2016; Spinoni et al., 2017; Stagge et al., 2017; Caloiero et al., 2018; Peña-Angulo et al., 2020</w:t>
      </w:r>
      <w:ins w:id="2132" w:author="Robin Matthews" w:date="2021-07-13T23:08:00Z">
        <w:r w:rsidR="00C2031C">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2131"/>
      <w:r w:rsidR="00A26296">
        <w:rPr>
          <w:rStyle w:val="Marquedecommentaire"/>
        </w:rPr>
        <w:commentReference w:id="2131"/>
      </w:r>
      <w:r w:rsidRPr="00841A35" w:rsidDel="00A40E0D">
        <w:rPr>
          <w:rFonts w:cs="Times New Roman"/>
          <w:lang w:val="en-GB"/>
        </w:rPr>
        <w:t xml:space="preserve"> </w:t>
      </w:r>
      <w:r w:rsidRPr="00D424AA">
        <w:rPr>
          <w:rFonts w:cs="Times New Roman"/>
          <w:lang w:val="en-GB"/>
        </w:rPr>
        <w:t>(see also Section 11.9 and Atlas 8.2).</w:t>
      </w:r>
    </w:p>
    <w:p w14:paraId="765942C4" w14:textId="039DEBDA" w:rsidR="001415DA" w:rsidRDefault="001415DA" w:rsidP="00D424AA">
      <w:pPr>
        <w:pStyle w:val="AR6BodyText"/>
        <w:rPr>
          <w:rFonts w:cs="Times New Roman"/>
          <w:lang w:val="en-GB"/>
        </w:rPr>
      </w:pPr>
    </w:p>
    <w:p w14:paraId="5C6DBAE6" w14:textId="77777777" w:rsidR="0012500E" w:rsidRPr="00D424AA" w:rsidRDefault="0012500E" w:rsidP="00D424AA">
      <w:pPr>
        <w:pStyle w:val="AR6BodyText"/>
        <w:rPr>
          <w:rFonts w:cs="Times New Roman"/>
          <w:lang w:val="en-GB"/>
        </w:rPr>
      </w:pPr>
    </w:p>
    <w:p w14:paraId="596347F2" w14:textId="77777777" w:rsidR="001415DA" w:rsidRPr="00D424AA" w:rsidRDefault="001415DA" w:rsidP="00D424AA">
      <w:pPr>
        <w:pStyle w:val="AR6Chap11Level311111"/>
        <w:rPr>
          <w:rFonts w:cs="Times New Roman"/>
          <w:lang w:val="en-GB"/>
        </w:rPr>
      </w:pPr>
      <w:bookmarkStart w:id="2133" w:name="_Toc56915257"/>
      <w:bookmarkStart w:id="2134" w:name="_Toc70703014"/>
      <w:r w:rsidRPr="00D424AA">
        <w:rPr>
          <w:rFonts w:cs="Times New Roman"/>
          <w:lang w:val="en-GB"/>
        </w:rPr>
        <w:t>Atmospheric evaporative demand</w:t>
      </w:r>
      <w:bookmarkEnd w:id="2133"/>
      <w:bookmarkEnd w:id="2134"/>
    </w:p>
    <w:p w14:paraId="50CBFABC" w14:textId="77777777" w:rsidR="001415DA" w:rsidRPr="00D424AA" w:rsidRDefault="001415DA" w:rsidP="00D424AA">
      <w:pPr>
        <w:pStyle w:val="AR6BodyText"/>
        <w:rPr>
          <w:rFonts w:cs="Times New Roman"/>
          <w:lang w:val="en-GB"/>
        </w:rPr>
      </w:pPr>
    </w:p>
    <w:p w14:paraId="1FC70F2C" w14:textId="6E2811C1" w:rsidR="001415DA" w:rsidRPr="00D424AA" w:rsidRDefault="001415DA" w:rsidP="00D424AA">
      <w:pPr>
        <w:pStyle w:val="AR6BodyText"/>
        <w:rPr>
          <w:rFonts w:cs="Times New Roman"/>
          <w:lang w:val="nb-NO"/>
        </w:rPr>
      </w:pPr>
      <w:r w:rsidRPr="00D424AA">
        <w:rPr>
          <w:rFonts w:cs="Times New Roman"/>
          <w:lang w:val="en-GB"/>
        </w:rPr>
        <w:t xml:space="preserve">In several regions, AED increases have intensified recent drought events </w:t>
      </w:r>
      <w:r w:rsidRPr="00D424AA">
        <w:rPr>
          <w:rFonts w:cs="Times New Roman"/>
          <w:lang w:val="en-GB"/>
        </w:rPr>
        <w:fldChar w:fldCharType="begin" w:fldLock="1"/>
      </w:r>
      <w:r w:rsidR="00FF6231">
        <w:rPr>
          <w:rFonts w:cs="Times New Roman"/>
          <w:lang w:val="en-GB"/>
        </w:rPr>
        <w:instrText>ADDIN CSL_CITATION { "citationItems" : [ { "id" : "ITEM-1", "itemData" : { "DOI" : "10.1175/JAMC-D-14-0321.1", "ISSN" : "1558-8424", "abstract" : "Unlike the commonly used relative humidity, vapor pressure deficit (VPD) is an absolute measure of the difference between the water vapor content of the air and its saturation value and an accurate metric of the ability of the atmosphere to extract moisture from the land surface. VPD has been shown to be closely related to variability in burned forest areas in the western United States. Here, the climatology, variability, and trends in VPD across the United States are presented. VPD reaches its climatological maximum in summer in the interior southwest United States because of both high temperatures and low vapor pressure under the influence of the northerly, subsiding eastern flank of the Pacific subtropical anticyclone. Maxima of variance of VPD are identified in the Southwest and southern plains in spring and summer and are to a large extent driven by temperature variance, but vapor pressure variance is also important in the Southwest. La Ni\u00f1a\u2013induced circulation anomalies cause subsiding, northerly flow that drives down actual vapor pressure and increases saturation vapor pressure from fall through spring. High spring and summer VPDs can also be caused by reduced precipitation in preceding months, as measured by Bowen ratio anomalies. Case studies of 2002 (the Rodeo\u2013Chediski and Hayman fires, which occurred in Arizona and Colorado, respectively) and 2007 (the Murphy Complex fire, which occurred in Idaho and Nevada) show very high VPDs caused by antecedent surface drying and subsidence warming and drying of the atmosphere. VPD has increased in the southwest United States since 1961, driven by warming and a drop in actual vapor pressure, but has decreased in the northern plains and Midwest, driven by an increase in actual vapor pressure.", "author" : [ { "dropping-particle" : "", "family" : "Seager", "given" : "Richard", "non-dropping-particle" : "", "parse-names" : false, "suffix" : "" }, { "dropping-particle" : "", "family" : "Hooks", "given" : "Allison", "non-dropping-particle" : "", "parse-names" : false, "suffix" : "" }, { "dropping-particle" : "", "family" : "Williams", "given" : "A Park", "non-dropping-particle" : "", "parse-names" : false, "suffix" : "" }, { "dropping-particle" : "", "family" : "Cook", "given" : "Benjamin", "non-dropping-particle" : "", "parse-names" : false, "suffix" : "" }, { "dropping-particle" : "", "family" : "Nakamura", "given" : "Jennifer", "non-dropping-particle" : "", "parse-names" : false, "suffix" : "" }, { "dropping-particle" : "", "family" : "Henderson", "given" : "Naomi", "non-dropping-particle" : "", "parse-names" : false, "suffix" : "" } ], "container-title" : "Journal of Applied Meteorology and Climatology", "id" : "ITEM-1", "issue" : "6", "issued" : { "date-parts" : [ [ "2015", "6" ] ] }, "note" : "Export Date: 16 October 2019", "page" : "1121-1141", "title" : "Climatology, Variability, and Trends in the U.S. Vapor Pressure Deficit, an Important Fire-Related Meteorological Quantity", "translator" : [ { "dropping-particle" : "", "family" : "S2031", "given" : "", "non-dropping-particle" : "", "parse-names" : false, "suffix" : "" } ], "type" : "article-journal", "volume" : "54" }, "uris" : [ "http://www.mendeley.com/documents/?uuid=06c82ed5-6f6c-4277-8bfd-8549b7a0ce68" ] }, { "id" : "ITEM-2", "itemData" : { "author" : [ { "dropping-particle" : "", "family" : "Garc\u00eda-Herrera", "given" : "R.", "non-dropping-particle" : "", "parse-names" : false, "suffix" : "" }, { "dropping-particle" : "", "family" : "Garrido-P\u00e9rez, J.M. Barriopedro", "given" : "D.", "non-dropping-particle" : "", "parse-names" : false, "suffix" : "" }, { "dropping-particle" :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2", "issued" : { "date-parts" : [ [ "2019" ] ] }, "page" : "3169-3187", "title" : "The European 2016/2017 drought.", "translator" : [ { "dropping-particle" : "", "family" : "S1848", "given" : "", "non-dropping-particle" : "", "parse-names" : false, "suffix" : "" } ], "type" : "article-journal", "volume" : "32" }, "uris" : [ "http://www.mendeley.com/documents/?uuid=aedbf4b5-62ec-4777-8b7f-f0cc74be7ee0" ] }, { "id" : "ITEM-3", "itemData" : { "DOI" : "10.1175/JAMC-D-14-0053.1", "ISSN" : "1558-8424", "abstract" : "In 2011, exceptionally low atmospheric moisture content combined with moderately high temperatures to produce a record-high vapor pressure deficit (VPD) in the southwestern United States (SW). These conditions combined with record-low cold-season precipitation to cause widespread drought and extreme wildfires. Although interannual VPD variability is generally dominated by temperature, high VPD in 2011 was also driven by a lack of atmospheric moisture. The May\u2013July 2011 dewpoint in the SW was 4.5 standard deviations below the long-term mean. Lack of atmospheric moisture was promoted by already very dry soils and amplified by a strong ocean-to-continent sea level pressure gradient and upper-level convergence that drove dry northerly winds and subsidence upwind of and over the SW. Subsidence drove divergence of rapid and dry surface winds over the SW, suppressing southerly moisture imports and removing moisture from already dry soils. Model projections developed for the fifth phase of the Coupled Model Intercomparison Project (CMIP5) suggest that by the 2050s warming trends will cause mean warm-season VPD to be comparable to the record-high VPD observed in 2011. CMIP5 projections also suggest increased interannual variability of VPD, independent of trends in background mean levels, as a result of increased variability of dewpoint, temperature, vapor pressure, and saturation vapor pressure. Increased variability in VPD translates to increased probability of 2011-type VPD anomalies, which would be superimposed on ever-greater background VPD levels. Although temperature will continue to be the primary driver of interannual VPD variability, 2011 served as an important reminder that atmospheric moisture content can also drive impactful VPD anomalies.", "author" : [ { "dropping-particle" : "", "family" : "Williams", "given" : "A. Park", "non-dropping-particle" : "", "parse-names" : false, "suffix" : "" }, { "dropping-particle" : "", "family" : "Seager", "given" : "Richard", "non-dropping-particle" : "", "parse-names" : false, "suffix" : "" }, { "dropping-particle" : "", "family" : "Berkelhammer", "given" : "Max", "non-dropping-particle" : "", "parse-names" : false, "suffix" : "" }, { "dropping-particle" : "", "family" : "Macalady", "given" : "Alison K", "non-dropping-particle" : "", "parse-names" : false, "suffix" : "" }, { "dropping-particle" : "", "family" : "Crimmins", "given" : "Michael A", "non-dropping-particle" : "", "parse-names" : false, "suffix" : "" }, { "dropping-particle" : "", "family" : "Swetnam", "given" : "Thomas W", "non-dropping-particle" : "", "parse-names" : false, "suffix" : "" }, { "dropping-particle" : "", "family" : "Trugman", "given" : "Anna T", "non-dropping-particle" : "", "parse-names" : false, "suffix" : "" }, { "dropping-particle" : "", "family" : "Buenning", "given" : "Nikolaus", "non-dropping-particle" : "", "parse-names" : false, "suffix" : "" }, { "dropping-particle" : "", "family" : "Hryniw", "given" : "Natalia", "non-dropping-particle" : "", "parse-names" : false, "suffix" : "" }, { "dropping-particle" : "", "family" : "McDowell", "given" : "Nate G", "non-dropping-particle" : "", "parse-names" : false, "suffix" : "" }, { "dropping-particle" : "", "family" : "Noone", "given" : "David", "non-dropping-particle" : "", "parse-names" : false, "suffix" : "" }, { "dropping-particle" : "", "family" : "Mora", "given" : "Claudia I", "non-dropping-particle" : "", "parse-names" : false, "suffix" : "" }, { "dropping-particle" : "", "family" : "Rahn", "given" : "Thom", "non-dropping-particle" : "", "parse-names" : false, "suffix" : "" } ], "container-title" : "Journal of Applied Meteorology and Climatology", "id" : "ITEM-3", "issue" : "12", "issued" : { "date-parts" : [ [ "2014", "12" ] ] }, "note" : "Export Date: 16 October 2019", "page" : "2671-2684", "title" : "Causes and Implications of Extreme Atmospheric Moisture Demand during the Record-Breaking 2011 Wildfire Season in the Southwestern United States", "translator" : [ { "dropping-particle" : "", "family" : "S2030", "given" : "", "non-dropping-particle" : "", "parse-names" : false, "suffix" : "" } ], "type" : "article-journal", "volume" : "53" }, "uris" : [ "http://www.mendeley.com/documents/?uuid=85f38fdd-fdfd-45d7-99f5-22445c754000" ] }, { "id" : "ITEM-4", "itemData" : { "DOI" : "10.1088/1748-9326/ab2cc0", "ISSN" : "1748-9326", "author" : [ { "dropping-particle" : "", "family" : "Basara", "given" : "Jeffrey B", "non-dropping-particle" : "", "parse-names" : false, "suffix" : "" }, { "dropping-particle" : "", "family" : "Christian", "given" : "Jordan I", "non-dropping-particle" : "", "parse-names" : false, "suffix" : "" }, { "dropping-particle" : "", "family" : "Wakefield", "given" : "Ryann A", "non-dropping-particle" : "", "parse-names" : false, "suffix" : "" }, { "dropping-particle" : "", "family" : "Otkin", "given" : "Jason A", "non-dropping-particle" : "", "parse-names" : false, "suffix" : "" }, { "dropping-particle" : "", "family" : "Hunt", "given" : "Eric H", "non-dropping-particle" : "", "parse-names" : false, "suffix" : "" }, { "dropping-particle" : "", "family" : "Brown", "given" : "David P", "non-dropping-particle" : "", "parse-names" : false, "suffix" : "" } ], "container-title" : "Environmental Research Letters", "id" : "ITEM-4", "issue" : "8", "issued" : { "date-parts" : [ [ "2019", "7", "31" ] ] }, "note" : "Export Date: 15 October 2019", "page" : "084025", "title" : "The evolution, propagation, and spread of flash drought in the Central United States during 2012", "translator" : [ { "dropping-particle" : "", "family" : "S2029", "given" : "", "non-dropping-particle" : "", "parse-names" : false, "suffix" : "" } ], "type" : "article-journal", "volume" : "14" }, "uris" : [ "http://www.mendeley.com/documents/?uuid=79179013-2b38-4374-a44d-ddeabbd218c8" ] }, { "id" : "ITEM-5", "itemData" : { "DOI" : "10.1126/science.aaz9600", "ISSN" : "0036-8075", "PMID" : "32299953", "abstract" : "Global warming has pushed what would have been a moderate drought in southwestern North America into megadrought territory. Williams et al. used a combination of hydrological modeling and tree-ring reconstructions of summer soil moisture to show that the period from 2000 to 2018 was the driest 19-year span since the late 1500s and the second driest since 800 CE (see the Perspective by Stahle). This appears to be just the beginning of a more extreme trend toward megadrought as global warming continues.Science, this issue p. 314; see also p. 238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textendash}2018 SWNA drought was the second driest 19-year period since 800 CE, exceeded only by a late-1500s megadrought. The megadrought-like trajectory of 2000{\\textendash}2018 soil moisture was driven by natural variability superimposed on drying due to anthropogenic warming. Anthropogenic trends in temperature, relative humidity, and precipitation estimated from 31 climate models account for 47% (model interquartiles of 35 to 105%) of the 2000{\\textendash}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w:instrText>
      </w:r>
      <w:r w:rsidR="00FF6231" w:rsidRPr="006A2665">
        <w:rPr>
          <w:rFonts w:cs="Times New Roman"/>
        </w:rPr>
        <w:instrText>ing-particle" : "", "parse-names" : false, "suffix" : "" }, { "dropping-particle" : "", "family" : "Badger", "given" : "Andrew M.", "non-dropping-particle" : "", "parse-names" : false, "suffix" : "" }, { "dropping-particle" : "", "family" : "Livneh", "given" : "Ben", "non-dropping-particle" : "", "parse-names" : false, "suffix" : "" } ], "container-title" : "Science", "id" : "ITEM-5", "issue" : "6488", "issued" : { "date-parts" : [ [ "2020" ] ] }, "page" : "314-318", "publisher" : "American Association for the Advancement of Science", "title" : "Large contribution from anthropogenic warming to an emerging North American megadrought", "translator" : [ { "dropping-particle" : "", "family" : "S2988", "given" : "", "non-dropping-particle" : "", "parse-names" : false, "suffix" : "" } ], "type" : "article-journal", "volume" : "368" }, "uris" : [ "http://www.mendeley.com/documents/?uuid=73a8f42e-34a8-42ea-acce-83914af86875" ] } ], "mendeley" : { "formattedCitation" : "(Williams et al., 2014, 2020; Seager et al., 2015b; Basara et al., 2019; Garc\u00eda-Herrera et al., 2019)", "plainTextFormattedCitation" : "(Williams et al., 2014, 2020; Seager et al., 2015b; Basara et al., 2019; Garc\u00eda-Herrera et al., 2019)", "previouslyFormattedCitation" : "(Williams et al., 2014, 2020; Seager et al., 2015b; Basara et al., 2019; Garc\u00eda-Herrer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Williams et al., 2014, 2020; Seager et al., 2015b; Basara et al., 2019; García-Herrera et al., 2019)</w:t>
      </w:r>
      <w:r w:rsidRPr="00D424AA">
        <w:rPr>
          <w:rFonts w:cs="Times New Roman"/>
          <w:lang w:val="en-GB"/>
        </w:rPr>
        <w:fldChar w:fldCharType="end"/>
      </w:r>
      <w:r w:rsidRPr="00841A35">
        <w:rPr>
          <w:rFonts w:cs="Times New Roman"/>
          <w:lang w:val="nb-NO"/>
        </w:rPr>
        <w:t xml:space="preserve">, enhanced vegetation stress </w:t>
      </w:r>
      <w:r w:rsidRPr="00D424AA">
        <w:rPr>
          <w:rFonts w:cs="Times New Roman"/>
          <w:lang w:val="en-GB"/>
        </w:rPr>
        <w:fldChar w:fldCharType="begin" w:fldLock="1"/>
      </w:r>
      <w:r w:rsidR="00FF6231">
        <w:rPr>
          <w:rFonts w:cs="Times New Roman"/>
          <w:lang w:val="nb-NO"/>
        </w:rPr>
        <w:instrText>ADDIN CSL_CITATION { "citationItems" : [ { "id" : "ITEM-1", "itemData" : { "DOI" : "10.1890/ES15-00203.1", "ISSN" : "2150-8925", "abstract" : "\u00a9 2015 Allen et al. 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1", "issue" : "8", "issued" : { "date-parts" : [ [ "2015", "8" ] ] }, "page" : "art129", "title" : "On underestimation of global vulnerability to tree mortality and forest die-off from hotter drought in the Anthropocene", "translator" : [ { "dropping-particle" : "", "family" : "S1572", "given" : "", "non-dropping-particle" : "", "parse-names" : false, "suffix" : "" } ], "type" : "article-journal", "volume" : "6" }, "uris" : [ "http://www.mendeley.com/documents/?uuid=75f09960-d23b-4569-afad-ef1023b5d670" ] }, { "id" : "ITEM-2", "itemData" : { "DOI" : "10.1111/gcb.13973", "ISSN" : "1354-1013", "author" : [ { "dropping-particle" : "", "family" : "Sangin\u00e9s de C\u00e1rcer", "given" : "Paula", "non-dropping-particle" : "", "parse-names" : false, "suffix" : "" }, { "dropping-particle" : "", "family" : "Vitasse", "given" : "Yann", "non-dropping-particle" : "", "parse-names" : false, "suffix" : "" }, { "dropping-particle" : "", "family" : "Pe\u00f1uelas", "given" : "Josep", "non-dropping-particle" : "", "parse-names" : false, "suffix" : "" }, { "dropping-particle" : "", "family" : "Jassey", "given" : "Vincent E J", "non-dropping-particle" : "", "parse-names" : false, "suffix" : "" }, { "dropping-particle" : "", "family" : "Buttler", "given" : "Alexandre", "non-dropping-particle" : "", "parse-names" : false, "suffix" : "" }, { "dropping-particle" : "", "family" : "Signarbieux", "given" : "Constant", "non-dropping-particle" : "", "parse-names" : false, "suffix" : "" } ], "container-title" : "Global Change Biology", "id" : "ITEM-2", "issue" : "3", "issued" : { "date-parts" : [ [ "2018", "3", "24" ] ] }, "note" : "Export Date: 16 October 2019", "page" : "1108-1122", "title" : "Vapor\u2013pressure deficit and extreme climatic variables limit tree growth", "translator" : [ { "dropping-particle" : "", "family" : "S2054", "given" : "", "non-dropping-particle" : "", "parse-names" : false, "suffix" : "" } ], "type" : "article-journal", "volume" : "24" }, "uris" : [ "http://www.mendeley.com/documents/?uuid=dcbbe4d9-742f-4f7e-b080-e79adfa7390d" ] }, { "id" : "ITEM-3", "itemData" : { "DOI" : "10.1126/sciadv.aax1396", "ISSN" : "2375-2548", "abstract" : "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 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 "author" : [ { "dropping-particle" : "", "family" : "Yuan", "given" : "Wenping", "non-dropping-particle" : "", "parse-names" : false, "suffix" : "" }, { "dropping-particle" : "", "family" : "Zheng", "given" : "Yi", "non-dropping-particle" : "", "parse-names" : false, "suffix" : "" }, { "dropping-particle" : "", "family" : "Piao", "given" : "Shilong", "non-dropping-particle" : "", "parse-names" : false, "suffix" : "" }, { "dropping-particle" : "", "family" : "Ciais", "given" : "Philippe", "non-dropping-particle" : "", "parse-names" : false, "suffix" : "" }, { "dropping-particle" : "", "family" : "Lombardozzi", "given" : "Danica", "non-dropping-particle" : "", "parse-names" : false, "suffix" : "" }, { "dropping-particle" : "", "family" : "Wang", "given" : "Yingping", "non-dropping-particle" : "", "parse-names" : false, "suffix" : "" }, { "dropping-particle" : "", "family" : "Ryu", "given" : "Youngryel", "non-dropping-particle" : "", "parse-names" : false, "suffix" : "" }, { "dropping-particle" : "", "family" : "Chen", "given" : "Guixing", "non-dropping-particle" : "", "parse-names" : false, "suffix" : "" }, { "dropping-particle" : "", "family" : "Dong", "given" : "Wenjie", "non-dropping-particle" : "", "parse-names" : false, "suffix" : "" }, { "dropping-particle" : "", "family" : "Hu", "given" : "Zhongming", "non-dropping-particle" : "", "parse-names" : false, "suffix" : "" }, { "dropping-particle" : "", "family" : "Jain", "given" : "Atul K", "non-dropping-particle" : "", "parse-names" : false, "suffix" : "" }, { "dropping-particle" : "", "family" : "Jiang", "given" : "Chongya", "non-dropping-particle" : "", "parse-names" : false, "suffix" : "" }, { "dropping-particle" : "", "family" : "Kato", "given" : "Etsushi", "non-dropping-particle" : "", "parse-names" : false, "suffix" : "" }, { "dropping-particle" : "", "family" : "Li", "given" : "Shihua", "non-dropping-particle" : "", "parse-names" : false, "suffix" : "" }, { "dropping-particle" : "", "family" : "Lienert", "given" : "Sebastian", "non-dropping-particle" : "", "parse-names" : false, "suffix" : "" }, { "dropping-particle" : "", "family" : "Liu", "given" : "Shuguang", "non-dropping-particle" : "", "parse-names" : false, "suffix" : "" }, { "dropping-particle" : "", "family" : "Nabel", "given" : "Julia E.M.S.", "non-dropping-particle" : "", "parse-names" : false, "suffix" : "" }, { "dropping-particle" : "", "family" : "Qin", "given" : "Zhangcai", "non-dropping-particle" : "", "parse-names" : false, "suffix" : "" }, { "dropping-particle" : "", "family" : "Quine", "given" : "Timothy", "non-dropping-particle" : "", "parse-names" : false, "suffix" : "" }, { "dropping-particle" : "", "family" : "Sitch", "given" : "Stephen", "non-dropping-particle" : "", "parse-names" : false, "suffix" : "" }, { "dropping-particle" : "", "family" : "Smith", "given" : "William K", "non-dropping-particle" : "", "parse-names" : false, "suffix" : "" }, { "dropping-particle" : "", "family" : "Wang", "given" : "Fan", "non-dropping-particle" : "", "parse-names" : false, "suffix" : "" }, { "dropping-particle" : "", "family" : "Wu", "given" : "Chaoyang", "non-dropping-particle" : "", "parse-names" : false, "suffix" : "" }, { "dropping-particle" : "", "family" : "Xiao", "given" : "Zhiqiang", "non-dropping-particle" : "", "parse-names" : false, "suffix" : "" }, { "dropping-particle" : "", "family" : "Yang", "given" : "Song", "non-dropping-particle" : "", "parse-names" : false, "suffix" : "" } ], "container-title" : "Science Advances", "id" : "ITEM-3", "issue" : "8", "issued" : { "date-parts" : [ [ "2019", "8", "14" ] ] }, "note" : "Export Date: 16 October 2019", "page" : "eaax1396", "title" : "Increased atmospheric vapor pressure deficit reduces global vegetation growth", "translator" : [ { "dropping-particle" : "", "family" : "S2057", "given" : "", "non-dropping-particle" : "", "parse-names" : false, "suffix" : "" } ], "type" : "article-journal", "volume" : "5" }, "uris" : [ "http://www.mendeley.com/documents/?uuid=7421e3c1-39eb-4d17-b5a6-2abe9a76f7bb" ] } ], "mendeley" : { "formattedCitation" : "(Allen et al., 2015; Sangin\u00e9s de C\u00e1rcer et al., 2018; Yuan et al., 2019)", "plainTextFormattedCitation" : "(Allen et al., 2015; Sangin\u00e9s de C\u00e1rcer et al., 2018; Yuan et al., 2019)", "previouslyFormattedCitation" : "(Allen et al., 2015; Sangin\u00e9s de C\u00e1rcer et al., 2018; Yua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len et al., 2015; Sanginés de Cárcer et al., 2018; Yuan et al., 2019)</w:t>
      </w:r>
      <w:r w:rsidRPr="00D424AA">
        <w:rPr>
          <w:rFonts w:cs="Times New Roman"/>
          <w:lang w:val="en-GB"/>
        </w:rPr>
        <w:fldChar w:fldCharType="end"/>
      </w:r>
      <w:r w:rsidRPr="00841A35">
        <w:rPr>
          <w:rFonts w:cs="Times New Roman"/>
          <w:lang w:val="en-GB"/>
        </w:rPr>
        <w:t>, or contributed to the depletion of soil moisture or runoff through enha</w:t>
      </w:r>
      <w:r w:rsidRPr="00D424AA">
        <w:rPr>
          <w:rFonts w:cs="Times New Roman"/>
          <w:lang w:val="en-GB"/>
        </w:rPr>
        <w:t xml:space="preserve">nced ET </w:t>
      </w:r>
      <w:r w:rsidRPr="00D424AA">
        <w:rPr>
          <w:rFonts w:cs="Times New Roman"/>
          <w:lang w:val="en-GB"/>
        </w:rPr>
        <w:fldChar w:fldCharType="begin" w:fldLock="1"/>
      </w:r>
      <w:r w:rsidR="00FF6231">
        <w:rPr>
          <w:rFonts w:cs="Times New Roman"/>
          <w:lang w:val="en-GB"/>
        </w:rPr>
        <w:instrText>ADDIN CSL_CITATION { "citationItems" : [ { "id" : "ITEM-1", "itemData" : { "DOI" : "10.1002/grl.50495", "abstract" : "Drought is typically associated with a lack of precipitation, whereas the contribution of evapotranspiration and runoff to drought evolution is not well understood. Here we use unique long-term observations made in four headwater catchments in central and western Europe to reconstruct storage anomalies and study the drivers of storage anomaly evolution during drought. We provide observational evidence for the \"drought-paradox\" in that region: a consistent and significant increase in evapotranspiration during drought episodes, which acts to amplify the storage anomalies. In contrast, decreases in runoff act to limit storage anomalies. Our findings stress the need for the correct representation of evapotranspiration and runoff processes in drought indices. \u00a9 2013 American Geophysical Union. All Rights Reserved.", "author" : [ { "dropping-particle" : "", "family" : "Teuling", "given" : "A.J.", "non-dropping-particle" : "", "parse-names" : false, "suffix" : "" }, { "dropping-particle" : "", "family" : "Loon", "given" : "A.F.", "non-dropping-particle" : "Van", "parse-names" : false, "suffix" : "" }, { "dropping-particle" : "", "family" : "Seneviratne", "given" : "S.I.", "non-dropping-particle" : "", "parse-names" : false, "suffix" : "" }, { "dropping-particle" : "", "family" : "Lehner", "given" : "I.", "non-dropping-particle" : "", "parse-names" : false, "suffix" : "" }, { "dropping-particle" : "", "family" : "Aubinet", "given" : "M.", "non-dropping-particle" : "", "parse-names" : false, "suffix" : "" }, { "dropping-particle" : "", "family" : "Heinesch", "given" : "B.", "non-dropping-particle" : "", "parse-names" : false, "suffix" : "" }, { "dropping-particle" : "", "family" : "Bernhofer", "given" : "C.", "non-dropping-particle" : "", "parse-names" : false, "suffix" : "" }, { "dropping-particle" : "", "family" : "Gr\u00fcnwald", "given" : "T.", "non-dropping-particle" : "", "parse-names" : false, "suffix" : "" }, { "dropping-particle" : "", "family" : "Prasse", "given" : "H.", "non-dropping-particle" : "", "parse-names" : false, "suffix" : "" }, { "dropping-particle" : "", "family" : "Spank", "given" : "U.", "non-dropping-particle" : "", "parse-names" : false, "suffix" : "" } ], "container-title" : "Geophysical Research Letters", "id" : "ITEM-1", "issue" : "10", "issued" : { "date-parts" : [ [ "2013" ] ] }, "page" : "2071-2075", "title" : "Evapotranspiration amplifies European summer drought", "translator" : [ { "dropping-particle" : "", "family" : "S534", "given" : "", "non-dropping-particle" : "", "parse-names" : false, "suffix" : "" } ], "type" : "article-journal", "volume" : "40" }, "uris" : [ "http://www.mendeley.com/documents/?uuid=0ec93dd4-8215-463a-b269-f287962160c1" ] }, { "id" : "ITEM-2",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2",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Teuling et al., 2013; Padr\u00f3n et al., 2020)", "plainTextFormattedCitation" : "(Teuling et al., 2013; Padr\u00f3n et al., 2020)", "previouslyFormattedCitation" : "(Teuling et al., 2013; Padr\u00f3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euling et al., 2013; Padrón et al., 2020)</w:t>
      </w:r>
      <w:r w:rsidRPr="00D424AA">
        <w:rPr>
          <w:rFonts w:cs="Times New Roman"/>
          <w:lang w:val="en-GB"/>
        </w:rPr>
        <w:fldChar w:fldCharType="end"/>
      </w:r>
      <w:r w:rsidRPr="00841A35">
        <w:rPr>
          <w:rFonts w:cs="Times New Roman"/>
          <w:lang w:val="en-GB"/>
        </w:rPr>
        <w:t xml:space="preserve"> (</w:t>
      </w:r>
      <w:r w:rsidRPr="00D424AA">
        <w:rPr>
          <w:rFonts w:cs="Times New Roman"/>
          <w:i/>
          <w:iCs/>
          <w:lang w:val="en-GB"/>
        </w:rPr>
        <w:t>high confidence</w:t>
      </w:r>
      <w:r w:rsidRPr="00D424AA">
        <w:rPr>
          <w:rFonts w:cs="Times New Roman"/>
          <w:lang w:val="en-GB"/>
        </w:rPr>
        <w:t xml:space="preserve">). Trends in pan evaporation measurements and Penman-Monteith AED estimates provide an indication of possible trends in the influence of AED on drought. Given the observed global temperature increases (Chapter 2; Section 2.3.1.1; Section 11.3) and dominant decrease in relative humidity over land areas </w:t>
      </w:r>
      <w:r w:rsidRPr="00D424AA">
        <w:rPr>
          <w:rFonts w:cs="Times New Roman"/>
          <w:lang w:val="en-GB"/>
        </w:rPr>
        <w:fldChar w:fldCharType="begin" w:fldLock="1"/>
      </w:r>
      <w:r w:rsidR="00FF6231">
        <w:rPr>
          <w:rFonts w:cs="Times New Roman"/>
          <w:lang w:val="en-GB"/>
        </w:rPr>
        <w:instrText>ADDIN CSL_CITATION { "citationItems" : [ { "id" : "ITEM-1",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 "family" : "Podesta", "given" : "M", "non-dropping-particle" : "de", "parse-names" : false, "suffix" : "" }, { "dropping-particle" : "", "family" : "Parker", "given" : "D E", "non-dropping-particle" : "", "parse-names" : false, "suffix" : "" }, { "dropping-particle" : "", "family" : "Jones", "given" : "P D", "non-dropping-particle" : "", "parse-names" : false, "suffix" : "" }, { "dropping-particle" : "", "family" : "Williams Jr", "given" : "C N", "non-dropping-particle" : "", "parse-names" : false, "suffix" : "" } ], "container-title" : "Climate of the Past", "id" : "ITEM-1", "issue" : "6", "issued" : { "date-parts" : [ [ "2014" ] ] }, "page" : "1983-2006", "title" : "HadISDH land surface multi-variable humidity and temperature record for climate monitoring", "translator" : [ { "dropping-particle" : "", "family" : "S129", "given" : "", "non-dropping-particle" : "", "parse-names" : false, "suffix" : "" } ], "type" : "article-journal", "volume" : "10" }, "uris" : [ "http://www.mendeley.com/documents/?uuid=77b47a2c-c709-41f6-bff0-a3eff45b2e94" ] }, { "id" : "ITEM-2", "itemData" : { "DOI" : "10.1029/2009JD012442", "abstract" : "Evidence is presented of a reduction in relative humidity over low-latitude and midlatitude land areas over a period of about 10 years leading up to 2008, based on monthly anomalies in surface air temperature and humidity from comprehensive European Centre for Medium-Range Weather Forecasts reanalyses (ERA-40 and ERA-Interim) and from Climatic Research Unit and Hadley Centre analyses of monthly station temperature data (CRUTEM3) and synoptic humidity observations (HadCRUH). The data sets agree well for both temperature and humidity variations for periods and places of overlap, although the average warming over land is larger for the fully sampled ERA data than for the spatially and temporally incomplete CRUTEM3 data. Near-surface specific humidity varies similarly over land and sea, suggesting that the recent reduction in relative humidity over land may be due to limited moisture supply from the oceans, where evaporation has been limited by sea surface temperatures that have not risen in concert with temperatures over land. Continental precipitation from the reanalyses is compared with a new gauge-based Global Precipitation Climatology Centre (GPCC) data set, with the combined gauge and satellite products of the Global Precipitation Climatology Project (GPCP) and the Climate Prediction Center (CPC), Merged Analysis of Precipitation (CMAP), and with CPC's independent gauge analysis of precipitation over land (PREC/L). The reanalyses agree best with the new GPCC and latest GPCP data sets, with ERA-Interim significantly better than ERA-40 at capturing monthly variability. Shifts over time in the differences among the precipitation data sets make it difficult to assess their longer-term variations and any link with longer-term variations in humidity.",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suffix" : "" }, { "dropping-particle" : "", "family" : "Thorne", "given" : "P W", "non-dropping-particle" : "", "parse-names" : false, "suffix" : "" }, { "dropping-particle" : "", "family" : "Dee", "given" : "D P", "non-dropping-particle" : "", "parse-names" : false, "suffix" : "" } ], "container-title" : "Journal of Geophysical Research: Atmospheres", "id" : "ITEM-2", "issue" : "D1", "issued" : { "date-parts" : [ [ "2010" ] ] }, "title" : "Low-frequency variations in surface atmospheric humidity, temperature, and precipitation: Inferences from reanalyses and monthly gridded observational data sets", "translator" : [ { "dropping-particle" : "", "family" : "S2018", "given" : "", "non-dropping-particle" : "", "parse-names" : false, "suffix" : "" } ], "type" : "article-journal", "volume" : "115" }, "uris" : [ "http://www.mendeley.com/documents/?uuid=0c48665c-494a-4100-84c7-eee3921f94be" ] } ], "mendeley" : { "formattedCitation" : "(Simmons et al., 2010; Willett et al., 2014)", "plainTextFormattedCitation" : "(Simmons et al., 2010; Willett et al., 2014)", "previouslyFormattedCitation" : "(Simmons et al., 2010; Willett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immons et al., 2010; Willett et al., 2014)</w:t>
      </w:r>
      <w:r w:rsidRPr="00D424AA">
        <w:rPr>
          <w:rFonts w:cs="Times New Roman"/>
          <w:lang w:val="en-GB"/>
        </w:rPr>
        <w:fldChar w:fldCharType="end"/>
      </w:r>
      <w:r w:rsidRPr="00841A35">
        <w:rPr>
          <w:rFonts w:cs="Times New Roman"/>
          <w:lang w:val="en-GB"/>
        </w:rPr>
        <w:t xml:space="preserve">, VPD has increased globally </w:t>
      </w:r>
      <w:r w:rsidRPr="00D424AA">
        <w:rPr>
          <w:rFonts w:cs="Times New Roman"/>
          <w:lang w:val="en-GB"/>
        </w:rPr>
        <w:fldChar w:fldCharType="begin" w:fldLock="1"/>
      </w:r>
      <w:r w:rsidR="00FF6231">
        <w:rPr>
          <w:rFonts w:cs="Times New Roman"/>
          <w:lang w:val="en-GB"/>
        </w:rPr>
        <w:instrText>ADDIN CSL_CITATION { "citationItems" : [ { "id" : "ITEM-1", "itemData" : { "DOI" : "10.1126/sciadv.aax1396", "ISSN" : "2375-2548", "abstract" : "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 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 "author" : [ { "dropping-particle" : "", "family" : "Yuan", "given" : "Wenping", "non-dropping-particle" : "", "parse-names" : false, "suffix" : "" }, { "dropping-particle" : "", "family" : "Zheng", "given" : "Yi", "non-dropping-particle" : "", "parse-names" : false, "suffix" : "" }, { "dropping-particle" : "", "family" : "Piao", "given" : "Shilong", "non-dropping-particle" : "", "parse-names" : false, "suffix" : "" }, { "dropping-particle" : "", "family" : "Ciais", "given" : "Philippe", "non-dropping-particle" : "", "parse-names" : false, "suffix" : "" }, { "dropping-particle" : "", "family" : "Lombardozzi", "given" : "Danica", "non-dropping-particle" : "", "parse-names" : false, "suffix" : "" }, { "dropping-particle" : "", "family" : "Wang", "given" : "Yingping", "non-dropping-particle" : "", "parse-names" : false, "suffix" : "" }, { "dropping-particle" : "", "family" : "Ryu", "given" : "Youngryel", "non-dropping-particle" : "", "parse-names" : false, "suffix" : "" }, { "dropping-particle" : "", "family" : "Chen", "given" : "Guixing", "non-dropping-particle" : "", "parse-names" : false, "suffix" : "" }, { "dropping-particle" : "", "family" : "Dong", "given" : "Wenjie", "non-dropping-particle" : "", "parse-names" : false, "suffix" : "" }, { "dropping-particle" : "", "family" : "Hu", "given" : "Zhongming", "non-dropping-particle" : "", "parse-names" : false, "suffix" : "" }, { "dropping-particle" : "", "family" : "Jain", "given" : "Atul K", "non-dropping-particle" : "", "parse-names" : false, "suffix" : "" }, { "dropping-particle" : "", "family" : "Jiang", "given" : "Chongya", "non-dropping-particle" : "", "parse-names" : false, "suffix" : "" }, { "dropping-particle" : "", "family" : "Kato", "given" : "Etsushi", "non-dropping-particle" : "", "parse-names" : false, "suffix" : "" }, { "dropping-particle" : "", "family" : "Li", "given" : "Shihua", "non-dropping-particle" : "", "parse-names" : false, "suffix" : "" }, { "dropping-particle" : "", "family" : "Lienert", "given" : "Sebastian", "non-dropping-particle" : "", "parse-names" : false, "suffix" : "" }, { "dropping-particle" : "", "family" : "Liu", "given" : "Shuguang", "non-dropping-particle" : "", "parse-names" : false, "suffix" : "" }, { "dropping-particle" : "", "family" : "Nabel", "given" : "Julia E.M.S.", "non-dropping-particle" : "", "parse-names" : false, "suffix" : "" }, { "dropping-particle" : "", "family" : "Qin", "given" : "Zhangcai", "non-dropping-particle" : "", "parse-names" : false, "suffix" : "" }, { "dropping-particle" : "", "family" : "Quine", "given" : "Timothy", "non-dropping-particle" : "", "parse-names" : false, "suffix" : "" }, { "dropping-particle" : "", "family" : "Sitch", "given" : "Stephen", "non-dropping-particle" : "", "parse-names" : false, "suffix" : "" }, { "dropping-particle" : "", "family" : "Smith", "given" : "William K", "non-dropping-particle" : "", "parse-names" : false, "suffix" : "" }, { "dropping-particle" : "", "family" : "Wang", "given" : "Fan", "non-dropping-particle" : "", "parse-names" : false, "suffix" : "" }, { "dropping-particle" : "", "family" : "Wu", "given" : "Chaoyang", "non-dropping-particle" : "", "parse-names" : false, "suffix" : "" }, { "dropping-particle" : "", "family" : "Xiao", "given" : "Zhiqiang", "non-dropping-particle" : "", "parse-names" : false, "suffix" : "" }, { "dropping-particle" : "", "family" : "Yang", "given" : "Song", "non-dropping-particle" : "", "parse-names" : false, "suffix" : "" } ], "container-title" : "Science Advances", "id" : "ITEM-1", "issue" : "8", "issued" : { "date-parts" : [ [ "2019", "8", "14" ] ] }, "note" : "Export Date: 16 October 2019", "page" : "eaax1396", "title" : "Increased atmospheric vapor pressure deficit reduces global vegetation growth", "translator" : [ { "dropping-particle" : "", "family" : "S2057", "given" : "", "non-dropping-particle" : "", "parse-names" : false, "suffix" : "" } ], "type" : "article-journal", "volume" : "5" }, "uris" : [ "http://www.mendeley.com/documents/?uuid=7421e3c1-39eb-4d17-b5a6-2abe9a76f7bb" ] }, { "id" : "ITEM-2", "itemData" : { "DOI" : "10.1038/s41598-019-51857-8", "ISSN" : "2045-2322", "author" : [ { "dropping-particle" : "", "family" : "Barkhordarian", "given" : "Armineh", "non-dropping-particle" : "", "parse-names" : false, "suffix" : "" }, { "dropping-particle" : "", "family" : "Saatchi", "given" : "Sassan S.", "non-dropping-particle" : "", "parse-names" : false, "suffix" : "" }, { "dropping-particle" : "", "family" : "Behrangi", "given" : "Ali", "non-dropping-particle" : "", "parse-names" : false, "suffix" : "" }, { "dropping-particle" : "", "family" : "Loikith", "given" : "Paul C.", "non-dropping-particle" : "", "parse-names" : false, "suffix" : "" }, { "dropping-particle" : "", "family" : "Mechoso", "given" : "Carlos R.", "non-dropping-particle" : "", "parse-names" : false, "suffix" : "" } ], "container-title" : "Scientific Reports", "id" : "ITEM-2", "issue" : "1", "issued" : { "date-parts" : [ [ "2019", "12", "25" ] ] }, "page" : "15331", "title" : "A Recent Systematic Increase in Vapor Pressure Deficit over Tropical South America", "translator" : [ { "dropping-particle" : "", "family" : "S2544", "given" : "", "non-dropping-particle" : "", "parse-names" : false, "suffix" : "" } ], "type" : "article-journal", "volume" : "9" }, "uris" : [ "http://www.mendeley.com/documents/?uuid=69691fce-b587-4b54-804b-db3a5f9ea53e" ] } ], "mendeley" : { "formattedCitation" : "(Barkhordarian et al., 2019; Yuan et al., 2019)", "plainTextFormattedCitation" : "(Barkhordarian et al., 2019; Yuan et al., 2019)", "previouslyFormattedCitation" : "(Barkhordarian et al., 2019; Yua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rkhordarian et al., 2019; Yuan et al., 2019)</w:t>
      </w:r>
      <w:r w:rsidRPr="00D424AA">
        <w:rPr>
          <w:rFonts w:cs="Times New Roman"/>
          <w:lang w:val="en-GB"/>
        </w:rPr>
        <w:fldChar w:fldCharType="end"/>
      </w:r>
      <w:r w:rsidRPr="00841A35">
        <w:rPr>
          <w:rFonts w:cs="Times New Roman"/>
          <w:lang w:val="en-GB"/>
        </w:rPr>
        <w:t>. Pan evaporation has increased as a conse</w:t>
      </w:r>
      <w:r w:rsidRPr="00D424AA">
        <w:rPr>
          <w:rFonts w:cs="Times New Roman"/>
          <w:lang w:val="en-GB"/>
        </w:rPr>
        <w:t xml:space="preserve">quence of VPD changes in several AR6 regions such as East Asia (EAS; </w:t>
      </w:r>
      <w:commentRangeStart w:id="2135"/>
      <w:r w:rsidRPr="00D424AA">
        <w:rPr>
          <w:rFonts w:cs="Times New Roman"/>
          <w:lang w:val="en-GB"/>
        </w:rPr>
        <w:fldChar w:fldCharType="begin" w:fldLock="1"/>
      </w:r>
      <w:ins w:id="2136" w:author="Robin Matthews" w:date="2021-07-13T23:09:00Z">
        <w:r w:rsidR="00F00D60">
          <w:rPr>
            <w:rFonts w:cs="Times New Roman"/>
            <w:lang w:val="en-GB"/>
          </w:rPr>
          <w:instrText>ADDIN CSL_CITATION { "citationItems" : [ { "id" : "ITEM-1", "itemData" : { "DOI" : "10.1002/wrcr.20202", "author" : [ { "dropping-particle" : "", "family" : "Li", "given" : "Z", "non-dropping-particle" : "", "parse-names" : false, "suffix" : "" }, { "dropping-particle" : "", "family" : "Chen", "given" : "Y", "non-dropping-particle" : "", "parse-names" : false, "suffix" : "" }, { "dropping-particle" : "", "family" : "Shen", "given" : "Y", "non-dropping-particle" : "", "parse-names" : false, "suffix" : "" }, { "dropping-particle" : "", "family" : "Liu", "given" : "Y", "non-dropping-particle" : "", "parse-names" : false, "suffix" : "" }, { "dropping-particle" : "", "family" : "Zhang", "given" : "S", "non-dropping-particle" : "", "parse-names" : false, "suffix" : "" } ], "container-title" : "Water Resources Research", "id" : "ITEM-1", "issue" : "4", "issued" : { "date-parts" : [ [ "2013" ] ] }, "note" : "Export Date: 16 October 2019", "page" : "2205-2212", "title" : "Analysis of changing pan evaporation in the arid region of Northwest China", "translator" : [ { "dropping-particle" : "", "family" : "S2035", "given" : "", "non-dropping-particle" : "", "parse-names" : false, "suffix" : "" } ], "type" : "article-journal", "volume" : "49" }, "uris" : [ "http://www.mendeley.com/documents/?uuid=15b3a374-b302-4af6-9235-a761233398b4" ] }, { "id" : "ITEM-2", "itemData" : { "DOI" : "10.15666/aeer/1606_76357655", "author" : [ { "dropping-particle" : "", "family" : "Yang", "given" : "M.-Z", "non-dropping-particle" : "", "parse-names" : false, "suffix" : "" }, { "dropping-particle" : "", "family" : "Zhong", "given" : "P A", "non-dropping-particle" : "", "parse-names" : false, "suffix" : "" }, { "dropping-particle" : "", "family" : "Li", "given" : "J.-Y", "non-dropping-particle" : "", "parse-names" : false, "suffix" : "" }, { "dropping-particle" : "", "family" : "Chen", "given" : "J", "non-dropping-particle" : "", "parse-names" : false, "suffix" : "" }, { "dropping-particle" : "", "family" : "Wang", "given" : "W.-Z", "non-dropping-particle" : "", "parse-names" : false, "suffix" : "" }, { "dropping-particle" : "", "family" : "Zhu", "given" : "F.-L", "non-dropping-particle" : "", "parse-names" : false, "suffix" : "" }, { "dropping-particle" : "", "family" : "Wu", "given" : "Y.-N", "non-dropping-particle" : "", "parse-names" : false, "suffix" : "" }, { "dropping-particle" : "", "family" : "Xu", "given" : "B", "non-dropping-particle" : "", "parse-names" : false, "suffix" : "" }, { "dropping-particle" : "", "family" : "Yan", "given" : "K", "non-dropping-particle" : "", "parse-names" : false, "suffix" : "" }, { "dropping-particle" : "", "family" : "Liu", "given" : "W.-F", "non-dropping-particle" : "", "parse-names" : false, "suffix" : "" }, { "dropping-particle" : "", "family" : "Li", "given" : "Y.-H", "non-dropping-particle" : "", "parse-names" : false, "suffix" : "" } ], "container-title" : "Applied Ecology and Environmental Research", "id" : "ITEM-2", "issued" : { "date-parts" : [ [ "2018" ] ] }, "page" : "7635-7655", "title" : "Spatial and temporal characteristics of pan evaporation in the Huaihe river basin during 1951-2015", "translator" : [ { "dropping-particle" : "", "family" : "S2038", "given" : "", "non-dropping-particle" : "", "parse-names" : false, "suffix" : "" } ], "type" : "article-journal", "volume" : "16" }, "uris" : [ "http://www.mendeley.com/documents/?uuid=2cbd8094-1aed-4b83-8af4-8194c99ce279" ] }, { "id" : "ITEM-3", "itemData" : { "DOI" : "10.1016/J.JHYDROL.2018.08.014", "ISSN" : "0022-1694", "abstract" : "Pan evaporation, as a straightforward proxy of potential evapotranspiration, has consistently decreased during the last several decades in many regions across the globe mainly because of global dimming and/or decreases in wind speed. Based on a robust measurement dataset of 30-year large-pan evaporation, however, we found that recent increasing extreme climate events have reversed the decreasing trend in pan evaporation by the Lower Yellow River, with a significant increase of up to 25.2\u202fmm/yr during 2008\u20132014. Further analyses show that the decrease in large-pan evaporation during 1985\u20132008 (\u22125.1\u202fmm/yr) was mainly caused by the decreased vapor pressure deficit (VPD) and sunshine hours. While the sharp increase in large-pan evaporation after 2008 was mainly caused by more frequent heat wave and drought events in spring and summer, which resulted in concurrent increases in air temperature, VPD, and sunshine hours. Our finding of evaporation rebound due to heat wave and droughts calls for improved strategies of water and crop managements for mitigating the negative effects of increasing extreme climate events.", "author" : [ { "dropping-particle" : "", "family" : "Sun", "given" : "Zhigang", "non-dropping-particle" : "", "parse-names" : false, "suffix" : "" }, { "dropping-particle" : "", "family" : "Ouyang", "given" : "Zhu", "non-dropping-particle" : "", "parse-names" : false, "suffix" : "" }, { "dropping-particle" : "", "family" : "Zhao", "given" : "Junfang", "non-dropping-particle" : "", "parse-names" : false, "suffix" : "" }, { "dropping-particle" : "", "family" : "Li", "given" : "Shiji", "non-dropping-particle" : "", "parse-names" : false, "suffix" : "" }, { "dropping-particle" : "", "family" : "Zhang", "given" : "Xubo", "non-dropping-particle" : "", "parse-names" : false, "suffix" : "" }, { "dropping-particle" : "", "family" : "Ren", "given" : "Wei", "non-dropping-particle" : "", "parse-names" : false, "suffix" : "" } ], "container-title" : "Journal of Hydrology", "id" : "ITEM-3", "issued" : { "date-parts" : [ [ "2018", "10" ] ] }, "page" : "237-247", "publisher" : "Elsevier", "title" : "Recent rebound in observational large-pan evaporation driven by heat wave and droughts by the Lower Yellow River", "translator" : [ { "dropping-particle" : "", "family" : "S2036", "given" : "", "non-dropping-particle" : "", "parse-names" : false, "suffix" : "" } ], "type" : "article-journal", "volume" : "565" }, "uris" : [ "http://www.mendeley.com/documents/?uuid=6f7775d9-98d4-4065-94ba-b51b92936009" ] } ], "mendeley" : { "formattedCitation" : "(Li et al., 2013; Sun et al., 2018c; Yang et al., 2018c)", "manualFormatting" : "Li et al., 2013; Z. Sun et al., 2018; M.-Z. Yang et al., 2018)", "plainTextFormattedCitation" : "(Li et al., 2013; Sun et al., 2018c; Yang et al., 2018c)", "previouslyFormattedCitation" : "(Li et al., 2013; Sun et al., 2018c; Yang et al., 2018c)" }, "properties" : { "noteIndex" : 0 }, "schema" : "https://github.com/citation-style-language/schema/raw/master/csl-citation.json" }</w:instrText>
        </w:r>
      </w:ins>
      <w:del w:id="2137" w:author="Robin Matthews" w:date="2021-07-13T23:09:00Z">
        <w:r w:rsidR="00FF6231" w:rsidDel="00F00D60">
          <w:rPr>
            <w:rFonts w:cs="Times New Roman"/>
            <w:lang w:val="en-GB"/>
          </w:rPr>
          <w:delInstrText>ADDIN CSL_CITATION { "citationItems" : [ { "id" : "ITEM-1", "itemData" : { "DOI" : "10.1002/wrcr.20202", "author" : [ { "dropping-particle" : "", "family" : "Li", "given" : "Z", "non-dropping-particle" : "", "parse-names" : false, "suffix" : "" }, { "dropping-particle" : "", "family" : "Chen", "given" : "Y", "non-dropping-particle" : "", "parse-names" : false, "suffix" : "" }, { "dropping-particle" : "", "family" : "Shen", "given" : "Y", "non-dropping-particle" : "", "parse-names" : false, "suffix" : "" }, { "dropping-particle" : "", "family" : "Liu", "given" : "Y", "non-dropping-particle" : "", "parse-names" : false, "suffix" : "" }, { "dropping-particle" : "", "family" : "Zhang", "given" : "S", "non-dropping-particle" : "", "parse-names" : false, "suffix" : "" } ], "container-title" : "Water Resources Research", "id" : "ITEM-1", "issue" : "4", "issued" : { "date-parts" : [ [ "2013" ] ] }, "note" : "Export Date: 16 October 2019", "page" : "2205-2212", "title" : "Analysis of changing pan evaporation in the arid region of Northwest China", "translator" : [ { "dropping-particle" : "", "family" : "S2035", "given" : "", "non-dropping-particle" : "", "parse-names" : false, "suffix" : "" } ], "type" : "article-journal", "volume" : "49" }, "uris" : [ "http://www.mendeley.com/documents/?uuid=15b3a374-b302-4af6-9235-a761233398b4" ] }, { "id" : "ITEM-2", "itemData" : { "DOI" : "10.15666/aeer/1606_76357655", "author" : [ { "dropping-particle" : "", "family" : "Yang", "given" : "M.-Z", "non-dropping-particle" : "", "parse-names" : false, "suffix" : "" }, { "dropping-particle" : "", "family" : "Zhong", "given" : "P A", "non-dropping-particle" : "", "parse-names" : false, "suffix" : "" }, { "dropping-particle" : "", "family" : "Li", "given" : "J.-Y", "non-dropping-particle" : "", "parse-names" : false, "suffix" : "" }, { "dropping-particle" : "", "family" : "Chen", "given" : "J", "non-dropping-particle" : "", "parse-names" : false, "suffix" : "" }, { "dropping-particle" : "", "family" : "Wang", "given" : "W.-Z", "non-dropping-particle" : "", "parse-names" : false, "suffix" : "" }, { "dropping-particle" : "", "family" : "Zhu", "given" : "F.-L", "non-dropping-particle" : "", "parse-names" : false, "suffix" : "" }, { "dropping-particle" : "", "family" : "Wu", "given" : "Y.-N", "non-dropping-particle" : "", "parse-names" : false, "suffix" : "" }, { "dropping-particle" : "", "family" : "Xu", "given" : "B", "non-dropping-particle" : "", "parse-names" : false, "suffix" : "" }, { "dropping-particle" : "", "family" : "Yan", "given" : "K", "non-dropping-particle" : "", "parse-names" : false, "suffix" : "" }, { "dropping-particle" : "", "family" : "Liu", "given" : "W.-F", "non-dropping-particle" : "", "parse-names" : false, "suffix" : "" }, { "dropping-particle" : "", "family" : "Li", "given" : "Y.-H", "non-dropping-particle" : "", "parse-names" : false, "suffix" : "" } ], "container-title" : "Applied Ecology and Environmental Research", "id" : "ITEM-2", "issued" : { "date-parts" : [ [ "2018" ] ] }, "page" : "7635-7655", "title" : "Spatial and temporal characteristics of pan evaporation in the Huaihe river basin during 1951-2015", "translator" : [ { "dropping-particle" : "", "family" : "S2038", "given" : "", "non-dropping-particle" : "", "parse-names" : false, "suffix" : "" } ], "type" : "article-journal", "volume" : "16" }, "uris" : [ "http://www.mendeley.com/documents/?uuid=2cbd8094-1aed-4b83-8af4-8194c99ce279" ] }, { "id" : "ITEM-3", "itemData" : { "DOI" : "10.1016/J.JHYDROL.2018.08.014", "ISSN" : "0022-1694", "abstract" : "Pan evaporation, as a straightforward proxy of potential evapotranspiration, has consistently decreased during the last several decades in many regions across the globe mainly because of global dimming and/or decreases in wind speed. Based on a robust measurement dataset of 30-year large-pan evaporation, however, we found that recent increasing extreme climate events have reversed the decreasing trend in pan evaporation by the Lower Yellow River, with a significant increase of up to 25.2\u202fmm/yr during 2008\u20132014. Further analyses show that the decrease in large-pan evaporation during 1985\u20132008 (\u22125.1\u202fmm/yr) was mainly caused by the decreased vapor pressure deficit (VPD) and sunshine hours. While the sharp increase in large-pan evaporation after 2008 was mainly caused by more frequent heat wave and drought events in spring and summer, which resulted in concurrent increases in air temperature, VPD, and sunshine hours. Our finding of evaporation rebound due to heat wave and droughts calls for improved strategies of water and crop managements for mitigating the negative effects of increasing extreme climate events.", "author" : [ { "dropping-particle" : "", "family" : "Sun", "given" : "Zhigang", "non-dropping-particle" : "", "parse-names" : false, "suffix" : "" }, { "dropping-particle" : "", "family" : "Ouyang", "given" : "Zhu", "non-dropping-particle" : "", "parse-names" : false, "suffix" : "" }, { "dropping-particle" : "", "family" : "Zhao", "given" : "Junfang", "non-dropping-particle" : "", "parse-names" : f</w:delInstrText>
        </w:r>
        <w:r w:rsidR="00FF6231" w:rsidRPr="006A2665" w:rsidDel="00F00D60">
          <w:rPr>
            <w:rFonts w:cs="Times New Roman"/>
          </w:rPr>
          <w:delInstrText>alse, "suffix" : "" }, { "dropping-particle" : "", "family" : "Li", "given" : "Shiji", "non-dropping-particle" : "", "parse-names" : false, "suffix" : "" }, { "dropping-particle" : "", "family" : "Zhang", "given" : "Xubo", "non-dropping-particle" : "", "parse-names" : false, "suffix" : "" }, { "dropping-particle" : "", "family" : "Ren", "given" : "Wei", "non-dropping-particle" : "", "parse-names" : false, "suffix" : "" } ], "container-title" : "Journal of Hydrology", "id" : "ITEM-3", "issued" : { "date-parts" : [ [ "2018", "10" ] ] }, "page" : "237-247", "publisher" : "Elsevier", "title" : "Recent rebound in observational large-pan evaporation driven by heat wave and droughts by the Lower Yellow River", "translator" : [ { "dropping-particle" : "", "family" : "S2036", "given" : "", "non-dropping-particle" : "", "parse-names" : false, "suffix" : "" } ], "type" : "article-journal", "volume" : "565" }, "uris" : [ "http://www.mendeley.com/documents/?uuid=6f7775d9-98d4-4065-94ba-b51b92936009" ] } ], "mendeley" : { "formattedCitation" : "(Li et al., 2013; Sun et al., 2018c; Yang et al., 2018c)", "manualFormatting" : "Li et al., 2013; Sun et al., 2018; Yang et al., 2018a)", "plainTextFormattedCitation" : "(Li et al., 2013; Sun et al., 2018c; Yang et al., 2018c)", "previouslyFormattedCitation" : "(Li et al., 2013; Sun et al., 2018c; Yang et al., 2018c)" }, "properties" : { "noteIndex" : 0 }, "schema" : "https://github.com/citation-style-language/schema/raw/master/csl-citation.json" }</w:delInstrText>
        </w:r>
      </w:del>
      <w:r w:rsidRPr="00D424AA">
        <w:rPr>
          <w:rFonts w:cs="Times New Roman"/>
          <w:lang w:val="en-GB"/>
        </w:rPr>
        <w:fldChar w:fldCharType="separate"/>
      </w:r>
      <w:del w:id="2138" w:author="Robin Matthews" w:date="2021-07-13T23:09:00Z">
        <w:r w:rsidR="00A26296" w:rsidDel="00F00D60">
          <w:rPr>
            <w:rFonts w:cs="Times New Roman"/>
            <w:noProof/>
            <w:lang w:val="nb-NO"/>
          </w:rPr>
          <w:delText>L</w:delText>
        </w:r>
      </w:del>
      <w:ins w:id="2139" w:author="Robin Matthews" w:date="2021-07-13T23:09:00Z">
        <w:r w:rsidR="00F00D60">
          <w:rPr>
            <w:noProof/>
          </w:rPr>
          <w:t>Li et al., 2013; Z. Sun et al., 2018; M.-Z. Yang et al., 2018</w:t>
        </w:r>
      </w:ins>
      <w:del w:id="2140" w:author="Robin Matthews" w:date="2021-07-13T23:09:00Z">
        <w:r w:rsidR="00A26296" w:rsidDel="00F00D60">
          <w:rPr>
            <w:rFonts w:cs="Times New Roman"/>
            <w:noProof/>
            <w:lang w:val="nb-NO"/>
          </w:rPr>
          <w:delText>i et al., 2013; Sun et al., 2018; Yang et al., 2018a</w:delText>
        </w:r>
      </w:del>
      <w:r w:rsidR="00A26296">
        <w:rPr>
          <w:rFonts w:cs="Times New Roman"/>
          <w:noProof/>
          <w:lang w:val="nb-NO"/>
        </w:rPr>
        <w:t>)</w:t>
      </w:r>
      <w:r w:rsidRPr="00D424AA">
        <w:rPr>
          <w:rFonts w:cs="Times New Roman"/>
          <w:lang w:val="en-GB"/>
        </w:rPr>
        <w:fldChar w:fldCharType="end"/>
      </w:r>
      <w:commentRangeEnd w:id="2135"/>
      <w:r w:rsidR="00A26296">
        <w:rPr>
          <w:rStyle w:val="Marquedecommentaire"/>
        </w:rPr>
        <w:commentReference w:id="2135"/>
      </w:r>
      <w:r w:rsidRPr="00841A35">
        <w:rPr>
          <w:rFonts w:cs="Times New Roman"/>
          <w:lang w:val="nb-NO"/>
        </w:rPr>
        <w:t xml:space="preserve">, West Central Europe (WCE; </w:t>
      </w:r>
      <w:commentRangeStart w:id="2141"/>
      <w:r w:rsidRPr="00D424AA">
        <w:rPr>
          <w:rFonts w:cs="Times New Roman"/>
          <w:lang w:val="en-GB"/>
        </w:rPr>
        <w:fldChar w:fldCharType="begin" w:fldLock="1"/>
      </w:r>
      <w:r w:rsidR="00FF6231">
        <w:rPr>
          <w:rFonts w:cs="Times New Roman"/>
          <w:lang w:val="nb-NO"/>
        </w:rPr>
        <w:instrText>ADDIN CSL_CITATION { "citationItems" : [ { "id" : "ITEM-1", "itemData" : { "DOI" : "10.1016/j.jhydrol.2020.125390", "abstract" : "Evaporation from open water surfaces is often estimated based on the pan evaporation (Epan), which is an essential measure for estimating atmospheric evaporative demand. Within the Central European region, Epan appears to be slightly underestimated in the case of the hydrological balance of water bodies. In the context of the recent multi-year period of drought, significant losses of surface water deposits were observed in countries of Central Europe. In spite of the \u2018evaporation paradox\u2019 phenomenon, Epan is not generally decreasing as expected by many studies from past decades. Recorded observations from the Czech Republic show an increase in Epan, which is associated with an increase in global radiation and vapor pressure deficit. The vast majority of meteorological stations show a strong or very strong increase in Epan during April, June, July and August. During the 1971\u20132018 period, the annual mean Epan has been increasing by an average of 2.97 mm yr\u22121. For the period 2001\u20132018, the mean Epan was 18% higher (519 mm) than the 1971\u20132000 average (440 mm). Our simulations of future scenarios, using regional climate models, predicted a growth in Epan of up to 27\u201354%. Such an increase in evaporation would cause serious consequences for surface water availability and agricultural production during the periods of drought in the Czech Republic, as the drought period 2014\u20132018 has clearly demonstrated. \u00a9 2020 Elsevier B.V.", "author" : [ { "dropping-particle" : "", "family" : "Mozny", "given" : "M", "non-dropping-particle" : "", "parse-names" : false, "suffix" : "" }, { "dropping-particle" : "", "family" : "Trnka", "given" : "M", "non-dropping-particle" : "", "parse-names" : false, "suffix" : "" }, { "dropping-particle" : "", "family" : "Vlach", "given" : "V", "non-dropping-particle" : "", "parse-names" : false, "suffix" : "" }, { "dropping-particle" : "", "family" : "Vizina", "given" : "A", "non-dropping-particle" : "", "parse-names" : false, "suffix" : "" }, { "dropping-particle" : "", "family" : "Potopova", "given" : "V", "non-dropping-particle" : "", "parse-names" : false, "suffix" : "" }, { "dropping-particle" : "", "family" : "Zahradnicek", "given" : "P", "non-dropping-particle" : "", "parse-names" : false, "suffix" : "" }, { "dropping-particle" : "", "family" : "Stepanek", "given" : "P", "non-dropping-particle" : "", "parse-names" : false, "suffix" : "" }, { "dropping-particle" : "", "family" : "Hajkova", "given" : "L", "non-dropping-particle" : "", "parse-names" : false, "suffix" : "" }, { "dropping-particle" : "", "family" : "Staponites", "given" : "L", "non-dropping-particle" : "", "parse-names" : false, "suffix" : "" }, { "dropping-particle" : "", "family" : "Zalud", "given" : "Z", "non-dropping-particle" : "", "parse-names" : false, "suffix" : "" } ], "container-title" : "Journal of Hydrology", "id" : "ITEM-1", "issued" : { "date-parts" : [ [ "2020" ] ] }, "note" : "Export Date: 26 October 2020", "title" : "Past (1971\u20132018) and future (2021\u20132100) pan evaporation rates in the Czech Republic", "translator" : [ { "dropping-particle" : "", "family" : "S3235", "given" : "", "non-dropping-particle" : "", "parse-names" : false, "suffix" : "" } ], "type" : "article", "volume" : "590" }, "uris" : [ "http://www.mendeley.com/documents/?uuid=d389eb0d-6636-4ac9-98b4-bbbd3384dd52" ] } ], "mendeley" : { "formattedCitation" : "(Mozny et al., 2020)", "manualFormatting" : "Mozny et al., 2020)", "plainTextFormattedCitation" : "(Mozny et al., 2020)", "previouslyFormattedCitation" : "(Mozny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ozny et al., 2020)</w:t>
      </w:r>
      <w:r w:rsidRPr="00D424AA">
        <w:rPr>
          <w:rFonts w:cs="Times New Roman"/>
          <w:lang w:val="en-GB"/>
        </w:rPr>
        <w:fldChar w:fldCharType="end"/>
      </w:r>
      <w:commentRangeEnd w:id="2141"/>
      <w:r w:rsidR="00A26296">
        <w:rPr>
          <w:rStyle w:val="Marquedecommentaire"/>
        </w:rPr>
        <w:commentReference w:id="2141"/>
      </w:r>
      <w:r w:rsidRPr="00841A35">
        <w:rPr>
          <w:rFonts w:cs="Times New Roman"/>
          <w:lang w:val="en-GB"/>
        </w:rPr>
        <w:t xml:space="preserve">, MED; </w:t>
      </w:r>
      <w:commentRangeStart w:id="2142"/>
      <w:r w:rsidRPr="00D424AA">
        <w:rPr>
          <w:rFonts w:cs="Times New Roman"/>
          <w:lang w:val="en-GB"/>
        </w:rPr>
        <w:fldChar w:fldCharType="begin" w:fldLock="1"/>
      </w:r>
      <w:r w:rsidR="00FF6231">
        <w:rPr>
          <w:rFonts w:cs="Times New Roman"/>
          <w:lang w:val="en-GB"/>
        </w:rPr>
        <w:instrText>ADDIN CSL_CITATION { "citationItems" : [ { "id" : "ITEM-1", "itemData" : { "DOI" : "10.1016/j.jhydrol.2015.01.046", "abstract" : "\u00a9 2015 Elsevier B.V. We analyzed the spatio-temporal evolution of evaporation observations from Pich\u00e9 atmometers (1961-2011; 56 stations) and Pan evaporimeters (1984-2011; 21 stations) across Spain, and compared both measurements with evaporation estimates obtained by four physical models: i.e., Food and Agricultural Organization-56 Penman-Monteith, Food and Agricultural Organization-Pan, PenPan and Penman, based on climate data. In this study we observed a positive and statistically significant correlation between Pich\u00e9 and Pan evaporation measurements during the common period (1984-2011; 19 stations), mainly in summer. When evaporation observations and estimates were compared, we detected positive and statistically significant correlations with the four methods, except for winter. Among the four physical models, the FAO-Pan showed the best fitting to both Pich\u00e9 and Pan evaporation measurements; the PenPan model overestimated evaporation rates; and the FAO-Penman-Monteith and Penman methods underestimated evaporation observations. We also observed a better spatial agreement between Pan evaporation and estimates than that obtained by Pich\u00e9 measurements. Annual and seasonal trends of evaporation estimates show a statistically significant increase for 1961-2011, which do not agree with long-term Pich\u00e9 evaporation trends; e.g. a discontinuity was found around the 1980s. Radiative and aerodynamic driving factors suggest that this discontinuity, and the observed evaporation trends across Spain could be associated with the abrupt increase in air temperature observed during last few decades (i.e., global warming). Further investigations using available Pich\u00e9 evaporation observations for other regions are needed to better understand physical components influencing long-term trends of evaporation.", "author" : [ { "dropping-particle" : "", "family" : "Azorin-Molina", "given" : "C.", "non-dropping-particle" : "", "parse-names" : false, "suffix" : "" }, { "dropping-particle" : "", "family" : "Vicente-Serrano", "given" : "S.M.", "non-dropping-particle" : "", "parse-names" : false, "suffix" : "" }, { "dropping-particle" : "", "family" : "Sanchez-Lorenzo", "given" : "A.", "non-dropping-particle" : "", "parse-names" : false, "suffix" : "" }, { "dropping-particle" : "", "family" : "McVicar", "given" : "T.R.", "non-dropping-particle" : "", "parse-names" : false, "suffix" : "" }, { "dropping-particle" : "", "family" : "Mor\u00e1n-Tejeda", "given" : "E.", "non-dropping-particle" : "", "parse-names" : false, "suffix" : "" }, { "dropping-particle" : "", "family" : "Revuelto", "given" : "J.", "non-dropping-particle" : "", "parse-names" : false, "suffix" : "" }, { "dropping-particle" : "", "family" : "Kenawy", "given" : "A.", "non-dropping-particle" : "El", "parse-names" : false, "suffix" : "" }, { "dropping-particle" : "", "family" : "Mart\u00edn-Hern\u00e1ndez", "given" : "N.", "non-dropping-particle" : "", "parse-names" : false, "suffix" : "" }, { "dropping-particle" : "", "family" : "Tomas-Burguera", "given" : "M.", "non-dropping-particle" : "", "parse-names" : false, "suffix" : "" } ], "container-title" : "Journal of Hydrology", "id" : "ITEM-1", "issued" : { "date-parts" : [ [ "2015" ] ] }, "page" : "262-277", "title" : "Atmospheric evaporative demand observations, estimates and driving factors in Spain (1961-2011)", "translator" : [ { "dropping-particle" : "", "family" : "S1002", "given" : "", "non-dropping-particle" : "", "parse-names" : false, "suffix" : "" } ], "type" : "article-journal", "volume" : "523" }, "uris" : [ "http://www.mendeley.com/documents/?uuid=93572abc-9811-4788-8cc2-31812d40ba72" ] } ], "mendeley" : { "formattedCitation" : "(Azorin-Molina et al., 2015)", "manualFormatting" : "Azorin-Molina et al., 2015)", "plainTextFormattedCitation" : "(Azorin-Molina et al., 2015)", "previouslyFormattedCitation" : "(Azorin-Molin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zorin-Molina et al., 2015)</w:t>
      </w:r>
      <w:r w:rsidRPr="00D424AA">
        <w:rPr>
          <w:rFonts w:cs="Times New Roman"/>
          <w:lang w:val="en-GB"/>
        </w:rPr>
        <w:fldChar w:fldCharType="end"/>
      </w:r>
      <w:commentRangeEnd w:id="2142"/>
      <w:r w:rsidR="00A26296">
        <w:rPr>
          <w:rStyle w:val="Marquedecommentaire"/>
        </w:rPr>
        <w:commentReference w:id="2142"/>
      </w:r>
      <w:r w:rsidRPr="00841A35">
        <w:rPr>
          <w:rFonts w:cs="Times New Roman"/>
          <w:lang w:val="en-GB"/>
        </w:rPr>
        <w:t xml:space="preserve"> and Central and Southern Australia (CAU, SAU; </w:t>
      </w:r>
      <w:commentRangeStart w:id="2143"/>
      <w:r w:rsidRPr="00D424AA">
        <w:rPr>
          <w:rFonts w:cs="Times New Roman"/>
          <w:lang w:val="en-GB"/>
        </w:rPr>
        <w:fldChar w:fldCharType="begin" w:fldLock="1"/>
      </w:r>
      <w:r w:rsidR="00FF6231">
        <w:rPr>
          <w:rFonts w:cs="Times New Roman"/>
          <w:lang w:val="en-GB"/>
        </w:rPr>
        <w:instrText>ADDIN CSL_CITATION { "citationItems" : [ { "id" : "ITEM-1", "itemData" : { "DOI" : "10.1029/2018GL079332", "abstract" : "Abstract Decreases in pan evaporation (Epan) have been reported around the world despite increasing air temperatures; this was attributed to reductions in wind speed and solar radiation. Using 42\u00a0years (1975\u20132016) of Australian Epan data, we reexamined Epan trends, adding over a decade of observations to previous analyses. Flexible local linear regression models showed that many previously reported decreasing Epan trends have plateaued or reversed. Attribution analysis confirmed that 1975\u20131994 Epan decreases in southern/western Australia were chiefly driven by decreasing wind speeds. Increasing vapor pressure deficit subsequently became dominant, resulting in 1994\u20132016 Epan increases. Climate trend analyses should consider applying flexible statistical models to qualitatively understand temporal dynamics, complementing linear models that are able to provide quantitative assessments, especially when multiple drivers are involved.", "author" : [ { "dropping-particle" : "", "family" : "Stephens", "given" : "Clare M", "non-dropping-particle" : "", "parse-names" : false, "suffix" : "" }, { "dropping-particle" : "", "family" : "McVicar", "given" : "Tim R", "non-dropping-particle" : "", "parse-names" : false, "suffix" : "" }, { "dropping-particle" : "", "family" : "Johnson", "given" : "Fiona M", "non-dropping-particle" : "", "parse-names" : false, "suffix" : "" }, { "dropping-particle" : "", "family" : "Marshall", "given" : "Lucy A", "non-dropping-particle" : "", "parse-names" : false, "suffix" : "" } ], "container-title" : "Geophysical Research Letters", "id" : "ITEM-1", "issue" : "20", "issued" : { "date-parts" : [ [ "2018" ] ] }, "page" : "11,111-164,172", "title" : "Revisiting Pan Evaporation Trends in Australia a Decade on", "translator" : [ { "dropping-particle" : "", "family" : "S2037", "given" : "", "non-dropping-particle" : "", "parse-names" : false, "suffix" : "" } ], "type" : "article-journal", "volume" : "45" }, "uris" : [ "http://www.mendeley.com/documents/?uuid=cb3ee523-0b67-445a-9717-523510ec85b5" ] } ], "mendeley" : { "formattedCitation" : "(Stephens et al., 2018)", "manualFormatting" : "Stephens et al., 2018)", "plainTextFormattedCitation" : "(Stephens et al., 2018)", "previouslyFormattedCitation" : "(Stephens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tephens et al., 2018)</w:t>
      </w:r>
      <w:r w:rsidRPr="00D424AA">
        <w:rPr>
          <w:rFonts w:cs="Times New Roman"/>
          <w:lang w:val="en-GB"/>
        </w:rPr>
        <w:fldChar w:fldCharType="end"/>
      </w:r>
      <w:commentRangeEnd w:id="2143"/>
      <w:r w:rsidR="00A26296">
        <w:rPr>
          <w:rStyle w:val="Marquedecommentaire"/>
        </w:rPr>
        <w:commentReference w:id="2143"/>
      </w:r>
      <w:r w:rsidRPr="00841A35">
        <w:rPr>
          <w:rFonts w:cs="Times New Roman"/>
          <w:lang w:val="en-GB"/>
        </w:rPr>
        <w:t>. Nevertheless, there is an important regional variability in observed trends, and in other AR6 regions pan</w:t>
      </w:r>
      <w:r w:rsidRPr="00D424AA">
        <w:rPr>
          <w:rFonts w:cs="Times New Roman"/>
          <w:lang w:val="en-GB"/>
        </w:rPr>
        <w:t xml:space="preserve"> evaporation has decreased (e.g. in North Central America, NCA </w:t>
      </w:r>
      <w:r w:rsidRPr="00D424AA">
        <w:rPr>
          <w:rFonts w:cs="Times New Roman"/>
          <w:lang w:val="en-GB"/>
        </w:rPr>
        <w:fldChar w:fldCharType="begin" w:fldLock="1"/>
      </w:r>
      <w:r w:rsidR="00FF6231">
        <w:rPr>
          <w:rFonts w:cs="Times New Roman"/>
          <w:lang w:val="en-GB"/>
        </w:rPr>
        <w:instrText>ADDIN CSL_CITATION { "citationItems" : [ { "id" : "ITEM-1", "itemData" : { "DOI" : "10.1002/joc.4698", "author" : [ { "dropping-particle" : "", "family" : "Bre\u00f1a-Naranjo", "given" : "Jose", "non-dropping-particle" : "", "parse-names" : false, "suffix" : "" }, { "dropping-particle" : "", "family" : "Laverde B.", "given" : "Miguel", "non-dropping-particle" : "", "parse-names" : false, "suffix" : "" }, { "dropping-particle" : "", "family" : "Pedrozo-Acu\u00f1a", "given" : "Adri\u00e1n", "non-dropping-particle" : "", "parse-names" : false, "suffix" : "" } ], "container-title" : "International Journal of Climatology", "id" : "ITEM-1", "issued" : { "date-parts" : [ [ "2016" ] ] }, "title" : "Changes in pan evaporation in Mexico from 1961 to 2010", "translator" : [ { "dropping-particle" : "", "family" : "S2061", "given" : "", "non-dropping-particle" : "", "parse-names" : false, "suffix" : "" } ], "type" : "article-journal", "volume" : "37" }, "uris" : [ "http://www.mendeley.com/documents/?uuid=b421cf89-2202-49db-b36e-f97f0beb4e55" ] } ], "mendeley" : { "formattedCitation" : "(Bre\u00f1a-Naranjo et al., 2016)", "plainTextFormattedCitation" : "(Bre\u00f1a-Naranjo et al., 2016)", "previouslyFormattedCitation" : "(Bre\u00f1a-Naranjo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reña-Naranjo et al., 2016)</w:t>
      </w:r>
      <w:r w:rsidRPr="00D424AA">
        <w:rPr>
          <w:rFonts w:cs="Times New Roman"/>
          <w:lang w:val="en-GB"/>
        </w:rPr>
        <w:fldChar w:fldCharType="end"/>
      </w:r>
      <w:r w:rsidRPr="00841A35">
        <w:rPr>
          <w:rFonts w:cs="Times New Roman"/>
          <w:lang w:val="en-GB"/>
        </w:rPr>
        <w:t xml:space="preserve"> and in the Tibetan Plateau, TIB </w:t>
      </w:r>
      <w:commentRangeStart w:id="2144"/>
      <w:r w:rsidRPr="00D424AA">
        <w:rPr>
          <w:rFonts w:cs="Times New Roman"/>
          <w:lang w:val="en-GB"/>
        </w:rPr>
        <w:fldChar w:fldCharType="begin" w:fldLock="1"/>
      </w:r>
      <w:ins w:id="2145" w:author="Robin Matthews" w:date="2021-07-13T23:10:00Z">
        <w:r w:rsidR="00F00D60">
          <w:rPr>
            <w:rFonts w:cs="Times New Roman"/>
            <w:lang w:val="en-GB"/>
          </w:rPr>
          <w:instrText>ADDIN CSL_CITATION { "citationItems" : [ { "id" : "ITEM-1", "itemData" : { "DOI" : "10.1002/joc.5431", "author" : [ { "dropping-particle" : "", "family" : "Zhang", "given" : "Cungui", "non-dropping-particle" : "", "parse-names" : false, "suffix" : "" }, { "dropping-particle" : "", "family" : "Liu", "given" : "Fenggui", "non-dropping-particle" : "", "parse-names" : false, "suffix" : "" }, { "dropping-particle" : "", "family" : "Shen", "given" : "Yanjun", "non-dropping-particle" : "", "parse-names" : false, "suffix" : "" } ], "container-title" : "International Journal of Climatology", "id" : "ITEM-1", "issued" : { "date-parts" : [ [ "2018" ] ] }, "title" : "Attribution analysis of changing pan evaporation in the Qinghai-Tibetan Plateau, China: Pan Evaporation in the Qinghai-Tibetan Plateau", "translator" : [ { "dropping-particle" : "", "family" : "S2065", "given" : "", "non-dropping-particle" : "", "parse-names" : false, "suffix" : "" } ], "type" : "article-journal", "volume" : "38" }, "uris" : [ "http://www.mendeley.com/documents/?uuid=a3afa923-1ed8-435e-be2c-593ddd53f991" ] } ], "mendeley" : { "formattedCitation" : "(Zhang et al., 2018a)", "manualFormatting" : "(C. Zhang et al., 2018)", "plainTextFormattedCitation" : "(Zhang et al., 2018a)", "previouslyFormattedCitation" : "(Zhang et al., 2018a)" }, "properties" : { "noteIndex" : 0 }, "schema" : "https://github.com/citation-style-language/schema/raw/master/csl-citation.json" }</w:instrText>
        </w:r>
      </w:ins>
      <w:del w:id="2146" w:author="Robin Matthews" w:date="2021-07-13T23:10:00Z">
        <w:r w:rsidR="00FF6231" w:rsidDel="00F00D60">
          <w:rPr>
            <w:rFonts w:cs="Times New Roman"/>
            <w:lang w:val="en-GB"/>
          </w:rPr>
          <w:delInstrText>ADDIN CSL_CITATION { "citationItems" : [ { "id" : "ITEM-1", "itemData" : { "DOI" : "10.1002/joc.5431", "author" : [ { "dropping-particle" : "", "family" : "Zhang", "given" : "Cungui", "non-dropping-particle" : "", "parse-names" : false, "suffix" : "" }, { "dropping-particle" : "", "family" : "Liu", "given" : "Fenggui", "non-dropping-particle" : "", "parse-names" : false, "suffix" : "" }, { "dropping-particle" : "", "family" : "Shen", "given" : "Yanjun", "non-dropping-particle" : "", "parse-names" : false, "suffix" : "" } ], "container-title" : "International Journal of Climatology", "id" : "ITEM-1", "issued" : { "date-parts" : [ [ "2018" ] ] }, "title" : "Attribution analysis of changing pan evaporation in the Qinghai-Tibetan Plateau, China: Pan Evaporation in the Qinghai-Tibetan Plateau", "translator" : [ { "dropping-particle" : "", "family" : "S2065", "given" : "", "non-dropping-particle" : "", "parse-names" : false, "suffix" : "" } ], "type" : "article-journal", "volume" : "38" }, "uris" : [ "http://www.mendeley.com/documents/?uuid=a3afa923-1ed8-435e-be2c-593ddd53f991" ] } ], "mendeley" : { "formattedCitation" : "(Zhang et al., 2018a)", "plainTextFormattedCitation" : "(Zhang et al., 2018a)", "previouslyFormattedCitation" : "(Zhang et al., 2018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147" w:author="Robin Matthews" w:date="2021-07-13T23:09:00Z">
        <w:r w:rsidR="00F00D60">
          <w:rPr>
            <w:rFonts w:cs="Times New Roman"/>
            <w:noProof/>
            <w:lang w:val="en-GB"/>
          </w:rPr>
          <w:t xml:space="preserve">C. </w:t>
        </w:r>
      </w:ins>
      <w:r w:rsidR="00A26296">
        <w:rPr>
          <w:rFonts w:cs="Times New Roman"/>
          <w:noProof/>
          <w:lang w:val="en-GB"/>
        </w:rPr>
        <w:t>Zhang et al., 2018</w:t>
      </w:r>
      <w:del w:id="2148" w:author="Robin Matthews" w:date="2021-07-13T23:10:00Z">
        <w:r w:rsidR="00A26296" w:rsidDel="00F00D60">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144"/>
      <w:r w:rsidR="00A26296">
        <w:rPr>
          <w:rStyle w:val="Marquedecommentaire"/>
        </w:rPr>
        <w:commentReference w:id="2144"/>
      </w:r>
      <w:r w:rsidRPr="00841A35">
        <w:rPr>
          <w:rFonts w:cs="Times New Roman"/>
          <w:lang w:val="en-GB"/>
        </w:rPr>
        <w:t xml:space="preserve">). Physical models also show an important regional diversity, with an increase in New Zealand (NZ; </w:t>
      </w:r>
      <w:bookmarkStart w:id="2149" w:name="_Hlk77110281"/>
      <w:commentRangeStart w:id="2150"/>
      <w:commentRangeStart w:id="2151"/>
      <w:r w:rsidRPr="00D424AA">
        <w:rPr>
          <w:rFonts w:cs="Times New Roman"/>
          <w:lang w:val="en-GB"/>
        </w:rPr>
        <w:fldChar w:fldCharType="begin" w:fldLock="1"/>
      </w:r>
      <w:r w:rsidR="00FF6231">
        <w:rPr>
          <w:rFonts w:cs="Times New Roman"/>
          <w:lang w:val="en-GB"/>
        </w:rPr>
        <w:instrText>ADDIN CSL_CITATION { "citationItems" : [ { "id" : "ITEM-1", "itemData" : { "DOI" : "10.2307/26169741", "author" : [ { "dropping-particle" : "", "family" : "Salinger", "given" : "M. J", "non-dropping-particle" : "", "parse-names" : false, "suffix" : "" }, { "dropping-particle" : "", "family" : "Porteous", "given" : "A. S.", "non-dropping-particle" : "", "parse-names" : false, "suffix" : "" } ], "container-title" : "Weather and Climate", "id" : "ITEM-1", "issue" : "1985", "issued" : { "date-parts" : [ [ "2014" ] ] }, "page" : "2-19", "title" : "New Zealand Climate: Patterns of Drought 1941/42 \u2013 2012/13", "translator" : [ { "dropping-particle" : "", "family" : "S681", "given" : "", "non-dropping-particle" : "", "parse-names" : false, "suffix" : "" } ], "type" : "article-journal", "volume" : "34" }, "uris" : [ "http://www.mendeley.com/documents/?uuid=8ca810c4-1f94-4ae0-94be-76d98a29d335" ] } ], "mendeley" : { "formattedCitation" : "(Salinger and Porteous, 2014)", "manualFormatting" : "Salinger, 2013)", "plainTextFormattedCitation" : "(Salinger and Porteous, 2014)", "previouslyFormattedCitation" : "(Salinger and Porteous,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alinger, 2013)</w:t>
      </w:r>
      <w:r w:rsidRPr="00D424AA">
        <w:rPr>
          <w:rFonts w:cs="Times New Roman"/>
          <w:lang w:val="en-GB"/>
        </w:rPr>
        <w:fldChar w:fldCharType="end"/>
      </w:r>
      <w:bookmarkEnd w:id="2149"/>
      <w:commentRangeEnd w:id="2150"/>
      <w:commentRangeEnd w:id="2151"/>
      <w:r w:rsidR="009C1DB2">
        <w:rPr>
          <w:rStyle w:val="Marquedecommentaire"/>
        </w:rPr>
        <w:commentReference w:id="2150"/>
      </w:r>
      <w:r w:rsidR="00A26296">
        <w:rPr>
          <w:rStyle w:val="Marquedecommentaire"/>
        </w:rPr>
        <w:commentReference w:id="2151"/>
      </w:r>
      <w:r w:rsidRPr="00841A35">
        <w:rPr>
          <w:rFonts w:cs="Times New Roman"/>
          <w:lang w:val="en-GB"/>
        </w:rPr>
        <w:t xml:space="preserve"> and the Mediterranean </w:t>
      </w:r>
      <w:r w:rsidRPr="00D424AA">
        <w:rPr>
          <w:rFonts w:cs="Times New Roman"/>
          <w:lang w:val="en-GB"/>
        </w:rPr>
        <w:t xml:space="preserve">(MED; </w:t>
      </w:r>
      <w:commentRangeStart w:id="2152"/>
      <w:r w:rsidRPr="00D424AA">
        <w:rPr>
          <w:rFonts w:cs="Times New Roman"/>
          <w:lang w:val="en-GB"/>
        </w:rPr>
        <w:fldChar w:fldCharType="begin" w:fldLock="1"/>
      </w:r>
      <w:r w:rsidR="00FF6231">
        <w:rPr>
          <w:rFonts w:cs="Times New Roman"/>
          <w:lang w:val="en-GB"/>
        </w:rPr>
        <w:instrText>ADDIN CSL_CITATION { "citationItems" : [ { "id" : "ITEM-1", "itemData" : { "DOI" : "10.1007/s00704-015-1490-2", "ISSN" : "0177-798X", "author" : [ { "dropping-particle" : "", "family" : "Piticar", "given" : "Adrian", "non-dropping-particle" : "", "parse-names" : false, "suffix" : "" }, { "dropping-particle" : "", "family" : "Mih\u0103il\u0103", "given" : "Dumitru", "non-dropping-particle" : "", "parse-names" : false, "suffix" : "" }, { "dropping-particle" : "", "family" : "Lazurca", "given" : "Liliana Gina", "non-dropping-particle" : "", "parse-names" : false, "suffix" : "" }, { "dropping-particle" : "", "family" : "Bistricean", "given" : "Petru\u0163-Ionel", "non-dropping-particle" : "", "parse-names" : false, "suffix" : "" }, { "dropping-particle" : "", "family" : "Pu\u0163untic\u0103", "given" : "Anatolie", "non-dropping-particle" : "", "parse-names" : false, "suffix" : "" }, { "dropping-particle" : "", "family" : "Briciu", "given" : "Andrei-Emil", "non-dropping-particle" : "", "parse-names" : false, "suffix" : "" } ], "container-title" : "Theoretical and Applied Climatology", "id" : "ITEM-1", "issue" : "3-4", "issued" : { "date-parts" : [ [ "2016", "5", "6" ] ] }, "page" : "1133-1144", "title" : "Spatiotemporal distribution of reference evapotranspiration in the Republic of Moldova", "translator" : [ { "dropping-particle" : "", "family" : "S2028", "given" : "", "non-dropping-particle" : "", "parse-names" : false, "suffix" : "" } ], "type" : "article-journal", "volume" : "124" }, "uris" : [ "http://www.mendeley.com/documents/?uuid=91636fb9-2a9e-454b-b450-53ea344f2b6c" ] }, { "id" : "ITEM-2", "itemData" : { "DOI" : "10.1080/02626667.2013.798659", "ISSN" : "0262-6667", "author" : [ { "dropping-particle" : "", "family" : "Gocic", "given" : "Milan", "non-dropping-particle" : "", "parse-names" : false, "suffix" : "" }, { "dropping-particle" : "", "family" : "Trajkovic", "given" : "Slavisa", "non-dropping-particle" : "", "parse-names" : false, "suffix" : "" } ], "container-title" : "Hydrological Sciences Journal", "id" : "ITEM-2", "issue" : "1", "issued" : { "date-parts" : [ [ "2014", "1" ] ] }, "page" : "165-180", "title" : "Analysis of trends in reference evapotranspiration data in a humid climate", "translator" : [ { "dropping-particle" : "", "family" : "S2027", "given" : "", "non-dropping-particle" : "", "parse-names" : false, "suffix" : "" } ], "type" : "article-journal", "volume" : "59" }, "uris" : [ "http://www.mendeley.com/documents/?uuid=2cc152c4-78d0-403f-9ba5-2c51e79f9537" ] }, { "id" : "ITEM-3", "itemData" : { "DOI" : "10.1016/j.jhydrol.2015.01.046", "abstract" : "\u00a9 2015 Elsevier B.V. We analyzed the spatio-temporal evolution of evaporation observations from Pich\u00e9 atmometers (1961-2011; 56 stations) and Pan evaporimeters (1984-2011; 21 stations) across Spain, and compared both measurements with evaporation estimates obtained by four physical models: i.e., Food and Agricultural Organization-56 Penman-Monteith, Food and Agricultural Organization-Pan, PenPan and Penman, based on climate data. In this study we observed a positive and statistically significant correlation between Pich\u00e9 and Pan evaporation measurements during the common period (1984-2011; 19 stations), mainly in summer. When evaporation observations and estimates were compared, we detected positive and statistically significant correlations with the four methods, except for winter. Among the four physical models, the FAO-Pan showed the best fitting to both Pich\u00e9 and Pan evaporation measurements; the PenPan model overestimated evaporation rates; and the FAO-Penman-Monteith and Penman methods underestimated evaporation observations. We also observed a better spatial agreement between Pan evaporation and estimates than that obtained by Pich\u00e9 measurements. Annual and seasonal trends of evaporation estimates show a statistically significant increase for 1961-2011, which do not agree with long-term Pich\u00e9 evaporation trends; e.g. a discontinuity was found around the 1980s. Radiative and aerodynamic driving factors suggest that this discontinuity, and the observed evaporation trends across Spain could be associated with the abrupt increase in air temperature observed during last few decades (i.e., global warming). Further investigations using available Pich\u00e9 evaporation observations for other regions are needed to better understand physical components influencing long-term trends of evaporation.", "author" : [ { "dropping-particle" : "", "family" : "Azorin-Molina", "given" : "C.", "non-dropping-particle" : "", "parse-names" : false, "suffix" : "" }, { "dropping-particle" : "", "family" : "Vicente-Serrano", "given" : "S.M.", "non-dropping-particle" : "", "parse-names" : false, "suffix" : "" }, { "dropping-particle" : "", "family" : "Sanchez-Lorenzo", "given" : "A.", "non-dropping-particle" : "", "parse-names" : false, "suffix" : "" }, { "dropping-particle" : "", "family" : "McVicar", "given" : "T.R.", "non-dropping-particle" : "", "parse-names" : false, "suffix" : "" }, { "dropping-particle" : "", "family" : "Mor\u00e1n-Tejeda", "given" : "E.", "non-dropping-particle" : "", "parse-names" : false, "suffix" : "" }, { "dropping-particle" : "", "family" : "Revuelto", "given" : "J.", "non-dropping-particle" : "", "parse-names" : false, "suffix" : "" }, { "dropping-particle" : "", "family" : "Kenawy", "given" : "A.", "non-dropping-particle" : "El", "parse-names" : false, "suffix" : "" }, { "dropping-particle" : "", "family" : "Mart\u00edn-Hern\u00e1ndez", "given" : "N.", "non-dropping-particle" : "", "parse-names" : false, "suffix" : "" }, { "dropping-particle" : "", "family" : "Tomas-Burguera", "given" : "M.", "non-dropping-particle" : "", "parse-names" : false, "suffix" : "" } ], "container-title" : "Journal of Hydrology", "id" : "ITEM-3", "issued" : { "date-parts" : [ [ "2015" ] ] }, "page" : "262-277", "title" : "Atmospheric evaporative demand observations, estimates and driving factors in Spain (1961-2011)", "translator" : [ { "dropping-particle" : "", "family" : "S1002", "given" : "", "non-dropping-particle" : "", "parse-names" : false, "suffix" : "" } ], "type" : "article-journal", "volume" : "523" }, "uris" : [ "http://www.mendeley.com/documents/?uuid=93572abc-9811-4788-8cc2-31812d40ba72" ] } ], "mendeley" : { "formattedCitation" : "(Gocic and Trajkovic, 2014; Azorin-Molina et al., 2015; Piticar et al., 2016)", "manualFormatting" : "Gocic and Trajkovic, 2014; Azorin-Molina et al., 2015; Piticar et al., 2016)", "plainTextFormattedCitation" : "(Gocic and Trajkovic, 2014; Azorin-Molina et al., 2015; Piticar et al., 2016)", "previouslyFormattedCitation" : "(Gocic and Trajkovic, 2014; Azorin-Molina et al., 2015; Piticar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ocic and Trajkovic, 2014; Azorin-Molina et al., 2015; Piticar et al., 2016)</w:t>
      </w:r>
      <w:r w:rsidRPr="00D424AA">
        <w:rPr>
          <w:rFonts w:cs="Times New Roman"/>
          <w:lang w:val="en-GB"/>
        </w:rPr>
        <w:fldChar w:fldCharType="end"/>
      </w:r>
      <w:commentRangeEnd w:id="2152"/>
      <w:r w:rsidR="00A26296">
        <w:rPr>
          <w:rStyle w:val="Marquedecommentaire"/>
        </w:rPr>
        <w:commentReference w:id="2152"/>
      </w:r>
      <w:r w:rsidRPr="00841A35">
        <w:rPr>
          <w:rFonts w:cs="Times New Roman"/>
          <w:lang w:val="en-GB"/>
        </w:rPr>
        <w:t xml:space="preserve">, a decrease in SAS </w:t>
      </w:r>
      <w:r w:rsidRPr="00D424AA">
        <w:rPr>
          <w:rFonts w:cs="Times New Roman"/>
          <w:lang w:val="en-GB"/>
        </w:rPr>
        <w:fldChar w:fldCharType="begin" w:fldLock="1"/>
      </w:r>
      <w:r w:rsidR="00FF6231">
        <w:rPr>
          <w:rFonts w:cs="Times New Roman"/>
          <w:lang w:val="en-GB"/>
        </w:rPr>
        <w:instrText>ADDIN CSL_CITATION { "citationItems" : [ { "id" : "ITEM-1", "itemData" : { "DOI" : "10.1002/met.1471", "ISSN" : "13504827", "author" : [ { "dropping-particle" : "", "family" : "Jhajharia", "given" : "D.", "non-dropping-particle" : "", "parse-names" : false, "suffix" : "" }, { "dropping-particle" : "", "family" : "Kumar", "given" : "R.", "non-dropping-particle" : "", "parse-names" : false, "suffix" : "" }, { "dropping-particle" : "", "family" : "Dabral", "given" : "P. P.", "non-dropping-particle" : "", "parse-names" : false, "suffix" : "" }, { "dropping-particle" : "", "family" : "Singh", "given" : "V. P.", "non-dropping-particle" : "", "parse-names" : false, "suffix" : "" }, { "dropping-particle" : "", "family" : "Choudhary", "given" : "R. R.", "non-dropping-particle" : "", "parse-names" : false, "suffix" : "" }, { "dropping-particle" : "", "family" : "Dinpashoh", "given" : "Y.", "non-dropping-particle" : "", "parse-names" : false, "suffix" : "" } ], "container-title" : "Meteorological Applications", "id" : "ITEM-1", "issue" : "3", "issued" : { "date-parts" : [ [ "2015", "7" ] ] }, "page" : "425-435", "title" : "Reference evapotranspiration under changing climate over\u00a0the\u00a0Thar\u00a0Desert\u00a0in\u00a0India", "translator" : [ { "dropping-particle" : "", "family" : "S2056", "given" : "", "non-dropping-particle" : "", "parse-names" : false, "suffix" : "" } ], "type" : "article-journal", "volume" : "22" }, "uris" : [ "http://www.mendeley.com/documents/?uuid=d77cb2b0-a7c4-4291-96fc-43b34fb0a4db" ] } ], "mendeley" : { "formattedCitation" : "(Jhajharia et al., 2015)", "plainTextFormattedCitation" : "(Jhajharia et al., 2015)", "previouslyFormattedCitation" : "(Jhajhari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Jhajharia et al., 2015)</w:t>
      </w:r>
      <w:r w:rsidRPr="00D424AA">
        <w:rPr>
          <w:rFonts w:cs="Times New Roman"/>
          <w:lang w:val="en-GB"/>
        </w:rPr>
        <w:fldChar w:fldCharType="end"/>
      </w:r>
      <w:r w:rsidRPr="00841A35">
        <w:rPr>
          <w:rFonts w:cs="Times New Roman"/>
          <w:lang w:val="en-GB"/>
        </w:rPr>
        <w:t>, an</w:t>
      </w:r>
      <w:r w:rsidRPr="00D424AA">
        <w:rPr>
          <w:rFonts w:cs="Times New Roman"/>
          <w:lang w:val="en-GB"/>
        </w:rPr>
        <w:t xml:space="preserve">d strong spatial variability in North America </w:t>
      </w:r>
      <w:r w:rsidRPr="00D424AA">
        <w:rPr>
          <w:rFonts w:cs="Times New Roman"/>
          <w:lang w:val="en-GB"/>
        </w:rPr>
        <w:fldChar w:fldCharType="begin" w:fldLock="1"/>
      </w:r>
      <w:r w:rsidR="00FF6231">
        <w:rPr>
          <w:rFonts w:cs="Times New Roman"/>
          <w:lang w:val="en-GB"/>
        </w:rPr>
        <w:instrText>ADDIN CSL_CITATION { "citationItems" : [ { "id" : "ITEM-1", "itemData" : { "DOI" : "10.1175/JAMC-D-14-0321.1", "ISSN" : "1558-8424", "abstract" : "Unlike the commonly used relative humidity, vapor pressure deficit (VPD) is an absolute measure of the difference between the water vapor content of the air and its saturation value and an accurate metric of the ability of the atmosphere to extract moisture from the land surface. VPD has been shown to be closely related to variability in burned forest areas in the western United States. Here, the climatology, variability, and trends in VPD across the United States are presented. VPD reaches its climatological maximum in summer in the interior southwest United States because of both high temperatures and low vapor pressure under the influence of the northerly, subsiding eastern flank of the Pacific subtropical anticyclone. Maxima of variance of VPD are identified in the Southwest and southern plains in spring and summer and are to a large extent driven by temperature variance, but vapor pressure variance is also important in the Southwest. La Ni\u00f1a\u2013induced circulation anomalies cause subsiding, northerly flow that drives down actual vapor pressure and increases saturation vapor pressure from fall through spring. High spring and summer VPDs can also be caused by reduced precipitation in preceding months, as measured by Bowen ratio anomalies. Case studies of 2002 (the Rodeo\u2013Chediski and Hayman fires, which occurred in Arizona and Colorado, respectively) and 2007 (the Murphy Complex fire, which occurred in Idaho and Nevada) show very high VPDs caused by antecedent surface drying and subsidence warming and drying of the atmosphere. VPD has increased in the southwest United States since 1961, driven by warming and a drop in actual vapor pressure, but has decreased in the northern plains and Midwest, driven by an increase in actual vapor pressure.", "author" : [ { "dropping-particle" : "", "family" : "Seager", "given" : "Richard", "non-dropping-particle" : "", "parse-names" : false, "suffix" : "" }, { "dropping-particle" : "", "family" : "Hooks", "given" : "Allison", "non-dropping-particle" : "", "parse-names" : false, "suffix" : "" }, { "dropping-particle" : "", "family" : "Williams", "given" : "A Park", "non-dropping-particle" : "", "parse-names" : false, "suffix" : "" }, { "dropping-particle" : "", "family" : "Cook", "given" : "Benjamin", "non-dropping-particle" : "", "parse-names" : false, "suffix" : "" }, { "dropping-particle" : "", "family" : "Nakamura", "given" : "Jennifer", "non-dropping-particle" : "", "parse-names" : false, "suffix" : "" }, { "dropping-particle" : "", "family" : "Henderson", "given" : "Naomi", "non-dropping-particle" : "", "parse-names" : false, "suffix" : "" } ], "container-title" : "Journal of Applied Meteorology and Climatology", "id" : "ITEM-1", "issue" : "6", "issued" : { "date-parts" : [ [ "2015", "6" ] ] }, "note" : "Export Date: 16 October 2019", "page" : "1121-1141", "title" : "Climatology, Variability, and Trends in the U.S. Vapor Pressure Deficit, an Important Fire-Related Meteorological Quantity", "translator" : [ { "dropping-particle" : "", "family" : "S2031", "given" : "", "non-dropping-particle" : "", "parse-names" : false, "suffix" : "" } ], "type" : "article-journal", "volume" : "54" }, "uris" : [ "http://www.mendeley.com/documents/?uuid=06c82ed5-6f6c-4277-8bfd-8549b7a0ce68" ] } ], "mendeley" : { "formattedCitation" : "(Seager et al., 2015b)", "plainTextFormattedCitation" : "(Seager et al., 2015b)", "previouslyFormattedCitation" : "(Seager et al., 2015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ager et al., 2015b)</w:t>
      </w:r>
      <w:r w:rsidRPr="00D424AA">
        <w:rPr>
          <w:rFonts w:cs="Times New Roman"/>
          <w:lang w:val="en-GB"/>
        </w:rPr>
        <w:fldChar w:fldCharType="end"/>
      </w:r>
      <w:r w:rsidRPr="00841A35">
        <w:rPr>
          <w:rFonts w:cs="Times New Roman"/>
          <w:lang w:val="en-GB"/>
        </w:rPr>
        <w:t xml:space="preserve">. This variability is driven by the role of other meteorological variables affecting AED. Changes in solar radiation as a consequence of solar dimming and brightening may affect trends </w:t>
      </w:r>
      <w:commentRangeStart w:id="2153"/>
      <w:r w:rsidRPr="00D424AA">
        <w:rPr>
          <w:rFonts w:cs="Times New Roman"/>
          <w:lang w:val="en-GB"/>
        </w:rPr>
        <w:fldChar w:fldCharType="begin" w:fldLock="1"/>
      </w:r>
      <w:ins w:id="2154" w:author="Robin Matthews" w:date="2021-07-13T23:12:00Z">
        <w:r w:rsidR="009C1DB2">
          <w:rPr>
            <w:rFonts w:cs="Times New Roman"/>
            <w:lang w:val="en-GB"/>
          </w:rPr>
          <w:instrText>ADDIN CSL_CITATION { "citationItems" : [ { "id" : "ITEM-1", "itemData" : { "DOI" : "10.1002/2015JD023321", "ISSN" : "2169-897X", "author" : [ { "dropping-particle" : "", "family" : "Sanchez\u2010Lorenzo", "given" : "A.", "non-dropping-particle" : "", "parse-names" : false, "suffix" : "" }, { "dropping-particle" : "", "family" : "Wild", "given" : "M", "non-dropping-particle" : "", "parse-names" : false, "suffix" : "" }, { "dropping-particle" : "", "family" : "Brunetti", "given" : "M", "non-dropping-particle" : "", "parse-names" : false, "suffix" : "" }, { "dropping-particle" : "", "family" : "Guijarro", "given" : "J A", "non-dropping-particle" : "", "parse-names" : false, "suffix" : "" }, { "dropping-particle" : "", "family" : "Hakuba", "given" : "M Z", "non-dropping-particle" : "", "parse-names" : false, "suffix" : "" }, { "dropping-particle" : "", "family" : "Calb\u00f3", "given" : "J", "non-dropping-particle" : "", "parse-names" : false, "suffix" : "" }, { "dropping-particle" : "", "family" : "Mystakidis", "given" : "S", "non-dropping-particle" : "", "parse-names" : false, "suffix" : "" }, { "dropping-particle" : "", "family" : "Bartok", "given" : "B", "non-dropping-particle" : "", "parse-names" : false, "suffix" : "" } ], "container-title" : "Journal of Geophysical Research: Atmospheres", "id" : "ITEM-1", "issue" : "18", "issued" : { "date-parts" : [ [ "2015", "9", "27" ] ] }, "note" : "Cited By :54\n\nExport Date: 14 September 2020", "page" : "9555-9569", "title" : "Reassessment and update of long\u2010term trends in downward surface shortwave radiation over Europe (1939\u20132012)", "translator" : [ { "dropping-particle" : "", "family" : "S2913", "given" : "", "non-dropping-particle" : "", "parse-names" : false, "suffix" : "" } ], "type" : "article-journal", "volume" : "120" }, "uris" : [ "http://www.mendeley.com/documents/?uuid=98bf2608-2b4f-4e85-8b7a-86138d2e69c3" ] }, { "id" : "ITEM-2", "itemData" : { "DOI" : "10.1016/j.atmosenv.2011.11.008", "author" : [ { "dropping-particle" : "", "family" : "Kambezidis", "given" : "H D", "non-dropping-particle" : "", "parse-names" : false, "suffix" : "" }, { "dropping-particle" : "", "family" : "Kaskaoutis", "given" : "D G", "non-dropping-particle" : "", "parse-names" : false, "suffix" : "" }, { "dropping-particle" : "", "family" : "Kharol", "given" : "S K", "non-dropping-particle" : "", "parse-names" : false, "suffix" : "" }, { "dropping-particle" : "", "family" : "Moorthy", "given" : "K K", "non-dropping-particle" : "", "parse-names" : false, "suffix" : "" }, { "dropping-particle" : "", "family" : "Satheesh", "given" : "S K", "non-dropping-particle" : "", "parse-names" : false, "suffix" : "" }, { "dropping-particle" : "", "family" : "Kalapureddy", "given" : "M C R", "non-dropping-particle" : "", "parse-names" : false, "suffix" : "" }, { "dropping-particle" : "", "family" : "Badarinath", "given" : "K V S", "non-dropping-particle" : "", "parse-names" : false, "suffix" : "" }, { "dropping-particle" : "", "family" : "Sharma", "given" : "A R", "non-dropping-particle" : "", "parse-names" : false, "suffix" : "" }, { "dropping-particle" : "", "family" : "Wild", "given" : "M", "non-dropping-particle" : "", "parse-names" : false, "suffix" : "" } ], "container-title" : "Atmospheric Environment", "id" : "ITEM-2", "issued" : { "date-parts" : [ [ "2012" ] ] }, "note" : "Cited By :41\n\nExport Date: 14 September 2020", "page" : "360-372", "title" : "Multi-decadal variation of the net downward shortwave radiation over south Asia: The solar dimming effect", "translator" : [ { "dropping-particle" : "", "family" : "S2914", "given" : "", "non-dropping-particle" : "", "parse-names" : false, "suffix" : "" } ], "type" : "article-journal", "volume" : "50" }, "uris" : [ "http://www.mendeley.com/documents/?uuid=de47d261-33a3-48e5-bfcb-50e338885e9d" ] }, { "id" : "ITEM-3", "itemData" : { "DOI" : "10.5194/angeo-32-41-2014", "author" : [ { "dropping-particle" : "", "family" : "Wang", "given" : "Y W", "non-dropping-particle" : "", "parse-names" : false, "suffix" : "" }, { "dropping-particle" : "", "family" : "Yang", "given" : "Y H", "non-dropping-particle" : "", "parse-names" : false, "suffix" : "" } ], "container-title" : "Annales Geophysicae", "id" : "ITEM-3", "issue" : "1", "issued" : { "date-parts" : [ [ "2014" ] ] }, "note" : "Cited By :38\n\nExport Date: 14 September 2020", "page" : "41-55", "title" : "China's dimming and brightening: Evidence, causes and hydrological implications", "translator" : [ { "dropping-particle" : "", "family" : "S2911", "given" : "", "non-dropping-particle" : "", "parse-names" : false, "suffix" : "" } ], "type" : "article-journal", "volume" : "32" }, "uris" : [ "http://www.mendeley.com/documents/?uuid=8fc89bb6-ea19-4d19-a8b1-3671e9bdcf27" ] } ], "mendeley" : { "formattedCitation" : "(Kambezidis et al., 2012; Wang and Yang, 2014; Sanchez\u2010Lorenzo et al., 2015)", "manualFormatting" : "(Kambezidis et al., 2012; Wang and Yang, 2014; Sanchez-Lorenzo et al., 2015", "plainTextFormattedCitation" : "(Kambezidis et al., 2012; Wang and Yang, 2014; Sanchez\u2010Lorenzo et al., 2015)", "previouslyFormattedCitation" : "(Kambezidis et al., 2012; Wang and Yang, 2014; Sanchez\u2010Lorenzo et al., 2015)" }, "properties" : { "noteIndex" : 0 }, "schema" : "https://github.com/citation-style-language/schema/raw/master/csl-citation.json" }</w:instrText>
        </w:r>
      </w:ins>
      <w:del w:id="2155" w:author="Robin Matthews" w:date="2021-07-13T23:12:00Z">
        <w:r w:rsidR="00AB36D4" w:rsidDel="009C1DB2">
          <w:rPr>
            <w:rFonts w:cs="Times New Roman"/>
            <w:lang w:val="en-GB"/>
          </w:rPr>
          <w:delInstrText>ADDIN CSL_CITATION { "citationItems" : [ { "id" : "ITEM-1", "itemData" : { "DOI" : "10.1002/2015JD023321", "ISSN" : "2169-897X", "author" : [ { "dropping-particle" : "", "family" : "Sanchez\u2010Lorenzo", "given" : "A.", "non-dropping-particle" : "", "parse-names" : false, "suffix" : "" }, { "dropping-particle" : "", "family" : "Wild", "given" : "M", "non-dropping-particle" : "", "parse-names" : false, "suffix" : "" }, { "dropping-particle" : "", "family" : "Brunetti", "given" : "M", "non-dropping-particle" : "", "parse-names" : false, "suffix" : "" }, { "dropping-particle" : "", "family" : "Guijarro", "given" : "J A", "non-dropping-particle" : "", "parse-names" : false, "suffix" : "" }, { "dropping-particle" : "", "family" : "Hakuba", "given" : "M Z", "non-dropping-particle" : "", "parse-names" : false, "suffix" : "" }, { "dropping-particle" : "", "family" : "Calb\u00f3", "given" : "J", "non-dropping-particle" : "", "parse-names" : false, "suffix" : "" }, { "dropping-particle" : "", "family" : "Mystakidis", "given" : "S", "non-dropping-particle" : "", "parse-names" : false, "suffix" : "" }, { "dropping-particle" : "", "family" : "Bartok", "given" : "B", "non-dropping-particle" : "", "parse-names" : false, "suffix" : "" } ], "container-title" : "Journal of Geophysical Research: Atmospheres", "id" : "ITEM-1", "issue" : "18", "issued" : { "date-parts" : [ [ "2015", "9", "27" ] ] }, "note" : "Cited By :54\n\nExport Date: 14 September 2020", "page" : "9555-9569", "title" : "Reassessment and update of long\u2010term trends in downward surface shortwave radiation over Europe (1939\u20132012)", "translator" : [ { "dropping-particle" : "", "family" : "S2913", "given" : "", "non-dropping-particle" : "", "parse-names" : false, "suffix" : "" } ], "type" : "article-journal", "volume" : "120" }, "uris" : [ "http://www.mendeley.com/documents/?uuid=98bf2608-2b4f-4e85-8b7a-86138d2e69c3" ] }, { "id" : "ITEM-2", "itemData" : { "DOI" : "10.1016/j.atmosenv.2011.11.008", "author" : [ { "dropping-particle" : "", "family" : "Kambezidis", "given" : "H D", "non-dropping-particle" : "", "parse-names" : false, "suffix" : "" }, { "dropping-particle" : "", "family" : "Kaskaoutis", "given" : "D G", "non-dropping-particle" : "", "parse-names" : false, "suffix" : "" }, { "dropping-particle" : "", "family" : "Kharol", "given" : "S K", "non-dropping-particle" : "", "parse-names" : false, "suffix" : "" }, { "dropping-particle" : "", "family" : "Moorthy", "given" : "K K", "non-dropping-particle" : "", "parse-names" : false, "suffix" : "" }, { "dropping-particle" : "", "family" : "Satheesh", "given" : "S K", "non-dropping-particle" : "", "parse-names" : false, "suffix" : "" }, { "dropping-particle" : "", "family" : "Kalapureddy", "given" : "M C R", "non-dropping-particle" : "", "parse-names" : false, "suffix" : "" }, { "dropping-particle" : "", "family" : "Badarinath", "given" : "K V S", "non-dropping-particle" : "", "parse-names" : false, "suffix" : "" }, { "dropping-particle" : "", "family" : "Sharma", "given" : "A R", "non-dropping-particle" : "", "parse-names" : false, "suffix" : "" }, { "dropping-particle" : "", "family" : "Wild", "given" : "M", "non-dropping-particle" : "", "parse-names" : false, "suffix" : "" } ], "container-title" : "Atmospheric Environment", "id" : "ITEM-2", "issued" : { "date-parts" : [ [ "2012" ] ] }, "note" : "Cited By :41\n\nExport Date: 14 September 2020", "page" : "360-372", "title" : "Multi-decadal variation of the net downward shortwave radiation over south Asia: The solar dimming effect", "translator" : [ { "dropping-particle" : "", "family" : "S2914", "given" : "", "non-dropping-particle" : "", "parse-names" : false, "suffix" : "" } ], "type" : "article-journal", "volume" : "50" }, "uris" : [ "http://www.mendeley.com/documents/?uuid=de47d261-33a3-48e5-bfcb-50e338885e9d" ] }, { "id" : "ITEM-3", "itemData" : { "DOI" : "10.5194/angeo-32-41-2014", "author" : [ { "dropping-particle" : "", "family" : "Wang", "given" : "Y W", "non-dropping-particle" : "", "parse-names" : false, "suffix" : "" }, { "dropping-particle" : "", "family" : "Yang", "given" : "Y H", "non-dropping-particle" : "", "parse-names" : false, "suffix" : "" } ], "container-title" : "Annales Geophysicae", "id" : "ITEM-3", "issue" : "1", "issued" : { "date-parts" : [ [ "2014" ] ] }, "note" : "Cited By :38\n\nExport Date: 14 September 2020", "page" : "41-55", "title" : "China's dimming and brightening: Evidence, causes and hydrological implications", "translator" : [ { "dropping-particle" : "", "family" : "S2911", "given" : "", "non-dropping-particle" : "", "parse-names" : false, "suffix" : "" } ], "type" : "article-journal", "volume" : "32" }, "uris" : [ "http://www.mendeley.com/documents/?uuid=8fc89bb6-ea19-4d19-a8b1-3671e9bdcf27" ] } ], "mendeley" : { "formattedCitation" : "(Kambezidis et al., 2012; Wang and Yang, 2014; Sanchez\u2010Lorenzo et al., 2015)", "manualFormatting" : "(Kambezidis et al., 2012; Sanchez-Lorenzo et al., 2015; Wang and Yang, 2014; Chapter 7, Section 7.2.2.2)", "plainTextFormattedCitation" : "(Kambezidis et al., 2012; Wang and Yang, 2014; Sanchez\u2010Lorenzo et al., 2015)", "previouslyFormattedCitation" : "(Kambezidis et al., 2012; Wang and Yang, 2014; Sanchez\u2010Lorenzo et al., 2015)"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rPr>
        <w:t>(</w:t>
      </w:r>
      <w:del w:id="2156" w:author="Robin Matthews" w:date="2021-07-13T23:12:00Z">
        <w:r w:rsidR="00A26296" w:rsidDel="009C1DB2">
          <w:rPr>
            <w:rFonts w:cs="Times New Roman"/>
            <w:noProof/>
          </w:rPr>
          <w:delText>Kambezidis</w:delText>
        </w:r>
      </w:del>
      <w:ins w:id="2157" w:author="Robin Matthews" w:date="2021-07-13T23:12:00Z">
        <w:r w:rsidR="009C1DB2">
          <w:rPr>
            <w:noProof/>
          </w:rPr>
          <w:t>Kambezidis et al., 2012; Wang and Yang, 2014; Sanchez-Lorenzo et al., 2015</w:t>
        </w:r>
      </w:ins>
      <w:del w:id="2158" w:author="Robin Matthews" w:date="2021-07-13T23:12:00Z">
        <w:r w:rsidR="00A26296" w:rsidDel="009C1DB2">
          <w:rPr>
            <w:rFonts w:cs="Times New Roman"/>
            <w:noProof/>
          </w:rPr>
          <w:delText xml:space="preserve"> et al., 2012; Sanchez-Lorenzo et al., 2015; Wang and Yang, 2014; Chapter 7, Section 7.2.2.2)</w:delText>
        </w:r>
      </w:del>
      <w:r w:rsidRPr="00D424AA">
        <w:rPr>
          <w:rFonts w:cs="Times New Roman"/>
          <w:lang w:val="en-GB"/>
        </w:rPr>
        <w:fldChar w:fldCharType="end"/>
      </w:r>
      <w:commentRangeEnd w:id="2153"/>
      <w:r w:rsidR="00A26296">
        <w:rPr>
          <w:rStyle w:val="Marquedecommentaire"/>
        </w:rPr>
        <w:commentReference w:id="2153"/>
      </w:r>
      <w:ins w:id="2159" w:author="Robin Matthews" w:date="2021-07-13T23:12:00Z">
        <w:r w:rsidR="009C1DB2">
          <w:rPr>
            <w:rFonts w:cs="Times New Roman"/>
            <w:noProof/>
          </w:rPr>
          <w:t>; Chapter 7, Section 7.2.2.2)</w:t>
        </w:r>
      </w:ins>
      <w:r w:rsidRPr="008A3B40">
        <w:rPr>
          <w:rFonts w:cs="Times New Roman"/>
        </w:rPr>
        <w:t xml:space="preserve">. </w:t>
      </w:r>
      <w:r w:rsidRPr="00D424AA">
        <w:rPr>
          <w:rFonts w:cs="Times New Roman"/>
          <w:lang w:val="en-GB"/>
        </w:rPr>
        <w:t xml:space="preserve">Wind speed is also relevant </w:t>
      </w:r>
      <w:commentRangeStart w:id="2160"/>
      <w:r w:rsidRPr="00D424AA">
        <w:rPr>
          <w:rFonts w:cs="Times New Roman"/>
          <w:lang w:val="en-GB"/>
        </w:rPr>
        <w:fldChar w:fldCharType="begin" w:fldLock="1"/>
      </w:r>
      <w:ins w:id="2161" w:author="Robin Matthews" w:date="2021-07-13T23:13:00Z">
        <w:r w:rsidR="009C1DB2">
          <w:rPr>
            <w:rFonts w:cs="Times New Roman"/>
            <w:lang w:val="en-GB"/>
          </w:rPr>
          <w:instrText>ADDIN CSL_CITATION { "citationItems" : [ { "id" : "ITEM-1", "itemData" : { "DOI" : "10.1016/j.jhydrol.2011.10.024", "abstract" : "In a globally warming climate, observed rates of atmospheric evaporative demand have declined over recent decades. Several recent studies have shown that declining rates of evaporative demand are primarily governed by trends in the aerodynamic component (primarily being the combination of the effects of wind speed (u) and atmospheric humidity) and secondarily by changes in the radiative component. A number of these studies also show that declining rates of observed near-surface u (termed 'stilling') is the primary factor contributing to declining rates of evaporative demand. One objective of this paper was to review and synthesise the literature to assess whether stilling is a globally widespread phenomenon. We analysed 148 studies reporting terrestrial u trends from across the globe (with uneven and incomplete spatial distribution and differing periods of measurement) and found that the average trend was -0.014ms-1a-1for studies with more than 30 sites observing data for more than 30years, which confirmed that stilling was widespread. Assuming a linear trend this constitutes a -0.7ms-1change in u over 50years. A second objective was to confirm the declining rates of evaporative demand by reviewing papers reporting trends in measured pan evaporation (Epan) and estimated crop reference evapotranspiration (ETo); average trends were -3.19mma-2(n=55) and -1.31mma-2(n=26), respectively. A third objective was to assess the contribution to evaporative demand trends that the four primary meteorological variables (being u; atmospheric humidity; radiation; and air temperature) made. The results from 36 studies highlighted the importance of u trends. We also quantified the sensitivity of rates of evaporative demand to changes in u and how the relative contributions of the aerodynamic and radiative components change seasonally over the globe. Our review: (i) shows that terrestrial stilling is widespread across the globe; (ii) confirms declining rates of evaporative demand; and (iii) highlights the contribution u has made to these declining evaporative rates. Hence we advocate that assessing evaporative demand trends requires consideration of all four primary meteorological variables (being u, atmospheric humidity, radiation and air temperature). This is particularly relevant for long-term water resource assessment because changes in u exert greater influence on energy-limited water-yielding catchments than water-limited ones. \u00a9 2011.", "author" : [ { "dropping-particle" : "", "family" : "McVicar", "given" : "T.R.", "non-dropping-particle" : "", "parse-names" : false, "suffix" : "" }, { "dropping-particle" : "", "family" : "Roderick", "given" : "M.L.", "non-dropping-particle" : "", "parse-names" : false, "suffix" : "" }, { "dropping-particle" : "", "family" : "Donohue", "given" : "R.J.", "non-dropping-particle" : "", "parse-names" : false, "suffix" : "" }, { "dropping-particle" : "", "family" : "Li", "given" : "L.T.", "non-dropping-particle" : "", "parse-names" : false, "suffix" : "" }, { "dropping-particle" : "", "family" : "Niel", "given" : "T.G.", "non-dropping-particle" : "Van", "parse-names" : false, "suffix" : "" }, { "dropping-particle" : "", "family" : "Thomas", "given" : "A.", "non-dropping-particle" : "", "parse-names" : false, "suffix" : "" }, { "dropping-particle" : "", "family" : "Grieser", "given" : "J.", "non-dropping-particle" : "", "parse-names" : false, "suffix" : "" }, { "dropping-particle" : "", "family" : "Jhajharia", "given" : "D.", "non-dropping-particle" : "", "parse-names" : false, "suffix" : "" }, { "dropping-particle" : "", "family" : "Himri", "given" : "Y.", "non-dropping-particle" : "", "parse-names" : false, "suffix" : "" }, { "dropping-particle" : "", "family" : "Mahowald", "given" : "N.M.", "non-dropping-particle" : "", "parse-names" : false, "suffix" : "" }, { "dropping-particle" : "", "family" : "Mescherskaya", "given" : "A.V.", "non-dropping-particle" : "", "parse-names" : false, "suffix" : "" }, { "dropping-particle" : "", "family" : "Kruger", "given" : "A.C.", "non-dropping-particle" : "", "parse-names" : false, "suffix" : "" }, { "dropping-particle" : "", "family" : "Rehman", "given" : "S.", "non-dropping-particle" : "", "parse-names" : false, "suffix" : "" }, { "dropping-particle" : "", "family" : "Dinpashoh", "given" : "Y.", "non-dropping-particle" : "", "parse-names" : false, "suffix" : "" } ], "container-title" : "Journal of Hydrology", "id" : "ITEM-1", "issued" : { "date-parts" : [ [ "2012" ] ] }, "page" : "182-205", "title" : "Global review and synthesis of trends in observed terrestrial near-surface wind speeds: Implications for evaporation", "translator" : [ { "dropping-particle" : "", "family" : "S1785", "given" : "", "non-dropping-particle" : "", "parse-names" : false, "suffix" : "" } ], "type" : "article-journal", "volume" : "416-417" }, "uris" : [ "http://www.mendeley.com/documents/?uuid=a7758b92-a0a7-4110-831a-d120d4d4ec54" ] } ], "mendeley" : { "formattedCitation" : "(McVicar et al., 2012a)", "manualFormatting" : "(McVicar et al., 2012b)", "plainTextFormattedCitation" : "(McVicar et al., 2012a)", "previouslyFormattedCitation" : "(McVicar et al., 2012a)" }, "properties" : { "noteIndex" : 0 }, "schema" : "https://github.com/citation-style-language/schema/raw/master/csl-citation.json" }</w:instrText>
        </w:r>
      </w:ins>
      <w:del w:id="2162" w:author="Robin Matthews" w:date="2021-07-13T23:13:00Z">
        <w:r w:rsidR="00FF6231" w:rsidDel="009C1DB2">
          <w:rPr>
            <w:rFonts w:cs="Times New Roman"/>
            <w:lang w:val="en-GB"/>
          </w:rPr>
          <w:delInstrText>ADDIN CSL_CITATION { "citationItems" : [ { "id" : "ITEM-1", "itemData" : { "DOI" : "10.1016/j.jhydrol.2011.10.024", "abstract" : "In a globally warming climate, observed rates of atmospheric evaporative demand have declined over recent decades. Several recent studies have shown that declining rates of evaporative demand are primarily governed by trends in the aerodynamic component (primarily being the combination of the effects of wind speed (u) and atmospheric humidity) and secondarily by changes in the radiative component. A number of these studies also show that declining rates of observed near-surface u (termed 'stilling') is the primary factor contributing to declining rates of evaporative demand. One objective of this paper was to review and synthesise the literature to assess whether stilling is a globally widespread phenomenon. We analysed 148 studies reporting terrestrial u trends from across the globe (with uneven and incomplete spatial distribution and differing periods of measurement) and found that the average trend was -0.014ms-1a-1for studies with more than 30 sites observing data for more than 30years, which confirmed that stilling was widespread. Assuming a linear trend this constitutes a -0.7ms-1change in u over 50years. A second objective was to confirm the declining rates of evaporative demand by reviewing papers reporting trends in measured pan evaporation (Epan) and estimated crop reference evapotranspiration (ETo); average trends were -3.19mma-2(n=55) and -1.31mma-2(n=26), respectively. A third objective was to assess the contribution to evaporative demand trends that the four primary meteorological variables (being u; atmospheric humidity; radiation; and air temperature) made. The results from 36 studies highlighted the importance of u trends. We also quantified the sensitivity of rates of evaporative demand to changes in u and how the relative contributions of the aerodynamic and radiative components change seasonally over the globe. Our review: (i) shows that terrestrial stilling is widespread across the globe; (ii) confirms declining rates of evaporative demand; and (iii) highlights the contribution u has made to these declining evaporative rates. Hence we advocate that assessing evaporative demand trends requires consideration of all four primary meteorological variables (being u, atmospheric humidity, radiation and air temperature). This is particularly relevant for long-term water resource assessment because changes in u exert greater influence on energy-limited water-yielding catchments than water-limited ones. \u00a9 2011.", "author" : [ { "dropping-particle" : "", "family" : "McVicar", "given" : "T.R.", "non-dropping-particle" : "", "parse-names" : false, "suffix" : "" }, { "dropping-particle" : "", "family" : "Roderick", "given" : "M.L.", "non-dropping-particle" : "", "parse-names" : false, "suffix" : "" }, { "dropping-particle" : "", "family" : "Donohue", "given" : "R.J.", "non-dropping-particle" : "", "parse-names" : false, "suffix" : "" }, { "dropping-particle" : "", "family" : "Li", "given" : "L.T.", "non-dropping-particle" : "", "parse-names" : false, "suffix" : "" }, { "dropping-particle" : "", "family" : "Niel", "given" : "T.G.", "non-dropping-particle" : "Van", "parse-names" : false, "suffix" : "" }, { "dropping-particle" : "", "family" : "Thomas", "given" : "A.", "non-dropping-particle" : "", "parse-names" : false, "suffix" : "" }, { "dropping-particle" : "", "family" : "Grieser", "given" : "J.", "non-dropping-particle" : "", "parse-names" : false, "suffix" : "" }, { "dropping-particle" : "", "family" : "Jhajharia", "given" : "D.", "non-dropping-particle" : "", "parse-names" : false, "suffix" : "" }, { "dropping-particle" : "", "family" : "Himri", "given" : "Y.", "non-dropping-particle" : "", "parse-names" : false, "suffix" : "" }, { "dropping-particle" : "", "family" : "Mahowald", "given" : "N.M.", "non-dropping-particle" : "", "parse-names" : false, "suffix" : "" }, { "dropping-particle" : "", "family" : "Mescherskaya", "given" : "A.V.", "non-dropping-particle" : "", "parse-names" : false, "suffix" : "" }, { "dropping-particle" : "", "family" : "Kruger", "given" : "A.C.", "non-dropping-particle" : "", "parse-names" : false, "suffix" : "" }, { "dropping-particle" : "", "family" : "Rehman", "given" : "S.", "non-dropping-particle" : "", "parse-names" : false, "suffix" : "" }, { "dropping-particle" : "", "family" : "Dinpashoh", "given" : "Y.", "non-dropping-particle" : "", "parse-names" : false, "suffix" : "" } ], "container-title" : "Journal of Hydrology", "id" : "ITEM-1", "issued" : { "date-parts" : [ [ "2012" ] ] }, "page" : "182-205", "title" : "Global review and synthesis of trends in observed terrestrial near-surface wind speeds: Implications for evaporation", "translator" : [ { "dropping-particle" : "", "family" : "S1785", "given" : "", "non-dropping-particle" : "", "parse-names" : false, "suffix" : "" } ], "type" : "article-journal", "volume" : "416-417" }, "uris" : [ "http://www.mendeley.com/documents/?uuid=a7758b92-a0a7-4110-831a-d120d4d4ec54" ] } ], "mendeley" : { "formattedCitation" : "(McVicar et al., 2012a)", "plainTextFormattedCitation" : "(McVicar et al., 2012a)", "previouslyFormattedCitation" : "(McVicar et al., 2012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McVicar et al., 2012</w:t>
      </w:r>
      <w:ins w:id="2163" w:author="Robin Matthews" w:date="2021-07-13T23:13:00Z">
        <w:r w:rsidR="009C1DB2">
          <w:rPr>
            <w:rFonts w:cs="Times New Roman"/>
            <w:noProof/>
            <w:lang w:val="en-GB"/>
          </w:rPr>
          <w:t>b</w:t>
        </w:r>
      </w:ins>
      <w:del w:id="2164" w:author="Robin Matthews" w:date="2021-07-13T23:12:00Z">
        <w:r w:rsidR="00A26296" w:rsidDel="009C1DB2">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160"/>
      <w:r w:rsidR="00A26296">
        <w:rPr>
          <w:rStyle w:val="Marquedecommentaire"/>
        </w:rPr>
        <w:commentReference w:id="2160"/>
      </w:r>
      <w:r w:rsidRPr="00841A35">
        <w:rPr>
          <w:rFonts w:cs="Times New Roman"/>
          <w:lang w:val="en-GB"/>
        </w:rPr>
        <w:t xml:space="preserve">, and studies suggest a reduction of the wind speed in some regions </w:t>
      </w:r>
      <w:commentRangeStart w:id="2165"/>
      <w:r w:rsidRPr="00D424AA">
        <w:rPr>
          <w:rFonts w:cs="Times New Roman"/>
          <w:lang w:val="en-GB"/>
        </w:rPr>
        <w:fldChar w:fldCharType="begin" w:fldLock="1"/>
      </w:r>
      <w:ins w:id="2166" w:author="Robin Matthews" w:date="2021-07-13T23:13:00Z">
        <w:r w:rsidR="009C1DB2">
          <w:rPr>
            <w:rFonts w:cs="Times New Roman"/>
            <w:lang w:val="en-GB"/>
          </w:rPr>
          <w:instrText>ADDIN CSL_CITATION { "citationItems" : [ { "id" : "ITEM-1", "itemData" : { "DOI" : "10.1175/JCLI-D-18-0691.1", "ISSN" : "0894-8755", "abstract" : "AbstractDuring 1973?2014, a reduction trend in the observed surface wind speed (10 m) in the Northern Hemisphere lands has been widely reported; this reduction is referred to as ?global stilling.? The primary determining factors of global stilling include atmospheric circulation, turbulent friction, and surface friction when ignoring the vertical influencing factors. Most of the existing studies on the attribution of global stilling do not take changing surface friction into account. In addition, there are other changes in the climate system, such as aerosol loading, which could have an impact on atmospheric circulation, but are not included in the majority of current models either. Here, we developed a novel approach based on modeled winds calculated from sea level pressure observations and applied the method to approximately 4000 weather stations in the Northern Hemisphere lands from 1973 to 2014 to attribute the stilling in the three factors. In our methods, we neglected the vertical influencing factors on surface wind speed but took the aerosols? changes on atmospheric circulation and gradual urbanization effect on surface wind speed into account. We found that atmospheric circulation has dictated the monthly variation in surface wind speed during the past four decades. However, the increased surface friction dominates the long-term declining trend of wind stilling. Our studies had uncertainties while neglecting the influence of vertical factors on surface wind stilling, despite most of the existing studies showing their effect was minor compared to the three factors explored in our study.", "author" : [ { "dropping-particle" : "", "family" : "Zhang", "given" : "Zhengtai", "non-dropping-particle" : "", "parse-names" : false, "suffix" : "" }, { "dropping-particle" : "", "family" : "Wang", "given" : "Kaicun", "non-dropping-particle" : "", "parse-names" : false, "suffix" : "" }, { "dropping-particle" : "", "family" : "Chen", "given" : "Deliang", "non-dropping-particle" : "", "parse-names" : false, "suffix" : "" }, { "dropping-particle" : "", "family" : "Li", "given" : "Jianping", "non-dropping-particle" : "", "parse-names" : false, "suffix" : "" }, { "dropping-particle" : "", "family" : "Dickinson", "given" : "Robert", "non-dropping-particle" : "", "parse-names" : false, "suffix" : "" } ], "container-title" : "Journal of Climate", "id" : "ITEM-1", "issue" : "21", "issued" : { "date-parts" : [ [ "2019", "8", "6" ] ] }, "note" : "doi: 10.1175/JCLI-D-18-0691.1", "page" : "7421-7435", "publisher" : "American Meteorological Society", "title" : "Increase in Surface Friction Dominates the Observed Surface Wind Speed Decline during 1973\u20132014 in the Northern Hemisphere Lands", "translator" : [ { "dropping-particle" : "", "family" : "S2058", "given" : "", "non-dropping-particle" : "", "parse-names" : false, "suffix" : "" } ], "type" : "article-journal", "volume" : "32" }, "uris" : [ "http://www.mendeley.com/documents/?uuid=b389b34a-0965-4c60-a27e-1cf9250159ac" ] } ], "mendeley" : { "formattedCitation" : "(Zhang et al., 2019h)", "manualFormatting" : "(Z. Zhang et al., 2019b)", "plainTextFormattedCitation" : "(Zhang et al., 2019h)", "previouslyFormattedCitation" : "(Zhang et al., 2019h)" }, "properties" : { "noteIndex" : 0 }, "schema" : "https://github.com/citation-style-language/schema/raw/master/csl-citation.json" }</w:instrText>
        </w:r>
      </w:ins>
      <w:del w:id="2167" w:author="Robin Matthews" w:date="2021-07-13T23:13:00Z">
        <w:r w:rsidR="00FF6231" w:rsidDel="009C1DB2">
          <w:rPr>
            <w:rFonts w:cs="Times New Roman"/>
            <w:lang w:val="en-GB"/>
          </w:rPr>
          <w:delInstrText>ADDIN CSL_CITATION { "citationItems" : [ { "id" : "ITEM-1", "itemData" : { "DOI" : "10.1175/JCLI-D-18-0691.1", "ISSN" : "0894-8755", "abstract" : "AbstractDuring 1973?2014, a reduction trend in the observed surface wind speed (10 m) in the Northern Hemisphere lands has been widely reported; this reduction is referred to as ?global stilling.? The primary determining factors of global stilling include atmospheric circulation, turbulent friction, and surface friction when ignoring the vertical influencing factors. Most of the existing studies on the attribution of global stilling do not take changing surface friction into account. In addition, there are other changes in the climate system, such as aerosol loading, which could have an impact on atmospheric circulation, but are not included in the majority of current models either. Here, we developed a novel approach based on modeled winds calculated from sea level pressure observations and applied the method to approximately 4000 weather stations in the Northern Hemisphere lands from 1973 to 2014 to attribute the stilling in the three factors. In our methods, we neglected the vertical influencing factors on surface wind speed but took the aerosols? changes on atmospheric circulation and gradual urbanization effect on surface wind speed into account. We found that atmospheric circulation has dictated the monthly variation in surface wind speed during the past four decades. However, the increased surface friction dominates the long-term declining trend of wind stilling. Our studies had uncertainties while neglecting the influence of vertical factors on surface wind stilling, despite most of the existing studies showing their effect was minor compared to the three factors explored in our study.", "author" : [ { "dropping-particle" : "", "family" : "Zhang", "given" : "Zhengtai", "non-dropping-particle" : "", "parse-names" : false, "suffix" : "" }, { "dropping-particle" : "", "family" : "Wang", "given" : "Kaicun", "non-dropping-particle" : "", "parse-names" : false, "suffix" : "" }, { "dropping-particle" : "", "family" : "Chen", "given" : "Deliang", "non-dropping-particle" : "", "parse-names" : false, "suffix" : "" }, { "dropping-particle" : "", "family" : "Li", "given" : "Jianping", "non-dropping-particle" : "", "parse-names" : false, "suffix" : "" }, { "dropping-particle" : "", "family" : "Dickinson", "given" : "Robert", "non-dropping-particle" : "", "parse-names" : false, "suffix" : "" } ], "container-title" : "Journal of Climate", "id" : "ITEM-1", "issue" : "21", "issued" : { "date-parts" : [ [ "2019", "8", "6" ] ] }, "note" : "doi: 10.1175/JCLI-D-18-0691.1", "page" : "7421-7435", "publisher" : "American Meteorological Society", "title" : "Increase in Surface Friction Dominates the Observed Surface Wind Speed Decline during 1973\u20132014 in the Northern Hemisphere Lands", "translator" : [ { "dropping-particle" : "", "family" : "S2058", "given" : "", "non-dropping-particle" : "", "parse-names" : false, "suffix" : "" } ], "type" : "article-journal", "volume" : "32" }, "uris" : [ "http://www.mendeley.com/documents/?uuid=b389b34a-0965-4c60-a27e-1cf9250159ac" ] } ], "mendeley" : { "formattedCitation" : "(Zhang et al., 2019h)", "plainTextFormattedCitation" : "(Zhang et al., 2019h)", "previouslyFormattedCitation" : "(Zhang et al., 2019h)"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168" w:author="Robin Matthews" w:date="2021-07-13T23:13:00Z">
        <w:r w:rsidR="009C1DB2">
          <w:rPr>
            <w:rFonts w:cs="Times New Roman"/>
            <w:noProof/>
            <w:lang w:val="en-GB"/>
          </w:rPr>
          <w:t xml:space="preserve">Z. </w:t>
        </w:r>
      </w:ins>
      <w:r w:rsidR="00A26296">
        <w:rPr>
          <w:rFonts w:cs="Times New Roman"/>
          <w:noProof/>
          <w:lang w:val="en-GB"/>
        </w:rPr>
        <w:t>Zhang et al., 2019</w:t>
      </w:r>
      <w:ins w:id="2169" w:author="Robin Matthews" w:date="2021-07-13T23:13:00Z">
        <w:r w:rsidR="009C1DB2">
          <w:rPr>
            <w:rFonts w:cs="Times New Roman"/>
            <w:noProof/>
            <w:lang w:val="en-GB"/>
          </w:rPr>
          <w:t>b</w:t>
        </w:r>
      </w:ins>
      <w:del w:id="2170" w:author="Robin Matthews" w:date="2021-07-13T23:13:00Z">
        <w:r w:rsidR="00A26296" w:rsidDel="009C1DB2">
          <w:rPr>
            <w:rFonts w:cs="Times New Roman"/>
            <w:noProof/>
            <w:lang w:val="en-GB"/>
          </w:rPr>
          <w:delText>h</w:delText>
        </w:r>
      </w:del>
      <w:r w:rsidR="00A26296">
        <w:rPr>
          <w:rFonts w:cs="Times New Roman"/>
          <w:noProof/>
          <w:lang w:val="en-GB"/>
        </w:rPr>
        <w:t>)</w:t>
      </w:r>
      <w:r w:rsidRPr="00D424AA">
        <w:rPr>
          <w:rFonts w:cs="Times New Roman"/>
          <w:lang w:val="en-GB"/>
        </w:rPr>
        <w:fldChar w:fldCharType="end"/>
      </w:r>
      <w:commentRangeEnd w:id="2165"/>
      <w:r w:rsidR="00A26296">
        <w:rPr>
          <w:rStyle w:val="Marquedecommentaire"/>
        </w:rPr>
        <w:commentReference w:id="2165"/>
      </w:r>
      <w:r w:rsidRPr="00841A35">
        <w:rPr>
          <w:rFonts w:cs="Times New Roman"/>
          <w:lang w:val="en-GB"/>
        </w:rPr>
        <w:t xml:space="preserve"> that could compensate the role of </w:t>
      </w:r>
      <w:r w:rsidRPr="00D424AA">
        <w:rPr>
          <w:rFonts w:cs="Times New Roman"/>
          <w:lang w:val="en-GB"/>
        </w:rPr>
        <w:t xml:space="preserve">the VPD increase. Nevertheless, the VPD trend seems to dominate the overall AED trends, compared to the effects of trends in wind speed and solar radiation </w:t>
      </w:r>
      <w:commentRangeStart w:id="2171"/>
      <w:r w:rsidRPr="00D424AA">
        <w:rPr>
          <w:rFonts w:cs="Times New Roman"/>
          <w:lang w:val="en-GB"/>
        </w:rPr>
        <w:fldChar w:fldCharType="begin" w:fldLock="1"/>
      </w:r>
      <w:ins w:id="2172" w:author="Robin Matthews" w:date="2021-07-13T23:13:00Z">
        <w:r w:rsidR="009C1DB2">
          <w:rPr>
            <w:rFonts w:cs="Times New Roman"/>
            <w:lang w:val="en-GB"/>
          </w:rPr>
          <w:instrText>ADDIN CSL_CITATION { "citationItems" : [ { "id" : "ITEM-1", "itemData" : { "DOI" : "10.1175/JCLI-D-11-00492.1", "abstract" : "Pan evaporation (EP), an index of atmospheric evaporative demand, has been widely reported to have weakened in the past decades. However, its interpretation remains controversial because EP observations are not globally available and observations of one of its key controls, surface incident solar radiation Rs, are even less available. Using global-distributed Rsfrom both direct measurements (available through the Global Energy Balance Archive) and derived from sunshine duration, the authors calculated the potential evaporation from 1982 to 2008 from approximately 1300 stations. The findings herein show that the contribution of water vapor pressure deficit (VPD) to monthly variability of EP is much larger than that of other controlling factors, of Rs, wind speed (WS), and air temperature Ta. The trend of the aerodynamic component of EP, which includes contributions of VPD, WS, and Taa, accounted for 86% of the long-term trend of EP. The aerodynamic component was then calculated from 4250 globally distributed stations and showed a negligible averaged trend from 1973 to 2008 because the reduction in WS canceled out the impact of the elevated VPD. The long-term trend of WS dominates the long-term trend of the aerodynamic component of EP at the 4250 stations. Atmospheric evaporative demand increased in most arid and semiarid areas, indicating a decrease in water availability in those areas. \u00a9 2012 American Meteorological Society.", "author" : [ { "dropping-particle" : "", "family" : "Wang", "given" : "K.", "non-dropping-particle" : "", "parse-names" : false, "suffix" : "" }, { "dropping-particle" : "", "family" : "Dickinson", "given" : "R.E.", "non-dropping-particle" : "", "parse-names" : false, "suffix" : "" }, { "dropping-particle" : "", "family" : "Liang", "given" : "S.", "non-dropping-particle" : "", "parse-names" : false, "suffix" : "" } ], "container-title" : "Journal of Climate", "id" : "ITEM-1", "issue" : "23", "issued" : { "date-parts" : [ [ "2012" ] ] }, "page" : "8353-8361", "title" : "Global atmospheric evaporative demand over land from 1973 to 2008", "translator" : [ { "dropping-particle" : "", "family" : "S1008", "given" : "", "non-dropping-particle" : "", "parse-names" : false, "suffix" : "" } ], "type" : "article-journal", "volume" : "25" }, "uris" : [ "http://www.mendeley.com/documents/?uuid=12cf3065-9768-4577-9d27-56cefb453e6a" ] }, { "id" : "ITEM-2", "itemData" : { "DOI" : "10.1002/2017JD027523", "ISSN" : "2169-897X", "abstract" : "Abstract The fall 2016 drought in the southeastern United States (SE U.S.) appeared exceptional based on its widespread impacts, but the current monitoring framework that only extends from 1979 to present does not readily facilitate evaluation of soil-moisture anomalies in a centennial context. A new method to extend monthly gridded soil-moisture estimates back to 1895 is developed, indicating that since 1895, October?November 2016 soil moisture (0?200\u00a0cm) in the SE U.S. was likely the second lowest on record, behind 1954. This severe drought developed rapidly and was brought on by low September?November precipitation and record-high September?November daily maximum temperatures (Tmax). Record-high Tmax drove record-high atmospheric moisture demand, accounting for 28% of the October?November 2016 soil-moisture anomaly. Drought and heat in fall 2016 contrasted with 20th century wetting and cooling in the region but resembled conditions more common from 1895?1956. Dynamically, the exceptional drying in fall 2016 was driven by anomalous ridging over the central United States that reduced south-southwesterly moisture transports into the SE U.S. by approximately 75%. These circulation anomalies were partly promoted by a moderate La Ni\u00f1a and warmth in the tropical Atlantic, but these processes accounted for very little of the SE U.S. drying in fall 2016, implying a large role for internal atmospheric variability. The extended analysis back to 1895 indicates that SE U.S. droughts as strong as the 2016 event are more likely than indicated from a shorter 60\u00a0year perspective and continued multidecadal swings in precipitation may combine with future warming to further enhance the likelihood of such events.", "author" : [ { "dropping-particle" : "", "family" : "Park Williams", "given" : "A", "non-dropping-particle" : "", "parse-names" : false, "suffix" : "" }, { "dropping-particle" : "", "family" : "Cook", "given" : "Benjamin I", "non-dropping-particle" : "", "parse-names" : false, "suffix" : "" }, { "dropping-particle" : "", "family" : "Smerdon", "given" : "Jason E", "non-dropping-particle" : "", "parse-names" : false, "suffix" : "" }, { "dropping-particle" : "", "family" : "Bishop", "given" : "Daniel A", "non-dropping-particle" : "", "parse-names" : false, "suffix" : "" }, { "dropping-particle" : "", "family" : "Seager", "given" : "Richard", "non-dropping-particle" : "", "parse-names" : false, "suffix" : "" }, { "dropping-particle" : "", "family" : "Mankin", "given" : "Justin S", "non-dropping-particle" : "", "parse-names" : false, "suffix" : "" } ], "container-title" : "Journal of Geophysical Research: Atmospheres", "id" : "ITEM-2", "issue" : "20", "issued" : { "date-parts" : [ [ "2017", "10", "27" ] ] }, "note" : "doi: 10.1002/2017JD027523", "page" : "10,810-888,905", "publisher" : "John Wiley &amp; Sons, Ltd", "title" : "The 2016 Southeastern U.S. Drought: An Extreme Departure From Centennial Wetting and Cooling", "translator" : [ { "dropping-particle" : "", "family" : "S2064", "given" : "", "non-dropping-particle" : "", "parse-names" : false, "suffix" : "" } ], "type" : "article-journal", "volume" : "122" }, "uris" : [ "http://www.mendeley.com/documents/?uuid=bc6204e9-9c55-4661-9f99-ca9885e9c21a" ] }, { "id" : "ITEM-3",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3",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Wang et al., 2012; Park Williams et al., 2017; Vicente-Serrano et al., 2020b)", "manualFormatting" : "(Wang et al., 2012; Park Williams et al., 2017; Vicente-Serrano et al., 2020a)", "plainTextFormattedCitation" : "(Wang et al., 2012; Park Williams et al., 2017; Vicente-Serrano et al., 2020b)", "previouslyFormattedCitation" : "(Wang et al., 2012; Park Williams et al., 2017; Vicente-Serrano et al., 2020b)" }, "properties" : { "noteIndex" : 0 }, "schema" : "https://github.com/citation-style-language/schema/raw/master/csl-citation.json" }</w:instrText>
        </w:r>
      </w:ins>
      <w:del w:id="2173" w:author="Robin Matthews" w:date="2021-07-13T23:13:00Z">
        <w:r w:rsidR="00FF6231" w:rsidDel="009C1DB2">
          <w:rPr>
            <w:rFonts w:cs="Times New Roman"/>
            <w:lang w:val="en-GB"/>
          </w:rPr>
          <w:delInstrText>ADDIN CSL_CITATION { "citationItems" : [ { "id" : "ITEM-1", "itemData" : { "DOI" : "10.1175/JCLI-D-11-00492.1", "abstract" : "Pan evaporation (EP), an index of atmospheric evaporative demand, has been widely reported to have weakened in the past decades. However, its interpretation remains controversial because EP observations are not globally available and observations of one of its key controls, surface incident solar radiation Rs, are even less available. Using global-distributed Rsfrom both direct measurements (available through the Global Energy Balance Archive) and derived from sunshine duration, the authors calculated the potential evaporation from 1982 to 2008 from approximately 1300 stations. The findings herein show that the contribution of water vapor pressure deficit (VPD) to monthly variability of EP is much larger than that of other controlling factors, of Rs, wind speed (WS), and air temperature Ta. The trend of the aerodynamic component of EP, which includes contributions of VPD, WS, and Taa, accounted for 86% of the long-term trend of EP. The aerodynamic component was then calculated from 4250 globally distributed stations and showed a negligible averaged trend from 1973 to 2008 because the reduction in WS canceled out the impact of the elevated VPD. The long-term trend of WS dominates the long-term trend of the aerodynamic component of EP at the 4250 stations. Atmospheric evaporative demand increased in most arid and semiarid areas, indicating a decrease in water availability in those areas. \u00a9 2012 American Meteorological Society.", "author" : [ { "dropping-particle" : "", "family" : "Wang", "given" : "K.", "non-dropping-particle" : "", "parse-names" : false, "suffix" : "" }, { "dropping-particle" : "", "family" : "Dickinson", "given" : "R.E.", "non-dropping-particle" : "", "parse-names" : false, "suffix" : "" }, { "dropping-particle" : "", "family" : "Liang", "given" : "S.", "non-dropping-particle" : "", "parse-names" : false, "suffix" : "" } ], "container-title" : "Journal of Climate", "id" : "ITEM-1", "issue" : "23", "issued" : { "date-parts" : [ [ "2012" ] ] }, "page" : "8353-8361", "title" : "Global atmospheric evaporative demand over land from 1973 to 2008", "translator" : [ { "dropping-particle" : "", "family" : "S1008", "given" : "", "non-dropping-particle" : "", "parse-names" : false, "suffix" : "" } ], "type" : "article-journal", "volume" : "25" }, "uris" : [ "http://www.mendeley.com/documents/?uuid=12cf3065-9768-4577-9d27-56cefb453e6a" ] }, { "id" : "ITEM-2", "itemData" : { "DOI" : "10.1002/2017JD027523", "ISSN" : "2169-897X", "abstract" : "Abstract The fall 2016 drought in the southeastern United States (SE U.S.) appeared exceptional based on its widespread impacts, but the current monitoring framework that only extends from 1979 to present does not readily facilitate evaluation of soil-moisture anomalies in a centennial context. A new method to extend monthly gridded soil-moisture estimates back to 1895 is developed, indicating that since 1895, October?November 2016 soil moisture (0?200\u00a0cm) in the SE U.S. was likely the second lowest on record, behind 1954. This severe drought developed rapidly and was brought on by low September?November precipitation and record-high September?November daily maximum temperatures (Tmax). Record-high Tmax drove record-high atmospheric moisture demand, accounting for 28% of the October?November 2016 soil-moisture anomaly. Drought and heat in fall 2016 contrasted with 20th century wetting and cooling in the region but resembled conditions more common from 1895?1956. Dynamically, the exceptional drying in fall 2016 was driven by anomalous ridging over the central United States that reduced south-southwesterly moisture transports into the SE U.S. by approximately 75%. These circulation anomalies were partly promoted by a moderate La Ni\u00f1a and warmth in the tropical Atlantic, but these processes accounted for very little of the SE U.S. drying in fall 2016, implying a large role for internal atmospheric variability. The extended analysis back to 1895 indicates that SE U.S. droughts as strong as the 2016 event are more likely than indicated from a shorter 60\u00a0year perspective and continued multidecadal swings in precipitation may combine with future warming to further enhance the likelihood of such events.", "author" : [ { "dropping-particle" : "", "family" : "Park Williams", "given" : "A", "non-dropping-particle" : "", "parse-names" : false, "suffix" : "" }, { "dropping-particle" : "", "family" : "Cook", "given" : "Benjamin I", "non-dropping-particle" : "", "parse-names" : false, "suffix" : "" }, { "dropping-particle" : "", "family" : "Smerdon", "given" : "Jason E", "non-dropping-particle" : "", "parse-names" : false, "suffix" : "" }, { "dropping-particle" : "", "family" : "Bishop", "given" : "Daniel A", "non-dropping-particle" : "", "parse-names" : false, "suffix" : "" }, { "dropping-particle" : "", "family" : "Seager", "given" : "Richard", "non-dropping-particle" : "", "parse-names" : false, "suffix" : "" }, { "dropping-particle" : "", "family" : "Mankin", "given" : "Justin S", "non-dropping-particle" : "", "parse-names" : false, "suffix" : "" } ], "container-title" : "Journal of Geophysical Research: Atmospheres", "id" : "ITEM-2", "issue" : "20", "issued" : { "date-parts" : [ [ "2017", "10", "27" ] ] }, "note" : "doi: 10.1002/2017JD027523", "page" : "10,810-888,905", "publisher" : "John Wiley &amp; Sons, Ltd", "title" : "The 2016 Southeastern U.S. Drought: An Extreme Departure From Centennial Wetting and Cooling", "translator" : [ { "dropping-particle" : "", "family" : "S2064", "given" : "", "non-dropping-particle" : "", "parse-names" : false, "suffix" : "" } ], "type" : "article-journal", "volume" : "122" }, "uris" : [ "http://www.mendeley.com/documents/?uuid=bc6204e9-9c55-4661-9f99-ca9885e9c21a" ] }, { "id" : "ITEM-3",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3",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w:delInstrText>
        </w:r>
        <w:r w:rsidR="00FF6231" w:rsidRPr="006A2665" w:rsidDel="009C1DB2">
          <w:rPr>
            <w:rFonts w:cs="Times New Roman"/>
          </w:rPr>
          <w:delInstrText>.;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Wang et al., 2012; Park Williams et al., 2017; Vicente-Serrano et al., 2020b)", "plainTextFormattedCitation" : "(Wang et al., 2012; Park Williams et al., 2017; Vicente-Serrano et al., 2020b)", "previouslyFormattedCitation" : "(Wang et al., 2012; Park Williams et al., 2017; Vicente-Serrano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ang et al., 2012; Park Williams et al., 2017; Vicente-Serrano et al., 2020</w:t>
      </w:r>
      <w:ins w:id="2174" w:author="Robin Matthews" w:date="2021-07-13T23:13:00Z">
        <w:r w:rsidR="009C1DB2">
          <w:rPr>
            <w:rFonts w:cs="Times New Roman"/>
            <w:noProof/>
            <w:lang w:val="nb-NO"/>
          </w:rPr>
          <w:t>a</w:t>
        </w:r>
      </w:ins>
      <w:del w:id="2175" w:author="Robin Matthews" w:date="2021-07-13T23:13:00Z">
        <w:r w:rsidR="00A26296" w:rsidDel="009C1DB2">
          <w:rPr>
            <w:rFonts w:cs="Times New Roman"/>
            <w:noProof/>
            <w:lang w:val="nb-NO"/>
          </w:rPr>
          <w:delText>b</w:delText>
        </w:r>
      </w:del>
      <w:r w:rsidR="00A26296">
        <w:rPr>
          <w:rFonts w:cs="Times New Roman"/>
          <w:noProof/>
          <w:lang w:val="nb-NO"/>
        </w:rPr>
        <w:t>)</w:t>
      </w:r>
      <w:r w:rsidRPr="00D424AA">
        <w:rPr>
          <w:rFonts w:cs="Times New Roman"/>
          <w:lang w:val="en-GB"/>
        </w:rPr>
        <w:fldChar w:fldCharType="end"/>
      </w:r>
      <w:commentRangeEnd w:id="2171"/>
      <w:r w:rsidR="00A26296">
        <w:rPr>
          <w:rStyle w:val="Marquedecommentaire"/>
        </w:rPr>
        <w:commentReference w:id="2171"/>
      </w:r>
      <w:r w:rsidRPr="00841A35">
        <w:rPr>
          <w:rFonts w:cs="Times New Roman"/>
          <w:lang w:val="nb-NO"/>
        </w:rPr>
        <w:t xml:space="preserve">.     </w:t>
      </w:r>
    </w:p>
    <w:p w14:paraId="329DC009" w14:textId="068C73AD" w:rsidR="001415DA" w:rsidRDefault="001415DA" w:rsidP="00D424AA">
      <w:pPr>
        <w:pStyle w:val="AR6BodyText"/>
        <w:rPr>
          <w:rFonts w:cs="Times New Roman"/>
          <w:lang w:val="nb-NO"/>
        </w:rPr>
      </w:pPr>
    </w:p>
    <w:p w14:paraId="553E620A" w14:textId="77777777" w:rsidR="0012500E" w:rsidRPr="00D424AA" w:rsidRDefault="0012500E" w:rsidP="00D424AA">
      <w:pPr>
        <w:pStyle w:val="AR6BodyText"/>
        <w:rPr>
          <w:rFonts w:cs="Times New Roman"/>
          <w:lang w:val="nb-NO"/>
        </w:rPr>
      </w:pPr>
    </w:p>
    <w:p w14:paraId="68DCE3D2" w14:textId="77777777" w:rsidR="001415DA" w:rsidRPr="00D424AA" w:rsidRDefault="001415DA" w:rsidP="00D424AA">
      <w:pPr>
        <w:pStyle w:val="AR6Chap11Level311111"/>
        <w:rPr>
          <w:rFonts w:cs="Times New Roman"/>
          <w:lang w:val="en-GB"/>
        </w:rPr>
      </w:pPr>
      <w:bookmarkStart w:id="2176" w:name="_Toc25583674"/>
      <w:r w:rsidRPr="00D424AA">
        <w:rPr>
          <w:rFonts w:cs="Times New Roman"/>
          <w:lang w:val="nb-NO"/>
        </w:rPr>
        <w:t xml:space="preserve"> </w:t>
      </w:r>
      <w:bookmarkStart w:id="2177" w:name="_Toc56915258"/>
      <w:bookmarkStart w:id="2178" w:name="_Toc70703015"/>
      <w:r w:rsidRPr="00D424AA">
        <w:rPr>
          <w:rFonts w:cs="Times New Roman"/>
          <w:lang w:val="en-GB"/>
        </w:rPr>
        <w:t>Soil moisture deficits</w:t>
      </w:r>
      <w:bookmarkEnd w:id="2176"/>
      <w:bookmarkEnd w:id="2177"/>
      <w:bookmarkEnd w:id="2178"/>
    </w:p>
    <w:p w14:paraId="7D1CE539" w14:textId="77777777" w:rsidR="001415DA" w:rsidRPr="00D424AA" w:rsidRDefault="001415DA" w:rsidP="00D424AA">
      <w:pPr>
        <w:pStyle w:val="AR6BodyText"/>
        <w:rPr>
          <w:rFonts w:cs="Times New Roman"/>
          <w:lang w:val="en-GB"/>
        </w:rPr>
      </w:pPr>
    </w:p>
    <w:p w14:paraId="5892B829" w14:textId="2D5D6F97" w:rsidR="001415DA" w:rsidRPr="00D424AA" w:rsidRDefault="001415DA" w:rsidP="00D424AA">
      <w:pPr>
        <w:pStyle w:val="AR6BodyText"/>
        <w:rPr>
          <w:rFonts w:cs="Times New Roman"/>
          <w:lang w:val="en-GB"/>
        </w:rPr>
      </w:pPr>
      <w:r w:rsidRPr="00D424AA">
        <w:rPr>
          <w:rFonts w:cs="Times New Roman"/>
          <w:lang w:val="en-GB"/>
        </w:rPr>
        <w:t xml:space="preserve">There are limited long-term measurements of soil moisture from ground observations </w:t>
      </w:r>
      <w:r w:rsidRPr="00841A35">
        <w:rPr>
          <w:rFonts w:cs="Times New Roman"/>
          <w:lang w:val="en-GB"/>
        </w:rPr>
        <w:fldChar w:fldCharType="begin" w:fldLock="1"/>
      </w:r>
      <w:r w:rsidR="00FF6231">
        <w:rPr>
          <w:rFonts w:cs="Times New Roman"/>
          <w:lang w:val="en-GB"/>
        </w:rPr>
        <w:instrText>ADDIN CSL_CITATION { "citationItems" : [ { "id" : "ITEM-1", "itemData" : { "DOI" : "10.1016/j.jag.2015.11.012", "ISSN" : "03032434", "author" : [ { "dropping-particle" : "", "family" : "Qiu", "given" : "Jianxiu", "non-dropping-particle" : "", "parse-names" : false, "suffix" : "" }, { "dropping-particle" : "", "family" : "Gao", "given" : "Quanzhou", "non-dropping-particle" : "", "parse-names" : false, "suffix" : "" }, { "dropping-particle" : "", "family" : "Wang", "given" : "Sheng", "non-dropping-particle" : "", "parse-names" : false, "suffix" : "" }, { "dropping-particle" : "", "family" : "Su", "given" : "Zhenrong", "non-dropping-particle" : "", "parse-names" : false, "suffix" : "" } ], "container-title" : "International Journal of Applied Earth Observation and Geoinformation", "id" : "ITEM-1", "issued" : { "date-parts" : [ [ "2016", "6" ] ] }, "note" : "Export Date: 16 October 2019", "page" : "17-27", "title" : "Comparison of temporal trends from multiple soil moisture data sets and precipitation: The implication of irrigation on regional soil moisture trend", "translator" : [ { "dropping-particle" : "", "family" : "S2059", "given" : "", "non-dropping-particle" : "", "parse-names" : false, "suffix" : "" } ], "type" : "article-journal", "volume" : "48" }, "uris" : [ "http://www.mendeley.com/documents/?uuid=70fddb22-4cc2-4112-aa92-7d7a4816608f" ] }, { "id" : "ITEM-2", "itemData" : { "DOI" : "10.5194/hess-15-1675-2011", "ISSN" : "1607-7938", "abstract" : "Abstract. In situ measurements of soil moisture are invaluable for calibrating and validating land surface models and satellite-based soil moisture retrievals. In addition, long-term time series of in situ soil moisture measurements themselves can reveal trends in the water cycle related to climate or land cover change. Nevertheless, on a worldwide basis the number of meteorological networks and stations measuring soil moisture, in particular on a continuous basis, is still limited and the data they provide lack standardization of technique and protocol. To overcome many of these limitations, the International Soil Moisture Network (ISMN; http://www.ipf.tuwien.ac.at/insitu) was initiated to serve as a centralized data hosting facility where globally available in situ soil moisture measurements from operational networks and validation campaigns are collected, harmonized, and made available to users. Data collecting networks share their soil moisture datasets with the ISMN on a voluntary and no-cost basis. Incoming soil moisture data are automatically transformed into common volumetric soil moisture units and checked for outliers and implausible values. Apart from soil water measurements from different depths, important metadata and meteorological variables (e.g., precipitation and soil temperature) are stored in the database. These will assist the user in correctly interpreting the soil moisture data. The database is queried through a graphical user interface while output of data selected for download is provided according to common standards for data and metadata. Currently (status May 2011), the ISMN contains data of 19 networks and more than 500 stations located in North America, Europe, Asia, and Australia. The time period spanned by the entire database runs from 1952 until the present, although most datasets have originated during the last decade. The database is rapidly expanding, which means that both the number of stations and the time period covered by the existing stations are still growing. Hence, it will become an increasingly important resource for validating and improving satellite-derived soil moisture products and studying climate related trends. As the ISMN is animated by the scientific community itself, we invite potential networks to enrich the collection by sharing their in situ soil moisture data.", "author" : [ { "dropping-particle" : "", "family" : "Dorigo", "given" : "W. A.", "non-dropping-particle" : "", "parse-names" : false, "suffix" : "" }, { "dropping-particle" : "", "family" : "Wagner", "given" : "W.", "non-dropping-particle" : "", "parse-names" : false, "suffix" : "" }, { "dropping-particle" : "", "family" : "Hohensinn", "given" : "R.", "non-dropping-particle" : "", "parse-names" : false, "suffix" : "" }, { "dropping-particle" : "", "family" : "Hahn", "given" : "S.", "non-dropping-particle" : "", "parse-names" : false, "suffix" : "" }, { "dropping-particle" : "", "family" : "Paulik", "given" : "C.", "non-dropping-particle" : "", "parse-names" : false, "suffix" : "" }, { "dropping-particle" : "", "family" : "Xaver", "given" : "A.", "non-dropping-particle" : "", "parse-names" : false, "suffix" : "" }, { "dropping-particle" : "", "family" : "Gruber", "given" : "A.", "non-dropping-particle" : "", "parse-names" : false, "suffix" : "" }, { "dropping-particle" : "", "family" : "Drusch", "given" : "M.", "non-dropping-particle" : "", "parse-names" : false, "suffix" : "" }, { "dropping-particle" : "", "family" : "Mecklenburg", "given" : "S.", "non-dropping-particle" : "", "parse-names" : false, "suffix" : "" }, { "dropping-particle" : "", "family" : "Oevelen", "given" : "P.", "non-dropping-particle" : "van", "parse-names" : false, "suffix" : "" }, { "dropping-particle" : "", "family" : "Robock", "given" : "A.", "non-dropping-particle" : "", "parse-names" : false, "suffix" : "" }, { "dropping-particle" : "", "family" : "Jackson", "given" : "T.", "non-dropping-particle" : "", "parse-names" : false, "suffix" : "" } ], "container-title" : "Hydrology and Earth System Sciences", "id" : "ITEM-2", "issue" : "5", "issued" : { "date-parts" : [ [ "2011", "5", "30" ] ] }, "page" : "1675-1698", "title" : "The International Soil Moisture Network: a data hosting facility for global in situ soil moisture measurements", "translator" : [ { "dropping-particle" : "", "family" : "S1735", "given" : "", "non-dropping-particle" : "", "parse-names" : false, "suffix" : "" } ], "type" : "article-journal", "volume" : "15" }, "uris" : [ "http://www.mendeley.com/documents/?uuid=d09bf197-3edd-42be-b023-9918063747ab" ] }, { "id" : "ITEM-3", "itemData" : { "DOI" : "10.1175/BAMS-D-13-00263.1", "ISSN" : "0003-0007", "abstract" : "Soil moisture is an important variable in the climate system that integrates the combined influence of the atmosphere, land surface, and soil. Soil moisture is frequently used for drought monitoring and climate forecasting. However, in situ soil moisture observations are not systematically archived and there are relatively few national soil moisture networks. The lack of observed soil moisture data makes it difficult to characterize long-term soil moisture variability and trends. The North American Soil Moisture Database (NASMD) is a new high-quality observational soil moisture database. It includes over 1,800 monitoring stations in the United States, Canada, and Mexico, making it the largest collections of in situ soil moisture observations in North America. Data are collected from multiple sources, quality controlled, and integrated into an online database (soilmoisture.tamu.edu). Here we describe the development of the database, including quality control/quality assurance, standardization, and collection of metadata. The utility of the NASMD is demonstrated through an analysis of the inter- and intraannual variability of soil moisture from multiple networks. The NASMD is a useful tool for drought monitoring and forecasting, calibrating/validating satellites and land surface models, and documenting how soil moisture influences the climate system on seasonal to interannual time scales.", "author" : [ { "dropping-particle" : "", "family" : "Quiring", "given" : "Steven M", "non-dropping-particle" : "", "parse-names" : false, "suffix" : "" }, { "dropping-particle" : "", "family" : "Ford", "given" : "Trent W", "non-dropping-particle" : "", "parse-names" : false, "suffix" : "" }, { "dropping-particle" : "", "family" : "Wang", "given" : "Jessica K", "non-dropping-particle" : "", "parse-names" : false, "suffix" : "" }, { "dropping-particle" : "", "family" : "Khong", "given" : "Angela", "non-dropping-particle" : "", "parse-names" : false, "suffix" : "" }, { "dropping-particle" : "", "family" : "Harris", "given" : "Elizabeth", "non-dropping-particle" : "", "parse-names" : false, "suffix" : "" }, { "dropping-particle" : "", "family" : "Lindgren", "given" : "Terra", "non-dropping-particle" : "", "parse-names" : false, "suffix" : "" }, { "dropping-particle" : "", "family" : "Goldberg", "given" : "Daniel W", "non-dropping-particle" : "", "parse-names" : false, "suffix" : "" }, { "dropping-particle" : "", "family" : "Li", "given" : "Zhongxia", "non-dropping-particle" : "", "parse-names" : false, "suffix" : "" } ], "container-title" : "Bulletin of the American Meteorological Society", "id" : "ITEM-3", "issue" : "8", "issued" : { "date-parts" : [ [ "2016", "8", "1" ] ] }, "note" : "Export Date: 15 October 2019", "page" : "1441-1459", "title" : "The North American Soil Moisture Database: Development and Applications", "translator" : [ { "dropping-particle" : "", "family" : "S2072", "given" : "", "non-dropping-particle" : "", "parse-names" : false, "suffix" : "" } ], "type" : "article-journal", "volume" : "97" }, "uris" : [ "http://www.mendeley.com/documents/?uuid=6549c35e-11f2-448a-8c80-d60c2a67974f" ] } ], "mendeley" : { "formattedCitation" : "(Dorigo et al., 2011; Qiu et al., 2016; Quiring et al., 2016)", "plainTextFormattedCitation" : "(Dorigo et al., 2011; Qiu et al., 2016; Quiring et al., 2016)", "previouslyFormattedCitation" : "(Dorigo et al., 2011; Qiu et al., 2016; Quiring et al., 2016)" }, "properties" : { "noteIndex" : 0 }, "schema" : "https://github.com/citation-style-language/schema/raw/master/csl-citation.json" }</w:instrText>
      </w:r>
      <w:r w:rsidRPr="00841A35">
        <w:rPr>
          <w:rFonts w:cs="Times New Roman"/>
          <w:lang w:val="en-GB"/>
        </w:rPr>
        <w:fldChar w:fldCharType="separate"/>
      </w:r>
      <w:r w:rsidR="00A26296">
        <w:rPr>
          <w:rFonts w:cs="Times New Roman"/>
          <w:noProof/>
          <w:lang w:val="en-GB"/>
        </w:rPr>
        <w:t>(Dorigo et al., 2011; Qiu et al., 2016; Quiring et al., 2016)</w:t>
      </w:r>
      <w:r w:rsidRPr="00841A35">
        <w:rPr>
          <w:rFonts w:cs="Times New Roman"/>
          <w:lang w:val="en-GB"/>
        </w:rPr>
        <w:fldChar w:fldCharType="end"/>
      </w:r>
      <w:r w:rsidRPr="00841A35">
        <w:rPr>
          <w:rFonts w:cs="Times New Roman"/>
          <w:lang w:val="en-GB"/>
        </w:rPr>
        <w:t>, which impedes their use in the analysis of tr</w:t>
      </w:r>
      <w:r w:rsidRPr="00D424AA">
        <w:rPr>
          <w:rFonts w:cs="Times New Roman"/>
          <w:lang w:val="en-GB"/>
        </w:rPr>
        <w:t xml:space="preserve">ends. Among the few existing observational studies covering at least two decades, several studies have investigated trends in ground soil moisture in East Asia (Section 11.9; </w:t>
      </w:r>
      <w:r w:rsidRPr="00D424AA">
        <w:rPr>
          <w:rFonts w:cs="Times New Roman"/>
          <w:lang w:val="en-GB"/>
        </w:rPr>
        <w:fldChar w:fldCharType="begin" w:fldLock="1"/>
      </w:r>
      <w:r w:rsidR="00FF6231">
        <w:rPr>
          <w:rFonts w:cs="Times New Roman"/>
          <w:lang w:val="en-GB"/>
        </w:rPr>
        <w:instrText>ADDIN CSL_CITATION { "citationItems" : [ { "id" : "ITEM-1", "itemData" : { "DOI" : "10.1038/srep11261", "ISSN" : "2045-2322", "author" : [ { "dropping-particle" : "", "family" : "Liu", "given" : "Yaling", "non-dropping-particle" : "", "parse-names" : false, "suffix" : "" }, { "dropping-particle" : "", "family" : "Pan", "given" : "Zhihua", "non-dropping-particle" : "", "parse-names" : false, "suffix" : "" }, { "dropping-particle" : "", "family" : "Zhuang", "given" : "Qianlai",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Zhang", "given" : "Tonglin", "non-dropping-particle" : "", "parse-names" : false, "suffix" : "" }, { "dropping-particle" : "", "family" : "An", "given" : "Pingli", "non-dropping-particle" : "", "parse-names" : false, "suffix" : "" }, { "dropping-particle" : "", "family" : "Dong", "given" : "Zhiqiang", "non-dropping-particle" : "", "parse-names" : false, "suffix" : "" }, { "dropping-particle" : "", "family" : "Zhang", "given" : "Jingting", "non-dropping-particle" : "", "parse-names" : false, "suffix" : "" }, { "dropping-particle" : "", "family" : "He", "given" : "Di", "non-dropping-particle" : "", "parse-names" : false, "suffix" : "" }, { "dropping-particle" : "", "family" : "Wang", "given" : "Liwei", "non-dropping-particle" : "", "parse-names" : false, "suffix" : "" }, { "dropping-particle" : "", "family" : "Pan", "given" : "Xuebiao", "non-dropping-particle" : "", "parse-names" : false, "suffix" : "" }, { "dropping-particle" : "", "family" : "Bai", "given" : "Wei", "non-dropping-particle" : "", "parse-names" : false, "suffix" : "" }, { "dropping-particle" : "", "family" : "Niyogi", "given" : "Dev", "non-dropping-particle" : "", "parse-names" : false, "suffix" : "" } ], "container-title" : "Scientific Reports", "id" : "ITEM-1", "issue" : "1", "issued" : { "date-parts" : [ [ "2015", "9", "9" ] ] }, "note" : "Export Date: 16 October 2019", "page" : "11261", "title" : "Agriculture intensifies soil moisture decline in Northern China", "translator" : [ { "dropping-particle" : "", "family" : "S2063", "given" : "", "non-dropping-particle" : "", "parse-names" : false, "suffix" : "" } ], "type" : "article-journal", "volume" : "5" }, "uris" : [ "http://www.mendeley.com/documents/?uuid=3d883fd9-9e05-4e03-b610-24ed41fae765" ] }, { "id" : "ITEM-2", "itemData" : { "DOI" : "10.1175/JCLI-D-14-00707.1", "ISSN" : "0894-8755", "abstract" : "\u00a9 2015 American Meteorological Society. The standardized precipitation evapotranspiration index (SPEI) is computed and compared in China using reference evapotranspiration calculated using the Thornthwaite (TH) approach and the Penman-Monteith (PM) equation. The analysis reveals that SPEI_PM outperforms the SPEI_TH with regard to drought monitoring during the period 1961-2012 over China, especially in arid regions of China. Furthermore, the SPEI_PM also performs better with regard to observed variations in soil moisture and streamflow in China. Thus, changes in drought characteristics over China are detected on the basis of variations in the SPEI_PM. The results indicate that droughts over China exhibit pronounced decadal variations over the past 50 yr, with more frequent and severe droughts occurring before the 1980s and in the 2000s compared with the 1980s and 1990s. Since the late 1990s, droughts have become more frequent and severe across China, especially in some regions of northern China. Concurrently, consecutive drought events have also increased across China. This suggests that dry conditions in China have been enhanced in recent years. Further analyses illustrate that the temperature and precipitation anomalies exhibit different roles in detecting droughts across China, which is primarily due to the magnitude of their variations and different climate variability. Considering temperature and precipitation perturbations, droughts exhibit relatively larger responses to temperature fluctuations in northern China and relatively larger responses to precipitation anomalies in southern China.", "author" : [ { "dropping-particle" : "", "family" : "Chen", "given" : "Huopo", "non-dropping-particle" : "", "parse-names" : false, "suffix" : "" }, { "dropping-particle" : "", "family" : "Sun", "given" : "Jianqi", "non-dropping-particle" : "", "parse-names" : false, "suffix" : "" } ], "container-title" : "Journal of Climate", "id" : "ITEM-2", "issue" : "13", "issued" : { "date-parts" : [ [ "2015", "7" ] ] }, "page" : "5430-5447", "title" : "Changes in Drought Characteristics over China Using the Standardized Precipitation Evapotranspiration Index", "translator" : [ { "dropping-particle" : "", "family" : "S623", "given" : "", "non-dropping-particle" : "", "parse-names" : false, "suffix" : "" } ], "type" : "article-journal", "volume" : "28" }, "uris" : [ "http://www.mendeley.com/documents/?uuid=6dfc4cd0-9315-4833-bd1c-45600daa1c3c" ] }, { "id" : "ITEM-3", "itemData" : { "DOI" : "10.1016/j.jag.2015.11.012", "ISSN" : "03032434", "author" : [ { "dropping-particle" : "", "family" : "Qiu", "given" : "Jianxiu", "non-dropping-particle" : "", "parse-names" : false, "suffix" : "" }, { "dr</w:instrText>
      </w:r>
      <w:r w:rsidR="00FF6231" w:rsidRPr="006A2665">
        <w:rPr>
          <w:rFonts w:cs="Times New Roman"/>
        </w:rPr>
        <w:instrText>opping-particle" : "", "family" : "Gao", "given" : "Quanzhou", "non-dropping-particle" : "", "parse-names" : false, "suffix" : "" }, { "dropping-particle" : "", "family" : "Wang", "given" : "Sheng", "non-dropping-particle" : "", "parse-names" : false, "suffix" : "" }, { "dropping-particle" : "", "family" : "Su", "given" : "Zhenrong", "non-dropping-particle" : "", "parse-names" : false, "suffix" : "" } ], "container-title" : "International Journal of Applied Earth Observation and Geoinformation", "id" : "ITEM-3", "issued" : { "date-parts" : [ [ "2016", "6" ] ] }, "note" : "Export Date: 16 October 2019", "page" : "17-27", "title" : "Comparison of temporal trends from multiple soil moisture data sets and precipitation: The implication of irrigation on regional soil moisture trend", "translator" : [ { "dropping-particle" : "", "family" : "S2059", "given" : "", "non-dropping-particle" : "", "parse-names" : false, "suffix" : "" } ], "type" : "article-journal", "volume" : "48" }, "uris" : [ "http://www.mendeley.com/documents/?uuid=70fddb22-4cc2-4112-aa92-7d7a4816608f" ] } ], "mendeley" : { "formattedCitation" : "(Chen and Sun, 2015b; Liu et al., 2015; Qiu et al., 2016)", "plainTextFormattedCitation" : "(Chen and Sun, 2015b; Liu et al., 2015; Qiu et al., 2016)", "previouslyFormattedCitation" : "(Chen and Sun, 2015b; Liu et al., 2015; Qiu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Chen and Sun, 2015b; Liu et al., 2015; Qiu et al., 2016)</w:t>
      </w:r>
      <w:r w:rsidRPr="00D424AA">
        <w:rPr>
          <w:rFonts w:cs="Times New Roman"/>
          <w:lang w:val="en-GB"/>
        </w:rPr>
        <w:fldChar w:fldCharType="end"/>
      </w:r>
      <w:r w:rsidRPr="00841A35">
        <w:rPr>
          <w:rFonts w:cs="Times New Roman"/>
          <w:lang w:val="nb-NO"/>
        </w:rPr>
        <w:t xml:space="preserve">).   </w:t>
      </w:r>
      <w:r w:rsidRPr="00D424AA">
        <w:rPr>
          <w:rFonts w:cs="Times New Roman"/>
          <w:lang w:val="en-GB"/>
        </w:rPr>
        <w:lastRenderedPageBreak/>
        <w:t xml:space="preserve">Alternatively, microwave-based satellite measurements of surface soil moisture have also been used to analyse trends </w:t>
      </w:r>
      <w:r w:rsidRPr="00D424AA">
        <w:rPr>
          <w:rFonts w:cs="Times New Roman"/>
          <w:lang w:val="en-GB"/>
        </w:rPr>
        <w:fldChar w:fldCharType="begin" w:fldLock="1"/>
      </w:r>
      <w:r w:rsidR="00FF6231">
        <w:rPr>
          <w:rFonts w:cs="Times New Roman"/>
          <w:lang w:val="en-GB"/>
        </w:rPr>
        <w:instrText>ADDIN CSL_CITATION { "citationItems" : [ { "id" : "ITEM-1", "itemData" : { "DOI" : "10.1029/2012GL052988", "ISSN" : "00948276",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8", "issued" : { "date-parts" : [ [ "2012", "9" ] ] }, "title" : "Evaluating global trends (1988-2010) in harmonized multi-satellite surface soil moisture", "translator" : [ { "dropping-particle" : "", "family" : "S1732", "given" : "", "non-dropping-particle" : "", "parse-names" : false, "suffix" : "" } ], "type" : "article-journal", "volume" : "39" }, "uris" : [ "http://www.mendeley.com/documents/?uuid=e18176fc-9f60-4b84-a0ad-dcfb25fa1d77" ] }, { "id" : "ITEM-2", "itemData" : { "DOI" : "10.1175/JHM-D-18-0003.1", "ISSN" : "1525-755X", "abstract" : "In this study, a microwave-based multisatellite merged product released from the European Space Agency\u2019s Climate Change Initiative (ESA CCI) and two model-based simulations from the Community Land Model 4.5 (CLM4.5) and Global Land Data Assimilation System (GLDAS) were used to investigate interannual variations and trends of soil moisture in China between 1979 and 2010. They were also evaluated using in situ observations from the nationwide agrometeorological network. These three datasets show consistent drying trends for surface soil moisture in northeastern and central China, as well the eastern portion of Inner Mongolia, and wetting trends in the Tibetan Plateau, which are also identified by in situ observations. Trends in the root-zone soil moisture are in line with those of surface soil moisture seen in the CLM4.5 and GLDAS simulations obtained from most areas in China (78%\u201388%), except for northwestern China and southwest of the Tibetan Plateau. Moreover, the drying trend intensifies with increasing soil depth. Taking the in situ measurements as reference, it is found that ESA CCI has better accuracy in identifying the significant drying trends while CLM4.5 and GLDAS capture wetting trends better. Compared to temperature, precipitation is the primary factor responsible for these trends, which controls the direction of soil moisture changes, while increasing temperatures can also enhance soil drying during periods of decreased precipitation.", "author" : [ { "dropping-particle" : "", "family" : "Jia", "given" : "Binghao", "non-dropping-particle" : "", "parse-names" : false, "suffix" : "" }, { "dropping-particle" : "", "family" : "Liu", "given" : "Jianguo", "non-dropping-particle" : "", "parse-names" : false, "suffix" : "" }, { "dropping-particle" : "", "family" : "Xie", "given" : "Zhenghui", "non-dropping-particle" : "", "parse-names" : false, "suffix" : "" }, { "dropping-particle" : "", "family" : "Shi", "given" : "Chunxiang", "non-dropping-particle" : "", "parse-names" : false, "suffix" : "" } ], "container-title" : "Journal of Hydrometeorology", "id" : "ITEM-2", "issue" : "5", "issued" : { "date-parts" : [ [ "2018", "5", "1" ] ] }, "note" : "Export Date: 16 October 2019", "page" : "831-847", "title" : "Interannual Variations and Trends in Remotely Sensed and Modeled Soil Moisture in China", "translator" : [ { "dropping-particle" : "", "family" : "S2039", "given" : "", "non-dropping-particle" : "", "parse-names" : false, "suffix" : "" } ], "type" : "article-journal", "volume" : "19" }, "uris" : [ "http://www.mendeley.com/documents/?uuid=46037b11-d8bb-434a-b4d4-00569448f9bb" ] } ], "mendeley" : { "formattedCitation" : "(Dorigo et al., 2012; Jia et al., 2018)", "plainTextFormattedCitation" : "(Dorigo et al., 2012; Jia et al., 2018)", "previouslyFormattedCitation" : "(Dorigo et al., 2012; Ji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rigo et al., 2012; Jia et al., 2018)</w:t>
      </w:r>
      <w:r w:rsidRPr="00D424AA">
        <w:rPr>
          <w:rFonts w:cs="Times New Roman"/>
          <w:lang w:val="en-GB"/>
        </w:rPr>
        <w:fldChar w:fldCharType="end"/>
      </w:r>
      <w:r w:rsidRPr="00841A35">
        <w:rPr>
          <w:rFonts w:cs="Times New Roman"/>
          <w:lang w:val="en-GB"/>
        </w:rPr>
        <w:t>. Although there is regional evidence that microwave-based soil moisture estimates can capture well drying trends in compar</w:t>
      </w:r>
      <w:r w:rsidRPr="00D424AA">
        <w:rPr>
          <w:rFonts w:cs="Times New Roman"/>
          <w:lang w:val="en-GB"/>
        </w:rPr>
        <w:t xml:space="preserve">ison with ground soil moisture observations </w:t>
      </w:r>
      <w:r w:rsidRPr="00D424AA">
        <w:rPr>
          <w:rFonts w:cs="Times New Roman"/>
          <w:lang w:val="en-GB"/>
        </w:rPr>
        <w:fldChar w:fldCharType="begin" w:fldLock="1"/>
      </w:r>
      <w:r w:rsidR="00FF6231">
        <w:rPr>
          <w:rFonts w:cs="Times New Roman"/>
          <w:lang w:val="en-GB"/>
        </w:rPr>
        <w:instrText>ADDIN CSL_CITATION { "citationItems" : [ { "id" : "ITEM-1", "itemData" : { "DOI" : "10.1175/JHM-D-18-0003.1", "ISSN" : "1525-755X", "abstract" : "In this study, a microwave-based multisatellite merged product released from the European Space Agency\u2019s Climate Change Initiative (ESA CCI) and two model-based simulations from the Community Land Model 4.5 (CLM4.5) and Global Land Data Assimilation System (GLDAS) were used to investigate interannual variations and trends of soil moisture in China between 1979 and 2010. They were also evaluated using in situ observations from the nationwide agrometeorological network. These three datasets show consistent drying trends for surface soil moisture in northeastern and central China, as well the eastern portion of Inner Mongolia, and wetting trends in the Tibetan Plateau, which are also identified by in situ observations. Trends in the root-zone soil moisture are in line with those of surface soil moisture seen in the CLM4.5 and GLDAS simulations obtained from most areas in China (78%\u201388%), except for northwestern China and southwest of the Tibetan Plateau. Moreover, the drying trend intensifies with increasing soil depth. Taking the in situ measurements as reference, it is found that ESA CCI has better accuracy in identifying the significant drying trends while CLM4.5 and GLDAS capture wetting trends better. Compared to temperature, precipitation is the primary factor responsible for these trends, which controls the direction of soil moisture changes, while increasing temperatures can also enhance soil drying during periods of decreased precipitation.", "author" : [ { "dropping-particle" : "", "family" : "Jia", "given" : "Binghao", "non-dropping-particle" : "", "parse-names" : false, "suffix" : "" }, { "dropping-particle" : "", "family" : "Liu", "given" : "Jianguo", "non-dropping-particle" : "", "parse-names" : false, "suffix" : "" }, { "dropping-particle" : "", "family" : "Xie", "given" : "Zhenghui", "non-dropping-particle" : "", "parse-names" : false, "suffix" : "" }, { "dropping-particle" : "", "family" : "Shi", "given" : "Chunxiang", "non-dropping-particle" : "", "parse-names" : false, "suffix" : "" } ], "container-title" : "Journal of Hydrometeorology", "id" : "ITEM-1", "issue" : "5", "issued" : { "date-parts" : [ [ "2018", "5", "1" ] ] }, "note" : "Export Date: 16 October 2019", "page" : "831-847", "title" : "Interannual Variations and Trends in Remotely Sensed and Modeled Soil Moisture in China", "translator" : [ { "dropping-particle" : "", "family" : "S2039", "given" : "", "non-dropping-particle" : "", "parse-names" : false, "suffix" : "" } ], "type" : "article-journal", "volume" : "19" }, "uris" : [ "http://www.mendeley.com/documents/?uuid=46037b11-d8bb-434a-b4d4-00569448f9bb" ] } ], "mendeley" : { "formattedCitation" : "(Jia et al., 2018)", "plainTextFormattedCitation" : "(Jia et al., 2018)", "previouslyFormattedCitation" : "(Ji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Jia et al., 2018)</w:t>
      </w:r>
      <w:r w:rsidRPr="00D424AA">
        <w:rPr>
          <w:rFonts w:cs="Times New Roman"/>
          <w:lang w:val="en-GB"/>
        </w:rPr>
        <w:fldChar w:fldCharType="end"/>
      </w:r>
      <w:r w:rsidRPr="00841A35">
        <w:rPr>
          <w:rFonts w:cs="Times New Roman"/>
          <w:lang w:val="en-GB"/>
        </w:rPr>
        <w:t xml:space="preserve">, there is only </w:t>
      </w:r>
      <w:r w:rsidRPr="00D424AA">
        <w:rPr>
          <w:rFonts w:cs="Times New Roman"/>
          <w:i/>
          <w:iCs/>
          <w:lang w:val="en-GB"/>
        </w:rPr>
        <w:t>medium confidence</w:t>
      </w:r>
      <w:r w:rsidRPr="00D424AA">
        <w:rPr>
          <w:rFonts w:cs="Times New Roman"/>
          <w:lang w:val="en-GB"/>
        </w:rPr>
        <w:t xml:space="preserve"> in the derived trends, since satellite soil moisture data are affected by inhomogeneities </w:t>
      </w:r>
      <w:r w:rsidRPr="00D424AA">
        <w:rPr>
          <w:rFonts w:cs="Times New Roman"/>
          <w:lang w:val="en-GB"/>
        </w:rPr>
        <w:fldChar w:fldCharType="begin" w:fldLock="1"/>
      </w:r>
      <w:r w:rsidR="00FF6231">
        <w:rPr>
          <w:rFonts w:cs="Times New Roman"/>
          <w:lang w:val="en-GB"/>
        </w:rPr>
        <w:instrText>ADDIN CSL_CITATION { "citationItems" : [ { "id" : "ITEM-1", "itemData" : { "DOI" : "10.1016/j.rse.2014.07.023", "ISSN" : "00344257", "author" : [ { "dropping-particle" : "", "family" : "Dorigo", "given" : "W.A.", "non-dropping-particle" : "", "parse-names" : false, "suffix" : "" }, { "dropping-particle" : "", "family" : "Gruber", "given" : "A", "non-dropping-particle" : "", "parse-names" : false, "suffix" : "" }, { "dropping-particle" : "", "family" : "Jeu", "given" : "R.A.M.", "non-dropping-particle" : "De", "parse-names" : false, "suffix" : "" }, { "dropping-particle" : "", "family" : "Wagner", "given" : "W", "non-dropping-particle" : "", "parse-names" : false, "suffix" : "" }, { "dropping-particle" : "", "family" : "Stacke", "given" : "T", "non-dropping-particle" : "", "parse-names" : false, "suffix" : "" }, { "dropping-particle" : "", "family" : "Loew", "given" : "A", "non-dropping-particle" : "", "parse-names" : false, "suffix" : "" }, { "dropping-particle" : "", "family" : "Albergel", "given" : "C", "non-dropping-particle" : "", "parse-names" : false, "suffix" : "" }, { "dropping-particle" : "", "family" : "Brocca", "given" : "L", "non-dropping-particle" : "", "parse-names" : false, "suffix" : "" }, { "dropping-particle" : "", "family" : "Chung", "given" : "D", "non-dropping-particle" : "", "parse-names" : false, "suffix" : "" }, { "dropping-particle" : "", "family" : "Parinussa", "given" : "R.M.", "non-dropping-particle" : "", "parse-names" : false, "suffix" : "" }, { "dropping-particle" : "", "family" : "Kidd", "given" : "R", "non-dropping-particle" : "", "parse-names" : false, "suffix" : "" } ], "container-title" : "Remote Sensing of Environment", "id" : "ITEM-1", "issued" : { "date-parts" : [ [ "2015", "6" ] ] }, "note" : "Export Date: 16 October 2019", "page" : "380-395", "title" : "Evaluation of the ESA CCI soil moisture product using ground-based observations", "translator" : [ { "dropping-particle" : "", "family" : "S2060", "given" : "", "non-dropping-particle" : "", "parse-names" : false, "suffix" : "" } ], "type" : "article-journal", "volume" : "162" }, "uris" : [ "http://www.mendeley.com/documents/?uuid=d69e04dc-bbf6-4508-b04e-29203ba68695" ] }, { "id" : "ITEM-2", "itemData" : { "DOI" : "10.1038/s41586-018-0123-1", "ISSN" : "0028-0836", "author" : [ { "dropping-particle" : "", "family" : "Rodell", "given" : "M.", "non-dropping-particle" : "", "parse-names" : false, "suffix" : "" }, { "dropping-particle" : "", "family" : "Famiglietti", "given" : "J. S.", "non-dropping-particle" : "", "parse-names" : false, "suffix" : "" }, { "dropping-particle" : "", "family" : "Wiese", "given" : "D. N.", "non-dropping-particle" : "", "parse-names" : false, "suffix" : "" }, { "dropping-particle" : "", "family" : "Reager", "given" : "J. T.", "non-dropping-particle" : "", "parse-names" : false, "suffix" : "" }, { "dropping-particle" : "", "family" : "Beaudoing", "given" : "H. K.", "non-dropping-particle" : "", "parse-names" : false, "suffix" : "" }, { "dropping-particle" : "", "family" : "Landerer", "given" : "F. W.", "non-dropping-particle" : "", "parse-names" : false, "suffix" : "" }, { "dropping-particle" : "", "family" : "Lo", "given" : "M.-H.", "non-dropping-particle" : "", "parse-names" : false, "suffix" : "" } ], "container-title" : "Nature", "id" : "ITEM-2", "issue" : "7707", "issued" : { "date-parts" : [ [ "2018", "5", "16" ] ] }, "page" : "651-659", "title" : "Emerging trends in global freshwater availability", "translator" : [ { "dropping-particle" : "", "family" : "S1740", "given" : "", "non-dropping-particle" : "", "parse-names" : false, "suffix" : "" } ], "type" : "article-journal", "volume" : "557" }, "uris" : [ "http://www.mendeley.com/documents/?uuid=fe918db5-8fd6-4d06-b16f-2a3646a1e507" ] }, { "id" : "ITEM-3", "itemData" : { "DOI" : "10.1109/tgrs.2020.3012896", "ISSN" : "0196-2892", "abstract" : "The European Space Agency's Climate Change Initiative (ESA CCI) Soil Moisture (SM) COMBINED product is a more than 40-year-long data record on global SM for climate studies and applications. It merges SM observations derived from multiple active and passive satellite remote sensing instruments in the microwave domain. Differences in sensor characteristics (such as frequency or polarization) can cause structural breaks in the product, which are not completely removed during the merging process. These artificially caused discontinuities can adversely affect studies using the long-term data set. In this article, we compare three adjustment methods in terms of reducing the number of detected breaks in the SM record. We investigate their impact on the data with multiple validation metrics. Their potential (negative) influence is examined by comparing trends in the data before and after homogenization. We find that all three presented methods can reduce the number of detected breaks in ESA CCI SM. Differences between the methods mainly concern their ability to handle inhomogeneities in variance. Evaluation of the corrected data shows the limited impact of homogenization in terms of quantitative validation metrics. Changes in SM trends due to removing breaks are found in some areas. We find that break correction overall improves the already rather homogeneous data set while preserving its climate describing characteristics. Quantile category matching is identified as the preferred method in terms of correcting breaks in ESA CCI SM.", "author" : [ { "dropping-particle" : "", "family" : "Preimesberger", "given" : "Wolfgang", "non-dropping-particle" : "", "parse-names" : false, "suffix" : "" }, { "dropping-particle" : "", "family" : "Scanlon", "given" : "Tracy", "non-dropping-particle" : "", "parse-names" : false, "suffix" : "" }, { "dropping-particle" : "", "family" : "Su", "given" : "Chun-Hsu", "non-dropping-particle" : "", "parse-names" : false, "suffix" : "" }, { "dropping-particle" : "", "family" : "Gruber", "given" : "Alexander", "non-dropping-particle" : "", "parse-names" : false, "suffix" : "" }, { "dropping-particle" : "", "family" : "Dorigo", "given" : "Wouter", "non-dropping-particle" : "", "parse-names" : false, "suffix" : "" } ], "container-title" : "IEEE Transactions on Geoscience and Remote Sensing", "id" : "ITEM-3", "issued" : { "date-parts" : [ [ "2020" ] ] }, "page" : "1-18", "title" : "Homogenization of Structural Breaks in the Global ESA CCI Soil Moisture Multisatellite Climate Data Record", "translator" : [ { "dropping-particle" : "", "family" : "S3502", "given" : "", "non-dropping-particle" : "", "parse-names" : false, "suffix" : "" } ], "type" : "article-journal" }, "uris" : [ "http://www.mendeley.com/documents/?uuid=418d12c3-4b37-468c-bec8-f3b64c64c8c1", "http://www.mendeley.com/documents/?uuid=3dea472e-7597-4daa-8dc3-9ab2d1aabf3c" ] } ], "mendeley" : { "formattedCitation" : "(Dorigo et al., 2015; Rodell et al., 2018; Preimesberger et al., 2020)", "plainTextFormattedCitation" : "(Dorigo et al., 2015; Rodell et al., 2018; Preimesberger et al., 2020)", "previouslyFormattedCitation" : "(Dorigo et al., 2015; Rodell et al., 2018; Preimesberg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rigo et al., 2015; Rodell et al., 2018; Preimesberger et al., 2020)</w:t>
      </w:r>
      <w:r w:rsidRPr="00D424AA">
        <w:rPr>
          <w:rFonts w:cs="Times New Roman"/>
          <w:lang w:val="en-GB"/>
        </w:rPr>
        <w:fldChar w:fldCharType="end"/>
      </w:r>
      <w:r w:rsidRPr="00841A35">
        <w:rPr>
          <w:rFonts w:cs="Times New Roman"/>
          <w:lang w:val="en-GB"/>
        </w:rPr>
        <w:t xml:space="preserve">. Furthermore, microwave-based satellites only sense surface soil moisture, which differs from root-zone soil moisture </w:t>
      </w:r>
      <w:commentRangeStart w:id="2179"/>
      <w:r w:rsidRPr="00D424AA">
        <w:rPr>
          <w:rFonts w:cs="Times New Roman"/>
          <w:lang w:val="en-GB"/>
        </w:rPr>
        <w:fldChar w:fldCharType="begin" w:fldLock="1"/>
      </w:r>
      <w:ins w:id="2180" w:author="Robin Matthews" w:date="2021-07-13T23:13:00Z">
        <w:r w:rsidR="009C1DB2">
          <w:rPr>
            <w:rFonts w:cs="Times New Roman"/>
            <w:lang w:val="en-GB"/>
          </w:rPr>
          <w:instrText>ADDIN CSL_CITATION { "citationItems" : [ { "id" : "ITEM-1", "itemData" : { "DOI" : "10.1002/2016GL071921", "abstract" : "\u00ef\u00bf\u00bd2016. American Geophysical Union. All Rights Reserved. Land aridity has been projected to increase with global warming. Such projections are mostly based on off-line aridity and drought metrics applied to climate model outputs but also are supported by climate-model projections of decreased surface soil moisture. Here we comprehensively analyze soil moisture projections from the Coupled Model Intercomparison Project phase 5, including surface, total, and layer-by-layer soil moisture. We identify a robust vertical gradient of projected mean soil moisture changes, with more negative changes near the surface. Some regions of the northern middle to high latitudes exhibit negative annual surface changes but positive total changes. We interpret this behavior in the context of seasonal changes in the surface water budget. This vertical pattern implies that the extensive drying predicted by off-line drought metrics, while consistent with the projected decline in surface soil moisture, will tend to overestimate (negatively) changes in total soil water availability.", "author" : [ { "dropping-particle" : "", "family" : "Berg", "given" : "A.", "non-dropping-particle" : "", "parse-names" : false, "suffix" : "" }, { "dropping-particle" : "", "family" : "Sheffield", "given" : "J.", "non-dropping-particle" : "", "parse-names" : false, "suffix" : "" }, { "dropping-particle" : "", "family" : "Milly", "given" : "P.C.D.", "non-dropping-particle" : "", "parse-names" : false, "suffix" : "" } ], "container-title" : "Geophysical Research Letters", "id" : "ITEM-1", "issue" : "1", "issued" : { "date-parts" : [ [ "2017" ] ] }, "page" : "236-244", "title" : "Divergent surface and total soil moisture projections under global warming", "translator" : [ { "dropping-particle" : "", "family" : "S666", "given" : "", "non-dropping-particle" : "", "parse-names" : false, "suffix" : "" } ], "type" : "article-journal", "volume" : "44" }, "uris" : [ "http://www.mendeley.com/documents/?uuid=6ad58861-a3c2-42bb-a1d5-a603bf604325" ] } ], "mendeley" : { "formattedCitation" : "(Berg et al., 2017b)", "manualFormatting" : "(Berg et al., 2017a)", "plainTextFormattedCitation" : "(Berg et al., 2017b)", "previouslyFormattedCitation" : "(Berg et al., 2017b)" }, "properties" : { "noteIndex" : 0 }, "schema" : "https://github.com/citation-style-language/schema/raw/master/csl-citation.json" }</w:instrText>
        </w:r>
      </w:ins>
      <w:del w:id="2181" w:author="Robin Matthews" w:date="2021-07-13T23:13:00Z">
        <w:r w:rsidR="00FF6231" w:rsidDel="009C1DB2">
          <w:rPr>
            <w:rFonts w:cs="Times New Roman"/>
            <w:lang w:val="en-GB"/>
          </w:rPr>
          <w:delInstrText>ADDIN CSL_CITATION { "citationItems" : [ { "id" : "ITEM-1", "itemData" : { "DOI" : "10.1002/2016GL071921", "abstract" : "\u00ef\u00bf\u00bd2016. American Geophysical Union. All Rights Reserved. Land aridity has been projected to increase with global warming. Such projections are mostly based on off-line aridity and drought metrics applied to climate model outputs but also are supported by climate-model projections of decreased surface soil moisture. Here we comprehensively analyze soil moisture projections from the Coupled Model Intercomparison Project phase 5, including surface, total, and layer-by-layer soil moisture. We identify a robust vertical gradient of projected mean soil moisture changes, with more negative changes near the surface. Some regions of the northern middle to high latitudes exhibit negative annual surface changes but positive total changes. We interpret this behavior in the context of seasonal changes in the surface water budget. This vertical pattern implies that the extensive drying predicted by off-line drought metrics, while consistent with the projected decline in surface soil moisture, will tend to overestimate (negatively) changes in total soil water availability.", "author" : [ { "dropping-particle" : "", "family" : "Berg", "given" : "A.", "non-dropping-particle" : "", "parse-names" : false, "suffix" : "" }, { "dropping-particle" : "", "family" : "Sheffield", "given" : "J.", "non-dropping-particle" : "", "parse-names" : false, "suffix" : "" }, { "dropping-particle" : "", "family" : "Milly", "given" : "P.C.D.", "non-dropping-particle" : "", "parse-names" : false, "suffix" : "" } ], "container-title" : "Geophysical Research Letters", "id" : "ITEM-1", "issue" : "1", "issued" : { "date-parts" : [ [ "2017" ] ] }, "page" : "236-244", "title" : "Divergent surface and total soil moisture projections under global warming", "translator" : [ { "dropping-particle" : "", "family" : "S666", "given" : "", "non-dropping-particle" : "", "parse-names" : false, "suffix" : "" } ], "type" : "article-journal", "volume" : "44" }, "uris" : [ "http://www.mendeley.com/documents/?uuid=6ad58861-a3c2-42bb-a1d5-a603bf604325" ] } ], "mendeley" : { "formattedCitation" : "(Berg et al., 2017b)", "plainTextFormattedCitation" : "(Berg et al., 2017b)", "previouslyFormattedCitation" : "(Berg et al., 2017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Berg et al., 2017</w:t>
      </w:r>
      <w:ins w:id="2182" w:author="Robin Matthews" w:date="2021-07-13T23:13:00Z">
        <w:r w:rsidR="009C1DB2">
          <w:rPr>
            <w:rFonts w:cs="Times New Roman"/>
            <w:noProof/>
            <w:lang w:val="en-GB"/>
          </w:rPr>
          <w:t>a</w:t>
        </w:r>
      </w:ins>
      <w:del w:id="2183" w:author="Robin Matthews" w:date="2021-07-13T23:13:00Z">
        <w:r w:rsidR="00A26296" w:rsidDel="009C1DB2">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179"/>
      <w:r w:rsidR="00A26296">
        <w:rPr>
          <w:rStyle w:val="Marquedecommentaire"/>
        </w:rPr>
        <w:commentReference w:id="2179"/>
      </w:r>
      <w:r w:rsidRPr="00841A35">
        <w:rPr>
          <w:rFonts w:cs="Times New Roman"/>
          <w:lang w:val="en-GB"/>
        </w:rPr>
        <w:t xml:space="preserve">, although relationships can be derived between the two </w:t>
      </w:r>
      <w:r w:rsidRPr="00D424AA">
        <w:rPr>
          <w:rFonts w:cs="Times New Roman"/>
          <w:lang w:val="en-GB"/>
        </w:rPr>
        <w:fldChar w:fldCharType="begin" w:fldLock="1"/>
      </w:r>
      <w:r w:rsidR="00FF6231">
        <w:rPr>
          <w:rFonts w:cs="Times New Roman"/>
          <w:lang w:val="en-GB"/>
        </w:rPr>
        <w:instrText>ADDIN CSL_CITATION { "citationItems" : [ { "id" : "ITEM-1", "itemData" : { "DOI" : "10.1016/j.rse.2011.08.003", "ISSN" : "00344257", "abstract" : "Global soil moisture products retrieved from various remote sensing sensors are becoming readily available with a nearly daily temporal resolution. Active and passive microwave sensors are generally considered as the best technologies for retrieving soil moisture from space. The Advanced Microwave Scanning Radiometer for the Earth observing system (AMSR-E) on-board the Aqua satellite and the Advanced SCATterometer (ASCAT) on-board the MetOp (Meteorological Operational) satellite are among the sensors most widely used for soil moisture retrieval in the last years. However, due to differences in the spatial resolution, observation depths and measurement uncertainties, validation of satellite data with in situ observations and/or modelled data is not straightforward. In this study, a comprehensive assessment of the reliability of soil moisture estimations from the ASCAT and AMSR-E sensors is carried out by using observed and modelled soil moisture data over 17 sites located in 4 countries across Europe (Italy, Spain, France and Luxembourg). As regards satellite data, products generated by implementing three different algorithms with AMSR-E data are considered: (i) the Land Parameter Retrieval Model, LPRM, (ii) the standard NASA (National Aeronautics and Space Administration) algorithm, and (iii) the Polarization Ratio Index, PRI. For ASCAT the Vienna University of Technology, TUWIEN, change detection algorithm is employed. An exponential filter is applied to approach root-zone soil moisture. Moreover, two different scaling strategies, based respectively on linear regression correction and Cumulative Density Function (CDF) matching, are employed to remove systematic differences between satellite and site-specific soil moisture data. Results are shown in terms of both relative soil moisture values (i.e., between 0 and 1) and anomalies from the climatological expectation. Among the three soil moisture products derived from AMSR-E sensor data, for most sites the highest correlation with observed and modelled data is found using the LPRM algorithm. Considering relative soil moisture values for an ~. 5. cm soil layer, the TUWIEN ASCAT product outperforms AMSR-E over all sites in France and central Italy while similar results are obtained in all other regions. Specifically, the average correlation coefficient with observed (modelled) data equals to 0.71 (0.74) and 0.62 (0.72) for ASCAT and AMSR-E-LPRM, respectively. Correlation values increase up to 0.81 (0.81) a\u2026", "author" : [ { "dropping-particle" : "", "family" : "Brocca", "given" : "L.", "non-dropping-particle" : "", "parse-names" : false, "suffix" : "" }, { "dropping-particle" : "", "family" : "Hasenauer", "given" : "S.", "non-dropping-particle" : "", "parse-names" : false, "suffix" : "" }, { "dropping-particle" : "", "family" : "Lacava", "given" : "T.", "non-dropping-particle" : "", "parse-names" : false, "suffix" : "" }, { "dropping-particle" : "", "family" : "Melone", "given" : "F.", "non-dropping-particle" : "", "parse-names" : false, "suffix" : "" }, { "dropping-particle" : "", "family" : "Moramarco", "given" : "T.", "non-dropping-particle" : "", "parse-names" : false, "suffix" : "" }, { "dropping-particle" : "", "family" : "Wagner", "given" : "W.", "non-dropping-particle" : "", "parse-names" : false, "suffix" : "" }, { "dropping-particle" : "", "family" : "Dorigo", "given" : "W.", "non-dropping-particle" : "", "parse-names" : false, "suffix" : "" }, { "dropping-particle" : "", "family" : "Matgen", "given" : "P.", "non-dropping-particle" : "", "parse-names" : false, "suffix" : "" }, { "dropping-particle" : "", "family" : "Mart\u00ednez-Fern\u00e1ndez", "given" : "J.", "non-dropping-particle" : "", "parse-names" : false, "suffix" : "" }, { "dropping-particle" : "", "family" : "Llorens", "given" : "P.", "non-dropping-particle" : "", "parse-names" : false, "suffix" : "" }, { "dropping-particle" : "", "family" : "Latron", "given" : "J.", "non-dropping-particle" : "", "parse-names" : false, "suffix" : "" }, { "dropping-particle" : "", "family" : "Martin", "given" : "C.", "non-dropping-particle" : "", "parse-names" : false, "suffix" : "" }, { "dropping-particle" : "", "family" : "Bittelli", "given" : "M.", "non-dropping-particle" : "", "parse-names" : false, "suffix" : "" } ], "container-title" : "Remote Sensing of Environment", "id" : "ITEM-1", "issue" : "12", "issued" : { "date-parts" : [ [ "2011" ] ] }, "page" : "3390-3408", "publisher" : "Elsevier Inc.", "title" : "Soil moisture estimation through ASCAT and AMSR-E sensors: An intercomparison and validation study across Europe", "translator" : [ { "dropping-particle" : "", "family" : "S3500", "given" : "", "non-dropping-particle" : "", "parse-names" : false, "suffix" : "" } ], "type" : "article-journal", "volume" : "115" }, "uris" : [ "http://www.mendeley.com/documents/?uuid=7367022e-4629-48b5-9f88-23154706fc7c", "http://www.mendeley.com/documents/?uuid=dbfc29b3-2aec-4f2b-a6bc-072c409eb8d7" ] } ], "mendeley" : { "formattedCitation" : "(Brocca et al., 2011)", "plainTextFormattedCitation" : "(Brocca et al., 2011)", "previouslyFormattedCitation" : "(Brocca et al., 201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rocca et al., 2011)</w:t>
      </w:r>
      <w:r w:rsidRPr="00D424AA">
        <w:rPr>
          <w:rFonts w:cs="Times New Roman"/>
          <w:lang w:val="en-GB"/>
        </w:rPr>
        <w:fldChar w:fldCharType="end"/>
      </w:r>
      <w:r w:rsidRPr="00841A35">
        <w:rPr>
          <w:rFonts w:cs="Times New Roman"/>
          <w:lang w:val="en-GB"/>
        </w:rPr>
        <w:t xml:space="preserve">. Several studies have also analysed long-term soil moisture timeseries from observations-driven land-surface or hydrological models, including land-based reanalysis products </w:t>
      </w:r>
      <w:r w:rsidRPr="00D424AA">
        <w:rPr>
          <w:rFonts w:cs="Times New Roman"/>
          <w:lang w:val="en-GB"/>
        </w:rPr>
        <w:fldChar w:fldCharType="begin" w:fldLock="1"/>
      </w:r>
      <w:r w:rsidR="00FF6231">
        <w:rPr>
          <w:rFonts w:cs="Times New Roman"/>
          <w:lang w:val="en-GB"/>
        </w:rPr>
        <w:instrText>ADDIN CSL_CITATION { "citationItems" : [ { "id" : "ITEM-1", "itemData" : { "DOI" : "10.1175/JHM-D-18-0003.1", "ISSN" : "1525-755X", "abstract" : "In this study, a microwave-based multisatellite merged product released from the European Space Agency\u2019s Climate Change Initiative (ESA CCI) and two model-based simulations from the Community Land Model 4.5 (CLM4.5) and Global Land Data Assimilation System (GLDAS) were used to investigate interannual variations and trends of soil moisture in China between 1979 and 2010. They were also evaluated using in situ observations from the nationwide agrometeorological network. These three datasets show consistent drying trends for surface soil moisture in northeastern and central China, as well the eastern portion of Inner Mongolia, and wetting trends in the Tibetan Plateau, which are also identified by in situ observations. Trends in the root-zone soil moisture are in line with those of surface soil moisture seen in the CLM4.5 and GLDAS simulations obtained from most areas in China (78%\u201388%), except for northwestern China and southwest of the Tibetan Plateau. Moreover, the drying trend intensifies with increasing soil depth. Taking the in situ measurements as reference, it is found that ESA CCI has better accuracy in identifying the significant drying trends while CLM4.5 and GLDAS capture wetting trends better. Compared to temperature, precipitation is the primary factor responsible for these trends, which controls the direction of soil moisture changes, while increasing temperatures can also enhance soil drying during periods of decreased precipitation.", "author" : [ { "dropping-particle" : "", "family" : "Jia", "given" : "Binghao", "non-dropping-particle" : "", "parse-names" : false, "suffix" : "" }, { "dropping-particle" : "", "family" : "Liu", "given" : "Jianguo", "non-dropping-particle" : "", "parse-names" : false, "suffix" : "" }, { "dropping-particle" : "", "family" : "Xie", "given" : "Zhenghui", "non-dropping-particle" : "", "parse-names" : false, "suffix" : "" }, { "dropping-particle" : "", "family" : "Shi", "given" : "Chunxiang", "non-dropping-particle" : "", "parse-names" : false, "suffix" : "" } ], "container-title" : "Journal of Hydrometeorology", "id" : "ITEM-1", "issue" : "5", "issued" : { "date-parts" : [ [ "2018", "5", "1" ] ] }, "note" : "Export Date: 16 October 2019", "page" : "831-847", "title" : "Interannual Variations and Trends in Remotely Sensed and Modeled Soil Moisture in China", "translator" : [ { "dropping-particle" : "", "family" : "S2039", "given" : "", "non-dropping-particle" : "", "parse-names" : false, "suffix" : "" } ], "type" : "article-journal", "volume" : "19" }, "uris" : [ "http://www.mendeley.com/documents/?uuid=46037b11-d8bb-434a-b4d4-00569448f9bb" ] }, { "id" : "ITEM-2", "itemData" : { "DOI" : "10.1175/JHM-D-12-0161.1", "abstract" : " AbstractIn situ soil moisture measurements from 2007 to 2010 for 196 stations from five networks across the world (United States, France, Spain, China, and Australia) are used to determine the reliability of three soil moisture products: (i) a revised version of the ECMWF Interim Re-Analysis (ERA-Interim; ERA-Land); (ii) a revised version of the Modern-Era Retrospective Analysis for Research and Applications (MERRA) reanalysis from NASA (MERRA-Land); and (iii) a new, microwave-based multisatellite surface soil moisture dataset (SM-MW). Evaluation of the time series and anomalies from a moving monthly mean shows a good performance of the three products in capturing the annual cycle of surface soil moisture and its short-term variability. On average, correlations (95% confidence interval) are 0.66 (\u00b10.038), 0.69 (\u00b10.038), and 0.60 (\u00b10.061) for ERA-Land, MERRA-Land, and SM-MW. The two reanalysis products also capture the root-zone soil moisture well; on average, correlations are 0.68 (\u00b10.035) and 0.73 (\u00b10.032) for ERA-Land and MERRA-Land, respectively. Global trends analysis for 1988\u20132010 suggests a decrease of surface soil moisture contents (72% of significant trends are negative, i.e., drying) for ERA-Land and an increase in surface soil moisture (59% of significant trends are positive, i.e., wetting) for MERRA-Land. As the spatial extent and fractions of significant trends in both products differ, the trend reflected in the majority of grid points within different climate classes was investigated and compared to that of SM-MW. The latter is dominated by negative significant trends (73.2%) and is more in line with ERA-Land. For both reanalysis products, trends for the upper layer of soil are confirmed in the root-zone soil moisture (first meter of soil). ", "author" : [ { "dropping-particle" : "", "family" : "Albergel", "given" : "C", "non-dropping-particle" : "", "parse-names" : false, "suffix" : "" }, { "dropping-particle" : "", "family" : "Dorigo", "given" : "W", "non-dropping-particle" : "", "parse-names" : false, "suffix" : "" }, { "dropping-particle" : "", "family" : "Reichle", "given" : "R H", "non-dropping-particle" : "", "parse-names" : false, "suffix" : "" }, { "dropping-particle" : "", "family" : "Balsamo", "given" : "G", "non-dropping-particle" : "", "parse-names" : false, "suffix" : "" }, { "dropping-particle" : "", "family" : "Rosnay", "given" : "P", "non-dropping-particle" : "de", "parse-names" : false, "suffix" : "" }, { "dropping-particle" : "", "family" : "Mu\u00f1oz-Sabater", "given" : "J", "non-dropping-particle" : "", "parse-names" : false, "suffix" : "" }, { "dropping-particle" : "", "family" : "Isaksen", "given" : "L", "non-dropping-particle" : "", "parse-names" : false, "suffix" : "" }, { "dropping-particle" : "", "family" : "Jeu", "given" : "R", "non-dropping-particle" : "de", "parse-names" : false, "suffix" : "" }, { "dropping-particle" : "", "family" : "Wagner", "given" : "W", "non-dropping-particle" : "", "parse-names" : false, "suffix" : "" } ], "container-title" : "Journal of Hydrometeorology", "id" : "ITEM-2", "issue" : "4", "issued" : { "date-parts" : [ [ "2013" ] ] }, "page" : "1259-1277", "title" : "Skill and Global Trend Analysis of Soil Moisture from Reanalyses and Microwave Remote Sensing", "translator" : [ { "dropping-particle" : "", "family" : "S2134", "given" : "", "non-dropping-particle" : "", "parse-names" : false, "suffix" : "" } ], "type" : "article-journal", "volume" : "14" }, "uris" : [ "http://www.mendeley.com/documents/?uuid=d5fdb43d-213b-4db3-bf3f-23855eac91f7" ] }, { "id" : "ITEM-3", "itemData" : { "DOI" : "10.1126/sciadv.abb9668", "ISSN" : "2375-2548", "abstract" : "Drought is one of the main threats to food security and ecosystem productivity. During the past decades, Europe has experienced a series of droughts that caused substantial socioeconomic losses and environmental impacts. A key question is whether there are some similar characteristics in these droughts, especially when compared to the droughts that occurred further in the past. Answering this question is impossible with traditional single-index approaches and also short-term and often spatially inconsistent records. Here, using a multidimensional machine learning\u2013based clustering algorithm and the hydrologic reconstruction of European drought, we determine the dominant drought types and investigate the changes in drought typology. We report a substantial increase in shorter warm-season droughts that are concurrent with an increase in potential evapotranspiration. If shifts reported here persist, then we will need new adaptive water management policies and, in the long run, we may observe considerable alterations in vegetation regimes and ecosystem functioning.", "author" : [ { "dropping-particle" : "", "family" : "Markonis", "given" : "Yannis", "non-dropping-particle" : "", "parse-names" : false, "suffix" : "" }, { "dropping-particle" : "", "family" : "Kumar", "given" : "Rohini", "non-dropping-particle" : "", "parse-names" : false, "suffix" : "" }, { "dropping-particle" : "", "family" : "Hanel", "given" : "Martin", "non-dropping-particle" : "", "parse-names" : false, "suffix" : "" }, { "dropping-particle" : "", "family" : "Rakovec", "given" : "Oldrich", "non-dropping-particle" : "", "parse-names" : false, "suffix" : "" }, { "dropping-particle" : "", "family" : "M\u00e1ca", "given" : "Petr", "non-dropping-particle" : "", "parse-names" : false, "suffix" : "" }, { "dropping-particle" : "", "family" : "AghaKouchak", "given" : "Amir", "non-dropping-particle" : "", "parse-names" : false, "suffix" : "" } ], "container-title" : "Science Advances", "id" : "ITEM-3", "issue" : "6", "issued" : { "date-parts" : [ [ "2021", "2", "3" ] ] }, "page" : "eabb9668", "title" : "The rise of compound warm-season droughts in Europe", "translator" : [ { "dropping-particle" : "", "family" : "S3420", "given" : "", "non-dropping-particle" : "", "parse-names" : false, "suffix" : "" } ], "type" : "article-journal", "volume" : "7" }, "uris" : [ "http://www.mendeley.com/documents/?uuid=2df1e0f7-1770-4ff2-bf63-c56bd833b5bb" ] }, { "id" : "ITEM-4", "itemData" : { "DOI" : "10.1029/2018GL080768", "ISSN" : "0094-8276", "author" : [ { "dropping-particle" : "", "family" : "Gu", "given" : "Xihui", "non-dropping-particle" : "", "parse-names" : false, "suffix" : "" }, { "dropping-particle" : "", "family" : "Zhang", "given" : "Qiang", "non-dropping-particle" : "", "parse-names" : false, "suffix" : "" }, { "dropping-particle" : "", "family" : "Li", "given" : "Jianfeng", "non-dropping-particle" : "", "parse-names" : false, "suffix" : "" }, { "dropping-particle" : "", "family" : "Singh", "given" : "Vijay P.", "non-dropping-particle" : "", "p</w:instrText>
      </w:r>
      <w:r w:rsidR="00FF6231" w:rsidRPr="006A2665">
        <w:rPr>
          <w:rFonts w:cs="Times New Roman"/>
        </w:rPr>
        <w:instrText>arse-names" : false, "suffix" : "" }, { "dropping-particle" : "", "family" : "Liu", "given" : "Jianyu", "non-dropping-particle" : "", "parse-names" : false, "suffix" : "" }, { "dropping-particle" : "", "family" : "Sun", "given" : "Peng", "non-dropping-particle" : "", "parse-names" : false, "suffix" : "" }, { "dropping-particle" : "", "family" : "Cheng", "given" : "Changxiu", "non-dropping-particle" : "", "parse-names" : false, "suffix" : "" } ], "container-title" : "Geophysical Research Letters", "id" : "ITEM-4", "issue" : "5", "issued" : { "date-parts" : [ [ "2019", "3", "16" ] ] }, "page" : "2573-2582", "title" : "Attribution of Global Soil Moisture Drying to Human Activities: A Quantitative Viewpoint", "translator" : [ { "dropping-particle" : "", "family" : "S2775", "given" : "", "non-dropping-particle" : "", "parse-names" : false, "suffix" : "" } ], "type" : "article-journal", "volume" : "46" }, "uris" : [ "http://www.mendeley.com/documents/?uuid=4597aec5-0949-44f8-85ec-9fccfce11735" ] } ], "mendeley" : { "formattedCitation" : "(Albergel et al., 2013; Jia et al., 2018; Gu et al., 2019b; Markonis et al., 2021)", "plainTextFormattedCitation" : "(Albergel et al., 2013; Jia et al., 2018; Gu et al., 2019b; Markonis et al., 2021)", "previouslyFormattedCitation" : "(Albergel et al., 2013; Jia et al., 2018; Gu et al., 2019b; Markonis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Albergel et al., 2013; Jia et al., 2018; Gu et al., 2019b; Markonis et al., 2021)</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Such models have also been used to assess changes in land water availability, estimated as precipitation minus ET, which is equal to the sum of soil moisture and runoff </w:t>
      </w:r>
      <w:r w:rsidRPr="00D424AA">
        <w:rPr>
          <w:rFonts w:cs="Times New Roman"/>
          <w:lang w:val="en-GB"/>
        </w:rPr>
        <w:fldChar w:fldCharType="begin" w:fldLock="1"/>
      </w:r>
      <w:r w:rsidR="00FF6231">
        <w:rPr>
          <w:rFonts w:cs="Times New Roman"/>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Padr\u00f3n et al., 2020)", "plainTextFormattedCitation" : "(Greve et al., 2014; Padr\u00f3n et al., 2020)", "previouslyFormattedCitation" : "(Greve et al., 2014; Padr\u00f3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reve et al., 2014; Padrón et al., 2020)</w:t>
      </w:r>
      <w:r w:rsidRPr="00D424AA">
        <w:rPr>
          <w:rFonts w:cs="Times New Roman"/>
          <w:lang w:val="en-GB"/>
        </w:rPr>
        <w:fldChar w:fldCharType="end"/>
      </w:r>
      <w:r w:rsidRPr="00841A35">
        <w:rPr>
          <w:rFonts w:cs="Times New Roman"/>
          <w:lang w:val="en-GB"/>
        </w:rPr>
        <w:t xml:space="preserve">. </w:t>
      </w:r>
    </w:p>
    <w:p w14:paraId="0FAFF1DC" w14:textId="77777777" w:rsidR="001415DA" w:rsidRPr="00D424AA" w:rsidRDefault="001415DA" w:rsidP="00D424AA">
      <w:pPr>
        <w:pStyle w:val="AR6BodyText"/>
        <w:rPr>
          <w:rFonts w:cs="Times New Roman"/>
          <w:lang w:val="en-GB"/>
        </w:rPr>
      </w:pPr>
    </w:p>
    <w:p w14:paraId="6BDE4D27" w14:textId="6926D153" w:rsidR="001415DA" w:rsidRPr="00D424AA" w:rsidRDefault="001415DA" w:rsidP="00D424AA">
      <w:pPr>
        <w:pStyle w:val="AR6BodyText"/>
        <w:rPr>
          <w:rFonts w:cs="Times New Roman"/>
          <w:lang w:val="nb-NO"/>
        </w:rPr>
      </w:pPr>
      <w:r w:rsidRPr="00D424AA">
        <w:rPr>
          <w:rFonts w:cs="Times New Roman"/>
          <w:lang w:val="en-GB"/>
        </w:rPr>
        <w:t xml:space="preserve">Overall, evidence from global studies suggests that several land regions have been affected by increased soil drying or water-balance in past decades, despite some spread among products </w:t>
      </w:r>
      <w:r w:rsidRPr="00D424AA">
        <w:rPr>
          <w:rFonts w:cs="Times New Roman"/>
          <w:lang w:val="en-GB"/>
        </w:rPr>
        <w:fldChar w:fldCharType="begin" w:fldLock="1"/>
      </w:r>
      <w:r w:rsidR="00FF6231">
        <w:rPr>
          <w:rFonts w:cs="Times New Roman"/>
          <w:lang w:val="en-GB"/>
        </w:rPr>
        <w:instrText>ADDIN CSL_CITATION { "citationItems" : [ { "id" : "ITEM-1", "itemData" : { "DOI" : "10.1029/2018GL080768", "ISSN" : "0094-8276", "author" : [ { "dropping-particle" : "", "family" : "Gu", "given" : "Xihui", "non-dropping-particle" : "", "parse-names" : false, "suffix" : "" }, { "dropping-particle" : "", "family" : "Zhang", "given" : "Qiang", "non-dropping-particle" : "", "parse-names" : false, "suffix" : "" }, { "dropping-particle" : "", "family" : "Li", "given" : "Jianfeng", "non-dropping-particle" : "", "parse-names" : false, "suffix" : "" }, { "dropping-particle" : "", "family" : "Singh", "given" : "Vijay P.", "non-dropping-particle" : "", "parse-names" : false, "suffix" : "" }, { "dropping-particle" : "", "family" : "Liu", "given" : "Jianyu", "non-dropping-particle" : "", "parse-names" : false, "suffix" : "" }, { "dropping-particle" : "", "family" : "Sun", "given" : "Peng", "non-dropping-particle" : "", "parse-names" : false, "suffix" : "" }, { "dropping-particle" : "", "family" : "Cheng", "given" : "Changxiu", "non-dropping-particle" : "", "parse-names" : false, "suffix" : "" } ], "container-title" : "Geophysical Research Letters", "id" : "ITEM-1", "issue" : "5", "issued" : { "date-parts" : [ [ "2019", "3", "16" ] ] }, "page" : "2573-2582", "title" : "Attribution of Global Soil Moisture Drying to Human Activities: A Quantitative Viewpoint", "translator" : [ { "dropping-particle" : "", "family" : "S2775", "given" : "", "non-dropping-particle" : "", "parse-names" : false, "suffix" : "" } ], "type" : "article-journal", "volume" : "46" }, "uris" : [ "http://www.mendeley.com/documents/?uuid=4597aec5-0949-44f8-85ec-9fccfce11735" ] }, { "id" : "ITEM-2", "itemData" : { "DOI" : "10.1175/JHM-D-12-0161.1", "abstract" : " AbstractIn situ soil moisture measurements from 2007 to 2010 for 196 stations from five networks across the world (United States, France, Spain, China, and Australia) are used to determine the reliability of three soil moisture products: (i) a revised version of the ECMWF Interim Re-Analysis (ERA-Interim; ERA-Land); (ii) a revised version of the Modern-Era Retrospective Analysis for Research and Applications (MERRA) reanalysis from NASA (MERRA-Land); and (iii) a new, microwave-based multisatellite surface soil moisture dataset (SM-MW). Evaluation of the time series and anomalies from a moving monthly mean shows a good performance of the three products in capturing the annual cycle of surface soil moisture and its short-term variability. On average, correlations (95% confidence interval) are 0.66 (\u00b10.038), 0.69 (\u00b10.038), and 0.60 (\u00b10.061) for ERA-Land, MERRA-Land, and SM-MW. The two reanalysis products also capture the root-zone soil moisture well; on average, correlations are 0.68 (\u00b10.035) and 0.73 (\u00b10.032) for ERA-Land and MERRA-Land, respectively. Global trends analysis for 1988\u20132010 suggests a decrease of surface soil moisture contents (72% of significant trends are negative, i.e., drying) for ERA-Land and an increase in surface soil moisture (59% of significant trends are positive, i.e., wetting) for MERRA-Land. As the spatial extent and fractions of significant trends in both products differ, the trend reflected in the majority of grid points within different climate classes was investigated and compared to that of SM-MW. The latter is dominated by negative significant trends (73.2%) and is more in line with ERA-Land. For both reanalysis products, trends for the upper layer of soil are confirmed in the root-zone soil moisture (first meter of soil). ", "author" : [ { "dropping-particle" : "", "family" : "Albergel", "given" : "C", "non-dropping-particle" : "", "parse-names" : false, "suffix" : "" }, { "dropping-particle" : "", "family" : "Dorigo", "given" : "W", "non-dropping-particle" : "", "parse-names" : false, "suffix" : "" }, { "dropping-particle" : "", "family" : "Reichle", "given" : "R H", "non-dropping-particle" : "", "parse-names" : false, "suffix" : "" }, { "dropping-particle" : "", "family" : "Balsamo", "given" : "G", "non-dropping-particle" : "", "parse-names" : false, "suffix" : "" }, { "dropping-particle" : "", "family" : "Rosnay", "given" : "P", "non-dropping-particle" : "de", "parse-names" : false, "suffix" : "" }, { "dropping-particle" : "", "family" : "Mu\u00f1oz-Sabater", "given" : "J", "non-dropping-particle" : "", "parse-names" : false, "suffix" : "" }, { "dropping-particle" : "", "family" : "Isaksen", "given" : "L", "non-dropping-particle" : "", "parse-names" : false, "suffix" : "" }, { "dropping-particle" : "", "family" : "Jeu", "given" : "R", "non-dropping-particle" : "de", "parse-names" : false, "suffix" : "" }, { "dropping-particle" : "", "family" : "Wagner", "given" : "W", "non-dropping-particle" : "", "parse-names" : false, "suffix" : "" } ], "container-title" : "Journal of Hydrometeorology", "id" : "ITEM-2", "issue" : "4", "issued" : { "date-parts" : [ [ "2013" ] ] }, "page" : "1259-1277", "title" : "Skill and Global Trend Analysis of Soil Moisture from Reanalyses and Microwave Remote Sensing", "translator" : [ { "dropping-particle" : "", "family" : "S2134", "given" : "", "non-dropping-particle" : "", "parse-names" : false, "suffix" : "" } ], "type" : "article-journal", "volume" : "14" }, "uris" : [ "http://www.mendeley.com/documents/?uuid=d5fdb43d-213b-4db3-bf3f-23855eac91f7" ] }, { "id" : "ITEM-3",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3",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4",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w:instrText>
      </w:r>
      <w:r w:rsidR="00FF6231" w:rsidRPr="006A2665">
        <w:rPr>
          <w:rFonts w:cs="Times New Roman"/>
        </w:rPr>
        <w:instrText>-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4",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Albergel et al., 2013; Greve et al., 2014; Gu et al., 2019b; Padr\u00f3n et al., 2020)", "plainTextFormattedCitation" : "(Albergel et al., 2013; Greve et al., 2014; Gu et al., 2019b; Padr\u00f3n et al., 2020)", "previouslyFormattedCitation" : "(Albergel et al., 2013; Greve et al., 2014; Gu et al., 2019b; Padr\u00f3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Albergel et al., 2013; Greve et al., 2014; Gu et al., 2019b; Padrón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Drying has not only occurred in dry regions, but also in humid regions </w:t>
      </w:r>
      <w:r w:rsidRPr="00D424AA">
        <w:rPr>
          <w:rFonts w:cs="Times New Roman"/>
          <w:lang w:val="en-GB"/>
        </w:rPr>
        <w:fldChar w:fldCharType="begin" w:fldLock="1"/>
      </w:r>
      <w:r w:rsidR="00FF6231">
        <w:rPr>
          <w:rFonts w:cs="Times New Roman"/>
          <w:lang w:val="en-GB"/>
        </w:rPr>
        <w:instrText>ADDIN CSL_CITATION { "citationItems" : [ { "id" : "ITEM-1",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plainTextFormattedCitation" : "(Greve et al., 2014)", "previouslyFormattedCitation" : "(Greve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reve et al., 2014)</w:t>
      </w:r>
      <w:r w:rsidRPr="00D424AA">
        <w:rPr>
          <w:rFonts w:cs="Times New Roman"/>
          <w:lang w:val="en-GB"/>
        </w:rPr>
        <w:fldChar w:fldCharType="end"/>
      </w:r>
      <w:r w:rsidRPr="00841A35">
        <w:rPr>
          <w:rFonts w:cs="Times New Roman"/>
          <w:lang w:val="en-GB"/>
        </w:rPr>
        <w:t>. Some studies have specifically addressed changes in soil moisture at regional scale (Section 11.9). For AR6 regions, several studies suggest an increase in the frequency and areal ex</w:t>
      </w:r>
      <w:r w:rsidRPr="00D424AA">
        <w:rPr>
          <w:rFonts w:cs="Times New Roman"/>
          <w:lang w:val="en-GB"/>
        </w:rPr>
        <w:t xml:space="preserve">tent of soil moisture deficits, with examples in East Asia (EAS; </w:t>
      </w:r>
      <w:commentRangeStart w:id="2184"/>
      <w:r w:rsidRPr="00D424AA">
        <w:rPr>
          <w:rFonts w:cs="Times New Roman"/>
          <w:lang w:val="en-GB"/>
        </w:rPr>
        <w:fldChar w:fldCharType="begin" w:fldLock="1"/>
      </w:r>
      <w:r w:rsidR="0012753B">
        <w:rPr>
          <w:rFonts w:cs="Times New Roman"/>
          <w:lang w:val="en-GB"/>
        </w:rPr>
        <w:instrText>ADDIN CSL_CITATION { "citationItems" : [ { "id" : "ITEM-1",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1",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id" : "ITEM-2", "itemData" : { "DOI" : "10.1016/j.jhydrol.2014.09.068", "ISSN" : "00221694", "author" : [ { "dropping-particle" : "", "family" : "Qin", "given" : "Yue", "non-dropping-particle" : "", "parse-names" : false, "suffix" : "" }, { "dropping-particle" : "", "family" : "Yang", "given" : "Dawen", "non-dropping-particle" : "", "parse-names" : false, "suffix" : "" }, { "dropping-particle" : "", "family" : "Lei", "given" : "Huimin", "non-dropping-particle" : "", "parse-names" : false, "suffix" : "" }, { "dropping-particle" : "", "family" : "Xu", "given" : "Kai", "non-dropping-particle" : "", "parse-names" : false, "suffix" : "" }, { "dropping-particle" : "", "family" : "Xu", "given" : "Xiangyu", "non-dropping-particle" : "", "parse-names" : false, "suffix" : "" } ], "container-title" : "Journal of Hydrology", "id" : "ITEM-2", "issued" : { "date-parts" : [ [ "2015", "7" ] ] }, "note" : "Export Date: 16 October 2019", "page" : "55-67", "title" : "Comparative analysis of drought based on precipitation and soil moisture indices in Haihe basin of North China during the period of 1960\u20132010", "translator" : [ { "dropping-particle" : "", "family" : "S2048", "given" : "", "non-dropping-particle" : "", "parse-names" : false, "suffix" : "" } ], "type" : "article-journal", "volume" : "526" }, "uris" : [ "http://www.mendeley.com/documents/?uuid=051a227e-ccb2-4494-8b4d-4d68d7cf13c9" ] }, { "id" : "ITEM-3", "itemData" : { "DOI" : "10.1175/JHM-D-18-0003.1", "ISSN" : "1525-755X", "abstract" : "In this study, a microwave-based multisatellite merged product released from the European Space Agency\u2019s Climate Change Initiative (ESA CCI) and two model-based simulations from the Community Land Model 4.5 (CLM4.5) and Global Land Data Assimilation System (GLDAS) were used to investigate interannual variations and trends of soil moisture in China between 1979 and 2010. They were also evaluated using in situ observations from the nationwide agrometeorological network. These three datasets show consistent drying trends for surface soil moisture in northeastern and central China, as well the eastern portion of Inner Mongolia, and wetting trends in the Tibetan Plateau, which are also identified by in situ observations. Trends in the root-zone soil moisture are in line with those of surface soil moisture seen in the CLM4.5 and GLDAS simulations obtained from most areas in China (78%\u201388%), except for northwestern China and southwest of the Tibetan Plateau. Moreover, the drying trend intensifies with increasing soil depth. Taking the in situ measurements as reference, it is found that ESA CCI has better accuracy in identifying the significant drying trends while CLM4.5 and GLDAS capture wetting trends better. Compared to temperature, precipitation is the primary factor responsible for these trends, which controls the direction of soil moisture changes, while increasing temperatures can also enhance soil drying during periods of decreased precipitation.", "author" : [ { "dropping-particle" : "", "family" : "Jia", "given" : "Binghao", "non-dropping-particle" : "", "parse-names" : false, "suffix" : "" }, { "dropping-particle" : "", "family" : "Liu", "given" : "Jianguo", "non-dropping-particle" : "", "parse-names" : false, "suffix" : "" }, { "dropping-particle" : "", "family" : "Xie", "given" : "Zhenghui", "non-dropping-particle" : "", "parse-names" : false, "suffix" : "" }, { "dropping-particle" : "", "family" : "Shi", "given" : "Chunxiang", "non-dropping-particle" : "", "parse-names" : false, "suffix" : "" } ], "container-title" : "Journal of Hydrometeorology", "id" : "ITEM-3", "issue" : "5", "issued" : { "date-parts" : [ [ "2018", "5", "1" ] ] }, "note" : "Export Date: 16 October 2019", "page" : "831-847", "title" : "Interannual Variations and Trends in Remotely Sensed and Modeled Soil Moisture in China", "translator" : [ { "dropping-particle" : "", "family" : "S2039", "given" : "", "non-dropping-particle" : "", "parse-names" : false, "suffix" : "" } ], "type" : "article-journal", "volume" : "19" }, "uris" : [ "http://www.mendeley.com/documents/?uuid=46037b11-d8bb-434a-b4d4-00569448f9bb" ] } ], "mendeley" : { "formattedCitation" : "(Cheng et al., 2015; Qin et al., 2015b; Jia et al., 2018)", "manualFormatting" : "Cheng et al., 2015; Y. Qin et al., 2015; Jia et al., 2018)", "plainTextFormattedCitation" : "(Cheng et al., 2015; Qin et al., 2015b; Jia et al., 2018)", "previouslyFormattedCitation" : "(Cheng et al., 2015; Qin et al., 2015b; Ji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 xml:space="preserve">Cheng et al., 2015; </w:t>
      </w:r>
      <w:ins w:id="2185" w:author="Robin Matthews" w:date="2021-07-13T23:14:00Z">
        <w:r w:rsidR="009C1DB2">
          <w:rPr>
            <w:rFonts w:cs="Times New Roman"/>
            <w:noProof/>
            <w:lang w:val="nb-NO"/>
          </w:rPr>
          <w:t xml:space="preserve">Y. </w:t>
        </w:r>
      </w:ins>
      <w:r w:rsidR="00A26296">
        <w:rPr>
          <w:rFonts w:cs="Times New Roman"/>
          <w:noProof/>
          <w:lang w:val="nb-NO"/>
        </w:rPr>
        <w:t>Qin et al., 2015; Jia et al., 2018)</w:t>
      </w:r>
      <w:r w:rsidRPr="00D424AA">
        <w:rPr>
          <w:rFonts w:cs="Times New Roman"/>
          <w:lang w:val="en-GB"/>
        </w:rPr>
        <w:fldChar w:fldCharType="end"/>
      </w:r>
      <w:commentRangeEnd w:id="2184"/>
      <w:r w:rsidR="00A26296">
        <w:rPr>
          <w:rStyle w:val="Marquedecommentaire"/>
        </w:rPr>
        <w:commentReference w:id="2184"/>
      </w:r>
      <w:r w:rsidRPr="00841A35">
        <w:rPr>
          <w:rFonts w:cs="Times New Roman"/>
          <w:lang w:val="nb-NO"/>
        </w:rPr>
        <w:t xml:space="preserve">, Western and Central Europe (WCE; </w:t>
      </w:r>
      <w:commentRangeStart w:id="2186"/>
      <w:r w:rsidRPr="00D424AA">
        <w:rPr>
          <w:rFonts w:cs="Times New Roman"/>
          <w:lang w:val="en-GB"/>
        </w:rPr>
        <w:fldChar w:fldCharType="begin" w:fldLock="1"/>
      </w:r>
      <w:r w:rsidR="00FF6231">
        <w:rPr>
          <w:rFonts w:cs="Times New Roman"/>
          <w:lang w:val="nb-NO"/>
        </w:rPr>
        <w:instrText>ADDIN CSL_CITATION { "citationItems" : [ { "id" : "ITEM-1", "itemData" : { "DOI" : "10.1002/joc.4242", "ISSN" : "08998418", "author" : [ { "dropping-particle" : "", "family" : "Trnka", "given" : "M", "non-dropping-particle" : "", "parse-names" : false, "suffix" : "" }, { "dropping-particle" : "", "family" : "Br\u00e1zdil", "given" : "R", "non-dropping-particle" : "", "parse-names" : false, "suffix" : "" }, { "dropping-particle" : "", "family" : "Mo\u017en\u00fd", "given" : "M", "non-dropping-particle" : "", "parse-names" : false, "suffix" : "" }, { "dropping-particle" : "", "family" : "\u0160t\u011bp\u00e1nek", "given" : "P", "non-dropping-particle" : "", "parse-names" : false, "suffix" : "" }, { "dropping-particle" : "", "family" : "Dobrovoln\u00fd", "given" : "P", "non-dropping-particle" : "", "parse-names" : false, "suffix" : "" }, { "dropping-particle" : "", "family" : "Zahradn\u00ed\u010dek", "given" : "P", "non-dropping-particle" : "", "parse-names" : false, "suffix" : "" }, { "dropping-particle" : "", "family" : "Balek", "given" : "J", "non-dropping-particle" : "", "parse-names" : false, "suffix" : "" }, { "dropping-particle" : "", "family" : "Semer\u00e1dov\u00e1", "given" : "D", "non-dropping-particle" : "", "parse-names" : false, "suffix" : "" }, { "dropping-particle" : "", "family" : "Dubrovsk\u00fd", "given" : "M", "non-dropping-particle" : "", "parse-names" : false, "suffix" : "" }, { "dropping-particle" : "", "family" : "Hlavinka", "given" : "P", "non-dropping-particle" : "", "parse-names" : false, "suffix" : "" }, { "dropping-particle" : "", "family" : "Eitzinger", "given" : "J", "non-dropping-particle" : "", "parse-names" : false, "suffix" : "" }, { "dropping-particle" : "", "family" : "Wardlow", "given" : "B", "non-dropping-particle" : "", "parse-names" : false, "suffix" : "" }, { "dropping-particle" : "", "family" : "Svoboda", "given" : "M", "non-dropping-particle" : "", "parse-names" : false, "suffix" : "" }, { "dropping-particle" : "", "family" : "Hayes", "given" : "M", "non-dropping-particle" : "", "parse-names" : false, "suffix" : "" }, { "dropping-particle" : "", "family" : "\u017dalud", "given" : "Z", "non-dropping-particle" : "", "parse-names" : false, "suffix" : "" } ], "container-title" : "International Journal of Climatology", "id" : "ITEM-1", "issue" : "13", "issued" : { "date-parts" : [ [ "2015", "11", "15" ] ] }, "note" : "Export Date: 30 September 2019", "page" : "3733-3747", "title" : "Soil moisture trends in the Czech Republic between 1961 and 2012", "translator" : [ { "dropping-particle" : "", "family" : "S2047", "given" : "", "non-dropping-particle" : "", "parse-names" : false, "suffix" : "" } ], "type" : "article-journal", "volume" : "35" }, "uris" : [ "http://www.mendeley.com/documents/?uuid=f6c65e75-85bc-4074-99da-da5164a7abf0" ] } ], "mendeley" : { "formattedCitation" : "(Trnka et al., 2015b)", "manualFormatting" : "Trnka et al., 2015b)", "plainTextFormattedCitation" : "(Trnka et al., 2015b)", "previouslyFormattedCitation" : "(Trnka et al., 2015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rnka et al., 2015b)</w:t>
      </w:r>
      <w:r w:rsidRPr="00D424AA">
        <w:rPr>
          <w:rFonts w:cs="Times New Roman"/>
          <w:lang w:val="en-GB"/>
        </w:rPr>
        <w:fldChar w:fldCharType="end"/>
      </w:r>
      <w:commentRangeEnd w:id="2186"/>
      <w:r w:rsidR="00A26296">
        <w:rPr>
          <w:rStyle w:val="Marquedecommentaire"/>
        </w:rPr>
        <w:commentReference w:id="2186"/>
      </w:r>
      <w:r w:rsidRPr="00841A35">
        <w:rPr>
          <w:rFonts w:cs="Times New Roman"/>
          <w:lang w:val="en-GB"/>
        </w:rPr>
        <w:t xml:space="preserve">, and the Mediterranean (MED; </w:t>
      </w:r>
      <w:commentRangeStart w:id="2187"/>
      <w:r w:rsidRPr="00D424AA">
        <w:rPr>
          <w:rFonts w:cs="Times New Roman"/>
          <w:lang w:val="en-GB"/>
        </w:rPr>
        <w:fldChar w:fldCharType="begin" w:fldLock="1"/>
      </w:r>
      <w:r w:rsidR="00FF6231">
        <w:rPr>
          <w:rFonts w:cs="Times New Roman"/>
          <w:lang w:val="en-GB"/>
        </w:rPr>
        <w:instrText>ADDIN CSL_CITATION { "citationItems" : [ { "id" : "ITEM-1", "itemData" : { "DOI" : "10.1038/s41598-018-27464-4", "abstract" : "\u00a9 2018 The Author(s). Early 21st-century droughts in Europe have been broadly regarded as exceptionally severe, substantially affecting a wide range of socio-economic sectors. These extreme events were linked mainly to increases in temperature and record-breaking heatwaves that have been influencing Europe since 2000, in combination with a lack of precipitation during the summer months. Drought propagated through all respective compartments of the hydrological cycle, involving low runoff and prolonged soil moisture deficits. What if these recent droughts are not as extreme as previously thought? Using reconstructed droughts over the last 250 years, we show that although the 2003 and 2015 droughts may be regarded as the most extreme droughts driven by precipitation deficits during the vegetation period, their spatial extent and severity at a long-term European scale are less uncommon. This conclusion is evident in our concurrent investigation of three major drought types - meteorological (precipitation), agricultural (soil moisture) and hydrological (grid-scale runoff) droughts. Additionally, unprecedented drying trends for soil moisture and corresponding increases in the frequency of agricultural droughts are also observed, reflecting the recurring periods of high temperatures. Since intense and extended meteorological droughts may reemerge in the future, our study highlights concerns regarding the impacts of such extreme events when combined with persistent decrease in European soil moisture.", "author" : [ { "dropping-particle" : "", "family" : "Hanel", "given" : "M.", "non-dropping-particle" : "", "parse-names" : false, "suffix" : "" }, { "dropping-particle" : "", "family" : "Rakovec", "given" : "O.", "non-dropping-particle" : "", "parse-names" : false, "suffix" : "" }, { "dropping-particle" : "", "family" : "Markonis", "given" : "Y.", "non-dropping-particle" : "", "parse-names" : false, "suffix" : "" }, { "dropping-particle" : "", "family" : "M\u00e1ca", "given" : "P.", "non-dropping-particle" : "", "parse-names" : false, "suffix" : "" }, { "dropping-particle" : "", "family" : "Samaniego", "given" : "L.", "non-dropping-particle" : "", "parse-names" : false, "suffix" : "" }, { "dropping-particle" : "", "family" : "Kysel\u00fd", "given" : "J.", "non-dropping-particle" : "", "parse-names" : false, "suffix" : "" }, { "dropping-particle" : "", "family" : "Kumar", "given" : "R.", "non-dropping-particle" : "", "parse-names" : false, "suffix" : "" } ], "container-title" : "Scientific Reports", "id" : "ITEM-1", "issue" : "1", "issued" : { "date-parts" : [ [ "2018" ] ] }, "title" : "Revisiting the recent European droughts from a long-term perspective", "translator" : [ { "dropping-particle" : "", "family" : "S2055", "given" : "", "non-dropping-particle" : "", "parse-names" : false, "suffix" : "" } ], "type" : "article-journal", "volume" : "8" }, "uris" : [ "http://www.mendeley.com/documents/?uuid=6fccbb93-7c42-475f-b084-f0a9db51dd2c" ] }, { "id" : "ITEM-2", "itemData" : { "DOI" : "10.1029/2019GL082783", "ISSN" : "0094-8276", "author" : [ { "dropping-particle" : "", "family" : "Moravec", "given" : "Vojt\u011bch", "non-dropping-particle" : "", "parse-names" : false, "suffix" : "" }, { "dropping-particle" : "", "family" : "Markonis", "given" : "Yannis", "non-dropping-particle" : "", "parse-names" : false, "suffix" : "" }, { "dropping-particle" : "", "family" : "Rakovec", "given" : "Oldrich", "non-dropping-particle" : "", "parse-names" : false, "suffix" : "" }, { "dropping-particle" : "", "family" : "Kumar", "given" : "Rohini", "non-dropping-particle" : "", "parse-names" : false, "suffix" : "" }, { "dropping-particle" : "", "family" : "Hanel", "given" : "Martin", "non-dropping-particle" : "", "parse-names" : false, "suffix" : "" } ], "container-title" : "Geophysical Research Letters", "id" : "ITEM-2", "issue" : "11", "issued" : { "date-parts" : [ [ "2019", "6", "16" ] ] }, "note" : "Export Date: 30 September 2019", "page" : "5909-5917", "title" : "A 250\u2010Year European Drought Inventory Derived From Ensemble Hydrologic Modeling", "translator" : [ { "dropping-particle" : "", "family" : "S2537", "given" : "", "non-dropping-particle" : "", "parse-names" : false, "suffix" : "" } ], "type" : "article-journal", "volume" : "46" }, "uris" : [ "http://www.mendeley.com/documents/?uuid=9373d594-b266-4490-96ed-1b78eac5af65" ] }, { "id" : "ITEM-3", "itemData" : { "DOI" : "10.1126/sciadv.abb9668", "ISSN" : "2375-2548", "abstract" : "Drought is one of the main threats to food security and ecosystem productivity. During the past decades, Europe has experienced a series of droughts that caused substantial socioeconomic losses and environmental impacts. A key question is whether there are some similar characteristics in these droughts, especially when compared to the droughts that occurred further in the past. Answering this question is impossible with traditional single-index approaches and also short-term and often spatially inconsistent records. Here, using a multidimensional machine learning\u2013based clustering algorithm and the hydrologic reconstruction of European drought, we determine the dominant drought types and investigate the changes in drought typology. We report a substantial increase in shorter warm-season droughts that are concurrent with an increase in potential evapotranspiration. If shifts reported here persist, then we will need new adaptive water management policies and, in the long run, we may observe considerable alterations in vegetation regimes and ecosystem functioning.", "author" : [ { "dropping-particle" : "", "family" : "Markonis", "given" : "Yannis", "non-dropping-particle" : "", "parse-names" : false, "suffix" : "" }, { "dropping-particle" : "", "family" : "Kumar", "given" : "Rohini", "non-dropping-particle" : "", "parse-names" : false, "suffix" : "" }, { "dropping-particle" : "", "family" : "Hanel", "given" : "Martin", "non-dropping-particle" : "", "parse-names" : false, "suffix" : "" }, { "dropping-particle" : "", "family" : "Rakovec", "given" : "Oldrich", "non-dropping-particle" : "", "parse-names" : false, "suffix" : "" }, { "dropping-particle" : "", "family" : "M\u00e1ca", "given" : "Petr", "non-dropping-particle" : "", "parse-names" : false, "suffix" : "" }, { "dropping-particle" : "", "family" : "AghaKouchak", "given" : "Amir", "non-dropping-particle" : "", "parse-names" : false, "suffix" : "" } ], "container-title" : "Science Advances", "id" : "ITEM-3", "issue" : "6", "issued" : { "date-parts" : [ [ "2021", "2", "3" ] ] }, "page" : "eabb9668", "title" : "The rise of compound warm-season droughts in Europe", "translator" : [ { "dropping-particle" : "", "family" : "S3420", "given" : "", "non-dropping-particle" : "", "parse-names" : false, "suffix" : "" } ], "type" : "article-journal", "volume" : "7" }, "uris" : [ "http://www.mendeley.com/documents/?uuid=2df1e0f7-1770-4ff2-bf63-c56bd833b5bb" ] } ], "mendeley" : { "formattedCitation" : "(Hanel et al., 2018; Moravec et al., 2019; Markonis et al., 2021)", "manualFormatting" : "Hanel et al., 2018; Moravec et al., 2019; Markonis et al., 2021)", "plainTextFormattedCitation" : "(Hanel et al., 2018; Moravec et al., 2019; Markonis et al., 2021)", "previouslyFormattedCitation" : "(Hanel et al., 2018; Moravec et al., 2019; Markonis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nel et al., 2018; Moravec et al., 2019; Markonis et al., 2021)</w:t>
      </w:r>
      <w:r w:rsidRPr="00D424AA">
        <w:rPr>
          <w:rFonts w:cs="Times New Roman"/>
          <w:lang w:val="en-GB"/>
        </w:rPr>
        <w:fldChar w:fldCharType="end"/>
      </w:r>
      <w:commentRangeEnd w:id="2187"/>
      <w:r w:rsidR="00A26296">
        <w:rPr>
          <w:rStyle w:val="Marquedecommentaire"/>
        </w:rPr>
        <w:commentReference w:id="2187"/>
      </w:r>
      <w:r w:rsidRPr="00841A35">
        <w:rPr>
          <w:rFonts w:cs="Times New Roman"/>
          <w:lang w:val="en-GB"/>
        </w:rPr>
        <w:t xml:space="preserve">. Nonetheless, some analyses also show no long-term trends in soil drying in some AR6 regions, e.g. in Eastern (ENA; </w:t>
      </w:r>
      <w:commentRangeStart w:id="2188"/>
      <w:r w:rsidRPr="00D424AA">
        <w:rPr>
          <w:rFonts w:cs="Times New Roman"/>
          <w:lang w:val="en-GB"/>
        </w:rPr>
        <w:fldChar w:fldCharType="begin" w:fldLock="1"/>
      </w:r>
      <w:r w:rsidR="00FF6231">
        <w:rPr>
          <w:rFonts w:cs="Times New Roman"/>
          <w:lang w:val="en-GB"/>
        </w:rPr>
        <w:instrText>ADDIN CSL_CITATION { "citationItems" : [ { "id" : "ITEM-1", "itemData" : { "DOI" : "10.1002/2017JD027523", "ISSN" : "2169-897X", "abstract" : "Abstract The fall 2016 drought in the southeastern United States (SE U.S.) appeared exceptional based on its widespread impacts, but the current monitoring framework that only extends from 1979 to present does not readily facilitate evaluation of soil-moisture anomalies in a centennial context. A new method to extend monthly gridded soil-moisture estimates back to 1895 is developed, indicating that since 1895, October?November 2016 soil moisture (0?200\u00a0cm) in the SE U.S. was likely the second lowest on record, behind 1954. This severe drought developed rapidly and was brought on by low September?November precipitation and record-high September?November daily maximum temperatures (Tmax). Record-high Tmax drove record-high atmospheric moisture demand, accounting for 28% of the October?November 2016 soil-moisture anomaly. Drought and heat in fall 2016 contrasted with 20th century wetting and cooling in the region but resembled conditions more common from 1895?1956. Dynamically, the exceptional drying in fall 2016 was driven by anomalous ridging over the central United States that reduced south-southwesterly moisture transports into the SE U.S. by approximately 75%. These circulation anomalies were partly promoted by a moderate La Ni\u00f1a and warmth in the tropical Atlantic, but these processes accounted for very little of the SE U.S. drying in fall 2016, implying a large role for internal atmospheric variability. The extended analysis back to 1895 indicates that SE U.S. droughts as strong as the 2016 event are more likely than indicated from a shorter 60\u00a0year perspective and continued multidecadal swings in precipitation may combine with future warming to further enhance the likelihood of such events.", "author" : [ { "dropping-particle" : "", "family" : "Park Williams", "given" : "A", "non-dropping-particle" : "", "parse-names" : false, "suffix" : "" }, { "dropping-particle" : "", "family" : "Cook", "given" : "Benjamin I", "non-dropping-particle" : "", "parse-names" : false, "suffix" : "" }, { "dropping-particle" : "", "family" : "Smerdon", "given" : "Jason E", "non-dropping-particle" : "", "parse-names" : false, "suffix" : "" }, { "dropping-particle" : "", "family" : "Bishop", "given" : "Daniel A", "non-dropping-particle" : "", "parse-names" : false, "suffix" : "" }, { "dropping-particle" : "", "family" : "Seager", "given" : "Richard", "non-dropping-particle" : "", "parse-names" : false, "suffix" : "" }, { "dropping-particle" : "", "family" : "Mankin", "given" : "Justin S", "non-dropping-particle" : "", "parse-names" : false, "suffix" : "" } ], "container-title" : "Journal of Geophysical Research: Atmospheres", "id" : "ITEM-1", "issue" : "20", "issued" : { "date-parts" : [ [ "2017", "10", "27" ] ] }, "note" : "doi: 10.1002/2017JD027523", "page" : "10,810-888,905", "publisher" : "John Wiley &amp; Sons, Ltd", "title" : "The 2016 Southeastern U.S. Drought: An Extreme Departure From Centennial Wetting and Cooling", "translator" : [ { "dropping-particle" : "", "family" : "S2064", "given" : "", "non-dropping-particle" : "", "parse-names" : false, "suffix" : "" } ], "type" : "article-journal", "volume" : "122" }, "uris" : [ "http://www.mendeley.com/documents/?uuid=bc6204e9-9c55-4661-9f99-ca9885e9c21a" ] } ], "mendeley" : { "formattedCitation" : "(Park Williams et al., 2017)", "manualFormatting" : "Park Williams et al., 2017)", "plainTextFormattedCitation" : "(Park Williams et al., 2017)", "previouslyFormattedCitation" : "(Park Williams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rk Williams et al., 2017)</w:t>
      </w:r>
      <w:r w:rsidRPr="00D424AA">
        <w:rPr>
          <w:rFonts w:cs="Times New Roman"/>
          <w:lang w:val="en-GB"/>
        </w:rPr>
        <w:fldChar w:fldCharType="end"/>
      </w:r>
      <w:commentRangeEnd w:id="2188"/>
      <w:r w:rsidR="00A26296">
        <w:rPr>
          <w:rStyle w:val="Marquedecommentaire"/>
        </w:rPr>
        <w:commentReference w:id="2188"/>
      </w:r>
      <w:r w:rsidRPr="00841A35">
        <w:rPr>
          <w:rFonts w:cs="Times New Roman"/>
          <w:lang w:val="en-GB"/>
        </w:rPr>
        <w:t xml:space="preserve"> and Central N</w:t>
      </w:r>
      <w:r w:rsidRPr="00D424AA">
        <w:rPr>
          <w:rFonts w:cs="Times New Roman"/>
          <w:lang w:val="en-GB"/>
        </w:rPr>
        <w:t xml:space="preserve">orth America (CNA; </w:t>
      </w:r>
      <w:commentRangeStart w:id="2189"/>
      <w:r w:rsidRPr="00D424AA">
        <w:rPr>
          <w:rFonts w:cs="Times New Roman"/>
          <w:lang w:val="en-GB"/>
        </w:rPr>
        <w:fldChar w:fldCharType="begin" w:fldLock="1"/>
      </w:r>
      <w:r w:rsidR="00FF6231">
        <w:rPr>
          <w:rFonts w:cs="Times New Roman"/>
          <w:lang w:val="en-GB"/>
        </w:rPr>
        <w:instrText>ADDIN CSL_CITATION { "citationItems" : [ { "id" : "ITEM-1", "itemData" : { "DOI" : "10.1175/JHM-D-18-0191.1", "abstract" : "Mechanisms of drought onset and termination are examined across North America with a focus on the southern Plains using data from land surface models and regional and global reanalyses for 1979-2017. Continental-scale analysis of covarying patterns reveals a tight coupling between soil moisture change over time and intervening precipitation anomalies. The southern Great Plains are a geographic center of patterns of hydrologic change. Drying is induced by atmospheric wave trains that span the Pacific and North America and place northerly flow anomalies above the southern Plains. In the southern Plains winter is least likely, and fall most likely, for drought onset and spring is least likely, and fall or summer most likely, for drought termination. Southern Plains soil moisture itself, which integrates precipitation over time, has a clear relationship to tropical Pacific sea surface temperature (SST) anomalies with cold conditions favoring dry soils. Soil moisture change, however, though clearly driven by precipitation, has a weaker relation to SSTs and a strong relation to internal atmospheric variability. Little evidence is found of connection of drought onset and termination to driving by temperature anomalies. An analysis of particular drought onsets and terminations on the seasonal time scale reveals commonalities in terms of circulation and moisture transport anomalies over the southern Plains but a variety of ways in which these are connected into the large-scale atmosphere and ocean state. Some onsets are likely to be quite predictable due to forcing by cold tropical Pacific SSTs (e.g., fall 2010). Other onsets and all terminations are likely not predictable in terms of ocean conditions. \u00a9 2019 American Meteorological Society.", "author" : [ { "dropping-particle" : "", "family" : "Seager", "given" : "R", "non-dropping-particle" : "", "parse-names" : false, "suffix" : "" }, { "dropping-particle" : "", "family" : "Nakamura", "given" : "J", "non-dropping-particle" : "", "parse-names" : false, "suffix" : "" }, { "dropping-particle" : "", "family" : "Ting", "given" : "M", "non-dropping-particle" : "", "parse-names" : false, "suffix" : "" } ], "container-title" : "Journal of Hydrometeorology", "id" : "ITEM-1", "issue" : "4", "issued" : { "date-parts" : [ [ "2019" ] ] }, "note" : "cited By 0", "page" : "751-771", "title" : "Mechanisms of seasonal soil moisture drought onset and termination in the southern Great Plains", "translator" : [ { "dropping-particle" : "", "family" : "S2547", "given" : "", "non-dropping-particle" : "", "parse-names" : false, "suffix" : "" } ], "type" : "article-journal", "volume" : "20" }, "uris" : [ "http://www.mendeley.com/documents/?uuid=ae500413-7586-47d7-94ae-2b10cb04f324" ] } ], "mendeley" : { "formattedCitation" : "(Seager et al., 2019)", "manualFormatting" : "Seager et al., 2019)", "plainTextFormattedCitation" : "(Seager et al., 2019)", "previouslyFormattedCitation" : "(Seager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ager et al., 2019)</w:t>
      </w:r>
      <w:r w:rsidRPr="00D424AA">
        <w:rPr>
          <w:rFonts w:cs="Times New Roman"/>
          <w:lang w:val="en-GB"/>
        </w:rPr>
        <w:fldChar w:fldCharType="end"/>
      </w:r>
      <w:commentRangeEnd w:id="2189"/>
      <w:r w:rsidR="00A26296">
        <w:rPr>
          <w:rStyle w:val="Marquedecommentaire"/>
        </w:rPr>
        <w:commentReference w:id="2189"/>
      </w:r>
      <w:r w:rsidRPr="00841A35">
        <w:rPr>
          <w:rFonts w:cs="Times New Roman"/>
          <w:lang w:val="en-GB"/>
        </w:rPr>
        <w:t xml:space="preserve">, as well as in North-Eastern Africa (NEAF; </w:t>
      </w:r>
      <w:commentRangeStart w:id="2190"/>
      <w:r w:rsidRPr="00D424AA">
        <w:rPr>
          <w:rFonts w:cs="Times New Roman"/>
          <w:lang w:val="en-GB"/>
        </w:rPr>
        <w:fldChar w:fldCharType="begin" w:fldLock="1"/>
      </w:r>
      <w:r w:rsidR="00FF6231">
        <w:rPr>
          <w:rFonts w:cs="Times New Roman"/>
          <w:lang w:val="en-GB"/>
        </w:rPr>
        <w:instrText>ADDIN CSL_CITATION { "citationItems" : [ { "id" : "ITEM-1", "itemData" : { "DOI" : "10.5194/esd-12-17-2021", "ISSN" : "2190-4987", "abstract" : "Abstract. In eastern Africa droughts can cause crop failure and lead to food insecurity. With increasing temperatures, there is an a priori assumption that droughts are becoming more severe. However, the link between droughts and climate change is not sufficiently understood. Here we investigate trends in long-term agricultural drought and the influence of increasing temperatures and precipitation deficits. Using a combination of models and observational datasets, we studied trends, spanning the period from 1900 (to approximate pre-industrial conditions) to 2018, for six regions in eastern Africa in four drought-related annually averaged variables: soil moisture, precipitation, temperature, and evaporative demand (E0). In standardized soil moisture data, we found no discernible trends. The strongest influence on soil moisture variability was from precipitation, especially in the drier or water-limited study regions; temperature and E0 did not demonstrate strong relations to soil moisture. However, the error margins on precipitation trend estimates are large and no clear trend is evident, whereas significant positive trends were observed in local temperatures. The trends in E0 are predominantly positive, but we do not find strong relations between E0 and soil moisture trends. Nevertheless, the E0 trend results can still be of interest for irrigation purposes because it is E0 that determines the maximum evaporation rate. We conclude that until now the impact of increasing local temperatures on agricultural drought in eastern Africa is limited and we recommend that any soil moisture analysis be supplemented by an analysis of precipitation deficit.", "author" : [ { "dropping-particle" : "", "family" : "Kew", "given" : "Sarah F", "non-dropping-particle" : "", "parse-names" : false, "suffix" : "" }, { "dropping-particle" : "", "family" : "Philip", "given" : "Sjoukje Y", "non-dropping-particle" : "", "parse-names" : false, "suffix" : "" }, { "dropping-particle" : "", "family" : "Hauser", "given" : "Mathias", "non-dropping-particle" : "", "parse-names" : false, "suffix" : "" }, { "dropping-particle" : "", "family" : "Hobbins", "given" : "Mike", "non-dropping-particle" : "", "parse-names" : false, "suffix" : "" }, { "dropping-particle" : "", "family" : "Wanders", "given" : "Niko", "non-dropping-particle" : "", "parse-names" : false, "suffix" : "" }, { "dropping-particle" : "", "family" : "Oldenborgh", "given" : "Geert Jan", "non-dropping-particle" : "van", "parse-names" : false, "suffix" : "" }, { "dropping-particle" : "", "family" : "Wiel", "given" : "Karin", "non-dropping-particle" : "van der", "parse-names" : false, "suffix" : "" }, { "dropping-particle" : "", "family" : "Veldkamp", "given" : "Ted I E", "non-dropping-particle" : "", "parse-names" : false, "suffix" : "" }, { "dropping-particle" : "", "family" : "Kimutai", "given" : "Joyce", "non-dropping-particle" : "", "parse-names" : false, "suffix" : "" }, { "dropping-particle" : "", "family" : "Funk", "given" : "Chris", "non-dropping-particle" : "", "parse-names" : false, "suffix" : "" }, { "dropping-particle" : "", "family" : "Otto", "given" : "Friederike E L", "non-dropping-particle" : "", "parse-names" : false, "suffix" : "" } ], "container-title" : "Earth System Dynamics", "id" : "ITEM-1", "issue" : "1", "issued" : { "date-parts" : [ [ "2021", "1", "6" ] ] }, "page" : "17-35", "publisher" : "Copernicus Publications", "title" : "Impact of precipitation and increasing temperatures on drought trends in eastern Africa", "translator" : [ { "dropping-particle" : "", "family" : "S2636", "given" : "", "non-dropping-particle" : "", "parse-names" : false, "suffix" : "" } ], "type" : "article-journal", "volume" : "12" }, "uris" : [ "http://www.mendeley.com/documents/?uuid=2a487acd-092d-4021-8ede-4bc795e93782" ] } ], "mendeley" : { "formattedCitation" : "(Kew et al., 2021)", "manualFormatting" : "Kew et al., 2021)", "plainTextFormattedCitation" : "(Kew et al., 2021)", "previouslyFormattedCitation" : "(Kew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ew et al., 2021)</w:t>
      </w:r>
      <w:r w:rsidRPr="00D424AA">
        <w:rPr>
          <w:rFonts w:cs="Times New Roman"/>
          <w:lang w:val="en-GB"/>
        </w:rPr>
        <w:fldChar w:fldCharType="end"/>
      </w:r>
      <w:commentRangeEnd w:id="2190"/>
      <w:r w:rsidR="00A26296">
        <w:rPr>
          <w:rStyle w:val="Marquedecommentaire"/>
        </w:rPr>
        <w:commentReference w:id="2190"/>
      </w:r>
      <w:r w:rsidRPr="00841A35">
        <w:rPr>
          <w:rFonts w:cs="Times New Roman"/>
          <w:lang w:val="en-GB"/>
        </w:rPr>
        <w:t>. The soil moisture drying trends identified in both global and regional studies are generally related to increases in ET (associated with higher AED) rather than decreases in precipitation, as identified on global land for trends in water-balance in</w:t>
      </w:r>
      <w:r w:rsidRPr="00D424AA">
        <w:rPr>
          <w:rFonts w:cs="Times New Roman"/>
          <w:lang w:val="en-GB"/>
        </w:rPr>
        <w:t xml:space="preserve"> the dry season </w:t>
      </w:r>
      <w:r w:rsidRPr="00D424AA">
        <w:rPr>
          <w:rFonts w:cs="Times New Roman"/>
          <w:lang w:val="en-GB"/>
        </w:rPr>
        <w:fldChar w:fldCharType="begin" w:fldLock="1"/>
      </w:r>
      <w:r w:rsidR="00FF6231">
        <w:rPr>
          <w:rFonts w:cs="Times New Roman"/>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Padr\u00f3n et al., 2020)", "plainTextFormattedCitation" : "(Padr\u00f3n et al., 2020)", "previouslyFormattedCitation" : "(Padr\u00f3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drón et al., 2020)</w:t>
      </w:r>
      <w:r w:rsidRPr="00D424AA">
        <w:rPr>
          <w:rFonts w:cs="Times New Roman"/>
          <w:lang w:val="en-GB"/>
        </w:rPr>
        <w:fldChar w:fldCharType="end"/>
      </w:r>
      <w:r w:rsidRPr="00841A35">
        <w:rPr>
          <w:rFonts w:cs="Times New Roman"/>
          <w:lang w:val="en-GB"/>
        </w:rPr>
        <w:t xml:space="preserve">, as well as for some regions </w:t>
      </w:r>
      <w:commentRangeStart w:id="2191"/>
      <w:r w:rsidRPr="00D424AA">
        <w:rPr>
          <w:rFonts w:cs="Times New Roman"/>
          <w:lang w:val="en-GB"/>
        </w:rPr>
        <w:fldChar w:fldCharType="begin" w:fldLock="1"/>
      </w:r>
      <w:ins w:id="2192" w:author="Robin Matthews" w:date="2021-07-13T23:14:00Z">
        <w:r w:rsidR="009C1DB2">
          <w:rPr>
            <w:rFonts w:cs="Times New Roman"/>
            <w:lang w:val="en-GB"/>
          </w:rPr>
          <w:instrText>ADDIN CSL_CITATION { "citationItems" : [ { "id" : "ITEM-1", "itemData" : { "DOI" : "10.1002/joc.6202", "ISSN" : "0899-8418", "author" : [ { "dropping-particle" : "", "family" : "Li", "given" : "Xueying", "non-dropping-particle" : "", "parse-names" : false, "suffix" : "" }, { "dropping-particle" : "", "family" : "Liu", "given" : "Liu", "non-dropping-particle" : "", "parse-names" : false, "suffix" : "" }, { "dropping-particle" : "", "family" : "Li", "given" : "Hao", "non-dropping-particle" : "", "parse-names" : false, "suffix" : "" }, { "dropping-particle" : "", "family" : "Wang", "given" : "Shuping", "non-dropping-particle" : "", "parse-names" : false, "suffix" : "" }, { "dropping-particle" : "", "family" : "Heng", "given" : "Jingxia", "non-dropping-particle" : "", "parse-names" : false, "suffix" : "" } ], "container-title" : "International Journal of Climatology", "id" : "ITEM-1", "issue" : "1", "issued" : { "date-parts" : [ [ "2020", "1", "3" ] ] }, "note" : "Export Date: 16 October 2019", "page" : "188-206", "title" : "Spatiotemporal soil moisture variations associated with hydro\u2010meteorological factors over the Yarlung Zangbo River basin in Southeast Tibetan Plateau", "translator" : [ { "dropping-particle" : "", "family" : "S2041", "given" : "", "non-dropping-particle" : "", "parse-names" : false, "suffix" : "" } ], "type" : "article-journal", "volume" : "40" }, "uris" : [ "http://www.mendeley.com/documents/?uuid=4c64de45-259f-430c-b808-034510ab4c33" ] }, { "id" : "ITEM-2",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2",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id" : "ITEM-3", "itemData" : { "DOI" : "10.1002/joc.4167", "author" : [ { "dropping-particle" : "", "family" : "Trnka", "given" : "M", "non-dropping-particle" : "", "parse-names" : false, "suffix" : "" }, { "dropping-particle" : "", "family" : "Br\u00e1zdil", "given" : "R", "non-dropping-particle" : "", "parse-names" : false, "suffix" : "" }, { "dropping-particle" : "", "family" : "Balek", "given" : "J", "non-dropping-particle" : "", "parse-names" : false, "suffix" : "" }, { "dropping-particle" : "", "family" : "Semer\u00e1dov\u00e1", "given" : "D", "non-dropping-particle" : "", "parse-names" : false, "suffix" : "" }, { "dropping-particle" : "", "family" : "Hlavinka", "given" : "P", "non-dropping-particle" : "", "parse-names" : false, "suffix" : "" }, { "dropping-particle" : "", "family" : "Mo\u017en\u00fd", "given" : "M", "non-dropping-particle" : "", "parse-names" : false, "suffix" : "" }, { "dropping-particle" : "", "family" : "\u0160t\u011bp\u00e1nek", "given" : "P", "non-dropping-particle" : "", "parse-names" : false, "suffix" : "" }, { "dropping-particle" : "", "family" : "Dobrovoln\u00fd", "given" : "P", "non-dropping-particle" : "", "parse-names" : false, "suffix" : "" }, { "dropping-particle" : "", "family" : "Zahradn\u00ed\u010dek", "given" : "P", "non-dropping-particle" : "", "parse-names" : false, "suffix" : "" }, { "dropping-particle" : "", "family" : "Dubrovsk\u00fd", "given" : "M", "non-dropping-particle" : "", "parse-names" : false, "suffix" : "" }, { "dropping-particle" : "", "family" : "Eitzinger", "given" : "J", "non-dropping-particle" : "", "parse-names" : false, "suffix" : "" }, { "dropping-particle" : "", "family" : "Fuchs", "given" : "B", "non-dropping-particle" : "", "parse-names" : false, "suffix" : "" }, { "dropping-particle" : "", "family" : "Svoboda", "given" : "M", "non-dropping-particle" : "", "parse-names" : false, "suffix" : "" }, { "dropping-particle" : "", "family" : "Hayes", "given" : "M", "non-dropping-particle" : "", "parse-names" : false, "suffix" : "" }, { "dropping-particle" : "", "family" : "\u017dalud", "given" : "Z", "non-dropping-particle" : "", "parse-names" : false, "suffix" : "" } ], "container-title" : "International Journal of Climatology", "id" : "ITEM-3", "issue" : "9", "issued" : { "date-parts" : [ [ "2015" ] ] }, "note" : "Export Date: 16 October 2019", "page" : "2664-2675", "title" : "Drivers of soil drying in the Czech Republic between 1961 and 2012", "translator" : [ { "dropping-particle" : "", "family" : "S2052", "given" : "", "non-dropping-particle" : "", "parse-names" : false, "suffix" : "" } ], "type" : "article-journal", "volume" : "35" }, "uris" : [ "http://www.mendeley.com/documents/?uuid=c306d360-46d9-4f1c-aedf-26d3c009a6dd" ] }, { "id" : "ITEM-4", "itemData" : { "DOI" : "10.5194/hess-23-191-2019", "author" : [ { "dropping-particle" : "", "family" : "Linden", "given" : "E C", "non-dropping-particle" : "van Der", "parse-names" : false, "suffix" : "" }, { "dropping-particle" : "", "family" : "Haarsma", "given" : "R J", "non-dropping-particle" : "", "parse-names" : false, "suffix" : "" }, { "dropping-particle" : "", "family" : "Schrier", "given" : "G", "non-dropping-particle" : "van Der", "parse-names" : false, "suffix" : "" } ], "container-title" : "Hydrology and Earth System Sciences", "id" : "ITEM-4", "issue" : "1", "issued" : { "date-parts" : [ [ "2019" ] ] }, "note" : "From Duplicate 1 (Impact of climate model resolution on soil moisture projections in central-western Europe - Van Der Linden, E C; Haarsma, R J; Van Der Schrier, G)\n\nExport Date: 18 October 2019\n\nFrom Duplicate 3 (Impact of climate model resolution on soil moisture projections in central-western Europe - Van Der Linden, E C; Haarsma, R J; Van Der Schrier, G)\n\nFrom Duplicate 2 (Impact of climate model resolution on soil moisture projections in central-western Europe - Van Der Linden, E C; Haarsma, R J; Van Der Schrier, G)\n\nExport Date: 18 October 2019", "page" : "191-206", "title" : "Impact of climate model resolution on soil moisture projections in central-western Europe", "translator" : [ { "dropping-particle" : "", "family" : "S2470", "given" : "", "non-dropping-particle" : "", "parse-names" : false, "suffix" : "" } ], "type" : "article-journal", "volume" : "23" }, "uris" : [ "http://www.mendeley.com/documents/?uuid=02381b53-44fb-4cff-bcfb-bc86fdf4c705" ] }, { "id" : "ITEM-5", "itemData" : { "DOI" : "10.1002/grl.50495", "abstract" : "Drought is typically associated with a lack of precipitation, whereas the contribution of evapotranspiration and runoff to drought evolution is not well understood. Here we use unique long-term observations made in four headwater catchments in central and western Europe to reconstruct storage anomalies and study the drivers of storage anomaly evolution during drought. We provide observational evidence for the \"drought-paradox\" in that region: a consistent and significant increase in evapotranspiration during drought episodes, which acts to amplify the storage anomalies. In contrast, decreases in runoff act to limit storage anomalies. Our findings stress the need for the correct representation of evapotranspiration and runoff processes in drought indices. \u00a9 2013 American Geophysical Union. All Rights Reserved.", "author" : [ { "dropping-particle" : "", "family" : "Teuling", "given" : "A.J.", "non-dropping-particle" : "", "parse-names" : false, "suffix" : "" }, { "dropping-particle" : "", "family" : "Loon", "given" : "A.F.", "non-dropping-particle" : "Van", "parse-names" : false, "suffix" : "" }, { "dropping-particle" : "", "family" : "Seneviratne", "given" : "S.I.", "non-dropping-particle" : "", "parse-names" : false, "suffix" : "" }, { "dropping-particle" : "", "family" : "Lehner", "given" : "I.", "non-dropping-particle" : "", "parse-names" : false, "suffix" : "" }, { "dropping-particle" : "", "family" : "Aubinet", "given" : "M.", "non-dropping-particle" : "", "parse-names" : false, "suffix" : "" }, { "dropping-particle" : "", "family" : "Heinesch", "given" : "B.", "non-dropping-particle" : "", "parse-names" : false, "suffix" : "" }, { "dropping-particle" : "", "family" : "Bernhofer", "given" : "C.", "non-dropping-particle" : "", "parse-names" : false, "suffix" : "" }, { "dropping-particle" : "", "family" : "Gr\u00fcnwald", "given" : "T.", "non-dropping-particle" : "", "parse-names" : false, "suffix" : "" }, { "dropping-particle" : "", "family" : "Prasse", "given" : "H.", "non-dropping-particle" : "", "parse-names" : false, "suffix" : "" }, { "dropping-particle" : "", "family" : "Spank", "given" : "U.", "non-dropping-particle" : "", "parse-names" : false, "suffix" : "" } ], "container-title" : "Geophysical Research Letters", "id" : "ITEM-5", "issue" : "10", "issued" : { "date-parts" : [ [ "2013" ] ] }, "page" : "2071-2075", "title" : "Evapotranspiration amplifies European summer drought", "translator" : [ { "dropping-particle" : "", "family" : "S534", "given" : "", "non-dropping-particle" : "", "parse-names" : false, "suffix" : "" } ], "type" : "article-journal", "volume" : "40" }, "uris" : [ "http://www.mendeley.com/documents/?uuid=0ec93dd4-8215-463a-b269-f287962160c1" ] } ], "mendeley" : { "formattedCitation" : "(Teuling et al., 2013; Cheng et al., 2015; Trnka et al., 2015a; van Der Linden et al., 2019; Li et al., 2020c)", "manualFormatting" : "(Teuling et al., 2013; Cheng et al., 2015; Trnka et al., 2015a; van Der Linden et al., 2019; X. Li et al., 2020)", "plainTextFormattedCitation" : "(Teuling et al., 2013; Cheng et al., 2015; Trnka et al., 2015a; van Der Linden et al., 2019; Li et al., 2020c)", "previouslyFormattedCitation" : "(Teuling et al., 2013; Cheng et al., 2015; Trnka et al., 2015a; van Der Linden et al., 2019; Li et al., 2020c)" }, "properties" : { "noteIndex" : 0 }, "schema" : "https://github.com/citation-style-language/schema/raw/master/csl-citation.json" }</w:instrText>
        </w:r>
      </w:ins>
      <w:del w:id="2193" w:author="Robin Matthews" w:date="2021-07-13T23:14:00Z">
        <w:r w:rsidR="00E42FE9" w:rsidDel="009C1DB2">
          <w:rPr>
            <w:rFonts w:cs="Times New Roman"/>
            <w:lang w:val="en-GB"/>
          </w:rPr>
          <w:delInstrText>ADDIN CSL_CITATION { "citationItems" : [ { "id" : "ITEM-1", "itemData" : { "DOI" : "10.1002/joc.6202", "ISSN" : "0899-8418", "author" : [ { "dropping-particle" : "", "family" : "Li", "given" : "Xueying", "non-dropping-particle" : "", "parse-names" : false, "suffix" : "" }, { "dropping-particle" : "", "family" : "Liu", "given" : "Liu", "non-dropping-particle" : "", "parse-names" : false, "suffix" : "" }, { "dropping-particle" : "", "family" : "Li", "given" : "Hao", "non-dropping-particle" : "", "parse-names" : false, "suffix" : "" }, { "dropping-particle" : "", "family" : "Wang", "given" : "Shuping", "non-dropping-particle" : "", "parse-names" : false, "suffix" : "" }, { "dropping-particle" : "", "family" : "Heng", "given" : "Jingxia", "non-dropping-particle" : "", "parse-names" : false, "suffix" : "" } ], "container-title" : "International Journal of Climatology", "id" : "ITEM-1", "issue" : "1", "issued" : { "date-parts" : [ [ "2020", "1", "3" ] ] }, "note" : "Export Date: 16 October 2019", "page" : "188-206", "title" : "Spatiotemporal soil moisture variations associated with hydro\u2010meteorological factors over the Yarlung Zangbo River basin in Southeast Tibetan Plateau", "translator" : [ { "dropping-particle" : "", "family" : "S2041", "given" : "", "non-dropping-particle" : "", "parse-names" : false, "suffix" : "" } ], "type" : "article-journal", "volume" : "40" }, "uris" : [ "http://www.mendeley.com/documents/?uuid=4c64de45-259f-430c-b808-034510ab4c33" ] }, { "id" : "ITEM-2",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2",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id" : "ITEM-3", "itemData" : { "DOI" : "10.1002/joc.4167", "author" : [ { "dropping-particle" : "", "family" : "Trnka", "given" : "M", "non-dropping-particle" : "", "parse-names" : false, "suffix" : "" }, { "dropping-particle" : "", "family" : "Br\u00e1zdil", "given" : "R", "non-dropping-particle" : "", "parse-names" : false, "suffix" : "" }, { "dropping-particle" : "", "family" : "Balek", "given" : "J", "non-dropping-particle" : "", "parse-names" : false, "suffix" : "" }, { "dropping-particle" : "", "family" : "Semer\u00e1dov\u00e1", "given" : "D", "non-dropping-particle" : "", "parse-names" : false, "suffix" : "" }, { "dropping-particle" : "", "family" : "Hlavinka", "given" : "P", "non-dropping-particle" : "", "parse-names" : false, "suffix" : "" }, { "dropping-particle" : "", "family" : "Mo\u017en\u00fd", "given" : "M", "non-dropping-particle" : "", "parse-names" : false, "suffix" : "" }, { "dropping-particle" : "", "family" : "\u0160t\u011bp\u00e1nek", "given" : "P", "non-dropping-particle" : "", "parse-names" : false, "suffix" : "" }, { "dropping-particle" : "", "family" : "Dobrovoln\u00fd", "given" : "P", "non-dropping-particle" : "", "parse-names" : false, "suffix" : "" }, { "dropping-particle" : "", "family" : "Zahradn\u00ed\u010dek", "given" : "P", "non-dropping-particle" : "", "parse-names" : false, "suffix" : "" }, { "dropping-particle" : "", "family" : "Dubrovsk\u00fd", "given" : "M", "non-dropping-particle" : "", "parse-names" : false, "suffix" : "" }, { "dropping-particle" : "", "family" : "Eitzinger", "given" : "J", "non-dropping-particle" : "", "parse-names" : false, "suffix" : "" }, { "dropping-particle" : "", "family" : "Fuchs", "given" : "B", "non-dropping-particle" : "", "parse-names" : false, "suffix" : "" }, { "dropping-particle" : "", "family" : "Svoboda", "given" : "M", "non-dropping-particle" : "", "parse-names" : false, "suffix" : "" }, { "dropping-particle" : "", "family" : "Hayes", "given" : "M", "non-dropping-particle" : "", "parse-names" : false, "suffix" : "" }, { "dropping-particle" : "", "family" : "\u017dalud", "given" : "Z", "non-dropping-particle" : "", "parse-names" : false, "suffix" : "" } ], "container-title" : "International Journal of Climatology", "id" : "ITEM-3", "issue" : "9", "issued" : { "date-parts" : [ [ "2015" ] ] }, "note" : "Export Date: 16 October 2019", "page" : "2664-2675", "title" : "Drivers of soil drying in the Czech Republic between 1961 and 2012", "translator" : [ { "dropping-particle" : "", "family" : "S2052", "given" : "", "non-dropping-particle" : "", "parse-names" : false, "suffix" : "" } ], "type" : "article-journal", "volume" : "35" }, "uris" : [ "http://www.mendeley.com/documents/?uuid=c306d360-46d9-4f1c-aedf-26d3c009a6dd" ] }, { "id" : "ITEM-4", "itemData" : { "DOI" : "10.5194/hess-23-191-2019", "author" : [ { "dropping-particle" : "", "family" : "Linden", "given" : "E C", "non-dropping-particle" : "van Der", "parse-names" : false, "suffix" : "" }, { "dropping-particle" : "", "family" : "Haarsma", "given" : "R J", "non-dropping-particle" : "", "parse-names" : false, "suffix" : "" }, { "dropping-particle" : "", "family" : "Schrier", "given" : "G", "non-dropping-particle" : "van Der", "parse-names" : false, "suffix" : "" } ], "container-title" : "Hydrology and Earth System Sciences", "id" : "ITEM-4", "issue" : "1", "issued" : { "date-parts" : [ [ "2019" ] ] }, "note" : "From Duplicate 1 (Impact of climate model resolution on soil moisture projections in central-western Europe - Van Der Linden, E C; Haarsma, R J; Van Der Schrier, G)\n\nExport Date: 18 October 2019\n\nFrom Duplicate 3 (Impact of climate model resolution on soil moisture projections in central-western Europe - Van Der Linden, E C; Haarsma, R J; Van Der Schrier, G)\n\nFrom Duplicate 2 (Impact of climate model resolution on soil moisture projections in central-western Europe - Van Der Linden, E C; Haarsma, R J; Van Der Schrier, G)\n\nExport Date: 18 October 2019", "page" : "191-206", "title" : "Impact of climate model resolution on soil moisture projections in central-western Europe", "translator" : [ { "dropping-particle" : "", "family" : "S2470", "given" : "", "non-dropping-particle" : "", "parse-names" : false, "suffix" : "" } ], "type" : "article-journal", "volume" : "23" }, "uris" : [ "http://www.mendeley.com/documents/?uuid=02381b53-44fb-4cff-bcfb-bc86fdf4c705" ] }, { "id" : "ITEM-5", "itemData" : { "DOI" : "10.1002/grl.50495", "abstract" : "Drought is typically associated with a lack of precipitation, whereas the contribution of evapotranspiration and runoff to drought evolution is not well understood. Here we use unique long-term observations made in four headwater catchments in central and western Europe to reconstruct storage anomalies and study the drivers of storage anomaly evolution during drought. We provide observational evidence for the \"drought-paradox\" in that region: a consistent and significant increase in evapotranspiration during drought episodes, which acts to amplify the storage anomalies. In contrast, decreases in runoff act to limit storage anomalies. Our findings stress the need for the correct representation of evapotranspiration and runoff processes in drought indices. \u00a9 2013 American Geophysical Union. All Rights Reserved.", "author" : [ { "dropping-particle" : "", "family" : "Teuling", "given" : "A.J.", "non-dropping-particle" : "", "parse-names" : false, "suffix" : "" }, { "dropping-particle" : "", "family" : "Loon", "given" : "A.F.", "non-dropping-particle" : "Van", "parse-names" : false, "suffix" : "" }, { "dropping-particle" : "", "family" : "Seneviratne", "given" : "S.I.", "non-dropping-particle" : "", "parse-names" : false, "suffix" : "" }, { "dropping-particle" : "", "family" : "Lehner", "given" : "I.", "non-dropping-particle" : "", "parse-names" : false, "suffix" : "" }, { "dropping-particle" : "", "family" : "Aubinet", "given" : "M.", "non-dropping-particle" : "", "parse-names" : false, "suffix" : "" }, { "dropping-particle" : "", "family" : "Heinesch", "given" : "B.", "non-dropping-particle" : "", "parse-names" : false, "suffix" : "" }, { "dropping-particle" : "", "family" : "Bernhofer", "given" : "C.", "non-dropping-particle" : "", "parse-names" : false, "suffix" : "" }, { "dropping-particle" : "", "family" : "Gr\u00fcnwald", "given" : "T.", "non-dropping-particle" : "", "parse-names" : false, "suffix" : "" }, { "dropping-particle" : "", "family" : "Prasse", "given" : "H.", "non-dropping-particle" : "", "parse-names" : false, "suffix" : "" }, { "dropping-particle" : "", "family" : "Spank", "given" : "U.", "non-dropping-particle" : "", "parse-names" : false, "suffix" : "" } ], "container-title" : "Geophysical Research Letters", "id" : "ITEM-5", "issue" : "10", "issued" : { "date-parts" : [ [ "2013" ] ] }, "page" : "2071-2075", "title" : "Evapotranspiration amplifies European summer drought", "translator" : [ { "dropping-particle" : "", "family" : "S534", "given" : "", "non-dropping-particle" : "", "parse-names" : false, "suffix" : "" } ], "type" : "article-journal", "volume" : "40" }, "uris" : [ "http://www.mendeley.com/documents/?uuid=0ec93dd4-8215-463a-b269-f287962160c1" ] } ], "mendeley" : { "formattedCitation" : "(Teuling et al., 2013; Cheng et al., 2015; Trnka et al., 2015a; van Der Linden et al., 2019; Li et al., 2020c)", "plainTextFormattedCitation" : "(Teuling et al., 2013; Cheng et al., 2015; Trnka et al., 2015a; van Der Linden et al., 2019; Li et al., 2020c)", "previouslyFormattedCitation" : "(Teuling et al., 2013; Cheng et al., 2015; Trnka et al., 2015a; van Der Linden et al., 2019; Li et al., 2020c)"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 xml:space="preserve">(Teuling et al., 2013; Cheng et al., 2015; Trnka et al., 2015a; van Der Linden et al., 2019; </w:t>
      </w:r>
      <w:ins w:id="2194" w:author="Robin Matthews" w:date="2021-07-13T23:14:00Z">
        <w:r w:rsidR="009C1DB2">
          <w:rPr>
            <w:rFonts w:cs="Times New Roman"/>
            <w:noProof/>
            <w:lang w:val="nb-NO"/>
          </w:rPr>
          <w:t xml:space="preserve">X. </w:t>
        </w:r>
      </w:ins>
      <w:r w:rsidR="00A26296">
        <w:rPr>
          <w:rFonts w:cs="Times New Roman"/>
          <w:noProof/>
          <w:lang w:val="nb-NO"/>
        </w:rPr>
        <w:t>Li et al., 2020</w:t>
      </w:r>
      <w:del w:id="2195" w:author="Robin Matthews" w:date="2021-07-13T23:14:00Z">
        <w:r w:rsidR="00A26296" w:rsidDel="009C1DB2">
          <w:rPr>
            <w:rFonts w:cs="Times New Roman"/>
            <w:noProof/>
            <w:lang w:val="nb-NO"/>
          </w:rPr>
          <w:delText>c</w:delText>
        </w:r>
      </w:del>
      <w:r w:rsidR="00A26296">
        <w:rPr>
          <w:rFonts w:cs="Times New Roman"/>
          <w:noProof/>
          <w:lang w:val="nb-NO"/>
        </w:rPr>
        <w:t>)</w:t>
      </w:r>
      <w:r w:rsidRPr="00D424AA">
        <w:rPr>
          <w:rFonts w:cs="Times New Roman"/>
          <w:lang w:val="en-GB"/>
        </w:rPr>
        <w:fldChar w:fldCharType="end"/>
      </w:r>
      <w:commentRangeEnd w:id="2191"/>
      <w:r w:rsidR="00A26296">
        <w:rPr>
          <w:rStyle w:val="Marquedecommentaire"/>
        </w:rPr>
        <w:commentReference w:id="2191"/>
      </w:r>
      <w:r w:rsidRPr="00841A35">
        <w:rPr>
          <w:rFonts w:cs="Times New Roman"/>
          <w:lang w:val="nb-NO"/>
        </w:rPr>
        <w:t xml:space="preserve">. </w:t>
      </w:r>
    </w:p>
    <w:p w14:paraId="4A42AEE7" w14:textId="77777777" w:rsidR="001415DA" w:rsidRPr="00D424AA" w:rsidRDefault="001415DA" w:rsidP="00D424AA">
      <w:pPr>
        <w:pStyle w:val="AR6BodyText"/>
        <w:rPr>
          <w:rFonts w:cs="Times New Roman"/>
          <w:lang w:val="nb-NO"/>
        </w:rPr>
      </w:pPr>
    </w:p>
    <w:p w14:paraId="633BADA1" w14:textId="072EDBC1" w:rsidR="001415DA" w:rsidRPr="00D424AA" w:rsidRDefault="001415DA" w:rsidP="00D424AA">
      <w:pPr>
        <w:pStyle w:val="AR6BodyText"/>
        <w:rPr>
          <w:rFonts w:cs="Times New Roman"/>
          <w:lang w:val="en-GB"/>
        </w:rPr>
      </w:pPr>
      <w:r w:rsidRPr="00D424AA">
        <w:rPr>
          <w:rFonts w:cs="Times New Roman"/>
          <w:lang w:val="en-GB"/>
        </w:rPr>
        <w:t>Evidence from observed or observations-derived trends in soil moisture and precipitation minus ET, are combined with evidence from SPEI and PDSI-PM studies to derive regional assessments of changes in agricultural and ecological droughts (Section 11.9). This assessment is summarized in Section 11.6.2.6.</w:t>
      </w:r>
    </w:p>
    <w:p w14:paraId="0380D73A" w14:textId="6F0CF997" w:rsidR="001415DA" w:rsidRDefault="001415DA" w:rsidP="00D424AA">
      <w:pPr>
        <w:pStyle w:val="AR6BodyText"/>
        <w:rPr>
          <w:rFonts w:cs="Times New Roman"/>
          <w:lang w:val="en-GB"/>
        </w:rPr>
      </w:pPr>
    </w:p>
    <w:p w14:paraId="5FCFFEE8" w14:textId="77777777" w:rsidR="0012500E" w:rsidRPr="00D424AA" w:rsidRDefault="0012500E" w:rsidP="00D424AA">
      <w:pPr>
        <w:pStyle w:val="AR6BodyText"/>
        <w:rPr>
          <w:rFonts w:cs="Times New Roman"/>
          <w:lang w:val="en-GB"/>
        </w:rPr>
      </w:pPr>
    </w:p>
    <w:p w14:paraId="00CD8877" w14:textId="77777777" w:rsidR="001415DA" w:rsidRPr="00D424AA" w:rsidRDefault="001415DA" w:rsidP="00D424AA">
      <w:pPr>
        <w:pStyle w:val="AR6Chap11Level311111"/>
        <w:rPr>
          <w:rFonts w:cs="Times New Roman"/>
          <w:lang w:val="en-GB"/>
        </w:rPr>
      </w:pPr>
      <w:bookmarkStart w:id="2196" w:name="_Toc25583675"/>
      <w:r w:rsidRPr="00D424AA">
        <w:rPr>
          <w:rFonts w:cs="Times New Roman"/>
          <w:lang w:val="en-GB"/>
        </w:rPr>
        <w:t xml:space="preserve"> </w:t>
      </w:r>
      <w:bookmarkStart w:id="2197" w:name="_Toc56915259"/>
      <w:bookmarkStart w:id="2198" w:name="_Toc70703016"/>
      <w:r w:rsidRPr="00D424AA">
        <w:rPr>
          <w:rFonts w:cs="Times New Roman"/>
          <w:lang w:val="en-GB"/>
        </w:rPr>
        <w:t>Hydrological deficits</w:t>
      </w:r>
      <w:bookmarkEnd w:id="2196"/>
      <w:bookmarkEnd w:id="2197"/>
      <w:bookmarkEnd w:id="2198"/>
    </w:p>
    <w:p w14:paraId="67F90024" w14:textId="77777777" w:rsidR="001415DA" w:rsidRPr="00D424AA" w:rsidRDefault="001415DA" w:rsidP="00D424AA">
      <w:pPr>
        <w:pStyle w:val="AR6BodyText"/>
        <w:rPr>
          <w:rFonts w:cs="Times New Roman"/>
          <w:lang w:val="en-GB"/>
        </w:rPr>
      </w:pPr>
    </w:p>
    <w:p w14:paraId="568746C9" w14:textId="6C5CF853" w:rsidR="001415DA" w:rsidRPr="00D424AA" w:rsidRDefault="001415DA" w:rsidP="00D424AA">
      <w:pPr>
        <w:pStyle w:val="AR6BodyText"/>
        <w:rPr>
          <w:rFonts w:cs="Times New Roman"/>
          <w:lang w:val="en-GB"/>
        </w:rPr>
      </w:pPr>
      <w:r w:rsidRPr="00D424AA">
        <w:rPr>
          <w:rFonts w:cs="Times New Roman"/>
          <w:lang w:val="en-GB"/>
        </w:rPr>
        <w:t xml:space="preserve">There is evidence based on streamflow records of increased hydrological droughts in East Asia </w:t>
      </w:r>
      <w:commentRangeStart w:id="2199"/>
      <w:r w:rsidRPr="00D424AA">
        <w:rPr>
          <w:rFonts w:cs="Times New Roman"/>
          <w:lang w:val="en-GB"/>
        </w:rPr>
        <w:fldChar w:fldCharType="begin" w:fldLock="1"/>
      </w:r>
      <w:ins w:id="2200" w:author="Robin Matthews" w:date="2021-07-13T23:15:00Z">
        <w:r w:rsidR="009C1DB2">
          <w:rPr>
            <w:rFonts w:cs="Times New Roman"/>
            <w:lang w:val="en-GB"/>
          </w:rPr>
          <w:instrText>ADDIN CSL_CITATION { "citationItems" : [ { "id" : "ITEM-1", "itemData" : { "DOI" : "10.1016/j.scitotenv.2018.05.121", "abstract" : "\u00a9 2018 Elsevier B.V. Hydrological extremes are changing under the impacts of environmental change, i.e., climate variation and human activity, which can substantially influence ecosystems and the living environment of humans in affected region. This study investigates the impacts of environmental change on hydrological drought in the middle reaches of the Yangtze River in China based on hydrological modelling. Change points for streamflow into two major lakes and a reservoir in the study area were detected in the late 1980s using the Mann-Kendall test. Streamflow simulation by a water balance model was performed, and the resulting Kling-Gupta efficiency value was &gt;0.90. Hydrological drought events were identified based on the simulated streamflow under different scenarios. The results show that the hydrological drought occurrence was increased by precipitation, whereas the drought peak value was increased by potential evapotranspiration. The impacts of precipitation and potential evapotranspiration on drought severity and duration varied in the study area. However, hydrological drought was intensified by the influence of human activity, which increased the severity, duration and peak value of droughts. The dominant factor for hydrological drought severity is precipitation, followed by potential evapotranspiration and human activity. The impacts of climate variation and human activity on drought severity are larger than on drought duration. In addition, environmental change is shown to have an \u201caccumulation effect\u201d on hydrological drought, demonstrating that the indirect impacts of environmental change on hydrological drought are much larger than the direct impacts on streamflow. This study improves our understanding of the responses of hydrological extremes to environmental change, which is useful for the management of water resources and the prediction of hydrological disasters.", "author" : [ { "dropping-particle" : "", "family" : "Zhang", "given" : "D.", "non-dropping-particle" : "", "parse-names" : false, "suffix" : "" }, { "dropping-particle" : "", "family" : "Zhang", "given" : "Q.", "non-dropping-particle" : "", "parse-names" : false, "suffix" : "" }, { "dropping-particle" : "", "family" : "Qiu", "given" : "J.", "non-dropping-particle" : "", "parse-names" : false, "suffix" : "" }, { "dropping-particle" : "", "family" : "Bai", "given" : "P.", "non-dropping-particle" : "", "parse-names" : false, "suffix" : "" }, { "dropping-particle" : "", "family" : "Liang", "given" : "K.", "non-dropping-particle" : "", "parse-names" : false, "suffix" : "" }, { "dropping-particle" : "", "family" : "Li", "given" : "X.", "non-dropping-particle" : "", "parse-names" : false, "suffix" : "" } ], "container-title" : "Science of the Total Environment", "id" : "ITEM-1", "issued" : { "date-parts" : [ [ "2018" ] ] }, "page" : "1432-1442", "title" : "Intensification of hydrological drought due to human activity in the middle reaches of the Yangtze River, China", "translator" : [ { "dropping-particle" : "", "family" : "S645", "given" : "", "non-dropping-particle" : "", "parse-names" : false, "suffix" : "" } ], "type" : "article-journal", "volume" : "637-638" }, "uris" : [ "http://www.mendeley.com/documents/?uuid=1c72f831-660c-4728-baa6-e8ee9b071548" ] } ], "mendeley" : { "formattedCitation" : "(Zhang et al., 2018b)", "manualFormatting" : "(D. Zhang et al., 2018)", "plainTextFormattedCitation" : "(Zhang et al., 2018b)", "previouslyFormattedCitation" : "(Zhang et al., 2018b)" }, "properties" : { "noteIndex" : 0 }, "schema" : "https://github.com/citation-style-language/schema/raw/master/csl-citation.json" }</w:instrText>
        </w:r>
      </w:ins>
      <w:del w:id="2201" w:author="Robin Matthews" w:date="2021-07-13T23:14:00Z">
        <w:r w:rsidR="00FF6231" w:rsidDel="009C1DB2">
          <w:rPr>
            <w:rFonts w:cs="Times New Roman"/>
            <w:lang w:val="en-GB"/>
          </w:rPr>
          <w:delInstrText>ADDIN CSL_CITATION { "citationItems" : [ { "id" : "ITEM-1", "itemData" : { "DOI" : "10.1016/j.scitotenv.2018.05.121", "abstract" : "\u00a9 2018 Elsevier B.V. Hydrological extremes are changing under the impacts of environmental change, i.e., climate variation and human activity, which can substantially influence ecosystems and the living environment of humans in affected region. This study investigates the impacts of environmental change on hydrological drought in the middle reaches of the Yangtze River in China based on hydrological modelling. Change points for streamflow into two major lakes and a reservoir in the study area were detected in the late 1980s using the Mann-Kendall test. Streamflow simulation by a water balance model was performed, and the resulting Kling-Gupta efficiency value was &gt;0.90. Hydrological drought events were identified based on the simulated streamflow under different scenarios. The results show that the hydrological drought occurrence was increased by precipitation, whereas the drought peak value was increased by potential evapotranspiration. The impacts of precipitation and potential evapotranspiration on drought severity and duration varied in the study area. However, hydrological drought was intensified by the influence of human activity, which increased the severity, duration and peak value of droughts. The dominant factor for hydrological drought severity is precipitation, followed by potential evapotranspiration and human activity. The impacts of climate variation and human activity on drought severity are larger than on drought duration. In addition, environmental change is shown to have an \u201caccumulation effect\u201d on hydrological drought, demonstrating that the indirect impacts of environmental change on hydrological drought are much larger than the direct impacts on streamflow. This study improves our understanding of the responses of hydrological extremes to environmental change, which is useful for the management of water resources and the prediction of hydrological disasters.", "author" : [ { "dropping-particle" : "", "family" : "Zhang", "given" : "D.", "non-dropping-particle" : "", "parse-names" : false, "suffix" : "" }, { "dropping-particle" : "", "family" : "Zhang", "given" : "Q.", "non-dropping-particle" : "", "parse-names" : false, "suffix" : "" }, { "dropping-particle" : "", "family" : "Qiu", "given" : "J.", "non-dropping-particle" : "", "parse-names" : false, "suffix" : "" }, { "dropping-particle" : "", "family" : "Bai", "given" : "P.", "non-dropping-particle" : "", "parse-names" : false, "suffix" : "" }, { "dropping-particle" : "", "family" : "Liang", "given" : "K.", "non-dropping-particle" : "", "parse-names" : false, "suffix" : "" }, { "dropping-particle" : "", "family" : "Li", "given" : "X.", "non-dropping-particle" : "", "parse-names" : false, "suffix" : "" } ], "container-title" : "Science of the Total Environment", "id" : "ITEM-1", "issued" : { "date-parts" : [ [ "2018" ] ] }, "page" : "1432-1442", "title" : "Intensification of hydrological drought due to human activity in the middle reaches of the Yangtze River, China", "translator" : [ { "dropping-particle" : "", "family" : "S645", "given" : "", "non-dropping-particle" : "", "parse-names" : false, "suffix" : "" } ], "type" : "article-journal", "volume" : "637-638" }, "uris" : [ "http://www.mendeley.com/documents/?uuid=1c72f831-660c-4728-baa6-e8ee9b071548" ] } ], "mendeley" : { "formattedCitation" : "(Zhang et al., 2018b)", "plainTextFormattedCitation" : "(Zhang et al., 2018b)", "previouslyFormattedCitation" : "(Zhang et al., 2018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202" w:author="Robin Matthews" w:date="2021-07-13T23:14:00Z">
        <w:r w:rsidR="009C1DB2">
          <w:rPr>
            <w:rFonts w:cs="Times New Roman"/>
            <w:noProof/>
            <w:lang w:val="en-GB"/>
          </w:rPr>
          <w:t xml:space="preserve">D. </w:t>
        </w:r>
      </w:ins>
      <w:r w:rsidR="00A26296">
        <w:rPr>
          <w:rFonts w:cs="Times New Roman"/>
          <w:noProof/>
          <w:lang w:val="en-GB"/>
        </w:rPr>
        <w:t>Zhang et al., 2018</w:t>
      </w:r>
      <w:del w:id="2203" w:author="Robin Matthews" w:date="2021-07-13T23:15:00Z">
        <w:r w:rsidR="00A26296" w:rsidDel="009C1DB2">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199"/>
      <w:r w:rsidR="00A26296">
        <w:rPr>
          <w:rStyle w:val="Marquedecommentaire"/>
        </w:rPr>
        <w:commentReference w:id="2199"/>
      </w:r>
      <w:r w:rsidRPr="00841A35">
        <w:rPr>
          <w:rFonts w:cs="Times New Roman"/>
          <w:lang w:val="en-GB"/>
        </w:rPr>
        <w:t xml:space="preserve"> and southern Africa </w:t>
      </w:r>
      <w:r w:rsidRPr="00D424AA">
        <w:rPr>
          <w:rFonts w:cs="Times New Roman"/>
          <w:lang w:val="en-GB"/>
        </w:rPr>
        <w:fldChar w:fldCharType="begin" w:fldLock="1"/>
      </w:r>
      <w:r w:rsidR="00FF6231">
        <w:rPr>
          <w:rFonts w:cs="Times New Roman"/>
          <w:lang w:val="en-GB"/>
        </w:rPr>
        <w: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mendeley" : { "formattedCitation" : "(Gudmundsson et al., 2019)", "plainTextFormattedCitation" : "(Gudmundsson et al., 2019)", "previouslyFormattedCitation" : "(Gudmundss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dmundsson et al., 2019)</w:t>
      </w:r>
      <w:r w:rsidRPr="00D424AA">
        <w:rPr>
          <w:rFonts w:cs="Times New Roman"/>
          <w:lang w:val="en-GB"/>
        </w:rPr>
        <w:fldChar w:fldCharType="end"/>
      </w:r>
      <w:r w:rsidRPr="00841A35">
        <w:rPr>
          <w:rFonts w:cs="Times New Roman"/>
          <w:lang w:val="en-GB"/>
        </w:rPr>
        <w:t xml:space="preserve">. In areas of Western and Central Europe and of Northern Europe, there is no evidence of changes in the severity of hydrological droughts since 1950 based on flow reconstructions </w:t>
      </w:r>
      <w:r w:rsidRPr="00D424AA">
        <w:rPr>
          <w:rFonts w:cs="Times New Roman"/>
          <w:lang w:val="en-GB"/>
        </w:rPr>
        <w:fldChar w:fldCharType="begin" w:fldLock="1"/>
      </w:r>
      <w:r w:rsidR="00FF6231">
        <w:rPr>
          <w:rFonts w:cs="Times New Roman"/>
          <w:lang w:val="en-GB"/>
        </w:rPr>
        <w:instrText>ADDIN CSL_CITATION { "citationItems" : [ { "id" : "ITEM-1", "itemData" : { "DOI" : "10.5194/hess-23-4583-2019", "abstract" : "Hydrological droughts occur in all climate zones and can have severe impacts on society and the environment. Understanding historical drought occurrence and quantifying severity is crucial for underpinning drought risk assessments and developing drought management plans. However, hydrometric records are often short and capture only a limited range of variability. The UK is no exception: numerous severe droughts over the past 50 years have been well captured by observations from a dense hydrometric network. However, a lack of long-term observations means that our understanding of drought events in the early 20th century and late 19th century is limited. Here we take advantage of new reconstructed flow series for 1891 to 2015 to identify and characterise historic hydrological droughts for 108 near-natural catchments across the UK using the standardised streamflow index (SSI). The identified events are ranked according to four event characteristics (duration, accumulated deficit, mean deficit and maximum intensity), and their severity is reviewed in the context of events of the recent past (i.e. the last 50 years). This study represents the first national-scale assessment and ranking of hydrological droughts. Whilst known major drought events were identified, we also shed light on events which were regionally important, such as those in 1921 and 1984 (which were important in the south-east and north-west of the UK, respectively). Events which have been poorly documented, such as those of the 1940s in the post-war years or the early 1970s (prior to the landmark 1975-1976 event), were found to be important in terms of their spatial coverage and severity. This improved knowledge of historic events can support improved long-term water resource planning approaches. Given the universal importance of historical drought appraisal, our systematic approach to historical drought assessment provides a methodology that could be applied in other settings internationally. \u00a9 2019 Author(s).", "author" : [ { "dropping-particle" : "", "family" : "Barker", "given" : "L J", "non-dropping-particle" : "", "parse-names" : false, "suffix" : "" }, { "dropping-particle" : "", "family" : "Hannaford", "given" : "J", "non-dropping-particle" : "", "parse-names" : false, "suffix" : "" }, { "dropping-particle" : "", "family" : "Parry", "given" : "S", "non-dropping-particle" : "", "parse-names" : false, "suffix" : "" }, { "dropping-particle" : "", "family" : "Smith", "given" : "K A", "non-dropping-particle" : "", "parse-names" : false, "suffix" : "" }, { "dropping-particle" : "", "family" : "Tanguy", "given" : "M", "non-dropping-particle" : "", "parse-names" : false, "suffix" : "" }, { "dropping-particle" : "", "family" : "Prudhomme", "given" : "C", "non-dropping-particle" : "", "parse-names" : false, "suffix" : "" } ], "container-title" : "Hydrology and Earth System Sciences", "id" : "ITEM-1", "issue" : "11", "issued" : { "date-parts" : [ [ "2019" ] ] }, "note" : "cited By 0", "page" : "4583-4602", "title" : "Historic hydrological droughts 1891-2015: Systematic characterisation for a diverse set of catchments across the UK", "translator" : [ { "dropping-particle" : "", "family" : "S2546", "given" : "", "non-dropping-particle" : "", "parse-names" : false, "suffix" : "" } ], "type" : "article-journal", "volume" : "23" }, "uris" : [ "http://www.mendeley.com/documents/?uuid=818b8d40-40ed-4e1d-b951-c28f3af8d011" ] }, { "id" : "ITEM-2", "itemData" : { "DOI" : "10.5194/hess-21-2923-2017", "abstract" : "\u00a9 2017 Author(s). This work is distributed under the Creative Commons Attribution 3.0 License. The length of streamflow observations is generally limited to the last 50 years even in data-rich countries like France. It therefore offers too small a sample of extreme low-flow events to properly explore the long-term evolution of their characteristics and associated impacts. To overcome this limit, this work first presents a daily 140-year ensemble reconstructed streamflow dataset for a reference network of near-natural catchments in France. This dataset, called SCOPE Hydro (Spatially COherent Probabilistic Extended Hydrological dataset), is based on (1) a probabilistic precipitation, temperature, and reference evapotranspiration downscaling of the Twentieth Century Reanalysis over France, called SCOPE Climate, and (2) continuous hydrological modelling using SCOPE Climate as forcings over the whole period. This work then introduces tools for defining spatio-temporal extreme low-flow events. Extreme low-flow events are first locally defined through the sequent peak algorithm using a novel combination of a fixed threshold and a daily variable threshold. A dedicated spatial matching procedure is then established to identify spatio-temporal events across France. This procedure is furthermore adapted to the SCOPE Hydro 25-member ensemble to characterize in a probabilistic way unrecorded historical events at the national scale. Extreme low-flow events are described and compared in a spatially and temporally homogeneous way over 140 years on a large set of catchments. Results highlight well-known recent events like 1976 or 1989&amp;ndash;1990, but also older and relatively forgotten ones like the 1878 and 1893 events. These results contribute to improving our knowledge of historical events and provide a selection of benchmark events for climate change adaptation purposes. Moreover, this study allows for further detailed analyses of the effect of climate variability and anthropogenic climate change on low-flow hydrology at the scale of France.", "author" : [ { "dropping-particle" : "", "family" : "Caillouet", "given" : "L.", "non-dropping-particle" : "", "parse-names" : fa</w:instrText>
      </w:r>
      <w:r w:rsidR="00FF6231" w:rsidRPr="006A2665">
        <w:rPr>
          <w:rFonts w:cs="Times New Roman"/>
        </w:rPr>
        <w:instrText>lse, "suffix" : "" }, { "dropping-particle" : "", "family" : "Vidal", "given" : "J.-P.", "non-dropping-particle" : "", "parse-names" : false, "suffix" : "" }, { "dropping-particle" : "", "family" : "Sauquet", "given" : "E.", "non-dropping-particle" : "", "parse-names" : false, "suffix" : "" }, { "dropping-particle" : "", "family" : "Devers", "given" : "A.", "non-dropping-particle" : "", "parse-names" : false, "suffix" : "" }, { "dropping-particle" : "", "family" : "Graff", "given" : "B.", "non-dropping-particle" : "", "parse-names" : false, "suffix" : "" } ], "container-title" : "Hydrology and Earth System Sciences", "id" : "ITEM-2", "issue" : "6", "issued" : { "date-parts" : [ [ "2017" ] ] }, "page" : "2923-2951", "title" : "Ensemble reconstruction of spatio-temporal extreme low-flow events in France since 1871", "translator" : [ { "dropping-particle" : "", "family" : "S2986", "given" : "", "non-dropping-particle" : "", "parse-names" : false, "suffix" : "" } ], "type" : "article-journal", "volume" : "21" }, "uris" : [ "http://www.mendeley.com/documents/?uuid=4428b142-40ee-438e-a442-abc2645886ca" ] } ], "mendeley" : { "formattedCitation" : "(Caillouet et al., 2017; Barker et al., 2019)", "plainTextFormattedCitation" : "(Caillouet et al., 2017; Barker et al., 2019)", "previouslyFormattedCitation" : "(Caillouet et al., 2017; Barker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Caillouet et al., 2017; Barker et al., 2019)</w:t>
      </w:r>
      <w:r w:rsidRPr="00D424AA">
        <w:rPr>
          <w:rFonts w:cs="Times New Roman"/>
          <w:lang w:val="en-GB"/>
        </w:rPr>
        <w:fldChar w:fldCharType="end"/>
      </w:r>
      <w:r w:rsidRPr="00841A35">
        <w:rPr>
          <w:rFonts w:cs="Times New Roman"/>
          <w:lang w:val="nb-NO"/>
        </w:rPr>
        <w:t xml:space="preserve"> and observations </w:t>
      </w:r>
      <w:r w:rsidRPr="00D424AA">
        <w:rPr>
          <w:rFonts w:cs="Times New Roman"/>
          <w:lang w:val="en-GB"/>
        </w:rPr>
        <w:fldChar w:fldCharType="begin" w:fldLock="1"/>
      </w:r>
      <w:r w:rsidR="00FF6231">
        <w:rPr>
          <w:rFonts w:cs="Times New Roman"/>
          <w:lang w:val="nb-NO"/>
        </w:rPr>
        <w:instrText>ADDIN CSL_CITATION { "citationItems" : [ { "id" : "ITEM-1", "itemData" : { "DOI" : "10.1029/2019GL084084", "ISSN" : "0094-8276", "author" : [ { "dropping-particle" : "", "family" : "Vicente-Serrano", "given" : "S. M.", "non-dropping-particle" : "", "parse-names" : false, "suffix" : "" }, { "dropping-particle" : "", "family" : "Pe\u00f1a\u2010Gallardo", "given" : "M.", "non-dropping-particle" : "", "parse-names" : false, "suffix" : "" }, { "dropping-particle" : "", "family" : "Hannaford", "given" : "J.", "non-dropping-particle" : "", "parse-names" : false, "suffix" : "" }, { "dropping-particle" : "", "family" : "Murphy", "given" : "C.", "non-dropping-particle" : "", "parse-names" : false, "suffix" : "" }, { "dropping-particle" : "", "family" : "Lorenzo\u2010Lacruz", "given" : "J.", "non-dropping-particle" : "", "parse-names" : false, "suffix" : "" }, { "dropping-particle" : "", "family" : "Dominguez\u2010Castro", "given" : "F.", "non-dropping-particle" : "", "parse-names" : false, "suffix" : "" }, { "dropping-particle" : "", "family" : "L\u00f3pez\u2010Moreno", "given" : "J. I.", "non-dropping-particle" : "", "parse-names" : false, "suffix" : "" }, { "dropping-particle" : "", "family" : "Beguer\u00eda", "given" : "S.", "non-dropping-particle" : "", "parse-names" : false, "suffix" : "" }, { "dropping-particle" : "", "family" : "Noguera", "given" : "I.", "non-dropping-particle" : "", "parse-names" : false, "suffix" : "" }, { "dropping-particle" : "", "family" : "Harrigan", "given" : "S.", "non-dropping-particle" : "", "parse-names" : false, "suffix" : "" }, { "dropping-particle" : "", "family" : "Vidal", "given" : "J.-P.", "non-dropping-particle" : "", "parse-names" : false, "suffix" : "" } ], "container-title" : "Geophysical Research Letters", "id" : "ITEM-1", "issue" : "19", "issued" : { "date-parts" : [ [ "2019", "10", "16" ] ] }, "page" : "10821-10833", "title" : "Climate, Irrigation, and Land Cover Change Explain Streamflow Trends in Countries Bordering the Northeast Atlantic", "translator" : [ { "dropping-particle" : "", "family" : "S1849", "given" : "", "non-dropping-particle" : "", "parse-names" : false, "suffix" : "" } ], "type" : "article-journal", "volume" : "46" }, "uris" : [ "http://www.mendeley.com/documents/?uuid=847a0c01-f796-4a5e-a7fe-5779c0db65e1" ] } ], "mendeley" : { "formattedCitation" : "(Vicente-Serrano et al., 2019)", "plainTextFormattedCitation" : "(Vicente-Serrano et al., 2019)", "previouslyFormattedCitation" : "(Vicente-Serrano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Vicente-Serrano et al., 2019)</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In the Mediterranean region, there is </w:t>
      </w:r>
      <w:r w:rsidRPr="00D424AA">
        <w:rPr>
          <w:rFonts w:cs="Times New Roman"/>
          <w:i/>
          <w:iCs/>
          <w:lang w:val="en-GB"/>
        </w:rPr>
        <w:t>high confidence</w:t>
      </w:r>
      <w:r w:rsidRPr="00D424AA">
        <w:rPr>
          <w:rFonts w:cs="Times New Roman"/>
          <w:lang w:val="en-GB"/>
        </w:rPr>
        <w:t xml:space="preserve"> in hydrological drought intensification</w:t>
      </w:r>
      <w:ins w:id="2204" w:author="Robin Matthews" w:date="2021-07-15T11:35:00Z">
        <w:r w:rsidR="00E60AFA">
          <w:rPr>
            <w:rFonts w:cs="Times New Roman"/>
            <w:lang w:val="en-GB"/>
          </w:rPr>
          <w:t xml:space="preserve"> </w:t>
        </w:r>
        <w:commentRangeStart w:id="2205"/>
        <w:r w:rsidR="00E60AFA">
          <w:fldChar w:fldCharType="begin" w:fldLock="1"/>
        </w:r>
      </w:ins>
      <w:r w:rsidR="00D60E09" w:rsidRPr="00127991">
        <w:rPr>
          <w:lang w:val="en-US"/>
          <w:rPrChange w:id="2206" w:author="Clotilde Pean" w:date="2021-08-07T15:22:00Z">
            <w:rPr/>
          </w:rPrChange>
        </w:rPr>
        <w:instrText>ADDIN CSL_CITATION { "citationItems" : [ { "id" : "ITEM-1", "itemData" : { "DOI" : "10.1016/j.jhydrol.2012.12.038", "ISSN" : "00221694", "abstract" : "This study explores the relationship between low flows and large-scale climate variability in France. To this aim, a national low flow reference network of near-natural catchments, consisting of 236 gauging stations, was set up. A subset of 220 daily streamflow records for the period 1968-2008 was used to detect trends in a number of severity and timing drought indices. In addition to testing temporal trends, correlations with four climate indices were also evaluated: the North Atlantic Oscillation (NAO), the Atlantic Multidecadal Oscillation (AMO) and the frequency of two Weather Patterns corresponding to circulation types associated to wet (WP2) and dry (WP8) conditions over France. Due to their specific dynamics, NAO and WPs were also analyzed seasonally. Results show a consistent increase of drought severity in southern France. Correlations with NAO and AMO show a similar spatial pattern. Additionally, significant relationships with WPs were found throughout France, with the exception of the Mediterranean coast. Timing indices appear to be less related to large-scale climate indices, whereas some evidence of negative temporal trends was found (e.g. earlier drought start).To assess the robustness of the above relationships, a subse</w:instrText>
      </w:r>
      <w:r w:rsidR="00D60E09">
        <w:instrText>t of 28 stations with longer records was studied over a 60. year period (1948-2008). The results show that, when shifting the time window of the analysis, the correlations between low flow indices and climate indices remain stable, whereas those with respect to time do not. Seasonal climate indices appear to have stronger links with low flow indices than their annual counterparts. For instance, the summer NAO shows a strong link with severity indices in the northern half of the country. This link is found again for the winter WP2.The above results indicate that temporal trends should only be used for descriptive purposes, whereas seasonally lagged climate indices are potential candidates as predictors of summer low flows. \u00a9 2012 Elsevier B.V.", "author" : [ { "dropping-particle" : "", "family" : "Giuntoli", "given" : "I.", "non-dropping-particle" : "", "parse-names" : false, "suffix" : "" }, { "dropping-particle" : "", "family" : "Renard", "given" : "B.", "non-dropping-particle" : "", "parse-names" : false, "suffix" : "" }, { "dropping-particle" : "", "family" : "Vidal", "given" : "J.-P.", "non-dropping-particle" : "", "parse-names" : false, "suffix" : "" }, { "dropping-particle" : "", "family" : "Bard", "given" : "A.", "non-dropping-particle" : "", "parse-names" : false, "suffix" : "" } ], "container-title" : "Journal of Hydrology", "id" : "ITEM-1", "issued" : { "date-parts" : [ [ "2013", "3" ] ] }, "page" : "105-118", "title" : "Low flows in France and their relationship to large-scale climate indices", "translator" : [ { "dropping-particle" : "", "family" : "S626", "given" : "", "non-dropping-particle" : "", "parse-names" : false, "suffix" : "" } ], "type" : "article-journal", "volume" : "482" }, "uris" : [ "http://www.mendeley.com/documents/?uuid=b8d86777-20fe-467c-8b98-fa25e4ebdf84" ] }, { "id" : "ITEM-2",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2",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3", "itemData" : { "DOI" : "10.5194/hess-17-119-2013", "ISSN" : "16077938", "abstract" : "\u00a9 Author(s) 2013. CC Attribution 3.0 License. In this study we analyzed the spatiotemporal variability of streamflow droughts in the Iberian Peninsula from 1945 to 2005. Streamflow series belonging to 187 homogeneously distributed gauging stations across the study area were used to develop a standardized streamflow index (SSI), which facilitated comparison among regimes and basins, regardless of streamflow magnitudes. A principal component analysis was performed to identify homogeneous hydrological regions having common features based on the temporal evolution of streamflows. Identification of drought events was carried out using a threshold level approach. We assessed the duration and magnitude of drought episodes and the changes that occurred between two contrasting periods for each hydrological region. The results showed a trend toward increased drought severity in the majority of regions. Drought duration, magnitude and spatial coverage were found to depend mainly on climatic conditions and the water storage strategies in each basin. In some basins these strategies have altered river regimes, and in others created a high level of dependence on storage and water transfer rates.", "author" : [ { "dropping-particle" : "", "family" : "Lorenzo-Lacruz", "given" : "J.", "non-dropping-particle" : "", "parse-names" : false, "suffix" : "" }, { "dropping-particle" : "", "family" : "Mo\u0155an-Tejeda", "given" : "E.", "non-dropping-particle" : "", "parse-names" : false, "suffix" : "" }, { "dropping-particle" : "", "family" : "Vicente-Serrano", "given" : "S.M.", "non-dropping-particle" : "", "parse-names" : false, "suffix" : "" }, { "dropping-particle" : "", "family" : "\u0139opez-Moreno", "given" : "J.I.", "non-dropping-particle" : "", "parse-names" : false, "suffix" : "" } ], "container-title" : "Hydrology and Earth System Sciences", "id" : "ITEM-3", "issue" : "1", "issued" : { "date-parts" : [ [ "2013" ] ] }, "title" : "Streamflow droughts in the Iberian Peninsula between 1945 and 2005: Spatial and temporal patterns", "translator" : [ { "dropping-particle" : "", "family" : "S612", "given" : "", "non-dropping-particle" : "", "parse-names" : false, "suffix" : "" } ], "type" : "article-journal", "volume" : "17" }, "uris" : [ "http://www.mendeley.com/documents/?uuid=d52714a7-c62c-4120-8837-09f2fe925fdc" ] } ], "mendeley" : { "formattedCitation" : "(Giuntoli et al., 2013; Lorenzo-Lacruz et al., 2013; Gudmundsson et al., 2019)", "manualFormatting" : "(Giuntoli et al., 2013; Lorenzo-Lacruz et al., 2013; Gudmundsson et al., 2019;", "plainTextFormattedCitation" : "(Giuntoli et al., 2013; Lorenzo-Lacruz et al., 2013; Gudmundsson et al., 2019)", "previouslyFormattedCitation" : "(Giuntoli et al., 2013; Lorenzo-Lacruz et al., 2013; Gudmundsson et al., 2019)" }, "properties" : { "noteIndex" : 0 }, "schema" : "https://github.com/citation-style-language/schema/raw/master/csl-citation.json" }</w:instrText>
      </w:r>
      <w:ins w:id="2207" w:author="Robin Matthews" w:date="2021-07-15T11:35:00Z">
        <w:r w:rsidR="00E60AFA">
          <w:fldChar w:fldCharType="separate"/>
        </w:r>
        <w:r w:rsidR="00E60AFA" w:rsidRPr="00CF0C76">
          <w:rPr>
            <w:noProof/>
          </w:rPr>
          <w:t>(Giuntoli et al., 2013; Lorenzo-Lacruz et al., 2013; Gudmundsson et al., 201</w:t>
        </w:r>
        <w:r w:rsidR="00E60AFA">
          <w:rPr>
            <w:noProof/>
          </w:rPr>
          <w:t>9;</w:t>
        </w:r>
        <w:r w:rsidR="00E60AFA">
          <w:fldChar w:fldCharType="end"/>
        </w:r>
        <w:commentRangeEnd w:id="2205"/>
        <w:r w:rsidR="00E23812">
          <w:rPr>
            <w:rStyle w:val="Marquedecommentaire"/>
          </w:rPr>
          <w:commentReference w:id="2205"/>
        </w:r>
      </w:ins>
      <w:del w:id="2208" w:author="Robin Matthews" w:date="2021-07-15T11:35:00Z">
        <w:r w:rsidRPr="00D424AA" w:rsidDel="00E60AFA">
          <w:rPr>
            <w:rFonts w:cs="Times New Roman"/>
            <w:lang w:val="en-GB"/>
          </w:rPr>
          <w:delText xml:space="preserve"> </w:delText>
        </w:r>
        <w:bookmarkStart w:id="2209" w:name="_Hlk77241143"/>
        <w:commentRangeStart w:id="2210"/>
        <w:r w:rsidRPr="00D424AA" w:rsidDel="00E60AFA">
          <w:rPr>
            <w:rFonts w:cs="Times New Roman"/>
            <w:lang w:val="en-GB"/>
          </w:rPr>
          <w:fldChar w:fldCharType="begin" w:fldLock="1"/>
        </w:r>
      </w:del>
      <w:del w:id="2211" w:author="Robin Matthews" w:date="2021-07-13T23:15:00Z">
        <w:r w:rsidR="00FF6231" w:rsidDel="009C1DB2">
          <w:rPr>
            <w:rFonts w:cs="Times New Roman"/>
            <w:lang w:val="en-GB"/>
          </w:rPr>
          <w:delInstrText>ADDIN CSL_CITATION { "citationItems" : [ { "id" : "ITEM-1", "itemData" : { "DOI" : "10.1016/j.jhydrol.2012.12.038", "abstract" : "This study explores the relationship between low flows and large-scale climate variability in France. To this aim, a national low flow reference network of near-natural catchments, consisting of 236 gauging stations, was set up. A subset of 220 daily streamflow records for the period 1968-2008 was used to detect trends in a number of severity and timing drought indices. In addition to testing temporal trends, correlations with four climate indices were also evaluated: the North Atlantic Oscillation (NAO), the Atlantic Multidecadal Oscillation (AMO) and the frequency of two Weather Patterns corresponding to circulation types associated to wet (WP2) and dry (WP8) conditions over France. Due to their specific dynamics, NAO and WPs were also analyzed seasonally. Results show a consistent increase of drought severity in southern France. Correlations with NAO and AMO show a similar spatial pattern. Additionally, significant relationships with WPs were found throughout France, with the exception of the Mediterranean coast. Timing indices appear to be less related to large-scale climate indices, whereas some evidence of negative temporal trends was found (e.g. earlier drought start).To assess the robustness of the above relationships, a subset of 28 stations with longer records was studied over a 60. year period (1948-2008). The results show that, when shifting the time window of the analysis, the correlations between low flow indices and climate indices remain stable, whereas those with respect to time do not. Seasonal climate indices appear to have stronger links with low flow indices than their annual counterparts. For instance, the summer NAO shows a strong link with severity indices in the northern half of the country. This link is found again for the winter WP2.The above results indicate that temporal trends should only be used for descriptive purposes, whereas seasonally lagged climate indices are potential candidates as predictors of summer low flows. \u00a9 2012 Elsevier B.V.", "author" : [ { "dropping-particle" : "", "family" : "Giuntoli", "given" : "I.", "non-dropping-particle" : "", "parse-names" : false, "suffix" : "" }, { "dropping-particle" : "", "family" : "Renard", "given" : "B.", "non-dropping-particle" : "", "parse-names" : false, "suffix" : "" }, { "dropping-particle" : "", "family" : "Vidal", "given" : "J.-P.", "non-dropping-particle" : "", "parse-names" : false, "suffix" : "" }, { "dropping-particle" : "", "family" : "Bard", "given" : "A.", "non-dropping-particle" : "", "parse-names" : false, "suffix" : "" } ], "container-title" : "Journal of Hydrology", "id" : "ITEM-1", "issued" : { "date-parts" : [ [ "2013" ] ] }, "page" : "105-118", "title" : "Low flows in France and their relationship to large-scale climate indices", "translator" : [ { "dropping-particle" : "", "family" : "S626", "given" : "", "non-dropping-particle" : "", "parse-names" : false, "suffix" : "" } ], "type" : "article-journal", "volume" : "482" }, "uris" : [ "http://www.mendeley.com/documents/?uuid=b8d86777-20fe-467c-8b98-fa25e4ebdf84" ] }, { "id" : "ITEM-2", "itemData" : { "DOI" : "10.5194/hess-17-119-2013", "ISSN" : "16077938", "abstract" : "\u00a9 Author(s) 2013. CC Attribution 3.0 License. In this study we analyzed the spatiotemporal variability of streamflow droughts in the Iberian Peninsula from 1945 to 2005. Streamflow series belonging to 187 homogeneously distributed gauging stations across the study area were used to develop a standardized streamflow index (SSI), which facilitated comparison among regimes and basins, regardless of streamflow magnitudes. A principal component analysis was performed to identify homogeneous hydrological regions having common features based on the temporal evolution of streamflows. Identification of drought events was carried out using a threshold level approach. We assessed the duration and magnitude of drought episodes and the changes that occurred between two contrasting periods for each hydrological region. The results showed a trend toward increased drought severity in the majority of regions. Drought duration, magnitude and spatial coverage were found to depend mainly on climatic conditions and the water storage strategies in each basin. In some basins these strategies have altered river regimes, and in others created a high level of dependence on storage and water transfer rates.", "author" : [ { "dropping-particle" : "", "family" : "Lorenzo-Lacruz", "given" : "J.", "non-dropping-particle" : "", "parse-names" : false, "suffix" : "" }, { "dropping-particle" : "", "family" : "Mo\u0155an-Tejeda", "given" : "E.", "non-dropping-particle" : "", "parse-names" : false, "suffix" : "" }, { "dropping-particle" : "", "family" : "Vicente-Serrano", "given" : "S.M.", "non-dropping-particle" : "", "parse-names" : false, "suffix" : "" }, { "dropping-particle" : "", "family" : "\u0139opez-Moreno", "given" : "J.I.", "non-dropping-particle" : "", "parse-names" : false, "suffix" : "" } ], "container-title" : "Hydrology and Earth System Sciences", "id" : "ITEM-2", "issue" : "1", "issued" : { "date-parts" : [ [ "2013" ] ] }, "title" : "Streamflow droughts in the Iberian Peninsula between 1945 and 2005: Spatial and temporal patterns", "translator" : [ { "dropping-particle" : "", "family" : "S612", "given" : "", "non-dropping-particle" : "", "parse-names" : false, "suffix" : "" } ], "type" : "article-journal", "volume" : "17" }, "uris" : [ "http://www.mendeley.com/documents/?uuid=d52714a7-c62c-4120-8837-09f2fe925fdc" ] }, { "id" : "ITEM-3",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3",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4", "itemData" : { "DOI" : "10.5194/hess-2020-21", "author" : [ { "dropping-particle" : "", "family" : "Masseroni", "given" : "D", "non-dropping-particle" : "", "parse-names" : false, "suffix" : "" }, { "dropping-particle" : "", "family" : "Camici", "given" : "S", "non-dropping-particle" : "", "parse-names" : false, "suffix" : "" }, { "dropping-particle" : "", "family" : "Cislaghi", "given" : "A", "non-dropping-particle" : "", "parse-names" : false, "suffix" : "" }, { "dropping-particle" : "", "family" : "Vacchiano", "given" : "G", "non-dropping-particle" : "", "parse-names" : false, "suffix" : "" }, { "dropping-particle" : "", "family" : "Massari", "given" : "C", "non-dropp</w:delInstrText>
        </w:r>
        <w:r w:rsidR="00FF6231" w:rsidRPr="006A2665" w:rsidDel="009C1DB2">
          <w:rPr>
            <w:rFonts w:cs="Times New Roman"/>
          </w:rPr>
          <w:delInstrText>ing-particle" : "", "parse-names" : false, "suffix" : "" }, { "dropping-particle" : "", "family" : "Brocca", "given" : "L", "non-dropping-particle" : "", "parse-names" : false, "suffix" : "" } ], "container-title" : "Hydrology and Earth System Sciences Discussions", "id" : "ITEM-4", "issued" : { "date-parts" : [ [ "2020" ] ] }, "language" : "Refcheck: Paper not yet accepted - need to remove", "page" : "1-16", "title" : "65-year changes of annual streamflow volumes across Europe with a focus on the Mediterranean basin", "translator" : [ { "dropping-particle" : "", "family" : "S3145", "given" : "", "non-dropping-particle" : "", "parse-names" : false, "suffix" : "" } ], "type" : "article-journal", "volume" : "2020" }, "uris" : [ "http://www.mendeley.com/documents/?uuid=829b5a65-58ef-4800-a180-5b4dca077c4b" ] } ], "mendeley" : { "formattedCitation" : "(Giuntoli et al., 2013; Lorenzo-Lacruz et al., 2013; Gudmundsson et al., 2019; Masseroni et al., 2020)", "manualFormatting" : "(Giuntoli et al., 2013; Gudmundsson et al., 2019; Lorenzo-Lacruz et al., 2013; Masseroni et al., 2020; ", "plainTextFormattedCitation" : "(Giuntoli et al., 2013; Lorenzo-Lacruz et al., 2013; Gudmundsson et al., 2019; Masseroni et al., 2020)", "previouslyFormattedCitation" : "(Giuntoli et al., 2013; Lorenzo-Lacruz et al., 2013; Gudmundsson et al., 2019; Masseroni et al., 2020)" }, "properties" : { "noteIndex" : 0 }, "schema" : "https://github.com/citation-style-language/schema/raw/master/csl-citation.json" }</w:delInstrText>
        </w:r>
      </w:del>
      <w:del w:id="2212" w:author="Robin Matthews" w:date="2021-07-15T11:35:00Z">
        <w:r w:rsidRPr="00D424AA" w:rsidDel="00E60AFA">
          <w:rPr>
            <w:rFonts w:cs="Times New Roman"/>
            <w:lang w:val="en-GB"/>
          </w:rPr>
          <w:fldChar w:fldCharType="separate"/>
        </w:r>
        <w:r w:rsidR="00A26296" w:rsidDel="00E60AFA">
          <w:rPr>
            <w:rFonts w:cs="Times New Roman"/>
            <w:noProof/>
            <w:lang w:val="nb-NO"/>
          </w:rPr>
          <w:delText>(</w:delText>
        </w:r>
      </w:del>
      <w:del w:id="2213" w:author="Robin Matthews" w:date="2021-07-13T23:15:00Z">
        <w:r w:rsidR="00A26296" w:rsidDel="009C1DB2">
          <w:rPr>
            <w:rFonts w:cs="Times New Roman"/>
            <w:noProof/>
            <w:lang w:val="nb-NO"/>
          </w:rPr>
          <w:delText xml:space="preserve">Giuntoli et al., 2013; Gudmundsson et al., 2019; Lorenzo-Lacruz et al., 2013; Masseroni et al., 2020; </w:delText>
        </w:r>
      </w:del>
      <w:del w:id="2214" w:author="Robin Matthews" w:date="2021-07-15T11:35:00Z">
        <w:r w:rsidRPr="00D424AA" w:rsidDel="00E60AFA">
          <w:rPr>
            <w:rFonts w:cs="Times New Roman"/>
            <w:lang w:val="en-GB"/>
          </w:rPr>
          <w:fldChar w:fldCharType="end"/>
        </w:r>
      </w:del>
      <w:bookmarkEnd w:id="2209"/>
      <w:commentRangeEnd w:id="2210"/>
      <w:ins w:id="2215" w:author="Robin Matthews" w:date="2021-07-13T23:15:00Z">
        <w:r w:rsidR="009C1DB2">
          <w:rPr>
            <w:rFonts w:cs="Times New Roman"/>
            <w:lang w:val="en-GB"/>
          </w:rPr>
          <w:t xml:space="preserve">; </w:t>
        </w:r>
      </w:ins>
      <w:r w:rsidR="00A26296">
        <w:rPr>
          <w:rStyle w:val="Marquedecommentaire"/>
        </w:rPr>
        <w:commentReference w:id="2210"/>
      </w:r>
      <w:r w:rsidRPr="00841A35">
        <w:rPr>
          <w:rFonts w:cs="Times New Roman"/>
          <w:lang w:val="nb-NO"/>
        </w:rPr>
        <w:t xml:space="preserve">Section 11.9). </w:t>
      </w:r>
      <w:r w:rsidRPr="00D424AA">
        <w:rPr>
          <w:rFonts w:cs="Times New Roman"/>
          <w:lang w:val="en-GB"/>
        </w:rPr>
        <w:t xml:space="preserve">In Southeastern South America there is a decrease in the severity of hydrological droughts </w:t>
      </w:r>
      <w:r w:rsidRPr="00D424AA">
        <w:rPr>
          <w:rFonts w:cs="Times New Roman"/>
          <w:lang w:val="en-GB"/>
        </w:rPr>
        <w:fldChar w:fldCharType="begin" w:fldLock="1"/>
      </w:r>
      <w:r w:rsidR="00FF6231">
        <w:rPr>
          <w:rFonts w:cs="Times New Roman"/>
          <w:lang w:val="en-GB"/>
        </w:rPr>
        <w:instrText>ADDIN CSL_CITATION { "citationItems" : [ { "id" : "ITEM-1", "itemData" : { "DOI" : "10.1007/s00704-017-2243-1", "ISSN" : "1434-4483", "abstract" : "This paper performed a streamflow drought climatology considering some of the most important rivers of Southern South America, a region highly vulnerable to climatic variations, based on the analysis of monthly streamflow records. The standardized hydrological drought index (SHDI) was used in order to depict the main characteristics of droughts\u2014number of drought events, mean duration, and mean severity\u2014over the period 1961\u20132006. Firstly, the suitability of this index based on the two-parameter gamma distribution was evaluated, considering that the use of the SHDI has been limited over the region. The regional aspects of streamflow droughts were identified through a clear relationship between drought frequency and its duration, indicating different temporal variations in streamflow records over the study area. Spatial patterns exhibit heterogeneous features in terms of streamflow drought severity and can be associated to the geographical characteristics of the basins. Observed trends in the SSI are in line with the increases in precipitation totals over the second half of the twentieth century over much of the study area. Nevertheless, drought conditions are observed more often in the basins south of 40\u00b0S, in line with recent trends in large-scale climatic oscillations. The streamflow drought characteristics can provide critical values for different water-based activities, as also information to develop strategic plans that are needed for adequate water resource management considering the different climatic features over Southern South America.", "author" : [ { "dropping-particle" : "", "family" : "Rivera", "given" : "Juan Antonio", "non-dropping-particle" : "", "parse-names" : false, "suffix" : "" }, { "dropping-particle" : "", "family" : "Penalba", "given" : "Olga C", "non-dropping-particle" : "", "parse-names" : false, "suffix" : "" } ], "container-title" : "Theoretical and Applied Climatology", "id" : "ITEM-1", "issue" : "3", "issued" : { "date-parts" : [ [ "2018" ] ] }, "page" : "1021-1033", "title" : "Spatio-temporal assessment of streamflow droughts over Southern South America: 1961\u20132006", "translator" : [ { "dropping-particle" : "", "family" : "S2970", "given" : "", "non-dropping-particle" : "", "parse-names" : false, "suffix" : "" } ], "type" : "article-journal", "volume" : "133" }, "uris" : [ "http://www.mendeley.com/documents/?uuid=3ab6ed47-1733-4ff1-ae17-ac49a24970e3" ] } ], "mendeley" : { "formattedCitation" : "(Rivera and Penalba, 2018)", "plainTextFormattedCitation" : "(Rivera and Penalba, 2018)", "previouslyFormattedCitation" : "(Rivera and Penalba,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ivera and Penalba, 2018)</w:t>
      </w:r>
      <w:r w:rsidRPr="00D424AA">
        <w:rPr>
          <w:rFonts w:cs="Times New Roman"/>
          <w:lang w:val="en-GB"/>
        </w:rPr>
        <w:fldChar w:fldCharType="end"/>
      </w:r>
      <w:r w:rsidRPr="00841A35">
        <w:rPr>
          <w:rFonts w:cs="Times New Roman"/>
          <w:lang w:val="en-GB"/>
        </w:rPr>
        <w:t xml:space="preserve">. In North America, depending on the methods, </w:t>
      </w:r>
      <w:r w:rsidRPr="00D424AA">
        <w:rPr>
          <w:rFonts w:cs="Times New Roman"/>
          <w:lang w:val="en-GB"/>
        </w:rPr>
        <w:t xml:space="preserve">datasets and study periods, there are differences between studies that suggest an increase </w:t>
      </w:r>
      <w:bookmarkStart w:id="2216" w:name="_Hlk77110584"/>
      <w:ins w:id="2217" w:author="Robin Matthews" w:date="2021-07-13T23:16:00Z">
        <w:r w:rsidR="009C1DB2">
          <w:rPr>
            <w:rFonts w:cs="Times New Roman"/>
            <w:lang w:val="en-GB"/>
          </w:rPr>
          <w:fldChar w:fldCharType="begin" w:fldLock="1"/>
        </w:r>
      </w:ins>
      <w:r w:rsidR="0012753B">
        <w:rPr>
          <w:rFonts w:cs="Times New Roman"/>
          <w:lang w:val="en-GB"/>
        </w:rPr>
        <w:instrText>ADDIN CSL_CITATION { "citationItems" : [ { "id" : "ITEM-1", "itemData" : { "DOI" : "10.1002/2015GL063666", "ISSN" : "0094-8276", "abstract" : "\u00a9 2015. American Geophysical Union. All Rights Reserved. California is experiencing one of the worst droughts on record. We use a hydrological model and risk assessment framework to understand the influence of temperature on the water year (WY) 2014 drought in California and examine the probability that this drought would have been less severe if temperatures resembled the historical climatology. Our results indicate that temperature played an important role in exacerbating the WY 2014 drought severity. We found that if WY 2014 temperatures resembled the 1916-2012 climatology, there would have been at least an 86% chance that winter snow water equivalent and spring-summer soil moisture and runoff deficits would have been less severe than the observed conditions. We also report that the temperature forecast skill in California for the important seasons of winter and spring is negligible, beyond a lead time of 1 month, which we postulate might hinder skillful drought prediction in California.", "author" : [ { "dropping-particle" : "", "family" : "Shukla", "given" : "Shraddhanand", "non-dropping-particle" : "", "parse-names" : false, "suffix" : "" }, { "dropping-particle" : "", "family" : "Safeeq", "given" : "Mohammad", "non-dropping-particle" : "", "parse-names" : false, "suffix" : "" }, { "dropping-particle" : "", "family" : "AghaKouchak", "given" : "Amir", "non-dropping-particle" : "", "parse-names" : false, "suffix" : "" }, { "dropping-particle" : "", "family" : "Guan", "given" : "Kaiyu", "non-dropping-particle" : "", "parse-names" : false, "suffix" : "" }, { "dropping-particle" : "", "family" : "Funk", "given" : "Chris", "non-dropping-particle" : "", "parse-names" : false, "suffix" : "" } ], "container-title" : "Geophysical Research Letters", "id" : "ITEM-1", "issue" : "11", "issued" : { "date-parts" : [ [ "2015", "6", "16" ] ] }, "page" : "4384-4393", "title" : "Temperature impacts on the water year 2014 drought in California", "translator" : [ { "dropping-particle" : "", "family" : "S638", "given" : "", "non-dropping-particle" : "", "parse-names" : false, "suffix" : "" } ], "type" : "article-journal", "volume" : "42" }, "uris" : [ "http://www.mendeley.com/documents/?uuid=cb7fcdf0-044e-42da-bea6-b6a00fae18ab" ] }, { "id" : "ITEM-2", "itemData" : { "DOI" : "10.1002/2016WR019638", "abstract" : "\u00a9 2017. American Geophysical Union. All Rights Reserved. Between 2000 and 2014, annual Colorado River flows averaged 19% below the 1906\u20131999 average, the worst 15-year drought on record. At least one-sixth to one-half (average at one-third) of this loss is due to unprecedented temperatures (0.9\u00b0C above the 1906\u20131999 average), confirming model-based analysis that continued warming will likely further reduce flows. Whereas it is virtually certain that warming will continue with additional emissions of greenhouse gases to the atmosphere, there has been no observed trend toward greater precipitation in the Colorado Basin, nor are climate models in agreement that there should be a trend. Moreover, there is a significant risk of decadal and multidecadal drought in the coming century, indicating that any increase in mean precipitation will likely be offset during periods of prolonged drought. Recently published estimates of Colorado River flow sensitivity to temperature combined with a large number of recent climate model-based temperature projections indicate that continued business-as-usual warming will drive temperature-induced declines in river flow, conservatively \u221220% by midcentury and \u221235% by end-century, with support for losses exceeding \u221230% at midcentury and \u221255% at end-century. Precipitation increases may moderate these declines somewhat, but to date no such increases are evident and there is no model agreement on future precipitation changes. These results, combined with the increasing likelihood of prolonged drought in the river basin, suggest that future climate change impacts on the Colorado River flows will be much more serious than currently assumed, especially if substantial reductions in greenhouse gas emissions do not occur.", "author" : [ { "dropping-particle" : "", "family" : "Udall", "given" : "B.", "non-dropping-particle" : "", "parse-names" : false, "suffix" : "" }, { "dropping-particle" : "", "family" : "Overpeck", "given" : "J.", "non-dropping-particle" : "", "parse-names" : false, "suffix" : "" } ], "container-title" : "Water Resources Research", "id" : "ITEM-2", "issue" : "3", "issued" : { "date-parts" : [ [ "2017" ] ] }, "page" : "2404-2418", "title" : "The twenty-first century Colorado River hot drought and implications for the future", "translator" : [ { "dropping-particle" : "", "family" : "S544", "given" : "", "non-dropping-particle" : "", "parse-names" : false, "suffix" : "" } ], "type" : "article-journal", "volume" : "53" }, "uris" : [ "http://www.mendeley.com/documents/?uuid=ecfccb07-c9b5-4aa1-9448-d5a3b25cde99" ] } ], "mendeley" : { "formattedCitation" : "(Shukla et al., 2015; Udall and Overpeck, 2017)", "plainTextFormattedCitation" : "(Shukla et al., 2015; Udall and Overpeck, 2017)", "previouslyFormattedCitation" : "(Shukla et al., 2015; Udall and Overpeck, 2017)" }, "properties" : { "noteIndex" : 0 }, "schema" : "https://github.com/citation-style-language/schema/raw/master/csl-citation.json" }</w:instrText>
      </w:r>
      <w:ins w:id="2218" w:author="Robin Matthews" w:date="2021-07-13T23:16:00Z">
        <w:r w:rsidR="009C1DB2">
          <w:rPr>
            <w:rFonts w:cs="Times New Roman"/>
            <w:lang w:val="en-GB"/>
          </w:rPr>
          <w:fldChar w:fldCharType="separate"/>
        </w:r>
        <w:r w:rsidR="009C1DB2" w:rsidRPr="00C0118F">
          <w:rPr>
            <w:rFonts w:cs="Times New Roman"/>
            <w:noProof/>
            <w:lang w:val="en-GB"/>
          </w:rPr>
          <w:t>(Shukla et al., 2015; Udall and Overpeck, 2017)</w:t>
        </w:r>
        <w:r w:rsidR="009C1DB2">
          <w:rPr>
            <w:rFonts w:cs="Times New Roman"/>
            <w:lang w:val="en-GB"/>
          </w:rPr>
          <w:fldChar w:fldCharType="end"/>
        </w:r>
      </w:ins>
      <w:commentRangeStart w:id="2219"/>
      <w:del w:id="2220" w:author="Robin Matthews" w:date="2021-07-13T23:16:00Z">
        <w:r w:rsidRPr="00D424AA" w:rsidDel="009C1DB2">
          <w:rPr>
            <w:rFonts w:cs="Times New Roman"/>
            <w:lang w:val="en-GB"/>
          </w:rPr>
          <w:fldChar w:fldCharType="begin" w:fldLock="1"/>
        </w:r>
        <w:r w:rsidR="00FF6231" w:rsidDel="009C1DB2">
          <w:rPr>
            <w:rFonts w:cs="Times New Roman"/>
            <w:lang w:val="en-GB"/>
          </w:rPr>
          <w:delInstrText>ADDIN CSL_CITATION { "citationItems" : [ { "id" : "ITEM-1", "itemData" : { "DOI" : "10.1002/2015GL063666", "ISSN" : "0094-8276", "abstract" : "\u00a9 2015. American Geophysical Union. All Rights Reserved. California is experiencing one of the worst droughts on record. We use a hydrological model and risk assessment framework to understand the influence of temperature on the water year (WY) 2014 drought in California and examine the probability that this drought would have been less severe if temperatures resembled the historical climatology. Our results indicate that temperature played an important role in exacerbating the WY 2014 drought severity. We found that if WY 2014 temperatures resembled the 1916-2012 climatology, there would have been at least an 86% chance that winter snow water equivalent and spring-summer soil moisture and runoff deficits would have been less severe than the observed conditions. We also report that the temperature forecast skill in California for the important seasons of winter and spring is negligible, beyond a lead time of 1 month, which we postulate might hinder skillful drought prediction in California.", "author" : [ { "dropping-particle" : "", "family" : "Shukla", "given" : "Shraddhanand", "non-dropping-particle" : "", "parse-names" : false, "suffix" : "" }, { "dropping-particle" : "", "family" : "Safeeq", "given" : "Mohammad", "non-dropping-particle" : "", "parse-names" : false, "suffix" : "" }, { "dropping-particle" : "", "family" : "AghaKouchak", "given" : "Amir", "non-dropping-particle" : "", "parse-names" : false, "suffix" : "" }, { "dropping-particle" : "", "family" : "Guan", "given" : "Kaiyu", "non-dropping-particle" : "", "parse-names" : false, "suffix" : "" }, { "dropping-particle" : "", "family" : "Funk", "given" : "Chris", "non-dropping-particle" : "", "parse-names" : false, "suffix" : "" } ], "container-title" : "Geophysical Research Letters", "id" : "ITEM-1", "issue" : "11", "issued" : { "date-parts" : [ [ "2015", "6", "16" ] ] }, "page" : "4384-4393", "title" : "Temperature impacts on the water year 2014 drought in California", "translator" : [ { "dropping-particle" : "", "family" : "S638", "given" : "", "non-dropping-particle" : "", "parse-names" : false, "suffix" : "" } ], "type" : "article-journal", "volume" : "42" }, "uris" : [ "http://www.mendeley.com/documents/?uuid=cb7fcdf0-044e-42da-bea6-b6a00fae18ab" ] } ], "mendeley" : { "formattedCitation" : "(Shukla et al., 2015)", "manualFormatting" : "(Shukla et al., 2015", "plainTextFormattedCitation" : "(Shukla et al., 2015)", "previouslyFormattedCitation" : "(Shukla et al., 2015)" }, "properties" : { "noteIndex" : 0 }, "schema" : "https://github.com/citation-style-language/schema/raw/master/csl-citation.json" }</w:delInstrText>
        </w:r>
        <w:r w:rsidRPr="00D424AA" w:rsidDel="009C1DB2">
          <w:rPr>
            <w:rFonts w:cs="Times New Roman"/>
            <w:lang w:val="en-GB"/>
          </w:rPr>
          <w:fldChar w:fldCharType="separate"/>
        </w:r>
        <w:r w:rsidR="00A26296" w:rsidDel="009C1DB2">
          <w:rPr>
            <w:rFonts w:cs="Times New Roman"/>
            <w:noProof/>
          </w:rPr>
          <w:delText>(Shukla et al., 2015</w:delText>
        </w:r>
        <w:r w:rsidRPr="00D424AA" w:rsidDel="009C1DB2">
          <w:rPr>
            <w:rFonts w:cs="Times New Roman"/>
            <w:lang w:val="en-GB"/>
          </w:rPr>
          <w:fldChar w:fldCharType="end"/>
        </w:r>
        <w:commentRangeEnd w:id="2219"/>
        <w:r w:rsidR="00A26296" w:rsidDel="009C1DB2">
          <w:rPr>
            <w:rStyle w:val="Marquedecommentaire"/>
          </w:rPr>
          <w:commentReference w:id="2219"/>
        </w:r>
        <w:r w:rsidRPr="001C2BC4" w:rsidDel="009C1DB2">
          <w:rPr>
            <w:rFonts w:cs="Times New Roman"/>
          </w:rPr>
          <w:delText xml:space="preserve">; </w:delText>
        </w:r>
        <w:commentRangeStart w:id="2221"/>
        <w:r w:rsidRPr="00D424AA" w:rsidDel="009C1DB2">
          <w:rPr>
            <w:rFonts w:cs="Times New Roman"/>
            <w:lang w:val="en-GB"/>
          </w:rPr>
          <w:fldChar w:fldCharType="begin" w:fldLock="1"/>
        </w:r>
        <w:r w:rsidR="00FF6231" w:rsidDel="009C1DB2">
          <w:rPr>
            <w:rFonts w:cs="Times New Roman"/>
          </w:rPr>
          <w:delInstrText>ADDIN CSL_CITATION { "citationItems" : [ { "id" : "ITEM-1", "itemData" : { "DOI" : "10.1002/2016WR019638", "abstract" : "\u00a9 2017. American Geophysical Union. All Rights Reserved. Between 2000 and 2014, annual Colorado River flows averaged 19% below the 1906\u20131999 average, the worst 15-year drought on record. At least one-sixth to one-half (average at one-third) of this loss is due to unprecedented temperatures (0.9\u00b0C above the 1906\u20131999 average), confirming model-based analysis that continued warming will likely further reduce flows. Whereas it is virtually certain that warming will continue with additional emissions of greenhouse gases to the atmosphere, there has been no observed trend toward greater precipitation in the Colorado Basin, nor are climate models in agreement that there should be a trend. Moreover, there is a significant risk of decadal and multidecadal drought in the coming century, indicating that any increase in mean precipitation will likely be offset during periods of prolonged drought. Recently published estimates of Colorado River flow sensitivity to temperature combined with a large number of recent climate model-based temperature projections indicate that continued business-as-usual warming will drive temperature-induced declines in river flow, conservatively \u221220% by midcentury and \u221235% by end-century, with support for losses exceeding \u221230% at midcentury and \u221255% at end-century. Precipitation increases may moderate these declines somewhat, but to date no such increases are evident and there is no model agreement on future precipitation chan</w:delInstrText>
        </w:r>
        <w:r w:rsidR="00FF6231" w:rsidRPr="006A2665" w:rsidDel="009C1DB2">
          <w:rPr>
            <w:rFonts w:cs="Times New Roman"/>
            <w:lang w:val="en-GB"/>
          </w:rPr>
          <w:delInstrText>ges. These results, combined with the increasing likelihood of prolonged drought in the river basin, suggest that future climate change impacts on the Colorado River flows will be much more serious than currently assumed, especially if substantial reductions in greenhouse gas emissions do not occur.", "author" : [ { "dropping-particle" : "", "family" : "Udall", "given" : "B.", "non-dropping-particle" : "", "parse-names" : false, "suffix" : "" }, { "dropping-particle" : "", "family" : "Overpeck", "given" : "J.", "non-dropping-particle" : "", "parse-names" : false, "suffix" : "" } ], "container-title" : "Water Resources Research", "id" : "ITEM-1", "issue" : "3", "issued" : { "date-parts" : [ [ "2017" ] ] }, "page" : "2404-2418", "title" : "The twenty-first century Colorado River hot drought and implications for the future", "translator" : [ { "dropping-particle" : "", "family" : "S544", "given" : "", "non-dropping-particle" : "", "parse-names" : false, "suffix" : "" } ], "type" : "article-journal", "volume" : "53" }, "uris" : [ "http://www.mendeley.com/documents/?uuid=ecfccb07-c9b5-4aa1-9448-d5a3b25cde99" ] } ], "mendeley" : { "formattedCitation" : "(Udall and Overpeck, 2017)", "manualFormatting" : "Udall and Overpeck, 2017)", "plainTextFormattedCitation" : "(Udall and Overpeck, 2017)", "previouslyFormattedCitation" : "(Udall and Overpeck, 2017)" }, "properties" : { "noteIndex" : 0 }, "schema" : "https://github.com/citation-style-language/schema/raw/master/csl-citation.json" }</w:delInstrText>
        </w:r>
        <w:r w:rsidRPr="00D424AA" w:rsidDel="009C1DB2">
          <w:rPr>
            <w:rFonts w:cs="Times New Roman"/>
            <w:lang w:val="en-GB"/>
          </w:rPr>
          <w:fldChar w:fldCharType="separate"/>
        </w:r>
        <w:r w:rsidR="00A26296" w:rsidDel="009C1DB2">
          <w:rPr>
            <w:rFonts w:cs="Times New Roman"/>
            <w:noProof/>
            <w:lang w:val="en-GB"/>
          </w:rPr>
          <w:delText>Udall and Overpeck, 2017)</w:delText>
        </w:r>
        <w:r w:rsidRPr="00D424AA" w:rsidDel="009C1DB2">
          <w:rPr>
            <w:rFonts w:cs="Times New Roman"/>
            <w:lang w:val="en-GB"/>
          </w:rPr>
          <w:fldChar w:fldCharType="end"/>
        </w:r>
      </w:del>
      <w:bookmarkEnd w:id="2216"/>
      <w:commentRangeEnd w:id="2221"/>
      <w:r w:rsidR="00A26296">
        <w:rPr>
          <w:rStyle w:val="Marquedecommentaire"/>
        </w:rPr>
        <w:commentReference w:id="2221"/>
      </w:r>
      <w:r w:rsidRPr="006A2665">
        <w:rPr>
          <w:rFonts w:cs="Times New Roman"/>
          <w:lang w:val="en-GB"/>
        </w:rPr>
        <w:t xml:space="preserve"> vs a decrease in hydrological drought frequency </w:t>
      </w:r>
      <w:r w:rsidRPr="00D424AA">
        <w:rPr>
          <w:rFonts w:cs="Times New Roman"/>
          <w:lang w:val="en-GB"/>
        </w:rPr>
        <w:fldChar w:fldCharType="begin" w:fldLock="1"/>
      </w:r>
      <w:r w:rsidR="00FF6231" w:rsidRPr="006A2665">
        <w:rPr>
          <w:rFonts w:cs="Times New Roman"/>
          <w:lang w:val="en-GB"/>
        </w:rPr>
        <w:instrText>ADDIN CSL_CITATION { "citationItems" : [ { "id" : "ITEM-1", "itemData" : { "DOI" : "10.1175/JHM-D-17-0225.1", "abstract" : "\u00a9 2018 American Meteorological Society. We examined drought variability and trends over the last century (1916-2013) over the conterminous United States (CONUS) using observed precipitation P, temperature T, and reconstructed total moisture percentiles (TMP) and runoff from four land surface models. We used an integrated drought index (IDI), which we defined as the equally weighted mean of the 3-month standardized runoff index (SRI3) and TMP from four land surface models mapped onto a uniform probability distribution. Using a definition of drought as IDI less than 0.3 for 6 months or longer, we identified 16 drought events, which we termed great droughts that covered more than 50% of the CONUS during our study period. We examined the properties of great droughts and compared these with the 2012 event. The great droughts were located at least partially over the central United States (30\u00b0-42\u00b0N, 85\u00b0-110\u00b0W). We found that 12 of these great droughts occurred when cold sea surface temperature anomalies (SSTAs) were located in the tropical Pacific with warm SSTAs in the North Atlantic. We also found a predominance of decreasing trends in IDI; droughts occurred less often and events were less severe as time progressed. In particular, only 2 of the 16 great droughts (2012 and 1988) occurred in the second half of the record.", "author" : [ { "dropping-particle" : "", "family" : "Mo", "given" : "K.C.", "non-dropping-particle" : "", "parse-names" : false, "suffix" : "" }, { "dropping-particle" : "", "family" : "Lettenmaier", "given" : "D.P.", "non-dropping-particle" : "", "parse-names" : false, "suffix" : "" } ], "container-title" : "Journal of Hydrometeorology", "id" : "ITEM-1", "issue" : "7", "issued" : { "date-parts" : [ [ "2018" ] ] }, "page" : "1149-1166", "title" : "Drought variability and trends over the central United States in the instrumental record", "translator" : [ { "dropping-particle" : "", "family" : "S1293", "given" : "", "non-dropping-particle" : "", "parse-names" : false, "suffix" : "" } ], "type" : "article-journal", "volume" : "19" }, "uris" : [ "http://www.mendeley.com/documents/?uuid=352e380f-2564-4f62-8f25-df8c00812ca2" ] } ], "mendeley" : { "formattedCitation" : "(Mo and Lettenmaier, 2018)", "plainTextFormattedCitation" : "(Mo and Lettenmaier, 2018)", "previouslyFormattedCitation" : "(Mo and Lettenmaier,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o and Lettenmaier, 2018)</w:t>
      </w:r>
      <w:r w:rsidRPr="00D424AA">
        <w:rPr>
          <w:rFonts w:cs="Times New Roman"/>
          <w:lang w:val="en-GB"/>
        </w:rPr>
        <w:fldChar w:fldCharType="end"/>
      </w:r>
      <w:r w:rsidRPr="00841A35">
        <w:rPr>
          <w:rFonts w:cs="Times New Roman"/>
          <w:lang w:val="en-GB"/>
        </w:rPr>
        <w:t xml:space="preserve">, but in general there is strong spatial variability </w:t>
      </w:r>
      <w:r w:rsidRPr="00D424AA">
        <w:rPr>
          <w:rFonts w:cs="Times New Roman"/>
          <w:lang w:val="en-GB"/>
        </w:rPr>
        <w:fldChar w:fldCharType="begin" w:fldLock="1"/>
      </w:r>
      <w:r w:rsidR="00FF6231">
        <w:rPr>
          <w:rFonts w:cs="Times New Roman"/>
          <w:lang w:val="en-GB"/>
        </w:rPr>
        <w:instrText>ADDIN CSL_CITATION { "citationItems" : [ { "id" : "ITEM-1", "itemData" : { "DOI" : "10.1007/s10584-015-1542-8", "ISSN" : "1573-1480", "abstract" : "Climate non-stationarity, changes in land use and water management practices affect regional hydrological extremes. This research considers extreme low streamflow (\u201clow flow\u201d henceforth) and flow deficit characteristics, which are important indicators of water scarcity within the broader context of droughts. The results indicate that the number of stations with positive significant trends in low flows is generally higher than the number of stations with negative significant trends; however, the fraction of total number of stations with negative trends has been increasing in the last four decades while the fraction of total number of stations with positive trends have been decreasing, making a gradual reduction in the wetting tendency in low flows in the conterminous U.S. Regional differences in low flow trends are notable, which echo the local climatic changes and soil moisture trends documented in the recent National Climate Assessment (NCA), as well as the changes in cropping and irrigation practices, and creation of forest plantations. A reversal of trend is seen for some northern regions since 1980s. Patterns in return periods and corresponding return values of low flows are also examined, which suggests changing risk conditions that are important for water-resources decision-making. Persistent low flow conditions in a river can lead to chronic water scarcity\u2014a main driver of societal and cross-boundary conflicts. Thus, this research identifies \u201chotspot\u201d locations where suitable adaptive management measures are most needed.", "author" : [ { "dropping-particle" : "", "family" : "Poshtiri", "given" : "Maryam Pournasiri", "non-dropping-particle" : "", "parse-names" : false, "suffix" : "" }, { "dropping-particle" : "", "family" : "Pal", "given" : "Indrani", "non-dropping-particle" : "", "parse-names" : false, "suffix" : "" } ], "container-title" : "Climatic Change", "id" : "ITEM-1", "issue" : "4", "issued" : { "date-parts" : [ [ "2016" ] ] }, "page" : "549-563", "title" : "Patterns of hydrological drought indicators in major U.S. River basins", "translator" : [ { "dropping-particle" : "", "family" : "S2045", "given" : "", "non-dropping-particle" : "", "parse-names" : false, "suffix" : "" } ], "type" : "article-journal", "volume" : "134" }, "uris" : [ "http://www.mendeley.com/documents/?uuid=d2aa7a7d-637c-43ff-91c8-616413f0052f" ] } ], "mendeley" : { "formattedCitation" : "(Poshtiri and Pal, 2016)", "plainTextFormattedCitation" : "(Poshtiri and Pal, 2016)", "previouslyFormattedCitation" : "(Poshtiri and P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oshtiri and Pal, 2016)</w:t>
      </w:r>
      <w:r w:rsidRPr="00D424AA">
        <w:rPr>
          <w:rFonts w:cs="Times New Roman"/>
          <w:lang w:val="en-GB"/>
        </w:rPr>
        <w:fldChar w:fldCharType="end"/>
      </w:r>
      <w:r w:rsidRPr="00841A35">
        <w:rPr>
          <w:rFonts w:cs="Times New Roman"/>
          <w:lang w:val="en-GB"/>
        </w:rPr>
        <w:t>. Streamflow observation reference networks of near-natural catc</w:t>
      </w:r>
      <w:r w:rsidRPr="00D424AA">
        <w:rPr>
          <w:rFonts w:cs="Times New Roman"/>
          <w:lang w:val="en-GB"/>
        </w:rPr>
        <w:t xml:space="preserve">hments have also been used to isolate the effect of climate trends on hydrological drought trends in a few regions, but these show limited trends in Northern Europe and Western and Central Europe </w:t>
      </w:r>
      <w:r w:rsidRPr="00D424AA">
        <w:rPr>
          <w:rFonts w:cs="Times New Roman"/>
          <w:lang w:val="en-GB"/>
        </w:rPr>
        <w:fldChar w:fldCharType="begin" w:fldLock="1"/>
      </w:r>
      <w:r w:rsidR="00FF6231">
        <w:rPr>
          <w:rFonts w:cs="Times New Roman"/>
          <w:lang w:val="en-GB"/>
        </w:rPr>
        <w:instrText>ADDIN CSL_CITATION { "citationItems" : [ { "id" : "ITEM-1", "itemData" : { "DOI" : "10.2166/nh.2017.058", "abstract" : "\u00a9 2018 The Authors. Observational trend analysis is fundamental for tracking emerging changes in river flows and placing extreme events in their longer-term historical context, particularly as climate change is expected to intensify the hydrological cycle. However, human disturbance within catchments can introduce artificial changes and confound any underlying climate-driven signal. The UK Benchmark Network (UKBN), designated in the early 2000s, comprised a subset of National River Flow Archive (NRFA) stations that were considered near-natural and thus appropriate for identification and interpretation of climate-driven hydrological trends. Here, the original network was reviewed and updated, resulting in the UKBN2 dataset consisting of 146 near-natural catchments. Additionally, the UKBN2 provides user guidance on the suitability of each station for the assessment of low, medium, and high flows. A trend analysis was performed on the updated UKBN2 dataset and results show that while the strength and direction of changes are dependent on the period of record selected, previously detected patterns of river flow change in the UK remain robust for longer periods (&gt;50 years), despite the recent prevalence of extremes. Such a quality assured observational dataset will provide a foundation for future scientific efforts to better understand the changing nature of the hydrological cycle.", "author" : [ { "dropping-particle" : "", "family" : "Harrigan", "given" : "S.", "non-dropping-particle" : "", "parse-names" : false, "suffix" : "" }, { "dropping-particle" : "", "family" : "Hannaford", "given" : "J.", "non-dropping-particle" : "", "parse-names" : false, "suffix" : "" }, { "dropping-particle" : "", "family" : "Muchan", "given" : "K.", "non-dropping-particle" : "", "parse-names" : false, "suffix" : "" }, { "dropping-particle" : "", "family" : "Marsh", "given" : "T.J.", "non-dropping-particle" : "", "parse-names" : false, "suffix" : "" } ], "container-title" : "Hydrology Research", "id" : "ITEM-1", "issue" : "2", "issued" : { "date-parts" : [ [ "2018" ] ] }, "page" : "552-567", "title" : "Designation and trend analysis of the updated UK Benchmark Network of river flow stations: The UKBN2 dataset", "translator" : [ { "dropping-particle" : "", "family" : "S2965", "given" : "", "non-dropping-particle" : "", "parse-names" : false, "suffix" : "" } ], "type" : "article-journal", "volume" : "49" }, "uris" : [ "http://www.mendeley.com/documents/?uuid=15fcb2f5-23f1-450a-8b71-a04207bab7a8" ] }, { "id" : "ITEM-2", "itemData" : { "DOI" : "10.1016/j.jhydrol.2015.07.052", "ISSN" : "0022-1694", "abstract" : "Summary This paper describes a trend analysis performed on 177 streamflow time series collected over the Alps in Central Europe. The analysis covers several facets of the Alpine hydrologic regimes, including winter droughts and spring snowmelt flows, both in terms of severity and timing of occurrence. Statistical trend tests are applied at a local scale (i.e. on a site-by-site basis) and at a regional scale (seeking a common trend for sites within the same hydro-climatic region). The overall results indicate a trend toward less severe winter droughts, and consistent changes in the timing of snowmelt flows. However, a more in-depth analysis at the scale of hydro-climatic regimes reveals more contrasted changes. While most glacial- and snowmelt-dominated regimes show a decreasing trend in the severity of winter droughts, contrasted trends are found for mixed snowmelt\u2013rainfall regimes in the Southeastern Alps. Changes in the timing of snowmelt flows (earlier start and increased duration of the snowmelt season) mostly affect glacial- and snowmelt-dominated regimes. Lastly, glacial regimes show an increase in the volume and the peak of snowmelt flows.", "author" : [ { "dropping-particle" : "", "family" : "Bard", "given" : "Antoine", "non-dropping-particle" : "", "parse-names" : false, "suffix" : "" }, { "dropping-particle" : "", "family" : "Renard", "given" : "Benjamin", "non-dropping-particle" : "", "parse-names" : false, "suffix" : "" }, { "dropping-particle" : "", "family" : "Lang", "given" : "Michel", "non-dropping-particle" : "", "parse-names" : false, "suffix" : "" }, { "dropping-particle" : "", "family" : "Giuntoli", "given" : "Ignazio", "non-dropping-particle" : "", "parse-names" : false, "suffix" : "" }, { "dropping-particle" : "", "family" : "Korck", "given" : "Jane", "non-dropping-particle" : "", "parse-names" : false, "suffix" : "" }, { "dropping-particle" : "", "family" : "Koboltschnig", "given" : "Gernot", "non-dropping-particle" : "", "parse-names" : false, "suffix" : "" }, { "dropping-particle" : "", "family" : "Jan\u017ea", "given" : "Mitja", "non-dropping-particle" : "", "parse-names" : false, "suffix" : "" }, { "dropping-particle" : "", "family" : "D\u2019Amico", "given" : "Michele", "non-dropping-particle" : "", "parse-names" : false, "suffix" : "" }, { "dropping-particle" : "", "family" : "Volken", "given" : "David", "non-dropping-particle" : "", "parse-names" : false, "suffix" : "" } ], "container-title" : "Journal of Hydrology", "id" : "ITEM-2", "issued" : { "date-parts" : [ [ "2015" ] ] }, "page" : "1823-1837", "title" : "Trends in the hydrologic regime of Alpine rivers", "translator" : [ { "dropping-particle" : "", "family" : "S2963", "given" : "", "non-dropping-particle" : "", "parse-names" : false, "suffix" : "" } ], "type" : "article-journal", "volume" : "529" }, "uris" : [ "http://www.mendeley.com/documents/?uuid=dabb6c0d-816f-4047-bf6a-d3026dcf851b" ] }, { "id" : "ITEM-3", "itemData" : { "DOI" : "10.5194/hess-14-2367-2010", "ISSN" : "10275606", "abstract" : "Streamflow observations from near-natural catchments are of paramount importance for detection and attribution studies, evaluation of large-scale model simulations, and assessment of water management, adaptation and policy options. This study investigates streamflow trends in a newly-assembled, consolidated dataset of near-natural streamflow records from 441 small catchments in 15 countries across Europe. The period 1962-2004 provided the best spatial coverage, but analyses were also carried out for longer time periods (with fewer stations), starting in 1932, 1942 and 1952. Trends were calculated by the slopes of the Kendall-Theil robust line for standardized annual and monthly streamflow, as well as for summer low flow magnitude and timing. A regionally coherent picture of annual streamflow trends emerged, with negative trends in southern and eastern regions, and generally positive trends elsewhere. Trends in monthly streamflow for 1962-2004 elucidated potential causes for these changes, as well as for changes in hydrological regimes across Europe. Positive trends were found in the winter months in most catchments. A marked shift towards negative trends was observed in April, gradually spreading across Europe to reach a maximum extent in August. Low flows have decreased in most regions where the lowest mean monthly flow occurs in summer, but vary for catchments which have flow minima in winter and secondary low flows in summer. The study largely confirms findings from national and regional scale trend analyses, but clearly adds to these by confirming that these tendencies are part of coherent patterns of change, which cover a much larger region. The broad, continental-scale patterns of change are mostly congruent with the hydrological responses expected from future climatic changes, as projected by climate models. The patterns observed could hence provide a valuable benchmark for a number of different studies and model simulations. \u00a9 Author(s) 2010. CC Attribution 3.0 License.", "author" : [ { "dropping-particle" : "", "family" : "Stahl", "given" : "K.", "non-dropping-particle" : "", "parse-names" : false, "suffix" : "" }, { "dropping-particle" : "", "family" : "Hisdal", "given" : "H.", "non-dropping-particle" : "", "parse-names" : false, "suffix" : "" }, { "dropping-particle" : "", "family" : "Hannaford", "given" : "J.", "non-dropping-particle" : "", "parse-names" : false, "suffix" : "" }, { "dropping-particle" : "", "family" : "Tallaksen", "given" : "L. M.", "non-dropping-particle" : "", "parse-names" : false, "suffix" : "" }, { "dropping-particle" : "", "family" : "Lanen", "given" : "H. A.J.", "non-dropping-particle" : "Van", "parse-names" : false, "suffix" : "" }, { "dropping-particle" : "", "family" : "Sauquet", "given" : "E.", "non-dropping-particle" : "", "parse-names" : false, "suffix" : "" }, { "dropping-particle" : "", "family" : "Demuth", "given" : "S.", "non-dropping-particle" : "", "parse-names" : false, "suffix" : "" }, { "dropping-particle" : "", "family" : "Fendekova", "given" : "M.", "non-dropping-particle" : "", "parse-names" : false, "suffix" : "" }, { "dropping-particle" : "", "family" : "J\u0301odar", "given" : "J.", "non-dropping-particle" : "", "parse-names" : false, "suffix" : "" } ], "container-title" : "Hydrology and Earth System Sciences", "id" : "ITEM-3", "issue" : "12", "issued" : { "date-parts" : [ [ "2010" ] ] }, "page" : "2367-2382", "title" : "Streamflow trends in Europe: Evidence from a dataset of near-natural catchments", "translator" : [ { "dropping-particle" : "", "family" : "S3587", "given" : "", "non-dropping-particle" : "", "parse-names" : false, "suffix" : "" } ], "type" : "article-journal", "volume" : "14" }, "uris" : [ "http://www.mendeley.com/documents/?uuid=bc2140d3-cbca-458c-abb1-9f46dc65a241" ] } ], "mendeley" : { "formattedCitation" : "(Stahl et al., 2010; Bard et al., 2015; Harrigan et al., 2018)", "plainTextFormattedCitation" : "(Stahl et al., 2010; Bard et al., 2015; Harrigan et al., 2018)", "previouslyFormattedCitation" : "(Stahl et al., 2010; Bard et al., 2015; Harrigan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Stahl et al., 2010; Bard et al., 2015; Harrigan et al., 2018)</w:t>
      </w:r>
      <w:r w:rsidRPr="00D424AA">
        <w:rPr>
          <w:rFonts w:cs="Times New Roman"/>
          <w:lang w:val="en-GB"/>
        </w:rPr>
        <w:fldChar w:fldCharType="end"/>
      </w:r>
      <w:r w:rsidRPr="00841A35">
        <w:rPr>
          <w:rFonts w:cs="Times New Roman"/>
          <w:lang w:val="nb-NO"/>
        </w:rPr>
        <w:t>, North Ameri</w:t>
      </w:r>
      <w:r w:rsidRPr="00D424AA">
        <w:rPr>
          <w:rFonts w:cs="Times New Roman"/>
          <w:lang w:val="nb-NO"/>
        </w:rPr>
        <w:t xml:space="preserve">ca </w:t>
      </w:r>
      <w:r w:rsidRPr="00D424AA">
        <w:rPr>
          <w:rFonts w:cs="Times New Roman"/>
          <w:lang w:val="en-GB"/>
        </w:rPr>
        <w:fldChar w:fldCharType="begin" w:fldLock="1"/>
      </w:r>
      <w:r w:rsidR="00FF6231">
        <w:rPr>
          <w:rFonts w:cs="Times New Roman"/>
          <w:lang w:val="nb-NO"/>
        </w:rPr>
        <w:instrText>ADDIN CSL_CITATION { "citationItems" : [ { "id" : "ITEM-1", "itemData" : { "DOI" : "10.1016/j.jhydrol.2019.124254", "ISSN" : "0022-1694", "abstract" : "We present a continent-scale exploration of trends in annual 7-day low streamflows at 2482 U.S. Geological Survey streamgages across the conterminous United States over the past 100, 75, and 50 years (1916\u20132015, 1941\u20132015 and 1966\u20132015). We used basin characteristics to identify subsets of study basins representative of reference basins with streamflow relatively free from human effects (n = 259), and predominantly agricultural basins (n = 78), regulated basins (n = 220), and urban basins (n = 121). Trend significance was computed using the Mann-Kendall test considering short- and long-term persistence. Lag-one autocorrelation tests of detrended 7-day low streamflows for all gage classes show that time-series independence is not an appropriate assumption for annual low streamflow data at many basins. Among all study gages, upward trends (wetter conditions) in 7-day low streamflows outnumbered downward trends (drier conditions) approximately 2\u20131 for the 75- and 100-year trend periods\u201450-year trends indicated roughly equal numbers of increases and decreases. Increases in 7-day low streamflow were consistently observed for all time periods throughout much of the northeastern quadrant of the conterminous U.S. including western New England and the Mid-Atlantic, the southeastern Great Lakes basin, northern Ohio River basin, and the Upper Mississippi River and eastern Missouri River basins. Decreases in 7-day low streamflow were consistently observed for all time periods at many gages in the southeastern U.S. and in the northwestern U.S. in much of Idaho and northwestern Washington. Overall, we observed greater percentages of statistically significant trends at gages with human-induced influences than at reference gages. Low-flow trends at agricultural gages were regionally consistent with trends at reference gages. Regulated basins had many statistically significant upward trends for all three time periods tested, which may be attributed in part to substantial increases in dam-related storage prior to 1970. Urban gages had the greatest percentage of significant decreases in 7-day low flows compared to all other gage classes even though most urban gages saw upward trends in mean annual flows. Urban gages also had the greatest percentage of significant increases in low flows second only to regulated gages, highlighting that urban development can increase or decrease low streamflows depending on the basin-specific development.", "author" : [ { "dropping-particle" : "", "family" : "Dudley", "given" : "R W", "non-dropping-particle" : "", "parse-names" : false, "suffix" : "" }, { "dropping-particle" : "", "family" : "Hirsch", "given" : "R M", "non-dropping-particle" : "", "parse-names" : false, "suffix" : "" }, { "dropping-particle" : "", "family" : "Archfield", "given" : "S A", "non-dropping-particle" : "", "parse-names" : false, "suffix" : "" }, { "dropping-particle" : "", "family" : "Blum", "given" : "A G", "non-dropping-particle" : "", "parse-names" : false, "suffix" : "" }, { "dropping-particle" : "", "family" : "Renard", "given" : "B", "non-dropping-particle" : "", "parse-names" : false, "suffix" : "" } ], "container-title" : "Journal of Hydrology", "id" : "ITEM-1", "issued" : { "date-parts" : [ [ "2020" ] ] }, "page" : "124254", "title" : "Low streamflow trends at human-impacted and reference basins in the United States", "translator" : [ { "dropping-particle" : "", "family" : "S2960", "given" : "", "non-dropping-particle" : "", "parse-names" : false, "suffix" : "" } ], "type" : "article-journal", "volume" : "580" }, "uris" : [ "http://www.mendeley.com/documents/?uuid=1d1b610f-c921-4aec-ae63-618e2eb5bce6" ] } ], "mendeley" : { "formattedCitation" : "(Dudley et al., 2020)", "plainTextFormattedCitation" : "(Dudley et al., 2020)", "previouslyFormattedCitation" : "(Dudley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udley et al., 2020)</w:t>
      </w:r>
      <w:r w:rsidRPr="00D424AA">
        <w:rPr>
          <w:rFonts w:cs="Times New Roman"/>
          <w:lang w:val="en-GB"/>
        </w:rPr>
        <w:fldChar w:fldCharType="end"/>
      </w:r>
      <w:r w:rsidRPr="00841A35">
        <w:rPr>
          <w:rFonts w:cs="Times New Roman"/>
          <w:lang w:val="en-GB"/>
        </w:rPr>
        <w:t xml:space="preserve"> and most of Australia with the exception of Eastern and Southern Australia </w:t>
      </w:r>
      <w:commentRangeStart w:id="2222"/>
      <w:r w:rsidRPr="00D424AA">
        <w:rPr>
          <w:rFonts w:cs="Times New Roman"/>
          <w:lang w:val="en-GB"/>
        </w:rPr>
        <w:fldChar w:fldCharType="begin" w:fldLock="1"/>
      </w:r>
      <w:ins w:id="2223" w:author="Robin Matthews" w:date="2021-07-13T23:16:00Z">
        <w:r w:rsidR="009C1DB2">
          <w:rPr>
            <w:rFonts w:cs="Times New Roman"/>
            <w:lang w:val="en-GB"/>
          </w:rPr>
          <w:instrText>ADDIN CSL_CITATION { "citationItems" : [ { "id" : "ITEM-1", "itemData" : { "DOI" : "10.5194/hess-20-3947-2016", "author" : [ { "dropping-particle" : "", "family" : "Zhang", "given" : "X S", "non-dropping-particle" : "", "parse-names" : false, "suffix" : "" }, { "dropping-particle" : "", "family" : "Amirthanathan", "given" : "G E", "non-dropping-particle" : "", "parse-names" : false, "suffix" : "" }, { "dropping-particle" : "", "family" : "Bari", "given" : "M A", "non-dropping-particle" : "", "parse-names" : false, "suffix" : "" }, { "dropping-particle" : "", "family" : "Laugesen", "given" : "R M", "non-dropping-particle" : "", "parse-names" : false, "suffix" : "" }, { "dropping-particle" : "", "family" : "Shin", "given" : "D", "non-dropping-particle" : "", "parse-names" : false, "suffix" : "" }, { "dropping-particle" : "", "family" : "Kent", "given" : "D M", "non-dropping-particle" : "", "parse-names" : false, "suffix" : "" }, { "dropping-particle" : "", "family" : "MacDonald", "given" : "A M", "non-dropping-particle" : "", "parse-names" : false, "suffix" : "" }, { "dropping-particle" : "", "family" : "Turner", "given" : "M E", "non-dropping-particle" : "", "parse-names" : false, "suffix" : "" }, { "dropping-particle" : "", "family" : "Tuteja", "given" : "N K", "non-dropping-particle" : "", "parse-names" : false, "suffix" : "" } ], "container-title" : "Hydrology and Earth System Sciences", "id" : "ITEM-1", "issue" : "9", "issued" : { "date-parts" : [ [ "2016" ] ] }, "page" : "3947-3965", "title" : "How streamflow has changed across Australia since the 1950s: evidence from the network of hydrologic reference stations", "translator" : [ { "dropping-particle" : "", "family" : "S2968", "given" : "", "non-dropping-particle" : "", "parse-names" : false, "suffix" : "" } ], "type" : "article-journal", "volume" : "20" }, "uris" : [ "http://www.mendeley.com/documents/?uuid=0fb8bec4-4671-4c5e-9205-a0f9a212102c" ] } ], "mendeley" : { "formattedCitation" : "(Zhang et al., 2016c)", "manualFormatting" : "(X.S. Zhang et al., 2016)", "plainTextFormattedCitation" : "(Zhang et al., 2016c)", "previouslyFormattedCitation" : "(Zhang et al., 2016c)" }, "properties" : { "noteIndex" : 0 }, "schema" : "https://github.com/citation-style-language/schema/raw/master/csl-citation.json" }</w:instrText>
        </w:r>
      </w:ins>
      <w:del w:id="2224" w:author="Robin Matthews" w:date="2021-07-13T23:16:00Z">
        <w:r w:rsidR="007D2D56" w:rsidDel="009C1DB2">
          <w:rPr>
            <w:rFonts w:cs="Times New Roman"/>
            <w:lang w:val="en-GB"/>
          </w:rPr>
          <w:delInstrText>ADDIN CSL_CITATION { "citationItems" : [ { "id" : "ITEM-1", "itemData" : { "DOI" : "10.5194/hess-20-3947-2016", "author" : [ { "dropping-particle" : "", "family" : "Zhang", "given" : "X S", "non-dropping-particle" : "", "parse-names" : false, "suffix" : "" }, { "dropping-particle" : "", "family" : "Amirthanathan", "given" : "G E", "non-dropping-particle" : "", "parse-names" : false, "suffix" : "" }, { "dropping-particle" : "", "family" : "Bari", "given" : "M A", "non-dropping-particle" : "", "parse-names" : false, "suffix" : "" }, { "dropping-particle" : "", "family" : "Laugesen", "given" : "R M", "non-dropping-particle" : "", "parse-names" : false, "suffix" : "" }, { "dropping-particle" : "", "family" : "Shin", "given" : "D", "non-dropping-particle" : "", "parse-names" : false, "suffix" : "" }, { "dropping-particle" : "", "family" : "Kent", "given" : "D M", "non-dropping-particle" : "", "parse-names" : false, "suffix" : "" }, { "dropping-particle" : "", "family" : "MacDonald", "given" : "A M", "non-dropping-particle" : "", "parse-names" : false, "suffix" : "" }, { "dropping-particle" : "", "family" : "Turner", "given" : "M E", "non-dropping-particle" : "", "parse-names" : false, "suffix" : "" }, { "dropping-particle" : "", "family" : "Tuteja", "given" : "N K", "non-dropping-particle" : "", "parse-names" : false, "suffix" : "" } ], "container-title" : "Hydrology and Earth System Sciences", "id" : "ITEM-1", "issue" : "9", "issued" : { "date-parts" : [ [ "2016" ] ] }, "page" : "3947-3965", "title" : "How streamflow has changed across Australia since the 1950s: evidence from the network of hydrologic reference stations", "translator" : [ { "dropping-particle" : "", "family" : "S2968", "given" : "", "non-dropping-particle" : "", "parse-names" : false, "suffix" : "" } ], "type" : "article-journal", "volume" : "20" }, "uris" : [ "http://www.mendeley.com/documents/?uuid=0fb8bec4-4671-4c5e-9205-a0f9a212102c" ] } ], "mendeley" : { "formattedCitation" : "(Zhang et al., 2016c)", "plainTextFormattedCitation" : "(Zhang et al., 2016c)", "previouslyFormattedCitation" : "(Zhang et al., 2016c)"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225" w:author="Robin Matthews" w:date="2021-07-13T23:16:00Z">
        <w:r w:rsidR="009C1DB2">
          <w:rPr>
            <w:rFonts w:cs="Times New Roman"/>
            <w:noProof/>
            <w:lang w:val="en-GB"/>
          </w:rPr>
          <w:t xml:space="preserve">X.S. </w:t>
        </w:r>
      </w:ins>
      <w:r w:rsidR="00A26296">
        <w:rPr>
          <w:rFonts w:cs="Times New Roman"/>
          <w:noProof/>
          <w:lang w:val="en-GB"/>
        </w:rPr>
        <w:t>Zhang et al., 201</w:t>
      </w:r>
      <w:del w:id="2226" w:author="Robin Matthews" w:date="2021-07-13T23:16:00Z">
        <w:r w:rsidR="00A26296" w:rsidDel="009C1DB2">
          <w:rPr>
            <w:rFonts w:cs="Times New Roman"/>
            <w:noProof/>
            <w:lang w:val="en-GB"/>
          </w:rPr>
          <w:delText>6</w:delText>
        </w:r>
      </w:del>
      <w:ins w:id="2227" w:author="Robin Matthews" w:date="2021-07-13T23:16:00Z">
        <w:r w:rsidR="009C1DB2">
          <w:rPr>
            <w:rFonts w:cs="Times New Roman"/>
            <w:noProof/>
            <w:lang w:val="en-GB"/>
          </w:rPr>
          <w:t>6</w:t>
        </w:r>
      </w:ins>
      <w:del w:id="2228" w:author="Robin Matthews" w:date="2021-07-13T23:16:00Z">
        <w:r w:rsidR="00A26296" w:rsidDel="009C1DB2">
          <w:rPr>
            <w:rFonts w:cs="Times New Roman"/>
            <w:noProof/>
            <w:lang w:val="en-GB"/>
          </w:rPr>
          <w:delText>c</w:delText>
        </w:r>
      </w:del>
      <w:r w:rsidR="00A26296">
        <w:rPr>
          <w:rFonts w:cs="Times New Roman"/>
          <w:noProof/>
          <w:lang w:val="en-GB"/>
        </w:rPr>
        <w:t>)</w:t>
      </w:r>
      <w:r w:rsidRPr="00D424AA">
        <w:rPr>
          <w:rFonts w:cs="Times New Roman"/>
          <w:lang w:val="en-GB"/>
        </w:rPr>
        <w:fldChar w:fldCharType="end"/>
      </w:r>
      <w:commentRangeEnd w:id="2222"/>
      <w:r w:rsidR="00A26296">
        <w:rPr>
          <w:rStyle w:val="Marquedecommentaire"/>
        </w:rPr>
        <w:commentReference w:id="2222"/>
      </w:r>
      <w:r w:rsidRPr="00841A35">
        <w:rPr>
          <w:rFonts w:cs="Times New Roman"/>
          <w:lang w:val="en-GB"/>
        </w:rPr>
        <w:t xml:space="preserve">. Given the low availability of observations, there are few studies analysing trends of drought severity in the </w:t>
      </w:r>
      <w:r w:rsidRPr="00D424AA">
        <w:rPr>
          <w:rFonts w:cs="Times New Roman"/>
          <w:lang w:val="en-GB"/>
        </w:rPr>
        <w:t xml:space="preserve">groundwater. Nevertheless, some studies suggest a noticeable response of groundwater droughts to climate variability </w:t>
      </w:r>
      <w:r w:rsidRPr="00D424AA">
        <w:rPr>
          <w:rFonts w:cs="Times New Roman"/>
          <w:lang w:val="en-GB"/>
        </w:rPr>
        <w:fldChar w:fldCharType="begin" w:fldLock="1"/>
      </w:r>
      <w:r w:rsidR="00FF6231">
        <w:rPr>
          <w:rFonts w:cs="Times New Roman"/>
          <w:lang w:val="en-GB"/>
        </w:rPr>
        <w:instrText>ADDIN CSL_CITATION { "citationItems" : [ { "id" : "ITEM-1", "itemData" : { "DOI" : "10.1016/j.jhydrol.2017.07.011", "abstract" : "\u00a9 2017 Elsevier B.V. Groundwater is one of the largest and most important sources of fresh water on many regions under Mediterranean climate conditions, which are exposed to large precipitation variability that includes frequent meteorological drought episodes, and present high evapotranspiration rates and water demand during the dry season. The dependence on groundwater increases in those areas with predominant permeable lithologies, contributing to aquifer recharge and the abundance of ephemeral streams. The increasing pressure of tourism on water resources in many Mediterranean coastal areas, and uncertainty related to future precipitation and water availability, make it urgent to understand the spatio-temporal response of groundwater bodies to precipitation variability, if sustainable use of the resource is to be achieved. We present an assessment of the response of aquifers to precipitation variability based on correlations between the Standardized Precipitation Index (SPI) at various time scales and the Standardized Groundwater Index (SGI) across a Mediterranean island. We detected three main responses of aquifers to accumulated precipitation anomalies: (i) at short time scales of the SPI (&lt;6\u00a0months); (ii) at medium time scales (6\u201324\u00a0months); and at long time scales (&gt;24\u00a0months). The differing responses were mainly explained by differences in lithology and the percentage of highly permeable rock strata in the aquifer recharge areas. We also identified differences in the months and seasons when aquifer storages are more dependent on precipitation; these were related to climate seasonality and the degree of aquifer exploitation or underground water extraction. The recharge of some aquifers, especially in mountainous areas, is related to precipitation variability within a limited spatial extent, whereas for aquifers located in the plains, precipitation variability influence much larger areas; the topography and geological structure of the island explain these differences. Results indicate large spatial variability in the response of aquifers to precipitation in a very small area, highlighting the importance of having high spatial resolution hydro-climatic databases available to enable full understanding of the effects of climate variability on scarce water resources.", "author" : [ { "dropping-particle" : "", "family" : "Lorenzo-Lacruz", "given" : "J.", "non-dropping-particle" : "", "parse-names" : false, "suffix" : "" }, { "dropping-particle" : "", "family" : "Garcia", "given" : "C.", "non-dropping-particle" : "", "parse-names" : false, "suffix" : "" }, { "dropping-particle" : "", "family" : "Mor\u00e1n-Tejeda", "given" : "E.", "non-dropping-particle" : "", "parse-names" : false, "suffix" : "" } ], "container-title" : "Journal of Hydrology", "id" : "ITEM-1", "issued" : { "date-parts" : [ [ "2017" ] ] }, "page" : "516-531", "title" : "Groundwater level responses to precipitation variability in Mediterranean insular aquifers", "translator" : [ { "dropping-particle" : "", "family" : "S1341", "given" : "", "non-dropping-particle" : "", "parse-names" : false, "suffix" : "" } ], "type" : "article-journal", "volume" : "552" }, "uris" : [ "http://www.mendeley.com/documents/?uuid=2870e223-47c5-4f70-9e3f-f6816dc58688" ] } ], "mendeley" : { "formattedCitation" : "(Lorenzo-Lacruz et al., 2017)", "plainTextFormattedCitation" : "(Lorenzo-Lacruz et al., 2017)", "previouslyFormattedCitation" : "(Lorenzo-Lacruz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orenzo-Lacruz et al., 2017)</w:t>
      </w:r>
      <w:r w:rsidRPr="00D424AA">
        <w:rPr>
          <w:rFonts w:cs="Times New Roman"/>
          <w:lang w:val="en-GB"/>
        </w:rPr>
        <w:fldChar w:fldCharType="end"/>
      </w:r>
      <w:r w:rsidRPr="00841A35">
        <w:rPr>
          <w:rFonts w:cs="Times New Roman"/>
          <w:lang w:val="en-GB"/>
        </w:rPr>
        <w:t xml:space="preserve"> and increased drought frequency and severity associated with warming, probably as a consequence of enhanced ET induced by higher AED </w:t>
      </w:r>
      <w:r w:rsidRPr="00D424AA">
        <w:rPr>
          <w:rFonts w:cs="Times New Roman"/>
          <w:lang w:val="en-GB"/>
        </w:rPr>
        <w:fldChar w:fldCharType="begin" w:fldLock="1"/>
      </w:r>
      <w:r w:rsidR="00FF6231">
        <w:rPr>
          <w:rFonts w:cs="Times New Roman"/>
          <w:lang w:val="en-GB"/>
        </w:rPr>
        <w:instrText>ADDIN CSL_CITATION { "citationItems" : [ { "id" : "ITEM-1", "itemData" : { "DOI" : "10.1126/science.aaf7891", "author" : [ { "dropping-particle" : "", "family" : "Maxwell", "given" : "R M", "non-dropping-particle" : "", "parse-names" : false, "suffix" : "" }, { "dropping-particle" : "", "family" : "Condon", "given" : "L E", "non-dropping-particle" : "", "parse-names" : false, "suffix" : "" } ], "container-title" : "Science", "id" : "ITEM-1", "issue" : "6297", "issued" : { "date-parts" : [ [ "2016" ] ] }, "note" : "Export Date: 4 September 2020", "page" : "377-380", "title" : "Connections between groundwater flow and transpiration partitioning", "translator" : [ { "dropping-particle" : "", "family" : "S2961", "given" : "", "non-dropping-particle" : "", "parse-names" : false, "suffix" : "" } ], "type" : "article-journal", "volume" : "353" }, "uris" : [ "http://www.mendeley.com/documents/?uuid=df9f2add-c43c-4794-afd8-bc1db9953d95" ] } ], "mendeley" : { "formattedCitation" : "(Maxwell and Condon, 2016)", "plainTextFormattedCitation" : "(Maxwell and Condon, 2016)", "previouslyFormattedCitation" : "(Maxwell and Condon,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xwell and Condon, 2016)</w:t>
      </w:r>
      <w:r w:rsidRPr="00D424AA">
        <w:rPr>
          <w:rFonts w:cs="Times New Roman"/>
          <w:lang w:val="en-GB"/>
        </w:rPr>
        <w:fldChar w:fldCharType="end"/>
      </w:r>
      <w:r w:rsidRPr="00841A35">
        <w:rPr>
          <w:rFonts w:cs="Times New Roman"/>
          <w:lang w:val="en-GB"/>
        </w:rPr>
        <w:t xml:space="preserve">. This is </w:t>
      </w:r>
      <w:r w:rsidRPr="00841A35">
        <w:rPr>
          <w:rFonts w:cs="Times New Roman"/>
          <w:lang w:val="en-GB"/>
        </w:rPr>
        <w:lastRenderedPageBreak/>
        <w:t xml:space="preserve">supported by studies in Northern Europe </w:t>
      </w:r>
      <w:r w:rsidRPr="00D424AA">
        <w:rPr>
          <w:rFonts w:cs="Times New Roman"/>
          <w:lang w:val="en-GB"/>
        </w:rPr>
        <w:fldChar w:fldCharType="begin" w:fldLock="1"/>
      </w:r>
      <w:r w:rsidR="00FF6231">
        <w:rPr>
          <w:rFonts w:cs="Times New Roman"/>
          <w:lang w:val="en-GB"/>
        </w:rPr>
        <w:instrText>ADDIN CSL_CITATION { "citationItems" : [ { "id" : "ITEM-1", "itemData" : { "DOI" : "10.5194/hess-23-1393-2019", "author" : [ { "dropping-particle" : "", "family" : "Bloomfield", "given" : "J P", "non-dropping-particle" : "", "parse-names" : false, "suffix" : "" }, { "dropping-particle" : "", "family" : "Marchant", "given" : "B P", "non-dropping-particle" : "", "parse-names" : false, "suffix" : "" }, { "dropping-particle" : "", "family" : "McKenzie", "given" : "A A", "non-dropping-particle" : "", "parse-names" : false, "suffix" : "" } ], "container-title" : "Hydrology and Earth System Sciences", "id" : "ITEM-1", "issue" : "3", "issued" : { "date-parts" : [ [ "2019" ] ] }, "page" : "1393-1408", "title" : "Changes in groundwater drought associated with anthropogenic warming", "translator" : [ { "dropping-particle" : "", "family" : "S2969", "given" : "", "non-dropping-particle" : "", "parse-names" : false, "suffix" : "" } ], "type" : "article-journal", "volume" : "23" }, "uris" : [ "http://www.mendeley.com/documents/?uuid=31f1796c-1d5e-498d-8b80-175302c1432e" ] } ], "mendeley" : { "formattedCitation" : "(Bloomfield et al., 2019)", "plainTextFormattedCitation" : "(Bloomfield et al., 2019)", "previouslyFormattedCitation" : "(Bloomfield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loomfield et al., 2019)</w:t>
      </w:r>
      <w:r w:rsidRPr="00D424AA">
        <w:rPr>
          <w:rFonts w:cs="Times New Roman"/>
          <w:lang w:val="en-GB"/>
        </w:rPr>
        <w:fldChar w:fldCharType="end"/>
      </w:r>
      <w:r w:rsidRPr="00841A35">
        <w:rPr>
          <w:rFonts w:cs="Times New Roman"/>
          <w:lang w:val="en-GB"/>
        </w:rPr>
        <w:t xml:space="preserve"> and North America </w:t>
      </w:r>
      <w:r w:rsidRPr="00D424AA">
        <w:rPr>
          <w:rFonts w:cs="Times New Roman"/>
          <w:lang w:val="en-GB"/>
        </w:rPr>
        <w:fldChar w:fldCharType="begin" w:fldLock="1"/>
      </w:r>
      <w:r w:rsidR="00FF6231">
        <w:rPr>
          <w:rFonts w:cs="Times New Roman"/>
          <w:lang w:val="en-GB"/>
        </w:rPr>
        <w:instrText>ADDIN CSL_CITATION { "citationItems" : [ { "id" : "ITEM-1", "itemData" : { "DOI" : "10.1038/s41467-020-14688-0", "author" : [ { "dropping-particle" : "", "family" : "Condon", "given" : "L E", "non-dropping-particle" : "", "parse-names" : false, "suffix" : "" }, { "dropping-particle" : "", "family" : "Atchley", "given" : "A L", "non-dropping-particle" : "", "parse-names" : false, "suffix" : "" }, { "dropping-particle" : "", "family" : "Maxwell", "given" : "R M", "non-dropping-particle" : "", "parse-names" : false, "suffix" : "" } ], "container-title" : "Nature Communications", "id" : "ITEM-1", "issue" : "1", "issued" : { "date-parts" : [ [ "2020" ] ] }, "note" : "Export Date: 4 September 2020", "title" : "Evapotranspiration depletes groundwater under warming over the contiguous United States", "translator" : [ { "dropping-particle" : "", "family" : "S2962", "given" : "", "non-dropping-particle" : "", "parse-names" : false, "suffix" : "" } ], "type" : "article-journal", "volume" : "11" }, "uris" : [ "http://www.mendeley.com/documents/?uuid=137967ba-aba7-49c7-9bfa-c2608b6d6edd" ] } ], "mendeley" : { "formattedCitation" : "(Condon et al., 2020)", "plainTextFormattedCitation" : "(Condon et al., 2020)", "previouslyFormattedCitation" : "(Cond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ndon et al., 2020)</w:t>
      </w:r>
      <w:r w:rsidRPr="00D424AA">
        <w:rPr>
          <w:rFonts w:cs="Times New Roman"/>
          <w:lang w:val="en-GB"/>
        </w:rPr>
        <w:fldChar w:fldCharType="end"/>
      </w:r>
      <w:r w:rsidRPr="00841A35">
        <w:rPr>
          <w:rFonts w:cs="Times New Roman"/>
          <w:lang w:val="en-GB"/>
        </w:rPr>
        <w:t>.</w:t>
      </w:r>
    </w:p>
    <w:p w14:paraId="1EB36CEE" w14:textId="77777777" w:rsidR="001415DA" w:rsidRPr="00D424AA" w:rsidRDefault="001415DA" w:rsidP="00D424AA">
      <w:pPr>
        <w:pStyle w:val="AR6BodyText"/>
        <w:rPr>
          <w:rFonts w:cs="Times New Roman"/>
          <w:lang w:val="en-GB"/>
        </w:rPr>
      </w:pPr>
    </w:p>
    <w:p w14:paraId="6466AD1E" w14:textId="77777777" w:rsidR="001415DA" w:rsidRPr="00D424AA" w:rsidRDefault="001415DA" w:rsidP="00D424AA">
      <w:pPr>
        <w:pStyle w:val="AR6BodyText"/>
        <w:rPr>
          <w:rFonts w:cs="Times New Roman"/>
          <w:lang w:val="en-GB"/>
        </w:rPr>
      </w:pPr>
    </w:p>
    <w:p w14:paraId="520C3CC0" w14:textId="77777777" w:rsidR="001415DA" w:rsidRPr="00D424AA" w:rsidRDefault="001415DA" w:rsidP="00D424AA">
      <w:pPr>
        <w:pStyle w:val="AR6Chap11Level311111"/>
        <w:rPr>
          <w:rFonts w:cs="Times New Roman"/>
          <w:lang w:val="en-GB"/>
        </w:rPr>
      </w:pPr>
      <w:bookmarkStart w:id="2229" w:name="_Toc25583676"/>
      <w:bookmarkStart w:id="2230" w:name="_Toc56915260"/>
      <w:bookmarkStart w:id="2231" w:name="_Toc70703017"/>
      <w:r w:rsidRPr="00D424AA">
        <w:rPr>
          <w:rFonts w:cs="Times New Roman"/>
          <w:lang w:val="en-GB"/>
        </w:rPr>
        <w:t>Atmospheric-based</w:t>
      </w:r>
      <w:bookmarkEnd w:id="2229"/>
      <w:r w:rsidRPr="00D424AA">
        <w:rPr>
          <w:rFonts w:cs="Times New Roman"/>
          <w:lang w:val="en-GB"/>
        </w:rPr>
        <w:t xml:space="preserve"> drought indices</w:t>
      </w:r>
      <w:bookmarkEnd w:id="2230"/>
      <w:bookmarkEnd w:id="2231"/>
    </w:p>
    <w:p w14:paraId="3A837E52" w14:textId="77777777" w:rsidR="001415DA" w:rsidRPr="00D424AA" w:rsidRDefault="001415DA" w:rsidP="00D424AA">
      <w:pPr>
        <w:pStyle w:val="AR6BodyText"/>
        <w:rPr>
          <w:rFonts w:cs="Times New Roman"/>
          <w:lang w:val="en-GB"/>
        </w:rPr>
      </w:pPr>
    </w:p>
    <w:p w14:paraId="6191F132" w14:textId="70099BA6" w:rsidR="001415DA" w:rsidRPr="00D424AA" w:rsidRDefault="001415DA" w:rsidP="00D424AA">
      <w:pPr>
        <w:pStyle w:val="AR6BodyText"/>
        <w:rPr>
          <w:rFonts w:cs="Times New Roman"/>
          <w:lang w:val="nb-NO"/>
        </w:rPr>
      </w:pPr>
      <w:r w:rsidRPr="00D424AA">
        <w:rPr>
          <w:rFonts w:cs="Times New Roman"/>
          <w:lang w:val="en-GB"/>
        </w:rPr>
        <w:t xml:space="preserve">Globally, trends in SPEI-PM and PDSI-PM suggest slightly higher increases of drought frequency and severity in regions affected by drying over the last decades in comparison to the SPI </w:t>
      </w:r>
      <w:r w:rsidRPr="00D424AA">
        <w:rPr>
          <w:rFonts w:cs="Times New Roman"/>
          <w:lang w:val="en-GB"/>
        </w:rPr>
        <w:fldChar w:fldCharType="begin" w:fldLock="1"/>
      </w:r>
      <w:r w:rsidR="00FF6231">
        <w:rPr>
          <w:rFonts w:cs="Times New Roman"/>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2",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2",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3", "itemData" : { "DOI" : "10.1088/1748-9326/aba20d", "ISSN" : "1748-9326", "author" : [ { "dropping-particle" : "", "family" : "Song", "given" : "Xiaodong", "non-dropping-particle" : "", "parse-names" : false, "suffix" : "" }, { "dropping-particle" : "", "family" : "Song", "given" : "Yu", "non-dropping-particle" : "", "parse-names" : false, "suffix" : "" }, { "dropping-particle" : "", "family" : "Chen", "given" : "Yuanyuan", "non-dropping-particle" : "", "parse-names" : false, "suffix" : "" } ], "container-title" : "Environmental Research Letters", "id" : "ITEM-3", "issue" : "9", "issued" : { "date-parts" : [ [ "2020", "9", "1" ] ] }, "page" : "094073", "title" : "Secular trend of global drought since 1950", "translator" : [ { "dropping-particle" : "", "family" : "S3103", "given" : "", "non-dropping-particle" : "", "parse-names" : false, "suffix" : "" } ], "type" : "article-journal", "volume" : "15" }, "uris" : [ "http://www.mendeley.com/documents/?uuid=db43b0ea-4eb3-4658-94d3-9ff8df6f42c2" ] } ], "mendeley" : { "formattedCitation" : "(Dai and Zhao, 2017; Spinoni et al., 2019; Song et al., 2020)", "plainTextFormattedCitation" : "(Dai and Zhao, 2017; Spinoni et al., 2019; Song et al., 2020)", "previouslyFormattedCitation" : "(Dai and Zhao, 2017; Spinoni et al., 2019; Song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ai and Zhao, 2017; Spinoni et al., 2019; Song et al., 2020)</w:t>
      </w:r>
      <w:r w:rsidRPr="00D424AA">
        <w:rPr>
          <w:rFonts w:cs="Times New Roman"/>
          <w:lang w:val="en-GB"/>
        </w:rPr>
        <w:fldChar w:fldCharType="end"/>
      </w:r>
      <w:r w:rsidRPr="00841A35">
        <w:rPr>
          <w:rFonts w:cs="Times New Roman"/>
          <w:lang w:val="en-GB"/>
        </w:rPr>
        <w:t xml:space="preserve">, mainly in regions of West and Southern Africa, the Mediterranean and </w:t>
      </w:r>
      <w:r w:rsidRPr="00D424AA">
        <w:rPr>
          <w:rFonts w:cs="Times New Roman"/>
          <w:lang w:val="en-GB"/>
        </w:rPr>
        <w:t xml:space="preserve">East Asia (Figure 11.17), which is consistent with observed soil moisture trends (Section 11.6.2.3). These indices suggest that AED has contributed to increase the severity of agricultural and ecological droughts compared to meteorological droughts </w:t>
      </w:r>
      <w:r w:rsidRPr="00D424AA">
        <w:rPr>
          <w:rFonts w:cs="Times New Roman"/>
          <w:lang w:val="en-GB"/>
        </w:rPr>
        <w:fldChar w:fldCharType="begin" w:fldLock="1"/>
      </w:r>
      <w:r w:rsidR="00FF6231">
        <w:rPr>
          <w:rFonts w:cs="Times New Roman"/>
          <w:lang w:val="en-GB"/>
        </w:rPr>
        <w:instrText>ADDIN CSL_CITATION { "citationItems" : [ { "id" : "ITEM-1", "itemData" : { "DOI" : "10.1126/science.aaz9600", "ISSN" : "0036-8075", "PMID" : "32299953", "abstract" : "Global warming has pushed what would have been a moderate drought in southwestern North America into megadrought territory. Williams et al. used a combination of hydrological modeling and tree-ring reconstructions of summer soil moisture to show that the period from 2000 to 2018 was the driest 19-year span since the late 1500s and the second driest since 800 CE (see the Perspective by Stahle). This appears to be just the beginning of a more extreme trend toward megadrought as global warming continues.Science, this issue p. 314; see also p. 238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textendash}2018 SWNA drought was the second driest 19-year period since 800 CE, exceeded only by a late-1500s megadrought. The megadrought-like trajectory of 2000{\\textendash}2018 soil moisture was driven by natural variability superimposed on drying due to anthropogenic warming. Anthropogenic trends in temperature, relative humidity, and precipitation estimated from 31 climate models account for 47% (model interquartiles of 35 to 105%) of the 2000{\\textendash}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1", "issue" : "6488", "issued" : { "date-parts" : [ [ "2020" ] ] }, "page" : "314-318", "publisher" : "American Association for the Advancement of Science", "title" : "Large contribution from anthropogenic warming to an emerging North American megadrought", "translator" : [ { "dropping-particle" : "", "family" : "S2988", "given" : "", "non-dropping-particle" : "", "parse-names" : false, "suffix" : "" } ], "type" : "article-journal", "volume" : "368" }, "uris" : [ "http://www.mendeley.com/documents/?uuid=73a8f42e-34a8-42ea-acce-83914af86875" ] }, { "id" : "ITEM-2", "itemData" : { "author" : [ { "dropping-particle" : "", "family" : "Garc\u00eda-Herrera", "given" : "R.", "non-dropping-particle" : "", "parse-names" : false, "suffix" : "" }, { "dropping-particle" : "", "family" : "Garrido-P\u00e9rez, J.M. Barriopedro", "given" : "D.", "non-dropping-particle" : "", "parse-names" : false, "suffix" : "" }, { "dropping-particle" :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2", "issued" : { "date-parts" : [ [ "2019" ] ] }, "page" : "3169-3187", "title" : "The European 2016/2017 drought.", "translator" : [ { "dropping-particle" : "", "family" : "S1848", "given" : "", "non-dropping-particle" : "", "parse-names" : false, "suffix" : "" } ], "type" : "article-journal", "volume" : "32" }, "uris" : [ "http://www.mendeley.com/documents/?uuid=aedbf4b5-62ec-4777-8b7f-f0cc74be7ee0" ] } ], "mendeley" : { "formattedCitation" : "(Garc\u00eda-Herrera et al., 2019; Williams et al., 2020)", "plainTextFormattedCitation" : "(Garc\u00eda-Herrera et al., 2019; Williams et al., 2020)", "previouslyFormattedCitation" : "(Garc\u00eda-Herrera et al., 2019; Williams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rcía-Herrera et al., 2019; Williams et al., 2020)</w:t>
      </w:r>
      <w:r w:rsidRPr="00D424AA">
        <w:rPr>
          <w:rFonts w:cs="Times New Roman"/>
          <w:lang w:val="en-GB"/>
        </w:rPr>
        <w:fldChar w:fldCharType="end"/>
      </w:r>
      <w:r w:rsidRPr="00841A35">
        <w:rPr>
          <w:rFonts w:cs="Times New Roman"/>
          <w:lang w:val="en-GB"/>
        </w:rPr>
        <w:t xml:space="preserve">, reduce soil moisture during the dry season </w:t>
      </w:r>
      <w:r w:rsidRPr="00D424AA">
        <w:rPr>
          <w:rFonts w:cs="Times New Roman"/>
          <w:lang w:val="en-GB"/>
        </w:rPr>
        <w:fldChar w:fldCharType="begin" w:fldLock="1"/>
      </w:r>
      <w:r w:rsidR="00FF6231">
        <w:rPr>
          <w:rFonts w:cs="Times New Roman"/>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Padr\u00f3n et al., 2020)", "plainTextFormattedCitation" : "(Padr\u00f3n et al., 2020)", "previouslyFormattedCitation" : "(Padr\u00f3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drón et al., 2020)</w:t>
      </w:r>
      <w:r w:rsidRPr="00D424AA">
        <w:rPr>
          <w:rFonts w:cs="Times New Roman"/>
          <w:lang w:val="en-GB"/>
        </w:rPr>
        <w:fldChar w:fldCharType="end"/>
      </w:r>
      <w:r w:rsidRPr="00841A35">
        <w:rPr>
          <w:rFonts w:cs="Times New Roman"/>
          <w:lang w:val="en-GB"/>
        </w:rPr>
        <w:t>, increase plant w</w:t>
      </w:r>
      <w:r w:rsidRPr="00D424AA">
        <w:rPr>
          <w:rFonts w:cs="Times New Roman"/>
          <w:lang w:val="en-GB"/>
        </w:rPr>
        <w:t xml:space="preserve">ater stress </w:t>
      </w:r>
      <w:r w:rsidRPr="00D424AA">
        <w:rPr>
          <w:rFonts w:cs="Times New Roman"/>
          <w:lang w:val="en-GB"/>
        </w:rPr>
        <w:fldChar w:fldCharType="begin" w:fldLock="1"/>
      </w:r>
      <w:r w:rsidR="00FF6231">
        <w:rPr>
          <w:rFonts w:cs="Times New Roman"/>
          <w:lang w:val="en-GB"/>
        </w:rPr>
        <w:instrText>ADDIN CSL_CITATION { "citationItems" : [ { "id" : "ITEM-1", "itemData" : { "DOI" : "10.1890/ES15-00203.1", "ISSN" : "2150-8925", "abstract" : "\u00a9 2015 Allen et al. 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1", "issue" : "8", "issued" : { "date-parts" : [ [ "2015", "8" ] ] }, "page" : "art129", "title" : "On underestimation of global vulnerability to tree mortality and forest die-off from hotter drought in the Anthropocene", "translator" : [ { "dropping-particle" : "", "family" : "S1572", "given" : "", "non-dropping-particle" : "", "parse-names" : false, "suffix" : "" } ], "type" : "article-journal", "volume" : "6" }, "uris" : [ "http://www.mendeley.com/documents/?uuid=75f09960-d23b-4569-afad-ef1023b5d670" ] }, { "id" : "ITEM-2", "itemData" : { "DOI" : "10.5194/hess-24-2303-2020", "author" : [ { "dropping-particle" : "", "family" : "Solander", "given" : "K C", "non-dropping-particle" : "", "parse-names" : false, "suffix" : "" }, { "dropping-particle" : "", "family" : "Newman", "given" : "B D", "non-dropping-particle" : "", "parse-names" : false, "suffix" : "" }, { "dropping-particle" : "", "family" : "Araujo", "given" : "A", "non-dropping-particle" : "de", "parse-names" : false, "suffix" : "" }, { "dropping-particle" : "", "family" : "Barnard", "given" : "H R", "non-dropping-particle" : "", "parse-names" : false, "suffix" : "" }, { "dropping-particle" : "", "family" : "Berry", "given" : "Z C", "non-dropping-particle" : "", "parse-names" : false, "suffix" : "" }, { "dropping-particle" : "", "family" : "Bonal", "given" : "D", "non-dropping-particle" : "", "parse-names" : false, "suffix" : "" }, { "dropping-particle" : "", "family" : "Bretfeld", "given" : "M", "non-dropping-particle" : "", "parse-names" : false, "suffix" : "" }, { "dropping-particle" : "", "family" : "Burban", "given" : "B", "non-dropping-particle" : "", "parse-names" : false, "suffix" : "" }, { "dropping-particle" : "", "family" : "Antonio Candido", "given" : "L", "non-dropping-particle" : "", "parse-names" : false, "suffix" : "" }, { "dropping-particle" : "", "family" : "C\u00e9lleri", "given" : "R", "non-dropping-particle" : "", "parse-names" : false, "suffix" : "" }, { "dropping-particle" : "", "family" : "Chambers", "given" : "J Q", "non-dropping-particle" : "", "parse-names" : false, "suffix" : "" }, { "dropping-particle" : "", "family" : "Christoffersen", "given" : "B O", "non-dropping-particle" : "", "parse-names" : false, "suffix" : "" }, { "dropping-particle" : "", "family" : "Detto", "given" : "M", "non-dropping-particle" : "", "parse-names" : false, "suffix" : "" }, { "dropping-particle" : "", "family" : "Dorigo", "given" : "W A", "non-dropping-particle" : "", "parse-names" : false, "suffix" : "" }, { "dropping-particle" : "", "family" : "Ewers", "given" : "B E", "non-dropping-particle" : "", "parse-names" : false, "suffix" : "" }, { "dropping-particle" : "", "family" : "Jos\u00e9 Filgueiras Ferreira", "given" : "S", "non-dropping-particle" : "", "parse-names" : false, "suffix" : "" }, { "dropping-particle" : "", "family" : "Knohl", "given" : "A", "non-dropping-particle" : "", "parse-names" : false, "suffix" : "" }, { "dropping-particle" : "", "family" : "Leung", "given" : "L R", "non-dropping-particle" : "", "parse-names" : false, "suffix" : "" }, { "dropping-particle" : "", "family" : "McDowell", "given" : "N G", "non-dropping-particle" : "", "parse-names" : false, "suffix" : "" }, { "dropping-particle" : "", "family" : "Miller", "given" : "G R", "non-dropping-particle" : "", "parse-names" : false, "suffix" : "" }, { "dropping-particle" : "", "family" : "Terezinha Ferreira Monteiro", "given" : "M", "non-dropping-particle" : "", "parse-names" : false, "suffix" : "" }, { "dropping-particle" : "", "family" : "Moore", "given" : "G W", "non-dropping-particle" : "", "parse-names" : false, "suffix" : "" }, { "dropping-particle" : "", "family" : "Negron-Juarez", "given" : "R", "non-dropping-particle" : "", "parse-names" : false, "suffix" : "" }, { "dropping-particle" : "", "family" : "Saleska", "given" : "S R", "non-dropping-particle" : "", "parse-names" : false, "suffix" : "" }, { "dropping-particle" : "", "family" : "Stiegler", "given" : "C", "non-dropping-particle" : "", "parse-names" : false, "suffix" : "" }, { "dropping-particle" : "", "family" : "Tomasella", "given" : "J", "non-dropping-particle" : "", "parse-names" : false, "suffix" : "" }, { "dropping-particle" : "", "family" : "Xu", "given" : "C", "non-dropping-particle" : "", "parse-names" : false, "suffix" : "" } ], "container-title" : "Hydrology and Earth System Sciences", "id" : "ITEM-2", "issue" : "5", "issued" : { "date-parts" : [ [ "2020" ] ] }, "page" : "2303-2322", "title" : "The pantropical response of soil moisture to El Ni\u00f1o", "translator" : [ { "dropping-particle" : "", "family" : "S2912", "given" : "", "non-dropping-particle" : "", "parse-names" : false, "suffix" : "" } ], "type" : "article-journal", "volume" : "24" }, "uris" : [ "http://www.mendeley.com/documents/?uuid=1576d90d-aebe-4dba-86bf-46a7cf0d6088" ] }, { "id" : "ITEM-3", "itemData" : { "DOI" : "10.1111/nph.16485", "ISSN" : "0028-646X",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3", "issue" : "6", "issued" : { "date-parts" : [ [ "2020", "6", "1" ] ] }, "note" : "From Duplicate 1 (Plant responses to rising vapor pressure deficit - Grossiord, Charlotte; Buckley, Thomas N; Cernusak, Lucas A; Novick, Kimberly A; Poulter, Benjamin; Siegwolf, Rolf T W; Sperry, John S; McDowell, Nate G)\n\ndoi: 10.1111/nph.16485", "page" : "1550-1566", "publisher" : "John Wiley &amp; Sons, Ltd", "title" : "Plant responses to rising vapor pressure deficit", "translator" : [ { "dropping-particle" : "", "family" : "S3304", "given" : "", "non-dropping-particle" : "", "parse-names" : false, "suffix" : "" } ], "type" : "article-journal", "volume" : "226" }, "uris" : [ "http://www.mendeley.com/documents/?uuid=a5093d90-8a61-4e86-b869-c861f586643b" ] } ], "mendeley" : { "formattedCitation" : "(Allen et al., 2015; Grossiord et al., 2020; Solander et al., 2020)", "plainTextFormattedCitation" : "(Allen et al., 2015; Grossiord et al., 2020; Solander et al., 2020)", "previouslyFormattedCitation" : "(Allen et al., 2015; Grossiord et al., 2020; Soland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Allen et al., 2015; Grossiord et al., 2020; Solander et al., 2020)</w:t>
      </w:r>
      <w:r w:rsidRPr="00D424AA">
        <w:rPr>
          <w:rFonts w:cs="Times New Roman"/>
          <w:lang w:val="en-GB"/>
        </w:rPr>
        <w:fldChar w:fldCharType="end"/>
      </w:r>
      <w:r w:rsidRPr="00841A35">
        <w:rPr>
          <w:rFonts w:cs="Times New Roman"/>
          <w:lang w:val="nb-NO"/>
        </w:rPr>
        <w:t xml:space="preserve"> and trigger more severe forest fires </w:t>
      </w:r>
      <w:r w:rsidRPr="00D424AA">
        <w:rPr>
          <w:rFonts w:cs="Times New Roman"/>
          <w:lang w:val="en-GB"/>
        </w:rPr>
        <w:fldChar w:fldCharType="begin" w:fldLock="1"/>
      </w:r>
      <w:r w:rsidR="00FF6231">
        <w:rPr>
          <w:rFonts w:cs="Times New Roman"/>
          <w:lang w:val="nb-NO"/>
        </w:rPr>
        <w:instrText>ADDIN CSL_CITATION { "citationItems" : [ { "id" : "ITEM-1", "itemData" : { "DOI" : "10.1111/gcb.14987", "author" : [ { "dropping-particle" : "", "family" : "Nolan", "given" : "R H", "non-dropping-particle" : "", "parse-names" : false, "suffix" : "" }, { "dropping-particle" : "", "family" : "Boer", "given" : "M M", "non-dropping-particle" : "", "parse-names" : false, "suffix" : "" }, { "dropping-particle" : "", "family" : "Collins", "given" : "L", "non-dropping-particle" : "", "parse-names" : false, "suffix" : "" }, { "dropping-particle" : "", "family" : "Resco de Dios", "given" : "V", "non-dropping-particle" : "", "parse-names" : false, "suffix" : "" }, { "dropping-particle" : "", "family" : "Clarke", "given" : "H", "non-dropping-particle" : "", "parse-names" : false, "suffix" : "" }, { "dropping-particle" : "", "family" : "Jenkins", "given" : "M", "non-dropping-particle" : "", "parse-names" : false, "suffix" : "" }, { "dropping-particle" : "", "family" : "Kenny", "given" : "B", "non-dropping-particle" : "", "parse-names" : false, "suffix" : "" }, { "dropping-particle" : "", "family" : "Bradstock", "given" : "R A", "non-dropping-particle" : "", "parse-names" : false, "suffix" : "" } ], "container-title" : "Global Change Biology", "id" : "ITEM-1", "issue" : "3", "issued" : { "date-parts" : [ [ "2020" ] ] }, "note" : "Cited By :40\n\nExport Date: 19 October 2020", "page" : "1039-1041", "title" : "Causes and consequences of eastern Australia's 2019\u201320 season of mega-fires", "translator" : [ { "dropping-particle" : "", "family" : "S3095", "given" : "", "non-dropping-particle" : "", "parse-names" : false, "suffix" : "" } ], "type" : "article-journal", "volume" : "26" }, "uris" : [ "http://www.mendeley.com/documents/?uuid=30bc8f18-3b40-4060-a6eb-e972cef5eb74" ] }, { "id" : "ITEM-2", "itemData" : { "DOI" : "10.1038/s41598-019-50281-2", "author" : [ { "dropping-particle" : "", "family" : "Turco", "given" : "M", "non-dropping-particle" : "", "parse-names" : false, "suffix" : "" }, { "dropping-particle" : "", "family" : "Jerez", "given" : "S", "non-dropping-particle" : "", "parse-names" : false, "suffix" : "" }, { "dropping-particle" : "", "family" : "Augusto", "given" : "S", "non-dropping-particle" : "", "parse-names" : false, "suffix" : "" }, { "dropping-particle" : "", "family" : "Tar\u00edn-Carrasco", "given" : "P", "non-dropping-particle" : "", "parse-names" : false, "suffix" : "" }, { "dropping-particle" : "", "family" : "Ratola", "given" : "N", "non-dropping-particle" : "", "parse-names" : false, "suffix" : "" }, { "dropping-particle" : "", "family" : "Jim\u00e9nez-Guerrero", "given" : "P", "non-dropping-particle" : "", "parse-names" : false, "suffix" : "" }, { "dropping-particle" : "", "family" : "Trigo", "given" : "R M", "non-dropping-particle" : "", "parse-names" : false, "suffix" : "" } ], "container-title" : "Scientific Reports", "id" : "ITEM-2", "issue" : "1", "issued" : { "date-parts" : [ [ "2019" ] ] }, "note" : "Cited By :11\n\nExport Date: 13 October 2020", "title" : "Climate drivers of the 2017 devastating fires in Portugal", "translator" : [ { "dropping-particle" : "", "family" : "S3128", "given" : "", "non-dropping-particle" : "", "parse-names" : false, "suffix" : "" } ], "type" : "article-journal", "volume" : "9" }, "uris" : [ "http://www.mendeley.com/documents/?uuid=1b60af03-d1df-404a-8bec-f26bfe7ce9e0" ] }, { "id" : "ITEM-3", "itemData" : { "DOI" : "10.1073/pnas.1607171113", "abstract" : "Increased forest fire activity across the western United States in recent decades has contributed to widespread forest mortality, carbon emissions, periods of degraded air quality, and substantial fire suppression expenditures. Although numerous factors aided the recent rise in fire activity, observed warming and drying have significantly increased fire-season fuel aridity, fostering a more favorable fire environment across forested systems. We demonstrate that human-caused climate change caused over half of the documented increases in fuel aridity since the 1970s and doubled the cumulative forest fire area since 1984. This analysis suggests that anthropogenic climate change will continue to chronically enhance the potential for western US forest fire activity while fuels are not limiting.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u20132015, contributed to 75% more forested area experiencing high (&amp;amp;gt;1 \u03c3) fire-season fuel aridity and an average of nine additional days per year of high fire potential. Anthropogenic climate change accounted for \u223c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u2013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 "author" : [ { "dropping-particle" : "", "family" : "Abatzoglou", "given" : "John T", "non-dropping-particle" : "", "parse-names" : false, "suffix" : "" }, { "dropping-particle" : "", "family" : "Williams", "given" : "A Park", "non-dropping-particle" : "", "parse-names" : false, "suffix" : "" } ], "container-title" : "Proceedings of the National Academy of Sciences", "id" : "ITEM-3", "issued" : { "date-parts" : [ [ "2016", "10", "6" ] ] }, "page" : "201607171", "title" : "Impact of anthropogenic climate change on wildfire across western US forests", "translator" : [ { "dropping-particle" : "", "family" : "S2151", "given" : "", "non-dropping-particle" : "", "parse-names" : false, "suffix" : "" } ], "type" : "article-journal" }, "uris" : [ "http://www.mendeley.com/documents/?uuid=bc6b5f18-d6d1-4cb9-a8a8-ac30387a1661" ] } ], "mendeley" : { "formattedCitation" : "(Abatzoglou and Williams, 2016; Turco et al., 2019; Nolan et al., 2020)", "plainTextFormattedCitation" : "(Abatzoglou and Williams, 2016; Turco et al., 2019; Nolan et al., 2020)", "previouslyFormattedCitation" : "(Abatzoglou and Williams, 2016; Turco et al., 2019; Nola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batzoglou and Williams, 2016; Turco et al., 2019; Nolan et al., 2020)</w:t>
      </w:r>
      <w:r w:rsidRPr="00D424AA">
        <w:rPr>
          <w:rFonts w:cs="Times New Roman"/>
          <w:lang w:val="en-GB"/>
        </w:rPr>
        <w:fldChar w:fldCharType="end"/>
      </w:r>
      <w:r w:rsidRPr="00841A35">
        <w:rPr>
          <w:rFonts w:cs="Times New Roman"/>
          <w:lang w:val="en-GB"/>
        </w:rPr>
        <w:t>. A number of regional studies based on these drought indices have also shown stronger drying trends in comparison to trends in</w:t>
      </w:r>
      <w:r w:rsidRPr="00D424AA">
        <w:rPr>
          <w:rFonts w:cs="Times New Roman"/>
          <w:lang w:val="en-GB"/>
        </w:rPr>
        <w:t xml:space="preserve"> precipitation-based indices in the following AR6 regions (see also 11.9): NSA </w:t>
      </w:r>
      <w:commentRangeStart w:id="2232"/>
      <w:r w:rsidRPr="00D424AA">
        <w:rPr>
          <w:rFonts w:cs="Times New Roman"/>
          <w:lang w:val="en-GB"/>
        </w:rPr>
        <w:fldChar w:fldCharType="begin" w:fldLock="1"/>
      </w:r>
      <w:ins w:id="2233" w:author="Robin Matthews" w:date="2021-07-13T23:17:00Z">
        <w:r w:rsidR="009C1DB2">
          <w:rPr>
            <w:rFonts w:cs="Times New Roman"/>
            <w:lang w:val="en-GB"/>
          </w:rPr>
          <w:instrText>ADDIN CSL_CITATION { "citationItems" : [ { "id" : "ITEM-1", "itemData" : { "DOI" : "10.1002/joc.4420", "ISSN" : "08998418", "author" : [ { "dropping-particle" : "", "family" : "Marengo", "given" : "J. A.", "non-dropping-particle" : "", "parse-names" : false, "suffix" : "" }, { "dropping-particle" : "", "family" : "Espinoza", "given" : "J. C.", "non-dropping-particle" : "", "parse-names" : false, "suffix" : "" } ], "container-title" : "International Journal of Climatology", "id" : "ITEM-1", "issue" : "3", "issued" : { "date-parts" : [ [ "2016", "3" ] ] }, "page" : "1033-1050", "title" : "Extreme seasonal droughts and floods in Amazonia: causes, trends and impacts", "translator" : [ { "dropping-particle" : "", "family" : "S65", "given" : "", "non-dropping-particle" : "", "parse-names" : false, "suffix" : "" } ], "type" : "article-journal", "volume" : "36" }, "uris" : [ "http://www.mendeley.com/documents/?uuid=2595b0f4-6aed-432b-b111-143ecee94fdf" ] }, { "id" : "ITEM-2", "itemData" : { "DOI" : "10.1073/pnas.1302584110", "abstract" : "We have observed that the dry-season length (DSL) has increased over southern Amazonia since 1979, primarily owing to a delay of its ending dates (dry-season end, DSE), and is accompanied by a prolonged fire season. A poleward shift of the subtropical jet over South America and an increase of local convective inhibition energy in austral winter (June-August) seem to cause the delay of the DSE in austral spring (September-November). These changes cannot be simply linked to the variability of the tropical Pacific and Atlantic Oceans. Although they show some resemblance to the effects of anthropogenic forcings reported in the literature, we cannot attribute them to this cause because of inadequate representation of these processes in the global climate models that were presented in the Intergovernmental Panel on Climate Change's Fifth Assessment Report. These models significantly underestimate the variability of the DSE and DSL and their controlling processes. Such biases imply that the future change of the DSE and DSL may be underestimated by the climate projections provided by the Intergovernmental Panel on Climate Change's Fifth Assessment Report models. Although it is not clear whether the observed increase of the DSL will continue in the future, were it to continue at half the rate of that observed, the long DSL and fire season that contributed to the 2005 drought would become the new norm by the late 21st century. The large uncertainty shown in this study highlights the need for a focused effort to better understand and simulate these changes over southern Amazonia.", "author" : [ { "dropping-particle" : "", "family" : "Fu", "given" : "R.", "non-dropping-particle" : "", "parse-names" : false, "suffix" : "" }, { "dropping-particle" : "", "family" : "Yin", "given" : "L.", "non-dropping-particle" : "", "parse-names" : false, "suffix" : "" }, { "dropping-particle" : "", "family" : "Li", "given" : "W.", "non-dropping-particle" : "", "parse-names" : false, "suffix" : "" }, { "dropping-particle" : "", "family" : "Arias", "given" : "P.A.", "non-dropping-particle" : "", "parse-names" : false, "suffix" : "" }, { "dropping-particle" : "", "family" : "Dickinson", "given" : "R.E.", "non-dropping-particle" : "", "parse-names" : false, "suffix" : "" }, { "dropping-particle" : "", "family" : "Huang", "given" : "L.", "non-dropping-particle" : "", "parse-names" : false, "suffix" : "" }, { "dropping-particle" : "", "family" : "Chakraborty", "given" : "S.", "non-dropping-particle" : "", "parse-names" : false, "suffix" : "" }, { "dropping-particle" : "", "family" : "Fernandes", "given" : "K.", "non-dropping-particle" : "", "parse-names" : false, "suffix" : "" }, { "dropping-particle" : "", "family" : "Liebmann", "given" : "B.", "non-dropping-particle" : "", "parse-names" : false, "suffix" : "" }, { "dropping-particle" : "", "family" : "Fisher", "given" : "R.", "non-dropping-particle" : "", "parse-names" : false, "suffix" : "" }, { "dropping-particle" : "", "family" : "Myneni", "given" : "R.B.", "non-dropping-particle" : "", "parse-names" : false, "suffix" : "" } ], "container-title" : "Proceedings of the National Academy of Sciences", "id" : "ITEM-2", "issue" : "45", "issued" : { "date-parts" : [ [ "2013" ] ] }, "page" : "18110-18115", "title" : "Increased dry-season length over southern Amazonia in recent decades and its implication for future climate projection", "translator" : [ { "dropping-particle" : "", "family" : "S632", "given" : "", "non-dropping-particle" : "", "parse-names" : false, "suffix" : "" } ], "type" : "article-journal", "volume" : "110" }, "uris" : [ "http://www.mendeley.com/documents/?uuid=ae395cb7-8790-4218-8c1a-b44a7f8f460c" ] } ], "mendeley" : { "formattedCitation" : "(Fu et al., 2013b; Marengo and Espinoza, 2016)", "manualFormatting" : "(R. Fu et al., 2013; Marengo and Espinoza, 2016)", "plainTextFormattedCitation" : "(Fu et al., 2013b; Marengo and Espinoza, 2016)", "previouslyFormattedCitation" : "(Fu et al., 2013b; Marengo and Espinoza, 2016)" }, "properties" : { "noteIndex" : 0 }, "schema" : "https://github.com/citation-style-language/schema/raw/master/csl-citation.json" }</w:instrText>
        </w:r>
      </w:ins>
      <w:del w:id="2234" w:author="Robin Matthews" w:date="2021-07-13T23:17:00Z">
        <w:r w:rsidR="007D2D56" w:rsidDel="009C1DB2">
          <w:rPr>
            <w:rFonts w:cs="Times New Roman"/>
            <w:lang w:val="en-GB"/>
          </w:rPr>
          <w:delInstrText>ADDIN CSL_CITATION { "citationItems" : [ { "id" : "ITEM-1", "itemData" : { "DOI" : "10.1002/joc.4420", "ISSN" : "08998418", "author" : [ { "dropping-particle" : "", "family" : "Marengo", "given" : "J. A.", "non-dropping-particle" : "", "parse-names" : false, "suffix" : "" }, { "dropping-particle" : "", "family" : "Espinoza", "given" : "J. C.", "non-dropping-particle" : "", "parse-names" : false, "suffix" : "" } ], "container-title" : "International Journal of Climatology", "id" : "ITEM-1", "issue" : "3", "issued" : { "date-parts" : [ [ "2016", "3" ] ] }, "page" : "1033-1050", "title" : "Extreme seasonal droughts and floods in Amazonia: causes, trends and impacts", "translator" : [ { "dropping-particle" : "", "family" : "S65", "given" : "", "non-dropping-particle" : "", "parse-names" : false, "suffix" : "" } ], "type" : "article-journal", "volume" : "36" }, "uris" : [ "http://www.mendeley.com/documents/?uuid=2595b0f4-6aed-432b-b111-143ecee94fdf" ] }, { "id" : "ITEM-2", "itemData" : { "DOI" : "10.1073/pnas.1302584110", "abstract" : "We have observed that the dry-season length (DSL) has increased over southern Amazonia since 1979, primarily owing to a delay of its ending dates (dry-season end, DSE), and is accompanied by a prolonged fire season. A poleward shift of the subtropical jet over South America and an increase of local convective inhibition energy in austral winter (June-August) seem to cause the delay of the DSE in austral spring (September-November). These changes cannot be simply linked to the variability of the tropical Pacific and Atlantic Oceans. Although they show some resemblance to the effects of anthropogenic forcings reported in the literature, we cannot attribute them to this cause because of inadequate representation of these processes in the global climate models that were presented in the Intergovernmental Panel on Climate Change's Fifth Assessment Report. These models significantly underestimate the variability of the DSE and DSL and their controlling processes. Such biases imply that the future change of the DSE and DSL may be underestimated by the climate projections provided by the Intergovernmental Panel on Climate Change's Fifth Assessment Report models. Although it is not clear whether the observed increase of the DSL will continue in the future, were it to continue at half the rate of that observed, the long DSL and fire season that contributed to the 2005 drought would become the new norm by the late 21st century. The large uncertainty shown in this study highlights the need for a focused effort to better understand and simulate these changes over southern Amazonia.", "author" : [ { "dropping-particle" : "", "family" : "Fu", "given" : "R.", "non-dropping-particle" : "", "parse-names" : false, "suffix" : "" }, { "dropping-particle" : "", "family" : "Yin", "given" : "L.", "non-dropping-particle" : "", "parse-names" : false, "suffix" : "" }, { "dropping-particle" : "", "family" : "Li", "given" : "W.", "non-dropping-particle" : "", "parse-names" : false, "suffix" : "" }, { "dropping-particle" : "", "family" : "Arias", "given" : "P.A.", "non-dropping-particle" : "", "parse-names" : false, "suffix" : "" }, { "dropping-particle" : "", "family" : "Dickinson", "given" : "R.E.", "non-dropping-particle" : "", "parse-names" : false, "suffix" : "" }, { "dropping-particle" : "", "family" : "Huang", "given" : "L.", "non-dropping-particle" : "", "parse-names" : false, "suffix" : "" }, { "dropping-particle" : "", "family" : "Chakraborty", "given" : "S.", "non-dropping-particle" : "", "parse-names" : false, "suffix" : "" }, { "dropping-particle" : "", "family" : "Fernandes", "given" : "K.", "non-dropping-particle" : "", "parse-names" : false, "suffix" : "" }, { "dropping-particle" : "", "family" : "Liebmann", "given" : "B.", "non-dropping-particle" : "", "parse-names" : false, "suffix" : "" }, { "dropping-particle" : "", "family" : "Fisher", "given" : "R.", "non-dropping-particle" : "", "parse-names" : false, "suffix" : "" }, { "dropping-particle" : "", "family" : "Myneni", "given" : "R.B.", "non-dropping-particle" : "", "parse-names" : false, "suffix" : "" } ], "container-title" : "Proceedings of the National Academy of Sciences", "id" : "ITEM-2", "issue" : "45", "issued" : { "date-parts" : [ [ "2013" ] ] }, "page" : "18110-18115", "title" : "Increased dry-season length over southern Amazonia in recent decades and its implication for future climate projection", "translator" : [ { "dropping-particle" : "", "family" : "S632", "given" : "", "non-dropping-particle" : "", "parse-names" : false, "suffix" : "" } ], "type" : "article-journal", "volume" : "110" }, "uris" : [ "http://www.mendeley.com/documents/?uuid=ae395cb7-8790-4218-8c1a-b44a7f8f460c" ] } ], "mendeley" : { "formattedCitation" : "(Fu et al., 2013b; Marengo and Espinoza, 2016)", "plainTextFormattedCitation" : "(Fu et al., 2013b; Marengo and Espinoza, 2016)", "previouslyFormattedCitation" : "(Fu et al., 2013b; Marengo and Espinoza, 2016)"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235" w:author="Robin Matthews" w:date="2021-07-13T23:16:00Z">
        <w:r w:rsidR="009C1DB2">
          <w:rPr>
            <w:rFonts w:cs="Times New Roman"/>
            <w:noProof/>
            <w:lang w:val="en-GB"/>
          </w:rPr>
          <w:t xml:space="preserve">R. </w:t>
        </w:r>
      </w:ins>
      <w:r w:rsidR="00A26296">
        <w:rPr>
          <w:rFonts w:cs="Times New Roman"/>
          <w:noProof/>
          <w:lang w:val="en-GB"/>
        </w:rPr>
        <w:t>Fu et al., 2013</w:t>
      </w:r>
      <w:del w:id="2236" w:author="Robin Matthews" w:date="2021-07-13T23:17:00Z">
        <w:r w:rsidR="00A26296" w:rsidDel="009C1DB2">
          <w:rPr>
            <w:rFonts w:cs="Times New Roman"/>
            <w:noProof/>
            <w:lang w:val="en-GB"/>
          </w:rPr>
          <w:delText>b</w:delText>
        </w:r>
      </w:del>
      <w:r w:rsidR="00A26296">
        <w:rPr>
          <w:rFonts w:cs="Times New Roman"/>
          <w:noProof/>
          <w:lang w:val="en-GB"/>
        </w:rPr>
        <w:t>; Marengo and Espinoza, 2016)</w:t>
      </w:r>
      <w:r w:rsidRPr="00D424AA">
        <w:rPr>
          <w:rFonts w:cs="Times New Roman"/>
          <w:lang w:val="en-GB"/>
        </w:rPr>
        <w:fldChar w:fldCharType="end"/>
      </w:r>
      <w:commentRangeEnd w:id="2232"/>
      <w:r w:rsidR="00A26296">
        <w:rPr>
          <w:rStyle w:val="Marquedecommentaire"/>
        </w:rPr>
        <w:commentReference w:id="2232"/>
      </w:r>
      <w:r w:rsidRPr="00841A35">
        <w:rPr>
          <w:rFonts w:cs="Times New Roman"/>
          <w:lang w:val="en-GB"/>
        </w:rPr>
        <w:t xml:space="preserve">, SCA </w:t>
      </w:r>
      <w:r w:rsidRPr="00D424AA">
        <w:rPr>
          <w:rFonts w:cs="Times New Roman"/>
          <w:lang w:val="en-GB"/>
        </w:rPr>
        <w:fldChar w:fldCharType="begin" w:fldLock="1"/>
      </w:r>
      <w:r w:rsidR="00FF6231">
        <w:rPr>
          <w:rFonts w:cs="Times New Roman"/>
          <w:lang w:val="en-GB"/>
        </w:rPr>
        <w:instrText>ADDIN CSL_CITATION { "citationItems" : [ { "id" : "ITEM-1", "itemData" : { "DOI" : "10.1007/s10584-016-1786-y", "ISSN" : "0165-0009", "author" : [ { "dropping-particle" : "", "family" : "Hidalgo", "given" : "H.G.", "non-dropping-particle" : "", "parse-names" : false, "suffix" : "" }, { "dropping-particle" : "", "family" : "Alfaro", "given" : "E.J.", "non-dropping-particle" : "", "parse-names" : false, "suffix" : "" }, { "dropping-particle" : "", "family" : "Quesada-Montano", "given" : "B.", "non-dropping-particle" : "", "parse-names" : false, "suffix" : "" } ], "container-title" : "Climatic Change", "id" : "ITEM-1", "issue" : "1", "issued" : { "date-parts" : [ [ "2017", "3", "24" ] ] }, "page" : "13-28", "title" : "Observed (1970\u20131999) climate variability in Central America using a high-resolution meteorological dataset with implication to climate change studies", "translator" : [ { "dropping-particle" : "", "family" : "S159", "given" : "", "non-dropping-particle" : "", "parse-names" : false, "suffix" : "" } ], "type" : "article-journal", "volume" : "141" }, "uris" : [ "http://www.mendeley.com/documents/?uuid=3be86968-f127-4271-8d22-a3912be0be00" ] } ], "mendeley" : { "formattedCitation" : "(Hidalgo et al., 2017)", "plainTextFormattedCitation" : "(Hidalgo et al., 2017)", "previouslyFormattedCitation" : "(Hidalgo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idalgo et al., 2017)</w:t>
      </w:r>
      <w:r w:rsidRPr="00D424AA">
        <w:rPr>
          <w:rFonts w:cs="Times New Roman"/>
          <w:lang w:val="en-GB"/>
        </w:rPr>
        <w:fldChar w:fldCharType="end"/>
      </w:r>
      <w:r w:rsidRPr="00841A35">
        <w:rPr>
          <w:rFonts w:cs="Times New Roman"/>
          <w:lang w:val="en-GB"/>
        </w:rPr>
        <w:t xml:space="preserve">, WCA </w:t>
      </w:r>
      <w:r w:rsidRPr="00D424AA">
        <w:rPr>
          <w:rFonts w:cs="Times New Roman"/>
          <w:lang w:val="en-GB"/>
        </w:rPr>
        <w:fldChar w:fldCharType="begin" w:fldLock="1"/>
      </w:r>
      <w:r w:rsidR="00FF6231">
        <w:rPr>
          <w:rFonts w:cs="Times New Roman"/>
          <w:lang w:val="en-GB"/>
        </w:rPr>
        <w:instrText>ADDIN CSL_CITATION { "citationItems" : [ { "id" : "ITEM-1", "itemData" : { "DOI" : "10.1002/joc.3432", "abstract" : "The knowledge of aridity is needed to explain landscape characteristics and the rational utilization of water resources. With global warming, an increase in aridity is expected for many parts of the world. This study was undertaken to analyse monthly and annual aridity index (IA), utilizing ratio of precipitation (P) over reference evapotranspiration (ETo), at ten stations located in critical agricultural regions in Iran. The Kendall and Spearman tests with considering serial correlation effect were used for analysis. An increase in aridity, as the P/ETo index decreased, was found during the study period, and the increase was more obvious in the semi-arid region of Iran than in the humid region. The increase of aridity was caused by the concurrent occurrences of negative P trends and positive ETo trends. The results indicated the lowest numbers of the negative IA trends in the July series and the highest numbers in the January, February and March series. According to the Theil-Sen's estimator, the annual P of the semi-arid and humid regions decreased at the average rates of (-)22.87 and (-)6.24 mm year-1 per decade respectively, whereas the annual ETo values in the semi-arid and humid regions increased by (+)11.42 and (+)6.82 mm year-1 per decade, respectively. \u00a9 2012 Royal Meteorological Society.", "author" : [ { "dropping-particle" : "", "family" : "Tabari", "given" : "H.", "non-dropping-particle" : "", "parse-names" : false, "suffix" : "" }, { "dropping-particle" : "", "family" : "Aghajanloo", "given" : "M.-B.", "non-dropping-particle" : "", "parse-names" : false, "suffix" : "" } ], "container-title" : "International Journal of Climatology", "id" : "ITEM-1", "issue" : "2", "issued" : { "date-parts" : [ [ "2013" ] ] }, "page" : "396-409", "title" : "Temporal pattern of aridity index in Iran with considering precipitation and evapotranspiration trends", "translator" : [ { "dropping-particle" : "", "family" : "S637", "given" : "", "non-dropping-particle" : "", "parse-names" : false, "suffix" : "" } ], "type" : "article-journal", "volume" : "33" }, "uris" : [ "http://www.mendeley.com/documents/?uuid=0a8d107c-6ad9-49e0-bf60-65508d84a244" ] }, { "id" : "ITEM-2", "itemData" : { "DOI" : "10.1002/joc.6307", "author" : [ { "dropping-particle" : "", "family" : "Sharafati", "given" : "A", "non-dropping-particle" : "", "parse-names" : false, "suffix" : "" }, { "dropping-particle" : "", "family" : "Nabaei", "given" : "S", "non-dropping-particle" : "", "parse-names" : false, "suffix" : "" }, { "dropping-particle" : "", "family" : "Shahid", "given" : "S", "non-dropping-particle" : "", "parse-names" : false, "suffix" : "" } ], "container-title" : "International Journal of Climatology", "id" : "ITEM-2", "issue" : "3", "issued" : { "date-parts" : [ [ "2020" ] ] }, "note" : "Cited By :7\n\nExport Date: 19 October 2020", "page" : "1864-1884", "title" : "Spatial assessment of meteorological drought features over different climate regions in Iran", "translator" : [ { "dropping-particle" : "", "family" : "S3105", "given" : "", "non-dropping-particle" : "", "parse-names" : false, "suffix" : "" } ], "type" : "article-journal", "volume" : "40" }, "uris" : [ "http://www.mendeley.com/documents/?uuid=2cc6556d-b0f8-440d-a48a-a1b27e8835a3" ] } ], "mendeley" : { "formattedCitation" : "(Tabari and Aghajanloo, 2013; Sharafati et al., 2020)", "plainTextFormattedCitation" : "(Tabari and Aghajanloo, 2013; Sharafati et al., 2020)", "previouslyFormattedCitation" : "(Tabari and Aghajanloo, 2013; Sharafat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bari and Aghajanloo, 2013; Sharafati et al., 2020)</w:t>
      </w:r>
      <w:r w:rsidRPr="00D424AA">
        <w:rPr>
          <w:rFonts w:cs="Times New Roman"/>
          <w:lang w:val="en-GB"/>
        </w:rPr>
        <w:fldChar w:fldCharType="end"/>
      </w:r>
      <w:r w:rsidRPr="00841A35">
        <w:rPr>
          <w:rFonts w:cs="Times New Roman"/>
          <w:lang w:val="en-GB"/>
        </w:rPr>
        <w:t xml:space="preserve">, SAS </w:t>
      </w:r>
      <w:r w:rsidRPr="00D424AA">
        <w:rPr>
          <w:rFonts w:cs="Times New Roman"/>
          <w:lang w:val="en-GB"/>
        </w:rPr>
        <w:fldChar w:fldCharType="begin" w:fldLock="1"/>
      </w:r>
      <w:r w:rsidR="00FF6231">
        <w:rPr>
          <w:rFonts w:cs="Times New Roman"/>
          <w:lang w:val="en-GB"/>
        </w:rPr>
        <w:instrText>ADDIN CSL_CITATION { "citationItems" : [ { "id" : "ITEM-1", "itemData" : { "DOI" : "10.1016/J.WACE.2013.07.006", "ISSN" : "2212-0947", "abstract" : "In the present study, the observed variability of monsoon droughts over India has been examined using a drought monitoring index, namely the Standardized Precipitation Evapo-transpiration Index (SPEI). For calculating the SPEI over different time periods, long term (1901\u20132010), high resolution, monthly gridded temperature and rainfall data sets have been used. The drought time series shows significant interannual, decadal and long term trends. The analysis suggests a general increase in the intensity and percent area affected by moderate droughts during the recent decades. In particular, the frequency of multi-year (24 months) droughts has shown a statistically significant increase, which is attributed to increase in surface air temperatures and thus drying of the atmosphere. The wavelet analysis of SPEI suggests significant spectral peaks at quasi-biennial (2\u20133 years), ENSO (5\u20137 years) and decadal (10\u201316 years) time scales, with significant multi-decadal variations. The variability of monsoon droughts over India is significantly influenced by the tropical sea surface temperature anomalies. The Canonical correlation analysis (CCA) suggests that the major portion of the drought variability is influenced by the El Nino/Southern Oscillation (ENSO). Global warming, especially the warming of the equatorial Indian Ocean represents the second coupled mode and is responsible for the observed increase in intensity of droughts during the recent decades.", "author" : [ { "dropping-particle" : "", "family" : "Niranjan Kumar", "</w:instrText>
      </w:r>
      <w:r w:rsidR="00FF6231" w:rsidRPr="006A2665">
        <w:rPr>
          <w:rFonts w:cs="Times New Roman"/>
        </w:rPr>
        <w:instrText>given" : "K.", "non-dropping-particle" : "", "parse-names" : false, "suffix" : "" }, { "dropping-particle" : "", "family" : "Rajeevan", "given" : "M.", "non-dropping-particle" : "", "parse-names" : false, "suffix" : "" }, { "dropping-particle" : "", "family" : "Pai", "given" : "D.S.", "non-dropping-particle" : "", "parse-names" : false, "suffix" : "" }, { "dropping-particle" : "", "family" : "Srivastava", "given" : "A.K.", "non-dropping-particle" : "", "parse-names" : false, "suffix" : "" }, { "dropping-particle" : "", "family" : "Preethi", "given" : "B.", "non-dropping-particle" : "", "parse-names" : false, "suffix" : "" } ], "container-title" : "Weather and Climate Extremes", "id" : "ITEM-1", "issued" : { "date-parts" : [ [ "2013", "9", "1" ] ] }, "page" : "42-50", "publisher" : "Elsevier", "title" : "On the observed variability of monsoon droughts over India", "translator" : [ { "dropping-particle" : "", "family" : "S373", "given" : "", "non-dropping-particle" : "", "parse-names" : false, "suffix" : "" } ], "type" : "article-journal", "volume" : "1" }, "uris" : [ "http://www.mendeley.com/documents/?uuid=e9a321e9-cc9c-32af-966d-31b0f6db935b" ] } ], "mendeley" : { "formattedCitation" : "(Niranjan Kumar et al., 2013)", "plainTextFormattedCitation" : "(Niranjan Kumar et al., 2013)", "previouslyFormattedCitation" : "(Niranjan Kumar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rPr>
        <w:t>(Niranjan Kumar et al., 2013)</w:t>
      </w:r>
      <w:r w:rsidRPr="00D424AA">
        <w:rPr>
          <w:rFonts w:cs="Times New Roman"/>
          <w:lang w:val="en-GB"/>
        </w:rPr>
        <w:fldChar w:fldCharType="end"/>
      </w:r>
      <w:r w:rsidRPr="006A2665">
        <w:rPr>
          <w:rFonts w:cs="Times New Roman"/>
        </w:rPr>
        <w:t xml:space="preserve">, NEAF </w:t>
      </w:r>
      <w:r w:rsidRPr="00D424AA">
        <w:rPr>
          <w:rFonts w:cs="Times New Roman"/>
          <w:lang w:val="en-GB"/>
        </w:rPr>
        <w:fldChar w:fldCharType="begin" w:fldLock="1"/>
      </w:r>
      <w:r w:rsidR="00FF6231" w:rsidRPr="006A2665">
        <w:rPr>
          <w:rFonts w:cs="Times New Roman"/>
        </w:rPr>
        <w:instrText>ADDIN CSL_CITATION { "citationItems" : [ { "id" : "ITEM-1", "itemData" : { "DOI" : "10.1002/joc.5122", "author" : [ { "dropping-particle" : "", "family" : "Zeleke", "given" : "T T", "non-dropping-particle" : "", "parse-names" : false, "suffix" : "" }, { "dropping-particle" : "", "family" : "Giorgi", "given" : "F", "non-dropping-particle" : "", "parse-names" : false, "suffix" : "" }, { "dropping-particle" : "", "family" : "Diro", "given" : "G T", "non-dropping-particle" : "", "parse-names" : false, "suffix" : "" }, { "dropping-particle" : "", "family" : "Zaitchik", "given" : "B F", "non-dropping-particle" : "", "parse-names" : false, "suffix" : "" } ], "container-title" : "International Journal of Climatology", "id" : "ITEM-1", "issue" : "13", "issued" : { "date-parts" : [ [ "2017" ] ] }, "page" : "4733-4748", "publisher" : "Wiley Online Library", "title" : "Trend and periodicity of drought over Ethiopia", "translator" : [ { "dropping-particle" : "", "family" : "S2954", "given" : "", "non-dropping-particle" : "", "parse-names" : false, "suffix" : "" } ], "type" : "article-journal", "volume" : "37" }, "uris" : [ "http://www.mendeley.com/documents/?uuid=a0227b8f-7a94-4359-a8e7-223dffa734ee" ] } ], "mendeley" : { "formattedCitation" : "(Zeleke et al., 2017)", "plainTextFormattedCitation" : "(Zeleke et al., 2017)", "previouslyFormattedCitation" : "(Zeleke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Zeleke et al., 2017)</w:t>
      </w:r>
      <w:r w:rsidRPr="00D424AA">
        <w:rPr>
          <w:rFonts w:cs="Times New Roman"/>
          <w:lang w:val="en-GB"/>
        </w:rPr>
        <w:fldChar w:fldCharType="end"/>
      </w:r>
      <w:r w:rsidRPr="00A15232">
        <w:rPr>
          <w:rFonts w:cs="Times New Roman"/>
          <w:lang w:val="nb-NO"/>
        </w:rPr>
        <w:t xml:space="preserve">, WSAF </w:t>
      </w:r>
      <w:r w:rsidRPr="00D424AA">
        <w:rPr>
          <w:rFonts w:cs="Times New Roman"/>
          <w:lang w:val="en-GB"/>
        </w:rPr>
        <w:fldChar w:fldCharType="begin" w:fldLock="1"/>
      </w:r>
      <w:r w:rsidR="00FF6231">
        <w:rPr>
          <w:rFonts w:cs="Times New Roman"/>
          <w:lang w:val="nb-NO"/>
        </w:rPr>
        <w:instrText>ADDIN CSL_CITATION { "citationItems" : [ { "id" : "ITEM-1", "itemData" : { "DOI" : "10.1007/s00704-015-1604-x", "author" : [ { "dropping-particle" : "", "family" : "Edossa", "given" : "D C", "non-dropping-particle" : "", "parse-names" : false, "suffix" : "" }, { "dropping-particle" : "", "family" : "Woyessa", "given" : "Y E", "non-dropping-particle" : "", "parse-names" : false, "suffix" : "" }, { "dropping-particle" : "", "family" : "Welderufael", "given" : "W A", "non-dropping-particle" : "", "parse-names" : false, "suffix" : "" } ], "container-title" : "Theoretical and Applied Climatology", "id" : "ITEM-1", "issue" : "3-4", "issued" : { "date-parts" : [ [ "2016" ] ] }, "note" : "Cited By :12\n\nExport Date: 19 October 2020", "page" : "643-657", "title" : "Spatiotemporal analysis of droughts using self-calibrating Palmer\u2019s Drought Severity Index in the central region of South Africa", "translator" : [ { "dropping-particle" : "", "family" : "S3094", "given" : "", "non-dropping-particle" : "", "parse-names" : false, "suffix" : "" } ], "type" : "article-journal", "volume" : "126" }, "uris" : [ "http://www.mendeley.com/documents/?uuid=b26aff1c-5163-4c1a-bb68-d8266e512b60" ] } ], "mendeley" : { "formattedCitation" : "(Edossa et al., 2016)", "plainTextFormattedCitation" : "(Edossa et al., 2016)", "previouslyFormattedCitation" : "(Edossa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Edossa et al., 2016)</w:t>
      </w:r>
      <w:r w:rsidRPr="00D424AA">
        <w:rPr>
          <w:rFonts w:cs="Times New Roman"/>
          <w:lang w:val="en-GB"/>
        </w:rPr>
        <w:fldChar w:fldCharType="end"/>
      </w:r>
      <w:r w:rsidRPr="00841A35">
        <w:rPr>
          <w:rFonts w:cs="Times New Roman"/>
          <w:lang w:val="nb-NO"/>
        </w:rPr>
        <w:t xml:space="preserve">, NWN and NEN </w:t>
      </w:r>
      <w:r w:rsidRPr="00D424AA">
        <w:rPr>
          <w:rFonts w:cs="Times New Roman"/>
          <w:lang w:val="en-GB"/>
        </w:rPr>
        <w:fldChar w:fldCharType="begin" w:fldLock="1"/>
      </w:r>
      <w:r w:rsidR="00FF6231">
        <w:rPr>
          <w:rFonts w:cs="Times New Roman"/>
          <w:lang w:val="nb-NO"/>
        </w:rPr>
        <w:instrText>ADDIN CSL_CITATION { "citationItems" : [ { "id" : "ITEM-1", "itemData" : { "DOI" : "10.1007/s00382-012-1422-0", "abstract" : "Within Canada, the Canadian Prairies are particularly drought-prone mainly due to their location in the lee of the western cordillera and distance from large moisture sources. Although previous studies examined the occurrence of Canadian Prairie droughts during instrumental, pre-instrumental and to a lesser extent, future periods, none have specifically focused on all time three scales. Using two different drought indicators, namely the Palmer Drought Severity Index (PDSI) and Standardized Precipitation Index (SPI), this investigation assesses the variability of summer drought duration and intensity over a core region of the Prairies during (a) the pre-instrumental record extending back several centuries (inferred from tree rings), (b) the instrumental record (1901-2005), and (c) the twenty-first century using statistically downscaled climate variables from several Atmosphere-Ocean Global climate models with multiple emission scenarios. Results reveal that observed twentieth century droughts were relatively mild when compared to pre-settlement on the Prairies, but these periods are likely to return (and even worsen) in the future due to the anticipated warming during the course of the twenty-first century. However, future drought projections are distinctly different between the two indices. All PDSI-related model runs show greater drought frequency and severity mainly due to increasing temperatures. Conversely, the precipitation-based SPI indicates no significant changes to future summer drought frequency although there tends to be a higher persistence of multi-year droughts in central and southern portions of Canadian Prairies. These findings therefore stress the importance of considering anticipated warming trends when assessing future regional-scale drought, especially given the uncertainties and lack of consistency in future precipitation signals among climate models. This study can be considered an initial step toward quantifying and understanding Canadian Prairie drought occurrence and severity over several centuries as determined from paleo, instrumental, and climate model data sources. \u00a9 2012 Her Majesty the Queen in the Right of Canada as represented by the Minister of the Environment.", "author" : [ { "dropping-particle" : "", "family" : "Bonsal", "given" : "B.R.", "non-dropping-particle" : "", "parse-names" : false, "suffix" : "" }, { "dropping-particle" : "", "family" : "Aider", "given" : "R.", "non-dropping-particle" : "", "parse-names" : false, "suffix" : "" }, { "dropping-particle" : "", "family" : "Gachon", "given" : "P.", "non-dropping-particle" : "", "parse-names" : false, "suffix" : "" }, { "dropping-particle" : "", "family" : "Lapp", "given" : "S.", "non-dropping-particle" : "", "parse-names" : false, "suffix" : "" } ], "container-title" : "Climate Dynamics", "id" : "ITEM-1", "issue" : "2", "issued" : { "date-parts" : [ [ "2013" ] ] }, "page" : "501-516", "title" : "An assessment of Canadian prairie drought: Past, present, and future", "translator" : [ { "dropping-particle" : "", "family" : "S614", "given" : "", "non-dropping-particle" : "", "parse-names" : false, "suffix" : "" } ], "type" : "article-journal", "volume" : "41" }, "uris" : [ "http://www.mendeley.com/documents/?uuid=aa2c3aae-b128-401c-b6e3-50075ced69f3" ] } ], "mendeley" : { "formattedCitation" : "(Bonsal et al., 2013)", "plainTextFormattedCitation" : "(Bonsal et al., 2013)", "previouslyFormattedCitation" : "(Bonsal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onsal et al., 2013)</w:t>
      </w:r>
      <w:r w:rsidRPr="00D424AA">
        <w:rPr>
          <w:rFonts w:cs="Times New Roman"/>
          <w:lang w:val="en-GB"/>
        </w:rPr>
        <w:fldChar w:fldCharType="end"/>
      </w:r>
      <w:r w:rsidRPr="00841A35">
        <w:rPr>
          <w:rFonts w:cs="Times New Roman"/>
          <w:lang w:val="en-GB"/>
        </w:rPr>
        <w:t xml:space="preserve">, EAS </w:t>
      </w:r>
      <w:commentRangeStart w:id="2237"/>
      <w:r w:rsidRPr="00D424AA">
        <w:rPr>
          <w:rFonts w:cs="Times New Roman"/>
          <w:lang w:val="en-GB"/>
        </w:rPr>
        <w:fldChar w:fldCharType="begin" w:fldLock="1"/>
      </w:r>
      <w:ins w:id="2238" w:author="Robin Matthews" w:date="2021-07-13T23:17:00Z">
        <w:r w:rsidR="009C1DB2">
          <w:rPr>
            <w:rFonts w:cs="Times New Roman"/>
            <w:lang w:val="en-GB"/>
          </w:rPr>
          <w:instrText>ADDIN CSL_CITATION { "citationItems" : [ { "id" : "ITEM-1", "itemData" : { "DOI" : "10.1175/JCLI-D-14-00707.1", "ISSN" : "0894-8755", "abstract" : "\u00a9 2015 American Meteorological Society. The standardized precipitation evapotranspiration index (SPEI) is computed and compared in China using reference evapotranspiration calculated using the Thornthwaite (TH) approach and the Penman-Monteith (PM) equation. The analysis reveals that SPEI_PM outperforms the SPEI_TH with regard to drought monitoring during the period 1961-2012 over China, especially in arid regions of China. Furthermore, the SPEI_PM also performs better with regard to observed variations in soil moisture and streamflow in China. Thus, changes in drought characteristics over China are detected on the basis of variations in the SPEI_PM. The results indicate that droughts over China exhibit pronounced decadal variations over the past 50 yr, with more frequent and severe droughts occurring before the 1980s and in the 2000s compared with the 1980s and 1990s. Since the late 1990s, droughts have become more frequent and severe across China, especially in some regions of northern China. Concurrently, consecutive drought events have also increased across China. This suggests that dry conditions in China have been enhanced in recent years. Further analyses illustrate that the temperature and precipitation anomalies exhibit different roles in detecting droughts across China, which is primarily due to the magnitude of their variations and different climate variability. Considering temperature and precipitation perturbations, droughts exhibit relatively larger responses to temperature fluctuations in northern China and relatively larger responses to precipitation anomalies in southern China.", "author" : [ { "dropping-particle" : "", "family" : "Chen", "given" : "Huopo", "non-dropping-particle" : "", "parse-names" : false, "suffix" : "" }, { "dropping-particle" : "", "family" : "Sun", "given" : "Jianqi", "non-dropping-particle" : "", "parse-names" : false, "suffix" : "" } ], "container-title" : "Journal of Climate", "id" : "ITEM-1", "issue" : "13", "issued" : { "date-parts" : [ [ "2015", "7" ] ] }, "page" : "5430-5447", "title" : "Changes in Drought Characteristics over China Using the Standardized Precipitation Evapotranspiration Index", "translator" : [ { "dropping-particle" : "", "family" : "S623", "given" : "", "non-dropping-particle" : "", "parse-names" : false, "suffix" : "" } ], "type" : "article-journal", "volume" : "28" }, "uris" : [ "http://www.mendeley.com/documents/?uuid=6dfc4cd0-9315-4833-bd1c-45600daa1c3c" ] }, { "id" : "ITEM-2", "itemData" : { "DOI" : "10.1002/joc.3701", "ISSN" : "08998418", "author" : [ { "dropping-particle" : "", "family" : "Yu", "given" : "Meixiu", "non-dropping-particle" : "", "parse-names" : false, "suffix" : "" }, { "dropping-particle" : "", "family" : "Li", "given" : "Qiongfang", "non-dropping-particle" : "", "parse-names" : false, "suffix" : "" }, { "dropping-particle" : "", "family" : "Hayes", "given" : "Michael J.", "non-dropping-particle" : "", "parse-names" : false, "suffix" : "" }, { "dropping-particle" : "", "family" : "Svoboda", "given" : "Mark D.", "non-dropping-particle" : "", "parse-names" : false, "suffix" : "" }, { "dropping-particle" : "", "family" : "Heim", "given" : "Richard R.", "non-dropping-particle" : "", "parse-names" : false, "suffix" : "" } ], "container-title" : "International Journal of Climatology", "id" : "ITEM-2", "issue" : "3", "issued" : { "date-parts" : [ [ "2014", "3", "15" ] ] }, "page" : "545-558", "title" : "Are droughts becoming more frequent or severe in China based on the Standardized Precipitation Evapotranspiration Index: 1951-2010?", "translator" : [ { "dropping-particle" : "", "family" : "S1511", "given" : "", "non-dropping-particle" : "", "parse-names" : false, "suffix" : "" } ], "type" : "article-journal", "volume" : "34" }, "uris" : [ "http://www.mendeley.com/documents/?uuid=728d0520-9dd5-4868-bc68-c2664e86cbfe" ] }, { "id" : "ITEM-3", "itemData" : { "DOI" : "10.1002/joc.6397", "abstract" : "In recent years, extreme droughts have been frequent and widespread, and understanding the spatiotemporal variations in drought events in China plays an important role in drought risk management. In this study, using monthly meteorological data at 618 stations, we computed the Standardized Precipitation Evapotranspiration Index with potential evapotranspiration based on the Penman\u2013Monteith equation (SPEI_PM) for drought assessment. Furthermore, we analysed the trend, affected area, frequency and duration of drought in China over the period of 1960\u20132014 by the piecewise linear regression method (LRM) and Mann\u2013Kendall (MK) method. The results showed that (a) the slight wetting trend reflected during 1960\u20132014 by the SPEI_PM (0.03/10a (p &gt;.05). This trend was allocated to most parts of northern and southeastern China and was prone to arrive in winter. In contrast, the most significant drying trend was in the Loess Plateau and Yunnan\u2013Kweichow Plateau. (b) The turning point (TP) year of drought trend was 1993. The SPEI_PM was increased in most parts of northern China before 1993 according to the LRM and MK method. However, it decreased after 1993, especially in the south and northwest of China; (c) Over the past 55 years, the areas affected by drought decreased at a rate of \u22121.23%/10a (p &lt;.05). In detail, these areas decreased at a rate of \u22123.41%/10a before 1993 (p &lt;.05) and increased at a rate of 2.71%/10a after 1993 (p &gt;.05). (d) The drought frequency in most parts of China was between 15 and 20 during 1960\u20132014. Furthermore, compared with that in 1960\u20131977, the drought frequency was decreased in 1978\u20131995 and then increased in 1996\u20132014. These findings suggested that the long-term trend in drought events during 1960\u20132014 was not significant in China. However, the severity, affected area and frequency of droughts increase after 1993. These results allowed us to understand the changes in the drought across China over the last 55 years, which is important for guiding relevant agricultural activities. \u00a9 2019 Royal Meteorological Society", "author" : [ { "dropping-particle" : "", "family" : "Wu", "given" : "Z", "non-dropping-particle" : "", "parse-names" : false, "suffix" : "" }, { "dropping-particle" : "", "family" : "Yu", "given" : "L", "non-dropping-particle" : "", "parse-names" : false, "suffix" : "" }, { "dropping-particle" : "", "family" : "Du", "given" : "Z", "non-dropping-particle" : "", "parse-names" : false, "suffix" : "" }, { "dropping-particle" : "", "family" : "Zhang", "given" : "H", "non-dropping-particle" : "", "parse-names" : false, "suffix" : "" }, { "dropping-particle" : "", "family" : "Fan", "given" : "X", "non-dropping-particle" : "", "parse-names" : false, "suffix" : "" }, { "dropping-particle" : "", "family" : "Lei", "given" : "T", "non-dropping-particle" : "", "parse-names" : false, "suffix" : "" } ], "container-title" : "International Journal of Climatology", "id" : "ITEM-3", "issue" : "7", "issued" : { "date-parts" : [ [ "2020" ] ] }, "note" : "From Duplicate 1 (Recent changes in the drought of China from 1960 to 2014 - Wu, Z; Yu, L; Du, Z; Zhang, H; Fan, X; Lei, T)\n\ncited By 0\n\nFrom Duplicate 2 (Recent changes in the drought of China from 1960 to 2014 - Wu, Z; Yu, L; Du, Z; Zhang, H; Fan, X; Lei, T)\n\nExport Date: 26 October 2020", "page" : "3281-3296", "title" : "Recent changes in the drought of China from 1960 to 2014", "translator" : [ { "dropping-particle" : "", "family" : "S3339", "given" : "", "non-dropping-particle" : "", "parse-names" : false, "suffix" : "" } ], "type" : "article-journal", "volume" : "40" }, "uris" : [ "http://www.mendeley.com/documents/?uuid=4575357d-5053-46d2-aebf-27b3c3fc0f10" ] }, { "id" : "ITEM-4", "itemData" : { "DOI" : "10.3390/w12040933", "ISSN" : "2073-4441", "abstract" : "The semi-arid and arid drylands of China, which are located in the inland region of Eurasia, have experienced rapid climate change. Some regions in particular, have shown upward trends in the observational records of precipitation. However, there is more to drying and wetting than just changes in precipitation which still have large uncertainties. Coherent results, however, can be obtained, at the regional scale, with the use of multiple indices as shown in the recent literature. We divided the drylands of China into three sub-regions, i.e., a semi-arid (SA), an eastern-arid (EA) and a western-arid (WA) region. Precipitation from the China Meteorological Administration (CMA) and Climatic Research Unit (CRU), statistical and physical drought indices, including the Standardized Precipitation Evapotranspiration Index (SPEI), the Palmer Drought Severity Index (PDSI), self-calibrating PDSI (sc_PDSI), Root zone soil moisture (Root_sm) and Surface soil moisture (Surf_sm) from Global Land Evaporation Amsterdam Model (GLEAM), and Normalized Difference Vegetation Index (NDVI) were used to identify temporal and spatial patterns in drying and wetting. Data were selected from 1982\u20132012, in line with the availability of the remotely sensed vegetation data. Results show that the drylands of China exhibits a pattern of wetting in the west and drying in the east. The semi-arid region in the east is becoming drier and the drought area is increasing, with the values of CMA_P, CRU_P, PDSI, sc_PDSI, SPEI-01,SPEI-06, SPEI-12, Root_sm, Surf_sm at \u22121.064 mm yr\u22121, \u22120.834 mm yr\u22121, \u22120.050 yr\u22121 (p &lt; 0.1), \u22120.174 yr\u22121 (p &lt; 0.1), \u22120.014 yr\u22121, \u22120.06, \u22120.021 (p &lt; 0.1), \u22120.257\u00d710\u22123 m3 m\u22123 yr\u22121, \u22120.024\u00d710\u22123 m3 m\u22123 yr\u22121, respectively. The arid region generally exhibits a wetting trend, while the area in drought declines only in the western arid region, but not in the eastern arid part. In the semi-arid region, growing season (May to September) NDVI is significantly correlated (p &lt; 0.1) with eight out of nine indicators. We show in this study that the semi-arid region needs more study to protect the vegetation ecosystem and the water resources.", "author" : [ { "dropping-particle" : "", "family" : "Liang", "given" : "Chuanzhuang", "non-dropping-particle" : "", "parse-names" : false, "suffix" : "" }, { "dropping-particle" : "", "family" : "Chen", "given" : "Tiexi", "non-dropping-particle" : "", "parse-names" : false, "suffix" : "" }, { "dropping-particle" : "", "family" : "Dolman", "given" : "Han", "non-dropping-particle" : "", "parse-names" : false, "suffix" : "" }, { "dropping-particle" : "", "family" : "Shi", "given" : "Tingting", "non-dropping-particle" : "", "parse-names" : false, "suffix" : "" }, { "dropping-particle" : "", "family" : "Wei", "given" : "Xueqiong", "non-dropping-particle" : "", "parse-names" : false, "suffix" : "" }, { "dropping-particle" : "", "family" : "Xu", "given" : "Jialu", "non-dropping-particle" : "", "parse-names" : false, "suffix" : "" }, { "dropping-particle" : "", "family" : "Hagan", "given" : "Daniel Fiifi Tawia", "non-dropping-particle" : "", "parse-names" : false, "suffix" : "" } ], "container-title" : "Water", "id" : "ITEM-4", "issue" : "4", "issued" : { "date-parts" : [ [ "2020", "3", "25" ] ] }, "note" : "Cited By :1\n\nExport Date: 19 October 2020", "page" : "933", "title" : "Drying and Wetting Trends and Vegetation Covariations in the Drylands of China", "translator" : [ { "dropping-particle" : "", "family" : "S3106", "given" : "", "non-dropping-particle" : "", "parse-names" : false, "suffix" : "" } ], "type" : "article-journal", "volume" : "12" }, "uris" : [ "http://www.mendeley.com/documents/?uuid=144bbb97-0871-4854-afcf-1b16eb3197bc" ] }, { "id" : "ITEM-5", "itemData" : { "DOI" : "10.1175/JHM-D-19-0290.s1", "abstract" : "This study elucidates drought characteristics in China during 1980\u20132015 using two commonly used meteorological drought indices: standardized precipitation index (SPI) and standardized precipitation\u2013 evapotranspiration index (SPEI). The results show that SPEI characterizes an overall increase in drought severity, area, and frequency during 1998\u20132015 compared with those during 1980\u201397, mainly due to the increasing potential evapotranspiration. By contrast, SPI does not reveal this phenomenon since precipitation does not exhibit a significant change overall. We further identify individual drought events using the three-dimensional (i.e., longitude, latitude, and time) clustering algorithm and apply the severity\u2013area\u2013duration (SAD) method to examine the drought spatiotemporal dynamics. Compared to SPI, SPEI identifies a lower drought frequency but with larger total drought areas overall. Additionally, SPEI identifies a greater number of severe drought events but a smaller number of slight drought events than the SPI. Approximately 30% of SPI-detected drought grids are not identified as drought by SPEI, and 40% of SPEI-detected drought grids are not recognized as drought by SPI. Both indices can roughly capture the major drought events, but SPEI-detected drought events are overall more severe than SPI. From the SAD analysis, SPI tends to identify drought as more severe over small areas within 1 million km2 and short durations less than 2 months, whereas SPEI tends to delineate drought as more severe across expansive areas larger than 3 million km2 and periods longer than 3 months. Given the fact that potential evapotranspiration increases in a warming climate, this study suggests SPEI may be more suitable than SPI in monitoring droughts under climate change. \u00a9 2020 American Meteorological Society.", "author" : [ { "dropping-particle" : "", "family" : "Li", "given" : "L", "non-dropping-particle" : "", "parse-names" : false, "suffix" : "" }, { "dropping-particle" : "", "family" : "She", "given" : "D", "non-dropping-particle" : "", "parse-names" : false, "suffix" : "" }, { "dropping-particle" : "", "family" : "Zheng", "given" : "H", "non-dropping-particle" : "", "parse-names" : false, "suffix" : "" }, { "dropping-particle" : "", "family" : "Lin", "given" : "P", "non-dropping-particle" : "", "parse-names" : false, "suffix" : "" }, { "dropping-particle" : "", "family" : "Yang", "given" : "Z.-L.", "non-dropping-particle" : "", "parse-names" : false, "suffix" : "" } ], "container-title" : "Journal of Hydrometeorology", "id" : "ITEM-5", "issue" : "7", "issued" : { "date-parts" : [ [ "2020" ] ] }, "note" : "Export Date: 26 October 2020", "page" : "1513-1530", "title" : "Elucidating diverse drought characteristics from two meteorological drought indices (SPI and SPEI) in China", "translator" : [ { "dropping-particle" : "", "family" : "S3237", "given" : "", "non-dropping-particle" : "", "parse-names" : false, "suffix" : "" } ], "type" : "article", "volume" : "21" }, "uris" : [ "http://www.mendeley.com/documents/?uuid=9aab333b-c323-4bc9-80c9-e852490121f5" ] } ], "mendeley" : { "formattedCitation" : "(Yu et al., 2014; Chen and Sun, 2015b; Li et al., 2020b; Liang et al., 2020; Wu et al., 2020b)", "manualFormatting" : "(Yu et al., 2014; Chen and Sun, 2015b; L. Li et al., 2020; Liang et al., 2020; Z. Wu et al., 2020)", "plainTextFormattedCitation" : "(Yu et al., 2014; Chen and Sun, 2015b; Li et al., 2020b; Liang et al., 2020; Wu et al., 2020b)", "previouslyFormattedCitation" : "(Yu et al., 2014; Chen and Sun, 2015b; Li et al., 2020b; Liang et al., 2020; Wu et al., 2020b)" }, "properties" : { "noteIndex" : 0 }, "schema" : "https://github.com/citation-style-language/schema/raw/master/csl-citation.json" }</w:instrText>
        </w:r>
      </w:ins>
      <w:del w:id="2239" w:author="Robin Matthews" w:date="2021-07-13T23:17:00Z">
        <w:r w:rsidR="007D2D56" w:rsidDel="009C1DB2">
          <w:rPr>
            <w:rFonts w:cs="Times New Roman"/>
            <w:lang w:val="en-GB"/>
          </w:rPr>
          <w:delInstrText>ADDIN CSL_CITATION { "citationItems" : [ { "id" : "ITEM-1", "itemData" : { "DOI" : "10.1175/JCLI-D-14-00707.1", "ISSN" : "0894-8755", "abstract" : "\u00a9 2015 American Meteorological Society. The standardized precipitation evapotranspiration index (SPEI) is computed and compared in China using reference evapotranspiration calculated using the Thornthwaite (TH) approach and the Penman-Monteith (PM) equation. The analysis reveals that SPEI_PM outperforms the SPEI_TH with regard to drought monitoring during the period 1961-2012 over China, especially in arid regions of China. Furthermore, the SPEI_PM also performs better with regard to observed variations in soil moisture and streamflow in China. Thus, changes in drought characteristics over China are detected on the basis of variations in the SPEI_PM. The results indicate that droughts over China exhibit pronounced decadal variations over the past 50 yr, with more frequent and severe droughts occurring before the 1980s and in the 2000s compared with the 1980s and 1990s. Since the late 1990s, droughts have become more frequent and severe across China, especially in some regions of northern China. Concurrently, consecutive drought events have also increased across China. This suggests that dry conditions in China have been enhanced in recent years. Further analyses illustrate that the temperature and precipitation anomalies exhibit different roles in detecting droughts across China, which is primarily due to the magnitude of their variations and different climate variability. Considering temperature and precipitation perturbations, droughts exhibit relatively larger responses to temperature fluctuations in northern China and relatively larger responses to precipitation anomalies in southern China.", "author" : [ { "dropping-particle" : "", "family" : "Chen", "given" : "Huopo", "non-dropping-particle" : "", "parse-names" : false, "suffix" : "" }, { "dropping-particle" : "", "family" : "Sun", "given" : "Jianqi", "non-dropping-particle" : "", "parse-names" : false, "suffix" : "" } ], "container-title" : "Journal of Climate", "id" : "ITEM-1", "issue" : "13", "issued" : { "date-parts" : [ [ "2015", "7" ] ] }, "page" : "5430-5447", "title" : "Changes in Drought Characteristics over China Using the Standardized Precipitation Evapotranspiration Index", "translator" : [ { "dropping-particle" : "", "family" : "S623", "given" : "", "non-dropping-particle" : "", "parse-names" : false, "suffix" : "" } ], "type" : "article-journal", "volume" : "28" }, "uris" : [ "http://www.mendeley.com/documents/?uuid=6dfc4cd0-9315-4833-bd1c-45600daa1c3c" ] }, { "id" : "ITEM-2", "itemData" : { "DOI" : "10.1002/joc.3701", "ISSN" : "08998418", "author" : [ { "dropping-particle" : "", "family" : "Yu", "given" : "Meixiu", "non-dropping-particle" : "", "parse-names" : false, "suffix" : "" }, { "dropping-particle" : "", "family" : "Li", "given" : "Qiongfang", "non-dropping-particle" : "", "parse-names" : false, "suffix" : "" }, { "dropping-particle" : "", "family" : "Hayes", "given" : "Michael J.", "non-dropping-particle" : "", "parse-names" : false, "suffix" : "" }, { "dropping-particle" : "", "family" : "Svoboda", "given" : "Mark D.", "non-dropping-particle" : "", "parse-names" : false, "suffix" : "" }, { "dropping-particle" : "", "family" : "Heim", "given" : "Richard R.", "non-dropping-particle" : "", "parse-names" : false, "suffix" : "" } ], "container-title" : "International Journal of Climatology", "id" : "ITEM-2", "issue" : "3", "issued" : { "date-parts" : [ [ "2014", "3", "15" ] ] }, "page" : "545-558", "title" : "Are droughts becoming more frequent or severe in China based on the Standardized Precipitation Evapotranspiration Index: 1951-2010?", "translator" : [ { "dropping-particle" : "", "family" : "S1511", "given" : "", "non-dropping-particle" : "", "parse-names" : false, "suffix" : "" } ], "type" : "article-journal", "volume" : "34" }, "uris" : [ "http://www.mendeley.com/documents/?uuid=728d0520-9dd5-4868-bc68-c2664e86cbfe" ] }, { "id" : "ITEM-3", "itemData" : { "DOI" : "10.1002/joc.6397", "abstract" : "In recent years, extreme droughts have been frequent and widespread, and understanding the spatiotemporal variations in drought events in China plays an important role in drought risk management. In this study, using monthly meteorological data at 618 stations, we computed the Standardized Precipitation Evapotranspiration Index with potential evapotranspiration based on the Penman\u2013Monteith equation (SPEI_PM) for drought assessment. Furthermore, we analysed the trend, affected area, frequency and duration of drought in China over the period of 1960\u20132014 by the piecewise linear regression method (LRM) and Mann\u2013Kendall (MK) method. The results showed that (a) the slight wetting trend reflected during 1960\u20132014 by the SPEI_PM (0.03/10a (p &gt;.05). This trend was allocated to most parts of northern and southeastern China and was prone to arrive in winter. In contrast, the most significant drying trend was in the Loess Plateau and Yunnan\u2013Kweichow Plateau. (b) The turning point (TP) year of drought trend was 1993. The SPEI_PM was increased in most parts of northern China before 1993 according to the LRM and MK method. However, it decreased after 1993, especially in the south and northwest of China; (c) Over the past 55 years, the areas affected by drought decreased at a rate of \u22121.23%/10a (p &lt;.05). In detail, these areas decreased at a rate of \u22123.41%/10a before 1993 (p &lt;.05) and increased at a rate of 2.71%/10a after 1993 (p &gt;.05). (d) The drought frequency in most parts of China was between 15 and 20 during 1960\u20132014. Furthermore, compared with that in 1960\u20131977, the drought frequency was decreased in 1978\u20131995 and then increased in 1996\u20132014. These findings suggested that the long-term trend in drought events during 1960\u20132014 was not significant in China. However, the severity, affected area and frequency of droughts increase after 1993. These results allowed us to understand the changes in the drought across China over the last 55 years, which is important for guiding relevant agricultural activities. \u00a9 2019 Royal Meteorological Society", "author" : [ { "dropping-particle" : "", "family" : "Wu", "given" : "Z", "non-dropping-particle" : "", "parse-names" : false, "suffix" : "" }, { "dropping-particle" : "", "family" : "Yu", "given" : "L", "non-dropping-particle" : "", "parse-names" : false, "suffix" : "" }, { "dropping-particle" : "", "family" : "Du", "given" : "Z", "non-dropping-particle" : "", "parse-names" : false, "suffix" : "" }, { "dropping-particle" : "", "family" : "Zhang", "given" : "H", "non-dropping-particle" : "", "parse-names" : false, "suffix" : "" }, { "dropping-particle" : "", "family" : "Fan", "given" : "X", "non-dropping-particle" : "", "parse-names" : false, "suffix" : "" }, { "dropping-particle" : "", "family" : "Lei", "given" : "T", "non-dropping-particle" : "", "parse-names" : false, "suffix" : "" } ], "container-title" : "International Journal of Climatology", "id" : "ITEM-3", "issue" : "7", "issued" : { "date-parts" : [ [ "2020" ] ] }, "note" : "From Duplicate 1 (Recent changes in the drought of China from 1960 to 2014 - Wu, Z; Yu, L; Du, Z; Zhang, H; Fan, X; Lei, T)\n\ncited By 0\n\nFrom Duplicate 2 (Recent changes in the drought of China from 1960 to 2014 - Wu, Z; Yu, L; Du, Z; Zhang, H; Fan, X; Lei, T)\n\nExport Date: 26 October 2020", "page" : "3281-3296", "title" : "Recent changes in the drought of China from 1960 to 2014", "translator" : [ { "dropping-particle" : "", "family" : "S3339", "given" : "", "non-dropping-particle" : "", "parse-names" : false, "suffix" : "" } ], "type" : "article-journal", "volume" : "40" }, "uris" : [ "http://www.mendeley.com/documents/?uuid=4575357d-5053-46d2-aebf-27b3c3fc0f10" ] }, { "id" : "ITEM-4", "itemData" : { "DOI" : "10.3390/w12040933", "ISSN" : "2073-4441", "abstract" : "The semi-arid and arid drylands of China, which are located in the inland region of Eurasia, have experienced rapid climate change. Some regions in particular, have shown upward trends in the observational records of precipitation. However, there is more to drying and wetting than just changes in precipitation which still have large uncertainties. Coherent results, however, can be obtained, at the regional scale, with the use of multiple indices as shown in the recent literature. We divided the drylands of China into three sub-regions, i.e., a semi-arid (SA), an eastern-arid (EA) and a western-arid (WA) region. Precipitation from the China Meteorological Administration (CMA) and Climatic Research Unit (CRU), statistical and physical drought indices, including the Standardized Precipitation Evapotranspiration Index (SPEI), the Palmer Drought Severity Index (PDSI), self-calibrating PDSI (sc_PDSI), Root zone soil moisture (Root_sm) and Surface soil moisture (Surf_sm) from Global Land Evaporation Amsterdam Model (GLEAM), and Normalized Difference Vegetation Index (NDVI) were used to identify temporal and spatial patterns in drying and wetting. Data were selected from 1982\u20132012, in line with the availability of the remotely sensed vegetation data. Results show that the drylands of China exhibits a pattern of wetting in the west and drying in the east. The semi-arid region in the east is becoming drier and the drought area is increasing, with the values of CMA_P, CRU_P, PDSI, sc_PDSI, SPEI-01,SPEI-06, SPEI-12, Root_sm, Surf_sm at \u22121.064 mm yr\u22121, \u22120.834 mm yr\u22121, \u22120.050 yr\u22121 (p &lt; 0.1), \u22120.174 yr\u22121 (p &lt; 0.1), \u22120.014 yr\u22121, \u22120.06, \u22120.021 (p &lt; 0.1), \u22120.257\u00d710\u22123 m3 m\u22123 yr\u22121, \u22120.024\u00d710\u22123 m3 m\u22123 yr\u22121, respectively. The arid region generally exhibits a wetting trend, while the area in drought declines only in the western arid region, but not in the eastern arid part. In the semi-arid region, growing season (May to September) NDVI is significantly correlated (p &lt; 0.1) with eight out of nine indicators. We show in this study that the semi-arid region needs more study to protect the vegetation ecosystem and the water resources.", "author" : [ { "dropping-particle" : "", "family" : "Liang", "given" : "Chuanzhuang", "non-dropping-particle" : "", "parse-names" : false, "suffix" : "" }, { "dropping-particle" : "", "family" : "Chen", "given" : "Tiexi", "non-dropping-particle" : "", "parse-names" : false, "suffix" : "" }, { "dropping-particle" : "", "family" : "Dolman", "given" : "Han", "non-dropping-particle" : "", "parse-names" : false, "suffix" : "" }, { "dropping-particle" : "", "family" : "Shi", "given" : "Tingting", "non-dropping-particle" : "", "parse-names" : false, "suffix" : "" }, { "dropping-particle" : "", "family" : "Wei", "given" : "Xueqiong", "non-dropping-particle" : "", "parse-names" : false, "suffix" : "" }, { "dropping-particle" : "", "family" : "Xu", "given" : "Jialu", "non-dropping-particle" : "", "parse-names" : false, "suffix" : "" }, { "dropping-particle" : "", "family" : "Hagan", "given" : "Daniel Fiifi Tawia", "non-dropping-particle" : "", "parse-names" : false, "suffix" : "" } ], "container-title" : "Water", "id" : "ITEM-4", "issue" : "4", "issued" : { "date-parts" : [ [ "2020", "3", "25" ] ] }, "note" : "Cited By :1\n\nExport Date: 19 October 2020", "page" : "933", "title" : "Drying and Wetting Trends and Vegetation Covariations in the Drylands of China", "translator" : [ { "dropping-particle" : "", "family" : "S3106", "given" : "", "non-dropping-particle" : "", "parse-names" : false, "suffix" : "" } ], "type" : "article-journal", "volume" : "12" }, "uris" : [ "http://www.mendeley.com/documents/?uuid=144bbb97-0871-4854-afcf-1b16eb3197bc" ] }, { "id" : "ITEM-5", "itemData" : { "DOI" : "10.1175/JHM-D-19-0290.s1", "abstract" : "This study elucidates drought characteristics in China during 1980\u20132015 using two commonly used meteorological drought indices: standardized precipitation index (SPI) and standardized precipitation\u2013 evapotranspiration index (SPEI). The results show that SPEI characterizes an overall increase in drought severity, area, and frequency during 1998\u20132015 compared with those during 1980\u201397, mainly due to the increasing potential evapotranspiration. By contrast, SPI does not reveal this phenomenon since precipitation does not exhibit a significant change overall. We further identify individual drought events using the three-dimensional (i.e., longitude, latitude, and time) clustering algorithm and apply the severity\u2013area\u2013duration (SAD) method to examine the drought spatiotemporal dynamics. Compared to SPI, SPEI identifies a lower drought frequency but with larger total drought areas overall. Additionally, SPEI identifies a greater number of severe drought events but a smaller number of slight drought events than the SPI. Approximately 30% of SPI-detected drought grids are not identified as drought by SPEI, and 40% of SPEI-detected drought grids are not recognized as drought by SPI. Both indices can roughly capture the major drought events, but SPEI-detected drought events are overall more severe than SPI. From the SAD analysis, SPI tends to identify drought as more severe over small areas within 1 million km2 and short durations less than 2 months, whereas SPEI tends to delineate drought as more severe across expansive areas larger than 3 million km2 and periods longer than 3 months. Given the fact that potential evapotranspiration increases in a warming climate, this study suggests SPEI may be more suitable than SPI in monitoring droughts under climate change. \u00a9 2020 American Meteorological Society.", "author" : [ { "dropping-particle" : "", "family" : "Li", "given" : "L", "non-dropping-particle" : "", "parse-names" : false, "suffix" : "" }, { "dropping-particle" : "", "family" : "She", "given" : "D", "non-dropping-particle" : "", "parse-names" : false, "suffix" : "" }, { "dropping-particle" : "", "family" : "Zheng", "given" : "H", "non-dropping-particle" : "", "parse-names" : false, "suffix" : "" }, { "dropping-particle" : "", "family" : "Lin", "given" : "P", "non-dropping-particle" : "", "parse-names" : false, "suffix" : "" }, { "dropping-particle" : "", "family" : "Yang", "given" : "Z.-L.", "non-dropping-particle" : "", "parse-names" : false, "suffix" : "" } ], "container-title" : "Journal of Hydrometeorology", "id" : "ITEM-5", "issue" : "7", "issued" : { "date-parts" : [ [ "2020" ] ] }, "note" : "Export Date: 26 October 2020", "page" : "1513-1530", "title" : "Elucidating diverse drought characteristics from two meteorological drought indices (SPI and SPEI) in China", "translator" : [ { "dropping-particle" : "", "family" : "S3237", "given" : "", "non-dropping-particle" : "", "parse-names" : false, "suffix" : "" } ], "type" : "article", "volume" : "21" }, "uris" : [ "http://www.mendeley.com/documents/?uuid=9aab333b-c323-4bc9-80c9-e852490121f5" ] } ], "mendeley" : { "formattedCitation" : "(Yu et al., 2014; Chen and Sun, 2015b; Li et al., 2020b; Liang et al., 2020; Wu et al., 2020b)", "plainTextFormattedCitation" : "(Yu et al., 2014; Chen and Sun, 2015b; Li et al., 2020b; Liang et al., 2020; Wu et al., 2020b)", "previouslyFormattedCitation" : "(Yu et al., 2014; Chen and Sun, 2015b; Li et al., 2020b; Liang et al., 2020; Wu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t>
      </w:r>
      <w:del w:id="2240" w:author="Robin Matthews" w:date="2021-07-13T23:17:00Z">
        <w:r w:rsidR="00A26296" w:rsidDel="009C1DB2">
          <w:rPr>
            <w:rFonts w:cs="Times New Roman"/>
            <w:noProof/>
            <w:lang w:val="nb-NO"/>
          </w:rPr>
          <w:delText>Yu et al., 2014; Chen and Sun, 2015b; Li et al., 2020b; Liang et al., 2020; Wu et al., 2020b</w:delText>
        </w:r>
      </w:del>
      <w:ins w:id="2241" w:author="Robin Matthews" w:date="2021-07-13T23:17:00Z">
        <w:r w:rsidR="009C1DB2" w:rsidRPr="00127991">
          <w:rPr>
            <w:noProof/>
            <w:lang w:val="en-GB"/>
            <w:rPrChange w:id="2242" w:author="Clotilde Pean" w:date="2021-08-07T15:22:00Z">
              <w:rPr>
                <w:noProof/>
              </w:rPr>
            </w:rPrChange>
          </w:rPr>
          <w:t>Yu et al., 2014; Chen and Sun, 2015b; L. Li et al., 2020; Liang et al., 2020; Z. Wu et al., 2020</w:t>
        </w:r>
      </w:ins>
      <w:r w:rsidR="00A26296">
        <w:rPr>
          <w:rFonts w:cs="Times New Roman"/>
          <w:noProof/>
          <w:lang w:val="nb-NO"/>
        </w:rPr>
        <w:t>)</w:t>
      </w:r>
      <w:r w:rsidRPr="00D424AA">
        <w:rPr>
          <w:rFonts w:cs="Times New Roman"/>
          <w:lang w:val="en-GB"/>
        </w:rPr>
        <w:fldChar w:fldCharType="end"/>
      </w:r>
      <w:commentRangeEnd w:id="2237"/>
      <w:r w:rsidR="00A26296">
        <w:rPr>
          <w:rStyle w:val="Marquedecommentaire"/>
        </w:rPr>
        <w:commentReference w:id="2237"/>
      </w:r>
      <w:r w:rsidRPr="00841A35">
        <w:rPr>
          <w:rFonts w:cs="Times New Roman"/>
          <w:lang w:val="nb-NO"/>
        </w:rPr>
        <w:t xml:space="preserve"> and MED </w:t>
      </w:r>
      <w:r w:rsidRPr="00D424AA">
        <w:rPr>
          <w:rFonts w:cs="Times New Roman"/>
          <w:lang w:val="en-GB"/>
        </w:rPr>
        <w:fldChar w:fldCharType="begin" w:fldLock="1"/>
      </w:r>
      <w:r w:rsidR="007D2D56">
        <w:rPr>
          <w:rFonts w:cs="Times New Roman"/>
          <w:lang w:val="nb-NO"/>
        </w:rPr>
        <w:instrText>ADDIN CSL_CITATION { "citationItems" : [ { "id" : "ITEM-1",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1",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id" : "ITEM-2", "itemData" : { "DOI" : "10.1007/s11600-018-0138-x", "ISSN" : "1895-6572", "abstract" : "\u00a9 2018, The Author(s). The purpose of this research was to identify major drought events on the Spanish mainland between 1961 and 2014 by means of two drought indices, and analyze the spatial propagation of drought conditions. The indices applied were the standardized precipitation index (SPI) and the standardized evaporation precipitation index (SPEI). The first was calculated as standardized anomalies of precipitation at various temporal intervals, while the second examined the climatic balance normalized at monthly scale, incorporating the relationship between precipitation and the atmospheric water demand. The daily meteorological data from Spanish Meteorological Archives (AEMet) were used in performing the analyses. Within the framework of the DESEMON project, original data were converted into a high spatial resolution grid (1.1 km2) following exhaustive quality control. Values of both indices were calculated on a weekly scale and different timescales (12, 24 and 36 months). The results show that during the first half of the study period, the SPI usually returned a higher identification of drought areas, while the reverse was true from the 1990s, suggesting that the effect from atmospheric evaporative demand could have increased. The temporal propagation from 12- to 24-month and 36-month timescales analyzed in the paper seems to be a far from straightforward phenomenon that does not follow a simple rule of time lag, because events at different temporal scales can overlap in time and space. Spatially, the propagation of drought events affecting more than 25% of the total land indicates the existence of various spatial gradients of drought propagation, mostly east\u2013west or west\u2013east, but also north\u2013south have been found. No generalized episodes were found with a radial pattern, i.e., from inland to the coast.", "author" : [ { "dropping-particle" : "", "family" : "Gonz\u00e1lez-Hidalgo", "given" : "J. C.", "non-dropping-particle" : "", "parse-names" : false, "suffix" : "" }, { "dropping-particle" : "", "family" : "Vicente-Serrano", "given" : "S. M.", "non-dropping-particle" : "", "parse-names" : false, "suffix" : "" }, { "dropping-particle" : "", "family" : "Pe\u00f1a-Angulo", "given" : "D.", "non-dropping-particle" : "", "parse-names" : false, "suffix" : "" }, { "dropping-particle" : "", "family" : "Salinas", "given" : "C.", "non-dropping-particle" : "", "parse-names" : false, "suffix" : "" }, { "dropping-particle" : "", "family" : "Tomas-Burguera", "given" : "M.", "non-dropping-particle" : "", "parse-names" : false, "suffix" : "" }, { "dropping-particle" : "", "family" : "Beguer\u00eda", "given" : "S.", "non-dropping-particle" : "", "parse-names" : false, "suffix" : "" } ], "container-title" : "Acta Geophysica", "id" : "ITEM-2", "issue" : "3", "issued" : { "date-parts" : [ [ "2018", "6", "6" ] ] }, "page" : "381-392", "title" : "High-resolution spatio-temporal analyses of drought episodes in the western Mediterranean basin (Spanish mainland, Iberian Peninsula)", "translator" : [ { "dropping-particle" : "", "family" : "S641", "given" : "", "non-dropping-particle" : "", "parse-names" : false, "suffix" : "" } ], "type" : "article-journal", "volume" : "66" }, "uris" : [ "http://www.mendeley.com/documents/?uuid=25dd33b7-59f8-442e-a04e-a10a82b5a005" ] }, { "id" : "ITEM-3", "itemData" : { "DOI" : "10.1073/pnas.1421533112", "abstract" : "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 "author" : [ { "dropping-particle" : "", "family" : "Kelley", "given" : "C.P.", "non-dropping-particle" : "", "parse-names" : false, "suffix" : "" }, { "dropping-particle" : "", "family" : "Mohtadi", "given" : "S.", "non-dropping-particle" : "", "parse-names" : false, "suffix" : "" }, { "dropping-particle" : "", "family" : "Cane", "given" : "M.A.", "non-dropping-particle" : "", "parse-names" : false, "suffix" : "" }, { "dropping-particle" : "", "family" : "Seager", "given" : "R.", "non-dropping-particle" : "", "parse-names" : false, "suffix" : "" }, { "dropping-particle" : "", "family" : "Kushnir", "given" : "Y.", "non-dropping-particle" : "", "parse-names" : false, "suffix" : "" } ], "container-title" : "Proceedings of the National Academy of Sciences", "id" : "ITEM-3", "issue" : "11", "issued" : { "date-parts" : [ [ "2015" ] ] }, "page" : "3241-3246", "title" : "Climate change in the Fertile Crescent and implications of the recent Syrian drought", "translator" : [ { "dropping-particle" : "", "family" : "S535", "given" : "", "non-dropping-particle" : "", "parse-names" : false, "suffix" : "" } ], "type" : "article-journal", "volume" : "112" }, "uris" : [ "http://www.mendeley.com/documents/?uuid=873f0461-e7c7-4828-826e-93cb97e59254" ] }, { "id" : "ITEM-4", "itemData" : { "DOI" : "10.1016/j.atmosres.2017.09.016", "abstract" : "\u00a9 2017 Elsevier B.V. This paper analyses the observed spatiotemporal characteristics of drought phenomenon in Syria using the Standardised Precipitation Index (SPI) and the Standardised Precipitation Evapotranspiration Index (SPEI). Temporal variability of drought is calculated for various time scales (3, 6, 9, 12, and 24 months) for 20 weather stations over the 1961\u20132012 period. The spatial patterns of drought were identified by applying a Principal Component Analysis (PCA) to the SPI and SPEI values at different time scales. The results revealed three heterogeneous and spatially well-defined regions with different temporal evolution of droughts: 1) Northeastern (inland desert); 2) Southern (mountainous landscape); 3) Northwestern (Mediterranean coast). The evolutionary characteristics of drought during 1961\u20132012 were analysed including spatial and temporal variability of SPI and SPEI, the frequency distribution, and the drought duration. The results of the non-parametric Mann\u2013Kendall test applied to the SPI and SPEI series indicate prevailing significant negative trends (drought) at all stations. Both drought indices have been correlated both on spatial and temporal scales and they are highly comparable, especially, over a 12 and 24 month accumulation period. We concluded that the temporal and spatial characteristics of the SPI and SPEI can be used for developing a drought intensity - areal extent - and frequency curve that assesses the variability of regional droughts in Syria. The analysis of both indices suggests that all three regions had a severe drought in the 1990s, which had never been observed before in the country. Furthermore, the 2007\u20132010 drought was the driest period in the instrumental record, happening just before the onset of the recent conflict in Syria.", "author" : [ { "dropping-particle" : "", "family" : "Mathbout", "given" : "S.", "non-dropping-particle" : "", "parse-names" : false, "suffix" : "" }, { "dropping-particle" : "", "family" : "Lopez-Bustins", "given" : "J.A.", "non-dropping-particle" : "", "parse-names" : false, "suffix" : "" }, { "dropping-particle" : "", "family" : "Martin-Vide", "given" : "J.", "non-dropping-particle" : "", "parse-names" : false, "suffix" : "" }, { "dropping-particle" : "", "family" : "Bech", "given" : "J.", "non-dropping-particle" : "", "parse-names" : false, "suffix" : "" }, { "dropping-particle" : "", "family" : "Rodrigo", "given" : "F.S.", "non-dropping-particle" : "", "parse-names" : false, "suffix" : "" } ], "container-title" : "Atmospheric Research", "id" : "ITEM-4", "issued" : { "date-parts" : [ [ "2018" ] ] }, "page" : "153-168", "title" : "Spatial and temporal analysis of drought variability at several time scales in Syria during 1961\u20132012", "translator" : [ { "dropping-particle" : "", "family" : "S620", "given" : "", "non-dropping-particle" : "", "parse-names" : false, "suffix" : "" } ], "type" : "article-journal", "volume" : "200" }, "uris" : [ "http://www.mendeley.com/documents/?uuid=d9affe7a-e376-46d2-9504-e1cc683530c9" ] } ], "mendeley" : { "formattedCitation" : "(Kelley et al., 2015; Stagge et al., 2017; Gonz\u00e1lez-Hidalgo et al., 2018; Mathbout et al., 2018a)", "plainTextFormattedCitation" : "(Kelley et al., 2015; Stagge et al., 2017; Gonz\u00e1lez-Hidalgo et al., 2018; Mathbout et al., 2018a)", "previouslyFormattedCitation" : "(Kelley et al., 2015; Stagge et al., 2017; Gonz\u00e1lez-Hidalgo et al., 2018; Mathbout et al., 2018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Kelley et al., 2015; Stagge et al., 2017; González-Hidalgo et al., 2018; Mathbout et al., 2018a)</w:t>
      </w:r>
      <w:r w:rsidRPr="00D424AA">
        <w:rPr>
          <w:rFonts w:cs="Times New Roman"/>
          <w:lang w:val="en-GB"/>
        </w:rPr>
        <w:fldChar w:fldCharType="end"/>
      </w:r>
      <w:r w:rsidRPr="00841A35">
        <w:rPr>
          <w:rFonts w:cs="Times New Roman"/>
          <w:lang w:val="nb-NO"/>
        </w:rPr>
        <w:t xml:space="preserve">. </w:t>
      </w:r>
    </w:p>
    <w:p w14:paraId="36DEEA19" w14:textId="4B67FFDD" w:rsidR="001415DA" w:rsidRDefault="001415DA" w:rsidP="00D424AA">
      <w:pPr>
        <w:pStyle w:val="AR6BodyText"/>
        <w:rPr>
          <w:rFonts w:cs="Times New Roman"/>
          <w:lang w:val="nb-NO"/>
        </w:rPr>
      </w:pPr>
    </w:p>
    <w:p w14:paraId="6FCF9A72" w14:textId="77777777" w:rsidR="0012500E" w:rsidRPr="00D424AA" w:rsidRDefault="0012500E" w:rsidP="00D424AA">
      <w:pPr>
        <w:pStyle w:val="AR6BodyText"/>
        <w:rPr>
          <w:rFonts w:cs="Times New Roman"/>
          <w:lang w:val="nb-NO"/>
        </w:rPr>
      </w:pPr>
    </w:p>
    <w:p w14:paraId="20C7A03E" w14:textId="77777777" w:rsidR="001415DA" w:rsidRPr="00D424AA" w:rsidRDefault="001415DA" w:rsidP="00D424AA">
      <w:pPr>
        <w:pStyle w:val="AR6BodyText"/>
        <w:rPr>
          <w:rFonts w:cs="Times New Roman"/>
          <w:b/>
          <w:lang w:val="en-GB"/>
        </w:rPr>
      </w:pPr>
      <w:r w:rsidRPr="00D424AA">
        <w:rPr>
          <w:rFonts w:cs="Times New Roman"/>
          <w:b/>
          <w:lang w:val="en-GB"/>
        </w:rPr>
        <w:t>[START FIGURE 11.17 HERE]</w:t>
      </w:r>
    </w:p>
    <w:p w14:paraId="255B383A" w14:textId="77777777" w:rsidR="001415DA" w:rsidRPr="00D424AA" w:rsidRDefault="001415DA" w:rsidP="00D424AA">
      <w:pPr>
        <w:pStyle w:val="AR6BodyText"/>
        <w:rPr>
          <w:rFonts w:cs="Times New Roman"/>
          <w:b/>
          <w:lang w:val="en-GB"/>
        </w:rPr>
      </w:pPr>
    </w:p>
    <w:p w14:paraId="3788CA69" w14:textId="61771B53" w:rsidR="001415DA" w:rsidRPr="00D424AA" w:rsidRDefault="00C0323B" w:rsidP="00DE4CA9">
      <w:pPr>
        <w:pStyle w:val="AR6Chap11Figure"/>
      </w:pPr>
      <w:bookmarkStart w:id="2243" w:name="_Toc31126168"/>
      <w:r w:rsidRPr="001C2BC4">
        <w:t xml:space="preserve">Observed linear trend for (a) consecutive dry days (CDD) during 1960-2018, (b) standardized precipitation index (SPI) and (c) standardized precipitation-evapotranspiration index (SPEI) during 1951-2016. </w:t>
      </w:r>
      <w:r w:rsidRPr="00D424AA">
        <w:rPr>
          <w:lang w:val="fr-FR"/>
        </w:rPr>
        <w:t xml:space="preserve">CDD data are from the HadEx3 dataset </w:t>
      </w:r>
      <w:r w:rsidRPr="00D424AA">
        <w:rPr>
          <w:lang w:val="fr-FR"/>
        </w:rPr>
        <w:fldChar w:fldCharType="begin" w:fldLock="1"/>
      </w:r>
      <w:r w:rsidR="00FF6231">
        <w:rPr>
          <w:lang w:val="fr-FR"/>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w:instrText>
      </w:r>
      <w:r w:rsidR="00FF6231" w:rsidRPr="006A2665">
        <w:rPr>
          <w:lang w:val="en-GB"/>
        </w:rPr>
        <w:instrTex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lang w:val="fr-FR"/>
        </w:rPr>
        <w:fldChar w:fldCharType="separate"/>
      </w:r>
      <w:r w:rsidR="00A26296">
        <w:rPr>
          <w:noProof/>
        </w:rPr>
        <w:t>(Dunn et al., 2020)</w:t>
      </w:r>
      <w:r w:rsidRPr="00D424AA">
        <w:fldChar w:fldCharType="end"/>
      </w:r>
      <w:r w:rsidRPr="001C2BC4">
        <w:t xml:space="preserve">, trend calculation of CDD as in Figure 11.9  Drought severity is estimated using 12-month SPI (SPI-12) and 12-month SPEI (SPEI-12). </w:t>
      </w:r>
      <w:r w:rsidRPr="00795A2B">
        <w:t xml:space="preserve">SPI and SPEI datasets are from </w:t>
      </w:r>
      <w:r w:rsidRPr="00D424AA">
        <w:rPr>
          <w:lang w:val="fr-FR"/>
        </w:rPr>
        <w:fldChar w:fldCharType="begin" w:fldLock="1"/>
      </w:r>
      <w:r w:rsidR="00FF6231">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manualFormatting" : "Spinoni et al. (2019)", "plainTextFormattedCitation" : "(Spinoni et al., 2019)", "previouslyFormattedCitation" : "(Spinoni et al., 2019)" }, "properties" : { "noteIndex" : 0 }, "schema" : "https://github.com/citation-style-language/schema/raw/master/csl-citation.json" }</w:instrText>
      </w:r>
      <w:r w:rsidRPr="00D424AA">
        <w:rPr>
          <w:lang w:val="fr-FR"/>
        </w:rPr>
        <w:fldChar w:fldCharType="separate"/>
      </w:r>
      <w:r w:rsidR="00A26296">
        <w:rPr>
          <w:noProof/>
        </w:rPr>
        <w:t>Spinoni et al. (2019)</w:t>
      </w:r>
      <w:r w:rsidRPr="00D424AA">
        <w:fldChar w:fldCharType="end"/>
      </w:r>
      <w:r w:rsidRPr="001C2BC4">
        <w:t xml:space="preserve">. The threshold to identify drought episodes was set at -1 SPI/SPEI units. Areas without sufficient data are shown in grey. No overlay indicates regions where the trends are significant at p = 0.1 level. </w:t>
      </w:r>
      <w:r w:rsidRPr="00451FD2">
        <w:t>Crosses indicate regions where trends are not significant.</w:t>
      </w:r>
      <w:bookmarkEnd w:id="2243"/>
      <w:r w:rsidR="00451FD2" w:rsidRPr="00451FD2">
        <w:t xml:space="preserve"> </w:t>
      </w:r>
      <w:r w:rsidR="00451FD2">
        <w:t>For details on the methods see Supplementary Material 11.SM.2.</w:t>
      </w:r>
      <w:r w:rsidR="00DB45A5">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15C9E09C" w14:textId="77777777" w:rsidR="001415DA" w:rsidRPr="00D424AA" w:rsidRDefault="001415DA" w:rsidP="00D424AA">
      <w:pPr>
        <w:pStyle w:val="AR6BodyText"/>
        <w:rPr>
          <w:rFonts w:cs="Times New Roman"/>
          <w:lang w:val="en-GB"/>
        </w:rPr>
      </w:pPr>
    </w:p>
    <w:p w14:paraId="3C8E3456" w14:textId="2BB13170" w:rsidR="001415DA" w:rsidRPr="00D424AA" w:rsidRDefault="001415DA" w:rsidP="00D424AA">
      <w:pPr>
        <w:pStyle w:val="AR6BodyText"/>
        <w:rPr>
          <w:rFonts w:cs="Times New Roman"/>
          <w:b/>
          <w:lang w:val="en-GB"/>
        </w:rPr>
      </w:pPr>
      <w:r w:rsidRPr="00D424AA">
        <w:rPr>
          <w:rFonts w:cs="Times New Roman"/>
          <w:b/>
          <w:lang w:val="en-GB"/>
        </w:rPr>
        <w:t>[END FIGURE 11.17 HERE]</w:t>
      </w:r>
    </w:p>
    <w:p w14:paraId="4BF4252E" w14:textId="5064CBC8" w:rsidR="0012500E" w:rsidRDefault="0012500E" w:rsidP="00D424AA">
      <w:pPr>
        <w:pStyle w:val="AR6BodyText"/>
        <w:rPr>
          <w:rFonts w:cs="Times New Roman"/>
          <w:lang w:val="en-GB"/>
        </w:rPr>
      </w:pPr>
    </w:p>
    <w:p w14:paraId="45EA988A" w14:textId="77777777" w:rsidR="0012500E" w:rsidRPr="00D424AA" w:rsidRDefault="0012500E" w:rsidP="00D424AA">
      <w:pPr>
        <w:pStyle w:val="AR6BodyText"/>
        <w:rPr>
          <w:rFonts w:cs="Times New Roman"/>
          <w:lang w:val="en-GB"/>
        </w:rPr>
      </w:pPr>
    </w:p>
    <w:p w14:paraId="16607863" w14:textId="77777777" w:rsidR="001415DA" w:rsidRPr="00D424AA" w:rsidRDefault="001415DA" w:rsidP="00D424AA">
      <w:pPr>
        <w:pStyle w:val="AR6Chap11Level311111"/>
        <w:rPr>
          <w:rFonts w:cs="Times New Roman"/>
          <w:lang w:val="en-GB"/>
        </w:rPr>
      </w:pPr>
      <w:r w:rsidRPr="00D424AA">
        <w:rPr>
          <w:rFonts w:cs="Times New Roman"/>
          <w:lang w:val="en-GB"/>
        </w:rPr>
        <w:t xml:space="preserve"> </w:t>
      </w:r>
      <w:bookmarkStart w:id="2244" w:name="_Toc70703018"/>
      <w:r w:rsidRPr="00D424AA">
        <w:rPr>
          <w:rFonts w:cs="Times New Roman"/>
          <w:lang w:val="en-GB"/>
        </w:rPr>
        <w:t>Synthesis for different drought types</w:t>
      </w:r>
      <w:bookmarkEnd w:id="2244"/>
    </w:p>
    <w:p w14:paraId="0DF71FDF" w14:textId="77777777" w:rsidR="001415DA" w:rsidRPr="00D424AA" w:rsidRDefault="001415DA" w:rsidP="00D424AA">
      <w:pPr>
        <w:pStyle w:val="AR6BodyText"/>
        <w:rPr>
          <w:rFonts w:cs="Times New Roman"/>
          <w:lang w:val="en-GB"/>
        </w:rPr>
      </w:pPr>
    </w:p>
    <w:p w14:paraId="5C8E6070" w14:textId="77777777" w:rsidR="001415DA" w:rsidRPr="00D424AA" w:rsidRDefault="001415DA" w:rsidP="00D424AA">
      <w:pPr>
        <w:pStyle w:val="AR6BodyText"/>
        <w:rPr>
          <w:rFonts w:cs="Times New Roman"/>
          <w:lang w:val="en-GB"/>
        </w:rPr>
      </w:pPr>
      <w:r w:rsidRPr="00D424AA">
        <w:rPr>
          <w:rFonts w:cs="Times New Roman"/>
          <w:lang w:val="en-GB"/>
        </w:rPr>
        <w:t xml:space="preserve">Few AR6 regions show observed increases in meteorological drought (Section 11.9), mostly in Africa and South America (NES: </w:t>
      </w:r>
      <w:r w:rsidRPr="00D424AA">
        <w:rPr>
          <w:rFonts w:cs="Times New Roman"/>
          <w:i/>
          <w:iCs/>
          <w:lang w:val="en-GB"/>
        </w:rPr>
        <w:t>high confidence</w:t>
      </w:r>
      <w:r w:rsidRPr="00D424AA">
        <w:rPr>
          <w:rFonts w:cs="Times New Roman"/>
          <w:lang w:val="en-GB"/>
        </w:rPr>
        <w:t xml:space="preserve">; WAF, CAF, ESAF, SAM, SWS, SSA, SAS: </w:t>
      </w:r>
      <w:r w:rsidRPr="00D424AA">
        <w:rPr>
          <w:rFonts w:cs="Times New Roman"/>
          <w:i/>
          <w:iCs/>
          <w:lang w:val="en-GB"/>
        </w:rPr>
        <w:t>medium confidence</w:t>
      </w:r>
      <w:r w:rsidRPr="00D424AA">
        <w:rPr>
          <w:rFonts w:cs="Times New Roman"/>
          <w:lang w:val="en-GB"/>
        </w:rPr>
        <w:t xml:space="preserve">); a few others show a decrease (WSB, ESB, NAU, CAU, NEU, CNA: </w:t>
      </w:r>
      <w:r w:rsidRPr="00D424AA">
        <w:rPr>
          <w:rFonts w:cs="Times New Roman"/>
          <w:i/>
          <w:iCs/>
          <w:lang w:val="en-GB"/>
        </w:rPr>
        <w:t>medium confidence</w:t>
      </w:r>
      <w:r w:rsidRPr="00D424AA">
        <w:rPr>
          <w:rFonts w:cs="Times New Roman"/>
          <w:lang w:val="en-GB"/>
        </w:rPr>
        <w:t xml:space="preserve">). There are stronger signals indicating observed increases in agricultural and ecological drought (Section 11.9), which highlights the role of increased ET, driven by increased AED, for these trends (Sections 11.6.2.3, 11.6.2.5). Past increases in agricultural and ecological droughts are found on all continents and several regions (WAF, CAF, WSAF, ESAF, WCA, ECA, EAS, SAU, MED, WCE, NES: </w:t>
      </w:r>
      <w:r w:rsidRPr="00D424AA">
        <w:rPr>
          <w:rFonts w:cs="Times New Roman"/>
          <w:i/>
          <w:iCs/>
          <w:lang w:val="en-GB"/>
        </w:rPr>
        <w:t>medium confidence</w:t>
      </w:r>
      <w:r w:rsidRPr="00D424AA">
        <w:rPr>
          <w:rFonts w:cs="Times New Roman"/>
          <w:lang w:val="en-GB"/>
        </w:rPr>
        <w:t xml:space="preserve">), while decreases are found only in one AR6 region (NAU: </w:t>
      </w:r>
      <w:r w:rsidRPr="00D424AA">
        <w:rPr>
          <w:rFonts w:cs="Times New Roman"/>
          <w:i/>
          <w:iCs/>
          <w:lang w:val="en-GB"/>
        </w:rPr>
        <w:t>medium confidence</w:t>
      </w:r>
      <w:r w:rsidRPr="00D424AA">
        <w:rPr>
          <w:rFonts w:cs="Times New Roman"/>
          <w:lang w:val="en-GB"/>
        </w:rPr>
        <w:t xml:space="preserve">). The more limited availability of datasets makes it more difficult to assess historical trends in hydrological drought at regional scale (Section 11.9). Increasing (MED: </w:t>
      </w:r>
      <w:r w:rsidRPr="00D424AA">
        <w:rPr>
          <w:rFonts w:cs="Times New Roman"/>
          <w:i/>
          <w:iCs/>
          <w:lang w:val="en-GB"/>
        </w:rPr>
        <w:t>high confidence</w:t>
      </w:r>
      <w:r w:rsidRPr="00D424AA">
        <w:rPr>
          <w:rFonts w:cs="Times New Roman"/>
          <w:lang w:val="en-GB"/>
        </w:rPr>
        <w:t xml:space="preserve">; WAF, EAS, SAU: </w:t>
      </w:r>
      <w:r w:rsidRPr="00D424AA">
        <w:rPr>
          <w:rFonts w:cs="Times New Roman"/>
          <w:i/>
          <w:iCs/>
          <w:lang w:val="en-GB"/>
        </w:rPr>
        <w:t>medium confidence</w:t>
      </w:r>
      <w:r w:rsidRPr="00D424AA">
        <w:rPr>
          <w:rFonts w:cs="Times New Roman"/>
          <w:lang w:val="en-GB"/>
        </w:rPr>
        <w:t xml:space="preserve">) and decreasing (NEU, SES: </w:t>
      </w:r>
      <w:r w:rsidRPr="00D424AA">
        <w:rPr>
          <w:rFonts w:cs="Times New Roman"/>
          <w:i/>
          <w:iCs/>
          <w:lang w:val="en-GB"/>
        </w:rPr>
        <w:t>medium confidence</w:t>
      </w:r>
      <w:r w:rsidRPr="00D424AA">
        <w:rPr>
          <w:rFonts w:cs="Times New Roman"/>
          <w:lang w:val="en-GB"/>
        </w:rPr>
        <w:t>) trends in hydrological droughts have only been observed in a few regions.</w:t>
      </w:r>
    </w:p>
    <w:p w14:paraId="5D168BE4" w14:textId="77777777" w:rsidR="001415DA" w:rsidRPr="00D424AA" w:rsidRDefault="001415DA" w:rsidP="00D424AA">
      <w:pPr>
        <w:pStyle w:val="AR6BodyText"/>
        <w:rPr>
          <w:rFonts w:cs="Times New Roman"/>
          <w:lang w:val="en-GB"/>
        </w:rPr>
      </w:pPr>
    </w:p>
    <w:p w14:paraId="4501968D" w14:textId="3A95C986" w:rsidR="001415DA" w:rsidRPr="00D506A9" w:rsidRDefault="006D1F63" w:rsidP="00D424AA">
      <w:pPr>
        <w:pStyle w:val="AR6BodyText"/>
        <w:rPr>
          <w:rFonts w:cs="Times New Roman"/>
          <w:lang w:val="en-GB"/>
        </w:rPr>
      </w:pPr>
      <w:r w:rsidRPr="00D506A9">
        <w:rPr>
          <w:rFonts w:cs="Times New Roman"/>
          <w:lang w:val="en-GB"/>
        </w:rPr>
        <w:t>In s</w:t>
      </w:r>
      <w:r w:rsidR="001415DA" w:rsidRPr="00D506A9">
        <w:rPr>
          <w:rFonts w:cs="Times New Roman"/>
          <w:lang w:val="en-GB"/>
        </w:rPr>
        <w:t>ummary</w:t>
      </w:r>
      <w:r w:rsidRPr="00D506A9">
        <w:rPr>
          <w:rFonts w:cs="Times New Roman"/>
          <w:lang w:val="en-GB"/>
        </w:rPr>
        <w:t>,</w:t>
      </w:r>
      <w:r w:rsidR="001415DA" w:rsidRPr="00D506A9">
        <w:rPr>
          <w:rFonts w:cs="Times New Roman"/>
          <w:lang w:val="en-GB"/>
        </w:rPr>
        <w:t xml:space="preserve"> </w:t>
      </w:r>
      <w:r w:rsidRPr="00D506A9">
        <w:rPr>
          <w:rFonts w:cs="Times New Roman"/>
          <w:lang w:val="en-GB"/>
        </w:rPr>
        <w:t>t</w:t>
      </w:r>
      <w:r w:rsidR="001415DA" w:rsidRPr="00D506A9">
        <w:rPr>
          <w:rFonts w:cs="Times New Roman"/>
          <w:lang w:val="en-GB"/>
        </w:rPr>
        <w:t xml:space="preserve">here is </w:t>
      </w:r>
      <w:r w:rsidR="001415DA" w:rsidRPr="00D506A9">
        <w:rPr>
          <w:rFonts w:cs="Times New Roman"/>
          <w:i/>
          <w:lang w:val="en-GB"/>
        </w:rPr>
        <w:t>high confidence</w:t>
      </w:r>
      <w:r w:rsidR="001415DA" w:rsidRPr="00D506A9">
        <w:rPr>
          <w:rFonts w:cs="Times New Roman"/>
          <w:lang w:val="en-GB"/>
        </w:rPr>
        <w:t xml:space="preserve"> that AED has increased on average on continents, contributing to increased ET and resulting water stress during periods with precipitation deficits, in particular during dry seasons. There is </w:t>
      </w:r>
      <w:r w:rsidR="001415DA" w:rsidRPr="00D506A9">
        <w:rPr>
          <w:rFonts w:cs="Times New Roman"/>
          <w:i/>
          <w:iCs/>
          <w:lang w:val="en-GB"/>
        </w:rPr>
        <w:t>medium confidence</w:t>
      </w:r>
      <w:r w:rsidR="001415DA" w:rsidRPr="00D506A9">
        <w:rPr>
          <w:rFonts w:cs="Times New Roman"/>
          <w:lang w:val="en-GB"/>
        </w:rPr>
        <w:t xml:space="preserve"> in increases in precipitation deficits in a few regions of Africa and South America. Based on multiple evidence, there is </w:t>
      </w:r>
      <w:r w:rsidR="001415DA" w:rsidRPr="00D506A9">
        <w:rPr>
          <w:rFonts w:cs="Times New Roman"/>
          <w:i/>
          <w:iCs/>
          <w:lang w:val="en-GB"/>
        </w:rPr>
        <w:t>medium confidence</w:t>
      </w:r>
      <w:r w:rsidR="001415DA" w:rsidRPr="00D506A9">
        <w:rPr>
          <w:rFonts w:cs="Times New Roman"/>
          <w:lang w:val="en-GB"/>
        </w:rPr>
        <w:t xml:space="preserve"> that agricultural and ecological </w:t>
      </w:r>
      <w:r w:rsidR="001415DA" w:rsidRPr="00D506A9">
        <w:rPr>
          <w:rFonts w:cs="Times New Roman"/>
          <w:lang w:val="en-GB"/>
        </w:rPr>
        <w:lastRenderedPageBreak/>
        <w:t xml:space="preserve">droughts have increased in several regions on all continents (WAF, CAF, WSAF, ESAF, WCA, ECA, EAS, SAU, MED, WCE, NES: </w:t>
      </w:r>
      <w:r w:rsidR="001415DA" w:rsidRPr="00D506A9">
        <w:rPr>
          <w:rFonts w:cs="Times New Roman"/>
          <w:i/>
          <w:iCs/>
          <w:lang w:val="en-GB"/>
        </w:rPr>
        <w:t>medium confidence</w:t>
      </w:r>
      <w:r w:rsidR="001415DA" w:rsidRPr="00D506A9">
        <w:rPr>
          <w:rFonts w:cs="Times New Roman"/>
          <w:lang w:val="en-GB"/>
        </w:rPr>
        <w:t xml:space="preserve">), while there is only </w:t>
      </w:r>
      <w:r w:rsidR="001415DA" w:rsidRPr="00D506A9">
        <w:rPr>
          <w:rFonts w:cs="Times New Roman"/>
          <w:i/>
          <w:iCs/>
          <w:lang w:val="en-GB"/>
        </w:rPr>
        <w:t>medium confidence</w:t>
      </w:r>
      <w:r w:rsidR="001415DA" w:rsidRPr="00D506A9">
        <w:rPr>
          <w:rFonts w:cs="Times New Roman"/>
          <w:lang w:val="en-GB"/>
        </w:rPr>
        <w:t xml:space="preserve"> in decreases in one AR6 region (NAU)</w:t>
      </w:r>
      <w:r w:rsidR="001415DA" w:rsidRPr="00504BF7">
        <w:rPr>
          <w:rFonts w:cs="Times New Roman"/>
          <w:lang w:val="en-GB"/>
        </w:rPr>
        <w:t xml:space="preserve">. </w:t>
      </w:r>
      <w:r w:rsidR="001415DA" w:rsidRPr="00D506A9">
        <w:rPr>
          <w:rFonts w:cs="Times New Roman"/>
          <w:lang w:val="en-GB"/>
        </w:rPr>
        <w:t xml:space="preserve">More frequent hydrological droughts are found in fewer regions (MED: </w:t>
      </w:r>
      <w:r w:rsidR="001415DA" w:rsidRPr="00D506A9">
        <w:rPr>
          <w:rFonts w:cs="Times New Roman"/>
          <w:i/>
          <w:iCs/>
          <w:lang w:val="en-GB"/>
        </w:rPr>
        <w:t>high confidence</w:t>
      </w:r>
      <w:r w:rsidR="001415DA" w:rsidRPr="00D506A9">
        <w:rPr>
          <w:rFonts w:cs="Times New Roman"/>
          <w:lang w:val="en-GB"/>
        </w:rPr>
        <w:t xml:space="preserve">; WAF, EAS, SAU: </w:t>
      </w:r>
      <w:r w:rsidR="001415DA" w:rsidRPr="00D506A9">
        <w:rPr>
          <w:rFonts w:cs="Times New Roman"/>
          <w:i/>
          <w:iCs/>
          <w:lang w:val="en-GB"/>
        </w:rPr>
        <w:t>medium confidence</w:t>
      </w:r>
      <w:r w:rsidR="001415DA" w:rsidRPr="00D506A9">
        <w:rPr>
          <w:rFonts w:cs="Times New Roman"/>
          <w:lang w:val="en-GB"/>
        </w:rPr>
        <w:t xml:space="preserve">). </w:t>
      </w:r>
    </w:p>
    <w:p w14:paraId="68F96833" w14:textId="0AE0451B" w:rsidR="001415DA" w:rsidRDefault="001415DA" w:rsidP="00D424AA">
      <w:pPr>
        <w:pStyle w:val="AR6BodyText"/>
        <w:rPr>
          <w:rFonts w:cs="Times New Roman"/>
          <w:bCs/>
          <w:lang w:val="en-GB"/>
        </w:rPr>
      </w:pPr>
      <w:bookmarkStart w:id="2245" w:name="_Toc56915267"/>
    </w:p>
    <w:p w14:paraId="58C7C63E" w14:textId="77777777" w:rsidR="0012500E" w:rsidRPr="00D424AA" w:rsidRDefault="0012500E" w:rsidP="00D424AA">
      <w:pPr>
        <w:pStyle w:val="AR6BodyText"/>
        <w:rPr>
          <w:rFonts w:cs="Times New Roman"/>
          <w:bCs/>
          <w:lang w:val="en-GB"/>
        </w:rPr>
      </w:pPr>
    </w:p>
    <w:p w14:paraId="431F6995" w14:textId="77777777" w:rsidR="001415DA" w:rsidRPr="00D424AA" w:rsidRDefault="001415DA" w:rsidP="00D424AA">
      <w:pPr>
        <w:pStyle w:val="AR6Chap11Level21111"/>
        <w:rPr>
          <w:rFonts w:cs="Times New Roman"/>
          <w:lang w:val="en-GB"/>
        </w:rPr>
      </w:pPr>
      <w:bookmarkStart w:id="2246" w:name="_Toc527303109"/>
      <w:bookmarkStart w:id="2247" w:name="_Toc5018253"/>
      <w:bookmarkStart w:id="2248" w:name="_Toc5603695"/>
      <w:bookmarkStart w:id="2249" w:name="_Toc6904551"/>
      <w:bookmarkStart w:id="2250" w:name="_Toc25583677"/>
      <w:bookmarkStart w:id="2251" w:name="_Toc29672893"/>
      <w:bookmarkStart w:id="2252" w:name="_Toc56915261"/>
      <w:bookmarkStart w:id="2253" w:name="_Toc70703019"/>
      <w:r w:rsidRPr="00D424AA">
        <w:rPr>
          <w:rFonts w:cs="Times New Roman"/>
          <w:lang w:val="en-GB"/>
        </w:rPr>
        <w:t xml:space="preserve">Model </w:t>
      </w:r>
      <w:bookmarkEnd w:id="2246"/>
      <w:r w:rsidRPr="00D424AA">
        <w:rPr>
          <w:rFonts w:cs="Times New Roman"/>
          <w:lang w:val="en-GB"/>
        </w:rPr>
        <w:t>evaluation</w:t>
      </w:r>
      <w:bookmarkEnd w:id="2247"/>
      <w:bookmarkEnd w:id="2248"/>
      <w:bookmarkEnd w:id="2249"/>
      <w:bookmarkEnd w:id="2250"/>
      <w:bookmarkEnd w:id="2251"/>
      <w:bookmarkEnd w:id="2252"/>
      <w:bookmarkEnd w:id="2253"/>
    </w:p>
    <w:p w14:paraId="2722590A" w14:textId="77777777" w:rsidR="001415DA" w:rsidRPr="00D424AA" w:rsidRDefault="001415DA" w:rsidP="00D424AA">
      <w:pPr>
        <w:pStyle w:val="AR6BodyText"/>
        <w:rPr>
          <w:rFonts w:cs="Times New Roman"/>
          <w:lang w:val="en-GB"/>
        </w:rPr>
      </w:pPr>
      <w:bookmarkStart w:id="2254" w:name="_Toc25583678"/>
    </w:p>
    <w:p w14:paraId="6BBE9B4A" w14:textId="77777777" w:rsidR="001415DA" w:rsidRPr="00D424AA" w:rsidRDefault="001415DA" w:rsidP="00D424AA">
      <w:pPr>
        <w:pStyle w:val="AR6Chap11Level311111"/>
        <w:rPr>
          <w:rFonts w:cs="Times New Roman"/>
          <w:lang w:val="en-GB"/>
        </w:rPr>
      </w:pPr>
      <w:bookmarkStart w:id="2255" w:name="_Toc56520929"/>
      <w:bookmarkEnd w:id="2255"/>
      <w:r w:rsidRPr="00D424AA">
        <w:rPr>
          <w:rFonts w:cs="Times New Roman"/>
          <w:lang w:val="en-GB"/>
        </w:rPr>
        <w:t xml:space="preserve"> </w:t>
      </w:r>
      <w:bookmarkStart w:id="2256" w:name="_Toc56915262"/>
      <w:bookmarkStart w:id="2257" w:name="_Toc70703020"/>
      <w:r w:rsidRPr="00D424AA">
        <w:rPr>
          <w:rFonts w:cs="Times New Roman"/>
          <w:lang w:val="en-GB"/>
        </w:rPr>
        <w:t>Precipitation deficits</w:t>
      </w:r>
      <w:bookmarkEnd w:id="2254"/>
      <w:bookmarkEnd w:id="2256"/>
      <w:bookmarkEnd w:id="2257"/>
    </w:p>
    <w:p w14:paraId="0A584ABD" w14:textId="77777777" w:rsidR="001415DA" w:rsidRPr="00D424AA" w:rsidRDefault="001415DA" w:rsidP="00D424AA">
      <w:pPr>
        <w:pStyle w:val="AR6BodyText"/>
        <w:rPr>
          <w:rFonts w:cs="Times New Roman"/>
          <w:lang w:val="en-GB"/>
        </w:rPr>
      </w:pPr>
    </w:p>
    <w:p w14:paraId="7837FB04" w14:textId="118B666E" w:rsidR="001415DA" w:rsidRPr="00D424AA" w:rsidRDefault="001415DA" w:rsidP="00D424AA">
      <w:pPr>
        <w:pStyle w:val="AR6BodyText"/>
        <w:rPr>
          <w:rFonts w:cs="Times New Roman"/>
          <w:lang w:val="en-GB"/>
        </w:rPr>
      </w:pPr>
      <w:r w:rsidRPr="00D424AA">
        <w:rPr>
          <w:rFonts w:cs="Times New Roman"/>
          <w:lang w:val="en-GB"/>
        </w:rPr>
        <w:t xml:space="preserve">ESMs generally show limited performance and large spread in identifying precipitation deficits and associated long-term trends in comparison with observations </w:t>
      </w:r>
      <w:r w:rsidRPr="00D424AA">
        <w:rPr>
          <w:rFonts w:cs="Times New Roman"/>
          <w:iCs/>
          <w:lang w:val="en-GB"/>
        </w:rPr>
        <w:fldChar w:fldCharType="begin" w:fldLock="1"/>
      </w:r>
      <w:r w:rsidR="00FF6231">
        <w:rPr>
          <w:rFonts w:cs="Times New Roman"/>
          <w:iCs/>
          <w:lang w:val="en-GB"/>
        </w:rPr>
        <w:instrText>ADDIN CSL_CITATION { "citationItems" : [ { "id" : "ITEM-1", "itemData" : { "DOI" : "10.1002/2014WR016318", "abstract" : "\u00a9 2015. American Geophysical Union. All Rights Reserved. Assessing the uncertainties and understanding the deficiencies of climate models are fundamental to developing adaptation strategies. The objective of this study is to understand how well Coupled Model Intercomparison-Phase 5 (CMIP5) climate model simulations replicate ground-based observations of continental drought areas and their trends. The CMIP5 multimodel ensemble encompasses the Climatic Research Unit (CRU) ground-based observations of area under drought at all time steps. However, most model members overestimate the areas under extreme drought, particularly in the Southern Hemisphere (SH). Furthermore, the results show that the time series of observations and CMIP5 simulations of areas under drought exhibit more variability in the SH than in the Northern Hemisphere (NH). The trend analysis of areas under drought reveals that the observational data exhibit a significant positive trend at the significance level of 0.05 over all land areas. The observed trend is reproduced by about three-fourths of the CMIP5 models when considering total land areas in drought. While models are generally consistent with observations at a global (or hemispheric) scale, most models do not agree with observed regional drying and wetting trends. Over many regions, at most 40% of the CMIP5 models are in agreement with the trends of CRU observations. The drying/wetting trends calculated using the 3 months Standardized Precipitation Index (SPI) values show better agreement with the corresponding CRU values than with the observed annual mean precipitation rates. Pixel-scale evaluation of CMIP5 models indicates that no single model demonstrates an overall superior performance relative to the other models.", "author" : [ { "dropping-particle" : "", "family" : "Nasrollahi", "given" : "N.", "non-dropping-particle" : "", "parse-names" : false, "suffix" : "" }, { "dropping-particle" : "", "family" : "Aghakouchak", "given" : "A.", "non-dropping-particle" : "", "parse-names" : false, "suffix" : "" }, { "dropping-particle" : "", "family" : "Cheng", "given" : "L.", "non-dropping-particle" : "", "parse-names" : false, "suffix" : "" }, { "dropping-particle" : "", "family" : "Damberg", "given" : "L.", "non-dropping-particle" : "", "parse-names" : false, "suffix" : "" }, { "dropping-particle" : "", "family" : "Phillips", "given" : "T.J.", "non-dropping-particle" : "", "parse-names" : false, "suffix" : "" }, { "dropping-particle" : "", "family" : "Miao", "given" : "C.", "non-dropping-particle" : "", "parse-names" : false, "suffix" : "" }, { "dropping-particle" : "", "family" : "Hsu", "given" : "K.", "non-dropping-particle" : "", "parse-names" : false, "suffix" : "" }, { "dropping-particle" : "", "family" : "Sorooshian", "given" : "S.", "non-dropping-particle" : "", "parse-names" : false, "suffix" : "" } ], "container-title" : "Water Resources Research", "id" : "ITEM-1", "issue" : "4", "issued" : { "date-parts" : [ [ "2015" ] ] }, "page" : "2847-2864", "title" : "How well do CMIP5 climate simulations replicate historical trends and patterns of meteorological droughts?", "translator" : [ { "dropping-particle" : "", "family" : "S560", "given" : "", "non-dropping-particle" : "", "parse-names" : false, "suffix" : "" } ], "type" : "article-journal", "volume" : "51" }, "uris" : [ "http://www.mendeley.com/documents/?uuid=5bdf2710-ba5d-4c88-9c56-5d743b66f907" ] } ], "mendeley" : { "formattedCitation" : "(Nasrollahi et al., 2015)", "plainTextFormattedCitation" : "(Nasrollahi et al., 2015)", "previouslyFormattedCitation" : "(Nasrollahi et al., 2015)" }, "properties" : { "noteIndex" : 0 }, "schema" : "https://github.com/citation-style-language/schema/raw/master/csl-citation.json" }</w:instrText>
      </w:r>
      <w:r w:rsidRPr="00D424AA">
        <w:rPr>
          <w:rFonts w:cs="Times New Roman"/>
          <w:iCs/>
          <w:lang w:val="en-GB"/>
        </w:rPr>
        <w:fldChar w:fldCharType="separate"/>
      </w:r>
      <w:r w:rsidR="00A26296">
        <w:rPr>
          <w:rFonts w:cs="Times New Roman"/>
          <w:iCs/>
          <w:noProof/>
          <w:lang w:val="en-GB"/>
        </w:rPr>
        <w:t>(Nasrollahi et al., 2015)</w:t>
      </w:r>
      <w:r w:rsidRPr="00D424AA">
        <w:rPr>
          <w:rFonts w:cs="Times New Roman"/>
          <w:lang w:val="en-GB"/>
        </w:rPr>
        <w:fldChar w:fldCharType="end"/>
      </w:r>
      <w:r w:rsidRPr="00841A35">
        <w:rPr>
          <w:rFonts w:cs="Times New Roman"/>
          <w:lang w:val="en-GB"/>
        </w:rPr>
        <w:t xml:space="preserve">. Meteorological drought trends in the CMIP5 ensemble showed substantial disagreements compared with observations </w:t>
      </w:r>
      <w:r w:rsidRPr="00D424AA">
        <w:rPr>
          <w:rFonts w:cs="Times New Roman"/>
          <w:lang w:val="en-GB"/>
        </w:rPr>
        <w:fldChar w:fldCharType="begin" w:fldLock="1"/>
      </w:r>
      <w:r w:rsidR="00FF6231">
        <w:rPr>
          <w:rFonts w:cs="Times New Roman"/>
          <w:lang w:val="en-GB"/>
        </w:rPr>
        <w: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2",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2",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mendeley" : { "formattedCitation" : "(Orlowsky and Seneviratne, 2013; Knutson and Zeng, 2018)", "plainTextFormattedCitation" : "(Orlowsky and Seneviratne, 2013; Knutson and Zeng, 2018)", "previouslyFormattedCitation" : "(Orlowsky and Seneviratne, 2013; Knutson and Zeng,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rlowsky and Seneviratne, 2013; Knutson and Zeng, 2018)</w:t>
      </w:r>
      <w:r w:rsidRPr="00D424AA">
        <w:rPr>
          <w:rFonts w:cs="Times New Roman"/>
          <w:lang w:val="en-GB"/>
        </w:rPr>
        <w:fldChar w:fldCharType="end"/>
      </w:r>
      <w:r w:rsidRPr="00841A35">
        <w:rPr>
          <w:rFonts w:cs="Times New Roman"/>
          <w:lang w:val="en-GB"/>
        </w:rPr>
        <w:t xml:space="preserve"> including a tendency to overestimate drying, in particular in mid- to high latitudes </w:t>
      </w:r>
      <w:r w:rsidRPr="00D424AA">
        <w:rPr>
          <w:rFonts w:cs="Times New Roman"/>
          <w:lang w:val="en-GB"/>
        </w:rPr>
        <w:fldChar w:fldCharType="begin" w:fldLock="1"/>
      </w:r>
      <w:r w:rsidR="00FF6231">
        <w:rPr>
          <w:rFonts w:cs="Times New Roman"/>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and Zeng, 2018)</w:t>
      </w:r>
      <w:r w:rsidRPr="00D424AA">
        <w:rPr>
          <w:rFonts w:cs="Times New Roman"/>
          <w:lang w:val="en-GB"/>
        </w:rPr>
        <w:fldChar w:fldCharType="end"/>
      </w:r>
      <w:r w:rsidRPr="00841A35">
        <w:rPr>
          <w:rFonts w:cs="Times New Roman"/>
          <w:lang w:val="en-GB"/>
        </w:rPr>
        <w:t>. CMIP6 models display a better performance in reproducing long-term precipitation trends or seasonal dyna</w:t>
      </w:r>
      <w:r w:rsidRPr="00D424AA">
        <w:rPr>
          <w:rFonts w:cs="Times New Roman"/>
          <w:lang w:val="en-GB"/>
        </w:rPr>
        <w:t xml:space="preserve">mics in some studies in southern South America </w:t>
      </w:r>
      <w:r w:rsidRPr="00D424AA">
        <w:rPr>
          <w:rFonts w:cs="Times New Roman"/>
          <w:lang w:val="en-GB"/>
        </w:rPr>
        <w:fldChar w:fldCharType="begin" w:fldLock="1"/>
      </w:r>
      <w:r w:rsidR="00FF6231">
        <w:rPr>
          <w:rFonts w:cs="Times New Roman"/>
          <w:lang w:val="en-GB"/>
        </w:rPr>
        <w:instrText>ADDIN CSL_CITATION { "citationItems" : [ { "id" : "ITEM-1", "itemData" : { "DOI" : "https://doi.org/10.1016/j.atmosres.2020.104953", "ISSN" : "0169-8095", "abstract" : "This study evaluates the performance of precipitation simulated in the historical runs of the Climate Model Intercomparison Project Phase 6 (CMPI6) in capturing the complex spatial and temporal patterns observed over Southwestern South America (SWSA). Precipitation outputs from 14 general circulation models (GCMs) were compared with observations from CRU TS 4.03 database for the period 1901\u20132014, using a set of statistical metrics, with particular focus in the quantification of the long-term precipitation decline that triggered recent recurrent drought conditions over SWSA. The main features of regional precipitation were adequately captured by the majority of CMIP6 models, although with a wet bias south of 35\u00b0S especially along the Andes ranges and in southern Chile, which can exceed 100\u00a0mm during the winter rainy season. The magnitude of the long-term precipitation decline was reasonably captured by the different GCMs, but model outputs tend to locate the maximum in precipitation decrease south of the position of the observed trends. The precipitation decline can be linked to the observed positive long-term trend in SLP over the subtropical southeast Pacific Ocean. Nevertheless, only few GCMs were able reproduce the spatial patterns of observed SLP trends. Finally, considering a comprehensive rating index, we selected a subset of five GCMs that best reproduced the climatological features of precipitation and its temporal and spatial changes over the study area, with a brief discussion of implications for the assessment of future precipitation over SWSA.", "author" : [ { "dropping-particle" : "", "family" : "Rivera", "given" : "Juan A", "non-dropping-particle" : "", "parse-names" : false, "suffix" : "" }, { "dropping-particle" : "", "family" : "Arnould", "given" : "Gabriel", "non-dropping-particle" : "", "parse-names" : false, "suffix" : "" } ], "container-title" : "Atmospheric Research", "id" : "ITEM-1", "issued" : { "date-parts" : [ [ "2020" ] ] }, "page" : "104953", "title" : "Evaluation of the ability of CMIP6 models to simulate precipitation over Southwestern South America: Climatic features and long-term trends (1901\u20132014)", "translator" : [ { "dropping-particle" : "", "family" : "S2967", "given" : "", "non-dropping-particle" : "", "parse-names" : false, "suffix" : "" } ], "type" : "article-journal", "volume" : "241" }, "uris" : [ "http://www.mendeley.com/documents/?uuid=c5e32927-d350-414b-a81f-542649cb2244" ] } ], "mendeley" : { "formattedCitation" : "(Rivera and Arnould, 2020)", "plainTextFormattedCitation" : "(Rivera and Arnould, 2020)", "previouslyFormattedCitation" : "(Rivera and Arnould,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ivera and Arnould, 2020)</w:t>
      </w:r>
      <w:r w:rsidRPr="00D424AA">
        <w:rPr>
          <w:rFonts w:cs="Times New Roman"/>
          <w:lang w:val="en-GB"/>
        </w:rPr>
        <w:fldChar w:fldCharType="end"/>
      </w:r>
      <w:r w:rsidRPr="00841A35">
        <w:rPr>
          <w:rFonts w:cs="Times New Roman"/>
          <w:lang w:val="en-GB"/>
        </w:rPr>
        <w:t xml:space="preserve">, East Asia </w:t>
      </w:r>
      <w:r w:rsidRPr="00D424AA">
        <w:rPr>
          <w:rFonts w:cs="Times New Roman"/>
          <w:lang w:val="en-GB"/>
        </w:rPr>
        <w:fldChar w:fldCharType="begin" w:fldLock="1"/>
      </w:r>
      <w:r w:rsidR="00FF6231">
        <w:rPr>
          <w:rFonts w:cs="Times New Roman"/>
          <w:lang w:val="en-GB"/>
        </w:rPr>
        <w:instrText>ADDIN CSL_CITATION { "citationItems" : [ { "id" : "ITEM-1", "itemData" : { "DOI" : "10.1002/joc.6590", "author" : [ { "dropping-particle" : "", "family" : "Xin", "given" : "X", "non-dropping-particle" : "", "parse-names" : false, "suffix" : "" }, { "dropping-particle" : "", "family" : "Wu", "given" : "T", "non-dropping-particle" : "", "parse-names" : false, "suffix" : "" }, { "dropping-particle" : "", "family" : "Zhang", "given" : "J", "non-dropping-particle" : "", "parse-names" : false, "suffix" : "" }, { "dropping-particle" : "", "family" : "Yao", "given" : "J", "non-dropping-particle" : "", "parse-names" : false, "suffix" : "" }, { "dropping-particle" : "", "family" : "Fang", "given" : "Y", "non-dropping-particle" : "", "parse-names" : false, "suffix" : "" } ], "container-title" : "International Journal of Climatology", "id" : "ITEM-1", "issued" : { "date-parts" : [ [ "2020" ] ] }, "note" : "Export Date: 4 September 2020", "title" : "Comparison of CMIP6 and CMIP5 simulations of precipitation in China and the East Asian summer monsoon", "translator" : [ { "dropping-particle" : "", "family" : "S2927", "given" : "", "non-dropping-particle" : "", "parse-names" : false, "suffix" : "" } ], "type" : "article-journal" }, "uris" : [ "http://www.mendeley.com/documents/?uuid=75352400-256b-42f4-93f3-f9ed20555022" ] } ], "mendeley" : { "formattedCitation" : "(Xin et al., 2020)", "plainTextFormattedCitation" : "(Xin et al., 2020)", "previouslyFormattedCitation" : "(Xi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Xin et al., 2020)</w:t>
      </w:r>
      <w:r w:rsidRPr="00D424AA">
        <w:rPr>
          <w:rFonts w:cs="Times New Roman"/>
          <w:lang w:val="en-GB"/>
        </w:rPr>
        <w:fldChar w:fldCharType="end"/>
      </w:r>
      <w:r w:rsidRPr="00841A35">
        <w:rPr>
          <w:rFonts w:cs="Times New Roman"/>
          <w:lang w:val="en-GB"/>
        </w:rPr>
        <w:t xml:space="preserve">, </w:t>
      </w:r>
      <w:r w:rsidRPr="00D424AA">
        <w:rPr>
          <w:rFonts w:cs="Times New Roman"/>
          <w:lang w:val="en-GB"/>
        </w:rPr>
        <w:t xml:space="preserve">southern Asia </w:t>
      </w:r>
      <w:r w:rsidRPr="00D424AA">
        <w:rPr>
          <w:rFonts w:cs="Times New Roman"/>
          <w:lang w:val="en-GB"/>
        </w:rPr>
        <w:fldChar w:fldCharType="begin" w:fldLock="1"/>
      </w:r>
      <w:r w:rsidR="00FF6231">
        <w:rPr>
          <w:rFonts w:cs="Times New Roman"/>
          <w:lang w:val="en-GB"/>
        </w:rPr>
        <w:instrText>ADDIN CSL_CITATION { "citationItems" : [ { "id" : "ITEM-1", "itemData" : { "DOI" : "10.1016/j.atmosres.2019.104680", "ISSN" : "01698095", "author" : [ { "dropping-particle" : "", "family" : "Gusain", "given" : "A.", "non-dropping-particle" : "", "parse-names" : false, "suffix" : "" }, { "dropping-particle" : "", "family" : "Ghosh", "given" : "S.", "non-dropping-particle" : "", "parse-names" : false, "suffix" : "" }, { "dropping-particle" : "", "family" : "Karmakar", "given" : "S.", "non-dropping-particle" : "", "parse-names" : false, "suffix" : "" } ], "container-title" : "Atmospheric Research", "id" : "ITEM-1", "issued" : { "date-parts" : [ [ "2020", "2" ] ] }, "page" : "104680", "title" : "Added value of CMIP6 over CMIP5 models in simulating Indian summer monsoon rainfall", "translator" : [ { "dropping-particle" : "", "family" : "S3543", "given" : "", "non-dropping-particle" : "", "parse-names" : false, "suffix" : "" } ], "type" : "article-journal", "volume" : "232" }, "uris" : [ "http://www.mendeley.com/documents/?uuid=77b5896e-fbc1-4393-ad83-3ae836e06acb" ] } ], "mendeley" : { "formattedCitation" : "(Gusain et al., 2020)", "plainTextFormattedCitation" : "(Gusain et al., 2020)", "previouslyFormattedCitation" : "(Gusai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sain et al., 2020)</w:t>
      </w:r>
      <w:r w:rsidRPr="00D424AA">
        <w:rPr>
          <w:rFonts w:cs="Times New Roman"/>
          <w:lang w:val="en-GB"/>
        </w:rPr>
        <w:fldChar w:fldCharType="end"/>
      </w:r>
      <w:r w:rsidRPr="00841A35">
        <w:rPr>
          <w:rFonts w:cs="Times New Roman"/>
          <w:lang w:val="en-GB"/>
        </w:rPr>
        <w:t xml:space="preserve">, and southwestern Europe </w:t>
      </w:r>
      <w:r w:rsidRPr="00D424AA">
        <w:rPr>
          <w:rFonts w:cs="Times New Roman"/>
          <w:lang w:val="en-GB"/>
        </w:rPr>
        <w:fldChar w:fldCharType="begin" w:fldLock="1"/>
      </w:r>
      <w:r w:rsidR="00FF6231">
        <w:rPr>
          <w:rFonts w:cs="Times New Roman"/>
          <w:lang w:val="en-GB"/>
        </w:rPr>
        <w:instrText>ADDIN CSL_CITATION { "citationItems" : [ { "id" : "ITEM-1", "itemData" : { "DOI" : "10.1088/1748-9326/ab9c4f", "ISSN" : "1748-9326", "author" : [ { "dropping-particle" : "", "family" : "Pe\u00f1a-Angulo", "given" : "D", "non-dropping-particle" : "", "parse-names" : false, "suffix" : "" }, { "dropping-particle" : "", "family" : "Vicente-Serrano", "given" : "S M", "non-dropping-particle" : "", "parse-names" : false, "suffix" : "" }, { "dropping-particle" : "", "family" : "Dom\u00ednguez-Castro", "given" : "F", "non-dropping-particle" : "", "parse-names" : false, "suffix" : "" }, { "dropping-particle" : "", "family" : "Murphy", "given" : "C", "non-dropping-particle" : "", "parse-names" : false, "suffix" : "" }, { "dropping-particle" : "", "family" : "Reig", "given" : "F", "non-dropping-particle" : "", "parse-names" : false, "suffix" : "" }, { "dropping-particle" : "", "family" : "Tramblay", "given" : "Y", "non-dropping-particle" : "", "parse-names" : false, "suffix" : "" }, { "dropping-particle" : "", "family" : "Trigo", "given" : "R M", "non-dropping-particle" : "", "parse-names" : false, "suffix" : "" }, { "dropping-particle" : "", "family" : "Luna", "given" : "M Y", "non-dropping-particle" : "", "parse-names" : false, "suffix" : "" }, { "dropping-particle" : "", "family" : "Turco", "given" : "M", "non-dropping-particle" : "", "parse-names" : false, "suffix" : "" }, { "dropping-particle" : "", "family" : "Noguera", "given" : "I", "non-dropping-particle" : "", "parse-names" : false, "suffix" : "" }, { "dropping-particle" : "", "family" : "Azn\u00e1rez-Balta", "given" : "M", "non-dropping-particle" : "", "parse-names" : false, "suffix" : "" }, { "dropping-particle" : "", "family" : "Garc\u00eda-Herrera", "given" : "R", "non-dropping-particle" : "", "parse-names" : false, "suffix" : "" }, { "dropping-particle" : "", "family" : "Tomas-Burguera", "given" : "M", "non-dropping-particle" : "", "parse-names" : false, "suffix" : "" }, { "dropping-particle" : "", "family" : "Kenawy", "given" : "A", "non-dropping-particle" : "El", "parse-names" : false, "suffix" : "" } ], "container-title" : "Environmental Research Letters", "id" : "ITEM-1", "issue" : "9", "issued" : { "date-parts" : [ [ "2020", "9", "1" ] ] }, "page" : "094070", "title" : "Long-term precipitation in Southwestern Europe reveals no clear trend attributable to anthropogenic forcing", "translator" : [ { "dropping-particle" : "", "family" : "S2928", "given" : "", "non-dropping-particle" : "", "parse-names" : false, "suffix" : "" } ], "type" : "article-journal", "volume" : "15" }, "uris" : [ "http://www.mendeley.com/documents/?uuid=15fdae72-6e49-46ac-8b0e-513018b99496" ] } ], "mendeley" : { "formattedCitation" : "(Pe\u00f1a-Angulo et al., 2020b)", "plainTextFormattedCitation" : "(Pe\u00f1a-Angulo et al., 2020b)", "previouslyFormattedCitation" : "(Pe\u00f1a-Angulo et al., 2020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eña-Angulo et al., 2020b)</w:t>
      </w:r>
      <w:r w:rsidRPr="00D424AA">
        <w:rPr>
          <w:rFonts w:cs="Times New Roman"/>
          <w:lang w:val="en-GB"/>
        </w:rPr>
        <w:fldChar w:fldCharType="end"/>
      </w:r>
      <w:r w:rsidRPr="00841A35">
        <w:rPr>
          <w:rFonts w:cs="Times New Roman"/>
          <w:lang w:val="en-GB"/>
        </w:rPr>
        <w:t xml:space="preserve">, but there is still too </w:t>
      </w:r>
      <w:r w:rsidRPr="00D424AA">
        <w:rPr>
          <w:rFonts w:cs="Times New Roman"/>
          <w:i/>
          <w:iCs/>
          <w:lang w:val="en-GB"/>
        </w:rPr>
        <w:t xml:space="preserve">limited evidence </w:t>
      </w:r>
      <w:r w:rsidRPr="00D424AA">
        <w:rPr>
          <w:rFonts w:cs="Times New Roman"/>
          <w:lang w:val="en-GB"/>
        </w:rPr>
        <w:t>to allow</w:t>
      </w:r>
      <w:r w:rsidR="006D1F63">
        <w:rPr>
          <w:rFonts w:cs="Times New Roman"/>
          <w:lang w:val="en-GB"/>
        </w:rPr>
        <w:t xml:space="preserve"> for</w:t>
      </w:r>
      <w:r w:rsidRPr="00D424AA">
        <w:rPr>
          <w:rFonts w:cs="Times New Roman"/>
          <w:lang w:val="en-GB"/>
        </w:rPr>
        <w:t xml:space="preserve"> an assessment of possible differences in performance between CMIP5 and CMIP6. Furthermore, ESMs are generally found to underestimate the severity of precipitation deficits and the dry day frequencies in comparison to observations </w:t>
      </w:r>
      <w:r w:rsidRPr="00D424AA">
        <w:rPr>
          <w:rFonts w:cs="Times New Roman"/>
          <w:lang w:val="en-GB"/>
        </w:rPr>
        <w:fldChar w:fldCharType="begin" w:fldLock="1"/>
      </w:r>
      <w:r w:rsidR="00FF6231">
        <w:rPr>
          <w:rFonts w:cs="Times New Roman"/>
          <w:lang w:val="en-GB"/>
        </w:rPr>
        <w:instrText>ADDIN CSL_CITATION { "citationItems" : [ { "id" : "ITEM-1", "itemData" : { "DOI" : "10.1175/JHM-D-17-0099.1", "abstract" : "\u00a9 2018 American Meteorological Society. Global climate models play an important role in quantifying past and projecting future changes in drought. Previous studies have pointed to shortcomings in these models for simulating droughts, but systematic evaluation of their level of agreement has been limited. Here, historical simulations (1950-2004) for 20 models from the latest Coupled Model Intercomparison Project (CMIP5) were analyzed for a variety of drought metrics and thresholds using a standardized drought index. Model agreement was investigated for different types of drought (precipitation, runoff, and soil moisture) and how this varied with drought severity and duration. At the global scale, climate models were shown to agree well on most precipitation drought metrics, but systematically underestimated precipitation drought intensity compared to observations. Conversely, simulated runoff and soil moisture droughts varied significantly across models, particularly for intensity. Differences in precipitation simulations were found to explain model differences in runoff and soil moisture drought metrics over some regions, but predominantly with respect to drought intensity. This suggests it is insufficient to evaluate models for precipitation droughts to increase confidence in model performance for other types of drought. This study shows large but metric-dependent discrepancies in CMIP5 for modeling different types of droughts that relate strongly to the component models (i.e., atmospheric or land surface scheme) used in the coupled modeling systems. Our results point to a need to consider multiple models in drought impact studies to account for high model uncertainties.", "author" : [ { "dropping-particle" : "", "family" : "Ukkola", "given" : "A.M.", "non-dropping-particle" : "", "parse-names" : false, "suffix" : "" }, { "dropping-particle" : "", "family" : "Pitman", "given" : "A.J.", "non-dropping-particle" : "", "parse-names" : false, "suffix" : "" }, { "dropping-particle" : "", "family" : "Kauwe", "given" : "M.G.", "non-dropping-particle" : "De", "parse-names" : false, "suffix" : "" }, { "dropping-particle" : "", "family" : "Abramowitz", "given" : "G.", "non-dropping-particle" : "", "parse-names" : false, "suffix" : "" }, { "dropping-particle" : "", "family" : "Herger", "given" : "N.", "non-dropping-particle" : "", "parse-names" : false, "suffix" : "" }, { "dropping-particle" : "", "family" : "Evans", "given" : "J.P.", "non-dropping-particle" : "", "parse-names" : false, "suffix" : "" }, { "dropping-particle" : "", "family" : "Decker", "given" : "M.", "non-dropping-particle" : "", "parse-names" : false, "suffix" : "" } ], "container-title" : "Journal of Hydrometeorology", "id" : "ITEM-1", "issue" : "6", "issued" : { "date-parts" : [ [ "2018" ] ] }, "page" : "969-988", "title" : "Evaluating CMIP5 model agreement for multiple drought metrics", "translator" : [ { "dropping-particle" : "", "family" : "S1198", "given" : "", "non-dropping-particle" : "", "parse-names" : false, "suffix" : "" } ], "type" : "article-journal", "volume" : "19" }, "uris" : [ "http://www.mendeley.com/documents/?uuid=f26ac945-df52-458d-a7fc-e574e4adbea2" ] }, { "id" : "ITEM-2", "itemData" : { "DOI" : "10.1007/s00382-016-3453-4", "ISSN" : "1432-0894", "abstract" : "We assess the statistics of different daily precipitation indices in ensembles of Med-CORDEX and EURO-CORDEX experiments at high resolution (grid spacing of ~0.11\u00b0, or RCM11) and medium resolution (grid spacing of ~0.44\u00b0, or RCM44) with regional climate models (RCMs) driven by the ERA-Interim reanalysis of observations for the period 1989\u20132008. The assessment is carried out by comparison with a set of high resolution observation datasets for nine European subregions. The statistics analyzed include quantitative metrics for mean precipitation, daily precipitation probability density functions (PDFs), daily precipitation intensity, frequency, 95th percentile and 95th percentile of dry spell length. We assess an ensemble including all Med-CORDEX and EURO-CORDEX models together and others including the Med-CORDEX and EURO-CORDEX separately. For the All Models ensembles, the RCM11 one shows a remarkable performance in reproducing the spatial patterns and seasonal cycle of mean precipitation over all regions, with a consistent and marked improvement compared to the RCM44 ensemble and the ERA-Interim reanalysis. A good consistency with observations by the RCM11 ensemble (and a substantial improvement compared to RCM44 and ERA-Interim) is found also for the daily precipitation PDFs, mean intensity and, to a lesser extent, the 95th percentile. A general improvement by the RCM11 models is also found when the data are upscaled and intercompared at the 0.44\u00b0 and 1.5\u00b0 resolutions. For some regions the RCM11 ensemble overestimates the occurrence of very high intensity events while for one region the models underestimate the occurrence of the most intense extremes. The RCM11 ensemble still shows a general tendency to underestimate the dry day frequency and 95th percentile of dry spell length over wetter regions, with only a marginal improvement compared to the lower resolution models. This indicates that the problem of the excessive production of low precipitation events found in many climate models persists also at relatively high resolutions, at least in wet climate regimes. Concerning the Med-CORDEX and EURO-CORDEX ensembles we find that their performance is of similar quality over the Mediterranean regions analyzed. Finally, we stress the need of consistent and quality checked fine scale observation datasets for the assessment of RCMs run at increasingly high horizontal resolutions.", "author" : [ { "dropping-particle" : "", "family" : "Fantini", "given" : "Adriano", "non-dropping-particle" : "", "parse-names" : false, "suffix" : "" }, { "dropping-particle" : "", "family" : "Raffaele", "given" : "Francesca", "non-dropping-particle" : "", "parse-names" : false, "suffix" : "" }, { "dropping-particle" : "", "family" : "Torma", "given" : "Csaba", "non-dropping-particle" : "", "parse-names" : false, "suffix" : "" }, { "dropping-particle" : "", "family" : "Bacer", "given" : "Sara", "non-dropping-particle" : "", "parse-names" : false, "suffix" : "" }, { "dropping-particle" : "", "family" : "Coppola", "given" : "Erika", "non-dropping-particle" : "", "parse-names" : false, "suffix" : "" }, { "dropping-particle" : "", "family" : "Giorgi", "given" : "Filippo", "non-dropping-particle" : "", "parse-names" : false, "suffix" : "" }, { "dropping-particle" : "", "family" : "Ahrens", "given" : "Bodo", "non-dropping-particle" : "", "parse-names" : false, "suffix" : "" }, { "dropping-particle" : "", "family" : "Dubois", "given" : "Clotilde", "non-dropping-particle" : "", "parse-names" : false, "suffix" : "" }, { "dropping-particle" : "", "family" : "Sanchez", "given" : "Enrique", "non-dropping-particle" : "", "parse-names" : false, "suffix" : "" }, { "dropping-particle" : "", "family" : "Verdecchia", "given" : "Marco", "non-dropping-particle" : "", "parse-names" : false, "suffix" : "" } ], "container-title" : "Climate Dynamics", "id" : "ITEM-2", "issue" : "3", "issued" : { "date-parts" : [ [ "2018" ] ] }, "page" : "877-900", "title" : "Assessment of multiple daily precipitation statistics in ERA-Interim driven Med-CORDEX and EURO-CORDEX experiments against high resolution observations", "translator" : [ { "dropping-particle" : "", "family" : "S2930", "given" : "", "non-dropping-particle" : "", "parse-names" : false, "suffix" : "" } ], "type" : "article-journal", "volume" : "51" }, "uris" : [ "http://www.mendeley.com/documents/?uuid=cc86a6a0-ea9a-4a95-9937-14f01fd091bd" ] } ], "mendeley" : { "formattedCitation" : "(Fantini et al., 2018; Ukkola et al., 2018)", "plainTextFormattedCitation" : "(Fantini et al., 2018; Ukkola et al., 2018)", "previouslyFormattedCitation" : "(Fantini et al., 2018; Ukkol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antini et al., 2018; Ukkola et al., 2018)</w:t>
      </w:r>
      <w:r w:rsidRPr="00D424AA">
        <w:rPr>
          <w:rFonts w:cs="Times New Roman"/>
          <w:lang w:val="en-GB"/>
        </w:rPr>
        <w:fldChar w:fldCharType="end"/>
      </w:r>
      <w:r w:rsidRPr="00841A35">
        <w:rPr>
          <w:rFonts w:cs="Times New Roman"/>
          <w:lang w:val="en-GB"/>
        </w:rPr>
        <w:t>. Th</w:t>
      </w:r>
      <w:r w:rsidRPr="00D424AA">
        <w:rPr>
          <w:rFonts w:cs="Times New Roman"/>
          <w:lang w:val="en-GB"/>
        </w:rPr>
        <w:t xml:space="preserve">is is probably related to shortcomings in the simulation of persistent weather events in the mid-latitudes (Chapter 10, Section 10.3.3.3). In addition, ESMs also show a tendency to underestimate precipitation-based drought persistence at monthly to decadal time scales </w:t>
      </w:r>
      <w:r w:rsidRPr="00D424AA">
        <w:rPr>
          <w:rFonts w:cs="Times New Roman"/>
          <w:lang w:val="en-GB"/>
        </w:rPr>
        <w:fldChar w:fldCharType="begin" w:fldLock="1"/>
      </w:r>
      <w:r w:rsidR="00FF6231">
        <w:rPr>
          <w:rFonts w:cs="Times New Roman"/>
          <w:lang w:val="en-GB"/>
        </w:rPr>
        <w:instrText>ADDIN CSL_CITATION { "citationItems" : [ { "id" : "ITEM-1", "itemData" : { "DOI" : "10.1175/JCLI-D-12-00282.1", "ISSN" : "0894-8755", "abstract" : "Projected changes in global rainfall patterns will likely alter water supplies and ecosystems in semiarid regions during the coming century. Instrumental and paleoclimate data indicate that natural hydroclimate fluctuations tend to be more energetic at low (multidecadal to multicentury) than at high (interannual) frequencies. State-of-the-art global climate models do not capture this characteristic of hydroclimate variability, suggesting that the models underestimate the risk of future persistent droughts. Methods are developed here for assessing the risk of such events in the coming century using climate model projections as well as observational (paleoclimate) information. Where instrumental and paleoclimate data are reliable, these methods may provide a more complete view of prolonged drought risk. In the U.S. Southwest, for instance, state-of-the-art climate model projections suggest the risk of a decade-scale megadrought in the coming century is less than 50%; the analysis herein suggests that the risk is at least 80%, and may be higher than 90% in certain areas. The likelihood of longer-lived events (&gt;35 yr) is between 20% and 50%, and the risk of an unprecedented 50-yr megadrought is nonnegligible under the most severe warming scenario (5%\u201310%). These findings are important to consider as adaptation and mitigation strategies are developed to cope with regional impacts of climate change, where population growth is high and multidecadal megadrought\u2014worse than anything seen during the last 2000 years\u2014would pose unprecedented challenges to water resources in the region.", "author" : [ { "dropping-particle" : "", "family" : "Ault", "given" : "Toby R.", "non-dropping-particle" : "", "parse-names" : false, "suffix" : "" }, { "dropping-particle" : "", "family" : "Cole", "given" : "Julia E.", "non-dropping-particle" : "", "parse-names" : false, "suffix" : "" }, { "dropping-particle" : "", "family" : "Overpeck", "given" : "Jonathan T.", "non-dropping-particle" : "", "parse-names" : false, "suffix" : "" }, { "dropping-particle" : "", "family" : "Pederson", "given" : "Gregory T.", "non-dropping-particle" : "", "parse-names" : false, "suffix" : "" }, { "dropping-particle" : "", "family" : "Meko", "given" : "David M.", "non-dropping-particle" : "", "parse-names" : false, "suffix" : "" } ], "container-title" : "Journal of Climate", "id" : "ITEM-1", "issue" : "20", "issued" : { "date-parts" : [ [ "2014", "10" ] ] }, "page" : "7529-7549", "title" : "Assessing the Risk of Persistent Drought Using Climate Model Simulations and Paleoclimate Data", "translator" : [ { "dropping-particle" : "", "family" : "S2199", "given" : "", "non-dropping-particle" : "", "parse-names" : false, "suffix" : "" } ], "type" : "article-journal", "volume" : "27" }, "uris" : [ "http://www.mendeley.com/documents/?uuid=b87501a1-8ba6-4a15-bb7a-04c5f067e7e6" ] }, { "id" : "ITEM-2", "itemData" : { "DOI" : "10.1002/2017JD027577", "abstract" : "\u00a92018. The Authors. The persistence of drought events largely determines the severity of socioeconomic and ecological impacts, but the capability of current global climate models (GCMs) to simulate such events is subject to large uncertainties. In this study, the representation of drought persistence in GCMs is assessed by comparing state-of-the-art GCM model simulations to observation-based data sets. For doing so, we consider dry-to-dry transition probabilities at monthly and annual scales as estimates for drought persistence, where a dry status is defined as negative precipitation anomaly. Though there is a substantial spread in the drought persistence bias, most of the simulations show systematic underestimation of drought persistence at global scale. Subsequently, we analyzed to which degree (i) inaccurate observations, (ii) differences among models, (iii) internal climate variability, and (iv) uncertainty of the employed statistical methods contribute to the spread in drought persistence errors using an analysis of variance approach. The results show that at monthly scale, model uncertainty and observational uncertainty dominate, while the contribution from internal variability is small in most cases. At annual scale, the spread of the drought persistence error is dominated by the statistical estimation error of drought persistence, indicating that the partitioning of the error is impaired by the limited number of considered time steps. These findings reveal systematic errors in the representation of drought persistence in current GCMs and suggest directions for further model improvement.", "author" : [ { "dropping-particle" : "", "family" : "Moon", "given" : "H.", "non-dropping-particle" : "", "parse-names" : false, "suffix" : "" }, { "dropping-particle" : "", "family" : "Gudmundsson", "given" : "L.", "non-dropping-particle" : "", "parse-names" : false, "suffix" : "" }, { "dropping-particle" : "", "family" : "Seneviratne", "given" : "S.I.", "non-dropping-particle" : "", "parse-names" : false, "suffix" : "" } ], "container-title" : "Journal of Geophysical Research: Atmospheres", "id" : "ITEM-2", "issue" : "7", "issued" : { "date-parts" : [ [ "2018" ] ] }, "page" : "3483-3496", "title" : "Drought Persistence Errors in Global Climate Models", "translator" : [ { "dropping-particle" : "", "family" : "S1289", "given" : "", "non-dropping-particle" : "", "parse-names" : false, "suffix" : "" } ], "type" : "article-journal", "volume" : "123" }, "uris" : [ "http://www.mendeley.com/documents/?uuid=5c3e2396-180f-457c-a505-84291649dea0" ] } ], "mendeley" : { "formattedCitation" : "(Ault et al., 2014; Moon et al., 2018)", "plainTextFormattedCitation" : "(Ault et al., 2014; Moon et al., 2018)", "previouslyFormattedCitation" : "(Ault et al., 2014; Moon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ult et al., 2014; Moon et al., 2018)</w:t>
      </w:r>
      <w:r w:rsidRPr="00D424AA">
        <w:rPr>
          <w:rFonts w:cs="Times New Roman"/>
          <w:lang w:val="en-GB"/>
        </w:rPr>
        <w:fldChar w:fldCharType="end"/>
      </w:r>
      <w:r w:rsidRPr="00841A35">
        <w:rPr>
          <w:rFonts w:cs="Times New Roman"/>
          <w:lang w:val="en-GB"/>
        </w:rPr>
        <w:t xml:space="preserve">. The overall inter-model spread  in the projected frequency of precipitation deficits is also substantial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175/JCLI-D-16-0321.1", "ISSN" : "0894-8755", "abstract" : "Warm season dry spells over the central and eastern United States are classified into three canonical types via a hierarchical cluster analysis for the period 1950\u20132005. Four CMIP5 models exhibit diverging skill in representing the observed behavior, ranging from southern Great Plains dry spells that are reasonably simulated by all four models to southeastern U.S. dry spells that are only accurately captured by one model. A model\u2019s skill in representing a particular dry spell cluster is positively correlated with the model\u2019s ability to simulate the large-scale meteorological patterns (LMPs) accompanying the dry spell. The interannual variability and overall observed decreasing trend in dry spell days are represented with varying degrees of accuracy by the four models. The results 1) highlight existing shortcomings in the climate model representation of regional dry spells and 2) illustrate the importance of properly simulating the observed spectrum of LMPs in minimizing these shortcomings.", "author" : [ { "dropping-particle" : "", "family" : "Zhao", "given" : "Siyu", "non-dropping-particle" : "", "parse-names" : false, "suffix" : "" }, { "dropping-particle" : "", "family" : "Deng", "given" : "Yi", "non-dropping-particle" : "", "parse-names" : false, "suffix" : "" }, { "dropping-particle" : "", "family" : "Black", "given" : "Robert X", "non-dropping-particle" : "", "parse-names" : false, "suffix" : "" } ], "container-title" : "Journal of Climate", "id" : "ITEM-2", "issue" : "15", "issued" : { "date-parts" : [ [ "2016", "8", "1" ] ] }, "note" : "From Duplicate 1 (Warm season dry spells in the Central and Eastern United States: Diverging skill in climate model representation - Zhao, S; Deng, Y; Black, R X)\n\nExport Date: 18 October 2019\n\nFrom Duplicate 2 (Warm season dry spells in the Central and Eastern United States: Diverging skill in climate model representation - Zhao, S; Deng, Y; Black, R X)\n\nFrom Duplicate 2 (Warm season dry spells in the Central and Eastern United States: Diverging skill in climate model representation - Zhao, S; Deng, Y; Black, R X)\n\nExport Date: 18 October 2019", "page" : "5617-5624", "title" : "Warm Season Dry Spells in the Central and Eastern United States: Diverging Skill in Climate Model Representation", "translator" : [ { "dropping-particle" : "", "family" : "S2456", "given" : "", "non-dropping-particle" : "", "parse-names" : false, "suffix" : "" } ], "type" : "article-journal", "volume" : "29" }, "uris" : [ "http://www.mendeley.com/documents/?uuid=bd02d1cd-efba-4ff5-970a-ff859c58118e" ] }, { "id" : "ITEM-3", "itemData" : { "DOI" : "10.3354/cr01502", "abstract" : "ABSTRACT: The Southeastern USA has been repeatedly affected by severe droughts that have impacted the environment and economy of the region. In this study, the ability of 32 downscaled Coupled Model Intercomparison Project Phase 5 (CMIP5) models, downscaled using localized constructed analogs (LOCA), to simulate historical observations of dry spells from 1950 to 2005 are assessed using Perkins skill scores and significance tests. The analysis is split between cold and warm seasons based on timing of agricultural planting and harvesting dates of key crops. The models generally simulate the distribution of dry days well but there are significant differences between the ability of the best- and worst-performing models, particularly when it comes to the upper tail of the distribution. Only the top models provide a good estimate of extreme dry-spell lengths with simulations of 20 yr return values within \u00b15 d of observed values across the region. The findings provide guidance on selection of a suitable model ensemble for assessment of future drought risk in the Southeastern USA.", "author" : [ { "dropping-particle" : "", "family" : "Engstr\u00f6m", "given" : "J", "non-dropping-particle" : "", "parse-names" : false, "suffix" : "" }, { "dropping-particle" : "", "family" : "Keellings", "given" : "D", "non-dropping-particle" : "", "parse-names" : false, "suffix" : "" } ], "container-title" : "Climate Research", "id" : "ITEM-3", "issue" : "3", "issued" : { "date-parts" : [ [ "2018" ] ] }, "note" : "From Duplicate 1 (Drought in the Southeastern USA: an assessment of downscaled CMIP5 models - Engstr\u00f6m, J; Keellings, D)\n\nFrom Duplicate 1 (Drought in the Southeastern USA: an assessment of downscaled CMIP5 models - Engstr\u00f6m, J; Keellings, D)\n\nFrom Duplicate 2 (Drought in the Southeastern USA: an assessment of downscaled CMIP5 models - Engstr\u00f6m, J; Keellings, D)\n\n10.3354/cr01502\n\nFrom Duplicate 2 (Drought in the Southeastern USA: an assessment of downscaled CMIP5 models - Engstr\u00f6m, J; Keellings, D)\n\n10.3354/cr01502\n\nFrom Duplicate 2 (Drought in the Southeastern USA: an assessment of downscaled CMIP5 models - Engstr\u00f6m, J; Keellings, D)\n\n10.3354/cr01502", "page" : "251-262", "title" : "Drought in the Southeastern USA: an assessment of downscaled CMIP5 models", "translator" : [ { "dropping-particle" : "", "family" : "S2465", "given" : "", "non-dropping-particle" : "", "parse-names" : false, "suffix" : "" } ], "type" : "article-journal", "volume" : "74" }, "uris" : [ "http://www.mendeley.com/documents/?uuid=2fb69613-97d9-4141-9c6b-4fc1ea7bb92e" ] } ], "mendeley" : { "formattedCitation" : "(Touma et al., 2015; Zhao et al., 2016; Engstr\u00f6m and Keellings, 2018)", "plainTextFormattedCitation" : "(Touma et al., 2015; Zhao et al., 2016; Engstr\u00f6m and Keellings, 2018)", "previouslyFormattedCitation" : "(Touma et al., 2015; Zhao et al., 2016; Engstr\u00f6m and Keellings,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ouma et al., 2015; Zhao et al., 2016; Engström and Keellings, 2018)</w:t>
      </w:r>
      <w:r w:rsidRPr="00D424AA">
        <w:rPr>
          <w:rFonts w:cs="Times New Roman"/>
          <w:lang w:val="en-GB"/>
        </w:rPr>
        <w:fldChar w:fldCharType="end"/>
      </w:r>
      <w:r w:rsidRPr="00841A35">
        <w:rPr>
          <w:rFonts w:cs="Times New Roman"/>
          <w:lang w:val="en-GB"/>
        </w:rPr>
        <w:t>. Moreover, there are spatial differences in the spread, which is higher in the regions where enhanced drought conditions are projected and under</w:t>
      </w:r>
      <w:r w:rsidRPr="00D424AA">
        <w:rPr>
          <w:rFonts w:cs="Times New Roman"/>
          <w:lang w:val="en-GB"/>
        </w:rPr>
        <w:t xml:space="preserve"> high-emission scenarios </w:t>
      </w:r>
      <w:r w:rsidRPr="00D424AA">
        <w:rPr>
          <w:rFonts w:cs="Times New Roman"/>
          <w:lang w:val="en-GB"/>
        </w:rPr>
        <w:fldChar w:fldCharType="begin" w:fldLock="1"/>
      </w:r>
      <w:r w:rsidR="00FF6231">
        <w:rPr>
          <w:rFonts w:cs="Times New Roman"/>
          <w:lang w:val="en-GB"/>
        </w:rPr>
        <w: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mendeley" : { "formattedCitation" : "(Orlowsky and Seneviratne, 2013)", "plainTextFormattedCitation" : "(Orlowsky and Seneviratne, 2013)", "previouslyFormattedCitation" : "(Orlowsky and Seneviratne,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rlowsky and Seneviratne, 2013)</w:t>
      </w:r>
      <w:r w:rsidRPr="00D424AA">
        <w:rPr>
          <w:rFonts w:cs="Times New Roman"/>
          <w:lang w:val="en-GB"/>
        </w:rPr>
        <w:fldChar w:fldCharType="end"/>
      </w:r>
      <w:r w:rsidRPr="00841A35">
        <w:rPr>
          <w:rFonts w:cs="Times New Roman"/>
          <w:lang w:val="en-GB"/>
        </w:rPr>
        <w:t>. Nonetheless, some event attribution studies have concluded tha</w:t>
      </w:r>
      <w:r w:rsidRPr="00D424AA">
        <w:rPr>
          <w:rFonts w:cs="Times New Roman"/>
          <w:lang w:val="en-GB"/>
        </w:rPr>
        <w:t xml:space="preserve">t droughts at regional scales can be adequately simulated by some climate models </w:t>
      </w:r>
      <w:r w:rsidRPr="00D424AA">
        <w:rPr>
          <w:rFonts w:cs="Times New Roman"/>
          <w:lang w:val="en-GB"/>
        </w:rPr>
        <w:fldChar w:fldCharType="begin" w:fldLock="1"/>
      </w:r>
      <w:r w:rsidR="007D2D56">
        <w:rPr>
          <w:rFonts w:cs="Times New Roman"/>
          <w:lang w:val="en-GB"/>
        </w:rPr>
        <w:instrText>ADDIN CSL_CITATION { "citationItems" : [ { "id" : "ITEM-1", "itemData" : { "DOI" : "10.1088/1748-9326/aae9f9", "ISSN" : "1748-9326", "abstract" : "In the period 2015\u20132017, the Western Cape region has suffered from three consecutive years of below average rainfall\u2014leading to a prolonged drought and acute water shortages, most prominently in the city of Cape Town. After testing that the precipitation deficit is the primary driver behind the reduced surface water availability, we undertake a multi-method attribution analysis for the meteorological drought, defined in terms of a deficit in the 3 years running mean precipitation averaged over the Western Cape area. The exact estimate of the return time of the event is sensitive to the number of stations whose data is incorporated in the analysis but the rarity of the event is unquestionable, with a return time of more than a hundred years. Synthesising the results from five different large model ensembles as well as observed data gives a significant increase by a factor of three (95% confidence interval 1.5\u20136) of such a drought to occur because of anthropogenic climate change. All the model results further suggest that this trend will continue with future global warming. These results are in line with physical understanding of the effect of climate change at these latitudes and highlights that measures to improve Cape Town\u2019s resilience to future droughts are an adaptation priority.", "author" : [ { "dropping-particle" : "", "family" : "Otto", "given" : "Friederike E L", "non-dropping-particle" : "", "parse-names" : false, "suffix" : "" }, { "dropping-particle" : "", "family" : "Wolski", "given" : "Piotr", "non-dropping-particle" : "", "parse-names" : false, "suffix" : "" }, { "dropping-particle" : "", "family" : "Lehner", "given" : "Flavio", "non-dropping-particle" : "", "parse-names" : false, "suffix" : "" }, { "dropping-particle" : "", "family" : "Tebaldi", "given" : "Claudia", "non-dropping-particle" : "", "parse-names" : false, "suffix" : "" }, { "dropping-particle" : "", "family" : "Oldenborgh", "given" : "Geert Jan", "non-dropping-particle" : "van", "parse-names" : false, "suffix" : "" }, { "dropping-particle" : "", "family" : "Hogesteeger", "given" : "Sanne", "non-dropping-particle" : "", "parse-names" : false, "suffix" : "" }, { "dropping-particle" : "", "family" : "Singh", "given" : "Roop", "non-dropping-particle" : "", "parse-names" : false, "suffix" : "" }, { "dropping-particle" : "", "family" : "Holden", "given" : "Petra", "non-dropping-particle" : "", "parse-names" : false, "suffix" : "" }, { "dropping-particle" : "", "family" : "Fu\u010dkar", "given" : "Neven S", "non-dropping-particle" : "", "parse-names" : false, "suffix" : "" }, { "dropping-particle" : "", "family" : "Odoulami", "given" : "Romaric C", "non-dropping-particle" : "", "parse-names" : false, "suffix" : "" }, { "dropping-particle" : "", "family" : "New", "given" : "Mark", "non-dropping-particle" : "", "parse-names" : false, "suffix" : "" } ], "container-title" : "Environmental Research Letters", "id" : "ITEM-1", "issue" : "12", "issued" : { "date-parts" : [ [ "2018" ] ] }, "page" : "124010", "publisher" : "IOP Publishing", "title" : "Anthropogenic influence on the drivers of the Western Cape drought 2015\u20132017", "translator" : [ { "dropping-particle" : "", "family" : "S1648", "given" : "", "non-dropping-particle" : "", "parse-names" : false, "suffix" : "" } ], "type" : "article-journal", "volume" : "13" }, "uris" : [ "http://www.mendeley.com/documents/?uuid=a5d1d53a-ccc4-4f97-83dd-8f7615011166" ] }, { "id" : "ITEM-2", "itemData" : { "DOI" : "10.1038/nclimate2927", "ISSN" : "1758-678X",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2", "issue" : "6", "issued" : { "date-parts" : [ [ "2016", "6", "1" ] ] }, "page" : "627-634", "title" : "Human influence on climate in the 2014 southern England winter floods and their impacts", "translator" : [ { "dropping-particle" : "", "family" : "S379", "given" : "", "non-dropping-particle" : "", "parse-names" : false, "suffix" : "" } ], "type" : "article-journal", "volume" : "6" }, "uris" : [ "http://www.mendeley.com/documents/?uuid=9f30d715-1548-491d-b012-df495a0aee4a" ] } ], "mendeley" : { "formattedCitation" : "(Schaller et al., 2016; Otto et al., 2018c)", "plainTextFormattedCitation" : "(Schaller et al., 2016; Otto et al., 2018c)", "previouslyFormattedCitation" : "(Schaller et al., 2016; Otto et al., 2018c)"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aller et al., 2016; Otto et al., 2018c)</w:t>
      </w:r>
      <w:r w:rsidRPr="00D424AA">
        <w:rPr>
          <w:rFonts w:cs="Times New Roman"/>
          <w:lang w:val="en-GB"/>
        </w:rPr>
        <w:fldChar w:fldCharType="end"/>
      </w:r>
      <w:r w:rsidRPr="00841A35">
        <w:rPr>
          <w:rFonts w:cs="Times New Roman"/>
          <w:lang w:val="en-GB"/>
        </w:rPr>
        <w:t>.</w:t>
      </w:r>
    </w:p>
    <w:p w14:paraId="16A5B7CD" w14:textId="7078FC40" w:rsidR="001415DA" w:rsidRDefault="001415DA" w:rsidP="00D424AA">
      <w:pPr>
        <w:pStyle w:val="AR6BodyText"/>
        <w:rPr>
          <w:rFonts w:cs="Times New Roman"/>
          <w:iCs/>
          <w:lang w:val="en-GB"/>
        </w:rPr>
      </w:pPr>
    </w:p>
    <w:p w14:paraId="6C7228EB" w14:textId="77777777" w:rsidR="0012500E" w:rsidRPr="00D424AA" w:rsidRDefault="0012500E" w:rsidP="00D424AA">
      <w:pPr>
        <w:pStyle w:val="AR6BodyText"/>
        <w:rPr>
          <w:rFonts w:cs="Times New Roman"/>
          <w:iCs/>
          <w:lang w:val="en-GB"/>
        </w:rPr>
      </w:pPr>
    </w:p>
    <w:p w14:paraId="6E88E3F3" w14:textId="77777777" w:rsidR="001415DA" w:rsidRPr="00D424AA" w:rsidRDefault="001415DA" w:rsidP="00D424AA">
      <w:pPr>
        <w:pStyle w:val="AR6Chap11Level311111"/>
        <w:rPr>
          <w:rFonts w:cs="Times New Roman"/>
          <w:lang w:val="en-GB"/>
        </w:rPr>
      </w:pPr>
      <w:bookmarkStart w:id="2258" w:name="_Toc25583679"/>
      <w:r w:rsidRPr="00D424AA">
        <w:rPr>
          <w:rFonts w:cs="Times New Roman"/>
          <w:lang w:val="en-GB"/>
        </w:rPr>
        <w:t xml:space="preserve"> </w:t>
      </w:r>
      <w:bookmarkStart w:id="2259" w:name="_Toc56915263"/>
      <w:bookmarkStart w:id="2260" w:name="_Toc70703021"/>
      <w:r w:rsidRPr="00D424AA">
        <w:rPr>
          <w:rFonts w:cs="Times New Roman"/>
          <w:lang w:val="en-GB"/>
        </w:rPr>
        <w:t>Atmospheric evaporative demand</w:t>
      </w:r>
      <w:bookmarkEnd w:id="2258"/>
      <w:bookmarkEnd w:id="2259"/>
      <w:bookmarkEnd w:id="2260"/>
    </w:p>
    <w:p w14:paraId="149DCF20" w14:textId="77777777" w:rsidR="001415DA" w:rsidRPr="00D424AA" w:rsidRDefault="001415DA" w:rsidP="00D424AA">
      <w:pPr>
        <w:pStyle w:val="AR6BodyText"/>
        <w:rPr>
          <w:rFonts w:cs="Times New Roman"/>
          <w:lang w:val="en-GB"/>
        </w:rPr>
      </w:pPr>
    </w:p>
    <w:p w14:paraId="051FBD32" w14:textId="66A6CF48" w:rsidR="001415DA" w:rsidRPr="00D424AA" w:rsidRDefault="001415DA" w:rsidP="00D424AA">
      <w:pPr>
        <w:pStyle w:val="AR6BodyText"/>
        <w:rPr>
          <w:rFonts w:cs="Times New Roman"/>
          <w:lang w:val="en-GB"/>
        </w:rPr>
      </w:pPr>
      <w:r w:rsidRPr="00D424AA">
        <w:rPr>
          <w:rFonts w:cs="Times New Roman"/>
          <w:lang w:val="en-GB"/>
        </w:rPr>
        <w:t xml:space="preserve">There is only limited evidence on the evaluation of AED in state-of-the-art ESMs, which is performed on externally computed AED based on model output </w:t>
      </w:r>
      <w:r w:rsidRPr="00D424AA">
        <w:rPr>
          <w:rFonts w:cs="Times New Roman"/>
          <w:lang w:val="en-GB"/>
        </w:rPr>
        <w:fldChar w:fldCharType="begin" w:fldLock="1"/>
      </w:r>
      <w:r w:rsidR="007D2D56">
        <w:rPr>
          <w:rFonts w:cs="Times New Roman"/>
          <w:lang w:val="en-GB"/>
        </w:rPr>
        <w:instrText>ADDIN CSL_CITATION { "citationItems" : [ { "id" : "ITEM-1", "itemData" : { "DOI" : "10.1175/JCLI-D-14-00480.1", "abstract" : "\u00a9 2015 American Meteorological Society. The aridity of a terrestrial climate is often quantified using the dimensionless ratio P/PET of annual precipitation (P) to annual potential evapotranspiration (PET). In this study, the climatological patterns and greenhouse warming responses of terrestrial P, Penman-Monteith PET, and P/PET are compared among 16 modern global climate models. The large-scale climatological values and implied biome types often disagree widely among models, with large systematic differences from observational estimates. In addition, the PET climatologies often differ by several tens of percent when computed using monthly versus 3-hourly inputs. With greenhouse warming, land P does not systematically increase or decrease, except at high latitudes. Therefore, because of moderate, ubiquitous PET increases, P/PET decreases (drying) are much more widespread than increases (wetting) in the tropics, subtropics, and midlatitudes in most models, confirming and expanding on earlier findings. The PET increases are also somewhat sensitive to the time resolution of the inputs, although not as systematically as for the PET climatologies. The changes in the balance between P and PET are also quantified using an alternative aridity index, the ratio P/(P+PET), which has a one-to-one but nonlinear correspondence with P/PET. It is argued that the magnitudes of P/(P+PET) changes are more uniformly relevant than the magnitudes of P/PET changes, which tend to be much higher in wetter regions. The ratio P/(P+PET) and its changes are also found to be excellent statistical predictors of the land surface evaporative fraction and its changes.", "author" : [ { "dropping-particle" : "", "family" : "Scheff", "given" : "J.", "non-dropping-particle" : "", "parse-names" : false, "suffix" : "" }, { "dropping-particle" : "", "family" : "Frierson", "given" : "D.M.W.", "non-dropping-particle" : "", "parse-names" : false, "suffix" : "" } ], "container-title" : "Journal of Climate", "id" : "ITEM-1", "issue" : "14", "issued" : { "date-parts" : [ [ "2015" ] ] }, "page" : "5583-5600", "title" : "Terrestrial aridity and its response to greenhouse warming across CMIP5 climate models", "translator" : [ { "dropping-particle" : "", "family" : "S562", "given" : "", "non-dropping-particle" : "", "parse-names" : false, "suffix" : "" } ], "type" : "article-journal", "volume" : "28" }, "uris" : [ "http://www.mendeley.com/documents/?uuid=a30a9f60-e648-40fc-83bd-9cbc2ac7ef1d" ] }, { "id" : "ITEM-2", "itemData" : { "DOI" : "10.1002/2016JD025166", "ISSN" : "2169897X", "abstract" : "\u00a9 2016. American Geophysical Union. All Rights Reserved. Here we assess estimates of atmospheric evaporative demand over China in 12 state-of-the-art global climate models (GCMs) against observed D20 pan evaporation (Epan) over the period of 1961-2000. To do that, we use an energy-relevant and physical-based approach, namely, PenPan model, to comprehensively evaluate GCM performance with respect to their ability to simulate annual, seasonal, and monthly statistics of Epan(and its radiative and aerodynamic components, Ep,Rand Ep,A). The results indicated that most GCMs generally captured the spatial pattern and seasonal cycle of Epan, Ep,R, and Ep,A. However, regional means of annual and monthly Epan, Ep,R, and Ep,Awere underestimated by most GCMs mainly due to negatively biased surface air temperature (Ta) and vapor pressure deficit (vpd) outputted/simulated by the GCMs. Overall, the discrepancies among GCMs in estimating the regional statistics (regional means and seasonal cycles) of Ep,Awere relatively larger than that of Ep,R, which indicates considerable uncertainties in the calculation of the aerodynamic component of evaporation based on the GCM outputs. Moreover, a few GCMs captured negative trends of regional mean annual and seasonal Epan, Ep,R, and Ep,Awell over the period of 1961- 2000, but most showed positive trends. The underestimation of net radiation (Rn) and overestimation of wind speed at 2m(u2) in most GCMs may, to some extent, accentuate/compensate the negative biases in GCM-estimated annual and seasonal Epan, Ep,R, and Ep,A. The results demonstrate the importance of incorporating observation of pan evaporation and well-validated PenPan model to evaluate GCM performance on atmospheric evaporative demand that is relevant to projections of future drought and regional water-energy budgets.", "author" : [ { "dropping-particle" : "", "family" : "Liu", "given" : "Wenbin", "non-dropping-particle" : "", "parse-names" : false, "suffix" : "" }, { "dropping-particle" : "", "family" : "Sun", "given" : "Fubao", "non-dropping-particle" : "", "parse-names" : false, "suffix" : "" } ], "container-title" : "Journal of Geophysical Research: Atmospheres", "id" : "ITEM-2", "issue" : "14", "issued" : { "date-parts" : [ [ "2016", "7", "27" ] ] }, "page" : "8329-8349", "title" : "Assessing estimates of evaporative demand in climate models using observed pan evaporation over China", "translator" : [ { "dropping-particle" : "", "family" : "S1012", "given" : "", "non-dropping-particle" : "", "parse-names" : false, "suffix" : "" } ], "type" : "article-journal", "volume" : "121" }, "uris" : [ "http://www.mendeley.com/documents/?uuid=50112903-83fe-4c3c-aba2-2d739f286293" ] }, { "id" : "ITEM-3", "itemData" : { "DOI" : "10.1175/JHM-D-16-0204.1", "abstract" : "\u00a9 2017 American Meteorological Society. Atmospheric evaporative demand plays a pivotal role in global water and energy budgets, and its change is very important for drought monitoring, irrigation scheduling, and water resource management under a changing environment. Here, future changes of pan evaporation Epan, a measurable indicator for atmospheric evaporative demand, are first projected and attributed over China through a physically based approach, namely, the PenPan model, forced with outputs from 12 state-of-the-art climate models from phase 5 of the Coupled Model Intercomparison Project. An equidistant quantile mapping method was also used to correct the biases in GCMs outputs to reduce uncertainty in Epanprojection. The results indicated that Epanwould increase during the periods 2021-50 and 2071-2100 relative to the baseline period 1971-2000 under the representative concentration pathway (RCP) 4.5 and 8.5 scenarios, which can mainly be attributed to the projected increase in air temperature and vapor pressure deficit over China. The percentage increase of Epanis relatively larger in eastern China than in western China, which is due to the spatially inconsistent increases in air temperature, net radiation, wind speed, and vapor pressure deficit over China. The widely reported \"pan evaporation paradox\" was not well reproduced for the period 1961-2000 in the climate models, before or after bias correction, suggesting discrepancy between observed and modeled trends. With that caveat, it was found that the pan evaporation has been projected to increase at a rate of 117-167 mm yr-1K-1(72-80 mm yr-1K-1)over China using the multiple GCMs under the RCP 4.5 (RCP 8.5) scenario with increased greenhouse gases and the associated warming of the climate system.", "author" : [ { "dropping-particle" : "", "family" : "Liu", "given" : "W.", "non-dropping-particle" : "", "parse-names" : false, "suffix" : "" }, { "dropping-particle" : "", "family" : "Sun", "given" : "F.", "non-dropping-particle" : "", "parse-names" : false, "suffix" : "" } ], "container-title" : "Journal of Hydrometeorology", "id" : "ITEM-3", "issue" : "4", "issued" : { "date-parts" : [ [ "2017" ] ] }, "page" : "977-991", "title" : "Projecting and attributing future changes of evaporative demand over china in CMIP5 climate models", "translator" : [ { "dropping-particle" : "", "family" : "S1463", "given" : "", "non-dropping-particle" : "", "parse-names" : false, "suffix" : "" } ], "type" : "article-journal", "volume" : "18" }, "uris" : [ "http://www.mendeley.com/documents/?uuid=a18278d1-106e-4167-8b26-a791d2d5258c" ] } ], "mendeley" : { "formattedCitation" : "(Scheff and Frierson, 2015; Liu and Sun, 2016, 2017)", "plainTextFormattedCitation" : "(Scheff and Frierson, 2015; Liu and Sun, 2016, 2017)", "previouslyFormattedCitation" : "(Scheff and Frierson, 2015; Liu and Sun, 2016,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eff and Frierson, 2015; Liu and Sun, 2016, 2017)</w:t>
      </w:r>
      <w:r w:rsidRPr="00D424AA">
        <w:rPr>
          <w:rFonts w:cs="Times New Roman"/>
          <w:lang w:val="en-GB"/>
        </w:rPr>
        <w:fldChar w:fldCharType="end"/>
      </w:r>
      <w:r w:rsidRPr="00841A35">
        <w:rPr>
          <w:rFonts w:cs="Times New Roman"/>
          <w:lang w:val="en-GB"/>
        </w:rPr>
        <w:t>. An evaluation of average AED in 17 CMIP5 ESMs for 1981-1999 based on potential evaporation show tha</w:t>
      </w:r>
      <w:r w:rsidRPr="00D424AA">
        <w:rPr>
          <w:rFonts w:cs="Times New Roman"/>
          <w:lang w:val="en-GB"/>
        </w:rPr>
        <w:t xml:space="preserve">t the models’ spatial patterns resemble the observations, but that the magnitude of potential evaporation displays strong divergence among models globally and regionally </w:t>
      </w:r>
      <w:r w:rsidRPr="00D424AA">
        <w:rPr>
          <w:rFonts w:cs="Times New Roman"/>
          <w:lang w:val="en-GB"/>
        </w:rPr>
        <w:fldChar w:fldCharType="begin" w:fldLock="1"/>
      </w:r>
      <w:r w:rsidR="00FF6231">
        <w:rPr>
          <w:rFonts w:cs="Times New Roman"/>
          <w:lang w:val="en-GB"/>
        </w:rPr>
        <w:instrText>ADDIN CSL_CITATION { "citationItems" : [ { "id" : "ITEM-1", "itemData" : { "DOI" : "10.1175/JCLI-D-14-00480.1", "abstract" : "\u00a9 2015 American Meteorological Society. The aridity of a terrestrial climate is often quantified using the dimensionless ratio P/PET of annual precipitation (P) to annual potential evapotranspiration (PET). In this study, the climatological patterns and greenhouse warming responses of terrestrial P, Penman-Monteith PET, and P/PET are compared among 16 modern global climate models. The large-scale climatological values and implied biome types often disagree widely among models, with large systematic differences from observational estimates. In addition, the PET climatologies often differ by several tens of percent when computed using monthly versus 3-hourly inputs. With greenhouse warming, land P does not systematically increase or decrease, except at high latitudes. Therefore, because of moderate, ubiquitous PET increases, P/PET decreases (drying) are much more widespread than increases (wetting) in the tropics, subtropics, and midlatitudes in most models, confirming and expanding on earlier findings. The PET increases are also somewhat sensitive to the time resolution of the inputs, although not as systematically as for the PET climatologies. The changes in the balance between P and PET are also quantified using an alternative aridity index, the ratio P/(P+PET), which has a one-to-one but nonlinear correspondence with P/PET. It is argued that the magnitudes of P/(P+PET) changes are more uniformly relevant than the magnitudes of P/PET changes, which tend to be much higher in wetter regions. The ratio P/(P+PET) and its changes are also found to be excellent statistical predictors of the land surface evaporative fraction and its changes.", "author" : [ { "dropping-particle" : "", "family" : "Scheff", "given" : "J.", "non-dropping-particle" : "", "parse-names" : false, "suffix" : "" }, { "dropping-particle" : "", "family" : "Frierson", "given" : "D.M.W.", "non-dropping-particle" : "", "parse-names" : false, "suffix" : "" } ], "container-title" : "Journal of Climate", "id" : "ITEM-1", "issue" : "14", "issued" : { "date-parts" : [ [ "2015" ] ] }, "page" : "5583-5600", "title" : "Terrestrial aridity and its response to greenhouse warming across CMIP5 climate models", "translator" : [ { "dropping-particle" : "", "family" : "S562", "given" : "", "non-dropping-particle" : "", "parse-names" : false, "suffix" : "" } ], "type" : "article-journal", "volume" : "28" }, "uris" : [ "http://www.mendeley.com/documents/?uuid=a30a9f60-e648-40fc-83bd-9cbc2ac7ef1d" ] } ], "mendeley" : { "formattedCitation" : "(Scheff and Frierson, 2015)", "plainTextFormattedCitation" : "(Scheff and Frierson, 2015)", "previouslyFormattedCitation" : "(Scheff and Frierson,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eff and Frierson, 2015)</w:t>
      </w:r>
      <w:r w:rsidRPr="00D424AA">
        <w:rPr>
          <w:rFonts w:cs="Times New Roman"/>
          <w:lang w:val="en-GB"/>
        </w:rPr>
        <w:fldChar w:fldCharType="end"/>
      </w:r>
      <w:r w:rsidRPr="00841A35">
        <w:rPr>
          <w:rFonts w:cs="Times New Roman"/>
          <w:lang w:val="en-GB"/>
        </w:rPr>
        <w:t xml:space="preserve">. The evaluation of AED in 12 CMIP5 ESMs with pan evaporation observations in East Asia for 1961-2000 </w:t>
      </w:r>
      <w:r w:rsidRPr="00D424AA">
        <w:rPr>
          <w:rFonts w:cs="Times New Roman"/>
          <w:lang w:val="en-GB"/>
        </w:rPr>
        <w:fldChar w:fldCharType="begin" w:fldLock="1"/>
      </w:r>
      <w:r w:rsidR="007D2D56">
        <w:rPr>
          <w:rFonts w:cs="Times New Roman"/>
          <w:lang w:val="en-GB"/>
        </w:rPr>
        <w:instrText>ADDIN CSL_CITATION { "citationItems" : [ { "id" : "ITEM-1", "itemData" : { "DOI" : "10.1175/JHM-D-16-0204.1", "abstract" : "\u00a9 2017 American Meteorological Society. Atmospheric evaporative demand plays a pivotal role in global water and energy budgets, and its change is very important for drought monitoring, irrigation scheduling, and water resource management under a changing environment. Here, future changes of pan evaporation Epan, a measurable indicator for atmospheric evaporative demand, are first projected and attributed over China through a physically based approach, namely, the PenPan model, forced with outputs from 12 state-of-the-art climate models from phase 5 of the Coupled Model Intercomparison Project. An equidistant quantile mapping method was also used to correct the biases in GCMs outputs to reduce uncertainty in Epanprojection. The results indicated that Epanwould increase during the periods 2021-50 and 2071-2100 relative to the baseline period 1971-2000 under the representative concentration pathway (RCP) 4.5 and 8.5 scenarios, which can mainly be attributed to the projected increase in air temperature and vapor pressure deficit over China. The percentage increase of Epanis relatively larger in eastern China than in western China, which is due to the spatially inconsistent increases in air temperature, net radiation, wind speed, and vapor pressure deficit over China. The widely reported \"pan evaporation paradox\" was not well reproduced for the period 1961-2000 in the climate models, before or after bias correction, suggesting discrepancy between observed and modeled trends. With that caveat, it was found that the pan evaporation has been projected to increase at a rate of 117-167 mm yr-1K-1(72-80 mm yr-1K-1)over China using the multiple GCMs under the RCP 4.5 (RCP 8.5) scenario with increased greenhouse gases and the associated warming of the climate system.", "author" : [ { "dropping-particle" : "", "family" : "Liu", "given" : "W.", "non-dropping-particle" : "", "parse-names" : false, "suffix" : "" }, { "dropping-particle" : "", "family" : "Sun", "given" : "F.", "non-dropping-particle" : "", "parse-names" : false, "suffix" : "" } ], "container-title" : "Journal of Hydrometeorology", "id" : "ITEM-1", "issue" : "4", "issued" : { "date-parts" : [ [ "2017" ] ] }, "page" : "977-991", "title" : "Projecting and attributing future changes of evaporative demand over china in CMIP5 climate models", "translator" : [ { "dropping-particle" : "", "family" : "S1463", "given" : "", "non-dropping-particle" : "", "parse-names" : false, "suffix" : "" } ], "type" : "article-journal", "volume" : "18" }, "uris" : [ "http://www.mendeley.com/documents/?uuid=a18278d1-106e-4167-8b26-a791d2d5258c" ] }, { "id" : "ITEM-2", "itemData" : { "DOI" : "10.1002/2016JD025166", "ISSN" : "2169897X", "abstract" : "\u00a9 2016. American Geophysical Union. All Rights Reserved. Here we assess estimates of atmospheric evaporative demand over China in 12 state-of-the-art global climate models (GCMs) against observed D20 pan evaporation (Epan) over the period of 1961-2000. To do that, we use an energy-relevant and physical-based approach, namely, PenPan model, to comprehensively evaluate GCM performance with respect to their ability to simulate annual, seasonal, and monthly statistics of Epan(and its radiative and aerodynamic components, Ep,Rand Ep,A). The results indicated that most GCMs generally captured the spatial pattern and seasonal cycle of Epan, Ep,R, and Ep,A. However, regional means of annual and monthly Epan, Ep,R, and Ep,Awere underestimated by most GCMs mainly due to negatively biased surface air temperature (Ta) and vapor pressure deficit (vpd) outputted/simulated by the GCMs. Overall, the discrepancies among GCMs in estimating the regional statistics (regional means and seasonal cycles) of Ep,Awere relatively larger than that of Ep,R, which indicates considerable uncertainties in the calculation of the aerodynamic component of evaporation based on the GCM outputs. Moreover, a few GCMs captured negative trends of regional mean annual and seasonal Epan, Ep,R, and Ep,Awell over the period of 1961- 2000, but most showed positive trends. The underestimation of net radiation (Rn) and overestimation of wind speed at 2m(u2) in most GCMs may, to some extent, accentuate/compensate the negative biases in GCM-estimated annual and seasonal Epan, Ep,R, and Ep,A. The results demonstrate the importance of incorporating observation of pan evaporation and well-validated PenPan model to evaluate GCM performance on atmospheric evaporative demand that is relevant to projections of future drought and regional water-energy budgets.", "author" : [ { "dropping-particle" : "", "family" : "Liu", "given" : "Wenbin", "non-dropping-particle" : "", "parse-names" : false, "suffix" : "" }, { "dropping-particle" : "", "family" : "Sun", "given" : "Fubao", "non-dropping-particle" : "", "parse-names" : false, "suffix" : "" } ], "container-title" : "Journal of Geophysical Research: Atmospheres", "id" : "ITEM-2", "issue" : "14", "issued" : { "date-parts" : [ [ "2016", "7", "27" ] ] }, "page" : "8329-8349", "title" : "Assessing estimates of evaporative demand in climate models using observed pan evaporation over China", "translator" : [ { "dropping-particle" : "", "family" : "S1012", "given" : "", "non-dropping-particle" : "", "parse-names" : false, "suffix" : "" } ], "type" : "article-journal", "volume" : "121" }, "uris" : [ "http://www.mendeley.com/documents/?uuid=50112903-83fe-4c3c-aba2-2d739f286293" ] } ], "mendeley" : { "formattedCitation" : "(Liu and Sun, 2016, 2017)", "plainTextFormattedCitation" : "(Liu and Sun, 2016, 2017)", "previouslyFormattedCitation" : "(Liu and Sun, 2016,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u and Sun, 2016, 2017)</w:t>
      </w:r>
      <w:r w:rsidRPr="00D424AA">
        <w:rPr>
          <w:rFonts w:cs="Times New Roman"/>
          <w:lang w:val="en-GB"/>
        </w:rPr>
        <w:fldChar w:fldCharType="end"/>
      </w:r>
      <w:r w:rsidRPr="00841A35">
        <w:rPr>
          <w:rFonts w:cs="Times New Roman"/>
          <w:lang w:val="en-GB"/>
        </w:rPr>
        <w:t xml:space="preserve"> show that the ESMs capture seasonal cycles well, but that regional AED averages are underestimated due to biases in the meteorological variab</w:t>
      </w:r>
      <w:r w:rsidRPr="00D424AA">
        <w:rPr>
          <w:rFonts w:cs="Times New Roman"/>
          <w:lang w:val="en-GB"/>
        </w:rPr>
        <w:t xml:space="preserve">les controlling the aerodynamic and radiative components of AED. CMIP5 ESMs also show a strong underestimation of atmospheric drying trends compared to reanalysis data </w:t>
      </w:r>
      <w:r w:rsidRPr="00D424AA">
        <w:rPr>
          <w:rFonts w:cs="Times New Roman"/>
          <w:lang w:val="en-GB"/>
        </w:rPr>
        <w:fldChar w:fldCharType="begin" w:fldLock="1"/>
      </w:r>
      <w:r w:rsidR="00FF6231">
        <w:rPr>
          <w:rFonts w:cs="Times New Roman"/>
          <w:lang w:val="en-GB"/>
        </w:rPr>
        <w:instrText>ADDIN CSL_CITATION { "citationItems" : [ { "id" : "ITEM-1", "itemData" : { "DOI" : "10.1002/2017GL075353", "ISSN" : "00948276", "author" : [ { "dropping-particle" : "", "family" : "Douville", "given" : "H.", "non-dropping-particle" : "", "parse-names" : false, "suffix" : "" }, { "dropping-particle" : "", "family" : "Plazzotta", "given" : "M.", "non-dropping-particle" : "", "parse-names" : false, "suffix" : "" } ], "container-title" : "Geophysical Research Letters", "id" : "ITEM-1", "issue" : "19", "issued" : { "date-parts" : [ [ "2017", "10", "16" ] ] }, "page" : "9967-9975", "title" : "Midlatitude Summer Drying: An Underestimated Threat in CMIP5 Models?", "translator" : [ { "dropping-particle" : "", "family" : "S1737", "given" : "", "non-dropping-particle" : "", "parse-names" : false, "suffix" : "" } ], "type" : "article-journal", "volume" : "44" }, "uris" : [ "http://www.mendeley.com/documents/?uuid=b8924726-736d-41b6-996d-15a32f7152b0" ] } ], "mendeley" : { "formattedCitation" : "(Douville and Plazzotta, 2017)", "plainTextFormattedCitation" : "(Douville and Plazzotta, 2017)", "previouslyFormattedCitation" : "(Douville and Plazzotta,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uville and Plazzotta, 2017)</w:t>
      </w:r>
      <w:r w:rsidRPr="00D424AA">
        <w:rPr>
          <w:rFonts w:cs="Times New Roman"/>
          <w:lang w:val="en-GB"/>
        </w:rPr>
        <w:fldChar w:fldCharType="end"/>
      </w:r>
      <w:r w:rsidRPr="00841A35">
        <w:rPr>
          <w:rFonts w:cs="Times New Roman"/>
          <w:lang w:val="en-GB"/>
        </w:rPr>
        <w:t>.</w:t>
      </w:r>
    </w:p>
    <w:p w14:paraId="2DA9CDFA" w14:textId="77AD58F1" w:rsidR="001415DA" w:rsidRDefault="001415DA" w:rsidP="00D424AA">
      <w:pPr>
        <w:pStyle w:val="AR6BodyText"/>
        <w:rPr>
          <w:rFonts w:cs="Times New Roman"/>
          <w:i/>
          <w:lang w:val="en-GB"/>
        </w:rPr>
      </w:pPr>
    </w:p>
    <w:p w14:paraId="503A1D18" w14:textId="77777777" w:rsidR="0012500E" w:rsidRPr="00D424AA" w:rsidRDefault="0012500E" w:rsidP="00D424AA">
      <w:pPr>
        <w:pStyle w:val="AR6BodyText"/>
        <w:rPr>
          <w:rFonts w:cs="Times New Roman"/>
          <w:i/>
          <w:lang w:val="en-GB"/>
        </w:rPr>
      </w:pPr>
    </w:p>
    <w:p w14:paraId="664FCD1B" w14:textId="77777777" w:rsidR="001415DA" w:rsidRPr="00D424AA" w:rsidRDefault="001415DA" w:rsidP="00D424AA">
      <w:pPr>
        <w:pStyle w:val="AR6Chap11Level311111"/>
        <w:rPr>
          <w:rFonts w:cs="Times New Roman"/>
          <w:lang w:val="en-GB"/>
        </w:rPr>
      </w:pPr>
      <w:bookmarkStart w:id="2261" w:name="_Toc25583680"/>
      <w:r w:rsidRPr="00D424AA">
        <w:rPr>
          <w:rFonts w:cs="Times New Roman"/>
          <w:lang w:val="en-GB"/>
        </w:rPr>
        <w:t xml:space="preserve"> </w:t>
      </w:r>
      <w:bookmarkStart w:id="2262" w:name="_Toc56915264"/>
      <w:bookmarkStart w:id="2263" w:name="_Toc70703022"/>
      <w:r w:rsidRPr="00D424AA">
        <w:rPr>
          <w:rFonts w:cs="Times New Roman"/>
          <w:lang w:val="en-GB"/>
        </w:rPr>
        <w:t>Soil moisture deficits</w:t>
      </w:r>
      <w:bookmarkEnd w:id="2261"/>
      <w:bookmarkEnd w:id="2262"/>
      <w:bookmarkEnd w:id="2263"/>
    </w:p>
    <w:p w14:paraId="1E7C641F" w14:textId="77777777" w:rsidR="001415DA" w:rsidRPr="00D424AA" w:rsidRDefault="001415DA" w:rsidP="00D424AA">
      <w:pPr>
        <w:pStyle w:val="AR6BodyText"/>
        <w:rPr>
          <w:rFonts w:cs="Times New Roman"/>
          <w:lang w:val="en-GB"/>
        </w:rPr>
      </w:pPr>
    </w:p>
    <w:p w14:paraId="2519AE8A" w14:textId="35D1F22A" w:rsidR="001415DA" w:rsidRPr="00D424AA" w:rsidRDefault="001415DA" w:rsidP="00D424AA">
      <w:pPr>
        <w:pStyle w:val="AR6BodyText"/>
        <w:rPr>
          <w:rFonts w:cs="Times New Roman"/>
          <w:lang w:val="nb-NO"/>
        </w:rPr>
      </w:pPr>
      <w:r w:rsidRPr="00D424AA">
        <w:rPr>
          <w:rFonts w:cs="Times New Roman"/>
          <w:lang w:val="en-GB"/>
        </w:rPr>
        <w:t xml:space="preserve">The performance of climate models for representing soil moisture deficits shows more uncertainty than for precipitation deficits since in addition to the uncertainties related to cloud and precipitation processes, there is uncertainty related to the representation of complex soil hydrological and boundary-layer processes </w:t>
      </w:r>
      <w:r w:rsidRPr="00D424AA">
        <w:rPr>
          <w:rFonts w:cs="Times New Roman"/>
          <w:lang w:val="en-GB"/>
        </w:rPr>
        <w:fldChar w:fldCharType="begin" w:fldLock="1"/>
      </w:r>
      <w:r w:rsidR="00E42FE9">
        <w:rPr>
          <w:rFonts w:cs="Times New Roman"/>
          <w:lang w:val="en-GB"/>
        </w:rPr>
        <w:instrText>ADDIN CSL_CITATION { "citationItems" : [ { "id" : "ITEM-1",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1",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2", "itemData" : { "DOI" : "10.1007/s11269-018-2160-9", "abstract" : "Drought diagnosis and forecasting are fundamental issues regarding hydrological management in Spain, where recurrent water scarcity periods are normal. Land-surface models (LSMs) could provide relevant information for water managers on how drought conditions evolve. Here, we explore the usefulness of LSMs driven by atmospheric analyses with different resolutions and accuracies in simulating drought and its propagation to precipitation, soil moisture and streamflow through the system. We perform simulations for the 1980-2014 period with SASER (5 km resolution) and LEAFHYDRO (2.5 km resolution), which are forced by the Spanish SAFRAN dataset (at 5km and 30km resolutions), and the global eartH2Observe datasets at 0.25 degrees (including the MSWEP precipitation dataset). We produce standardized indices for precipitation (SPI), soil moisture (SSMI) and streamflow (SSI). The results show that the model structure uncertainty remains an important issue in current generation large-scale hydrological simulations based on LSMs. This is true for both the SSMI and SSI. The differences between the simulated SSMI and SSI are large, and the propagation scales for drought regarding both soil moisture and streamflow are overly dependent on the model structure. Forcing datasets have an impact on the uncertainty of the results but, in general, this impact is not as large as the uncertainty due to model formulation. Concerning the global products, the precipitation product that includes satellite observations (MSWEP) represents a large improvement compared with the product that does not. \u00a9 2019, The Author(s).", "author" : [ { "dropping-particle" : "", "family" : "Quintana-Segu\u00ed", "given" : "P", "non-dropping-particle" : "", "parse-names" : false, "suffix" : "" }, { "dropping-particle" : "", "family" : "Barella-Ortiz", "given" : "A", "non-dropping-particle" : "", "parse-names" : false, "suffix" : "" }, { "dropping-particle" : "", "family" : "Regueiro-Sanfiz", "given" : "S", "non-dropping-particle" : "", "parse-names" : false, "suffix" : "" }, { "dropping-particle" : "", "family" : "Miguez-Macho", "given" : "G", "non-dropping-particle" : "", "parse-names" : false, "suffix" : "" } ], "container-title" : "Water Resources Management", "id" : "ITEM-2", "issue" : "7", "issued" : { "date-parts" : [ [ "2020" ] ] }, "note" : "Export Date: 26 October 2020", "page" : "2135-2156", "title" : "The Utility of Land-Surface Model Simulations to Provide Drought Information in a Water Management Context Using Global and Local Forcing Datasets", "translator" : [ { "dropping-particle" : "", "family" : "S3221", "given" : "", "non-dropping-particle" : "", "parse-names" : false, "suffix" : "" } ], "type" : "article", "volume" : "34" }, "uris" : [ "http://www.mendeley.com/documents/?uuid=27bcb3e7-d479-422f-b131-23bc8e1d90c6" ] }, { "id" : "ITEM-3", "itemData" : { "DOI" : "10.1175/BAMS-D-11-00007.1", "ISSN" : "00030007", "author" : [ { "dropping-particle" : "", "family" : "Hurk", "given" : "Bart", "non-dropping-particle" : "van Den", "parse-names" : false, "suffix" : "" }, { "dropping-particle" : "", "family" : "Best", "given" : "Martin", "non-dropping-particle" : "", "parse-names" : false, "suffix" : "" }, { "dropping-particle" : "", "family" : "Dirmeyer", "given" : "Paul", "non-dropping-particle" : "", "parse-names" : false, "suffix" : "" }, { "dropping-particle" : "", "family" : "Pitman", "given" : "Andy", "non-dropping-particle" : "", "parse-names" : false, "suffix" : "" }, { "dropping-particle" : "", "family" : "Polcher", "given" : "Jan", "non-dropping-particle" : "", "parse-names" : false, "suffix" : "" }, { "dropping-particle" : "", "family" : "Santanello", "given" : "Joe", "non-dropping-particle" : "", "parse-names" : false, "suffix" : "" } ], "container-title" : "Bulletin of the American Meteorological Society", "id" : "ITEM-3", "issue" : "12", "issued" : { "date-parts" : [ [ "2011" ] ] }, "page" : "1593-1600", "title" : "Acceleration of land surface model development over a decade of glass", "translator" : [ { "dropping-particle" : "", "family" : "S3510", "given" : "", "non-dropping-particle" : "", "parse-names" : false, "suffix" : "" } ], "type" : "article-journal", "volume" : "92" }, "uris" : [ "http://www.mendeley.com/documents/?uuid=2282ace4-c54a-4451-be30-a7f9fc03065f", "http://www.mendeley.com/documents/?uuid=c0f77802-a63c-4393-8c48-c4351e27c8b0" ] } ], "mendeley" : { "formattedCitation" : "(van Den Hurk et al., 2011; Lu et al., 2019; Quintana-Segu\u00ed et al., 2020)", "plainTextFormattedCitation" : "(van Den Hurk et al., 2011; Lu et al., 2019; Quintana-Segu\u00ed et al., 2020)", "previouslyFormattedCitation" : "(van Den Hurk et al., 2011; Lu et al., 2019; Quintana-Segu\u00e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van Den Hurk et al., 2011; Lu et al., 2019; Quintana-Seguí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A limitation is also the lack of observations, and in particular soil moisture, in most regions (Section 11.6.2.3), and the paucity of land surface property data to parameterize land surface models, in particular soil types, soil properties and depth </w:t>
      </w:r>
      <w:r w:rsidRPr="00D424AA">
        <w:rPr>
          <w:rFonts w:cs="Times New Roman"/>
          <w:lang w:val="en-GB"/>
        </w:rPr>
        <w:fldChar w:fldCharType="begin" w:fldLock="1"/>
      </w:r>
      <w:r w:rsidR="00FF6231">
        <w:rPr>
          <w:rFonts w:cs="Times New Roman"/>
          <w:lang w:val="en-GB"/>
        </w:rPr>
        <w:instrText>ADDIN CSL_CITATION { "citationItems" : [ { "id" : "ITEM-1", "itemData" : { "DOI" : "10.1175/JHM-D-14-0096.1", "abstract" : " AbstractSoil moisture observations from seven observational networks (spanning portions of seven states) with different biome and climate conditions were used in this study to evaluate multimodel simulated soil moisture products. The four land surface models, including Noah, Mosaic, Sacramento soil moisture accounting (SAC), and the Variable Infiltration Capacity model (VIC), were run within phase 2 of the North American Land Data Assimilation System (NLDAS-2), with a \u215b\u00b0 spatial resolution and hourly temporal resolution. Hundreds of sites in Alabama, Colorado, Michigan, Nebraska, Oklahoma, West Texas, and Utah were used to evaluate simulated soil moisture in the 0\u201310-, 10\u201340-, and 40\u2013100-cm soil layers. Soil moisture was spatially averaged in each state to reduce noise. In general, the four models captured broad features (e.g., seasonal variation) of soil moisture variations in all three soil layers in seven states, except for the 10\u201340-cm soil layer in West Texas and the 40\u2013100-cm soil layer in Alabama, where the anomaly correlations are weak. Overall, Mosaic, SAC, and the ensemble mean have the highest simulation skill and VIC has the lowest simulation skill. The results show that Noah and VIC are wetter than the observations while Mosaic and SAC are drier than the observations, mostly likely because of systematic errors in model evapotranspiration. ", "author" : [ { "dropping-particle" : "", "family" : "Xia", "given" : "Youlong", "non-dropping-particle" : "", "parse-names" : false, "suffix" : "" }, { "dropping-particle" : "", "family" : "Ek", "given" : "Michael B", "non-dropping-particle" : "", "parse-names" : false, "suffix" : "" }, { "dropping-particle" : "", "family" : "Wu", "given" : "Yihua", "non-dropping-particle" : "", "parse-names" : false, "suffix" : "" }, { "dropping-particle" : "", "family" : "Ford", "given" : "Trent", "non-dropping-particle" : "", "parse-names" : false, "suffix" : "" }, { "dropping-particle" : "", "family" : "Quiring", "given" : "Steven M", "non-dropping-particle" : "", "parse-names" : false, "suffix" : "" } ], "container-title" : "Journal of Hydrometeorology", "id" : "ITEM-1", "issue" : "5", "issued" : { "date-parts" : [ [ "2015" ] ] }, "page" : "1962-1980", "title" : "Comparison of NLDAS-2 Simulated and NASMD Observed Daily Soil Moisture. Part I: Comparison and Analysis", "translator" : [ { "dropping-particle" : "", "family" : "S2553", "given" : "", "non-dropping-particle" : "", "parse-names" : false, "suffix" : "" } ], "type" : "article-journal", "volume" : "16" }, "uris" : [ "http://www.mendeley.com/documents/?uuid=56332666-f7d2-41ab-8f1e-5738fd6dbb36" ] } ], "mendeley" : { "formattedCitation" : "(Xia et al., 2015)", "plainTextFormattedCitation" : "(Xia et al., 2015)", "previouslyFormattedCitation" : "(Xi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Xia et al., 2015)</w:t>
      </w:r>
      <w:r w:rsidRPr="00D424AA">
        <w:rPr>
          <w:rFonts w:cs="Times New Roman"/>
          <w:lang w:val="en-GB"/>
        </w:rPr>
        <w:fldChar w:fldCharType="end"/>
      </w:r>
      <w:r w:rsidRPr="00841A35">
        <w:rPr>
          <w:rFonts w:cs="Times New Roman"/>
          <w:lang w:val="en-GB"/>
        </w:rPr>
        <w:t>. The spatial resolution of models is an additional limitation since the representation of some land-atmosphere feedbacks a</w:t>
      </w:r>
      <w:r w:rsidRPr="00D424AA">
        <w:rPr>
          <w:rFonts w:cs="Times New Roman"/>
          <w:lang w:val="en-GB"/>
        </w:rPr>
        <w:t xml:space="preserve">nd topographic effects requires detailed resolution </w:t>
      </w:r>
      <w:r w:rsidRPr="00D424AA">
        <w:rPr>
          <w:rFonts w:cs="Times New Roman"/>
          <w:lang w:val="en-GB"/>
        </w:rPr>
        <w:fldChar w:fldCharType="begin" w:fldLock="1"/>
      </w:r>
      <w:r w:rsidR="00E42FE9">
        <w:rPr>
          <w:rFonts w:cs="Times New Roman"/>
          <w:lang w:val="en-GB"/>
        </w:rPr>
        <w:instrText>ADDIN CSL_CITATION { "citationItems" : [ { "id" : "ITEM-1", "itemData" : { "DOI" : "10.5194/hess-23-191-2019", "author" : [ { "dropping-particle" : "", "family" : "Linden", "given" : "E C", "non-dropping-particle" : "van Der", "parse-names" : false, "suffix" : "" }, { "dropping-particle" : "", "family" : "Haarsma", "given" : "R J", "non-dropping-particle" : "", "parse-names" : false, "suffix" : "" }, { "dropping-particle" : "", "family" : "Schrier", "given" : "G", "non-dropping-particle" : "van Der", "parse-names" : false, "suffix" : "" } ], "container-title" : "Hydrology and Earth System Sciences", "id" : "ITEM-1", "issue" : "1", "issued" : { "date-parts" : [ [ "2019" ] ] }, "note" : "From Duplicate 1 (Impact of climate model resolution on soil moisture projections in central-western Europe - Van Der Linden, E C; Haarsma, R J; Van Der Schrier, G)\n\nExport Date: 18 October 2019\n\nFrom Duplicate 3 (Impact of climate model resolution on soil moisture projections in central-western Europe - Van Der Linden, E C; Haarsma, R J; Van Der Schrier, G)\n\nFrom Duplicate 2 (Impact of climate model resolution on soil moisture projections in central-western Europe - Van Der Linden, E C; Haarsma, R J; Van Der Schrier, G)\n\nExport Date: 18 October 2019", "page" : "191-206", "title" : "Impact of climate model resolution on soil moisture projections in central-western Europe", "translator" : [ { "dropping-particle" : "", "family" : "S2470", "given" : "", "non-dropping-particle" : "", "parse-names" : false, "suffix" : "" } ], "type" : "article-journal", "volume" : "23" }, "uris" : [ "http://www.mendeley.com/documents/?uuid=02381b53-44fb-4cff-bcfb-bc86fdf4c705" ] }, { "id" : "ITEM-2", "itemData" : { "DOI" : "10.1002/2015JD023305", "ISSN" : "2169-897X", "author" : [ { "dropping-particle" : "", "family" : "Nicolai\u2010Shaw", "given" : "Nadine", "non-dropping-particle" : "", "parse-names" : false, "suffix" : "" }, { "dropping-particle" : "", "family" : "Hirschi", "given" : "Martin", "non-dropping-particle" : "", "parse-names" : false, "suffix" : "" }, { "dropping-particle" : "", "family" : "Mittelbach", "given" : "Heidi", "non-dropping-particle" : "", "parse-names" : false, "suffix" : "" }, { "dropping-particle" : "", "family" : "Seneviratne", "given" : "Sonia I.", "non-dropping-particle" : "", "parse-names" : false, "suffix" : "" } ], "container-title" : "Journal of Geophysical Research: Atmospheres", "id" : "ITEM-2", "issue" : "19", "issued" : { "date-parts" : [ [ "2015", "10", "16" ] ] }, "page" : "9955-9964", "title" : "Spatial representativeness of soil moisture using in situ, remote sensing, and land reanalysis data", "translator" : [ { "dropping-particle" : "", "family" : "S2762", "given" : "", "non-dropping-particle" : "", "parse-names" : false, "suffix" : "" } ], "type" : "article-journal", "volume" : "120" }, "uris" : [ "http://www.mendeley.com/documents/?uuid=0d5be059-8012-46e7-99a8-5fad317a17f2" ] } ], "mendeley" : { "formattedCitation" : "(Nicolai\u2010Shaw et al., 2015; van Der Linden et al., 2019)", "manualFormatting" : "(Nicolai-Shaw et al., 2015; Van Der Linden et al., 2019)", "plainTextFormattedCitation" : "(Nicolai\u2010Shaw et al., 2015; van Der Linden et al., 2019)", "previouslyFormattedCitation" : "(Nicolai\u2010Shaw et al., 2015; van Der Linde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Nicolai-Shaw et al., </w:t>
      </w:r>
      <w:r w:rsidR="00A26296">
        <w:rPr>
          <w:rFonts w:cs="Times New Roman"/>
          <w:noProof/>
          <w:lang w:val="en-GB"/>
        </w:rPr>
        <w:lastRenderedPageBreak/>
        <w:t>2015; Van Der Linden et al., 2019)</w:t>
      </w:r>
      <w:r w:rsidRPr="00D424AA">
        <w:rPr>
          <w:rFonts w:cs="Times New Roman"/>
          <w:lang w:val="en-GB"/>
        </w:rPr>
        <w:fldChar w:fldCharType="end"/>
      </w:r>
      <w:r w:rsidRPr="00841A35">
        <w:rPr>
          <w:rFonts w:cs="Times New Roman"/>
          <w:lang w:val="en-GB"/>
        </w:rPr>
        <w:t xml:space="preserve">. Beside climate models, also land surface and hydrological models are used to derive historical and projected trends in soil moisture and related land water variables </w:t>
      </w:r>
      <w:r w:rsidRPr="00D424AA">
        <w:rPr>
          <w:rFonts w:cs="Times New Roman"/>
          <w:lang w:val="en-GB"/>
        </w:rPr>
        <w:fldChar w:fldCharType="begin" w:fldLock="1"/>
      </w:r>
      <w:r w:rsidR="00FF6231">
        <w:rPr>
          <w:rFonts w:cs="Times New Roman"/>
          <w:lang w:val="en-GB"/>
        </w:rPr>
        <w:instrText xml:space="preserve">ADDIN CSL_CITATION { "citationItems" : [ { "id" : "ITEM-1", "itemData" : { "DOI" : "10.1038/s41558-020-00972-w", "ISSN" : "17586798", "abstract" : "Terrestrial water storage (TWS) modulates the hydrological cycle and is a key determinant of water availability and an indicator of drought. While historical TWS variations have been increasingly studied, future changes in TWS and the linkages to droughts remain unexamined. Here, using ensemble hydrological simulations, we show that climate change could reduce TWS in many regions, especially those in the Southern Hemisphere. Strong inter-ensemble agreement indicates high confidence in the projected changes that are driven primarily by climate forcing rather than land and water management activities. Declines in TWS translate to increases in future droughts. By the late twenty-first century, the global land area and population in extreme-to-exceptional TWS drought could more than double, each increasing from 3% during 1976\u20132005 to 7% and 8%, respectively. Our findings highlight the importance of climate change mitigation to avoid adverse TWS impacts and increased droughts, and the need for improved water resource management and adaptation.", "author" : [ { "dropping-particle" : "", "family" : "Pokhrel", "given" : "Yadu", "non-dropping-particle" : "", "parse-names" : false, "suffix" : "" }, { "dropping-particle" : "", "family" : "Felfelani", "given" : "Farshid", "non-dropping-particle" : "", "parse-names" : false, "suffix" : "" }, { "dropping-particle" : "", "family" : "Satoh", "given" : "Yusuke", "non-dropping-particle" : "", "parse-names" : false, "suffix" : "" }, { "dropping-particle" : "", "family" : "Boulange", "given" : "Julien", "non-dropping-particle" : "", "parse-names" : false, "suffix" : "" }, { "dropping-particle" : "", "family" : "Burek", "given" : "Peter", "non-dropping-particle" : "", "parse-names" : false, "suffix" : "" }, { "dropping-particle" : "", "family" : "G\u00e4deke", "given" : "Anne", "non-dropping-particle" : "", "parse-names" : false, "suffix" : "" }, { "dropping-particle" : "", "family" : "Gerten", "given" : "Dieter", "non-dropping-particle" : "", "parse-names" : false, "suffix" : "" }, { "dropping-particle" : "", "family" : "Gosling", "given" : "Simon N.", "non-dropping-particle" : "", "parse-names" : false, "suffix" : "" }, { "dropping-particle" : "", "family" : "Grillakis", "given" : "Manolis", "non-dropping-particle" : "", "parse-names" : false, "suffix" : "" }, { "dropping-particle" : "", "family" : "Gudmundsson", "given" : "Lukas", "non-dropping-particle" : "", "parse-names" : false, "suffix" : "" }, { "dropping-particle" : "", "family" : "Hanasaki", "given" : "Naota", "non-dropping-particle" : "", "parse-names" : false, "suffix" : "" }, { "dropping-particle" : "", "family" : "Kim", "given" : "Hyungjun", "non-dropping-particle" : "", "parse-names" : false, "suffix" : "" }, { "dropping-particle" : "", "family" : "Koutroulis", "given" : "Aristeidis", "non-dropping-particle" : "", "parse-names" : false, "suffix" : "" }, { "dropping-particle" : "", "family" : "Liu", "given" : "Junguo", "non-dropping-particle" : "", "parse-names" : false, "suffix" : "" }, { "dropping-particle" : "", "family" : "Papadimitriou", "given" : "Lamprini", "non-dropping-particle" : "", "parse-names" : false, "suffix" : "" }, { "dropping-particle" : "", "family" : "Schewe", "given" : "Jacob", "non-dropping-particle" : "", "parse-names" : false, "suffix" : "" }, { "dropping-particle" : "", "family" : "M\u00fcller Schmied", "given" : "Hannes", "non-dropping-particle" : "", "parse-names" : false, "suffix" : "" }, { "dropping-particle" : "", "family" : "Stacke", "given" : "Tobias", "non-dropping-particle" : "", "parse-names" : false, "suffix" : "" }, { "dropping-particle" : "", "family" : "Telteu", "given" : "Camelia Eliza", "non-dropping-particle" : "", "parse-names" : false, "suffix" : "" }, { "dropping-particle" : "", "family" : "Thiery", "given" : "Wim", "non-dropping-particle" : "", "parse-names" : false, "suffix" : "" }, { "dropping-particle" : "", "family" : "Veldkamp", "given" : "Ted", "non-dropping-particle" : "", "parse-names" : false, "suffix" : "" }, { "dropping-particle" : "", "family" : "Zhao", "given" : "Fang", "non-dropping-particle" : "", "parse-names" : false, "suffix" : "" }, { "dropping-particle" : "", "family" : "Wada", "given" : "Yoshihide", "non-dropping-particle" : "", "parse-names" : false, "suffix" : "" } ], "container-title" : "Nature Climate Change", "id" : "ITEM-1", "issued" : { "date-parts" : [ [ "2021" ] ] }, "title" : "Global terrestrial water storage and drought severity under climate change", "translator" : [ { "dropping-particle" : "", "family" : "S3511", "given" : "", "non-dropping-particle" : "", "parse-names" : false, "suffix" : "" } ], "type" : "article-journal" }, "uris" : [ "http://www.mendeley.com/documents/?uuid=0fa6240f-fccf-4a67-b8aa-51b57bdd53bc", "http://www.mendeley.com/documents/?uuid=47b70265-78b3-4552-9ff2-683643bd5500" ] }, { "id" : "ITEM-2", "itemData" : { "DOI" : "10.1126/sciadv.abb9668", "ISSN" : "2375-2548", "abstract" : "Drought is one of the main threats to food security and ecosystem productivity. During the past decades, Europe has experienced a series of droughts that caused substantial socioeconomic losses and environmental impacts. A key question is whether there are some similar characteristics in these droughts, especially when compared to the droughts that occurred further in the past. Answering this question is impossible with traditional single-index approaches and also short-term and often spatially inconsistent records. Here, using a multidimensional machine learning\u2013based clustering algorithm and the hydrologic reconstruction of European drought, we determine the dominant drought types and investigate the changes in drought typology. We report a substantial increase in shorter warm-season droughts that are concurrent with an increase in potential evapotranspiration. If shifts reported here persist, then we will need new adaptive water management policies and, in the long run, we may observe considerable alterations in vegetation regimes and ecosystem functioning.", "author" : [ { "dropping-particle" : "", "family" : "Markonis", "given" : "Yannis", "non-dropping-particle" : "", "parse-names" : false, "suffix" : "" }, { "dropping-particle" : "", "family" : "Kumar", "given" : "Rohini", "non-dropping-particle" : "", "parse-names" : false, "suffix" : "" }, { "dropping-particle" : "", "family" : "Hanel", "given" : "Martin", "non-dropping-particle" : "", "parse-names" : false, "suffix" : "" }, { "dropping-particle" : "", "family" : "Rakovec", "given" : "Oldrich", "non-dropping-particle" : "", "parse-names" : false, "suffix" : "" }, { "dropping-particle" : "", "family" : "M\u00e1ca", "given" : "Petr", "non-dropping-particle" : "", "parse-names" : false, "suffix" : "" }, { "dropping-particle" : "", "family" : "AghaKouchak", "given" : "Amir", "non-dropping-particle" : "", "parse-names" : false, "suffix" : "" } ], "container-title" : "Science Advances", "id" : "ITEM-2", "issue" : "6", "issued" : { "date-parts" : [ [ "2021", "2", "3" ] ] }, "page" : "eabb9668", "title" : "The rise of compound warm-season droughts in Europe", "translator" : [ { "dropping-particle" : "", "family" : "S3420", "given" : "", "non-dropping-particle" : "", "parse-names" : false, "suffix" : "" } ], "type" : "article-journal", "volume" : "7" }, "uris" : [ "http://www.mendeley.com/documents/?uuid=2df1e0f7-1770-4ff2-bf63-c56bd833b5bb" ] }, { "id" : "ITEM-3",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3",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4",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4",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id" : "ITEM-5", "itemData" : { "DOI" : "10.1175/JHM-D-12-0161.1", "abstract" : " AbstractIn situ soil moisture measurements from 2007 to 2010 for 196 stations from five networks across the world (United States, France, Spain, China, and Australia) are used to determine the reliability of three soil moisture products: (i) a revised version of the ECMWF Interim Re-Analysis (ERA-Interim; ERA-Land); (ii) a revised version of the Modern-Era Retrospective Analysis for Research and Applications (MERRA) reanalysis from NASA (MERRA-Land); and (iii) a new, microwave-based multisatellite surface soil moisture dataset (SM-MW). Evaluation of the time series and anomalies from a moving monthly mean shows a good performance of the three products in capturing the annual cycle of surface soil moisture and its short-term variability. On average, correlations (95% confidence interval) are 0.66 (\u00b10.038), 0.69 (\u00b10.038), and 0.60 (\u00b10.061) for ERA-Land, MERRA-Land, and SM-MW. The two reanalysis products also capture the root-zone soil moisture well; on average, correlations are 0.68 (\u00b10.035) and 0.73 (\u00b10.032) for ERA-Land and MERRA-Land, respectively. Global trends analysis for 1988\u20132010 suggests a decrease of surface soil moisture contents (72% of significant trends are negative, i.e., drying) for ERA-Land and an increase in surface soil moisture (59% of significant trends are positive, i.e., wetting) for MERRA-Land. As the spatial extent and fractions of significant trends in both products differ, the trend reflected in the majority of grid points within different climate classes was investigated and compared to that of SM-MW. The latter is dominated by negative significant trends (73.2%) and is more in line with ERA-Land. For both reanalysis products, trends for the upper layer of soil are confirmed in the root-zone soil moisture (first meter of soil). ", "author" : [ { "dropping-particle" : "", "family" : "Albergel", "given" : "C", "non-dropping-particle" : "", "parse-names" : false, "suffix" : "" }, { "dropping-particle" : "", "family" : "Dorigo", "given" : "W", "non-dropping-particle" : "", "parse-names" : false, "suffix" : "" }, { "dropping-particle" : "", "family" : "Reichle", "given" : "R H", "non-dropping-particle" : "", "parse-names" : false, "suffix" : "" }, { "dropping-particle" : "", "family" : "Balsamo", "given" : "G", "non-dropping-particle" : "", "parse-names" : false, "suffix" : "" }, { "dropping-particle" : "", "family" : "Rosnay", "given" : "P", "non-dropping-particle" : "de", "parse-names" : false, "suffix" : "" }, { "dropping-particle" : "", "family" : "Mu\u00f1oz-Sabater", "given" : "J", "non-dropping-particle" : "", "parse-names" : false, "suffix" : "" }, { "dropping-particle" : "", "family" : "Isaksen", "given" : "L", "non-dropping-particle" : "", "parse-names" : false, "suffix" : "" }, { "dropping-particle" : "", "family" : "Jeu", "given" : "R", "non-dropping-particle" : "de", "parse-names" : false, "suffix" : "" }, { "dropping-particle" : "", "family" : "Wagner", "given" : "W", "non-dropping-particle" : "", "parse-names" : false, "suffix" : "" } ], "container-title" : "Journal of Hydrometeorology", "id" : "ITEM-5", "issue" : "4", "issued" : { "date-parts" : [ [ "2013" ] ] }, "page" : "1259-1277", "title" : "Skill and Global Trend Analysis of Soil Moisture from Reanalyses and Microwave Remote Sensing", "translator" : [ { "dropping-particle" : "", "family" : "S2134", "given" : "", "non-dropping-particle" : "", "parse-names" : false, "suffix" : "" } ], "type" : "article-journal", "volume" : "14" }, "uris" : [ "http://www.mendeley.com/documents/?uuid=d5fdb43d-213b-4db3-bf3f-23855eac91f7" ] }, { "id" : "ITEM-6", "itemData" : { "DOI" : "10.1029/2018GL080768", "ISSN" : "0094-8276", "author" : [ { "dropping-particle" : "", "family" : "Gu", "given" : "Xihui", "non-dropping-particle" : "", "parse-names" : false, "suffix" : "" }, { "dropping-particle" : "", "family" : "Zhang", "given" : "Qiang", "non-dropping-particle" : "", "parse-names" : false, "suffix" : "" }, { "dropping-particle" : "", "family" : "Li", "given" : "Jianfeng", "non-dropping-particle" : "", "parse-names" : false, "suffix" : "" }, { "dropping-particle" : "", "family" : "Singh", "given" : "Vijay P.", "non-dropping-particle" : "", "parse-names" : false, "suffix" : "" }, { "dropping-particle" : "", "family" : "Liu", "given" : "Jianyu", "non-dropping-particle" : "", "parse-names" : </w:instrText>
      </w:r>
      <w:r w:rsidR="00FF6231" w:rsidRPr="006A2665">
        <w:rPr>
          <w:rFonts w:cs="Times New Roman"/>
        </w:rPr>
        <w:instrText>false, "suffix" : "" }, { "dropping-particle" : "", "family" : "Sun", "given" : "Peng", "non-dropping-particle" : "", "parse-names" : false, "suffix" : "" }, { "dropping-particle" : "", "family" : "Cheng", "given" : "Changxiu", "non-dropping-particle" : "", "parse-names" : false, "suffix" : "" } ], "container-title" : "Geophysical Research Letters", "id" : "ITEM-6", "issue" : "5", "issued" : { "date-parts" : [ [ "2019", "3", "16" ] ] }, "page" : "2573-2582", "title" : "Attribution of Global Soil Moisture Drying to Human Activities: A Quantitative Viewpoint", "translator" : [ { "dropping-particle" : "", "family" : "S2775", "given" : "", "non-dropping-particle" : "", "parse-names" : false, "suffix" : "" } ], "type" : "article-journal", "volume" : "46" }, "uris" : [ "http://www.mendeley.com/documents/?uuid=4597aec5-0949-44f8-85ec-9fccfce11735" ] } ], "mendeley" : { "formattedCitation" : "(Albergel et al., 2013; Cheng et al., 2015; Gu et al., 2019b; Padr\u00f3n et al., 2020; Markonis et al., 2021; Pokhrel et al., 2021)", "plainTextFormattedCitation" : "(Albergel et al., 2013; Cheng et al., 2015; Gu et al., 2019b; Padr\u00f3n et al., 2020; Markonis et al., 2021; Pokhrel et al., 2021)", "previouslyFormattedCitation" : "(Albergel et al., 2013; Cheng et al., 2015; Gu et al., 2019b; Padr\u00f3n et al., 2020; Markonis et al., 2021; Pokhrel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Albergel et al., 2013; Cheng et al., 2015; Gu et al., 2019b; Padrón et al., 2020; Markonis et al., 2021; Pokhrel et al., 2021)</w:t>
      </w:r>
      <w:r w:rsidRPr="00D424AA">
        <w:rPr>
          <w:rFonts w:cs="Times New Roman"/>
          <w:lang w:val="en-GB"/>
        </w:rPr>
        <w:fldChar w:fldCharType="end"/>
      </w:r>
      <w:r w:rsidRPr="00841A35">
        <w:rPr>
          <w:rFonts w:cs="Times New Roman"/>
          <w:lang w:val="nb-NO"/>
        </w:rPr>
        <w:t xml:space="preserve">.  </w:t>
      </w:r>
    </w:p>
    <w:p w14:paraId="65499D3A" w14:textId="77777777" w:rsidR="001415DA" w:rsidRPr="00D424AA" w:rsidRDefault="001415DA" w:rsidP="00D424AA">
      <w:pPr>
        <w:pStyle w:val="AR6BodyText"/>
        <w:rPr>
          <w:rFonts w:cs="Times New Roman"/>
          <w:lang w:val="nb-NO"/>
        </w:rPr>
      </w:pPr>
    </w:p>
    <w:p w14:paraId="5421A3A5" w14:textId="1EF5630F" w:rsidR="001415DA" w:rsidRPr="00D424AA" w:rsidRDefault="001415DA" w:rsidP="00D424AA">
      <w:pPr>
        <w:pStyle w:val="AR6BodyText"/>
        <w:rPr>
          <w:rFonts w:cs="Times New Roman"/>
          <w:lang w:val="en-GB"/>
        </w:rPr>
      </w:pPr>
      <w:r w:rsidRPr="00D424AA">
        <w:rPr>
          <w:rFonts w:cs="Times New Roman"/>
          <w:lang w:val="en-GB"/>
        </w:rPr>
        <w:t xml:space="preserve">Overall, there are contrasting results on the performance of land surface models and climate models in representing soil moisture. Some studies suggest that soil moisture anomalies are well captured by land surface models driven with observation-based forcing </w:t>
      </w:r>
      <w:r w:rsidRPr="00D424AA">
        <w:rPr>
          <w:rFonts w:cs="Times New Roman"/>
          <w:lang w:val="en-GB"/>
        </w:rPr>
        <w:fldChar w:fldCharType="begin" w:fldLock="1"/>
      </w:r>
      <w:r w:rsidR="00FF6231">
        <w:rPr>
          <w:rFonts w:cs="Times New Roman"/>
          <w:lang w:val="en-GB"/>
        </w:rPr>
        <w:instrText>ADDIN CSL_CITATION { "citationItems" : [ { "id" : "ITEM-1", "itemData" : { "DOI" : "10.1175/BAMS-87-10-1381", "ISSN" : "0003-0007", "author" : [ { "dropping-particle" : "", "family" : "Dirmeyer", "given" : "Paul A.", "non-dropping-particle" : "", "parse-names" : false, "suffix" : "" }, { "dropping-particle" : "", "family" : "Gao", "given" : "Xiang", "non-dropping-particle" : "", "parse-names" : false, "suffix" : "" }, { "dropping-particle" : "", "family" : "Zhao", "given" : "Mei", "non-dropping-particle" : "", "parse-names" : false, "suffix" : "" }, { "dropping-particle" : "", "family" : "Guo", "given" : "Zhichang", "non-dropping-particle" : "", "parse-names" : false, "suffix" : "" }, { "dropping-particle" : "", "family" : "Oki", "given" : "Taikan", "non-dropping-particle" : "", "parse-names" : false, "suffix" : "" }, { "dropping-particle" : "", "family" : "Hanasaki", "given" : "Naota", "non-dropping-particle" : "", "parse-names" : false, "suffix" : "" } ], "container-title" : "Bulletin of the American Meteorological Society", "id" : "ITEM-1", "issue" : "10", "issued" : { "date-parts" : [ [ "2006", "10" ] ] }, "page" : "1381-1398", "title" : "GSWP-2: Multimodel Analysis and Implications for Our Perception of the Land Surface", "translator" : [ { "dropping-particle" : "", "family" : "S2763", "given" : "", "non-dropping-particle" : "", "parse-names" : false, "suffix" : "" } ], "type" : "article-journal", "volume" : "87" }, "uris" : [ "http://www.mendeley.com/documents/?uuid=d84d2603-0ed8-4bd5-898d-e507d9c92b60" ] }, { "id" : "ITEM-2", "itemData" : { "DOI" : "10.1175/JHM-D-12-0161.1", "abstract" : " AbstractIn situ soil moisture measurements from 2007 to 2010 for 196 stations from five networks across the world (United States, France, Spain, China, and Australia) are used to determine the reliability of three soil moisture products: (i) a revised version of the ECMWF Interim Re-Analysis (ERA-Interim; ERA-Land); (ii) a revised version of the Modern-Era Retrospective Analysis for Research and Applications (MERRA) reanalysis from NASA (MERRA-Land); and (iii) a new, microwave-based multisatellite surface soil moisture dataset (SM-MW). Evaluation of the time series and anomalies from a moving monthly mean shows a good performance of the three products in capturing the annual cycle of surface soil moisture and its short-term variability. On average, correlations (95% confidence interval) are 0.66 (\u00b10.038), 0.69 (\u00b10.038), and 0.60 (\u00b10.061) for ERA-Land, MERRA-Land, and SM-MW. The two reanalysis products also capture the root-zone soil moisture well; on average, correlations are 0.68 (\u00b10.035) and 0.73 (\u00b10.032) for ERA-Land and MERRA-Land, respectively. Global trends analysis for 1988\u20132010 suggests a decrease of surface soil moisture contents (72% of significant trends are negative, i.e., drying) for ERA-Land and an increase in surface soil moisture (59% of significant trends are positive, i.e., wetting) for MERRA-Land. As the spatial extent and fractions of significant trends in both products differ, the trend reflected in the majority of grid points within different climate classes was investigated and compared to that of SM-MW. The latter is dominated by negative significant trends (73.2%) and is more in line with ERA-Land. For both reanalysis products, trends for the upper layer of soil are confirmed in the root-zone soil moisture (first meter of soil). ", "author" : [ { "dropping-particle" : "", "family" : "Albergel", "given" : "C", "non-dropping-particle" : "", "parse-names" : false, "suffix" : "" }, { "dropping-particle" : "", "family" : "Dorigo", "given" : "W", "non-dropping-particle" : "", "parse-names" : false, "suffix" : "" }, { "dropping-particle" : "", "family" : "Reichle", "given" : "R H", "non-dropping-particle" : "", "parse-names" : false, "suffix" : "" }, { "dropping-particle" : "", "family" : "Balsamo", "given" : "G", "non-dropping-particle" : "", "parse-names" : false, "suffix" : "" }, { "dropping-particle" : "", "family" : "Rosnay", "given" : "P", "non-dropping-particle" : "de", "parse-names" : false, "suffix" : "" }, { "dropping-particle" : "", "family" : "Mu\u00f1oz-Sabater", "given" : "J", "non-dropping-particle" : "", "parse-names" : false, "suffix" : "" }, { "dropping-particle" : "", "family" : "Isaksen", "given" : "L", "non-dropping-particle" : "", "parse-names" : false, "suffix" : "" }, { "dropping-particle" : "", "family" : "Jeu", "given" : "R", "non-dropping-particle" : "de", "parse-names" : false, "suffix" : "" }, { "dropping-particle" : "", "family" : "Wagner", "given" : "W", "non-dropping-particle" : "", "parse-names" : false, "suffix" : "" } ], "container-title" : "Journal of Hydrometeorology", "id" : "ITEM-2", "issue" : "4", "issued" : { "date-parts" : [ [ "2013" ] ] }, "page" : "1259-1277", "title" : "Skill and Global Trend Analysis of Soil Moisture from Reanalyses and Microwave Remote Sensing", "translator" : [ { "dropping-particle" : "", "family" : "S2134", "given" : "", "non-dropping-particle" : "", "parse-names" : false, "suffix" : "" } ], "type" : "article-journal", "volume" : "14" }, "uris" : [ "http://www.mendeley.com/documents/?uuid=d5fdb43d-213b-4db3-bf3f-23855eac91f7" ] }, { "id" : "ITEM-3", "itemData" : { "DOI" : "10.1016/j.jhydrol.2014.02.027", "ISSN" : "00221694", "abstract" : "The North American Land Data Assimilation System (NLDAS) phase 2 (NLDAS-2) has generated 31-years (1979-2008) of water and energy products from four state-of-the-art land surface models (Noah, Mosaic, SAC, VIC). The soil moisture data from these models have been used for operational drought monitoring activities, but so far have not yet been comprehensively evaluated. In this study, three available in situ soil moisture observation data sets in the United States were used to evaluate the model-simulated soil moisture for different time scales varying from daily to annual. First, we used the observed multiple layer monthly and annual mean soil moisture from the Illinois Climate Network to evaluate 20-years (January 1985-December 2004) of model-simulated soil moisture in terms of skill and analysis of error statistics. Second, we utilized 6-years (1 January 1997-31 December 2002) of daily soil moisture observed from 72 sites over the Oklahoma Mesonet network to assess daily and monthly simulation skill and errors for 3 model soil layers (0-10. cm, 10-40. cm, 40-100. cm). Third, we extended the daily assessment to sites over the continental United States using 8-years (1 January 2002-31 December 2009) of observations for 121 sites from the Soil Climate Analysis Network (SCAN). Overall, all models are able to capture wet and dry events and show high skill (in most cases, anomaly correlation is larger than 0.7), but display large biases when compared to in situ observations. These errors may come from model errors (i.e., model structure error, model parameter error), forcing data errors, and in situ soil moisture measurement errors. For example, all models simulate less soil moisture due to lack of modeled irrigation and ground water processes in Illinois, Oklahoma, and the other Midwest states. \u00a9 2014.", "author" : [ { "dropping-particle" : "", "family" : "Xia", "given" : "Youlong", "non-dropping-particle" : "", "parse-names" : false, "suffix" : "" }, { "dropping-particle" : "", "family" : "Sheffield", "given" : "Justin", "non-dropping-particle" : "", "parse-names" : false, "suffix" : "" }, { "dropping-particle" : "", "family" : "Ek", "given" : "Michael B.", "non-dropping-particle" : "", "parse-names" : false, "suffix" : "" }, { "dropping-particle" : "", "family" : "Dong", "given" : "Jiarui", "non-dropping-particle" : "", "parse-names" : false, "suffix" : "" }, { "dropping-particle" : "", "family" : "Chaney", "given" : "Nathaniel", "non-dropping-particle" : "", "parse-names" : false, "suffix" : "" }, { "dropping-particle" : "", "family" : "Wei", "given" : "Helin", "non-dropping-particle" : "", "parse-names" : false, "suffix" : "" }, { "dropping-particle" : "", "family" : "Meng", "given" : "Jesse", "non-dropping-particle" : "", "parse-names" : false, "suffix" : "" }, { "dropping-particle" : "", "family" : "Wood", "given" : "Eric F.", "non-dropping-particle" : "", "parse-names" : false, "suffix" : "" } ], "container-title" : "Journal of Hydrology", "id" : "ITEM-3", "issued" : { "date-parts" : [ [ "2014", "5" ] ] }, "page" : "107-125", "title" : "Evaluation of multi-model simulated soil moisture in NLDAS-2", "translator" : [ { "dropping-particle" : "", "family" : "S564", "given" : "", "non-dropping-particle" : "", "parse-names" : false, "suffix" : "" } ], "type" : "article-journal", "volume" : "512" }, "uris" : [ "http://www.mendeley.com/documents/?uuid=31a7f175-08d3-4722-869c-b82bd1f50068" ] }, { "id" : "ITEM-4", "itemData" : { "DOI" : "10.5194/hess-19-389-2015", "ISSN" : "1607-7938", "abstract" : "Abstract. ERA-Interim/Land is a global land surface reanalysis data set covering the period 1979\u20132010. It describes the evolution of soil moisture, soil temperature and snowpack. ERA-Interim/Land is the result of a single 32-year simulation with the latest ECMWF (European Centre for Medium-Range Weather Forecasts) land surface model driven by meteorological forcing from the ERA-Interim atmospheric reanalysis and precipitation adjustments based on monthly GPCP v2.1 (Global Precipitation Climatology Project). The horizontal resolution is about 80 km and the time frequency is 3-hourly. ERA-Interim/Land includes a number of parameterization improvements in the land surface scheme with respect to the original ERA-Interim data set, which makes it more suitable for climate studies involving land water resources. The quality of ERA-Interim/Land is assessed by comparing with ground-based and remote sensing observations. In particular, estimates of soil moisture, snow depth, surface albedo, turbulent latent and sensible fluxes, and river discharges are verified against a large number of site measurements. ERA-Interim/Land provides a global integrated and coherent estimate of soil moisture and snow water equivalent, which can also be used for the initialization of numerical weather prediction and climate models.", "author" : [ { "dropping-particle" : "", "family" : "Balsamo", "given" : "G.", "non-dropping-particle" : "", "parse-names" : false, "suffix" : "" }, { "dropping-particle" : "", "family" : "Albergel", "given" : "C.", "non-dropping-particle" : "", "parse-names" : false, "suffix" : "" }, { "dropping-particle" : "", "family" : "Beljaars", "given" : "A.", "non-dropping-particle" : "", "parse-names" : false, "suffix" : "" }, { "dropping-particle" : "", "family" : "Boussetta", "given" : "S.", "non-dropping-particle" : "", "parse-names" : false, "suffix" : "" }, { "dropping-particle" : "", "family" : "Brun", "given" : "E.", "non-dropping-particle" : "", "parse-names" : false, "suffix" : "" }, { "dropping-particle" : "", "family" : "Cloke", "given" : "H.", "non-dropping-particle" : "", "parse-names" : false, "suffix" : "" }, { "dropping-particle" : "", "family" : "Dee", "given" : "D.", "non-dropping-particle" : "", "parse-names" : false, "suffix" : "" }, { "dropping-particle" : "", "family" : "Dutra", "given" : "E.", "non-dropping-particle" : "", "parse-names" : false, "suffix" : "" }, { "dropping-particle" : "", "family" : "Mu\u00f1oz-Sabater", "given" : "J.", "non-dropping-particle" : "", "parse-names" : false, "suffix" : "" }, { "dropping-particle" : "", "family" : "Pappenberger", "given" : "F.", "non-dropping-particle" : "", "parse-names" : false, "suffix" : "" }, { "dropping-particle" : "", "family" : "Rosnay", "given" : "P.", "non-dropping-particle" : "de", "parse-names" : false, "suffix" : "" }, { "dropping-particle" : "", "family" : "Stockdale", "given" : "T.", "non-dropping-particle" : "", "parse-names" : false, "suffix" : "" }, { "dropping-particle" : "", "family" : "Vitart", "given" : "F.", "non-dropping-particle" : "", "parse-names" : false, "suffix" : "" } ], "container-title" : "Hydrology and Earth System Sciences", "id" : "ITEM-4", "issue" : "1", "issued" : { "date-parts" : [ [ "2015", "1", "21" ] ] }, "page" : "389-407", "title" : "ERA-Interim/Land: a global land surface reanalysis data set", "translator" : [ { "dropping-particle" : "", "family" : "S2773", "given" : "", "non-dropping-particle" : "", "parse-names" : false, "suffix" : "" } ], "type" : "article-journal", "volume" : "19" }, "uris" : [ "http://www.mendeley.com/documents/?uuid=e1e107de-2e47-4ce1-89c6-081f6162fd89" ] }, { "id" : "ITEM-5", "itemData" : { "DOI" : "10.1175/JCLI-D-16-0720.1", "ISSN" : "0894-8755", "abstract" : "The MERRA-2 atmospheric reanalysis product provides global, 1-hourly estimates of land surface conditions for 1980\u2013present at ~50-km resolution. MERRA-2 uses observations-based precipitation to force the land (unlike its predecessor, MERRA). This paper evaluates MERRA-2 and MERRA land hydrology estimates, along with those of the land-only MERRA-Land and ERA-Interim/Land products, which also use observations-based precipitation. Overall, MERRA-2 land hydrology estimates are better than those of MERRA-Land and MERRA. A comparison against GRACE satellite observations of terrestrial water storage demonstrates clear improvements in MERRA-2 over MERRA in South America and Africa but also reflects known errors in the observations used to correct the MERRA-2 precipitation. Validation against in situ measurements from 220\u2013320 stations in North America, Europe, and Australia shows that MERRA-2 and MERRA-Land have the highest surface and root zone soil moisture skill, slightly higher than that of ERA-Interim/Land and higher than that of MERRA (significantly for surface soil moisture). Snow amounts from MERRA-2 have lower bias and correlate better against reference data from the Canadian Meteorological Centre than do those of MERRA-Land and MERRA, with MERRA-2 skill roughly matching that of ERA-Interim/Land. Validation with MODIS satellite observations shows that MERRA-2 has a lower snow cover probability of detection and probability of false detection than MERRA, owing partly to MERRA-2\u2019s lower midwinter, midlatitude snow amounts and partly to MERRA-2\u2019s revised snow depletion curve parameter compared to MERRA. Finally, seasonal anomaly R values against naturalized streamflow measurements in the United States are, on balance, highest for MERRA-2 and ERA-Interim/Land, somewhat lower for MERRA-Land, and lower still for MERRA (significantly in four basins).", "author" : [ { "dropping-particle" : "", "family" : "Reichle", "given" : "Rolf H.", "non-dropping-particle" : "", "parse-names" : false, "suffix" : "" }, { "dropping-particle" : "", "family" : "Draper", "given" : "Clara S.", "non-dropping-particle" : "", "parse-names" : false, "suffix" : "" }, { "dropping-particle" : "", "family" : "Liu", "given" : "Q.", "non-dropping-particle" : "", "parse-names" : false, "suffix" : "" }, { "dropping-particle" : "", "family" : "Girotto", "given" : "Manuela", "non-dropping-particle" : "", "parse-names" : false, "suffix" : "" }, { "dropping-particle" : "", "family" : "Mahanama", "given" : "Sarith P. P.", "non-dropping-particle" : "", "parse-names" : false, "suffix" : "" }, { "dropping-particle" : "", "family" : "Koster", "given" : "Randal D.", "non-dropping-particle" : "", "parse-names" : false, "suffix" : "" }, { "dropping-particle" : "", "family" : "Lannoy", "given" : "Gabrielle J. M.", "non-dropping-particle" : "De", "parse-names" : false, "suffix" : "" } ], "container-title" : "Journal of Climate", "id" : "ITEM-5", "issue" : "8", "issued" : { "date-parts" : [ [ "2017", "4" ] ] }, "page" : "2937-2960", "title" : "Assessment of MERRA-2 Land Surface Hydrology Estimates", "translator" : [ { "dropping-particle" : "", "family" : "S2774", "given" : "", "non-dropping-particle" : "", "parse-names" : false, "suffix" : "" } ], "type" : "article-journal", "volume" : "30" }, "uris" : [ "http://www.mendeley.com/documents/?uuid=2cac9b4f-7aa2-4b5a-95b0-46482217c3d6" ] }, { "id" : "ITEM-6", "itemData" : { "DOI" : "10.1016/j.ejrh.2020.100723", "abstract" : "Study region: The Pampas region is located in the central-east part of Argentina, and is one of the most productive agricultural regions of the world under rainfed conditions. Study focus: This study aims at examining how different Land Surface Models (LSMs) and satellite estimations reproduce daily surface and root zone soil moisture variability over 8 in-situ observation sites. The ability of the LSMs to detect dry and wet events is also evaluated. New hydrological insights for the region: The surface and root zone soil moisture of the LSMs and the surface soil moisture of the ESA CCI (European Space Agency Climate Change Initiative, hereafter ESA-SM) show in general a good performance against the in-situ measurements. In particular, the BHOA (Balance Hidrol\u00f3gico Operativo para el Agro) shows the best representation of the soil moisture dynamic range and variability, and the GLDAS (Global Land Data Assimilation System)-Noah, ERA-Interim TESSEL (Tiled ECMWF's Scheme for Surface Exchanges over Land) and Global Drought Observatory (GDO)-LISFLOOD are able to adequately represent the soil moisture anomalies over the Pampas region. In addition to the LSM results, also the ESA-SM satellite estimated anomalies proved to be valuable. However, the LSMs and the ESA-SM have difficulties in reproducing the soil moisture frequency distributions. Based on this study, it is clear that accurate forcing data and soil parameters are critical to substantially improve the ability of LSMs to detect dry and wet events. \u00a9 2020 The Author(s)", "author" : [ { "dropping-particle" : "", "family" : "Spennemann", "given" : "P C", "non-dropping-particle" : "", "parse-names" : false, "suffix" : "" }, { "dropping-particle" : "", "family" : "Fern\u00e1ndez-Long", "given" : "M E", "non-dropping-particle" : "", "parse-names" : false, "suffix" : "" }, { "dropping-particle" : "", "family" : "Gattinoni", "given" : "N N", "non-dropping-particle" : "", "parse-names" : false, "suffix" : "" }, { "dropping-particle" : "", "family" : "Cammalleri", "given" : "C", "non-dropping-particle" : "", "parse-names" : false, "suffix" : "" }, { "dropping-particle" : "", "family" : "Naumann", "given" : "G", "non-dropping-particle" : "", "parse-names" : false, "suffix" : "" } ], "container-title" : "Journal of Hydrology: Regional Studies", "id" : "ITEM-6", "issued" : { "date-parts" : [ [ "2020" ] ] }, "note" : "Export Date: 26 October 2020", "title" : "Soil moisture evaluation over the Argentine Pampas using models, satellite estimations and in-situ measurements", "translator" : [ { "dropping-particle" : "", "family" : "S3233", "given" : "", "non-dropping-particle" : "", "parse-names" : false, "suffix" : "" } ], "type" : "article", "volume" : "31" }, "uris" : [ "http://www.mendeley.com/documents/?uuid=1bb73719-a993-465a-9382-3d0028e5d77d" ] } ], "mendeley" : { "formattedCitation" : "(Dirmeyer et al., 2006; Albergel et al., 2013; Xia et al., 2014; Balsamo et al., 2015; Reichle et al., 2017; Spennemann et al., 2020)", "plainTextFormattedCitation" : "(Dirmeyer et al., 2006; Albergel et al., 2013; Xia et al., 2014; Balsamo et al., 2015; Reichle et al., 2017; Spennemann et al., 2020)", "previouslyFormattedCitation" : "(Dirmeyer et al., 2006; Albergel et al., 2013; Xia et al., 2014; Balsamo et al., 2015; Reichle et al., 2017; Spenneman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rmeyer et al., 2006; Albergel et al., 2013; Xia et al., 2014; Balsamo et al., 2015; Reichle et al., 2017; Spennemann et al., 2020)</w:t>
      </w:r>
      <w:r w:rsidRPr="00D424AA">
        <w:rPr>
          <w:rFonts w:cs="Times New Roman"/>
          <w:lang w:val="en-GB"/>
        </w:rPr>
        <w:fldChar w:fldCharType="end"/>
      </w:r>
      <w:r w:rsidRPr="00841A35">
        <w:rPr>
          <w:rFonts w:cs="Times New Roman"/>
          <w:lang w:val="en-GB"/>
        </w:rPr>
        <w:t xml:space="preserve">, but other studies report limited agreement in the representation of interannual soil moisture variability </w:t>
      </w:r>
      <w:r w:rsidRPr="00D424AA">
        <w:rPr>
          <w:rFonts w:cs="Times New Roman"/>
          <w:lang w:val="en-GB"/>
        </w:rPr>
        <w:fldChar w:fldCharType="begin" w:fldLock="1"/>
      </w:r>
      <w:r w:rsidR="00FF6231">
        <w:rPr>
          <w:rFonts w:cs="Times New Roman"/>
          <w:lang w:val="en-GB"/>
        </w:rPr>
        <w:instrText>ADDIN CSL_CITATION { "citationItems" : [ { "id" : "ITEM-1", "itemData" : { "DOI" : "10.5194/hess-21-2203-2017", "author" : [ { "dropping-particle" : "", "family" : "Yuan", "given" : "S", "non-dropping-particle" : "", "parse-names" : false, "suffix" : "" }, { "dropping-particle" : "", "family" : "Quiring", "given" : "S M", "non-dropping-particle" : "", "parse-names" : false, "suffix" : "" } ], "container-title" : "Hydrology and Earth System Sciences", "id" : "ITEM-1", "issue" : "4", "issued" : { "date-parts" : [ [ "2017" ] ] }, "note" : "From Duplicate 1 (Evaluation of soil moisture in CMIP5 simulations over the contiguous United States using in situ and satellite observations - Yuan, S; Quiring, S M)\n\nFrom Duplicate 1 (Evaluation of soil moisture in CMIP5 simulations over the contiguous United States using in situ and satellite observations - Yuan, S; Quiring, S M)\n\nFrom Duplicate 1 (Evaluation of soil moisture in CMIP5 simulations over the contiguous United States using in situ and satellite observations - Yuan, S; Quiring, S M)\n\ncited By 12\n\nFrom Duplicate 2 (Evaluation of soil moisture in CMIP5 simulations over the contiguous United States using in situ and satellite observations - Yuan, S; Quiring, S M)\n\ncited By 12\n\nFrom Duplicate 2 (Evaluation of soil moisture in CMIP5 simulations over the contiguous United States using in situ and satellite observations - Yuan, S; Quiring, S M)\n\ncited By 12", "page" : "2203-2218", "title" : "Evaluation of soil moisture in CMIP5 simulations over the contiguous United States using in situ and satellite observations", "translator" : [ { "dropping-particle" : "", "family" : "S2442", "given" : "", "non-dropping-particle" : "", "parse-names" : false, "suffix" : "" } ], "type" : "article-journal", "volume" : "21" }, "uris" : [ "http://www.mendeley.com/documents/?uuid=c539b6f8-f3f8-47c1-8088-25dd757c3118" ] }, { "id" : "ITEM-2", "itemData" : { "DOI" : "10.1175/JHM-D-15-0007.1", "abstract" : " AbstractPrecipitation and soil moisture are rigorously measured or estimated from a variety of sources. Here, 22 precipitation and 23 soil moisture products are evaluated against long-term daily observed precipitation (Pobs) and July\u2013September daily observationally constrained soil moisture (SM) datasets over a densely monitored 150 km2 watershed in southeastern Arizona, United States. Gauge\u2013radar precipitation products perform best, followed by reanalysis and satellite products, and the median correlations of annual precipitation from these three categories with Pobs are 0.83, 0.68, and 0.46, respectively. Precipitation results from phase 5 of the Coupled Model Intercomparison Project (CMIP5) are the worst, including an overestimate of cold season precipitation and a lack of significant correlation of annual precipitation with Pobs from all (except one) models. Satellite soil moisture products perform best, followed by land data assimilation systems and reanalyses, and the CMIP5 results are the worst. For instance, the median unbiased root-mean-square difference (RMSD) values of July\u2013September soil moisture compared with SM are 0.0070, 0.011, 0.014, and 0.029 m3 m\u22123 for these four product categories, respectively. All 17 (except 3) precipitation [17 (except 2) soil moisture] products with at least 20 years of data agree with Pobs (SM) without significant trends. The uncertainties associated with the scale mismatch between Pobs and coarser-resolution products are addressed using two 4-km gauge\u2013radar precipitation products, and their impact on the results presented in this study is overall small. These results identify strengths and weaknesses of each product for future improvement; they also emphasize the importance of using multiple gauge\u2013radar and satellite products along with their uncertainties in evaluating reanalyses and models. ", "author" : [ { "dropping-particle" : "", "family" : "Stillman", "given" : "Susan", "non-dropping-particle" : "", "parse-names" : false, "suffix" : "" }, { "dropping-particle" : "", "family" : "Zeng", "given" : "Xubin", "non-dropping-particle" : "", "parse-names" : false, "suffix" : "" }, { "dropping-particle" : "", "family" : "Bosilovich", "given" : "Michael G", "non-dropping-particle" : "", "parse-names" : false, "suffix" : "" } ], "container-title" : "Journal of Hydrometeorology", "id" : "ITEM-2", "issue" : "1", "issued" : { "date-parts" : [ [ "2016" ] ] }, "page" : "211-230", "title" : "Evaluation of 22 Precipitation and 23 Soil Moisture Products over a Semiarid Area in Southeastern Arizona", "translator" : [ { "dropping-particle" : "", "family" : "S2376", "given" : "", "non-dropping-particle" : "", "parse-names" : false, "suffix" : "" } ], "type" : "article-journal", "volume" : "17" }, "uris" : [ "http://www.mendeley.com/documents/?uuid=4d0a8cb1-e7f3-4c8a-9087-6cc29caec307" ] }, { "id" : "ITEM-3", "itemData" : { "DOI" : "10.1029/2018WR024039", "ISSN" : "0043-1397", "author" : [ { "dropping-particle" : "", "family" : "Ford", "given" : "Trent W", "non-dropping-particle" : "", "parse-names" : false, "suffix" : "" }, { "dropping-particle" : "", "family" : "Quiring", "given" : "Steven M", "non-dropping-particle" : "", "parse-names" : false, "suffix" : "" } ], "container-title" : "Water Resources Research", "id" : "ITEM-3", "issue" : "2", "issued" : { "date-parts" : [ [ "2019", "2", "25" ] ] }, "note" : "From Duplicate 1 (Comparison of Contemporary In Situ, Model, and Satellite Remote Sensing Soil Moisture With a Focus on Drought Monitoring - Ford, T W; Quiring, S M)\n\nFrom Duplicate 1 (Comparison of Contemporary In Situ, Model, and Satellite Remote Sensing Soil Moisture With a Focus on Drought Monitoring - Ford, T W; Quiring, S M)\n\nExport Date: 18 October 2019\n\nFrom Duplicate 2 (Comparison of Contemporary In Situ, Model, and Satellite Remote Sensing Soil Moisture With a Focus on Drought Monitoring - Ford, T W; Quiring, S M)\n\nExport Date: 18 October 2019", "page" : "1565-1582", "title" : "Comparison of Contemporary In Situ, Model, and Satellite Remote Sensing Soil Moisture With a Focus on Drought Monitoring", "translator" : [ { "dropping-particle" : "", "family" : "S2476", "given" : "", "non-dropping-particle" : "", "parse-names" : false, "suffix" : "" } ], "type" : "article-journal", "volume" : "55" }, "uris" : [ "http://www.mendeley.com/documents/?uuid=8907f158-4b35-4b04-a389-d4f7c585b6c1" ] } ], "mendeley" : { "formattedCitation" : "(Stillman et al., 2016; Yuan and Quiring, 2017; Ford and Quiring, 2019)", "plainTextFormattedCitation" : "(Stillman et al., 2016; Yuan and Quiring, 2017; Ford and Quiring, 2019)", "previouslyFormattedCitation" : "(Stillman et al., 2016; Yuan and Quiring, 2017; Ford and Quiring,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tillman et al., 2016; Yuan and Quiring, 2017; Ford and Quiring, 2019)</w:t>
      </w:r>
      <w:r w:rsidRPr="00D424AA">
        <w:rPr>
          <w:rFonts w:cs="Times New Roman"/>
          <w:lang w:val="en-GB"/>
        </w:rPr>
        <w:fldChar w:fldCharType="end"/>
      </w:r>
      <w:r w:rsidRPr="00841A35">
        <w:rPr>
          <w:rFonts w:cs="Times New Roman"/>
          <w:lang w:val="en-GB"/>
        </w:rPr>
        <w:t xml:space="preserve"> and noticeable seasonal differences in model skill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02.027", "ISSN" : "00221694", "abstract" : "The North American Land Data Assimilation System (NLDAS) phase 2 (NLDAS-2) has generated 31-years (1979-2008) of water and energy products from four state-of-the-art land surface models (Noah, Mosaic, SAC, VIC). The soil moisture data from these models have been used for operational drought monitoring activities, but so far have not yet been comprehensively evaluated. In this study, three available in situ soil moisture observation data sets in the United States were used to evaluate the model-simulated soil moisture for different time scales varying from daily to annual. First, we used the observed multiple layer monthly and annual mean soil moisture from the Illinois Climate Network to evaluate 20-years (January 1985-December 2004) of model-simulated soil moisture in terms of skill and analysis of error statistics. Second, we utilized 6-years (1 January 1997-31 December 2002) of daily soil moisture observed from 72 sites over the Oklahoma Mesonet network to assess daily and monthly simulation skill and errors for 3 model soil layers (0-10. cm, 10-40. cm, 40-100. cm). Third, we extended the daily assessment to sites over the continental United States using 8-years (1 January 2002-31 December 2009) of observations for 121 sites from the Soil Climate Analysis Network (SCAN). Overall, all models are able to capture wet and dry events and show high skill (in most cases, anomaly correlation is larger than 0.7), but display large biases when compared to in situ observations. These errors may come from model errors (i.e., model structure error, model parameter error), forcing data errors, and in situ soil moisture measurement errors. For example, all models simulate less soil moisture due to lack of modeled irrigation and ground water processes in Illinois, Oklahoma, and the other Midwest states. \u00a9 2014.", "author" : [ { "dropping-particle" : "", "family" : "Xia", "given" : "Youlong", "non-dropping-particle" : "", "parse-names" : false, "suffix" : "" }, { "dropping-particle" : "", "family" : "Sheffield", "given" : "Justin", "non-dropping-particle" : "", "parse-names" : false, "suffix" : "" }, { "dropping-particle" : "", "family" : "Ek", "given" : "Michael B.", "non-dropping-particle" : "", "parse-names" : false, "suffix" : "" }, { "dropping-particle" : "", "family" : "Dong", "given" : "Jiarui", "non-dropping-particle" : "", "parse-names" : false, "suffix" : "" }, { "dropping-particle" : "", "family" : "Chaney", "given" : "Nathaniel", "non-dropping-particle" : "", "parse-names" : false, "suffix" : "" }, { "dropping-particle" : "", "family" : "Wei", "given" : "Helin", "non-dropping-particle" : "", "parse-names" : false, "suffix" : "" }, { "dropping-particle" : "", "family" : "Meng", "given" : "Jesse", "non-dropping-particle" : "", "parse-names" : false, "suffix" : "" }, { "dropping-particle" : "", "family" : "Wood", "given" : "Eric F.", "non-dropping-particle" : "", "parse-names" : false, "suffix" : "" } ], "container-title" : "Journal of Hydrology", "id" : "ITEM-1", "issued" : { "date-parts" : [ [ "2014", "5" ] ] }, "page" : "107-125", "title" : "Evaluation of multi-model simulated soil moisture in NLDAS-2", "translator" : [ { "dropping-particle" : "", "family" : "S564", "given" : "", "non-dropping-particle" : "", "parse-names" : false, "suffix" : "" } ], "type" : "article-journal", "volume" : "512" }, "uris" : [ "http://www.mendeley.com/documents/?uuid=31a7f175-08d3-4722-869c-b82bd1f50068" ] }, { "id" : "ITEM-2", "itemData" : { "DOI" : "10.1175/JHM-D-14-0096.1", "abstract" : " AbstractSoil moisture observations from seven observational networks (spanning portions of seven states) with different biome and climate conditions were used in this study to evaluate multimodel simulated soil moisture products. The four land surface models, including Noah, Mosaic, Sacramento soil moisture accounting (SAC), and the Variable Infiltration Capacity model (VIC), were run within phase 2 of the North American Land Data Assimilation System (NLDAS-2), with a \u215b\u00b0 spatial resolution and hourly temporal resolution. Hundreds of sites in Alabama, Colorado, Michigan, Nebraska, Oklahoma, West Texas, and Utah were used to evaluate simulated soil moisture in the 0\u201310-, 10\u201340-, and 40\u2013100-cm soil layers. Soil moisture was spatially averaged in each state to reduce noise. In general, the four models captured broad features (e.g., seasonal variation) of soil moisture variations in all three soil layers in seven states, except for the 10\u201340-cm soil layer in West Texas and the 40\u2013100-cm soil layer in Alabama, where the anomaly correlations are weak. Overall, Mosaic, SAC, and the ensemble mean have the highest simulation skill and VIC has the lowest simulation skill. The results show that Noah and VIC are wetter than the observations while Mosaic and SAC are drier than the observations, mostly likely because of systematic errors in model evapotranspiration. ", "author" : [ { "dropping-particle" : "", "family" : "Xia", "given" : "Youlong", "non-dropping-particle" : "", "parse-names" : false, "suffix" : "" }, { "dropping-particle" : "", "family" : "Ek", "given" : "Michael B", "non-dropping-particle" : "", "parse-names" : false, "suffix" : "" }, { "dropping-particle" : "", "family" : "Wu", "given" : "Yihua", "non-dropping-particle" : "", "parse-names" : false, "suffix" : "" }, { "dropping-particle" : "", "family" : "Ford", "given" : "Trent", "non-dropping-particle" : "", "parse-names" : false, "suffix" : "" }, { "dropping-particle" : "", "family" : "Quiring", "given" : "Steven M", "non-dropping-particle" : "", "parse-names" : false, "suffix" : "" } ], "container-title" : "Journal of Hydrometeorology", "id" : "ITEM-2", "issue" : "5", "issued" : { "date-parts" : [ [ "2015" ] ] }, "page" : "1962-1980", "title" : "Comparison of NLDAS-2 Simulated and NASMD Observed Daily Soil Moisture. Part I: Comparison and Analysis", "translator" : [ { "dropping-particle" : "", "family" : "S2553", "given" : "", "non-dropping-particle" : "", "parse-names" : false, "suffix" : "" } ], "type" : "article-journal", "volume" : "16" }, "uris" : [ "http://www.mendeley.com/documents/?uuid=56332666-f7d2-41ab-8f1e-5738fd6dbb36" ] } ], "mendeley" : { "formattedCitation" : "(Xia et al., 2014, 2015)", "plainTextFormattedCitation" : "(Xia et al., 2014, 2015)", "previouslyFormattedCitation" : "(Xia et al., 2014,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Xia et al., 2014, 2015)</w:t>
      </w:r>
      <w:r w:rsidRPr="00D424AA">
        <w:rPr>
          <w:rFonts w:cs="Times New Roman"/>
          <w:lang w:val="en-GB"/>
        </w:rPr>
        <w:fldChar w:fldCharType="end"/>
      </w:r>
      <w:r w:rsidRPr="00841A35">
        <w:rPr>
          <w:rFonts w:cs="Times New Roman"/>
          <w:lang w:val="en-GB"/>
        </w:rPr>
        <w:t xml:space="preserve"> in some regions. Models with good skill can nonet</w:t>
      </w:r>
      <w:r w:rsidRPr="00D424AA">
        <w:rPr>
          <w:rFonts w:cs="Times New Roman"/>
          <w:lang w:val="en-GB"/>
        </w:rPr>
        <w:t xml:space="preserve">heless display biases in absolute soil moisture </w:t>
      </w:r>
      <w:r w:rsidRPr="00D424AA">
        <w:rPr>
          <w:rFonts w:cs="Times New Roman"/>
          <w:lang w:val="en-GB"/>
        </w:rPr>
        <w:fldChar w:fldCharType="begin" w:fldLock="1"/>
      </w:r>
      <w:r w:rsidR="00FF6231">
        <w:rPr>
          <w:rFonts w:cs="Times New Roman"/>
          <w:lang w:val="en-GB"/>
        </w:rPr>
        <w:instrText>ADDIN CSL_CITATION { "citationItems" : [ { "id" : "ITEM-1", "itemData" : { "DOI" : "10.1029/2018JD029304", "abstract" : "Abstract A large population of global soil moisture data sets generated by a variety of models is compared with the latest satellite-based Essential Climate Variable (ECV) soil moisture product in a common framework. The model-based surface soil moisture data sets include Global Land Data Assimilation System (GLDAS), reanalysis products, Coupled Model Intercomparison Project Phase 5 Global Climate Models (GCMs), and Inter-Sectoral Impact Model Intercomparison Project (including observation-driven outputs ISI-MIP_OBS and GCM-driven outputs ISI-MIP_GCM). We evaluate the model-based surface soil moisture against ECV with focuses on spatial patterns, temporal correlations, long-term trends, and relationships with precipitation and Normalized Difference Vegetation Index. The results indicate that all data sets reach a good agreement on the spatial patterns of surface soil moisture, which are also consistent with that of precipitation. However, data sets produced by different techniques have considerable discrepancies in the absolute values of surface soil moisture. Specifically, GCMs tend to underestimate the absolute values of surface soil moisture relative to ECV. In comparisons that remove the influence of absolute values (e.g., unbiased root-mean-square error), all model-based data sets show comparable performances against ECV. GLDAS, reanalysis, and ISI-MIP_OBS data sets show significant positive temporal correlations with ECV. Model-based data sets and ECV consistently indicate widespread drying trends during 1980\u20132005, but the regional trends vary in different data sets. Compared to ECV, GLDAS and reanalysis data sets exhibit more intensive drying trends, while Coupled Model Intercomparison Project Phase 5 and ISI-MIP_GCM tend to underestimate the drying. In most of the regions, the wetting/drying trends are consistent with the increases/decreases in precipitation and Normalized Difference Vegetation Index.", "author" : [ { "dropping-particle" : "", "family" : "Gu", "given" : "Xihui", "non-dropping-particle" : "", "parse-names" : false, "suffix" : "" }, { "dropping-particle" : "", "family" : "Li", "given" : "Jianfeng", "non-dropping-particle" : "", "parse-names" : false, "suffix" : "" }, { "dropping-particle" : "", "family" : "Chen", "given" : "Yongqin David", "non-dropping-particle" : "", "parse-names" : false, "suffix" : "" }, { "dropping-particle" : "", "family" : "Kong", "given" : "Dongdong", "non-dropping-particle" : "", "parse-names" : false, "suffix" : "" }, { "dropping-particle" : "", "family" : "Liu", "given" : "Jianyu", "non-dropping-particle" : "", "parse-names" : false, "suffix" : "" } ], "container-title" : "Journal of Geophysical Research: Atmospheres", "id" : "ITEM-1", "issue" : "3", "issued" : { "date-parts" : [ [ "2019" ] ] }, "page" : "1474-1495", "title" : "Consistency and Discrepancy of Global Surface Soil Moisture Changes From Multiple Model-Based Data Sets Against Satellite Observations", "translator" : [ { "dropping-particle" : "", "family" : "S2369", "given" : "", "non-dropping-particle" : "", "parse-names" : false, "suffix" : "" } ], "type" : "article-journal", "volume" : "124" }, "uris" : [ "http://www.mendeley.com/documents/?uuid=eef923ef-1da5-4c38-8ae4-424df7462309" ] }, { "id" : "ITEM-2", "itemData" : { "DOI" : "10.1016/j.jhydrol.2014.02.027", "ISSN" : "00221694", "abstract" : "The North American Land Data Assimilation System (NLDAS) phase 2 (NLDAS-2) has generated 31-years (1979-2008) of water and energy products from four state-of-the-art land surface models (Noah, Mosaic, SAC, VIC). The soil moisture data from these models have been used for operational drought monitoring activities, but so far have not yet been comprehensively evaluated. In this study, three available in situ soil moisture observation data sets in the United States were used to evaluate the model-simulated soil moisture for different time scales varying from daily to annual. First, we used the observed multiple layer monthly and annual mean soil moisture from the Illinois Climate Network to evaluate 20-years (January 1985-December 2004) of model-simulated soil moisture in terms of skill and analysis of error statistics. Second, we utilized 6-years (1 January 1997-31 December 2002) of daily soil moisture observed from 72 sites over the Oklahoma Mesonet network to assess daily and monthly simulation skill and errors for 3 model soil layers (0-10. cm, 10-40. cm, 40-100. cm). Third, we extended the daily assessment to sites over the continental United States using 8-years (1 January 2002-31 December 2009) of observations for 121 sites from the Soil Climate Analysis Network (SCAN). Overall, all models are able to capture wet and dry events and show high skill (in most cases, anomaly correlation is larger than 0.7), but display large biases when compared to in situ observations. These errors may come from model errors (i.e., model structure error, model parameter error), forcing data errors, and in situ soil moisture measurement errors. For example, all models simulate less soil moisture due to lack of modeled irrigation and ground water processes in Illinois, Oklahoma, and the other Midwest states. \u00a9 2014.", "author" : [ { "dropping-particle" : "", "family" : "Xia", "given" : "Youlong", "non-dropping-particle" : "", "parse-names" : false, "suffix" : "" }, { "dropping-particle" : "", "family" : "Sheffield", "given" : "Justin", "non-dropping-particle" : "", "parse-names" : false, "suffix" : "" }, { "dropping-particle" : "", "family" : "Ek", "given" : "Michael B.", "non-dropping-particle" : "", "parse-names" : false, "suffix" : "" }, { "dropping-particle" : "", "family" : "Dong", "given" : "Jiarui", "non-dropping-particle" : "", "parse-names" : false, "suffix" : "" }, { "dropping-particle" : "", "family" : "Chaney", "given" : "Nathaniel", "non-dropping-particle" : "", "parse-names" : false, "suffix" : "" }, { "dropping-particle" : "", "family" : "Wei", "given" : "Helin", "non-dropping-particle" : "", "parse-names" : false, "suffix" : "" }, { "dropping-particle" : "", "family" : "Meng", "given" : "Jesse", "non-dropping-particle" : "", "parse-names" : false, "suffix" : "" }, { "dropping-particle" : "", "family" : "Wood", "given" : "Eric F.", "non-dropping-particle" : "", "parse-names" : false, "suffix" : "" } ], "container-title" : "Journal of Hydrology", "id" : "ITEM-2", "issued" : { "date-parts" : [ [ "2014", "5" ] ] }, "page" : "107-125", "title" : "Evaluation of multi-model simulated soil moisture in NLDAS-2", "translator" : [ { "dropping-particle" : "", "family" : "S564", "given" : "", "non-dropping-particle" : "", "parse-names" : false, "suffix" : "" } ], "type" : "article-journal", "volume" : "512" }, "uris" : [ "http://www.mendeley.com/documents/?uuid=31a7f175-08d3-4722-869c-b82bd1f50068" ] } ], "mendeley" : { "formattedCitation" : "(Xia et al., 2014; Gu et al., 2019a)", "plainTextFormattedCitation" : "(Xia et al., 2014; Gu et al., 2019a)", "previouslyFormattedCitation" : "(Xia et al., 2014; Gu et al., 2019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Xia et al., 2014; Gu et al., 2019a)</w:t>
      </w:r>
      <w:r w:rsidRPr="00D424AA">
        <w:rPr>
          <w:rFonts w:cs="Times New Roman"/>
          <w:lang w:val="en-GB"/>
        </w:rPr>
        <w:fldChar w:fldCharType="end"/>
      </w:r>
      <w:r w:rsidRPr="00841A35">
        <w:rPr>
          <w:rFonts w:cs="Times New Roman"/>
          <w:lang w:val="en-GB"/>
        </w:rPr>
        <w:t xml:space="preserve">, but these are not necessarily of relevance for the simulation of surface water fluxes and drought anomalies </w:t>
      </w:r>
      <w:r w:rsidRPr="00D424AA">
        <w:rPr>
          <w:rFonts w:cs="Times New Roman"/>
          <w:lang w:val="en-GB"/>
        </w:rPr>
        <w:fldChar w:fldCharType="begin" w:fldLock="1"/>
      </w:r>
      <w:r w:rsidR="00FF6231">
        <w:rPr>
          <w:rFonts w:cs="Times New Roman"/>
          <w:lang w:val="en-GB"/>
        </w:rPr>
        <w:instrText>ADDIN CSL_CITATION { "citationItems" : [ { "id" : "ITEM-1", "itemData" : { "DOI" : "10.1175/2009JCLI2832.1", "ISSN" : "0894-8755", "abstract" : "The soil moisture state simulated by a land surface model is a highly model-dependent quantity, meaning that the direct transfer of one model\u2019s soil moisture into another can lead to a fundamental, and potentially detrimental, inconsistency. This is first illustrated with two recent examples, one from the National Centers for Environmental Prediction (NCEP) involving seasonal precipitation forecasting and another from the realm of ecological modeling. The issue is then further addressed through a quantitative analysis of soil moisture contents produced as part of a global offline simulation experiment in which a number of land surface models were driven with the same atmospheric forcing fields. These latter comparisons clearly demonstrate, on a global scale, the degree to which model-simulated soil moisture variables differ from each other and that these differences extend beyond those associated with model-specific layer thicknesses or soil texture. The offline comparisons also show, however, that once the climatological statistics of each model\u2019s soil moisture variable are accounted for (here, through a simple scaling using the first two moments), the different land models tend to produce very similar information on temporal soil moisture variability in most parts of the world. This common information can perhaps be used as the basis for successful mappings between the soil moisture variables in different land models.", "author" : [ { "dropping-particle" : "", "family" : "Koster", "given" : "Randal D.", "non-dropping-particle" : "", "parse-names" : false, "suffix" : "" }, { "dropping-particle" : "", "family" : "Guo", "given" : "Zhichang", "non-dropping-particle" : "", "parse-names" : false, "suffix" : "" }, { "dropping-particle" : "", "family" : "Yang", "given" : "Rongqian", "non-dropping-particle" : "", "parse-names" : false, "suffix" : "" }, { "dropping-particle" : "", "family" : "Dirmeyer", "given" : "Paul A.", "non-dropping-particle" : "", "parse-names" : false, "suffix" : "" }, { "dropping-particle" : "", "family" : "Mitchell", "given" : "Kenneth", "non-dropping-particle" : "", "parse-names" : false, "suffix" : "" }, { "dropping-particle" : "", "family" : "Puma", "given" : "Michael J.", "non-dropping-particle" : "", "parse-names" : false, "suffix" : "" } ], "container-title" : "Journal of Climate", "id" : "ITEM-1", "issue" : "16", "issued" : { "date-parts" : [ [ "2009", "8" ] ] }, "page" : "4322-4335", "title" : "On the Nature of Soil Moisture in Land Surface Models", "translator" : [ { "dropping-particle" : "", "family" : "S2776", "given" : "", "non-dropping-particle" : "", "parse-names" : false, "suffix" : "" } ], "type" : "article-journal", "volume" : "22" }, "uris" : [ "http://www.mendeley.com/documents/?uuid=2dadfb1b-5dc4-4df0-972e-3e8b91d84d83" ] } ], "mendeley" : { "formattedCitation" : "(Koster et al., 2009)", "plainTextFormattedCitation" : "(Koster et al., 2009)", "previouslyFormattedCitation" : "(Koster et al., 200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ter et al., 2009)</w:t>
      </w:r>
      <w:r w:rsidRPr="00D424AA">
        <w:rPr>
          <w:rFonts w:cs="Times New Roman"/>
          <w:lang w:val="en-GB"/>
        </w:rPr>
        <w:fldChar w:fldCharType="end"/>
      </w:r>
      <w:r w:rsidRPr="00841A35">
        <w:rPr>
          <w:rFonts w:cs="Times New Roman"/>
          <w:lang w:val="en-GB"/>
        </w:rPr>
        <w:t>. Ther</w:t>
      </w:r>
      <w:r w:rsidRPr="00D424AA">
        <w:rPr>
          <w:rFonts w:cs="Times New Roman"/>
          <w:lang w:val="en-GB"/>
        </w:rPr>
        <w:t xml:space="preserve">e is also substantial intermodel spread </w:t>
      </w:r>
      <w:del w:id="2264" w:author="Robin Matthews" w:date="2021-07-13T23:18:00Z">
        <w:r w:rsidRPr="00D424AA" w:rsidDel="009C1DB2">
          <w:rPr>
            <w:rFonts w:cs="Times New Roman"/>
            <w:lang w:val="en-GB"/>
          </w:rPr>
          <w:delText>(</w:delText>
        </w:r>
      </w:del>
      <w:commentRangeStart w:id="2265"/>
      <w:r w:rsidRPr="00D424AA">
        <w:rPr>
          <w:rFonts w:cs="Times New Roman"/>
          <w:lang w:val="en-GB"/>
        </w:rPr>
        <w:fldChar w:fldCharType="begin" w:fldLock="1"/>
      </w:r>
      <w:ins w:id="2266" w:author="Robin Matthews" w:date="2021-07-13T23:18:00Z">
        <w:r w:rsidR="009C1DB2">
          <w:rPr>
            <w:rFonts w:cs="Times New Roman"/>
            <w:lang w:val="en-GB"/>
          </w:rPr>
          <w:instrText>ADDIN CSL_CITATION { "citationItems" : [ { "id" : "ITEM-1", "itemData" : { "DOI" : "10.1175/JHM-D-12-0161.1", "abstract" : " AbstractIn situ soil moisture measurements from 2007 to 2010 for 196 stations from five networks across the world (United States, France, Spain, China, and Australia) are used to determine the reliability of three soil moisture products: (i) a revised version of the ECMWF Interim Re-Analysis (ERA-Interim; ERA-Land); (ii) a revised version of the Modern-Era Retrospective Analysis for Research and Applications (MERRA) reanalysis from NASA (MERRA-Land); and (iii) a new, microwave-based multisatellite surface soil moisture dataset (SM-MW). Evaluation of the time series and anomalies from a moving monthly mean shows a good performance of the three products in capturing the annual cycle of surface soil moisture and its short-term variability. On average, correlations (95% confidence interval) are 0.66 (\u00b10.038), 0.69 (\u00b10.038), and 0.60 (\u00b10.061) for ERA-Land, MERRA-Land, and SM-MW. The two reanalysis products also capture the root-zone soil moisture well; on average, correlations are 0.68 (\u00b10.035) and 0.73 (\u00b10.032) for ERA-Land and MERRA-Land, respectively. Global trends analysis for 1988\u20132010 suggests a decrease of surface soil moisture contents (72% of significant trends are negative, i.e., drying) for ERA-Land and an increase in surface soil moisture (59% of significant trends are positive, i.e., wetting) for MERRA-Land. As the spatial extent and fractions of significant trends in both products differ, the trend reflected in the majority of grid points within different climate classes was investigated and compared to that of SM-MW. The latter is dominated by negative significant trends (73.2%) and is more in line with ERA-Land. For both reanalysis products, trends for the upper layer of soil are confirmed in the root-zone soil moisture (first meter of soil). ", "author" : [ { "dropping-particle" : "", "family" : "Albergel", "given" : "C", "non-dropping-particle" : "", "parse-names" : false, "suffix" : "" }, { "dropping-particle" : "", "family" : "Dorigo", "given" : "W", "non-dropping-particle" : "", "parse-names" : false, "suffix" : "" }, { "dropping-particle" : "", "family" : "Reichle", "given" : "R H", "non-dropping-particle" : "", "parse-names" : false, "suffix" : "" }, { "dropping-particle" : "", "family" : "Balsamo", "given" : "G", "non-dropping-particle" : "", "parse-names" : false, "suffix" : "" }, { "dropping-particle" : "", "family" : "Rosnay", "given" : "P", "non-dropping-particle" : "de", "parse-names" : false, "suffix" : "" }, { "dropping-particle" : "", "family" : "Mu\u00f1oz-Sabater", "given" : "J", "non-dropping-particle" : "", "parse-names" : false, "suffix" : "" }, { "dropping-particle" : "", "family" : "Isaksen", "given" : "L", "non-dropping-particle" : "", "parse-names" : false, "suffix" : "" }, { "dropping-particle" : "", "family" : "Jeu", "given" : "R", "non-dropping-particle" : "de", "parse-names" : false, "suffix" : "" }, { "dropping-particle" : "", "family" : "Wagner", "given" : "W", "non-dropping-particle" : "", "parse-names" : false, "suffix" : "" } ], "container-title" : "Journal of Hydrometeorology", "id" : "ITEM-1", "issue" : "4", "issued" : { "date-parts" : [ [ "2013" ] ] }, "page" : "1259-1277", "title" : "Skill and Global Trend Analysis of Soil Moisture from Reanalyses and Microwave Remote Sensing", "translator" : [ { "dropping-particle" : "", "family" : "S2134", "given" : "", "non-dropping-particle" : "", "parse-names" : false, "suffix" : "" } ], "type" : "article-journal", "volume" : "14" }, "uris" : [ "http://www.mendeley.com/documents/?uuid=d5fdb43d-213b-4db3-bf3f-23855eac91f7" ] } ], "mendeley" : { "formattedCitation" : "(Albergel et al., 2013)", "manualFormatting" : "(Albergel et al. 2013)", "plainTextFormattedCitation" : "(Albergel et al., 2013)", "previouslyFormattedCitation" : "(Albergel et al., 2013)" }, "properties" : { "noteIndex" : 0 }, "schema" : "https://github.com/citation-style-language/schema/raw/master/csl-citation.json" }</w:instrText>
        </w:r>
      </w:ins>
      <w:del w:id="2267" w:author="Robin Matthews" w:date="2021-07-13T23:18:00Z">
        <w:r w:rsidR="00FF6231" w:rsidDel="009C1DB2">
          <w:rPr>
            <w:rFonts w:cs="Times New Roman"/>
            <w:lang w:val="en-GB"/>
          </w:rPr>
          <w:delInstrText>ADDIN CSL_CITATION { "citationItems" : [ { "id" : "ITEM-1", "itemData" : { "DOI" : "10.1175/JHM-D-12-0161.1", "abstract" : " AbstractIn situ soil moisture measurements from 2007 to 2010 for 196 stations from five networks across the world (United States, France, Spain, China, and Australia) are used to determine the reliability of three soil moisture products: (i) a revised version of the ECMWF Interim Re-Analysis (ERA-Interim; ERA-Land); (ii) a revised version of the Modern-Era Retrospective Analysis for Research and Applications (MERRA) reanalysis from NASA (MERRA-Land); and (iii) a new, microwave-based multisatellite surface soil moisture dataset (SM-MW). Evaluation of the time series and anomalies from a moving monthly mean shows a good performance of the three products in capturing the annual cycle of surface soil moisture and its short-term variability. On average, correlations (95% confidence interval) are 0.66 (\u00b10.038), 0.69 (\u00b10.038), and 0.60 (\u00b10.061) for ERA-Land, MERRA-Land, and SM-MW. The two reanalysis products also capture the root-zone soil moisture well; on average, correlations are 0.68 (\u00b10.035) and 0.73 (\u00b10.032) for ERA-Land and MERRA-Land, respectively. Global trends analysis for 1988\u20132010 suggests a decrease of surface soil moisture contents (72% of significant trends are negative, i.e., drying) for ERA-Land and an increase in surface soil moisture (59% of significant trends are positive, i.e., wetting) for MERRA-Land. As the spatial extent and fractions of significant trends in both products differ, the trend reflected in the majority of grid points within different climate classes was investigated and compared to that of SM-MW. The latter is dominated by negative significant trends (73.2%) and is more in line with ERA-Land. For both reanalysis products, trends for the upper layer of soil are confirmed in the root-zone soil moisture (first meter of soil). ", "author" : [ { "dropping-particle" : "", "family" : "Albergel", "given" : "C", "non-dropping-particle" : "", "parse-names" : false, "suffix" : "" }, { "dropping-particle" : "", "family" : "Dorigo", "given" : "W", "non-dropping-particle" : "", "parse-names" : false, "suffix" : "" }, { "dropping-particle" : "", "family" : "Reichle", "given" : "R H", "non-dropping-particle" : "", "parse-names" : false, "suffix" : "" }, { "dropping-particle" : "", "family" : "Balsamo", "given" : "G", "non-dropping-particle" : "", "parse-names" : false, "suffix" : "" }, { "dropping-particle" : "", "family" : "Rosnay", "given" : "P", "non-dropping-particle" : "de", "parse-names" : false, "suffix" : "" }, { "dropping-particle" : "", "family" : "Mu\u00f1oz-Sabater", "given" : "J", "non-dropping-particle" : "", "parse-names" : false, "suffix" : "" }, { "dropping-particle" : "", "family" : "Isaksen", "given" : "L", "non-dropping-particle" : "", "parse-names" : false, "suffix" : "" }, { "dropping-particle" : "", "family" : "Jeu", "given" : "R", "non-dropping-particle" : "de", "parse-names" : false, "suffix" : "" }, { "dropping-particle" : "", "family" : "Wagner", "given" : "W", "non-dropping-particle" : "", "parse-names" : false, "suffix" : "" } ], "container-title" : "Journal of Hydrometeorology", "id" : "ITEM-1", "issue" : "4", "issued" : { "date-parts" : [ [ "2013" ] ] }, "page" : "1259-1277", "title" : "Skill and Global Trend Analysis of Soil Moisture from Reanalyses and Microwave Remote Sensing", "translator" : [ { "dropping-particle" : "", "family" : "S2134", "given" : "", "non-dropping-particle" : "", "parse-names" : false, "suffix" : "" } ], "type" : "article-journal", "volume" : "14" }, "uris" : [ "http://www.mendeley.com/documents/?uuid=d5fdb43d-213b-4db3-bf3f-23855eac91f7" ] } ], "mendeley" : { "formattedCitation" : "(Albergel et al., 2013)", "manualFormatting" : "Albergel et al. 2013", "plainTextFormattedCitation" : "(Albergel et al., 2013)", "previouslyFormattedCitation" : "(Albergel et al., 2013)" }, "properties" : { "noteIndex" : 0 }, "schema" : "https://github.com/citation-style-language/schema/raw/master/csl-citation.json" }</w:delInstrText>
        </w:r>
      </w:del>
      <w:r w:rsidRPr="00D424AA">
        <w:rPr>
          <w:rFonts w:cs="Times New Roman"/>
          <w:lang w:val="en-GB"/>
        </w:rPr>
        <w:fldChar w:fldCharType="separate"/>
      </w:r>
      <w:del w:id="2268" w:author="Robin Matthews" w:date="2021-07-13T23:18:00Z">
        <w:r w:rsidR="00A26296" w:rsidDel="009C1DB2">
          <w:rPr>
            <w:rFonts w:cs="Times New Roman"/>
            <w:noProof/>
            <w:lang w:val="en-GB"/>
          </w:rPr>
          <w:delText>A</w:delText>
        </w:r>
      </w:del>
      <w:ins w:id="2269" w:author="Robin Matthews" w:date="2021-07-13T23:18:00Z">
        <w:r w:rsidR="009C1DB2">
          <w:rPr>
            <w:rFonts w:cs="Times New Roman"/>
            <w:noProof/>
            <w:lang w:val="en-GB"/>
          </w:rPr>
          <w:t>(A</w:t>
        </w:r>
      </w:ins>
      <w:r w:rsidR="00A26296">
        <w:rPr>
          <w:rFonts w:cs="Times New Roman"/>
          <w:noProof/>
          <w:lang w:val="en-GB"/>
        </w:rPr>
        <w:t>lbergel et al. 201</w:t>
      </w:r>
      <w:ins w:id="2270" w:author="Robin Matthews" w:date="2021-07-13T23:18:00Z">
        <w:r w:rsidR="009C1DB2">
          <w:rPr>
            <w:rFonts w:cs="Times New Roman"/>
            <w:noProof/>
            <w:lang w:val="en-GB"/>
          </w:rPr>
          <w:t>3)</w:t>
        </w:r>
      </w:ins>
      <w:del w:id="2271" w:author="Robin Matthews" w:date="2021-07-13T23:18:00Z">
        <w:r w:rsidR="00A26296" w:rsidDel="009C1DB2">
          <w:rPr>
            <w:rFonts w:cs="Times New Roman"/>
            <w:noProof/>
            <w:lang w:val="en-GB"/>
          </w:rPr>
          <w:delText>3</w:delText>
        </w:r>
      </w:del>
      <w:r w:rsidRPr="00D424AA">
        <w:rPr>
          <w:rFonts w:cs="Times New Roman"/>
          <w:lang w:val="en-GB"/>
        </w:rPr>
        <w:fldChar w:fldCharType="end"/>
      </w:r>
      <w:commentRangeEnd w:id="2265"/>
      <w:r w:rsidR="00A26296">
        <w:rPr>
          <w:rStyle w:val="Marquedecommentaire"/>
        </w:rPr>
        <w:commentReference w:id="2265"/>
      </w:r>
      <w:del w:id="2272" w:author="Robin Matthews" w:date="2021-07-13T23:18:00Z">
        <w:r w:rsidRPr="00841A35" w:rsidDel="009C1DB2">
          <w:rPr>
            <w:rFonts w:cs="Times New Roman"/>
            <w:lang w:val="en-GB"/>
          </w:rPr>
          <w:delText>)</w:delText>
        </w:r>
      </w:del>
      <w:r w:rsidRPr="00841A35">
        <w:rPr>
          <w:rFonts w:cs="Times New Roman"/>
          <w:lang w:val="en-GB"/>
        </w:rPr>
        <w:t xml:space="preserve">, particularly for the root-zone soil moisture </w:t>
      </w:r>
      <w:commentRangeStart w:id="2273"/>
      <w:r w:rsidRPr="00D424AA">
        <w:rPr>
          <w:rFonts w:cs="Times New Roman"/>
          <w:lang w:val="en-GB"/>
        </w:rPr>
        <w:fldChar w:fldCharType="begin" w:fldLock="1"/>
      </w:r>
      <w:ins w:id="2274" w:author="Robin Matthews" w:date="2021-07-13T23:18:00Z">
        <w:r w:rsidR="009C1DB2">
          <w:rPr>
            <w:rFonts w:cs="Times New Roman"/>
            <w:lang w:val="en-GB"/>
          </w:rPr>
          <w:instrText>ADDIN CSL_CITATION { "citationItems" : [ { "id" : "ITEM-1", "itemData" : { "DOI" : "10.1002/2016GL071921", "abstract" : "\u00ef\u00bf\u00bd2016. American Geophysical Union. All Rights Reserved. Land aridity has been projected to increase with global warming. Such projections are mostly based on off-line aridity and drought metrics applied to climate model outputs but also are supported by climate-model projections of decreased surface soil moisture. Here we comprehensively analyze soil moisture projections from the Coupled Model Intercomparison Project phase 5, including surface, total, and layer-by-layer soil moisture. We identify a robust vertical gradient of projected mean soil moisture changes, with more negative changes near the surface. Some regions of the northern middle to high latitudes exhibit negative annual surface changes but positive total changes. We interpret this behavior in the context of seasonal changes in the surface water budget. This vertical pattern implies that the extensive drying predicted by off-line drought metrics, while consistent with the projected decline in surface soil moisture, will tend to overestimate (negatively) changes in total soil water availability.", "author" : [ { "dropping-particle" : "", "family" : "Berg", "given" : "A.", "non-dropping-particle" : "", "parse-names" : false, "suffix" : "" }, { "dropping-particle" : "", "family" : "Sheffield", "given" : "J.", "non-dropping-particle" : "", "parse-names" : false, "suffix" : "" }, { "dropping-particle" : "", "family" : "Milly", "given" : "P.C.D.", "non-dropping-particle" : "", "parse-names" : false, "suffix" : "" } ], "container-title" : "Geophysical Research Letters", "id" : "ITEM-1", "issue" : "1", "issued" : { "date-parts" : [ [ "2017" ] ] }, "page" : "236-244", "title" : "Divergent surface and total soil moisture projections under global warming", "translator" : [ { "dropping-particle" : "", "family" : "S666", "given" : "", "non-dropping-particle" : "", "parse-names" : false, "suffix" : "" } ], "type" : "article-journal", "volume" : "44" }, "uris" : [ "http://www.mendeley.com/documents/?uuid=6ad58861-a3c2-42bb-a1d5-a603bf604325" ] } ], "mendeley" : { "formattedCitation" : "(Berg et al., 2017b)", "manualFormatting" : "(Berg et al., 2017a)", "plainTextFormattedCitation" : "(Berg et al., 2017b)", "previouslyFormattedCitation" : "(Berg et al., 2017b)" }, "properties" : { "noteIndex" : 0 }, "schema" : "https://github.com/citation-style-language/schema/raw/master/csl-citation.json" }</w:instrText>
        </w:r>
      </w:ins>
      <w:del w:id="2275" w:author="Robin Matthews" w:date="2021-07-13T23:18:00Z">
        <w:r w:rsidR="00FF6231" w:rsidDel="009C1DB2">
          <w:rPr>
            <w:rFonts w:cs="Times New Roman"/>
            <w:lang w:val="en-GB"/>
          </w:rPr>
          <w:delInstrText>ADDIN CSL_CITATION { "citationItems" : [ { "id" : "ITEM-1", "itemData" : { "DOI" : "10.1002/2016GL071921", "abstract" : "\u00ef\u00bf\u00bd2016. American Geophysical Union. All Rights Reserved. Land aridity has been projected to increase with global warming. Such projections are mostly based on off-line aridity and drought metrics applied to climate model outputs but also are supported by climate-model projections of decreased surface soil moisture. Here we comprehensively analyze soil moisture projections from the Coupled Model Intercomparison Project phase 5, including surface, total, and layer-by-layer soil moisture. We identify a robust vertical gradient of projected mean soil moisture changes, with more negative changes near the surface. Some regions of the northern middle to high latitudes exhibit negative annual surface changes but positive total changes. We interpret this behavior in the context of seasonal changes in the surface water budget. This vertical pattern implies that the extensive drying predicted by off-line drought metrics, while consistent with the projected decline in surface soil moisture, will tend to overestimate (negatively) changes in total soil water availability.", "author" : [ { "dropping-particle" : "", "family" : "Berg", "given" : "A.", "non-dropping-particle" : "", "parse-names" : false, "suffix" : "" }, { "dropping-particle" : "", "family" : "Sheffield", "given" : "J.", "non-dropping-particle" : "", "parse-names" : false, "suffix" : "" }, { "dropping-particle" : "", "family" : "Milly", "given" : "P.C.D.", "non-dropping-particle" : "", "parse-names" : false, "suffix" : "" } ], "container-title" : "Geophysical Research Letters", "id" : "ITEM-1", "issue" : "1", "issued" : { "date-parts" : [ [ "2017" ] ] }, "page" : "236-244", "title" : "Divergent surface and total soil moisture projections under global warming", "translator" : [ { "dropping-particle" : "", "family" : "S666", "given" : "", "non-dropping-particle" : "", "parse-names" : false, "suffix" : "" } ], "type" : "article-journal", "volume" : "44" }, "uris" : [ "http://www.mendeley.com/documents/?uuid=6ad58861-a3c2-42bb-a1d5-a603bf604325" ] } ], "mendeley" : { "formattedCitation" : "(Berg et al., 2017b)", "plainTextFormattedCitation" : "(Berg et al., 2017b)", "previouslyFormattedCitation" : "(Berg et al., 2017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Berg et al., 2017</w:t>
      </w:r>
      <w:ins w:id="2276" w:author="Robin Matthews" w:date="2021-07-13T23:18:00Z">
        <w:r w:rsidR="009C1DB2">
          <w:rPr>
            <w:rFonts w:cs="Times New Roman"/>
            <w:noProof/>
            <w:lang w:val="en-GB"/>
          </w:rPr>
          <w:t>a</w:t>
        </w:r>
      </w:ins>
      <w:del w:id="2277" w:author="Robin Matthews" w:date="2021-07-13T23:18:00Z">
        <w:r w:rsidR="00A26296" w:rsidDel="009C1DB2">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273"/>
      <w:r w:rsidR="00A26296">
        <w:rPr>
          <w:rStyle w:val="Marquedecommentaire"/>
        </w:rPr>
        <w:commentReference w:id="2273"/>
      </w:r>
      <w:r w:rsidRPr="00841A35">
        <w:rPr>
          <w:rFonts w:cs="Times New Roman"/>
          <w:lang w:val="en-GB"/>
        </w:rPr>
        <w:t xml:space="preserve">. </w:t>
      </w:r>
    </w:p>
    <w:p w14:paraId="298FC829" w14:textId="77777777" w:rsidR="001415DA" w:rsidRPr="00D424AA" w:rsidRDefault="001415DA" w:rsidP="00D424AA">
      <w:pPr>
        <w:pStyle w:val="AR6BodyText"/>
        <w:rPr>
          <w:rFonts w:cs="Times New Roman"/>
          <w:lang w:val="en-GB"/>
        </w:rPr>
      </w:pPr>
    </w:p>
    <w:p w14:paraId="0BFE90DC" w14:textId="70185E4F" w:rsidR="001415DA" w:rsidRPr="00D424AA" w:rsidRDefault="001415DA" w:rsidP="00D424AA">
      <w:pPr>
        <w:pStyle w:val="AR6BodyText"/>
        <w:rPr>
          <w:rFonts w:cs="Times New Roman"/>
          <w:lang w:val="en-GB"/>
        </w:rPr>
      </w:pPr>
      <w:r w:rsidRPr="00D424AA">
        <w:rPr>
          <w:rFonts w:cs="Times New Roman"/>
          <w:lang w:val="en-GB"/>
        </w:rPr>
        <w:t xml:space="preserve">Regarding the performance of regional and global climate models, an evaluation of an ensemble of RCM simulations for Europe </w:t>
      </w:r>
      <w:r w:rsidRPr="00D424AA">
        <w:rPr>
          <w:rFonts w:cs="Times New Roman"/>
          <w:lang w:val="en-GB"/>
        </w:rPr>
        <w:fldChar w:fldCharType="begin" w:fldLock="1"/>
      </w:r>
      <w:r w:rsidR="00FF6231">
        <w:rPr>
          <w:rFonts w:cs="Times New Roman"/>
          <w:lang w:val="en-GB"/>
        </w:rPr>
        <w:instrText>ADDIN CSL_CITATION { "citationItems" : [ { "id" : "ITEM-1", "itemData" : { "DOI" : "10.1007/s00382-012-1559-x", "abstract" : "The occurrence and intensity of heatwaves is expected to increase with climate change. Early warnings of hot summers have therefore a great socio-economical value. Previous studies have shown that hot summers are preceded by a Southern European rainfall deficit during winter, and higher spring temperatures. Changes in the surface energy budget are believed to drive this evolution, in particular changes in the latent and sensible heat fluxes. However these have rarely been investigated due to the lack of long-term reliable observation data. In this study, we analyzed several data-derived gridded products of latent and sensible heat fluxes, based on flux tower observations, together with re-analyses and regional climate model simulations over Europe. We find that warm summers are preceded by an increase in latent heat flux in early spring. During warm summers, an increase in available energy results in an excess of both latent and sensible heat fluxes over most of Europe, but a latent heat flux decrease over the Iberian Peninsula. This indicates that, on average, a summertime soil-moisture limited evapotranspiration regime only prevails in the Iberian Peninsula. In general, the models that we analyzed overestimate latent heat and underestimate sensible heat as compared to the flux tower derived data-product. Most models show considerable drying during warm seasons, leading to the establishment of a soil-moisture limited regime across Europe in summer. This over-estimation by the current generation of models of latent heat and hence of soil moisture deficit over Europe in summer has potential consequences for future summertime climate projections and the projected frequency of heat waves. We also show that a northward propagation of drought during warm summers is found in model results, a phenomenon which is also seen in the flux tower data-product. Our results lead to a better understanding of the role of latent and sensible heat flux in summer heatwaves, and provide a framework for benchmark of modeling studies. \u00a9 2012 Springer-Verlag Berlin Heidelberg.", "author" : [ { "dropping-particle" : "", "family" : "Stegehuis", "given" : "A.I.", "non-dropping-particle" : "", "parse-names" : false, "suffix" : "" }, { "dropping-particle" : "", "family" : "Vautard", "given" : "R.", "non-dropping-particle" : "", "parse-names" : false, "suffix" : "" }, { "dropping-particle" : "", "family" : "Ciais", "given" : "P.", "non-dropping-particle" : "", "parse-names" : false, "suffix" : "" }, { "dropping-particle" : "", "family" : "Teuling", "given" : "A.J.", "non-dropping-particle" : "", "parse-names" : false, "suffix" : "" }, { "dropping-particle" : "", "family" : "Jung", "given" : "M.", "non-dropping-particle" : "", "parse-names" : false, "suffix" : "" }, { "dropping-particle" : "", "family" : "Yiou", "given" : "P.", "non-dropping-particle" : "", "parse-names" : false, "suffix" : "" } ], "container-title" : "Climate Dynamics", "id" : "ITEM-1", "issue" : "2", "issued" : { "date-parts" : [ [ "2013" ] ] }, "page" : "455-477", "title" : "Summer temperatures in Europe and land heat fluxes in observation-based data and regional climate model simulations", "translator" : [ { "dropping-particle" : "", "family" : "S556", "given" : "", "non-dropping-particle" : "", "parse-names" : false, "suffix" : "" } ], "type" : "article-journal", "volume" : "41" }, "uris" : [ "http://www.mendeley.com/documents/?uuid=7952dcdc-6b57-441a-8901-5d1209d14773" ] } ], "mendeley" : { "formattedCitation" : "(Stegehuis et al., 2013)", "plainTextFormattedCitation" : "(Stegehuis et al., 2013)", "previouslyFormattedCitation" : "(Stegehuis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tegehuis et al., 2013)</w:t>
      </w:r>
      <w:r w:rsidRPr="00D424AA">
        <w:rPr>
          <w:rFonts w:cs="Times New Roman"/>
          <w:lang w:val="en-GB"/>
        </w:rPr>
        <w:fldChar w:fldCharType="end"/>
      </w:r>
      <w:r w:rsidRPr="00841A35">
        <w:rPr>
          <w:rFonts w:cs="Times New Roman"/>
          <w:lang w:val="en-GB"/>
        </w:rPr>
        <w:t xml:space="preserve"> shows that these models display too strong drying in early summer, resulting in an excessive decrease of latent heat fluxes, with potential implications for more severe droughts in dry environments </w:t>
      </w:r>
      <w:r w:rsidRPr="00D424AA">
        <w:rPr>
          <w:rFonts w:cs="Times New Roman"/>
          <w:lang w:val="en-GB"/>
        </w:rPr>
        <w:fldChar w:fldCharType="begin" w:fldLock="1"/>
      </w:r>
      <w:r w:rsidR="00E42FE9">
        <w:rPr>
          <w:rFonts w:cs="Times New Roman"/>
          <w:lang w:val="en-GB"/>
        </w:rPr>
        <w:instrText>ADDIN CSL_CITATION { "citationItems" : [ { "id" : "ITEM-1", "itemData" : { "DOI" : "10.1038/s41558-018-0154-5", "author" : [ { "dropping-particle" : "", "family" : "Teuling", "given" : "A.J.", "non-dropping-particle" : "", "parse-names" : false, "suffix" : "" } ], "container-title" : "Nature Climate Change", "id" : "ITEM-1", "issue" : "5", "issued" : { "date-parts" : [ [ "2018" ] ] }, "page" : "364-365", "title" : "A hot future for European droughts", "translator" : [ { "dropping-particle" : "", "family" : "S567", "given" : "", "non-dropping-particle" : "", "parse-names" : false, "suffix" : "" } ], "type" : "article-journal", "volume" : "8" }, "uris" : [ "http://www.mendeley.com/documents/?uuid=f28d8231-4e3a-46c1-9d10-94337fe28699" ] }, { "id" : "ITEM-2", "itemData" : { "DOI" : "10.5194/hess-23-191-2019", "author" : [ { "dropping-particle" : "", "family" : "Linden", "given" : "E C", "non-dropping-particle" : "van Der", "parse-names" : false, "suffix" : "" }, { "dropping-particle" : "", "family" : "Haarsma", "given" : "R J", "non-dropping-particle" : "", "parse-names" : false, "suffix" : "" }, { "dropping-particle" : "", "family" : "Schrier", "given" : "G", "non-dropping-particle" : "van Der", "parse-names" : false, "suffix" : "" } ], "container-title" : "Hydrology and Earth System Sciences", "id" : "ITEM-2", "issue" : "1", "issued" : { "date-parts" : [ [ "2019" ] ] }, "note" : "From Duplicate 1 (Impact of climate model resolution on soil moisture projections in central-western Europe - Van Der Linden, E C; Haarsma, R J; Van Der Schrier, G)\n\nExport Date: 18 October 2019\n\nFrom Duplicate 3 (Impact of climate model resolution on soil moisture projections in central-western Europe - Van Der Linden, E C; Haarsma, R J; Van Der Schrier, G)\n\nFrom Duplicate 2 (Impact of climate model resolution on soil moisture projections in central-western Europe - Van Der Linden, E C; Haarsma, R J; Van Der Schrier, G)\n\nExport Date: 18 October 2019", "page" : "191-206", "title" : "Impact of climate model resolution on soil moisture projections in central-western Europe", "translator" : [ { "dropping-particle" : "", "family" : "S2470", "given" : "", "non-dropping-particle" : "", "parse-names" : false, "suffix" : "" } ], "type" : "article-journal", "volume" : "23" }, "uris" : [ "http://www.mendeley.com/documents/?uuid=02381b53-44fb-4cff-bcfb-bc86fdf4c705" ] } ], "mendeley" : { "formattedCitation" : "(Teuling, 2018; van Der Linden et al., 2019)", "plainTextFormattedCitation" : "(Teuling, 2018; van Der Linden et al., 2019)", "previouslyFormattedCitation" : "(Teuling, 2018; van Der Linde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euling, 2018; van Der Linden et al., 2019)</w:t>
      </w:r>
      <w:r w:rsidRPr="00D424AA">
        <w:rPr>
          <w:rFonts w:cs="Times New Roman"/>
          <w:lang w:val="en-GB"/>
        </w:rPr>
        <w:fldChar w:fldCharType="end"/>
      </w:r>
      <w:r w:rsidRPr="00841A35">
        <w:rPr>
          <w:rFonts w:cs="Times New Roman"/>
          <w:lang w:val="en-GB"/>
        </w:rPr>
        <w:t>. Compared with a range of observational ET estimates, CMIP5 models show an overestimation of ET on annual scale</w:t>
      </w:r>
      <w:r w:rsidRPr="00D424AA">
        <w:rPr>
          <w:rFonts w:cs="Times New Roman"/>
          <w:lang w:val="en-GB"/>
        </w:rPr>
        <w:t xml:space="preserve">, but an ET underestimation in boreal summer in many North-Hemisphere mid-latitude regions, also suggesting a tendency towards excessive soil drying </w:t>
      </w:r>
      <w:r w:rsidRPr="00D424AA">
        <w:rPr>
          <w:rFonts w:cs="Times New Roman"/>
          <w:lang w:val="en-GB"/>
        </w:rPr>
        <w:fldChar w:fldCharType="begin" w:fldLock="1"/>
      </w:r>
      <w:r w:rsidR="00FF6231">
        <w:rPr>
          <w:rFonts w:cs="Times New Roman"/>
          <w:lang w:val="en-GB"/>
        </w:rPr>
        <w:instrText>ADDIN CSL_CITATION { "citationItems" : [ { "id" : "ITEM-1", "itemData" : { "DOI" : "10.1002/2013GL058055", "abstract" : "Land climate is important for human population since it affects inhabited areas. Here we evaluate the realism of simulated evapotranspiration (ET), precipitation, and temperature in the CMIP5 multimodel ensemble on continental areas. For ET, a newly compiled synthesis data set prepared within the Global Energy and Water Cycle Experiment-sponsored LandFlux-EVAL project is used. The results reveal systematic ET biases in the Coupled Model Intercomparison Project Phase 5 (CMIP5) simulations, with an overestimation in most regions, especially in Europe, Africa, China, Australia, Western North America, and part of the Amazon region. The global average overestimation amounts to 0.17 mm/d. This bias is more pronounced than in the previous CMIP3 ensemble (overestimation of 0.09 mm/d). Consistent with the ET overestimation, precipitation is also overestimated relative to existing reference data sets. We suggest that the identified biases in ET can explain respective systematic biases in temperature in many of the considered regions. The biases additionally display a seasonal dependence and are generally of opposite sign (ET underestimation and temperature overestimation) in boreal summer (June\u2013August).", "author" : [ { "dropping-particle" : "", "family" : "Mueller", "given" : "B.", "non-dropping-particle" : "", "parse-names" : false, "suffix" : "" }, { "dropping-particle" : "", "family" : "Seneviratne", "given" : "S.", "non-dropping-particle" : "", "parse-names" : false, "suffix" : "" } ], "container-title" : "Geophysical Research Letters", "id" : "ITEM-1", "issue" : "1", "issued" : { "date-parts" : [ [ "2014" ] ] }, "page" : "128-134", "title" : "Systematic land climate and evapotranspiration biases in CMIP5 simulations", "translator" : [ { "dropping-particle" : "", "family" : "S192", "given" : "", "non-dropping-particle" : "", "parse-names" : false, "suffix" : "" } ], "type" : "article-journal", "volume" : "41" }, "uris" : [ "http://www.mendeley.com/documents/?uuid=18d47dae-07d6-420d-9727-b30aeeddc32f" ] } ], "mendeley" : { "formattedCitation" : "(Mueller and Seneviratne, 2014)", "plainTextFormattedCitation" : "(Mueller and Seneviratne, 2014)", "previouslyFormattedCitation" : "(Mueller and Seneviratne,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eller and Seneviratne, 2014)</w:t>
      </w:r>
      <w:r w:rsidRPr="00D424AA">
        <w:rPr>
          <w:rFonts w:cs="Times New Roman"/>
          <w:lang w:val="en-GB"/>
        </w:rPr>
        <w:fldChar w:fldCharType="end"/>
      </w:r>
      <w:r w:rsidRPr="00841A35">
        <w:rPr>
          <w:rFonts w:cs="Times New Roman"/>
          <w:lang w:val="en-GB"/>
        </w:rPr>
        <w:t xml:space="preserve">, consistent with identified biases in soil moisture-temperature coupling </w:t>
      </w:r>
      <w:r w:rsidRPr="00D424AA">
        <w:rPr>
          <w:rFonts w:cs="Times New Roman"/>
          <w:lang w:val="en-GB"/>
        </w:rPr>
        <w:fldChar w:fldCharType="begin" w:fldLock="1"/>
      </w:r>
      <w:r w:rsidR="00FF6231">
        <w:rPr>
          <w:rFonts w:cs="Times New Roman"/>
          <w:lang w:val="en-GB"/>
        </w:rPr>
        <w:instrText>ADDIN CSL_CITATION { "citationItems" : [ { "id" : "ITEM-1", "itemData" : { "DOI" : "10.1029/2018GL079128", "ISSN" : "0094-8276", "author" : [ { "dropping-particle" : "", "family" : "Donat", "given" : "Markus G.", "non-dropping-particle" : "", "parse-names" : false, "suffix" : "" }, { "dropping-particle" : "", "family" : "Pitman", "given" : "Andrew J.", "non-dropping-particle" : "", "parse-names" : false, "suffix" : "" }, { "dropping-particle" : "", "family" : "Ang\u00e9lil", "given" : "Oliver", "non-dropping-particle" : "", "parse-names" : false, "suffix" : "" } ], "container-title" : "Geophysical Research Letters", "id" : "ITEM-1", "issue" : "19", "issued" : { "date-parts" : [ [ "2018", "10", "16" ] ] }, "page" : "10,627-10,636", "title" : "Understanding and Reducing Future Uncertainty in Midlatitude Daily Heat Extremes Via Land Surface Feedback Constraints", "translator" : [ { "dropping-particle" : "", "family" : "S2608", "given" : "", "non-dropping-particle" : "", "parse-names" : false, "suffix" : "" } ], "type" : "article-journal", "volume" : "45" }, "uris" : [ "http://www.mendeley.com/documents/?uuid=56ef87d8-dfa3-48c0-8b1c-5237afc808fc" ] }, { "id" : "ITEM-2", "itemData" : { "DOI" : "10.5194/esd-9-1107-2018", "ISSN" : "2190-4987", "abstract" : "Abstract. The frequency and intensity of climate extremes is expected to increase in many regions due to anthropogenic climate change. In central Europe extreme temperatures are projected to change more strongly than global mean temperatures, and soil moisture\u2013temperature feedbacks significantly contribute to this regional amplification. Because of their strong societal, ecological and economic impacts, robust projections of temperature extremes are needed. Unfortunately, in current model projections, temperature extremes in central Europe are prone to large uncertainties. In order to understand and potentially reduce the uncertainties of extreme temperature projections in Europe, we analyze global climate models from the CMIP5 (Coupled Model Intercomparison Project Phase 5) ensemble for the business-as-usual high-emission scenario (RCP8.5). We find a divergent behavior in long-term projections of summer precipitation until the end of the 21st century, resulting in a trimodal distribution of precipitation (wet, dry and very dry). All model groups show distinct characteristics for the summer latent heat flux, top soil moisture and temperatures on the hottest day of the year (TXx), whereas for net radiation and large-scale circulation no clear trimodal behavior is detectable. This suggests that different land\u2013atmosphere coupling strengths may be able to explain the uncertainties in temperature extremes. Constraining the full model ensemble with observed present-day correlations between summer precipitation and TXx excludes most of the very dry and dry models. In particular, the very dry models tend to overestimate the negative coupling between precipitation and TXx, resulting in a warming that is too strong. This is particularly relevant for global warming levels above 2\u00b0C. For the first time, this analysis allows for the substantial reduction of uncertainties in the projected changes of TXx in global climate models. Our results suggest that long-term temperature changes in TXx in central Europe are about 20% lower than those projected by the multi-model median of the full ensemble. In addition, mean summer precipitation is found to be more likely to stay close to present-day levels. These results are highly relevant for improving estimates of regional climate-change impacts including heat stress, water supply and crop failure for central Europe.", "author" : [ { "dropping-particle" : "", "family" : "Vogel", "given" : "Martha M.", "non-dropping-particle" : "", "parse-names" : false, "suffix" : "" }, { "dropping-particle" : "", "family" : "Zscheischler", "given" : "Jakob", "non-dropping-particle" : "", "parse-names" : false, "suffix" : "" }, { "dropping-particle" : "", "family" : "Seneviratne", "given" : "Sonia I.", "non-dropping-particle" : "", "parse-names" : false, "suffix" : "" } ], "container-title" : "Earth System Dynamics", "id" : "ITEM-2", "issue" : "3", "issued" : { "date-parts" : [ [ "2018", "8", "30" ] ] }, "page" : "1107-1125", "title" : "Varying soil moisture\u2013atmosphere feedbacks explain divergent temperature extremes and precipitation projections in central Europe", "translator" : [ { "dropping-particle" : "", "family" : "S2295", "given" : "", "non-dropping-particle" : "", "parse-names" : false, "suffix" : "" } ], "type" : "article-journal", "volume" : "9" }, "uris" : [ "http://www.mendeley.com/documents/?uuid=21716f5f-3184-42ab-922c-1a99349babbc" ] }, { "id" : "ITEM-3", "itemData" : { "DOI" : "10.1038/s41598-020-61721-9", "ISSN" : "2045-2322", "abstract" : "Present-day land temperatures simulated by state-of-the-art global climate models exhibit considerable uncertainty. Generally it is assumed that these temperature biases do not affect the projected warming in response to rising greenhouse gas concentrations (i.e. drop out by subtracting projected and present-day temperatures), but for specific regions and seasons this assumption is invalid. Here we show that, on the contrary, for large continental regions, such as Europe, state-of-the art global climate models with a warm summer bias project a relatively strong warming. This is because continental summer temperatures depend chiefly on soil drying in response to spring and summer solar radiation increase: models that dry fastest (due to the interaction of clouds, convection and soil hydrology) exhibit the strongest reductions in evaporation and consequently a more pronounced end-of-summer warming. These physical mechanisms acting on a seasonal timescale also govern the long-term climate response to greenhouse forcing over continental regions in summer. Combining these findings, we use the current model biases to reduce the uncertainty range in the projected warming over Europe from 3.6\u20138.6\u2009\u00b0C to 4.6\u20137.3\u2009\u00b0C (a reduction of about 50%). Given the huge potential impacts of the warmest projections on health, agriculture and water management, constraining the range of future summer climate change is imperative for relevant mitigation and adaptation strategies.", "author" : [ { "dropping-particle" : "", "family" : "Selten", "given" : "F M", "non-dropping-particle" : "", "parse-names" : false, "suffix" : "" }, { "dropping-particle" : "", "family" : "Bintanja", "given" : "R", "non-dropping-particle" : "", "parse-names" : false, "suffix" : "" }, { "dropping-particle" : "", "family" : "Vautard", "given" : "R", "non-dropping-particle" : "", "parse-names" : false, "suffix" : "" }, { "dropping-particle" : "", "family" : "Hurk", "given" : "B J J M", "non-dropping-particle" : "van den", "parse-names" : false, "suffix" : "" } ], "container-title" : "Scientific Reports", "id" : "ITEM-3", "issue" : "1", "issued" : { "date-parts" : [ [ "2020" ] ] }, "page" : "4721", "title" : "Future continental summer warming constrained by the present-day seasonal cycle of surface hydrology", "translator" : [ { "dropping-particle" : "", "family" : "S3463", "given" : "", "non-dropping-particle" : "", "parse-names" : false, "suffix" : "" } ], "type" : "article-journal", "volume" : "10" }, "uris" : [ "http://www.mendeley.com/documents/?uuid=48f12c80-6b79-4fd0-8df9-1dabd4bfcbc2" ] } ], "mendeley" : { "formattedCitation" : "(Donat et al., 2018; Vogel et al., 2018; Selten et al., 2020)", "plainTextFormattedCitation" : "(Donat et al., 2018; Vogel et al., 2018; Selten et al., 2020)", "previouslyFormattedCitation" : "(Donat et al., 2018; Vogel et al., 2018; Selte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nat et al., 2018; Vogel et al., 2018; Selten et al., 2020)</w:t>
      </w:r>
      <w:r w:rsidRPr="00D424AA">
        <w:rPr>
          <w:rFonts w:cs="Times New Roman"/>
          <w:lang w:val="en-GB"/>
        </w:rPr>
        <w:fldChar w:fldCharType="end"/>
      </w:r>
      <w:r w:rsidRPr="00841A35">
        <w:rPr>
          <w:rFonts w:cs="Times New Roman"/>
          <w:lang w:val="en-GB"/>
        </w:rPr>
        <w:t>. Land surface models used in ESM display a bias in their representation of the sensitivity of interannual land carbon uptake to soil moisture conditions, which appears related to a limited range of soil moisture variations co</w:t>
      </w:r>
      <w:r w:rsidRPr="00D424AA">
        <w:rPr>
          <w:rFonts w:cs="Times New Roman"/>
          <w:lang w:val="en-GB"/>
        </w:rPr>
        <w:t xml:space="preserve">mpared to observations </w:t>
      </w:r>
      <w:r w:rsidRPr="00D424AA">
        <w:rPr>
          <w:rFonts w:cs="Times New Roman"/>
          <w:lang w:val="en-GB"/>
        </w:rPr>
        <w:fldChar w:fldCharType="begin" w:fldLock="1"/>
      </w:r>
      <w:r w:rsidR="00FF6231">
        <w:rPr>
          <w:rFonts w:cs="Times New Roman"/>
          <w:lang w:val="en-GB"/>
        </w:rPr>
        <w:instrText>ADDIN CSL_CITATION { "citationItems" : [ { "id" : "ITEM-1", "itemData" : { "DOI" : "10.1038/s41586-018-0424-4", "ISSN" : "0028-0836",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title" : "Sensitivity of atmospheric CO2 growth rate to observed changes in terrestrial water storage", "translator" : [ { "dropping-particle" : "", "family" : "S2625", "given" : "", "non-dropping-particle" : "", "parse-names" : false, "suffix" : "" } ], "type" : "article-journal", "volume" : "560" }, "uris" : [ "http://www.mendeley.com/documents/?uuid=b32c1f5f-6d08-4b3d-8967-507207521f02" ] } ], "mendeley" : { "formattedCitation" : "(Humphrey et al., 2018)", "plainTextFormattedCitation" : "(Humphrey et al., 2018)", "previouslyFormattedCitation" : "(Humphrey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umphrey et al., 2018)</w:t>
      </w:r>
      <w:r w:rsidRPr="00D424AA">
        <w:rPr>
          <w:rFonts w:cs="Times New Roman"/>
          <w:lang w:val="en-GB"/>
        </w:rPr>
        <w:fldChar w:fldCharType="end"/>
      </w:r>
      <w:r w:rsidRPr="00841A35">
        <w:rPr>
          <w:rFonts w:cs="Times New Roman"/>
          <w:lang w:val="en-GB"/>
        </w:rPr>
        <w:t>.</w:t>
      </w:r>
    </w:p>
    <w:p w14:paraId="4007F1BB" w14:textId="77777777" w:rsidR="001415DA" w:rsidRPr="00D424AA" w:rsidRDefault="001415DA" w:rsidP="00D424AA">
      <w:pPr>
        <w:pStyle w:val="AR6BodyText"/>
        <w:rPr>
          <w:rFonts w:cs="Times New Roman"/>
          <w:lang w:val="en-GB"/>
        </w:rPr>
      </w:pPr>
    </w:p>
    <w:p w14:paraId="0BD17A6A" w14:textId="53DEA2DC" w:rsidR="001415DA" w:rsidRPr="00D424AA" w:rsidRDefault="001415DA" w:rsidP="00D424AA">
      <w:pPr>
        <w:pStyle w:val="AR6BodyText"/>
        <w:rPr>
          <w:rFonts w:cs="Times New Roman"/>
          <w:lang w:val="en-GB"/>
        </w:rPr>
      </w:pPr>
      <w:r w:rsidRPr="00D424AA">
        <w:rPr>
          <w:rFonts w:cs="Times New Roman"/>
          <w:lang w:val="en-GB"/>
        </w:rPr>
        <w:t xml:space="preserve">For future projections, the spread of soil moisture outputs among different ESMs is more important than internal variability and scenario uncertainty, and the bias is strongly related to the sign of the projected change </w:t>
      </w:r>
      <w:r w:rsidRPr="00D424AA">
        <w:rPr>
          <w:rFonts w:cs="Times New Roman"/>
          <w:lang w:val="en-GB"/>
        </w:rPr>
        <w:fldChar w:fldCharType="begin" w:fldLock="1"/>
      </w:r>
      <w:r w:rsidR="00FF6231">
        <w:rPr>
          <w:rFonts w:cs="Times New Roman"/>
          <w:lang w:val="en-GB"/>
        </w:rPr>
        <w:instrText>ADDIN CSL_CITATION { "citationItems" : [ { "id" : "ITEM-1", "itemData" : { "DOI" : "10.1175/JHM-D-17-0099.1", "abstract" : "\u00a9 2018 American Meteorological Society. Global climate models play an important role in quantifying past and projecting future changes in drought. Previous studies have pointed to shortcomings in these models for simulating droughts, but systematic evaluation of their level of agreement has been limited. Here, historical simulations (1950-2004) for 20 models from the latest Coupled Model Intercomparison Project (CMIP5) were analyzed for a variety of drought metrics and thresholds using a standardized drought index. Model agreement was investigated for different types of drought (precipitation, runoff, and soil moisture) and how this varied with drought severity and duration. At the global scale, climate models were shown to agree well on most precipitation drought metrics, but systematically underestimated precipitation drought intensity compared to observations. Conversely, simulated runoff and soil moisture droughts varied significantly across models, particularly for intensity. Differences in precipitation simulations were found to explain model differences in runoff and soil moisture drought metrics over some regions, but predominantly with respect to drought intensity. This suggests it is insufficient to evaluate models for precipitation droughts to increase confidence in model performance for other types of drought. This study shows large but metric-dependent discrepancies in CMIP5 for modeling different types of droughts that relate strongly to the component models (i.e., atmospheric or land surface scheme) used in the coupled modeling systems. Our results point to a need to consider multiple models in drought impact studies to account for high model uncertainties.", "author" : [ { "dropping-particle" : "", "family" : "Ukkola", "given" : "A.M.", "non-dropping-particle" : "", "parse-names" : false, "suffix" : "" }, { "dropping-particle" : "", "family" : "Pitman", "given" : "A.J.", "non-dropping-particle" : "", "parse-names" : false, "suffix" : "" }, { "dropping-particle" : "", "family" : "Kauwe", "given" : "M.G.", "non-dropping-particle" : "De", "parse-names" : false, "suffix" : "" }, { "dropping-particle" : "", "family" : "Abramowitz", "given" : "G.", "non-dropping-particle" : "", "parse-names" : false, "suffix" : "" }, { "dropping-particle" : "", "family" : "Herger", "given" : "N.", "non-dropping-particle" : "", "parse-names" : false, "suffix" : "" }, { "dropping-particle" : "", "family" : "Evans", "given" : "J.P.", "non-dropping-particle" : "", "parse-names" : false, "suffix" : "" }, { "dropping-particle" : "", "family" : "Decker", "given" : "M.", "non-dropping-particle" : "", "parse-names" : false, "suffix" : "" } ], "container-title" : "Journal of Hydrometeorology", "id" : "ITEM-1", "issue" : "6", "issued" : { "date-parts" : [ [ "2018" ] ] }, "page" : "969-988", "title" : "Evaluating CMIP5 model agreement for multiple drought metrics", "translator" : [ { "dropping-particle" : "", "family" : "S1198", "given" : "", "non-dropping-particle" : "", "parse-names" : false, "suffix" : "" } ], "type" : "article-journal", "volume" : "19" }, "uris" : [ "http://www.mendeley.com/documents/?uuid=f26ac945-df52-458d-a7fc-e574e4adbea2" ] }, { "id" : "ITEM-2", "itemData" : { "DOI" : "10.1038/s41598-020-61721-9", "ISSN" : "2045-2322", "abstract" : "Present-day land temperatures simulated by state-of-the-art global climate models exhibit considerable uncertainty. Generally it is assumed that these temperature biases do not affect the projected warming in response to rising greenhouse gas concentrations (i.e. drop out by subtracting projected and present-day temperatures), but for specific regions and seasons this assumption is invalid. Here we show that, on the contrary, for large continental regions, such as Europe, state-of-the art global climate models with a warm summer bias project a relatively strong warming. This is because continental summer temperatures depend chiefly on soil drying in response to spring and summer solar radiation increase: models that dry fastest (due to the interaction of clouds, convection and soil hydrology) exhibit the strongest reductions in evaporation and consequently a more pronounced end-of-summer warming. These physical mechanisms acting on a seasonal timescale also govern the long-term climate response to greenhouse forcing over continental regions in summer. Combining these findings, we use the current model biases to reduce the uncertainty range in the projected warming over Europe from 3.6\u20138.6\u2009\u00b0C to 4.6\u20137.3\u2009\u00b0C (a reduction of about 50%). Given the huge potential impacts of the warmest projections on health, agriculture and water management, constraining the range of future summer climate change is imperative for relevant mitigation and adaptation strategies.", "author" : [ { "dropping-particle" : "", "family" : "Selten", "given" : "F M", "non-dropping-particle" : "", "parse-names" : false, "suffix" : "" }, { "dropping-particle" : "", "family" : "Bintanja", "given" : "R", "non-dropping-particle" : "", "parse-names" : false, "suffix" : "" }, { "dropping-particle" : "", "family" : "Vautard", "given" : "R", "non-dropping-particle" : "", "parse-names" : false, "suffix" : "" }, { "dropping-particle" : "", "family" : "Hurk", "given" : "B J J M", "non-dropping-particle" : "van den", "parse-names" : false, "suffix" : "" } ], "container-title" : "Scientific Reports", "id" : "ITEM-2", "issue" : "1", "issued" : { "date-parts" : [ [ "2020" ] ] }, "page" : "4721", "title" : "Future continental summer warming constrained by the present-day seasonal cycle of surface hydrology", "translator" : [ { "dropping-particle" : "", "family" : "S3463", "given" : "", "non-dropping-particle" : "", "parse-names" : false, "suffix" : "" } ], "type" : "article-journal", "volume" : "10" }, "uris" : [ "http://www.mendeley.com/documents/?uuid=48f12c80-6b79-4fd0-8df9-1dabd4bfcbc2"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Ukkola et al., 2018; Lu et al., 2019; Selten et al., 2020)", "plainTextFormattedCitation" : "(Ukkola et al., 2018; Lu et al., 2019; Selten et al., 2020)", "previouslyFormattedCitation" : "(Ukkola et al., 2018; Lu et al., 2019; Selte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Ukkola et al., 2018; Lu et al., 2019; Selten et al., 2020)</w:t>
      </w:r>
      <w:r w:rsidRPr="00D424AA">
        <w:rPr>
          <w:rFonts w:cs="Times New Roman"/>
          <w:lang w:val="en-GB"/>
        </w:rPr>
        <w:fldChar w:fldCharType="end"/>
      </w:r>
      <w:r w:rsidRPr="00841A35">
        <w:rPr>
          <w:rFonts w:cs="Times New Roman"/>
          <w:lang w:val="en-GB"/>
        </w:rPr>
        <w:t>. CMIP5 E</w:t>
      </w:r>
      <w:r w:rsidRPr="00D424AA">
        <w:rPr>
          <w:rFonts w:cs="Times New Roman"/>
          <w:lang w:val="en-GB"/>
        </w:rPr>
        <w:t xml:space="preserve">SMs that project more drying and warming in mid-latitude regions show a substantial bias in soil moisture-temperature coupling </w:t>
      </w:r>
      <w:r w:rsidRPr="00D424AA">
        <w:rPr>
          <w:rFonts w:cs="Times New Roman"/>
          <w:lang w:val="en-GB"/>
        </w:rPr>
        <w:fldChar w:fldCharType="begin" w:fldLock="1"/>
      </w:r>
      <w:r w:rsidR="00FF6231">
        <w:rPr>
          <w:rFonts w:cs="Times New Roman"/>
          <w:lang w:val="en-GB"/>
        </w:rPr>
        <w:instrText>ADDIN CSL_CITATION { "citationItems" : [ { "id" : "ITEM-1", "itemData" : { "DOI" : "10.5194/esd-9-1107-2018", "ISSN" : "2190-4987", "abstract" : "Abstract. The frequency and intensity of climate extremes is expected to increase in many regions due to anthropogenic climate change. In central Europe extreme temperatures are projected to change more strongly than global mean temperatures, and soil moisture\u2013temperature feedbacks significantly contribute to this regional amplification. Because of their strong societal, ecological and economic impacts, robust projections of temperature extremes are needed. Unfortunately, in current model projections, temperature extremes in central Europe are prone to large uncertainties. In order to understand and potentially reduce the uncertainties of extreme temperature projections in Europe, we analyze global climate models from the CMIP5 (Coupled Model Intercomparison Project Phase 5) ensemble for the business-as-usual high-emission scenario (RCP8.5). We find a divergent behavior in long-term projections of summer precipitation until the end of the 21st century, resulting in a trimodal distribution of precipitation (wet, dry and very dry). All model groups show distinct characteristics for the summer latent heat flux, top soil moisture and temperatures on the hottest day of the year (TXx), whereas for net radiation and large-scale circulation no clear trimodal behavior is detectable. This suggests that different land\u2013atmosphere coupling strengths may be able to explain the uncertainties in temperature extremes. Constraining the full model ensemble with observed present-day correlations between summer precipitation and TXx excludes most of the very dry and dry models. In particular, the very dry models tend to overestimate the negative coupling between precipitation and TXx, resulting in a warming that is too strong. This is particularly relevant for global warming levels above 2\u00b0C. For the first time, this analysis allows for the substantial reduction of uncertainties in the projected changes of TXx in global climate models. Our results suggest that long-term temperature changes in TXx in central Europe are about 20% lower than those projected by the multi-model median of the full ensemble. In addition, mean summer precipitation is found to be more likely to stay close to present-day levels. These results are highly relevant for improving estimates of regional climate-change impacts including heat stress, water supply and crop failure for central Europe.", "author" : [ { "dropping-particle" : "", "family" : "Vogel", "given" : "Martha M.", "non-dropping-particle" : "", "parse-names" : false, "suffix" : "" }, { "dropping-particle" : "", "family" : "Zscheischler", "given" : "Jakob", "non-dropping-particle" : "", "parse-names" : false, "suffix" : "" }, { "dropping-particle" : "", "family" : "Seneviratne", "given" : "Sonia I.", "non-dropping-particle" : "", "parse-names" : false, "suffix" : "" } ], "container-title" : "Earth System Dynamics", "id" : "ITEM-1", "issue" : "3", "issued" : { "date-parts" : [ [ "2018", "8", "30" ] ] }, "page" : "1107-1125", "title" : "Varying soil moisture\u2013atmosphere feedbacks explain divergent temperature extremes and precipitation projections in central Europe", "translator" : [ { "dropping-particle" : "", "family" : "S2295", "given" : "", "non-dropping-particle" : "", "parse-names" : false, "suffix" : "" } ], "type" : "article-journal", "volume" : "9" }, "uris" : [ "http://www.mendeley.com/documents/?uuid=21716f5f-3184-42ab-922c-1a99349babbc" ] }, { "id" : "ITEM-2", "itemData" : { "DOI" : "10.1029/2018GL079128", "ISSN" : "0094-8276", "author" : [ { "dropping-particle" : "", "family" : "Donat", "given" : "Markus G.", "non-dropping-particle" : "", "parse-names" : false, "suffix" : "" }, { "dropping-particle" : "", "family" : "Pitman", "given" : "Andrew J.", "non-dropping-particle" : "", "parse-names" : false, "suffix" : "" }, { "dropping-particle" : "", "family" : "Ang\u00e9lil", "given" : "Oliver", "non-dropping-particle" : "", "parse-names" : false, "suffix" : "" } ], "container-title" : "Geophysical Research Letters", "id" : "ITEM-2", "issue" : "19", "issued" : { "date-parts" : [ [ "2018", "10", "16" ] ] }, "page" : "10,627-10,636", "title" : "Understanding and Reducing Future Uncertainty in Midlatitude Daily Heat Extremes Via Land Surface Feedback Constraints", "translator" : [ { "dropping-particle" : "", "family" : "S2608", "given" : "", "non-dropping-particle" : "", "parse-names" : false, "suffix" : "" } ], "type" : "article-journal", "volume" : "45" }, "uris" : [ "http://www.mendeley.com/documents/?uuid=56ef87d8-dfa3-48c0-8b1c-5237afc808fc" ] } ], "mendeley" : { "formattedCitation" : "(Donat et al., 2018; Vogel et al., 2018)", "plainTextFormattedCitation" : "(Donat et al., 2018; Vogel et al., 2018)", "previouslyFormattedCitation" : "(Donat et al., 2018; Vogel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nat et al., 2018; Vogel et al., 2018)</w:t>
      </w:r>
      <w:r w:rsidRPr="00D424AA">
        <w:rPr>
          <w:rFonts w:cs="Times New Roman"/>
          <w:lang w:val="en-GB"/>
        </w:rPr>
        <w:fldChar w:fldCharType="end"/>
      </w:r>
      <w:r w:rsidRPr="00841A35">
        <w:rPr>
          <w:rFonts w:cs="Times New Roman"/>
          <w:lang w:val="en-GB"/>
        </w:rPr>
        <w:t xml:space="preserve">. Although CMIP6 and CMIP5 simulations for soil moisture changes are overall similar, some differences are found in projections in a few regions </w:t>
      </w:r>
      <w:r w:rsidRPr="00D424AA">
        <w:rPr>
          <w:rFonts w:cs="Times New Roman"/>
          <w:lang w:val="en-GB"/>
        </w:rPr>
        <w:fldChar w:fldCharType="begin" w:fldLock="1"/>
      </w:r>
      <w:r w:rsidR="00FF6231">
        <w:rPr>
          <w:rFonts w:cs="Times New Roman"/>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ok et al., 2020)</w:t>
      </w:r>
      <w:r w:rsidRPr="00D424AA">
        <w:rPr>
          <w:rFonts w:cs="Times New Roman"/>
          <w:lang w:val="en-GB"/>
        </w:rPr>
        <w:fldChar w:fldCharType="end"/>
      </w:r>
      <w:r w:rsidRPr="00841A35">
        <w:rPr>
          <w:rFonts w:cs="Times New Roman"/>
          <w:lang w:val="en-GB"/>
        </w:rPr>
        <w:t>(see also Section 11.9</w:t>
      </w:r>
      <w:r w:rsidRPr="00D424AA">
        <w:rPr>
          <w:rFonts w:cs="Times New Roman"/>
          <w:lang w:val="en-GB"/>
        </w:rPr>
        <w:t xml:space="preserve">). There is still </w:t>
      </w:r>
      <w:r w:rsidRPr="00D424AA">
        <w:rPr>
          <w:rFonts w:cs="Times New Roman"/>
          <w:i/>
          <w:iCs/>
          <w:lang w:val="en-GB"/>
        </w:rPr>
        <w:t>limited evidence</w:t>
      </w:r>
      <w:r w:rsidRPr="00D424AA">
        <w:rPr>
          <w:rFonts w:cs="Times New Roman"/>
          <w:lang w:val="en-GB"/>
        </w:rPr>
        <w:t xml:space="preserve"> to assess whether there are substantial differences in model performance in the two ensembles, but improvements in modeling aspects relevant for soil moisture have been reported for precipitation (11.6.3.2), and a better performance has been found in CMIP6 for the representation of long-term trends in soil moisture in the continental USA </w:t>
      </w:r>
      <w:r w:rsidRPr="00D424AA">
        <w:rPr>
          <w:rFonts w:cs="Times New Roman"/>
          <w:lang w:val="en-GB"/>
        </w:rPr>
        <w:fldChar w:fldCharType="begin" w:fldLock="1"/>
      </w:r>
      <w:r w:rsidR="00FF6231">
        <w:rPr>
          <w:rFonts w:cs="Times New Roman"/>
          <w:lang w:val="en-GB"/>
        </w:rPr>
        <w:instrText>ADDIN CSL_CITATION { "citationItems" : [ { "id" : "ITEM-1", "itemData" : { "DOI" : "10.1029/2020GL089991", "ISSN" : "19448007", "abstract" : "The newly released simulations from the Sixth Phase of the Coupled Model Intercomparison Project (CMIP6) provide an opportunity to re-examine long-term soil moisture trends. In this study, we assessed the historical simulation (1850\u20132014) of surface soil moisture from 18 general circulation models that are part of CMIP6 and compared them with model simulations from CMIP5 and NLDAS-2, and in situ observations over CONUS. Our results show that for CONUS as a whole, there is no significant long-term trend in soil moisture, but significant drying trends exist over medium-term, short-term, and near-present periods based on the CMIP6. Our comparison of CMIP6 to NLDAS-2 (1980\u20132014) and in situ observations (2004\u20132014) demonstrates that it more accurately captures soil moisture trends in CONUS than CMIP5. CMIP6 shows a significant wetting trend in the Northwest, Midwest, Northeast, and Southeast. There is greater agreement amongst the individual models in CMIP6 than CMIP5, but intermodel variability still exists.", "author" : [ { "dropping-particle" : "", "family" : "Yuan", "given" : "Shanshui", "non-dropping-particle" : "", "parse-names" : false, "suffix" : "" }, { "dropping-particle" : "", "family" : "Quiring", "given" : "Steven M.", "non-dropping-particle" : "", "parse-names" : false, "suffix" : "" }, { "dropping-particle" : "", "family" : "Leasor", "given" : "Zachary T.", "non-dropping-particle" : "", "parse-names" : false, "suffix" : "" } ], "container-title" : "Geophysical Research Letters", "id" : "ITEM-1", "issue" : "1", "issued" : { "date-parts" : [ [ "2021" ] ] }, "page" : "1-9", "title" : "Historical Changes in Surface Soil Moisture Over the Contiguous United States: An Assessment of CMIP6", "translator" : [ { "dropping-particle" : "", "family" : "S3627", "given" : "", "non-dropping-particle" : "", "parse-names" : false, "suffix" : "" } ], "type" : "article-journal", "volume" : "48" }, "uris" : [ "http://www.mendeley.com/documents/?uuid=c71a0487-0c78-4bd2-8a99-4a32fedc97fa", "http://www.mendeley.com/documents/?uuid=833fa73a-eef1-4344-97d7-a3ff9cba3037" ] } ], "mendeley" : { "formattedCitation" : "(Yuan et al., 2021)", "plainTextFormattedCitation" : "(Yuan et al., 2021)", "previouslyFormattedCitation" : "(Yuan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uan et al., 2021)</w:t>
      </w:r>
      <w:r w:rsidRPr="00D424AA">
        <w:rPr>
          <w:rFonts w:cs="Times New Roman"/>
          <w:lang w:val="en-GB"/>
        </w:rPr>
        <w:fldChar w:fldCharType="end"/>
      </w:r>
      <w:r w:rsidRPr="00841A35">
        <w:rPr>
          <w:rFonts w:cs="Times New Roman"/>
          <w:lang w:val="en-GB"/>
        </w:rPr>
        <w:t>. Despite the mentioned model limitations, the representation of soil moisture processes in ESMs uses physical and biological understanding of the underlying processes, which ca</w:t>
      </w:r>
      <w:r w:rsidRPr="00D424AA">
        <w:rPr>
          <w:rFonts w:cs="Times New Roman"/>
          <w:lang w:val="en-GB"/>
        </w:rPr>
        <w:t xml:space="preserve">n represent well the temporal anomalies associated with temporal variability and trends in climate. </w:t>
      </w:r>
      <w:r w:rsidR="006D1F63">
        <w:rPr>
          <w:rFonts w:cs="Times New Roman"/>
          <w:lang w:val="en-GB"/>
        </w:rPr>
        <w:t>In summary, there is</w:t>
      </w:r>
      <w:r w:rsidR="006D1F63" w:rsidRPr="00D424AA">
        <w:rPr>
          <w:rFonts w:cs="Times New Roman"/>
          <w:lang w:val="en-GB"/>
        </w:rPr>
        <w:t xml:space="preserve"> </w:t>
      </w:r>
      <w:r w:rsidRPr="00D424AA">
        <w:rPr>
          <w:rFonts w:cs="Times New Roman"/>
          <w:i/>
          <w:iCs/>
          <w:lang w:val="en-GB"/>
        </w:rPr>
        <w:t>medium confidence</w:t>
      </w:r>
      <w:r w:rsidRPr="00D424AA">
        <w:rPr>
          <w:rFonts w:cs="Times New Roman"/>
          <w:lang w:val="en-GB"/>
        </w:rPr>
        <w:t xml:space="preserve"> in the representation of soil moisture deficits in ESMs and related land surface and hydrological models. </w:t>
      </w:r>
    </w:p>
    <w:p w14:paraId="7E51E210" w14:textId="2329FE32" w:rsidR="001415DA" w:rsidRDefault="001415DA" w:rsidP="00D424AA">
      <w:pPr>
        <w:pStyle w:val="AR6BodyText"/>
        <w:rPr>
          <w:rFonts w:cs="Times New Roman"/>
          <w:i/>
          <w:lang w:val="en-GB"/>
        </w:rPr>
      </w:pPr>
    </w:p>
    <w:p w14:paraId="1D097C96" w14:textId="77777777" w:rsidR="0012500E" w:rsidRPr="00D424AA" w:rsidRDefault="0012500E" w:rsidP="00D424AA">
      <w:pPr>
        <w:pStyle w:val="AR6BodyText"/>
        <w:rPr>
          <w:rFonts w:cs="Times New Roman"/>
          <w:i/>
          <w:lang w:val="en-GB"/>
        </w:rPr>
      </w:pPr>
    </w:p>
    <w:p w14:paraId="265A6A70" w14:textId="77777777" w:rsidR="001415DA" w:rsidRPr="00D424AA" w:rsidRDefault="001415DA" w:rsidP="00D424AA">
      <w:pPr>
        <w:pStyle w:val="AR6Chap11Level311111"/>
        <w:rPr>
          <w:rFonts w:cs="Times New Roman"/>
          <w:lang w:val="en-GB"/>
        </w:rPr>
      </w:pPr>
      <w:bookmarkStart w:id="2278" w:name="_Toc25583681"/>
      <w:r w:rsidRPr="00D424AA">
        <w:rPr>
          <w:rFonts w:cs="Times New Roman"/>
          <w:lang w:val="en-GB"/>
        </w:rPr>
        <w:t xml:space="preserve"> </w:t>
      </w:r>
      <w:bookmarkStart w:id="2279" w:name="_Toc56915265"/>
      <w:bookmarkStart w:id="2280" w:name="_Toc70703023"/>
      <w:r w:rsidRPr="00D424AA">
        <w:rPr>
          <w:rFonts w:cs="Times New Roman"/>
          <w:lang w:val="en-GB"/>
        </w:rPr>
        <w:t>Hydrological deficits</w:t>
      </w:r>
      <w:bookmarkEnd w:id="2278"/>
      <w:bookmarkEnd w:id="2279"/>
      <w:bookmarkEnd w:id="2280"/>
    </w:p>
    <w:p w14:paraId="75B21071" w14:textId="77777777" w:rsidR="001415DA" w:rsidRPr="00D424AA" w:rsidRDefault="001415DA" w:rsidP="00D424AA">
      <w:pPr>
        <w:pStyle w:val="AR6BodyText"/>
        <w:rPr>
          <w:rFonts w:cs="Times New Roman"/>
          <w:lang w:val="en-GB"/>
        </w:rPr>
      </w:pPr>
    </w:p>
    <w:p w14:paraId="4B2DC360" w14:textId="56316987" w:rsidR="001415DA" w:rsidRPr="00D424AA" w:rsidRDefault="001415DA" w:rsidP="00D424AA">
      <w:pPr>
        <w:pStyle w:val="AR6BodyText"/>
        <w:rPr>
          <w:rFonts w:cs="Times New Roman"/>
          <w:lang w:val="en-GB"/>
        </w:rPr>
      </w:pPr>
      <w:r w:rsidRPr="00D424AA">
        <w:rPr>
          <w:rFonts w:cs="Times New Roman"/>
          <w:lang w:val="en-GB"/>
        </w:rPr>
        <w:t xml:space="preserve">Streamflow and groundwater are not directly simulated by ESMs, which only simulate runoff, but they are generallyn represented in hydrological models </w:t>
      </w:r>
      <w:r w:rsidRPr="00D424AA">
        <w:rPr>
          <w:rFonts w:cs="Times New Roman"/>
          <w:lang w:val="en-GB"/>
        </w:rPr>
        <w:fldChar w:fldCharType="begin" w:fldLock="1"/>
      </w:r>
      <w:r w:rsidR="007D2D56">
        <w:rPr>
          <w:rFonts w:cs="Times New Roman"/>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2",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plainTextFormattedCitation" : "(Prudhomme et al., 2014; Giuntoli et al., 2015)", "previouslyFormattedCitation" : "(Prudhomme et al., 2014; Giuntoli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rudhomme et al., 2014; Giuntoli et al., 2015)</w:t>
      </w:r>
      <w:r w:rsidRPr="00D424AA">
        <w:rPr>
          <w:rFonts w:cs="Times New Roman"/>
          <w:lang w:val="en-GB"/>
        </w:rPr>
        <w:fldChar w:fldCharType="end"/>
      </w:r>
      <w:r w:rsidRPr="00841A35">
        <w:rPr>
          <w:rFonts w:cs="Times New Roman"/>
          <w:lang w:val="en-GB"/>
        </w:rPr>
        <w:t xml:space="preserve">, which are typically driven in a stand-alone manner by observed or simulated climate forcing. The simulation of hydrological deficits is much more problematic than the simulation of mean streamflow or peak flows </w:t>
      </w:r>
      <w:r w:rsidRPr="00D424AA">
        <w:rPr>
          <w:rFonts w:cs="Times New Roman"/>
          <w:lang w:val="en-GB"/>
        </w:rPr>
        <w:fldChar w:fldCharType="begin" w:fldLock="1"/>
      </w:r>
      <w:r w:rsidR="00FF6231">
        <w:rPr>
          <w:rFonts w:cs="Times New Roman"/>
          <w:lang w:val="en-GB"/>
        </w:rPr>
        <w:instrText>ADDIN CSL_CITATION { "citationItems" : [ { "id" : "ITEM-1", "itemData" : { "DOI" : "10.5194/hess-17-565-2013", "ISSN" : "1607-7938", "abstract" : "Abstract. Over the recent years, several research efforts investigated the impact of climate change on water resources for different regions of the world. The projection of future river flows is affected by different sources of uncertainty in the hydro-climatic modelling chain. One of the aims of the QBic3 project (Qu\u00e9bec-Bavarian International Collaboration on Climate Change) is to assess the contribution to uncertainty of hydrological models by using an ensemble of hydrological models presenting a diversity of structural complexity (i.e., lumped, semi distributed and distributed models). The study investigates two humid, mid-latitude catchments with natural flow conditions; one located in Southern Qu\u00e9bec (Canada) and one in Southern Bavaria (Germany). Daily flow is simulated with four different hydrological models, forced by outputs from regional climate models driven by global climate models over a reference (1971\u20132000) and a future (2041\u20132070) period. The results show that, for our hydrological model ensemble, the choice of model strongly affects the climate change response of selected hydrological indicators, especially those related to low flows. Indicators related to high flows seem less sensitive on the choice of the hydrological model.", "author" : [ { "dropping-particle" : "", "family" : "Vel\u00e1zquez", "given" : "J A", "non-dropping-particle" : "", "parse-names" : false, "suffix" : "" }, { "dropping-particle" : "", "family" : "Schmid", "given" : "J", "non-dropping-particle" : "", "parse-names" : false, "suffix" : "" }, { "dropping-particle" : "", "family" : "Ricard", "given" : "S", "non-dropping-particle" : "", "parse-names" : false, "suffix" : "" }, { "dropping-particle" : "", "family" : "Muerth", "given" : "M J", "non-dropping-particle" : "", "parse-names" : false, "suffix" : "" }, { "dropping-particle" : "", "family" : "Gauvin St-Denis", "given" : "B", "non-dropping-particle" : "", "parse-names" : false, "suffix" : "" }, { "dropping-particle" : "", "family" : "Minville", "given" : "M", "non-dropping-particle" : "", "parse-names" : false, "suffix" : "" }, { "dropping-particle" : "", "family" : "Chaumont", "given" : "D", "non-dropping-particle" : "", "parse-names" : false, "suffix" : "" }, { "dropping-particle" : "", "family" : "Caya", "given" : "D", "non-dropping-particle" : "", "parse-names" : false, "suffix" : "" }, { "dropping-particle" : "", "family" : "Ludwig", "given" : "R", "non-dropping-particle" : "", "parse-names" : false, "suffix" : "" }, { "dropping-particle" : "", "family" : "Turcotte", "given" : "R", "non-dropping-particle" : "", "parse-names" : false, "suffix" : "" } ], "container-title" : "Hydrology and Earth System Sciences", "id" : "ITEM-1", "issue" : "2", "issued" : { "date-parts" : [ [ "2013", "2", "8" ] ] }, "note" : "From Duplicate 1 (An ensemble approach to assess hydrological models' contribution to uncertainties in the analysis of climate change impact on water resources - Vel\u00e1zquez, J A; Schmid, J; Ricard, S; Muerth, M J; Gauvin St-Denis, B; Minville, M; Chaumont, D; Caya, D; Ludwig, R; Turcotte, R)\n\nExport Date: 18 October 2019\n\nFrom Duplicate 2 (An ensemble approach to assess hydrological models' contribution to uncertainties in the analysis of climate change impact on water resources - Vel\u00e1zquez, J A; Schmid, J; Ricard, S; Muerth, M J; Gauvin St-Denis, B; Minville, M; Chaumont, D; Caya, D; Ludwig, R; Turcotte, R)\n\nFrom Duplicate 2 (An ensemble approach to assess hydrological models' contribution to uncertainties in the analysis of climate change impact on water resources - Vel\u00e1zquez, J A; Schmid, J; Ricard, S; Muerth, M J; Gauvin St-Denis, B; Minville, M; Chaumont, D; Caya, D; Ludwig, R; Turcotte, R)\n\nExport Date: 18 October 2019", "page" : "565-578", "title" : "An ensemble approach to assess hydrological models' contribution to uncertainties in the analysis of climate change impact on water resources", "translator" : [ { "dropping-particle" : "", "family" : "S2478", "given" : "", "non-dropping-particle" : "", "parse-names" : false, "suffix" : "" } ], "type" : "article-journal", "volume" : "17" }, "uris" : [ "http://www.mendeley.com/documents/?uuid=593f0c41-792d-40d8-b3a2-d0da8de26f16" ] }, { "id" : "ITEM-2", "itemData" : { "DOI" : "10.5194/hess-17-817-2013", "ISSN" : "1607-7938", "abstract" : "Abstract. Streamflow recession has been investigated by a variety of methods, often involving the fit of a model to empirical recession plots to parameterize a non-linear storage\u2013outflow relationship based on the dQ/dt\u2212Q method. Such recession analysis methods (RAMs) are used to estimate hydraulic conductivity, storage capacity, or aquifer thickness and to model streamflow recession curves for regionalization and prediction at the catchment scale. Numerous RAMs have been published, but little is known about how comparably the resulting recession models distinguish characteristic catchment behavior. In this study we combined three established recession extraction methods with three different parameter-fitting methods to the power-law storage\u2013outflow model to compare the range of recession characteristics that result from the application of these different RAMs. Resulting recession characteristics including recession time and corresponding storage depletion were evaluated for 20 meso-scale catchments in Germany. We found plausible ranges for model parameterization; however, calculated recession characteristics varied over two orders of magnitude. While recession characteristics of the 20 catchments derived with the different methods correlate strongly, particularly for the RAMs that use the same extraction method, not all rank the catchments consistently, and the differences among some of the methods are larger than among the catchments. To elucidate this variability we discuss the ambiguous roles of recession extraction procedures and the parameterization of the storage\u2013outflow model and the limitations of the presented recession plots. The results suggest strong limitations to the comparability of recession characteristics derived with different methods, not only in the model parameters but also in the relative characterization of different catchments. A multiple-methods approach to investigating streamflow recession characteristics should be considered for applications whenever possible.", "author" : [ { "dropping-particle" : "", "family" : "Stoelzle", "given" : "M", "non-dropping-particle" : "", "parse-names" : false, "suffix" : "" }, { "dropping-particle" : "", "family" : "Stahl", "given" : "K", "non-dropping-particle" : "", "parse-names" : false, "suffix" : "" }, { "dropping-particle" : "", "family" : "Weiler", "given" : "M", "non-dropping-particle" : "", "parse-names" : false, "suffix" : "" } ], "container-title" : "Hydrology and Earth System Sciences", "id" : "ITEM-2", "issue" : "2", "issued" : { "date-parts" : [ [ "2013", "2", "27" ] ] }, "note" : "From Duplicate 1 (Are streamflow recession characteristics really characteristic? - Stoelzle, M; Stahl, K; Weiler, M)\n\nExport Date: 18 October 2019\n\nFrom Duplicate 2 (Are streamflow recession characteristics really characteristic? - Stoelzle, M; Stahl, K; Weiler, M)\n\nFrom Duplicate 1 (Are streamflow recession characteristics really characteristic? - Stoelzle, M; Stahl, K; Weiler, M)\n\nExport Date: 18 October 2019", "page" : "817-828", "title" : "Are streamflow recession characteristics really characteristic?", "translator" : [ { "dropping-particle" : "", "family" : "S2474", "given" : "", "non-dropping-particle" : "", "parse-names" : false, "suffix" : "" } ], "type" : "article-journal", "volume" : "17" }, "uris" : [ "http://www.mendeley.com/documents/?uuid=722d2480-b3bc-4289-bce5-762f64674154" ] }, { "id" : "ITEM-3", "itemData" : { "DOI" : "10.5194/hess-19-1371-2015", "abstract" : "\u00a9 2015 Author(s). Meteorological droughts like those in summer 2003 or spring 2011 in Europe are expected to become more frequent in the future. Although the spatial extent of these drought events was large, not all regions were affected in the same way. Many catchments reacted strongly to the meteorological droughts showing low levels of streamflow and groundwater, while others hardly reacted. Also, the extent of the hydrological drought for specific catchments was different between these two historical events due to different initial conditions and drought propagation processes. This leads to the important question of how to detect and quantify the sensitivity of a catchment to meteorological droughts. To assess this question we designed hydrological model experiments using a conceptual rainfall-runoff model. Two drought scenarios were constructed by selecting precipitation and temperature observations based on certain criteria: one scenario was a modest but constant progression of drying based on sorting the years of observations according to annual precipitation amounts. The other scenario was a more extreme progression of drying based on selecting months from different years, forming a year with the wettest months through to a year with the driest months. Both scenarios retained the observed intra-annual seasonality for the region. We evaluated the sensitivity of 24 Swiss catchments to these scenarios by analyzing the simulated discharge time series and modeled storage. Mean catchment elevation, slope and area were the main controls on the sensitivity of catchment discharge to precipitation. Generally, catchments at higher elevation and with steeper slopes appeared less sensitive to meteorological droughts than catchments at lower elevations with less steep slopes.", "author" : [ { "dropping-particle" : "", "family" : "Staudinger", "given" : "M.", "non-dropping-particle" : "", "parse-names" : false, "suffix" : "" }, { "dropping-particle" : "", "family" : "Weiler", "given" : "M.", "non-dropping-particle" : "", "parse-names" : false, "suffix" : "" }, { "dropping-particle" : "", "family" : "Seibert", "given" : "J.", "non-dropping-particle" : "", "parse-names" : false, "suffix" : "" } ], "container-title" : "Hydrology and Earth System Sciences", "id" : "ITEM-3", "issue" : "3", "issued" : { "date-parts" : [ [ "2015" ] ] }, "page" : "1371-1384", "title" : "Quantifying sensitivity to droughts-an experimental modeling approach", "translator" : [ { "dropping-particle" : "", "family" : "S2321", "given" : "", "non-dropping-particle" : "", "parse-names" : false, "suffix" : "" } ], "type" : "article-journal", "volume" : "19" }, "uris" : [ "http://www.mendeley.com/documents/?uuid=b9ee8d62-659e-416d-912a-7d7722ce3a17" ] }, { "id" : "ITEM-4", "itemData" : { "DOI" : "10.5194/hess-17-395-2013", "abstract" : "\u00a9 Author(s) 2013. Streamflow droughts, characterized by low runoff as consequence of a drought event, affect numerous aspects of life. Economic sectors that are impacted by low streamflow are, e.g., power production, agriculture, tourism, water quality management and shipping. Those sectors could potentially benefit from forecasts of streamflow drought events, even of short events on the monthly time scales or below. Numerical hydrometeorological models have increasingly been used to forecast low streamflow and have become the focus of recent research. Here, we consider daily ensemble runoff forecasts for the river Thur, which has its source in the Swiss Alps. We focus on the evaluation of low streamflow and of the derived indices as duration, severity and magnitude, characterizing streamflow droughts up to a lead time of one month. The ECMWF VarEPS 5-member ensemble reforecast, which covers 18 yr, is used as forcing for the hydrological model PREVAH. A thorough verification reveals that, compared to probabilistic peak-flow forecasts, which show skill up to a lead time of two weeks, forecasts of streamflow droughts are skilful over the entire forecast range of one month. For forecasts at the lower end of the runoff regime, the quality of the initial state seems to be crucial to achieve a good forecast quality in the longer range. It is shown that the states used in this study to initialize forecasts satisfy this requirement. The produced forecasts of streamflow drought indices, derived from the ensemble forecasts, could be beneficially included in a decision-making process. This is valid for probabilistic forecasts of streamflow drought events falling below a daily varying threshold, based on a quantile derived from a runoff climatology. Although the forecasts have a tendency to overpredict streamflow droughts, it is shown that the relative economic value of the ensemble forecasts reaches up to 60%, in case a forecast user is able to take preventive action based on the forecast.", "author" : [ { "dropping-particle" : "", "family" : "Fundel", "given" : "F.", "non-dropping-particle" : "", "parse-names" : false, "suffix" : "" }, { "dropping-particle" : "", "family" : "J\u00f6rg-Hess", "given" : "S.", "non-dropping-particle" : "", "parse-names" : false, "suffix" : "" }, { "dropping-particle" : "", "family" : "Zappa", "given" : "M.", "non-dropping-particle" : "", "parse-names" : false, "suffix" : "" } ], "container-title" : "Hydrology and Earth System Sciences", "id" : "ITEM-4", "issue" : "1", "issued" : { "date-parts" : [ [ "2013" ] ] }, "page" : "395-407", "title" : "Monthly hydrometeorological ensemble prediction of streamflow droughts and corresponding drought indices", "translator" : [ { "dropping-particle" : "", "family" : "S2331", "given" : "", "non-dropping-particle" : "", "parse-names" : false, "suffix" : "" } ], "type" : "article-journal", "volume" : "17" }, "uris" : [ "http://www.mendeley.com/documents/?uuid=084db70b-a25a-44ac-9912-a48858053c04" ] } ], "mendeley" : { "formattedCitation" : "(Fundel et al., 2013; Stoelzle et al., 2013; Vel\u00e1zquez et al., 2013; Staudinger et al., 2015)", "plainTextFormattedCitation" : "(Fundel et al., 2013; Stoelzle et al., 2013; Vel\u00e1zquez et al., 2013; Staudinger et al., 2015)", "previouslyFormattedCitation" : "(Fundel et al., 2013; Stoelzle et al., 2013; Vel\u00e1zquez et al., 2013; Staudinger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undel et al., 2013; Stoelzle et al., 2013; Velázquez et al., 2013; Staudinger et al., 2015)</w:t>
      </w:r>
      <w:r w:rsidRPr="00D424AA">
        <w:rPr>
          <w:rFonts w:cs="Times New Roman"/>
          <w:lang w:val="en-GB"/>
        </w:rPr>
        <w:fldChar w:fldCharType="end"/>
      </w:r>
      <w:r w:rsidRPr="00841A35">
        <w:rPr>
          <w:rFonts w:cs="Times New Roman"/>
          <w:lang w:val="en-GB"/>
        </w:rPr>
        <w:t>, since models tend t</w:t>
      </w:r>
      <w:r w:rsidRPr="00D424AA">
        <w:rPr>
          <w:rFonts w:cs="Times New Roman"/>
          <w:lang w:val="en-GB"/>
        </w:rPr>
        <w:t xml:space="preserve">o be too responsive to the climate forcing and do not satisfactorily capture low flows </w:t>
      </w:r>
      <w:r w:rsidRPr="00D424AA">
        <w:rPr>
          <w:rFonts w:cs="Times New Roman"/>
          <w:lang w:val="en-GB"/>
        </w:rPr>
        <w:fldChar w:fldCharType="begin" w:fldLock="1"/>
      </w:r>
      <w:r w:rsidR="00FF6231">
        <w:rPr>
          <w:rFonts w:cs="Times New Roman"/>
          <w:lang w:val="en-GB"/>
        </w:rPr>
        <w:instrText>ADDIN CSL_CITATION { "citationItems" : [ { "id" : "ITEM-1", "itemData" : { "DOI" : "10.1002/2013GL058573", "abstract" : "This study explores the performance of a suite of off-line, global (hydrological and land surface) models in mapping spatial and temporal patterns of large-scale hydrological droughts in Europe from simulated runoff in the period 1963-2000. Consistent model behavior was found for annual variability in mean drought area, whereas high model dispersion was revealed in the weekly evolution of contiguous area in drought and its annual maximum. Comparison with nearly three hundred catchment-scale streamflow observations showed an overall tendency to overestimate the number of drought events and hence underestimate drought duration, whereas persistence in drought-affected area (weekly mean) was underestimated, noticeable for one group of models. The high model dispersion in temporal and spatial persistence of drought identified implies that care should be taken when analyzing drought characteristics from only one or a limited number of models unless validated specifically for hydrological drought. \u00a92014. The Authors.", "author" : [ { "dropping-particle" : "", "family" : "Tallaksen", "given" : "L.M.", "non-dropping-particle" : "", "parse-names" : false, "suffix" : "" }, { "dropping-particle" : "", "family" : "Stahl", "given" : "K.", "non-dropping-particle" : "", "parse-names" : false, "suffix" : "" } ], "container-title" : "Geophysical Research Letters", "id" : "ITEM-1", "issue" : "2", "issued" : { "date-parts" : [ [ "2014" ] ] }, "page" : "429-434", "title" : "Spatial and temporal patterns of large-scale droughts in Europe: Model dispersion and performance", "translator" : [ { "dropping-particle" : "", "family" : "S2315", "given" : "", "non-dropping-particle" : "", "parse-names" : false, "suffix" : "" } ], "type" : "article-journal", "volume" : "41" }, "uris" : [ "http://www.mendeley.com/documents/?uuid=8d827626-1ec3-4204-8c64-c52cf537cd6c" ] } ], "mendeley" : { "formattedCitation" : "(Tallaksen and Stahl, 2014)", "plainTextFormattedCitation" : "(Tallaksen and Stahl, 2014)", "previouslyFormattedCitation" : "(Tallaksen and Stah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llaksen and Stahl, 2014)</w:t>
      </w:r>
      <w:r w:rsidRPr="00D424AA">
        <w:rPr>
          <w:rFonts w:cs="Times New Roman"/>
          <w:lang w:val="en-GB"/>
        </w:rPr>
        <w:fldChar w:fldCharType="end"/>
      </w:r>
      <w:r w:rsidRPr="00841A35">
        <w:rPr>
          <w:rFonts w:cs="Times New Roman"/>
          <w:lang w:val="en-GB"/>
        </w:rPr>
        <w:t xml:space="preserve">. Simulations of hydrological drought metrics show uncertainties related to the contribution of both GCMs and hydrological models </w:t>
      </w:r>
      <w:r w:rsidRPr="00D424AA">
        <w:rPr>
          <w:rFonts w:cs="Times New Roman"/>
          <w:lang w:val="en-GB"/>
        </w:rPr>
        <w:fldChar w:fldCharType="begin" w:fldLock="1"/>
      </w:r>
      <w:r w:rsidR="00FF6231">
        <w:rPr>
          <w:rFonts w:cs="Times New Roman"/>
          <w:lang w:val="en-GB"/>
        </w:rPr>
        <w:instrText>ADDIN CSL_CITATION { "citationItems" : [ { "id" : "ITEM-1", "itemData" : { "DOI" : "10.1029/2011WR011533", "abstract" : "The quantification of uncertainties in projections of climate impacts on river streamflow is highly important for climate adaptation purposes. In this study, we present a methodology to separate uncertainties arising from the climate model (CM), the statistical postprocessing (PP) scheme, and the hydrological model (HM). We analyzed ensemble projections of hydrological changes in the Alpine Rhine (Eastern Switzerland) for the near-term and far-term scenario periods 2024-2050 and 2073-2099 with respect to 1964-1990. For the latter scenario period, the model ensemble projects a decrease of daily mean runoff in summer (-32.2%, range [-45.5% to -8.1%]) and an increase in winter (+41.8%, range [+4.8% to +81.7%]). We applied an analysis of variance model combined with a subsampling procedure to assess the importance of different uncertainty sources. The CMs generally are the dominant source in summer and autumn, whereas, in winter and spring, the uncertainties due to the HMs and the statistical PP gain importance and even partly dominate. In addition, results show that the individual uncertainties from the three components are not additive. Rather, the associated interactions among the CM, the statistical PP scheme, and the HM account for about 5%-40% of the total ensemble uncertainty. The results indicate, in distinction to some previous studies, that none of the investigated uncertainty sources are negligible, and some of the uncertainty is not attributable to individual modeling chain components but rather depends upon interactions. \u00a92012. American Geophysical Union. All Rights Reserved.", "author" : [ { "dropping-particle" : "", "family" : "Bosshard", "given" : "T.", "non-dropping-particle" : "", "parse-names" : false, "suffix" : "" }, { "dropping-particle" : "", "family" : "Carambia", "given" : "M.", "non-dropping-particle" : "", "parse-names" : false, "suffix" : "" }, { "dropping-particle" : "", "family" : "Goergen", "given" : "K.", "non-dropping-particle" : "", "parse-names" : false, "suffix" : "" }, { "dropping-particle" : "", "family" : "Kotlarski", "given" : "S.", "non-dropping-particle" : "", "parse-names" : false, "suffix" : "" }, { "dropping-particle" : "", "family" : "Krahe", "given" : "P.", "non-dropping-particle" : "", "parse-names" : false, "suffix" : "" }, { "dropping-particle" : "", "family" : "Zappa", "given" : "M.", "non-dropping-particle" : "", "parse-names" : false, "suffix" : "" }, { "dropping-particle" : "", "family" : "Sch\u00e4r", "given" : "C.", "non-dropping-particle" : "", "parse-names" : false, "suffix" : "" } ], "container-title" : "Water Resources Research", "id" : "ITEM-1", "issue" : "3", "issued" : { "date-parts" : [ [ "2013" ] ] }, "page" : "1523-1536", "title" : "Quantifying uncertainty sources in an ensemble of hydrological climate-impact projections", "translator" : [ { "dropping-particle" : "", "family" : "S557", "given" : "", "non-dropping-particle" : "", "parse-names" : false, "suffix" : "" } ], "type" : "article-journal", "volume" : "49" }, "uris" : [ "http://www.mendeley.com/documents/?uuid=a41bb86f-f13d-4e08-bb9f-ea60f832f2b0" ] }, { "id" : "ITEM-2",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2",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3", "itemData" : { "DOI" : "10.1007/s10584-016-1778-y", "abstract" : "\u00a9 2016, Springer Science+Business Media Dordrecht. Recent climate change impact studies studies have presented conflicting results regarding the largest source of uncertainty in essential hydrological variables, especially streamflow and derived characteristics that describe the evolution of drought events. Part of the problem arises from the lack of a consistent framework to address compatible initial conditions for the impact models and a set of standardized historical and future forcings. The ISI-MIP2 project provides a good opportunity to advance our understanding of the propagation of forcing and model uncertainties on to century-long time series of drought characteristics using an ensemble of hydrological model (HM) projections across a broad range of climate scenarios and regions. To achieve this goal, we used six regional preconditioned hydrological models set up in seven large river basins: Upper-Amazon, Blue-Nile, Ganges, Upper-Niger, Upper-Mississippi, Rhine, and Upper-Yellow. These models were forced with bias-corrected outputs from five CMIP5 general circulation models (GCMs) under two extreme representative concentration pathway scenarios (i.e., RCP2.6 and RCP8.5) for the period 1971-2099. The simulated streamflow was transformed into a monthly runoff index (RI) to analyze the attributions of the GCM and HM uncertainties on to drought magnitudes and durations over time. The results indicated that GCM uncertainty mostly dominated over HM uncertainty for the projections of runoff drought characteristics, irrespective of the selected RCP and region. In general, the overall uncertainty increased with time. The uncertainty in the drought characteristics increased as the radiative forcing of the RCP increased, but the propagation of the GCM uncertainty on to a drought characteristic depended largely upon the hydro-climatic regime. Although our study emphasizes the need for multi-model ensembles for the assessment of future drought projections, the agreement between the GCM forcings was still too weak to draw conclusive recommendations.", "author" : [ { "dropping-particle" : "", "family" : "Samaniego", "given" : "L.", "non-dropping-particle" : "", "parse-names" : false, "suffix" : "" }, { "dropping-particle" : "", "family" : "Kumar", "given" : "R.", "non-dropping-particle" : "", "parse-names" : false, "suffix" : "" }, { "dropping-particle" : "", "family" : "Breuer", "given" : "L.", "non-dropping-particle" : "", "parse-names" : false, "suffix" : "" }, { "dropping-particle" : "", "family" : "Chamorro", "given" : "A.", "non-dropping-particle" : "", "parse-names" : false, "suffix" : "" }, { "dropping-particle" : "", "family" : "Fl\u00f6rke", "given" : "M.", "non-dropping-particle" : "", "parse-names" : false, "suffix" : "" }, { "dropping-particle" : "", "family" : "Pechlivanidis", "given" : "I.G.", "non-dropping-particle" : "", "parse-names" : false, "suffix" : "" }, { "dropping-particle" : "", "family" : "Sch\u00e4fer", "given" : "D.", "non-dropping-particle" : "", "parse-names" : false, "suffix" : "" }, { "dropping-particle" : "", "family" : "Shah", "given" : "H.", "non-dropping-particle" : "", "parse-names" : false, "suffix" : "" }, { "dropping-particle" : "", "family" : "Vetter", "given" : "T.", "non-dropping-particle" : "", "parse-names" : false, "suffix" : "" }, { "dropping-particle" : "", "family" : "Wortmann", "given" : "M.", "non-dropping-particle" : "", "parse-names" : false, "suffix" : "" }, { "dropping-particle" : "", "family" : "Zeng", "given" : "X.", "non-dropping-particle" : "", "parse-names" : false, "suffix" : "" } ], "container-title" : "Climatic Change", "id" : "ITEM-3", "issue" : "3", "issued" : { "date-parts" : [ [ "2017" ] ] }, "page" : "435-449", "title" : "Propagation of forcing and model uncertainties on to hydrological drought characteristics in a multi-model century-long experiment in large river basins", "translator" : [ { "dropping-particle" : "", "family" : "S563", "given" : "", "non-dropping-particle" : "", "parse-names" : false, "suffix" : "" } ], "type" : "article-journal", "volume" : "141" }, "uris" : [ "http://www.mendeley.com/documents/?uuid=e02efbfc-9e70-4ad3-877c-803e27a0af67" ] }, { "id" : "ITEM-4", "itemData" : { "DOI" : "10.1007/s10584-016-1794-y", "ISSN" : "0165-0009", "author" : [ { "dropping-particle" : "", "family" : "Vetter", "given" : "Tobias", "non-dropping-particle" : "", "parse-names" : false, "suffix" : "" }, { "dropping-particle" : "", "family" : "Reinhardt", "given" : "Julia", "non-dropping-particle" : "", "parse-names" : false, "suffix" : "" }, { "dropping-particle" : "", "family" : "Fl\u00f6rke", "given" : "Martina", "non-dropping-particle" : "", "parse-names" : false, "suffix" : "" }, { "dropping-particle" : "", "family" : "Griensven", "given" : "Ann", "non-dropping-particle" : "van", "parse-names" : false, "suffix" : "" }, { "dropping-particle" : "", "family" : "Hattermann", "given" : "Fred", "non-dropping-particle" : "", "parse-names" : false, "suffix" : "" }, { "dropping-particle" : "", "family" : "Huang", "given" : "Shaochun", "non-dropping-particle" : "", "parse-names" : false, "suffix" : "" }, { "dropping-particle" : "", "family" : "Koch", "given" : "Hagen", "non-dropping-particle" : "", "parse-names" : false, "suffix" : "" }, { "dropping-particle" : "", "family" : "Pechlivanidis", "given" : "Ilias G", "non-dropping-particle" : "", "parse-names" : false, "suffix" : "" }, { "dropping-particle" : "", "family" : "Pl\u00f6tner", "given" : "Stefan", "non-dropping-particle" : "", "parse-names" : false, "suffix" : "" }, { "dropping-particle" : "", "family" : "Seidou", "given" : "Ousmane", "non-dropping-particle" : "", "parse-names" : false, "suffix" : "" }, { "dropping-particle" : "", "family" : "Su", "given" : "Buda", "non-dropping-particle" : "", "parse-names" : false, "suffix" : "" }, { "dropping-particle" : "", "family" : "Vervoort", "given" : "R Willem", "non-dropping-particle" : "", "parse-names" : false, "suffix" : "" }, { "dropping-particle" : "", "family" : "Krysanova", "given" : "Valentina", "non-dropping-particle" : "", "parse-names" : false, "suffix" : "" } ], "container-title" : "Climatic Change", "id" : "ITEM-4", "issue" : "3", "issued" : { "date-parts" : [ [ "2017", "4", "10" ] ] }, "note" : "From Duplicate 1 (Evaluation of sources of uncertainty in projected hydrological changes under climate change in 12 large-scale river basins - Vetter, T; Reinhardt, J; Fl\u00f6rke, M; van Griensven, A; Hattermann, F; Huang, S; Koch, H; Pechlivanidis, I G; Pl\u00f6tner, S; Seidou, O; Su, B; Vervoort, R W; Krysanova, V)\n\nFrom Duplicate 1 (Evaluation of sources of uncertainty in projected hydrological changes under climate change in 12 large-scale river basins - Vetter, T; Reinhardt, J; Fl\u00f6rke, M; van Griensven, A; Hattermann, F; Huang, S; Koch, H; Pechlivanidis, I G; Pl\u00f6tner, S; Seidou, O; Su, B; Vervoort, R W; Krysanova, V)\n\nExport Date: 18 October 2019\n\nFrom Duplicate 2 (Evaluation of sources of uncertainty in projected hydrological changes under climate change in 12 large-scale river basins - Vetter, T; Reinhardt, J; Fl\u00f6rke, M; van Griensven, A; Hattermann, F; Huang, S; Koch, H; Pechlivanidis, I G; Pl\u00f6tner, S; Seidou, O; Su, B; Vervoort, R W; Krysanova, V)\n\nExport Date: 18 October 2019", "page" : "419-433", "title" : "Evaluation of sources of uncertainty in projected hydrological changes under climate change in 12 large-scale river basins", "translator" : [ { "dropping-particle" : "", "family" : "S2472", "given" : "", "non-dropping-particle" : "", "parse-names" : false, "suffix" : "" } ], "type" : "article-journal", "volume" : "141" }, "uris" : [ "http://www.mendeley.com/documents/?uuid=652ea1b2-edf1-40e3-9056-61a335554ab9" ] } ], "mendeley" : { "formattedCitation" : "(Bosshard et al., 2013; Giuntoli et al., 2015; Samaniego et al., 2017; Vetter et al., 2017)", "plainTextFormattedCitation" : "(Bosshard et al., 2013; Giuntoli et al., 2015; Samaniego et al., 2017; Vetter et al., 2017)", "previouslyFormattedCitation" : "(Bosshard et al., 2013; Giuntoli et al., 2015; Samaniego et al., 2017; Vetter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osshard et al., 2013; Giuntoli et al., 2015; Samaniego et al., 2017; Vetter et al., 2017)</w:t>
      </w:r>
      <w:r w:rsidRPr="00D424AA">
        <w:rPr>
          <w:rFonts w:cs="Times New Roman"/>
          <w:lang w:val="en-GB"/>
        </w:rPr>
        <w:fldChar w:fldCharType="end"/>
      </w:r>
      <w:r w:rsidRPr="00841A35">
        <w:rPr>
          <w:rFonts w:cs="Times New Roman"/>
          <w:lang w:val="en-GB"/>
        </w:rPr>
        <w:t xml:space="preserve">, but hydrological models </w:t>
      </w:r>
      <w:r w:rsidRPr="00D424AA">
        <w:rPr>
          <w:rFonts w:cs="Times New Roman"/>
          <w:lang w:val="en-GB"/>
        </w:rPr>
        <w:t xml:space="preserve">forced by the same climate input data also show a large spread </w:t>
      </w:r>
      <w:r w:rsidRPr="00D424AA">
        <w:rPr>
          <w:rFonts w:cs="Times New Roman"/>
          <w:lang w:val="en-GB"/>
        </w:rPr>
        <w:fldChar w:fldCharType="begin" w:fldLock="1"/>
      </w:r>
      <w:r w:rsidR="00E42FE9">
        <w:rPr>
          <w:rFonts w:cs="Times New Roman"/>
          <w:lang w:val="en-GB"/>
        </w:rPr>
        <w:instrText>ADDIN CSL_CITATION { "citationItems" : [ { "id" : "ITEM-1", "itemData" : { "DOI" : "10.1175/JHM-D-12-0186.1", "abstract" : "During the past decades large-scale models have been developed to simulate global and continental terrestrial water cycles. It is an open question whether thesemodels are suitable to capture hydrological drought, in terms of runoff, on a global scale. Amultimodel ensemble analysis was carried out to evaluate if 10 such large-scalemodels agree on major drought events during the second half of the twentieth century. Time series of monthly precipitation, monthly total runofffrom 10 global hydrologicalmodels, and their ensemblemedian have been used to identify drought. Temporal development of area in drought for various regions across the globe was investigated. Model spread was largest in regions with low runoffand smallest in regions with high runoff. In vast regions, correlation between runoffdrought derived from the models and meteorological drought was found to be low. This indicated that models add information to the signal derived from precipitation and that runoffdrought cannot directly be determined from precipitation data alone in global drought analyses with a constant aggregation period. However, duration and spatial extent of major drought events differed between models. Some models showed a fast runoffresponse to rainfall, which led to deviations from reported drought events in slowly responding hydrological systems. By using an ensemble of models, this fast runoffresponse was partly overcome and delay in drought propagating from meteorological drought to drought in runoffwas included. Finally, an ensemble of models also allows for consideration of uncertainty associated with individual model structures. \u00a9 2013 American Meteorological Society.", "author" : [ { "dropping-particle" : "", "family" : "Huijgevoort", "given" : "M.H.J.", "non-dropping-particle" : "van", "parse-names" : false, "suffix" : "" }, { "dropping-particle" : "", "family" : "Hazenberg", "given" : "P.", "non-dropping-particle" : "", "parse-names" : false, "suffix" : "" }, { "dropping-particle" : "", "family" : "Lanen", "given" : "H.A.J.", "non-dropping-particle" : "Van", "parse-names" : false, "suffix" : "" }, { "dropping-particle" : "", "family" : "Teuling", "given" : "A.J.", "non-dropping-particle" : "", "parse-names" : false, "suffix" : "" }, { "dropping-particle" : "", "family" : "Clark", "given" : "D.B.", "non-dropping-particle" : "", "parse-names" : false, "suffix" : "" }, { "dropping-particle" : "", "family" : "Folwell", "given" : "S.", "non-dropping-particle" : "", "parse-names" : false, "suffix" : "" }, { "dropping-particle" : "", "family" : "Gosling", "given" : "S.N.", "non-dropping-particle" : "", "parse-names" : false, "suffix" : "" }, { "dropping-particle" : "", "family" : "Hanasaki", "given" : "N.", "non-dropping-particle" : "", "parse-names" : false, "suffix" : "" }, { "dropping-particle" : "", "family" : "Heinke", "given" : "J.", "non-dropping-particle" : "", "parse-names" : false, "suffix" : "" }, { "dropping-particle" : "", "family" : "Koirala", "given" : "S.", "non-dropping-particle" : "", "parse-names" : false, "suffix" : "" }, { "dropping-particle" : "", "family" : "Stacke", "given" : "T.", "non-dropping-particle" : "", "parse-names" : false, "suffix" : "" }, { "dropping-particle" : "", "family" : "Voss", "given" : "F.", "non-dropping-particle" : "", "parse-names" : false, "suffix" : "" }, { "dropping-particle" : "", "family" : "Sheffield", "given" : "J.", "non-dropping-particle" : "", "parse-names" : false, "suffix" : "" }, { "dropping-particle" : "", "family" : "Uijlenhoet", "given" : "R.", "non-dropping-particle" : "", "parse-names" : false, "suffix" : "" } ], "container-title" : "Journal of Hydrometeorology", "id" : "ITEM-1", "issue" : "5", "issued" : { "date-parts" : [ [ "2013" ] ] }, "page" : "1535-1552", "title" : "Global multimodel analysis of drought in runofffor the second half of the twentieth century", "translator" : [ { "dropping-particle" : "", "family" : "S568", "given" : "", "non-dropping-particle" : "", "parse-names" : false, "suffix" : "" } ], "type" : "article-journal", "volume" : "14" }, "uris" : [ "http://www.mendeley.com/documents/?uuid=8a3da900-a80b-4cc2-b88f-3712da78d2bc" ] }, { "id" : "ITEM-2", "itemData" : { "DOI" : "10.1175/JHM-D-17-0099.1", "abstract" : "\u00a9 2018 American Meteorological Society. Global climate models play an important role in quantifying past and projecting future changes in drought. Previous studies have pointed to shortcomings in these models for simulating droughts, but systematic evaluation of their level of agreement has been limited. Here, historical simulations (1950-2004) for 20 models from the latest Coupled Model Intercomparison Project (CMIP5) were analyzed for a variety of drought metrics and thresholds using a standardized drought index. Model agreement was investigated for different types of drought (precipitation, runoff, and soil moisture) and how this varied with drought severity and duration. At the global scale, climate models were shown to agree well on most precipitation drought metrics, but systematically underestimated precipitation drought intensity compared to observations. Conversely, simulated runoff and soil moisture droughts varied significantly across models, particularly for intensity. Differences in precipitation simulations were found to explain model differences in runoff and soil moisture drought metrics over some regions, but predominantly with respect to drought intensity. This suggests it is insufficient to evaluate models for precipitation droughts to increase confidence in model performance for other types of drought. This study shows large but metric-dependent discrepancies in CMIP5 for modeling different types of droughts that relate strongly to the component models (i.e., atmospheric or land surface scheme) used in the coupled modeling systems. Our results point to a need to consider multiple models in drought impact studies to account for high model uncertainties.", "author" : [ { "dropping-particle" : "", "family" : "Ukkola", "given" : "A.M.", "non-dropping-particle" : "", "parse-names" : false, "suffix" : "" }, { "dropping-particle" : "", "family" : "Pitman", "given" : "A.J.", "non-dropping-particle" : "", "parse-names" : false, "suffix" : "" }, { "dropping-particle" : "", "family" : "Kauwe", "given" : "M.G.", "non-dropping-particle" : "De", "parse-names" : false, "suffix" : "" }, { "dropping-particle" : "", "family" : "Abramowitz", "given" : "G.", "non-dropping-particle" : "", "parse-names" : false, "suffix" : "" }, { "dropping-particle" : "", "family" : "Herger", "given" : "N.", "non-dropping-particle" : "", "parse-names" : false, "suffix" : "" }, { "dropping-particle" : "", "family" : "Evans", "given" : "J.P.", "non-dropping-particle" : "", "parse-names" : false, "suffix" : "" }, { "dropping-particle" : "", "family" : "Decker", "given" : "M.", "non-dropping-particle" : "", "parse-names" : false, "suffix" : "" } ], "container-title" : "Journal of Hydrometeorology", "id" : "ITEM-2", "issue" : "6", "issued" : { "date-parts" : [ [ "2018" ] ] }, "page" : "969-988", "title" : "Evaluating CMIP5 model agreement for multiple drought metrics", "translator" : [ { "dropping-particle" : "", "family" : "S1198", "given" : "", "non-dropping-particle" : "", "parse-names" : false, "suffix" : "" } ], "type" : "article-journal", "volume" : "19" }, "uris" : [ "http://www.mendeley.com/documents/?uuid=f26ac945-df52-458d-a7fc-e574e4adbea2" ] } ], "mendeley" : { "formattedCitation" : "(van Huijgevoort et al., 2013; Ukkola et al., 2018)", "plainTextFormattedCitation" : "(van Huijgevoort et al., 2013; Ukkola et al., 2018)", "previouslyFormattedCitation" : "(van Huijgevoort et al., 2013; Ukkol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van </w:t>
      </w:r>
      <w:r w:rsidR="00A26296">
        <w:rPr>
          <w:rFonts w:cs="Times New Roman"/>
          <w:noProof/>
          <w:lang w:val="en-GB"/>
        </w:rPr>
        <w:lastRenderedPageBreak/>
        <w:t>Huijgevoort et al., 2013; Ukkola et al., 2018)</w:t>
      </w:r>
      <w:r w:rsidRPr="00D424AA">
        <w:rPr>
          <w:rFonts w:cs="Times New Roman"/>
          <w:lang w:val="en-GB"/>
        </w:rPr>
        <w:fldChar w:fldCharType="end"/>
      </w:r>
      <w:r w:rsidRPr="00841A35">
        <w:rPr>
          <w:rFonts w:cs="Times New Roman"/>
          <w:lang w:val="en-GB"/>
        </w:rPr>
        <w:t xml:space="preserve">. At the catchment scale, the hydrological model uncertainty is higher than both GCM and downscaling uncertainty </w:t>
      </w:r>
      <w:r w:rsidRPr="00D424AA">
        <w:rPr>
          <w:rFonts w:cs="Times New Roman"/>
          <w:lang w:val="en-GB"/>
        </w:rPr>
        <w:fldChar w:fldCharType="begin" w:fldLock="1"/>
      </w:r>
      <w:r w:rsidR="00FF6231">
        <w:rPr>
          <w:rFonts w:cs="Times New Roman"/>
          <w:lang w:val="en-GB"/>
        </w:rPr>
        <w:instrText>ADDIN CSL_CITATION { "citationItems" : [ { "id" : "ITEM-1", "itemData" : { "DOI" : "10.5194/hess-20-3651-2016", "author" : [ { "dropping-particle" : "", "family" : "Vidal", "given" : "J.-P.", "non-dropping-particle" : "", "parse-names" : false, "suffix" : "" }, { "dropping-particle" : "", "family" : "Hingray", "given" : "B", "non-dropping-particle" : "", "parse-names" : false, "suffix" : "" }, { "dropping-particle" : "", "family" : "Magand", "given" : "C", "non-dropping-particle" : "", "parse-names" : false, "suffix" : "" }, { "dropping-particle" : "", "family" : "Sauquet", "given" : "E", "non-dropping-particle" : "", "parse-names" : false, "suffix" : "" }, { "dropping-particle" : "", "family" : "Ducharne", "given" : "A", "non-dropping-particle" : "", "parse-names" : false, "suffix" : "" } ], "container-title" : "Hydrology and Earth System Sciences", "id" : "ITEM-1", "issue" : "9", "issued" : { "date-parts" : [ [ "2016" ] ] }, "page" : "3651-3672", "title" : "Hierarchy of climate and hydrological uncertainties in transient low-flow projections", "translator" : [ { "dropping-particle" : "", "family" : "S2926", "given" : "", "non-dropping-particle" : "", "parse-names" : false, "suffix" : "" } ], "type" : "article-journal", "volume" : "20" }, "uris" : [ "http://www.mendeley.com/documents/?uuid=4c837226-42cc-4d75-a743-b362f690d486" ] } ], "mendeley" : { "formattedCitation" : "(Vidal et al., 2016)", "plainTextFormattedCitation" : "(Vidal et al., 2016)", "previouslyFormattedCitation" : "(Vidal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idal et al., 2016)</w:t>
      </w:r>
      <w:r w:rsidRPr="00D424AA">
        <w:rPr>
          <w:rFonts w:cs="Times New Roman"/>
          <w:lang w:val="en-GB"/>
        </w:rPr>
        <w:fldChar w:fldCharType="end"/>
      </w:r>
      <w:r w:rsidRPr="00841A35">
        <w:rPr>
          <w:rFonts w:cs="Times New Roman"/>
          <w:lang w:val="en-GB"/>
        </w:rPr>
        <w:t>, and the hyd</w:t>
      </w:r>
      <w:r w:rsidRPr="00D424AA">
        <w:rPr>
          <w:rFonts w:cs="Times New Roman"/>
          <w:lang w:val="en-GB"/>
        </w:rPr>
        <w:t xml:space="preserve">rological models show issues in representing drought propagation throughout the hydrological cycle </w:t>
      </w:r>
      <w:r w:rsidRPr="00D424AA">
        <w:rPr>
          <w:rFonts w:cs="Times New Roman"/>
          <w:lang w:val="en-GB"/>
        </w:rPr>
        <w:fldChar w:fldCharType="begin" w:fldLock="1"/>
      </w:r>
      <w:r w:rsidR="00FF6231">
        <w:rPr>
          <w:rFonts w:cs="Times New Roman"/>
          <w:lang w:val="en-GB"/>
        </w:rPr>
        <w:instrText>ADDIN CSL_CITATION { "citationItems" : [ { "id" : "ITEM-1", "itemData" : { "DOI" : "10.5194/hess-23-5111-2019", "author" : [ { "dropping-particle" : "", "family" : "Barella-Ortiz", "given" : "Ana\u00efs", "non-dropping-particle" : "", "parse-names" : false, "suffix" : "" }, { "dropping-particle" : "", "family" : "Quintana Segu\u00ed", "given" : "Pere", "non-dropping-particle" : "", "parse-names" : false, "suffix" : "" } ], "container-title" : "Hydrology and Earth System Sciences", "id" : "ITEM-1", "issued" : { "date-parts" : [ [ "2019", "12", "17" ] ] }, "page" : "5111-5131", "title" : "Evaluation of drought representation and propagation in regional climate model simulations across Spain", "translator" : [ { "dropping-particle" : "", "family" : "S2929", "given" : "", "non-dropping-particle" : "", "parse-names" : false, "suffix" : "" } ], "type" : "article-journal", "volume" : "23" }, "uris" : [ "http://www.mendeley.com/documents/?uuid=3d88316c-4031-466f-9bdb-8596d72c7a11" ] } ], "mendeley" : { "formattedCitation" : "(Barella-Ortiz and Quintana Segu\u00ed, 2019)", "plainTextFormattedCitation" : "(Barella-Ortiz and Quintana Segu\u00ed, 2019)", "previouslyFormattedCitation" : "(Barella-Ortiz and Quintana Segu\u00ed,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rella-Ortiz and Quintana Seguí, 2019)</w:t>
      </w:r>
      <w:r w:rsidRPr="00D424AA">
        <w:rPr>
          <w:rFonts w:cs="Times New Roman"/>
          <w:lang w:val="en-GB"/>
        </w:rPr>
        <w:fldChar w:fldCharType="end"/>
      </w:r>
      <w:r w:rsidRPr="00841A35">
        <w:rPr>
          <w:rFonts w:cs="Times New Roman"/>
          <w:lang w:val="en-GB"/>
        </w:rPr>
        <w:t>. A study on the evaluation of streamflow droughts in seven g</w:t>
      </w:r>
      <w:r w:rsidRPr="00D424AA">
        <w:rPr>
          <w:rFonts w:cs="Times New Roman"/>
          <w:lang w:val="en-GB"/>
        </w:rPr>
        <w:t xml:space="preserve">lobal (hydrological and land surface) models compared with observations in near-natural catchments of Europe showed a substantial spread among models, an overestimation of the number of drought events, and an underestimation of drought duration and drought-affected area </w:t>
      </w:r>
      <w:r w:rsidRPr="00D424AA">
        <w:rPr>
          <w:rFonts w:cs="Times New Roman"/>
          <w:lang w:val="en-GB"/>
        </w:rPr>
        <w:fldChar w:fldCharType="begin" w:fldLock="1"/>
      </w:r>
      <w:r w:rsidR="00FF6231">
        <w:rPr>
          <w:rFonts w:cs="Times New Roman"/>
          <w:lang w:val="en-GB"/>
        </w:rPr>
        <w:instrText>ADDIN CSL_CITATION { "citationItems" : [ { "id" : "ITEM-1", "itemData" : { "DOI" : "10.1002/2013GL058573", "abstract" : "This study explores the performance of a suite of off-line, global (hydrological and land surface) models in mapping spatial and temporal patterns of large-scale hydrological droughts in Europe from simulated runoff in the period 1963-2000. Consistent model behavior was found for annual variability in mean drought area, whereas high model dispersion was revealed in the weekly evolution of contiguous area in drought and its annual maximum. Comparison with nearly three hundred catchment-scale streamflow observations showed an overall tendency to overestimate the number of drought events and hence underestimate drought duration, whereas persistence in drought-affected area (weekly mean) was underestimated, noticeable for one group of models. The high model dispersion in temporal and spatial persistence of drought identified implies that care should be taken when analyzing drought characteristics from only one or a limited number of models unless validated specifically for hydrological drought. \u00a92014. The Authors.", "author" : [ { "dropping-particle" : "", "family" : "Tallaksen", "given" : "L.M.", "non-dropping-particle" : "", "parse-names" : false, "suffix" : "" }, { "dropping-particle" : "", "family" : "Stahl", "given" : "K.", "non-dropping-particle" : "", "parse-names" : false, "suffix" : "" } ], "container-title" : "Geophysical Research Letters", "id" : "ITEM-1", "issue" : "2", "issued" : { "date-parts" : [ [ "2014" ] ] }, "page" : "429-434", "title" : "Spatial and temporal patterns of large-scale droughts in Europe: Model dispersion and performance", "translator" : [ { "dropping-particle" : "", "family" : "S2315", "given" : "", "non-dropping-particle" : "", "parse-names" : false, "suffix" : "" } ], "type" : "article-journal", "volume" : "41" }, "uris" : [ "http://www.mendeley.com/documents/?uuid=8d827626-1ec3-4204-8c64-c52cf537cd6c" ] } ], "mendeley" : { "formattedCitation" : "(Tallaksen and Stahl, 2014)", "plainTextFormattedCitation" : "(Tallaksen and Stahl, 2014)", "previouslyFormattedCitation" : "(Tallaksen and Stah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llaksen and Stahl, 2014)</w:t>
      </w:r>
      <w:r w:rsidRPr="00D424AA">
        <w:rPr>
          <w:rFonts w:cs="Times New Roman"/>
          <w:lang w:val="en-GB"/>
        </w:rPr>
        <w:fldChar w:fldCharType="end"/>
      </w:r>
      <w:r w:rsidRPr="00841A35">
        <w:rPr>
          <w:rFonts w:cs="Times New Roman"/>
          <w:lang w:val="en-GB"/>
        </w:rPr>
        <w:t xml:space="preserve">. </w:t>
      </w:r>
    </w:p>
    <w:p w14:paraId="35AD0B53" w14:textId="1760E8AC" w:rsidR="001415DA" w:rsidRDefault="001415DA" w:rsidP="00D424AA">
      <w:pPr>
        <w:pStyle w:val="AR6BodyText"/>
        <w:rPr>
          <w:rFonts w:cs="Times New Roman"/>
          <w:lang w:val="en-GB"/>
        </w:rPr>
      </w:pPr>
    </w:p>
    <w:p w14:paraId="7BCAC88D" w14:textId="77777777" w:rsidR="0012500E" w:rsidRPr="00D424AA" w:rsidRDefault="0012500E" w:rsidP="00D424AA">
      <w:pPr>
        <w:pStyle w:val="AR6BodyText"/>
        <w:rPr>
          <w:rFonts w:cs="Times New Roman"/>
          <w:lang w:val="en-GB"/>
        </w:rPr>
      </w:pPr>
    </w:p>
    <w:p w14:paraId="4A9833A3" w14:textId="77777777" w:rsidR="001415DA" w:rsidRPr="00D424AA" w:rsidRDefault="001415DA" w:rsidP="00D424AA">
      <w:pPr>
        <w:pStyle w:val="AR6Chap11Level311111"/>
        <w:rPr>
          <w:rFonts w:cs="Times New Roman"/>
          <w:lang w:val="en-GB"/>
        </w:rPr>
      </w:pPr>
      <w:bookmarkStart w:id="2281" w:name="_Toc25583682"/>
      <w:r w:rsidRPr="00D424AA">
        <w:rPr>
          <w:rFonts w:cs="Times New Roman"/>
          <w:lang w:val="en-GB"/>
        </w:rPr>
        <w:t xml:space="preserve"> </w:t>
      </w:r>
      <w:bookmarkStart w:id="2282" w:name="_Toc56915266"/>
      <w:bookmarkStart w:id="2283" w:name="_Toc70703024"/>
      <w:r w:rsidRPr="00D424AA">
        <w:rPr>
          <w:rFonts w:cs="Times New Roman"/>
          <w:lang w:val="en-GB"/>
        </w:rPr>
        <w:t xml:space="preserve">Atmospheric-based </w:t>
      </w:r>
      <w:bookmarkEnd w:id="2281"/>
      <w:r w:rsidRPr="00D424AA">
        <w:rPr>
          <w:rFonts w:cs="Times New Roman"/>
          <w:lang w:val="en-GB"/>
        </w:rPr>
        <w:t>drought indices</w:t>
      </w:r>
      <w:bookmarkEnd w:id="2282"/>
      <w:bookmarkEnd w:id="2283"/>
    </w:p>
    <w:p w14:paraId="4C01CECE" w14:textId="77777777" w:rsidR="001415DA" w:rsidRPr="00D424AA" w:rsidRDefault="001415DA" w:rsidP="00D424AA">
      <w:pPr>
        <w:pStyle w:val="AR6BodyText"/>
        <w:rPr>
          <w:rFonts w:cs="Times New Roman"/>
          <w:lang w:val="en-GB"/>
        </w:rPr>
      </w:pPr>
    </w:p>
    <w:p w14:paraId="7C677F76" w14:textId="460F5A34" w:rsidR="001415DA" w:rsidRPr="00D424AA" w:rsidRDefault="001415DA" w:rsidP="00D424AA">
      <w:pPr>
        <w:pStyle w:val="AR6BodyText"/>
        <w:rPr>
          <w:rFonts w:cs="Times New Roman"/>
          <w:lang w:val="en-GB"/>
        </w:rPr>
      </w:pPr>
      <w:r w:rsidRPr="00D424AA">
        <w:rPr>
          <w:rFonts w:cs="Times New Roman"/>
          <w:lang w:val="en-GB"/>
        </w:rPr>
        <w:t xml:space="preserve">A number of studies have analysed the ability of models to capture drought severity and trends based on climatic drought indices. Given the limitations of ESMs in reproducing the dynamic of precipitation deficits and AED (11.6.3.1, 11.6.3.2), atmospheric-based drought indices derived from ESM data for these two variables are also affected by uncertainties and biases. A comparison of historical trends in PDSI-PM for 1950-2014 derived from CMIP3 and CMIP5 with respective estimates derived from observations </w:t>
      </w:r>
      <w:r w:rsidRPr="00D424AA">
        <w:rPr>
          <w:rFonts w:cs="Times New Roman"/>
          <w:lang w:val="en-GB"/>
        </w:rPr>
        <w:fldChar w:fldCharType="begin" w:fldLock="1"/>
      </w:r>
      <w:r w:rsidR="00FF6231">
        <w:rPr>
          <w:rFonts w:cs="Times New Roman"/>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ai and Zhao, 2017)</w:t>
      </w:r>
      <w:r w:rsidRPr="00D424AA">
        <w:rPr>
          <w:rFonts w:cs="Times New Roman"/>
          <w:lang w:val="en-GB"/>
        </w:rPr>
        <w:fldChar w:fldCharType="end"/>
      </w:r>
      <w:r w:rsidRPr="00841A35">
        <w:rPr>
          <w:rFonts w:cs="Times New Roman"/>
          <w:lang w:val="en-GB"/>
        </w:rPr>
        <w:t xml:space="preserve"> show a similar behaviour at glob</w:t>
      </w:r>
      <w:r w:rsidRPr="00D424AA">
        <w:rPr>
          <w:rFonts w:cs="Times New Roman"/>
          <w:lang w:val="en-GB"/>
        </w:rPr>
        <w:t xml:space="preserve">al scale (long-term decrease), but low spatial agreement in the trends except in a few regions (Mediterranean, South Asia, northwestern US). In future projections there is an important spread in PDSI-PM and SPEI-PM among different models </w:t>
      </w:r>
      <w:r w:rsidRPr="00D424AA">
        <w:rPr>
          <w:rFonts w:cs="Times New Roman"/>
          <w:lang w:val="en-GB"/>
        </w:rPr>
        <w:fldChar w:fldCharType="begin" w:fldLock="1"/>
      </w:r>
      <w:r w:rsidR="00E42FE9">
        <w:rPr>
          <w:rFonts w:cs="Times New Roman"/>
          <w:lang w:val="en-GB"/>
        </w:rPr>
        <w:instrText>ADDIN CSL_CITATION { "citationItems" : [ { "id" : "ITEM-1",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1",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plainTextFormattedCitation" : "(Cook et al., 2014a)", "previouslyFormattedCitation" : "(Cook et al., 2014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ok et al., 2014a)</w:t>
      </w:r>
      <w:r w:rsidRPr="00D424AA">
        <w:rPr>
          <w:rFonts w:cs="Times New Roman"/>
          <w:lang w:val="en-GB"/>
        </w:rPr>
        <w:fldChar w:fldCharType="end"/>
      </w:r>
      <w:r w:rsidRPr="00841A35">
        <w:rPr>
          <w:rFonts w:cs="Times New Roman"/>
          <w:lang w:val="en-GB"/>
        </w:rPr>
        <w:t xml:space="preserve">. </w:t>
      </w:r>
    </w:p>
    <w:p w14:paraId="2991CEC6" w14:textId="1956B1E9" w:rsidR="001415DA" w:rsidRDefault="001415DA" w:rsidP="00D424AA">
      <w:pPr>
        <w:pStyle w:val="AR6BodyText"/>
        <w:rPr>
          <w:rFonts w:cs="Times New Roman"/>
          <w:lang w:val="en-GB"/>
        </w:rPr>
      </w:pPr>
    </w:p>
    <w:p w14:paraId="2DF3F3F7" w14:textId="77777777" w:rsidR="0012500E" w:rsidRPr="00D424AA" w:rsidRDefault="0012500E" w:rsidP="00D424AA">
      <w:pPr>
        <w:pStyle w:val="AR6BodyText"/>
        <w:rPr>
          <w:rFonts w:cs="Times New Roman"/>
          <w:lang w:val="en-GB"/>
        </w:rPr>
      </w:pPr>
    </w:p>
    <w:p w14:paraId="59B653FA" w14:textId="77777777" w:rsidR="001415DA" w:rsidRPr="00D424AA" w:rsidRDefault="001415DA" w:rsidP="00D424AA">
      <w:pPr>
        <w:pStyle w:val="AR6Chap11Level311111"/>
        <w:rPr>
          <w:rFonts w:cs="Times New Roman"/>
          <w:lang w:val="en-GB"/>
        </w:rPr>
      </w:pPr>
      <w:r w:rsidRPr="00D424AA">
        <w:rPr>
          <w:rFonts w:cs="Times New Roman"/>
          <w:lang w:val="en-GB"/>
        </w:rPr>
        <w:t xml:space="preserve"> </w:t>
      </w:r>
      <w:bookmarkStart w:id="2284" w:name="_Toc70703025"/>
      <w:r w:rsidRPr="00D424AA">
        <w:rPr>
          <w:rFonts w:cs="Times New Roman"/>
          <w:lang w:val="en-GB"/>
        </w:rPr>
        <w:t>Synthesis for different drought types</w:t>
      </w:r>
      <w:bookmarkEnd w:id="2284"/>
    </w:p>
    <w:p w14:paraId="42C073B0" w14:textId="77777777" w:rsidR="001415DA" w:rsidRPr="00D424AA" w:rsidRDefault="001415DA" w:rsidP="00D424AA">
      <w:pPr>
        <w:pStyle w:val="AR6BodyText"/>
        <w:rPr>
          <w:rFonts w:cs="Times New Roman"/>
          <w:lang w:val="en-GB"/>
        </w:rPr>
      </w:pPr>
    </w:p>
    <w:p w14:paraId="6C2306EB" w14:textId="77777777" w:rsidR="001415DA" w:rsidRPr="00D424AA" w:rsidRDefault="001415DA" w:rsidP="00D424AA">
      <w:pPr>
        <w:pStyle w:val="AR6BodyText"/>
        <w:rPr>
          <w:rFonts w:cs="Times New Roman"/>
          <w:lang w:val="en-GB"/>
        </w:rPr>
      </w:pPr>
      <w:r w:rsidRPr="00D424AA">
        <w:rPr>
          <w:rFonts w:cs="Times New Roman"/>
          <w:lang w:val="en-GB"/>
        </w:rPr>
        <w:t xml:space="preserve">The performance of ESMs used to assessed changes in variables related to meteorological droughts, agricultural and ecological droughts, and hydrological droughts, show the presence of biases and uncertainties compared to observations, but there is </w:t>
      </w:r>
      <w:r w:rsidRPr="00D424AA">
        <w:rPr>
          <w:rFonts w:cs="Times New Roman"/>
          <w:i/>
          <w:iCs/>
          <w:lang w:val="en-GB"/>
        </w:rPr>
        <w:t>medium confidence</w:t>
      </w:r>
      <w:r w:rsidRPr="00D424AA">
        <w:rPr>
          <w:rFonts w:cs="Times New Roman"/>
          <w:lang w:val="en-GB"/>
        </w:rPr>
        <w:t xml:space="preserve"> in their overall performance for assessing drought projections given process understanding. Given the substantial inter-model spread documented for all related variables, the consideration of multi-model projections increases the confidence of model-based assessments, with only </w:t>
      </w:r>
      <w:r w:rsidRPr="00D424AA">
        <w:rPr>
          <w:rFonts w:cs="Times New Roman"/>
          <w:i/>
          <w:iCs/>
          <w:lang w:val="en-GB"/>
        </w:rPr>
        <w:t>low confidence</w:t>
      </w:r>
      <w:r w:rsidRPr="00D424AA">
        <w:rPr>
          <w:rFonts w:cs="Times New Roman"/>
          <w:lang w:val="en-GB"/>
        </w:rPr>
        <w:t xml:space="preserve"> in assessments based on single models. </w:t>
      </w:r>
    </w:p>
    <w:p w14:paraId="16CD595D" w14:textId="77777777" w:rsidR="001415DA" w:rsidRPr="006D1F63" w:rsidRDefault="001415DA" w:rsidP="00D424AA">
      <w:pPr>
        <w:pStyle w:val="AR6BodyText"/>
        <w:rPr>
          <w:rFonts w:cs="Times New Roman"/>
          <w:bCs/>
          <w:lang w:val="en-GB"/>
        </w:rPr>
      </w:pPr>
    </w:p>
    <w:p w14:paraId="5EE9FF27" w14:textId="076DCDC6" w:rsidR="001415DA" w:rsidRPr="00D506A9" w:rsidRDefault="006D1F63" w:rsidP="00D424AA">
      <w:pPr>
        <w:pStyle w:val="AR6BodyText"/>
        <w:rPr>
          <w:rFonts w:cs="Times New Roman"/>
          <w:bCs/>
          <w:lang w:val="en-GB"/>
        </w:rPr>
      </w:pPr>
      <w:r w:rsidRPr="00504BF7">
        <w:rPr>
          <w:rFonts w:cs="Times New Roman"/>
          <w:bCs/>
          <w:lang w:val="en-GB"/>
        </w:rPr>
        <w:t>In s</w:t>
      </w:r>
      <w:r w:rsidR="001415DA" w:rsidRPr="00D506A9">
        <w:rPr>
          <w:rFonts w:cs="Times New Roman"/>
          <w:bCs/>
          <w:lang w:val="en-GB"/>
        </w:rPr>
        <w:t>ummary</w:t>
      </w:r>
      <w:r w:rsidRPr="00504BF7">
        <w:rPr>
          <w:rFonts w:cs="Times New Roman"/>
          <w:bCs/>
          <w:lang w:val="en-GB"/>
        </w:rPr>
        <w:t>, t</w:t>
      </w:r>
      <w:r w:rsidR="001415DA" w:rsidRPr="00D506A9">
        <w:rPr>
          <w:rFonts w:cs="Times New Roman"/>
          <w:bCs/>
          <w:lang w:val="en-GB"/>
        </w:rPr>
        <w:t xml:space="preserve">he evaluation of ESMs, land surface and hydrological models for the simulation of droughts is complex, due to the regional scale of drought trends, their overall low signal-to-noise ratio, and the lack of observations in several regions, in particular for soil moisture and streamflow. There is </w:t>
      </w:r>
      <w:r w:rsidR="001415DA" w:rsidRPr="00D506A9">
        <w:rPr>
          <w:rFonts w:cs="Times New Roman"/>
          <w:bCs/>
          <w:i/>
          <w:lang w:val="en-GB"/>
        </w:rPr>
        <w:t>medium confidence</w:t>
      </w:r>
      <w:r w:rsidR="001415DA" w:rsidRPr="00D506A9">
        <w:rPr>
          <w:rFonts w:cs="Times New Roman"/>
          <w:bCs/>
          <w:lang w:val="en-GB"/>
        </w:rPr>
        <w:t xml:space="preserve"> in the ability of ESMs to simulate trends and anomalies in precipitation deficits and AED, and also </w:t>
      </w:r>
      <w:r w:rsidR="001415DA" w:rsidRPr="00D506A9">
        <w:rPr>
          <w:rFonts w:cs="Times New Roman"/>
          <w:bCs/>
          <w:i/>
          <w:iCs/>
          <w:lang w:val="en-GB"/>
        </w:rPr>
        <w:t>medium confidence</w:t>
      </w:r>
      <w:r w:rsidR="001415DA" w:rsidRPr="00D506A9">
        <w:rPr>
          <w:rFonts w:cs="Times New Roman"/>
          <w:bCs/>
          <w:lang w:val="en-GB"/>
        </w:rPr>
        <w:t xml:space="preserve"> in the ability of ESMs and hydrological models to simulate trends and anomalies in soil moisture and streamflow deficits, on global and regional scales. </w:t>
      </w:r>
    </w:p>
    <w:bookmarkEnd w:id="2245"/>
    <w:p w14:paraId="51EE681D" w14:textId="7A83C054" w:rsidR="001415DA" w:rsidRPr="00D424AA" w:rsidRDefault="001415DA" w:rsidP="00D424AA">
      <w:pPr>
        <w:pStyle w:val="AR6BodyText"/>
        <w:rPr>
          <w:rFonts w:cs="Times New Roman"/>
          <w:lang w:val="en-GB"/>
        </w:rPr>
      </w:pPr>
    </w:p>
    <w:p w14:paraId="2B765393" w14:textId="77777777" w:rsidR="002F5332" w:rsidRPr="00D424AA" w:rsidRDefault="002F5332" w:rsidP="00D424AA">
      <w:pPr>
        <w:pStyle w:val="AR6BodyText"/>
        <w:rPr>
          <w:rFonts w:cs="Times New Roman"/>
          <w:lang w:val="en-GB"/>
        </w:rPr>
      </w:pPr>
    </w:p>
    <w:p w14:paraId="421CFE6C" w14:textId="77777777" w:rsidR="001415DA" w:rsidRPr="00D424AA" w:rsidRDefault="001415DA" w:rsidP="00D424AA">
      <w:pPr>
        <w:pStyle w:val="AR6Chap11Level21111"/>
        <w:rPr>
          <w:rFonts w:cs="Times New Roman"/>
          <w:lang w:val="en-GB"/>
        </w:rPr>
      </w:pPr>
      <w:bookmarkStart w:id="2285" w:name="_Toc70703026"/>
      <w:r w:rsidRPr="00D424AA">
        <w:rPr>
          <w:rFonts w:cs="Times New Roman"/>
          <w:lang w:val="en-GB"/>
        </w:rPr>
        <w:t>Detection and attribution, event attribution</w:t>
      </w:r>
      <w:bookmarkEnd w:id="2285"/>
    </w:p>
    <w:p w14:paraId="6D593F90" w14:textId="77777777" w:rsidR="001415DA" w:rsidRPr="00D424AA" w:rsidRDefault="001415DA" w:rsidP="00D424AA">
      <w:pPr>
        <w:pStyle w:val="AR6BodyText"/>
        <w:rPr>
          <w:rFonts w:cs="Times New Roman"/>
          <w:lang w:val="en-GB"/>
        </w:rPr>
      </w:pPr>
    </w:p>
    <w:p w14:paraId="13E85859" w14:textId="77777777" w:rsidR="001415DA" w:rsidRPr="00D424AA" w:rsidRDefault="001415DA" w:rsidP="00D424AA">
      <w:pPr>
        <w:pStyle w:val="AR6Chap11Level311111"/>
        <w:rPr>
          <w:rFonts w:cs="Times New Roman"/>
          <w:lang w:val="en-GB"/>
        </w:rPr>
      </w:pPr>
      <w:bookmarkStart w:id="2286" w:name="_Toc70703027"/>
      <w:r w:rsidRPr="00D424AA">
        <w:rPr>
          <w:rFonts w:cs="Times New Roman"/>
          <w:lang w:val="en-GB"/>
        </w:rPr>
        <w:t>Precipitation deficits</w:t>
      </w:r>
      <w:bookmarkEnd w:id="2286"/>
    </w:p>
    <w:p w14:paraId="53920A80" w14:textId="77777777" w:rsidR="001415DA" w:rsidRPr="00D424AA" w:rsidRDefault="001415DA" w:rsidP="00D424AA">
      <w:pPr>
        <w:pStyle w:val="AR6BodyText"/>
        <w:rPr>
          <w:rFonts w:cs="Times New Roman"/>
          <w:lang w:val="en-GB"/>
        </w:rPr>
      </w:pPr>
    </w:p>
    <w:p w14:paraId="24A9A4DF" w14:textId="492FA91D" w:rsidR="001415DA" w:rsidRPr="00D424AA" w:rsidRDefault="001415DA" w:rsidP="00D424AA">
      <w:pPr>
        <w:pStyle w:val="AR6BodyText"/>
        <w:rPr>
          <w:rFonts w:cs="Times New Roman"/>
          <w:lang w:val="en-GB"/>
        </w:rPr>
      </w:pPr>
      <w:r w:rsidRPr="00D424AA">
        <w:rPr>
          <w:rFonts w:cs="Times New Roman"/>
          <w:lang w:val="en-GB"/>
        </w:rPr>
        <w:t xml:space="preserve">There are only two AR6 regions in which there is at least </w:t>
      </w:r>
      <w:r w:rsidRPr="00D424AA">
        <w:rPr>
          <w:rFonts w:cs="Times New Roman"/>
          <w:i/>
          <w:iCs/>
          <w:lang w:val="en-GB"/>
        </w:rPr>
        <w:t>medium confidence</w:t>
      </w:r>
      <w:r w:rsidRPr="00D424AA">
        <w:rPr>
          <w:rFonts w:cs="Times New Roman"/>
          <w:lang w:val="en-GB"/>
        </w:rPr>
        <w:t xml:space="preserve"> that human-induced climate change has contributed to changes in meteorological droughts (Section 11.9). In South-western South America (SSW), there is </w:t>
      </w:r>
      <w:r w:rsidRPr="00D424AA">
        <w:rPr>
          <w:rFonts w:cs="Times New Roman"/>
          <w:i/>
          <w:iCs/>
          <w:lang w:val="en-GB"/>
        </w:rPr>
        <w:t>medium confidence</w:t>
      </w:r>
      <w:r w:rsidRPr="00D424AA">
        <w:rPr>
          <w:rFonts w:cs="Times New Roman"/>
          <w:lang w:val="en-GB"/>
        </w:rPr>
        <w:t xml:space="preserve"> that human-induced climate change has contributed to an increase in meteorological droughts </w:t>
      </w:r>
      <w:r w:rsidRPr="00D424AA">
        <w:rPr>
          <w:rFonts w:cs="Times New Roman"/>
          <w:lang w:val="en-GB"/>
        </w:rPr>
        <w:fldChar w:fldCharType="begin" w:fldLock="1"/>
      </w:r>
      <w:r w:rsidR="00FF6231">
        <w:rPr>
          <w:rFonts w:cs="Times New Roman"/>
          <w:lang w:val="en-GB"/>
        </w:rPr>
        <w:instrText>ADDIN CSL_CITATION { "citationItems" : [ { "id" : "ITEM-1", "itemData" : { "DOI" : "10.1002/2015GL067265", "ISSN" : "0094-8276", "abstract" : "Abstract Within large uncertainties in the precipitation response to greenhouse gas forcing, the Southeast Pacific drying stands out as a robust signature within climate models. A precipitation decline, of consistent direction but of larger amplitude than obtained in simulations with historical climate forcing, has been observed in central Chile since the late 1970s. To attribute the causes of this trend, we analyze local rain gauge data and contrast them to a large ensemble of both fully coupled and sea surface temperature-forced simulations. We show that in concomitance with large-scale circulation changes, the Pacific Decadal Oscillation explains about half of the precipitation trend observed in central Chile. The remaining fraction is unlikely to be driven exclusively by natural phenomena but rather consistent with the simulated regional effect of anthropogenic climate change. We particularly estimate that a quarter of the rainfall deficit affecting this region since 2010 is of anthropogenic origin. An increased persistence and recurrence of droughts in central Chile emerges then as a realistic scenario under the current socioeconomic pathway.", "author" : [ { "dropping-particle" : "", "family" : "Boisier", "given" : "Juan P", "non-dropping-particle" : "", "parse-names" : false, "suffix" : "" }, { "dropping-particle" : "", "family" : "Rondanelli", "given" : "Roberto", "non-dropping-particle" : "", "parse-names" : false, "suffix" : "" }, { "dropping-particle" : "", "family" : "Garreaud", "given" : "Ren\u00e9 D", "non-dropping-particle" : "", "parse-names" : false, "suffix" : "" }, { "dropping-particle" : "", "family" : "Mu\u00f1oz", "given" : "Francisca", "non-dropping-particle" : "", "parse-names" : false, "suffix" : "" } ], "container-title" : "Geophysical Research Letters", "id" : "ITEM-1", "issue" : "1", "issued" : { "date-parts" : [ [ "2016", "1", "16" ] ] }, "note" : "doi: 10.1002/2015GL067265", "page" : "413-421", "publisher" : "John Wiley &amp; Sons, Ltd", "title" : "Anthropogenic and natural contributions to the Southeast Pacific precipitation decline and recent megadrought in central Chile", "translator" : [ { "dropping-particle" : "", "family" : "S2922", "given" : "", "non-dropping-particle" : "", "parse-names" : false, "suffix" : "" } ], "type" : "article-journal", "volume" : "43" }, "uris" : [ "http://www.mendeley.com/documents/?uuid=dec2ee62-dd31-41db-b2f5-77f3fb768338" ] }, { "id" : "ITEM-2", "itemData" : { "DOI" : "10.1002/joc.6219", "ISSN" : "0899-8418", "author" : [ { "dropping-particle" : "", "family" : "Garreaud", "given" : "Ren\u00e9 D", "non-dropping-particle" : "", "parse-names" : false, "suffix" : "" }, { "dropping-particle" : "", "family" : "Boisier", "given" : "Juan P", "non-dropping-particle" : "", "parse-names" : false, "suffix" : "" }, { "dropping-particle" : "", "family" : "Rondanelli", "given" : "Roberto", "non-dropping-particle" : "", "parse-names" : false, "suffix" : "" }, { "dropping-particle" : "", "family" : "Montecinos", "given" : "Aldo", "non-dropping-particle" : "", "parse-names" : false, "suffix" : "" }, { "dropping-particle" : "", "family" : "Sep\u00falveda", "given" : "Hector H", "non-dropping-particle" : "", "parse-names" : false, "suffix" : "" }, { "dropping-particle" : "", "family" : "Veloso\u2010Aguila", "given" : "Daniel", "non-dropping-particle" : "", "parse-names" : false, "suffix" : "" } ], "container-title" : "International Journal of Climatology", "id" : "ITEM-2", "issue" : "1", "issued" : { "date-parts" : [ [ "2020", "1", "21" ] ] }, "page" : "421-439", "title" : "The Central Chile Mega Drought (2010\u20132018): A climate dynamics perspective", "translator" : [ { "dropping-particle" : "", "family" : "S2549", "given" : "", "non-dropping-particle" : "", "parse-names" : false, "suffix" : "" } ], "type" : "article-journal", "volume" : "40" }, "uris" : [ "http://www.mendeley.com/documents/?uuid=d99e4883-42ce-4ce5-8540-a76f6f575bd6" ] } ], "mendeley" : { "formattedCitation" : "(Boisier et al., 2016; Garreaud et al., 2020)", "plainTextFormattedCitation" : "(Boisier et al., 2016; Garreaud et al., 2020)", "previouslyFormattedCitation" : "(Boisier et al., 2016; Garreau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oisier et al., 2016; Garreaud et al., 2020)</w:t>
      </w:r>
      <w:r w:rsidRPr="00D424AA">
        <w:rPr>
          <w:rFonts w:cs="Times New Roman"/>
          <w:lang w:val="en-GB"/>
        </w:rPr>
        <w:fldChar w:fldCharType="end"/>
      </w:r>
      <w:r w:rsidRPr="00841A35">
        <w:rPr>
          <w:rFonts w:cs="Times New Roman"/>
          <w:lang w:val="en-GB"/>
        </w:rPr>
        <w:t>, while in Northern Europe</w:t>
      </w:r>
      <w:r w:rsidRPr="00D424AA">
        <w:rPr>
          <w:rFonts w:cs="Times New Roman"/>
          <w:lang w:val="en-GB"/>
        </w:rPr>
        <w:t xml:space="preserve"> (NEU), there is </w:t>
      </w:r>
      <w:r w:rsidRPr="00D424AA">
        <w:rPr>
          <w:rFonts w:cs="Times New Roman"/>
          <w:i/>
          <w:iCs/>
          <w:lang w:val="en-GB"/>
        </w:rPr>
        <w:t>medium confidence</w:t>
      </w:r>
      <w:r w:rsidRPr="00D424AA">
        <w:rPr>
          <w:rFonts w:cs="Times New Roman"/>
          <w:lang w:val="en-GB"/>
        </w:rPr>
        <w:t xml:space="preserve"> that it has contributed to a decrease in meteorological droughts </w:t>
      </w:r>
      <w:r w:rsidRPr="00D424AA">
        <w:rPr>
          <w:rFonts w:cs="Times New Roman"/>
          <w:lang w:val="en-GB"/>
        </w:rPr>
        <w:fldChar w:fldCharType="begin" w:fldLock="1"/>
      </w:r>
      <w:r w:rsidR="00FF6231">
        <w:rPr>
          <w:rFonts w:cs="Times New Roman"/>
          <w:lang w:val="en-GB"/>
        </w:rPr>
        <w:instrText>ADDIN CSL_CITATION { "citationItems" : [ { "id" : "ITEM-1", "itemData" : { "DOI" : "10.1088/1748-9326/11/4/044005", "author" : [ { "dropping-particle" : "", "family" : "Gudmundsson", "given" : "L", "non-dropping-particle" : "", "parse-names" : false, "suffix" : "" }, { "dropping-particle" : "", "family" : "Seneviratne", "given" : "S I", "non-dropping-particle" : "", "parse-names" : false, "suffix" : "" } ], "container-title" : "Environmental Research Letters", "id" : "ITEM-1", "issue" : "4", "issued" : { "date-parts" : [ [ "2016" ] ] }, "note" : "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 "title" : "Anthropogenic climate change affects meteorological drought risk in Europe", "translator" : [ { "dropping-particle" : "", "family" : "S1539", "given" : "", "non-dropping-particle" : "", "parse-names" : false, "suffix" : "" } ], "type" : "article-journal", "volume" : "11" }, "uris" : [ "http://www.mendeley.com/documents/?uuid=c392a139-870a-4eca-b035-64f61b62f7fc" ] } ], "mendeley" : { "formattedCitation" : "(Gudmundsson and Seneviratne, 2016)", "plainTextFormattedCitation" : "(Gudmundsson and Seneviratne, 2016)", "previouslyFormattedCitation" : "(Gudmundsson and Seneviratne,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dmundsson and Seneviratne, 2016)</w:t>
      </w:r>
      <w:r w:rsidRPr="00D424AA">
        <w:rPr>
          <w:rFonts w:cs="Times New Roman"/>
          <w:lang w:val="en-GB"/>
        </w:rPr>
        <w:fldChar w:fldCharType="end"/>
      </w:r>
      <w:r w:rsidRPr="00841A35">
        <w:rPr>
          <w:rFonts w:cs="Times New Roman"/>
          <w:lang w:val="en-GB"/>
        </w:rPr>
        <w:t xml:space="preserve"> (Section 11.9). In other AR6 regions, there is inconclusive evidence in the attribution of long-term trends, but a human contribution to single meteorolog</w:t>
      </w:r>
      <w:r w:rsidRPr="00D424AA">
        <w:rPr>
          <w:rFonts w:cs="Times New Roman"/>
          <w:lang w:val="en-GB"/>
        </w:rPr>
        <w:t>ical events or subregional trends has been identified in some instances (Section 11.9; see also below). In the Mediterranean (MED) region, some studies have identified a precipitation decline or increase in meteorological drought probability for time frames since the early or mid 20</w:t>
      </w:r>
      <w:r w:rsidRPr="00D424AA">
        <w:rPr>
          <w:rFonts w:cs="Times New Roman"/>
          <w:vertAlign w:val="superscript"/>
          <w:lang w:val="en-GB"/>
        </w:rPr>
        <w:t>th</w:t>
      </w:r>
      <w:r w:rsidRPr="00D424AA">
        <w:rPr>
          <w:rFonts w:cs="Times New Roman"/>
          <w:lang w:val="en-GB"/>
        </w:rPr>
        <w:t xml:space="preserve"> century and a possible human contribution to these trends </w:t>
      </w:r>
      <w:r w:rsidRPr="00D424AA">
        <w:rPr>
          <w:rFonts w:cs="Times New Roman"/>
          <w:lang w:val="en-GB"/>
        </w:rPr>
        <w:fldChar w:fldCharType="begin" w:fldLock="1"/>
      </w:r>
      <w:r w:rsidR="00FF6231">
        <w:rPr>
          <w:rFonts w:cs="Times New Roman"/>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175/JCLI-D-11-00296.1", "ISSN" : "0894-8755", "abstract" : "AbstractThe land area surrounding the Mediterranean Sea has experienced 10 of the 12 driest winters since 1902 in just the last 20 years. A change in wintertime Mediterranean precipitation toward drier conditions has likely occurred over 1902\u20132010 whose magnitude cannot be reconciled with internal variability alone. Anthropogenic greenhouse gas and aerosol forcing are key attributable factors for this increased drying, though the external signal explains only half of the drying magnitude. Furthermore, sea surface temperature (SST) forcing during 1902\u20132010 likely played an important role in the observed Mediterranean drying, and the externally forced drying signal likely also occurs through an SST change signal.The observed wintertime Mediterranean drying over the last century can be understood in a simple framework of the region\u2019s sensitivity to a uniform global ocean warming and to modest changes in the ocean\u2019s zonal and meridional SST gradients. Climate models subjected to a uniform +0.5\u00b0C warming of th...", "author" : [ { "dropping-particle" : "", "family" : "Hoerling", "given" : "Martin", "non-dropping-particle" : "", "parse-names" : false, "suffix" : "" }, { "dropping-particle" : "", "family" : "Eischeid", "given" : "Jon", "non-dropping-particle" : "", "parse-names" : false, "suffix" : "" }, { "dropping-particle" : "", "family" : "Perlwitz", "given" : "Judith", "non-dropping-particle" : "", "parse-names" : false, "suffix" : "" }, { "dropping-particle" : "", "family" : "Quan", "given" : "Xiaowei", "non-dropping-particle" : "", "parse-names" : false, "suffix" : "" }, { "dropping-particle" : "", "family" : "Zhang", "given" : "Tao", "non-dropping-particle" : "", "parse-names" : false, "suffix" : "" }, { "dropping-particle" : "", "family" : "Pegion", "given" : "Philip", "non-dropping-particle" : "", "parse-names" : false, "suffix" : "" }, { "dropping-particle" : "", "family" : "Hoerling", "given" : "Martin", "non-dropping-particle" : "", "parse-names" : false, "suffix" : "" }, { "dropping-particle" : "", "family" : "Eischeid", "given" : "Jon", "non-dropping-particle" : "", "parse-names" : false, "suffix" : "" }, { "dropping-particle" : "", "family" : "Perlwitz", "given" : "Judith", "non-dropping-particle" : "", "parse-names" : false, "suffix" : "" }, { "dropping-particle" : "", "family" : "Quan", "given" : "Xiaowei", "non-dropping-particle" : "", "parse-names" : false, "suffix" : "" }, { "dropping-particle" : "", "family" : "Zhang", "given" : "Tao", "non-dropping-particle" : "", "parse-names" : false, "suffix" : "" }, { "dropping-particle" : "", "family" : "Pegion", "given" : "Philip", "non-dropping-particle" : "", "parse-names" : false, "suffix" : "" } ], "container-title" : "Journal of Climate", "id" : "ITEM-2", "issue" : "6", "issued" : { "date-parts" : [ [ "2012", "3" ] ] }, "page" : "2146-2161", "title" : "On the Increased Frequency of Mediterranean Drought", "translator" : [ { "dropping-particle" : "", "family" : "S2389", "given" : "", "non-dropping-particle" : "", "parse-names" : false, "suffix" : "" } ], "type" : "article-journal", "volume" : "25" }, "uris" : [ "http://www.mendeley.com/documents/?uuid=a7f4daa6-e40f-4cea-b266-e98cefb104dc" ] }, { "id" : "ITEM-3", "itemData" : { "DOI" : "10.1088/1748-9326/11/4/044005", "author" : [ { "dropping-particle" : "", "family" : "Gudmundsson", "given" : "L", "non-dropping-particle" : "", "parse-names" : false, "suffix" : "" }, { "dropping-particle" : "", "family" : "Seneviratne", "given" : "S I", "non-dropping-particle" : "", "parse-names" : false, "suffix" : "" } ], "container-title" : "Environmental Research Letters", "id" : "ITEM-3", "issue" : "4", "issued" : { "date-parts" : [ [ "2016" ] ] }, "note" : "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 "title" : "Anthropogenic climate change affects meteorological drought risk in Europe", "translator" : [ { "dropping-particle" : "", "family" : "S1539", "given" : "", "non-dropping-particle" : "", "parse-names" : false, "suffix" : "" } ], "type" : "article-journal", "volume" : "11" }, "uris" : [ "http://www.mendeley.com/documents/?uuid=c392a139-870a-4eca-b035-64f61b62f7fc" ] } ], "mendeley" : { "formattedCitation" : "(Hoerling et al., 2012; Gudmundsson and Seneviratne, 2016; Knutson and Zeng, 2018)", "plainTextFormattedCitation" : "(Hoerling et al., 2012; Gudmundsson and Seneviratne, 2016; Knutson and Zeng, 2018)", "previouslyFormattedCitation" : "(Hoerling et al., 2012; Gudmundsson and Seneviratne, 2016; Knutson and Zeng,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oerling et al., 2012; Gudmundsson and Seneviratne, 2016; Knutson and Zeng, 2018)</w:t>
      </w:r>
      <w:r w:rsidRPr="00D424AA">
        <w:rPr>
          <w:rFonts w:cs="Times New Roman"/>
          <w:lang w:val="en-GB"/>
        </w:rPr>
        <w:fldChar w:fldCharType="end"/>
      </w:r>
      <w:r w:rsidRPr="00841A35">
        <w:rPr>
          <w:rFonts w:cs="Times New Roman"/>
          <w:lang w:val="en-GB"/>
        </w:rPr>
        <w:t>, also on subregional scale in Syria from 1930 to 2</w:t>
      </w:r>
      <w:r w:rsidRPr="00D424AA">
        <w:rPr>
          <w:rFonts w:cs="Times New Roman"/>
          <w:lang w:val="en-GB"/>
        </w:rPr>
        <w:t xml:space="preserve">010 </w:t>
      </w:r>
      <w:r w:rsidRPr="00D424AA">
        <w:rPr>
          <w:rFonts w:cs="Times New Roman"/>
          <w:lang w:val="en-GB"/>
        </w:rPr>
        <w:fldChar w:fldCharType="begin" w:fldLock="1"/>
      </w:r>
      <w:r w:rsidR="007D2D56">
        <w:rPr>
          <w:rFonts w:cs="Times New Roman"/>
          <w:lang w:val="en-GB"/>
        </w:rPr>
        <w:instrText>ADDIN CSL_CITATION { "citationItems" : [ { "id" : "ITEM-1", "itemData" : { "DOI" : "10.1073/pnas.1421533112", "abstract" : "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 "author" : [ { "dropping-particle" : "", "family" : "Kelley", "given" : "C.P.", "non-dropping-particle" : "", "parse-names" : false, "suffix" : "" }, { "dropping-particle" : "", "family" : "Mohtadi", "given" : "S.", "non-dropping-particle" : "", "parse-names" : false, "suffix" : "" }, { "dropping-particle" : "", "family" : "Cane", "given" : "M.A.", "non-dropping-particle" : "", "parse-names" : false, "suffix" : "" }, { "dropping-particle" : "", "family" : "Seager", "given" : "R.", "non-dropping-particle" : "", "parse-names" : false, "suffix" : "" }, { "dropping-particle" : "", "family" : "Kushnir", "given" : "Y.", "non-dropping-particle" : "", "parse-names" : false, "suffix" : "" } ], "container-title" : "Proceedings of the National Academy of Sciences", "id" : "ITEM-1", "issue" : "11", "issued" : { "date-parts" : [ [ "2015" ] ] }, "page" : "3241-3246", "title" : "Climate change in the Fertile Crescent and implications of the recent Syrian drought", "translator" : [ { "dropping-particle" : "", "family" : "S535", "given" : "", "non-dropping-particle" : "", "parse-names" : false, "suffix" : "" } ], "type" : "article-journal", "volume" : "112" }, "uris" : [ "http://www.mendeley.com/documents/?uuid=873f0461-e7c7-4828-826e-93cb97e59254" ] } ], "mendeley" : { "formattedCitation" : "(Kelley et al., 2015)", "plainTextFormattedCitation" : "(Kelley et al., 2015)", "previouslyFormattedCitation" : "(Kelley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elley et al., 2015)</w:t>
      </w:r>
      <w:r w:rsidRPr="00D424AA">
        <w:rPr>
          <w:rFonts w:cs="Times New Roman"/>
          <w:lang w:val="en-GB"/>
        </w:rPr>
        <w:fldChar w:fldCharType="end"/>
      </w:r>
      <w:r w:rsidRPr="00841A35">
        <w:rPr>
          <w:rFonts w:cs="Times New Roman"/>
          <w:lang w:val="en-GB"/>
        </w:rPr>
        <w:t>. On the contrary, other studie</w:t>
      </w:r>
      <w:r w:rsidRPr="00D424AA">
        <w:rPr>
          <w:rFonts w:cs="Times New Roman"/>
          <w:lang w:val="en-GB"/>
        </w:rPr>
        <w:t xml:space="preserve">s have not identified precipitation and meteorological drought trends in the region for the long-term </w:t>
      </w:r>
      <w:r w:rsidRPr="00D424AA">
        <w:rPr>
          <w:rFonts w:cs="Times New Roman"/>
          <w:lang w:val="en-GB"/>
        </w:rPr>
        <w:fldChar w:fldCharType="begin" w:fldLock="1"/>
      </w:r>
      <w:r w:rsidR="00417CA4">
        <w:rPr>
          <w:rFonts w:cs="Times New Roman"/>
          <w:lang w:val="en-GB"/>
        </w:rPr>
        <w:instrText>ADDIN CSL_CITATION { "citationItems" : [ { "id" : "ITEM-1", "itemData" : { "DOI" : "10.1007/s10584-012-0539-9", "author" : [ { "dropping-particle" : "", "family" : "Camuffo", "given" : "D", "non-dropping-particle" : "", "parse-names" : false, "suffix" : "" }, { "dropping-particle" : "", "family" : "Bertolin", "given" : "C", "non-dropping-particle" : "", "parse-names" : false, "suffix" : "" }, { "dropping-particle" : "", "family" : "Diodato", "given" : "N", "non-dropping-particle" : "", "parse-names" : false, "suffix" : "" }, { "dropping-particle" : "", "family" : "Cocheo", "given" : "C", "non-dropping-particle" : "", "parse-names" : false, "suffix" : "" }, { "dropping-particle" : "", "family" : "Barriendos", "given" : "M", "non-dropping-particle" : "", "parse-names" : false, "suffix" : "" }, { "dropping-particle" : "", "family" : "Dominguez-Castro", "given" : "F", "non-dropping-particle" : "", "parse-names" : false, "suffix" : "" }, { "dropping-particle" : "", "family" : "Garnier", "given" : "E", "non-dropping-particle" : "", "parse-names" : false, "suffix" : "" }, { "dropping-particle" : "", "family" : "Alcoforado", "given" : "M J", "non-dropping-particle" : "", "parse-names" : false, "suffix" : "" }, { "dropping-particle" : "", "family" : "Nunes", "given" : "M F", "non-dropping-particle" : "", "parse-names" : false, "suffix" : "" } ], "container-title" : "Climatic Change", "id" : "ITEM-1", "issue" : "1-2", "issued" : { "date-parts" : [ [ "2013" ] ] }, "note" : "cited By 27", "page" : "85-101", "title" : "Western Mediterranean precipitation over the last 300 years from instrumental observations", "translator" : [ { "dropping-particle" : "", "family" : "S3156", "given" : "", "non-dropping-particle" : "", "parse-names" : false, "suffix" : "" } ], "type" : "article-journal", "volume" : "117" }, "uris" : [ "http://www.mendeley.com/documents/?uuid=bb04aa14-729d-4b06-ac56-ffbc1c7e3569" ] }, { "id" : "ITEM-2", "itemData" : { "DOI" : "10.1007/s11269-016-1388-5", "ISSN" : "0920-4741", "author" : [ { "dropping-particle" : "", "family" : "Paulo", "given" : "Ana", "non-dropping-particle" : "", "parse-names" : false, "suffix" : "" }, { "dropping-particle" : "", "family" : "Martins", "given" : "Diogo", "non-dropping-particle" : "", "parse-names" : false, "suffix" : "" }, { "dropping-particle" : "", "family" : "Pereira", "given" : "Lu\u00eds Santos", "non-dropping-particle" : "", "parse-names" : false, "suffix" : "" } ], "container-title" : "Water Resources Management", "id" : "ITEM-2", "issue" : "15", "issued" : { "date-parts" : [ [ "2016", "12", "8" ] ] }, "note" : "Export Date: 14 October 2019", "page" : "5737-5757", "title" : "Influence of Precipitation Changes on the SPI and Related Drought Severity. An Analysis Using Long-Term Data Series", "translator" : [ { "dropping-particle" : "", "family" : "S3005", "given" : "", "non-dropping-particle" : "", "parse-names" : false, "suffix" : "" } ], "type" : "article-journal", "volume" : "30" }, "uris" : [ "http://www.mendeley.com/documents/?uuid=e842601a-4a11-4db1-896f-148e4912ed7a" ] }, { "id" : "ITEM-3", "itemData" : { "DOI" : "10.1002/joc.6719", "ISSN" : "0899-8418", "author" : [ { "dropping-particle" : "", "family" : "Vicente\u2010Serrano", "given" : "Sergio M.", "non-dropping-particle" : "", "parse-names" : false, "suffix" : "" }, { "dropping-particle" : "", "family" : "Dom\u00ednguez\u2010Castro", "given" : "Fernando", "non-dropping-particle" : "", "parse-names" : false, "suffix" : "" }, { "dropping-particle" : "", "family" : "Murphy", "given" : "Conor", "non-dropping-particle" : "", "parse-names" : false, "suffix" : "" }, { "dropping-particle" : "", "family" : "Hannaford", "given" : "Jamie", "non-dropping-particle" : "", "parse-names" : false, "suffix" : "" }, { "dropping-particle" : "", "family" : "Reig", "given" : "Fergus", "non-dropping-particle" : "", "parse-names" : false, "suffix" : "" }, { "dropping-particle" : "", "family" : "Pe\u00f1a\u2010Angulo", "given" : "Dhais", "non-dropping-particle" : "", "parse-names" : false, "suffix" : "" }, { "dropping-particle" : "", "family" : "Tramblay", "given" : "Yves", "non-dropping-particle" : "", "parse-names" : false, "suffix" : "" }, { "dropping-particle" : "", "family" : "Trigo", "given" : "Ricardo M.", "non-dropping-particle" : "", "parse-names" : false, "suffix" : "" }, { "dropping-particle" : "", "family" : "Donald", "given" : "Neil", "non-dropping-particle" : "Mac", "parse-names" : false, "suffix" : "" }, { "dropping-particle" : "", "family" : "Luna", "given" : "M. Yolanda", "non-dropping-particle" : "", "parse-names" : false, "suffix" : "" }, { "dropping-particle" : "", "family" : "Mc Carthy", "given" : "Mark", "non-dropping-particle" : "", "parse-names" : false, "suffix" : "" }, { "dropping-particle" : "", "family" : "Schrier", "given" : "Gerard", "non-dropping-particle" : "Van der", "parse-names" : false, "suffix" : "" }, { "dropping-particle" : "", "family" : "Turco", "given" : "Marco", "non-dropping-particle" : "", "parse-names" : false, "suffix" : "" }, { "dropping-particle" : "", "family" : "Camuffo", "given" : "Dario", "non-dropping-particle" : "", "parse-names" : false, "suffix" : "" }, { "dropping-particle" : "", "family" : "Noguera", "given" : "Ivan", "non-dropping-particle" : "", "parse-names" : false, "suffix" : "" }, { "dropping-particle" : "", "family" : "Garc\u00eda\u2010Herrera", "given" : "Ricardo", "non-dropping-particle" : "", "parse-names" : false, "suffix" : "" }, { "dropping-particle" : "", "family" : "Becherini", "given" : "Francesca", "non-dropping-particle" : "", "parse-names" : false, "suffix" : "" }, { "dropping-particle" : "", "family" : "Valle", "given" : "Antonio", "non-dropping-particle" : "Della", "parse-names" : false, "suffix" : "" }, { "dropping-particle" : "", "family" : "Tomas\u2010Burguera", "given" : "Miquel", "non-dropping-particle" : "", "parse-names" : false, "suffix" : "" }, { "dropping-particle" : "", "family" : "Kenawy", "given" : "Ahmed", "non-dropping-particle" : "El", "parse-names" : false, "suffix" : "" } ], "container-title" : "International Journal of Climatology", "id" : "ITEM-3", "issue" : "S1", "issued" : { "date-parts" : [ [ "2021", "1", "16" ] ] }, "page" : "E690-E717", "title" : "Long\u2010term variability and trends in meteorological droughts in Western Europe (1851\u20132018)", "translator" : [ { "dropping-particle" : "", "family" : "S2067", "given" : "", "non-dropping-particle" : "", "parse-names" : false, "suffix" : "" } ], "type" : "article-journal", "volume" : "41" }, "uris" : [ "http://www.mendeley.com/documents/?uuid=f96d64f2-9c8c-442f-92a0-042b610bd177" ] } ], "mendeley" : { "formattedCitation" : "(Camuffo et al., 2013; Paulo et al., 2016; Vicente\u2010Serrano et al., 2021)", "manualFormatting" : "(Camuffo et al., 2013; Paulo et al., 2016; Vicente-Serrano et al., 2021)", "plainTextFormattedCitation" : "(Camuffo et al., 2013; Paulo et al., 2016; Vicente\u2010Serrano et al., 2021)", "previouslyFormattedCitation" : "(Camuffo et al., 2013; Paulo et al., 2016; Vicente\u2010Serrano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Camuffo et al., </w:t>
      </w:r>
      <w:r w:rsidR="00A26296">
        <w:rPr>
          <w:rFonts w:cs="Times New Roman"/>
          <w:noProof/>
          <w:lang w:val="en-GB"/>
        </w:rPr>
        <w:lastRenderedPageBreak/>
        <w:t>2013; Paulo et al., 2016; Vicente-Serrano et al., 2021)</w:t>
      </w:r>
      <w:r w:rsidRPr="00D424AA">
        <w:rPr>
          <w:rFonts w:cs="Times New Roman"/>
          <w:lang w:val="en-GB"/>
        </w:rPr>
        <w:fldChar w:fldCharType="end"/>
      </w:r>
      <w:r w:rsidRPr="00841A35">
        <w:rPr>
          <w:rFonts w:cs="Times New Roman"/>
          <w:lang w:val="en-GB"/>
        </w:rPr>
        <w:t xml:space="preserve"> and also from the mid 20</w:t>
      </w:r>
      <w:r w:rsidRPr="00D424AA">
        <w:rPr>
          <w:rFonts w:cs="Times New Roman"/>
          <w:vertAlign w:val="superscript"/>
          <w:lang w:val="en-GB"/>
        </w:rPr>
        <w:t>th</w:t>
      </w:r>
      <w:r w:rsidRPr="00D424AA">
        <w:rPr>
          <w:rFonts w:cs="Times New Roman"/>
          <w:lang w:val="en-GB"/>
        </w:rPr>
        <w:t xml:space="preserve"> century </w:t>
      </w:r>
      <w:r w:rsidRPr="00D424AA">
        <w:rPr>
          <w:rFonts w:cs="Times New Roman"/>
          <w:lang w:val="en-GB"/>
        </w:rPr>
        <w:fldChar w:fldCharType="begin" w:fldLock="1"/>
      </w:r>
      <w:r w:rsidR="00FF6231">
        <w:rPr>
          <w:rFonts w:cs="Times New Roman"/>
          <w:lang w:val="en-GB"/>
        </w:rPr>
        <w:instrText>ADDIN CSL_CITATION { "citationItems" : [ { "id" : "ITEM-1", "itemData" : { "DOI" : "10.1007/s00704-005-0163-y", "author" : [ { "dropping-particle" : "", "family" : "Norrant", "given" : "C", "non-dropping-particle" : "", "parse-names" : false, "suffix" : "" }, { "dropping-particle" : "", "family" : "Dougu\u00e9droit", "given" : "A", "non-dropping-particle" : "", "parse-names" : false, "suffix" : "" } ], "container-title" : "Theoretical and Applied Climatology", "id" : "ITEM-1", "issue" : "1-4", "issued" : { "date-parts" : [ [ "2006" ] ] }, "note" : "cited By 145", "page" : "89-106", "title" : "Monthly and daily precipitation trends in the Mediterranean (1950-2000)", "translator" : [ { "dropping-particle" : "", "family" : "S3418", "given" : "", "non-dropping-particle" : "", "parse-names" : false, "suffix" : "" } ], "type" : "article-journal", "volume" : "83" }, "uris" : [ "http://www.mendeley.com/documents/?uuid=e09b3ad4-92c2-48da-98d5-39686387cb40" ] }, { "id" : "ITEM-2",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2",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mendeley" : { "formattedCitation" : "(Norrant and Dougu\u00e9droit, 2006; Stagge et al., 2017)", "plainTextFormattedCitation" : "(Norrant and Dougu\u00e9droit, 2006; Stagge et al., 2017)", "previouslyFormattedCitation" : "(Norrant and Dougu\u00e9droit, 2006; Stagge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Norrant and Douguédroit, 2006; Stagge et al., 2017)</w:t>
      </w:r>
      <w:r w:rsidRPr="00D424AA">
        <w:rPr>
          <w:rFonts w:cs="Times New Roman"/>
          <w:lang w:val="en-GB"/>
        </w:rPr>
        <w:fldChar w:fldCharType="end"/>
      </w:r>
      <w:r w:rsidRPr="00841A35">
        <w:rPr>
          <w:rFonts w:cs="Times New Roman"/>
          <w:lang w:val="en-GB"/>
        </w:rPr>
        <w:t xml:space="preserve">. There is evidence of substantial internal variability in long-term precipitation trends in the region </w:t>
      </w:r>
      <w:r w:rsidRPr="00D424AA">
        <w:rPr>
          <w:rFonts w:cs="Times New Roman"/>
          <w:lang w:val="en-GB"/>
        </w:rPr>
        <w:t xml:space="preserve">(Section 11.6.2.1), which limits the attribution of human influence on variability and trends of meteorological droughts from observational records </w:t>
      </w:r>
      <w:r w:rsidRPr="00D424AA">
        <w:rPr>
          <w:rFonts w:cs="Times New Roman"/>
          <w:lang w:val="en-GB"/>
        </w:rPr>
        <w:fldChar w:fldCharType="begin" w:fldLock="1"/>
      </w:r>
      <w:r w:rsidR="00FF6231">
        <w:rPr>
          <w:rFonts w:cs="Times New Roman"/>
          <w:lang w:val="en-GB"/>
        </w:rPr>
        <w:instrText>ADDIN CSL_CITATION { "citationItems" : [ { "id" : "ITEM-1", "itemData" : { "DOI" : "10.1007/s00382-011-1221-z", "ISSN" : "1432-0894", "abstract" : "The roles of anthropogenic climate change and internal climate variability in causing the Mediterranean region\u2019s late 20th Century extended winter drying trend are examined using 19 coupled models from the Intergovernmental Panel on Climate Change Fourth Assessment Report. The observed drying was influenced by the robust positive trend in the North Atlantic Oscillation (NAO) from the 1960s to the 1990s. Model simulations and observations are used to assess the probable relative roles of radiative forcing, and internal variability in explaining the circulation trend that drove much of the precipitation change. Using the multi-model ensemble we assess how well the models can produce multidecadal trends of realistic magnitude, and apply signal-to-noise maximizing EOF analysis to obtain a best estimate of the models\u2019 (mean) sea-level pressure (SLP) and precipitation responses to changes in radiative forcing. The observed SLP and Mediterranean precipitation fields are regressed onto the timeseries associated with the models\u2019 externally forced pattern and the implied linear trends in both fields between 1960 and 1999 are calculated. It is concluded that the radiatively forced trends are a small fraction of the total observed trends. Instead it is argued that the robust trends in the observed NAO and Mediterranean rainfall during this period were largely due to multidecadal internal variability with a small contribution from the external forcing. Differences between the observed and NAO-associated precipitation trends are consistent with those expected as a response to radiative forcing. The radiatively forced trends in circulation and precipitation are expected to strengthen in the current century and this study highlights the importance of their contribution to future precipitation changes in the region.", "author" : [ { "dropping-particle" : "", "family" : "Kelley", "given" : "Colin", "non-dropping-particle" : "", "parse-names" : false, "suffix" : "" }, { "dropping-particle" : "", "family" : "Ting", "given" : "Mingfang", "non-dropping-particle" : "", "parse-names" : false, "suffix" : "" }, { "dropping-particle" : "", "family" : "Seager", "given" : "Richard", "non-dropping-particle" : "", "parse-names" : false, "suffix" : "" }, { "dropping-particle" : "", "family" : "Kushnir", "given" : "Yochanan", "non-dropping-particle" : "", "parse-names" : false, "suffix" : "" } ], "container-title" : "Climate Dynamics", "id" : "ITEM-1", "issue" : "9", "issued" : { "date-parts" : [ [ "2012" ] ] }, "page" : "2001-2015", "title" : "The relative contributions of radiative forcing and internal climate variability to the late 20th Century winter drying of the Mediterranean region", "translator" : [ { "dropping-particle" : "", "family" : "S3154", "given" : "", "non-dropping-particle" : "", "parse-names" : false, "suffix" : "" } ], "type" : "article-journal", "volume" : "38" }, "uris" : [ "http://www.mendeley.com/documents/?uuid=ebc054f0-6f12-4b77-9bae-2d16f9cf3887" ] }, { "id" : "ITEM-2", "itemData" : { "DOI" : "10.1088/1748-9326/ab9c4f", "ISSN" : "1748-9326", "author" : [ { "dropping-particle" : "", "family" : "Pe\u00f1a-Angulo", "given" : "D", "non-dropping-particle" : "", "parse-names" : false, "suffix" : "" }, { "dropping-particle" : "", "family" : "Vicente-Serrano", "given" : "S M", "non-dropping-particle" : "", "parse-names" : false, "suffix" : "" }, { "dropping-particle" : "", "family" : "Dom\u00ednguez-Castro", "given" : "F", "non-dropping-particle" : "", "parse-names" : false, "suffix" : "" }, { "dropping-particle" : "", "family" : "Murphy", "given" : "C", "non-dropping-particle" : "", "parse-names" : false, "suffix" : "" }, { "dropping-particle" : "", "family" : "Reig", "given" : "F", "non-dropping-particle" : "", "parse-names" : false, "suffix" : "" }, { "dropping-particle" : "", "family" : "Tramblay", "given" : "Y", "non-dropping-particle" : "", "parse-names" : false, "suffix" : "" }, { "dropping-particle" : "", "family" : "Trigo", "given" : "R M", "non-dropping-particle" : "", "parse-names" : false, "suffix" : "" }, { "dropping-particle" : "", "family" : "Luna", "given" : "M Y", "non-dropping-particle" : "", "parse-names" : false, "suffix" : "" }, { "dropping-particle" : "", "family" : "Turco", "given" : "M", "non-dropping-particle" : "", "parse-names" : false, "suffix" : "" }, { "dropping-particle" : "", "family" : "Noguera", "given" : "I", "non-dropping-particle" : "", "parse-names" : false, "suffix" : "" }, { "dropping-particle" : "", "family" : "Azn\u00e1rez-Balta", "given" : "M", "non-dropping-particle" : "", "parse-names" : false, "suffix" : "" }, { "dropping-particle" : "", "family" : "Garc\u00eda-Herrera", "given" : "R", "non-dropping-particle" : "", "parse-names" : false, "suffix" : "" }, { "dropping-particle" : "", "family" : "Tomas-Burguera", "given" : "M", "non-dropping-particle" : "", "parse-names" : false, "suffix" : "" }, { "dropping-particle" : "", "family" : "Kenawy", "given" : "A", "non-dropping-particle" : "El", "parse-names" : false, "suffix" : "" } ], "container-title" : "Environmental Research Letters", "id" : "ITEM-2", "issue" : "9", "issued" : { "date-parts" : [ [ "2020", "9", "1" ] ] }, "page" : "094070", "title" : "Long-term precipitation in Southwestern Europe reveals no clear trend attributable to anthropogenic forcing", "translator" : [ { "dropping-particle" : "", "family" : "S2928", "given" : "", "non-dropping-particle" : "", "parse-names" : false, "suffix" : "" } ], "type" : "article-journal", "volume" : "15" }, "uris" : [ "http://www.mendeley.com/documents/?uuid=15fdae72-6e49-46ac-8b0e-513018b99496" ] } ], "mendeley" : { "formattedCitation" : "(Kelley et al., 2012; Pe\u00f1a-Angulo et al., 2020b)", "plainTextFormattedCitation" : "(Kelley et al., 2012; Pe\u00f1a-Angulo et al., 2020b)", "previouslyFormattedCitation" : "(Kelley et al., 2012; Pe\u00f1a-Angulo et al., 2020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elley et al., 2012; Peña-Angulo et al., 2020b)</w:t>
      </w:r>
      <w:r w:rsidRPr="00D424AA">
        <w:rPr>
          <w:rFonts w:cs="Times New Roman"/>
          <w:lang w:val="en-GB"/>
        </w:rPr>
        <w:fldChar w:fldCharType="end"/>
      </w:r>
      <w:r w:rsidRPr="00841A35">
        <w:rPr>
          <w:rFonts w:cs="Times New Roman"/>
          <w:lang w:val="en-GB"/>
        </w:rPr>
        <w:t xml:space="preserve">. In addition, there are important subregional trends showing mixed signals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MedECC", "given" : "", "non-dropping-particle" : "", "parse-names" : false, "suffix" : "" } ], "container-title" : "Climate and Environmental Change in the Mediterranean Basin \u2013 Current Situation and Risks for the Future. First Mediterranean Assessment Report", "editor" : [ { "dropping-particle" : "", "family" : "Cramer", "given" : "W.", "non-dropping-particle" : "", "parse-names" : false, "suffix" : "" }, { "dropping-particle" : "", "family" : "Guiot", "given" : "J.", "non-dropping-particle" : "", "parse-names" : false, "suffix" : "" }, { "dropping-particle" : "", "family" : "Marini", "given" : "K.", "non-dropping-particle" : "", "parse-names" : false, "suffix" : "" }, { "dropping-particle" : "V.", "family" : "Balzan", "given" : "M.", "non-dropping-particle" : "", "parse-names" : false, "suffix" : "" }, { "dropping-particle" : "", "family" : "Cherif", "given" : "S.", "non-dropping-particle" : "", "parse-names" : false, "suffix" : "" }, { "dropping-particle" : "", "family" : "Doblas-Miranda", "given" : "E.", "non-dropping-particle" : "", "parse-names" : false, "suffix" : "" }, { "dropping-particle" : "", "family" : "Santos", "given" : "M. J. P.", "non-dropping-particle" : "Dos", "parse-names" : false, "suffix" : "" } ], "id" : "ITEM-1", "issued" : { "date-parts" : [ [ "2020" ] ] }, "page" : "34", "publisher" : "Union for the Mediterranean, Plan Bleu, UNEP/MAP", "publisher-place" : "Marseille, France", "title" : "MedECC 2020 Summary for Policymakers", "translator" : [ { "dropping-particle" : "", "family" : "S3560", "given" : "Rt6", "non-dropping-particle" : "", "parse-names" : false, "suffix" : "" } ], "type" : "chapter" }, "uris" : [ "http://www.mendeley.com/documents/?uuid=1263223b-4d06-46cd-afb2-7e6a38d45e98" ] } ], "mendeley" : { "formattedCitation" : "(MedECC, 2020)", "plainTextFormattedCitation" : "(MedECC, 2020)", "previouslyFormattedCitation" : "(MedECC,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edECC, 2020)</w:t>
      </w:r>
      <w:r w:rsidRPr="00D424AA">
        <w:rPr>
          <w:rFonts w:cs="Times New Roman"/>
          <w:lang w:val="en-GB"/>
        </w:rPr>
        <w:fldChar w:fldCharType="end"/>
      </w:r>
      <w:r w:rsidRPr="00841A35">
        <w:rPr>
          <w:rFonts w:cs="Times New Roman"/>
          <w:lang w:val="en-GB"/>
        </w:rPr>
        <w:t xml:space="preserve">(Section 11.9). The evidence thus leads to an assessment of </w:t>
      </w:r>
      <w:r w:rsidRPr="00D424AA">
        <w:rPr>
          <w:rFonts w:cs="Times New Roman"/>
          <w:i/>
          <w:iCs/>
          <w:lang w:val="en-GB"/>
        </w:rPr>
        <w:t>low confidence</w:t>
      </w:r>
      <w:r w:rsidRPr="00D424AA">
        <w:rPr>
          <w:rFonts w:cs="Times New Roman"/>
          <w:lang w:val="en-GB"/>
        </w:rPr>
        <w:t xml:space="preserve"> in the attribution of observed short-term changes in meteorological droughts in the region (Section 11.9). In North America, the human influence on precipitation deficits is complex </w:t>
      </w:r>
      <w:r w:rsidRPr="00D424AA">
        <w:rPr>
          <w:rFonts w:cs="Times New Roman"/>
          <w:lang w:val="en-GB"/>
        </w:rPr>
        <w:fldChar w:fldCharType="begin" w:fldLock="1"/>
      </w:r>
      <w:r w:rsidR="00FF6231">
        <w:rPr>
          <w:rFonts w:cs="Times New Roman"/>
          <w:lang w:val="en-GB"/>
        </w:rPr>
        <w:instrText>ADDIN CSL_CITATION { "citationItems" : [ { "id" : "ITEM-1",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page" : "231-256", "publisher" : "U.S. Global Change Research Program", "publisher-place" : "Washington, DC, USA", "title" : "Droughts, Floods, and Wildfires", "translator" : [ { "dropping-particle" : "", "family" : "Rt6", "given" : "S3640", "non-dropping-particle" : "", "parse-names" : false, "suffix" : "" } ], "type" : "chapter" }, "uris" : [ "http://www.mendeley.com/documents/?uuid=e958cd48-e87b-4d6d-ba84-b3fd69159f55" ] } ], "mendeley" : { "formattedCitation" : "(Wehner et al., 2017)", "plainTextFormattedCitation" : "(Wehner et al., 2017)", "previouslyFormattedCitation" : "(Wehner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hner et al., 2017)</w:t>
      </w:r>
      <w:r w:rsidRPr="00D424AA">
        <w:rPr>
          <w:rFonts w:cs="Times New Roman"/>
          <w:lang w:val="en-GB"/>
        </w:rPr>
        <w:fldChar w:fldCharType="end"/>
      </w:r>
      <w:r w:rsidRPr="00841A35">
        <w:rPr>
          <w:rFonts w:cs="Times New Roman"/>
          <w:lang w:val="en-GB"/>
        </w:rPr>
        <w:t xml:space="preserve">, with </w:t>
      </w:r>
      <w:r w:rsidRPr="00D424AA">
        <w:rPr>
          <w:rFonts w:cs="Times New Roman"/>
          <w:i/>
          <w:iCs/>
          <w:lang w:val="en-GB"/>
        </w:rPr>
        <w:t xml:space="preserve">low confidence </w:t>
      </w:r>
      <w:r w:rsidRPr="00D424AA">
        <w:rPr>
          <w:rFonts w:cs="Times New Roman"/>
          <w:lang w:val="en-GB"/>
        </w:rPr>
        <w:t xml:space="preserve">in the attribution of long-term changes in meteorological drought in AR6 regions </w:t>
      </w:r>
      <w:commentRangeStart w:id="2287"/>
      <w:r w:rsidRPr="00D424AA">
        <w:rPr>
          <w:rFonts w:cs="Times New Roman"/>
          <w:lang w:val="en-GB"/>
        </w:rPr>
        <w:fldChar w:fldCharType="begin" w:fldLock="1"/>
      </w:r>
      <w:r w:rsidR="00FF6231">
        <w:rPr>
          <w:rFonts w:cs="Times New Roman"/>
          <w:lang w:val="en-GB"/>
        </w:rPr>
        <w:instrText>ADDIN CSL_CITATION { "citationItems" : [ { "id" : "ITEM-1", "itemData" : { "DOI" : "10.1029/2018GL078312", "author" : [ { "dropping-particle" : "", "family" : "Lehner", "given" : "F", "non-dropping-particle" : "", "parse-names" : false, "suffix" : "" }, { "dropping-particle" : "", "family" : "Deser", "given" : "C", "non-dropping-particle" : "", "parse-names" : false, "suffix" : "" }, { "dropping-particle" : "", "family" : "Simpson", "given" : "I R", "non-dropping-particle" : "", "parse-names" : false, "suffix" : "" }, { "dropping-particle" : "", "family" : "Terray", "given" : "L", "non-dropping-particle" : "", "parse-names" : false, "suffix" : "" } ], "container-title" : "Geophysical Research Letters", "id" : "ITEM-1", "issue" : "12", "issued" : { "date-parts" : [ [ "2018" ] ] }, "page" : "6251-6261", "title" : "Attributing the U.S. Southwest's Recent Shift Into Drier Conditions", "translator" : [ { "dropping-particle" : "", "family" : "S2542", "given" : "", "non-dropping-particle" : "", "parse-names" : false, "suffix" : "" } ], "type" : "article-journal", "volume" : "45" }, "uris" : [ "http://www.mendeley.com/documents/?uuid=0a09923d-5457-4294-a9a4-97483a7a56eb" ] } ], "mendeley" : { "formattedCitation" : "(Lehner et al., 2018)", "manualFormatting" : "(Lehner et al., 2018", "plainTextFormattedCitation" : "(Lehner et al., 2018)", "previouslyFormattedCitation" : "(Lehn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ehner et al., 2018</w:t>
      </w:r>
      <w:r w:rsidRPr="00D424AA">
        <w:rPr>
          <w:rFonts w:cs="Times New Roman"/>
          <w:lang w:val="en-GB"/>
        </w:rPr>
        <w:fldChar w:fldCharType="end"/>
      </w:r>
      <w:commentRangeEnd w:id="2287"/>
      <w:r w:rsidR="00A26296">
        <w:rPr>
          <w:rStyle w:val="Marquedecommentaire"/>
        </w:rPr>
        <w:commentReference w:id="2287"/>
      </w:r>
      <w:r w:rsidRPr="00841A35">
        <w:rPr>
          <w:rFonts w:cs="Times New Roman"/>
          <w:lang w:val="en-GB"/>
        </w:rPr>
        <w:t xml:space="preserve">; Section 11.9). In Africa there is </w:t>
      </w:r>
      <w:r w:rsidRPr="00D424AA">
        <w:rPr>
          <w:rFonts w:cs="Times New Roman"/>
          <w:i/>
          <w:lang w:val="en-GB"/>
        </w:rPr>
        <w:t>low confidence</w:t>
      </w:r>
      <w:r w:rsidRPr="00D424AA">
        <w:rPr>
          <w:rFonts w:cs="Times New Roman"/>
          <w:lang w:val="en-GB"/>
        </w:rPr>
        <w:t xml:space="preserve"> that human influence has contributed to the observed long-term meteorological drought increase in Western Africa (Section 11.9; Chapter 10, Section 10.6.2).  There is </w:t>
      </w:r>
      <w:r w:rsidRPr="00D424AA">
        <w:rPr>
          <w:rFonts w:cs="Times New Roman"/>
          <w:i/>
          <w:iCs/>
          <w:lang w:val="en-GB"/>
        </w:rPr>
        <w:t>low confidence</w:t>
      </w:r>
      <w:r w:rsidRPr="00D424AA">
        <w:rPr>
          <w:rFonts w:cs="Times New Roman"/>
          <w:lang w:val="en-GB"/>
        </w:rPr>
        <w:t xml:space="preserve"> in the attribution of the observed increasing trends in meteorological drought in Eastern Southern Africa, but evidence that human-induced climate change has affected recent meteorological drought events in the region (11.9). </w:t>
      </w:r>
    </w:p>
    <w:p w14:paraId="1B26C6B8" w14:textId="77777777" w:rsidR="001415DA" w:rsidRPr="00D424AA" w:rsidRDefault="001415DA" w:rsidP="00D424AA">
      <w:pPr>
        <w:pStyle w:val="AR6BodyText"/>
        <w:rPr>
          <w:rFonts w:cs="Times New Roman"/>
          <w:lang w:val="en-GB"/>
        </w:rPr>
      </w:pPr>
    </w:p>
    <w:p w14:paraId="39A2542A" w14:textId="38E16B58" w:rsidR="001415DA" w:rsidRPr="00D424AA" w:rsidRDefault="001415DA" w:rsidP="00D424AA">
      <w:pPr>
        <w:pStyle w:val="AR6BodyText"/>
        <w:rPr>
          <w:rFonts w:cs="Times New Roman"/>
          <w:lang w:val="en-GB"/>
        </w:rPr>
      </w:pPr>
      <w:r w:rsidRPr="00D424AA">
        <w:rPr>
          <w:rFonts w:cs="Times New Roman"/>
          <w:lang w:val="en-GB"/>
        </w:rPr>
        <w:t xml:space="preserve">Attribution studies for recent meteorological drought events are available for various regions. In Central and Western Europe, a multi-method and multi-model attribution study on the 2015 Central European drought did not find conclusive evidence for whether human-induced climate change was a driver of the rainfall deficit, as the results depended on model and method used </w:t>
      </w:r>
      <w:r w:rsidRPr="00D424AA">
        <w:rPr>
          <w:rFonts w:cs="Times New Roman"/>
          <w:lang w:val="en-GB"/>
        </w:rPr>
        <w:fldChar w:fldCharType="begin" w:fldLock="1"/>
      </w:r>
      <w:r w:rsidR="00FF6231">
        <w:rPr>
          <w:rFonts w:cs="Times New Roman"/>
          <w:lang w:val="en-GB"/>
        </w:rPr>
        <w:instrText>ADDIN CSL_CITATION { "citationItems" : [ { "id" : "ITEM-1", "itemData" : { "DOI" : "10.1002/2017EF000612", "ISSN" : "23284277", "author" : [ { "dropping-particle" : "", "family" : "Hauser", "given" : "Mathias", "non-dropping-particle" : "", "parse-names" : false, "suffix" : "" }, { "dropping-particle" : "", "family" : "Gudmundsson", "given" : "Lukas", "non-dropping-particle" : "", "parse-names" : false, "suffix" : "" }, { "dropping-particle" : "", "family" : "Orth", "given" : "Ren\u00e9", "non-dropping-particle" : "", "parse-names" : false, "suffix" : "" }, { "dropping-particle" : "", "family" : "J\u00e9z\u00e9quel", "given" : "Agla\u00e9", "non-dropping-particle" : "", "parse-names" : false, "suffix" : "" }, { "dropping-particle" : "", "family" : "Haustein", "given" : "Karsten", "non-dropping-particle" : "", "parse-names" : false, "suffix" : "" }, { "dropping-particle" : "", "family" : "Vautard", "given" : "Robert", "non-dropping-particle" : "", "parse-names" : false, "suffix" : "" }, { "dropping-particle" : "", "family" : "Oldenborgh", "given" : "Geert J", "non-dropping-particle" : "van", "parse-names" : false, "suffix" : "" }, { "dropping-particle" : "", "family" : "Wilcox", "given" : "Laura", "non-dropping-particle" : "", "parse-names" : false, "suffix" : "" }, { "dropping-particle" : "", "family" : "Seneviratne", "given" : "Sonia I", "non-dropping-particle" : "", "parse-names" : false, "suffix" : "" } ], "container-title" : "Earth's Future", "id" : "ITEM-1", "issue" : "10", "issued" : { "date-parts" : [ [ "2017", "10" ] ] }, "note" : "From Duplicate 1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 "page" : "1034-1043", "title" : "Methods and Model Dependency of Extreme Event Attribution: The 2015 European Drought", "translator" : [ { "dropping-particle" : "", "family" : "S1580", "given" : "", "non-dropping-particle" : "", "parse-names" : false, "suffix" : "" } ], "type" : "article-journal", "volume" : "5" }, "uris" : [ "http://www.mendeley.com/documents/?uuid=6adb6c37-f56e-49e5-b5fb-5930dfbb009c" ] } ], "mendeley" : { "formattedCitation" : "(Hauser et al., 2017)", "plainTextFormattedCitation" : "(Hauser et al., 2017)", "previouslyFormattedCitation" : "(Hauser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user et al., 2017)</w:t>
      </w:r>
      <w:r w:rsidRPr="00D424AA">
        <w:rPr>
          <w:rFonts w:cs="Times New Roman"/>
          <w:lang w:val="en-GB"/>
        </w:rPr>
        <w:fldChar w:fldCharType="end"/>
      </w:r>
      <w:r w:rsidRPr="00841A35">
        <w:rPr>
          <w:rFonts w:cs="Times New Roman"/>
          <w:lang w:val="en-GB"/>
        </w:rPr>
        <w:t xml:space="preserve">. In the Mediterranean region, a human contribution was found in the case of the 2014 meteorological drought in the southern Levant based on a single-model study </w:t>
      </w:r>
      <w:r w:rsidRPr="00D424AA">
        <w:rPr>
          <w:rFonts w:cs="Times New Roman"/>
          <w:lang w:val="en-GB"/>
        </w:rPr>
        <w:fldChar w:fldCharType="begin" w:fldLock="1"/>
      </w:r>
      <w:r w:rsidR="00FF6231">
        <w:rPr>
          <w:rFonts w:cs="Times New Roman"/>
          <w:lang w:val="en-GB"/>
        </w:rPr>
        <w:instrText>ADDIN CSL_CITATION { "citationItems" : [ { "id" : "ITEM-1", "itemData" : { "DOI" : "10.1175/BAMS-D-15-00129.1", "ISSN" : "0003-0007", "abstract" : "\u00a9 2015 American Meteorological Society. A combined modeling and observational study suggests that the persistent rainfall deficit during the 2014 rainy season in southern Levant was made more likely due to anthropogenic climate change.", "author" : [ { "dropping-particle" : "", "family" : "Bergaoui", "given" : "K.", "non-dropping-particle" : "", "parse-names" : false, "suffix" : "" }, { "dropping-particle" : "", "family" : "Mitchell", "given" : "D.", "non-dropping-particle" : "", "parse-names" : false, "suffix" : "" }, { "dropping-particle" : "", "family" : "Otto", "given" : "F.", "non-dropping-particle" : "", "parse-names" : false, "suffix" : "" }, { "dropping-particle" : "", "family" : "Allen", "given" : "M.", "non-dropping-particle" : "", "parse-names" : false, "suffix" : "" }, { "dropping-particle" : "", "family" : "Zaaboul", "given" : "R.", "non-dropping-particle" : "", "parse-names" : false, "suffix" : "" }, { "dropping-particle" : "", "family" : "McDonnell", "given" : "R.", "non-dropping-particle" : "", "parse-names" : false, "suffix" : "" }, { "dropping-particle" : "", "family" : "Otto", "given" : "F.", "non-dropping-particle" : "", "parse-names" : false, "suffix" : "" }, { "dropping-particle" : "", "family" : "Allen", "given" : "M.", "non-dropping-particle" : "", "parse-names" : false, "suffix" : "" }, { "dropping-particle" : "", "family" : "Zaaboul", "given" : "R.", "non-dropping-particle" : "", "parse-names" : false, "suffix" : "" }, { "dropping-particle" : "", "family" : "McDonnell", "given" : "R.", "non-dropping-particle" : "", "parse-names" : false, "suffix" : "" } ], "container-title" : "Bulletin of the American Meteorological Society", "id" : "ITEM-1", "issue" : "12", "issued" : { "date-parts" : [ [ "2015", "12" ] ] }, "page" : "S66-S70", "title" : "The Contribution of Human-Induced Climate Change to the Drought of 2014 in the Southern Levant Region", "translator" : [ { "dropping-particle" : "", "family" : "S1559", "given" : "", "non-dropping-particle" : "", "parse-names" : false, "suffix" : "" } ], "type" : "article-journal", "volume" : "96" }, "uris" : [ "http://www.mendeley.com/documents/?uuid=865a9056-4fab-4540-a8f1-8b29b789f340" ] } ], "mendeley" : { "formattedCitation" : "(Bergaoui et al., 2015)", "plainTextFormattedCitation" : "(Bergaoui et al., 2015)", "previouslyFormattedCitation" : "(Bergaoui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aoui et al., 2015)</w:t>
      </w:r>
      <w:r w:rsidRPr="00D424AA">
        <w:rPr>
          <w:rFonts w:cs="Times New Roman"/>
          <w:lang w:val="en-GB"/>
        </w:rPr>
        <w:fldChar w:fldCharType="end"/>
      </w:r>
      <w:r w:rsidRPr="00841A35">
        <w:rPr>
          <w:rFonts w:cs="Times New Roman"/>
          <w:lang w:val="en-GB"/>
        </w:rPr>
        <w:t>.</w:t>
      </w:r>
      <w:r w:rsidR="00263818">
        <w:rPr>
          <w:rFonts w:cs="Times New Roman"/>
          <w:lang w:val="en-GB"/>
        </w:rPr>
        <w:t xml:space="preserve"> </w:t>
      </w:r>
      <w:r w:rsidRPr="00841A35">
        <w:rPr>
          <w:rFonts w:cs="Times New Roman"/>
          <w:lang w:val="en-GB"/>
        </w:rPr>
        <w:t>In Africa, there is some evidence of a contribution of human emissions to single meteorological drought events, such as the 2015-2017 southern A</w:t>
      </w:r>
      <w:r w:rsidRPr="00D424AA">
        <w:rPr>
          <w:rFonts w:cs="Times New Roman"/>
          <w:lang w:val="en-GB"/>
        </w:rPr>
        <w:t xml:space="preserve">frican drought </w:t>
      </w:r>
      <w:r w:rsidRPr="00D424AA">
        <w:rPr>
          <w:rFonts w:cs="Times New Roman"/>
          <w:lang w:val="en-GB"/>
        </w:rPr>
        <w:fldChar w:fldCharType="begin" w:fldLock="1"/>
      </w:r>
      <w:r w:rsidR="00FF6231">
        <w:rPr>
          <w:rFonts w:cs="Times New Roman"/>
          <w:lang w:val="en-GB"/>
        </w:rPr>
        <w:instrText>ADDIN CSL_CITATION { "citationItems" : [ { "id" : "ITEM-1", "itemData" : { "DOI" : "10.1175/BAMS-D-17-0077.1", "ISSN" : "0003-0007", "author" : [ { "dropping-particle" : "", "family" : "Yuan", "given" : "Xing", "non-dropping-particle" : "", "parse-names" : false, "suffix" : "" }, { "dropping-particle" : "", "family" : "Wang", "given" : "Linying", "non-dropping-particle" : "", "parse-names" : false, "suffix" : "" }, { "dropping-particle" : "", "family" : "Wood", "given" : "Eric F.", "non-dropping-particle" : "", "parse-names" : false, "suffix" : "" } ], "container-title" : "Bulletin of the American Meteorological Society", "id" : "ITEM-1", "issue" : "1", "issued" : { "date-parts" : [ [ "2018", "1" ] ] }, "page" : "S86-S90", "title" : "Anthropogenic Intensification of Southern African Flash Droughts as Exemplified by the 2015/16 Season [in \u201cExplaining Extreme Events of 2016 from a Climate Perspective\u201d]", "translator" : [ { "dropping-particle" : "", "family" : "S771", "given" : "", "non-dropping-particle" : "", "parse-names" : false, "suffix" : "" } ], "type" : "article-journal", "volume" : "99" }, "uris" : [ "http://www.mendeley.com/documents/?uuid=19556176-961f-450e-b86d-f05e805b0a6b", "http://www.mendeley.com/documents/?uuid=0eb4c4eb-da52-47a7-b523-6fac8438bf37" ] }, { "id" : "ITEM-2", "itemData" : { "DOI" : "10.1175/BAMS-D-17-0112.1", "ISSN" : "0003-0007", "author" : [ { "dropping-particle" : "", "family" : "Funk", "given" : "Chris", "non-dropping-particle" : "", "parse-names" : false, "suffix" : "" }, { "dropping-particle" : "", "family" : "Davenport", "given" : "Frank", "non-dropping-particle" : "", "parse-names" : false, "suffix" : "" }, { "dropping-particle" : "", "family" : "Harrison", "given" : "Laura", "non-dropping-particle" : "", "parse-names" : false, "suffix" : "" }, { "dropping-particle" : "", "family" : "Magadzire", "given" : "Tamuka", "non-dropping-particle" : "", "parse-names" : false, "suffix" : "" }, { "dropping-particle" : "", "family" : "Galu", "given" : "Gideon", "non-dropping-particle" : "", "parse-names" : false, "suffix" : "" }, { "dropping-particle" : "", "family" : "Artan", "given" : "Guleid A.", "non-dropping-particle" : "", "parse-names" : false, "suffix" : "" }, { "dropping-particle" : "", "family" : "Shukla", "given" : "Shraddhanand", "non-dropping-particle" : "", "parse-names" : false, "suffix" : "" }, { "dropping-particle" : "", "family" : "Korecha", "given" : "Diriba", "non-dropping-particle" : "", "parse-names" : false, "suffix" : "" }, { "dropping-particle" : "", "family" : "Indeje", "given" : "Matayo", "non-dropping-particle" : "", "parse-names" : false, "suffix" : "" }, { "dropping-particle" : "", "family" : "Pomposi", "given" : "Catherine", "non-dropping-particle" : "", "parse-names" : false, "suffix" : "" }, { "dropping-particle" : "", "family" : "Macharia", "given" : "Denis", "non-dropping-particle" : "", "parse-names" : false, "suffix" : "" }, { "dropping-particle" : "", "family" : "Husak", "given" : "Gregory", "non-dropping-particle" : "", "parse-names" : false, "suffix" : "" }, { "dropping-particle" : "", "family" : "Nsadisa", "given" : "Faka Dieudonne", "non-dropping-particle" : "", "parse-names" : false, "suffix" : "" } ], "container-title" : "Bulletin of the American Meteorological Society", "id" : "ITEM-2", "issue" : "1", "issued" : { "date-parts" : [ [ "2018", "1" ] ] }, "page" : "S91-S96", "title" : "Anthropogenic Enhancement of Moderate-to-Strong El Ni\u00f1o Events Likely Contributed to Drought and Poor Harvests in Southern Africa During 2016", "translator" : [ { "dropping-particle" : "", "family" : "S2379", "given" : "", "non-dropping-particle" : "", "parse-names" : false, "suffix" : "" } ], "type" : "article-journal", "volume" : "99" }, "uris" : [ "http://www.mendeley.com/documents/?uuid=23c46d80-5d46-420c-a623-b46026244bef" ] }, { "id" : "ITEM-3", "itemData" : { "DOI" : "10.1073/pnas.2009144117", "abstract" : "The Cape Town \u201cDay Zero\u201d drought was caused by an exceptional 3-y rainfall deficit. Through the use of a higher-resolution climate model, our analysis further constrains previous work showing that anthropogenic climate change made this event five to six times more likely relative to the early 20th century. Furthermore, we provide a clear and well-supported mechanism for the increase in drought risk in SSA through a dedicated analysis of the circulation response, which highlights how\u2014as in 2015\u20132017\u2014a reduction in precipitation during the shoulder seasons is likely to be the cause of drought risk in southwestern South Africa in the 21st century. Overall, this study greatly increases our confidence in the projections of a drying SSA.Three consecutive dry winters (2015\u20132017) in southwestern South Africa (SSA) resulted in the Cape Town \u201cDay Zero\u201d drought in early 2018. The contribution of anthropogenic global warming to this prolonged rainfall deficit has previously been evaluated through observations and climate models. However, model adequacy and insufficient horizontal resolution make it difficult to precisely quantify the changing likelihood of extreme droughts, given the small regional scale. Here, we use a high-resolution large ensemble to estimate the contribution of anthropogenic climate change to the probability of occurrence of multiyear SSA rainfall deficits in past and future decades. We find that anthropogenic climate change increased the likelihood of the 2015\u20132017 rainfall deficit by a factor of five to six. The probability of such an event will increase from 0.7 to 25% by the year 2100 under an intermediate-emission scenario (Shared Socioeconomic Pathway 2-4.5 [SSP2-4.5]) and to 80% under a high-emission scenario (SSP5-8.5). These results highlight the strong sensitivity of the drought risk in SSA to future anthropogenic emissions.The data that support the findings of this study are deposited in the National Centers for Environmental Information at https://doi.org/10.25921/rwe5-fw03 (SPEAR, FLOR), in the Earth System Grid Federation Node at DKRZ at https://esgf-data.dkrz.de/projects/mpi-ge/ (MPI-GE) (51), and in the NCAR\u2019s Climate Data Gateway at https://doi.org/10.5065/d6j101d1 (52).", "author" : [ { "dropping-particle" : "", "family" : "Pascale", "given" : "Salvatore", "non-dropping-particle" : "", "parse-names" : false, "suffix" : "" }, { "dropping-particle" : "", "family" : "Kapnick", "given" : "Sarah B", "non-dropping-particle" : "", "parse-names" : false, "suffix" : "" }, { "dropping-particle" : "", "family" : "Delworth", "given" : "Thomas L", "non-dropping-particle" : "", "parse-names" : false, "suffix" : "" }, { "dropping-particle" : "", "family" : "Cooke", "given" : "William F", "non-dropping-particle" : "", "parse-names" : false, "suffix" : "" } ], "container-title" : "Proceedings of the National Academy of Sciences", "id" : "ITEM-3", "issue" : "47", "issued" : { "date-parts" : [ [ "2020", "11", "24" ] ] }, "page" : "29495 LP  - 29503", "title" : "Increasing risk of another Cape Town \u201cDay Zero\u201d drought in the 21st century", "translator" : [ { "dropping-particle" : "", "family" : "S3472", "given" : "", "non-dropping-particle" : "", "parse-names" : false, "suffix" : "" } ], "type" : "article-journal", "volume" : "117" }, "uris" : [ "http://www.mendeley.com/documents/?uuid=4c6a158e-04d2-4371-ab77-026bb0b80b06" ] } ], "mendeley" : { "formattedCitation" : "(Funk et al., 2018a; Yuan et al., 2018a; Pascale et al., 2020)", "plainTextFormattedCitation" : "(Funk et al., 2018a; Yuan et al., 2018a; Pascale et al., 2020)", "previouslyFormattedCitation" : "(Funk et al., 2018a; Yuan et al., 2018a; Pascale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unk et al., 2018a; Yuan et al., 2018a; Pascale et al., 2020)</w:t>
      </w:r>
      <w:r w:rsidRPr="00D424AA">
        <w:rPr>
          <w:rFonts w:cs="Times New Roman"/>
          <w:lang w:val="en-GB"/>
        </w:rPr>
        <w:fldChar w:fldCharType="end"/>
      </w:r>
      <w:r w:rsidRPr="00841A35">
        <w:rPr>
          <w:rFonts w:cs="Times New Roman"/>
          <w:lang w:val="en-GB"/>
        </w:rPr>
        <w:t xml:space="preserve">, and the three-year 2015-2017 drought in the western Cape Town region of South Africa </w:t>
      </w:r>
      <w:r w:rsidRPr="00D424AA">
        <w:rPr>
          <w:rFonts w:cs="Times New Roman"/>
          <w:lang w:val="en-GB"/>
        </w:rPr>
        <w:fldChar w:fldCharType="begin" w:fldLock="1"/>
      </w:r>
      <w:r w:rsidR="00FF6231">
        <w:rPr>
          <w:rFonts w:cs="Times New Roman"/>
          <w:lang w:val="en-GB"/>
        </w:rPr>
        <w:instrText>ADDIN CSL_CITATION { "citationItems" : [ { "id" : "ITEM-1", "itemData" : { "DOI" : "10.1088/1748-9326/aae9f9", "ISSN" : "1748-9326", "abstract" : "In the period 2015\u20132017, the Western Cape region has suffered from three consecutive years of below average rainfall\u2014leading to a prolonged drought and acute water shortages, most prominently in the city of Cape Town. After testing that the precipitation deficit is the primary driver behind the reduced surface water availability, we undertake a multi-method attribution analysis for the meteorological drought, defined in terms of a deficit in the 3 years running mean precipitation averaged over the Western Cape area. The exact estimate of the return time of the event is sensitive to the number of stations whose data is incorporated in the analysis but the rarity of the event is unquestionable, with a return time of more than a hundred years. Synthesising the results from five different large model ensembles as well as observed data gives a significant increase by a factor of three (95% confidence interval 1.5\u20136) of such a drought to occur because of anthropogenic climate change. All the model results further suggest that this trend will continue with future global warming. These results are in line with physical understanding of the effect of climate change at these latitudes and highlights that measures to improve Cape Town\u2019s resilience to future droughts are an adaptation priority.", "author" : [ { "dropping-particle" : "", "family" : "Otto", "given" : "Friederike E L", "non-dropping-particle" : "", "parse-names" : false, "suffix" : "" }, { "dropping-particle" : "", "family" : "Wolski", "given" : "Piotr", "non-dropping-particle" : "", "parse-names" : false, "suffix" : "" }, { "dropping-particle" : "", "family" : "Lehner", "given" : "Flavio", "non-dropping-particle" : "", "parse-names" : false, "suffix" : "" }, { "dropping-particle" : "", "family" : "Tebaldi", "given" : "Claudia", "non-dropping-particle" : "", "parse-names" : false, "suffix" : "" }, { "dropping-particle" : "", "family" : "Oldenborgh", "given" : "Geert Jan", "non-dropping-particle" : "van", "parse-names" : false, "suffix" : "" }, { "dropping-particle" : "", "family" : "Hogesteeger", "given" : "Sanne", "non-dropping-particle" : "", "parse-names" : false, "suffix" : "" }, { "dropping-particle" : "", "family" : "Singh", "given" : "Roop", "non-dropping-particle" : "", "parse-names" : false, "suffix" : "" }, { "dropping-particle" : "", "family" : "Holden", "given" : "Petra", "non-dropping-particle" : "", "parse-names" : false, "suffix" : "" }, { "dropping-particle" : "", "family" : "Fu\u010dkar", "given" : "Neven S", "non-dropping-particle" : "", "parse-names" : false, "suffix" : "" }, { "dropping-particle" : "", "family" : "Odoulami", "given" : "Romaric C", "non-dropping-particle" : "", "parse-names" : false, "suffix" : "" }, { "dropping-particle" : "", "family" : "New", "given" : "Mark", "non-dropping-particle" : "", "parse-names" : false, "suffix" : "" } ], "container-title" : "Environmental Research Letters", "id" : "ITEM-1", "issue" : "12", "issued" : { "date-parts" : [ [ "2018" ] ] }, "page" : "124010", "publisher" : "IOP Publishing", "title" : "Anthropogenic influence on the drivers of the Western Cape drought 2015\u20132017", "translator" : [ { "dropping-particle" : "", "family" : "S1648", "given" : "", "non-dropping-particle" : "", "parse-names" : false, "suffix" : "" } ], "type" : "article-journal", "volume" : "13" }, "uris" : [ "http://www.mendeley.com/documents/?uuid=a5d1d53a-ccc4-4f97-83dd-8f7615011166" ] } ], "mendeley" : { "formattedCitation" : "(Otto et al., 2018c)", "plainTextFormattedCitation" : "(Otto et al., 2018c)", "previouslyFormattedCitation" : "(Otto et al., 2018c)"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tto et al., 2018c)</w:t>
      </w:r>
      <w:r w:rsidRPr="00D424AA">
        <w:rPr>
          <w:rFonts w:cs="Times New Roman"/>
          <w:lang w:val="en-GB"/>
        </w:rPr>
        <w:fldChar w:fldCharType="end"/>
      </w:r>
      <w:r w:rsidRPr="00841A35">
        <w:rPr>
          <w:rFonts w:cs="Times New Roman"/>
          <w:lang w:val="en-GB"/>
        </w:rPr>
        <w:t xml:space="preserve">. An attributable signal was not found in droughts that occurred in different years with different spatial extents in the last decade in Northern and Southern East Africa </w:t>
      </w:r>
      <w:r w:rsidRPr="00D424AA">
        <w:rPr>
          <w:rFonts w:cs="Times New Roman"/>
          <w:lang w:val="en-GB"/>
        </w:rPr>
        <w:fldChar w:fldCharType="begin" w:fldLock="1"/>
      </w:r>
      <w:r w:rsidR="00FF6231">
        <w:rPr>
          <w:rFonts w:cs="Times New Roman"/>
          <w:lang w:val="en-GB"/>
        </w:rPr>
        <w:instrText>ADDIN CSL_CITATION { "citationItems" : [ { "id" : "ITEM-1", "itemData" : { "DOI" : "10.1002/joc.5389", "ISSN" : "0899-8418", "abstract" : "ABSTRACT In 2016 and continuing into 2017, Kenya experienced drought conditions, with over 3 million people in need of food aid due to low rainfall during 2016. Whenever extreme events like this happen, questions are raised about the role of climate change and how natural variability such as the El Ni\u00f1o - Southern Oscillation influenced the likelihood and intensity of the event. Here we aim to quantify the relative contributions of different climate drivers to this drought by applying three independent methodologies of extreme event attribution. Analysing precipitation data for the South East and North West of Kenya we found no consistent signal from human-induced climate change and thus conclude that it has not greatly affected the likelihood of low rainfall such as in 2016. However, 2016 was a La Ni\u00f1a year and we show that this event was indeed more likely because of the specific sea surface temperatures. There is a trend in temperatures in the region due to climate change that may have exacerbated the effects of this drought. By analysing precipitation minus evaporation and soil moisture, simulated by one climate model only, we did not see a reduction in moisture in simulations in the current climate compared with simulations without climate change. However, there are expected effects of higher temperatures that our simulations do not cover, such as increased demand on water resources and stress on livestock. Although we find no significant influence of climate change on precipitation, we cannot rule out that temperature-related impacts of drought are linked to human-induced climate change.", "author" : [ { "dropping-particle" : "", "family" : "Uhe", "given" : "Peter", "non-dropping-particle" : "", "parse-names" : false, "suffix" : "" }, { "dropping-particle" : "", "family" : "Sjoukje", "given" : "Philip", "non-dropping-particle" : "", "parse-names" : false, "suffix" : "" }, { "dropping-particle" : "", "family" : "Sarah", "given" : "Kew", "non-dropping-particle" : "", "parse-names" : false, "suffix" : "" }, { "dropping-particle" : "", "family" : "Kasturi", "given" : "Shah", "non-dropping-particle" : "", "parse-names" : false, "suffix" : "" }, { "dropping-particle" : "", "family" : "Joyce", "given" : "Kimutai", "non-dropping-particle" : "", "parse-names" : false, "suffix" : "" }, { "dropping-particle" : "", "family" : "Emmah", "given" : "Mwangi", "non-dropping-particle" : "", "parse-names" : false, "suffix" : "" }, { "dropping-particle" : "", "family" : "Jan", "given" : "van Oldenborgh Geert", "non-dropping-particle" : "", "parse-names" : false, "suffix" : "" }, { "dropping-particle" : "", "family" : "Roop", "given" : "Singh", "non-dropping-particle" : "", "parse-names" : false, "suffix" : "" }, { "dropping-particle" : "", "family" : "Julie", "given" : "Arrighi", "non-dropping-particle" : "", "parse-names" : false, "suffix" : "" }, { "dropping-particle" : "", "family" : "Eddie", "given" : "Jjemba", "non-dropping-particle" : "", "parse-names" : false, "suffix" : "" }, { "dropping-particle" : "", "family" : "Heidi", "given" : "Cullen", "non-dropping-particle" : "", "parse-names" : false, "suffix" : "" }, { "dropping-particle" : "", "family" : "Friederike", "given" : "Otto", "non-dropping-particle" : "", "parse-names" : false, "suffix" : "" } ], "container-title" : "International Journal of Climatology", "id" : "ITEM-1", "issue" : "S1", "issued" : { "date-parts" : [ [ "2017", "12", "22" ] ] }, "note" : "doi: 10.1002/joc.5389", "page" : "e554-e568", "publisher" : "Wiley-Blackwell", "title" : "Attributing drivers of the 2016 Kenyan drought", "translator" : [ { "dropping-particle" : "", "family" : "S153", "given" : "", "non-dropping-particle" : "", "parse-names" : false, "suffix" : "" } ], "type" : "article-journal", "volume" : "38" }, "uris" : [ "http://www.mendeley.com/documents/?uuid=66b76544-2469-4e89-8a9b-ed39ac47e91c" ] }, { "id" : "ITEM-2",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2",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id" : "ITEM-3", "itemData" : { "DOI" : "10.1007/s10584-018-2258-3", "ISSN" : "1573-1480", "abstract" : "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u00b0C and 2 \u00b0C of global mean temperature rise. We find that this approach not only addresses important decision-making gaps, but also improves the robustness of future risk assessment and attribution statements alike.", "author" : [ { "dropping-particle" : "", "family" : "Otto", "given" : "Friederike E L", "non-dropping-particle" : "", "parse-names" : false, "suffix" : "" }, { "dropping-particle" : "", "family" : "Philip", "given" : "Sjoukje", "non-dropping-particle" : "", "parse-names" : false, "suffix" : "" }, { "dropping-particle" : "", "family" : "Kew", "given" : "Sarah", "non-dropping-particle" : "", "parse-names" : false, "suffix" : "" }, { "dropping-particle" : "", "family" : "Li", "given" : "Sihan", "non-dropping-particle" : "", "parse-names" : false, "suffix" : "" }, { "dropping-particle" : "", "family" : "King", "given" : "Andrew", "non-dropping-particle" : "", "parse-names" : false, "suffix" : "" }, { "dropping-particle" : "", "family" : "Cullen", "given" : "Heidi", "non-dropping-particle" : "", "parse-names" : false, "suffix" : "" } ], "container-title" : "Climatic Change", "id" : "ITEM-3", "issue" : "3-4", "issued" : { "date-parts" : [ [ "2018", "8", "2" ] ] }, "page" : "399-412", "title" : "Attributing high-impact extreme events across timescales \u2013 a case study of four different types of events", "translator" : [ { "dropping-particle" : "", "family" : "S1532", "given" : "", "non-dropping-particle" : "", "parse-names" : false, "suffix" : "" } ], "type" : "article-journal", "volume" : "149" }, "uris" : [ "http://www.mendeley.com/documents/?uuid=ad7858dc-7525-4c0e-b23d-2bcbc63fdc82" ] }, { "id" : "ITEM-4", "itemData" : { "DOI" : "10.1175/BAMS-D-15-00115.1", "ISBN" : "0003-0007", "ISSN" : "0003-0007", "abstract" : "\u00a9 2015 American Meteorological Society.Ensemble modelling of the East African 2014 long rains season suggests no anthropogenic influence on the likelihood of low rainfall but clear signals in other drivers of drought.", "author" : [ { "dropping-particle" : "", "family" : "Marthews", "given" : "T. R.", "non-dropping-particle" : "", "parse-names" : false, "suffix" : "" }, { "dropping-particle" : "", "family" : "Otto", "given" : "F. E. L.", "non-dropping-particle" : "", "parse-names" : false, "suffix" : "" }, { "dropping-particle" : "", "family" : "Mitchell", "given" : "D.", "non-dropping-particle" : "", "parse-names" : false, "suffix" : "" }, { "dropping-particle" : "", "family" : "Dadson", "given" : "S. J.", "non-dropping-particle" : "", "parse-names" : false, "suffix" : "" }, { "dropping-particle" : "", "family" : "Jones", "given" : "R. G.", "non-dropping-particle" : "", "parse-names" : false, "suffix" : "" } ], "container-title" : "Bulletin of the American Meteorological Society", "id" : "ITEM-4", "issue" : "12", "issued" : { "date-parts" : [ [ "2015", "12" ] ] }, "page" : "S83-S88", "title" : "The 2014 Drought in the Horn of Africa: Attribution of Meteorological Drivers [in \"Explaining Extreme Events of 2014 from a Climate Perspective\"]", "translator" : [ { "dropping-particle" : "", "family" : "S1581", "given" : "", "non-dropping-particle" : "", "parse-names" : false, "suffix" : "" } ], "type" : "article-journal", "volume" : "96" }, "uris" : [ "http://www.mendeley.com/documents/?uuid=d812ec9d-8ca1-4938-9fd7-b7af8cdbb14f" ] }, { "id" : "ITEM-5", "itemData" : { "DOI" : "10.5194/esd-12-17-2021", "ISSN" : "2190-4987", "abstract" : "Abstract. In eastern Africa droughts can cause crop failure and lead to food insecurity. With increasing temperatures, there is an a priori assumption that droughts are becoming more severe. However, the link between droughts and climate change is not sufficiently understood. Here we investigate trends in long-term agricultural drought and the influence of increasing temperatures and precipitation deficits. Using a combination of models and observational datasets, we studied trends, spanning the period from 1900 (to approximate pre-industrial conditions) to 2018, for six regions in eastern Africa in four drought-related annually averaged variables: soil moisture, precipitation, temperature, and evaporative demand (E0). In standardized soil moisture data, we found no discernible trends. The strongest influence on soil moisture variability was from precipitation, especially in the drier or water-limited study regions; temperature and E0 did not demonstrate strong relations to soil moisture. However, the error margins on precipitation trend estimates are large and no clear trend is evident, whereas significant positive trends were observed in local temperatures. The trends in E0 are predominantly positive, but we do not find strong relations between E0 and soil moisture trends. Nevertheless, the E0 trend results can still be of interest for irrigation purposes because it is E0 that determines the maximum evaporation rate. We conclude that until now the impact of increasing local temperatures on agricultural drought in eastern Africa is limited and we recommend that any soil moisture analysis be supplemented by an analysis of precipitation deficit.", "author" : [ { "dropping-particle" : "", "family" : "Kew", "given" : "Sarah F", "non-dropping-particle" : "", "parse-names" : false, "suffix" : "" }, { "dropping-particle" : "", "family" : "Philip", "given" : "Sjoukje Y", "non-dropping-particle" : "", "parse-names" : false, "suffix" : "" }, { "dropping-particle" : "", "family" : "Hauser", "given" : "Mathias", "non-dropping-particle" : "", "parse-names" : false, "suffix" : "" }, { "dropping-particle" : "", "family" : "Hobbins", "given" : "Mike", "non-dropping-particle" : "", "parse-names" : false, "suffix" : "" }, { "dropping-particle" : "", "family" : "Wanders", "given" : "Niko", "non-dropping-particle" : "", "parse-names" : false, "suffix" : "" }, { "dropping-particle" : "", "family" : "Oldenborgh", "given" : "Geert Jan", "non-dropping-particle" : "van", "parse-names" : false, "suffix" : "" }, { "dropping-particle" : "", "family" : "Wiel", "given" : "Karin", "non-dropping-particle" : "van der", "parse-names" : false, "suffix" : "" }, { "dropping-particle" : "", "family" : "Veldkamp", "given" : "Ted I E", "non-dropping-particle" : "", "parse-names" : false, "suffix" : "" }, { "dropping-particle" : "", "family" : "Kimutai", "given"</w:instrText>
      </w:r>
      <w:r w:rsidR="00FF6231" w:rsidRPr="006A2665">
        <w:rPr>
          <w:rFonts w:cs="Times New Roman"/>
        </w:rPr>
        <w:instrText xml:space="preserve"> : "Joyce", "non-dropping-particle" : "", "parse-names" : false, "suffix" : "" }, { "dropping-particle" : "", "family" : "Funk", "given" : "Chris", "non-dropping-particle" : "", "parse-names" : false, "suffix" : "" }, { "dropping-particle" : "", "family" : "Otto", "given" : "Friederike E L", "non-dropping-particle" : "", "parse-names" : false, "suffix" : "" } ], "container-title" : "Earth System Dynamics", "id" : "ITEM-5", "issue" : "1", "issued" : { "date-parts" : [ [ "2021", "1", "6" ] ] }, "page" : "17-35", "publisher" : "Copernicus Publications", "title" : "Impact of precipitation and increasing temperatures on drought trends in eastern Africa", "translator" : [ { "dropping-particle" : "", "family" : "S2636", "given" : "", "non-dropping-particle" : "", "parse-names" : false, "suffix" : "" } ], "type" : "article-journal", "volume" : "12" }, "uris" : [ "http://www.mendeley.com/documents/?uuid=2a487acd-092d-4021-8ede-4bc795e93782" ] } ], "mendeley" : { "formattedCitation" : "(Marthews et al., 2015; Uhe et al., 2017; Otto et al., 2018a; Philip et al., 2018b; Kew et al., 2021)", "plainTextFormattedCitation" : "(Marthews et al., 2015; Uhe et al., 2017; Otto et al., 2018a; Philip et al., 2018b; Kew et al., 2021)", "previouslyFormattedCitation" : "(Marthews et al., 2015; Uhe et al., 2017; Otto et al., 2018a; Philip et al., 2018b; Kew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Marthews et al., 2015; Uhe et al., 2017; Otto et al., 2018a; Philip et al., 2018b; Kew et al., 2021)</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However, an attributable increase in 2011 long rain failure was identified </w:t>
      </w:r>
      <w:r w:rsidRPr="00D424AA">
        <w:rPr>
          <w:rFonts w:cs="Times New Roman"/>
          <w:lang w:val="en-GB"/>
        </w:rPr>
        <w:fldChar w:fldCharType="begin" w:fldLock="1"/>
      </w:r>
      <w:r w:rsidR="00FF6231">
        <w:rPr>
          <w:rFonts w:cs="Times New Roman"/>
          <w:lang w:val="en-GB"/>
        </w:rPr>
        <w:instrText>ADDIN CSL_CITATION { "citationItems" : [ { "id" : "ITEM-1", "itemData" : { "DOI" : "10.1002/grl.50235", "ISBN" : "1944-8007", "ISSN" : "00948276", "abstract" : "This study applies the technique of event attribution to the East African rainy seasons preceding the drought of 2011. Using observed sea surface temperatures (SSTs), sea ice conditions with a state-of-the-art atmosphere model, the precipitation totals during late 2010 (the \u201cshort rains\u201d) and early 2011 (the \u201clong rains\u201d) were simulated hundreds of times to produce possible distributions of precipitation. Alternative distributions of precipitation were produced consistent with a world with neither anthropogenic forcings nor human influence on SSTs and sea ice. Comparing these modeled distributions to the observed rainfall, no evidence was found for human influence on the 2010 short rains, with their failure being affected by La Ni\u00f1a. However, human influence was found to increase the probability of long rains as dry as, or drier than, 2011. The magnitude of increase in probability depends on the estimated pattern by which human influence changed observed SSTs.", "author" : [ { "dropping-particle" : "", "family" : "Lott", "given" : "Fraser C.", "non-dropping-particle" : "", "parse-names" : false, "suffix" : "" }, { "dropping-particle" : "", "family" : "Christidis", "given" : "Nikolaos", "non-dropping-particle" : "", "parse-names" : false, "suffix" : "" }, { "dropping-particle" : "", "family" : "Stott", "given" : "Peter A.", "non-dropping-particle" : "", "parse-names" : false, "suffix" : "" } ], "container-title" : "Geophysical Research Letters", "id" : "ITEM-1", "issue" : "6", "issued" : { "date-parts" : [ [ "2013" ] ] }, "page" : "1177-1181", "title" : "Can the 2011 East African drought be attributed to human-induced climate change?", "translator" : [ { "dropping-particle" : "", "family" : "S759", "given" : "", "non-dropping-particle" : "", "parse-names" : false, "suffix" : "" } ], "type" : "article-journal", "volume" : "40" }, "uris" : [ "http://www.mendeley.com/documents/?uuid=89f0d4ab-1b6d-4e30-a61b-db014fb6af28" ] } ], "mendeley" : { "formattedCitation" : "(Lott et al., 2013)", "plainTextFormattedCitation" : "(Lott et al., 2013)", "previouslyFormattedCitation" : "(Lott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ott et al., 2013)</w:t>
      </w:r>
      <w:r w:rsidRPr="00D424AA">
        <w:rPr>
          <w:rFonts w:cs="Times New Roman"/>
          <w:lang w:val="en-GB"/>
        </w:rPr>
        <w:fldChar w:fldCharType="end"/>
      </w:r>
      <w:r w:rsidRPr="00841A35">
        <w:rPr>
          <w:rFonts w:cs="Times New Roman"/>
          <w:lang w:val="en-GB"/>
        </w:rPr>
        <w:t>. Further studies have attributed some African meteorological drought events to large-scale modes of variability, such as the strong 2015 El Niño</w:t>
      </w:r>
      <w:r w:rsidRPr="00D424AA">
        <w:rPr>
          <w:rFonts w:cs="Times New Roman"/>
          <w:lang w:val="en-GB"/>
        </w:rPr>
        <w:t xml:space="preserve"> </w:t>
      </w:r>
      <w:commentRangeStart w:id="2288"/>
      <w:r w:rsidRPr="00D424AA">
        <w:rPr>
          <w:rFonts w:cs="Times New Roman"/>
          <w:lang w:val="en-GB"/>
        </w:rPr>
        <w:fldChar w:fldCharType="begin" w:fldLock="1"/>
      </w:r>
      <w:ins w:id="2289" w:author="Robin Matthews" w:date="2021-07-13T23:18:00Z">
        <w:r w:rsidR="009C1DB2">
          <w:rPr>
            <w:rFonts w:cs="Times New Roman"/>
            <w:lang w:val="en-GB"/>
          </w:rPr>
          <w:instrText>ADDIN CSL_CITATION { "citationItems" : [ { "id" : "ITEM-1",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1",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mendeley" : { "formattedCitation" : "(Philip et al., 2018b)", "manualFormatting" : "(Philip et al., 2018b", "plainTextFormattedCitation" : "(Philip et al., 2018b)", "previouslyFormattedCitation" : "(Philip et al., 2018b)" }, "properties" : { "noteIndex" : 0 }, "schema" : "https://github.com/citation-style-language/schema/raw/master/csl-citation.json" }</w:instrText>
        </w:r>
      </w:ins>
      <w:del w:id="2290" w:author="Robin Matthews" w:date="2021-07-13T23:18:00Z">
        <w:r w:rsidR="00FF6231" w:rsidDel="009C1DB2">
          <w:rPr>
            <w:rFonts w:cs="Times New Roman"/>
            <w:lang w:val="en-GB"/>
          </w:rPr>
          <w:delInstrText>ADDIN CSL_CITATION { "citationItems" : [ { "id" : "ITEM-1",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1",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mendeley" : { "formattedCitation" : "(Philip et al., 2018b)", "manualFormatting" : "(Philip et al., 2018; Box 11.4)", "plainTextFormattedCitation" : "(Philip et al., 2018b)", "previouslyFormattedCitation" : "(Philip et al., 2018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Philip et al., 2018</w:t>
      </w:r>
      <w:ins w:id="2291" w:author="Robin Matthews" w:date="2021-07-13T23:18:00Z">
        <w:r w:rsidR="009C1DB2">
          <w:rPr>
            <w:rFonts w:cs="Times New Roman"/>
            <w:noProof/>
            <w:lang w:val="en-GB"/>
          </w:rPr>
          <w:t>b</w:t>
        </w:r>
      </w:ins>
      <w:del w:id="2292" w:author="Robin Matthews" w:date="2021-07-13T23:18:00Z">
        <w:r w:rsidR="00A26296" w:rsidDel="009C1DB2">
          <w:rPr>
            <w:rFonts w:cs="Times New Roman"/>
            <w:noProof/>
            <w:lang w:val="en-GB"/>
          </w:rPr>
          <w:delText>; Box 11.4)</w:delText>
        </w:r>
      </w:del>
      <w:r w:rsidRPr="00D424AA">
        <w:rPr>
          <w:rFonts w:cs="Times New Roman"/>
          <w:lang w:val="en-GB"/>
        </w:rPr>
        <w:fldChar w:fldCharType="end"/>
      </w:r>
      <w:commentRangeEnd w:id="2288"/>
      <w:r w:rsidR="00A26296">
        <w:rPr>
          <w:rStyle w:val="Marquedecommentaire"/>
        </w:rPr>
        <w:commentReference w:id="2288"/>
      </w:r>
      <w:ins w:id="2293" w:author="Robin Matthews" w:date="2021-07-13T23:18:00Z">
        <w:r w:rsidR="009C1DB2">
          <w:rPr>
            <w:rFonts w:cs="Times New Roman"/>
            <w:noProof/>
            <w:lang w:val="en-GB"/>
          </w:rPr>
          <w:t>; Box 11.4)</w:t>
        </w:r>
      </w:ins>
      <w:r w:rsidRPr="00841A35">
        <w:rPr>
          <w:rFonts w:cs="Times New Roman"/>
          <w:lang w:val="en-GB"/>
        </w:rPr>
        <w:t xml:space="preserve"> and increased SSTs overall </w:t>
      </w:r>
      <w:commentRangeStart w:id="2294"/>
      <w:r w:rsidRPr="00D424AA">
        <w:rPr>
          <w:rFonts w:cs="Times New Roman"/>
          <w:lang w:val="en-GB"/>
        </w:rPr>
        <w:fldChar w:fldCharType="begin" w:fldLock="1"/>
      </w:r>
      <w:ins w:id="2295" w:author="Robin Matthews" w:date="2021-07-13T23:18:00Z">
        <w:r w:rsidR="009C1DB2">
          <w:rPr>
            <w:rFonts w:cs="Times New Roman"/>
            <w:lang w:val="en-GB"/>
          </w:rPr>
          <w:instrText>ADDIN CSL_CITATION { "citationItems" : [ { "id" : "ITEM-1", "itemData" : { "DOI" : "10.1175/BAMS-D-15-00106.1", "ISSN" : "00030007", "abstract" : "\u00a9 2015 American Meteorological Society. Anthropogenic warming contributed to the 2014 East African drought by increasing East African and west Pacific temperatures, and increasing the gradient between standardized western and central Pacific SST causing reduced rainfall, evapotranspiration, and soil moisture.", "author" : [ { "dropping-particle" : "", "family" : "Funk", "given" : "Chris", "non-dropping-particle" : "", "parse-names" : false, "suffix" : "" }, { "dropping-particle" : "", "family" : "Shukla", "given" : "Shraddhanand", "non-dropping-particle" : "", "parse-names" : false, "suffix" : "" }, { "dropping-particle" : "", "family" : "Hoell", "given" : "Andy", "non-dropping-particle" : "", "parse-names" : false, "suffix" : "" }, { "dropping-particle" : "", "family" : "Livneh", "given" : "Ben", "non-dropping-particle" : "", "parse-names" : false, "suffix" : "" } ], "container-title" : "Bulletin of the American Meteorological Society", "id" : "ITEM-1", "issue" : "12", "issued" : { "date-parts" : [ [ "2015" ] ] }, "page" : "S77-S82", "title" : "Assessing the contributions of east African and west pacific warming to the 2014 boreal spring east African drought", "translator" : [ { "dropping-particle" : "", "family" : "S758", "given" : "", "non-dropping-particle" : "", "parse-names" : false, "suffix" : "" } ], "type" : "article-journal", "volume" : "96" }, "uris" : [ "http://www.mendeley.com/documents/?uuid=f1bbbf1d-8d73-4050-9d18-6af4d3c57f26" ] }, { "id" : "ITEM-2", "itemData" : { "DOI" : "10.1002/acr.", "ISBN" : "2200822340", "ISSN" : "2151-4658", "PMID" : "24151254", "abstract" : "11 Southern Africa (SA) and Eastern Africa (EA) experienced a sequence of severe droughts in December-12 January-February (SA DJF) 2015-16, October-November-December (EA OND) 2016 and March-April-May, 13 2017 (EA MAM). This sequence contributed to severe food insecurity. While climate variability in these 14 regions is very complex, the goal of this study is to analyze the potential role played by unusually warm 15 Indo-Pacific SST; where unusual is defined as a 1-in-6 year event. We use observed SST and satellite-16 gauge rainfall observations, a 20-member ensemble of Community Atmospheric Model version 5.1 17 simulations (CAM5), and a 40-member ensemble of climate change simulations from the Community 18 Earth Systems Model version 1 (CESM1) Large Ensemble Community Project (LENS) to explore climate 19 conditions associated with warm events identified based on Eastern and Western Pacific SST. Our 20 analysis suggests that: i) strong El Ni\u00f1os may be followed by warm Western Pacific SST conditions, which 21 can lead to , creating conditions conducive for successive and potentially predictable droughts in SA DJF, 22 EA OND and EA MAM, and ii) different regions of warm SST appear related to recent droughts \u2013 SA DJF: 23 Ni\u00f1o 3.4, EA OND: Western Equatorial Pacific (WEP), and EA MAM: Western North Pacific (WNP). For 24 DJF and MAM, respectively, the CAM5 model driven with observed SST and the same model driven 25 within a climate change experiment indicate that warmer El Ni\u00f1os and WNP events produce more 26 intense atmospheric responses, potentially associated with more severe droughts. OND climate seems 27 to be strongly influenced by the Indian Ocean Dipole, which corresponds to some WEP events. We 28", "author" : [ { "dropping-particle" : "", "family" : "Funk", "given" : "Chris", "non-dropping-particle" : "", "parse-names" : false, "suffix" : "" }, { "dropping-particle" : "", "family" : "Harrison", "given" : "Laura", "non-dropping-particle" : "", "parse-names" : false, "suffix" : "" }, { "dropping-particle" : "", "family" : "Shukla", "given" : "Shraddhanand", "non-dropping-particle" : "", "parse-names" : false, "suffix" : "" }, { "dropping-particle" : "", "family" : "Pomposi", "given" : "Catherine", "non-dropping-particle" : "", "parse-names" : false, "suffix" : "" }, { "dropping-particle" : "", "family" : "Galu", "given" : "Gideon", "non-dropping-particle" : "", "parse-names" : false, "suffix" : "" }, { "dropping-particle" : "", "family" : "Korecha", "given" : "Diriba", "non-dropping-particle" : "", "parse-names" : false, "suffix" : "" }, { "dropping-particle" : "", "family" : "Husak", "given" : "Gregory", "non-dropping-particle" : "", "parse-names" : false, "suffix" : "" }, { "dropping-particle" : "", "family" : "Magadzire", "given" : "Tamuka", "non-dropping-particle" : "", "parse-names" : false, "suffix" : "" }, { "dropping-particle" : "", "family" : "Davenport", "given" : "Frank", "non-dropping-particle" : "", "parse-names" : false, "suffix" : "" }, { "dropping-particle" : "", "family" : "Hillbruner", "given" : "Chris", "non-dropping-particle" : "", "parse-names" : false, "suffix" : "" }, { "dropping-particle" : "", "family" : "Eilerts", "given" : "Gary", "non-dropping-particle" : "", "parse-names" : false, "suffix" : "" }, { "dropping-particle" : "", "family" : "Zaitchik", "given" : "Benjamin", "non-dropping-particle" : "", "parse-names" : false, "suffix" : "" }, { "dropping-particle" : "", "family" : "Verdin", "given" : "James", "non-dropping-particle" : "", "parse-names" : false, "suffix" : "" } ], "container-title" : "Quarterly Journal of the Royal Meteorological Society", "id" : "ITEM-2", "issue" : "January", "issued" : { "date-parts" : [ [ "2018" ] ] }, "page" : "1-20", "title" : "Examining the role of unusually warm Indo-Pacific sea surface temperatures in recent African droughts", "translator" : [ { "dropping-particle" : "", "family" : "S760", "given" : "", "non-dropping-particle" : "", "parse-names" : false, "suffix" : "" } ], "type" : "article-journal" }, "uris" : [ "http://www.mendeley.com/documents/?uuid=12f7e8bc-f98a-4b84-aab0-6a9aae442af4" ] } ], "mendeley" : { "formattedCitation" : "(Funk et al., 2015b, 2018b)", "manualFormatting" : "(Funk et al., 2015a, 2018b)", "plainTextFormattedCitation" : "(Funk et al., 2015b, 2018b)", "previouslyFormattedCitation" : "(Funk et al., 2015b, 2018b)" }, "properties" : { "noteIndex" : 0 }, "schema" : "https://github.com/citation-style-language/schema/raw/master/csl-citation.json" }</w:instrText>
        </w:r>
      </w:ins>
      <w:del w:id="2296" w:author="Robin Matthews" w:date="2021-07-13T23:18:00Z">
        <w:r w:rsidR="00FF6231" w:rsidDel="009C1DB2">
          <w:rPr>
            <w:rFonts w:cs="Times New Roman"/>
            <w:lang w:val="en-GB"/>
          </w:rPr>
          <w:delInstrText>ADDIN CSL_CITATION { "citationItems" : [ { "id" : "ITEM-1", "itemData" : { "DOI" : "10.1175/BAMS-D-15-00106.1", "ISSN" : "00030007", "abstract" : "\u00a9 2015 American Meteorological Society. Anthropogenic warming contributed to the 2014 East African drought by increasing East African and west Pacific temperatures, and increasing the gradient between standardized western and central Pacific SST causing reduced rainfall, evapotranspiration, and soil moisture.", "author" : [ { "dropping-particle" : "", "family" : "Funk", "given" : "Chris", "non-dropping-particle" : "", "parse-names" : false, "suffix" : "" }, { "dropping-particle" : "", "family" : "Shukla", "given" : "Shraddhanand", "non-dropping-particle" : "", "parse-names" : false, "suffix" : "" }, { "dropping-particle" : "", "family" : "Hoell", "given" : "Andy", "non-dropping-particle" : "", "parse-names" : false, "suffix" : "" }, { "dropping-particle" : "", "family" : "Livneh", "given" : "Ben", "non-dropping-particle" : "", "parse-names" : false, "suffix" : "" } ], "container-title" : "Bulletin of the American Meteorological Society", "id" : "ITEM-1", "issue" : "12", "issued" : { "date-parts" : [ [ "2015" ] ] }, "page" : "S77-S82", "title" : "Assessing the contributions of east African and west pacific warming to the 2014 boreal spring east African drought", "translator" : [ { "dropping-particle" : "", "family" : "S758", "given" : "", "non-dropping-particle" : "", "parse-names" : false, "suffix" : "" } ], "type" : "article-journal", "volume" : "96" }, "uris" : [ "http://www.mendeley.com/documents/?uuid=f1bbbf1d-8d73-4050-9d18-6af4d3c57f26" ] }, { "id" : "ITEM-2", "itemData" : { "DOI" : "10.1002/acr.", "ISBN" : "2200822340", "ISSN" : "2151-4658", "PMID" : "24151254", "abstract" : "11 Southern Africa (SA) and Eastern Africa (EA) experienced a sequence of severe droughts in December-12 January-February (SA DJF) 2015-16, October-November-December (EA OND) 2016 and March-April-May, 13 2017 (EA MAM). This sequence contributed to severe food insecurity. While climate variability in these 14 regions is very complex, the goal of this study is to analyze the potential role played by unusually warm 15 Indo-Pacific SST; where unusual is defined as a 1-in-6 year event. We use observed SST and satellite-16 gauge rainfall observations, a 20-member ensemble of Community Atmospheric Model version 5.1 17 simulations (CAM5), and a 40-member ensemble of climate change simulations from the Community 18 Earth Systems Model version 1 (CESM1) Large Ensemble Community Project (LENS) to explore climate 19 conditions associated with warm events identified based on Eastern and Western Pacific SST. Our 20 analysis suggests that: i) strong El Ni\u00f1os may be followed by warm Western Pacific SST conditions, which 21 can lead to , creating conditions conducive for successive and potentially predictable droughts in SA DJF, 22 EA OND and EA MAM, and ii) different regions of warm SST appear related to recent droughts \u2013 SA DJF: 23 Ni\u00f1o 3.4, EA OND: Western Equatorial Pacific (WEP), and EA MAM: Western North Pacific (WNP). For 24 DJF and MAM, respectively, the CAM5 model driven with observed SST and the same model driven 25 within a climate change experiment indicate that warmer El Ni\u00f1os and WNP events produce more 26 intense atmospheric responses, potentially associated with more severe droughts. OND climate seems 27 to be strongly influenced by the Indian Ocean Dipole, which corresponds to some WEP events. We 28", "author" : [ { "dropping-particle" : "", "family" : "Funk", "given" : "Chris", "non-dropping-particle" : "", "parse-names" : false, "suffix" : "" }, { "dropping-particle" : "", "family" : "Harrison", "given" : "Laura", "non-dropping-particle" : "", "parse-names" : false, "suffix" : "" }, { "dropping-particle" : "", "family" : "Shukla", "given" : "Shraddhanand", "non-dropping-particle" : "", "parse-names" : false, "suffix" : "" }, { "dropping-particle" : "", "family" : "Pomposi", "given" : "Catherine", "non-dropping-particle" : "", "parse-names" : false, "suffix" : "" }, { "dropping-particle" : "", "family" : "Galu", "given" : "Gideon", "non-dropping-particle" : "", "parse-names" : false, "suffix" : "" }, { "dropping-particle" : "", "family" : "Korecha", "given" : "Diriba", "non-dropping-particle" : "", "parse-names" : false, "suffix" : "" }, { "dropping-particle" : "", "family" : "Husak", "given" : "Gregory", "non-dropping-particle" : "", "parse-names" : false, "suffix" : "" }, { "dropping-particle" : "", "family" : "Magadzire", "given" : "Tamuka", "non-dropping-particle" : "", "parse-names" : false, "suffix" : "" }, { "dropping-particle" : "", "family" : "Davenport", "given" : "Frank", "non-dropping-particle" : "", "parse-names" : false, "suffix" : "" }, { "dropping-particle" : "", "family" : "Hillbruner", "given" : "Chris", "non-dropping-particle" : "", "parse-names" : false, "suffix" : "" }, { "dropping-particle" : "", "family" : "Eilerts", "given" : "Gary", "non-dropping-particle" : "", "parse-names" : false, "suffix" : "" }, { "dropping-particle" : "", "family" : "Zaitchik", "given" : "Benjamin", "non-dropping-particle" : "", "parse-names" : false, "suffix" : "" }, { "dropping-particle" : "", "family" : "Verdin", "given" : "James", "non-dropping-particle" : "", "parse-names" : false, "suffix" : "" } ], "container-title" : "Quarterly Journal of the Royal Meteorological Society", "id" : "ITEM-2", "issue" : "January", "issued" : { "date-parts" : [ [ "2018" ] ] }, "page" : "1-20", "title" : "Examining the role of unusually warm Indo-Pacific sea surface temperatures in recent African droughts", "translator" : [ { "dropping-particle" : "", "family" : "S760", "given" : "", "non-dropping-particle" : "", "parse-names" : false, "suffix" : "" } ], "type" : "article-journal" }, "uris" : [ "http://www.mendeley.com/documents/?uuid=12f7e8bc-f98a-4b84-aab0-6a9aae442af4" ] } ], "mendeley" : { "formattedCitation" : "(Funk et al., 2015b, 2018b)", "plainTextFormattedCitation" : "(Funk et al., 2015b, 2018b)", "previouslyFormattedCitation" : "(Funk et al., 2015b, 2018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Funk et al., 2015</w:t>
      </w:r>
      <w:ins w:id="2297" w:author="Robin Matthews" w:date="2021-07-13T23:18:00Z">
        <w:r w:rsidR="009C1DB2">
          <w:rPr>
            <w:rFonts w:cs="Times New Roman"/>
            <w:noProof/>
            <w:lang w:val="en-GB"/>
          </w:rPr>
          <w:t>a</w:t>
        </w:r>
      </w:ins>
      <w:del w:id="2298" w:author="Robin Matthews" w:date="2021-07-13T23:18:00Z">
        <w:r w:rsidR="00A26296" w:rsidDel="009C1DB2">
          <w:rPr>
            <w:rFonts w:cs="Times New Roman"/>
            <w:noProof/>
            <w:lang w:val="en-GB"/>
          </w:rPr>
          <w:delText>b</w:delText>
        </w:r>
      </w:del>
      <w:r w:rsidR="00A26296">
        <w:rPr>
          <w:rFonts w:cs="Times New Roman"/>
          <w:noProof/>
          <w:lang w:val="en-GB"/>
        </w:rPr>
        <w:t>, 2018b)</w:t>
      </w:r>
      <w:r w:rsidRPr="00D424AA">
        <w:rPr>
          <w:rFonts w:cs="Times New Roman"/>
          <w:lang w:val="en-GB"/>
        </w:rPr>
        <w:fldChar w:fldCharType="end"/>
      </w:r>
      <w:commentRangeEnd w:id="2294"/>
      <w:r w:rsidR="00A26296">
        <w:rPr>
          <w:rStyle w:val="Marquedecommentaire"/>
        </w:rPr>
        <w:commentReference w:id="2294"/>
      </w:r>
      <w:r w:rsidRPr="00841A35">
        <w:rPr>
          <w:rFonts w:cs="Times New Roman"/>
          <w:lang w:val="en-GB"/>
        </w:rPr>
        <w:t>. Natural variability was dominant in the California droughts of 2011/12-2013/14</w:t>
      </w:r>
      <w:r w:rsidRPr="00D424AA">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175/JCLI-D-14-00860.1", "ISSN" : "08948755", "abstract" : "The causes and predictability of the California drought during the three consecutive rainy seasons (November-April) 2011/12 to 2013/14 are analyzed using observations and ensembles of simulations conducted with seven atmosphere models forced by observed sea surface temperatures (SSTs). Historically, dry California winters have most commonly been associated with a ridge off the west coast, part of a mid-latitude wave train having no obvious SST forcing. Wet winters have most commonly been associated with a trough off the west coast and an El Ni\u00f1o event. These attributes of dry and wet winters are captured by many of the models used in the current assessment. According to the models, up to a third of California winter precipitation variance can be explained in terms of SST forcing, with the majority explained by internal atmospheric variability. Nonetheless. SST-forcing was key to sustaining a ridge of high pressure over the west coast during each of the last three winters, and may have explained nearly one-third the CA precipitation deficits during the recent drought. In 2011/12 the forced component was a response to a La Ni\u00f1a event whereas in 2012/13 and 2013/14 it was related to a warm tropical west Pacific SST anomaly. All models contain a mode of climate variability that links west Pacific SST anomalies to a northeastward propagating wave train with a ridge off the North American west coast as part of its SST sensitivity during at least the last 35 years. This mode explains less variance than ENSO and Pacific decadal variability and its importance in 2012/13 and 2013/14 was unusual. The CMIP5 models project that rising greenhouse gases should increase California winter precipitation but that changes to date are small compared to the recent drought anomalies. As such, the recent drought was dominated by natural variability, a conclusion framed by a discussion of the differences between observed and modeled tropical SST trends over the past decades.", "author" : [ { "dropping-particle" : "", "family" : "Seager", "given" : "Richard", "non-dropping-particle" : "", "parse-names" : false, "suffix" : "" }, { "dropping-particle" : "", "family" : "Hoerling", "given" : "Martin", "non-dropping-particle" : "", "parse-names" : false, "suffix" : "" }, { "dropping-particle" : "", "family" : "Schubert", "given" : "Siegfried", "non-dropping-particle" : "", "parse-names" : false, "suffix" : "" }, { "dropping-particle" : "", "family" : "Wang", "given" : "Hailan", "non-dropping-particle" : "", "parse-names" : false, "suffix" : "" }, { "dropping-particle" : "", "family" : "Lyon", "given" : "Bradfield", "non-dropping-particle" : "", "parse-names" : false, "suffix" : "" }, { "dropping-particle" : "", "family" : "Kumar", "given" : "Arun", "non-dropping-particle" : "", "parse-names" : false, "suffix" : "" }, { "dropping-particle" : "", "family" : "Nakamura", "given" : "Jennifer", "non-dropping-particle" : "", "parse-names" : false, "suffix" : "" }, { "dropping-particle" : "", "family" : "Henderson", "given" : "Naomi", "non-dropping-particle" : "", "parse-names" : false, "suffix" : "" } ], "container-title" : "Journal of Climate", "id" : "ITEM-1", "issue" : "18", "issued" : { "date-parts" : [ [ "2015" ] ] }, "page" : "6997-7024", "title" : "Causes of the 2011-14 California drought", "translator" : [ { "dropping-particle" : "", "family" : "S764", "given" : "", "non-dropping-particle" : "", "parse-names" : false, "suffix" : "" } ], "type" : "article-journal", "volume" : "28" }, "uris" : [ "http://www.mendeley.com/documents/?uuid=d915d114-5643-482c-b5d5-43c841d2f874" ] } ], "mendeley" : { "formattedCitation" : "(Seager et al., 2015a)", "plainTextFormattedCitation" : "(Seager et al., 2015a)", "previouslyFormattedCitation" : "(Seager et al., 2015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ager et al., 2015a)</w:t>
      </w:r>
      <w:r w:rsidRPr="00D424AA">
        <w:rPr>
          <w:rFonts w:cs="Times New Roman"/>
          <w:lang w:val="en-GB"/>
        </w:rPr>
        <w:fldChar w:fldCharType="end"/>
      </w:r>
      <w:r w:rsidRPr="00841A35">
        <w:rPr>
          <w:rFonts w:cs="Times New Roman"/>
          <w:lang w:val="en-GB"/>
        </w:rPr>
        <w:t xml:space="preserve">. In Asia, no climate change signal was found in the record dry spell over Singapore-Malaysia in 2014 </w:t>
      </w:r>
      <w:r w:rsidRPr="00D424AA">
        <w:rPr>
          <w:rFonts w:cs="Times New Roman"/>
          <w:lang w:val="en-GB"/>
        </w:rPr>
        <w:fldChar w:fldCharType="begin" w:fldLock="1"/>
      </w:r>
      <w:r w:rsidR="00FF6231">
        <w:rPr>
          <w:rFonts w:cs="Times New Roman"/>
          <w:lang w:val="en-GB"/>
        </w:rPr>
        <w:instrText>ADDIN CSL_CITATION { "citationItems" : [ { "id" : "ITEM-1", "itemData" : { "DOI" : "10.1175/BAMS-D-15-00117.1", "ISSN" : "0003-0007", "author" : [ { "dropping-particle" : "", "family" : "Mcbride", "given" : "John l.", "non-dropping-particle" : "", "parse-names" : false, "suffix" : "" }, { "dropping-particle" : "", "family" : "Sahany", "given" : "Sandeep", "non-dropping-particle" : "", "parse-names" : false, "suffix" : "" }, { "dropping-particle" : "", "family" : "Hassim", "given" : "Muhammad E E", "non-dropping-particle" : "", "parse-names" : false, "suffix" : "" }, { "dropping-particle" : "", "family" : "Nguyen", "given" : "Chi Mai", "non-dropping-particle" : "", "parse-names" : false, "suffix" : "" }, { "dropping-particle" : "", "family" : "Lim", "given" : "See-Yee", "non-dropping-particle" : "", "parse-names" : false, "suffix" : "" }, { "dropping-particle" : "", "family" : "Rahmat", "given" : "Raizan", "non-dropping-particle" : "", "parse-names" : false, "suffix" : "" }, { "dropping-particle" : "", "family" : "Cheong", "given" : "Wee-Kiong", "non-dropping-particle" : "", "parse-names" : false, "suffix" : "" } ], "container-title" : "Bulletin of the American Meteorological Society", "id" : "ITEM-1", "issue" : "12", "issued" : { "date-parts" : [ [ "2015", "12" ] ] }, "page" : "S126-S130", "title" : "The 2014 Record Dry Spell at Singapore: An Intertropical Convergence Zone (ITCZ) Drought", "translator" : [ { "dropping-particle" : "", "family" : "S1403", "given" : "", "non-dropping-particle" : "", "parse-names" : false, "suffix" : "" } ], "type" : "article-journal", "volume" : "96" }, "uris" : [ "http://www.mendeley.com/documents/?uuid=83fe1ac4-c3e3-4e88-9500-f5b868c18861" ] } ], "mendeley" : { "formattedCitation" : "(Mcbride et al., 2015)", "plainTextFormattedCitation" : "(Mcbride et al., 2015)", "previouslyFormattedCitation" : "(Mcbride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cbride et al., 2015)</w:t>
      </w:r>
      <w:r w:rsidRPr="00D424AA">
        <w:rPr>
          <w:rFonts w:cs="Times New Roman"/>
          <w:lang w:val="en-GB"/>
        </w:rPr>
        <w:fldChar w:fldCharType="end"/>
      </w:r>
      <w:r w:rsidRPr="00841A35">
        <w:rPr>
          <w:rFonts w:cs="Times New Roman"/>
          <w:lang w:val="en-GB"/>
        </w:rPr>
        <w:t xml:space="preserve"> or the drought in central southwest Asia in 2013/2014 </w:t>
      </w:r>
      <w:r w:rsidRPr="00D424AA">
        <w:rPr>
          <w:rFonts w:cs="Times New Roman"/>
          <w:lang w:val="en-GB"/>
        </w:rPr>
        <w:fldChar w:fldCharType="begin" w:fldLock="1"/>
      </w:r>
      <w:r w:rsidR="00FF6231">
        <w:rPr>
          <w:rFonts w:cs="Times New Roman"/>
          <w:lang w:val="en-GB"/>
        </w:rPr>
        <w:instrText>ADDIN CSL_CITATION { "citationItems" : [ { "id" : "ITEM-1", "itemData" : { "DOI" : "10.1175/BAMS-D-15-00127.1", "ISSN" : "0003-0007", "author" : [ { "dropping-particle" : "", "family" : "Barlow", "given" : "Mathew", "non-dropping-particle" : "", "parse-names" : false, "suffix" : "" }, { "dropping-particle" : "", "family" : "Hoell", "given" : "Andrew", "non-dropping-particle" : "", "parse-names" : false, "suffix" : "" } ], "container-title" : "Bulletin of the American Meteorological Society", "id" : "ITEM-1", "issue" : "12", "issued" : { "date-parts" : [ [ "2015", "12" ] ] }, "page" : "S71-S76", "title" : "Drought in the Middle East and Central\u2013Southwest Asia During Winter 2013/14", "translator" : [ { "dropping-particle" : "", "family" : "S770", "given" : "", "non-dropping-particle" : "", "parse-names" : false, "suffix" : "" } ], "type" : "article-journal", "volume" : "96" }, "uris" : [ "http://www.mendeley.com/documents/?uuid=af39850b-0883-47ed-adbe-782cc562c845", "http://www.mendeley.com/documents/?uuid=9a704b66-5817-4289-84ec-58f5a1d9f62a" ] } ], "mendeley" : { "formattedCitation" : "(Barlow and Hoell, 2015)", "plainTextFormattedCitation" : "(Barlow and Hoell, 2015)", "previouslyFormattedCitation" : "(Barlow and Hoel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rlow and Hoell, 2015)</w:t>
      </w:r>
      <w:r w:rsidRPr="00D424AA">
        <w:rPr>
          <w:rFonts w:cs="Times New Roman"/>
          <w:lang w:val="en-GB"/>
        </w:rPr>
        <w:fldChar w:fldCharType="end"/>
      </w:r>
      <w:r w:rsidRPr="00841A35">
        <w:rPr>
          <w:rFonts w:cs="Times New Roman"/>
          <w:lang w:val="en-GB"/>
        </w:rPr>
        <w:t xml:space="preserve">. Nevertheless, the South East Asia drought of 2015 has been attributed to anthropogenic warming effects </w:t>
      </w:r>
      <w:r w:rsidRPr="00D424AA">
        <w:rPr>
          <w:rFonts w:cs="Times New Roman"/>
          <w:lang w:val="en-GB"/>
        </w:rPr>
        <w:fldChar w:fldCharType="begin" w:fldLock="1"/>
      </w:r>
      <w:r w:rsidR="00FF6231">
        <w:rPr>
          <w:rFonts w:cs="Times New Roman"/>
          <w:lang w:val="en-GB"/>
        </w:rPr>
        <w:instrText>ADDIN CSL_CITATION { "citationItems" : [ { "id" : "ITEM-1", "itemData" : { "DOI" : "10.5194/esd-11-435-2020", "author" : [ { "dropping-particle" : "", "family" : "Shiogama", "given" : "H", "non-dropping-particle" : "", "parse-names" : false, "suffix" : "" }, { "dropping-particle" : "", "family" : "Hirata", "given" : "R", "non-dropping-particle" : "", "parse-names" : false, "suffix" : "" }, { "dropping-particle" : "", "family" : "Hasegawa", "given" : "T", "non-dropping-particle" : "", "parse-names" : false, "suffix" : "" }, { "dropping-particle" : "", "family" : "Fujimori", "given" : "S", "non-dropping-particle" : "", "parse-names" : false, "suffix" : "" }, { "dropping-particle" : "", "family" : "Ishizaki", "given" : "N N", "non-dropping-particle" : "", "parse-names" : false, "suffix" : "" }, { "dropping-particle" : "", "family" : "Chatani", "given" : "S", "non-dropping-particle" : "", "parse-names" : false, "suffix" : "" }, { "dropping-particle" : "", "family" : "Watanabe", "given" : "M", "non-dropping-particle" : "", "parse-names" : false, "suffix" : "" }, { "dropping-particle" : "", "family" : "Mitchell", "given" : "D", "non-dropping-particle" : "", "parse-names" : false, "suffix" : "" }, { "dropping-particle" : "", "family" : "Lo", "given" : "Y T E", "non-dropping-particle" : "", "parse-names" : false, "suffix" : "" } ], "container-title" : "Earth System Dynamics", "id" : "ITEM-1", "issue" : "2", "issued" : { "date-parts" : [ [ "2020" ] ] }, "page" : "435-445", "title" : "Historical and future anthropogenic warming effects on droughts, fires and fire emissions of CO2 and PM2.5 in equatorial Asia when 2015-like El Ni\u00f1o events occur", "translator" : [ { "dropping-particle" : "", "family" : "S2921", "given" : "", "non-dropping-particle" : "", "parse-names" : false, "suffix" : "" } ], "type" : "article-journal", "volume" : "11" }, "uris" : [ "http://www.mendeley.com/documents/?uuid=103fda26-552d-4d85-886f-b41690bc4077" ] } ], "mendeley" : { "formattedCitation" : "(Shiogama et al., 2020)", "plainTextFormattedCitation" : "(Shiogama et al., 2020)", "previouslyFormattedCitation" : "(Shiogama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iogama et al., 2020)</w:t>
      </w:r>
      <w:r w:rsidRPr="00D424AA">
        <w:rPr>
          <w:rFonts w:cs="Times New Roman"/>
          <w:lang w:val="en-GB"/>
        </w:rPr>
        <w:fldChar w:fldCharType="end"/>
      </w:r>
      <w:r w:rsidRPr="00841A35">
        <w:rPr>
          <w:rFonts w:cs="Times New Roman"/>
          <w:lang w:val="en-GB"/>
        </w:rPr>
        <w:t xml:space="preserve">. Recent droughts occurring in South America, specifically in the southern Amazon region in 2010 </w:t>
      </w:r>
      <w:r w:rsidRPr="00D424AA">
        <w:rPr>
          <w:rFonts w:cs="Times New Roman"/>
          <w:lang w:val="en-GB"/>
        </w:rPr>
        <w:fldChar w:fldCharType="begin" w:fldLock="1"/>
      </w:r>
      <w:r w:rsidR="00FF6231">
        <w:rPr>
          <w:rFonts w:cs="Times New Roman"/>
          <w:lang w:val="en-GB"/>
        </w:rPr>
        <w:instrText>ADDIN CSL_CITATION { "citationItems" : [ { "id" : "ITEM-1", "itemData" : { "DOI" : "10.1002/asl2.435", "ISBN" : "1530-261X", "ISSN" : "1530261X", "abstract" : "Abstract We produced 100-member event attribution ensembles during 2009?2012 under all forcing conditions and in two different counterfactual worlds without anthropogenic forcing (mainly greenhouse gases and aerosols) and without aerosol emission changes using the MIROC5 atmospheric general circulation model. It seemed that both human influences and the sea surface temperature (SST) natural variability increased probabilities of the 2010 severe drought in the South Amazon region, and that changes in aerosols emissions had little effect on the drought. It should be noted that our assessments were sensitive to bias corrections according to the relationships between the SST natural variability and precipitation.", "author" : [ { "dropping-particle" : "", "family" : "Shiogama", "given" : "Hideo", "non-dropping-particle" : "", "parse-names" : false, "suffix" : "" }, { "dropping-particle" : "", "family" : "Watanabe", "given" : "Masahiro", "non-dropping-particle" : "", "parse-names" : false, "suffix" : "" }, { "dropping-particle" : "", "family" : "Imada", "given" : "Yukiko", "non-dropping-particle" : "", "parse-names" : false, "suffix" : "" }, { "dropping-particle" : "", "family" : "Mori", "given" : "Masato", "non-dropping-particle" : "", "parse-names" : false, "suffix" : "" }, { "dropping-particle" : "", "family" : "Ishii", "given" : "Masayoshi", "non-dropping-particle" : "", "parse-names" : false, "suffix" : "" }, { "dropping-particle" : "", "family" : "Kimoto", "given" : "Masahide", "non-dropping-particle" : "", "parse-names" : false, "suffix" : "" } ], "container-title" : "Atmospheric Science Letters", "id" : "ITEM-1", "issue" : "3", "issued" : { "date-parts" : [ [ "2013", "7", "17" ] ] }, "note" : "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 Shiogama, Hideo; Watanabe, Masahiro; Imada, Yukiko; Mori, Masato; Ishii, Masayoshi; Kimoto, Masahide)\n\nFrom Duplicate 1 (An event attribution of the 2010 drought in the South Amazon region using the MIROC5 model - Hideo, Shiogama; Masahiro, Watanabe; Yukiko, Imada; Masato, Mori; Masayoshi, Ishii; Masahide, Kimoto; Shiogama, Hideo; Watanabe, Masahiro; Imada, Yukiko; Mori, Masato; Ishii, Masayoshi; Kimoto, Masahide)\n\nFrom Duplicate 1 (An event attribution of the 2010 drought in the South Amazon region using the MIROC5 model - Hideo, Shiogama; Masahiro, Watanabe; Yukiko, Imada; Masato, Mori; Masayoshi, Ishii; Masahide, Kimoto; Shiogama, Hideo; Watanabe, Masahiro; Imada, Yukiko; Mori, Masato; Ishii, Masayoshi; Kimoto, Masahide)\n\nFrom Duplicate 1 (An event attribution of the 2010 drought in the South Amazon region using the MIROC5 model - Shiogama, Hideo; Watanabe, Masahiro; Imada, Yukiko; Mori, Masato; Ishii, Masayoshi; Kimoto, Masahide)\n\n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 Shiogama, Hideo; Watanabe, Masahiro; Imada, Yukiko; Mori, Masato; Ishii, Masayoshi; Kimoto, Masahide; Hideo, Shiogama; Masahiro, Watanabe; Yukiko, Imada; Masato, Mori; Masayoshi, Ishii; Masahide, Kimoto)\n\n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 Shiogama, Hideo; Watanabe, Masahiro; Imada, Yukiko; Mori, Masato; Ishii, Masayoshi; Kimoto, Masahide; Hideo, Shiogama; Masahiro, Watanabe; Yukiko, Imada; Masato, Mori; Masayoshi, Ishii; Masahide, Kimoto)\n\nFrom Duplicate 1 (An event attribution of the 2010 drought in the South Amazon region using the MIROC5 model - Shiogama, Hideo; Watanabe, Masahiro; Imada, Yukiko; Mori, Masato; Ishii, Masayoshi; Kimoto, Masahide; Hideo, Shiogama; Masahiro, Watanabe; Yukiko, Imada; Masato, Mori; Masayoshi, Ishii; Masahide, Kimoto)\n\n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Shiogama, Hideo; Watanabe, Masahiro; Imada, Yukiko; Mori, Masato; Ishii, Masayoshi; Kimoto, Masahide; Hideo, Shiogama; Masahiro, Watanabe; Yukiko, Imada; Masato, Mori; Masayoshi, Ishii; Masahide, Kimoto)\n\n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n\ndoi: 10.1002/asl2.435", "page" : "170-175", "publisher" : "Wiley-Blackwell", "title" : "An event attribution of the 2010 drought in the South Amazon region using the MIROC5 model", "translator" : [ { "dropping-particle" : "", "family" : "S1564", "given" : "", "non-dropping-particle" : "", "parse-names" : false, "suffix" : "" } ], "type" : "article-journal", "volume" : "14" }, "uris" : [ "http://www.mendeley.com/documents/?uuid=8ecd350a-0dda-459d-a12a-8492a6d4c518" ] } ], "mendeley" : { "formattedCitation" : "(Shiogama et al., 2013)", "plainTextFormattedCitation" : "(Shiogama et al., 2013)", "previouslyFormattedCitation" : "(Shiogama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iogama et al., 2013)</w:t>
      </w:r>
      <w:r w:rsidRPr="00D424AA">
        <w:rPr>
          <w:rFonts w:cs="Times New Roman"/>
          <w:lang w:val="en-GB"/>
        </w:rPr>
        <w:fldChar w:fldCharType="end"/>
      </w:r>
      <w:r w:rsidRPr="00841A35">
        <w:rPr>
          <w:rFonts w:cs="Times New Roman"/>
          <w:lang w:val="en-GB"/>
        </w:rPr>
        <w:t xml:space="preserve"> and in Northeast South America in 2014 </w:t>
      </w:r>
      <w:commentRangeStart w:id="2299"/>
      <w:r w:rsidRPr="00D424AA">
        <w:rPr>
          <w:rFonts w:cs="Times New Roman"/>
          <w:lang w:val="en-GB"/>
        </w:rPr>
        <w:fldChar w:fldCharType="begin" w:fldLock="1"/>
      </w:r>
      <w:ins w:id="2300" w:author="Robin Matthews" w:date="2021-07-13T23:19:00Z">
        <w:r w:rsidR="009C1DB2">
          <w:rPr>
            <w:rFonts w:cs="Times New Roman"/>
            <w:lang w:val="en-GB"/>
          </w:rPr>
          <w:instrText>ADDIN CSL_CITATION { "citationItems" : [ { "id" : "ITEM-1", "itemData" : { "DOI" : "10.1175/BAMS-D-15-00120.1", "ISSN" : "0003-0007", "author" : [ { "dropping-particle" : "", "family" : "Otto", "given" : "Friederike E. L.", "non-dropping-particle" : "", "parse-names" : false, "suffix" : "" }, { "dropping-particle" : "", "family" : "Haustein", "given" : "Karsten", "non-dropping-particle" : "", "parse-names" : false, "suffix" : "" }, { "dropping-particle" : "", "family" : "Uhe", "given" : "Peter", "non-dropping-particle" : "", "parse-names" : false, "suffix" : "" }, { "dropping-particle" : "", "family" : "Coelho", "given" : "Caio A. S.", "non-dropping-particle" : "", "parse-names" : false, "suffix" : "" }, { "dropping-particle" : "", "family" : "Aravequia", "given" : "Jose Antonio", "non-dropping-particle" : "", "parse-names" : false, "suffix" : "" }, { "dropping-particle" : "", "family" : "Almeida", "given" : "Waldenio", "non-dropping-particle" : "", "parse-names" : false, "suffix" : "" }, { "dropping-particle" : "", "family" : "King", "given" : "Andrew", "non-dropping-particle" : "", "parse-names" : false, "suffix" : "" }, { "dropping-particle" : "", "family" : "Coughlan de Perez", "given" : "Erin", "non-dropping-particle" : "", "parse-names" : false, "suffix" : "" }, { "dropping-particle" : "", "family" : "Wada", "given" : "Yoshihide", "non-dropping-particle" : "", "parse-names" : false, "suffix" : "" }, { "dropping-particle" : "", "family" : "Jan van Oldenborgh", "given" : "Geert", "non-dropping-particle" : "", "parse-names" : false, "suffix" : "" }, { "dropping-particle" : "", "family" : "Haarsma", "given" : "Rein", "non-dropping-particle" : "", "parse-names" : false, "suffix" : "" }, { "dropping-particle" : "", "family" : "Aalst", "given" : "Maarten", "non-dropping-particle" : "van", "parse-names" : false, "suffix" : "" }, { "dropping-particle" : "", "family" : "Cullen", "given" : "Heidi", "non-dropping-particle" : "", "parse-names" : false, "suffix" : "" } ], "container-title" : "Bulletin of the American Meteorological Society", "id" : "ITEM-1", "issue" : "12", "issued" : { "date-parts" : [ [ "2015", "12" ] ] }, "page" : "S35-S40", "title" : "Factors Other Than Climate Change, Main Drivers of 2014/15 Water Shortage in Southeast Brazil", "translator" : [ { "dropping-particle" : "", "family" : "S381", "given" : "", "non-dropping-particle" : "", "parse-names" : false, "suffix" : "" } ], "type" : "article-journal", "volume" : "96" }, "uris" : [ "http://www.mendeley.com/documents/?uuid=7254fe48-86e1-44e2-b667-c6edb6908cbc" ] } ], "mendeley" : { "formattedCitation" : "(Otto et al., 2015b)", "manualFormatting" : "(Otto et al., 2015b)", "plainTextFormattedCitation" : "(Otto et al., 2015b)", "previouslyFormattedCitation" : "(Otto et al., 2015b)" }, "properties" : { "noteIndex" : 0 }, "schema" : "https://github.com/citation-style-language/schema/raw/master/csl-citation.json" }</w:instrText>
        </w:r>
      </w:ins>
      <w:del w:id="2301" w:author="Robin Matthews" w:date="2021-07-13T23:19:00Z">
        <w:r w:rsidR="00FF6231" w:rsidDel="009C1DB2">
          <w:rPr>
            <w:rFonts w:cs="Times New Roman"/>
            <w:lang w:val="en-GB"/>
          </w:rPr>
          <w:delInstrText>ADDIN CSL_CITATION { "citationItems" : [ { "id" : "ITEM-1", "itemData" : { "DOI" : "10.1175/BAMS-D-15-00120.1", "ISSN" : "0003-0007", "author" : [ { "dropping-particle" : "", "family" : "Otto", "given" : "Friederike E. L.", "non-dropping-particle" : "", "parse-names" : false, "suffix" : "" }, { "dropping-particle" : "", "family" : "Haustein", "given" : "Karsten", "non-dropping-particle" : "", "parse-names" : false, "suffix" : "" }, { "dropping-particle" : "", "family" : "Uhe", "given" : "Peter", "non-dropping-particle" : "", "parse-names" : false, "suffix" : "" }, { "dropping-particle" : "", "family" : "Coelho", "given" : "Caio A. S.", "non-dropping-particle" : "", "parse-names" : false, "suffix" : "" }, { "dropping-particle" : "", "family" : "Aravequia", "given" : "Jose Antonio", "non-dropping-particle" : "", "parse-names" : false, "suffix" : "" }, { "dropping-particle" : "", "family" : "Almeida", "given" : "Waldenio", "non-dropping-particle" : "", "parse-names" : false, "suffix" : "" }, { "dropping-particle" : "", "family" : "King", "given" : "Andrew", "non-dropping-particle" : "", "parse-names" : false, "suffix" : "" }, { "dropping-particle" : "", "family" : "Coughlan de Perez", "given" : "Erin", "non-dropping-particle" : "", "parse-names" : false, "suffix" : "" }, { "dropping-particle" : "", "family" : "Wada", "given" : "Yoshihide", "non-dropping-particle" : "", "parse-names" : false, "suffix" : "" }, { "dropping-particle" : "", "family" : "Jan van Oldenborgh", "given" : "Geert", "non-dropping-particle" : "", "parse-names" : false, "suffix" : "" }, { "dropping-particle" : "", "family" : "Haarsma", "given" : "Rein", "non-dropping-particle" : "", "parse-names" : false, "suffix" : "" }, { "dropping-particle" : "", "family" : "Aalst", "given" : "Maarten", "non-dropping-particle" : "van", "parse-names" : false, "suffix" : "" }, { "dropping-particle" : "", "family" : "Cullen", "given" : "Heidi", "non-dropping-particle" : "", "parse-names" : false, "suffix" : "" } ], "container-title" : "Bulletin of the American Meteorological Society", "id" : "ITEM-1", "issue" : "12", "issued" : { "date-parts" : [ [ "2015", "12" ] ] }, "page" : "S35-S40", "title" : "Factors Other Than Climate Change, Main Drivers of 2014/15 Water Shortage in Southeast Brazil", "translator" : [ { "dropping-particle" : "", "family" : "S381", "given" : "", "non-dropping-particle" : "", "parse-names" : false, "suffix" : "" } ], "type" : "article-journal", "volume" : "96" }, "uris" : [ "http://www.mendeley.com/documents/?uuid=7254fe48-86e1-44e2-b667-c6edb6908cbc" ] } ], "mendeley" : { "formattedCitation" : "(Otto et al., 2015b)", "manualFormatting" : "(Otto et al., 2015) ", "plainTextFormattedCitation" : "(Otto et al., 2015b)", "previouslyFormattedCitation" : "(Otto et al., 2015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Otto et al., 2015</w:t>
      </w:r>
      <w:ins w:id="2302" w:author="Robin Matthews" w:date="2021-07-13T23:19:00Z">
        <w:r w:rsidR="009C1DB2">
          <w:rPr>
            <w:rFonts w:cs="Times New Roman"/>
            <w:noProof/>
            <w:lang w:val="en-GB"/>
          </w:rPr>
          <w:t>b</w:t>
        </w:r>
      </w:ins>
      <w:r w:rsidR="00A26296">
        <w:rPr>
          <w:rFonts w:cs="Times New Roman"/>
          <w:noProof/>
          <w:lang w:val="en-GB"/>
        </w:rPr>
        <w:t>)</w:t>
      </w:r>
      <w:del w:id="2303" w:author="Robin Matthews" w:date="2021-07-13T23:19:00Z">
        <w:r w:rsidR="00A26296" w:rsidDel="009C1DB2">
          <w:rPr>
            <w:rFonts w:cs="Times New Roman"/>
            <w:noProof/>
            <w:lang w:val="en-GB"/>
          </w:rPr>
          <w:delText xml:space="preserve"> </w:delText>
        </w:r>
      </w:del>
      <w:r w:rsidRPr="00D424AA">
        <w:rPr>
          <w:rFonts w:cs="Times New Roman"/>
          <w:lang w:val="en-GB"/>
        </w:rPr>
        <w:fldChar w:fldCharType="end"/>
      </w:r>
      <w:commentRangeEnd w:id="2299"/>
      <w:r w:rsidR="00A26296">
        <w:rPr>
          <w:rStyle w:val="Marquedecommentaire"/>
        </w:rPr>
        <w:commentReference w:id="2299"/>
      </w:r>
      <w:ins w:id="2304" w:author="Robin Matthews" w:date="2021-07-13T23:19:00Z">
        <w:r w:rsidR="009C1DB2">
          <w:rPr>
            <w:rFonts w:cs="Times New Roman"/>
            <w:lang w:val="en-GB"/>
          </w:rPr>
          <w:t xml:space="preserve"> </w:t>
        </w:r>
      </w:ins>
      <w:r w:rsidRPr="00841A35">
        <w:rPr>
          <w:rFonts w:cs="Times New Roman"/>
          <w:lang w:val="en-GB"/>
        </w:rPr>
        <w:t xml:space="preserve">and 2016 </w:t>
      </w:r>
      <w:r w:rsidRPr="00D424AA">
        <w:rPr>
          <w:rFonts w:cs="Times New Roman"/>
          <w:lang w:val="en-GB"/>
        </w:rPr>
        <w:fldChar w:fldCharType="begin" w:fldLock="1"/>
      </w:r>
      <w:r w:rsidR="00FF6231">
        <w:rPr>
          <w:rFonts w:cs="Times New Roman"/>
          <w:lang w:val="en-GB"/>
        </w:rPr>
        <w:instrText>ADDIN CSL_CITATION { "citationItems" : [ { "id" : "ITEM-1", "itemData" : { "DOI" : "10.1175/BAMS-D-17-0102.1", "ISSN" : "0003-0007", "author" : [ { "dropping-particle" : "", "family" : "Martins", "given" : "Eduardo S. P. R.", "non-dropping-particle" : "", "parse-names" : false, "suffix" : "" }, { "dropping-particle" : "", "family" : "Coelho", "given" : "Caio A. S.", "non-dropping-particle" : "", "parse-names" : false, "suffix" : "" }, { "dropping-particle" : "", "family" : "Haarsma", "given" : "Rein", "non-dropping-particle" : "", "parse-names" : false, "suffix" : "" }, { "dropping-particle" : "", "family" : "Otto", "given" : "Friederike E. L.", "non-dropping-particle" : "", "parse-names" : false, "suffix" : "" }, { "dropping-particle" : "", "family" : "King", "given" : "Andrew D.", "non-dropping-particle" : "", "parse-names" : false, "suffix" : "" }, { "dropping-particle" : "", "family" : "Jan van Oldenborgh", "given" : "Geert", "non-dropping-particle" : "", "parse-names" : false, "suffix" : "" }, { "dropping-particle" : "", "family" : "Kew", "given" : "Sarah", "non-dropping-particle" : "", "parse-names" : false, "suffix" : "" }, { "dropping-particle" : "", "family" : "Philip", "given" : "Sjoukje", "non-dropping-particle" : "", "parse-names" : false, "suffix" : "" }, { "dropping-particle" : "", "family" : "Vasconcelos J\u00fanior", "given" : "Francisco C.", "non-dropping-particle" : "", "parse-names" : false, "suffix" : "" }, { "dropping-particle" : "", "family" : "Cullen", "given" : "Heidi", "non-dropping-particle" : "", "parse-names" : false, "suffix" : "" } ], "container-title" : "Bulletin of the American Meteorological Society", "id" : "ITEM-1", "issue" : "1", "issued" : { "date-parts" : [ [ "2018", "1", "1" ] ] }, "page" : "S65-S69", "title" : "A Multimethod Attribution Analysis of the Prolonged Northeast Brazil Hydrometeorological Drought (2012\u201316)", "translator" : [ { "dropping-particle" : "", "family" : "S380", "given" : "", "non-dropping-particle" : "", "parse-names" : false, "suffix" : "" } ], "type" : "article-journal", "volume" : "99" }, "uris" : [ "http://www.mendeley.com/documents/?uuid=79703b14-bfbe-48c7-b7d7-630db2865385" ] } ], "mendeley" : { "formattedCitation" : "(Martins et al., 2018)", "plainTextFormattedCitation" : "(Martins et al., 2018)", "previouslyFormattedCitation" : "(Martins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rtins et al., 2018)</w:t>
      </w:r>
      <w:r w:rsidRPr="00D424AA">
        <w:rPr>
          <w:rFonts w:cs="Times New Roman"/>
          <w:lang w:val="en-GB"/>
        </w:rPr>
        <w:fldChar w:fldCharType="end"/>
      </w:r>
      <w:r w:rsidRPr="00841A35">
        <w:rPr>
          <w:rFonts w:cs="Times New Roman"/>
          <w:lang w:val="en-GB"/>
        </w:rPr>
        <w:t xml:space="preserve"> were not attributed to anthropogenic climate change. Nevertheless, th</w:t>
      </w:r>
      <w:r w:rsidRPr="00D424AA">
        <w:rPr>
          <w:rFonts w:cs="Times New Roman"/>
          <w:lang w:val="en-GB"/>
        </w:rPr>
        <w:t xml:space="preserve">e central Chile drought between 2010 and 2018 has been suggested to be partly associated to global warming </w:t>
      </w:r>
      <w:r w:rsidRPr="00D424AA">
        <w:rPr>
          <w:rFonts w:cs="Times New Roman"/>
          <w:lang w:val="en-GB"/>
        </w:rPr>
        <w:fldChar w:fldCharType="begin" w:fldLock="1"/>
      </w:r>
      <w:r w:rsidR="00FF6231">
        <w:rPr>
          <w:rFonts w:cs="Times New Roman"/>
          <w:lang w:val="en-GB"/>
        </w:rPr>
        <w:instrText>ADDIN CSL_CITATION { "citationItems" : [ { "id" : "ITEM-1", "itemData" : { "DOI" : "10.1002/2015GL067265", "ISSN" : "0094-8276", "abstract" : "Abstract Within large uncertainties in the precipitation response to greenhouse gas forcing, the Southeast Pacific drying stands out as a robust signature within climate models. A precipitation decline, of consistent direction but of larger amplitude than obtained in simulations with historical climate forcing, has been observed in central Chile since the late 1970s. To attribute the causes of this trend, we analyze local rain gauge data and contrast them to a large ensemble of both fully coupled and sea surface temperature-forced simulations. We show that in concomitance with large-scale circulation changes, the Pacific Decadal Oscillation explains about half of the precipitation trend observed in central Chile. The remaining fraction is unlikely to be driven exclusively by natural phenomena but rather consistent with the simulated regional effect of anthropogenic climate change. We particularly estimate that a quarter of the rainfall deficit affecting this region since 2010 is of anthropogenic origin. An increased persistence and recurrence of droughts in central Chile emerges then as a realistic scenario under the current socioeconomic pathway.", "author" : [ { "dropping-particle" : "", "family" : "Boisier", "given" : "Juan P", "non-dropping-particle" : "", "parse-names" : false, "suffix" : "" }, { "dropping-particle" : "", "family" : "Rondanelli", "given" : "Roberto", "non-dropping-particle" : "", "parse-names" : false, "suffix" : "" }, { "dropping-particle" : "", "family" : "Garreaud", "given" : "Ren\u00e9 D", "non-dropping-particle" : "", "parse-names" : false, "suffix" : "" }, { "dropping-particle" : "", "family" : "Mu\u00f1oz", "given" : "Francisca", "non-dropping-particle" : "", "parse-names" : false, "suffix" : "" } ], "container-title" : "Geophysical Research Letters", "id" : "ITEM-1", "issue" : "1", "issued" : { "date-parts" : [ [ "2016", "1", "16" ] ] }, "note" : "doi: 10.1002/2015GL067265", "page" : "413-421", "publisher" : "John Wiley &amp; Sons, Ltd", "title" : "Anthropogenic and natural contributions to the Southeast Pacific precipitation decline and recent megadrought in central Chile", "translator" : [ { "dropping-particle" : "", "family" : "S2922", "given" : "", "non-dropping-particle" : "", "parse-names" : false, "suffix" : "" } ], "type" : "article-journal", "volume" : "43" }, "uris" : [ "http://www.mendeley.com/documents/?uuid=dec2ee62-dd31-41db-b2f5-77f3fb768338" ] }, { "id" : "ITEM-2", "itemData" : { "DOI" : "10.1002/joc.6219", "ISSN" : "0899-8418", "author" : [ { "dropping-particle" : "", "family" : "Garreaud", "given" : "Ren\u00e9 D", "non-dropping-particle" : "", "parse-names" : false, "suffix" : "" }, { "dropping-particle" : "", "family" : "Boisier", "given" : "Juan P", "non-dropping-particle" : "", "parse-names" : false, "suffix" : "" }, { "dropping-particle" : "", "family" : "Rondanelli", "given" : "Roberto", "non-dropping-particle" : "", "parse-names" : false, "suffix" : "" }, { "dropping-particle" : "", "family" : "Montecinos", "given" : "Aldo", "non-dropping-particle" : "", "parse-names" : false, "suffix" : "" }, { "dropping-particle" : "", "family" : "Sep\u00falveda", "given" : "Hector H", "non-dropping-particle" : "", "parse-names" : false, "suffix" : "" }, { "dropping-particle" : "", "family" : "Veloso\u2010Aguila", "given" : "Daniel", "non-dropping-particle" : "", "parse-names" : false, "suffix" : "" } ], "container-title" : "International Journal of Climatology", "id" : "ITEM-2", "issue" : "1", "issued" : { "date-parts" : [ [ "2020", "1", "21" ] ] }, "page" : "421-439", "title" : "The Central Chile Mega Drought (2010\u20132018): A climate dynamics perspective", "translator" : [ { "dropping-particle" : "", "family" : "S2549", "given" : "", "non-dropping-particle" : "", "parse-names" : false, "suffix" : "" } ], "type" : "article-journal", "volume" : "40" }, "uris" : [ "http://www.mendeley.com/documents/?uuid=d99e4883-42ce-4ce5-8540-a76f6f575bd6" ] } ], "mendeley" : { "formattedCitation" : "(Boisier et al., 2016; Garreaud et al., 2020)", "plainTextFormattedCitation" : "(Boisier et al., 2016; Garreaud et al., 2020)", "previouslyFormattedCitation" : "(Boisier et al., 2016; Garreau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oisier et al., 2016; Garreaud et al., 2020)</w:t>
      </w:r>
      <w:r w:rsidRPr="00D424AA">
        <w:rPr>
          <w:rFonts w:cs="Times New Roman"/>
          <w:lang w:val="en-GB"/>
        </w:rPr>
        <w:fldChar w:fldCharType="end"/>
      </w:r>
      <w:r w:rsidRPr="00841A35">
        <w:rPr>
          <w:rFonts w:cs="Times New Roman"/>
          <w:lang w:val="en-GB"/>
        </w:rPr>
        <w:t>. The 2013 N</w:t>
      </w:r>
      <w:r w:rsidRPr="00D424AA">
        <w:rPr>
          <w:rFonts w:cs="Times New Roman"/>
          <w:lang w:val="en-GB"/>
        </w:rPr>
        <w:t xml:space="preserve">ew Zealand meteorological drought was attributed to human influence by </w:t>
      </w:r>
      <w:r w:rsidRPr="00D424AA">
        <w:rPr>
          <w:rFonts w:cs="Times New Roman"/>
          <w:lang w:val="en-GB"/>
        </w:rPr>
        <w:fldChar w:fldCharType="begin" w:fldLock="1"/>
      </w:r>
      <w:r w:rsidR="00417CA4">
        <w:rPr>
          <w:rFonts w:cs="Times New Roman"/>
          <w:lang w:val="en-GB"/>
        </w:rPr>
        <w:instrText>ADDIN CSL_CITATION { "citationItems" : [ { "id" : "ITEM-1", "itemData" : { "DOI" : "10.1175/1520-0477-95.9.S1.1", "abstract" : "For the 2013 New Zealand drought, evidence from a number of models suggests that the meteorological drivers were more favorable for drought as a result of anthropogenic climate change.", "author" : [ { "dropping-particle" : "", "family" : "Harrington", "given" : "Luke J.", "non-dropping-particle" : "", "parse-names" : false, "suffix" : "" }, { "dropping-particle" : "", "family" : "Rosier", "given" : "Suzanne", "non-dropping-particle" : "", "parse-names" : false, "suffix" : "" }, { "dropping-particle" : "", "family" : "Dean", "given" : "Sam M.", "non-dropping-particle" : "", "parse-names" : false, "suffix" : "" }, { "dropping-particle" : "", "family" : "Stuart", "given" : "Stephen", "non-dropping-particle" : "", "parse-names" : false, "suffix" : "" }, { "dropping-particle" : "", "family" : "Scahill", "given" : "Alice", "non-dropping-particle" : "", "parse-names" : false, "suffix" : "" } ], "container-title" : "Bulletin of the American Meteorological Society", "id" : "ITEM-1", "issue" : "9", "issued" : { "date-parts" : [ [ "2014" ] ] }, "page" : "S45-S48", "title" : "The Role of Anthropogenic Climate Change in the 2013 Drought Over North Island, New Zealand [in \u201cExplaining Extreme Events of 2013 from a Climate Perspective\u201d]", "translator" : [ { "dropping-particle" : "", "family" : "S1522", "given" : "", "non-dropping-particle" : "", "parse-names" : false, "suffix" : "" } ], "type" : "article-journal", "volume" : "95" }, "uris" : [ "http://www.mendeley.com/documents/?uuid=6834baf9-39b6-46c1-8a99-43bb61fd4acf" ] }, { "id" : "ITEM-2", "itemData" : { "DOI" : "10.1002/2016JD025602", "ISSN" : "2169-897X", "abstract" : "Abstract Previous studies evaluating anthropogenic influences on the meteorological drivers of drought have found mixed results owing to (1) the complex physical mechanisms which lead to the onset of drought, (2) differences in the characteristics and time scales of drought for different regions of the world, and (3) different approaches to the question of attribution. For a midlatitude, temperate climate like New Zealand, strongly modulated by oceanic influences, summer droughts last on the order of 3?months, and are less strongly linked to persistent temperature anomalies than continental climates. Here we demonstrate the utility of a novel approach for characterizing the meteorological conditions conducive to extreme drought over the North Island of New Zealand, using the January?March 2013 event as a case study. Specifically, we consider the use of self-organizing map techniques in a multimember coupled climate model ensemble to capture changes in daily circulation, between two 41?year periods (1861?1901 and 1993?2033). Comparisons are made with seasonal pressure and precipitation indices. Our results demonstrate robust (&gt;99% confidence) increases in the likelihood of observing circulation patterns like those of the 2013 drought in the recent-climate simulations when compared with the early-climate simulations. Best guess estimates of the fraction of attributable risk range from 0.2 to 0.4, depending on the metric used and threshold considered. Contributions to uncertainty in these attribution statements are discussed.", "author" : [ { "dropping-particle" : "", "family" : "Harrington", "given" : "Luke J", "non-dropping-particle" : "", "parse-names" : false, "suffix" : "" }, { "dropping-particle" : "", "family" : "Gibson", "given" : "Peter B", "non-dropping-particle" : "", "parse-names" : false, "suffix" : "" }, { "dropping-particle" : "", "family" : "Dean", "given" : "Sam M", "non-dropping-particle" : "", "parse-names" : false, "suffix" : "" }, { "dropping-particle" : "", "family" : "Mitchell", "given" : "Daniel", "non-dropping-particle" : "", "parse-names" : false, "suffix" : "" }, { "dropping-particle" : "", "family" : "Rosier", "given" : "Suzanne M", "non-dropping-particle" : "", "parse-names" : false, "suffix" : "" }, { "dropping-particle" : "", "family" : "Frame", "given" : "David J", "non-dropping-particle" : "", "parse-names" : false, "suffix" : "" } ], "container-title" : "Journal of Geophysical Research: Atmospheres", "id" : "ITEM-2", "issue" : "21", "issued" : { "date-parts" : [ [ "2016", "11", "16" ] ] }, "note" : "doi: 10.1002/2016JD025602", "page" : "12,712-766,780", "publisher" : "John Wiley &amp; Sons, Ltd", "title" : "Investigating event-specific drought attribution using self-organizing maps", "translator" : [ { "dropping-particle" : "", "family" : "S2149", "given" : "", "non-dropping-particle" : "", "parse-names" : false, "suffix" : "" } ], "type" : "article-journal", "volume" : "121" }, "uris" : [ "http://www.mendeley.com/documents/?uuid=3f3f1020-eb2c-46b6-81c4-767d7d567b1d" ] } ], "mendeley" : { "formattedCitation" : "(Harrington et al., 2014, 2016)", "manualFormatting" : "Harrington et al. (2014, 2016)", "plainTextFormattedCitation" : "(Harrington et al., 2014, 2016)", "previouslyFormattedCitation" : "(Harrington et al., 2014,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rrington et al. (2014, 2016)</w:t>
      </w:r>
      <w:r w:rsidRPr="00D424AA">
        <w:rPr>
          <w:rFonts w:cs="Times New Roman"/>
          <w:lang w:val="en-GB"/>
        </w:rPr>
        <w:fldChar w:fldCharType="end"/>
      </w:r>
      <w:r w:rsidRPr="00841A35">
        <w:rPr>
          <w:rFonts w:cs="Times New Roman"/>
          <w:lang w:val="en-GB"/>
        </w:rPr>
        <w:t xml:space="preserve"> based on fully coupled CMIP5 models, but, no corresponding change in the dry end of simulated precipitation from a stand-alone atmospheric model was found by </w:t>
      </w:r>
      <w:r w:rsidRPr="00D424AA">
        <w:rPr>
          <w:rFonts w:cs="Times New Roman"/>
          <w:lang w:val="en-GB"/>
        </w:rPr>
        <w:fldChar w:fldCharType="begin" w:fldLock="1"/>
      </w:r>
      <w:r w:rsidR="00FF6231">
        <w:rPr>
          <w:rFonts w:cs="Times New Roman"/>
          <w:lang w:val="en-GB"/>
        </w:rPr>
        <w:instrText>ADDIN CSL_CITATION { "citationItems" : [ { "id" : "ITEM-1", "itemData" : { "DOI" : "10.1175/JCLI-D-16-0077.1", "ISSN" : "0894-8755", "abstract" : "AbstractThe annual ?State of the Climate? report, published in the Bulletin of the American Meteorological Society (BAMS), has included a supplement since 2011 composed of brief analyses of the human influence on recent major extreme weather events. There are now several dozen extreme weather events examined in these supplements, but these studies have all differed in their data sources as well as their approaches to defining the events, analyzing the events, and the consideration of the role of anthropogenic emissions. This study reexamines most of these events using a single analytical approach and a single set of climate model and observational data sources. In response to recent studies recommending the importance of using multiple methods for extreme weather event attribution, results are compared from these analyses to those reported in the BAMS supplements collectively, with the aim of characterizing the degree to which the lack of a common methodological framework may or may not influence overall conclusions. Results are broadly similar to those reported earlier for extreme temperature events but disagree for a number of extreme precipitation events. Based on this, it is advised that the lack of comprehensive uncertainty analysis in recent extreme weather attribution studies is important and should be considered when interpreting results, but as yet it has not introduced a systematic bias across these studies.", "author" : [ { "dropping-particle" : "", "family" : "Ang\u00e9lil", "given" : "Oliver", "non-dropping-particle" : "", "parse-names" : false, "suffix" : "" }, { "dropping-particle" : "", "family" : "Stone", "given" : "D\u00e1ith\u00ed", "non-dropping-particle" : "", "parse-names" : false, "suffix" : "" }, { "dropping-particle" : "", "family" : "Wehner", "given" : "Michael", "non-dropping-particle" : "", "parse-names" : false, "suffix" : "" }, { "dropping-particle" : "", "family" : "Paciorek", "given" : "Christopher J.", "non-dropping-particle" : "", "parse-names" : false, "suffix" : "" }, { "dropping-particle" : "", "family" : "Krishnan", "given" : "Harinarayan", "non-dropping-particle" : "", "parse-names" : false, "suffix" : "" }, { "dropping-particle" : "", "family" : "Collins", "given" : "William", "non-dropping-particle" : "", "parse-names" : false, "suffix" : "" } ], "container-title" : "Journal of Climate", "id" : "ITEM-1", "issue" : "1", "issued" : { "date-parts" : [ [ "2017", "1" ] ] }, "page" : "5-16", "publisher" : "American Meteorological Society", "title" : "An Independent Assessment of Anthropogenic Attribution Statements for Recent Extreme Temperature and Rainfall Events", "translator" : [ { "dropping-particle" : "", "family" : "S1760", "given" : "", "non-dropping-particle" : "", "parse-names" : false, "suffix" : "" } ], "type" : "article-journal", "volume" : "30" }, "uris" : [ "http://www.mendeley.com/documents/?uuid=e0f530e5-a4d1-4223-89a4-ce2c710e361c" ] } ], "mendeley" : { "formattedCitation" : "(Ang\u00e9lil et al., 2017)", "manualFormatting" : "Ang\u00e9lil et al. (2017)", "plainTextFormattedCitation" : "(Ang\u00e9lil et al., 2017)", "previouslyFormattedCitation" : "(Ang\u00e9lil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ngélil et al. (2017)</w:t>
      </w:r>
      <w:r w:rsidRPr="00D424AA">
        <w:rPr>
          <w:rFonts w:cs="Times New Roman"/>
          <w:lang w:val="en-GB"/>
        </w:rPr>
        <w:fldChar w:fldCharType="end"/>
      </w:r>
      <w:r w:rsidRPr="00841A35">
        <w:rPr>
          <w:rFonts w:cs="Times New Roman"/>
          <w:lang w:val="en-GB"/>
        </w:rPr>
        <w:t xml:space="preserve">.     </w:t>
      </w:r>
    </w:p>
    <w:p w14:paraId="2383A880" w14:textId="77777777" w:rsidR="001415DA" w:rsidRPr="00D424AA" w:rsidRDefault="001415DA" w:rsidP="00D424AA">
      <w:pPr>
        <w:pStyle w:val="AR6BodyText"/>
        <w:rPr>
          <w:rFonts w:cs="Times New Roman"/>
          <w:lang w:val="en-GB"/>
        </w:rPr>
      </w:pPr>
    </w:p>
    <w:p w14:paraId="0CE3F6CB" w14:textId="147E8F06" w:rsidR="001415DA" w:rsidRPr="00D424AA" w:rsidRDefault="001415DA" w:rsidP="00D424AA">
      <w:pPr>
        <w:pStyle w:val="AR6BodyText"/>
        <w:rPr>
          <w:rFonts w:cs="Times New Roman"/>
          <w:lang w:val="en-GB"/>
        </w:rPr>
      </w:pPr>
      <w:r w:rsidRPr="00D424AA">
        <w:rPr>
          <w:rFonts w:cs="Times New Roman"/>
          <w:lang w:val="en-GB"/>
        </w:rPr>
        <w:t xml:space="preserve">Event attribution studies also highlight a complex interplay of anthropogenic and non-anthropogenic climatological factors for some events. For example, anthropogenic warming contributed to the 2014 drought in North Eastern-Africa by increasing east African and west Pacific temperatures, and increasing the gradient between standardized western and central Pacific SSTs causing reduced rainfall </w:t>
      </w:r>
      <w:commentRangeStart w:id="2305"/>
      <w:r w:rsidRPr="00D424AA">
        <w:rPr>
          <w:rFonts w:cs="Times New Roman"/>
          <w:lang w:val="en-GB"/>
        </w:rPr>
        <w:fldChar w:fldCharType="begin" w:fldLock="1"/>
      </w:r>
      <w:ins w:id="2306" w:author="Robin Matthews" w:date="2021-07-13T23:19:00Z">
        <w:r w:rsidR="009C1DB2">
          <w:rPr>
            <w:rFonts w:cs="Times New Roman"/>
            <w:lang w:val="en-GB"/>
          </w:rPr>
          <w:instrText>ADDIN CSL_CITATION { "citationItems" : [ { "id" : "ITEM-1", "itemData" : { "DOI" : "10.1175/BAMS-D-15-00106.1", "ISSN" : "00030007", "abstract" : "\u00a9 2015 American Meteorological Society. Anthropogenic warming contributed to the 2014 East African drought by increasing East African and west Pacific temperatures, and increasing the gradient between standardized western and central Pacific SST causing reduced rainfall, evapotranspiration, and soil moisture.", "author" : [ { "dropping-particle" : "", "family" : "Funk", "given" : "Chris", "non-dropping-particle" : "", "parse-names" : false, "suffix" : "" }, { "dropping-particle" : "", "family" : "Shukla", "given" : "Shraddhanand", "non-dropping-particle" : "", "parse-names" : false, "suffix" : "" }, { "dropping-particle" : "", "family" : "Hoell", "given" : "Andy", "non-dropping-particle" : "", "parse-names" : false, "suffix" : "" }, { "dropping-particle" : "", "family" : "Livneh", "given" : "Ben", "non-dropping-particle" : "", "parse-names" : false, "suffix" : "" } ], "container-title" : "Bulletin of the American Meteorological Society", "id" : "ITEM-1", "issue" : "12", "issued" : { "date-parts" : [ [ "2015" ] ] }, "page" : "S77-S82", "title" : "Assessing the contributions of east African and west pacific warming to the 2014 boreal spring east African drought", "translator" : [ { "dropping-particle" : "", "family" : "S758", "given" : "", "non-dropping-particle" : "", "parse-names" : false, "suffix" : "" } ], "type" : "article-journal", "volume" : "96" }, "uris" : [ "http://www.mendeley.com/documents/?uuid=f1bbbf1d-8d73-4050-9d18-6af4d3c57f26", "http://www.mendeley.com/documents/?uuid=af8b5c3f-64aa-4ecf-a447-3f2749205fb9" ] } ], "mendeley" : { "formattedCitation" : "(Funk et al., 2015b)", "manualFormatting" : "(Funk et al., 2015a)", "plainTextFormattedCitation" : "(Funk et al., 2015b)", "previouslyFormattedCitation" : "(Funk et al., 2015b)" }, "properties" : { "noteIndex" : 0 }, "schema" : "https://github.com/citation-style-language/schema/raw/master/csl-citation.json" }</w:instrText>
        </w:r>
      </w:ins>
      <w:del w:id="2307" w:author="Robin Matthews" w:date="2021-07-13T23:19:00Z">
        <w:r w:rsidR="00FF6231" w:rsidDel="009C1DB2">
          <w:rPr>
            <w:rFonts w:cs="Times New Roman"/>
            <w:lang w:val="en-GB"/>
          </w:rPr>
          <w:delInstrText>ADDIN CSL_CITATION { "citationItems" : [ { "id" : "ITEM-1", "itemData" : { "DOI" : "10.1175/BAMS-D-15-00106.1", "ISSN" : "00030007", "abstract" : "\u00a9 2015 American Meteorological Society. Anthropogenic warming contributed to the 2014 East African drought by increasing East African and west Pacific temperatures, and increasing the gradient between standardized western and central Pacific SST causing reduced rainfall, evapotranspiration, and soil moisture.", "author" : [ { "dropping-particle" : "", "family" : "Funk", "given" : "Chris", "non-dropping-particle" : "", "parse-names" : false, "suffix" : "" }, { "dropping-particle" : "", "family" : "Shukla", "given" : "Shraddhanand", "non-dropping-particle" : "", "parse-names" : false, "suffix" : "" }, { "dropping-particle" : "", "family" : "Hoell", "given" : "Andy", "non-dropping-particle" : "", "parse-names" : false, "suffix" : "" }, { "dropping-particle" : "", "family" : "Livneh", "given" : "Ben", "non-dropping-particle" : "", "parse-names" : false, "suffix" : "" } ], "container-title" : "Bulletin of the American Meteorological Society", "id" : "ITEM-1", "issue" : "12", "issued" : { "date-parts" : [ [ "2015" ] ] }, "page" : "S77-S82", "title" : "Assessing the contributions of east African and west pacific warming to the 2014 boreal spring east African drought", "translator" : [ { "dropping-particle" : "", "family" : "S758", "given" : "", "non-dropping-particle" : "", "parse-names" : false, "suffix" : "" } ], "type" : "article-journal", "volume" : "96" }, "uris" : [ "http://www.mendeley.com/documents/?uuid=f1bbbf1d-8d73-4050-9d18-6af4d3c57f26", "http://www.mendeley.com/documents/?uuid=af8b5c3f-64aa-4ecf-a447-3f2749205fb9" ] } ], "mendeley" : { "formattedCitation" : "(Funk et al., 2015b)", "plainTextFormattedCitation" : "(Funk et al., 2015b)", "previouslyFormattedCitation" : "(Funk et al., 2015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Funk et al., 2015</w:t>
      </w:r>
      <w:ins w:id="2308" w:author="Robin Matthews" w:date="2021-07-13T23:19:00Z">
        <w:r w:rsidR="009C1DB2">
          <w:rPr>
            <w:rFonts w:cs="Times New Roman"/>
            <w:noProof/>
            <w:lang w:val="en-GB"/>
          </w:rPr>
          <w:t>a</w:t>
        </w:r>
      </w:ins>
      <w:del w:id="2309" w:author="Robin Matthews" w:date="2021-07-13T23:19:00Z">
        <w:r w:rsidR="00A26296" w:rsidDel="009C1DB2">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305"/>
      <w:r w:rsidR="00A26296">
        <w:rPr>
          <w:rStyle w:val="Marquedecommentaire"/>
        </w:rPr>
        <w:commentReference w:id="2305"/>
      </w:r>
      <w:r w:rsidRPr="00841A35">
        <w:rPr>
          <w:rFonts w:cs="Times New Roman"/>
          <w:lang w:val="en-GB"/>
        </w:rPr>
        <w:t>. As</w:t>
      </w:r>
      <w:r w:rsidRPr="00D424AA">
        <w:rPr>
          <w:rFonts w:cs="Times New Roman"/>
          <w:lang w:val="en-GB"/>
        </w:rPr>
        <w:t xml:space="preserve"> different methodologies, models and data sources have been used for the attribution of precipitation deficits, </w:t>
      </w:r>
      <w:r w:rsidRPr="00D424AA">
        <w:rPr>
          <w:rFonts w:cs="Times New Roman"/>
          <w:lang w:val="en-GB"/>
        </w:rPr>
        <w:fldChar w:fldCharType="begin" w:fldLock="1"/>
      </w:r>
      <w:r w:rsidR="00FF6231">
        <w:rPr>
          <w:rFonts w:cs="Times New Roman"/>
          <w:lang w:val="en-GB"/>
        </w:rPr>
        <w:instrText>ADDIN CSL_CITATION { "citationItems" : [ { "id" : "ITEM-1", "itemData" : { "DOI" : "10.1175/JCLI-D-16-0077.1", "ISSN" : "0894-8755", "abstract" : "AbstractThe annual ?State of the Climate? report, published in the Bulletin of the American Meteorological Society (BAMS), has included a supplement since 2011 composed of brief analyses of the human influence on recent major extreme weather events. There are now several dozen extreme weather events examined in these supplements, but these studies have all differed in their data sources as well as their approaches to defining the events, analyzing the events, and the consideration of the role of anthropogenic emissions. This study reexamines most of these events using a single analytical approach and a single set of climate model and observational data sources. In response to recent studies recommending the importance of using multiple methods for extreme weather event attribution, results are compared from these analyses to those reported in the BAMS supplements collectively, with the aim of characterizing the degree to which the lack of a common methodological framework may or may not influence overall conclusions. Results are broadly similar to those reported earlier for extreme temperature events but disagree for a number of extreme precipitation events. Based on this, it is advised that the lack of comprehensive uncertainty analysis in recent extreme weather attribution studies is important and should be considered when interpreting results, but as yet it has not introduced a systematic bias across these studies.", "author" : [ { "dropping-particle" : "", "family" : "Ang\u00e9lil", "given" : "Oliver", "non-dropping-particle" : "", "parse-names" : false, "suffix" : "" }, { "dropping-particle" : "", "family" : "Stone", "given" : "D\u00e1ith\u00ed", "non-dropping-particle" : "", "parse-names" : false, "suffix" : "" }, { "dropping-particle" : "", "family" : "Wehner", "given" : "Michael", "non-dropping-particle" : "", "parse-names" : false, "suffix" : "" }, { "dropping-particle" : "", "family" : "Paciorek", "given" : "Christopher J.", "non-dropping-particle" : "", "parse-names" : false, "suffix" : "" }, { "dropping-particle" : "", "family" : "Krishnan", "given" : "Harinarayan", "non-dropping-particle" : "", "parse-names" : false, "suffix" : "" }, { "dropping-particle" : "", "family" : "Collins", "given" : "William", "non-dropping-particle" : "", "parse-names" : false, "suffix" : "" } ], "container-title" : "Journal of Climate", "id" : "ITEM-1", "issue" : "1", "issued" : { "date-parts" : [ [ "2017", "1" ] ] }, "page" : "5-16", "publisher" : "American Meteorological Society", "title" : "An Independent Assessment of Anthropogenic Attribution Statements for Recent Extreme Temperature and Rainfall Events", "translator" : [ { "dropping-particle" : "", "family" : "S1760", "given" : "", "non-dropping-particle" : "", "parse-names" : false, "suffix" : "" } ], "type" : "article-journal", "volume" : "30" }, "uris" : [ "http://www.mendeley.com/documents/?uuid=e0f530e5-a4d1-4223-89a4-ce2c710e361c" ] } ], "mendeley" : { "formattedCitation" : "(Ang\u00e9lil et al., 2017)", "manualFormatting" : "Ang\u00e9lil et al. (2017)", "plainTextFormattedCitation" : "(Ang\u00e9lil et al., 2017)", "previouslyFormattedCitation" : "(Ang\u00e9lil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ngélil et al. (2017)</w:t>
      </w:r>
      <w:r w:rsidRPr="00D424AA">
        <w:rPr>
          <w:rFonts w:cs="Times New Roman"/>
          <w:lang w:val="en-GB"/>
        </w:rPr>
        <w:fldChar w:fldCharType="end"/>
      </w:r>
      <w:r w:rsidRPr="00841A35">
        <w:rPr>
          <w:rFonts w:cs="Times New Roman"/>
          <w:lang w:val="en-GB"/>
        </w:rPr>
        <w:t xml:space="preserve"> reexamined several events using a single analytical approach and climate model and observational datasets. Their results show</w:t>
      </w:r>
      <w:r w:rsidRPr="00D424AA">
        <w:rPr>
          <w:rFonts w:cs="Times New Roman"/>
          <w:lang w:val="en-GB"/>
        </w:rPr>
        <w:t xml:space="preserve">ed a disagreement in the original anthropogenic attribution in a number of precipitation deficit events, which increased uncertainty in the attribution of meteorological droughts events. </w:t>
      </w:r>
    </w:p>
    <w:p w14:paraId="207F7761" w14:textId="442FBB35" w:rsidR="001415DA" w:rsidRDefault="001415DA" w:rsidP="00D424AA">
      <w:pPr>
        <w:pStyle w:val="AR6BodyText"/>
        <w:rPr>
          <w:rFonts w:cs="Times New Roman"/>
          <w:i/>
          <w:lang w:val="en-GB"/>
        </w:rPr>
      </w:pPr>
    </w:p>
    <w:p w14:paraId="762DBA04" w14:textId="77777777" w:rsidR="0012500E" w:rsidRPr="00D424AA" w:rsidRDefault="0012500E" w:rsidP="00D424AA">
      <w:pPr>
        <w:pStyle w:val="AR6BodyText"/>
        <w:rPr>
          <w:rFonts w:cs="Times New Roman"/>
          <w:i/>
          <w:lang w:val="en-GB"/>
        </w:rPr>
      </w:pPr>
    </w:p>
    <w:p w14:paraId="55138F77" w14:textId="77777777" w:rsidR="001415DA" w:rsidRPr="00D424AA" w:rsidRDefault="001415DA" w:rsidP="00D424AA">
      <w:pPr>
        <w:pStyle w:val="AR6Chap11Level311111"/>
        <w:rPr>
          <w:rFonts w:cs="Times New Roman"/>
          <w:lang w:val="en-GB"/>
        </w:rPr>
      </w:pPr>
      <w:r w:rsidRPr="00D424AA">
        <w:rPr>
          <w:rFonts w:cs="Times New Roman"/>
          <w:lang w:val="en-GB"/>
        </w:rPr>
        <w:t xml:space="preserve"> </w:t>
      </w:r>
      <w:bookmarkStart w:id="2310" w:name="_Toc70703028"/>
      <w:r w:rsidRPr="00D424AA">
        <w:rPr>
          <w:rFonts w:cs="Times New Roman"/>
          <w:lang w:val="en-GB"/>
        </w:rPr>
        <w:t>Soil moisture deficits</w:t>
      </w:r>
      <w:bookmarkEnd w:id="2310"/>
    </w:p>
    <w:p w14:paraId="6A73B027" w14:textId="77777777" w:rsidR="001415DA" w:rsidRPr="00D424AA" w:rsidRDefault="001415DA" w:rsidP="00D424AA">
      <w:pPr>
        <w:pStyle w:val="AR6BodyText"/>
        <w:rPr>
          <w:rFonts w:cs="Times New Roman"/>
          <w:lang w:val="en-GB"/>
        </w:rPr>
      </w:pPr>
    </w:p>
    <w:p w14:paraId="7339C5E5" w14:textId="5855CE9E" w:rsidR="001415DA" w:rsidRPr="00D424AA" w:rsidRDefault="001415DA" w:rsidP="00D424AA">
      <w:pPr>
        <w:pStyle w:val="AR6BodyText"/>
        <w:rPr>
          <w:rFonts w:cs="Times New Roman"/>
          <w:lang w:val="en-GB"/>
        </w:rPr>
      </w:pPr>
      <w:r w:rsidRPr="00D424AA">
        <w:rPr>
          <w:rFonts w:cs="Times New Roman"/>
          <w:lang w:val="en-GB"/>
        </w:rPr>
        <w:lastRenderedPageBreak/>
        <w:t xml:space="preserve">There is a growing number of studies on the detection and attribution of long-term changes in soil moisture deficits. </w:t>
      </w:r>
      <w:r w:rsidRPr="00D424AA">
        <w:rPr>
          <w:rFonts w:cs="Times New Roman"/>
          <w:lang w:val="en-GB"/>
        </w:rPr>
        <w:fldChar w:fldCharType="begin" w:fldLock="1"/>
      </w:r>
      <w:r w:rsidR="00FF6231">
        <w:rPr>
          <w:rFonts w:cs="Times New Roman"/>
          <w:lang w:val="en-GB"/>
        </w:rPr>
        <w:instrText>ADDIN CSL_CITATION { "citationItems" : [ { "id" : "ITEM-1", "itemData" : { "DOI" : "10.1007/s10584-015-1499-7", "ISSN" : "0165-0009", "abstract" : "The amount of soil moisture affects water availability, the occurrence of droughts and floods, and the frequency and intensity of heat waves in many regions across the globe. Here, we evaluate historical trends in soil moisture estimated by land-surface models (LSMs) with observed atmospheric forcing and trends simulated by global climate models participating in the Coupled Models Inter-comparison Project Phase 5 (CMIP5). We classify northern hemispheric land into wet and dry regions and analyze soil moisture changes in these regions. We find a significant decrease in soil moisture from 1951 to 2005 in the northern hemispheric land areas, in particular in dry regions, both in LSM and CMIP5 model simulations. Soil moisture trends in wet regions are less consistent among simulations. The increase in the area affected by drought (defined as the area where soil moisture is below its 10th percentile) from 1951 to 2005 is estimated to be 20 % (LSMs) and 30 % (CMIP5 models). A comparison between soil moisture simulated by LSMs and CMIP5 model output under different external forcings suggests that anthropogenic forcing contributed significantly to the observed drying and could explain the increase in the area affected by drought. As increases in atmospheric greenhouse gas concentrations will continue in the near future, dry areas are projected to become drier and larger in extent, which could negatively impact future water supply and food security.", "author" : [ { "dropping-particle" : "", "family" : "Mueller", "given" : "Brigitte", "non-dropping-particle" : "", "parse-names" : false, "suffix" : "" }, { "dropping-particle" : "", "family" : "Zhang", "given" : "Xuebin", "non-dropping-particle" : "", "parse-names" : false, "suffix" : "" } ], "container-title" : "Climatic Change", "id" : "ITEM-1", "issue" : "1-2", "issued" : { "date-parts" : [ [ "2016", "1", "5" ] ] }, "page" : "255-267", "title" : "Causes of drying trends in northern hemispheric land areas in reconstructed soil moisture data", "translator" : [ { "dropping-particle" : "", "family" : "S1686", "given" : "", "non-dropping-particle" : "", "parse-names" : false, "suffix" : "" } ], "type" : "article-journal", "volume" : "134" }, "uris" : [ "http://www.mendeley.com/documents/?uuid=9bc791ea-a826-4fb9-8a2a-b006001dbd1e" ] } ], "mendeley" : { "formattedCitation" : "(Mueller and Zhang, 2016)", "manualFormatting" : "Mueller and Zhang (2016)", "plainTextFormattedCitation" : "(Mueller and Zhang, 2016)", "previouslyFormattedCitation" : "(Mueller and Zhang,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eller and Zhang (2016)</w:t>
      </w:r>
      <w:r w:rsidRPr="00D424AA">
        <w:rPr>
          <w:rFonts w:cs="Times New Roman"/>
          <w:lang w:val="en-GB"/>
        </w:rPr>
        <w:fldChar w:fldCharType="end"/>
      </w:r>
      <w:r w:rsidRPr="00841A35">
        <w:rPr>
          <w:rFonts w:cs="Times New Roman"/>
          <w:lang w:val="en-GB"/>
        </w:rPr>
        <w:t xml:space="preserve"> concluded that anthropogenic forcing contributed significantly to an increase in the land surface area affected by soil moi</w:t>
      </w:r>
      <w:r w:rsidRPr="00D424AA">
        <w:rPr>
          <w:rFonts w:cs="Times New Roman"/>
          <w:lang w:val="en-GB"/>
        </w:rPr>
        <w:t xml:space="preserve">sture deficits, which can be reproduced by CMIP5 models only if anthropogenic forcings are involved. A similar assessment was provided globally by </w:t>
      </w:r>
      <w:r w:rsidRPr="00D424AA">
        <w:rPr>
          <w:rFonts w:cs="Times New Roman"/>
          <w:lang w:val="en-GB"/>
        </w:rPr>
        <w:fldChar w:fldCharType="begin" w:fldLock="1"/>
      </w:r>
      <w:r w:rsidR="00FF6231">
        <w:rPr>
          <w:rFonts w:cs="Times New Roman"/>
          <w:lang w:val="en-GB"/>
        </w:rPr>
        <w:instrText>ADDIN CSL_CITATION { "citationItems" : [ { "id" : "ITEM-1", "itemData" : { "DOI" : "10.1029/2018GL080768", "ISSN" : "0094-8276", "author" : [ { "dropping-particle" : "", "family" : "Gu", "given" : "Xihui", "non-dropping-particle" : "", "parse-names" : false, "suffix" : "" }, { "dropping-particle" : "", "family" : "Zhang", "given" : "Qiang", "non-dropping-particle" : "", "parse-names" : false, "suffix" : "" }, { "dropping-particle" : "", "family" : "Li", "given" : "Jianfeng", "non-dropping-particle" : "", "parse-names" : false, "suffix" : "" }, { "dropping-particle" : "", "family" : "Singh", "given" : "Vijay P.", "non-dropping-particle" : "", "parse-names" : false, "suffix" : "" }, { "dropping-particle" : "", "family" : "Liu", "given" : "Jianyu", "non-dropping-particle" : "", "parse-names" : false, "suffix" : "" }, { "dropping-particle" : "", "family" : "Sun", "given" : "Peng", "non-dropping-particle" : "", "parse-names" : false, "suffix" : "" }, { "dropping-particle" : "", "family" : "Cheng", "given" : "Changxiu", "non-dropping-particle" : "", "parse-names" : false, "suffix" : "" } ], "container-title" : "Geophysical Research Letters", "id" : "ITEM-1", "issue" : "5", "issued" : { "date-parts" : [ [ "2019", "3", "16" ] ] }, "page" : "2573-2582", "title" : "Attribution of Global Soil Moisture Drying to Human Activities: A Quantitative Viewpoint", "translator" : [ { "dropping-particle" : "", "family" : "S2775", "given" : "", "non-dropping-particle" : "", "parse-names" : false, "suffix" : "" } ], "type" : "article-journal", "volume" : "46" }, "uris" : [ "http://www.mendeley.com/documents/?uuid=4597aec5-0949-44f8-85ec-9fccfce11735" ] } ], "mendeley" : { "formattedCitation" : "(Gu et al., 2019b)", "manualFormatting" : "Gu et al. (2019b)", "plainTextFormattedCitation" : "(Gu et al., 2019b)", "previouslyFormattedCitation" : "(Gu et al., 2019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 et al. (2019b)</w:t>
      </w:r>
      <w:r w:rsidRPr="00D424AA">
        <w:rPr>
          <w:rFonts w:cs="Times New Roman"/>
          <w:lang w:val="en-GB"/>
        </w:rPr>
        <w:fldChar w:fldCharType="end"/>
      </w:r>
      <w:r w:rsidRPr="00841A35">
        <w:rPr>
          <w:rFonts w:cs="Times New Roman"/>
          <w:lang w:val="en-GB"/>
        </w:rPr>
        <w:t xml:space="preserve"> als</w:t>
      </w:r>
      <w:r w:rsidRPr="00D424AA">
        <w:rPr>
          <w:rFonts w:cs="Times New Roman"/>
          <w:lang w:val="en-GB"/>
        </w:rPr>
        <w:t xml:space="preserve">o using CMIP5 models. </w:t>
      </w:r>
      <w:r w:rsidRPr="00D424AA">
        <w:rPr>
          <w:rFonts w:cs="Times New Roman"/>
          <w:lang w:val="en-GB"/>
        </w:rPr>
        <w:fldChar w:fldCharType="begin" w:fldLock="1"/>
      </w:r>
      <w:r w:rsidR="00FF6231">
        <w:rPr>
          <w:rFonts w:cs="Times New Roman"/>
          <w:lang w:val="en-GB"/>
        </w:rPr>
        <w:instrText>ADDIN CSL_CITATION { "citationItems" : [ { "id" : "ITEM-1", "itemData" : { "DOI" : "10.1029/2018GL080521", "ISSN" : "00948276", "author" : [ { "dropping-particle" : "", "family" : "Padr\u00f3n", "given" : "Ryan S.",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1", "issue" : "2", "issued" : { "date-parts" : [ [ "2019", "1", "28" ] ] }, "page" : "736-744", "title" : "Observational Constraints Reduce Likelihood of Extreme Changes in Multidecadal Land Water Availability", "translator" : [ { "dropping-particle" : "", "family" : "S1734", "given" : "", "non-dropping-particle" : "", "parse-names" : false, "suffix" : "" } ], "type" : "article-journal", "volume" : "46" }, "uris" : [ "http://www.mendeley.com/documents/?uuid=7082f5f2-8a85-4942-a875-44fd5899b13e" ] } ], "mendeley" : { "formattedCitation" : "(Padr\u00f3n et al., 2019)", "manualFormatting" : "Padr\u00f3n et al. (2019)", "plainTextFormattedCitation" : "(Padr\u00f3n et al., 2019)", "previouslyFormattedCitation" : "(Padr\u00f3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drón et al. (2019)</w:t>
      </w:r>
      <w:r w:rsidRPr="00D424AA">
        <w:rPr>
          <w:rFonts w:cs="Times New Roman"/>
          <w:lang w:val="en-GB"/>
        </w:rPr>
        <w:fldChar w:fldCharType="end"/>
      </w:r>
      <w:r w:rsidRPr="00841A35">
        <w:rPr>
          <w:rFonts w:cs="Times New Roman"/>
          <w:lang w:val="en-GB"/>
        </w:rPr>
        <w:t xml:space="preserve"> analyzed long-term reconstructed and CM</w:t>
      </w:r>
      <w:r w:rsidRPr="00D424AA">
        <w:rPr>
          <w:rFonts w:cs="Times New Roman"/>
          <w:lang w:val="en-GB"/>
        </w:rPr>
        <w:t xml:space="preserve">IP5 simulated dry season water availability, defined as precipitation minus ET (i.e., equivalent to soil moisture and runoff availability), and found that patterns of changes in dry-season deficits in the recent three last decades can only be explained by anthropogenic forcing and are mostly related to changes in ET. Similarly </w:t>
      </w:r>
      <w:r w:rsidRPr="00D424AA">
        <w:rPr>
          <w:rFonts w:cs="Times New Roman"/>
          <w:lang w:val="en-GB"/>
        </w:rPr>
        <w:fldChar w:fldCharType="begin" w:fldLock="1"/>
      </w:r>
      <w:r w:rsidR="00FF6231">
        <w:rPr>
          <w:rFonts w:cs="Times New Roman"/>
          <w:lang w:val="en-GB"/>
        </w:rPr>
        <w:instrText>ADDIN CSL_CITATION { "citationItems" : [ { "id" : "ITEM-1", "itemData" : { "DOI" : "10.1126/science.aaz9600", "ISSN" : "0036-8075", "PMID" : "32299953", "abstract" : "Global warming has pushed what would have been a moderate drought in southwestern North America into megadrought territory. Williams et al. used a combination of hydrological modeling and tree-ring reconstructions of summer soil moisture to show that the period from 2000 to 2018 was the driest 19-year span since the late 1500s and the second driest since 800 CE (see the Perspective by Stahle). This appears to be just the beginning of a more extreme trend toward megadrought as global warming continues.Science, this issue p. 314; see also p. 238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textendash}2018 SWNA drought was the second driest 19-year period since 800 CE, exceeded only by a late-1500s megadrought. The megadrought-like trajectory of 2000{\\textendash}2018 soil moisture was driven by natural variability superimposed on drying due to anthropogenic warming. Anthropogenic trends in temperature, relative humidity, and precipitation estimated from 31 climate models account for 47% (model interquartiles of 35 to 105%) of the 2000{\\textendash}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1", "issue" : "6488", "issued" : { "date-parts" : [ [ "2020" ] ] }, "page" : "314-318", "publisher" : "American Association for the Advancement of Science", "title" : "Large contribution from anthropogenic warming to an emerging North American megadrought", "translator" : [ { "dropping-particle" : "", "family" : "S2988", "given" : "", "non-dropping-particle" : "", "parse-names" : false, "suffix" : "" } ], "type" : "article-journal", "volume" : "368" }, "uris" : [ "http://www.mendeley.com/documents/?uuid=73a8f42e-34a8-42ea-acce-83914af86875" ] } ], "mendeley" : { "formattedCitation" : "(Williams et al., 2020)", "manualFormatting" : "Williams et al. (2020)", "plainTextFormattedCitation" : "(Williams et al., 2020)", "previouslyFormattedCitation" : "(Williams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illiams et al. (2020)</w:t>
      </w:r>
      <w:r w:rsidRPr="00D424AA">
        <w:rPr>
          <w:rFonts w:cs="Times New Roman"/>
          <w:lang w:val="en-GB"/>
        </w:rPr>
        <w:fldChar w:fldCharType="end"/>
      </w:r>
      <w:r w:rsidRPr="00841A35">
        <w:rPr>
          <w:rFonts w:cs="Times New Roman"/>
          <w:lang w:val="en-GB"/>
        </w:rPr>
        <w:t xml:space="preserve"> concluded human-induced climate change</w:t>
      </w:r>
      <w:r w:rsidRPr="00D424AA">
        <w:rPr>
          <w:rFonts w:cs="Times New Roman"/>
          <w:lang w:val="en-GB"/>
        </w:rPr>
        <w:t xml:space="preserve"> contributed to the strong soil moisture deficits recorded in the last two decades in western North America through VPD increases associated with higher air temperatures and lower air humidity. There are few studies analysing the attribution of particular episodes of soil moisture deficits to anthropogenic influence. Nevertheless, the available modeling studies coincide in supporting an anthropogenic attribution associated with more extreme temperatures, exacerbating AED and increasing ET, and thus depleting soil moisture, as observed in southern Europe in 2017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Garc\u00eda-Herrera", "given" : "R.", "non-dropping-particle" : "", "parse-names" : false, "suffix" : "" }, { "dropping-particle" : "", "family" : "Garrido-P\u00e9rez, J.M. Barriopedro", "given" : "D.", "non-dropping-particle" : "", "parse-names" : false, "suffix" : "" }, { "dropping-particle" :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1", "issued" : { "date-parts" : [ [ "2019" ] ] }, "page" : "3169-3187", "title" : "The European 2016/2017 drought.", "translator" : [ { "dropping-particle" : "", "family" : "S1848", "given" : "", "non-dropping-particle" : "", "parse-names" : false, "suffix" : "" } ], "type" : "article-journal", "volume" : "32" }, "uris" : [ "http://www.mendeley.com/documents/?uuid=aedbf4b5-62ec-4777-8b7f-f0cc74be7ee0" ] } ], "mendeley" : { "formattedCitation" : "(Garc\u00eda-Herrera et al., 2019)", "plainTextFormattedCitation" : "(Garc\u00eda-Herrera et al., 2019)", "previouslyFormattedCitation" : "(Garc\u00eda-Herrer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rcía-Herrera et al., 2019)</w:t>
      </w:r>
      <w:r w:rsidRPr="00D424AA">
        <w:rPr>
          <w:rFonts w:cs="Times New Roman"/>
          <w:lang w:val="en-GB"/>
        </w:rPr>
        <w:fldChar w:fldCharType="end"/>
      </w:r>
      <w:r w:rsidRPr="00841A35">
        <w:rPr>
          <w:rFonts w:cs="Times New Roman"/>
          <w:lang w:val="en-GB"/>
        </w:rPr>
        <w:t xml:space="preserve"> and in Australia in 2018 </w:t>
      </w:r>
      <w:commentRangeStart w:id="2311"/>
      <w:r w:rsidRPr="00D424AA">
        <w:rPr>
          <w:rFonts w:cs="Times New Roman"/>
          <w:lang w:val="en-GB"/>
        </w:rPr>
        <w:fldChar w:fldCharType="begin" w:fldLock="1"/>
      </w:r>
      <w:ins w:id="2312" w:author="Robin Matthews" w:date="2021-07-13T23:19:00Z">
        <w:r w:rsidR="009C1DB2">
          <w:rPr>
            <w:rFonts w:cs="Times New Roman"/>
            <w:lang w:val="en-GB"/>
          </w:rPr>
          <w:instrText>ADDIN CSL_CITATION { "citationItems" : [ { "id" : "ITEM-1", "itemData" : { "DOI" : "10.1175/BAMS-D-19-0144.1", "ISSN" : "0003-0007", "abstract" : "Capsule Summary Statement", "author" : [ { "dropping-particle" : "", "family" : "Lewis", "given" : "Sophie C.", "non-dropping-particle" : "", "parse-names" : false, "suffix" : "" }, { "dropping-particle" : "", "family" : "Blake", "given" : "Stephanie A.P.", "non-dropping-particle" : "", "parse-names" : false, "suffix" : "" }, { "dropping-particle" : "", "family" : "Trewin", "given" : "Blair", "non-dropping-particle" : "", "parse-names" : false, "suffix" : "" }, { "dropping-particle" : "", "family" : "Black", "given" : "Mitchell T.", "non-dropping-particle" : "", "parse-names" : false, "suffix" : "" }, { "dropping-particle" : "", "family" : "Dowdy", "given" : "Andrew J.", "non-dropping-particle" : "", "parse-names" : false, "suffix" : "" }, { "dropping-particle" : "", "family" : "Perkins-Kirkpatrick", "given" : "Sarah E.", "non-dropping-particle" : "", "parse-names" : false, "suffix" : "" }, { "dropping-particle" : "", "family" : "King", "given" : "Andrew D.", "non-dropping-particle" : "", "parse-names" : false, "suffix" : "" }, { "dropping-particle" : "", "family" : "Sharples", "given" : "Jason J.", "non-dropping-particle" : "", "parse-names" : false, "suffix" : "" } ], "container-title" : "Bulletin of the American Meteorological Society", "id" : "ITEM-1", "issued" : { "date-parts" : [ [ "2019", "11", "21" ] ] }, "page" : "BAMS-D-19-0144.1", "title" : "Deconstructing factors contributing to the 2018 fire weather in Queensland, Australia", "translator" : [ { "dropping-particle" : "", "family" : "S2770", "given" : "", "non-dropping-particle" : "", "parse-names" : false, "suffix" : "" } ], "type" : "article-journal" }, "uris" : [ "http://www.mendeley.com/documents/?uuid=5cefac84-1350-439c-863c-fed7a0ccf528" ] } ], "mendeley" : { "formattedCitation" : "(Lewis et al., 2019b)", "manualFormatting" : "(S.C. Lewis et al., 2019)", "plainTextFormattedCitation" : "(Lewis et al., 2019b)", "previouslyFormattedCitation" : "(Lewis et al., 2019b)" }, "properties" : { "noteIndex" : 0 }, "schema" : "https://github.com/citation-style-language/schema/raw/master/csl-citation.json" }</w:instrText>
        </w:r>
      </w:ins>
      <w:del w:id="2313" w:author="Robin Matthews" w:date="2021-07-13T23:19:00Z">
        <w:r w:rsidR="00FF6231" w:rsidDel="009C1DB2">
          <w:rPr>
            <w:rFonts w:cs="Times New Roman"/>
            <w:lang w:val="en-GB"/>
          </w:rPr>
          <w:delInstrText>ADDIN CSL_CITATION { "citationItems" : [ { "id" : "ITEM-1", "itemData" : { "DOI" : "10.1175/BAMS-D-19-0144.1", "ISSN" : "0003-0007", "abstract" : "Capsule Summary Statement", "author" : [ { "dropping-particle" : "", "family" : "Lewis", "given" : "Sophie C.", "non-dropping-particle" : "", "parse-names" : false, "suffix" : "" }, { "dropping-particle" : "", "family" : "Blake", "given" : "Stephanie A.P.", "non-dropping-particle" : "", "parse-names" : false, "suffix" : "" }, { "dropping-particle" : "", "family" : "Trewin", "given" : "Blair", "non-dropping-particle" : "", "parse-names" : false, "suffix" : "" }, { "dropping-particle" : "", "family" : "Black", "given" : "Mitchell T.", "non-dropping-particle" : "", "parse-names" : false, "suffix" : "" }, { "dropping-particle" : "", "family" : "Dowdy", "given" : "Andrew J.", "non-dropping-particle" : "", "parse-names" : false, "suffix" : "" }, { "dropping-particle" : "", "family" : "Perkins-Kirkpatrick", "given" : "Sarah E.", "non-dropping-particle" : "", "parse-names" : false, "suffix" : "" }, { "dropping-particle" : "", "family" : "King", "given" : "Andrew D.", "non-dropping-particle" : "", "parse-names" : false, "suffix" : "" }, { "dropping-particle" : "", "family" : "Sharples", "given" : "Jason J.", "non-dropping-particle" : "", "parse-names" : false, "suffix" : "" } ], "container-title" : "Bulletin of the American Meteorological Society", "id" : "ITEM-1", "issued" : { "date-parts" : [ [ "2019", "11", "21" ] ] }, "page" : "BAMS-D-19-0144.1", "title" : "Deconstructing factors contributing to the 2018 fire weather in Queensland, Australia", "translator" : [ { "dropping-particle" : "", "family" : "S2770", "given" : "", "non-dropping-particle" : "", "parse-names" : false, "suffix" : "" } ], "type" : "article-journal" }, "uris" : [ "http://www.mendeley.com/documents/?uuid=5cefac84-1350-439c-863c-fed7a0ccf528" ] } ], "mendeley" : { "formattedCitation" : "(Lewis et al., 2019b)", "plainTextFormattedCitation" : "(Lewis et al., 2019b)", "previouslyFormattedCitation" : "(Lewis et al., 2019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314" w:author="Robin Matthews" w:date="2021-07-13T23:19:00Z">
        <w:r w:rsidR="009C1DB2">
          <w:rPr>
            <w:rFonts w:cs="Times New Roman"/>
            <w:noProof/>
            <w:lang w:val="en-GB"/>
          </w:rPr>
          <w:t xml:space="preserve">S.C. </w:t>
        </w:r>
      </w:ins>
      <w:r w:rsidR="00A26296">
        <w:rPr>
          <w:rFonts w:cs="Times New Roman"/>
          <w:noProof/>
          <w:lang w:val="en-GB"/>
        </w:rPr>
        <w:t>Lewis et al., 2019</w:t>
      </w:r>
      <w:del w:id="2315" w:author="Robin Matthews" w:date="2021-07-13T23:19:00Z">
        <w:r w:rsidR="00A26296" w:rsidDel="009C1DB2">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311"/>
      <w:r w:rsidR="00A26296">
        <w:rPr>
          <w:rStyle w:val="Marquedecommentaire"/>
        </w:rPr>
        <w:commentReference w:id="2311"/>
      </w:r>
      <w:r w:rsidRPr="00841A35">
        <w:rPr>
          <w:rFonts w:cs="Times New Roman"/>
          <w:lang w:val="en-GB"/>
        </w:rPr>
        <w:t xml:space="preserve"> and 2019 </w:t>
      </w:r>
      <w:r w:rsidRPr="00D424AA">
        <w:rPr>
          <w:rFonts w:cs="Times New Roman"/>
          <w:lang w:val="en-GB"/>
        </w:rPr>
        <w:fldChar w:fldCharType="begin" w:fldLock="1"/>
      </w:r>
      <w:r w:rsidR="00FF6231">
        <w:rPr>
          <w:rFonts w:cs="Times New Roman"/>
          <w:lang w:val="en-GB"/>
        </w:rPr>
        <w:instrText>ADDIN CSL_CITATION { "citationItems" : [ { "id" : "ITEM-1", "itemData" : { "DOI" : "10.5194/nhess-21-941-2021", "ISSN" : "1684-9981", "abstract" : "Abstract. Disastrous bushfires during the last months of 2019 and January 2020 affected Australia, raising the question to what extent the risk of these fires was exacerbated by anthropogenic climate change. To answer the question for southeastern Australia, where fires were particularly severe, affecting people and ecosystems, we use a physically based index of fire weather, the Fire Weather Index; long-term observations of heat and drought; and 11 large ensembles of state-of-the-art climate models. We find large trends in the Fire Weather Index in the fifth-generation European Centre for Medium-Range Weather Forecasts (ECMWF) Atmospheric Reanalysis (ERA5) since 1979 and a smaller but significant increase by at least 30 % in the models. Therefore, we find that climate change has induced a higher weather-induced risk of such an extreme fire season. This trend is mainly driven by the increase of temperature extremes. In agreement with previous analyses we find that heat extremes have become more likely by at least a factor of 2 due to the long-term warming trend. However, current climate models overestimate variability and tend to underestimate the long-term trend in these extremes, so the true change in the likelihood of extreme heat could be larger, suggesting that the attribution of the increased fire weather risk is a conservative estimate. We do not find an attributable trend in either extreme annual drought or the driest month of the fire season, September\u2013February. The observations, however, show a weak drying trend in the annual mean. For the 2019/20 season more than half of the July\u2013December drought was driven by record excursions of the Indian Ocean Dipole and Southern Annular Mode, factors which are included in the analysis here. The study reveals the complexity of the 2019/20 bushfire event, with some but not all drivers showing an imprint of anthropogenic climate change. Finally, the study concludes with a qualitative review of various vulnerability and exposure factors that each play a role, along with the hazard in increasing or decreasing the overall impact of the bushfires.", "author" : [ { "dropping-particle" : "", "family" : "Oldenborgh", "given" : "Geert Jan", "non-dropping-particle" : "van", "parse-names" : false, "suffix" : "" }, { "dropping-particle" : "", "family" : "Krikken", "given" : "Folmer", "non-dropping-particle" : "", "parse-names" : false, "suffix" : "" }, { "dropping-particle" : "", "family" : "Lewis", "given" : "Sophie", "non-dropping-particle" : "", "parse-names" : false, "suffix" : "" }, { "dropping-particle" : "", "family" : "Leach", "given" : "Nicholas J", "non-dropping-particle" : "", "parse-names" : false, "suffix" : "" }, { "dropping-particle" : "", "family" : "Lehner", "given" : "Flavio", "non-dropping-particle" : "", "parse-names" : false, "suffix" : "" }, { "dropping-particle" : "", "family" : "Saunders", "given" : "Kate R", "non-dropping-particle" : "", "parse-names" : false, "suffix" : "" }, { "dropping-particle" : "", "family" : "Weele", "given" : "Michiel", "non-dropping-particle" : "van", "parse-names" : false, "suffix" : "" }, { "dropping-particle" : "", "family" : "Haustein", "given" : "Karsten", "non-dropping-particle" : "", "parse-names" : false, "suffix" : "" }, { "dropping-particle" : "", "family" : "Li", "given" : "Sihan", "non-dropping-particle" : "", "parse-names" : false, "suffix" : "" }, { "dropping-particle" : "", "family" : "Wallom", "given" : "David", "non-dropping-particle" : "", "parse-names" : false, "suffix" : "" }, { "dropping-particle" : "", "family" : "Sparrow", "given" : "Sarah", "non-dropping-particle" : "", "parse-names" : false, "suffix" : "" }, { "dropping-particle" : "", "family" : "Arrighi", "given" : "Julie", "non-dropping-particle" : "", "parse-names" : false, "suffix" : "" }, { "dropping-particle" : "", "family" : "Singh", "given" : "Roop K.", "non-dropping-particle" : "", "parse-names" : false, "suffix" : "" }, { "dropping-particle" : "", "family" : "Aalst", "given" : "Maarten K", "non-dropping-particle" : "van", "parse-names" : false, "suffix" : "" }, { "dropping-particle" : "", "family" : "Philip", "given" : "Sjoukje Y", "non-dropping-particle" : "", "parse-names" : false, "suffix" : "" }, { "dropping-particle" : "", "family" : "Vautard", "given" : "Robert", "non-dropping-particle" : "", "parse-names" : false, "suffix" : "" }, { "dropping-particle" : "", "family" : "Otto", "given" : "Friederike E L", "non-dropping-particle" : "", "parse-names" : false, "suffix" : "" } ], "container-title" : "Natural Hazards and Earth System Sciences", "id" : "ITEM-1", "issue" : "3", "issued" : { "date-parts" : [ [ "2021", "3", "11" ] ] }, "page" : "941-960", "title" : "Attribution of the Australian bushfire risk to anthropogenic climate change", "translator" : [ { "dropping-particle" : "", "family" : "S3240", "given" : "", "non-dropping-particle" : "", "parse-names" : false, "suffix" : "" } ], "type" : "article-journal", "volume" : "21" }, "uris" : [ "http://www.mendeley.com/documents/?uuid=8f2a94f1-af31-4ca6-8e15-d9a908b90c81" ] } ], "mendeley" : { "formattedCitation" : "(van Oldenborgh et al., 2021)", "plainTextFormattedCitation" : "(van Oldenborgh et al., 2021)", "previouslyFormattedCitation" : "(van Oldenborgh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 Oldenborgh et al., 2021)</w:t>
      </w:r>
      <w:r w:rsidRPr="00D424AA">
        <w:rPr>
          <w:rFonts w:cs="Times New Roman"/>
          <w:lang w:val="en-GB"/>
        </w:rPr>
        <w:fldChar w:fldCharType="end"/>
      </w:r>
      <w:r w:rsidRPr="00841A35">
        <w:rPr>
          <w:rFonts w:cs="Times New Roman"/>
          <w:lang w:val="en-GB"/>
        </w:rPr>
        <w:t>, the latter event having strong implications in the propagation of wide</w:t>
      </w:r>
      <w:r w:rsidRPr="00D424AA">
        <w:rPr>
          <w:rFonts w:cs="Times New Roman"/>
          <w:lang w:val="en-GB"/>
        </w:rPr>
        <w:t xml:space="preserve">spread mega-fires </w:t>
      </w:r>
      <w:r w:rsidRPr="00D424AA">
        <w:rPr>
          <w:rFonts w:cs="Times New Roman"/>
          <w:lang w:val="en-GB"/>
        </w:rPr>
        <w:fldChar w:fldCharType="begin" w:fldLock="1"/>
      </w:r>
      <w:r w:rsidR="00FF6231">
        <w:rPr>
          <w:rFonts w:cs="Times New Roman"/>
          <w:lang w:val="en-GB"/>
        </w:rPr>
        <w:instrText>ADDIN CSL_CITATION { "citationItems" : [ { "id" : "ITEM-1", "itemData" : { "DOI" : "10.1111/gcb.14987", "author" : [ { "dropping-particle" : "", "family" : "Nolan", "given" : "R H", "non-dropping-particle" : "", "parse-names" : false, "suffix" : "" }, { "dropping-particle" : "", "family" : "Boer", "given" : "M M", "non-dropping-particle" : "", "parse-names" : false, "suffix" : "" }, { "dropping-particle" : "", "family" : "Collins", "given" : "L", "non-dropping-particle" : "", "parse-names" : false, "suffix" : "" }, { "dropping-particle" : "", "family" : "Resco de Dios", "given" : "V", "non-dropping-particle" : "", "parse-names" : false, "suffix" : "" }, { "dropping-particle" : "", "family" : "Clarke", "given" : "H", "non-dropping-particle" : "", "parse-names" : false, "suffix" : "" }, { "dropping-particle" : "", "family" : "Jenkins", "given" : "M", "non-dropping-particle" : "", "parse-names" : false, "suffix" : "" }, { "dropping-particle" : "", "family" : "Kenny", "given" : "B", "non-dropping-particle" : "", "parse-names" : false, "suffix" : "" }, { "dropping-particle" : "", "family" : "Bradstock", "given" : "R A", "non-dropping-particle" : "", "parse-names" : false, "suffix" : "" } ], "container-title" : "Global Change Biology", "id" : "ITEM-1", "issue" : "3", "issued" : { "date-parts" : [ [ "2020" ] ] }, "note" : "Cited By :40\n\nExport Date: 19 October 2020", "page" : "1039-1041", "title" : "Causes and consequences of eastern Australia's 2019\u201320 season of mega-fires", "translator" : [ { "dropping-particle" : "", "family" : "S3095", "given" : "", "non-dropping-particle" : "", "parse-names" : false, "suffix" : "" } ], "type" : "article-journal", "volume" : "26" }, "uris" : [ "http://www.mendeley.com/documents/?uuid=30bc8f18-3b40-4060-a6eb-e972cef5eb74" ] } ], "mendeley" : { "formattedCitation" : "(Nolan et al., 2020)", "plainTextFormattedCitation" : "(Nolan et al., 2020)", "previouslyFormattedCitation" : "(Nola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Nolan et al., 2020)</w:t>
      </w:r>
      <w:r w:rsidRPr="00D424AA">
        <w:rPr>
          <w:rFonts w:cs="Times New Roman"/>
          <w:lang w:val="en-GB"/>
        </w:rPr>
        <w:fldChar w:fldCharType="end"/>
      </w:r>
      <w:r w:rsidRPr="00841A35">
        <w:rPr>
          <w:rFonts w:cs="Times New Roman"/>
          <w:lang w:val="en-GB"/>
        </w:rPr>
        <w:t xml:space="preserve">.   </w:t>
      </w:r>
    </w:p>
    <w:p w14:paraId="0A69DA74" w14:textId="72C16939" w:rsidR="001415DA" w:rsidRDefault="001415DA" w:rsidP="00D424AA">
      <w:pPr>
        <w:pStyle w:val="AR6BodyText"/>
        <w:rPr>
          <w:rFonts w:cs="Times New Roman"/>
          <w:lang w:val="en-GB"/>
        </w:rPr>
      </w:pPr>
    </w:p>
    <w:p w14:paraId="00EE9B88" w14:textId="77777777" w:rsidR="0012500E" w:rsidRPr="00D424AA" w:rsidRDefault="0012500E" w:rsidP="00D424AA">
      <w:pPr>
        <w:pStyle w:val="AR6BodyText"/>
        <w:rPr>
          <w:rFonts w:cs="Times New Roman"/>
          <w:lang w:val="en-GB"/>
        </w:rPr>
      </w:pPr>
    </w:p>
    <w:p w14:paraId="19EE5C26" w14:textId="77777777" w:rsidR="001415DA" w:rsidRPr="00D424AA" w:rsidRDefault="001415DA" w:rsidP="00D424AA">
      <w:pPr>
        <w:pStyle w:val="AR6Chap11Level311111"/>
        <w:rPr>
          <w:rFonts w:cs="Times New Roman"/>
          <w:lang w:val="en-GB"/>
        </w:rPr>
      </w:pPr>
      <w:bookmarkStart w:id="2316" w:name="_Toc70703029"/>
      <w:r w:rsidRPr="00D424AA">
        <w:rPr>
          <w:rFonts w:cs="Times New Roman"/>
          <w:lang w:val="en-GB"/>
        </w:rPr>
        <w:t>Hydrological deficits</w:t>
      </w:r>
      <w:bookmarkEnd w:id="2316"/>
    </w:p>
    <w:p w14:paraId="6851E6A2" w14:textId="77777777" w:rsidR="001415DA" w:rsidRPr="00D424AA" w:rsidRDefault="001415DA" w:rsidP="00D424AA">
      <w:pPr>
        <w:pStyle w:val="AR6BodyText"/>
        <w:rPr>
          <w:rFonts w:cs="Times New Roman"/>
          <w:lang w:val="en-GB"/>
        </w:rPr>
      </w:pPr>
    </w:p>
    <w:p w14:paraId="77C7E923" w14:textId="65E43DD1" w:rsidR="006D1F63" w:rsidRDefault="001415DA" w:rsidP="00D424AA">
      <w:pPr>
        <w:pStyle w:val="AR6BodyText"/>
        <w:rPr>
          <w:rFonts w:cs="Times New Roman"/>
          <w:lang w:val="nb-NO"/>
        </w:rPr>
      </w:pPr>
      <w:r w:rsidRPr="00D424AA">
        <w:rPr>
          <w:rFonts w:cs="Times New Roman"/>
          <w:lang w:val="en-GB"/>
        </w:rPr>
        <w:t xml:space="preserve">It is often difficult to separate the role of climate trends from changes in land use, water management and demand for changes in hydrological deficits, especially on regional scale. However, a global study based on a recent multi-model experiment with global hydrological models and covering several AR6 regions suggests a dominant role of anthropogenic radiative forcing for trends in low, mean and high flows, while simulated effects of water and land management do not suffice to reproduce the observed spatial pattern of trends </w:t>
      </w:r>
      <w:r w:rsidRPr="00D424AA">
        <w:rPr>
          <w:rFonts w:cs="Times New Roman"/>
          <w:lang w:val="en-GB"/>
        </w:rPr>
        <w:fldChar w:fldCharType="begin" w:fldLock="1"/>
      </w:r>
      <w:r w:rsidR="00FF6231">
        <w:rPr>
          <w:rFonts w:cs="Times New Roman"/>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21)", "plainTextFormattedCitation" : "(Gudmundsson et al., 2021)", "previouslyFormattedCitation" : "(Gudmundsson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dmundsson et al., 2021)</w:t>
      </w:r>
      <w:r w:rsidRPr="00D424AA">
        <w:rPr>
          <w:rFonts w:cs="Times New Roman"/>
          <w:lang w:val="en-GB"/>
        </w:rPr>
        <w:fldChar w:fldCharType="end"/>
      </w:r>
      <w:r w:rsidRPr="00841A35">
        <w:rPr>
          <w:rFonts w:cs="Times New Roman"/>
          <w:lang w:val="en-GB"/>
        </w:rPr>
        <w:t>. Regional studies also suggest that climate trends have been dominant compared to land use and human wate</w:t>
      </w:r>
      <w:r w:rsidRPr="00D424AA">
        <w:rPr>
          <w:rFonts w:cs="Times New Roman"/>
          <w:lang w:val="en-GB"/>
        </w:rPr>
        <w:t xml:space="preserve">r management for explaining trends in hydrological droughts in some regions, for instance in Ethiopia </w:t>
      </w:r>
      <w:r w:rsidRPr="00D424AA">
        <w:rPr>
          <w:rFonts w:cs="Times New Roman"/>
          <w:lang w:val="en-GB"/>
        </w:rPr>
        <w:fldChar w:fldCharType="begin" w:fldLock="1"/>
      </w:r>
      <w:r w:rsidR="00FF6231">
        <w:rPr>
          <w:rFonts w:cs="Times New Roman"/>
          <w:lang w:val="en-GB"/>
        </w:rPr>
        <w:instrText>ADDIN CSL_CITATION { "citationItems" : [ { "id" : "ITEM-1", "itemData" : { "DOI" : "10.1007/s10113-017-1103-y", "author" : [ { "dropping-particle" : "", "family" : "Fenta", "given" : "A A", "non-dropping-particle" : "", "parse-names" : false, "suffix" : "" }, { "dropping-particle" : "", "family" : "Yasuda", "given" : "H", "non-dropping-particle" : "", "parse-names" : false, "suffix" : "" }, { "dropping-particle" : "", "family" : "Shimizu", "given" : "K", "non-dropping-particle" : "", "parse-names" : false, "suffix" : "" }, { "dropping-particle" : "", "family" : "Haregeweyn", "given" : "N", "non-dropping-particle" : "", "parse-names" : false, "suffix" : "" } ], "container-title" : "Regional Environmental Change", "id" : "ITEM-1", "issue" : "4", "issued" : { "date-parts" : [ [ "2017" ] ] }, "note" : "cited By 10", "page" : "1229-1240", "title" : "Response of streamflow to climate variability and changes in human activities in the semiarid highlands of northern Ethiopia", "translator" : [ { "dropping-particle" : "", "family" : "S2958", "given" : "", "non-dropping-particle" : "", "parse-names" : false, "suffix" : "" } ], "type" : "article-journal", "volume" : "17" }, "uris" : [ "http://www.mendeley.com/documents/?uuid=38a201d7-0511-4d20-acbc-c9b08369652d" ] } ], "mendeley" : { "formattedCitation" : "(Fenta et al., 2017)", "plainTextFormattedCitation" : "(Fenta et al., 2017)", "previouslyFormattedCitation" : "(Fent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enta et al., 2017)</w:t>
      </w:r>
      <w:r w:rsidRPr="00D424AA">
        <w:rPr>
          <w:rFonts w:cs="Times New Roman"/>
          <w:lang w:val="en-GB"/>
        </w:rPr>
        <w:fldChar w:fldCharType="end"/>
      </w:r>
      <w:r w:rsidRPr="00841A35">
        <w:rPr>
          <w:rFonts w:cs="Times New Roman"/>
          <w:lang w:val="en-GB"/>
        </w:rPr>
        <w:t xml:space="preserve">, in China </w:t>
      </w:r>
      <w:r w:rsidRPr="00D424AA">
        <w:rPr>
          <w:rFonts w:cs="Times New Roman"/>
          <w:lang w:val="en-GB"/>
        </w:rPr>
        <w:fldChar w:fldCharType="begin" w:fldLock="1"/>
      </w:r>
      <w:r w:rsidR="00FF6231">
        <w:rPr>
          <w:rFonts w:cs="Times New Roman"/>
          <w:lang w:val="en-GB"/>
        </w:rPr>
        <w:instrText>ADDIN CSL_CITATION { "citationItems" : [ { "id" : "ITEM-1", "itemData" : { "DOI" : "10.1016/j.agrformet.2015.01.003", "author" : [ { "dropping-particle" : "", "family" : "Xie", "given" : "X", "non-dropping-particle" : "", "parse-names" : false, "suffix" : "" }, { "dropping-particle" : "", "family" : "Liang", "given" : "S", "non-dropping-particle" : "", "parse-names" : false, "suffix" : "" }, { "dropping-particle" : "", "family" : "Yao", "given" : "Y", "non-dropping-particle" : "", "parse-names" : false, "suffix" : "" }, { "dropping-particle" : "", "family" : "Jia", "given" : "K", "non-dropping-particle" : "", "parse-names" : false, "suffix" : "" }, { "dropping-particle" : "", "family" : "Meng", "given" : "S", "non-dropping-particle" : "", "parse-names" : false, "suffix" : "" }, { "dropping-particle" : "", "family" : "Li", "given" : "J", "non-dropping-particle" : "", "parse-names" : false, "suffix" : "" } ], "container-title" : "Agricultural and Forest Meteorology", "id" : "ITEM-1", "issued" : { "date-parts" : [ [ "2015" ] ] }, "note" : "cited By 20", "page" : "74-87", "title" : "Detection and attribution of changes in hydrological cycle over the Three-North region of China: Climate change versus afforestation effect", "translator" : [ { "dropping-particle" : "", "family" : "S2966", "given" : "", "non-dropping-particle" : "", "parse-names" : false, "suffix" : "" } ], "type" : "article-journal", "volume" : "203" }, "uris" : [ "http://www.mendeley.com/documents/?uuid=626752dd-d64d-45ed-840d-d56526a331b9" ] } ], "mendeley" : { "formattedCitation" : "(Xie et al., 2015)", "plainTextFormattedCitation" : "(Xie et al., 2015)", "previouslyFormattedCitation" : "(Xie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Xie et al., 2015)</w:t>
      </w:r>
      <w:r w:rsidRPr="00D424AA">
        <w:rPr>
          <w:rFonts w:cs="Times New Roman"/>
          <w:lang w:val="en-GB"/>
        </w:rPr>
        <w:fldChar w:fldCharType="end"/>
      </w:r>
      <w:r w:rsidRPr="00841A35">
        <w:rPr>
          <w:rFonts w:cs="Times New Roman"/>
          <w:lang w:val="en-GB"/>
        </w:rPr>
        <w:t xml:space="preserve">, and in North America for the Missouri and Colorado basins, as well as in California </w:t>
      </w:r>
      <w:commentRangeStart w:id="2317"/>
      <w:r w:rsidRPr="00D424AA">
        <w:rPr>
          <w:rFonts w:cs="Times New Roman"/>
          <w:lang w:val="en-GB"/>
        </w:rPr>
        <w:fldChar w:fldCharType="begin" w:fldLock="1"/>
      </w:r>
      <w:r w:rsidR="0012753B">
        <w:rPr>
          <w:rFonts w:cs="Times New Roman"/>
          <w:lang w:val="en-GB"/>
        </w:rPr>
        <w:instrText>ADDIN CSL_CITATION { "citationItems" : [ { "id" : "ITEM-1", "itemData" : { "DOI" : "10.1016/j.jhydrol.2018.03.059", "author" : [ { "dropping-particle" : "", "family" : "Xiao", "given" : "K", "non-dropping-particle" : "", "parse-names" : false, "suffix" : "" }, { "dropping-particle" : "", "family" : "Griffis", "given" : "T J", "non-dropping-particle" : "", "parse-names" : false, "suffix" : "" }, { "dropping-particle" : "", "family" : "Baker", "given" : "J M", "non-dropping-particle" : "", "parse-names" : false, "suffix" : "" }, { "dropping-particle" : "V", "family" : "Bolstad", "given" : "P", "non-dropping-particle" : "", "parse-names" : false, "suffix" : "" }, { "dropping-particle" : "", "family" : "Erickson", "given" : "M D", "non-dropping-particle" : "", "parse-names" : false, "suffix" : "" }, { "dropping-particle" : "", "family" : "Lee", "given" : "X", "non-dropping-particle" : "", "parse-names" : false, "suffix" : "" }, { "dropping-particle" : "", "family" : "Wood", "given" : "J D", "non-dropping-particle" : "", "parse-names" : false, "suffix" : "" }, { "dropping-particle" : "", "family" : "Hu", "given" : "C", "non-dropping-particle" : "", "parse-names" : false, "suffix" : "" }, { "dropping-particle" : "", "family" : "Nieber", "given" : "J L", "non-dropping-particle" : "", "parse-names" : false, "suffix" : "" } ], "container-title" : "Journal of Hydrology", "id" : "ITEM-1", "issued" : { "date-parts" : [ [ "2018" ] ] }, "note" : "Export Date: 8 March 2021", "page" : "59-75", "title" : "Evaporation from a temperate closed-basin lake and its impact on present, past, and future water level", "translator" : [ { "dropping-particle" : "", "family" : "S3524", "given" : "", "non-dropping-particle" : "", "parse-names" : false, "suffix" : "" } ], "type" : "article", "volume" : "561" }, "uris" : [ "http://www.mendeley.com/documents/?uuid=d86f1f03-5f19-47cb-acb3-341f1c03ae41" ] }, { "id" : "ITEM-2", "itemData" : { "DOI" : "10.1073/PNAS.1801026115", "ISSN" : "0027-8424", "PMID" : "30082407", "abstract" : "Climate change is expected to alter streamflow volume and variability in watersheds throughout the world, which will have impacts on agricultural, aquatic, and urban environments. Human modifications such as the building of reservoirs and the extraction of water for agricultural and urban uses, however, are thought to mask climate-induced changes in streamflow. Using observed streamflow data from over 3,000 sites from 1981 to 2015, this work identifies negative trends in streamflow throughout the southern and western portions of the United States and positive trends across the eastern portion of the United States and Canada. Within these regions, streamflow trends from human-modified sites are similar to unimpacted sites, indicating that the signal of climate change is apparent in all streamflow systems. Changes in climate are driving an intensification of the hydrologic cycle and leading to alterations of natural streamflow regimes. Human disturbances such as dams, land-cover change, and water diversions are thought to obscure climate signals in hydrologic systems. As a result, most studies of changing hydroclimatic conditions are limited to areas with natural streamflow. Here, we compare trends in observed streamflow from natural and human-modified watersheds in the United States and Canada for the 1981\u20132015 water years to evaluate whether comparable responses to climate change are present in both systems. We find that patterns and magnitudes of trends in median daily streamflow, daily streamflow variability, and daily extremes in human-modified watersheds are similar to those from nearby natural watersheds. Streamflow in both systems show negative trends throughout the southern and western United States and positive trends throughout the northeastern United States, the northern Great Plains, and southern prairies of Canada. The trends in both natural and human-modified watersheds are linked to local trends in precipitation and reference evapotranspiration, demonstrating that water management and land-cover change have not substantially altered the effects of climate change on human-modified watersheds compared with nearby natural watersheds.", "author" : [ { "dropping-particle" : "", "family" : "Ficklin", "given" : "Darren L.", "non-dropping-particle" : "", "parse-names" : false, "suffix" : "" }, { "dropping-particle" : "", "family" : "Abatzoglou", "given" : "John T.", "non-dropping-particle" : "", "parse-names" : false, "suffix" : "" }, { "dropping-particle" : "", "family" : "Robeson", "given" : "Scott M.", "non-dropping-particle" : "", "parse-names" : false, "suffix" : "" }, { "dropping-particle" : "", "family" : "Null", "given" : "Sarah E.", "non-dropping-particle" : "", "parse-names" : false, "suffix" : "" }, { "dropping-particle" : "", "family" : "Knouft", "given" : "Jason H.", "non-dropping-particle" : "", "parse-names" : false, "suffix" : "" } ], "container-title" : "Proceedings of the National Academy of Sciences", "id" : "ITEM-2", "issued" : { "date-parts" : [ [ "2018", "8", "6" ] ] }, "page" : "201801026", "publisher" : "National Academy of Sciences", "title" : "Natural and managed watersheds show similar responses to recent climate change", "translator" : [ { "dropping-particle" : "", "family" : "S2964", "given" : "", "non-dropping-particle" : "", "parse-names" : false, "suffix" : "" } ], "type" : "article-journal" }, "uris" : [ "http://www.mendeley.com/documents/?uuid=f2d7a1a8-8405-43db-9c3b-fd8f9e548a1c" ] }, { "id" : "ITEM-3", "itemData" : { "DOI" : "10.1016/j.jhydrol.2019.04.060", "author" : [ { "dropping-particle" : "", "family" : "Glas", "given" : "R", "non-dropping-particle" : "", "parse-names" : false, "suffix" : "" }, { "dropping-particle" : "", "family" : "Burns", "given" : "D", "non-dropping-particle" : "", "parse-names" : false, "suffix" : "" }, { "dropping-particle" : "", "family" : "Lautz", "given" : "L", "non-dropping-particle" : "", "parse-names" : false, "suffix" : "" } ], "container-title" : "Journal of Hydrology", "id" : "ITEM-3", "issued" : { "date-parts" : [ [ "2019" ] ] }, "note" : "cited By 0", "page" : "308-323", "title" : "Historical changes in New York State streamflow: Attribution of temporal shifts and spatial patterns from 1961 to 2016", "translator" : [ { "dropping-particle" : "", "family" : "S2959", "given" : "", "non-dropping-particle" : "", "parse-names" : false, "suffix" : "" } ], "type" : "article-journal", "volume" : "574" }, "uris" : [ "http://www.mendeley.com/documents/?uuid=e0f70020-19ce-4028-8ccc-ee87412e49a6" ] }, { "id" : "ITEM-4", "itemData" : { "DOI" : "10.1002/2015GL063666", "ISSN" : "0094-8276", "abstract" : "\u00a9 2015. American Geophysical Union. All Rights Reserved. California is experiencing one of the worst droughts on record. We use a hydrological model and risk assessment framework to understand the influence of temperature on the water year (WY) 2014 drought in California and examine the probability that this drought would have been less severe if temperatures resembled the historical climatology. Our results indicate that temperature played an important role in exacerbating the WY 2014 drought severity. We found that if WY 2014 temperatures resembled the 1916-2012 climatology, there would have been at least an 86% chance that winter snow water equivalent and spring-summer soil moisture and runoff deficits would have been less severe than the observed conditions. We also report that the temperature forecast skill in California for the important seasons of winter and spring is negligible, beyond a lead time of 1 month, which we postulate might hinder skillful drought prediction in California.", "author" : [ { "dropping-particle" : "", "family" : "Shukla", "given" : "Shraddhanand", "non-dropping-particle" : "", "parse-names" : false, "suffix" : "" }, { "dropping-particle" : "", "family" : "Safeeq", "given" : "Mohammad", "non-dropping-particle" : "", "parse-names" : false, "suffix" : "" }, { "dropping-particle" : "", "family" : "AghaKouchak", "given" : "Amir", "non-dropping-particle" : "", "parse-names" : false, "suffix" : "" }, { "dropping-particle" : "", "family" : "Guan", "given" : "Kaiyu", "non-dropping-particle" : "", "parse-names" : false, "suffix" : "" }, { "dropping-particle" : "", "family" : "Funk", "given" : "Chris", "non-dropping-particle" : "", "parse-names" : false, "suffix" : "" } ], "container-title" : "Geophysical Research Letters", "id" : "ITEM-4", "issue" : "11", "issued" : { "date-parts" : [ [ "2015", "6", "16" ] ] }, "page" : "4384-4393", "title" : "Temperature impacts on the water year 2014 drought in California", "translator" : [ { "dropping-particle" : "", "family" : "S638", "given" : "", "non-dropping-particle" : "", "parse-names" : false, "suffix" : "" } ], "type" : "article-journal", "volume" : "42" }, "uris" : [ "http://www.mendeley.com/documents/?uuid=cb7fcdf0-044e-42da-bea6-b6a00fae18ab" ] }, { "id" : "ITEM-5", "itemData" : { "DOI" : "10.1126/science.aax0194", "abstract" : "The sensitivity of river discharge to climate-system warming is highly uncertain, and the processes that govern river discharge are poorly understood, which impedes climate-change adaptation. A prominent exemplar is the Colorado River, where meteorological drought and warming are shrinking a water resource that supports more than 1 trillion dollars of economic activity per year. A Monte Carlo simulation with a radiation-aware hydrologic model resolves the longstanding, wide disparity in sensitivity estimates and reveals the controlling physical processes. We estimate that annual mean discharge has been decreasing by 9.3% per degree Celsius of warming because of increased evapotranspiration, mainly driven by snow loss and a consequent decrease in reflection of solar radiation. Projected precipitation increases likely will not suffice to fully counter the robust, thermodynamically induced drying. Thus, an increasing risk of severe water shortages is expected. \u00a9 2020 American Association for the Advancement of Science. All rights reserved.", "author" : [ { "dropping-particle" : "", "family" : "Milly", "given" : "P C D", "non-dropping-particle" : "", "parse-names" : false, "suffix" : "" }, { "dropping-particle" : "", "family" : "Dunne", "given" : "K A", "non-dropping-particle" : "", "parse-names" : false, "suffix" : "" } ], "container-title" : "Science", "id" : "ITEM-5", "issue" : "6483", "issued" : { "date-parts" : [ [ "2020" ] ] }, "note" : "Export Date: 26 October 2020", "page" : "1252-1255", "title" : "Colorado River flow dwindles as warming-driven loss of reflective snow energizes evaporation", "translator" : [ { "dropping-particle" : "", "family" : "S3228", "given" : "", "non-dropping-particle" : "", "parse-names" : false, "suffix" : "" } ], "type" : "article", "volume" : "367" }, "uris" : [ "http://www.mendeley.com/documents/?uuid=abe6fca1-c02e-4e80-998a-3d191d5a862f" ] }, { "id" : "ITEM-6", "itemData" : { "DOI" : "10.1073/pnas.1916208117", "abstract" : "Across the Upper Missouri River Basin, the recent drought of 2000 to 2010, known as the \"turn-of-the-century drought,\" was likely more severe than any in the instrumental record including the Dust Bowl drought. However, until now, adequate proxy records needed to better understand this event with regard to long-term variability have been lacking. Here we examine 1,200 y of streamflow from a network of 17 new tree-ring-based reconstructions for gages across the upper Missouri basin and an independent reconstruction of warm-season regional temperature in order to place the recent drought in a long-term climate context. We find that temperature has increasingly influenced the severity of drought events by decreasing runoff efficiency in the basin since the late 20th century (1980s) onward. The occurrence of extreme heat, higher evapotranspiration, and associated low-flow conditions across the basin has increased substantially over the 20th and 21st centuries, and recent warming aligns with increasing drought severities that rival or exceed any estimated over the last 12 centuries. Future warming is anticipated to cause increasingly severe droughts by enhancing water deficits that could prove challenging for water management. \u00a9 2020 National Academy of Sciences. All rights reserved.", "author" : [ { "dropping-particle" : "", "family" : "Martin", "given" : "J T", "non-dropping-particle" : "", "parse-names" : false, "suffix" : "" }, { "dropping-particle" : "", "family" : "Pederson", "given" : "G T", "non-dropping-particle" : "", "parse-names" : false, "suffix" : "" }, { "dropping-particle" : "", "family" : "Woodhouse", "given" : "C A", "non-dropping-particle" : "", "parse-names" : false, "suffix" : "" }, { "dropping-particle" : "", "family" : "Cook", "given" : "E R", "non-dropping-particle" : "", "parse-names" : false, "suffix" : "" }, { "dropping-particle" : "", "family" : "McCabe", "given" : "G J", "non-dropping-particle" : "", "parse-names" : false, "suffix" : "" }, { "dropping-particle" : "", "family" : "Anchukaitis", "given" : "K J", "non-dropping-particle" : "", "parse-names" : false, "suffix" : "" }, { "dropping-particle" : "", "family" : "Wise", "given" : "E K", "non-dropping-particle" : "", "parse-names" : false, "suffix" : "" }, { "dropping-particle" : "", "family" : "Erger", "given" : "P J", "non-dropping-particle" : "", "parse-names" : false, "suffix" : "" }, { "dropping-particle" : "", "family" : "Dolan", "given" : "L", "non-dropping-particle" : "", "parse-names" : false, "suffix" : "" }, { "dropping-particle" : "", "family" : "McGuire", "given" : "M", "non-dropping-particle" : "", "parse-names" : false, "suffix" : "" }, { "dropping-particle" : "", "family" : "Gangopadhyay", "given" : "S", "non-dropping-particle" : "", "parse-names" : false, "suffix" : "" }, { "dropping-particle" : "", "family" : "Chase", "given" : "K J", "non-dropping-particle" : "", "parse-names" : false, "suffix" : "" }, { "dropping-particle" : "", "family" : "Littell", "given" : "J S", "non-dropping-particle" : "", "parse-names" : false, "suffix" : "" }, { "dropping-particle" : "", "family" : "Gray", "given" : "S T", "non-dropping-particle" : "", "parse-names" : false, "suffix" : "" }, { "dropping-particle" : "", "family" : "George", "given" : "S S", "non-dropping-particle" : "", "parse-names" : false, "suffix" : "" }, { "dropping-particle" : "", "family" : "Friedman", "given" : "J M", "non-dropping-particle" : "", "parse-names" : false, "suffix" : "" }, { "dropping-particle" : "", "family" : "Sauchyn", "given" : "D J", "non-dropping-particle" : "", "parse-names" : false, "suffix" : "" }, { "dropping-particle" : "", "family" : "St-Jacques", "given" : "J.-M.", "non-dropping-particle" : "", "parse-names" : false, "suffix" : "" }, { "dropping-particle" : "", "family" : "King", "given" : "J", "non-dropping-particle" : "", "parse-names" : false, "suffix" : "" } ], "container-title" : "Proceedings of the National Academy of Sciences", "id" : "ITEM-6", "issue" : "21", "issued" : { "date-parts" : [ [ "2020" ] ] }, "note" : "Export Date: 26 October 2020", "title" : "Increased drought severity tracks warming in the United States' largest river basin", "translator" : [ { "dropping-particle" : "", "family" : "S3227", "given" : "", "non-dropping-particle" : "", "parse-names" : false, "suffix" : "" } ], "type" : "article", "volume" : "117" }, "uris" : [ "http://www.mendeley.com/documents/?uuid=3c6e0827-629e-42fb-8646-55e8bb1a23d9" ] }, { "id" : "ITEM-7", "itemData" : { "DOI" : "10.1002/2016WR019638", "abstract" : "\u00a9 2017. American Geophysical Union. All Rights Reserved. Between 2000 and 2014, annual Colorado River flows averaged 19% below the 1906\u20131999 average, the worst 15-year drought on record. At least one-sixth to one-half (average at one-third) of this loss is due to unprecedented temperatures (0.9\u00b0C above the 1906\u20131999 average), confirming model-based analysis that continued warming will likely further reduce flows. Whereas it is virtually certain that warming will continue with additional emissions of greenhouse gases to the atmosphere, there has been no observed trend toward greater precipitation in the Colorado Basin, nor are climate models in agreement that there should be a trend. Moreover, there is a significant risk of decadal and multidecadal drought in the coming century, indicating that any increase in mean precipitation will likely be offset during periods of prolonged drought. Recently published estimates of Colorado River flow sensitivity to temperature combined with a large number of recent climate model-based temperature projections indicate that continued business-as-usual warming will drive temperature-induced declines in river flow, conservatively \u221220% by midcentury and \u221235% by end-century, with support for losses exceeding \u221230% at midcentury and \u221255% at end-century. Precipitation increases may moderate these declines somewhat, but to date no such increases are evident and there is no model agreement on future precipitation changes. These results, combined with the increasing likelihood of prolonged drought in the river basin, suggest that future climate change impacts on the Colorado River flows will be much more serious than currently assumed, especially if substantial reductions in greenhouse gas emissions do not occur.", "author" : [ { "dropping-particle" : "", "family" : "Udall", "given" : "B.", "non-dropping-particle" : "", "parse-names" : false, "suffix" : "" }, { "dropping-particle" : "", "family" : "Overpeck", "given" : "J.", "non-dropping-particle" : "", "parse-names" : false, "suffix" : "" } ], "container-title" : "Water Resources Research", "id" : "ITEM-7", "issue" : "3", "issued" : { "date-parts" : [ [ "2017" ] ] }, "page" : "2404-2418", "title" : "The twenty-first century Colorado River hot drought and implications for the future", "translator" : [ { "dropping-particle" : "", "family" : "S544", "given" : "", "non-dropping-particle" : "", "parse-names" : false, "suffix" : "" } ], "type" : "article-journal", "volume" : "53" }, "uris" : [ "http://www.mendeley.com/documents/?uuid=ecfccb07-c9b5-4aa1-9448-d5a3b25cde99" ] } ], "mendeley" : { "formattedCitation" : "(Shukla et al., 2015; Udall and Overpeck, 2017; Ficklin et al., 2018; Xiao et al., 2018a; Glas et al., 2019; Martin et al., 2020; Milly and Dunne, 2020)", "manualFormatting" : "(Shukla et al., 2015; Udall and Overpeck, 2017; Ficklin et al., 2018; K. Xiao et al., 2018; Glas et al., 2019; Martin et al., 2020; Milly and Dunne, 2020)", "plainTextFormattedCitation" : "(Shukla et al., 2015; Udall and Overpeck, 2017; Ficklin et al., 2018; Xiao et al., 2018a; Glas et al., 2019; Martin et al., 2020; Milly and Dunne, 2020)", "previouslyFormattedCitation" : "(Shukla et al., 2015; Udall and Overpeck, 2017; Ficklin et al., 2018; Xiao et al., 2018a; Glas et al., 2019; Martin et al., 2020; Milly and Dunne,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 xml:space="preserve">(Shukla et al., 2015; Udall and Overpeck, 2017; Ficklin et al., 2018; </w:t>
      </w:r>
      <w:ins w:id="2318" w:author="Robin Matthews" w:date="2021-07-13T23:20:00Z">
        <w:r w:rsidR="009C1DB2">
          <w:rPr>
            <w:rFonts w:cs="Times New Roman"/>
            <w:noProof/>
            <w:lang w:val="nb-NO"/>
          </w:rPr>
          <w:t xml:space="preserve">K. </w:t>
        </w:r>
      </w:ins>
      <w:r w:rsidR="00A26296">
        <w:rPr>
          <w:rFonts w:cs="Times New Roman"/>
          <w:noProof/>
          <w:lang w:val="nb-NO"/>
        </w:rPr>
        <w:t>Xiao et al., 2018</w:t>
      </w:r>
      <w:del w:id="2319" w:author="Robin Matthews" w:date="2021-07-13T23:20:00Z">
        <w:r w:rsidR="00A26296" w:rsidDel="009C1DB2">
          <w:rPr>
            <w:rFonts w:cs="Times New Roman"/>
            <w:noProof/>
            <w:lang w:val="nb-NO"/>
          </w:rPr>
          <w:delText>a</w:delText>
        </w:r>
      </w:del>
      <w:r w:rsidR="00A26296">
        <w:rPr>
          <w:rFonts w:cs="Times New Roman"/>
          <w:noProof/>
          <w:lang w:val="nb-NO"/>
        </w:rPr>
        <w:t>; Glas et al., 2019; Martin et al., 2020; Milly and Dunne, 2020)</w:t>
      </w:r>
      <w:r w:rsidRPr="00D424AA">
        <w:rPr>
          <w:rFonts w:cs="Times New Roman"/>
          <w:lang w:val="en-GB"/>
        </w:rPr>
        <w:fldChar w:fldCharType="end"/>
      </w:r>
      <w:commentRangeEnd w:id="2317"/>
      <w:r w:rsidR="00A26296">
        <w:rPr>
          <w:rStyle w:val="Marquedecommentaire"/>
        </w:rPr>
        <w:commentReference w:id="2317"/>
      </w:r>
      <w:r w:rsidRPr="00841A35">
        <w:rPr>
          <w:rFonts w:cs="Times New Roman"/>
          <w:lang w:val="nb-NO"/>
        </w:rPr>
        <w:t>.</w:t>
      </w:r>
    </w:p>
    <w:p w14:paraId="36D6A840" w14:textId="77777777" w:rsidR="006D1F63" w:rsidRDefault="006D1F63" w:rsidP="00D424AA">
      <w:pPr>
        <w:pStyle w:val="AR6BodyText"/>
        <w:rPr>
          <w:rFonts w:cs="Times New Roman"/>
          <w:lang w:val="nb-NO"/>
        </w:rPr>
      </w:pPr>
    </w:p>
    <w:p w14:paraId="2909C3F9" w14:textId="4FAA3F04" w:rsidR="001415DA" w:rsidRPr="00D424AA" w:rsidRDefault="001415DA" w:rsidP="00D424AA">
      <w:pPr>
        <w:pStyle w:val="AR6BodyText"/>
        <w:rPr>
          <w:rFonts w:cs="Times New Roman"/>
          <w:lang w:val="en-GB"/>
        </w:rPr>
      </w:pPr>
      <w:r w:rsidRPr="00D424AA">
        <w:rPr>
          <w:rFonts w:cs="Times New Roman"/>
          <w:lang w:val="en-GB"/>
        </w:rPr>
        <w:t xml:space="preserve">In other regions the influence of human water uses can be more important to explain hydrological drought trends </w:t>
      </w:r>
      <w:commentRangeStart w:id="2320"/>
      <w:r w:rsidRPr="00D424AA">
        <w:rPr>
          <w:rFonts w:cs="Times New Roman"/>
          <w:lang w:val="en-GB"/>
        </w:rPr>
        <w:fldChar w:fldCharType="begin" w:fldLock="1"/>
      </w:r>
      <w:ins w:id="2321" w:author="Robin Matthews" w:date="2021-07-13T23:20:00Z">
        <w:r w:rsidR="009C1DB2">
          <w:rPr>
            <w:rFonts w:cs="Times New Roman"/>
            <w:lang w:val="en-GB"/>
          </w:rPr>
          <w:instrText>ADDIN CSL_CITATION { "citationItems" : [ { "id" : "ITEM-1", "itemData" : { "DOI" : "10.1007/s12665-016-6205-1", "author" : [ { "dropping-particle" : "", "family" : "Mohammed", "given" : "R", "non-dropping-particle" : "", "parse-names" : false, "suffix" : "" }, { "dropping-particle" : "", "family" : "Scholz", "given" : "M", "non-dropping-particle" : "", "parse-names" : false, "suffix" : "" } ], "container-title" : "Environmental Earth Sciences", "id" : "ITEM-1", "issue" : "21", "issued" : { "date-parts" : [ [ "2016" ] ] }, "note" : "Cited By :7\n\nExport Date: 28 December 2020", "title" : "Impact of climate variability and streamflow alteration on groundwater contribution to the base flow of the Lower Zab River (Iran and Iraq)", "translator" : [ { "dropping-particle" : "", "family" : "S3448", "given" : "", "non-dropping-particle" : "", "parse-names" : false, "suffix" : "" } ], "type" : "article-journal", "volume" : "75" }, "uris" : [ "http://www.mendeley.com/documents/?uuid=fd057e8a-a5fd-443a-a606-73e474958674" ] }, { "id" : "ITEM-2", "itemData" : { "DOI" : "10.1007/s10980-016-0391-9", "author" : [ { "dropping-particle" : "", "family" : "Liu", "given" : "Y", "non-dropping-particle" : "", "parse-names" : false, "suffix" : "" }, { "dropping-particle" : "", "family" : "Wu", "given" : "G", "non-dropping-particle" : "", "parse-names" : false, "suffix" : "" }, { "dropping-particle" : "", "family" : "Guo", "given" : "R", "non-dropping-particle" : "", "parse-names" : false, "suffix" : "" }, { "dropping-particle" : "", "family" : "Wan", "given" : "R", "non-dropping-particle" : "", "parse-names" : false, "suffix" : "" } ], "container-title" : "Landscape Ecology", "id" : "ITEM-2", "issue" : "8", "issued" : { "date-parts" : [ [ "2016" ] ] }, "note" : "Cited By :27\n\nExport Date: 28 December 2020", "page" : "1883-1890", "title" : "Changing landscapes by damming: the Three Gorges Dam causes downstream lake shrinkage and severe droughts", "translator" : [ { "dropping-particle" : "", "family" : "S3447", "given" : "", "non-dropping-particle" : "", "parse-names" : false, "suffix" : "" } ], "type" : "article-journal", "volume" : "31" }, "uris" : [ "http://www.mendeley.com/documents/?uuid=f6d62a01-f9ec-448f-abb7-e258dcc79780" ] } ], "mendeley" : { "formattedCitation" : "(Liu et al., 2016b; Mohammed and Scholz, 2016)", "manualFormatting" : "(Y. Liu et al., 2016; Mohammed and Scholz, 2016)", "plainTextFormattedCitation" : "(Liu et al., 2016b; Mohammed and Scholz, 2016)", "previouslyFormattedCitation" : "(Liu et al., 2016b; Mohammed and Scholz, 2016)" }, "properties" : { "noteIndex" : 0 }, "schema" : "https://github.com/citation-style-language/schema/raw/master/csl-citation.json" }</w:instrText>
        </w:r>
      </w:ins>
      <w:del w:id="2322" w:author="Robin Matthews" w:date="2021-07-13T23:20:00Z">
        <w:r w:rsidR="00FF6231" w:rsidDel="009C1DB2">
          <w:rPr>
            <w:rFonts w:cs="Times New Roman"/>
            <w:lang w:val="en-GB"/>
          </w:rPr>
          <w:delInstrText>ADDIN CSL_CITATION { "citationItems" : [ { "id" : "ITEM-1", "itemData" : { "DOI" : "10.1007/s12665-016-6205-1", "author" : [ { "dropping-particle" : "", "family" : "Mohammed", "given" : "R", "non-dropping-particle" : "", "parse-names" : false, "suffix" : "" }, { "dropping-particle" : "", "family" : "Scholz", "given" : "M", "non-dropping-particle" : "", "parse-names" : false, "suffix" : "" } ], "container-title" : "Environmental Earth Sciences", "id" : "ITEM-1", "issue" : "21", "issued" : { "date-parts" : [ [ "2016" ] ] }, "note" : "Cited By :7\n\nExport Date: 28 December 2020", "title" : "Impact of climate variability and streamflow alteration on groundwater contribution to the base flow of the Lower Zab River (Iran and Iraq)", "translator" : [ { "dropping-particle" : "", "family" : "S3448", "given" : "", "non-dropping-particle" : "", "parse-names" : false, "suffix" : "" } ], "type" : "article-journal", "volume" : "75" }, "uris" : [ "http://www.mendeley.com/documents/?uuid=fd057e8a-a5fd-443a-a606-73e474958674" ] }, { "id" : "ITEM-2", "itemData" : { "DOI" : "10.1007/s10980-016-0391-9", "author" : [ { "dropping-particle" : "", "family" : "Liu", "given" : "Y", "non-dropping-particle" : "", "parse-names" : false, "suffix" : "" }, { "dropping-particle" : "", "family" : "Wu", "given" : "G", "non-dropping-particle" : "", "parse-names" : false, "suffix" : "" }, { "dropping-particle" : "", "family" : "Guo", "given" : "R", "non-dropping-particle" : "", "parse-names" : false, "suffix" : "" }, { "dropping-particle" : "", "family" : "Wan", "given" : "R", "non-dropping-particle" : "", "parse-names" : false, "suffix" : "" } ], "container-title" : "Landscape Ecology", "id" : "ITEM-2", "issue" : "8", "issued" : { "date-parts" : [ [ "2016" ] ] }, "note" : "Cited By :27\n\nExport Date: 28 December 2020", "page" : "1883-1890", "title" : "Changing landscapes by damming: the Three Gorges Dam causes downstream lake shrinkage and severe droughts", "translator" : [ { "dropping-particle" : "", "family" : "S3447", "given" : "", "non-dropping-particle" : "", "parse-names" : false, "suffix" : "" } ], "type" : "article-journal", "volume" : "31" }, "uris" : [ "http://www.mendeley.com/documents/?uuid=f6d62a01-f9ec-448f-abb7-e258dcc79780" ] } ], "mendeley" : { "formattedCitation" : "(Liu et al., 2016b; Mohammed and Scholz, 2016)", "plainTextFormattedCitation" : "(Liu et al., 2016b; Mohammed and Scholz, 2016)", "previouslyFormattedCitation" : "(Liu et al., 2016b; Mohammed and Scholz, 2016)"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323" w:author="Robin Matthews" w:date="2021-07-13T23:20:00Z">
        <w:r w:rsidR="009C1DB2">
          <w:rPr>
            <w:rFonts w:cs="Times New Roman"/>
            <w:noProof/>
            <w:lang w:val="en-GB"/>
          </w:rPr>
          <w:t xml:space="preserve">Y. </w:t>
        </w:r>
      </w:ins>
      <w:r w:rsidR="00A26296">
        <w:rPr>
          <w:rFonts w:cs="Times New Roman"/>
          <w:noProof/>
          <w:lang w:val="en-GB"/>
        </w:rPr>
        <w:t>Liu et al., 2016</w:t>
      </w:r>
      <w:del w:id="2324" w:author="Robin Matthews" w:date="2021-07-13T23:20:00Z">
        <w:r w:rsidR="00A26296" w:rsidDel="009C1DB2">
          <w:rPr>
            <w:rFonts w:cs="Times New Roman"/>
            <w:noProof/>
            <w:lang w:val="en-GB"/>
          </w:rPr>
          <w:delText>b</w:delText>
        </w:r>
      </w:del>
      <w:r w:rsidR="00A26296">
        <w:rPr>
          <w:rFonts w:cs="Times New Roman"/>
          <w:noProof/>
          <w:lang w:val="en-GB"/>
        </w:rPr>
        <w:t>; Mohammed and Scholz, 2016)</w:t>
      </w:r>
      <w:r w:rsidRPr="00D424AA">
        <w:rPr>
          <w:rFonts w:cs="Times New Roman"/>
          <w:lang w:val="en-GB"/>
        </w:rPr>
        <w:fldChar w:fldCharType="end"/>
      </w:r>
      <w:commentRangeEnd w:id="2320"/>
      <w:r w:rsidR="00A26296">
        <w:rPr>
          <w:rStyle w:val="Marquedecommentaire"/>
        </w:rPr>
        <w:commentReference w:id="2320"/>
      </w:r>
      <w:r w:rsidRPr="00841A35">
        <w:rPr>
          <w:rFonts w:cs="Times New Roman"/>
          <w:lang w:val="en-GB"/>
        </w:rPr>
        <w:t xml:space="preserve">. There is </w:t>
      </w:r>
      <w:r w:rsidRPr="00D424AA">
        <w:rPr>
          <w:rFonts w:cs="Times New Roman"/>
          <w:i/>
          <w:iCs/>
          <w:lang w:val="en-GB"/>
        </w:rPr>
        <w:t>medium confidence</w:t>
      </w:r>
      <w:r w:rsidRPr="00D424AA">
        <w:rPr>
          <w:rFonts w:cs="Times New Roman"/>
          <w:lang w:val="en-GB"/>
        </w:rPr>
        <w:t xml:space="preserve"> that human-induced climate change has contributed to an increase of hydrological droughts in the Mediterranean </w:t>
      </w:r>
      <w:r w:rsidRPr="00D424AA">
        <w:rPr>
          <w:rFonts w:cs="Times New Roman"/>
          <w:lang w:val="en-GB"/>
        </w:rPr>
        <w:fldChar w:fldCharType="begin" w:fldLock="1"/>
      </w:r>
      <w:r w:rsidR="00D60E09">
        <w:rPr>
          <w:rFonts w:cs="Times New Roman"/>
          <w:lang w:val="en-GB"/>
        </w:rPr>
        <w:instrText>ADDIN CSL_CITATION { "citationItems" : [ { "id" : "ITEM-1", "itemData" : { "DOI" : "10.1016/j.jhydrol.2012.12.038", "ISSN" : "00221694", "abstract" : "This study explores the relationship between low flows and large-scale climate variability in France. To this aim, a national low flow reference network of near-natural catchments, consisting of 236 gauging stations, was set up. A subset of 220 daily streamflow records for the period 1968-2008 was used to detect trends in a number of severity and timing drought indices. In addition to testing temporal trends, correlations with four climate indices were also evaluated: the North Atlantic Oscillation (NAO), the Atlantic Multidecadal Oscillation (AMO) and the frequency of two Weather Patterns corresponding to circulation types associated to wet (WP2) and dry (WP8) conditions over France. Due to their specific dynamics, NAO and WPs were also analyzed seasonally. Results show a consistent increase of drought severity in southern France. Correlations with NAO and AMO show a similar spatial pattern. Additionally, significant relationships with WPs were found throughout France, with the exception of the Mediterranean coast. Timing indices appear to be less related to large-scale climate indices, whereas some evidence of negative temporal trends was found (e.g. earlier drought start).To assess the robustness of the above relationships, a subset of 28 stations with longer records was studied over a 60. year period (1948-2008). The results show that, when shifting the time window of the analysis, the correlations between low flow indices and climate indices remain stable, whereas those with respect to time do not. Seasonal climate indices appear to have stronger links with low flow indices than their annual counterparts. For instance, the summer NAO shows a strong link with severity indices in the northern half of the country. This link is found again for the winter WP2.The above results indicate that temporal trends should only be used for descriptive purposes, whereas seasonally lagged climate indices are potential candidates as predictors of summer low flows. \u00a9 2012 Elsevier B.V.", "author" : [ { "dropping-particle" : "", "family" : "Giuntoli", "given" : "I.", "non-dropping-particle" : "", "parse-names" : false, "suffix" : "" }, { "dropping-particle" : "", "family" : "Renard", "given" : "B.", "non-dropping-particle" : "", "parse-names" : false, "suffix" : "" }, { "dropping-particle" : "", "family" : "Vidal", "given" : "J.-P.", "non-dropping-particle" : "", "parse-names" : false, "suffix" : "" }, { "dropping-particle" : "", "family" : "Bard", "given" : "A.", "non-dropping-particle" : "", "parse-names" : false, "suffix" : "" } ], "container-title" : "Journal of Hydrology", "id" : "ITEM-1", "issued" : { "date-parts" : [ [ "2013", "3" ] ] }, "page" : "105-118", "title" : "Low flows in France and their relationship to large-scale climate indices", "translator" : [ { "dropping-particle" : "", "family" : "S626", "given" : "", "non-dropping-particle" : "", "parse-names" : false, "suffix" : "" } ], "type" : "article-journal", "volume" : "482" }, "uris" : [ "http://www.mendeley.com/documents/?uuid=b8d86777-20fe-467c-8b98-fa25e4ebdf84" ] }, { "id" : "ITEM-2", "itemData" : { "DOI" : "10.1038/nclimate3416", "abstract" : "Although there is overwhelming evidence showing that human emissions are affecting a wide range of atmospheric variables, it is not clear whether anthropogenic climate change is detectable in continental-scale freshwater resources. Owing to the complexity of terrestrial hydro-systems there is to date only limited evidence suggesting that climate change has altered river discharge in specific regions. Here we show that it is likely that anthropogenic emissions have left a detectable fingerprint in renewable freshwater resources in Europe. We use the detection and attribution approach to compare river-flow observations with state-of-the-art climate model simulations. The analysis shows that the previously observed amplification of the south (dry)-north (wet) contrast in pan-European river flow is captured by climate models only if human emissions are accounted for, although the models significantly underestimate the response. A regional analysis highlights that a strong and significant decrease is observed in the Mediterranean, generally along with a weak increase in northern Europe, whereas there is little change in transitional central Europe. As river and streamflow are indicators for renewable freshwater resources, the results highlight the necessity of raising awareness on climate change projections that indicate increasing water scarcity in southern Europe.", "author" : [ { "dropping-particle" : "", "family" : "Gudmundsson", "given" : "L.", "non-dropping-particle" : "", "parse-names" : false, "suffix" : "" }, { "dropping-particle" : "", "family" : "Seneviratne", "given" : "S.I.", "non-dropping-particle" : "", "parse-names" : false, "suffix" : "" }, { "dropping-particle" : "", "family" : "Zhang", "given" : "X.", "non-dropping-particle" : "", "parse-names" : false, "suffix" : "" } ], "container-title" : "Nature Climate Change", "id" : "ITEM-2", "issue" : "11", "issued" : { "date-parts" : [ [ "2017" ] ] }, "page" : "813-816", "title" : "Anthropogenic climate change detected in European renewable freshwater resources", "translator" : [ { "dropping-particle" : "", "family" : "S540", "given" : "", "non-dropping-particle" : "", "parse-names" : false, "suffix" : "" } ], "type" : "article-journal", "volume" : "7" }, "uris" : [ "http://www.mendeley.com/documents/?uuid=cc49005f-ef05-4ff8-b966-6723ad5b7f54" ] }, { "id" : "ITEM-3", "itemData" : { "DOI" : "10.1088/1748-9326/9/4/044001", "ISSN" : "1748-9326", "abstract" : "We use high quality climate data from ground meteorological stations in the Iberian Peninsula (IP) and robust drought indices to confirm that drought severity has increased in the past five decades, as a consequence of greater atmospheric evaporative demand resulting from temperature rise. Increased drought severity is independent of the model used to quantify the reference evapotranspiration. We have also focused on drought impacts to drought-sensitive systems, such as river discharge, by analyzing streamflow data for 287 rivers in the IP, and found that hydrological drought frequency and severity have also increased in the past five decades in natural, regulated and highly regulated basins. Recent positive trend in the atmospheric water demand has had a direct influence on the temporal evolution of streamflows, clearly identified during the warm season, in which higher evapotranspiration rates are recorded. This pattern of increase in evaporative demand and greater drought severity is probably applicable to other semiarid regions of the world, including other Mediterranean areas, the Sahel, southern Australia and South Africa, and can be expected to increasingly compromise water supplies and cause political, social and economic tensions among regions in the near future. \u00a9 2014 IOP Publishing Ltd.", "author" : [ { "dropping-particle" : "", "family" : "Vicente-Serrano", "given" : "Sergio M", "non-dropping-particle" : "", "parse-names" : false, "suffix" : "" }, { "dropping-particle" : "", "family" : "Lopez-Moreno", "given" : "Juan-I", "non-dropping-particle" : "", "parse-names" : false, "suffix" : "" }, { "dropping-particle" : "", "family" : "Beguer\u00eda", "given" : "Santiago", "non-dropping-particle" : "", "parse-names" : false, "suffix" : "" }, { "dropping-particle" : "", "family" : "Lorenzo-Lacruz", "given" : "Jorge", "non-dropping-particle" : "", "parse-names" : false, "suffix" : "" }, { "dropping-particle" : "", "family" : "Sanchez-Lorenzo", "given" : "Arturo", "non-dropping-particle" : "", "parse-names" : false, "suffix" : "" }, { "dropping-particle" : "", "family" : "Garc\u00eda-Ruiz", "given" : "Jos\u00e9 M", "non-dropping-particle" : "", "parse-names" : false, "suffix" : "" }, { "dropping-particle" : "", "family" : "Azorin-Molina", "given" : "Cesar", "non-dropping-particle" : "", "parse-names" : false, "suffix" : "" }, { "dropping-particle" : "", "family" : "Mor\u00e1n-Tejeda", "given" : "Enrique", "non-dropping-particle" : "", "parse-names" : false, "suffix" : "" }, { "dropping-particle" : "", "family" : "Revuelto", "given" : "Jes\u00fas", "non-dropping-particle" : "", "parse-names" : false, "suffix" : "" }, { "dropping-particle" : "", "family" : "Trigo", "given" : "Ricardo", "non-dropping-particle" : "", "parse-names" : false, "suffix" : "" }, { "dropping-particle" : "", "family" : "Coelho", "given" : "Fatima", "non-dropping-particle" : "", "parse-names" : false, "suffix" : "" }, { "dropping-particle" : "", "family" : "Espejo", "given" : "Francisco", "non-dropping-particle" : "", "parse-names" : false, "suffix" : "" } ], "container-title" : "Environmental Research Letters", "id" : "ITEM-3", "issue" : "4", "issued" : { "date-parts" : [ [ "2014", "4", "1" ] ] }, "note" : "From Duplicate 2 (Evidence of increasing drought severity caused by temperature rise in southern Europe - Vicente-Serrano, S.M. Sergio M; Lopez-Moreno, J.-I. Juan-I; Beguer\u00eda, Santiago; Lorenzo-Lacruz, Jorge; Sanchez-Lorenzo, Arturo; Garc\u00eda-Ruiz, Jos\u00e9 M J.M.; Azorin-Molina, Cesar; Mor\u00e1n-Tejeda, Enrique; Revuelto, Jes\u00fas; Trigo, Ricardo; Coelho, Fatima; Espejo, Francisco)\n\nFrom Duplicate 1 (Evidence of increasing drought severity caused by temperature rise in southern Europe - Vicente-Serrano, S.M. Sergio M; Lopez-Moreno, J.-I. Juan-I; Beguer\u00eda, Santiago; Lorenzo-Lacruz, Jorge; Sanchez-Lorenzo, Arturo; Garc\u00eda-Ruiz, Jos\u00e9 M J.M.; Azorin-Molina, Cesar; Mor\u00e1n-Tejeda, Enrique; Revuelto, Jes\u00fas; Trigo, Ricardo; Coelho, Fatima; Espejo, Francisco)\n\nFrom Duplicate 1 (Evidence of increasing drought severity caused by temperature rise in southern Europe - Vicente-Serrano, S.M. Sergio M; Lopez-Moreno, J.-I. Juan-I; Beguer\u00eda, Santiago; Lorenzo-Lacruz, Jorge; Sanchez-Lorenzo, Arturo; Garc\u00eda-Ruiz, Jos\u00e9 M J.M.; Azorin-Molina, Cesar; Mor\u00e1n-Tejeda, Enrique; Revuelto, Jes\u00fas; Trigo, Ricardo; Coelho, Fatima; Espejo, Francisco)\n\nFrom Duplicate 1 (Evidence of increasing drought severity caused by temperature rise in southern Europe - Vicente-Serrano, Sergio M; Lopez-Moreno, Juan-I; Beguer\u00eda, Santiago; Lorenzo-Lacruz, Jorge; Sanchez-Lorenzo, Arturo; Garc\u00eda-Ruiz, Jos\u00e9 M; Azorin-Molina, Cesar; Mor\u00e1n-Tejeda, Enrique; Revuelto, Jes\u00fas; Trigo, Ricardo; Coelho, Fatima; Espejo, Francisco)\n\nFrom Duplicate 2 (Evidence of increasing drought severity caused by temperature rise in southern Europe - Vicente-Serrano, S.M. M; Lopez-Moreno, J.-I.; Beguer\u00eda, S.; Lorenzo-Lacruz, J.; Sanchez-Lorenzo, A.; Garc\u00eda-Ruiz, J.M. M; Azorin-Molina, C.; Mor\u00e1n-Tejeda, E.; Revuelto, J.; Trigo, R.; Coelho, F.; Espejo, F.)\n\nFrom Duplicate 1 (Evidence of increasing drought severity caused by temperature rise in southern Europe - Vicente-Serrano, S.M. M; Lopez-Moreno, J.-I.; Beguer\u00eda, S.; Lorenzo-Lacruz, J.; Sanchez-Lorenzo, A.; Garc\u00eda-Ruiz, J.M. M; Azorin-Molina, C.; Mor\u00e1n-Tejeda, E.; Revuelto, J.; Trigo, R.; Coelho, F.; Espejo, F.)\n\nFrom Duplicate 2 (Evidence of increasing drought severity caused by temperature rise in southern Europe - Vicente-Serrano, S.M. M; Lopez-Moreno, J.-I.; Beguer\u00eda, S.; Lorenzo-Lacruz, J.; Sanchez-Lorenzo, A.; Garc\u00eda-Ruiz, J.M. M; Azorin-Molina, C.; Mor\u00e1n-Tejeda, E.; Revuelto, J.; Trigo, R.; Coelho, F.; Espejo, F.)\n\nFrom Duplicate 2 (Evidence of increasing drought severity caused by temperature rise in southern Europe - Vicente-Serrano, S.M. M; Lopez-Moreno, J.-I.; Beguer\u00eda, S.; Lorenzo-Lacruz, J.; Sanchez-Lorenzo, A.; Garc\u00eda-Ruiz, J.M. M; Azorin-Molina, C.; Mor\u00e1n-Tejeda, E.; Revuelto, J.; Trigo, R.; Coelho, F.; Espejo, F.)\n\nFrom Duplicate 1 (Evidence of increasing drought severity caused by temperature rise in southern Europe - Vicente-Serrano, S M; Lopez-Moreno, J.-I.; Beguer\u00eda, S; Lorenzo-Lacruz, J; Sanchez-Lorenzo, A; Garc\u00eda-Ruiz, J M; Azorin-Molina, C; Mor\u00e1n-Tejeda, E; Revuelto, J; Trigo, R; Coelho, F; Espejo, F)\n\ncited By 118", "page" : "044001", "title" : "Evidence of increasing drought severity caused by temperature rise in southern Europe", "translator" : [ { "dropping-particle" : "", "family" : "S1571", "given" : "", "non-dropping-particle" : "", "parse-names" : false, "suffix" : "" } ], "type" : "article-journal", "volume" : "9" }, "uris" : [ "http://www.mendeley.com/documents/?uuid=74ebf6a8-9eaf-48ef-9656-ea084d33246f" ] } ], "mendeley" : { "formattedCitation" : "(Giuntoli et al., 2013; Vicente-Serrano et al., 2014; Gudmundsson et al., 2017)", "plainTextFormattedCitation" : "(Giuntoli et al., 2013; Vicente-Serrano et al., 2014; Gudmundsson et al., 2017)", "previouslyFormattedCitation" : "(Giuntoli et al., 2013; Vicente-Serrano et al., 2014; Gudmundsson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iuntoli et al., 2013; Vicente-Serrano et al., 2014; Gudmundsson et al., 2017)</w:t>
      </w:r>
      <w:r w:rsidRPr="00D424AA">
        <w:rPr>
          <w:rFonts w:cs="Times New Roman"/>
          <w:lang w:val="en-GB"/>
        </w:rPr>
        <w:fldChar w:fldCharType="end"/>
      </w:r>
      <w:r w:rsidRPr="00841A35">
        <w:rPr>
          <w:rFonts w:cs="Times New Roman"/>
          <w:lang w:val="en-GB"/>
        </w:rPr>
        <w:t xml:space="preserve">, but also </w:t>
      </w:r>
      <w:r w:rsidRPr="00D424AA">
        <w:rPr>
          <w:rFonts w:cs="Times New Roman"/>
          <w:i/>
          <w:iCs/>
          <w:lang w:val="en-GB"/>
        </w:rPr>
        <w:t>medium confidence</w:t>
      </w:r>
      <w:r w:rsidRPr="00D424AA">
        <w:rPr>
          <w:rFonts w:cs="Times New Roman"/>
          <w:lang w:val="en-GB"/>
        </w:rPr>
        <w:t xml:space="preserve"> that changes in land use and terrestrial water management contributed to these trends as well </w:t>
      </w:r>
      <w:commentRangeStart w:id="2325"/>
      <w:r w:rsidRPr="00D424AA">
        <w:rPr>
          <w:rFonts w:cs="Times New Roman"/>
          <w:lang w:val="en-GB"/>
        </w:rPr>
        <w:fldChar w:fldCharType="begin" w:fldLock="1"/>
      </w:r>
      <w:ins w:id="2326" w:author="Robin Matthews" w:date="2021-07-13T23:20:00Z">
        <w:r w:rsidR="009C1DB2">
          <w:rPr>
            <w:rFonts w:cs="Times New Roman"/>
            <w:lang w:val="en-GB"/>
          </w:rPr>
          <w:instrText>ADDIN CSL_CITATION { "citationItems" : [ { "id" : "ITEM-1", "itemData" : { "DOI" : "10.5194/hess-2018-634", "author" : [ { "dropping-particle" : "", "family" : "Teuling", "given" : "A J", "non-dropping-particle" : "", "parse-names" : false, "suffix" : "" }, { "dropping-particle" : "", "family" : "Badts", "given" : "E", "non-dropping-particle" : "de", "parse-names" : false, "suffix" : "" }, { "dropping-particle" : "", "family" : "Jansen", "given" : "F A", "non-dropping-particle" : "", "parse-names" : false, "suffix" : "" }, { "dropping-particle" : "", "family" : "Fuchs", "given" : "R", "non-dropping-particle" : "", "parse-names" : false, "suffix" : "" }, { "dropping-particle" : "", "family" : "Buitink", "given" : "J", "non-dropping-particle" : "", "parse-names" : false, "suffix" : "" }, { "dropping-particle" : "", "family" : "Dijke", "given" : "A J", "non-dropping-particle" : "van", "parse-names" : false, "suffix" : "" }, { "dropping-particle" : "", "family" : "Sterling", "given" : "S", "non-dropping-particle" : "", "parse-names" : false, "suffix" : "" } ], "container-title" : "Hydrology and Earth System Sciences", "id" : "ITEM-1", "issued" : { "date-parts" : [ [ "2019" ] ] }, "page" : "3631\u20133652", "title" : "Climate change, reforestation/afforestation, and urbanisation impacts on evapotranspiration and streamflow in Europe", "translator" : [ { "dropping-particle" : "", "family" : "S1847", "given" : "", "non-dropping-particle" : "", "parse-names" : false, "suffix" : "" } ], "type" : "article-journal", "volume" : "23" }, "uris" : [ "http://www.mendeley.com/documents/?uuid=849745a9-9d60-4626-9e2c-206501265de1" ] }, { "id" : "ITEM-2", "itemData" : { "DOI" : "10.1029/2019GL084084", "ISSN" : "0094-8276", "author" : [ { "dropping-particle" : "", "family" : "Vicente-Serrano", "given" : "S. M.", "non-dropping-particle" : "", "parse-names" : false, "suffix" : "" }, { "dropping-particle" : "", "family" : "Pe\u00f1a\u2010Gallardo", "given" : "M.", "non-dropping-particle" : "", "parse-names" : false, "suffix" : "" }, { "dropping-particle" : "", "family" : "Hannaford", "given" : "J.", "non-dropping-particle" : "", "parse-names" : false, "suffix" : "" }, { "dropping-particle" : "", "family" : "Murphy", "given" : "C.", "non-dropping-particle" : "", "parse-names" : false, "suffix" : "" }, { "dropping-particle" : "", "family" : "Lorenzo\u2010Lacruz", "given" : "J.", "non-dropping-particle" : "", "parse-names" : false, "suffix" : "" }, { "dropping-particle" : "", "family" : "Dominguez\u2010Castro", "given" : "F.", "non-dropping-particle" : "", "parse-names" : false, "suffix" : "" }, { "dropping-particle" : "", "family" : "L\u00f3pez\u2010Moreno", "given" : "J. I.", "non-dropping-particle" : "", "parse-names" : false, "suffix" : "" }, { "dropping-particle" : "", "family" : "Beguer\u00eda", "given" : "S.", "non-dropping-particle" : "", "parse-names" : false, "suffix" : "" }, { "dropping-particle" : "", "family" : "Noguera", "given" : "I.", "non-dropping-particle" : "", "parse-names" : false, "suffix" : "" }, { "dropping-particle" : "", "family" : "Harrigan", "given" : "S.", "non-dropping-particle" : "", "parse-names" : false, "suffix" : "" }, { "dropping-particle" : "", "family" : "Vidal", "given" : "J.-P.", "non-dropping-particle" : "", "parse-names" : false, "suffix" : "" } ], "container-title" : "Geophysical Research Letters", "id" : "ITEM-2", "issue" : "19", "issued" : { "date-parts" : [ [ "2019", "10", "16" ] ] }, "page" : "10821-10833", "title" : "Climate, Irrigation, and Land Cover Change Explain Streamflow Trends in Countries Bordering the Northeast Atlantic", "translator" : [ { "dropping-particle" : "", "family" : "S1849", "given" : "", "non-dropping-particle" : "", "parse-names" : false, "suffix" : "" } ], "type" : "article-journal", "volume" : "46" }, "uris" : [ "http://www.mendeley.com/documents/?uuid=847a0c01-f796-4a5e-a7fe-5779c0db65e1" ] } ], "mendeley" : { "formattedCitation" : "(Teuling et al., 2019; Vicente-Serrano et al., 2019)", "manualFormatting" : "(Teuling et al., 2019; Vicente-Serrano et al., 2019", "plainTextFormattedCitation" : "(Teuling et al., 2019; Vicente-Serrano et al., 2019)", "previouslyFormattedCitation" : "(Teuling et al., 2019; Vicente-Serrano et al., 2019)" }, "properties" : { "noteIndex" : 0 }, "schema" : "https://github.com/citation-style-language/schema/raw/master/csl-citation.json" }</w:instrText>
        </w:r>
      </w:ins>
      <w:del w:id="2327" w:author="Robin Matthews" w:date="2021-07-13T23:20:00Z">
        <w:r w:rsidR="00FF6231" w:rsidDel="009C1DB2">
          <w:rPr>
            <w:rFonts w:cs="Times New Roman"/>
            <w:lang w:val="en-GB"/>
          </w:rPr>
          <w:delInstrText>ADDIN CSL_CITATION { "citationItems" : [ { "id" : "ITEM-1", "itemData" : { "DOI" : "10.5194/hess-2018-634", "author" : [ { "dropping-particle" : "", "family" : "Teuling", "given" : "A J", "non-dropping-particle" : "", "parse-names" : false, "suffix" : "" }, { "dropping-particle" : "", "family" : "Badts", "given" : "E", "non-dropping-particle" : "de", "parse-names" : false, "suffix" : "" }, { "dropping-particle" : "", "family" : "Jansen", "given" : "F A", "non-dropping-particle" : "", "parse-names" : false, "suffix" : "" }, { "dropping-particle" : "", "family" : "Fuchs", "given" : "R", "non-dropping-particle" : "", "parse-names" : false, "suffix" : "" }, { "dropping-particle" : "", "family" : "Buitink", "given" : "J", "non-dropping-particle" : "", "parse-names" : false, "suffix" : "" }, { "dropping-particle" : "", "family" : "Dijke", "given" : "A J", "non-dropping-particle" : "van", "parse-names" : false, "suffix" : "" }, { "dropping-particle" : "", "family" : "Sterling", "given" : "S", "non-dropping-particle" : "", "parse-names" : false, "suffix" : "" } ], "container-title" : "Hydrology and Earth System Sciences", "id" : "ITEM-1", "issued" : { "date-parts" : [ [ "2019" ] ] }, "page" : "3631\u20133652", "title" : "Climate change, reforestation/afforestation, and urbanisation impacts on evapotranspiration and streamflow in Europe", "translator" : [ { "dropping-particle" : "", "family" : "S1847", "given" : "", "non-dropping-particle" : "", "parse-names" : false, "suffix" : "" } ], "type" : "article-journal", "volume" : "23" }, "uris" : [ "http://www.mendeley.com/documents/?uuid=849745a9-9d60-4626-9e2c-206501265de1" ] }, { "id" : "ITEM-2", "itemData" : { "DOI" : "10.1029/2019GL084084", "ISSN" : "0094-8276", "author" : [ { "dropping-particle" : "", "family" : "Vicente-Serrano", "given" : "S. M.", "non-dropping-particle" : "", "parse-names" : false, "suffix" : "" }, { "dropping-particle" : "", "family" : "Pe\u00f1a\u2010Gallardo", "given" : "M.", "non-dropping-particle" : "", "parse-names" : false, "suffix" : "" }, { "dropping-particle" : "", "family" : "Hannaford", "given" : "J.", "non-dropping-particle" : "", "parse-names" : false, "suffix" : "" }, { "dropping-particle" : "", "family" : "Murphy", "given" : "C.", "non-dropping-particle" : "", "parse-names" : false, "suffix" : "" }, { "dropping-particle" : "", "family" : "Lorenzo\u2010Lacruz", "given" : "J.", "non-dropping-particle" : "", "parse-names" : false, "suffix" : "" }, { "dropping-particle" : "", "family" : "Dominguez\u2010Castro", "given" : "F.", "non-dropping-particle" : "", "parse-names" : false, "suffix" : "" }, { "dropping-particle" : "", "family" : "L\u00f3pez\u2010Moreno", "given" : "J. I.", "non-dropping-particle" : "", "parse-names" : false, "suffix" : "" }, { "dropping-particle" : "", "family" : "Beguer\u00eda", "given" : "S.", "non-dropping-particle" : "", "parse-names" : false, "suffix" : "" }, { "dropping-particle" : "", "family" : "Noguera", "given" : "I.", "non-dropping-particle" : "", "parse-names" : false, "suffix" : "" }, { "dropping-particle" : "", "family" : "Harrigan", "given" : "S.", "non-dropping-particle" : "", "parse-names" : false, "suffix" : "" }, { "dropping-particle" : "", "family" : "Vidal", "given" : "J.-P.", "non-dropping-particle" : "", "parse-names" : false, "suffix" : "" } ], "container-title" : "Geophysical Research Letters", "id" : "ITEM-2", "issue" : "19", "issued" : { "date-parts" : [ [ "2019", "10", "16" ] ] }, "page" : "10821-10833", "title" : "Climate, Irrigation, and Land Cover Change Explain Streamflow Trends in Countries Bordering the Northeast Atlantic", "translator" : [ { "dropping-particle" : "", "family" : "S1849", "given" : "", "non-dropping-particle" : "", "parse-names" : false, "suffix" : "" } ], "type" : "article-journal", "volume" : "46" }, "uris" : [ "http://www.mendeley.com/documents/?uuid=847a0c01-f796-4a5e-a7fe-5779c0db65e1" ] } ], "mendeley" : { "formattedCitation" : "(Teuling et al., 2019; Vicente-Serrano et al., 2019)", "manualFormatting" : "(Teuling et al., 2019; Vicente-Serrano et al., 2019; ", "plainTextFormattedCitation" : "(Teuling et al., 2019; Vicente-Serrano et al., 2019)", "previouslyFormattedCitation" : "(Teuling et al., 2019; Vicente-Serrano et al., 2019)"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Teuling et al., 2019; Vicente-Serrano et al., 2019</w:t>
      </w:r>
      <w:del w:id="2328" w:author="Robin Matthews" w:date="2021-07-13T23:20:00Z">
        <w:r w:rsidR="00A26296" w:rsidDel="009C1DB2">
          <w:rPr>
            <w:rFonts w:cs="Times New Roman"/>
            <w:noProof/>
            <w:lang w:val="en-GB"/>
          </w:rPr>
          <w:delText xml:space="preserve">; </w:delText>
        </w:r>
      </w:del>
      <w:r w:rsidRPr="00D424AA">
        <w:rPr>
          <w:rFonts w:cs="Times New Roman"/>
          <w:lang w:val="en-GB"/>
        </w:rPr>
        <w:fldChar w:fldCharType="end"/>
      </w:r>
      <w:commentRangeEnd w:id="2325"/>
      <w:r w:rsidR="00A26296">
        <w:rPr>
          <w:rStyle w:val="Marquedecommentaire"/>
        </w:rPr>
        <w:commentReference w:id="2325"/>
      </w:r>
      <w:ins w:id="2329" w:author="Robin Matthews" w:date="2021-07-13T23:20:00Z">
        <w:r w:rsidR="009C1DB2">
          <w:rPr>
            <w:rFonts w:cs="Times New Roman"/>
            <w:lang w:val="en-GB"/>
          </w:rPr>
          <w:t xml:space="preserve">; </w:t>
        </w:r>
      </w:ins>
      <w:r w:rsidRPr="00841A35">
        <w:rPr>
          <w:rFonts w:cs="Times New Roman"/>
          <w:lang w:val="en-GB"/>
        </w:rPr>
        <w:t>Section 11.9). A global study with a single hydrological model estimated that human water consumption has intensified the magnitude of</w:t>
      </w:r>
      <w:r w:rsidRPr="00D424AA">
        <w:rPr>
          <w:rFonts w:cs="Times New Roman"/>
          <w:lang w:val="en-GB"/>
        </w:rPr>
        <w:t xml:space="preserve"> hydrological droughts by 20%-40% over the last 50 years, and that the human water use contribution to hydrological droughts was more important than climatic factors in the Mediterranean, and the central US, as well as in parts of Brazil </w:t>
      </w:r>
      <w:r w:rsidRPr="00D424AA">
        <w:rPr>
          <w:rFonts w:cs="Times New Roman"/>
          <w:lang w:val="en-GB"/>
        </w:rPr>
        <w:fldChar w:fldCharType="begin" w:fldLock="1"/>
      </w:r>
      <w:r w:rsidR="00FF6231">
        <w:rPr>
          <w:rFonts w:cs="Times New Roman"/>
          <w:lang w:val="en-GB"/>
        </w:rPr>
        <w:instrText>ADDIN CSL_CITATION { "citationItems" : [ { "id" : "ITEM-1", "itemData" : { "DOI" : "10.1088/1748-9326/8/3/034036", "ISSN" : "1748-9326", "abstract" : "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u00b16)%. The intensification of drought frequency is most severe over Asia (35 \u00b1 7%), but also substantial over North America (25 \u00b1 6%) and Europe (20 \u00b1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 \u00a9 2013 IOP Publishing Ltd.", "author" : [ { "dropping-particle" : "", "family" : "Wada", "given" : "Yoshihide", "non-dropping-particle" : "", "parse-names" : false, "suffix" : "" }, { "dropping-particle" : "", "family" : "Beek", "given" : "Ludovicus P H", "non-dropping-particle" : "van", "parse-names" : false, "suffix" : "" }, { "dropping-particle" : "", "family" : "Wanders", "given" : "Niko", "non-dropping-particle" : "", "parse-names" : false, "suffix" : "" }, { "dropping-particle" : "", "family" : "Bierkens", "given" : "Marc F P", "non-dropping-particle" : "", "parse-names" : false, "suffix" : "" } ], "container-title" : "Environmental Research Letters", "id" : "ITEM-1", "issue" : "3", "issued" : { "date-parts" : [ [ "2013", "9", "1" ] ] }, "page" : "034036", "title" : "Human water consumption intensifies hydrological drought worldwide", "translator" : [ { "dropping-particle" : "", "family" : "S1552", "given" : "", "non-dropping-particle" : "", "parse-names" : false, "suffix" : "" } ], "type" : "article-journal", "volume" : "8" }, "uris" : [ "http://www.mendeley.com/documents/?uuid=1a94c0aa-e8aa-4467-9962-bdfc59b7a673" ] } ], "mendeley" : { "formattedCitation" : "(Wada et al., 2013)", "plainTextFormattedCitation" : "(Wada et al., 2013)", "previouslyFormattedCitation" : "(Wada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da et al., 2013)</w:t>
      </w:r>
      <w:r w:rsidRPr="00D424AA">
        <w:rPr>
          <w:rFonts w:cs="Times New Roman"/>
          <w:lang w:val="en-GB"/>
        </w:rPr>
        <w:fldChar w:fldCharType="end"/>
      </w:r>
      <w:r w:rsidRPr="00841A35">
        <w:rPr>
          <w:rFonts w:cs="Times New Roman"/>
          <w:lang w:val="en-GB"/>
        </w:rPr>
        <w:t xml:space="preserve">. However, </w:t>
      </w:r>
      <w:r w:rsidRPr="00D424AA">
        <w:rPr>
          <w:rFonts w:cs="Times New Roman"/>
          <w:lang w:val="en-GB"/>
        </w:rPr>
        <w:fldChar w:fldCharType="begin" w:fldLock="1"/>
      </w:r>
      <w:r w:rsidR="00FF6231">
        <w:rPr>
          <w:rFonts w:cs="Times New Roman"/>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21)", "manualFormatting" : "Gudmundsson et al. (2021)", "plainTextFormattedCitation" : "(Gudmundsson et al., 2021)", "previouslyFormattedCitation" : "(Gudmundsson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dmundsson et al. (2021)</w:t>
      </w:r>
      <w:r w:rsidRPr="00D424AA">
        <w:rPr>
          <w:rFonts w:cs="Times New Roman"/>
          <w:lang w:val="en-GB"/>
        </w:rPr>
        <w:fldChar w:fldCharType="end"/>
      </w:r>
      <w:r w:rsidRPr="00841A35">
        <w:rPr>
          <w:rFonts w:cs="Times New Roman"/>
          <w:lang w:val="en-GB"/>
        </w:rPr>
        <w:t xml:space="preserve"> concluded that the contribution of human water use is smaller than that of a</w:t>
      </w:r>
      <w:r w:rsidRPr="00D424AA">
        <w:rPr>
          <w:rFonts w:cs="Times New Roman"/>
          <w:lang w:val="en-GB"/>
        </w:rPr>
        <w:t xml:space="preserve">nthropogenic climate change to explain spatial differences in the trends of low flows based on a multi-model analysis. There is still </w:t>
      </w:r>
      <w:r w:rsidRPr="00D424AA">
        <w:rPr>
          <w:rFonts w:cs="Times New Roman"/>
          <w:i/>
          <w:iCs/>
          <w:lang w:val="en-GB"/>
        </w:rPr>
        <w:t>limited evidence</w:t>
      </w:r>
      <w:r w:rsidRPr="00D424AA">
        <w:rPr>
          <w:rFonts w:cs="Times New Roman"/>
          <w:lang w:val="en-GB"/>
        </w:rPr>
        <w:t xml:space="preserve"> and thus</w:t>
      </w:r>
      <w:r w:rsidRPr="00D424AA">
        <w:rPr>
          <w:rFonts w:cs="Times New Roman"/>
          <w:i/>
          <w:iCs/>
          <w:lang w:val="en-GB"/>
        </w:rPr>
        <w:t xml:space="preserve"> low confidence</w:t>
      </w:r>
      <w:r w:rsidRPr="00D424AA">
        <w:rPr>
          <w:rFonts w:cs="Times New Roman"/>
          <w:lang w:val="en-GB"/>
        </w:rPr>
        <w:t xml:space="preserve"> in assessing these trends at the scale of single regions, with few exceptions (Section 11.9).</w:t>
      </w:r>
    </w:p>
    <w:p w14:paraId="76AFE93E" w14:textId="4E9BB655" w:rsidR="001415DA" w:rsidRDefault="001415DA" w:rsidP="00D424AA">
      <w:pPr>
        <w:pStyle w:val="AR6BodyText"/>
        <w:rPr>
          <w:rFonts w:cs="Times New Roman"/>
          <w:lang w:val="en-GB"/>
        </w:rPr>
      </w:pPr>
    </w:p>
    <w:p w14:paraId="46AEC20E" w14:textId="77777777" w:rsidR="0012500E" w:rsidRPr="00D424AA" w:rsidRDefault="0012500E" w:rsidP="00D424AA">
      <w:pPr>
        <w:pStyle w:val="AR6BodyText"/>
        <w:rPr>
          <w:rFonts w:cs="Times New Roman"/>
          <w:lang w:val="en-GB"/>
        </w:rPr>
      </w:pPr>
    </w:p>
    <w:p w14:paraId="5593DBCB" w14:textId="77777777" w:rsidR="001415DA" w:rsidRPr="00D424AA" w:rsidRDefault="001415DA" w:rsidP="00D424AA">
      <w:pPr>
        <w:pStyle w:val="AR6Chap11Level311111"/>
        <w:rPr>
          <w:rFonts w:cs="Times New Roman"/>
          <w:lang w:val="en-GB"/>
        </w:rPr>
      </w:pPr>
      <w:r w:rsidRPr="00D424AA">
        <w:rPr>
          <w:rFonts w:cs="Times New Roman"/>
          <w:lang w:val="en-GB"/>
        </w:rPr>
        <w:t xml:space="preserve"> </w:t>
      </w:r>
      <w:bookmarkStart w:id="2330" w:name="_Toc70703030"/>
      <w:r w:rsidRPr="00D424AA">
        <w:rPr>
          <w:rFonts w:cs="Times New Roman"/>
          <w:lang w:val="en-GB"/>
        </w:rPr>
        <w:t>Atmospheric-based drought indices</w:t>
      </w:r>
      <w:bookmarkEnd w:id="2330"/>
    </w:p>
    <w:p w14:paraId="2463E6B8" w14:textId="77777777" w:rsidR="001415DA" w:rsidRPr="00D424AA" w:rsidRDefault="001415DA" w:rsidP="00D424AA">
      <w:pPr>
        <w:pStyle w:val="AR6BodyText"/>
        <w:rPr>
          <w:rFonts w:cs="Times New Roman"/>
          <w:lang w:val="en-GB"/>
        </w:rPr>
      </w:pPr>
    </w:p>
    <w:p w14:paraId="2796F0DE" w14:textId="40A89AAE" w:rsidR="001415DA" w:rsidRPr="00D424AA" w:rsidRDefault="001415DA" w:rsidP="00D424AA">
      <w:pPr>
        <w:pStyle w:val="AR6BodyText"/>
        <w:rPr>
          <w:rFonts w:cs="Times New Roman"/>
          <w:lang w:val="en-GB"/>
        </w:rPr>
      </w:pPr>
      <w:r w:rsidRPr="00D424AA">
        <w:rPr>
          <w:rFonts w:cs="Times New Roman"/>
          <w:lang w:val="en-GB"/>
        </w:rPr>
        <w:t xml:space="preserve">Different studies using atmospheric-based drought indices suggest an attributable anthropogenic signal, characterized by the increased frequency and severity of droughts </w:t>
      </w:r>
      <w:r w:rsidRPr="00D424AA">
        <w:rPr>
          <w:rFonts w:cs="Times New Roman"/>
          <w:lang w:val="en-GB"/>
        </w:rPr>
        <w:fldChar w:fldCharType="begin" w:fldLock="1"/>
      </w:r>
      <w:r w:rsidR="00FF6231">
        <w:rPr>
          <w:rFonts w:cs="Times New Roman"/>
          <w:lang w:val="en-GB"/>
        </w:rPr>
        <w:instrText>ADDIN CSL_CITATION { "citationItems" : [ { "id" : "ITEM-1", "itemData" : { "DOI" : "10.1007/s40641-018-0093-2", "ISSN" : "2198-6061", "abstract" : "Drought is a complex and multivariate phenomenon influenced by diverse physical and biological processes. Such complexity precludes simplistic explanations of cause and effect, making investigations of climate change and drought a challenging task. Here, we review important recent advances in our understanding of drought dynamics, drawing from studies of paleoclimate, the historical record, and model simulations of the past and future. Paleoclimate studies of drought variability over the last two millennia have progressed considerably through the development of new reconstructions and analyses combining reconstructions with process-based models. This work has generated new evidence for tropical Pacific forcing of megadroughts in Southwest North America, provided additional constraints for interpreting climate change projections in poorly characterized regions like East Africa, and demonstrated the exceptional magnitude of many modern era droughts. Development of high resolution proxy networks has lagged in many regions (e.g., South America, Africa), however, and quantitative comparisons between the paleoclimate record, models, and observations remain challenging. Fingerprints of anthropogenic climate change consistent with long-term warming projections have been identified for droughts in California, the Pacific Northwest, Western North America, and the Mediterranean. In other regions (e.g., Southwest North America, Australia, Africa), however, the degree to which climate change has affected recent droughts is more uncertain. While climate change-forced declines in precipitation have been detected for the Mediterranean, in most regions, the climate change signal has manifested through warmer temperatures that have increased evaporative losses and reduced snowfall and snowpack levels, amplifying deficits in soil moisture and runoff despite uncertain precipitation changes. Over the next century, projections indicate that warming will increase drought risk and severity across much of the subtropics and mid-latitudes in both hemispheres, a consequence of regional precipitation declines and widespread warming. For many regions, however, the magnitude, robustness, and even direction of climate change-forced trends in drought depends on how drought is defined, with often large differences across indicators of precipitation, soil moisture, runoff, and vegetation health. Increasing confidence in climate change projections of drought and the associated impacts wi\u2026", "author" : [ { "dropping-particle" : "", "family" : "Cook", "given" : "Benjamin I", "non-dropping-particle" : "", "parse-names" : false, "suffix" : "" }, { "dropping-particle" : "", "family" : "Mankin", "given" : "Justin S", "non-dropping-particle" : "", "parse-names" : false, "suffix" : "" }, { "dropping-particle" : "", "family" : "Anchukaitis", "given" : "Kevin J", "non-dropping-particle" : "", "parse-names" : false, "suffix" : "" } ], "container-title" : "Current Climate Change Reports", "id" : "ITEM-1", "issue" : "2", "issued" : { "date-parts" : [ [ "2018", "6" ] ] }, "page" : "164-179", "title" : "Climate Change and Drought: From Past to Future", "translator" : [ { "dropping-particle" : "", "family" : "S692", "given" : "", "non-dropping-particle" : "", "parse-names" : false, "suffix" : "" } ], "type" : "article-journal", "volume" : "4" }, "uris" : [ "http://www.mendeley.com/documents/?uuid=3ea151f0-a95c-4f70-bb30-c72d14f15a9c" ] } ], "mendeley" : { "formattedCitation" : "(Cook et al., 2018)", "plainTextFormattedCitation" : "(Cook et al., 2018)", "previouslyFormattedCitation" : "(Cook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ok et al., 2018)</w:t>
      </w:r>
      <w:r w:rsidRPr="00D424AA">
        <w:rPr>
          <w:rFonts w:cs="Times New Roman"/>
          <w:lang w:val="en-GB"/>
        </w:rPr>
        <w:fldChar w:fldCharType="end"/>
      </w:r>
      <w:r w:rsidRPr="00841A35">
        <w:rPr>
          <w:rFonts w:cs="Times New Roman"/>
          <w:lang w:val="en-GB"/>
        </w:rPr>
        <w:t xml:space="preserve">, associated to increased AED (Section 11.6.4.2). The majority of studies are based on the PDSI-PM. </w:t>
      </w:r>
      <w:r w:rsidRPr="00D424AA">
        <w:rPr>
          <w:rFonts w:cs="Times New Roman"/>
          <w:lang w:val="en-GB"/>
        </w:rPr>
        <w:fldChar w:fldCharType="begin" w:fldLock="1"/>
      </w:r>
      <w:r w:rsidR="00FF6231">
        <w:rPr>
          <w:rFonts w:cs="Times New Roman"/>
          <w:lang w:val="en-GB"/>
        </w:rPr>
        <w:instrText>ADDIN CSL_CITATION { "citationItems" : [ { "id" : "ITEM-1", "itemData" : { "DOI" : "10.1002/2015GL064924", "abstract" : "\u00a9 2015. American Geophysical Union. All Rights Reserved. A suite of climate data sets and multiple representations of atmospheric moisture demand are used to calculate many estimates of the self-calibrated Palmer Drought Severity Index, a proxy for near-surface soil moisture, across California from 1901 to 2014 at high spatial resolution. Based on the ensemble of calculations, California drought conditions were record breaking in 2014, but probably not record breaking in 2012-2014, contrary to prior findings. Regionally, the 2012-2014 drought was record breaking in the agriculturally important southern Central Valley and highly populated coastal areas. Contributions of individual climate variables to recent drought are also examined, including the temperature component associated with anthropogenic warming. Precipitation is the primary driver of drought variability but anthropogenic warming is estimated to have accounted for 8-27% of the observed drought anomaly in 2012-2014 and 5-18% in 2014. Although natural variability dominates, anthropogenic warming has substantially increased the overall likelihood of extreme California droughts.", "author" : [ { "dropping-particle" : "", "family" : "Williams", "given" : "A.P.", "non-dropping-particle" : "", "parse-names" : false, "suffix" : "" }, { "dropping-particle" : "", "family" : "Seager", "given" : "R.", "non-dropping-particle" : "", "parse-names" : false, "suffix" : "" }, { "dropping-particle" : "", "family" : "Abatzoglou", "given" : "J.T.", "non-dropping-particle" : "", "parse-names" : false, "suffix" : "" }, { "dropping-particle" : "", "family" : "Cook", "given" : "B.I.", "non-dropping-particle" : "", "parse-names" : false, "suffix" : "" }, { "dropping-particle" : "", "family" : "Smerdon", "given" : "J.E.", "non-dropping-particle" : "", "parse-names" : false, "suffix" : "" }, { "dropping-particle" : "", "family" : "Cook", "given" : "E.R.", "non-dropping-particle" : "", "parse-names" : false, "suffix" : "" } ], "container-title" : "Geophysical Research Letters", "id" : "ITEM-1", "issue" : "16", "issued" : { "date-parts" : [ [ "2015" ] ] }, "page" : "6819-6828", "title" : "Contribution of anthropogenic warming to California drought during 2012-2014", "translator" : [ { "dropping-particle" : "", "family" : "S3232", "given" : "", "non-dropping-particle" : "", "parse-names" : false, "suffix" : "" } ], "type" : "article-journal", "volume" : "42" }, "uris" : [ "http://www.mendeley.com/documents/?uuid=69a96d2b-aebe-46ff-943d-d3be9b22397d" ] } ], "mendeley" : { "formattedCitation" : "(Williams et al., 2015)", "manualFormatting" : "Williams et al. (2015)", "plainTextFormattedCitation" : "(Williams et al., 2015)", "previouslyFormattedCitation" : "(Williams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illiams et al. (2015)</w:t>
      </w:r>
      <w:r w:rsidRPr="00D424AA">
        <w:rPr>
          <w:rFonts w:cs="Times New Roman"/>
          <w:lang w:val="en-GB"/>
        </w:rPr>
        <w:fldChar w:fldCharType="end"/>
      </w:r>
      <w:r w:rsidRPr="00841A35">
        <w:rPr>
          <w:rFonts w:cs="Times New Roman"/>
          <w:lang w:val="en-GB"/>
        </w:rPr>
        <w:t xml:space="preserve"> and </w:t>
      </w:r>
      <w:r w:rsidRPr="00D424AA">
        <w:rPr>
          <w:rFonts w:cs="Times New Roman"/>
          <w:lang w:val="en-GB"/>
        </w:rPr>
        <w:fldChar w:fldCharType="begin" w:fldLock="1"/>
      </w:r>
      <w:r w:rsidR="00FF6231">
        <w:rPr>
          <w:rFonts w:cs="Times New Roman"/>
          <w:lang w:val="en-GB"/>
        </w:rPr>
        <w:instrText>ADDIN CSL_CITATION { "citationItems" : [ { "id" : "ITEM-1", "itemData" : { "DOI" : "10.1002/2014GL062433", "abstract" : "\u00a92014. American Geophysical Union. All Rights Reserved. For the past three years (2012-2014), California has experienced the most severe drought conditions in its last century. But how unusual is this event? Here we use two paleoclimate reconstructions of drought and precipitation for Central and Southern California to place this current event in the context of the last millennium. We demonstrate that while 3 year periods of persistent below-average soil moisture are not uncommon, the current event is the most severe drought in the last 1200 years, with single year (2014) and accumulated moisture deficits worse than any previous continuous span of dry years. Tree ring chronologies extended through the 2014 growing season reveal that precipitation during the drought has been anomalously low but not outside the range of natural variability. The current California drought is exceptionally severe in the context of at least the last millennium and is driven by reduced though not unprecedented precipitation and record high temperatures. Key Points Tree rings reveal California drought severity is unusual in 1200 years2012-2014 precipitation deficits severe but not exceptional in paleocontextRecord high temperatures exacerbate moisture deficit for extraordinary drought", "author" : [ { "dropping-particle" : "", "family" : "Griffin", "given" : "D.", "non-dropping-particle" : "", "parse-names" : false, "suffix" : "" }, { "dropping-particle" : "", "family" : "Anchukaitis", "given" : "K.J.", "non-dropping-particle" : "", "parse-names" : false, "suffix" : "" } ], "container-title" : "Geophysical Research Letters", "id" : "ITEM-1", "issue" : "24", "issued" : { "date-parts" : [ [ "2014" ] ] }, "page" : "9017-9023", "title" : "How unusual is the 2012-2014 California drought?", "translator" : [ { "dropping-particle" : "", "family" : "S643", "given" : "", "non-dropping-particle" : "", "parse-names" : false, "suffix" : "" } ], "type" : "article-journal", "volume" : "41" }, "uris" : [ "http://www.mendeley.com/documents/?uuid=76f6174b-cffc-451b-a0df-6e6fba4fc6f9" ] } ], "mendeley" : { "formattedCitation" : "(Griffin and Anchukaitis, 2014)", "manualFormatting" : "Griffin and Anchukaitis (2014)", "plainTextFormattedCitation" : "(Griffin and Anchukaitis, 2014)", "previouslyFormattedCitation" : "(Griffin and Anchukaitis,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riffin and Anchukaitis (2014)</w:t>
      </w:r>
      <w:r w:rsidRPr="00D424AA">
        <w:rPr>
          <w:rFonts w:cs="Times New Roman"/>
          <w:lang w:val="en-GB"/>
        </w:rPr>
        <w:fldChar w:fldCharType="end"/>
      </w:r>
      <w:r w:rsidRPr="00841A35">
        <w:rPr>
          <w:rFonts w:cs="Times New Roman"/>
          <w:lang w:val="en-GB"/>
        </w:rPr>
        <w:t xml:space="preserve"> concluded that increased AED has had an increased contribution to drought severity over the last decades, and played a dominant role in the intensification of the 2012-2014 drought in California. The same temporal pattern and physi</w:t>
      </w:r>
      <w:r w:rsidRPr="00D424AA">
        <w:rPr>
          <w:rFonts w:cs="Times New Roman"/>
          <w:lang w:val="en-GB"/>
        </w:rPr>
        <w:t xml:space="preserve">cal mechanism was stressed by </w:t>
      </w:r>
      <w:commentRangeStart w:id="2331"/>
      <w:r w:rsidRPr="00D424AA">
        <w:rPr>
          <w:rFonts w:cs="Times New Roman"/>
          <w:lang w:val="en-GB"/>
        </w:rPr>
        <w:fldChar w:fldCharType="begin" w:fldLock="1"/>
      </w:r>
      <w:ins w:id="2332" w:author="Robin Matthews" w:date="2021-07-13T23:21:00Z">
        <w:r w:rsidR="009C1DB2">
          <w:rPr>
            <w:rFonts w:cs="Times New Roman"/>
            <w:lang w:val="en-GB"/>
          </w:rPr>
          <w:instrText>ADDIN CSL_CITATION { "citationItems" : [ { "id" : "ITEM-1", "itemData" : { "DOI" : "10.1038/s41598-017-01473-1", "ISBN" : "4159801701473", "ISSN" : "2045-2322", "abstract" : "While the method for estimating the Palmer Drought Severity Index (PDSI) is now more closely aligned to key water balance components, a comprehensive assessment for measuring long-term droughts that recognizes meteorological, agro-ecological and hydrological perspectives and their attributions is still lacking. Based on physical approaches linked to potential evapotranspiration (PET), the PDSI in 1965\u20132014 showed a mixture of drying (42% of the land area) and wetting (58% of the land area) that combined to give a slightly wetting trend (0.0036 per year). Despite the smaller overall trend, there is a switch to a drying trend over the past decade (\u22120.023 per year). We designed numerical experiments and found that PDSI trend responding to the dramatic increase in air temperature and slight change in precipitation. The variabilities of meteorological and agro-ecological droughts were broadly comparable to various PDSI drought index. Interestingly, the hydrological drought was not completely comparable to the PDSI, which indicates that runoff in arid and semi-arid regions was not generated primarily from precipitation. Instead, fraction of glacierized areas in catchments caused large variations in the observed runoff changes.", "author" : [ { "dropping-particle" : "", "family" : "Li", "given" : "Zhi", "non-dropping-particle" : "", "parse-names" : false, "suffix" : "" }, { "dropping-particle" : "", "family" : "Chen", "given" : "Yaning", "non-dropping-particle" : "", "parse-names" : false, "suffix" : "" }, { "dropping-particle" : "", "family" : "Fang", "given" : "Gonghuan", "non-dropping-particle" : "", "parse-names" : false, "suffix" : "" }, { "dropping-particle" : "", "family" : "Li", "given" : "Yupeng", "non-dropping-particle" : "", "parse-names" : false, "suffix" : "" } ], "container-title" : "Scientific Reports", "id" : "ITEM-1", "issue" : "1", "issued" : { "date-parts" : [ [ "2017", "12", "2" ] ] }, "page" : "1316", "publisher" : "Springer US", "title" : "Multivariate assessment and attribution of droughts in Central Asia", "translator" : [ { "dropping-particle" : "", "family" : "S2947", "given" : "", "non-dropping-particle" : "", "parse-names" : false, "suffix" : "" } ], "type" : "article-journal", "volume" : "7" }, "uris" : [ "http://www.mendeley.com/documents/?uuid=52b2a889-f9af-4814-bc26-b91922bebb62" ] } ], "mendeley" : { "formattedCitation" : "(Li et al., 2017c)", "manualFormatting" : "Z. Li et al. (2017)", "plainTextFormattedCitation" : "(Li et al., 2017c)", "previouslyFormattedCitation" : "(Li et al., 2017c)" }, "properties" : { "noteIndex" : 0 }, "schema" : "https://github.com/citation-style-language/schema/raw/master/csl-citation.json" }</w:instrText>
        </w:r>
      </w:ins>
      <w:del w:id="2333" w:author="Robin Matthews" w:date="2021-07-13T23:21:00Z">
        <w:r w:rsidR="00FF6231" w:rsidDel="009C1DB2">
          <w:rPr>
            <w:rFonts w:cs="Times New Roman"/>
            <w:lang w:val="en-GB"/>
          </w:rPr>
          <w:delInstrText>ADDIN CSL_CITATION { "citationItems" : [ { "id" : "ITEM-1", "itemData" : { "DOI" : "10.1038/s41598-017-01473-1", "ISBN" : "4159801701473", "ISSN" : "2045-2322", "abstract" : "While the method for estimating the Palmer Drought Severity Index (PDSI) is now more closely aligned to key water balance components, a comprehensive assessment for measuring long-term droughts that recognizes meteorological, agro-ecological and hydrological perspectives and their attributions is still lacking. Based on physical approaches linked to potential evapotranspiration (PET), the PDSI in 1965\u20132014 showed a mixture of drying (42% of the land area) and wetting (58% of the land area) that combined to give a slightly wetting trend (0.0036 per year). Despite the smaller overall trend, there is a switch to a drying trend over the past decade (\u22120.023 per year). We designed numerical experiments and found that PDSI trend responding to the dramatic increase in air temperature and slight change in precipitation. The variabilities of meteorological and agro-ecological droughts were broadly comparable to various PDSI drought index. Interestingly, the hydrological drought was not completely comparable to the PDSI, which indicates that runoff in arid and semi-arid regions was not generated primarily from precipitation. Instead, fraction of glacierized areas in catchments caused large variations in the observed runoff changes.", "author" : [ { "dropping-particle" : "", "family" : "Li", "given" : "Zhi", "non-dropping-particle" : "", "parse-names" : false, "suffix" : "" }, { "dropping-particle" : "", "family" : "Chen", "given" : "Yaning", "non-dropping-particle" : "", "parse-names" : false, "suffix" : "" }, { "dropping-particle" : "", "family" : "Fang", "given" : "Gonghuan", "non-dropping-particle" : "", "parse-names" : false, "suffix" : "" }, { "dropping-particle" : "", "family" : "Li", "given" : "Yupeng", "non-dropping-particle" : "", "parse-names" : false, "suffix" : "" } ], "container-title" : "Scientific Reports", "id" : "ITEM-1", "issue" : "1", "issued" : { "date-parts" : [ [ "2017", "12", "2" ] ] }, "page" : "1316", "publisher" : "Springer US", "title" : "Multivariate assessment and attribution of droughts in Central Asia", "translator" : [ { "dropping-particle" : "", "family" : "S2947", "given" : "", "non-dropping-particle" : "", "parse-names" : false, "suffix" : "" } ], "type" : "article-journal", "volume" : "7" }, "uris" : [ "http://www.mendeley.com/documents/?uuid=52b2a889-f9af-4814-bc26-b91922bebb62" ] } ], "mendeley" : { "formattedCitation" : "(Li et al., 2017c)", "manualFormatting" : "Li et al. (2017)", "plainTextFormattedCitation" : "(Li et al., 2017c)", "previouslyFormattedCitation" : "(Li et al., 2017c)" }, "properties" : { "noteIndex" : 0 }, "schema" : "https://github.com/citation-style-language/schema/raw/master/csl-citation.json" }</w:delInstrText>
        </w:r>
      </w:del>
      <w:r w:rsidRPr="00D424AA">
        <w:rPr>
          <w:rFonts w:cs="Times New Roman"/>
          <w:lang w:val="en-GB"/>
        </w:rPr>
        <w:fldChar w:fldCharType="separate"/>
      </w:r>
      <w:del w:id="2334" w:author="Robin Matthews" w:date="2021-07-13T23:21:00Z">
        <w:r w:rsidR="00A26296" w:rsidDel="009C1DB2">
          <w:rPr>
            <w:rFonts w:cs="Times New Roman"/>
            <w:noProof/>
            <w:lang w:val="en-GB"/>
          </w:rPr>
          <w:delText>L</w:delText>
        </w:r>
      </w:del>
      <w:ins w:id="2335" w:author="Robin Matthews" w:date="2021-07-13T23:21:00Z">
        <w:r w:rsidR="009C1DB2">
          <w:rPr>
            <w:rFonts w:cs="Times New Roman"/>
            <w:noProof/>
            <w:lang w:val="en-GB"/>
          </w:rPr>
          <w:t>Z. L</w:t>
        </w:r>
      </w:ins>
      <w:r w:rsidR="00A26296">
        <w:rPr>
          <w:rFonts w:cs="Times New Roman"/>
          <w:noProof/>
          <w:lang w:val="en-GB"/>
        </w:rPr>
        <w:t>i et al. (2017)</w:t>
      </w:r>
      <w:r w:rsidRPr="00D424AA">
        <w:rPr>
          <w:rFonts w:cs="Times New Roman"/>
          <w:lang w:val="en-GB"/>
        </w:rPr>
        <w:fldChar w:fldCharType="end"/>
      </w:r>
      <w:commentRangeEnd w:id="2331"/>
      <w:r w:rsidR="00A26296">
        <w:rPr>
          <w:rStyle w:val="Marquedecommentaire"/>
        </w:rPr>
        <w:commentReference w:id="2331"/>
      </w:r>
      <w:r w:rsidRPr="00841A35">
        <w:rPr>
          <w:rFonts w:cs="Times New Roman"/>
          <w:lang w:val="en-GB"/>
        </w:rPr>
        <w:t xml:space="preserve"> in </w:t>
      </w:r>
      <w:r w:rsidRPr="00841A35">
        <w:rPr>
          <w:rFonts w:cs="Times New Roman"/>
          <w:lang w:val="en-GB"/>
        </w:rPr>
        <w:lastRenderedPageBreak/>
        <w:t xml:space="preserve">Central Asia. </w:t>
      </w:r>
      <w:r w:rsidRPr="00D424AA">
        <w:rPr>
          <w:rFonts w:cs="Times New Roman"/>
          <w:lang w:val="en-GB"/>
        </w:rPr>
        <w:fldChar w:fldCharType="begin" w:fldLock="1"/>
      </w:r>
      <w:r w:rsidR="00FF6231">
        <w:rPr>
          <w:rFonts w:cs="Times New Roman"/>
          <w:lang w:val="en-GB"/>
        </w:rPr>
        <w:instrText>ADDIN CSL_CITATION { "citationItems" : [ { "id" : "ITEM-1", "itemData" : { "DOI" : "10.1038/s41586-019-1149-8", "ISSN" : "14764687", "abstract" : "Although anthropogenic climate change is expected to have caused large shifts in temperature and rainfall, the detection of human influence on global drought has been complicated by large internal variability and the brevity of observational records. Here we address these challenges using reconstructions of the Palmer drought severity index obtained with data from tree rings that span the past millennium. We show that three distinct periods are identifiable in climate models, observations and reconstructions during the twentieth century. In recent decades (1981 to present), the signal of greenhouse gas forcing is present but not yet detectable at high confidence. Observations and reconstructions differ significantly from an expected pattern of greenhouse gas forcing around mid-century (1950\u20131975), coinciding with a global increase in aerosol forcing. In the first half of the century (1900\u20131949), however, a signal of greenhouse-gas-forced change is robustly detectable. Multiple observational datasets and reconstructions using data from tree rings confirm that human activities were probably affecting the worldwide risk of droughts as early as the beginning of the twentieth century.", "author" : [ { "dropping-particle" : "", "family" : "Marvel", "given" : "Kate", "non-dropping-particle" : "", "parse-names" : false, "suffix" : "" }, { "dropping-particle" : "", "family" : "Cook", "given" : "Benjamin I.", "non-dropping-particle" : "", "parse-names" : false, "suffix" : "" }, { "dropping-particle" : "", "family" : "Bonfils", "given" : "C\u00e9line J.W.", "non-dropping-particle" : "", "parse-names" : false, "suffix" : "" }, { "dropping-particle" : "", "family" : "Durack", "given" : "Paul J.", "non-dropping-particle" : "", "parse-names" : false, "suffix" : "" }, { "dropping-particle" : "", "family" : "Smerdon", "given" : "Jason E.", "non-dropping-particle" : "", "parse-names" : false, "suffix" : "" }, { "dropping-particle" : "", "family" : "Williams", "given" : "A. Park", "non-dropping-particle" : "", "parse-names" : false, "suffix" : "" } ], "container-title" : "Nature", "id" : "ITEM-1", "issue" : "7754", "issued" : { "date-parts" : [ [ "2019" ] ] }, "page" : "59-65", "publisher" : "Springer US", "title" : "Twentieth-century hydroclimate changes consistent with human influence", "translator" : [ { "dropping-particle" : "", "family" : "S2139", "given" : "", "non-dropping-particle" : "", "parse-names" : false, "suffix" : "" } ], "type" : "article-journal", "volume" : "569" }, "uris" : [ "http://www.mendeley.com/documents/?uuid=840825b9-3aea-4c63-9d72-2a95ebd8d689" ] } ], "mendeley" : { "formattedCitation" : "(Marvel et al., 2019)", "manualFormatting" : "Marvel et al. (2019)", "plainTextFormattedCitation" : "(Marvel et al., 2019)", "previouslyFormattedCitation" : "(Marvel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rvel et al. (2019)</w:t>
      </w:r>
      <w:r w:rsidRPr="00D424AA">
        <w:rPr>
          <w:rFonts w:cs="Times New Roman"/>
          <w:lang w:val="en-GB"/>
        </w:rPr>
        <w:fldChar w:fldCharType="end"/>
      </w:r>
      <w:r w:rsidRPr="00841A35">
        <w:rPr>
          <w:rFonts w:cs="Times New Roman"/>
          <w:lang w:val="en-GB"/>
        </w:rPr>
        <w:t xml:space="preserve"> compared tre</w:t>
      </w:r>
      <w:r w:rsidRPr="00D424AA">
        <w:rPr>
          <w:rFonts w:cs="Times New Roman"/>
          <w:lang w:val="en-GB"/>
        </w:rPr>
        <w:t>e ring-based reconstructions of the PDSI-PM over the past millennium with PDSI-PM estimates based on output from CMIP5 models, suggesting a contribution of greenhouse gas forcing to the changes since the beginning of the 20</w:t>
      </w:r>
      <w:r w:rsidRPr="00D424AA">
        <w:rPr>
          <w:rFonts w:cs="Times New Roman"/>
          <w:vertAlign w:val="superscript"/>
          <w:lang w:val="en-GB"/>
        </w:rPr>
        <w:t>th</w:t>
      </w:r>
      <w:r w:rsidRPr="00D424AA">
        <w:rPr>
          <w:rFonts w:cs="Times New Roman"/>
          <w:lang w:val="en-GB"/>
        </w:rPr>
        <w:t xml:space="preserve"> century, although characterized with temporal differences that could be driven by temporal variations in the aerosol forcing, in agreement with the dominant external forcings of aridification at global scale between 1950 and 2014 </w:t>
      </w:r>
      <w:r w:rsidRPr="00D424AA">
        <w:rPr>
          <w:rFonts w:cs="Times New Roman"/>
          <w:lang w:val="en-GB"/>
        </w:rPr>
        <w:fldChar w:fldCharType="begin" w:fldLock="1"/>
      </w:r>
      <w:r w:rsidR="00FF6231">
        <w:rPr>
          <w:rFonts w:cs="Times New Roman"/>
          <w:lang w:val="en-GB"/>
        </w:rPr>
        <w:instrText>ADDIN CSL_CITATION { "citationItems" : [ { "id" : "ITEM-1", "itemData" : { "DOI" : "10.1038/s41558-020-0821-1",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u00a9 2020, The Author(s), under exclusive licence to Springer Nature Limited.", "author" : [ { "dropping-particle" : "", "family" : "Bonfils", "given" : "C J W", "non-dropping-particle" : "", "parse-names" : false, "suffix" : "" }, { "dropping-particle" : "", "family" : "Santer", "given" : "B D", "non-dropping-particle" : "", "parse-names" : false, "suffix" : "" }, { "dropping-particle" : "", "family" : "Fyfe", "given" : "J C", "non-dropping-particle" : "", "parse-names" : false, "suffix" : "" }, { "dropping-particle" : "", "family" : "Marvel", "given" : "K", "non-dropping-particle" : "", "parse-names" : false, "suffix" : "" }, { "dropping-particle" : "", "family" : "Phillips", "given" : "T J", "non-dropping-particle" : "", "parse-names" : false, "suffix" : "" }, { "dropping-particle" : "", "family" : "Zimmerman", "given" : "S R H", "non-dropping-particle" : "", "parse-names" : false, "suffix" : "" } ], "container-title" : "Nature Climate Change", "id" : "ITEM-1", "issue" : "8", "issued" : { "date-parts" : [ [ "2020" ] ] }, "note" : "Export Date: 26 October 2020", "page" : "726-731", "title" : "Human influence on joint changes in temperature, rainfall and continental aridity", "translator" : [ { "dropping-particle" : "", "family" : "S3236", "given" : "", "non-dropping-particle" : "", "parse-names" : false, "suffix" : "" } ], "type" : "article", "volume" : "10" }, "uris" : [ "http://www.mendeley.com/documents/?uuid=b4b19ac3-c470-43a6-a3e0-76639d69087a" ] } ], "mendeley" : { "formattedCitation" : "(Bonfils et al., 2020)", "plainTextFormattedCitation" : "(Bonfils et al., 2020)", "previouslyFormattedCitation" : "(Bonfils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onfils et al., 2020)</w:t>
      </w:r>
      <w:r w:rsidRPr="00D424AA">
        <w:rPr>
          <w:rFonts w:cs="Times New Roman"/>
          <w:lang w:val="en-GB"/>
        </w:rPr>
        <w:fldChar w:fldCharType="end"/>
      </w:r>
      <w:r w:rsidRPr="00841A35">
        <w:rPr>
          <w:rFonts w:cs="Times New Roman"/>
          <w:lang w:val="en-GB"/>
        </w:rPr>
        <w:t xml:space="preserve">. In the Mediterranean region there is </w:t>
      </w:r>
      <w:r w:rsidRPr="00D424AA">
        <w:rPr>
          <w:rFonts w:cs="Times New Roman"/>
          <w:i/>
          <w:lang w:val="en-GB"/>
        </w:rPr>
        <w:t>medium confidence</w:t>
      </w:r>
      <w:r w:rsidRPr="00D424AA">
        <w:rPr>
          <w:rFonts w:cs="Times New Roman"/>
          <w:lang w:val="en-GB"/>
        </w:rPr>
        <w:t xml:space="preserve"> of drying attributable to antropogenic forcing as a consequence of the strong AED increase </w:t>
      </w:r>
      <w:r w:rsidRPr="00D424AA">
        <w:rPr>
          <w:rFonts w:cs="Times New Roman"/>
          <w:lang w:val="en-GB"/>
        </w:rPr>
        <w:fldChar w:fldCharType="begin" w:fldLock="1"/>
      </w:r>
      <w:r w:rsidR="00FF6231">
        <w:rPr>
          <w:rFonts w:cs="Times New Roman"/>
          <w:lang w:val="en-GB"/>
        </w:rPr>
        <w:instrText>ADDIN CSL_CITATION { "citationItems" : [ { "id" : "ITEM-1", "itemData" : { "DOI" : "10.1016/j.jhydrol.2015.01.046", "abstract" : "\u00a9 2015 Elsevier B.V. We analyzed the spatio-temporal evolution of evaporation observations from Pich\u00e9 atmometers (1961-2011; 56 stations) and Pan evaporimeters (1984-2011; 21 stations) across Spain, and compared both measurements with evaporation estimates obtained by four physical models: i.e., Food and Agricultural Organization-56 Penman-Monteith, Food and Agricultural Organization-Pan, PenPan and Penman, based on climate data. In this study we observed a positive and statistically significant correlation between Pich\u00e9 and Pan evaporation measurements during the common period (1984-2011; 19 stations), mainly in summer. When evaporation observations and estimates were compared, we detected positive and statistically significant correlations with the four methods, except for winter. Among the four physical models, the FAO-Pan showed the best fitting to both Pich\u00e9 and Pan evaporation measurements; the PenPan model overestimated evaporation rates; and the FAO-Penman-Monteith and Penman methods underestimated evaporation observations. We also observed a better spatial agreement between Pan evaporation and estimates than that obtained by Pich\u00e9 measurements. Annual and seasonal trends of evaporation estimates show a statistically significant increase for 1961-2011, which do not agree with long-term Pich\u00e9 evaporation trends; e.g. a discontinuity was found around the 1980s. Radiative and aerodynamic driving factors suggest that this discontinuity, and the observed evaporation trends across Spain could be associated with the abrupt increase in air temperature observed during last few decades (i.e., global warming). Further investigations using available Pich\u00e9 evaporation observations for other regions are needed to better understand physical components influencing long-term trends of evaporation.", "author" : [ { "dropping-particle" : "", "family" : "Azorin-Molina", "given" : "C.", "non-dropping-particle" : "", "parse-names" : false, "suffix" : "" }, { "dropping-particle" : "", "family" : "Vicente-Serrano", "given" : "S.M.", "non-dropping-particle" : "", "parse-names" : false, "suffix" : "" }, { "dropping-particle" : "", "family" : "Sanchez-Lorenzo", "given" : "A.", "non-dropping-particle" : "", "parse-names" : false, "suffix" : "" }, { "dropping-particle" : "", "family" : "McVicar", "given" : "T.R.", "non-dropping-particle" : "", "parse-names" : false, "suffix" : "" }, { "dropping-particle" : "", "family" : "Mor\u00e1n-Tejeda", "given" : "E.", "non-dropping-particle" : "", "parse-names" : false, "suffix" : "" }, { "dropping-particle" : "", "family" : "Revuelto", "given" : "J.", "non-dropping-particle" : "", "parse-names" : false, "suffix" : "" }, { "dropping-particle" : "", "family" : "Kenawy", "given" : "A.", "non-dropping-particle" : "El", "parse-names" : false, "suffix" : "" }, { "dropping-particle" : "", "family" : "Mart\u00edn-Hern\u00e1ndez", "given" : "N.", "non-dropping-particle" : "", "parse-names" : false, "suffix" : "" }, { "dropping-particle" : "", "family" : "Tomas-Burguera", "given" : "M.", "non-dropping-particle" : "", "parse-names" : false, "suffix" : "" } ], "container-title" : "Journal of Hydrology", "id" : "ITEM-1", "issued" : { "date-parts" : [ [ "2015" ] ] }, "page" : "262-277", "title" : "Atmospheric evaporative demand observations, estimates and driving factors in Spain (1961-2011)", "translator" : [ { "dropping-particle" : "", "family" : "S1002", "given" : "", "non-dropping-particle" : "", "parse-names" : false, "suffix" : "" } ], "type" : "article-journal", "volume" : "523" }, "uris" : [ "http://www.mendeley.com/documents/?uuid=93572abc-9811-4788-8cc2-31812d40ba72" ] }, { "id" : "ITEM-2", "itemData" : { "DOI" : "10.1016/j.agrformet.2018.06.014", "author" : [ { "dropping-particle" : "", "family" : "Ma\u010dek", "given" : "U", "non-dropping-particle" : "", "parse-names" : false, "suffix" : "" }, { "dropping-particle" : "", "family" : "Bezak", "given" : "N", "non-dropping-particle" : "", "parse-names" : false, "suffix" : "" }, { "dropping-particle" : "", "family" : "\u0160raj", "given" : "M", "non-dropping-particle" : "", "parse-names" : false, "suffix" : "" } ], "container-title" : "Agricultural and Forest Meteorology", "id" : "ITEM-2", "issued" : { "date-parts" : [ [ "2018" ] ] }, "note" : "cited By 0", "page" : "183-192", "title" : "Reference evapotranspiration changes in Slovenia, Europe", "translator" : [ { "dropping-particle" : "", "family" : "S3008", "given" : "", "non-dropping-particle" : "", "parse-names" : false, "suffix" : "" } ], "type" : "article-journal", "volume" : "260-261" }, "uris" : [ "http://www.mendeley.com/documents/?uuid=ad27fc92-5121-47ad-b0f1-dca5faa77df1" ] }, { "id" : "ITEM-3", "itemData" : { "DOI" : "10.1007/s00704-014-1342-5", "author" : [ { "dropping-particle" : "", "family" : "Liuzzo", "given" : "Lorena", "non-dropping-particle" : "", "parse-names" : false, "suffix" : "" }, { "dropping-particle" : "", "family" : "Viola", "given" : "Francesco", "non-dropping-particle" : "", "parse-names" : false, "suffix" : "" }, { "dropping-particle" : "", "family" : "Noto", "given" : "Leonardo", "non-dropping-particle" : "", "parse-names" : false, "suffix" : "" } ], "container-title" : "Theoretical and Applied Climatology", "id" : "ITEM-3", "issued" : { "date-parts" : [ [ "2014", "12", "21" ] ] }, "title" : "Wind speed and temperature trends impacts on reference evapotranspiration in Southern Italy", "translator" : [ { "dropping-particle" : "", "family" : "S3006", "given" : "", "non-dropping-particle" : "", "parse-names" : false, "suffix" : "" } ], "type" : "article-journal", "volume" : "123" }, "uris" : [ "http://www.mendeley.com/documents/?uuid=a2600fb7-f8c2-4f91-836c-3d9784087747" ] }, { "id" : "ITEM-4", "itemData" : { "DOI" : "10.1080/02626667.2013.798659", "ISSN" : "0262-6667", "author" : [ { "dropping-particle" : "", "family" : "Gocic", "given" : "Milan", "non-dropping-particle" : "", "parse-names" : false, "suffix" : "" }, { "dropping-particle" : "", "family" : "Trajkovic", "given" : "Slavisa", "non-dropping-particle" : "", "parse-names" : false, "suffix" : "" } ], "container-title" : "Hydrological Sciences Journal", "id" : "ITEM-4", "issue" : "1", "issued" : { "date-parts" : [ [ "2014", "1" ] ] }, "page" : "165-180", "title" : "Analysis of trends in reference evapotranspiration data in a humid climate", "translator" : [ { "dropping-particle" : "", "family" : "S2027", "given" : "", "non-dropping-particle" : "", "parse-names" : false, "suffix" : "" } ], "type" : "article-journal", "volume" : "59" }, "uris" : [ "http://www.mendeley.com/documents/?uuid=2cc152c4-78d0-403f-9ba5-2c51e79f9537" ] } ], "mendeley" : { "formattedCitation" : "(Gocic and Trajkovic, 2014; Liuzzo et al., 2014; Azorin-Molina et al., 2015; Ma\u010dek et al., 2018)", "plainTextFormattedCitation" : "(Gocic and Trajkovic, 2014; Liuzzo et al., 2014; Azorin-Molina et al., 2015; Ma\u010dek et al., 2018)", "previouslyFormattedCitation" : "(Gocic and Trajkovic, 2014; Liuzzo et al., 2014; Azorin-Molina et al., 2015; Ma\u010dek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ocic and Trajkovic, 2014; Liuzzo et al., 2014; Azorin-Molina et al., 2015; Maček et al., 2018)</w:t>
      </w:r>
      <w:r w:rsidRPr="00D424AA">
        <w:rPr>
          <w:rFonts w:cs="Times New Roman"/>
          <w:lang w:val="en-GB"/>
        </w:rPr>
        <w:fldChar w:fldCharType="end"/>
      </w:r>
      <w:r w:rsidRPr="00841A35">
        <w:rPr>
          <w:rFonts w:cs="Times New Roman"/>
          <w:lang w:val="en-GB"/>
        </w:rPr>
        <w:t>, which has enhanced the severit</w:t>
      </w:r>
      <w:r w:rsidRPr="00D424AA">
        <w:rPr>
          <w:rFonts w:cs="Times New Roman"/>
          <w:lang w:val="en-GB"/>
        </w:rPr>
        <w:t xml:space="preserve">y of drought events </w:t>
      </w:r>
      <w:r w:rsidRPr="00D424AA">
        <w:rPr>
          <w:rFonts w:cs="Times New Roman"/>
          <w:lang w:val="en-GB"/>
        </w:rPr>
        <w:fldChar w:fldCharType="begin" w:fldLock="1"/>
      </w:r>
      <w:r w:rsidR="00FF6231">
        <w:rPr>
          <w:rFonts w:cs="Times New Roman"/>
          <w:lang w:val="en-GB"/>
        </w:rPr>
        <w:instrText>ADDIN CSL_CITATION { "citationItems" : [ { "id" : "ITEM-1",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1",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id" : "ITEM-2", "itemData" : { "DOI" : "10.1007/s11600-018-0138-x", "ISSN" : "1895-6572", "abstract" : "\u00a9 2018, The Author(s). The purpose of this research was to identify major drought events on the Spanish mainland between 1961 and 2014 by means of two drought indices, and analyze the spatial propagation of drought conditions. The indices applied were the standardized precipitation index (SPI) and the standardized evaporation precipitation index (SPEI). The first was calculated as standardized anomalies of precipitation at various temporal intervals, while the second examined the climatic balance normalized at monthly scale, incorporating the relationship between precipitation and the atmospheric water demand. The daily meteorological data from Spanish Meteorological Archives (AEMet) were used in performing the analyses. Within the framework of the DESEMON project, original data were converted into a high spatial resolution grid (1.1 km2) following exhaustive quality control. Values of both indices were calculated on a weekly scale and different timescales (12, 24 and 36 months). The results show that during the first half of the study period, the SPI usually returned a higher identification of drought areas, while the reverse was true from the 1990s, suggesting that the effect from atmospheric evaporative demand could have increased. The temporal propagation from 12- to 24-month and 36-month timescales analyzed in the paper seems to be a far from straightforward phenomenon that does not follow a simple rule of time lag, because events at different temporal scales can overlap in time and space. Spatially, the propagation of drought events affecting more than 25% of the total land indicates the existence of various spatial gradients of drought propagation, mostly east\u2013west or west\u2013east, but also north\u2013south have been found. No generalized episodes were found with a radial pattern, i.e., from inland to the coast.", "author" : [ { "dropping-particle" : "", "family" : "Gonz\u00e1lez-Hidalgo", "given" : "J. C.", "non-dropping-particle" : "", "parse-names" : false, "suffix" : "" }, { "dropping-particle" : "", "family" : "Vicente-Serrano", "given" : "S. M.", "non-dropping-particle" : "", "parse-names" : false, "suffix" : "" }, { "dropping-particle" : "", "family" : "Pe\u00f1a-Angulo", "given" : "D.", "non-dropping-particle" : "", "parse-names" : false, "suffix" : "" }, { "dropping-particle" : "", "family" : "Salinas", "given" : "C.", "non-dropping-particle" : "", "parse-names" : false, "suffix" : "" }, { "dropping-particle" : "", "family" : "Tomas-Burguera", "given" : "M.", "non-dropping-particle" : "", "parse-names" : false, "suffix" : "" }, { "dropping-particle" : "", "family" : "Beguer\u00eda", "given" : "S.", "non-dropping-particle" : "", "parse-names" : false, "suffix" : "" } ], "container-title" : "Acta Geophysica", "id" : "ITEM-2", "issue" : "3", "issued" : { "date-parts" : [ [ "2018", "6", "6" ] ] }, "page" : "381-392", "title" : "High-resolution spatio-temporal analyses of drought episodes in the western Mediterranean basin (Spanish mainland, Iberian Peninsula)", "translator" : [ { "dropping-particle" : "", "family" : "S641", "given" : "", "non-dropping-particle" : "", "parse-names" : false, "suffix" : "" } ], "type" : "article-journal", "volume" : "66" }, "uris" : [ "http://www.mendeley.com/documents/?uuid=25dd33b7-59f8-442e-a04e-a10a82b5a005" ] }, { "id" : "ITEM-3", "itemData" : { "DOI" : "10.1088/1748-9326/9/4/044001", "ISSN" : "1748-9326", "abstract" : "We use high quality climate data from ground meteorological stations in the Iberian Peninsula (IP) and robust drought indices to confirm that drought severity has increased in the past five decades, as a consequence of greater atmospheric evaporative demand resulting from temperature rise. Increased drought severity is independent of the model used to quantify the reference evapotranspiration. We have also focused on drought impacts to drought-sensitive systems, such as river discharge, by analyzing streamflow data for 287 rivers in the IP, and found that hydrological drought frequency and severity have also increased in the past five decades in natural, regulated and highly regulated basins. Recent positive trend in the atmospheric water demand has had a direct influence on the temporal evolution of streamflows, clearly identified during the warm season, in which higher evapotranspiration rates are recorded. This pattern of increase in evaporative demand and greater drought severity is probably applicable to other semiarid regions of the world, including other Mediterranean areas, the Sahel, southern Australia and South Africa, and can be expected to increasingly compromise water supplies and cause political, social and economic tensions among regions in the near future. \u00a9 2014 IOP Publishing Ltd.", "author" : [ { "dropping-particle" : "", "family" : "Vicente-Serrano", "given" : "Sergio M", "non-dropping-particle" : "", "parse-names" : false, "suffix" : "" }, { "dropping-particle" : "", "family" : "Lopez-Moreno", "given" : "Juan-I", "non-dropping-particle" : "", "parse-names" : false, "suffix" : "" }, { "dropping-particle" : "", "family" : "Beguer\u00eda", "given" : "Santiago", "non-dropping-particle" : "", "parse-names" : false, "suffix" : "" }, { "dropping-particle" : "", "family" : "Lorenzo-Lacruz", "given" : "Jorge", "non-dropping-particle" : "", "parse-names" : false, "suffix" : "" }, { "dropping-particle" : "", "family" : "Sanchez-Lorenzo", "given" : "Arturo", "non-dropping-particle" : "", "parse-names" : false, "suffix" : "" }, { "dropping-particle" : "", "family" : "Garc\u00eda-Ruiz", "given" : "Jos\u00e9 M", "non-dropping-particle" : "", "parse-names" : false, "suffix" : "" }, { "dropping-particle" : "", "family" : "Azorin-Molina", "given" : "Cesar", "non-dropping-particle" : "", "parse-names" : false, "suffix" : "" }, { "dropping-particle" : "", "family" : "Mor\u00e1n-Tejeda", "given" : "Enrique", "non-dropping-particle" : "", "parse-names" : false, "suffix" : "" }, { "dropping-particle" : "", "family" : "Revuelto", "given" : "Jes\u00fas", "non-dropping-particle" : "", "parse-names" : false, "suffix" : "" }, { "dropping-particle" : "", "family" : "Trigo", "given" : "Ricardo", "non-dropping-particle" : "", "parse-names" : false, "suffix" : "" }, { "dropping-particle" : "", "family" : "Coelho", "given" : "Fatima", "non-dropping-particle" : "", "parse-names" : false, "suffix" : "" }, { "dropping-particle" : "", "family" : "Espejo", "given" : "Francisco", "non-dropping-particle" : "", "parse-names" : false, "suffix" : "" } ], "container-title" : "Environmental Research Letters", "id" : "ITEM-3", "issue" : "4", "issued" : { "date-parts" : [ [ "2014", "4", "1" ] ] }, "note" : "From Duplicate 2 (Evidence of increasing drought severity caused by temperature rise in southern Europe - Vicente-Serrano, S.M. Sergio M; Lopez-Moreno, J.-I. Juan-I; Beguer\u00eda, Santiago; Lorenzo-Lacruz, Jorge; Sanchez-Lorenzo, Arturo; Garc\u00eda-Ruiz, Jos\u00e9 M J.M.; Azorin-Molina, Cesar; Mor\u00e1n-Tejeda, Enrique; Revuelto, Jes\u00fas; Trigo, Ricardo; Coelho, Fatima; Espejo, Francisco)\n\nFrom Duplicate 1 (Evidence of increasing drought severity caused by temperature rise in southern Europe - Vicente-Serrano, S.M. Sergio M; Lopez-Moreno, J.-I. Juan-I; Beguer\u00eda, Santiago; Lorenzo-Lacruz, Jorge; Sanchez-Lorenzo, Arturo; Garc\u00eda-Ruiz, Jos\u00e9 M J.M.; Azorin-Molina, Cesar; Mor\u00e1n-Tejeda, Enrique; Revuelto, Jes\u00fas; Trigo, Ricardo; Coelho, Fatima; Espejo, Francisco)\n\nFrom Duplicate 1 (Evidence of increasing drought severity caused by temperature rise in southern Europe - Vicente-Serrano, S.M. Sergio M; Lopez-Moreno, J.-I. Juan-I; Beguer\u00eda, Santiago; Lorenzo-Lacruz, Jorge; Sanchez-Lorenzo, Arturo; Garc\u00eda-Ruiz, Jos\u00e9 M J.M.; Azorin-Molina, Cesar; Mor\u00e1n-Tejeda, Enrique; Revuelto, Jes\u00fas; Trigo, Ricardo; Coelho, Fatima; Espejo, Francisco)\n\nFrom Duplicate 1 (Evidence of increasing drought severity caused by temperature rise in southern Europe - Vicente-Serrano, Sergio M; Lopez-Moreno, Juan-I; Beguer\u00eda, Santiago; Lorenzo-Lacruz, Jorge; Sanchez-Lorenzo, Arturo; Garc\u00eda-Ruiz, Jos\u00e9 M; Azorin-Molina, Cesar; Mor\u00e1n-Tejeda, Enrique; Revuelto, Jes\u00fas; Trigo, Ricardo; Coelho, Fatima; Espejo, Francisco)\n\nFrom Duplicate 2 (Evidence of increasing drought severity caused by temperature rise in southern Europe - Vicente-Serrano, S.M. M; Lopez-Moreno, J.-I.; Beguer\u00eda, S.; Lorenzo-Lacruz, J.; Sanchez-Lorenzo, A.; Garc\u00eda-Ruiz, J.M. M; Azorin-Molina, C.; Mor\u00e1n-Tejeda, E.; Revuelto, J.; Trigo, R.; Coelho, F.; Espejo, F.)\n\nFrom Duplicate 1 (Evidence of increasing drought severity caused by temperature rise in southern Europe - Vicente-Serrano, S.M. M; Lopez-Moreno, J.-I.; Beguer\u00eda, S.; Lorenzo-Lacruz, J.; Sanchez-Lorenzo, A.; Garc\u00eda-Ruiz, J.M. M; Azorin-Molina, C.; Mor\u00e1n-Tejeda, E.; Revuelto, J.; Trigo, R.; Coelho, F.; Espejo, F.)\n\nFrom Duplicate 2 (Evidence of increasing drought severity caused by temperature rise in southern Europe - Vicente-Serrano, S.M. M; Lopez-Moreno, J.-I.; Beguer\u00eda, S.; Lorenzo-Lacruz, J.; Sanchez-Lorenzo, A.; Garc\u00eda-Ruiz, J.M. M; Azorin-Molina, C.; Mor\u00e1n-Tejeda, E.; Revuelto, J.; Trigo, R.; Coelho, F.; Espejo, F.)\n\nFrom Duplicate 2 (Evidence of increasing drought severity caused by temperature r</w:instrText>
      </w:r>
      <w:r w:rsidR="00FF6231" w:rsidRPr="006A2665">
        <w:rPr>
          <w:rFonts w:cs="Times New Roman"/>
        </w:rPr>
        <w:instrText>ise in southern Europe - Vicente-Serrano, S.M. M; Lopez-Moreno, J.-I.; Beguer\u00eda, S.; Lorenzo-Lacruz, J.; Sanchez-Lorenzo, A.; Garc\u00eda-Ruiz, J.M. M; Azorin-Molina, C.; Mor\u00e1n-Tejeda, E.; Revuelto, J.; Trigo, R.; Coelho, F.; Espejo, F.)\n\nFrom Duplicate 1 (Evidence of increasing drought severity caused by temperature rise in southern Europe - Vicente-Serrano, S M; Lopez-Moreno, J.-I.; Beguer\u00eda, S; Lorenzo-Lacruz, J; Sanchez-Lorenzo, A; Garc\u00eda-Ruiz, J M; Azorin-Molina, C; Mor\u00e1n-Tejeda, E; Revuelto, J; Trigo, R; Coelho, F; Espejo, F)\n\ncited By 118", "page" : "044001", "title" : "Evidence of increasing drought severity caused by temperature rise in southern Europe", "translator" : [ { "dropping-particle" : "", "family" : "S1571", "given" : "", "non-dropping-particle" : "", "parse-names" : false, "suffix" : "" } ], "type" : "article-journal", "volume" : "9" }, "uris" : [ "http://www.mendeley.com/documents/?uuid=74ebf6a8-9eaf-48ef-9656-ea084d33246f" ] } ], "mendeley" : { "formattedCitation" : "(Vicente-Serrano et al., 2014; Stagge et al., 2017; Gonz\u00e1lez-Hidalgo et al., 2018)", "plainTextFormattedCitation" : "(Vicente-Serrano et al., 2014; Stagge et al., 2017; Gonz\u00e1lez-Hidalgo et al., 2018)", "previouslyFormattedCitation" : "(Vicente-Serrano et al., 2014; Stagge et al., 2017; Gonz\u00e1lez-Hidalgo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Vicente-Serrano et al., 2014; Stagge et al., 2017; González-Hidalgo et al., 2018)</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In particular, this effect was identified to be the main driver of the intensification of the 2017 drought that affected southwestern Europe, and was attributed to the human forcing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Garc\u00eda-Herrera", "given" : "R.", "non-dropping-particle" : "", "parse-names" : false, "suffix" : "" }, { "dropping-particle" : "", "family" : "Garrido-P\u00e9rez, J.M. Barriopedro", "given" : "D.", "non-dropping-particle" : "", "parse-names" : false, "suffix" : "" }, { "dropping-particle" :</w:instrText>
      </w:r>
      <w:r w:rsidR="00FF6231" w:rsidRPr="00127991">
        <w:rPr>
          <w:rFonts w:cs="Times New Roman"/>
          <w:lang w:val="en-US"/>
          <w:rPrChange w:id="2336" w:author="Clotilde Pean" w:date="2021-08-07T15:22:00Z">
            <w:rPr>
              <w:rFonts w:cs="Times New Roman"/>
            </w:rPr>
          </w:rPrChange>
        </w:rPr>
        <w:instrText xml:space="preserve">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1", "issued" : { "date-parts" : [ [ "2019" ] ] }, "page" : "3169-3187", "title" : "The European 2016/2017 drought.", "translator" : [ { "dropping-parti</w:instrText>
      </w:r>
      <w:r w:rsidR="00FF6231" w:rsidRPr="006A2665">
        <w:rPr>
          <w:rFonts w:cs="Times New Roman"/>
        </w:rPr>
        <w:instrText>cle" : "", "family" : "S1848", "given" : "", "non-dropping-particle" : "", "parse-names" : false, "suffix" : "" } ], "type" : "article-journal", "volume" : "32" }, "uris" : [ "http://www.mendeley.com/documents/?uuid=aedbf4b5-62ec-4777-8b7f-f0cc74be7ee0" ] } ], "mendeley" : { "formattedCitation" : "(Garc\u00eda-Herrera et al., 2019)", "plainTextFormattedCitation" : "(Garc\u00eda-Herrera et al., 2019)", "previouslyFormattedCitation" : "(Garc\u00eda-Herrer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García-Herrera et al., 2019)</w:t>
      </w:r>
      <w:r w:rsidRPr="00D424AA">
        <w:rPr>
          <w:rFonts w:cs="Times New Roman"/>
          <w:lang w:val="en-GB"/>
        </w:rPr>
        <w:fldChar w:fldCharType="end"/>
      </w:r>
      <w:r w:rsidRPr="00841A35">
        <w:rPr>
          <w:rFonts w:cs="Times New Roman"/>
          <w:lang w:val="nb-NO"/>
        </w:rPr>
        <w:t xml:space="preserve">. </w:t>
      </w:r>
      <w:r w:rsidRPr="00D424AA">
        <w:rPr>
          <w:rFonts w:cs="Times New Roman"/>
          <w:lang w:val="en-GB"/>
        </w:rPr>
        <w:fldChar w:fldCharType="begin" w:fldLock="1"/>
      </w:r>
      <w:r w:rsidR="00FF6231">
        <w:rPr>
          <w:rFonts w:cs="Times New Roman"/>
          <w:lang w:val="nb-NO"/>
        </w:rPr>
        <w:instrText>ADDIN CSL_CITATION { "citationItems" : [ { "id" : "ITEM-1", "itemData" : { "DOI" : "10.1175/BAMS-D-19-0179.1", "author" : [ { "dropping-particle" : "", "family" : "Nangombe", "given" : "S", "non-dropping-particle" : "", "parse-names" : false, "suffix" : "" }, { "dropping-particle" : "", "family" : "Zho", "given" : "T", "non-dropping-particle" : "", "parse-names" : false, "suffix" : "" }, { "dropping-particle" : "", "family" : "Zhang", "given" : "L", "non-dropping-particle" : "", "parse-names" : false, "suffix" : "" }, { "dropping-particle" : "", "family" : "Zhang", "given" : "W", "non-dropping-particle" : "", "parse-names" : false, "suffix" : "" } ], "container-title" : "Bulletin of the American Meteorological Society", "id" : "ITEM-1", "issue" : "1", "issued" : { "date-parts" : [ [ "2020" ] ] }, "note" : "Export Date: 26 October 2020", "page" : "S135-S140", "title" : "Attribution of the 2018 october-december drought over south southern africa", "translator" : [ { "dropping-particle" : "", "family" : "S3215", "given" : "", "non-dropping-particle" : "", "parse-names" : false, "suffix" : "" } ], "type" : "article", "volume" : "101" }, "uris" : [ "http://www.mendeley.com/documents/?uuid=bc5e35d6-e2bf-471f-a4a2-e8302dd0c391" ] } ], "mendeley" : { "formattedCitation" : "(Nangombe et al., 2020)", "manualFormatting" : "Nangombe et al. (2020)", "plainTextFormattedCitation" : "(Nangombe et al., 2020)", "previouslyFormattedCitation" : "(Nangombe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Nangombe et al. (2020)</w:t>
      </w:r>
      <w:r w:rsidRPr="00D424AA">
        <w:rPr>
          <w:rFonts w:cs="Times New Roman"/>
          <w:lang w:val="en-GB"/>
        </w:rPr>
        <w:fldChar w:fldCharType="end"/>
      </w:r>
      <w:r w:rsidRPr="00841A35">
        <w:rPr>
          <w:rFonts w:cs="Times New Roman"/>
          <w:lang w:val="nb-NO"/>
        </w:rPr>
        <w:t xml:space="preserve"> and </w:t>
      </w:r>
      <w:commentRangeStart w:id="2337"/>
      <w:r w:rsidRPr="00D424AA">
        <w:rPr>
          <w:rFonts w:cs="Times New Roman"/>
          <w:lang w:val="en-GB"/>
        </w:rPr>
        <w:fldChar w:fldCharType="begin" w:fldLock="1"/>
      </w:r>
      <w:ins w:id="2338" w:author="Robin Matthews" w:date="2021-07-13T23:21:00Z">
        <w:r w:rsidR="009C1DB2">
          <w:rPr>
            <w:rFonts w:cs="Times New Roman"/>
            <w:lang w:val="nb-NO"/>
          </w:rPr>
          <w:instrText>ADDIN CSL_CITATION { "citationItems" : [ { "id" : "ITEM-1", "itemData" : { "DOI" : "10.1175/BAMS-D-19-0202.1", "abstract" : "HadGEM3-A indicates that anthropogenic forcing has increased the likelihood of the 2018 late spring drought in South China approximately 17 times, and such events do not occur in CAM5 without human influence. \u00a9 2020 American Meteorological Society For information regarding reuse of this content and general copyright information, consult the AMS Copyright Policy.", "author" : [ { "dropping-particle" : "", "family" : "Zhang", "given" : "L", "non-dropping-particle" : "", "parse-names" : false, "suffix" : "" }, { "dropping-particle" : "", "family" : "Zhou", "given" : "T", "non-dropping-particle" : "", "parse-names" : false, "suffix" : "" }, { "dropping-particle" : "", "family" : "Chen", "given" : "X", "non-dropping-particle" : "", "parse-names" : false, "suffix" : "" }, { "dropping-particle" : "", "family" : "Wu", "given" : "P", "non-dropping-particle" : "", "parse-names" : false, "suffix" : "" }, { "dropping-particle" : "", "family" : "Christidis", "given" : "N", "non-dropping-particle" : "", "parse-names" : false, "suffix" : "" }, { "dropping-particle" : "", "family" : "Lott", "given" : "F C", "non-dropping-particle" : "", "parse-names" : false, "suffix" : "" } ], "container-title" : "Bulletin of the American Meteorological Society", "id" : "ITEM-1", "issue" : "1", "issued" : { "date-parts" : [ [ "2020" ] ] }, "note" : "Export Date: 26 October 2020", "page" : "S59-S64", "title" : "The late spring drought of 2018 in South China", "translator" : [ { "dropping-particle" : "", "family" : "S3238", "given" : "", "non-dropping-particle" : "", "parse-names" : false, "suffix" : "" } ], "type" : "article", "volume" : "101" }, "uris" : [ "http://www.mendeley.com/documents/?uuid=f65c23c7-55a8-4813-ac4a-07561d33b97f" ] } ], "mendeley" : { "formattedCitation" : "(Zhang et al., 2020b)", "manualFormatting" : "L. Zhang et al. (2020)", "plainTextFormattedCitation" : "(Zhang et al., 2020b)", "previouslyFormattedCitation" : "(Zhang et al., 2020b)" }, "properties" : { "noteIndex" : 0 }, "schema" : "https://github.com/citation-style-language/schema/raw/master/csl-citation.json" }</w:instrText>
        </w:r>
      </w:ins>
      <w:del w:id="2339" w:author="Robin Matthews" w:date="2021-07-13T23:21:00Z">
        <w:r w:rsidR="00FF6231" w:rsidDel="009C1DB2">
          <w:rPr>
            <w:rFonts w:cs="Times New Roman"/>
            <w:lang w:val="nb-NO"/>
          </w:rPr>
          <w:delInstrText>ADDIN CSL_CITATION { "citationItems" : [ { "id" : "ITEM-1", "itemData" : { "DOI" : "10.1175/BAMS-D-19-0202.1", "abstract" : "HadGEM3-A indicates that anthropogenic forcing has increased the likelihood of the 2018 late spring drought in South China approximately 17 times, and such events do not occur in CAM5 without human influence. \u00a9 2020 American Meteorological Society For information regarding reuse of this content and general copyright information, consult the AMS Copyright Policy.", "author" : [ { "dropping-particle" : "", "family" : "Zhang", "given" : "L", "non-dropping-particle" : "", "parse-names" : false, "suffix" : "" }, { "dropping-particle" : "", "family" : "Zhou", "given" : "T", "non-dropping-particle" : "", "parse-names" : false, "suffix" : "" }, { "dropping-particle" : "", "family" : "Chen", "given" : "X", "non-dropping-particle" : "", "parse-names" : false, "suffix" : "" }, { "dropping-particle" : "", "family" : "Wu", "given" : "P", "non-dropping-particle" : "", "parse-names" : false, "suffix" : "" }, { "dropping-particle" : "", "family" : "Christidis", "given" : "N", "non-dropping-particle" : "", "parse-names" : false, "suffix" : "" }, { "dropping-particle" : "", "family" : "Lott", "given" : "F C", "non-dropping-particle" : "", "parse-names" : false, "suffix" : "" } ], "container-title" : "Bulletin of the American Meteorological Society", "id" : "ITEM-1", "issue" : "1", "issued" : { "date-parts" : [ [ "2020" ] ] }, "note" : "Export Date: 26 October 2020", "page" : "S59-S64", "title" : "The late spring drought of 2018 in South China", "translator" : [ { "dropping-particle" : "", "family" : "S3238", "given" : "", "non-dropping-particle" : "", "parse-names" : false, "suffix" : "" } ], "type" : "article", "volume" : "101" }, "uris" : [ "http://www.mendeley.com/documents/?uuid=f65c23c7-55a8-4813-ac4a-07561d33b97f" ] } ], "mendeley" : { "formattedCitation" : "(Zhang et al., 2020b)", "manualFormatting" : "Zhang et al. (2020)", "plainTextFormattedCitation" : "(Zhang et al., 2020b)", "previouslyFormattedCitation" : "(Zhang et al., 2020b)" }, "properties" : { "noteIndex" : 0 }, "schema" : "https://github.com/citation-style-language/schema/raw/master/csl-citation.json" }</w:delInstrText>
        </w:r>
      </w:del>
      <w:r w:rsidRPr="00D424AA">
        <w:rPr>
          <w:rFonts w:cs="Times New Roman"/>
          <w:lang w:val="en-GB"/>
        </w:rPr>
        <w:fldChar w:fldCharType="separate"/>
      </w:r>
      <w:del w:id="2340" w:author="Robin Matthews" w:date="2021-07-13T23:21:00Z">
        <w:r w:rsidR="00A26296" w:rsidDel="009C1DB2">
          <w:rPr>
            <w:rFonts w:cs="Times New Roman"/>
            <w:noProof/>
            <w:lang w:val="nb-NO"/>
          </w:rPr>
          <w:delText>Z</w:delText>
        </w:r>
      </w:del>
      <w:ins w:id="2341" w:author="Robin Matthews" w:date="2021-07-13T23:21:00Z">
        <w:r w:rsidR="009C1DB2">
          <w:rPr>
            <w:rFonts w:cs="Times New Roman"/>
            <w:noProof/>
            <w:lang w:val="nb-NO"/>
          </w:rPr>
          <w:t>L. Z</w:t>
        </w:r>
      </w:ins>
      <w:r w:rsidR="00A26296">
        <w:rPr>
          <w:rFonts w:cs="Times New Roman"/>
          <w:noProof/>
          <w:lang w:val="nb-NO"/>
        </w:rPr>
        <w:t>hang et al. (2020)</w:t>
      </w:r>
      <w:r w:rsidRPr="00D424AA">
        <w:rPr>
          <w:rFonts w:cs="Times New Roman"/>
          <w:lang w:val="en-GB"/>
        </w:rPr>
        <w:fldChar w:fldCharType="end"/>
      </w:r>
      <w:commentRangeEnd w:id="2337"/>
      <w:r w:rsidR="00A26296">
        <w:rPr>
          <w:rStyle w:val="Marquedecommentaire"/>
        </w:rPr>
        <w:commentReference w:id="2337"/>
      </w:r>
      <w:r w:rsidRPr="00841A35">
        <w:rPr>
          <w:rFonts w:cs="Times New Roman"/>
          <w:lang w:val="en-GB"/>
        </w:rPr>
        <w:t xml:space="preserve"> concluded from differences between precipitation and AED that anthropogenic forcing contributed to  2018 droughts that affected southern Africa and southeastern China, respectively, principall</w:t>
      </w:r>
      <w:r w:rsidRPr="00D424AA">
        <w:rPr>
          <w:rFonts w:cs="Times New Roman"/>
          <w:lang w:val="en-GB"/>
        </w:rPr>
        <w:t>y as consequence of the high AED that characterised these two events.</w:t>
      </w:r>
    </w:p>
    <w:p w14:paraId="64A34E30" w14:textId="298B822E" w:rsidR="001415DA" w:rsidRDefault="001415DA" w:rsidP="00D424AA">
      <w:pPr>
        <w:pStyle w:val="AR6BodyText"/>
        <w:rPr>
          <w:rFonts w:cs="Times New Roman"/>
          <w:lang w:val="en-GB"/>
        </w:rPr>
      </w:pPr>
    </w:p>
    <w:p w14:paraId="680DE870" w14:textId="77777777" w:rsidR="0012500E" w:rsidRPr="00D424AA" w:rsidRDefault="0012500E" w:rsidP="00D424AA">
      <w:pPr>
        <w:pStyle w:val="AR6BodyText"/>
        <w:rPr>
          <w:rFonts w:cs="Times New Roman"/>
          <w:lang w:val="en-GB"/>
        </w:rPr>
      </w:pPr>
    </w:p>
    <w:p w14:paraId="67FB6399" w14:textId="77777777" w:rsidR="001415DA" w:rsidRPr="00D424AA" w:rsidRDefault="001415DA" w:rsidP="00D424AA">
      <w:pPr>
        <w:pStyle w:val="AR6Chap11Level311111"/>
        <w:rPr>
          <w:rFonts w:cs="Times New Roman"/>
          <w:lang w:val="en-GB"/>
        </w:rPr>
      </w:pPr>
      <w:r w:rsidRPr="00D424AA">
        <w:rPr>
          <w:rFonts w:cs="Times New Roman"/>
          <w:lang w:val="en-GB"/>
        </w:rPr>
        <w:t xml:space="preserve"> </w:t>
      </w:r>
      <w:bookmarkStart w:id="2342" w:name="_Toc70703031"/>
      <w:r w:rsidRPr="00D424AA">
        <w:rPr>
          <w:rFonts w:cs="Times New Roman"/>
          <w:lang w:val="en-GB"/>
        </w:rPr>
        <w:t>Synthesis for different drought types</w:t>
      </w:r>
      <w:bookmarkEnd w:id="2342"/>
    </w:p>
    <w:p w14:paraId="3228CE75" w14:textId="77777777" w:rsidR="001415DA" w:rsidRPr="00D424AA" w:rsidRDefault="001415DA" w:rsidP="00D424AA">
      <w:pPr>
        <w:pStyle w:val="AR6BodyText"/>
        <w:rPr>
          <w:rFonts w:cs="Times New Roman"/>
          <w:b/>
          <w:bCs/>
          <w:lang w:val="en-GB"/>
        </w:rPr>
      </w:pPr>
    </w:p>
    <w:p w14:paraId="62852B3B" w14:textId="4A6ADDCD" w:rsidR="001415DA" w:rsidRPr="00D424AA" w:rsidRDefault="001415DA" w:rsidP="00D424AA">
      <w:pPr>
        <w:pStyle w:val="AR6BodyText"/>
        <w:rPr>
          <w:rFonts w:cs="Times New Roman"/>
          <w:lang w:val="en-GB"/>
        </w:rPr>
      </w:pPr>
      <w:r w:rsidRPr="00D424AA">
        <w:rPr>
          <w:rFonts w:cs="Times New Roman"/>
          <w:lang w:val="en-GB"/>
        </w:rPr>
        <w:t xml:space="preserve">The regional evidence on attribution for single AR6 regions generally shows </w:t>
      </w:r>
      <w:r w:rsidRPr="00D424AA">
        <w:rPr>
          <w:rFonts w:cs="Times New Roman"/>
          <w:i/>
          <w:iCs/>
          <w:lang w:val="en-GB"/>
        </w:rPr>
        <w:t>low confidence</w:t>
      </w:r>
      <w:r w:rsidRPr="00D424AA">
        <w:rPr>
          <w:rFonts w:cs="Times New Roman"/>
          <w:lang w:val="en-GB"/>
        </w:rPr>
        <w:t xml:space="preserve"> for a human contribution to observed trends in meteorological droughts at regional scale, with few exceptions (Section 11.9). There is </w:t>
      </w:r>
      <w:r w:rsidRPr="00D424AA">
        <w:rPr>
          <w:rFonts w:cs="Times New Roman"/>
          <w:i/>
          <w:iCs/>
          <w:lang w:val="en-GB"/>
        </w:rPr>
        <w:t>medium confidence</w:t>
      </w:r>
      <w:r w:rsidRPr="00D424AA">
        <w:rPr>
          <w:rFonts w:cs="Times New Roman"/>
          <w:lang w:val="en-GB"/>
        </w:rPr>
        <w:t xml:space="preserve"> that human influence has contributed to changes in agricultural and ecological droughts and has led to an increase in the overall affected land area. At regional scale</w:t>
      </w:r>
      <w:r w:rsidR="006D1F63">
        <w:rPr>
          <w:rFonts w:cs="Times New Roman"/>
          <w:lang w:val="en-GB"/>
        </w:rPr>
        <w:t>s</w:t>
      </w:r>
      <w:r w:rsidRPr="00D424AA">
        <w:rPr>
          <w:rFonts w:cs="Times New Roman"/>
          <w:lang w:val="en-GB"/>
        </w:rPr>
        <w:t xml:space="preserve">, there is </w:t>
      </w:r>
      <w:r w:rsidRPr="00D506A9">
        <w:rPr>
          <w:rFonts w:cs="Times New Roman"/>
          <w:i/>
          <w:iCs/>
          <w:lang w:val="en-GB"/>
        </w:rPr>
        <w:t>medium confidence</w:t>
      </w:r>
      <w:r w:rsidRPr="00D424AA">
        <w:rPr>
          <w:rFonts w:cs="Times New Roman"/>
          <w:lang w:val="en-GB"/>
        </w:rPr>
        <w:t xml:space="preserve"> in a contribution of human-induced climate change to increases in agricultural and ecological droughts in the Mediterranean (MED) and Western North America (WNA) (Section 11.9). There </w:t>
      </w:r>
      <w:r w:rsidRPr="00D424AA">
        <w:rPr>
          <w:rFonts w:cs="Times New Roman"/>
          <w:i/>
          <w:iCs/>
          <w:lang w:val="en-GB"/>
        </w:rPr>
        <w:t>is medium confidence</w:t>
      </w:r>
      <w:r w:rsidRPr="00D424AA">
        <w:rPr>
          <w:rFonts w:cs="Times New Roman"/>
          <w:lang w:val="en-GB"/>
        </w:rPr>
        <w:t xml:space="preserve"> that human-induced climate change has contributed to an increase in hydrological droughts in the Mediterranean region, but also </w:t>
      </w:r>
      <w:r w:rsidRPr="00D424AA">
        <w:rPr>
          <w:rFonts w:cs="Times New Roman"/>
          <w:i/>
          <w:iCs/>
          <w:lang w:val="en-GB"/>
        </w:rPr>
        <w:t>medium confidence</w:t>
      </w:r>
      <w:r w:rsidRPr="00D424AA">
        <w:rPr>
          <w:rFonts w:cs="Times New Roman"/>
          <w:lang w:val="en-GB"/>
        </w:rPr>
        <w:t xml:space="preserve"> in contributions from other human influences, including water management and land use (Section 11.9). Several meteorological and agricultural and ecological drought events have been attributed to human-induced climate change, even in regions where no long-term changes are detected (</w:t>
      </w:r>
      <w:r w:rsidRPr="00D424AA">
        <w:rPr>
          <w:rFonts w:cs="Times New Roman"/>
          <w:i/>
          <w:iCs/>
          <w:lang w:val="en-GB"/>
        </w:rPr>
        <w:t>medium confidence</w:t>
      </w:r>
      <w:r w:rsidRPr="00D424AA">
        <w:rPr>
          <w:rFonts w:cs="Times New Roman"/>
          <w:lang w:val="en-GB"/>
        </w:rPr>
        <w:t>). However, a lack of attribution to human-induced climate change has also been shown for some events (</w:t>
      </w:r>
      <w:r w:rsidRPr="00D424AA">
        <w:rPr>
          <w:rFonts w:cs="Times New Roman"/>
          <w:i/>
          <w:iCs/>
          <w:lang w:val="en-GB"/>
        </w:rPr>
        <w:t>medium confidence</w:t>
      </w:r>
      <w:r w:rsidRPr="00D424AA">
        <w:rPr>
          <w:rFonts w:cs="Times New Roman"/>
          <w:lang w:val="en-GB"/>
        </w:rPr>
        <w:t>).</w:t>
      </w:r>
    </w:p>
    <w:p w14:paraId="29D85046" w14:textId="77777777" w:rsidR="001415DA" w:rsidRPr="00D424AA" w:rsidRDefault="001415DA" w:rsidP="00D424AA">
      <w:pPr>
        <w:pStyle w:val="AR6BodyText"/>
        <w:rPr>
          <w:rFonts w:cs="Times New Roman"/>
          <w:b/>
          <w:bCs/>
          <w:lang w:val="en-GB"/>
        </w:rPr>
      </w:pPr>
    </w:p>
    <w:p w14:paraId="262941D6" w14:textId="24AF6EBA" w:rsidR="001415DA" w:rsidRPr="006D1F63" w:rsidRDefault="006D1F63" w:rsidP="00D424AA">
      <w:pPr>
        <w:pStyle w:val="AR6BodyText"/>
        <w:rPr>
          <w:rFonts w:cs="Times New Roman"/>
          <w:lang w:val="en-GB"/>
        </w:rPr>
      </w:pPr>
      <w:r w:rsidRPr="00D506A9">
        <w:rPr>
          <w:rFonts w:cs="Times New Roman"/>
          <w:lang w:val="en-GB"/>
        </w:rPr>
        <w:t>In summary, h</w:t>
      </w:r>
      <w:r w:rsidR="001415DA" w:rsidRPr="00D506A9">
        <w:rPr>
          <w:rFonts w:cs="Times New Roman"/>
          <w:lang w:val="en-GB"/>
        </w:rPr>
        <w:t>uman influence has contributed to changes in water availability during the dry season over land areas, including decreases over several regions due to increases in evapotranspiration (</w:t>
      </w:r>
      <w:r w:rsidR="001415DA" w:rsidRPr="00D506A9">
        <w:rPr>
          <w:rFonts w:cs="Times New Roman"/>
          <w:i/>
          <w:iCs/>
          <w:lang w:val="en-GB"/>
        </w:rPr>
        <w:t>medium confidence</w:t>
      </w:r>
      <w:r w:rsidR="001415DA" w:rsidRPr="00D506A9">
        <w:rPr>
          <w:rFonts w:cs="Times New Roman"/>
          <w:lang w:val="en-GB"/>
        </w:rPr>
        <w:t>). The increases in evapotranspiration have been driven by increases in atmospheric evaporative demand induced by increased temperature, decreased relative humidity and increased net radiation over affected land areas (</w:t>
      </w:r>
      <w:r w:rsidR="001415DA" w:rsidRPr="00D506A9">
        <w:rPr>
          <w:rFonts w:cs="Times New Roman"/>
          <w:i/>
          <w:iCs/>
          <w:lang w:val="en-GB"/>
        </w:rPr>
        <w:t>high confidence</w:t>
      </w:r>
      <w:r w:rsidR="001415DA" w:rsidRPr="00D506A9">
        <w:rPr>
          <w:rFonts w:cs="Times New Roman"/>
          <w:lang w:val="en-GB"/>
        </w:rPr>
        <w:t xml:space="preserve">). There is </w:t>
      </w:r>
      <w:r w:rsidR="001415DA" w:rsidRPr="00D506A9">
        <w:rPr>
          <w:rFonts w:cs="Times New Roman"/>
          <w:i/>
          <w:lang w:val="en-GB"/>
        </w:rPr>
        <w:t>low confidence</w:t>
      </w:r>
      <w:r w:rsidR="001415DA" w:rsidRPr="00D506A9">
        <w:rPr>
          <w:rFonts w:cs="Times New Roman"/>
          <w:lang w:val="en-GB"/>
        </w:rPr>
        <w:t xml:space="preserve"> that human influence has affected trends in meteorological droughts in most regions, but </w:t>
      </w:r>
      <w:r w:rsidR="001415DA" w:rsidRPr="00D506A9">
        <w:rPr>
          <w:rFonts w:cs="Times New Roman"/>
          <w:i/>
          <w:iCs/>
          <w:lang w:val="en-GB"/>
        </w:rPr>
        <w:t>medium confidence</w:t>
      </w:r>
      <w:r w:rsidR="001415DA" w:rsidRPr="00D506A9">
        <w:rPr>
          <w:rFonts w:cs="Times New Roman"/>
          <w:lang w:val="en-GB"/>
        </w:rPr>
        <w:t xml:space="preserve"> that they have contributed to the severity of some single events. There is </w:t>
      </w:r>
      <w:r w:rsidR="001415DA" w:rsidRPr="00D506A9">
        <w:rPr>
          <w:rFonts w:cs="Times New Roman"/>
          <w:i/>
          <w:iCs/>
          <w:lang w:val="en-GB"/>
        </w:rPr>
        <w:t>medium confidence</w:t>
      </w:r>
      <w:r w:rsidR="001415DA" w:rsidRPr="00D506A9">
        <w:rPr>
          <w:rFonts w:cs="Times New Roman"/>
          <w:lang w:val="en-GB"/>
        </w:rPr>
        <w:t xml:space="preserve"> that human-induced climate change has contributed to increasing trends in the probability or intensity of recent agricultural and ecological droughts, leading to an increase of the affected land area. Human-induced climate change has contributed to global-scale change in low flow, but human water management and land use changes are also important drivers (</w:t>
      </w:r>
      <w:r w:rsidR="001415DA" w:rsidRPr="00D506A9">
        <w:rPr>
          <w:rFonts w:cs="Times New Roman"/>
          <w:i/>
          <w:iCs/>
          <w:lang w:val="en-GB"/>
        </w:rPr>
        <w:t>medium confidence</w:t>
      </w:r>
      <w:r w:rsidR="001415DA" w:rsidRPr="00D506A9">
        <w:rPr>
          <w:rFonts w:cs="Times New Roman"/>
          <w:lang w:val="en-GB"/>
        </w:rPr>
        <w:t>).</w:t>
      </w:r>
    </w:p>
    <w:p w14:paraId="17CF7CF8" w14:textId="2AC20581" w:rsidR="001415DA" w:rsidRDefault="001415DA" w:rsidP="00D424AA">
      <w:pPr>
        <w:pStyle w:val="AR6BodyText"/>
        <w:rPr>
          <w:rFonts w:cs="Times New Roman"/>
          <w:lang w:val="en-GB"/>
        </w:rPr>
      </w:pPr>
    </w:p>
    <w:p w14:paraId="7059E51A" w14:textId="77777777" w:rsidR="0012500E" w:rsidRPr="00D424AA" w:rsidRDefault="0012500E" w:rsidP="00D424AA">
      <w:pPr>
        <w:pStyle w:val="AR6BodyText"/>
        <w:rPr>
          <w:rFonts w:cs="Times New Roman"/>
          <w:lang w:val="en-GB"/>
        </w:rPr>
      </w:pPr>
    </w:p>
    <w:p w14:paraId="0DFA01DA" w14:textId="77777777" w:rsidR="001415DA" w:rsidRPr="00D424AA" w:rsidRDefault="001415DA" w:rsidP="00D424AA">
      <w:pPr>
        <w:pStyle w:val="AR6Chap11Level21111"/>
        <w:rPr>
          <w:rFonts w:cs="Times New Roman"/>
          <w:lang w:val="en-GB"/>
        </w:rPr>
      </w:pPr>
      <w:bookmarkStart w:id="2343" w:name="_Toc527303111"/>
      <w:bookmarkStart w:id="2344" w:name="_Toc5018255"/>
      <w:bookmarkStart w:id="2345" w:name="_Toc5603697"/>
      <w:bookmarkStart w:id="2346" w:name="_Toc6904553"/>
      <w:bookmarkStart w:id="2347" w:name="_Toc25583689"/>
      <w:bookmarkStart w:id="2348" w:name="_Toc29672895"/>
      <w:bookmarkStart w:id="2349" w:name="_Toc56915271"/>
      <w:bookmarkStart w:id="2350" w:name="_Toc70703032"/>
      <w:r w:rsidRPr="00D424AA">
        <w:rPr>
          <w:rFonts w:cs="Times New Roman"/>
          <w:lang w:val="en-GB"/>
        </w:rPr>
        <w:t>Projections</w:t>
      </w:r>
      <w:bookmarkEnd w:id="2343"/>
      <w:bookmarkEnd w:id="2344"/>
      <w:bookmarkEnd w:id="2345"/>
      <w:bookmarkEnd w:id="2346"/>
      <w:bookmarkEnd w:id="2347"/>
      <w:bookmarkEnd w:id="2348"/>
      <w:bookmarkEnd w:id="2349"/>
      <w:bookmarkEnd w:id="2350"/>
    </w:p>
    <w:p w14:paraId="4B25ADCF" w14:textId="77777777" w:rsidR="001415DA" w:rsidRPr="00D424AA" w:rsidRDefault="001415DA" w:rsidP="00D424AA">
      <w:pPr>
        <w:pStyle w:val="AR6BodyText"/>
        <w:rPr>
          <w:rFonts w:cs="Times New Roman"/>
          <w:lang w:val="en-GB"/>
        </w:rPr>
      </w:pPr>
    </w:p>
    <w:p w14:paraId="7F89BF14" w14:textId="70788E29" w:rsidR="001415DA" w:rsidRPr="00D424AA" w:rsidRDefault="001415DA" w:rsidP="00D424AA">
      <w:pPr>
        <w:pStyle w:val="AR6BodyText"/>
        <w:rPr>
          <w:rFonts w:cs="Times New Roman"/>
          <w:lang w:val="en-GB"/>
        </w:rPr>
      </w:pPr>
      <w:r w:rsidRPr="00D424AA">
        <w:rPr>
          <w:rFonts w:cs="Times New Roman"/>
          <w:lang w:val="en-GB"/>
        </w:rPr>
        <w:t>SREX (Ch</w:t>
      </w:r>
      <w:r w:rsidR="006D1F63">
        <w:rPr>
          <w:rFonts w:cs="Times New Roman"/>
          <w:lang w:val="en-GB"/>
        </w:rPr>
        <w:t xml:space="preserve">apter </w:t>
      </w:r>
      <w:r w:rsidRPr="00D424AA">
        <w:rPr>
          <w:rFonts w:cs="Times New Roman"/>
          <w:lang w:val="en-GB"/>
        </w:rPr>
        <w:t xml:space="preserve">3) </w:t>
      </w:r>
      <w:r w:rsidR="006D1F63">
        <w:rPr>
          <w:rFonts w:cs="Times New Roman"/>
          <w:lang w:val="en-GB"/>
        </w:rPr>
        <w:t>asssessed with</w:t>
      </w:r>
      <w:r w:rsidR="006D1F63" w:rsidRPr="00D424AA">
        <w:rPr>
          <w:rFonts w:cs="Times New Roman"/>
          <w:lang w:val="en-GB"/>
        </w:rPr>
        <w:t xml:space="preserve"> </w:t>
      </w:r>
      <w:r w:rsidRPr="00D424AA">
        <w:rPr>
          <w:rFonts w:cs="Times New Roman"/>
          <w:i/>
          <w:iCs/>
          <w:lang w:val="en-GB"/>
        </w:rPr>
        <w:t>medium confidence</w:t>
      </w:r>
      <w:r w:rsidRPr="00D424AA">
        <w:rPr>
          <w:rFonts w:cs="Times New Roman"/>
          <w:lang w:val="en-GB"/>
        </w:rPr>
        <w:t xml:space="preserve"> projections of increased drought severity in some regions, including southern Europe and the Mediterranean, central Europe, Central America and Mexico, northeast Brazil, and southern Africa</w:t>
      </w:r>
      <w:r w:rsidR="006D1F63">
        <w:rPr>
          <w:rFonts w:cs="Times New Roman"/>
          <w:lang w:val="en-GB"/>
        </w:rPr>
        <w:t>, and</w:t>
      </w:r>
      <w:r w:rsidRPr="00D424AA">
        <w:rPr>
          <w:rFonts w:cs="Times New Roman"/>
          <w:lang w:val="en-GB"/>
        </w:rPr>
        <w:t xml:space="preserve">. </w:t>
      </w:r>
      <w:r w:rsidRPr="00D424AA">
        <w:rPr>
          <w:rFonts w:cs="Times New Roman"/>
          <w:i/>
          <w:lang w:val="en-GB"/>
        </w:rPr>
        <w:t>low confidence</w:t>
      </w:r>
      <w:r w:rsidRPr="00D424AA">
        <w:rPr>
          <w:rFonts w:cs="Times New Roman"/>
          <w:lang w:val="en-GB"/>
        </w:rPr>
        <w:t xml:space="preserve"> elsewhere given large inter-model spread. AR5 (Ch</w:t>
      </w:r>
      <w:r w:rsidR="006D1F63">
        <w:rPr>
          <w:rFonts w:cs="Times New Roman"/>
          <w:lang w:val="en-GB"/>
        </w:rPr>
        <w:t xml:space="preserve">apters </w:t>
      </w:r>
      <w:r w:rsidRPr="00D424AA">
        <w:rPr>
          <w:rFonts w:cs="Times New Roman"/>
          <w:lang w:val="en-GB"/>
        </w:rPr>
        <w:t xml:space="preserve">11 and 12) also </w:t>
      </w:r>
      <w:r w:rsidR="006D1F63">
        <w:rPr>
          <w:rFonts w:cs="Times New Roman"/>
          <w:lang w:val="en-GB"/>
        </w:rPr>
        <w:t>assessed</w:t>
      </w:r>
      <w:r w:rsidR="006D1F63" w:rsidRPr="00D424AA">
        <w:rPr>
          <w:rFonts w:cs="Times New Roman"/>
          <w:lang w:val="en-GB"/>
        </w:rPr>
        <w:t xml:space="preserve"> </w:t>
      </w:r>
      <w:r w:rsidRPr="00D424AA">
        <w:rPr>
          <w:rFonts w:cs="Times New Roman"/>
          <w:lang w:val="en-GB"/>
        </w:rPr>
        <w:t>large uncertainties in drought projections at the regional and global scales. The assessment of drought mechanisms under future climate change scenarios depends on the model used (Section 11.6.3). Moreover, uncertainties in drought projections are affected by the consideration of plant physiological responses to increasing atmospheric CO</w:t>
      </w:r>
      <w:r w:rsidRPr="00D424AA">
        <w:rPr>
          <w:rFonts w:cs="Times New Roman"/>
          <w:vertAlign w:val="subscript"/>
          <w:lang w:val="en-GB"/>
        </w:rPr>
        <w:t>2</w:t>
      </w:r>
      <w:r w:rsidRPr="00D424AA">
        <w:rPr>
          <w:rFonts w:cs="Times New Roman"/>
          <w:lang w:val="en-GB"/>
        </w:rPr>
        <w:t xml:space="preserve"> </w:t>
      </w:r>
      <w:commentRangeStart w:id="2351"/>
      <w:r w:rsidRPr="00D424AA">
        <w:rPr>
          <w:rFonts w:cs="Times New Roman"/>
          <w:lang w:val="en-GB"/>
        </w:rPr>
        <w:fldChar w:fldCharType="begin" w:fldLock="1"/>
      </w:r>
      <w:ins w:id="2352" w:author="Robin Matthews" w:date="2021-07-13T23:22:00Z">
        <w:r w:rsidR="009C1DB2">
          <w:rPr>
            <w:rFonts w:cs="Times New Roman"/>
            <w:lang w:val="en-GB"/>
          </w:rPr>
          <w:instrText>ADDIN CSL_CITATION { "citationItems" : [ { "id" : "ITEM-1", "itemData" : { "DOI" : "10.1088/1748-9326/ab5046", "ISSN" : "1748-9326", "abstract" : "Aridity is a complex concept that ideally requires a comprehensive assessment of hydroclimatological and hydroecological variables to fully understand anticipated changes. A widely used (offline) impact model to assess projected changes in aridity is the aridity index (AI) (defined as the ratio of potential evaporation to precipitation), summarizing the aridity concept into a single number. Based on the AI, it was shown that aridity will generally increase under conditions of increased CO2 and associated global warming. However, assessing the same climate model output directly suggests a more nuanced response of aridity to global warming, raising the question if the AI provides a good representation of the complex nature of anticipated aridity changes. By systematically comparing projections of the AI against projections for various hydroclimatological and ecohydrological variables, we show that the AI generally provides a rather poor proxy for projected aridity conditions. Direct climate model output is shown to contradict signals of increasing aridity obtained from the AI in at least half of the global land area with robust change. We further show that part of this discrepancy can be related to the parameterization of potential evaporation. Especially the most commonly used potential evaporation model likely leads to an overestimation of future aridity due to incorrect assumptions under increasing atmospheric CO2. Our results show that AI-based approaches do not correctly communicate changes projected by the fully coupled climate models. The solution is to directly analyse the model outputs rather than use a separate offline impact model. We thus urge for a direct and joint assessment of climate model output when assessing future aridity changes rather than using simple index-based impact models that use climate model output as input and are potentially subject to significant biases.", "author" : [ { "dropping-particle" : "", "family" : "Greve", "given" : "P", "non-dropping-particle" : "", "parse-names" : false, "suffix" : "" }, { "dropping-particle" : "", "family" : "Roderick", "given" : "M L", "non-dropping-particle" : "", "parse-names" : false, "suffix" : "" }, { "dropping-particle" : "", "family" : "Ukkola", "given" : "A M", "non-dropping-particle" : "", "parse-names" : false, "suffix" : "" }, { "dropping-particle" : "", "family" : "Wada", "given" : "Y", "non-dropping-particle" : "", "parse-names" : false, "suffix" : "" } ], "container-title" : "Environmental Research Letters", "id" : "ITEM-1", "issue" : "12", "issued" : { "date-parts" : [ [ "2019" ] ] }, "page" : "124006", "publisher" : "IOP Publishing", "title" : "The aridity Index under global warming", "translator" : [ { "dropping-particle" : "", "family" : "S3159", "given" : "", "non-dropping-particle" : "", "parse-names" : false, "suffix" : "" } ], "type" : "article-journal", "volume" : "14" }, "uris" : [ "http://www.mendeley.com/documents/?uuid=52a08a9b-bffc-4f6b-a321-602940083bbc" ] }, { "id" : "ITEM-2", "itemData" : { "DOI" : "10.5194/hess-24-2921-2020", "ISSN" : "1607-7938", "author" : [ { "dropping-particle" : "", "family" : "Yang", "given" : "Yuting", "non-dropping-particle" : "", "parse-names" : false, "suffix" : "" }, { "dropping-particle" : "", "family" : "Zhang", "given" : "Shulei", "non-dropping-particle" : "", "parse-names" : false, "suffix" : "" }, { "dropping-particle" : "", "family" : "Roderick", "given" : "Michael L", "non-dropping-particle" : "", "parse-names" : false, "suffix" : "" }, { "dropping-particle" : "", "family" : "McVicar", "given" : "Tim R", "non-dropping-particle" : "", "parse-names" : false, "suffix" : "" }, { "dropping-particle" : "", "family" : "Yang", "given" : "Dawen", "non-dropping-particle" : "", "parse-names" : false, "suffix" : "" }, { "dropping-particle" : "", "family" : "Liu", "given" : "Wenbin", "non-dropping-particle" : "", "parse-names" : false, "suffix" : "" }, { "dropping-particle" : "", "family" : "Li", "given" : "Xiaoyan", "non-dropping-particle" : "", "parse-names" : false, "suffix" : "" } ], "container-title" : "Hydrology and Earth System Sciences", "id" : "ITEM-2", "issue" : "6", "issued" : { "date-parts" : [ [ "2020", "6", "3" ] ] }, "page" : "2921-2930", "title" : "Comparing Palmer Drought Severity Index drought assessments using the traditional offline approach with direct climate model outputs", "translator" : [ { "dropping-particle" : "", "family" : "S3386", "given" : "", "non-dropping-particle" : "", "parse-names" : false, "suffix" : "" } ], "type" : "article-journal", "volume" : "24" }, "uris" : [ "http://www.mendeley.com/documents/?uuid=b3f5204a-9e98-4820-800a-3c9765a8e885", "http://www.mendeley.com/documents/?uuid=5aabd793-66c0-45c5-be87-0d2eab4b3b72" ] }, { "id" : "ITEM-3", "itemData" : { "DOI" : "10.1038/s41561-019-0480-x", "ISSN" : "1752-0908", "abstract" : "Plants are expected to generate more global-scale runoff under increasing atmospheric carbon dioxide concentrations through their influence on surface resistance to evapotranspiration. Recent studies using Earth System Models from phase 5 of the Coupled Model Intercomparison Project ostensibly reaffirm this result, further suggesting that plants will ameliorate the dire reductions in water availability projected by other studies that use aridity metrics. Here we complicate this narrative by analysing the change in precipitation partitioning to plants, runoff and storage in multiple Earth system models under both high carbon dioxide concentrations and warming. We show that projected plant responses directly reduce future runoff across vast swaths of North America, Europe and Asia because bulk canopy water demands increase with additional vegetation growth and longer and warmer growing seasons. These runoff declines occur despite increased surface resistance to evapotranspiration and vegetation total water use efficiency, even in regions with increasing or unchanging precipitation. We demonstrate that constraining the large uncertainty in the multimodel ensemble with regional-scale observations of evapotranspiration partitioning strengthens these results. We conclude that terrestrial vegetation plays a large and unresolved role in shaping future regional freshwater availability, one that will not ubiquitously ameliorate future warming-driven surface drying.", "author" : [ { "dropping-particle" : "", "family" : "Mankin", "given" : "Justin S", "non-dropping-particle" : "", "parse-names" : false, "suffix" : "" }, { "dropping-particle" : "", "family" : "Seager", "given" : "Richard",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Williams", "given" : "A Park", "non-dropping-particle" : "", "parse-names" : false, "suffix" : "" } ], "container-title" : "Nature Geoscience", "id" : "ITEM-3", "issue" : "12", "issued" : { "date-parts" : [ [ "2019" ] ] }, "page" : "983-988", "title" : "Mid-latitude freshwater availability reduced by projected vegetation responses to climate change", "translator" : [ { "dropping-particle" : "", "family" : "S3460", "given" : "", "non-dropping-particle" : "", "parse-names" : false, "suffix" : "" } ], "type" : "article-journal", "volume" : "12" }, "uris" : [ "http://www.mendeley.com/documents/?uuid=0f447c62-2a34-439a-939d-9ed5d9deb0f2" ] }, { "id" : "ITEM-4", "itemData" : { "DOI" : "10.1038/nclimate3046", "ISBN" : "1758-678X", "ISSN" : "1758-678X", "PMID" : "24398965", "abstract" : "By various measures (drought area1 and intensity2 , climatic aridity index3 , and climatic water deficits4 ), some observa- tional analyses have suggested that much of the Earth\u2019s land has been drying during recent decades, but such drying seems inconsistent with observations of dryland green- ing and decreasing pan evaporation5 . \u2018Offline\u2019 analyses of climate-model outputs from anthropogenic climate change (ACC) experiments portend continuation of putative drying through the twenty-first century3,6\u201310 , despite an expected increase in global land precipitation9 . A ubiquitous increase in estimates of potential evapotranspiration (PET), driven by atmospheric warming11 , underlies the drying trends4,8,9,12 , but may be a methodological artefact5 . Here we show that the PET estimator commonly used (the Penman\u2013Monteith PET13 for either an open-water surface1,2,6,7,12 or a reference crop3,4,8,9,11 ) severely overpredicts the changes in non-water- stressed evapotranspiration computed in the climate models themselvesinACCexperiments.Thisoverpredictionispartially due to neglect of stomatal conductance reductions commonly induced by increasing atmospheric CO2 concentrations in climate models5 .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 D.", "non-dropping-particle" : "", "parse-names" : false, "suffix" : "" }, { "dropping-particle" : "", "family" : "Dunne", "given" : "K. A.", "non-dropping-particle" : "", "parse-names" : false, "suffix" : "" } ], "container-title" : "Nature Climate Change", "id" : "ITEM-4", "issue" : "10", "issued" : { "date-parts" : [ [ "2016", "10", "6" ] ] }, "page" : "946-949", "publisher" : "Nature Publishing Group", "title" : "Potential evapotranspiration and continental drying", "translator" : [ { "dropping-particle" : "", "family" : "S1643", "given" : "", "non-dropping-particle" : "", "parse-names" : false, "suffix" : "" } ], "type" : "article-journal", "volume" : "6" }, "uris" : [ "http://www.mendeley.com/documents/?uuid=5d8ab597-7ae8-43d6-9b11-98676fead7e2" ] } ], "mendeley" : { "formattedCitation" : "(Milly and Dunne, 2016; Greve et al., 2019; Mankin et al., 2019; Yang et al., 2020)", "manualFormatting" : "(Milly and Dunne, 2016; Greve et al., 2019; Mankin et al., 2019; Yang et al., 2020", "plainTextFormattedCitation" : "(Milly and Dunne, 2016; Greve et al., 2019; Mankin et al., 2019; Yang et al., 2020)", "previouslyFormattedCitation" : "(Milly and Dunne, 2016; Greve et al., 2019; Mankin et al., 2019; Yang et al., 2020)" }, "properties" : { "noteIndex" : 0 }, "schema" : "https://github.com/citation-style-language/schema/raw/master/csl-citation.json" }</w:instrText>
        </w:r>
      </w:ins>
      <w:del w:id="2353" w:author="Robin Matthews" w:date="2021-07-13T23:21:00Z">
        <w:r w:rsidR="00FF6231" w:rsidDel="009C1DB2">
          <w:rPr>
            <w:rFonts w:cs="Times New Roman"/>
            <w:lang w:val="en-GB"/>
          </w:rPr>
          <w:delInstrText>ADDIN CSL_CITATION { "citationItems" : [ { "id" : "ITEM-1", "itemData" : { "DOI" : "10.1088/1748-9326/ab5046", "ISSN" : "1748-9326", "abstract" : "Aridity is a complex concept that ideally requires a comprehensive assessment of hydroclimatological and hydroecological variables to fully understand anticipated changes. A widely used (offline) impact model to assess projected changes in aridity is the aridity index (AI) (defined as the ratio of potential evaporation to precipitation), summarizing the aridity concept into a single number. Based on the AI, it was shown that aridity will generally increase under conditions of increased CO2 and associated global warming. However, assessing the same climate model output directly suggests a more nuanced response of aridity to global warming, raising the question if the AI provides a good representation of the complex nature of anticipated aridity changes. By systematically comparing projections of the AI against projections for various hydroclimatological and ecohydrological variables, we show that the AI generally provides a rather poor proxy for projected aridity conditions. Direct climate model output is shown to contradict signals of increasing aridity obtained from the AI in at least half of the global land area with robust change. We further show that part of this discrepancy can be related to the parameterization of potential evaporation. Especially the most commonly used potential evaporation model likely leads to an overestimation of future aridity due to incorrect assumptions under increasing atmospheric CO2. Our results show that AI-based approaches do not correctly communicate changes projected by the fully coupled climate models. The solution is to directly analyse the model outputs rather than use a separate offline impact model. We thus urge for a direct and joint assessment of climate model output when assessing future aridity changes rather than using simple index-based impact models that use climate model output as input and are potentially subject to significant biases.", "author" : [ { "dropping-particle" : "", "family" : "Greve", "given" : "P", "non-dropping-particle" : "", "parse-names" : false, "suffix" : "" }, { "dropping-particle" : "", "family" : "Roderick", "given" : "M L", "non-dropping-particle" : "", "parse-names" : false, "suffix" : "" }, { "dropping-particle" : "", "family" : "Ukkola", "given" : "A M", "non-dropping-particle" : "", "parse-names" : false, "suffix" : "" }, { "dropping-particle" : "", "family" : "Wada", "given" : "Y", "non-dropping-particle" : "", "parse-names" : false, "suffix" : "" } ], "container-title" : "Environmental Research Letters", "id" : "ITEM-1", "issue" : "12", "issued" : { "date-parts" : [ [ "2019" ] ] }, "page" : "124006", "publisher" : "IOP Publishing", "title" : "The aridity Index under global warming", "translator" : [ { "dropping-particle" : "", "family" : "S3159", "given" : "", "non-dropping-particle" : "", "parse-names" : false, "suffix" : "" } ], "type" : "article-journal", "volume" : "14" }, "uris" : [ "http://www.mendeley.com/documents/?uuid=52a08a9b-bffc-4f6b-a321-602940083bbc" ] }, { "id" : "ITEM-2", "itemData" : { "DOI" : "10.5194/hess-24-2921-2020", "ISSN" : "1607-7938", "author" : [ { "dropping-particle" : "", "family" : "Yang", "given" : "Yuting", "non-dropping-particle" : "", "parse-names" : false, "suffix" : "" }, { "dropping-particle" : "", "family" : "Zhang", "given" : "Shulei", "non-dropping-particle" : "", "parse-names" : false, "suffix" : "" }, { "dropping-particle" : "", "family" : "Roderick", "given" : "Michael L", "non-dropping-particle" : "", "parse-names" : false, "suffix" : "" }, { "dropping-particle" : "", "family" : "McVicar", "given" : "Tim R", "non-dropping-particle" : "", "parse-names" : false, "suffix" : "" }, { "dropping-particle" : "", "family" : "Yang", "given" : "Dawen", "non-dropping-particle" : "", "parse-names" : false, "suffix" : "" }, { "dropping-particle" : "", "family" : "Liu", "given" : "Wenbin", "non-dropping-particle" : "", "parse-names" : false, "suffix" : "" }, { "dropping-particle" : "", "family" : "Li", "given" : "Xiaoyan", "non-dropping-particle" : "", "parse-names" : false, "suffix" : "" } ], "container-title" : "Hydrology and Earth System Sciences", "id" : "ITEM-2", "issue" : "6", "issued" : { "date-parts" : [ [ "2020", "6", "3" ] ] }, "page" : "2921-2930", "title" : "Comparing Palmer Drought Severity Index drought assessments using the traditional offline approach with direct climate model outputs", "translator" : [ { "dropping-particle" : "", "family" : "S3386", "given" : "", "non-dropping-particle" : "", "parse-names" : false, "suffix" : "" } ], "type" : "article-journal", "volume" : "24" }, "uris" : [ "http://www.mendeley.com/documents/?uuid=b3f5204a-9e98-4820-800a-3c9765a8e885", "http://www.mendeley.com/documents/?uuid=5aabd793-66c0-45c5-be87-0d2eab4b3b72" ] }, { "id" : "ITEM-3", "itemData" : { "DOI" : "10.1038/s41561-019-0480-x", "ISSN" : "1752-0908", "abstract" : "Plants are expected to generate more global-scale runoff under increasing atmospheric carbon dioxide concentrations through their influence on surface resistance to evapotranspiration. Recent studies using Earth System Models from phase 5 of the Coupled Model Intercomparison Project ostensibly reaffirm this result, further suggesting that plants will ameliorate the dire reductions in water availability projected by other studies that use aridity metrics. Here we complicate this narrative by analysing the change in precipitation partitioning to plants, runoff and storage in multiple Earth system models under both high carbon dioxide concentrations and warming. We show that projected plant responses directly reduce future runoff across vast swaths of North America, Europe and Asia because bulk canopy water demands increase with additional vegetation growth and longer and warmer growing seasons. These runoff declines occur despite increased surface resistance to evapotranspiration and vegetation total water use efficiency, even in regions with increasing or unchanging precipitation. We demonstrate that constraining the large uncertainty in the multimodel ensemble with regional-scale observations of evapotranspiration partitioning strengthens these results. We conclude that terrestrial vegetation plays a large and unresolved role in shaping future regional freshwater availability, one that will not ubiquitously ameliorate future warming-driven surface drying.", "author" : [ { "dropping-particle" : "", "family" : "Mankin", "given" : "Justin S", "non-dropping-particle" : "", "parse-names" : false, "suffix" : "" }, { "dropping-particle" : "", "family" : "Seager", "given" : "Richard",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Williams", "given" : "A Park", "non-dropping-particle" : "", "parse-names" : false, "suffix" : "" } ], "container-title" : "Nature Geoscience", "id" : "ITEM-3", "issue" : "12", "issued" : { "date-parts" : [ [ "2019" ] ] }, "page" : "983-988", "title" : "Mid-latitude freshwater availability reduced by projected vegetation responses to climate change", "translator" : [ { "dropping-particle" : "", "family" : "S3460", "given" : "", "non-dropping-particle" : "", "parse-names" : false, "suffix" : "" } ], "type" : "article-journal", "volume" : "12" }, "uris" : [ "http://www.mendeley.com/documents/?uuid=0f447c62-2a34-439a-939d-9ed5d9deb0f2" ] }, { "id" : "ITEM-4", "itemData" : { "DOI" : "10.1038/nclimate3046", "ISBN" : "1758-678X", "ISSN" : "1758-678X", "PMID" : "24398965", "abstract" : "By various measures (drought area1 and intensity2 , climatic aridity index3 , and climatic water deficits4 ), some observa- tional analyses have suggested that much of the Earth\u2019s land has been drying during recent decades, but such drying seems inconsistent with observations of dryland green- ing and decreasing pan evaporation5 . \u2018Offline\u2019 analyses of climate-model outputs from anthropogenic climate change (ACC) experiments portend continuation of putative drying through the twenty-first century3,6\u201310 , despite an expected increase in global land precipitation9 . A ubiquitous increase in estimates of potential evapotranspiration (PET), driven by atmospheric warming11 , underlies the drying trends4,8,9,12 , but may be a methodological artefact5 . Here we show that the PET estimator commonly used (the Penman\u2013Monteith PET13 for either an open-water surface1,2,6,7,12 or a reference crop3,4,8,9,11 ) severely overpredicts the changes in non-water- stressed evapotranspiration computed in the climate models themselvesinACCexperiments.Thisoverpredictionispartially due to neglect of stomatal conductance reductions commonly induced by increasing atmospheric CO2 concentrations in climate models5 .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 D.", "non-dropping-particle" : "", "parse-names" : false, "suffix" : "" }, { "dropping-particle" : "", "family" : "Dunne", "given" : "K. A.", "non-dropping-particle" : "", "parse-names" : false, "suffix" : "" } ], "container-title" : "Nature Climate Change", "id" : "ITEM-4", "issue" : "10", "issued" : { "date-parts" : [ [ "2016", "10", "6" ] ] }, "page" : "946-949", "publisher" : "Nature Publishing Group", "title" : "Potential evapotranspiration and continental drying", "translator" : [ { "dropping-particle" : "", "family" : "S1643", "given" : "", "non-dropping-particle" : "", "parse-names" : false, "suffix" : "" } ], "type" : "article-journal", "volume" : "6" }, "uris" : [ "http://www.mendeley.com/documents/?uuid=5d8ab597-7ae8-43d6-9b11-98676fead7e2" ] } ], "mendeley" : { "formattedCitation" : "(Milly and Dunne, 2016; Greve et al., 2019; Mankin et al., 2019; Yang et al., 2020)", "manualFormatting" : "(Greve et al., 2019; Mankin et al., 2019; Milly and Dunne, 2016; Yang et al., 2020; Chapter 5, Cross-Chapter Box 5.1)", "plainTextFormattedCitation" : "(Milly and Dunne, 2016; Greve et al., 2019; Mankin et al., 2019; Yang et al., 2020)", "previouslyFormattedCitation" : "(Milly and Dunne, 2016; Greve et al., 2019; Mankin et al., 2019; Yang et al., 2020)"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354" w:author="Robin Matthews" w:date="2021-07-13T23:21:00Z">
        <w:r w:rsidR="009C1DB2">
          <w:rPr>
            <w:noProof/>
          </w:rPr>
          <w:t>Milly and Dunne, 2016; Greve et al., 2019; Mankin et al., 2019; Yang et al., 2020</w:t>
        </w:r>
      </w:ins>
      <w:del w:id="2355" w:author="Robin Matthews" w:date="2021-07-13T23:21:00Z">
        <w:r w:rsidR="00A26296" w:rsidDel="009C1DB2">
          <w:rPr>
            <w:rFonts w:cs="Times New Roman"/>
            <w:noProof/>
            <w:lang w:val="en-GB"/>
          </w:rPr>
          <w:delText>Greve et al., 2019; Mankin et al., 2019; Milly and Dunne, 2016; Yang et al., 202</w:delText>
        </w:r>
      </w:del>
      <w:del w:id="2356" w:author="Robin Matthews" w:date="2021-07-13T23:22:00Z">
        <w:r w:rsidR="00A26296" w:rsidDel="009C1DB2">
          <w:rPr>
            <w:rFonts w:cs="Times New Roman"/>
            <w:noProof/>
            <w:lang w:val="en-GB"/>
          </w:rPr>
          <w:delText>0</w:delText>
        </w:r>
      </w:del>
      <w:del w:id="2357" w:author="Robin Matthews" w:date="2021-07-13T23:21:00Z">
        <w:r w:rsidR="00A26296" w:rsidDel="009C1DB2">
          <w:rPr>
            <w:rFonts w:cs="Times New Roman"/>
            <w:noProof/>
            <w:lang w:val="en-GB"/>
          </w:rPr>
          <w:delText>; Chapter 5, Cross-Chapter Box 5.1)</w:delText>
        </w:r>
      </w:del>
      <w:r w:rsidRPr="00D424AA">
        <w:rPr>
          <w:rFonts w:cs="Times New Roman"/>
          <w:lang w:val="en-GB"/>
        </w:rPr>
        <w:fldChar w:fldCharType="end"/>
      </w:r>
      <w:commentRangeEnd w:id="2351"/>
      <w:r w:rsidR="00A26296">
        <w:rPr>
          <w:rStyle w:val="Marquedecommentaire"/>
        </w:rPr>
        <w:commentReference w:id="2351"/>
      </w:r>
      <w:ins w:id="2358" w:author="Robin Matthews" w:date="2021-07-13T23:21:00Z">
        <w:r w:rsidR="009C1DB2">
          <w:rPr>
            <w:rFonts w:cs="Times New Roman"/>
            <w:noProof/>
            <w:lang w:val="en-GB"/>
          </w:rPr>
          <w:t>; Chapter 5, Cross-Chapter Box 5.1)</w:t>
        </w:r>
      </w:ins>
      <w:r w:rsidRPr="00841A35">
        <w:rPr>
          <w:rFonts w:cs="Times New Roman"/>
          <w:lang w:val="en-GB"/>
        </w:rPr>
        <w:t>, the role of soi</w:t>
      </w:r>
      <w:r w:rsidRPr="00D424AA">
        <w:rPr>
          <w:rFonts w:cs="Times New Roman"/>
          <w:lang w:val="en-GB"/>
        </w:rPr>
        <w:t>l moisture-</w:t>
      </w:r>
      <w:r w:rsidRPr="00D424AA">
        <w:rPr>
          <w:rFonts w:cs="Times New Roman"/>
          <w:lang w:val="en-GB"/>
        </w:rPr>
        <w:lastRenderedPageBreak/>
        <w:t xml:space="preserve">atmosphere feedbacks for changes in water-balance and aridity </w:t>
      </w:r>
      <w:r w:rsidRPr="00D424AA">
        <w:rPr>
          <w:rFonts w:cs="Times New Roman"/>
          <w:lang w:val="en-GB"/>
        </w:rPr>
        <w:fldChar w:fldCharType="begin" w:fldLock="1"/>
      </w:r>
      <w:r w:rsidR="00FF6231">
        <w:rPr>
          <w:rFonts w:cs="Times New Roman"/>
          <w:lang w:val="en-GB"/>
        </w:rPr>
        <w:instrText>ADDIN CSL_CITATION { "citationItems" : [ { "id" : "ITEM-1", "itemData" : { "DOI" : "10.1038/nclimate3029", "ISSN" : "1758-678X",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S934", "given" : "", "non-dropping-particle" : "", "parse-names" : false, "suffix" : "" } ], "type" : "article-journal", "volume" : "6" }, "uris" : [ "http://www.mendeley.com/documents/?uuid=ea8a8b0e-0306-405a-9b8b-512ac3fb2e02" ] }, { "id" : "ITEM-2", "itemData" : { "DOI" : "10.1038/s41558-020-00945-z", "ISSN" : "17586798", "abstract" : "Global warming alters surface water availability (precipitation minus evapotranspiration, P\u2013E) and hence freshwater resources. However, the influence of land\u2013atmosphere feedbacks on future P\u2013E changes and the underlying mechanisms remain unclear. Here we demonstrate that soil moisture (SM) strongly impacts future P\u2013E changes, especially in drylands, by regulating evapotranspiration and atmospheric moisture inflow. Using modelling and empirical approaches, we find a consistent negative SM feedback on P\u2013E, which may offset ~60% of the decline in dryland P\u2013E otherwise expected in the absence of SM feedbacks. The negative feedback is not caused by atmospheric thermodynamic responses to declining SM; rather, reduced SM, in addition to limiting evapotranspiration, regulates atmospheric circulation and vertical ascent to enhance moisture transport into drylands. This SM effect is a large source of uncertainty in projected dryland P\u2013E changes, underscoring the need to better constrain future SM changes and improve the representation of SM\u2013atmosphere processes in models.", "author" : [ { "dropping-particle" : "", "family" : "Zhou", "given" : "Sha", "non-dropping-particle" : "", "parse-names" : false, "suffix" : "" }, { "dropping-particle" : "", "family" : "Williams", "given" : "A. Park", "non-dropping-particle" : "", "parse-names" : false, "suffix" : "" }, { "dropping-particle" : "", "family" : "Lintner", "given" : "Benjamin R.", "non-dropping-particle" : "", "parse-names" : false, "suffix" : "" }, { "dropping-particle" : "", "family" : "Berg", "given" : "Alexis M.", "non-dropping-particle" : "", "parse-names" : false, "suffix" : "" }, { "dropping-particle" : "", "family" : "Zhang", "given" : "Yao", "non-dropping-particle" : "", "parse-names" : false, "suffix" : "" }, { "dropping-particle" : "", "family" : "Keenan", "given" : "Trevor F.", "non-dropping-particle" : "", "parse-names" : false, "suffix" : "" }, { "dropping-particle" : "", "family" : "Cook", "given" : "Benjamin I.", "non-dropping-particle" : "", "parse-names" : false, "suffix" : "" }, { "dropping-particle" : "", "family" : "Hagemann", "given" : "Stefan", "non-dropping-particle" : "", "parse-names" : false, "suffix" : "" }, { "dropping-particle" : "", "family" : "Seneviratne", "given" : "Sonia I.", "non-dropping-particle" : "", "parse-names" : false, "suffix" : "" }, { "dropping-particle" : "", "family" : "Gentine", "given" : "Pierre", "non-dropping-particle" : "", "parse-names" : false, "suffix" : "" } ], "container-title" : "Nature Climate Change", "id" : "ITEM-2", "issue" : "1", "issued" : { "date-parts" : [ [ "2021" ] ] }, "page" : "38-44", "publisher" : "Springer US", "title" : "Soil moisture\u2013atmosphere feedbacks mitigate declining water availability in drylands", "translator" : [ { "dropping-particle" : "", "family" : "S3531", "given" : "", "non-dropping-particle" : "", "parse-names" : false, "suffix" : "" } ], "type" : "article-journal", "volume" : "11" }, "uris" : [ "http://www.mendeley.com/documents/?uuid=fe9e950a-9f86-4d57-b986-a2971f1a9b1f" ] } ], "mendeley" : { "formattedCitation" : "(Berg et al., 2016; Zhou et al., 2021)", "plainTextFormattedCitation" : "(Berg et al., 2016; Zhou et al., 2021)", "previouslyFormattedCitation" : "(Berg et al., 2016; Zhou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 et al., 2016; Zhou et al., 2021)</w:t>
      </w:r>
      <w:r w:rsidRPr="00D424AA">
        <w:rPr>
          <w:rFonts w:cs="Times New Roman"/>
          <w:lang w:val="en-GB"/>
        </w:rPr>
        <w:fldChar w:fldCharType="end"/>
      </w:r>
      <w:r w:rsidRPr="00841A35">
        <w:rPr>
          <w:rFonts w:cs="Times New Roman"/>
          <w:lang w:val="en-GB"/>
        </w:rPr>
        <w:t xml:space="preserve">, and statistical issues related to considered drought time scales </w:t>
      </w:r>
      <w:commentRangeStart w:id="2359"/>
      <w:r w:rsidRPr="00D424AA">
        <w:rPr>
          <w:rFonts w:cs="Times New Roman"/>
          <w:lang w:val="en-GB"/>
        </w:rPr>
        <w:fldChar w:fldCharType="begin" w:fldLock="1"/>
      </w:r>
      <w:ins w:id="2360" w:author="Robin Matthews" w:date="2021-07-13T23:22:00Z">
        <w:r w:rsidR="009C1DB2">
          <w:rPr>
            <w:rFonts w:cs="Times New Roman"/>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manualFormatting" : "(Vicente-Serrano et al., 2020c)", "plainTextFormattedCitation" : "(Vicente-Serrano et al., 2020a)", "previouslyFormattedCitation" : "(Vicente-Serrano et al., 2020a)" }, "properties" : { "noteIndex" : 0 }, "schema" : "https://github.com/citation-style-language/schema/raw/master/csl-citation.json" }</w:instrText>
        </w:r>
      </w:ins>
      <w:del w:id="2361" w:author="Robin Matthews" w:date="2021-07-13T23:22:00Z">
        <w:r w:rsidR="00FF6231" w:rsidDel="009C1DB2">
          <w:rPr>
            <w:rFonts w:cs="Times New Roman"/>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plainTextFormattedCitation" : "(Vicente-Serrano et al., 2020a)", "previouslyFormattedCitation" : "(Vicente-Serrano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Vicente-Serrano et al., 2020</w:t>
      </w:r>
      <w:ins w:id="2362" w:author="Robin Matthews" w:date="2021-07-13T23:22:00Z">
        <w:r w:rsidR="009C1DB2">
          <w:rPr>
            <w:rFonts w:cs="Times New Roman"/>
            <w:noProof/>
            <w:lang w:val="en-GB"/>
          </w:rPr>
          <w:t>c</w:t>
        </w:r>
      </w:ins>
      <w:del w:id="2363" w:author="Robin Matthews" w:date="2021-07-13T23:22:00Z">
        <w:r w:rsidR="00A26296" w:rsidDel="009C1DB2">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359"/>
      <w:r w:rsidR="00A26296">
        <w:rPr>
          <w:rStyle w:val="Marquedecommentaire"/>
        </w:rPr>
        <w:commentReference w:id="2359"/>
      </w:r>
      <w:r w:rsidRPr="00841A35">
        <w:rPr>
          <w:rFonts w:cs="Times New Roman"/>
          <w:lang w:val="en-GB"/>
        </w:rPr>
        <w:t>. Nonetheless, the extensive literature available since AR5</w:t>
      </w:r>
      <w:r w:rsidRPr="00D424AA">
        <w:rPr>
          <w:rFonts w:cs="Times New Roman"/>
          <w:lang w:val="en-GB"/>
        </w:rPr>
        <w:t xml:space="preserve"> allows a substantially more robust assessment of projected changes in droughts, also subdivided in different drought types (meteorological drought, agricultural and ecological drought, and hydrological drought). This includes assessments of projected changes in droughts, including changes at 1.5°C, 2°C and 4°C of global warming, for all AR6 regions (Section 11.9). Projected changes show increases in drought frequency and intensity in several regions as function of global warming (</w:t>
      </w:r>
      <w:r w:rsidRPr="00D424AA">
        <w:rPr>
          <w:rFonts w:cs="Times New Roman"/>
          <w:i/>
          <w:iCs/>
          <w:lang w:val="en-GB"/>
        </w:rPr>
        <w:t>high confidence</w:t>
      </w:r>
      <w:r w:rsidRPr="00D424AA">
        <w:rPr>
          <w:rFonts w:cs="Times New Roman"/>
          <w:lang w:val="en-GB"/>
        </w:rPr>
        <w:t>). There are also substantial increases in drought hazard probability from 1.5°C to 2°C global warming as well as for further additional increments of global warming (Figs. 11.</w:t>
      </w:r>
      <w:r w:rsidR="00203E41" w:rsidRPr="00D424AA">
        <w:rPr>
          <w:rFonts w:cs="Times New Roman"/>
          <w:lang w:val="en-GB"/>
        </w:rPr>
        <w:t>18</w:t>
      </w:r>
      <w:r w:rsidRPr="00D424AA">
        <w:rPr>
          <w:rFonts w:cs="Times New Roman"/>
          <w:lang w:val="en-GB"/>
        </w:rPr>
        <w:t xml:space="preserve"> and 11.</w:t>
      </w:r>
      <w:r w:rsidR="00203E41" w:rsidRPr="00D424AA">
        <w:rPr>
          <w:rFonts w:cs="Times New Roman"/>
          <w:lang w:val="en-GB"/>
        </w:rPr>
        <w:t>19</w:t>
      </w:r>
      <w:r w:rsidRPr="00841A35">
        <w:rPr>
          <w:rFonts w:cs="Times New Roman"/>
          <w:lang w:val="en-GB"/>
        </w:rPr>
        <w:t>) (</w:t>
      </w:r>
      <w:r w:rsidRPr="00D424AA">
        <w:rPr>
          <w:rFonts w:cs="Times New Roman"/>
          <w:i/>
          <w:iCs/>
          <w:lang w:val="en-GB"/>
        </w:rPr>
        <w:t>high confidence</w:t>
      </w:r>
      <w:r w:rsidRPr="00D424AA">
        <w:rPr>
          <w:rFonts w:cs="Times New Roman"/>
          <w:lang w:val="en-GB"/>
        </w:rPr>
        <w:t xml:space="preserve">). These findings are based both on CMIP5 and CMIP6 analyses (Section 11.9; </w:t>
      </w:r>
      <w:commentRangeStart w:id="2364"/>
      <w:r w:rsidRPr="00D424AA">
        <w:rPr>
          <w:rFonts w:cs="Times New Roman"/>
          <w:lang w:val="en-GB"/>
        </w:rPr>
        <w:fldChar w:fldCharType="begin" w:fldLock="1"/>
      </w:r>
      <w:ins w:id="2365" w:author="Robin Matthews" w:date="2021-07-13T23:22:00Z">
        <w:r w:rsidR="009C1DB2">
          <w:rPr>
            <w:rFonts w:cs="Times New Roman"/>
            <w:lang w:val="en-GB"/>
          </w:rPr>
          <w: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2", "itemData" : { "DOI" : "10.3929/ethz-b-000251688", "abstract" : "Changes in regional water availability belong to the most crucial potential impacts of anthropogenic climate change, but are highly uncertain. It is thus of key importance for stakeholders to assess the possible implications of different global temperature thresholds on these quantities. Using a subset of climate model simulations from the fifth phase of the Coupled Model Intercomparison Project (CMIP5), we derive here the sensitivity of regional changes in precipitation and in precipitation minus evapotranspiration to global temperature changes. The simulations span the full range of available emission scenarios, and the sensitivities are derived using a modified pattern scaling approach. The applied approach assumes linear relationships on global temperature changes while thoroughly addressing associated uncertainties via resampling methods. This allows us to assess the full distribution of the simulations in a probabilistic sense. Northern high-latitude regions display robust responses towards wetting, while subtropical regions display a tendency towards drying but with a large range of responses. Even though both internal variability and the scenario choice play an important role in the overall spread of the simulations, the uncertainty stemming from the climate model choice usually accounts for about half of the total uncertainty in most regions. We additionally assess the implications of limiting global mean temperature warming to values below (i) 2 K or (ii) 1.5 K (as stated within the 2015 Paris Agreement). We show that opting for the 1.5 K target might just slightly influence the mean response, but could substantially reduce the risk of experiencing extreme changes in regional water availability.", "author" : [ { "dropping-particle" : "", "family" : "Greve", "given" : "Peter",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2", "issue" : "1", "issued" : { "date-parts" : [ [ "2018" ] ] }, "language" : "en", "page" : "227-240", "publisher" : "Copernicus Publ.", "title" : "Regional scaling of annual mean precipitation and water availability with global temperature change", "translator" : [ { "dropping-particle" : "", "family" : "S1473", "given" : "", "non-dropping-particle" : "", "parse-names" : false, "suffix" : "" } ], "type" : "article-journal", "volume" : "9" }, "uris" : [ "http://www.mendeley.com/documents/?uuid=f166e20b-c733-423b-b40e-60266178a2c4"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Wartenburger et al., 2017; Greve et al., 2018; Xu et al., 2019a)", "manualFormatting" : "Greve et al., 2018; Wartenburger et al., 2017; L. Xu et al., 2019)", "plainTextFormattedCitation" : "(Wartenburger et al., 2017; Greve et al., 2018; Xu et al., 2019a)", "previouslyFormattedCitation" : "(Wartenburger et al., 2017; Greve et al., 2018; Xu et al., 2019a)" }, "properties" : { "noteIndex" : 0 }, "schema" : "https://github.com/citation-style-language/schema/raw/master/csl-citation.json" }</w:instrText>
        </w:r>
      </w:ins>
      <w:del w:id="2366" w:author="Robin Matthews" w:date="2021-07-13T23:22:00Z">
        <w:r w:rsidR="007D2D56" w:rsidDel="009C1DB2">
          <w:rPr>
            <w:rFonts w:cs="Times New Roman"/>
            <w:lang w:val="en-GB"/>
          </w:rPr>
          <w:del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id" : "ITEM-2", "itemData" : { "DOI" : "10.3929/ethz-b-000251688", "abstract" : "Changes in regional water availability belong to the most crucial potential impacts of anthropogenic climate change, but are highly uncertain. It is thus of key importance for stakeholders to assess the possible implications of different global temperature thresholds on these quantities. Using a subset of climate model simulations from the fifth phase of the Coupled Model Intercomparison Project (CMIP5), we derive here the sensitivity of regional changes in precipitation and in precipitation minus evapotranspiration to global temperature changes. The simulations span the full range of available emission scenarios, and the sensitivities are derived using a modified pattern scaling approach. The applied approach assumes linear relationships on global temperature changes while thoroughly addressing associated uncertainties via resampling methods. This allows us to assess the full distribution of the simulations in a probabilistic sense. Northern high-latitude regions display robust responses towards wetting, while subtropical regions display a tendency towards drying but with a large range of responses. Even though both internal variability and the scenario choice play an important role in the overall spread of the simulations, the uncertainty stemming from the climate model choice usually accounts for about half of the total uncertainty in most regions. We additionally assess the implications of limiting global mean temperature warming to values below (i) 2 K or (ii) 1.5 K (as stated within the 2015 Paris Agreement). We show that opting for the 1.5 K target might just slightly influence the mean response, but could substantially reduce the risk of experiencing extreme changes in regional water availability.", "author" : [ { "dropping-particle" : "", "family" : "Greve", "given" : "Peter",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2", "issue" : "1", "issued" : { "date-parts" : [ [ "2018" ] ] }, "language" : "en", "page" : "227-240", "publisher" : "Copernicus Publ.", "title" : "Regional scaling of annual mean precipitation and water availability with global temperature change", "translator" : [ { "dropping-particle" : "", "family" : "S1473", "given" : "", "non-dropping-particle" : "", "parse-names" : false, "suffix" : "" } ], "type" : "article-journal", "volume" : "9" }, "uris" : [ "http://www.mendeley.com/documents/?uuid=f166e20b-c733-423b-b40e-60266178a2c4"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Wartenburger et al., 2017; Greve et al., 2018; Xu et al., 2019a)", "manualFormatting" : "Greve et al., 2018; Wartenburger et al., 2017; Xu et al., 2019a)", "plainTextFormattedCitation" : "(Wartenburger et al., 2017; Greve et al., 2018; Xu et al., 2019a)", "previouslyFormattedCitation" : "(Wartenburger et al., 2017; Greve et al., 2018; Xu et al., 2019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Greve et al., 2018; Wartenburger et al., 2017; </w:t>
      </w:r>
      <w:ins w:id="2367" w:author="Robin Matthews" w:date="2021-07-13T23:22:00Z">
        <w:r w:rsidR="009C1DB2">
          <w:rPr>
            <w:rFonts w:cs="Times New Roman"/>
            <w:noProof/>
            <w:lang w:val="en-GB"/>
          </w:rPr>
          <w:t xml:space="preserve">L. </w:t>
        </w:r>
      </w:ins>
      <w:r w:rsidR="00A26296">
        <w:rPr>
          <w:rFonts w:cs="Times New Roman"/>
          <w:noProof/>
          <w:lang w:val="en-GB"/>
        </w:rPr>
        <w:t>Xu et al., 2019</w:t>
      </w:r>
      <w:del w:id="2368" w:author="Robin Matthews" w:date="2021-07-13T23:22:00Z">
        <w:r w:rsidR="00A26296" w:rsidDel="009C1DB2">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364"/>
      <w:r w:rsidR="00A26296">
        <w:rPr>
          <w:rStyle w:val="Marquedecommentaire"/>
        </w:rPr>
        <w:commentReference w:id="2364"/>
      </w:r>
      <w:r w:rsidRPr="00841A35">
        <w:rPr>
          <w:rFonts w:cs="Times New Roman"/>
          <w:lang w:val="en-GB"/>
        </w:rPr>
        <w:t xml:space="preserve">, and strengthen the conclusions of the SR15 Ch3.  </w:t>
      </w:r>
    </w:p>
    <w:p w14:paraId="62745D25" w14:textId="0CF6A159" w:rsidR="001415DA" w:rsidRDefault="001415DA" w:rsidP="00D424AA">
      <w:pPr>
        <w:pStyle w:val="AR6BodyText"/>
        <w:rPr>
          <w:rFonts w:cs="Times New Roman"/>
          <w:lang w:val="en-GB"/>
        </w:rPr>
      </w:pPr>
    </w:p>
    <w:p w14:paraId="6C988A2D" w14:textId="77777777" w:rsidR="0012500E" w:rsidRPr="00D424AA" w:rsidRDefault="0012500E" w:rsidP="00D424AA">
      <w:pPr>
        <w:pStyle w:val="AR6BodyText"/>
        <w:rPr>
          <w:rFonts w:cs="Times New Roman"/>
          <w:lang w:val="en-GB"/>
        </w:rPr>
      </w:pPr>
    </w:p>
    <w:p w14:paraId="25265073" w14:textId="77777777" w:rsidR="001415DA" w:rsidRPr="00D424AA" w:rsidRDefault="001415DA" w:rsidP="00D424AA">
      <w:pPr>
        <w:pStyle w:val="AR6Chap11Level311111"/>
        <w:rPr>
          <w:rFonts w:cs="Times New Roman"/>
          <w:lang w:val="en-GB"/>
        </w:rPr>
      </w:pPr>
      <w:bookmarkStart w:id="2369" w:name="_Toc25583690"/>
      <w:bookmarkStart w:id="2370" w:name="_Toc56915272"/>
      <w:bookmarkStart w:id="2371" w:name="_Toc70703033"/>
      <w:r w:rsidRPr="00D424AA">
        <w:rPr>
          <w:rFonts w:cs="Times New Roman"/>
          <w:lang w:val="en-GB"/>
        </w:rPr>
        <w:t>Precipitation deficits</w:t>
      </w:r>
      <w:bookmarkEnd w:id="2369"/>
      <w:bookmarkEnd w:id="2370"/>
      <w:bookmarkEnd w:id="2371"/>
    </w:p>
    <w:p w14:paraId="49E916DB" w14:textId="77777777" w:rsidR="001415DA" w:rsidRPr="00D424AA" w:rsidRDefault="001415DA" w:rsidP="00D424AA">
      <w:pPr>
        <w:pStyle w:val="AR6BodyText"/>
        <w:rPr>
          <w:rFonts w:cs="Times New Roman"/>
          <w:lang w:val="en-GB"/>
        </w:rPr>
      </w:pPr>
    </w:p>
    <w:p w14:paraId="0E1EA98D" w14:textId="34268408" w:rsidR="001415DA" w:rsidRPr="001C2BC4" w:rsidRDefault="001415DA" w:rsidP="00D424AA">
      <w:pPr>
        <w:pStyle w:val="AR6BodyText"/>
        <w:rPr>
          <w:rFonts w:cs="Times New Roman"/>
        </w:rPr>
      </w:pPr>
      <w:r w:rsidRPr="00D424AA">
        <w:rPr>
          <w:rFonts w:cs="Times New Roman"/>
          <w:lang w:val="en-GB"/>
        </w:rPr>
        <w:t xml:space="preserve">Studies based on CMIP5, CMIP6 and CORDEX projections show a consistent signal in the sign and spatial pattern of projections of precipitation deficits. Global studies based on these multi-model ensemble projections </w:t>
      </w:r>
      <w:r w:rsidRPr="00D424AA">
        <w:rPr>
          <w:rFonts w:cs="Times New Roman"/>
          <w:lang w:val="en-GB"/>
        </w:rPr>
        <w:fldChar w:fldCharType="begin" w:fldLock="1"/>
      </w:r>
      <w:r w:rsidR="00FC4C2D">
        <w:rPr>
          <w:rFonts w:cs="Times New Roman"/>
          <w:lang w:val="en-GB"/>
        </w:rPr>
        <w: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2", "itemData" : { "DOI" : "10.1029/2018GL079807", "abstract" : "\u00a92018. American Geophysical Union. All Rights Reserved. This study assesses projections from 24 CMIP5 models of number, duration, and severity of pluvial and drought events utilizing 6-month standardized precipitation index. Increased variability of standardized precipitation index is projected globally. More frequent, longer lasting, and stronger pluvials are projected in wet regions, and the same for droughts in dry regions. Worsening pluvials and droughts are most apparent in the Northern Hemisphere midlatitudes and the Americas, respectively. Uniquely, this study investigates pluvials and droughts in locations where the precipitation trend is of the opposite sign. In drying regions, 40% of grid points project an increase in number and 65% project an increase in duration of severe pluvials. Projections for severe drought events in wetting regions show similar projections. As precipitation trends alone do not provide information about pluvial and drought characteristics this study has important implications for planning and resilience.", "author" : [ { "dropping-particle" : "", "family" : "Martin", "given" : "E.R.", "non-dropping-particle" : "", "parse-names" : false, "suffix" : "" } ], "container-title" : "Geophysical Research Letters", "id" : "ITEM-2", "issued" : { "date-parts" : [ [ "2018" ] ] }, "title" : "Future Projections of Global Pluvial and Drought Event Characteristics", "translator" : [ { "dropping-particle" : "", "family" : "S1278", "given" : "", "non-dropping-particle" : "", "parse-names" : false, "suffix" : "" } ], "type" : "article-journal" }, "uris" : [ "http://www.mendeley.com/documents/?uuid=2e336e3c-011c-416f-b64b-f59dc8065ec4" ] }, { "id" : "ITEM-3", "itemData" : { "DOI" : "10.1029/2020GL087820", "ISSN" : "0094-8276", "abstract" : "Abstract Quantifying how climate change drives drought is a priority to inform policy and adaptation planning. We show that the latest Coupled Model Intercomparison Project (CMIP6) simulations project coherent regional patterns in meteorological drought for two emissions scenarios to 2100. We find robust projected changes in seasonal drought duration and frequency (robust over &gt;45% of the global land area), despite a lack of agreement across models in projected changes in mean precipitation (24% of the land area). Future drought changes are larger and more consistent in CMIP6 compared to CMIP5. We find regionalized increases and decreases in drought duration and frequency that are driven by changes in both precipitation mean and variability. Conversely, drought intensity increases over most regions but is not simulated well historically by the climate models. The more robust projections of meteorological drought compared to mean precipitation in CMIP6 provides significant new opportunities for water resource planning.", "author" : [ { "dropping-particle" : "", "family" : "Ukkola", "given" : "Anna M", "non-dropping-particle" : "", "parse-names" : false, "suffix" : "" }, { "dropping-particle" : "", "family" : "Kauwe", "given" : "Martin G", "non-dropping-particle" : "De", "parse-names" : false, "suffix" : "" }, { "dropping-particle" : "", "family" : "Roderick", "given" : "Michael L", "non-dropping-particle" : "", "parse-names" : false, "suffix" : "" }, { "dropping-particle" : "", "family" : "Abramowitz", "given" : "Gab", "non-dropping-particle" : "", "parse-names" : false, "suffix" : "" }, { "dropping-particle" : "", "family" : "Pitman", "given" : "Andrew J", "non-dropping-particle" : "", "parse-names" : false, "suffix" : "" } ], "container-title" : "Geophysical Research Letters", "id" : "ITEM-3", "issue" : "11", "issued" : { "date-parts" : [ [ "2020", "6", "16" ] ] }, "note" : "From Duplicate 1 (Robust Future Changes in Meteorological Drought in CMIP6 Projections Despite Uncertainty in Precipitation - Ukkola, Anna M; De Kauwe, Martin G; Roderick, Michael L; Abramowitz, Gab; Pitman, Andrew J)\n\ndoi: 10.1029/2020GL087820", "page" : "e2020GL087820", "publisher" : "John Wiley &amp; Sons, Ltd", "title" : "Robust Future Changes in Meteorological Drought in CMIP6 Projections Despite Uncertainty in Precipitation", "translator" : [ { "dropping-particle" : "", "family" : "S2992", "given" : "", "non-dropping-particle" : "", "parse-names" : false, "suffix" : "" } ], "type" : "article-journal", "volume" : "47" }, "uris" : [ "http://www.mendeley.com/documents/?uuid=647038b9-6191-43e8-a07b-ff22d17f0b33"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5",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5",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Orlowsky and Seneviratne, 2013; Martin, 2018; Spinoni et al., 2020; Ukkola et al., 2020; Coppola et al., 2021b)", "plainTextFormattedCitation" : "(Orlowsky and Seneviratne, 2013; Martin, 2018; Spinoni et al., 2020; Ukkola et al., 2020; Coppola et al., 2021b)", "previouslyFormattedCitation" : "(Orlowsky and Seneviratne, 2013; Martin, 2018; Spinoni et al., 2020; Ukkola et al., 2020; Coppola et al., 2021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rlowsky and Seneviratne, 2013; Martin, 2018; Spinoni et al., 2020; Ukkola et al., 2020; Coppola et al., 2021b)</w:t>
      </w:r>
      <w:r w:rsidRPr="00D424AA">
        <w:rPr>
          <w:rFonts w:cs="Times New Roman"/>
          <w:lang w:val="en-GB"/>
        </w:rPr>
        <w:fldChar w:fldCharType="end"/>
      </w:r>
      <w:r w:rsidRPr="00841A35">
        <w:rPr>
          <w:rFonts w:cs="Times New Roman"/>
          <w:lang w:val="en-GB"/>
        </w:rPr>
        <w:t xml:space="preserve"> show particularly strong signal-to-noise ratios for increasing meteorological droughts  in the following AR6 regions: MED,</w:t>
      </w:r>
      <w:r w:rsidRPr="00D424AA" w:rsidDel="00675859">
        <w:rPr>
          <w:rFonts w:cs="Times New Roman"/>
          <w:lang w:val="en-GB"/>
        </w:rPr>
        <w:t xml:space="preserve"> </w:t>
      </w:r>
      <w:r w:rsidRPr="00D424AA">
        <w:rPr>
          <w:rFonts w:cs="Times New Roman"/>
          <w:lang w:val="en-GB"/>
        </w:rPr>
        <w:t xml:space="preserve">ESAF, WSAF, SAU, CAU, NCA, SCA, NSA and NES (Section 11.9). There is also substantial evidence of changes in meteorological droughts at 1.5°C vs 2°C of global warming from global studies </w:t>
      </w:r>
      <w:commentRangeStart w:id="2372"/>
      <w:r w:rsidRPr="00D424AA">
        <w:rPr>
          <w:rFonts w:cs="Times New Roman"/>
          <w:lang w:val="en-GB"/>
        </w:rPr>
        <w:fldChar w:fldCharType="begin" w:fldLock="1"/>
      </w:r>
      <w:ins w:id="2373" w:author="Robin Matthews" w:date="2021-07-13T23:23:00Z">
        <w:r w:rsidR="001F2AFB">
          <w:rPr>
            <w:rFonts w:cs="Times New Roman"/>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id" : "ITEM-2",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2",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Xu et al., 2019a)", "manualFormatting" : "(Wartenburger et al., 2017; L. Xu et al., 2019)", "plainTextFormattedCitation" : "(Wartenburger et al., 2017; Xu et al., 2019a)", "previouslyFormattedCitation" : "(Wartenburger et al., 2017; Xu et al., 2019a)" }, "properties" : { "noteIndex" : 0 }, "schema" : "https://github.com/citation-style-language/schema/raw/master/csl-citation.json" }</w:instrText>
        </w:r>
      </w:ins>
      <w:del w:id="2374" w:author="Robin Matthews" w:date="2021-07-13T23:23:00Z">
        <w:r w:rsidR="007D2D56" w:rsidDel="001F2AFB">
          <w:rPr>
            <w:rFonts w:cs="Times New Roman"/>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id" : "ITEM-2",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2",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Xu et al., 2019a)", "plainTextFormattedCitation" : "(Wartenburger et al., 2017; Xu et al., 2019a)", "previouslyFormattedCitation" : "(Wartenburger et al., 2017; Xu et al., 2019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Wartenburger et al., 2017; </w:t>
      </w:r>
      <w:ins w:id="2375" w:author="Robin Matthews" w:date="2021-07-13T23:22:00Z">
        <w:r w:rsidR="009C1DB2">
          <w:rPr>
            <w:rFonts w:cs="Times New Roman"/>
            <w:noProof/>
            <w:lang w:val="en-GB"/>
          </w:rPr>
          <w:t xml:space="preserve">L. </w:t>
        </w:r>
      </w:ins>
      <w:r w:rsidR="00A26296">
        <w:rPr>
          <w:rFonts w:cs="Times New Roman"/>
          <w:noProof/>
          <w:lang w:val="en-GB"/>
        </w:rPr>
        <w:t>Xu et al., 201</w:t>
      </w:r>
      <w:del w:id="2376" w:author="Robin Matthews" w:date="2021-07-13T23:22:00Z">
        <w:r w:rsidR="00A26296" w:rsidDel="009C1DB2">
          <w:rPr>
            <w:rFonts w:cs="Times New Roman"/>
            <w:noProof/>
            <w:lang w:val="en-GB"/>
          </w:rPr>
          <w:delText>9</w:delText>
        </w:r>
      </w:del>
      <w:ins w:id="2377" w:author="Robin Matthews" w:date="2021-07-13T23:23:00Z">
        <w:r w:rsidR="001F2AFB">
          <w:rPr>
            <w:rFonts w:cs="Times New Roman"/>
            <w:noProof/>
            <w:lang w:val="en-GB"/>
          </w:rPr>
          <w:t>9</w:t>
        </w:r>
      </w:ins>
      <w:del w:id="2378" w:author="Robin Matthews" w:date="2021-07-13T23:23:00Z">
        <w:r w:rsidR="00A26296" w:rsidDel="001F2AFB">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372"/>
      <w:r w:rsidR="00A26296">
        <w:rPr>
          <w:rStyle w:val="Marquedecommentaire"/>
        </w:rPr>
        <w:commentReference w:id="2372"/>
      </w:r>
      <w:r w:rsidRPr="00841A35">
        <w:rPr>
          <w:rFonts w:cs="Times New Roman"/>
          <w:lang w:val="en-GB"/>
        </w:rPr>
        <w:t>. The patterns of projected changes in mean precipitation are consistent with the changes in the drought duration, but they are not consistent with the changes in d</w:t>
      </w:r>
      <w:r w:rsidRPr="00D424AA">
        <w:rPr>
          <w:rFonts w:cs="Times New Roman"/>
          <w:lang w:val="en-GB"/>
        </w:rPr>
        <w:t xml:space="preserve">rought intensity </w:t>
      </w:r>
      <w:r w:rsidRPr="00D424AA">
        <w:rPr>
          <w:rFonts w:cs="Times New Roman"/>
          <w:lang w:val="en-GB"/>
        </w:rPr>
        <w:fldChar w:fldCharType="begin" w:fldLock="1"/>
      </w:r>
      <w:r w:rsidR="00FF6231">
        <w:rPr>
          <w:rFonts w:cs="Times New Roman"/>
          <w:lang w:val="en-GB"/>
        </w:rPr>
        <w:instrText>ADDIN CSL_CITATION { "citationItems" : [ { "id" : "ITEM-1", "itemData" : { "DOI" : "10.1029/2020GL087820", "ISSN" : "0094-8276", "abstract" : "Abstract Quantifying how climate change drives drought is a priority to inform policy and adaptation planning. We show that the latest Coupled Model Intercomparison Project (CMIP6) simulations project coherent regional patterns in meteorological drought for two emissions scenarios to 2100. We find robust projected changes in seasonal drought duration and frequency (robust over &gt;45% of the global land area), despite a lack of agreement across models in projected changes in mean precipitation (24% of the land area). Future drought changes are larger and more consistent in CMIP6 compared to CMIP5. We find regionalized increases and decreases in drought duration and frequency that are driven by changes in both precipitation mean and variability. Conversely, drought intensity increases over most regions but is not simulated well historically by the climate models. The more robust projections of meteorological drought compared to mean precipitation in CMIP6 provides significant new opportunities for water resource planning.", "author" : [ { "dropping-particle" : "", "family" : "Ukkola", "given" : "Anna M", "non-dropping-particle" : "", "parse-names" : false, "suffix" : "" }, { "dropping-particle" : "", "family" : "Kauwe", "given" : "Martin G", "non-dropping-particle" : "De", "parse-names" : false, "suffix" : "" }, { "dropping-particle" : "", "family" : "Roderick", "given" : "Michael L", "non-dropping-particle" : "", "parse-names" : false, "suffix" : "" }, { "dropping-particle" : "", "family" : "Abramowitz", "given" : "Gab", "non-dropping-particle" : "", "parse-names" : false, "suffix" : "" }, { "dropping-particle" : "", "family" : "Pitman", "given" : "Andrew J", "non-dropping-particle" : "", "parse-names" : false, "suffix" : "" } ], "container-title" : "Geophysical Research Letters", "id" : "ITEM-1", "issue" : "11", "issued" : { "date-parts" : [ [ "2020", "6", "16" ] ] }, "note" : "From Duplicate 1 (Robust Future Changes in Meteorological Drought in CMIP6 Projections Despite Uncertainty in Precipitation - Ukkola, Anna M; De Kauwe, Martin G; Roderick, Michael L; Abramowitz, Gab; Pitman, Andrew J)\n\ndoi: 10.1029/2020GL087820", "page" : "e2020GL087820", "publisher" : "John Wiley &amp; Sons, Ltd", "title" : "Robust Future Changes in Meteorological Drought in CMIP6 Projections Despite Uncertainty in Precipitation", "translator" : [ { "dropping-particle" : "", "family" : "S2992", "given" : "", "non-dropping-particle" : "", "parse-names" : false, "suffix" : "" } ], "type" : "article-journal", "volume" : "47" }, "uris" : [ "http://www.mendeley.com/documents/?uuid=647038b9-6191-43e8-a07b-ff22d17f0b33" ] } ], "mendeley" : { "formattedCitation" : "(Ukkola et al., 2020)", "plainTextFormattedCitation" : "(Ukkola et al., 2020)", "previouslyFormattedCitation" : "(Ukkola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Ukkola et al., 2020)</w:t>
      </w:r>
      <w:r w:rsidRPr="00D424AA">
        <w:rPr>
          <w:rFonts w:cs="Times New Roman"/>
          <w:lang w:val="en-GB"/>
        </w:rPr>
        <w:fldChar w:fldCharType="end"/>
      </w:r>
      <w:r w:rsidRPr="00841A35">
        <w:rPr>
          <w:rFonts w:cs="Times New Roman"/>
          <w:lang w:val="en-GB"/>
        </w:rPr>
        <w:t>. In general, CMIP6 projections su</w:t>
      </w:r>
      <w:r w:rsidRPr="00D424AA">
        <w:rPr>
          <w:rFonts w:cs="Times New Roman"/>
          <w:lang w:val="en-GB"/>
        </w:rPr>
        <w:t xml:space="preserve">ggest a stronger increase of the probability of precipitation deficits than CMIP5 projections </w:t>
      </w:r>
      <w:r w:rsidRPr="00D424AA">
        <w:rPr>
          <w:rFonts w:cs="Times New Roman"/>
          <w:lang w:val="en-GB"/>
        </w:rPr>
        <w:fldChar w:fldCharType="begin" w:fldLock="1"/>
      </w:r>
      <w:r w:rsidR="00FF6231">
        <w:rPr>
          <w:rFonts w:cs="Times New Roman"/>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20GL087820", "ISSN" : "0094-8276", "abstract" : "Abstract Quantifying how climate change drives drought is a priority to inform policy and adaptation planning. We show that the latest Coupled Model Intercomparison Project (CMIP6) simulations project coherent regional patterns in meteorological drought for two emissions scenarios to 2100. We find robust projected changes in seasonal drought duration and frequency (robust over &gt;45% of the global land area), despite a lack of agreement across models in projected changes in mean precipitation (24% of the land area). Future drought changes are larger and more consistent in CMIP6 compared to CMIP5. We find regionalized increases and decreases in drought duration and frequency that are driven by changes in both precipitation mean and variability. Conversely, drought intensity increases over most regions but is not simulated well historically by the climate models. The more robust projections of meteorological drought compared to mean precipitation in CMIP6 provides significant new opportunities for water resource planning.", "author" : [ { "dropping-particle" : "", "family" : "Ukkola", "given" : "Anna M", "non-dropping-particle" : "", "parse-names" : false, "suffix" : "" }, { "dropping-particle" : "", "family" : "Kauwe", "given" : "Martin G", "non-dropping-particle" : "De", "parse-names" : false, "suffix" : "" }, { "dropping-particle" : "", "family" : "Roderick", "given" : "Michael L", "non-dropping-particle" : "", "parse-names" : false, "suffix" : "" }, { "dropping-particle" : "", "family" : "Abramowitz", "given" : "Gab", "non-dropping-particle" : "", "parse-names" : false, "suffix" : "" }, { "dropping-particle" : "", "family" : "Pitman", "given" : "Andrew J", "non-dropping-particle" : "", "parse-names" : false, "suffix" : "" } ], "container-title" : "Geophysical Research Letters", "id" : "ITEM-2", "issue" : "11", "issued" : { "date-parts" : [ [ "2020", "6", "16" ] ] }, "note" : "From Duplicate 1 (Robust Future Changes in Meteorological Drought in CMIP6 Projections Despite Uncertainty in Precipitation - Ukkola, Anna M; De Kauwe, Martin G; Roderick, Michael L; Abramowitz, Gab; Pitman, Andrew J)\n\ndoi: 10.1029/2020GL087820", "page" : "e2020GL087820", "publisher" : "John Wiley &amp; Sons, Ltd", "title" : "Robust Future Changes in Meteorological Drought in CMIP6 Projections Despite Uncertainty in Precipitation", "translator" : [ { "dropping-particle" : "", "family" : "S2992", "given" : "", "non-dropping-particle" : "", "parse-names" : false, "suffix" : "" } ], "type" : "article-journal", "volume" : "47" }, "uris" : [ "http://www.mendeley.com/documents/?uuid=647038b9-6191-43e8-a07b-ff22d17f0b33" ] } ], "mendeley" : { "formattedCitation" : "(Cook et al., 2020; Ukkola et al., 2020)", "plainTextFormattedCitation" : "(Cook et al., 2020; Ukkola et al., 2020)", "previouslyFormattedCitation" : "(Cook et al., 2020; Ukkola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ok et al., 2020; Ukkola et al., 2020)</w:t>
      </w:r>
      <w:r w:rsidRPr="00D424AA">
        <w:rPr>
          <w:rFonts w:cs="Times New Roman"/>
          <w:lang w:val="en-GB"/>
        </w:rPr>
        <w:fldChar w:fldCharType="end"/>
      </w:r>
      <w:r w:rsidRPr="00841A35">
        <w:rPr>
          <w:rFonts w:cs="Times New Roman"/>
          <w:lang w:val="en-GB"/>
        </w:rPr>
        <w:t>. Projections for the number of CDDs in CMIP6 (Figure 11.</w:t>
      </w:r>
      <w:r w:rsidR="00397316" w:rsidRPr="00D424AA">
        <w:rPr>
          <w:rFonts w:cs="Times New Roman"/>
          <w:lang w:val="en-GB"/>
        </w:rPr>
        <w:t>19</w:t>
      </w:r>
      <w:r w:rsidRPr="00D424AA">
        <w:rPr>
          <w:rFonts w:cs="Times New Roman"/>
          <w:lang w:val="en-GB"/>
        </w:rPr>
        <w:t xml:space="preserve">) for different levels of global warming relative to 1850-1900 show similar spatial patterns as projected precipitation deficits. The robustness of the patterns in projected precipitation deficits identified in the global studies is also consistent with results from regional studies </w:t>
      </w:r>
      <w:commentRangeStart w:id="2379"/>
      <w:r w:rsidRPr="00D424AA">
        <w:rPr>
          <w:rFonts w:cs="Times New Roman"/>
          <w:lang w:val="en-GB"/>
        </w:rPr>
        <w:fldChar w:fldCharType="begin" w:fldLock="1"/>
      </w:r>
      <w:r w:rsidR="0012753B">
        <w:rPr>
          <w:rFonts w:cs="Times New Roman"/>
          <w:lang w:val="en-GB"/>
        </w:rPr>
        <w:instrText>ADDIN CSL_CITATION { "citationItems" : [ { "id" : "ITEM-1", "itemData" : { "DOI" : "10.1002/joc.4420", "ISSN" : "08998418", "author" : [ { "dropping-particle" : "", "family" : "Marengo", "given" : "J. A.", "non-dropping-particle" : "", "parse-names" : false, "suffix" : "" }, { "dropping-particle" : "", "family" : "Espinoza", "given" : "J. C.", "non-dropping-particle" : "", "parse-names" : false, "suffix" : "" } ], "container-title" : "International Journal of Climatology", "id" : "ITEM-1", "issue" : "3", "issued" : { "date-parts" : [ [ "2016", "3" ] ] }, "page" : "1033-1050", "title" : "Extreme seasonal droughts and floods in Amazonia: causes, trends and impacts", "translator" : [ { "dropping-particle" : "", "family" : "S65", "given" : "", "non-dropping-particle" : "", "parse-names" : false, "suffix" : "" } ], "type" : "article-journal", "volume" : "36" }, "uris" : [ "http://www.mendeley.com/documents/?uuid=2595b0f4-6aed-432b-b111-143ecee94fdf" ] }, { "id" : "ITEM-2", "itemData" : { "DOI" : "10.1007/s00382-017-3623-z", "ISSN" : "0930-7575", "author" : [ { "dropping-particle" : "", "family" : "Huang", "given" : "Jinlong", "non-dropping-particle" : "", "parse-names" : false, "suffix" : "" }, { "dropping-particle" : "", "family" : "Zhai", "given" : "Jianqing", "non-dropping-particle" : "", "parse-names" : false, "suffix" : "" }, { "dropping-particle" : "", "family" : "Jiang", "given" : "Tong", "non-dropping-particle" : "", "parse-names" : false, "suffix" : "" }, { "dropping-particle" : "", "family" : "Wang", "given" : "Yanjun", "non-dropping-particle" : "", "parse-names" : false, "suffix" : "" }, { "dropping-particle" : "", "family" : "Li", "given" : "Xiucang", "non-dropping-particle" : "", "parse-names" : false, "suffix" : "" }, { "dropping-particle" : "", "family" : "Wang", "given" : "Run", "non-dropping-particle" : "", "parse-names" : false, "suffix" : "" }, { "dropping-particle" : "", "family" : "Xiong", "given" : "Ming", "non-dropping-particle" : "", "parse-names" : false, "suffix" : "" }, { "dropping-particle" : "", "family" : "Su", "given" : "Buda", "non-dropping-particle" : "", "parse-names" : false, "suffix" : "" }, { "dropping-particle" : "", "family" : "Fischer", "given" : "Thomas", "non-dropping-particle" : "", "parse-names" : false, "suffix" : "" } ], "container-title" : "Climate Dynamics", "id" : "ITEM-2", "issue" : "1-2", "issued" : { "date-parts" : [ [ "2018", "1", "22" ] ] }, "page" : "507-525", "title" : "Analysis of future drought characteristics in China using the regional climate model CCLM", "translator" : [ { "dropping-particle" : "", "family" : "S2540", "given" : "", "non-dropping-particle" : "", "parse-names" : false, "suffix" : "" } ], "type" : "article-journal", "volume" : "50" }, "uris" : [ "http://www.mendeley.com/documents/?uuid=928cdd85-e108-41c4-8cf8-d810930884b5" ] }, { "id" : "ITEM-3", "itemData" : { "DOI" : "10.1088/1748-9326/aae09c", "ISSN" : "17489326", "abstract" : "Climate change can put an intense pressure on already scarce water resources in the Middle East, potentially catalyzing the risk of serious water conflicts. Albeit most efforts to quantify the potential impact of climate change in the Middle East use global climate model outputs, here we employ two regional climate model outputs which are expected to provide more trustworthy projections for the region with a complex terrain and variable land surfaces. We find that not ubiquitous does future climate change lead to a decline in annual precipitation total in the region; nevertheless, the projected decline stems from an increase in number of dry days (NDD) rather than a decrease in precipitation intensity on rainy days. The increase in annual precipitation total in the southern part is driven by changes in both NDD and precipitation intensity. The drought periods will be longer (up to 90%) in about 80% of the Middle East area. The prolonged droughts in the future will increase the already high level of water stress in the region and force people to migrate or live in dreadful conditions of water poverty.", "author" : [ { "dropping-particle" : "", "family" : "Tabari", "given" : "Hossein", "non-dropping-particle" : "", "parse-names" : false, "suffix" : "" }, { "dropping-particle" : "", "family" : "Willems", "given" : "Patrick", "non-dropping-particle" : "", "parse-names" : false, "suffix" : "" } ], "container-title" : "Environmental Research Letters", "id" : "ITEM-3", "issue" : "10", "issued" : { "date-parts" : [ [ "2018" ] ] }, "publisher" : "IOP Publishing", "title" : "More prolonged droughts by the end of the century in the Middle East", "translator" : [ { "dropping-particle" : "", "family" : "S1936", "given" : "", "non-dropping-particle" : "", "parse-names" : false, "suffix" : "" } ], "type" : "article-journal", "volume" : "13" }, "uris" : [ "http://www.mendeley.com/documents/?uuid=a9bfd509-f587-4f00-a61d-7b92d3eed8b2" ] }, { "id" : "ITEM-4",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4",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5",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5",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6",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6",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id" : "ITEM-7",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7",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id" : "ITEM-8", "itemData" : { "DOI" : "10.1038/s41558-018-0145-6", "ISSN" : "1758-678X", "author" : [ { "dropping-particle" : "", "family" : "Nangombe", "given" : "Shingirai", "non-dropping-particle" : "", "parse-names" : false, "suffix" : "" }, { "dropping-particle" : "", "family" : "Zhou", "given" : "Tianjun", "non-dropping-particle" : "", "parse-names" : false, "suffix" : "" }, { "dropping-particle" : "", "family" : "Zhang", "given" : "Wen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8", "issue" : "5", "issued" : { "date-parts" : [ [ "2018", "5", "23" ] ] }, "page" : "375-380", "title" : "Record-breaking climate extremes in Africa under stabilized 1.5 \u00b0C and 2 \u00b0C global warming scenarios", "translator" : [ { "dropping-particle" : "", "family" : "S2767", "given" : "", "non-dropping-particle" : "", "parse-names" : false, "suffix" : "" } ], "type" : "article-journal", "volume" : "8" }, "uris" : [ "http://www.mendeley.com/documents/?uuid=6cf3af9c-f715-4fd8-bd82-25c3d1243a69" ] }, { "id" : "ITEM-9",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9",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mendeley" : { "formattedCitation" : "(Giorgi et al., 2014; Marengo and Espinoza, 2016; Pinto et al., 2016; Huang et al., 2018a; Ma\u00fare et al., 2018; Nangombe et al., 2018; Tabari and Willems, 2018; Abiodun et al., 2019; Dosio et al., 2019)", "manualFormatting" : "(Giorgi et al., 2014; Marengo and Espinoza, 2016; Pinto et al., 2016; J. Huang et al., 2018; Ma\u00fare et al., 2018; Nangombe et al., 2018; Tabari and Willems, 2018; Abiodun et al., 2019; Dosio et al., 2019)", "plainTextFormattedCitation" : "(Giorgi et al., 2014; Marengo and Espinoza, 2016; Pinto et al., 2016; Huang et al., 2018a; Ma\u00fare et al., 2018; Nangombe et al., 2018; Tabari and Willems, 2018; Abiodun et al., 2019; Dosio et al., 2019)", "previouslyFormattedCitation" : "(Giorgi et al., 2014; Marengo and Espinoza, 2016; Pinto et al., 2016; Huang et al., 2018a; Ma\u00fare et al., 2018; Nangombe et al., 2018; Tabari and Willems, 2018; Abiodun et al., 2019; Dosio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rPr>
        <w:t xml:space="preserve">(Giorgi et al., 2014; Marengo and Espinoza, 2016; Pinto et al., 2016; </w:t>
      </w:r>
      <w:ins w:id="2380" w:author="Robin Matthews" w:date="2021-07-13T23:23:00Z">
        <w:r w:rsidR="001F2AFB">
          <w:rPr>
            <w:rFonts w:cs="Times New Roman"/>
            <w:noProof/>
          </w:rPr>
          <w:t xml:space="preserve">J. </w:t>
        </w:r>
      </w:ins>
      <w:r w:rsidR="00A26296">
        <w:rPr>
          <w:rFonts w:cs="Times New Roman"/>
          <w:noProof/>
        </w:rPr>
        <w:t>Huang et al., 2018</w:t>
      </w:r>
      <w:del w:id="2381" w:author="Robin Matthews" w:date="2021-07-13T23:23:00Z">
        <w:r w:rsidR="00A26296" w:rsidDel="001F2AFB">
          <w:rPr>
            <w:rFonts w:cs="Times New Roman"/>
            <w:noProof/>
          </w:rPr>
          <w:delText>a</w:delText>
        </w:r>
      </w:del>
      <w:r w:rsidR="00A26296">
        <w:rPr>
          <w:rFonts w:cs="Times New Roman"/>
          <w:noProof/>
        </w:rPr>
        <w:t>; Maúre et al., 2018; Nangombe et al., 2018; Tabari and Willems, 2018; Abiodun et al., 2019; Dosio et al., 2019)</w:t>
      </w:r>
      <w:r w:rsidRPr="00D424AA">
        <w:rPr>
          <w:rFonts w:cs="Times New Roman"/>
          <w:lang w:val="en-GB"/>
        </w:rPr>
        <w:fldChar w:fldCharType="end"/>
      </w:r>
      <w:commentRangeEnd w:id="2379"/>
      <w:r w:rsidR="00A26296">
        <w:rPr>
          <w:rStyle w:val="Marquedecommentaire"/>
        </w:rPr>
        <w:commentReference w:id="2379"/>
      </w:r>
      <w:r w:rsidRPr="001C2BC4">
        <w:rPr>
          <w:rFonts w:cs="Times New Roman"/>
        </w:rPr>
        <w:t xml:space="preserve">. </w:t>
      </w:r>
    </w:p>
    <w:p w14:paraId="495B3F78" w14:textId="77777777" w:rsidR="001415DA" w:rsidRPr="001C2BC4" w:rsidRDefault="001415DA" w:rsidP="00D424AA">
      <w:pPr>
        <w:pStyle w:val="AR6BodyText"/>
        <w:rPr>
          <w:rFonts w:cs="Times New Roman"/>
        </w:rPr>
      </w:pPr>
    </w:p>
    <w:p w14:paraId="4C9EAFBE" w14:textId="2935E8A1" w:rsidR="001415DA" w:rsidRPr="00D424AA" w:rsidRDefault="001415DA" w:rsidP="00D424AA">
      <w:pPr>
        <w:pStyle w:val="AR6BodyText"/>
        <w:rPr>
          <w:rFonts w:cs="Times New Roman"/>
          <w:lang w:val="en-GB"/>
        </w:rPr>
      </w:pPr>
      <w:r w:rsidRPr="00D424AA">
        <w:rPr>
          <w:rFonts w:cs="Times New Roman"/>
          <w:lang w:val="en-GB"/>
        </w:rPr>
        <w:t xml:space="preserve">In Africa, a strong increase in the length of dry spells (CDD) is projected for 4°C of global warming over most of the continent with the exception of central and eastern Africa </w:t>
      </w:r>
      <w:commentRangeStart w:id="2382"/>
      <w:r w:rsidRPr="00D424AA">
        <w:rPr>
          <w:rFonts w:cs="Times New Roman"/>
          <w:lang w:val="en-GB"/>
        </w:rPr>
        <w:fldChar w:fldCharType="begin" w:fldLock="1"/>
      </w:r>
      <w:ins w:id="2383" w:author="Robin Matthews" w:date="2021-07-13T23:24:00Z">
        <w:r w:rsidR="001F2AFB">
          <w:rPr>
            <w:rFonts w:cs="Times New Roman"/>
            <w:lang w:val="en-GB"/>
          </w:rPr>
          <w: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2", "itemData" : { "DOI" : "10.1007/s00382-019-04653-z", "abstract" : "A statistical framework for evaluating changes in extreme events is proposed and applied to evaluate a 20-member, regional climate model ensemble simulation with 30-km resolution. The model is found to represent the statistics and distributions of extreme events, including observed wet day characteristics, wet/dry days, and wet/dry spell characteristics, reasonably across Africa. Simulations of the mid-twenty-first and late-twenty-first century project statistically-significant changes in these societally-relevant climate characteristics in three regions. Intensification of rainfall is projected for the Sahel rainy season, including large increases in wet spell frequency, wet spell duration, and wet spell intensity. These changes are statistically significant at mid-twenty-first century and become more spatially robust by the end of the century. A weaker intensified rainfall trend is also projected over East Africa, for northern Ethiopia in boreal summer, Tanzania in boreal winter, and southern Ethiopia, Somalia, and the Lake Victoria region in boreal fall. The changes are significant in scattered regions at mid-twenty-first century, but widespread and highly significant by the end of the century. In contrast, increased dry periods is projected for parts of southern Africa (Angola, Zambia, Malawi), including 50-100% reductions in wet spell frequency annually and increases in dry spell duration in austral spring. The spatial coherence and rigorous statistical analysis of the projected changes combined with their physical consistency with the findings of previous studies support confidence in these results.", "author" : [ { "dropping-particle" : "", "family" : "Han", "given" : "Fan", "non-dropping-particle" : "", "parse-names" : false, "suffix" : "" }, { "dropping-particle" : "", "family" : "Cook", "given" : "Kerry H.", "non-dropping-particle" : "", "parse-names" : false, "suffix" : "" }, { "dropping-particle" : "", "family" : "Vizy", "given" : "Edward K.", "non-dropping-particle" : "", "parse-names" : false, "suffix" : "" } ], "container-title" : "Climate Dynamics", "id" : "ITEM-2", "issued" : { "date-parts" : [ [ "2019", "1", "31" ] ] }, "page" : "1-21", "title" : "Changes in intense rainfall events and dry periods across Africa in the twenty-first century", "translator" : [ { "dropping-particle" : "", "family" : "S1764", "given" : "", "non-dropping-particle" : "", "parse-names" : false, "suffix" : "" } ], "type" : "article-journal" }, "uris" : [ "http://www.mendeley.com/documents/?uuid=328ac868-9ecd-45f3-9210-d65bf4f11b4a" ] }, { "id" : "ITEM-3",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3",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mendeley" : { "formattedCitation" : "(Sillmann et al., 2013a; Giorgi et al., 2014; Han et al., 2019)", "manualFormatting" : "(Sillmann et al., 2013a; Giorgi et al., 2014; Han et al., 2019", "plainTextFormattedCitation" : "(Sillmann et al., 2013a; Giorgi et al., 2014; Han et al., 2019)", "previouslyFormattedCitation" : "(Sillmann et al., 2013a; Giorgi et al., 2014; Han et al., 2019)" }, "properties" : { "noteIndex" : 0 }, "schema" : "https://github.com/citation-style-language/schema/raw/master/csl-citation.json" }</w:instrText>
        </w:r>
      </w:ins>
      <w:del w:id="2384" w:author="Robin Matthews" w:date="2021-07-13T23:24:00Z">
        <w:r w:rsidR="007D2D56" w:rsidDel="001F2AFB">
          <w:rPr>
            <w:rFonts w:cs="Times New Roman"/>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2", "itemData" : { "DOI" : "10.1007/s00382-019-04653-z", "abstract" : "A statistical framework for evaluating changes in extreme events is proposed and applied to evaluate a 20-member, regional climate model ensemble simulation with 30-km resolution. The model is found to represent the statistics and distributions of extreme events, including observed wet day characteristics, wet/dry days, and wet/dry spell characteristics, reasonably across Africa. Simulations of the mid-twenty-first and late-twenty-first century project statistically-significant changes in these societally-relevant climate characteristics in three regions. Intensification of rainfall is projected for the Sahel rainy season, including large increases in wet spell frequency, wet spell duration, and wet spell intensity. These changes are statistically significant at mid-twenty-first century and become more spatially robust by the end of the century. A weaker intensified rainfall trend is also projected over East Africa, for northern Ethiopia in boreal summer, Tanzania in boreal winter, and southern Ethiopia, Somalia, and the Lake Victoria region in boreal fall. The changes are significant in scattered regions at mid-twenty-first century, but widespread and highly significant by the end of the century. In contrast, increased dry periods is projected for parts of southern Africa (Angola, Zambia, Malawi), including 50-100% reductions in wet spell frequency annually and increases in dry spell duration in austral spring. The spatial coherence and rigorous statistical analysis of the projected changes combined with their physical consistency with the findings of previous studies support confidence in these results.", "author" : [ { "dropping-particle" : "", "family" : "Han", "given" : "Fan", "non-dropping-particle" : "", "parse-names" : false, "suffix" : "" }, { "dropping-particle" : "", "family" : "Cook", "given" : "Kerry H.", "non-dropping-particle" : "", "parse-names" : false, "suffix" : "" }, { "dropping-particle" : "", "family" : "Vizy", "given" : "Edward K.", "non-dropping-particle" : "", "parse-names" : false, "suffix" : "" } ], "container-title" : "Climate Dynamics", "id" : "ITEM-2", "issued" : { "date-parts" : [ [ "2019", "1", "31" ] ] }, "page" : "1-21", "title" : "Changes in intense rainfall events and dry periods across Africa in the twenty-first century", "translator" : [ { "dropping-particle" : "", "family" : "S1764", "given" : "", "non-dropping-particle" : "", "parse-names" : false, "suffix" : "" } ], "type" : "article-journal" }, "uris" : [ "http://www.mendeley.com/documents/?uuid=328ac868-9ecd-45f3-9210-d65bf4f11b4a" ] }, { "id" : "ITEM-3",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3",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mendeley" : { "formattedCitation" : "(Sillmann et al., 2013a; Giorgi et al., 2014; Han et al., 2019)", "manualFormatting" : "(Giorgi et al., 2014; Han et al., 2019; Sillmann et al., 2013; ", "plainTextFormattedCitation" : "(Sillmann et al., 2013a; Giorgi et al., 2014; Han et al., 2019)", "previouslyFormattedCitation" : "(Sillmann et al., 2013a; Giorgi et al., 2014; Han et al., 2019)"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t>
      </w:r>
      <w:ins w:id="2385" w:author="Robin Matthews" w:date="2021-07-13T23:24:00Z">
        <w:r w:rsidR="001F2AFB">
          <w:rPr>
            <w:noProof/>
          </w:rPr>
          <w:t>Sillmann et al., 2013a; Giorgi et al., 2014; Han et al., 2019</w:t>
        </w:r>
      </w:ins>
      <w:del w:id="2386" w:author="Robin Matthews" w:date="2021-07-13T23:23:00Z">
        <w:r w:rsidR="00A26296" w:rsidDel="001F2AFB">
          <w:rPr>
            <w:rFonts w:cs="Times New Roman"/>
            <w:noProof/>
            <w:lang w:val="nb-NO"/>
          </w:rPr>
          <w:delText>Giorgi et al., 2014; Han et al., 2019; Sillmann et al., 2013</w:delText>
        </w:r>
      </w:del>
      <w:del w:id="2387" w:author="Robin Matthews" w:date="2021-07-13T23:24:00Z">
        <w:r w:rsidR="00A26296" w:rsidDel="001F2AFB">
          <w:rPr>
            <w:rFonts w:cs="Times New Roman"/>
            <w:noProof/>
            <w:lang w:val="nb-NO"/>
          </w:rPr>
          <w:delText xml:space="preserve">; </w:delText>
        </w:r>
      </w:del>
      <w:r w:rsidRPr="00D424AA">
        <w:rPr>
          <w:rFonts w:cs="Times New Roman"/>
          <w:lang w:val="en-GB"/>
        </w:rPr>
        <w:fldChar w:fldCharType="end"/>
      </w:r>
      <w:commentRangeEnd w:id="2382"/>
      <w:r w:rsidR="00A26296">
        <w:rPr>
          <w:rStyle w:val="Marquedecommentaire"/>
        </w:rPr>
        <w:commentReference w:id="2382"/>
      </w:r>
      <w:ins w:id="2388" w:author="Robin Matthews" w:date="2021-07-13T23:24:00Z">
        <w:r w:rsidR="001F2AFB">
          <w:rPr>
            <w:rFonts w:cs="Times New Roman"/>
            <w:lang w:val="en-GB"/>
          </w:rPr>
          <w:t xml:space="preserve">; </w:t>
        </w:r>
      </w:ins>
      <w:r w:rsidRPr="00841A35">
        <w:rPr>
          <w:rFonts w:cs="Times New Roman"/>
          <w:lang w:val="nb-NO"/>
        </w:rPr>
        <w:t xml:space="preserve">Section 11.9). </w:t>
      </w:r>
      <w:r w:rsidRPr="00D424AA">
        <w:rPr>
          <w:rFonts w:cs="Times New Roman"/>
          <w:lang w:val="en-GB"/>
        </w:rPr>
        <w:t xml:space="preserve">In West Africa, a strong reduction of precipitation is projected </w:t>
      </w:r>
      <w:r w:rsidRPr="00D424AA">
        <w:rPr>
          <w:rFonts w:cs="Times New Roman"/>
          <w:lang w:val="en-GB"/>
        </w:rPr>
        <w:fldChar w:fldCharType="begin" w:fldLock="1"/>
      </w:r>
      <w:r w:rsidR="007D2D56">
        <w:rPr>
          <w:rFonts w:cs="Times New Roman"/>
          <w:lang w:val="en-GB"/>
        </w:rPr>
        <w:instrText>ADDIN CSL_CITATION { "citationItems" : [ { "id" : "ITEM-1", "itemData" : { "DOI" : "10.1007/s00382-016-3052-4", "ISSN" : "14320894", "abstract" : "CORDEX-Africa simulations are used to study projected changes in mean precipitation, precipitation variability and hydrological cycle components over West Africa during the West African Monsoon. Long term projections show a decrease (increase) in mean precipitation over western (central and/or eastern) Sahel. Precipitation extremes (RX5day and R10mm) and mean precipitation are found to be highly inter-related.", "author" : [ { "dropping-particle" : "", "family" : "Diallo", "given" : "Isma\u00efla", "non-dropping-particle" : "", "parse-names" : false, "suffix" : "" }, { "dropping-particle" : "", "family" : "Giorgi", "given" : "Filippo", "non-dropping-particle" : "", "parse-names" : false, "suffix" : "" }, { "dropping-particle" : "", "family" : "Deme", "given" : "Abdoulaye", "non-dropping-particle" : "", "parse-names" : false, "suffix" : "" }, { "dropping-particle" : "", "family" : "Tall", "given" : "Moustapha", "non-dropping-particle" : "", "parse-names" : false, "suffix" : "" }, { "dropping-particle" : "", "family" : "Mariotti", "given" : "Laura", "non-dropping-particle" : "", "parse-names" : false, "suffix" : "" }, { "dropping-particle" : "", "family" : "Gaye", "given" : "Amadou T.", "non-dropping-particle" : "", "parse-names" : false, "suffix" : "" } ], "container-title" : "Climate Dynamics", "id" : "ITEM-1", "issued" : { "date-parts" : [ [ "2016" ] ] }, "title" : "Projected changes of summer monsoon extremes and hydroclimatic regimes over West Africa for the twenty-first century", "translator" : [ { "dropping-particle" : "", "family" : "S218", "given" : "", "non-dropping-particle" : "", "parse-names" : false, "suffix" : "" } ], "type" : "article-journal" }, "uris" : [ "http://www.mendeley.com/documents/?uuid=0bee1d03-2945-3180-930d-329a30295d58" ] }, { "id" : "ITEM-2", "itemData" : { "DOI" : "10.5194/esd-11-319-2020", "author" : [ { "dropping-particle" : "", "family" : "Todzo", "given" : "S", "non-dropping-particle" : "", "parse-names" : false, "suffix" : "" }, { "dropping-particle" : "", "family" : "Bichet", "given" : "A", "non-dropping-particle" : "", "parse-names" : false, "suffix" : "" }, { "dropping-particle" : "", "family" : "Diedhiou", "given" : "A", "non-dropping-particle" : "", "parse-names" : false, "suffix" : "" } ], "container-title" : "Earth System Dynamics", "id" : "ITEM-2", "issue" : "1", "issued" : { "date-parts" : [ [ "2020" ] ] }, "page" : "319-328", "title" : "Intensification of the hydrological cycle expected in West Africa over the 21st century", "translator" : [ { "dropping-particle" : "", "family" : "S2910", "given" : "", "non-dropping-particle" : "", "parse-names" : false, "suffix" : "" } ], "type" : "article-journal", "volume" : "11" }, "uris" : [ "http://www.mendeley.com/documents/?uuid=914dc344-eb7e-472a-b319-3f1cfd87a494" ] }, { "id" : "ITEM-3", "itemData" : { "DOI" : "10.1007/s00382-018-4238-8", "ISBN" : "0123456789", "ISSN" : "14320894", "abstract" : "&lt;h3 class=\"a-plus-plus\"&gt;Abstract&lt;/h3&gt;\n                  &lt;p class=\"a-plus-plus\"&gt;Global warming has a profound impact on the vulnerable environment of West Africa; hence, robust climate projection, especially of rainfall extremes, is quite important. Based on two representative concentration pathway (RCP) scenarios, projected changes in extreme summer rainfall events over West Africa were investigated using data from the Coordinated Regional Climate Downscaling Experiment models. Eight (8) extreme rainfall indices (CDD, CWD, r10mm, r20mm, PRCPTOT, R95pTOT, rx5day, and sdii) defined by the Expert Team on Climate Change Detection and Indices were used in the study. The performance of the regional climate model (RCM) simulations was validated by comparing with GPCP and TRMM observation data sets. Results show that the RCMs reasonably reproduced the observed pattern of extreme rainfall over the region and further added significant value to the driven GCMs over some grids. Compared to the baseline period 1976\u20132005, future changes (2070\u20132099) in summer rainfall extremes under the RCP4.5 and RCP8.5 scenarios show statistically significant decreasing total rainfall (PRCPTOT), while consecutive dry days and extreme rainfall events (R95pTOT) are projected to increase significantly. There are obvious indications that simple rainfall intensity (sdii) will increase in the future. This does not amount to an increase in total rainfall but suggests a likelihood of greater intensity of rainfall events. Overall, our results project that West Africa may suffer more natural disasters such as droughts and floods in the future.&lt;/p&gt;", "author" : [ { "dropping-particle" : "", "family" : "Akinsanola", "given" : "A. A.", "non-dropping-particle" : "", "parse-names" : false, "suffix" : "" }, { "dropping-particle" : "", "family" : "Zhou", "given" : "Wen", "non-dropping-particle" : "", "parse-names" : false, "suffix" : "" } ], "container-title" : "Climate Dynamics", "id" : "ITEM-3", "issued" : { "date-parts" : [ [ "2018" ] ] }, "title" : "Projections of West African summer monsoon rainfall extremes from two CORDEX models", "translator" : [ { "dropping-particle" : "", "family" : "S214", "given" : "", "non-dropping-particle" : "", "parse-names" : false, "suffix" : "" } ], "type" : "article-newspaper" }, "uris" : [ "http://www.mendeley.com/documents/?uuid=1036629b-24da-397f-9c83-7ca49a2edc47" ] }, { "id" : "ITEM-4",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4",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id" : "ITEM-5", "itemData" : { "DOI" : "10.1007/s00382-019-04653-z", "abstract" : "A statistical framework for evaluating changes in extreme events is proposed and applied to evaluate a 20-member, regional climate model ensemble simulation with 30-km resolution. The model is found to represent the statistics and distributions of extreme events, including observed wet day characteristics, wet/dry days, and wet/dry spell characteristics, reasonably across Africa. Simulations of the mid-twenty-first and late-twenty-first century project statistically-significant changes in these societally-relevant climate characteristics in three regions. Intensification of rainfall is projected for the Sahel rainy season, including large increases in wet spell frequency, wet spell duration, and wet spell intensity. These changes are statistically significant at mid-twenty-first century and become more spatially robust by the end of the century. A weaker intensified rainfall trend is also projected over East Africa, for northern Ethiopia in boreal summer, Tanzania in boreal winter, and southern Ethiopia, Somalia, and the Lake Victoria region in boreal fall. The changes are significant in scattered regions at mid-twenty-first century, but widespread and highly significant by the end of the century. In contrast, increased dry periods is projected for parts of southern Africa (Angola, Zambia, Malawi), including 50-100% reductions in wet spell frequency annually and increases in dry spell duration in austral spring. The spatial coherence and rigorous statistical analysis of the projected changes combined with their physical consistency with the findings of previous studies support confidence in these results.", "author" : [ { "dropping-particle" : "", "family" : "Han", "given" : "Fan", "non-dropping-particle" : "", "parse-names" : false, "suffix" : "" }, { "dropping-particle" : "", "family" : "Cook", "given" : "Kerry H.", "non-dropping-particle" : "", "parse-names" : false, "suffix" : "" }, { "dropping-particle" : "", "family" : "Vizy", "given" : "Edward K.", "non-dropping-particle" : "", "parse-names" : false, "suffix" : "" } ], "container-title" : "Climate Dynamics", "id" : "ITEM-5", "issued" : { "date-parts" : [ [ "2019", "1", "31" ] ] }, "page" : "1-21", "title" : "Changes in intense rainfall events and dry periods across Africa in the twenty-first century", "translator" : [ { "dropping-particle" : "", "family" : "S1764", "given" : "", "non-dropping-particle" : "", "parse-names" : false, "suffix" : "" } ], "type" : "article-journal" }, "uris" : [ "http://www.mendeley.com/documents/?uuid=328ac868-9ecd-45f3-9210-d65bf4f11b4a" ] } ], "mendeley" : { "formattedCitation" : "(Sillmann et al., 2013a; Diallo et al., 2016; Akinsanola and Zhou, 2018; Han et al., 2019; Todzo et al., 2020)", "plainTextFormattedCitation" : "(Sillmann et al., 2013a; Diallo et al., 2016; Akinsanola and Zhou, 2018; Han et al., 2019; Todzo et al., 2020)", "previouslyFormattedCitation" : "(Sillmann et al., 2013a; Diallo et al., 2016; Akinsanola and Zhou, 2018; Han et al., 2019; Todzo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illmann et al., 2013a; Diallo et al., 2016; Akinsanola and Zhou, 2018; Han et al., 2019; Todzo et al., 2020)</w:t>
      </w:r>
      <w:r w:rsidRPr="00D424AA">
        <w:rPr>
          <w:rFonts w:cs="Times New Roman"/>
          <w:lang w:val="en-GB"/>
        </w:rPr>
        <w:fldChar w:fldCharType="end"/>
      </w:r>
      <w:r w:rsidRPr="00841A35">
        <w:rPr>
          <w:rFonts w:cs="Times New Roman"/>
          <w:lang w:val="en-GB"/>
        </w:rPr>
        <w:t xml:space="preserve"> at 4°C of global warming, and CDD would increase with stronger global warming levels </w:t>
      </w:r>
      <w:r w:rsidRPr="00D424AA">
        <w:rPr>
          <w:rFonts w:cs="Times New Roman"/>
          <w:lang w:val="en-GB"/>
        </w:rPr>
        <w:fldChar w:fldCharType="begin" w:fldLock="1"/>
      </w:r>
      <w:r w:rsidR="00FF6231">
        <w:rPr>
          <w:rFonts w:cs="Times New Roman"/>
          <w:lang w:val="en-GB"/>
        </w:rPr>
        <w:instrText>ADDIN CSL_CITATION { "citationItems" : [ { "id" : "ITEM-1", "itemData" : { "DOI" : "10.1088/1748-9326/aab37b", "ISSN" : "1748-9326", "abstract" : "We examine the impact of +1.5 \u00b0C and +2 \u00b0C global warming levels above pre-industrial levels on consecutive dry days (CDD) and consecutive wet days (CWD), two key indicators for extreme precipitation and seasonal drought. This is done using climate projections from a multi-model ensemble of 25 regional climate model (RCM) simulations. The RCMs take boundary conditions from ten global climate models (GCMs) under the RCP8.5 scenario. We define CDD as the maximum number of consecutive days with rainfall amount less than 1 mm and CWD as the maximum number of consecutive days with rainfall amount more than 1 mm. The differences in model representations of the change in CDD and CWD, at 1.5 \u00b0C and 2 \u00b0C global warming, and based on the control period 1971-2000 are reported. The models agree on a noticeable response to both 1.5 \u00b0C and 2 \u00b0C warming for each index. Enhanced warming results in a reduction in mean rainfall across the region. More than 80% of ensemble members agree that CDD will increase over the Guinea Coast, in tandem with a projected decrease in CWD at both 1.5 \u00b0C and 2 \u00b0C global warming levels. These projected changes may influence already fragile ecosystems and agriculture in the region, both of which are strongly affected by mean rainfall and the length of wet and dry periods.", "author" : [ { "dropping-particle" : "", "family" : "Klutse", "given" : "Nana Ama Browne", "non-dropping-particle" : "", "parse-names" : false, "suffix" : "" }, { "dropping-particle" : "", "family" : "Ajayi", "given" : "Vincent O", "non-dropping-particle" : "", "parse-names" : false, "suffix" : "" }, { "dropping-particle" : "", "family" : "Gbobaniyi", "given" : "Emiola Olabode", "non-dropping-particle" : "", "parse-names" : false, "suffix" : "" }, { "dropping-particle" : "", "family" : "Egbebiyi", "given" : "Temitope S", "non-dropping-particle" : "", "parse-names" : false, "suffix" : "" }, { "dropping-particle" : "", "family" : "Kouadio", "given" : "Kouakou", "non-dropping-particle" : "", "parse-names" : false, "suffix" : "" }, { "dropping-particle" : "", "family" : "Nkrumah", "given" : "Francis", "non-dropping-particle" : "", "parse-names" : false, "suffix" : "" }, { "dropping-particle" : "", "family" : "Quagraine", "given" : "Kwesi Akumenyi", "non-dropping-particle" : "", "parse-names" : false, "suffix" : "" }, { "dropping-particle" : "", "family" : "Olusegun", "given" : "Christiana", "non-dropping-particle" : "", "parse-names" : false, "suffix" : "" }, { "dropping-particle" : "", "family" : "Diasso", "given" : "Ulrich", "non-dropping-particle" : "", "parse-names" : false, "suffix" : "" }, { "dropping-particle" : "", "family" : "Abiodun", "given" : "Babatunde J", "non-dropping-particle" : "", "parse-names" : false, "suffix" : "" }, { "dropping-particle" : "", "family" : "Lawal", "given" : "Kamoru", "non-dropping-particle" : "", "parse-names" : false, "suffix" : "" }, { "dropping-particle" : "", "family" : "Nikulin", "given" : "Grigory", "non-dropping-particle" : "", "parse-names" : false, "suffix" : "" }, { "dropping-particle" : "", "family" : "Lennard", "given" : "Christopher", "non-dropping-particle" : "", "parse-names" : false, "suffix" : "" }, { "dropping-particle" : "", "family" : "Dosio", "given" : "Alessandro", "non-dropping-particle" : "", "parse-names" : false, "suffix" : "" } ], "container-title" : "Environmental Research Letters", "id" : "ITEM-1", "issue" : "5", "issued" : { "date-parts" : [ [ "2018", "5", "1" ] ] }, "page" : "055013", "publisher" : "Institute of Physics Publishing", "title" : "Potential impact of 1.5 \u00b0C and 2 \u00b0C global warming on consecutive dry and wet days over West Africa", "translator" : [ { "dropping-particle" : "", "family" : "S3321", "given" : "", "non-dropping-particle" : "", "parse-names" : false, "suffix" : "" } ], "type" : "article-journal", "volume" : "13" }, "uris" : [ "http://www.mendeley.com/documents/?uuid=ddaaa501-782e-4671-8ec7-0ab9dc555efd" ] } ], "mendeley" : { "formattedCitation" : "(Klutse et al., 2018)", "plainTextFormattedCitation" : "(Klutse et al., 2018)", "previouslyFormattedCitation" : "(Klutse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lutse et al., 2018)</w:t>
      </w:r>
      <w:r w:rsidRPr="00D424AA">
        <w:rPr>
          <w:rFonts w:cs="Times New Roman"/>
          <w:lang w:val="en-GB"/>
        </w:rPr>
        <w:fldChar w:fldCharType="end"/>
      </w:r>
      <w:r w:rsidRPr="00841A35">
        <w:rPr>
          <w:rFonts w:cs="Times New Roman"/>
          <w:lang w:val="en-GB"/>
        </w:rPr>
        <w:t xml:space="preserve">. The regions most strongly affected are Southern Africa (ESAF, WSAF; </w:t>
      </w:r>
      <w:r w:rsidRPr="00D424AA">
        <w:rPr>
          <w:rFonts w:cs="Times New Roman"/>
          <w:lang w:val="en-GB"/>
        </w:rPr>
        <w:fldChar w:fldCharType="begin" w:fldLock="1"/>
      </w:r>
      <w:r w:rsidR="00FF6231">
        <w:rPr>
          <w:rFonts w:cs="Times New Roman"/>
          <w:lang w:val="en-GB"/>
        </w:rPr>
        <w:instrText>ADDIN CSL_CITATION { "citationItems" : [ { "id" : "ITEM-1", "itemData" : { "DOI" : "10.1038/s41558-018-0145-6", "ISSN" : "1758-678X", "author" : [ { "dropping-particle" : "", "family" : "Nangombe", "given" : "Shingirai", "non-dropping-particle" : "", "parse-names" : false, "suffix" : "" }, { "dropping-particle" : "", "family" : "Zhou", "given" : "Tianjun", "non-dropping-particle" : "", "parse-names" : false, "suffix" : "" }, { "dropping-particle" : "", "family" : "Zhang", "given" : "Wen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1", "issue" : "5", "issued" : { "date-parts" : [ [ "2018", "5", "23" ] ] }, "page" : "375-380", "title" : "Record-breaking climate extremes in Africa under stabilized 1.5 \u00b0C and 2 \u00b0C global warming scenarios", "translator" : [ { "dropping-particle" : "", "family" : "S2767", "given" : "", "non-dropping-particle" : "", "parse-names" : false, "suffix" : "" } ], "type" : "article-journal", "volume" : "8" }, "uris" : [ "http://www.mendeley.com/documents/?uuid=6cf3af9c-f715-4fd8-bd82-25c3d1243a69" ] }, { "id" : "ITEM-2",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2",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mendeley" : { "formattedCitation" : "(Nangombe et al., 2018; Abiodun et al., 2019)", "plainTextFormattedCitation" : "(Nangombe et al., 2018; Abiodun et al., 2019)", "previouslyFormattedCitation" : "(Nangombe et al., 2018; Abiodu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Nangombe et al., 2018; Abiodun et al., 2019)</w:t>
      </w:r>
      <w:r w:rsidRPr="00D424AA">
        <w:rPr>
          <w:rFonts w:cs="Times New Roman"/>
          <w:lang w:val="en-GB"/>
        </w:rPr>
        <w:fldChar w:fldCharType="end"/>
      </w:r>
      <w:r w:rsidRPr="00841A35">
        <w:rPr>
          <w:rFonts w:cs="Times New Roman"/>
          <w:lang w:val="en-GB"/>
        </w:rPr>
        <w:t xml:space="preserve"> and Northern Africa (part of MED region), with increases in meteorological droughts already at 1.5°C of global warming, and further increases with increasing global warming (Section 11.9)</w:t>
      </w:r>
      <w:r w:rsidRPr="00D424AA">
        <w:rPr>
          <w:rFonts w:cs="Times New Roman"/>
          <w:lang w:val="en-GB"/>
        </w:rPr>
        <w:t xml:space="preserve">. CDD is projected to increase more in the southern Mediterranean (northern Africa) than in the northern part of the Mediterranean region </w:t>
      </w:r>
      <w:r w:rsidRPr="00D424AA">
        <w:rPr>
          <w:rFonts w:cs="Times New Roman"/>
          <w:lang w:val="en-GB"/>
        </w:rPr>
        <w:fldChar w:fldCharType="begin" w:fldLock="1"/>
      </w:r>
      <w:r w:rsidR="00FF6231">
        <w:rPr>
          <w:rFonts w:cs="Times New Roman"/>
          <w:lang w:val="en-GB"/>
        </w:rPr>
        <w:instrText>ADDIN CSL_CITATION { "citationItems" : [ { "id" : "ITEM-1", "itemData" : { "DOI" : "10.1007/s10113-020-01610-z", "ISSN" : "1436-378X", "abstract" : "This study uses the results of 28 CMIP5 global climate projections to link regional climate extremes in the Mediterranean region to the global mean annual surface temperature change. It shows that global warming will further increase the existing difference in intensity of precipitation and hydrological extremes between north and south Mediterranean areas (SMed and NMed, respectively), while the increase/decrease of warm/cold temperature extremes will be only marginally larger in the SMed. The Simple daily precipitation intensity index (SDII) and the total precipitation during very wet days (R95pTOT) are already larger in the NMed than in the SMed; they will increase with global warming at a rate of approximately 0.1\u00a0mm/K and 5\u00a0mm/K, respectively, in the NMed, with no significant change in the SMed. The maximum number of consecutive dry days (CDD) is already larger in the SMed than in the NMed and will increase more in the former than in the latter (rates are about 8\u00a0days/K and 5\u00a0days/K, respectively). Global warming will not affect the difference of maximum number of consecutive wet days (CWD),\u00a0which is presently larger in the NMed than in the SMed and will decrease at a similar rate (about 0.5\u00a0days/K) in both areas. Changes of temperature extremes (warm nights, TN90p, and cold days, TX10p) will be similar in the north and south Mediterranean, though marginally larger in several areas of the SMed than in the NMed. Their increase will be dramatic and with a 4\u00a0K global warming almost all nights will be warm and there will be no cold days.", "author" : [ { "dropping-particle" : "", "family" : "Lionello", "given" : "Piero", "non-dropping-particle" : "", "parse-names" : false, "suffix" : "" }, { "dropping-particle" : "", "family" : "Scarascia", "given" : "Luca", "non-dropping-particle" : "", "parse-names" : false, "suffix" : "" } ], "container-title" : "Regional Environmental Change", "id" : "ITEM-1", "issue" : "1", "issued" : { "date-parts" : [ [ "2020" ] ] }, "page" : "31", "title" : "The relation of climate extremes with global warming in the Mediterranean region and its north versus south contrast", "translator" : [ { "dropping-particle" : "", "family" : "S3348", "given" : "", "non-dropping-particle" : "", "parse-names" : false, "suffix" : "" } ], "type" : "article-journal", "volume" : "20" }, "uris" : [ "http://www.mendeley.com/documents/?uuid=d1398aa8-e18b-4ef9-a957-f2f6ea19bf45" ] } ], "mendeley" : { "formattedCitation" : "(Lionello and Scarascia, 2020)", "plainTextFormattedCitation" : "(Lionello and Scarascia, 2020)", "previouslyFormattedCitation" : "(Lionello and Scarascia,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onello and Scarascia, 2020)</w:t>
      </w:r>
      <w:r w:rsidRPr="00D424AA">
        <w:rPr>
          <w:rFonts w:cs="Times New Roman"/>
          <w:lang w:val="en-GB"/>
        </w:rPr>
        <w:fldChar w:fldCharType="end"/>
      </w:r>
      <w:r w:rsidRPr="00841A35">
        <w:rPr>
          <w:rFonts w:cs="Times New Roman"/>
          <w:lang w:val="en-GB"/>
        </w:rPr>
        <w:t>.</w:t>
      </w:r>
    </w:p>
    <w:p w14:paraId="7EC8DAFF" w14:textId="77777777" w:rsidR="001415DA" w:rsidRPr="00D424AA" w:rsidRDefault="001415DA" w:rsidP="00D424AA">
      <w:pPr>
        <w:pStyle w:val="AR6BodyText"/>
        <w:rPr>
          <w:rFonts w:cs="Times New Roman"/>
          <w:lang w:val="en-GB"/>
        </w:rPr>
      </w:pPr>
    </w:p>
    <w:p w14:paraId="7A8653B5" w14:textId="12A5C5D4" w:rsidR="001415DA" w:rsidRPr="00D424AA" w:rsidRDefault="001415DA" w:rsidP="00D424AA">
      <w:pPr>
        <w:pStyle w:val="AR6BodyText"/>
        <w:rPr>
          <w:rFonts w:cs="Times New Roman"/>
          <w:lang w:val="en-GB"/>
        </w:rPr>
      </w:pPr>
      <w:r w:rsidRPr="00D424AA">
        <w:rPr>
          <w:rFonts w:cs="Times New Roman"/>
          <w:lang w:val="en-GB"/>
        </w:rPr>
        <w:t xml:space="preserve">In Asia, most AR6 regions show </w:t>
      </w:r>
      <w:r w:rsidRPr="00D424AA">
        <w:rPr>
          <w:rFonts w:cs="Times New Roman"/>
          <w:i/>
          <w:iCs/>
          <w:lang w:val="en-GB"/>
        </w:rPr>
        <w:t>low confidence</w:t>
      </w:r>
      <w:r w:rsidRPr="00D424AA">
        <w:rPr>
          <w:rFonts w:cs="Times New Roman"/>
          <w:lang w:val="en-GB"/>
        </w:rPr>
        <w:t xml:space="preserve"> in projected changes in meteorological droughts at 1.5°C and 2°C of global warming, with a few regions displaying a decrease in meteorological droughts at 4°C of global warming (RAR, ESB, RFE, ECA; </w:t>
      </w:r>
      <w:r w:rsidRPr="00D424AA">
        <w:rPr>
          <w:rFonts w:cs="Times New Roman"/>
          <w:i/>
          <w:iCs/>
          <w:lang w:val="en-GB"/>
        </w:rPr>
        <w:t>medium confidence</w:t>
      </w:r>
      <w:r w:rsidRPr="00D424AA">
        <w:rPr>
          <w:rFonts w:cs="Times New Roman"/>
          <w:lang w:val="en-GB"/>
        </w:rPr>
        <w:t>), although there is a projected increase in meteorological droughts in Southeast Asia (SEA) at 4°C (</w:t>
      </w:r>
      <w:r w:rsidRPr="00D424AA">
        <w:rPr>
          <w:rFonts w:cs="Times New Roman"/>
          <w:i/>
          <w:iCs/>
          <w:lang w:val="en-GB"/>
        </w:rPr>
        <w:t>medium confidence</w:t>
      </w:r>
      <w:r w:rsidRPr="00D424AA">
        <w:rPr>
          <w:rFonts w:cs="Times New Roman"/>
          <w:lang w:val="en-GB"/>
        </w:rPr>
        <w:t xml:space="preserve">) (Section 11.9). In Southeast Asia, an increasing frequency of precipitation deficits is projected as a consequence of an increasing frequency of extreme El Niño </w:t>
      </w:r>
      <w:commentRangeStart w:id="2389"/>
      <w:r w:rsidRPr="00D424AA">
        <w:rPr>
          <w:rFonts w:cs="Times New Roman"/>
          <w:lang w:val="en-GB"/>
        </w:rPr>
        <w:fldChar w:fldCharType="begin" w:fldLock="1"/>
      </w:r>
      <w:ins w:id="2390" w:author="Robin Matthews" w:date="2021-07-13T23:24:00Z">
        <w:r w:rsidR="001F2AFB">
          <w:rPr>
            <w:rFonts w:cs="Times New Roman"/>
            <w:lang w:val="en-GB"/>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ranslator" : [ { "dropping-particle" : "", "family" : "S860", "given" : "", "non-dropping-particle" : "", "parse-names" : false, "suffix" : "" } ], "type" : "article-journal", "volume" : "4" }, "uris" : [ "http://www.mendeley.com/documents/?uuid=da8cd264-d60d-4aa2-bc8b-35e3dcfb732b" ] }, { "id" : "ITEM-2", "itemData" : { "DOI" : "10.1038/nclimate2743", "ISBN" : "1758-678X", "ISSN" : "17586798", "abstract" : "The El Ni\u00f1o/Southern Oscillation (ENSO) is the dominant climate phenomenon affecting extreme weather conditions worldwide. Its response to greenhouse warming has challenged scientists for decades, despite model agreement on projected changes in mean state. Recent studies have provided new insights into the elusive links between changes in ENSO and in the mean state of the Pacific climate. The projected slow-down in Walker circulation is expected to weaken equatorial Pacific Ocean currents, boosting the occurrences of eastward-propagating warm surface anomalies that characterize observed extreme El Ni\u00f1o events. Accelerated equatorial Pacific warming, particularly in the east, is expected to induce extreme rainfall in the eastern equato- rial Pacific and extreme equatorward swings of the Pacific convergence zones, both of which are features of extreme El Ni\u00f1o. The frequency of extreme La Ni\u00f1a is also expected to increase in response to more extreme El Ni\u00f1os, an accelerated maritime continent warming and surface-intensified ocean warming. ENSO-related catastrophic weather events are thus likely to occur more frequently with unabated greenhouse-gas emissions. But model biases and recent observed strengthening of the Walker circulation highlight the need for further testing as new models, observations and insights become available.",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Wook", "non-dropping-particle" : "", "parse-names" : false, "suffix" : "" }, { "dropping-particle" : "Il",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Fei", "non-dropping-particle" : "", "parse-names" : false, "suffix" : "" }, { "dropping-particle" : "", "family" : "Kug", "given" : "Jong-seong 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2", "issue" : "9", "issued" : { "date-parts" : [ [ "2015" ] ] }, "page" : "849-859", "title" : "ENSO and greenhouse warming", "translator" : [ { "dropping-particle" : "", "family" : "S1169", "given" : "", "non-dropping-particle" : "", "parse-names" : false, "suffix" : "" } ], "type" : "article-journal", "volume" : "5" }, "uris" : [ "http://www.mendeley.com/documents/?uuid=d0e39b6a-f3bd-499f-aac5-ac3e6d133ebc" ] }, { "id" : "ITEM-3", "itemData" : { "DOI" : "10.1038/s41467-018-03789-6", "ISBN" : "4146701803789", "ISSN" : "20411723", "abstract" : "1234567890():,; Extreme positive Indian Ocean Dipole (pIOD) affects weather, agriculture, ecosystems, and public health worldwide, particularly when exacerbated by an extreme El Ni\u00f1o. The Paris Agreement aims to limit warming below 2 \u00b0C and ideally below 1.5 \u00b0C in global mean tem- perature (GMT), but how extreme pIOD will respond to this target is unclear. Here we show that the frequency increases linearly as the warming proceeds, and doubles at 1.5 \u00b0C warming from the pre-industrial level (statistically significant above the 90% confidence level), underscored by a strong intermodel agreement with 11 out of 13 models producing an increase. However, in sharp contrast to a continuous increase in extreme El Ni\u00f1o frequency long after GMT stabilisation, the extreme pIOD frequency peaks as the GMT stabilises. The contrasting response corresponds to a 50% reduction in frequency of an extreme El Ni\u00f1o preceded by an extreme pIOD from that projected under a business-as-usual scenario. 1", "author" : [ { "dropping-particle" : "", "family" : "Cai", "given" : "Wenju", "non-dropping-particle" : "", "parse-names" : false, "suffix" : "" }, { "dropping-particle" : "", "family" : "Wang", "given" : "Guojian", "non-dropping-particle" : "", "parse-names" : false, "suffix" : "" }, { "dropping-particle" : "", "family" : "Gan", "given" : "Bolan", "non-dropping-particle" : "", "parse-names" : false, "suffix" : "" }, { "dropping-particle" : "", "family" : "Wu", "given" : "Lixin", "non-dropping-particle" : "", "parse-names" : false, "suffix" : "" }, { "dropping-particle" : "", "family" : "Santoso", "given" : "Agus", "non-dropping-particle" : "", "parse-names" : false, "suffix" : "" }, { "dropping-particle" : "", "family" : "Lin", "given" : "Xiaopei", "non-dropping-particle" : "", "parse-names" : false, "suffix" : "" }, { "dropping-particle" : "", "family" : "Chen", "given" : "Zhaohui", "non-dropping-particle" : "", "parse-names" : false, "suffix" : "" }, { "dropping-particle" : "", "family" : "Jia", "given" : "Fan", "non-dropping-particle" : "", "parse-names" : false, "suffix" : "" }, { "dropping-particle" : "", "family" : "Yamagata", "given" : "Toshio", "non-dropping-particle" : "", "parse-names" : false, "suffix" : "" } ], "container-title" : "Nature Communications", "id" : "ITEM-3", "issue" : "1", "issued" : { "date-parts" : [ [ "2018" ] ] }, "page" : "4-11", "title" : "Stabilised frequency of extreme positive Indian Ocean Dipole under 1.5\u00b0C warming", "translator" : [ { "dropping-particle" : "", "family" : "S839", "given" : "", "non-dropping-particle" : "", "parse-names" : false, "suffix" : "" } ], "type" : "article-journal", "volume" : "9" }, "uris" : [ "http://www.mendeley.com/documents/?uuid=220f467d-2a93-4be6-a0e0-0f13b19ff450" ] } ], "mendeley" : { "formattedCitation" : "(Cai et al., 2014a, 2015, 2018)", "manualFormatting" : "(Cai et al., 2014b, 2015, 2018)", "plainTextFormattedCitation" : "(Cai et al., 2014a, 2015, 2018)", "previouslyFormattedCitation" : "(Cai et al., 2014a, 2015, 2018)" }, "properties" : { "noteIndex" : 0 }, "schema" : "https://github.com/citation-style-language/schema/raw/master/csl-citation.json" }</w:instrText>
        </w:r>
      </w:ins>
      <w:del w:id="2391" w:author="Robin Matthews" w:date="2021-07-13T23:24:00Z">
        <w:r w:rsidR="00FF6231" w:rsidDel="001F2AFB">
          <w:rPr>
            <w:rFonts w:cs="Times New Roman"/>
            <w:lang w:val="en-GB"/>
          </w:rPr>
          <w:del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ranslator" : [ { "dropping-particle" : "", "family" : "S860", "given" : "", "non-dropping-particle" : "", "parse-names" : false, "suffix" : "" } ], "type" : "article-journal", "volume" : "4" }, "uris" : [ "http://www.mendeley.com/documents/?uuid=da8cd264-d60d-4aa2-bc8b-35e3dcfb732b" ] }, { "id" : "ITEM-2", "itemData" : { "DOI" : "10.1038/nclimate2743", "ISBN" : "1758-678X", "ISSN" : "17586798", "abstract" : "The El Ni\u00f1o/Southern Oscillation (ENSO) is the dominant climate phenomenon affecting extreme weather conditions worldwide. Its response to greenhouse warming has challenged scientists for decades, despite model agreement on projected changes in mean state. Recent studies have provided new insights into the elusive links between changes in ENSO and in the mean state of the Pacific climate. The projected slow-down in Walker circulation is expected to weaken equatorial Pacific Ocean currents, boosting the occurrences of eastward-propagating warm surface anomalies that characterize observed extreme El Ni\u00f1o events. Accelerated equatorial Pacific warming, particularly in the east, is expected to induce extreme rainfall in the eastern equato- rial Pacific and extreme equatorward swings of the Pacific convergence zones, both of which are features of extreme El Ni\u00f1o. The frequency of extreme La Ni\u00f1a is also expected to increase in response to more extreme El Ni\u00f1os, an accelerated maritime continent warming and surface-intensified ocean warming. ENSO-related catastrophic weather events are thus likely to occur more frequently with unabated greenhouse-gas emissions. But model biases and recent observed strengthening of the Walker circulation highlight the need for further testing as new models, observations and insights become available.",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Wook", "non-dropping-particle" : "", "parse-names" : false, "suffix" : "" }, { "dropping-particle" : "Il",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Fei", "non-dropping-particle" : "", "parse-names" : false, "suffix" : "" }, { "dropping-particle" : "", "family" : "Kug", "given" : "Jong-seong 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2", "issue" : "9", "issued" : { "date-parts" : [ [ "2015" ] ] }, "page" : "849-859", "title" : "ENSO and greenhouse warming", "translator" : [ { "dropping-particle" : "", "family" : "S1169", "given" : "", "non-dropping-particle" : "", "parse-names" : false, "suffix" : "" } ], "type" : "article-journal", "volume" : "5" }, "uris" : [ "http://www.mendeley.com/documents/?uuid=d0e39b6a-f3bd-499f-aac5-ac3e6d133ebc" ] }, { "id" : "ITEM-3", "itemData" : { "DOI" : "10.1038/s41467-018-03789-6", "ISBN" : "4146701803789", "ISSN" : "20411723", "abstract" : "1234567890():,; Extreme positive Indian Ocean Dipole (pIOD) affects weather, agriculture, ecosystems, and public health worldwide, particularly when exacerbated by an extreme El Ni\u00f1o. The Paris Agreement aims to limit warming below 2 \u00b0C and ideally below 1.5 \u00b0C in global mean tem- perature (GMT), but how extreme pIOD will respond to this target is unclear. Here we show that the frequency increases linearly as the warming proceeds, and doubles at 1.5 \u00b0C warming from the pre-industrial level (statistically significant above the 90% confidence level), underscored by a strong intermodel agreement with 11 out of 13 models producing an increase. However, in sharp contrast to a continuous increase in extreme El Ni\u00f1o frequency long after GMT stabilisation, the extreme pIOD frequency peaks as the GMT stabilises. The contrasting response corresponds to a 50% reduction in frequency of an extreme El Ni\u00f1o preceded by an extreme pIOD from that projected under a business-as-usual scenario. 1", "author" : [ { "dropping-particle" : "", "family" : "Cai", "given" : "Wenju", "non-dropping-particle" : "", "parse-names" : false, "suffix" : "" }, { "dropping-particle" : "", "family" : "Wang", "given" : "Guojian", "non-dropping-particle" : "", "parse-names" : false, "suffix" : "" }, { "dropping-particle" : "", "family" : "Gan", "given" : "Bolan", "non-dropping-particle" : "", "parse-names" : false, "suffix" : "" }, { "dropping-particle" : "", "family" : "Wu", "given" : "Lixin", "non-dropping-particle" : "", "parse-names" : false, "suffix" : "" }, { "dropping-particle" : "", "family" : "Santoso", "given" : "Agus", "non-dropping-particle" : "", "parse-names" : false, "suffix" : "" }, { "dropping-particle" : "", "family" : "Lin", "given" : "Xiaopei", "non-dropping-particle" : "", "parse-names" : false, "suffix" : "" }, { "dropping-particle" : "", "family" : "Chen", "given" : "Zhaohui", "non-dropping-particle" : "", "parse-names" : false, "suffix" : "" }, { "dropping-particle" : "", "family" : "Jia", "given" : "Fan", "non-dropping-particle" : "", "parse-names" : false, "suffix" : "" }, { "dropping-particle" : "", "family" : "Yamagata", "given" : "Toshio", "non-dropping-particle" : "", "parse-names" : false, "suffix" : "" } ], "container-title" : "Nature Communications", "id" : "ITEM-3", "issue" : "1", "issued" : { "date-parts" : [ [ "2018" ] ] }, "page" : "4-11", "title" : "Stabilised frequency of extreme positive Indian Ocean Dipole under 1.5\u00b0C warming", "translator" : [ { "dropping-particle" : "", "family" : "S839", "given" : "", "non-dropping-particle" : "", "parse-names" : false, "suffix" : "" } ], "type" : "article-journal", "volume" : "9" }, "uris" : [ "http://www.mendeley.com/documents/?uuid=220f467d-2a93-4be6-a0e0-0f13b19ff450" ] } ], "mendeley" : { "formattedCitation" : "(Cai et al., 2014a, 2015, 2018)", "plainTextFormattedCitation" : "(Cai et al., 2014a, 2015, 2018)", "previouslyFormattedCitation" : "(Cai et al., 2014a, 2015, 2018)"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Cai et al., 2014</w:t>
      </w:r>
      <w:ins w:id="2392" w:author="Robin Matthews" w:date="2021-07-13T23:24:00Z">
        <w:r w:rsidR="001F2AFB">
          <w:rPr>
            <w:rFonts w:cs="Times New Roman"/>
            <w:noProof/>
            <w:lang w:val="en-GB"/>
          </w:rPr>
          <w:t>b</w:t>
        </w:r>
      </w:ins>
      <w:del w:id="2393" w:author="Robin Matthews" w:date="2021-07-13T23:24:00Z">
        <w:r w:rsidR="00A26296" w:rsidDel="001F2AFB">
          <w:rPr>
            <w:rFonts w:cs="Times New Roman"/>
            <w:noProof/>
            <w:lang w:val="en-GB"/>
          </w:rPr>
          <w:delText>a</w:delText>
        </w:r>
      </w:del>
      <w:r w:rsidR="00A26296">
        <w:rPr>
          <w:rFonts w:cs="Times New Roman"/>
          <w:noProof/>
          <w:lang w:val="en-GB"/>
        </w:rPr>
        <w:t>, 2015, 2018)</w:t>
      </w:r>
      <w:r w:rsidRPr="00D424AA">
        <w:rPr>
          <w:rFonts w:cs="Times New Roman"/>
          <w:lang w:val="en-GB"/>
        </w:rPr>
        <w:fldChar w:fldCharType="end"/>
      </w:r>
      <w:commentRangeEnd w:id="2389"/>
      <w:r w:rsidR="00A26296">
        <w:rPr>
          <w:rStyle w:val="Marquedecommentaire"/>
        </w:rPr>
        <w:commentReference w:id="2389"/>
      </w:r>
      <w:r w:rsidRPr="00841A35">
        <w:rPr>
          <w:rFonts w:cs="Times New Roman"/>
          <w:lang w:val="en-GB"/>
        </w:rPr>
        <w:t xml:space="preserve">. </w:t>
      </w:r>
    </w:p>
    <w:p w14:paraId="0E463653" w14:textId="77777777" w:rsidR="001415DA" w:rsidRPr="00D424AA" w:rsidRDefault="001415DA" w:rsidP="00D424AA">
      <w:pPr>
        <w:pStyle w:val="AR6BodyText"/>
        <w:rPr>
          <w:rFonts w:cs="Times New Roman"/>
          <w:lang w:val="en-GB"/>
        </w:rPr>
      </w:pPr>
    </w:p>
    <w:p w14:paraId="369ED376" w14:textId="5A25F92B" w:rsidR="001415DA" w:rsidRPr="00D424AA" w:rsidRDefault="001415DA" w:rsidP="00D424AA">
      <w:pPr>
        <w:pStyle w:val="AR6BodyText"/>
        <w:rPr>
          <w:rFonts w:cs="Times New Roman"/>
          <w:lang w:val="en-GB"/>
        </w:rPr>
      </w:pPr>
      <w:r w:rsidRPr="00D424AA">
        <w:rPr>
          <w:rFonts w:cs="Times New Roman"/>
          <w:lang w:val="en-GB"/>
        </w:rPr>
        <w:t xml:space="preserve">In central America, projections suggest an increase in mid-summer meteorological drought </w:t>
      </w:r>
      <w:r w:rsidRPr="00D424AA">
        <w:rPr>
          <w:rFonts w:cs="Times New Roman"/>
          <w:lang w:val="en-GB"/>
        </w:rPr>
        <w:fldChar w:fldCharType="begin" w:fldLock="1"/>
      </w:r>
      <w:r w:rsidR="00FF6231">
        <w:rPr>
          <w:rFonts w:cs="Times New Roman"/>
          <w:lang w:val="en-GB"/>
        </w:rPr>
        <w:instrText>ADDIN CSL_CITATION { "citationItems" : [ { "id" : "ITEM-1",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1",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mendeley" : { "formattedCitation" : "(Imbach et al., 2018)", "plainTextFormattedCitation" : "(Imbach et al., 2018)", "previouslyFormattedCitation" : "(Imbach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Imbach et al., 2018)</w:t>
      </w:r>
      <w:r w:rsidRPr="00D424AA">
        <w:rPr>
          <w:rFonts w:cs="Times New Roman"/>
          <w:lang w:val="en-GB"/>
        </w:rPr>
        <w:fldChar w:fldCharType="end"/>
      </w:r>
      <w:r w:rsidRPr="00841A35">
        <w:rPr>
          <w:rFonts w:cs="Times New Roman"/>
          <w:lang w:val="en-GB"/>
        </w:rPr>
        <w:t xml:space="preserve"> and increased CDD </w:t>
      </w:r>
      <w:r w:rsidRPr="00D424AA">
        <w:rPr>
          <w:rFonts w:cs="Times New Roman"/>
          <w:lang w:val="en-GB"/>
        </w:rPr>
        <w:fldChar w:fldCharType="begin" w:fldLock="1"/>
      </w:r>
      <w:r w:rsidR="00FF6231">
        <w:rPr>
          <w:rFonts w:cs="Times New Roman"/>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2",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3", "itemData" : { "DOI" : "10.1007/s00704-013-0934-9", "author" : [ { "dropping-particle" : "", "family" : "Nakaegawa", "given" : "Tosiyuki", "non-dropping-particle" : "", "parse-names" : false, "suffix" : "" }, { "dropping-particle" : "", "family" : "Kit</w:instrText>
      </w:r>
      <w:r w:rsidR="00FF6231" w:rsidRPr="006A2665">
        <w:rPr>
          <w:rFonts w:cs="Times New Roman"/>
        </w:rPr>
        <w:instrText>oh", "given" : "A", "non-dropping-particle" : "", "parse-names" : false, "suffix" : "" }, { "dropping-particle" : "", "family" : "Murakami", "given" : "Hiroyuki", "non-dropping-particle" : "", "parse-names" : false, "suffix" : "" }, { "dropping-particle" : "", "family" : "Kusunoki", "given" : "S", "non-dropping-particle" : "", "parse-names" : false, "suffix" : "" } ], "container-title" : "Theoretical and Applied Climatology", "id" : "ITEM-3", "issued" : { "date-parts" : [ [ "2013", "6", "1" ] ] }, "title" : "Annual maximum 5-day rainfall total and maximum number of consecutive dry days over Central America and the Caribbean in the late twenty-first century projected by an atmospheric general circulation model with three different horizontal resolutions", "translator" : [ { "dropping-particle" : "", "family" : "S2998", "given" : "", "non-dropping-particle" : "", "parse-names" : false, "suffix" : "" } ], "type" : "article-journal", "volume" : "116" }, "uris" : [ "http://www.mendeley.com/documents/?uuid=45e93af5-b918-4cc8-8785-800c83e4c5be" ] } ], "mendeley" : { "formattedCitation" : "(Nakaegawa et al., 2013; Chou et al., 2014a; Giorgi et al., 2014)", "plainTextFormattedCitation" : "(Nakaegawa et al., 2013; Chou et al., 2014a; Giorgi et al., 2014)", "previouslyFormattedCitation" : "(Nakaegawa et al., 2013; Chou et al., 2014a; Giorgi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Nakaegawa et al., 2013; Chou et al., 2014a; Giorgi et al., 2014)</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In the Amazon, there is also a projected increase in dryness </w:t>
      </w:r>
      <w:r w:rsidRPr="00D424AA">
        <w:rPr>
          <w:rFonts w:cs="Times New Roman"/>
          <w:lang w:val="en-GB"/>
        </w:rPr>
        <w:fldChar w:fldCharType="begin" w:fldLock="1"/>
      </w:r>
      <w:r w:rsidR="00FF6231">
        <w:rPr>
          <w:rFonts w:cs="Times New Roman"/>
          <w:lang w:val="en-GB"/>
        </w:rPr>
        <w:instrText>ADDIN CSL_CITATION { "citationItems" : [ { "id" : "ITEM-1", "itemData" : { "DOI" : "10.1002/joc.4420", "ISSN" : "08998418", "author" : [ { "dropping-particle" : "", "family" : "Marengo", "given" : "J. A.", "non-dropping-particle" : "", "parse-names" : false, "suffix" : "" }, { "dropping-particle" : "", "family" : "Espinoza", "given" : "J. C.", "non-dropping-particle" : "", "parse-names" : false, "suffix" : "" } ], "container-title" : "International Journal of Climatology", "id" : "ITEM-1", "issue" : "3", "issued" : { "date-parts" : [ [ "2016", "3" ] ] }, "page" : "1033-1050", "title" : "Extreme seasonal droughts and floods in Amazonia: causes, trends and impacts", "translator" : [ { "dropping-particle" : "", "family" : "S65", "given" : "", "non-dropping-particle" : "", "parse-names" : false, "suffix" : "" } ], "type" : "article-journal", "volume" : "36" }, "uris" : [ "http://www.mendeley.com/documents/?uuid=2595b0f4-6aed-432b-b111-143ecee94fdf" ] } ], "mendeley" : { "formattedCitation" : "(Marengo and Espinoza, 2016)", "plainTextFormattedCitation" : "(Marengo and Espinoza, 2016)", "previouslyFormattedCitation" : "(Marengo and Espinoza,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rengo and Espinoza, 2016)</w:t>
      </w:r>
      <w:r w:rsidRPr="00D424AA">
        <w:rPr>
          <w:rFonts w:cs="Times New Roman"/>
          <w:lang w:val="en-GB"/>
        </w:rPr>
        <w:fldChar w:fldCharType="end"/>
      </w:r>
      <w:r w:rsidRPr="00841A35">
        <w:rPr>
          <w:rFonts w:cs="Times New Roman"/>
          <w:lang w:val="en-GB"/>
        </w:rPr>
        <w:t xml:space="preserve">, which is the combination of a projected increase in the frequency and geographic extent of meteorological drought in the eastern Amazon, </w:t>
      </w:r>
      <w:r w:rsidRPr="00841A35">
        <w:rPr>
          <w:rFonts w:cs="Times New Roman"/>
          <w:lang w:val="en-GB"/>
        </w:rPr>
        <w:lastRenderedPageBreak/>
        <w:t xml:space="preserve">and an opposite trend in the West </w:t>
      </w:r>
      <w:r w:rsidRPr="00D424AA">
        <w:rPr>
          <w:rFonts w:cs="Times New Roman"/>
          <w:lang w:val="en-GB"/>
        </w:rPr>
        <w:fldChar w:fldCharType="begin" w:fldLock="1"/>
      </w:r>
      <w:r w:rsidR="00FF6231">
        <w:rPr>
          <w:rFonts w:cs="Times New Roman"/>
          <w:lang w:val="en-GB"/>
        </w:rPr>
        <w:instrText>ADDIN CSL_CITATION { "citationItems" : [ { "id" : "ITEM-1", "itemData" : { "DOI" : "10.1073/pnas.1421010112", "ISSN" : "0027-8424", "abstract" : "\u00a9 2015 PNAS. Future intensification of Amazon drought resulting from climate change may cause increased fire activity, tree mortality, and emissions of carbon to the atmosphere across large areas of Amazonia. To provide a basis for addressing these issues, we examine properties of recent and future meteorological droughts in the Amazon in 35 climate models participating in the Coupled Model Intercomparison Project Phase 5 (CMIP5). We find that the CMIP5 climate models, as a group, simulate important properties of historical meteorological droughts in the Amazon. In addition, this group of models reproduces observed relationships between Amazon precipitation and regional sea surface temperature anomalies in the tropical Pacific and the North Atlantic oceans. Assuming the Representative Concentration Pathway 8.5 scenario for future drivers of climate change, the models project increases in the frequency and geographic extent of meteorological drought in the eastern Amazon, and the opposite in the West. For the region as a whole, the CMIP5 models suggest that the area affected bymild and severemeteorological drought will nearly double and triple, respectively, by 2100. Extremes of wetness are also projected to increase after 2040. Specifically, the frequency of periods of unusual wetness and the area affected by unusual wetness are projected to increase after 2040 in the Amazon as a whole, including in locations where annualmean precipitation is projected to decrease. Our analyses suggest that continued emissions of greenhouse gases will increase the likelihood of extreme events that have been shown to alter and degrade Amazonian forests.", "author" : [ { "dropping-particle" : "", "family" : "Duffy", "given" : "Philip B.", "non-dropping-particle" : "", "parse-names" : false, "suffix" : "" }, { "dropping-particle" : "", "family" : "Brando", "given" : "Paulo", "non-dropping-particle" : "", "parse-names" : false, "suffix" : "" }, { "dropping-particle" : "", "family" : "Asner", "given" : "Gregory P.", "non-dropping-particle" : "", "parse-names" : false, "suffix" : "" }, { "dropping-particle" : "", "family" : "Field", "given" : "Christopher B.", "non-dropping-particle" : "", "parse-names" : false, "suffix" : "" } ], "container-title" : "Proceedings of the National Academy of Sciences", "id" : "ITEM-1", "issue" : "43", "issued" : { "date-parts" : [ [ "2015", "10", "27" ] ] }, "page" : "13172-13177", "title" : "Projections of future meteorological drought and wet periods in the Amazon", "translator" : [ { "dropping-particle" : "", "family" : "S1434", "given" : "", "non-dropping-particle" : "", "parse-names" : false, "suffix" : "" } ], "type" : "article-journal", "volume" : "112" }, "uris" : [ "http://www.mendeley.com/documents/?uuid=66f89785-15da-4ccd-a5a9-68a072e9e1b3" ] } ], "mendeley" : { "formattedCitation" : "(Duffy et al., 2015)", "plainTextFormattedCitation" : "(Duffy et al., 2015)", "previouslyFormattedCitation" : "(Duffy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uffy et al., 2015)</w:t>
      </w:r>
      <w:r w:rsidRPr="00D424AA">
        <w:rPr>
          <w:rFonts w:cs="Times New Roman"/>
          <w:lang w:val="en-GB"/>
        </w:rPr>
        <w:fldChar w:fldCharType="end"/>
      </w:r>
      <w:r w:rsidRPr="00841A35">
        <w:rPr>
          <w:rFonts w:cs="Times New Roman"/>
          <w:lang w:val="en-GB"/>
        </w:rPr>
        <w:t xml:space="preserve">. In southwestern South America, there is a projected increase of the CDD </w:t>
      </w:r>
      <w:r w:rsidRPr="00D424AA">
        <w:rPr>
          <w:rFonts w:cs="Times New Roman"/>
          <w:lang w:val="en-GB"/>
        </w:rPr>
        <w:fldChar w:fldCharType="begin" w:fldLock="1"/>
      </w:r>
      <w:r w:rsidR="00FF6231">
        <w:rPr>
          <w:rFonts w:cs="Times New Roman"/>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2",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Chou et al., 2014a; Giorgi et al., 2014)", "plainTextFormattedCitation" : "(Chou et al., 2014a; Giorgi et al., 2014)", "previouslyFormattedCitation" : "(Chou et al., 2014a; Giorgi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ou et al., 2014a; Giorgi et al., 2014)</w:t>
      </w:r>
      <w:r w:rsidRPr="00D424AA">
        <w:rPr>
          <w:rFonts w:cs="Times New Roman"/>
          <w:lang w:val="en-GB"/>
        </w:rPr>
        <w:fldChar w:fldCharType="end"/>
      </w:r>
      <w:r w:rsidRPr="00841A35">
        <w:rPr>
          <w:rFonts w:cs="Times New Roman"/>
          <w:lang w:val="en-GB"/>
        </w:rPr>
        <w:t xml:space="preserve"> and in Chile, drying is projected to prevail </w:t>
      </w:r>
      <w:r w:rsidRPr="00D424AA">
        <w:rPr>
          <w:rFonts w:cs="Times New Roman"/>
          <w:lang w:val="en-GB"/>
        </w:rPr>
        <w:fldChar w:fldCharType="begin" w:fldLock="1"/>
      </w:r>
      <w:r w:rsidR="007D2D56">
        <w:rPr>
          <w:rFonts w:cs="Times New Roman"/>
          <w:lang w:val="en-GB"/>
        </w:rPr>
        <w:instrText>ADDIN CSL_CITATION { "citationItems" : [ { "id" : "ITEM-1", "itemData" : { "DOI" : "10.1525/elementa.328", "ISSN" : "2325-1026", "author" : [ { "dropping-particle" : "", "family" : "Boisier", "given" : "Juan P", "non-dropping-particle" : "", "parse-names" : false, "suffix" : "" }, { "dropping-particle" : "", "family" : "Alvarez-Garret\u00f3n", "given" : "Camila", "non-dropping-particle" : "", "parse-names" : false, "suffix" : "" }, { "dropping-particle" : "", "family" : "Cordero", "given" : "Ra\u00fal R.", "non-dropping-particle" : "", "parse-names" : false, "suffix" : "" }, { "dropping-particle" : "", "family" : "Damiani", "given" : "Alessandro", "non-dropping-particle" : "", "parse-names" : false, "suffix" : "" }, { "dropping-particle" : "", "family" : "Gallardo", "given" : "Laura", "non-dropping-particle" : "", "parse-names" : false, "suffix" : "" }, { "dropping-particle" : "", "family" : "Garreaud", "given" : "Ren\u00e9 D.", "non-dropping-particle" : "", "parse-names" : false, "suffix" : "" }, { "dropping-particle" : "", "family" : "Lambert", "given" : "Fabrice", "non-dropping-particle" : "", "parse-names" : false, "suffix" : "" }, { "dropping-particle" : "", "family" : "Ramallo", "given" : "Cinthya", "non-dropping-particle" : "", "parse-names" : false, "suffix" : "" }, { "dropping-particle" : "", "family" : "Rojas", "given" : "Maisa", "non-dropping-particle" : "", "parse-names" : false, "suffix" : "" }, { "dropping-particle" : "", "family" : "Rondanelli", "given" : "Roberto", "non-dropping-particle" : "", "parse-names" : false, "suffix" : "" } ], "container-title" : "Elementa: Science of the Anthropocene", "id" : "ITEM-1", "issue" : "1", "issued" : { "date-parts" : [ [ "2018", "12", "7" ] ] }, "page" : "74", "title" : "Anthropogenic drying in central-southern Chile evidenced by long-term observations and climate model simulations", "translator" : [ { "dropping-particle" : "", "family" : "S1105", "given" : "", "non-dropping-particle" : "", "parse-names" : false, "suffix" : "" } ], "type" : "article-journal", "volume" : "6" }, "uris" : [ "http://www.mendeley.com/documents/?uuid=8602d2e8-3cde-4e5e-9add-cebd8057696a" ] } ], "mendeley" : { "formattedCitation" : "(Boisier et al., 2018)", "plainTextFormattedCitation" : "(Boisier et al., 2018)", "previouslyFormattedCitation" : "(Boisi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oisier et al., 2018)</w:t>
      </w:r>
      <w:r w:rsidRPr="00D424AA">
        <w:rPr>
          <w:rFonts w:cs="Times New Roman"/>
          <w:lang w:val="en-GB"/>
        </w:rPr>
        <w:fldChar w:fldCharType="end"/>
      </w:r>
      <w:r w:rsidRPr="00841A35">
        <w:rPr>
          <w:rFonts w:cs="Times New Roman"/>
          <w:lang w:val="en-GB"/>
        </w:rPr>
        <w:t xml:space="preserve">. In the South America monsoon region, an increase in CDD is projected </w:t>
      </w:r>
      <w:r w:rsidRPr="00D424AA">
        <w:rPr>
          <w:rFonts w:cs="Times New Roman"/>
          <w:lang w:val="en-GB"/>
        </w:rPr>
        <w:fldChar w:fldCharType="begin" w:fldLock="1"/>
      </w:r>
      <w:r w:rsidR="00FF6231">
        <w:rPr>
          <w:rFonts w:cs="Times New Roman"/>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2",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Chou et al., 2014a; Giorgi et al., 2014)", "plainTextFormattedCitation" : "(Chou et al., 2014a; Giorgi et al., 2014)", "previouslyFormattedCitation" : "(Chou et al., 2014a; Giorgi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ou et al., 2014a; Giorgi et al., 2014)</w:t>
      </w:r>
      <w:r w:rsidRPr="00D424AA">
        <w:rPr>
          <w:rFonts w:cs="Times New Roman"/>
          <w:lang w:val="en-GB"/>
        </w:rPr>
        <w:fldChar w:fldCharType="end"/>
      </w:r>
      <w:r w:rsidRPr="00841A35">
        <w:rPr>
          <w:rFonts w:cs="Times New Roman"/>
          <w:lang w:val="en-GB"/>
        </w:rPr>
        <w:t xml:space="preserve">, but a decrease is projected in southeastern and southern South America </w:t>
      </w:r>
      <w:r w:rsidRPr="00D424AA">
        <w:rPr>
          <w:rFonts w:cs="Times New Roman"/>
          <w:lang w:val="en-GB"/>
        </w:rPr>
        <w:fldChar w:fldCharType="begin" w:fldLock="1"/>
      </w:r>
      <w:r w:rsidR="00FF6231">
        <w:rPr>
          <w:rFonts w:cs="Times New Roman"/>
          <w:lang w:val="en-GB"/>
        </w:rPr>
        <w: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plainTextFormattedCitation" : "(Giorgi et al., 2014)", "previouslyFormattedCitation" : "(Giorgi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iorgi et al., 2014)</w:t>
      </w:r>
      <w:r w:rsidRPr="00D424AA">
        <w:rPr>
          <w:rFonts w:cs="Times New Roman"/>
          <w:lang w:val="en-GB"/>
        </w:rPr>
        <w:fldChar w:fldCharType="end"/>
      </w:r>
      <w:r w:rsidRPr="00841A35">
        <w:rPr>
          <w:rFonts w:cs="Times New Roman"/>
          <w:lang w:val="en-GB"/>
        </w:rPr>
        <w:t>. In Central America, mid summer meteorological drought is projected to intensify during 2071-2095 fo</w:t>
      </w:r>
      <w:r w:rsidRPr="00D424AA">
        <w:rPr>
          <w:rFonts w:cs="Times New Roman"/>
          <w:lang w:val="en-GB"/>
        </w:rPr>
        <w:t xml:space="preserve">r the RCP8.5 scenario </w:t>
      </w:r>
      <w:r w:rsidRPr="00D424AA">
        <w:rPr>
          <w:rFonts w:cs="Times New Roman"/>
          <w:lang w:val="en-GB"/>
        </w:rPr>
        <w:fldChar w:fldCharType="begin" w:fldLock="1"/>
      </w:r>
      <w:r w:rsidR="00FF6231">
        <w:rPr>
          <w:rFonts w:cs="Times New Roman"/>
          <w:lang w:val="en-GB"/>
        </w:rPr>
        <w:instrText>ADDIN CSL_CITATION { "citationItems" : [ { "id" : "ITEM-1", "itemData" : { "DOI" : "10.1002/joc.6296", "abstract" : "The southern Mexico and Central America (SMCA) region shows a dominant well-defined precipitation annual cycle. The rainy season usually begins in May and ends in October, with a relatively dry period in July and August known as the mid-summer drought (MSD); notable exceptions are the Caribbean coast of Honduras and Costa Rica. This MSD phenomenon is expected to be affected as the SMCA experiences an enhanced differential warming between the Pacific and Atlantic Oceans (PO-AO) towards the end of the 21st century. Previous studies have suggested that this differential warming will induce a strengthening of the westward Caribbean low-level jet (CLLJ) and that this heightened CLLJ will shift precipitation westwards, falling on the PO instead that within the SMCA region causing a severe drought. In this work we examine this scenario with a new model, the Rossby Center Regional Climate Model (RCA4), for the COordinated Regional climate Downscaling EXperiment (CORDEX) Central America domain, forced with different general circulation models (GCMs) and for different representative concentration paths (RCPs). We consider 25-year periods as \u201cpresent conditions\u201d (1981\u20132005) and \u201cfuture scenario\u201d (2071\u20132095), focusing on the \u201cextended summer\u201d season (May\u2013October). Results suggest that in the future the spatial extension of the MSD will decrease and that in certain areas the MSD will be more intense but less frequent compared to present conditions. Also, the oceanic differential warming, the intensification of the CLLJ, and the reduction in regional precipitation in the future scenario, suggested by previous works, were verified in this study. \u00a9 2019 Royal Meteorological Society", "author" : [ { "dropping-particle" : "", "family" : "Corrales-Suastegui", "given" : "A", "non-dropping-particle" : "", "parse-names" : false, "suffix" : "" }, { "dropping-particle" : "", "family" : "Fuentes-Franco", "given" : "R", "non-dropping-particle" : "", "parse-names" : false, "suffix" : "" }, { "dropping-particle" : "", "family" : "Pavia", "given" : "E G", "non-dropping-particle" : "", "parse-names" : false, "suffix" : "" } ], "container-title" : "International Journal of Climatology", "id" : "ITEM-1", "issued" : { "date-parts" : [ [ "2019" ] ] }, "note" : "cited By 0", "title" : "The mid-summer drought over Mexico and Central America in the 21st century", "translator" : [ { "dropping-particle" : "", "family" : "S2539", "given" : "", "non-dropping-particle" : "", "parse-names" : false, "suffix" : "" } ], "type" : "article-journal" }, "uris" : [ "http://www.mendeley.com/documents/?uuid=a60f690e-c7e6-4843-a6ab-3ee621a2aa1c" ] } ], "mendeley" : { "formattedCitation" : "(Corrales-Suastegui et al., 2019)", "plainTextFormattedCitation" : "(Corrales-Suastegui et al., 2019)", "previouslyFormattedCitation" : "(Corrales-Suastegu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rrales-Suastegui et al., 2019)</w:t>
      </w:r>
      <w:r w:rsidRPr="00D424AA">
        <w:rPr>
          <w:rFonts w:cs="Times New Roman"/>
          <w:lang w:val="en-GB"/>
        </w:rPr>
        <w:fldChar w:fldCharType="end"/>
      </w:r>
      <w:r w:rsidRPr="00841A35">
        <w:rPr>
          <w:rFonts w:cs="Times New Roman"/>
          <w:lang w:val="en-GB"/>
        </w:rPr>
        <w:t xml:space="preserve">. </w:t>
      </w:r>
    </w:p>
    <w:p w14:paraId="06233062" w14:textId="77777777" w:rsidR="001415DA" w:rsidRPr="00D424AA" w:rsidRDefault="001415DA" w:rsidP="00D424AA">
      <w:pPr>
        <w:pStyle w:val="AR6BodyText"/>
        <w:rPr>
          <w:rFonts w:cs="Times New Roman"/>
          <w:lang w:val="en-GB"/>
        </w:rPr>
      </w:pPr>
    </w:p>
    <w:p w14:paraId="0F03E344" w14:textId="3DAB1D36" w:rsidR="001415DA" w:rsidRPr="00D424AA" w:rsidRDefault="001415DA" w:rsidP="00D424AA">
      <w:pPr>
        <w:pStyle w:val="AR6BodyText"/>
        <w:rPr>
          <w:rFonts w:cs="Times New Roman"/>
          <w:lang w:val="en-GB"/>
        </w:rPr>
      </w:pPr>
      <w:r w:rsidRPr="00D424AA">
        <w:rPr>
          <w:rFonts w:cs="Times New Roman"/>
          <w:lang w:val="en-GB"/>
        </w:rPr>
        <w:t xml:space="preserve">An increase in the frequency, duration and intensity of meteorological droughts is projected in southwest, south and east Australia </w:t>
      </w:r>
      <w:r w:rsidRPr="00D424AA">
        <w:rPr>
          <w:rFonts w:cs="Times New Roman"/>
          <w:lang w:val="en-GB"/>
        </w:rPr>
        <w:fldChar w:fldCharType="begin" w:fldLock="1"/>
      </w:r>
      <w:r w:rsidR="00FF6231">
        <w:rPr>
          <w:rFonts w:cs="Times New Roman"/>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d1cad430-d9b3-4ec7-9af8-6b42ee9d649c", "http://www.mendeley.com/documents/?uuid=054b4995-8cb7-4249-992e-5e3e184062c9", "http://www.mendeley.com/documents/?uuid=0895cc03-2529-4897-bdef-cb4bba25bf49" ] }, { "id" : "ITEM-2", "itemData" : { "DOI" : "https://doi.org/10.1016/j.jhydrol.2020.125394", "ISSN" : "0022-1694", "abstract" : "Projection of drought under a changing climate is important for drought risk assessment. Changes in precipitation (P) and potential evapotranspiration (ETp) are expected to influence future drought occurrence. Thus, it is important to include both factors to accurately quantify change in drought frequency under future climate scenarios. Standardized precipitation evapotranspiration index (SPEI) is a widely used index in drought assessment because it considers the influence of both P and ETp on drought. Thus, in this study we used SPEI to quantify change in drought frequency under two different emission scenarios (RCP4.5 and RCP8.5) in the wheat belt of southeastern Australia with climatic data downscaled from 34 global climate models (GCMs). We also investigated whether differences ETp models would make a difference on drought projection. Therefore, we employed five different traditional ETp models (Penman, Jensen-Haise, Makkink, Abtew, Hargreaves) and three random forest (RF)-based models to calculate SPEI in this study. Results showed that drought, especially moderate and severe drought, would occur more frequently under future climate scenarios and the increased frequency was generally greater in spring and winter than in summer and autumn. Severe drought occurring in spring would increase by 3.1%\u201321.7% under RCP4.5 and 5.2%\u201341.0% under RCP8.5. In autumn, the likely mean increase of severe drought frequency was 0.7%\u201313.0% under RCP4.5 and 2.7%\u201327.9% under RCP8.5. Differences in the projected increase of drought frequency were found among the different ETp models. In general, RF-based ETp models, which projected larger increases in ETp, generally also projected larger increases in drought occurrence. A multilinear regression relationship was built between changes in drought frequency and changes in ETp and P. The regression showed that the increased drought frequency was a combined result of the increasing ETp and decreasing P, and that the increasing ETp might be the more dominant factor. The contribution of GCMs, RCPs, different ETp models, and their interaction to the uncertainty in drought projection was quantified with the use of analysis of variance. Results showed that GCMs and their interaction with RCPs were the dominant factors influencing uncertainty in drought projection.", "author" : [ { "dropping-particle" : "", "family" : "Shi", "given" : "Lijie", "non-dropping-particle" : "", "parse-names" : false, "suffix" : "" }, { "dropping-particle" : "", "family" : "Feng", "given" : "Puyu", "non-dropping-particle" : "", "parse-names" : false, "suffix" : "" }, { "dropping-particle" : "", "family" : "Wang", "given" : "Bin", "non-dropping-particle" : "", "parse-names" : false, "suffix" : "" }, { "dropping-particle" : "", "family" : "Liu", "given" : "De Li", "non-dropping-particle" : "", "parse-names" : false, "suffix" : "" }, { "dropping-particle" : "", "family" : "Yu", "given" : "Qiang", "non-dropping-particle" : "", "parse-names" : false, "suffix" : "" } ], "container-title" : "Journal of Hydrology", "id" : "ITEM-2", "issued" : { "date-parts" : [ [ "2020" ] ] }, "page" : "125394", "title" : "Quantifying future drought change and associated uncertainty in southeastern Australia with multiple potential evapotranspiration models", "translator" : [ { "dropping-particle" : "", "family" : "S3182", "given" : "", "non-dropping-particle" : "", "parse-names" : false, "suffix" : "" } ], "type" : "article-journal", "volume" : "590" }, "uris" : [ "http://www.mendeley.com/documents/?uuid=0a008a6a-7432-4a48-82c6-0d36b8ca3ea0" ] } ], "mendeley" : { "formattedCitation" : "(Kirono et al., 2020; Shi et al., 2020)", "plainTextFormattedCitation" : "(Kirono et al., 2020; Shi et al., 2020)", "previouslyFormattedCitation" : "(Kirono et al., 2020; Sh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rono et al., 2020; Shi et al., 2020)</w:t>
      </w:r>
      <w:r w:rsidRPr="00D424AA">
        <w:rPr>
          <w:rFonts w:cs="Times New Roman"/>
          <w:lang w:val="en-GB"/>
        </w:rPr>
        <w:fldChar w:fldCharType="end"/>
      </w:r>
      <w:r w:rsidRPr="00841A35">
        <w:rPr>
          <w:rFonts w:cs="Times New Roman"/>
          <w:lang w:val="en-GB"/>
        </w:rPr>
        <w:t xml:space="preserve">. In Canada and most of the USA, and based on the SPI, </w:t>
      </w:r>
      <w:r w:rsidRPr="00D424AA">
        <w:rPr>
          <w:rFonts w:cs="Times New Roman"/>
          <w:lang w:val="en-GB"/>
        </w:rPr>
        <w:fldChar w:fldCharType="begin" w:fldLock="1"/>
      </w:r>
      <w:r w:rsidR="00FF6231">
        <w:rPr>
          <w:rFonts w:cs="Times New Roman"/>
          <w:lang w:val="en-GB"/>
        </w:rPr>
        <w:instrText>ADDIN CSL_CITATION { "citationItems" : [ { "id" : "ITEM-1", "itemData" : { "DOI" : "10.1007/s00382-014-2255-9", "ISSN" : "0930-7575", "author" : [ { "dropping-particle" : "", "family" : "Swain", "given" : "Sharmistha", "non-dropping-particle" : "", "parse-names" : false, "suffix" : "" }, { "dropping-particle" : "", "family" : "Hayhoe", "given" : "Katharine", "non-dropping-particle" : "", "parse-names" : false, "suffix" : "" } ], "container-title" : "Climate Dynamics", "id" : "ITEM-1", "issue" : "9-10", "issued" : { "date-parts" : [ [ "2015", "5", "12" ] ] }, "page" : "2737-2750", "title" : "CMIP5 projected changes in spring and summer drought and wet conditions over North America", "translator" : [ { "dropping-particle" : "", "family" : "S949", "given" : "", "non-dropping-particle" : "", "parse-names" : false, "suffix" : "" } ], "type" : "article-journal", "volume" : "44" }, "uris" : [ "http://www.mendeley.com/documents/?uuid=50fe3891-a51d-49fd-a794-eff35c134c82" ] } ], "mendeley" : { "formattedCitation" : "(Swain and Hayhoe, 2015)", "manualFormatting" : "Swain and Hayhoe (2015)", "plainTextFormattedCitation" : "(Swain and Hayhoe, 2015)", "previouslyFormattedCitation" : "(Swain and Hayhoe,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wain and Hayhoe (2015)</w:t>
      </w:r>
      <w:r w:rsidRPr="00D424AA">
        <w:rPr>
          <w:rFonts w:cs="Times New Roman"/>
          <w:lang w:val="en-GB"/>
        </w:rPr>
        <w:fldChar w:fldCharType="end"/>
      </w:r>
      <w:r w:rsidRPr="00841A35">
        <w:rPr>
          <w:rFonts w:cs="Times New Roman"/>
          <w:lang w:val="en-GB"/>
        </w:rPr>
        <w:t xml:space="preserve"> identified drier summer c</w:t>
      </w:r>
      <w:r w:rsidRPr="00D424AA">
        <w:rPr>
          <w:rFonts w:cs="Times New Roman"/>
          <w:lang w:val="en-GB"/>
        </w:rPr>
        <w:t xml:space="preserve">onditions in projections over most of the region, and there is a consistent signal toward an increase in duration and intensity of droughts in southern North America </w:t>
      </w:r>
      <w:r w:rsidRPr="00D424AA">
        <w:rPr>
          <w:rFonts w:cs="Times New Roman"/>
          <w:lang w:val="en-GB"/>
        </w:rPr>
        <w:fldChar w:fldCharType="begin" w:fldLock="1"/>
      </w:r>
      <w:r w:rsidR="00FF6231">
        <w:rPr>
          <w:rFonts w:cs="Times New Roman"/>
          <w:lang w:val="en-GB"/>
        </w:rPr>
        <w:instrText>ADDIN CSL_CITATION { "citationItems" : [ { "id" : "ITEM-1", "itemData" : { "DOI" : "10.1007/s40333-016-0022-y", "ISSN" : "1674-6767", "author" : [ { "dropping-particle" : "", "family" : "Escalante-Sandoval", "given" : "Carlos", "non-dropping-particle" : "", "parse-names" : false, "suffix" : "" }, { "dropping-particle" : "", "family" : "Nu\u00f1ez-Garcia", "given" : "Pedro", "non-dropping-particle" : "", "parse-names" : false, "suffix" : "" } ], "container-title" : "Journal of Arid Land", "id" : "ITEM-1", "issue" : "1", "issued" : { "date-parts" : [ [ "2017", "2", "24" ] ] }, "page" : "65-75", "title" : "Meteorological drought features in northern and northwestern parts of Mexico under different climate change scenarios", "translator" : [ { "dropping-particle" : "", "family" : "S657", "given" : "", "non-dropping-particle" : "", "parse-names" : false, "suffix" : "" } ], "type" : "article-journal", "volume" : "9" }, "uris" : [ "http://www.mendeley.com/documents/?uuid=de1fccfd-2a4c-405e-a06b-bab3c7d1af20" ] }, { "id" : "ITEM-2", "itemData" : { "DOI" : "10.1007/s00382-015-2648-4", "ISSN" : "0930-7575", "author" : [ { "dropping-particle" : "", "family" : "Pascale", "given" : "Salvatore", "non-dropping-particle" : "", "parse-names" : false, "suffix" : "" }, { "dropping-particle" : "", "family" : "Lucarini", "given" : "Valerio", "non-dropping-particle" : "", "parse-names" : false, "suffix" : "" }, { "dropping-particle" : "", "family" : "Feng", "given" : "Xue", "non-dropping-particle" : "", "parse-names" : false, "suffix" : "" }, { "dropping-particle" : "", "family" : "Porporato", "given" : "Amilcare", "non-dropping-particle" : "", "parse-names" : false, "suffix" : "" }, { "dropping-particle" : "", "family" : "ul Hasson", "given" : "Shabeh", "non-dropping-particle" : "", "parse-names" : false, "suffix" : "" } ], "container-title" : "Climate Dynamics", "id" : "ITEM-2", "issue" : "3-4", "issued" : { "date-parts" : [ [ "2016", "2", "22" ] ] }, "page" : "1331-1350", "title" : "Projected changes of rainfall seasonality and dry spells in a high greenhouse gas emissions scenario", "translator" : [ { "dropping-particle" : "", "family" : "S656", "given" : "", "non-dropping-particle" : "", "parse-names" : false, "suffix" : "" } ], "type" : "article-journal", "volume" : "46" }, "uris" : [ "http://www.mendeley.com/documents/?uuid=24959aeb-97d6-497c-8129-80cd88796609" ] } ], "mendeley" : { "formattedCitation" : "(Pascale et al., 2016; Escalante-Sandoval and Nu\u00f1ez-Garcia, 2017)", "plainTextFormattedCitation" : "(Pascale et al., 2016; Escalante-Sandoval and Nu\u00f1ez-Garcia, 2017)", "previouslyFormattedCitation" : "(Pascale et al., 2016; Escalante-Sandoval and Nu\u00f1ez-Garcia,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scale et al., 2016; Escalante-Sandoval and Nuñez-Garcia, 2017)</w:t>
      </w:r>
      <w:r w:rsidRPr="00D424AA">
        <w:rPr>
          <w:rFonts w:cs="Times New Roman"/>
          <w:lang w:val="en-GB"/>
        </w:rPr>
        <w:fldChar w:fldCharType="end"/>
      </w:r>
      <w:r w:rsidRPr="00841A35">
        <w:rPr>
          <w:rFonts w:cs="Times New Roman"/>
          <w:lang w:val="en-GB"/>
        </w:rPr>
        <w:t>. In California, more precipitation variability is projected, characterised by in</w:t>
      </w:r>
      <w:r w:rsidRPr="00D424AA">
        <w:rPr>
          <w:rFonts w:cs="Times New Roman"/>
          <w:lang w:val="en-GB"/>
        </w:rPr>
        <w:t xml:space="preserve">creased frequency of consecutive drought and humid periods </w:t>
      </w:r>
      <w:r w:rsidRPr="00D424AA">
        <w:rPr>
          <w:rFonts w:cs="Times New Roman"/>
          <w:lang w:val="en-GB"/>
        </w:rPr>
        <w:fldChar w:fldCharType="begin" w:fldLock="1"/>
      </w:r>
      <w:r w:rsidR="00FF6231">
        <w:rPr>
          <w:rFonts w:cs="Times New Roman"/>
          <w:lang w:val="en-GB"/>
        </w:rPr>
        <w:instrText>ADDIN CSL_CITATION { "citationItems" : [ { "id" : "ITEM-1", "itemData" : { "DOI" : "10.1038/s41558-018-0140-y", "ISSN" : "1758-6798", "abstract" : "Mediterranean climate regimes are particularly susceptible to rapid shifts between drought and flood\u2014of which, California\u2019s rapid transition from record multi-year dryness between 2012 and 2016 to extreme wetness during the 2016\u20132017 winter provides a dramatic example. Projected future changes in such dry-to-wet events, however, remain inadequately quantified, which we investigate here using the Community Earth System Model Large Ensemble of climate model simulations. Anthropogenic forcing is found to yield large twenty-first-century increases in the frequency of wet extremes, including a more than threefold increase in sub-seasonal events comparable to California\u2019s \u2018Great Flood of 1862\u2019. Smaller but statistically robust increases in dry extremes are also apparent. As a consequence, a 25% to 100% increase in extreme dry-to-wet precipitation events is projected, despite only modest changes in mean precipitation. Such hydrological cycle intensification would seriously challenge California\u2019s existing water storage, conveyance and flood control infrastructure.", "author" : [ { "dropping-particle" : "", "family" : "Swain", "given" : "Daniel L", "non-dropping-particle" : "", "parse-names" : false, "suffix" : "" }, { "dropping-particle" : "", "family" : "Langenbrunner", "given" : "Baird", "non-dropping-particle" : "", "parse-names" : false, "suffix" : "" }, { "dropping-particle" : "", "family" : "Neelin", "given" : "J David", "non-dropping-particle" : "", "parse-names" : false, "suffix" : "" }, { "dropping-particle" : "", "family" : "Hall", "given" : "Alex", "non-dropping-particle" : "", "parse-names" : false, "suffix" : "" } ], "container-title" : "Nature Climate Change", "id" : "ITEM-1", "issue" : "5", "issued" : { "date-parts" : [ [ "2018" ] ] }, "page" : "427-433", "title" : "Increasing precipitation volatility in twenty-first-century California", "translator" : [ { "dropping-particle" : "", "family" : "S901", "given" : "", "non-dropping-particle" : "", "parse-names" : false, "suffix" : "" } ], "type" : "article-journal", "volume" : "8" }, "uris" : [ "http://www.mendeley.com/documents/?uuid=d87896b2-ccf6-4b91-88c3-fa7850690f72" ] } ], "mendeley" : { "formattedCitation" : "(Swain et al., 2018)", "plainTextFormattedCitation" : "(Swain et al., 2018)", "previouslyFormattedCitation" : "(Swain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wain et al., 2018)</w:t>
      </w:r>
      <w:r w:rsidRPr="00D424AA">
        <w:rPr>
          <w:rFonts w:cs="Times New Roman"/>
          <w:lang w:val="en-GB"/>
        </w:rPr>
        <w:fldChar w:fldCharType="end"/>
      </w:r>
      <w:r w:rsidRPr="00841A35">
        <w:rPr>
          <w:rFonts w:cs="Times New Roman"/>
          <w:lang w:val="en-GB"/>
        </w:rPr>
        <w:t xml:space="preserve">. </w:t>
      </w:r>
    </w:p>
    <w:p w14:paraId="23325C01" w14:textId="77777777" w:rsidR="001415DA" w:rsidRPr="00D424AA" w:rsidRDefault="001415DA" w:rsidP="00D424AA">
      <w:pPr>
        <w:pStyle w:val="AR6BodyText"/>
        <w:rPr>
          <w:rFonts w:cs="Times New Roman"/>
          <w:lang w:val="en-GB"/>
        </w:rPr>
      </w:pPr>
    </w:p>
    <w:p w14:paraId="5E0063F5" w14:textId="1F22077B" w:rsidR="001415DA" w:rsidRPr="00D424AA" w:rsidRDefault="001415DA" w:rsidP="00D424AA">
      <w:pPr>
        <w:pStyle w:val="AR6BodyText"/>
        <w:rPr>
          <w:rFonts w:cs="Times New Roman"/>
          <w:lang w:val="en-GB"/>
        </w:rPr>
      </w:pPr>
      <w:r w:rsidRPr="00D424AA">
        <w:rPr>
          <w:rFonts w:cs="Times New Roman"/>
          <w:lang w:val="en-GB"/>
        </w:rPr>
        <w:t>Sub</w:t>
      </w:r>
      <w:r w:rsidR="006D1F63">
        <w:rPr>
          <w:rFonts w:cs="Times New Roman"/>
          <w:lang w:val="en-GB"/>
        </w:rPr>
        <w:t>s</w:t>
      </w:r>
      <w:r w:rsidRPr="00D424AA">
        <w:rPr>
          <w:rFonts w:cs="Times New Roman"/>
          <w:lang w:val="en-GB"/>
        </w:rPr>
        <w:t xml:space="preserve">tantial increases in meteorological drought are projected in Europe, in particular in the Mediterranean region already at 1.5°C of global warming (Section 11.9). In southern Europe, model projections display a consistent drying among models </w:t>
      </w:r>
      <w:r w:rsidRPr="00D424AA">
        <w:rPr>
          <w:rFonts w:cs="Times New Roman"/>
          <w:lang w:val="en-GB"/>
        </w:rPr>
        <w:fldChar w:fldCharType="begin" w:fldLock="1"/>
      </w:r>
      <w:r w:rsidR="00FF6231">
        <w:rPr>
          <w:rFonts w:cs="Times New Roman"/>
          <w:lang w:val="en-GB"/>
        </w:rPr>
        <w:instrText>ADDIN CSL_CITATION { "citationItems" : [ { "id" : "ITEM-1", "itemData" : { "DOI" : "10.1016/j.gloplacha.2016.10.015", "ISSN" : "09218181", "author" : [ { "dropping-particle" : "", "family" : "Hertig", "given" : "Elke", "non-dropping-particle" : "", "parse-names" : false, "suffix" : "" }, { "dropping-particle" : "", "family" : "Tramblay", "given" : "Yves", "non-dropping-particle" : "", "parse-names" : false, "suffix" : "" } ], "container-title" : "Global and Planetary Change", "id" : "ITEM-1", "issued" : { "date-parts" : [ [ "2017", "4" ] ] }, "note" : "Export Date: 30 September 2019", "page" : "36-48", "title" : "Regional downscaling of Mediterranean droughts under past and future climatic conditions", "translator" : [ { "dropping-particle" : "", "family" : "S2014", "given" : "", "non-dropping-particle" : "", "parse-names" : false, "suffix" : "" } ], "type" : "article-journal", "volume" : "151" }, "uris" : [ "http://www.mendeley.com/documents/?uuid=f40347eb-f039-4415-adc6-e00a57f9596d" ] }, { "id" : "ITEM-2", "itemData" : { "DOI" : "10.1007/s10113-019-01526-3", "ISSN" : "1436-3798", "author" : [ { "dropping-particle" : "", "family" : "Raymond", "given" : "Florian", "non-dropping-particle" : "", "parse-names" : false, "suffix" : "" }, { "dropping-particle" : "", "family" : "Ullmann", "given" : "Albin", "non-dropping-particle" : "", "parse-names" : false, "suffix" : "" }, { "dropping-particle" : "", "family" : "Tramblay", "given" : "Yves", "non-dropping-particle" : "", "parse-names" : false, "suffix" : "" }, { "dropping-particle" : "", "family" : "Drobinski", "given" : "Philippe", "non-dropping-particle" : "", "parse-names" : false, "suffix" : "" }, { "dropping-particle" : "", "family" : "Camberlin", "given" : "Pierre", "non-dropping-particle" : "", "parse-names" : false, "suffix" : "" } ], "container-title" : "Regional Environmental Change", "id" : "ITEM-2", "issue" : "8", "issued" : { "date-parts" : [ [ "2019", "12", "30" ] ] }, "note" : "Export Date: 31 October 2019", "page" : "2339-2351", "title" : "Evolution of Mediterranean extreme dry spells during the wet season under climate change", "translator" : [ { "dropping-particle" : "", "family" : "S2017", "given" : "", "non-dropping-particle" : "", "parse-names" : false, "suffix" : "" } ], "type" : "article-journal", "volume" : "19" }, "uris" : [ "http://www.mendeley.com/documents/?uuid=8cd85356-de45-4943-a324-181c8da2333d" ] }, { "id" : "ITEM-3", "itemData" : { "DOI" : "10.1088/1748-9326/aaaad3", "ISSN" : "1748-9326", "author" : [ { "dropping-particle" : "", "family" : "Guerreiro", "given" : "Selma B", "non-dropping-particle" : "", "parse-names" : false, "suffix" : "" }, { "dropping-particle" : "", "family" : "Dawson", "given" : "Richard J", "non-dropping-particle" : "", "parse-names" : false, "suffix" : "" }, { "dropping-particle" : "", "family" : "Kilsby", "given" : "Chris", "non-dropping-particle" : "", "parse-names" : false, "suffix" : "" }, { "dropping-particle" : "", "family" : "Lewis", "given" : "Elizabeth", "non-dropping-particle" : "", "parse-names" : false, "suffix" : "" }, { "dropping-particle" : "", "family" : "Ford", "given" : "Alistair", "non-dropping-particle" : "", "parse-names" : false, "suffix" : "" } ], "container-title" : "Environmental Research Letters", "id" : "ITEM-3", "issue" : "3", "issued" : { "date-parts" : [ [ "2018", "3", "1" ] ] }, "note" : "From Duplicate 1 (Future heat-waves, droughts and floods in 571 European cities - Guerreiro, S B; Dawson, R J; Kilsby, C; Lewis, E; Ford, A)\n\nExport Date: 5 September 2019", "page" : "034009", "title" : "Future heat-waves, droughts and floods in 571 European cities", "translator" : [ { "dropping-particle" : "", "family" : "S3323", "given" : "", "non-dropping-particle" : "", "parse-names" : false, "suffix" : "" } ], "type" : "article-journal", "volume" : "13" }, "uris" : [ "http://www.mendeley.com/documents/?uuid=7fc4e90c-8211-4bd7-88f4-ef50d11e6484" ] }, { "id" : "ITEM-4", "itemData" : { "DOI" : "10.1002/jgrd.50571", "ISSN" : "2169897X", "author" : [ { "dropping-particle" : "", "family" : "Russo", "given" : "S", "non-dropping-particle" : "", "parse-names" : false, "suffix" : "" }, { "dropping-particle" : "", "family" : "Dosio", "given" : "A", "non-dropping-particle" : "", "parse-names" : false, "suffix" : "" }, { "dropping-particle" : "", "family" : "Sterl", "given" : "A", "non-dropping-particle" : "", "parse-names" : false, "suffix" : "" }, { "dropping-particle" : "", "family" : "Barbosa", "given" : "P", "non-dropping-particle" : "", "parse-names" : false, "suffix" : "" }, { "dropping-particle" : "", "family" : "Vogt", "</w:instrText>
      </w:r>
      <w:r w:rsidR="00FF6231" w:rsidRPr="006A2665">
        <w:rPr>
          <w:rFonts w:cs="Times New Roman"/>
        </w:rPr>
        <w:instrText>given" : "J", "non-dropping-particle" : "", "parse-names" : false, "suffix" : "" } ], "container-title" : "Journal of Geophysical Research: Atmospheres", "id" : "ITEM-4", "issue" : "14", "issued" : { "date-parts" : [ [ "2013", "7", "27" ] ] }, "note" : "From Duplicate 2 (Projection of occurrence of extreme dry-wet years and seasons in Europe with stationary and nonstationary Standardized Precipitation Indices - Russo, S; Dosio, A; Sterl, A; Barbosa, P; Vogt, J)\n\nExport Date: 30 September 2019", "page" : "7628-7639", "title" : "Projection of occurrence of extreme dry-wet years and seasons in Europe with stationary and nonstationary Standardized Precipitation Indices", "translator" : [ { "dropping-particle" : "", "family" : "S3188", "given" : "", "non-dropping-particle" : "", "parse-names" : false, "suffix" : "" } ], "type" : "article-journal", "volume" : "118" }, "uris" : [ "http://www.mendeley.com/documents/?uuid=ba8564da-549c-454a-95d4-a90ae148f35e" ] } ], "mendeley" : { "formattedCitation" : "(Russo et al., 2013; Hertig and Tramblay, 2017; Guerreiro et al., 2018a; Raymond et al., 2019)", "plainTextFormattedCitation" : "(Russo et al., 2013; Hertig and Tramblay, 2017; Guerreiro et al., 2018a; Raymond et al., 2019)", "previouslyFormattedCitation" : "(Russo et al., 2013; Hertig and Tramblay, 2017; Guerreiro et al., 2018a; Raymond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Russo et al., 2013; Hertig and Tramblay, 2017; Guerreiro et al., 2018a; Raymond et al., 2019)</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In Western and Central Europe there is some spread in CMIP5 projections, with some models projecting very strong drying and others close to no trend </w:t>
      </w:r>
      <w:r w:rsidRPr="00D424AA">
        <w:rPr>
          <w:rFonts w:cs="Times New Roman"/>
          <w:lang w:val="en-GB"/>
        </w:rPr>
        <w:fldChar w:fldCharType="begin" w:fldLock="1"/>
      </w:r>
      <w:r w:rsidR="00FF6231">
        <w:rPr>
          <w:rFonts w:cs="Times New Roman"/>
          <w:lang w:val="en-GB"/>
        </w:rPr>
        <w:instrText>ADDIN CSL_CITATION { "citationItems" : [ { "id" : "ITEM-1", "itemData" : { "DOI" : "10.5194/esd-9-1107-2018", "ISSN" : "2190-4987", "abstract" : "Abstract. The frequency and intensity of climate extremes is expected to increase in many regions due to anthropogenic climate change. In central Europe extreme temperatures are projected to change more strongly than global mean temperatures, and soil moisture\u2013temperature feedbacks significantly contribute to this regional amplification. Because of their strong societal, ecological and economic impacts, robust projections of temperature extremes are needed. Unfortunately, in current model projections, temperature extremes in central Europe are prone to large uncertainties. In order to understand and potentially reduce the uncertainties of extreme temperature projections in Europe, we analyze global climate models from the CMIP5 (Coupled Model Intercomparison Project Phase 5) ensemble for the business-as-usual high-emission scenario (RCP8.5). We find a divergent behavior in long-term projections of summer precipitation until the end of the 21st century, resulting in a trimodal distribution of precipitation (wet, dry and very dry). All model groups show distinct characteristics for the summer latent heat flux, top soil moisture and temperatures on the hottest day of the year (TXx), whereas for net radiation and large-scale circulation no clear trimodal behavior is detectable. This suggests that different land\u2013atmosphere coupling strengths may be able to explain the uncertainties in temperature extremes. Constraining the full model ensemble with observed present-day correlations between summer precipitation and TXx excludes most of the very dry and dry models. In particular, the very dry models tend to overestimate the negative coupling between precipitation and TXx, resulting in a warming that is too strong. This is particularly relevant for global warming levels above 2\u00b0C. For the first time, this analysis allows for the substantial reduction of uncertainties in the projected changes of TXx in global climate models. Our results suggest that long-term temperature changes in TXx in central Europe are about 20% lower than those projected by the multi-model median of the full ensemble. In addition, mean summer precipitation is found to be more likely to stay close to present-day levels. These results are highly relevant for improving estimates of regional climate-change impacts including heat stress, water supply and crop failure for central Europe.", "author" : [ { "dropping-particle" : "", "family" : "Vogel", "given" : "Martha M.", "non-dropping-particle" : "", "parse-names" : false, "suffix" : "" }, { "dropping-particle" : "", "family" : "Zscheischler", "given" : "Jakob", "non-dropping-particle" : "", "parse-names" : false, "suffix" : "" }, { "dropping-particle" : "", "family" : "Seneviratne", "given" : "Sonia I.", "non-dropping-particle" : "", "parse-names" : false, "suffix" : "" } ], "container-title" : "Earth System Dynamics", "id" : "ITEM-1", "issue" : "3", "issued" : { "date-parts" : [ [ "2018", "8", "30" ] ] }, "page" : "1107-1125", "title" : "Varying soil moisture\u2013atmosphere feedbacks explain divergent temperature extremes and precipitation projections in central Europe", "translator" : [ { "dropping-particle" : "", "family" : "S2295", "given" : "", "non-dropping-particle" : "", "parse-names" : false, "suffix" : "" } ], "type" : "article-journal", "volume" : "9" }, "uris" : [ "http://www.mendeley.com/documents/?uuid=21716f5f-3184-42ab-922c-1a99349babbc" ] } ], "mendeley" : { "formattedCitation" : "(Vogel et al., 2018)", "plainTextFormattedCitation" : "(Vogel et al., 2018)", "previouslyFormattedCitation" : "(Vogel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ogel et al., 2018)</w:t>
      </w:r>
      <w:r w:rsidRPr="00D424AA">
        <w:rPr>
          <w:rFonts w:cs="Times New Roman"/>
          <w:lang w:val="en-GB"/>
        </w:rPr>
        <w:fldChar w:fldCharType="end"/>
      </w:r>
      <w:r w:rsidRPr="00841A35">
        <w:rPr>
          <w:rFonts w:cs="Times New Roman"/>
          <w:lang w:val="en-GB"/>
        </w:rPr>
        <w:t xml:space="preserve">, although CDD is projected to increase in CMIP5 projections under the RCP 8.5 scenario </w:t>
      </w:r>
      <w:r w:rsidRPr="00D424AA">
        <w:rPr>
          <w:rFonts w:cs="Times New Roman"/>
          <w:lang w:val="en-GB"/>
        </w:rPr>
        <w:fldChar w:fldCharType="begin" w:fldLock="1"/>
      </w:r>
      <w:r w:rsidR="00FF6231">
        <w:rPr>
          <w:rFonts w:cs="Times New Roman"/>
          <w:lang w:val="en-GB"/>
        </w:rPr>
        <w:instrText>ADDIN CSL_CITATION { "citationItems" : [ { "id" : "ITEM-1", "itemData" : { "DOI" : "10.1038/s41598-020-68872-9", "ISSN" : "2045-2322", "abstract" : "Since the spring 2018, a large part of Europe has been in the midst of a record-setting drought. Using long-term observations, we demonstrate that the occurrence of the 2018\u2013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u00b1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 "author" : [ { "dropping-particle" : "", "family" : "Hari", "given" : "Vittal", "non-dropping-particle" : "", "parse-names" : false, "suffix" : "" }, { "dropping-particle" : "", "family" : "Rakovec", "given" : "Oldrich", "non-dropping-particle" : "", "parse-names" : false, "suffix" : "" }, { "dropping-particle" : "", "family" : "Markonis", "given" : "Yannis", "non-dropping-particle" : "", "parse-names" : false, "suffix" : "" }, { "dropping-particle" : "", "family" : "Hanel", "given" : "Martin", "non-dropping-particle" : "", "parse-names" : false, "suffix" : "" }, { "dropping-particle" : "", "family" : "Kumar", "given" : "Rohini", "non-dropping-particle" : "", "parse-names" : false, "suffix" : "" } ], "container-title" : "Scientific Reports", "id" : "ITEM-1", "issue" : "1", "issued" : { "date-parts" : [ [ "2020" ] ] }, "page" : "12207", "title" : "Increased future occurrences of the exceptional 2018\u20132019 Central European drought under global warming", "translator" : [ { "dropping-particle" : "", "family" : "S3231", "given" : "", "non-dropping-particle" : "", "parse-names" : false, "suffix" : "" } ], "type" : "article-journal", "volume" : "10" }, "uris" : [ "http://www.mendeley.com/documents/?uuid=bd12231d-71b9-495f-9af5-c6168976d89e" ] } ], "mendeley" : { "formattedCitation" : "(Hari et al., 2020)", "plainTextFormattedCitation" : "(Hari et al., 2020)", "previouslyFormattedCitation" : "(Har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ri et al., 2020)</w:t>
      </w:r>
      <w:r w:rsidRPr="00D424AA">
        <w:rPr>
          <w:rFonts w:cs="Times New Roman"/>
          <w:lang w:val="en-GB"/>
        </w:rPr>
        <w:fldChar w:fldCharType="end"/>
      </w:r>
      <w:r w:rsidRPr="00841A35">
        <w:rPr>
          <w:rFonts w:cs="Times New Roman"/>
          <w:lang w:val="en-GB"/>
        </w:rPr>
        <w:t>. The overall evidence suggests an increase in meteorological drought at 4°C in the WCE region (</w:t>
      </w:r>
      <w:r w:rsidRPr="00841A35">
        <w:rPr>
          <w:rFonts w:cs="Times New Roman"/>
          <w:i/>
          <w:iCs/>
          <w:lang w:val="en-GB"/>
        </w:rPr>
        <w:t>medium confidence;</w:t>
      </w:r>
      <w:r w:rsidRPr="00D424AA">
        <w:rPr>
          <w:rFonts w:cs="Times New Roman"/>
          <w:lang w:val="en-GB"/>
        </w:rPr>
        <w:t xml:space="preserve"> Section 11.9). </w:t>
      </w:r>
    </w:p>
    <w:p w14:paraId="5007A6CA" w14:textId="77777777" w:rsidR="001415DA" w:rsidRPr="00D424AA" w:rsidRDefault="001415DA" w:rsidP="00D424AA">
      <w:pPr>
        <w:pStyle w:val="AR6BodyText"/>
        <w:rPr>
          <w:rFonts w:cs="Times New Roman"/>
          <w:i/>
          <w:lang w:val="en-GB"/>
        </w:rPr>
      </w:pPr>
    </w:p>
    <w:p w14:paraId="509665BA" w14:textId="65D2F2FB" w:rsidR="001415DA" w:rsidRPr="00D424AA" w:rsidRDefault="001415DA" w:rsidP="00D424AA">
      <w:pPr>
        <w:pStyle w:val="AR6BodyText"/>
        <w:rPr>
          <w:rFonts w:cs="Times New Roman"/>
          <w:i/>
          <w:lang w:val="en-GB"/>
        </w:rPr>
      </w:pPr>
      <w:r w:rsidRPr="00D424AA">
        <w:rPr>
          <w:rFonts w:cs="Times New Roman"/>
          <w:lang w:val="en-GB"/>
        </w:rPr>
        <w:t>Overall, based on both global and regional studies, several hot spot regions are identified displaying more frequent and severe meteorological droughts with increasing with global warming, including several AR6 regions at 1.5°C (WSAF, ESAF, SAU, MED, NES) and 2°C of global warming (WSAF, ESAF, EAU, SAU, MED, NCA, SCA, NSA, NES) (Section 11.9). At 4°C of global warming, there is also confidence in increases in meteorological droughts in further regions (WAF, WCE, ENA, CAR, NWS, SAM, SWS, SSA; Section 11.9), showing a geographical expansion of meteorological drought with increasing global warming. Only few regions are projected to have less intense or frequent meteorological droughts (Section 11.9).</w:t>
      </w:r>
    </w:p>
    <w:p w14:paraId="34C98250" w14:textId="78FE5E66" w:rsidR="001415DA" w:rsidRDefault="001415DA" w:rsidP="00D424AA">
      <w:pPr>
        <w:pStyle w:val="AR6BodyText"/>
        <w:rPr>
          <w:rFonts w:cs="Times New Roman"/>
          <w:lang w:val="en-GB"/>
        </w:rPr>
      </w:pPr>
    </w:p>
    <w:p w14:paraId="517871A7" w14:textId="77777777" w:rsidR="0012500E" w:rsidRPr="00D424AA" w:rsidRDefault="0012500E" w:rsidP="00D424AA">
      <w:pPr>
        <w:pStyle w:val="AR6BodyText"/>
        <w:rPr>
          <w:rFonts w:cs="Times New Roman"/>
          <w:lang w:val="en-GB"/>
        </w:rPr>
      </w:pPr>
    </w:p>
    <w:p w14:paraId="31990690" w14:textId="77777777" w:rsidR="001415DA" w:rsidRPr="00D424AA" w:rsidRDefault="001415DA" w:rsidP="00D424AA">
      <w:pPr>
        <w:pStyle w:val="AR6Chap11Level311111"/>
        <w:rPr>
          <w:rFonts w:cs="Times New Roman"/>
          <w:lang w:val="en-GB"/>
        </w:rPr>
      </w:pPr>
      <w:bookmarkStart w:id="2394" w:name="_Toc25583691"/>
      <w:bookmarkStart w:id="2395" w:name="_Toc56915273"/>
      <w:bookmarkStart w:id="2396" w:name="_Toc70703034"/>
      <w:r w:rsidRPr="00D424AA">
        <w:rPr>
          <w:rFonts w:cs="Times New Roman"/>
          <w:lang w:val="en-GB"/>
        </w:rPr>
        <w:t>Atmospheric evaporative demand</w:t>
      </w:r>
      <w:bookmarkEnd w:id="2394"/>
      <w:bookmarkEnd w:id="2395"/>
      <w:bookmarkEnd w:id="2396"/>
    </w:p>
    <w:p w14:paraId="569D9170" w14:textId="77777777" w:rsidR="001415DA" w:rsidRPr="00D424AA" w:rsidRDefault="001415DA" w:rsidP="00D424AA">
      <w:pPr>
        <w:pStyle w:val="AR6BodyText"/>
        <w:rPr>
          <w:rFonts w:cs="Times New Roman"/>
          <w:lang w:val="en-GB"/>
        </w:rPr>
      </w:pPr>
    </w:p>
    <w:p w14:paraId="75E14855" w14:textId="3BA7A437" w:rsidR="001415DA" w:rsidRPr="00D424AA" w:rsidRDefault="001415DA" w:rsidP="00D424AA">
      <w:pPr>
        <w:pStyle w:val="AR6BodyText"/>
        <w:rPr>
          <w:rFonts w:cs="Times New Roman"/>
          <w:lang w:val="en-GB"/>
        </w:rPr>
      </w:pPr>
      <w:r w:rsidRPr="00D424AA">
        <w:rPr>
          <w:rFonts w:cs="Times New Roman"/>
          <w:lang w:val="en-GB"/>
        </w:rPr>
        <w:t xml:space="preserve">Effects of AED on droughts in future projections is under debate. CMIP5 models project an AED increase over the majority of the world with increasing global warming, mostly as a consequence of strong VPD increases </w:t>
      </w:r>
      <w:commentRangeStart w:id="2397"/>
      <w:r w:rsidRPr="00D424AA">
        <w:rPr>
          <w:rFonts w:cs="Times New Roman"/>
          <w:lang w:val="en-GB"/>
        </w:rPr>
        <w:fldChar w:fldCharType="begin" w:fldLock="1"/>
      </w:r>
      <w:ins w:id="2398" w:author="Robin Matthews" w:date="2021-07-13T23:24:00Z">
        <w:r w:rsidR="001F2AFB">
          <w:rPr>
            <w:rFonts w:cs="Times New Roman"/>
            <w:lang w:val="en-GB"/>
          </w:rPr>
          <w:instrText>ADDIN CSL_CITATION { "citationItems" : [ { "id" : "ITEM-1", "itemData" : { "DOI" : "10.1175/JCLI-D-14-00480.1", "abstract" : "\u00a9 2015 American Meteorological Society. The aridity of a terrestrial climate is often quantified using the dimensionless ratio P/PET of annual precipitation (P) to annual potential evapotranspiration (PET). In this study, the climatological patterns and greenhouse warming responses of terrestrial P, Penman-Monteith PET, and P/PET are compared among 16 modern global climate models. The large-scale climatological values and implied biome types often disagree widely among models, with large systematic differences from observational estimates. In addition, the PET climatologies often differ by several tens of percent when computed using monthly versus 3-hourly inputs. With greenhouse warming, land P does not systematically increase or decrease, except at high latitudes. Therefore, because of moderate, ubiquitous PET increases, P/PET decreases (drying) are much more widespread than increases (wetting) in the tropics, subtropics, and midlatitudes in most models, confirming and expanding on earlier findings. The PET increases are also somewhat sensitive to the time resolution of the inputs, although not as systematically as for the PET climatologies. The changes in the balance between P and PET are also quantified using an alternative aridity index, the ratio P/(P+PET), which has a one-to-one but nonlinear correspondence with P/PET. It is argued that the magnitudes of P/(P+PET) changes are more uniformly relevant than the magnitudes of P/PET changes, which tend to be much higher in wetter regions. The ratio P/(P+PET) and its changes are also found to be excellent statistical predictors of the land surface evaporative fraction and its changes.", "author" : [ { "dropping-particle" : "", "family" : "Scheff", "given" : "J.", "non-dropping-particle" : "", "parse-names" : false, "suffix" : "" }, { "dropping-particle" : "", "family" : "Frierson", "given" : "D.M.W.", "non-dropping-particle" : "", "parse-names" : false, "suffix" : "" } ], "container-title" : "Journal of Climate", "id" : "ITEM-1", "issue" : "14", "issued" : { "date-parts" : [ [ "2015" ] ] }, "page" : "5583-5600", "title" : "Terrestrial aridity and its response to greenhouse warming across CMIP5 climate models", "translator" : [ { "dropping-particle" : "", "family" : "S562", "given" : "", "non-dropping-particle" : "", "parse-names" : false, "suffix" : "" } ], "type" : "article-journal", "volume" : "28" }, "uris" : [ "http://www.mendeley.com/documents/?uuid=a30a9f60-e648-40fc-83bd-9cbc2ac7ef1d" ] }, { "id" : "ITEM-2",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2",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Scheff and Frierson, 2015; Vicente-Serrano et al., 2020b)", "manualFormatting" : "(Scheff and Frierson, 2015; Vicente-Serrano et al., 2020a)", "plainTextFormattedCitation" : "(Scheff and Frierson, 2015; Vicente-Serrano et al., 2020b)", "previouslyFormattedCitation" : "(Scheff and Frierson, 2015; Vicente-Serrano et al., 2020b)" }, "properties" : { "noteIndex" : 0 }, "schema" : "https://github.com/citation-style-language/schema/raw/master/csl-citation.json" }</w:instrText>
        </w:r>
      </w:ins>
      <w:del w:id="2399" w:author="Robin Matthews" w:date="2021-07-13T23:24:00Z">
        <w:r w:rsidR="00FF6231" w:rsidDel="001F2AFB">
          <w:rPr>
            <w:rFonts w:cs="Times New Roman"/>
            <w:lang w:val="en-GB"/>
          </w:rPr>
          <w:delInstrText>ADDIN CSL_CITATION { "citationItems" : [ { "id" : "ITEM-1", "itemData" : { "DOI" : "10.1175/JCLI-D-14-00480.1", "abstract" : "\u00a9 2015 American Meteorological Society. The aridity of a terrestrial climate is often quantified using the dimensionless ratio P/PET of annual precipitation (P) to annual potential evapotranspiration (PET). In this study, the climatological patterns and greenhouse warming responses of terrestrial P, Penman-Monteith PET, and P/PET are compared among 16 modern global climate models. The large-scale climatological values and implied biome types often disagree widely among models, with large systematic differences from observational estimates. In addition, the PET climatologies often differ by several tens of percent when computed using monthly versus 3-hourly inputs. With greenhouse warming, land P does not systematically increase or decrease, except at high latitudes. Therefore, because of moderate, ubiquitous PET increases, P/PET decreases (drying) are much more widespread than increases (wetting) in the tropics, subtropics, and midlatitudes in most models, confirming and expanding on earlier findings. The PET increases are also somewhat sensitive to the time resolution of the inputs, although not as systematically as for the PET climatologies. The changes in the balance between P and PET are also quantified using an alternative aridity index, the ratio P/(P+PET), which has a one-to-one but nonlinear correspondence with P/PET. It is argued that the magnitudes of P/(P+PET) changes are more uniformly relevant than the magnitudes of P/PET changes, which tend to be much higher in wetter regions. The ratio P/(P+PET) and its changes are also found to be excellent statistical predictors of the land surface evaporative fraction and its changes.", "author" : [ { "dropping-particle" : "", "family" : "Scheff", "given" : "J.", "non-dropping-particle" : "", "parse-names" : false, "suffix" : "" }, { "dropping-particle" : "", "family" : "Frierson", "given" : "D.M.W.", "non-dropping-particle" : "", "parse-names" : false, "suffix" : "" } ], "container-title" : "Journal of Climate", "id" : "ITEM-1", "issue" : "14", "issued" : { "date-parts" : [ [ "2015" ] ] }, "page" : "5583-5600", "title" : "Terrestrial aridity and its response to greenhouse warming across CMIP5 climate models", "translator" : [ { "dropping-particle" : "", "family" : "S562", "given" : "", "non-dropping-particle" : "", "parse-names" : false, "suffix" : "" } ], "type" : "article-journal", "volume" : "28" }, "uris" : [ "http://www.mendeley.com/documents/?uuid=a30a9f60-e648-40fc-83bd-9cbc2ac7ef1d" ] }, { "id" : "ITEM-2",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2",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Scheff and Frierson, 2015; Vicente-Serrano et al., 2020b)", "plainTextFormattedCitation" : "(Scheff and Frierson, 2015; Vicente-Serrano et al., 2020b)", "previouslyFormattedCitation" : "(Scheff and Frierson, 2015; Vicente-Serrano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Scheff and Frierson, 2015; Vicente-Serrano et al., 2020</w:t>
      </w:r>
      <w:ins w:id="2400" w:author="Robin Matthews" w:date="2021-07-13T23:24:00Z">
        <w:r w:rsidR="001F2AFB">
          <w:rPr>
            <w:rFonts w:cs="Times New Roman"/>
            <w:noProof/>
            <w:lang w:val="en-GB"/>
          </w:rPr>
          <w:t>a</w:t>
        </w:r>
      </w:ins>
      <w:del w:id="2401" w:author="Robin Matthews" w:date="2021-07-13T23:24:00Z">
        <w:r w:rsidR="00A26296" w:rsidDel="001F2AFB">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397"/>
      <w:r w:rsidR="00A26296">
        <w:rPr>
          <w:rStyle w:val="Marquedecommentaire"/>
        </w:rPr>
        <w:commentReference w:id="2397"/>
      </w:r>
      <w:r w:rsidRPr="00841A35">
        <w:rPr>
          <w:rFonts w:cs="Times New Roman"/>
          <w:lang w:val="en-GB"/>
        </w:rPr>
        <w:t>. However, ET is projected to increase less than AED in many regions, due to plant physiological responses related to i) CO</w:t>
      </w:r>
      <w:r w:rsidRPr="00D424AA">
        <w:rPr>
          <w:rFonts w:cs="Times New Roman"/>
          <w:vertAlign w:val="subscript"/>
          <w:lang w:val="en-GB"/>
        </w:rPr>
        <w:t>2</w:t>
      </w:r>
      <w:r w:rsidRPr="00D424AA">
        <w:rPr>
          <w:rFonts w:cs="Times New Roman"/>
          <w:lang w:val="en-GB"/>
        </w:rPr>
        <w:t xml:space="preserve"> effects on plant photosynthesis and ii) soil moisture control on ET. </w:t>
      </w:r>
    </w:p>
    <w:p w14:paraId="5EA0CC21" w14:textId="77777777" w:rsidR="001415DA" w:rsidRPr="00D424AA" w:rsidRDefault="001415DA" w:rsidP="00D424AA">
      <w:pPr>
        <w:pStyle w:val="AR6BodyText"/>
        <w:rPr>
          <w:rFonts w:cs="Times New Roman"/>
          <w:lang w:val="en-GB"/>
        </w:rPr>
      </w:pPr>
    </w:p>
    <w:p w14:paraId="59C3F384" w14:textId="4F7DCBE2" w:rsidR="001415DA" w:rsidRPr="00D424AA" w:rsidRDefault="001415DA" w:rsidP="00D424AA">
      <w:pPr>
        <w:pStyle w:val="AR6BodyText"/>
        <w:rPr>
          <w:rFonts w:cs="Times New Roman"/>
          <w:lang w:val="en-GB"/>
        </w:rPr>
      </w:pPr>
      <w:r w:rsidRPr="00D424AA">
        <w:rPr>
          <w:rFonts w:cs="Times New Roman"/>
          <w:lang w:val="en-GB"/>
        </w:rPr>
        <w:t>Several studies suggest that increasing atmospheric CO</w:t>
      </w:r>
      <w:r w:rsidRPr="00D424AA">
        <w:rPr>
          <w:rFonts w:cs="Times New Roman"/>
          <w:vertAlign w:val="subscript"/>
          <w:lang w:val="en-GB"/>
        </w:rPr>
        <w:t>2</w:t>
      </w:r>
      <w:r w:rsidRPr="00D424AA">
        <w:rPr>
          <w:rFonts w:cs="Times New Roman"/>
          <w:lang w:val="en-GB"/>
        </w:rPr>
        <w:t xml:space="preserve"> could lead to reduced leaf stomatal conductance, which would increase water-use efficiency and reduce plant water needs, thus limiting ET (Chapter 5, C</w:t>
      </w:r>
      <w:r w:rsidR="006D1F63">
        <w:rPr>
          <w:rFonts w:cs="Times New Roman"/>
          <w:lang w:val="en-GB"/>
        </w:rPr>
        <w:t>ross-</w:t>
      </w:r>
      <w:r w:rsidRPr="00D424AA">
        <w:rPr>
          <w:rFonts w:cs="Times New Roman"/>
          <w:lang w:val="en-GB"/>
        </w:rPr>
        <w:t>C</w:t>
      </w:r>
      <w:r w:rsidR="006D1F63">
        <w:rPr>
          <w:rFonts w:cs="Times New Roman"/>
          <w:lang w:val="en-GB"/>
        </w:rPr>
        <w:t>hapter</w:t>
      </w:r>
      <w:r w:rsidRPr="00D424AA">
        <w:rPr>
          <w:rFonts w:cs="Times New Roman"/>
          <w:lang w:val="en-GB"/>
        </w:rPr>
        <w:t xml:space="preserve"> Box 5.1; </w:t>
      </w:r>
      <w:commentRangeStart w:id="2402"/>
      <w:r w:rsidRPr="00D424AA">
        <w:rPr>
          <w:rFonts w:cs="Times New Roman"/>
          <w:lang w:val="en-GB"/>
        </w:rPr>
        <w:fldChar w:fldCharType="begin" w:fldLock="1"/>
      </w:r>
      <w:ins w:id="2403" w:author="Robin Matthews" w:date="2021-07-13T23:25:00Z">
        <w:r w:rsidR="001F2AFB">
          <w:rPr>
            <w:rFonts w:cs="Times New Roman"/>
            <w:lang w:val="en-GB"/>
          </w:rPr>
          <w:instrText>ADDIN CSL_CITATION { "citationItems" : [ { "id" : "ITEM-1", "itemData" : { "DOI" : "10.1002/2015WR017031", "ISSN" : "0043-1397", "abstract" : "\u00a9 2015. American Geophysical Union. All Rights Reserved. A recent interpretation of climate model projections concluded that \"warmer is more arid.\" In contrast, dust records and other evidence have led the geoscience community to conclude that \"warmer is less arid\" leading to an aridity paradox. The \"warmer is more arid\" interpretation is based on a projected increase in the vapour pressure deficit (7-9% K-1) that results in a projected increase in potential evaporation that greatly exceeds the projected increase in precipitation. However, the increase in potential evaporation does not result in an increase in (actual) evaporation which remains more or less constant in the model output. Projected changes in the long-term aridity can be assessed by directly interrogating the climate model output. To that end, we equate lack of precipitation with meteorological aridity and lack of runoff with hydrologic aridity. A third perspective, agro-ecological aridity, is not directly related to the water lost but rather to the carbon gain and is equated with the reduction in photosynthetic uptake of CO2. We reexamine the same climate model output and conclude that \"warmer is less arid\" from all perspectives and in agreement with the geological records. Future research will need to add the critical regional and seasonal perspectives to the aridity assessments described here. Key Points: A recent interpretation of climate model output is for a \"warmer is more arid\" scenario Geological records over several glacial cycles suggest that \"warmer is less arid\" We use a new framework to reinterpret climate model output and conclude that \"warmer is less arid\"", "author" : [ { "dropping-particle" : "", "family" : "Roderick", "given" : "Michael L.", "non-dropping-particle" : "", "parse-names" : false, "suffix" : "" }, { "dropping-particle" : "", "family" : "Greve", "given" : "Peter", "non-dropping-particle" : "", "parse-names" : false, "suffix" : "" }, { "dropping-particle" : "", "family" : "Farquhar", "given" : "Graham D.", "non-dropping-particle" : "", "parse-names" : false, "suffix" : "" } ], "container-title" : "Water Resources Research", "id" : "ITEM-1", "issue" : "7", "issued" : { "date-parts" : [ [ "2015", "7", "16" ] ] }, "page" : "5450-5463", "title" : "On the assessment of aridity with changes in atmospheric CO2", "translator" : [ { "dropping-particle" : "", "family" : "S699", "given" : "", "non-dropping-particle" : "", "parse-names" : false, "suffix" : "" } ], "type" : "article-journal", "volume" : "51" }, "uris" : [ "http://www.mendeley.com/documents/?uuid=dccfd018-5bd3-40bb-b2bd-0982ee0fce7d" ] }, { "id" : "ITEM-2", "itemData" : { "DOI" : "10.1038/nclimate3046", "ISBN" : "1758-678X", "ISSN" : "1758-678X", "PMID" : "24398965", "abstract" : "By various measures (drought area1 and intensity2 , climatic aridity index3 , and climatic water deficits4 ), some observa- tional analyses have suggested that much of the Earth\u2019s land has been drying during recent decades, but such drying seems inconsistent with observations of dryland green- ing and decreasing pan evaporation5 . \u2018Offline\u2019 analyses of climate-model outputs from anthropogenic climate change (ACC) experiments portend continuation of putative drying through the twenty-first century3,6\u201310 , despite an expected increase in global land precipitation9 . A ubiquitous increase in estimates of potential evapotranspiration (PET), driven by atmospheric warming11 , underlies the drying trends4,8,9,12 , but may be a methodological artefact5 . Here we show that the PET estimator commonly used (the Penman\u2013Monteith PET13 for either an open-water surface1,2,6,7,12 or a reference crop3,4,8,9,11 ) severely overpredicts the changes in non-water- stressed evapotranspiration computed in the climate models themselvesinACCexperiments.Thisoverpredictionispartially due to neglect of stomatal conductance reductions commonly induced by increasing atmospheric CO2 concentrations in climate models5 .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 D.", "non-dropping-particle" : "", "parse-names" : false, "suffix" : "" }, { "dropping-particle" : "", "family" : "Dunne", "given" : "K. A.", "non-dropping-particle" : "", "parse-names" : false, "suffix" : "" } ], "container-title" : "Nature Climate Change", "id" : "ITEM-2", "issue" : "10", "issued" : { "date-parts" : [ [ "2016", "10", "6" ] ] }, "page" : "946-949", "publisher" : "Nature Publishing Group", "title" : "Potential evapotranspiration and continental drying", "translator" : [ { "dropping-particle" : "", "family" : "S1643", "given" : "", "non-dropping-particle" : "", "parse-names" : false, "suffix" : "" } ], "type" : "article-journal", "volume" : "6" }, "uris" : [ "http://www.mendeley.com/documents/?uuid=5d8ab597-7ae8-43d6-9b11-98676fead7e2" ] }, { "id" : "ITEM-3", "itemData" : { "DOI" : "10.1007/s40641-018-0097-y", "ISSN" : "2198-6061", "abstract" : "Climate is changing in response to rising concentrations of atmospheric CO2 and it is commonly asserted that this will cause droughts to become more frequent and severe. However, different metrics of drought give diverging estimates of future impacts. I present a summary of the significant yet underappreciated influence that plant stomatal and growth responses to CO2 have on drought and highlight new insights into the impacts of drought on plants in a warmer world.", "author" : [ { "dropping-particle" : "", "family" : "Swann", "given" : "Abigail L S", "non-dropping-particle" : "", "parse-names" : false, "suffix" : "" } ], "container-title" : "Current Climate Change Reports", "id" : "ITEM-3", "issue" : "2", "issued" : { "date-parts" : [ [ "2018", "6", "20" ] ] }, "page" : "192-201", "title" : "Plants and Drought in a Changing Climate", "translator" : [ { "dropping-particle" : "", "family" : "S1492", "given" : "", "non-dropping-particle" : "", "parse-names" : false, "suffix" : "" } ], "type" : "article-journal", "volume" : "4" }, "uris" : [ "http://www.mendeley.com/documents/?uuid=2149546b-76af-4d6f-b9c2-972ae8dc7589" ] }, { "id" : "ITEM-4", "itemData" : { "DOI" : "10.1088/1748-9326/aa89a3", "ISSN" : "1748-9326", "abstract" : "\u00a9 2017 The Author(s). Published by IOP Publishing Ltd. Aridity is generally defined as the 'degree to which a climate lacks moisture to sustain life in terrestrial ecosystems'. Several recent studies using the 'aridity index' (the ratio of potential evaporation to precipitation), have concluded that aridity will increase with CO2 because of increasing temperature. However, the 'aridity index' is - counterintuitively - not a direct measure of aridity per se (when defined as above) and there is widespread evidence that contradicts the 'warmer is more arid' interpretation. We provide here an assessment of multi-model changes in a broad set of aridity metrics over a large range of atmospheric CO2 concentrations ranging from conditions at the last glacial maximum to 4xCO2, using an ensemble of simulations from state-of-the-art Earth system models. Most measures of aridity do not show increasing aridity on global scales under conditions of increasing atmospheric CO2 concentrations and related global warming, although we note some varying responses depending on the considered variables. The response is, furthermore, more nuanced at regional scales, but in the majority of regions aridity does not increase with CO2 in the majority of metrics. Our results emphasize that it is not the climate models that project overwhelming increases of aridity with increasing CO2, but rather a secondary, offline, impact model - the 'aridity index' - that uses climate model output as input.", "author" : [ { "dropping-particle" : "", "family" : "Greve", "given" : "Peter", "non-dropping-particle" : "", "parse-names" : false, "suffix" : "" }, { "dropping-particle" : "", "family" : "Roderick", "given" : "Michael L", "non-dropping-particle" : "", "parse-names" : false, "suffix" : "" }, { "dropping-particle" : "", "family" : "Seneviratne", "given" : "Sonia I", "non-dropping-particle" : "", "parse-names" : false, "suffix" : "" } ], "container-title" : "Environmental Research Letters", "id" : "ITEM-4", "issue" : "11", "issued" : { "date-parts" : [ [ "2017", "11", "1" ] ] }, "page" : "114021", "title" : "Simulated changes in aridity from the last glacial maximum to 4xCO2", "translator" : [ { "dropping-particle" : "", "family" : "S674", "given" : "", "non-dropping-particle" : "", "parse-names" : false, "suffix" : "" } ], "type" : "article-journal", "volume" : "12" }, "uris" : [ "http://www.mendeley.com/documents/?uuid=f88cfd52-497a-4fc9-814a-657430123e03" ] }, { "id" : "ITEM-5", "itemData" : { "DOI" : "10.1175/JCLI-D-16-0854.1", "abstract" : "\u00a9 2017 American Meteorological Society. Past cold climates are often thought to have been drier than today on land, which appears to conflict with certain recent studies projecting widespread terrestrial drying with near-future warming. However, other work has found that, over large portions of the continents, the conclusion of future drying versus wetting strongly depends on the physical property of interest. Here, it is shown that this also holds in simulations of the Last Glacial Maximum (LGM): the continents have generally wetter topsoils and higher values of common climate wetness metrics than in the preindustrial, as well as generally lower precipitation and ubiquitously lower photosynthesis (likely driven by the low CO2), with streamflow responses falling in between. Using a large existing global pollen and plant fossil compilation, it is also confirmed that LGM grasslands and open woodlands grew at many sites of present-day forest, seasonal forests at many sites of present-day rain forest, and so forth (116-144 sites out of 302), while changes in the opposite sense were very few (9-17 sites out of 302) and spatially confined. These vegetation changes resemble the model photosynthesis responses but not the hydroclimate responses, while published lake-level changes resemble the latter but not the former. Thus, confidence in both the model hydrologic and photosynthesis projections is increased, and there is no significant conflict. Instead, paleo- and modern climate researchers must carefully define \"wetting\" and \"drying\" and, in particular, should not assume hydrologic drying on the basis of vegetation decline alone or assume vegetation stress on the basis of declines in hydroclimatic indicators.", "author" : [ { "dropping-particle" : "", "family" : "Scheff", "given" : "J.", "non-dropping-particle" : "", "parse-names" : false, "suffix" : "" }, { "dropping-particle" : "", "family" : "Seager", "given" : "R.", "non-dropping-particle" : "", "parse-names" : false, "suffix" : "" }, { "dropping-particle" : "", "family" : "Liu", "given" : "H.", "non-dropping-particle" : "", "parse-names" : false, "suffix" : "" }, { "dropping-particle" : "", "family" : "Coats", "given" : "S.", "non-dropping-particle" : "", "parse-names" : false, "suffix" : "" } ], "container-title" : "Journal of Climate", "id" : "ITEM-5", "issue" : "17", "issued" : { "date-parts" : [ [ "2017" ] ] }, "page" : "6593-6609", "title" : "Are glacials dry? Consequences for paleoclimatology and for greenhouse warming", "translator" : [ { "dropping-particle" : "", "family" : "S673", "given" : "", "non-dropping-particle" : "", "parse-names" : false, "suffix" : "" } ], "type" : "article-journal", "volume" : "30" }, "uris" : [ "http://www.mendeley.com/documents/?uuid=4f304415-2279-4a15-93f7-4b34089e2d42" ] }, { "id" : "ITEM-6", "itemData" : { "DOI" : "10.1073/pnas.1604581113", "ISSN" : "0027-8424", "abstract" : "Rising atmospheric CO2will make Earth warmer, and many studies have inferred that this warming will cause droughts to become more widespread and severe. However, rising atmospheric CO2also modifies stomatal conductance and plant water use, processes that are often are overlooked in impact analysis. We find that plant physiological responses to CO2reduce predictions of future drought stress, and that this reduction is captured by using plant-centric rather than atmosphere-centric metrics from Earth system models (ESMs). The atmosphere-centric Palmer Drought Severity Index predicts future increases in drought stress for more than 70% of global land area. This area drops to 37% with the use of precipitation minus evapotranspiration (P-E), a measure that represents the water flux available to downstream ecosystems and humans. The two metrics yield consistent estimates of increasing stress in regions where precipitation decreases are more robust (southern North America, northeastern South America, and southern Europe). The metrics produce diverging estimates elsewhere, with P-E predicting decreasing stress across temperate Asia and central Africa. The differing sensitivity of drought metrics to radiative and physiological aspects of increasing CO2partly explains the divergent estimates of future drought reported in recent studies. Further, use of ESM output in offline models may double-count plant feedbacks on relative humidity and other surface variables, leading to overestimates of future stress. The use of drought metrics that account for the response of plant transpiration to changing CO2, including direct use of P-E and soil moisture from ESMs, is needed to reduce uncertainties in future assessment.",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6", "issue" : "36", "issued" : { "date-parts" : [ [ "2016", "9", "6" ] ] }, "page" : "10019-10024", "title" : "Plant responses to increasing CO2 reduce estimates of climate impacts on drought severity", "translator" : [ { "dropping-particle" : "", "family" : "S672", "given" : "", "non-dropping-particle" : "", "parse-names" : false, "suffix" : "" } ], "type" : "article-journal", "volume" : "113" }, "uris" : [ "http://www.mendeley.com/documents/?uuid=edda3e0e-92df-4f54-aefb-c8937f89c1e5" ] }, { "id" : "ITEM-7", "itemData" : { "DOI" : "10.1073/pnas.1720712115", "ISSN" : "0027-8424", "abstract" : "\u00a9 2018 National Academy of Sciences. All Rights Reserved. Predicting how increasing atmospheric CO2will affect the hydrologic cycle is of utmost importance for a range of applications ranging from ecological services to human life and activities. A typical perspective is that hydrologic change is driven by precipitation and radiation changes due to climate change, and that the land surface will adjust. Using Earth system models with decoupled surface (vegetation physiology) and atmospheric (radiative) CO2responses, we here show that the CO2physiological response has a dominant role in evapotranspiration and evaporative fraction changes and has a major effect on long-term runoff compared with radiative or precipitation changes due to increased atmospheric CO2. This major effect is true for most hydrological stress variables over the largest fraction of the globe, except for soil moisture, which exhibits a more nonlinear response. This highlights the key role of vegetation in controlling future terrestrial hydrologic response and emphasizes that the carbon and water cycles are intimately coupled over land.", "author" : [ { "dropping-particle" : "", "family" : "Lemordant", "given" : "L\u00e9o", "non-dropping-particle" : "", "parse-names" : false, "suffix" : "" }, { "dropping-particle" : "", "family" : "Gentine", "given" : "Pierre", "non-dropping-particle" : "", "parse-names" : false, "suffix" : "" }, { "dropping-particle" : "", "family" : "Swann", "given" : "Abigail S.", "non-dropping-particle" : "", "parse-names" : false, "suffix" : "" }, { "dropping-particle" : "", "family" : "Cook", "given" : "Benjamin I.", "non-dropping-particle" : "", "parse-names" : false, "suffix" : "" }, { "dropping-particle" : "", "family" : "Scheff", "given" : "Jacob", "non-dropping-particle" : "", "parse-names" : false, "suffix" : "" } ], "container-title" : "Proceedings of the National Academy of Sciences", "id" : "ITEM-7", "issue" : "16", "issued" : { "date-parts" : [ [ "2018", "4", "17" ] ] }, "page" : "4093-4098", "title" : "Critical impact of vegetation physiology on the continental hydrologic cycle in response to increasing CO2", "translator" : [ { "dropping-particle" : "", "family" : "S1568", "given" : "", "non-dropping-particle" : "", "parse-names" : false, "suffix" : "" } ], "type" : "article-journal", "volume" : "115" }, "uris" : [ "http://www.mendeley.com/documents/?uuid=133e64c8-ac71-4f1f-9c35-c3bc456ba6f1" ] } ], "mendeley" : { "formattedCitation" : "(Roderick et al., 2015; Milly and Dunne, 2016; Swann et al., 2016; Greve et al., 2017; Scheff et al., 2017; Lemordant et al., 2018; Swann, 2018)", "manualFormatting" : "Roderick et al., 2015; Milly and Dunne, 2016; Swann et al., 2016; Greve et al., 2017; Scheff et al., 2017; Lemordant et al., 2018; Swann, 2018)", "plainTextFormattedCitation" : "(Roderick et al., 2015; Milly and Dunne, 2016; Swann et al., 2016; Greve et al., 2017; Scheff et al., 2017; Lemordant et al., 2018; Swann, 2018)", "previouslyFormattedCitation" : "(Roderick et al., 2015; Milly and Dunne, 2016; Swann et al., 2016; Greve et al., 2017; Scheff et al., 2017; Lemordant et al., 2018; Swann, 2018)" }, "properties" : { "noteIndex" : 0 }, "schema" : "https://github.com/citation-style-language/schema/raw/master/csl-citation.json" }</w:instrText>
        </w:r>
      </w:ins>
      <w:del w:id="2404" w:author="Robin Matthews" w:date="2021-07-13T23:25:00Z">
        <w:r w:rsidR="00FF6231" w:rsidDel="001F2AFB">
          <w:rPr>
            <w:rFonts w:cs="Times New Roman"/>
            <w:lang w:val="en-GB"/>
          </w:rPr>
          <w:delInstrText>ADDIN CSL_CITATION { "citationItems" : [ { "id" : "ITEM-1", "itemData" : { "DOI" : "10.1002/2015WR017031", "ISSN" : "0043-1397", "abstract" : "\u00a9 2015. American Geophysical Union. All Rights Reserved. A recent interpretation of climate model projections concluded that \"warmer is more arid.\" In contrast, dust records and other evidence have led the geoscience community to conclude that \"warmer is less arid\" leading to an aridity paradox. The \"warmer is more arid\" interpretation is based on a projected increase in the vapour pressure deficit (7-9% K-1) that results in a projected increase in potential evaporation that greatly exceeds the projected increase in precipitation. However, the increase in potential evaporation does not result in an increase in (actual) evaporation which remains more or less constant in the model output. Projected changes in the long-term aridity can be assessed by directly interrogating the climate model output. To that end, we equate lack of precipitation with meteorological aridity and lack of runoff with hydrologic aridity. A third perspective, agro-ecological aridity, is not directly related to the water lost but rather to the carbon gain and is equated with the reduction in photosynthetic uptake of CO2. We reexamine the same climate model output and conclude that \"warmer is less arid\" from all perspectives and in agreement with the geological records. Future research will need to add the critical regional and seasonal perspectives to the aridity assessments described here. Key Points: A recent interpretation of climate model output is for a \"warmer is more arid\" scenario Geological records over several glacial cycles suggest that \"warmer is less arid\" We use a new framework to reinterpret climate model output and conclude that \"warmer is less arid\"", "author" : [ { "dropping-particle" : "", "family" : "Roderick", "given" : "Michael L.", "non-dropping-particle" : "", "parse-names" : false, "suffix" : "" }, { "dropping-particle" : "", "family" : "Greve", "given" : "Peter", "non-dropping-particle" : "", "parse-names" : false, "suffix" : "" }, { "dropping-particle" : "", "family" : "Farquhar", "given" : "Graham D.", "non-dropping-particle" : "", "parse-names" : false, "suffix" : "" } ], "container-title" : "Water Resources Research", "id" : "ITEM-1", "issue" : "7", "issued" : { "date-parts" : [ [ "2015", "7", "16" ] ] }, "page" : "5450-5463", "title" : "On the assessment of aridity with changes in atmospheric CO2", "translator" : [ { "dropping-particle" : "", "family" : "S699", "given" : "", "non-dropping-particle" : "", "parse-names" : false, "suffix" : "" } ], "type" : "article-journal", "volume" : "51" }, "uris" : [ "http://www.mendeley.com/documents/?uuid=dccfd018-5bd3-40bb-b2bd-0982ee0fce7d" ] }, { "id" : "ITEM-2", "itemData" : { "DOI" : "10.1038/nclimate3046", "ISBN" : "1758-678X", "ISSN" : "1758-678X", "PMID" : "24398965", "abstract" : "By various measures (drought area1 and intensity2 , climatic aridity index3 , and climatic water deficits4 ), some observa- tional analyses have suggested that much of the Earth\u2019s land has been drying during recent decades, but such drying seems inconsistent with observations of dryland green- ing and decreasing pan evaporation5 . \u2018Offline\u2019 analyses of climate-model outputs from anthropogenic climate change (ACC) experiments portend continuation of putative drying through the twenty-first century3,6\u201310 , despite an expected increase in global land precipitation9 . A ubiquitous increase in estimates of potential evapotranspiration (PET), driven by atmospheric warming11 , underlies the drying trends4,8,9,12 , but may be a methodological artefact5 . Here we show that the PET estimator commonly used (the Penman\u2013Monteith PET13 for either an open-water surface1,2,6,7,12 or a reference crop3,4,8,9,11 ) severely overpredicts the changes in non-water- stressed evapotranspiration computed in the climate models themselvesinACCexperiments.Thisoverpredictionispartially due to neglect of stomatal conductance reductions commonly induced by increasing atmospheric CO2 concentrations in climate models5 .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 D.", "non-dropping-particle" : "", "parse-names" : false, "suffix" : "" }, { "dropping-particle" : "", "family" : "Dunne", "given" : "K. A.", "non-dropping-particle" : "", "parse-names" : false, "suffix" : "" } ], "container-title" : "Nature Climate Change", "id" : "ITEM-2", "issue" : "10", "issued" : { "date-parts" : [ [ "2016", "10", "6" ] ] }, "page" : "946-949", "publisher" : "Nature Publishing Group", "title" : "Potential evapotranspiration and continental drying", "translator" : [ { "dropping-particle" : "", "family" : "S1643", "given" : "", "non-dropping-particle" : "", "parse-names" : false, "suffix" : "" } ], "type" : "article-journal", "volume" : "6" }, "uris" : [ "http://www.mendeley.com/documents/?uuid=5d8ab597-7ae8-43d6-9b11-98676fead7e2" ] }, { "id" : "ITEM-3", "itemData" : { "DOI" : "10.1007/s40641-018-0097-y", "ISSN" : "2198-6061", "abstract" : "Climate is changing in response to rising concentrations of atmospheric CO2 and it is commonly asserted that this will cause droughts to become more frequent and severe. However, different metrics of drought give diverging estimates of future impacts. I present a summary of the significant yet underappreciated influence that plant stomatal and growth responses to CO2 have on drought and highlight new insights into the impacts of drought on plants in a warmer world.", "author" : [ { "dropping-particle" : "", "family" : "Swann", "given" : "Abigail L S", "non-dropping-particle" : "", "parse-names" : false, "suffix" : "" } ], "container-title" : "Current Climate Change Reports", "id" : "ITEM-3", "issue" : "2", "issued" : { "date-parts" : [ [ "2018", "6", "20" ] ] }, "page" : "192-201", "title" : "Plants and Drought in a Changing Climate", "translator" : [ { "dropping-particle" : "", "family" : "S1492", "given" : "", "non-dropping-particle" : "", "parse-names" : false, "suffix" : "" } ], "type" : "article-journal", "volume" : "4" }, "uris" : [ "http://www.mendeley.com/documents/?uuid=2149546b-76af-4d6f-b9c2-972ae8dc7589" ] }, { "id" : "ITEM-4", "itemData" : { "DOI" : "10.1088/1748-9326/aa89a3", "ISSN" : "1748-9326", "abstract" : "\u00a9 2017 The Author(s). Published by IOP Publishing Ltd. Aridity is generally defined as the 'degree to which a climate lacks moisture to sustain life in terrestrial ecosystems'. Several recent studies using the 'aridity index' (the ratio of potential evaporation to precipitation), have concluded that aridity will increase with CO2 because of increasing temperature. However, the 'aridity index' is - counterintuitively - not a direct measure of aridity per se (when defined as above) and there is widespread evidence that contradicts the 'warmer is more arid' interpretation. We provide here an assessment of multi-model changes in a broad set of aridity metrics over a large range of atmospheric CO2 concentrations ranging from conditions at the last glacial maximum to 4xCO2, using an ensemble of simulations from state-of-the-art Earth system models. Most measures of aridity do not show increasing aridity on global scales under conditions of increasing atmospheric CO2 concentrations and related global warming, although we note some varying responses depending on the considered variables. The response is, furthermore, more nuanced at regional scales, but in the majority of regions aridity does not increase with CO2 in the majority of metrics. Our results emphasize that it is not the climate models that project overwhelming increases of aridity with increasing CO2, but rather a secondary, offline, impact model - the 'aridity index' - that uses climate model output as input.", "author" : [ { "dropping-particle" : "", "family" : "Greve", "given" : "Peter", "non-dropping-particle" : "", "parse-names" : false, "suffix" : "" }, { "dropping-particle" : "", "family" : "Roderick", "given" : "Michael L", "non-dropping-particle" : "", "parse-names" : false, "suffix" : "" }, { "dropping-particle" : "", "family" : "Seneviratne", "given" : "Sonia I", "non-dropping-particle" : "", "parse-names" : false, "suffix" : "" } ], "container-title" : "Environmental Research Letters", "id" : "ITEM-4", "issue" : "11", "issued" : { "date-parts" : [ [ "2017", "11", "1" ] ] }, "page" : "114021", "title" : "Simulated changes in aridity from the last glacial maximum to 4xCO2", "translator" : [ { "dropping-particle" : "", "family" : "S674", "given" : "", "non-dropping-particle" : "", "parse-names" : false, "suffix" : "" } ], "type" : "article-journal", "volume" : "12" }, "uris" : [ "http://www.mendeley.com/documents/?uuid=f88cfd52-497a-4fc9-814a-657430123e03" ] }, { "id" : "ITEM-5", "itemData" : { "DOI" : "10.1175/JCLI-D-16-0854.1", "abstract" : "\u00a9 2017 American Meteorological Society. Past cold climates are often thought to have been drier than today on land, which appears to conflict with certain recent studies projecting widespread terrestrial drying with near-future warming. However, other work has found that, over large portions of the continents, the conclusion of future drying versus wetting strongly depends on the physical property of interest. Here, it is shown that this also holds in simulations of the Last Glacial Maximum (LGM): the continents have generally wetter topsoils and higher values of common climate wetness metrics than in the preindustrial, as well as generally lower precipitation and ubiquitously lower photosynthesis (likely driven by the low CO2), with streamflow responses falling in between. Using a large existing global pollen and plant fossil compilation, it is also confirmed that LGM grasslands and open woodlands grew at many sites of present-day forest, seasonal forests at many sites of present-day rain forest, and so forth (116-144 sites out of 302), while changes in the opposite sense were very few (9-17 sites out of 302) and spatially confined. These vegetation changes resemble the model photosynthesis responses but not the hydroclimate responses, while published lake-level changes resemble the latter but not the former. Thus, confidence in both the model hydrologic and photosynthesis projections is increased, and there is no significant conflict. Instead, paleo- and modern climate researchers must carefully define \"wetting\" and \"drying\" and, in particular, should not assume hydrologic drying on the basis of vegetation decline alone or assume vegetation stress on the basis of declines in hydroclimatic indicators.", "author" : [ { "dropping-particle" : "", "family" : "Scheff", "given" : "J.", "non-dropping-particle" : "", "parse-names" : false, "suffix" : "" }, { "dropping-particle" : "", "family" : "Seager", "given" : "R.", "non-dropping-particle" : "", "parse-names" : false, "suffix" : "" }, { "dropping-particle" : "", "family" : "Liu", "given" : "H.", "non-dropping-particle" : "", "parse-names" : false, "suffix" : "" }, { "dropping-particle" : "", "family" : "Coats", "given" : "S.", "non-dropping-particle" : "", "parse-names" : false, "suffix" : "" } ], "container-title" : "Journal of Climate", "id" : "ITEM-5", "issue" : "17", "issued" : { "date-parts" : [ [ "2017" ] ] }, "page" : "6593-6609", "title" : "Are glacials dry? Consequences for paleoclimatology and for greenhouse warming", "translator" : [ { "dropping-particle" : "", "family" : "S673", "given" : "", "non-dropping-particle" : "", "parse-names" : false, "suffix" : "" } ], "type" : "article-journal", "volume" : "30" }, "uris" : [ "http://www.mendeley.com/documents/?uuid=4f304415-2279-4a15-93f7-4b34089e2d42" ] }, { "id" : "ITEM-6", "itemData" : { "DOI" : "10.1073/pnas.1604581113", "ISSN" : "0027-8424", "abstract" : "Rising atmospheric CO2will make Earth warmer, and many studies have inferred that this warming will cause droughts to become more widespread and severe. However, rising atmospheric CO2also modifies stomatal conductance and plant water use, processes that are often are overlooked in impact analysis. We find that plant physiological responses to CO2reduce predictions of future drought stress, and that this reduction is captured by using plant-centric rather than atmosphere-centric metrics from Earth system models (ESMs). The atmosphere-centric Palmer Drought Severity Index predicts future increases in drought stress for more than 70% of global land area. This area drops to 37% with the use of precipitation minus evapotranspiration (P-E), a measure that represents the water flux available to downstream ecosystems and humans. The two metrics yield consistent estimates of increasing stress in regions where precipitation decreases are more robust (southern North America, northeastern South America, and southern Europe). The metrics produce diverging estimates elsewhere, with P-E predicting decreasing stress across temperate Asia and central Africa. The differing sensitivity of drought metrics to radiative and physiological aspects of increasing CO2partly explains the divergent estimates of future drought reported in recent studies. Further, use of ESM output in offline models may double-count plant feedbacks on relative humidity and other surface variables, leading to overestimates of future stress. The use of drought metrics that account for the response of plant transpiration to changing CO2, including direct use of P-E and soil moisture from ESMs, is needed to reduce uncertainties in future assessment.",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6", "issue" : "36", "issued" : { "date-parts" : [ [ "2016", "9", "6" ] ] }, "page" : "10019-10024", "title" : "Plant responses to increasing CO2 reduce estimates of climate impacts on drought severity", "translator" : [ { "dropping-particle" : "", "family" : "S672", "given" : "", "non-dropping-particle" : "", "parse-names" : false, "suffix" : "" } ], "type" : "article-journal", "volume" : "113" }, "uris" : [ "http://www.mendeley.com/documents/?uuid=edda3e0e-92df-4f54-aefb-c8937f89c1e5" ] }, { "id" : "ITEM-7", "itemData" : { "DOI" : "10.1073/pnas.1720712115", "ISSN" : "0027-8424", "abstract" : "\u00a9 2018 National Academy of Sciences. All Rights Reserved. Predicting how increasing atmospheric CO2will affect the hydrologic cycle is of utmost importance for a range of applications ranging from ecological services to human life and activities. A typical perspective is that hydrologic change is driven by precipitation and radiation changes due to climate change, and that the land surface will adjust. Using Earth system models with decoupled surface (vegetation physiology) and atmospheric (radiative) CO2responses, we here show that the CO2physiological response has a dominant role in evapotranspiration and evaporative fraction changes and has a major effect on long-term runoff compared with radiative or precipitation changes due to increased atmospheric CO2. This major effect is true for most hydrological stress variables over the largest fraction of the globe, except for soil moisture, which exhibits a more nonlinear response. This highlights the key role of vegetation in controlling future terrestrial hydrologic response and emphasizes that the carbon and water cycles are intimately coupled over land.", "author" : [ { "dropping-particle" : "", "family" : "Lemordant", "given" : "L\u00e9o", "non-dropping-particle" : "", "parse-names" : false, "suffix" : "" }, { "dropping-particle" : "", "family" : "Gentine", "given" : "Pierre", "non-dropping-particle" : "", "parse-names" : false, "suffix" : "" }, { "dropping-particle" : "", "family" : "Swann", "given" : "Abigail S.", "non-dropping-particle" : "", "parse-names" : false, "suffix" : "" }, { "dropping-particle" : "", "family" : "Cook", "given" : "Benjamin I.", "non-dropping-particle" : "", "parse-names" : false, "suffix" : "" }, { "dropping-particle" : "", "family" : "Scheff", "given" : "Jacob", "non-dropping-p</w:delInstrText>
        </w:r>
        <w:r w:rsidR="00FF6231" w:rsidRPr="006A2665" w:rsidDel="001F2AFB">
          <w:rPr>
            <w:rFonts w:cs="Times New Roman"/>
          </w:rPr>
          <w:delInstrText>a</w:delInstrText>
        </w:r>
        <w:r w:rsidR="00FF6231" w:rsidRPr="00127991" w:rsidDel="001F2AFB">
          <w:rPr>
            <w:rFonts w:cs="Times New Roman"/>
            <w:lang w:val="en-US"/>
            <w:rPrChange w:id="2405" w:author="Clotilde Pean" w:date="2021-08-07T15:22:00Z">
              <w:rPr>
                <w:rFonts w:cs="Times New Roman"/>
              </w:rPr>
            </w:rPrChange>
          </w:rPr>
          <w:delInstrText>rticle" : "", "parse-names" : false, "suffix" : "" } ], "container-title" : "Proceedings of the National Academy of Sciences", "id" : "ITEM-7", "issue" : "16", "issued" : { "date-parts" : [ [ "2018", "4", "17" ] ] }, "page" : "4093-4098", "title" : "Critical impact of vegetation physiology on the continental hydrologic cycle in response to increasing CO2", "translator" : [ { "dropping-particle" : "", "family" : "S1568", "given" : "", "non-dropping-particle" : "", "parse-names" : false, "suffix" : "" } ], "type" : "article-journal", "volume" : "115" }, "uris" : [ "http://www.mendeley.com/documents/?uuid=133e64c8-ac71-4f1f-9c35-c3bc456ba6f1" ] } ], "mendeley" : { "formattedCitation" : "(Roderick et al., 2015; Milly and Dunne, 2016; Swann et al., 2016; Greve et al., 2017; Scheff et al., 2017; Lemordant et al., 2018; Swann, 2018)", "manualFormatting" : "Greve et al., 2017; Lemordant et al., 2018; Milly and Dunne, 2016; Roderick et al., 2015; Scheff et al., 2017; Swann, 2018; Swann et al., 2016)", "plainTextFormattedCitation" : "(Roderick et al., 2015; Milly and Dunne, 2016; Swann et al., 2016; Greve et al., 2017; Scheff et al., 2017; Lemordant et al., 2018; Swann, 2018)", "previouslyFormattedCitation" : "(Roderick et al., 2015; Milly and Dunne, 2016; Swann et al., 2016; Greve et al., 2017; Scheff et al., 2017; Lemordant et al., 2018; Swann, 2018)" }, "properties" : { "noteIndex" : 0 }, "schema" : "https://github.com/citation-style-language/schema/raw/master/csl-citation.json" }</w:delInstrText>
        </w:r>
      </w:del>
      <w:r w:rsidRPr="00D424AA">
        <w:rPr>
          <w:rFonts w:cs="Times New Roman"/>
          <w:lang w:val="en-GB"/>
        </w:rPr>
        <w:fldChar w:fldCharType="separate"/>
      </w:r>
      <w:del w:id="2406" w:author="Robin Matthews" w:date="2021-07-13T23:25:00Z">
        <w:r w:rsidR="00A26296" w:rsidDel="001F2AFB">
          <w:rPr>
            <w:rFonts w:cs="Times New Roman"/>
            <w:noProof/>
            <w:lang w:val="nb-NO"/>
          </w:rPr>
          <w:delText>G</w:delText>
        </w:r>
      </w:del>
      <w:ins w:id="2407" w:author="Robin Matthews" w:date="2021-07-13T23:25:00Z">
        <w:r w:rsidR="001F2AFB" w:rsidRPr="00127991">
          <w:rPr>
            <w:noProof/>
            <w:lang w:val="en-US"/>
            <w:rPrChange w:id="2408" w:author="Clotilde Pean" w:date="2021-08-07T15:22:00Z">
              <w:rPr>
                <w:noProof/>
              </w:rPr>
            </w:rPrChange>
          </w:rPr>
          <w:t>Roderick et al., 2015; Milly and Dunne, 2016; Swann et al., 2016; Greve et al., 2017; Scheff et al., 2017; Lemordant et al., 2018; Swann, 2018</w:t>
        </w:r>
      </w:ins>
      <w:del w:id="2409" w:author="Robin Matthews" w:date="2021-07-13T23:25:00Z">
        <w:r w:rsidR="00A26296" w:rsidDel="001F2AFB">
          <w:rPr>
            <w:rFonts w:cs="Times New Roman"/>
            <w:noProof/>
            <w:lang w:val="nb-NO"/>
          </w:rPr>
          <w:delText>reve et al., 2017; Lemordant et al., 2018; Milly and Dunne, 2016; Roderick et al., 2015; Scheff et al., 2017; Swann, 2018; Swann et al., 2016</w:delText>
        </w:r>
      </w:del>
      <w:r w:rsidR="00A26296">
        <w:rPr>
          <w:rFonts w:cs="Times New Roman"/>
          <w:noProof/>
          <w:lang w:val="nb-NO"/>
        </w:rPr>
        <w:t>)</w:t>
      </w:r>
      <w:r w:rsidRPr="00D424AA">
        <w:rPr>
          <w:rFonts w:cs="Times New Roman"/>
          <w:lang w:val="en-GB"/>
        </w:rPr>
        <w:fldChar w:fldCharType="end"/>
      </w:r>
      <w:commentRangeEnd w:id="2402"/>
      <w:r w:rsidR="00A26296">
        <w:rPr>
          <w:rStyle w:val="Marquedecommentaire"/>
        </w:rPr>
        <w:commentReference w:id="2402"/>
      </w:r>
      <w:r w:rsidRPr="00841A35">
        <w:rPr>
          <w:rFonts w:cs="Times New Roman"/>
          <w:lang w:val="nb-NO"/>
        </w:rPr>
        <w:t xml:space="preserve">. </w:t>
      </w:r>
      <w:r w:rsidRPr="00D424AA">
        <w:rPr>
          <w:rFonts w:cs="Times New Roman"/>
          <w:lang w:val="en-GB"/>
        </w:rPr>
        <w:t>The implemention of a CO</w:t>
      </w:r>
      <w:r w:rsidRPr="00D424AA">
        <w:rPr>
          <w:rFonts w:cs="Times New Roman"/>
          <w:vertAlign w:val="subscript"/>
          <w:lang w:val="en-GB"/>
        </w:rPr>
        <w:t>2</w:t>
      </w:r>
      <w:r w:rsidRPr="00D424AA">
        <w:rPr>
          <w:rFonts w:cs="Times New Roman"/>
          <w:lang w:val="en-GB"/>
        </w:rPr>
        <w:t xml:space="preserve">-dependent land resistance parameter has been suggested for the estimation of AED </w:t>
      </w:r>
      <w:r w:rsidRPr="00D424AA">
        <w:rPr>
          <w:rFonts w:cs="Times New Roman"/>
          <w:lang w:val="en-GB"/>
        </w:rPr>
        <w:fldChar w:fldCharType="begin" w:fldLock="1"/>
      </w:r>
      <w:r w:rsidR="00FF6231">
        <w:rPr>
          <w:rFonts w:cs="Times New Roman"/>
          <w:lang w:val="en-GB"/>
        </w:rPr>
        <w:instrText>ADDIN CSL_CITATION { "citationItems" : [ { "id" : "ITEM-1", "itemData" : { "DOI" : "10.1038/s41558-018-0361-0", "ISSN" : "1758-6798", "abstract" : "Climate model projections using offline aridity and/or drought indices predict substantial terrestrial drying over the twenty-first century1\u201311. However, these same models also predict an increased runoff12\u201315. This contradiction has been linked to an absence of vegetation responses to an elevated atmospheric CO2 concentration [CO2] in offline impact models12,14,16,17. Here we report a close and consistent relationship between changes in surface resistance (rs) and [CO2] across 16 CMIP5 models. Attributing evapotranspiration changes under non-water-limited conditions shows that an increase in evapotranspiration caused by a warming-induced vapour pressure deficit increase18 is almost entirely offset by a decrease in evapotranspiration caused by increased rs driven by rising [CO2]. This indicates that climate models do not actually project increased vegetation water use under an elevated [CO2], which counters the perception that \u2018warming leads to drying\u2019 in many previous studies1\u201311. Moreover, we show that the hydrologic information in CMIP5 models can be satisfactorily recovered using an offline hydrologic model that incorporates the [CO2] effect on rs in calculating potential evapotranspiration (EP). This offers an effective, physically-based yet relatively simple way to account for the vegetation response to elevated [CO2] in offline impact models.", "author" : [ { "dropping-particle" : "", "family" : "Yang", "given" : "Yuting", "non-dropping-particle" : "", "parse-names" : false, "suffix" : "" }, { "dropping-particle" : "", "family" : "Roderick", "given" : "Michael L", "non-dropping-particle" : "", "parse-names" : false, "suffix" : "" }, { "dropping-particle" : "", "family" : "Zhang", "given" : "Shulei", "non-dropping-particle" : "", "parse-names" : false, "suffix" : "" }, { "dropping-particle" : "", "family" : "McVicar", "given" : "Tim R", "non-dropping-particle" : "", "parse-names" : false, "suffix" : "" }, { "dropping-particle" : "", "family" : "Donohue", "given" : "Randall J", "non-dropping-particle" : "", "parse-names" : false, "suffix" : "" } ], "container-title" : "Nature Climate Change", "id" : "ITEM-1", "issue" : "1", "issued" : { "date-parts" : [ [ "2019" ] ] }, "page" : "44-48", "title" : "Hydrologic implications of vegetation response to elevated CO2 in climate projections", "translator" : [ { "dropping-particle" : "", "family" : "S2377", "given" : "", "non-dropping-particle" : "", "parse-names" : false, "suffix" : "" } ], "type" : "article-journal", "volume" : "9" }, "uris" : [ "http://www.mendeley.com/documents/?uuid=1841715b-0b41-45cb-ae07-3018133c4091" ] } ], "mendeley" : { "formattedCitation" : "(Yang et al., 2019)", "plainTextFormattedCitation" : "(Yang et al., 2019)", "previouslyFormattedCitation" : "(Yang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ang et al., 2019)</w:t>
      </w:r>
      <w:r w:rsidRPr="00D424AA">
        <w:rPr>
          <w:rFonts w:cs="Times New Roman"/>
          <w:lang w:val="en-GB"/>
        </w:rPr>
        <w:fldChar w:fldCharType="end"/>
      </w:r>
      <w:r w:rsidRPr="00841A35">
        <w:rPr>
          <w:rFonts w:cs="Times New Roman"/>
          <w:lang w:val="en-GB"/>
        </w:rPr>
        <w:t>. Nevertheless, there are other re</w:t>
      </w:r>
      <w:r w:rsidRPr="00D424AA">
        <w:rPr>
          <w:rFonts w:cs="Times New Roman"/>
          <w:lang w:val="en-GB"/>
        </w:rPr>
        <w:t xml:space="preserve">levant mechanisms, as soil moisture deficits and VPD also play an importantrole in the control of the leaf stomatal conductance </w:t>
      </w:r>
      <w:commentRangeStart w:id="2410"/>
      <w:r w:rsidRPr="00D424AA">
        <w:rPr>
          <w:rFonts w:cs="Times New Roman"/>
          <w:lang w:val="en-GB"/>
        </w:rPr>
        <w:fldChar w:fldCharType="begin" w:fldLock="1"/>
      </w:r>
      <w:r w:rsidR="0012753B">
        <w:rPr>
          <w:rFonts w:cs="Times New Roman"/>
          <w:lang w:val="en-GB"/>
        </w:rPr>
        <w:instrText>ADDIN CSL_CITATION { "citationItems" : [ { "id" : "ITEM-1", "itemData" : { "DOI" : "10.1111/nph.16485", "ISSN" : "0028-646X",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next-generation?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1", "issue" : "6", "issued" : { "date-parts" : [ [ "2020", "6", "1" ] ] }, "note" : "From Duplicate 1 (Plant responses to rising vapor pressure deficit - Grossiord, Charlotte; Buckley, Thomas N; Cernusak, Lucas A; Novick, Kimberly A; Poulter, Benjamin; Siegwolf, Rolf T W; Sperry, John S; McDowell, Nate G)\n\ndoi: 10.1111/nph.16485", "page" : "1550-1566", "publisher" : "John Wiley &amp; Sons, Ltd", "title" : "Plant responses to rising vapor pressure deficit", "translator" : [ { "dropping-particle" : "", "family" : "S3304", "given" : "", "non-dropping-particle" : "", "parse-names" : false, "suffix" : "" } ], "type" : "article-journal", "volume" : "226" }, "uris" : [ "http://www.mendeley.com/documents/?uuid=a5093d90-8a61-4e86-b869-c861f586643b" ] }, { "id" : "ITEM-2", "itemData" : { "DOI" : "10.3389/fpls.2016.00657", "ISSN" : "1664-462X", "author" : [ { "dropping-particle" : "", "family" : "Xu", "given" : "Zhenzhu", "non-dropping-particle" : "", "parse-names" : false, "suffix" : "" }, { "dropping-particle" : "", "family" : "Jiang", "given" : "Yanling", "non-dropping-particle" : "", "parse-names" : false, "suffix" : "" }, { "dropping-particle" : "", "family" : "Jia", "given" : "Bingrui", "non-dropping-particle" : "", "parse-names" : false, "suffix" : "" }, { "dropping-particle" : "", "family" : "Zhou", "given" : "Guangsheng", "non-dropping-particle" : "", "parse-names" : false, "suffix" : "" } ], "container-title" : "Frontiers in Plant Science", "id" : "ITEM-2", "issued" : { "date-parts" : [ [ "2016", "5", "13" ] ] }, "note" : "Export Date: 20 September 2019", "page" : "657", "title" : "Elevated-CO2 Response of Stomata and Its Dependence on Environmental Factors", "translator" : [ { "dropping-particle" : "", "family" : "S2756", "given" : "", "non-dropping-particle" : "", "parse-names" : false, "suffix" : "" } ], "type" : "article-journal", "volume" : "7" }, "uris" : [ "http://www.mendeley.com/documents/?uuid=6fa31cfe-f5bf-4615-88ce-16e0acc12b03" ] }, { "id" : "ITEM-3", "itemData" : { "DOI" : "10.1002/ece3.5663", "abstract" : "Abstract Anthropogenic activities such as uncontrolled deforestation and increasing greenhouse gas emissions are responsible for triggering a series of environmental imbalances that affect the Earth's complex climate dynamics. As a consequence of these changes, several climate models forecast an intensification of extreme weather events over the upcoming decades, including heat waves and increasingly severe drought and flood episodes. The occurrence of such extreme weather will prompt profound changes in several plant communities, resulting in massive forest dieback events that can trigger a massive loss of biodiversity in several biomes worldwide. Despite the gravity of the situation, our knowledge regarding how extreme weather events can undermine the performance, survival, and distribution of forest species remains very fragmented. Therefore, the present review aimed to provide a broad and integrated perspective of the main biochemical, physiological, and morpho-anatomical disorders that may compromise the performance and survival of forest species exposed to climate change factors, particularly drought, flooding, and global warming. In addition, we also discuss the controversial effects of high CO2 concentrations in enhancing plant growth and reducing the deleterious effects of some extreme climatic events. We conclude with a discussion about the possible effects that the factors associated with the climate change might have on species distribution and forest composition.", "author" : [ { "dropping-particle" : "", "family" : "Menezes-Silva", "given" : "Paulo Eduardo", "non-dropping-particle" : "", "parse-names" : false, "suffix" : "" }, { "dropping-particle" : "", "family" : "Loram-Louren\u00e7o", "given" : "Lucas", "non-dropping-particle" : "", "parse-names" : false, "suffix" : "" }, { "dropping-particle" : "", "family" : "Alves", "given" : "Rauander Douglas Ferreira Barros", "non-dropping-particle" : "", "parse-names" : false, "suffix" : "" }, { "dropping-particle" : "", "family" : "Sousa", "given" : "Let\u00edcia Ferreira", "non-dropping-particle" : "", "parse-names" : false, "suffix" : "" }, { "dropping-particle" : "", "family" : "Almeida", "given" : "Sabrina Emanuella da Silva", "non-dropping-particle" : "", "parse-names" : false, "suffix" : "" }, { "dropping-particle" : "", "family" : "Farnese", "given" : "Fernanda Santos", "non-dropping-particle" : "", "parse-names" : false, "suffix" : "" } ], "container-title" : "Ecology and Evolution", "id" : "ITEM-3", "issue" : "0", "issued" : { "date-parts" : [ [ "2019" ] ] }, "title" : "Different ways to die in a changing world: Consequences of climate change for tree species performance and survival through an ecophysiological perspective", "translator" : [ { "dropping-particle" : "", "family" : "S2193", "given" : "", "non-dropping-particle" : "", "parse-names" : false, "suffix" : "" } ], "type" : "article-journal", "volume" : "0" }, "uris" : [ "http://www.mendeley.com/documents/?uuid=1cc67320-e3b9-47d1-9254-9e69510708fb" ] } ], "mendeley" : { "formattedCitation" : "(Xu et al., 2016b; Menezes-Silva et al., 2019; Grossiord et al., 2020)", "manualFormatting" : "(Z. Xu et al., 2016; Menezes-Silva et al., 2019; Grossiord et al., 2020)", "plainTextFormattedCitation" : "(Xu et al., 2016b; Menezes-Silva et al., 2019; Grossiord et al., 2020)", "previouslyFormattedCitation" : "(Xu et al., 2016b; Menezes-Silva et al., 2019; Grossior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t>
      </w:r>
      <w:ins w:id="2411" w:author="Robin Matthews" w:date="2021-07-13T23:25:00Z">
        <w:r w:rsidR="001F2AFB">
          <w:rPr>
            <w:rFonts w:cs="Times New Roman"/>
            <w:noProof/>
            <w:lang w:val="en-GB"/>
          </w:rPr>
          <w:t xml:space="preserve">Z. </w:t>
        </w:r>
      </w:ins>
      <w:r w:rsidR="00A26296">
        <w:rPr>
          <w:rFonts w:cs="Times New Roman"/>
          <w:noProof/>
          <w:lang w:val="en-GB"/>
        </w:rPr>
        <w:t>Xu et al., 2016</w:t>
      </w:r>
      <w:del w:id="2412" w:author="Robin Matthews" w:date="2021-07-13T23:25:00Z">
        <w:r w:rsidR="00A26296" w:rsidDel="001F2AFB">
          <w:rPr>
            <w:rFonts w:cs="Times New Roman"/>
            <w:noProof/>
            <w:lang w:val="en-GB"/>
          </w:rPr>
          <w:delText>b</w:delText>
        </w:r>
      </w:del>
      <w:r w:rsidR="00A26296">
        <w:rPr>
          <w:rFonts w:cs="Times New Roman"/>
          <w:noProof/>
          <w:lang w:val="en-GB"/>
        </w:rPr>
        <w:t>; Menezes-Silva et al., 2019; Grossiord et al., 2020)</w:t>
      </w:r>
      <w:r w:rsidRPr="00D424AA">
        <w:rPr>
          <w:rFonts w:cs="Times New Roman"/>
          <w:lang w:val="en-GB"/>
        </w:rPr>
        <w:fldChar w:fldCharType="end"/>
      </w:r>
      <w:commentRangeEnd w:id="2410"/>
      <w:r w:rsidR="00A26296">
        <w:rPr>
          <w:rStyle w:val="Marquedecommentaire"/>
        </w:rPr>
        <w:commentReference w:id="2410"/>
      </w:r>
      <w:r w:rsidRPr="00841A35">
        <w:rPr>
          <w:rFonts w:cs="Times New Roman"/>
          <w:lang w:val="en-GB"/>
        </w:rPr>
        <w:t xml:space="preserve"> and a number of ecophysiological and anatomical processes affect the re</w:t>
      </w:r>
      <w:r w:rsidRPr="00D424AA">
        <w:rPr>
          <w:rFonts w:cs="Times New Roman"/>
          <w:lang w:val="en-GB"/>
        </w:rPr>
        <w:t>sponse of plant physiology under higheratmospheric CO</w:t>
      </w:r>
      <w:r w:rsidRPr="00D424AA">
        <w:rPr>
          <w:rFonts w:cs="Times New Roman"/>
          <w:vertAlign w:val="subscript"/>
          <w:lang w:val="en-GB"/>
        </w:rPr>
        <w:t>2</w:t>
      </w:r>
      <w:r w:rsidRPr="00D424AA">
        <w:rPr>
          <w:rFonts w:cs="Times New Roman"/>
          <w:lang w:val="en-GB"/>
        </w:rPr>
        <w:t xml:space="preserve"> concentrations </w:t>
      </w:r>
      <w:commentRangeStart w:id="2413"/>
      <w:r w:rsidRPr="00D424AA">
        <w:rPr>
          <w:rFonts w:cs="Times New Roman"/>
          <w:lang w:val="en-GB"/>
        </w:rPr>
        <w:fldChar w:fldCharType="begin" w:fldLock="1"/>
      </w:r>
      <w:ins w:id="2414" w:author="Robin Matthews" w:date="2021-07-13T23:26:00Z">
        <w:r w:rsidR="001F2AFB">
          <w:rPr>
            <w:rFonts w:cs="Times New Roman"/>
            <w:lang w:val="en-GB"/>
          </w:rPr>
          <w:instrText>ADDIN CSL_CITATION { "citationItems" : [ { "id" : "ITEM-1", "itemData" : { "DOI" : "10.1002/ece3.5663", "abstract" : "Abstract Anthropogenic activities such as uncontrolled deforestation and increasing greenhouse gas emissions are responsible for triggering a series of environmental imbalances that affect the Earth's complex climate dynamics. As a consequence of these changes, several climate models forecast an intensification of extreme weather events over the upcoming decades, including heat waves and increasingly severe drought and flood episodes. The occurrence of such extreme weather will prompt profound changes in several plant communities, resulting in massive forest dieback events that can trigger a massive loss of biodiversity in several biomes worldwide. Despite the gravity of the situation, our knowledge regarding how extreme weather events can undermine the performance, survival, and distribution of forest species remains very fragmented. Therefore, the present review aimed to provide a broad and integrated perspective of the main biochemical, physiological, and morpho-anatomical disorders that may compromise the performance and survival of forest species exposed to climate change factors, particularly drought, flooding, and global warming. In addition, we also discuss the controversial effects of high CO2 concentrations in enhancing plant growth and reducing the deleterious effects of some extreme climatic events. We conclude with a discussion about the possible effects that the factors associated with the climate change might have on species distribution and forest composition.", "author" : [ { "dropping-particle" : "", "family" : "Menezes-Silva", "given" : "Paulo Eduardo", "non-dropping-particle" : "", "parse-names" : false, "suffix" : "" }, { "dropping-particle" : "", "family" : "Loram-Louren\u00e7o", "given" : "Lucas", "non-dropping-particle" : "", "parse-names" : false, "suffix" : "" }, { "dropping-particle" : "", "family" : "Alves", "given" : "Rauander Douglas Ferreira Barros", "non-dropping-particle" : "", "parse-names" : false, "suffix" : "" }, { "dropping-particle" : "", "family" : "Sousa", "given" : "Let\u00edcia Ferreira", "non-dropping-particle" : "", "parse-names" : false, "suffix" : "" }, { "dropping-particle" : "", "family" : "Almeida", "given" : "Sabrina Emanuella da Silva", "non-dropping-particle" : "", "parse-names" : false, "suffix" : "" }, { "dropping-particle" : "", "family" : "Farnese", "given" : "Fernanda Santos", "non-dropping-particle" : "", "parse-names" : false, "suffix" : "" } ], "container-title" : "Ecology and Evolution", "id" : "ITEM-1", "issue" : "0", "issued" : { "date-parts" : [ [ "2019" ] ] }, "title" : "Different ways to die in a changing world: Consequences of climate change for tree species performance and survival through an ecophysiological perspective", "translator" : [ { "dropping-particle" : "", "family" : "S2193", "given" : "", "non-dropping-particle" : "", "parse-names" : false, "suffix" : "" } ], "type" : "article-journal", "volume" : "0" }, "uris" : [ "http://www.mendeley.com/documents/?uuid=1cc67320-e3b9-47d1-9254-9e69510708fb" ] }, { "id" : "ITEM-2", "itemData" : { "DOI" : "10.1038/s41561-019-0480-x", "ISSN" : "1752-0908", "abstract" : "Plants are expected to generate more global-scale runoff under increasing atmospheric carbon dioxide concentrations through their influence on surface resistance to evapotranspiration. Recent studies using Earth System Models from phase 5 of the Coupled Model Intercomparison Project ostensibly reaffirm this result, further suggesting that plants will ameliorate the dire reductions in water availability projected by other studies that use aridity metrics. Here we complicate this narrative by analysing the change in precipitation partitioning to plants, runoff and storage in multiple Earth system models under both high carbon dioxide concentrations and warming. We show that projected plant responses directly reduce future runoff across vast swaths of North America, Europe and Asia because bulk canopy water demands increase with additional vegetation growth and longer and warmer growing seasons. These runoff declines occur despite increased surface resistance to evapotranspiration and vegetation total water use efficiency, even in regions with increasing or unchanging precipitation. We demonstrate that constraining the large uncertainty in the multimodel ensemble with regional-scale observations of evapotranspiration partitioning strengthens these results. We conclude that terrestrial vegetation plays a large and unresolved role in shaping future regional freshwater availability, one that will not ubiquitously ameliorate future warming-driven surface drying.", "author" : [ { "dropping-particle" : "", "family" : "Mankin", "given" : "Justin S", "non-dropping-particle" : "", "parse-names" : false, "suffix" : "" }, { "dropping-particle" : "", "family" : "Seager", "given" : "Richard",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Williams", "given" : "A Park", "non-dropping-particle" : "", "parse-names" : false, "suffix" : "" } ], "container-title" : "Nature Geoscience", "id" : "ITEM-2", "issue" : "12", "issued" : { "date-parts" : [ [ "2019" ] ] }, "page" : "983-988", "title" : "Mid-latitude freshwater availability reduced by projected vegetation responses to climate change", "translator" : [ { "dropping-particle" : "", "family" : "S3460", "given" : "", "non-dropping-particle" : "", "parse-names" : false, "suffix" : "" } ], "type" : "article-journal", "volume" : "12" }, "uris" : [ "http://www.mendeley.com/documents/?uuid=0f447c62-2a34-439a-939d-9ed5d9deb0f2" ] } ], "mendeley" : { "formattedCitation" : "(Mankin et al., 2019; Menezes-Silva et al., 2019)", "manualFormatting" : "(Mankin et al., 2019; Menezes-Silva et al., 2019", "plainTextFormattedCitation" : "(Mankin et al., 2019; Menezes-Silva et al., 2019)", "previouslyFormattedCitation" : "(Mankin et al., 2019; Menezes-Silva et al., 2019)" }, "properties" : { "noteIndex" : 0 }, "schema" : "https://github.com/citation-style-language/schema/raw/master/csl-citation.json" }</w:instrText>
        </w:r>
      </w:ins>
      <w:del w:id="2415" w:author="Robin Matthews" w:date="2021-07-13T23:26:00Z">
        <w:r w:rsidR="00FF6231" w:rsidDel="001F2AFB">
          <w:rPr>
            <w:rFonts w:cs="Times New Roman"/>
            <w:lang w:val="en-GB"/>
          </w:rPr>
          <w:delInstrText>ADDIN CSL_CITATION { "citationItems" : [ { "id" : "ITEM-1", "itemData" : { "DOI" : "10.1002/ece3.5663", "abstract" : "Abstract Anthropogenic activities such as uncontrolled deforestation and increasing greenhouse gas emissions are responsible for triggering a series of environmental imbalances that affect the Earth's complex climate dynamics. As a consequence of these changes, several climate models forecast an intensification of extreme weather events over the upcoming decades, including heat waves and increasingly severe drought and flood episodes. The occurrence of such extreme weather will prompt profound changes in several plant communities, resulting in massive forest dieback events that can trigger a massive loss of biodiversity in several biomes worldwide. Despite the gravity of the situation, our knowledge regarding how extreme weather events can undermine the performance, survival, and distribution of forest species remains very fragmented. Therefore, the present review aimed to provide a broad and integrated perspective of the main biochemical, physiological, and morpho-anatomical disorders that may compromise the performance and survival of forest species exposed to climate change factors, particularly drought, flooding, and global warming. In addition, we also discuss the controversial effects of high CO2 concentrations in enhancing plant growth and reducing the deleterious effects of some extreme climatic events. We conclude with a discussion about the possible effects that the factors associated with the climate change might have on species distribution and forest composition.", "author" : [ { "dropping-particle" : "", "family" : "Menezes-Silva", "given" : "Paulo Eduardo", "non-dropping-particle" : "", "parse-names" : false, "suffix" : "" }, { "dropping-particle" : "", "family" : "Loram-Louren\u00e7o", "given" : "Lucas", "non-dropping-particle" : "", "parse-names" : false, "suffix" : "" }, { "dropping-particle" : "", "family" : "Alves", "given" : "Rauander Douglas Ferreira Barros", "non-dropping-particle" : "", "parse-names" : false, "suffix" : "" }, { "dropping-particle" : "", "family" : "Sousa", "given" : "Let\u00edcia Ferreira", "non-dropping-particle" : "", "parse-names" : false, "suffix" : "" }, { "dropping-particle" : "", "family" : "Almeida", "given" : "Sabrina Emanuella da Silva", "non-dropping-particle" : "", "parse-names" : false, "suffix" : "" }, { "dropping-particle" : "", "family" : "Farnese", "given" : "Fernanda Santos", "non-dropping-particle" : "", "parse-names" : false, "suffix" : "" } ], "container-title" : "Ecology and Evolution", "id" : "ITEM-1", "issue" : "0", "issued" : { "date-parts" : [ [ "2019" ] ] }, "title" : "Different ways to die in a changing world: Consequences of climate change for tree species performance and survival through an ecophysiological perspective", "translator" : [ { "dropping-particle" : "", "family" : "S2193", "given" : "", "non-dropping-particle" : "", "parse-names" : false, "suffix" : "" } ], "type" : "article-journal", "volume" : "0" }, "uris" : [ "http://www.mendeley.com/documents/?uuid=1cc67320-e3b9-47d1-9254-9e69510708fb" ] }, { "id" : "ITEM-2", "itemData" : { "DOI" : "10.1038/s41561-019-0480-x", "ISSN" : "1752-0908", "abstract" : "Plants are expected to generate more global-scale runoff under increasing atmospheric carbon dioxide concentrations through their influence on surface resistance to evapotranspiration. Recent studies using Earth System Models from phase 5 of the Coupled Model Intercomparison Project ostensibly reaffirm this result, further suggesting that plants will ameliorate the dire reductions in water availability projected by other studies that use aridity metrics. Here we complicate this narrative by analysing the change in precipitation partitioning to plants, runoff and storage in multiple Earth system models under both high carbon dioxide concentrations and warming. We show that projected plant responses directly reduce future runoff across vast swaths of North America, Europe and Asia because bulk canopy water demands increase with additional vegetation growth and longer and warmer growing seasons. These runoff declines occur despite increased surface resistance to evapotranspiration and vegetation total water use efficiency, even in regions with increasing or unchanging precipitation. We demonstrate that constraining the large uncertainty in the multimodel ensemble with regional-scale observations of evapotranspiration partitioning strengthens these results. We conclude that terrestrial vegetation plays a large and unresolved role in shaping future regional freshwater availability, one that will not ubiquitously ameliorate future warming-driven surface drying.", "author" : [ { "dropping-particle" : "", "family" : "Mankin", "given" : "Justin S", "non-dropping-particle" : "", "parse-names" : false, "suffix" : "" }, { "dropping-particle" : "", "family" : "Seager", "given" : "Richard", "non-dropping-particle" : "", "parse-na</w:delInstrText>
        </w:r>
        <w:r w:rsidR="00FF6231" w:rsidRPr="006A2665" w:rsidDel="001F2AFB">
          <w:rPr>
            <w:rFonts w:cs="Times New Roman"/>
          </w:rPr>
          <w:delInstrText>mes" : false, "suffix" : "" }, { "dropping-particle" : "", "family" : "Smerdon", "given" : "Jason E", "non-dropping-particle" : "", "parse-names" : false, "suffix" : "" }, { "dropping-particle" : "", "family" : "Cook", "given" : "Benjamin I", "non-dropping-particle" : "", "parse-names" : false, "suffix" : "" }, { "dropping-particle" : "", "family" : "Williams", "given" : "A Park", "non-dropping-particle" : "", "parse-names" : false, "suffix" : "" } ], "container-title" : "Nature Geoscience", "id" : "ITEM-2", "issue" : "12", "issued" : { "date-parts" : [ [ "2019" ] ] }, "page" : "983-988", "title" : "Mid-latitude freshwater availability reduced by projected vegetation responses to climate change", "translator" : [ { "dropping-particle" : "", "family" : "S3460", "given" : "", "non-dropping-particle" : "", "parse-names" : false, "suffix" : "" } ], "type" : "article-journal", "volume" : "12" }, "uris" : [ "http://www.mendeley.com/documents/?uuid=0f447c62-2a34-439a-939d-9ed5d9deb0f2" ] } ], "mendeley" : { "formattedCitation" : "(Mankin et al., 2019; Menezes-Silva et al., 2019)", "manualFormatting" : "(Mankin et al., 2019; Menezes-Silva et al., 2019; Chapter 5, Cross-Chapter Box 5.1)", "plainTextFormattedCitation" : "(Mankin et al., 2019; Menezes-Silva et al., 2019)", "previouslyFormattedCitation" : "(Mankin et al., 2019; Menezes-Silva et al., 2019)"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Mankin et al., 2019; Menezes-Silva et al., 2019</w:t>
      </w:r>
      <w:del w:id="2416" w:author="Robin Matthews" w:date="2021-07-13T23:26:00Z">
        <w:r w:rsidR="00A26296" w:rsidDel="001F2AFB">
          <w:rPr>
            <w:rFonts w:cs="Times New Roman"/>
            <w:noProof/>
            <w:lang w:val="nb-NO"/>
          </w:rPr>
          <w:delText>; Chapter 5, Cross-Chapter Box 5.1)</w:delText>
        </w:r>
      </w:del>
      <w:r w:rsidRPr="00D424AA">
        <w:rPr>
          <w:rFonts w:cs="Times New Roman"/>
          <w:lang w:val="en-GB"/>
        </w:rPr>
        <w:fldChar w:fldCharType="end"/>
      </w:r>
      <w:commentRangeEnd w:id="2413"/>
      <w:r w:rsidR="00A26296">
        <w:rPr>
          <w:rStyle w:val="Marquedecommentaire"/>
        </w:rPr>
        <w:commentReference w:id="2413"/>
      </w:r>
      <w:ins w:id="2417" w:author="Robin Matthews" w:date="2021-07-13T23:26:00Z">
        <w:r w:rsidR="001F2AFB">
          <w:rPr>
            <w:rFonts w:cs="Times New Roman"/>
            <w:noProof/>
            <w:lang w:val="nb-NO"/>
          </w:rPr>
          <w:t>; Chapter 5, Cross-Chapter Box 5.1)</w:t>
        </w:r>
      </w:ins>
      <w:r w:rsidRPr="00841A35">
        <w:rPr>
          <w:rFonts w:cs="Times New Roman"/>
          <w:lang w:val="nb-NO"/>
        </w:rPr>
        <w:t xml:space="preserve">. </w:t>
      </w:r>
      <w:r w:rsidRPr="00D424AA">
        <w:rPr>
          <w:rFonts w:cs="Times New Roman"/>
          <w:lang w:val="en-GB"/>
        </w:rPr>
        <w:t>The benefits of the atmospheric CO</w:t>
      </w:r>
      <w:r w:rsidRPr="00D424AA">
        <w:rPr>
          <w:rFonts w:cs="Times New Roman"/>
          <w:vertAlign w:val="subscript"/>
          <w:lang w:val="en-GB"/>
        </w:rPr>
        <w:t>2</w:t>
      </w:r>
      <w:r w:rsidRPr="00D424AA">
        <w:rPr>
          <w:rFonts w:cs="Times New Roman"/>
          <w:lang w:val="en-GB"/>
        </w:rPr>
        <w:t xml:space="preserve"> for plant stress and agricultural and ecological droughts would be minimal precisely during dry periods given stomatal closure in response to limited soil moisture </w:t>
      </w:r>
      <w:commentRangeStart w:id="2418"/>
      <w:r w:rsidRPr="00D424AA">
        <w:rPr>
          <w:rFonts w:cs="Times New Roman"/>
          <w:lang w:val="en-GB"/>
        </w:rPr>
        <w:fldChar w:fldCharType="begin" w:fldLock="1"/>
      </w:r>
      <w:ins w:id="2419" w:author="Robin Matthews" w:date="2021-07-13T23:26:00Z">
        <w:r w:rsidR="001F2AFB">
          <w:rPr>
            <w:rFonts w:cs="Times New Roman"/>
            <w:lang w:val="en-GB"/>
          </w:rPr>
          <w:instrText>ADDIN CSL_CITATION { "citationItems" : [ { "id" : "ITEM-1", "itemData" : { "DOI" : "10.1890/ES15-00203.1", "ISSN" : "2150-8925", "abstract" : "\u00a9 2015 Allen et al. 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1", "issue" : "8", "issued" : { "date-parts" : [ [ "2015", "8" ] ] }, "page" : "art129", "title" : "On underestimation of global vulnerability to tree mortality and forest die-off from hotter drought in the Anthropocene", "translator" : [ { "dropping-particle" : "", "family" : "S1572", "given" : "", "non-dropping-particle" : "", "parse-names" : false, "suffix" : "" } ], "type" : "article-journal", "volume" : "6" }, "uris" : [ "http://www.mendeley.com/documents/?uuid=75f09960-d23b-4569-afad-ef1023b5d670" ] }, { "id" : "ITEM-2", "itemData" : { "DOI" : "10.3389/fpls.2016.00657", "ISSN" : "1664-462X", "author" : [ { "dropping-particle" : "", "family" : "Xu", "given" : "Zhenzhu", "non-dropping-particle" : "", "parse-names" : false, "suffix" : "" }, { "dropping-particle" : "", "family" : "Jiang", "given" : "Yanling", "non-dropping-particle" : "", "parse-names" : false, "suffix" : "" }, { "dropping-particle" : "", "family" : "Jia", "given" : "Bingrui", "non-dropping-particle" : "", "parse-names" : false, "suffix" : "" }, { "dropping-particle" : "", "family" : "Zhou", "given" : "Guangsheng", "non-dropping-particle" : "", "parse-names" : false, "suffix" : "" } ], "container-title" : "Frontiers in Plant Science", "id" : "ITEM-2", "issued" : { "date-parts" : [ [ "2016", "5", "13" ] ] }, "note" : "Export Date: 20 September 2019", "page" : "657", "title" : "Elevated-CO2 Response of Stomata and Its Dependence on Environmental Factors", "translator" : [ { "dropping-particle" : "", "family" : "S2756", "given" : "", "non-dropping-particle" : "", "parse-names" : false, "suffix" : "" } ], "type" : "article-journal", "volume" : "7" }, "uris" : [ "http://www.mendeley.com/documents/?uuid=6fa31cfe-f5bf-4615-88ce-16e0acc12b03" ] } ], "mendeley" : { "formattedCitation" : "(Allen et al., 2015; Xu et al., 2016b)", "manualFormatting" : "(Allen et al., 2015; Z. Xu et al., 2016)", "plainTextFormattedCitation" : "(Allen et al., 2015; Xu et al., 2016b)", "previouslyFormattedCitation" : "(Allen et al., 2015; Xu et al., 2016b)" }, "properties" : { "noteIndex" : 0 }, "schema" : "https://github.com/citation-style-language/schema/raw/master/csl-citation.json" }</w:instrText>
        </w:r>
      </w:ins>
      <w:del w:id="2420" w:author="Robin Matthews" w:date="2021-07-13T23:26:00Z">
        <w:r w:rsidR="00FF6231" w:rsidDel="001F2AFB">
          <w:rPr>
            <w:rFonts w:cs="Times New Roman"/>
            <w:lang w:val="en-GB"/>
          </w:rPr>
          <w:delInstrText>ADDIN CSL_CITATION { "citationItems" : [ { "id" : "ITEM-1", "itemData" : { "DOI" : "10.1890/ES15-00203.1", "ISSN" : "2150-8925", "abstract" : "\u00a9 2015 Allen et al. 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1", "issue" : "8", "issued" : { "date-parts" : [ [ "2015", "8" ] ] }, "page" : "art129", "title" : "On underestimation of global vulnerability to tree mortality and forest die-off from hotter drought in the Anthropocene", "translator" : [ { "dropping-particle" : "", "family" : "S1572", "given" : "", "non-dropping-particle" : "", "parse-names" : false, "suffix" : "" } ], "type" : "article-journal", "volume" : "6" }, "uris" : [ "http://www.mendeley.com/documents/?uuid=75f09960-d23b-4569-afad-ef1023b5d670" ] }, { "id" : "ITEM-2", "itemData" : { "DOI" : "10.3389/fpls.2016.00657", "ISSN" : "1664-462X", "author" : [ { "dropping-particle" : "", "family" : "Xu", "given" : "Zhenzhu", "non-dropping-particle" : "", "parse-names" : false, "suffix" : "" }, { "dropping-particle" : "", "family" : "Jiang", "given" : "Yanling", "non-dropping-particle" : "", "parse-names" : false, "suffix" : "" }, { "dropping-particle" : "", "family" : "Jia", "given" : "Bingrui", "non-dropping-particle" : "", "parse-names" : false, "suffix" : "" }, { "dropping-particle" : "", "family" : "Zhou", "given" : "Guangsheng", "non-dropping-particle" : "", "parse-names" : false, "suffix" : "" } ], "container-title" : "Frontiers in Plant Science", "id" : "ITEM-2", "issued" : { "date-parts" : [ [ "2016", "5", "13" ] ] }, "note" : "Export Date: 20 September 2019", "page" : "657", "title" : "Elevated-CO2 Response of Stomata and Its Dependence on Environmental Factors", "translator" : [ { "dropping-particle" : "", "family" : "S2756", "given" : "", "non-dropping-particle" : "", "parse-names" : false, "suffix" : "" } ], "type" : "article-journal", "volume" : "7" }, "uris" : [ "http://www.mendeley.com/documents/?uuid=6fa31cfe-f5bf-4615-88ce-16e0acc12b03" ] } ], "mendeley" : { "formattedCitation" : "(Allen et al., 2015; Xu et al., 2016b)", "plainTextFormattedCitation" : "(Allen et al., 2015; Xu et al., 2016b)", "previouslyFormattedCitation" : "(Allen et al., 2015; Xu et al., 2016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Allen et al., 2015; </w:t>
      </w:r>
      <w:ins w:id="2421" w:author="Robin Matthews" w:date="2021-07-13T23:26:00Z">
        <w:r w:rsidR="001F2AFB">
          <w:rPr>
            <w:rFonts w:cs="Times New Roman"/>
            <w:noProof/>
            <w:lang w:val="en-GB"/>
          </w:rPr>
          <w:t xml:space="preserve">Z. </w:t>
        </w:r>
      </w:ins>
      <w:r w:rsidR="00A26296">
        <w:rPr>
          <w:rFonts w:cs="Times New Roman"/>
          <w:noProof/>
          <w:lang w:val="en-GB"/>
        </w:rPr>
        <w:t>Xu et al., 2016</w:t>
      </w:r>
      <w:del w:id="2422" w:author="Robin Matthews" w:date="2021-07-13T23:26:00Z">
        <w:r w:rsidR="00A26296" w:rsidDel="001F2AFB">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418"/>
      <w:r w:rsidR="00A26296">
        <w:rPr>
          <w:rStyle w:val="Marquedecommentaire"/>
        </w:rPr>
        <w:commentReference w:id="2418"/>
      </w:r>
      <w:r w:rsidRPr="00841A35">
        <w:rPr>
          <w:rFonts w:cs="Times New Roman"/>
          <w:lang w:val="en-GB"/>
        </w:rPr>
        <w:t>. In addition, CO</w:t>
      </w:r>
      <w:r w:rsidRPr="00D424AA">
        <w:rPr>
          <w:rFonts w:cs="Times New Roman"/>
          <w:vertAlign w:val="subscript"/>
          <w:lang w:val="en-GB"/>
        </w:rPr>
        <w:t>2</w:t>
      </w:r>
      <w:r w:rsidRPr="00D424AA">
        <w:rPr>
          <w:rFonts w:cs="Times New Roman"/>
          <w:lang w:val="en-GB"/>
        </w:rPr>
        <w:t xml:space="preserve"> effects on plant stomatal conductance could not entirely compensate the increased </w:t>
      </w:r>
      <w:r w:rsidRPr="00D424AA">
        <w:rPr>
          <w:rFonts w:cs="Times New Roman"/>
          <w:lang w:val="en-GB"/>
        </w:rPr>
        <w:lastRenderedPageBreak/>
        <w:t xml:space="preserve">demand associated to warming </w:t>
      </w:r>
      <w:r w:rsidRPr="00D424AA">
        <w:rPr>
          <w:rFonts w:cs="Times New Roman"/>
          <w:lang w:val="en-GB"/>
        </w:rPr>
        <w:fldChar w:fldCharType="begin" w:fldLock="1"/>
      </w:r>
      <w:r w:rsidR="00FF6231">
        <w:rPr>
          <w:rFonts w:cs="Times New Roman"/>
          <w:lang w:val="en-GB"/>
        </w:rPr>
        <w:instrText>ADDIN CSL_CITATION { "citationItems" : [ { "id" : "ITEM-1", "itemData" : { "DOI" : "10.1175/JHM-D-16-0204.1", "abstract" : "\u00a9 2017 American Meteorological Society. Atmospheric evaporative demand plays a pivotal role in global water and energy budgets, and its change is very important for drought monitoring, irrigation scheduling, and water resource management under a changing environment. Here, future changes of pan evaporation Epan, a measurable indicator for atmospheric evaporative demand, are first projected and attributed over China through a physically based approach, namely, the PenPan model, forced with outputs from 12 state-of-the-art climate models from phase 5 of the Coupled Model Intercomparison Project. An equidistant quantile mapping method was also used to correct the biases in GCMs outputs to reduce uncertainty in Epanprojection. The results indicated that Epanwould increase during the periods 2021-50 and 2071-2100 relative to the baseline period 1971-2000 under the representative concentration pathway (RCP) 4.5 and 8.5 scenarios, which can mainly be attributed to the projected increase in air temperature and vapor pressure deficit over China. The percentage increase of Epanis relatively larger in eastern China than in western China, which is due to the spatially inconsistent increases in air temperature, net radiation, wind speed, and vapor pressure deficit over China. The widely reported \"pan evaporation paradox\" was not well reproduced for the period 1961-2000 in the climate models, before or after bias correction, suggesting discrepancy between observed and modeled trends. With that caveat, it was found that the pan evaporation has been projected to increase at a rate of 117-167 mm yr-1K-1(72-80 mm yr-1K-1)over China using the multiple GCMs under the RCP 4.5 (RCP 8.5) scenario with increased greenhouse gases and the associated warming of the climate system.", "author" : [ { "dropping-particle" : "", "family" : "Liu", "given" : "W.", "non-dropping-particle" : "", "parse-names" : false, "suffix" : "" }, { "dropping-particle" : "", "family" : "Sun", "given" : "F.", "non-dropping-particle" : "", "parse-names" : false, "suffix" : "" } ], "container-title" : "Journal of Hydrometeorology", "id" : "ITEM-1", "issue" : "4", "issued" : { "date-parts" : [ [ "2017" ] ] }, "page" : "977-991", "title" : "Projecting and attributing future changes of evaporative demand over china in CMIP5 climate models", "translator" : [ { "dropping-particle" : "", "family" : "S1463", "given" : "", "non-dropping-particle" : "", "parse-names" : false, "suffix" : "" } ], "type" : "article-journal", "volume" : "18" }, "uris" : [ "http://www.mendeley.com/documents/?uuid=a18278d1-106e-4167-8b26-a791d2d5258c" ] } ], "mendeley" : { "formattedCitation" : "(Liu and Sun, 2017)", "plainTextFormattedCitation" : "(Liu and Sun, 2017)", "previouslyFormattedCitation" : "(Liu and Sun,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u and Sun, 2017)</w:t>
      </w:r>
      <w:r w:rsidRPr="00D424AA">
        <w:rPr>
          <w:rFonts w:cs="Times New Roman"/>
          <w:lang w:val="en-GB"/>
        </w:rPr>
        <w:fldChar w:fldCharType="end"/>
      </w:r>
      <w:r w:rsidRPr="00841A35">
        <w:rPr>
          <w:rFonts w:cs="Times New Roman"/>
          <w:lang w:val="en-GB"/>
        </w:rPr>
        <w:t>; in large tropical and subtropical regions (e.g. southern Africa, the Amazon, the Mediterranean and southern North America), AED is projected to increase even considering the possible CO</w:t>
      </w:r>
      <w:r w:rsidRPr="00D424AA">
        <w:rPr>
          <w:rFonts w:cs="Times New Roman"/>
          <w:vertAlign w:val="subscript"/>
          <w:lang w:val="en-GB"/>
        </w:rPr>
        <w:t>2</w:t>
      </w:r>
      <w:r w:rsidRPr="00D424AA">
        <w:rPr>
          <w:rFonts w:cs="Times New Roman"/>
          <w:lang w:val="en-GB"/>
        </w:rPr>
        <w:t xml:space="preserve"> effects on the land resistance </w:t>
      </w:r>
      <w:commentRangeStart w:id="2423"/>
      <w:r w:rsidRPr="00D424AA">
        <w:rPr>
          <w:rFonts w:cs="Times New Roman"/>
          <w:lang w:val="en-GB"/>
        </w:rPr>
        <w:fldChar w:fldCharType="begin" w:fldLock="1"/>
      </w:r>
      <w:r w:rsidR="0012753B">
        <w:rPr>
          <w:rFonts w:cs="Times New Roman"/>
          <w:lang w:val="en-GB"/>
        </w:rPr>
        <w:instrText>ADDIN CSL_CITATION { "citationItems" : [ { "id" : "ITEM-1",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1",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mendeley" : { "formattedCitation" : "(Vicente-Serrano et al., 2020b)", "manualFormatting" : "(Vicente-Serrano et al., 2020a)", "plainTextFormattedCitation" : "(Vicente-Serrano et al., 2020b)", "previouslyFormattedCitation" : "(Vicente-Serrano et al., 2020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icente-Serrano et al., 2020</w:t>
      </w:r>
      <w:del w:id="2424" w:author="Robin Matthews" w:date="2021-07-13T23:26:00Z">
        <w:r w:rsidR="00A26296" w:rsidDel="001F2AFB">
          <w:rPr>
            <w:rFonts w:cs="Times New Roman"/>
            <w:noProof/>
            <w:lang w:val="en-GB"/>
          </w:rPr>
          <w:delText>b</w:delText>
        </w:r>
      </w:del>
      <w:ins w:id="2425" w:author="Robin Matthews" w:date="2021-07-13T23:26:00Z">
        <w:r w:rsidR="001F2AFB">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2423"/>
      <w:r w:rsidR="00A26296">
        <w:rPr>
          <w:rStyle w:val="Marquedecommentaire"/>
        </w:rPr>
        <w:commentReference w:id="2423"/>
      </w:r>
      <w:r w:rsidRPr="00841A35">
        <w:rPr>
          <w:rFonts w:cs="Times New Roman"/>
          <w:lang w:val="en-GB"/>
        </w:rPr>
        <w:t>. Moreover, these CO</w:t>
      </w:r>
      <w:r w:rsidRPr="00D424AA">
        <w:rPr>
          <w:rFonts w:cs="Times New Roman"/>
          <w:vertAlign w:val="subscript"/>
          <w:lang w:val="en-GB"/>
        </w:rPr>
        <w:t>2</w:t>
      </w:r>
      <w:r w:rsidRPr="00D424AA">
        <w:rPr>
          <w:rFonts w:cs="Times New Roman"/>
          <w:lang w:val="en-GB"/>
        </w:rPr>
        <w:t xml:space="preserve"> effects would not affect the direct evaporation from soils and water bodies, which is very relevant in the reservoirs of warm areas </w:t>
      </w:r>
      <w:r w:rsidRPr="00D424AA">
        <w:rPr>
          <w:rFonts w:cs="Times New Roman"/>
          <w:lang w:val="en-GB"/>
        </w:rPr>
        <w:fldChar w:fldCharType="begin" w:fldLock="1"/>
      </w:r>
      <w:r w:rsidR="00FF6231">
        <w:rPr>
          <w:rFonts w:cs="Times New Roman"/>
          <w:lang w:val="en-GB"/>
        </w:rPr>
        <w:instrText>ADDIN CSL_CITATION { "citationItems" : [ { "id" : "ITEM-1", "itemData" : { "DOI" : "10.1175/BAMS-D-15-00224.1", "author" : [ { "dropping-particle" : "", "family" : "Friedrich", "given" : "K", "non-dropping-particle" : "", "parse-names" : false, "suffix" : "" }, { "dropping-particle" : "", "family" : "Grossman", "given" : "R L", "non-dropping-particle" : "", "parse-names" : false, "suffix" : "" }, { "dropping-particle" : "", "family" : "Huntington", "given" : "J", "non-dropping-particle" : "", "parse-names" : false, "suffix" : "" }, { "dropping-particle" : "", "family" : "Blanken", "given" : "P D", "non-dropping-particle" : "", "parse-names" : false, "suffix" : "" }, { "dropping-particle" : "", "family" : "Lenters", "given" : "J", "non-dropping-particle" : "", "parse-names" : false, "suffix" : "" }, { "dropping-particle" : "", "family" : "Holman", "given" : "K D", "non-dropping-particle" : "", "parse-names" : false, "suffix" : "" }, { "dropping-particle" : "", "family" : "Gochis", "given" : "D", "non-dropping-particle" : "", "parse-names" : false, "suffix" : "" }, { "dropping-particle" : "", "family" : "Livneh", "given" : "B", "non-dropping-particle" : "", "parse-names" : false, "suffix" : "" }, { "dropping-particle" : "", "family" : "Prairie", "given" : "J", "non-dropping-particle" : "", "parse-names" : false, "suffix" : "" }, { "dropping-particle" : "", "family" : "Skeie", "given" : "E", "non-dropping-particle" : "", "parse-names" : false, "suffix" : "" }, { "dropping-particle" : "", "family" : "Healey", "given" : "N C", "non-dropping-particle" : "", "parse-names" : false, "suffix" : "" }, { "dropping-particle" : "", "family" : "Dahm", "given" : "K", "non-dropping-particle" : "", "parse-names" : false, "suffix" : "" }, { "dropping-particle" : "", "family" : "Pearson", "given" : "C", "non-dropping-particle" : "", "parse-names" : false, "suffix" : "" }, { "dropping-particle" : "", "family" : "Finnessey", "given" : "T", "non-dropping-particle" : "", "parse-names" : false, "suffix" : "" }, { "dropping-particle" : "", "family" : "Hook", "given" : "S J", "non-dropping-particle" : "", "parse-names" : false, "suffix" : "" }, { "dropping-particle" : "", "family" : "KowaLsKi", "given" : "T", "non-dropping-particle" : "", "parse-names" : false, "suffix" : "" } ], "container-title" : "Bulletin of the American Meteorological Society", "id" : "ITEM-1", "issue" : "1", "issued" : { "date-parts" : [ [ "2018" ] ] }, "note" : "cited By 2", "page" : "167-187", "title" : "Reservoir evaporation in the Western United States", "translator" : [ { "dropping-particle" : "", "family" : "S3462", "given" : "", "non-dropping-particle" : "", "parse-names" : false, "suffix" : "" } ], "type" : "article-journal", "volume" : "99" }, "uris" : [ "http://www.mendeley.com/documents/?uuid=5b0528d0-d7d9-4638-9338-5bb689f1fbfd" ] } ], "mendeley" : { "formattedCitation" : "(Friedrich et al., 2018)", "plainTextFormattedCitation" : "(Friedrich et al., 2018)", "previouslyFormattedCitation" : "(Friedrich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riedrich et al., 2018)</w:t>
      </w:r>
      <w:r w:rsidRPr="00D424AA">
        <w:rPr>
          <w:rFonts w:cs="Times New Roman"/>
          <w:lang w:val="en-GB"/>
        </w:rPr>
        <w:fldChar w:fldCharType="end"/>
      </w:r>
      <w:r w:rsidRPr="00841A35">
        <w:rPr>
          <w:rFonts w:cs="Times New Roman"/>
          <w:lang w:val="en-GB"/>
        </w:rPr>
        <w:t xml:space="preserve">. Because of these uncertainties, there is </w:t>
      </w:r>
      <w:r w:rsidRPr="00D424AA">
        <w:rPr>
          <w:rFonts w:cs="Times New Roman"/>
          <w:i/>
          <w:lang w:val="en-GB"/>
        </w:rPr>
        <w:t>low confidence</w:t>
      </w:r>
      <w:r w:rsidRPr="00D424AA">
        <w:rPr>
          <w:rFonts w:cs="Times New Roman"/>
          <w:lang w:val="en-GB"/>
        </w:rPr>
        <w:t xml:space="preserve"> whether increased CO</w:t>
      </w:r>
      <w:r w:rsidRPr="00D424AA">
        <w:rPr>
          <w:rFonts w:cs="Times New Roman"/>
          <w:vertAlign w:val="subscript"/>
          <w:lang w:val="en-GB"/>
        </w:rPr>
        <w:t>2</w:t>
      </w:r>
      <w:r w:rsidRPr="00D424AA">
        <w:rPr>
          <w:rFonts w:cs="Times New Roman"/>
          <w:lang w:val="en-GB"/>
        </w:rPr>
        <w:t>-induced water-use efficiency in vegetation will substantially reduce global plant transpiration and will diminish the frequency and severity of soil moisture and streamflow deficits associated with the radiative effect of higher CO</w:t>
      </w:r>
      <w:r w:rsidRPr="00D424AA">
        <w:rPr>
          <w:rFonts w:cs="Times New Roman"/>
          <w:vertAlign w:val="subscript"/>
          <w:lang w:val="en-GB"/>
        </w:rPr>
        <w:t>2</w:t>
      </w:r>
      <w:r w:rsidRPr="00D424AA">
        <w:rPr>
          <w:rFonts w:cs="Times New Roman"/>
          <w:lang w:val="en-GB"/>
        </w:rPr>
        <w:t xml:space="preserve"> concentrations (Chapter 5, CC Box 5.1).</w:t>
      </w:r>
    </w:p>
    <w:p w14:paraId="4D61ED83" w14:textId="77777777" w:rsidR="001415DA" w:rsidRPr="00D424AA" w:rsidRDefault="001415DA" w:rsidP="00D424AA">
      <w:pPr>
        <w:pStyle w:val="AR6BodyText"/>
        <w:rPr>
          <w:rFonts w:cs="Times New Roman"/>
          <w:lang w:val="en-GB"/>
        </w:rPr>
      </w:pPr>
    </w:p>
    <w:p w14:paraId="40E19D45" w14:textId="7284607A" w:rsidR="001415DA" w:rsidRPr="00D424AA" w:rsidRDefault="001415DA" w:rsidP="00D424AA">
      <w:pPr>
        <w:pStyle w:val="AR6BodyText"/>
        <w:rPr>
          <w:rFonts w:cs="Times New Roman"/>
          <w:lang w:val="en-GB"/>
        </w:rPr>
      </w:pPr>
      <w:r w:rsidRPr="00D424AA">
        <w:rPr>
          <w:rFonts w:cs="Times New Roman"/>
          <w:lang w:val="en-GB"/>
        </w:rPr>
        <w:t xml:space="preserve">Another mechanism reducing the ET response to increased AED in projections is the control of soil moisture limitations on ET, which leads to reduced stomatal conductance under water stress </w:t>
      </w:r>
      <w:r w:rsidRPr="00D424AA">
        <w:rPr>
          <w:rFonts w:cs="Times New Roman"/>
          <w:lang w:val="en-GB"/>
        </w:rPr>
        <w:fldChar w:fldCharType="begin" w:fldLock="1"/>
      </w:r>
      <w:r w:rsidR="00FF6231">
        <w:rPr>
          <w:rFonts w:cs="Times New Roman"/>
          <w:lang w:val="en-GB"/>
        </w:rPr>
        <w:instrText>ADDIN CSL_CITATION { "citationItems" : [ { "id" : "ITEM-1", "itemData" : { "DOI" : "10.1038/s41558-020-00945-z", "ISSN" : "17586798", "abstract" : "Global warming alters surface water availability (precipitation minus evapotranspiration, P\u2013E) and hence freshwater resources. However, the influence of land\u2013atmosphere feedbacks on future P\u2013E changes and the underlying mechanisms remain unclear. Here we demonstrate that soil moisture (SM) strongly impacts future P\u2013E changes, especially in drylands, by regulating evapotranspiration and atmospheric moisture inflow. Using modelling and empirical approaches, we find a consistent negative SM feedback on P\u2013E, which may offset ~60% of the decline in dryland P\u2013E otherwise expected in the absence of SM feedbacks. The negative feedback is not caused by atmospheric thermodynamic responses to declining SM; rather, reduced SM, in addition to limiting evapotranspiration, regulates atmospheric circulation and vertical ascent to enhance moisture transport into drylands. This SM effect is a large source of uncertainty in projected dryland P\u2013E changes, underscoring the need to better constrain future SM changes and improve the representation of SM\u2013atmosphere processes in models.", "author" : [ { "dropping-particle" : "", "family" : "Zhou", "given" : "Sha", "non-dropping-particle" : "", "parse-names" : false, "suffix" : "" }, { "dropping-particle" : "", "family" : "Williams", "given" : "A. Park", "non-dropping-particle" : "", "parse-names" : false, "suffix" : "" }, { "dropping-particle" : "", "family" : "Lintner", "given" : "Benjamin R.", "non-dropping-particle" : "", "parse-names" : false, "suffix" : "" }, { "dropping-particle" : "", "family" : "Berg", "given" : "Alexis M.", "non-dropping-particle" : "", "parse-names" : false, "suffix" : "" }, { "dropping-particle" : "", "family" : "Zhang", "given" : "Yao", "non-dropping-particle" : "", "parse-names" : false, "suffix" : "" }, { "dropping-particle" : "", "family" : "Keenan", "given" : "Trevor F.", "non-dropping-particle" : "", "parse-names" : false, "suffix" : "" }, { "dropping-particle" : "", "family" : "Cook", "given" : "Benjamin I.", "non-dropping-particle" : "", "parse-names" : false, "suffix" : "" }, { "dropping-particle" : "", "family" : "Hagemann", "given" : "Stefan", "non-dropping-particle" : "", "parse-names" : false, "suffix" : "" }, { "dropping-particle" : "", "family" : "Seneviratne", "given" : "Sonia I.", "non-dropping-particle" : "", "parse-names" : false, "suffix" : "" }, { "dropping-particle" : "", "family" : "Gentine", "given" : "Pierre", "non-dropping-particle" : "", "parse-names" : false, "suffix" : "" } ], "container-title" : "Nature Climate Change", "id" : "ITEM-1", "issue" : "1", "issued" : { "date-parts" : [ [ "2021" ] ] }, "page" : "38-44", "publisher" : "Springer US", "title" : "Soil moisture\u2013atmosphere feedbacks mitigate declining water availability in drylands", "translator" : [ { "dropping-particle" : "", "family" : "S3531", "given" : "", "non-dropping-particle" : "", "parse-names" : false, "suffix" : "" } ], "type" : "article-journal", "volume" : "11" }, "uris" : [ "http://www.mendeley.com/documents/?uuid=fe9e950a-9f86-4d57-b986-a2971f1a9b1f" ] }, { "id" : "ITEM-2", "itemData" : { "DOI" : "10.1111/nph.15123", "abstract" : "Summary 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 "author" : [ { "dropping-particle" : "", "family" : "Stocker", "given" : "Benjamin D", "non-dropping-particle" : "", "parse-names" : false, "suffix" : "" }, { "dropping-particle" : "", "family" : "Zscheischler", "given" : "Jakob", "non-dropping-particle" : "", "parse-names" : false, "suffix" : "" }, { "dropping-particle" : "", "family" : "Keenan", "given" : "Trevor F", "non-dropping-particle" : "", "parse-names" : false, "suffix" : "" }, { "dropping-particle" : "", "family" : "Prentice", "given" : "I Colin", "non-dropping-particle" : "", "parse-names" : false, "suffix" : "" }, { "dropping-particle" : "", "family" : "Pe\u00f1uelas", "given" : "Josep", "non-dropping-particle" : "", "parse-names" : false, "suffix" : "" }, { "dropping-particle" : "", "family" : "Seneviratne", "given" : "Sonia I", "non-dropping-particle" : "", "parse-names" : false, "suffix" : "" } ], "container-title" : "New Phytologist", "id" : "ITEM-2", "issue" : "4", "issued" : { "date-parts" : [ [ "2018" ] ] }, "page" : "1430-1449", "title" : "Quantifying soil moisture impacts on light use efficiency across biomes", "translator" : [ { "dropping-particle" : "", "family" : "S2015", "given" : "", "non-dropping-particle" : "", "parse-names" : false, "suffix" : "" } ], "type" : "article-journal", "volume" : "218" }, "uris" : [ "http://www.mendeley.com/documents/?uuid=6a3e664d-cb9b-4eb2-8633-a2b9cc23e791" ] }, { "id" : "ITEM-3", "itemData" : { "DOI" : "10.1007/s40641-018-0095-0", "ISSN" : "2198-6061", "abstract" : "We review the extensive and sometimes conflicting recent literature on drought changes under global warming. We focus on soil moisture deficits, which are indicative of associated impacts on ecosystems. Soil moisture is a key state variable of the land surface, reflecting complex interactions between the water, energy, and carbon cycles.", "author" : [ { "dropping-particle" : "", "family" : "Berg", "given" : "Alexis", "non-dropping-particle" : "", "parse-names" : false, "suffix" : "" }, { "dropping-particle" : "", "family" : "Sheffield", "given" : "Justin", "non-dropping-particle" : "", "parse-names" : false, "suffix" : "" } ], "container-title" : "Current Climate Change Reports", "id" : "ITEM-3", "issue" : "2", "issued" : { "date-parts" : [ [ "2018", "6" ] ] }, "page" : "180-191", "title" : "Climate Change and Drought: the Soil Moisture Perspective", "translator" : [ { "dropping-particle" : "", "family" : "S690", "given" : "", "non-dropping-particle" : "", "parse-names" : false, "suffix" : "" } ], "type" : "article-journal", "volume" : "4" }, "uris" : [ "http://www.mendeley.com/documents/?uuid=270cf28a-4cdb-4a13-8dae-c2ecbccf4e39" ] } ], "mendeley" : { "formattedCitation" : "(Berg and Sheffield, 2018; Stocker et al., 2018; Zhou et al., 2021)", "plainTextFormattedCitation" : "(Berg and Sheffield, 2018; Stocker et al., 2018; Zhou et al., 2021)", "previouslyFormattedCitation" : "(Berg and Sheffield, 2018; Stocker et al., 2018; Zhou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 and Sheffield, 2018; Stocker et al., 2018; Zhou et al., 2021)</w:t>
      </w:r>
      <w:r w:rsidRPr="00D424AA">
        <w:rPr>
          <w:rFonts w:cs="Times New Roman"/>
          <w:lang w:val="en-GB"/>
        </w:rPr>
        <w:fldChar w:fldCharType="end"/>
      </w:r>
      <w:r w:rsidRPr="00841A35">
        <w:rPr>
          <w:rFonts w:cs="Times New Roman"/>
          <w:lang w:val="en-GB"/>
        </w:rPr>
        <w:t xml:space="preserve">. This response may be further amplified through VPD-induced decreases in stomatal conductance </w:t>
      </w:r>
      <w:r w:rsidRPr="00D424AA">
        <w:rPr>
          <w:rFonts w:cs="Times New Roman"/>
          <w:lang w:val="en-GB"/>
        </w:rPr>
        <w:fldChar w:fldCharType="begin" w:fldLock="1"/>
      </w:r>
      <w:r w:rsidR="00FF6231">
        <w:rPr>
          <w:rFonts w:cs="Times New Roman"/>
          <w:lang w:val="en-GB"/>
        </w:rPr>
        <w:instrText>ADDIN CSL_CITATION { "citationItems" : [ { "id" : "ITEM-1", "itemData" : { "DOI" : "10.1038/s41558-020-00919-1", "ISSN" : "1758-6798", "abstract" : "Climate change-driven increases in drought frequency and severity could compromise forest ecosystems and the terrestrial carbon sink1\u20133. While the impacts of single droughts on forests have been widely studied4\u20136, understanding whether forests acclimate to or become more vulnerable to sequential droughts remains largely unknown and is crucial for predicting future forest health. We combine cross-biome datasets of tree growth, tree mortality and ecosystem water content to quantify the effects of multiple droughts at a range of scales from individual trees to the globe from 1900 to 2018. We find that subsequent droughts generally have a more deleterious impact than initial droughts, but this effect differs enormously by clade and ecosystem, with gymnosperms and conifer-dominated ecosystems more often exhibiting increased vulnerability to multiple droughts. The differential impacts of multiple droughts across clades and biomes indicate that drought frequency changes may have fundamentally different ecological and carbon-cycle consequences across ecosystems.", "author" : [ { "dropping-particle" : "", "family" : "Anderegg", "given" : "William R L", "non-dropping-particle" : "", "parse-names" : false, "suffix" : "" }, { "dropping-particle" : "", "family" : "Trugman", "given" : "Anna T", "non-dropping-particle" : "", "parse-names" : false, "suffix" : "" }, { "dropping-particle" : "", "family" : "Badgley", "given" : "Grayson", "non-dropping-particle" : "", "parse-names" : false, "suffix" : "" }, { "dropping-particle" : "", "family" : "Konings", "given" : "Alexandra G", "non-dropping-particle" : "", "parse-names" : false, "suffix" : "" }, { "dropping-particle" : "", "family" : "Shaw", "given" : "John", "non-dropping-particle" : "", "parse-names" : false, "suffix" : "" } ], "container-title" : "Nature Climate Change", "id" : "ITEM-1", "issued" : { "date-parts" : [ [ "2020" ] ] }, "title" : "Divergent forest sensitivity to repeated extreme droughts", "translator" : [ { "dropping-particle" : "", "family" : "S3108", "given" : "", "non-dropping-particle" : "", "parse-names" : false, "suffix" : "" } ], "type" : "article-journal" }, "uris" : [ "http://www.mendeley.com/documents/?uuid=fb97c50d-7f1c-4906-801f-81677426bbc1" ] } ], "mendeley" : { "formattedCitation" : "(Anderegg et al., 2020)", "plainTextFormattedCitation" : "(Anderegg et al., 2020)", "previouslyFormattedCitation" : "(Anderegg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nderegg et al., 2020)</w:t>
      </w:r>
      <w:r w:rsidRPr="00D424AA">
        <w:rPr>
          <w:rFonts w:cs="Times New Roman"/>
          <w:lang w:val="en-GB"/>
        </w:rPr>
        <w:fldChar w:fldCharType="end"/>
      </w:r>
      <w:r w:rsidRPr="00841A35">
        <w:rPr>
          <w:rFonts w:cs="Times New Roman"/>
          <w:lang w:val="en-GB"/>
        </w:rPr>
        <w:t>. However, the decreased stomatal conductance in r</w:t>
      </w:r>
      <w:r w:rsidRPr="00D424AA">
        <w:rPr>
          <w:rFonts w:cs="Times New Roman"/>
          <w:lang w:val="en-GB"/>
        </w:rPr>
        <w:t>esponse to both soil moisture limitation and enhanced CO</w:t>
      </w:r>
      <w:r w:rsidRPr="00D424AA">
        <w:rPr>
          <w:rFonts w:cs="Times New Roman"/>
          <w:vertAlign w:val="subscript"/>
          <w:lang w:val="en-GB"/>
        </w:rPr>
        <w:t>2</w:t>
      </w:r>
      <w:r w:rsidRPr="00D424AA">
        <w:rPr>
          <w:rFonts w:cs="Times New Roman"/>
          <w:lang w:val="en-GB"/>
        </w:rPr>
        <w:t xml:space="preserve"> would further enhance AED  </w:t>
      </w:r>
      <w:r w:rsidRPr="00D424AA">
        <w:rPr>
          <w:rFonts w:cs="Times New Roman"/>
          <w:lang w:val="en-GB"/>
        </w:rPr>
        <w:fldChar w:fldCharType="begin" w:fldLock="1"/>
      </w:r>
      <w:r w:rsidR="00417CA4">
        <w:rPr>
          <w:rFonts w:cs="Times New Roman"/>
          <w:lang w:val="en-GB"/>
        </w:rPr>
        <w:instrText>ADDIN CSL_CITATION { "citationItems" : [ { "id" : "ITEM-1", "itemData" : { "DOI" : "10.1038/s41558-018-0154-5", "author" : [ { "dropping-particle" : "", "family" : "Teuling", "given" : "A.J.", "non-dropping-particle" : "", "parse-names" : false, "suffix" : "" } ], "container-title" : "Nature Climate Change", "id" : "ITEM-1", "issue" : "5", "issued" : { "date-parts" : [ [ "2018" ] ] }, "page" : "364-365", "title" : "A hot future for European droughts", "translator" : [ { "dropping-particle" : "", "family" : "S567", "given" : "", "non-dropping-particle" : "", "parse-names" : false, "suffix" : "" } ], "type" : "article-journal", "volume" : "8" }, "uris" : [ "http://www.mendeley.com/documents/?uuid=f28d8231-4e3a-46c1-9d10-94337fe28699" ] }, { "id" : "ITEM-2", "itemData" : { "DOI" : "10.1038/nclimate3029", "ISSN" : "1758-678X",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2", "issue" : "9", "issued" : { "date-parts" : [ [ "2016", "9", "16" ] ] }, "page" : "869-874", "title" : "Land\u2013atmosphere feedbacks amplify aridity increase over land under global warming", "translator" : [ { "dropping-particle" : "", "family" : "S934", "given" : "", "non-dropping-particle" : "", "parse-names" : false, "suffix" : "" } ], "type" : "article-journal", "volume" : "6" }, "uris" : [ "http://www.mendeley.com/documents/?uuid=ea8a8b0e-0306-405a-9b8b-512ac3fb2e02" ] }, { "id" : "ITEM-3", "itemData" : { "DOI" : "10.1126/science.1247620", "ISSN" : "0036-8075", "abstract" : "Global warming is likely to lead to overall drying of land surfaces.", "author" : [ { "dropping-particle" : "", "family" : "Sherwood", "given" : "Steven C.", "non-dropping-particle" : "", "parse-names" : false, "suffix" : "" }, { "dropping-particle" : "", "family" : "Fu", "given" : "Qiang", "non-dropping-particle" : "", "parse-names" : false, "suffix" : "" } ], "container-title" : "Science", "id" : "ITEM-3", "issue" : "6172", "issued" : { "date-parts" : [ [ "2014", "2", "14" ] ] }, "page" : "737-739", "title" : "A Drier Future?", "translator" : [ { "dropping-particle" : "", "family" : "S1651", "given" : "", "non-dropping-particle" : "", "parse-names" : false, "suffix" : "" } ], "type" : "article-journal", "volume" : "343" }, "uris" : [ "http://www.mendeley.com/documents/?uuid=9f6ce550-4c45-458a-b459-0a127b470297" ] }, { "id" : "ITEM-4", "itemData" : { "DOI" : "10.1111/nyas.13912", "ISSN" : "00778923", "author" : [ { "dropping-particle" : "", "family" : "Miralles", "given" : "Diego G", "non-dropping-particle" : "", "parse-names" : false, "suffix" : "" }, { "dropping-particle" : "", "family" : "Gentine", "given" : "Pierre", "non-dropping-particle" : "", "parse-names" : false, "suffix" : "" }, { "dropping-particle" : "", "family" : "Seneviratne", "given" : "Sonia I", "non-dropping-particle" : "", "parse-names" : false, "suffix" : "" }, { "dropping-particle" : "", "family" : "Teuling", "given" : "Adriaan J", "non-dropping-particle" : "", "parse-names" : false, "suffix" : "" } ], "container-title" : "Annals of the New York Academy of Sciences", "id" : "ITEM-4", "issue" : "1", "issued" : { "date-parts" : [ [ "2019", "1" ] ] }, "page" : "19-35", "publisher" : "New York Academy of Sciences", "publisher-place" : "New York, NY, USA", "title" : "Land-atmospheric feedbacks during droughts and heatwaves: state of the science and current challenges", "translator" : [ { "dropping-particle" : "", "family" : "S3163", "given" : "", "non-dropping-particle" : "", "parse-names" : false, "suffix" : "" } ], "type" : "article-journal", "volume" : "1436" }, "uris" : [ "http://www.mendeley.com/documents/?uuid=8a380d21-51b1-49c1-b5b0-3f346c4257ce" ] } ], "mendeley" : { "formattedCitation" : "(Sherwood and Fu, 2014; Berg et al., 2016; Teuling, 2018; Miralles et al., 2019)", "plainTextFormattedCitation" : "(Sherwood and Fu, 2014; Berg et al., 2016; Teuling, 2018; Miralles et al., 2019)", "previouslyFormattedCitation" : "(Sherwood and Fu, 2014; Berg et al., 2016; Teuling, 2018; Miralles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erwood and Fu, 2014; Berg et al., 2016; Teuling, 2018; Miralles et al., 2019)</w:t>
      </w:r>
      <w:r w:rsidRPr="00D424AA">
        <w:rPr>
          <w:rFonts w:cs="Times New Roman"/>
          <w:lang w:val="en-GB"/>
        </w:rPr>
        <w:fldChar w:fldCharType="end"/>
      </w:r>
      <w:r w:rsidRPr="00841A35">
        <w:rPr>
          <w:rFonts w:cs="Times New Roman"/>
          <w:lang w:val="en-GB"/>
        </w:rPr>
        <w:t>, whereby the</w:t>
      </w:r>
      <w:r w:rsidRPr="00D424AA">
        <w:rPr>
          <w:rFonts w:cs="Times New Roman"/>
          <w:lang w:val="en-GB"/>
        </w:rPr>
        <w:t xml:space="preserve"> overall effects on AED in ESMs are found to be of similar magnitude for soil moisture limitation and CO</w:t>
      </w:r>
      <w:r w:rsidRPr="00D424AA">
        <w:rPr>
          <w:rFonts w:cs="Times New Roman"/>
          <w:vertAlign w:val="subscript"/>
          <w:lang w:val="en-GB"/>
        </w:rPr>
        <w:t>2</w:t>
      </w:r>
      <w:r w:rsidRPr="00D424AA">
        <w:rPr>
          <w:rFonts w:cs="Times New Roman"/>
          <w:lang w:val="en-GB"/>
        </w:rPr>
        <w:t xml:space="preserve"> physiological effects on stomatal conductance </w:t>
      </w:r>
      <w:r w:rsidRPr="00D424AA">
        <w:rPr>
          <w:rFonts w:cs="Times New Roman"/>
          <w:lang w:val="en-GB"/>
        </w:rPr>
        <w:fldChar w:fldCharType="begin" w:fldLock="1"/>
      </w:r>
      <w:r w:rsidR="00FF6231">
        <w:rPr>
          <w:rFonts w:cs="Times New Roman"/>
          <w:lang w:val="en-GB"/>
        </w:rPr>
        <w:instrText>ADDIN CSL_CITATION { "citationItems" : [ { "id" : "ITEM-1", "itemData" : { "DOI" : "10.1038/nclimate3029", "ISSN" : "1758-678X",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S934", "given" : "", "non-dropping-particle" : "", "parse-names" : false, "suffix" : "" } ], "type" : "article-journal", "volume" : "6" }, "uris" : [ "http://www.mendeley.com/documents/?uuid=ea8a8b0e-0306-405a-9b8b-512ac3fb2e02" ] } ], "mendeley" : { "formattedCitation" : "(Berg et al., 2016)", "plainTextFormattedCitation" : "(Berg et al., 2016)", "previouslyFormattedCitation" : "(Berg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 et al., 2016)</w:t>
      </w:r>
      <w:r w:rsidRPr="00D424AA">
        <w:rPr>
          <w:rFonts w:cs="Times New Roman"/>
          <w:lang w:val="en-GB"/>
        </w:rPr>
        <w:fldChar w:fldCharType="end"/>
      </w:r>
      <w:r w:rsidRPr="00841A35">
        <w:rPr>
          <w:rFonts w:cs="Times New Roman"/>
          <w:lang w:val="en-GB"/>
        </w:rPr>
        <w:t>. Increased AED is thus both a driver and a feedback with respect to changes i</w:t>
      </w:r>
      <w:r w:rsidRPr="00D424AA">
        <w:rPr>
          <w:rFonts w:cs="Times New Roman"/>
          <w:lang w:val="en-GB"/>
        </w:rPr>
        <w:t>n ET, complicating the interpretation of its role on drought changes with increasing CO</w:t>
      </w:r>
      <w:r w:rsidRPr="00D424AA">
        <w:rPr>
          <w:rFonts w:cs="Times New Roman"/>
          <w:vertAlign w:val="subscript"/>
          <w:lang w:val="en-GB"/>
        </w:rPr>
        <w:t>2</w:t>
      </w:r>
      <w:r w:rsidRPr="00D424AA">
        <w:rPr>
          <w:rFonts w:cs="Times New Roman"/>
          <w:lang w:val="en-GB"/>
        </w:rPr>
        <w:t xml:space="preserve"> concentrations and global warming. </w:t>
      </w:r>
    </w:p>
    <w:p w14:paraId="2A5B4260" w14:textId="63D9F4FC" w:rsidR="001415DA" w:rsidRDefault="001415DA" w:rsidP="00D424AA">
      <w:pPr>
        <w:pStyle w:val="AR6BodyText"/>
        <w:rPr>
          <w:rFonts w:cs="Times New Roman"/>
          <w:lang w:val="en-GB"/>
        </w:rPr>
      </w:pPr>
    </w:p>
    <w:p w14:paraId="3B984FB3" w14:textId="77777777" w:rsidR="0012500E" w:rsidRPr="00D424AA" w:rsidRDefault="0012500E" w:rsidP="00D424AA">
      <w:pPr>
        <w:pStyle w:val="AR6BodyText"/>
        <w:rPr>
          <w:rFonts w:cs="Times New Roman"/>
          <w:lang w:val="en-GB"/>
        </w:rPr>
      </w:pPr>
    </w:p>
    <w:p w14:paraId="0A0E1C58" w14:textId="77777777" w:rsidR="001415DA" w:rsidRPr="00D424AA" w:rsidRDefault="001415DA" w:rsidP="00D424AA">
      <w:pPr>
        <w:pStyle w:val="AR6Chap11Level311111"/>
        <w:rPr>
          <w:rFonts w:cs="Times New Roman"/>
          <w:lang w:val="en-GB"/>
        </w:rPr>
      </w:pPr>
      <w:bookmarkStart w:id="2426" w:name="_Toc25583692"/>
      <w:bookmarkStart w:id="2427" w:name="_Toc56915274"/>
      <w:bookmarkStart w:id="2428" w:name="_Toc70703035"/>
      <w:r w:rsidRPr="00D424AA">
        <w:rPr>
          <w:rFonts w:cs="Times New Roman"/>
          <w:lang w:val="en-GB"/>
        </w:rPr>
        <w:t>Soil moisture deficits</w:t>
      </w:r>
      <w:bookmarkEnd w:id="2426"/>
      <w:bookmarkEnd w:id="2427"/>
      <w:bookmarkEnd w:id="2428"/>
    </w:p>
    <w:p w14:paraId="5A6209AC" w14:textId="77777777" w:rsidR="001415DA" w:rsidRPr="00D424AA" w:rsidRDefault="001415DA" w:rsidP="00D424AA">
      <w:pPr>
        <w:pStyle w:val="AR6BodyText"/>
        <w:rPr>
          <w:rFonts w:cs="Times New Roman"/>
          <w:lang w:val="en-GB"/>
        </w:rPr>
      </w:pPr>
    </w:p>
    <w:p w14:paraId="7E1A040A" w14:textId="06FCA63E" w:rsidR="001415DA" w:rsidRPr="00D424AA" w:rsidRDefault="001415DA" w:rsidP="00D424AA">
      <w:pPr>
        <w:pStyle w:val="AR6BodyText"/>
        <w:rPr>
          <w:rFonts w:cs="Times New Roman"/>
          <w:lang w:val="en-GB"/>
        </w:rPr>
      </w:pPr>
      <w:r w:rsidRPr="00D424AA">
        <w:rPr>
          <w:rFonts w:cs="Times New Roman"/>
          <w:lang w:val="en-GB"/>
        </w:rPr>
        <w:t xml:space="preserve">Areas with projected soil moisture decreases do not fully coincide with areas with projected precipitation decreases, although there is substantial consistency in the respective patterns </w:t>
      </w:r>
      <w:r w:rsidRPr="00841A35">
        <w:rPr>
          <w:rFonts w:cs="Times New Roman"/>
          <w:lang w:val="en-GB"/>
        </w:rPr>
        <w:fldChar w:fldCharType="begin" w:fldLock="1"/>
      </w:r>
      <w:r w:rsidR="00FF6231">
        <w:rPr>
          <w:rFonts w:cs="Times New Roman"/>
          <w:lang w:val="en-GB"/>
        </w:rPr>
        <w:instrText>ADDIN CSL_CITATION { "citationItems" : [ { "id" : "ITEM-1", "itemData" : { "DOI" : "10.1007/s40641-018-0095-0", "ISSN" : "2198-6061", "abstract" : "We review the extensive and sometimes conflicting recent literature on drought changes under global warming. We focus on soil moisture deficits, which are indicative of associated impacts on ecosystems. Soil moisture is a key state variable of the land surface, reflecting complex interactions between the water, energy, and carbon cycles.", "author" : [ { "dropping-particle" : "", "family" : "Berg", "given" : "Alexis", "non-dropping-particle" : "", "parse-names" : false, "suffix" : "" }, { "dropping-particle" : "", "family" : "Sheffield", "given" : "Justin", "non-dropping-particle" : "", "parse-names" : false, "suffix" : "" } ], "container-title" : "Current Climate Change Reports", "id" : "ITEM-1", "issue" : "2", "issued" : { "date-parts" : [ [ "2018", "6" ] ] }, "page" : "180-191", "title" : "Climate Change and Drought: the Soil Moisture Perspective", "translator" : [ { "dropping-particle" : "", "family" : "S690", "given" : "", "non-dropping-particle" : "", "parse-names" : false, "suffix" : "" } ], "type" : "article-journal", "volume" : "4" }, "uris" : [ "http://www.mendeley.com/documents/?uuid=270cf28a-4cdb-4a13-8dae-c2ecbccf4e39" ] }, { "id" : "ITEM-2", "itemData" : { "DOI" : "10.1175/JHM-D-12-0107.1", "abstract" : "Data from 15 models of phase 5 of the Coupled Model Intercomparison Project (CMIP5) for preindustrial, historical, and future climate change experiments are examined for consensus changes in land surface variables, fluxes, and metrics relevant to land-atmosphere interactions. Consensus changes in soil moisture and latent heat fluxes for past-to-present and present-to-future periods are consistent with CMIP3 simulations, showing a general drying trend over land (less soil moisture, less evaporation) over most of the globe, with the notable exception of high northern latitudes during winter. Sensible heat flux and net radiation declined from preindustrial times to current conditions according to the multimodel consensus, mainly due to increasing aerosols, but that trend reverses abruptly in the future projection. No broad trends are found in soil moisture memory except for reductions during boreal winter associated with high-latitude warming and diminution of frozen soils. Land-atmosphere coupling is projected to increase in the future across most of the globe, meaning a greater control by soil moisture variations on surface fluxes and the lower troposphere. There is also a strong consensus for a deepening atmospheric boundary layer and diminished gradients across the entrainment zone at the top of the boundary layer, indicating that the land surface feedback on the atmosphere should become stronger both in absolute terms and relative to the influence of the conditions of the free atmosphere. Coupled with the trend toward greater hydrologic extremes such as severe droughts, the land surface seems likely to play a greater role in amplifying both extremes and trends in climate on subseasonal and longer time scales. \u00a9 2013 American Meteorological Society.", "author" : [ { "dropping-particle" : "", "family" : "Dirmeyer", "given" : "P.A.", "non-dropping-particle" : "", "parse-names" : false, "suffix" : "" }, { "dropping-particle" : "", "family" : "Jin", "given" : "Y.", "non-dropping-particle" : "", "parse-names" : false, "suffix" : "" }, { "dropping-particle" : "", "family" : "Singh", "given" : "B.", "non-dropping-particle" : "", "parse-names" : false, "suffix" : "" }, { "dropping-particle" : "", "family" : "Yan", "given" : "X.", "non-dropping-particle" : "", "parse-names" : false, "suffix" : "" } ], "container-title" : "Journal of Hydrometeorology", "id" : "ITEM-2", "issue" : "3", "issued" : { "date-parts" : [ [ "2013" ] ] }, "page" : "829-849", "title" : "Trends in land-atmosphere interactions from CMIP5 simulations", "translator" : [ { "dropping-particle" : "", "family" : "S677", "given" : "", "non-dropping-particle" : "", "parse-names" : false, "suffix" : "" } ], "type" : "article-journal", "volume" : "14" }, "uris" : [ "http://www.mendeley.com/documents/?uuid=00d33d43-ffb8-4e59-b834-867c7f809ac1" ] } ], "mendeley" : { "formattedCitation" : "(Dirmeyer et al., 2013; Berg and Sheffield, 2018)", "plainTextFormattedCitation" : "(Dirmeyer et al., 2013; Berg and Sheffield, 2018)", "previouslyFormattedCitation" : "(Dirmeyer et al., 2013; Berg and Sheffield, 2018)" }, "properties" : { "noteIndex" : 0 }, "schema" : "https://github.com/citation-style-language/schema/raw/master/csl-citation.json" }</w:instrText>
      </w:r>
      <w:r w:rsidRPr="00841A35">
        <w:rPr>
          <w:rFonts w:cs="Times New Roman"/>
          <w:lang w:val="en-GB"/>
        </w:rPr>
        <w:fldChar w:fldCharType="separate"/>
      </w:r>
      <w:r w:rsidR="00A26296">
        <w:rPr>
          <w:rFonts w:cs="Times New Roman"/>
          <w:noProof/>
          <w:lang w:val="en-GB"/>
        </w:rPr>
        <w:t>(Dirmeyer et al., 2013; Berg and Sheffield, 2018)</w:t>
      </w:r>
      <w:r w:rsidRPr="00841A35">
        <w:rPr>
          <w:rFonts w:cs="Times New Roman"/>
          <w:lang w:val="en-GB"/>
        </w:rPr>
        <w:fldChar w:fldCharType="end"/>
      </w:r>
      <w:r w:rsidRPr="00841A35">
        <w:rPr>
          <w:rFonts w:cs="Times New Roman"/>
          <w:lang w:val="en-GB"/>
        </w:rPr>
        <w:t>. There are, however, more regions affected by increased soil moisture deficits (Fig</w:t>
      </w:r>
      <w:r w:rsidR="006D1F63">
        <w:rPr>
          <w:rFonts w:cs="Times New Roman"/>
          <w:lang w:val="en-GB"/>
        </w:rPr>
        <w:t>ure</w:t>
      </w:r>
      <w:r w:rsidRPr="00841A35">
        <w:rPr>
          <w:rFonts w:cs="Times New Roman"/>
          <w:lang w:val="en-GB"/>
        </w:rPr>
        <w:t xml:space="preserve"> 11.</w:t>
      </w:r>
      <w:r w:rsidR="00397316" w:rsidRPr="00D424AA">
        <w:rPr>
          <w:rFonts w:cs="Times New Roman"/>
          <w:lang w:val="en-GB"/>
        </w:rPr>
        <w:t>19</w:t>
      </w:r>
      <w:r w:rsidRPr="00D424AA">
        <w:rPr>
          <w:rFonts w:cs="Times New Roman"/>
          <w:lang w:val="en-GB"/>
        </w:rPr>
        <w:t>)</w:t>
      </w:r>
      <w:r w:rsidR="004A7BEE">
        <w:rPr>
          <w:rFonts w:cs="Times New Roman"/>
          <w:lang w:val="en-GB"/>
        </w:rPr>
        <w:t xml:space="preserve"> than precipitation deficits (CC-Box 11.1, Figure</w:t>
      </w:r>
      <w:r w:rsidR="00AD2441">
        <w:rPr>
          <w:rFonts w:cs="Times New Roman"/>
          <w:lang w:val="en-GB"/>
        </w:rPr>
        <w:t>s</w:t>
      </w:r>
      <w:r w:rsidR="004A7BEE">
        <w:rPr>
          <w:rFonts w:cs="Times New Roman"/>
          <w:lang w:val="en-GB"/>
        </w:rPr>
        <w:t xml:space="preserve"> 2a,b,c)</w:t>
      </w:r>
      <w:r w:rsidRPr="00D424AA">
        <w:rPr>
          <w:rFonts w:cs="Times New Roman"/>
          <w:lang w:val="en-GB"/>
        </w:rPr>
        <w:t xml:space="preserve">, as a consequence of enhanced AED and the associated increased ET, as highlighted by some studies </w:t>
      </w:r>
      <w:commentRangeStart w:id="2429"/>
      <w:r w:rsidRPr="00D424AA">
        <w:rPr>
          <w:rFonts w:cs="Times New Roman"/>
          <w:lang w:val="en-GB"/>
        </w:rPr>
        <w:fldChar w:fldCharType="begin" w:fldLock="1"/>
      </w:r>
      <w:r w:rsidR="0012753B">
        <w:rPr>
          <w:rFonts w:cs="Times New Roman"/>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2",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mendeley" : { "formattedCitation" : "(Orlowsky and Seneviratne, 2013; Dai et al., 2018)", "manualFormatting" : "(Dai et al., 2018; Orlowsky and Seneviratne, 2013", "plainTextFormattedCitation" : "(Orlowsky and Seneviratne, 2013; Dai et al., 2018)", "previouslyFormattedCitation" : "(Orlowsky and Seneviratne, 2013; Dai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ai et al., 2018; Orlowsky and Seneviratne, 2013</w:t>
      </w:r>
      <w:del w:id="2430" w:author="Robin Matthews" w:date="2021-07-13T23:26:00Z">
        <w:r w:rsidR="00A26296" w:rsidDel="001F2AFB">
          <w:rPr>
            <w:rFonts w:cs="Times New Roman"/>
            <w:noProof/>
            <w:lang w:val="en-GB"/>
          </w:rPr>
          <w:delText>; Chapter 8, Section 8.2.2.1)</w:delText>
        </w:r>
      </w:del>
      <w:r w:rsidRPr="00D424AA">
        <w:rPr>
          <w:rFonts w:cs="Times New Roman"/>
          <w:lang w:val="en-GB"/>
        </w:rPr>
        <w:fldChar w:fldCharType="end"/>
      </w:r>
      <w:commentRangeEnd w:id="2429"/>
      <w:r w:rsidR="00A26296">
        <w:rPr>
          <w:rStyle w:val="Marquedecommentaire"/>
        </w:rPr>
        <w:commentReference w:id="2429"/>
      </w:r>
      <w:ins w:id="2431" w:author="Robin Matthews" w:date="2021-07-13T23:27:00Z">
        <w:r w:rsidR="001F2AFB">
          <w:rPr>
            <w:rFonts w:cs="Times New Roman"/>
            <w:noProof/>
            <w:lang w:val="en-GB"/>
          </w:rPr>
          <w:t>; Chapter 8, Section 8.2.2.1)</w:t>
        </w:r>
      </w:ins>
      <w:r w:rsidRPr="00841A35">
        <w:rPr>
          <w:rFonts w:cs="Times New Roman"/>
          <w:lang w:val="en-GB"/>
        </w:rPr>
        <w:t xml:space="preserve">. Moisture in the top soil layer is projected to decrease more than precipitation at all warming levels </w:t>
      </w:r>
      <w:r w:rsidRPr="00D424AA">
        <w:rPr>
          <w:rFonts w:cs="Times New Roman"/>
          <w:lang w:val="en-GB"/>
        </w:rPr>
        <w:fldChar w:fldCharType="begin" w:fldLock="1"/>
      </w:r>
      <w:r w:rsidR="00FF6231">
        <w:rPr>
          <w:rFonts w:cs="Times New Roman"/>
          <w:lang w:val="en-GB"/>
        </w:rPr>
        <w:instrText>ADDIN CSL_CITATION { "citationItems" : [ { "id" : "ITEM-1",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1",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Lu et al., 2019)", "plainTextFormattedCitation" : "(Lu et al., 2019)", "previouslyFormattedCitation" : "(Lu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u et al., 2019)</w:t>
      </w:r>
      <w:r w:rsidRPr="00D424AA">
        <w:rPr>
          <w:rFonts w:cs="Times New Roman"/>
          <w:lang w:val="en-GB"/>
        </w:rPr>
        <w:fldChar w:fldCharType="end"/>
      </w:r>
      <w:r w:rsidRPr="00841A35">
        <w:rPr>
          <w:rFonts w:cs="Times New Roman"/>
          <w:lang w:val="en-GB"/>
        </w:rPr>
        <w:t xml:space="preserve">, extending the regions affected by severe soil moisture deficits over most of south and central Europe </w:t>
      </w:r>
      <w:r w:rsidRPr="00D424AA">
        <w:rPr>
          <w:rFonts w:cs="Times New Roman"/>
          <w:lang w:val="en-GB"/>
        </w:rPr>
        <w:fldChar w:fldCharType="begin" w:fldLock="1"/>
      </w:r>
      <w:r w:rsidR="00E42FE9">
        <w:rPr>
          <w:rFonts w:cs="Times New Roman"/>
          <w:lang w:val="en-GB"/>
        </w:rPr>
        <w:instrText>ADDIN CSL_CITATION { "citationItems" : [ { "id" : "ITEM-1",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1",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id" : "ITEM-2", "itemData" : { "DOI" : "10.1002/2017GL074117", "abstract" : "\u00a92017. American Geophysical Union. All Rights Reserved. The large socioeconomic costs of droughts make them a crucial target for impact assessments of climate change scenarios. Using multiple drought metrics and a set of simulations with the Community Earth System Model targeting 1.5\u00b0C and 2\u00b0C above preindustrial global mean temperatures, we investigate changes in aridity and the risk of consecutive drought years. If warming is limited to 2\u00b0C, these simulations suggest little change in drought risk for the U.S. Southwest and Central Plains compared to present day. In the Mediterranean and central Europe, however, drought risk increases significantly for both 1.5\u00b0C and 2\u00b0C warming targets, and the additional 0.5\u00b0C of the 2\u00b0C climate leads to significantly higher drought risk. Our study suggests that limiting anthropogenic warming to 1.5\u00b0C rather than 2\u00b0C, as aspired to by the Paris Climate Agreement, may have benefits for future drought risk but that such benefits may be regional and in some cases highly uncertain.", "author" : [ { "dropping-particle" : "", "family" : "Lehner", "given" : "F.", "non-dropping-particle" : "", "parse-names" : false, "suffix" : "" }, { "dropping-particle" : "", "family" : "Coats", "given" : "S.", "non-dropping-particle" : "", "parse-names" : false, "suffix" : "" }, { "dropping-particle" : "", "family" : "Stocker", "given" : "T.F.", "non-dropping-particle" : "", "parse-names" : false, "suffix" : "" }, { "dropping-particle" : "", "family" : "Pendergrass", "given" : "A.G.", "non-dropping-particle" : "", "parse-names" : false, "suffix" : "" }, { "dropping-particle" : "", "family" : "Sanderson", "given" : "B.M.", "non-dropping-particle" : "", "parse-names" : false, "suffix" : "" }, { "dropping-particle" : "", "family" : "Raible", "given" : "C.C.", "non-dropping-particle" : "", "parse-names" : false, "suffix" : "" }, { "dropping-particle" : "", "family" : "Smerdon", "given" : "J.E.", "non-dropping-particle" : "", "parse-names" : false, "suffix" : "" } ], "container-title" : "Geophysical Research Letters", "id" : "ITEM-2", "issue" : "14", "issued" : { "date-parts" : [ [ "2017" ] ] }, "page" : "7419-7428", "title" : "Projected drought risk in 1.5\u00b0C and 2\u00b0C warmer climates", "translator" : [ { "dropping-particle" : "", "family" : "S668", "given" : "", "non-dropping-particle" : "", "parse-names" : false, "suffix" : "" } ], "type" : "article-journal", "volume" : "44" }, "uris" : [ "http://www.mendeley.com/documents/?uuid=72047802-a168-44a9-b8d1-6b8919add7e3" ] }, { "id" : "ITEM-3", "itemData" : { "DOI" : "10.1007/s00382-017-3671-4", "abstract" : "\u00a9 2017, Springer-Verlag Berlin Heidelberg. Projections for near-surface soil moisture content in Europe for the 21st century were derived from simulations performed with 26 CMIP5 global climate models (GCMs). Two Representative Concentration Pathways, RCP4.5 and RCP8.5, were considered. Unlike in previous research in general, projections were calculated separately for all four calendar seasons. To make the moisture contents simulated by the various GCMs commensurate, the moisture data were normalized by the corresponding local maxima found in the output of each individual GCM. A majority of the GCMs proved to perform satisfactorily in simulating the geographical distribution of recent soil moisture in the warm season, the spatial correlation with an satellite-derived estimate varying between 0.4 and 0.8. In southern Europe, long-term mean soil moisture is projected to decline substantially in all seasons. In summer and autumn, pronounced soil drying also afflicts western and central Europe. In northern Europe, drying mainly occurs in spring, in correspondence with an earlier melt of snow and soil frost. The spatial pattern of drying is qualitatively similar for both RCP scenarios, but weaker in magnitude under RCP4.5. In general, those GCMs that simulate the largest decreases in precipitation and increases in temperature and solar radiation tend to produce the most severe soil drying. Concurrently with the reduction of time-mean soil moisture, episodes with an anomalously low soil moisture, occurring once in 10 years in the recent past simulations, become far more common. In southern Europe by the late 21st century under RCP8.5, such events would be experienced about every second year.", "author" : [ { "dropping-particle" : "", "family" : "Ruosteenoja", "given" : "K.", "non-dropping-particle" : "", "parse-names" : false, "suffix" : "" }, { "dropping-particle" : "", "family" : "Markkanen", "given" : "T.", "non-dropping-particle" : "", "parse-names" : false, "suffix" : "" }, { "dropping-particle" : "", "family" : "Ven\u00e4l\u00e4inen", "given" : "A.", "non-dropping-particle" : "", "parse-names" : false, "suffix" : "" }, { "dropping-particle" : "", "family" : "R\u00e4is\u00e4nen", "given" : "P.", "non-dropping-particle" : "", "parse-names" : false, "suffix" : "" }, { "dropping-particle" : "", "family" : "Peltola", "given" : "H.", "non-dropping-particle" : "", "parse-names" : false, "suffix" : "" } ], "container-title" : "Climate Dynamics", "id" : "ITEM-3", "issue" : "3-4", "issued" : { "date-parts" : [ [ "2018" ] ] }, "page" : "1177-1192", "title" : "Seasonal soil moisture and drought occurrence in Europe in CMIP5 projections for the 21st century", "translator" : [ { "dropping-particle" : "", "family" : "S2345", "given" : "", "non-dropping-particle" : "", "parse-names" : false, "suffix" : "" } ], "type" : "article-journal", "volume" : "50" }, "uris" : [ "http://www.mendeley.com/documents/?uuid=139050eb-d992-4cc2-a180-0b37c4ed398c" ] }, { "id" : "ITEM-4", "itemData" : { "DOI" : "10.5194/hess-23-191-2019", "author" : [ { "dropping-particle" : "", "family" : "Linden", "given" : "E C", "non-dropping-particle" : "van Der", "parse-names" : false, "suffix" : "" }, { "dropping-particle" : "", "family" : "Haarsma", "given" : "R J", "non-dropping-particle" : "", "parse-names" : false, "suffix" : "" }, { "dropping-particle" : "", "family" : "Schrier", "given" : "G", "non-dropping-particle" : "van Der", "parse-names" : false, "suffix" : "" } ], "container-title" : "Hydrology and Earth System Sciences", "id" : "ITEM-4", "issue" : "1", "issued" : { "date-parts" : [ [ "2019" ] ] }, "note" : "From Duplicate 1 (Impact of climate model resolution on soil moisture projections in central-western Europe - Van Der Linden, E C; Haarsma, R J; Van Der Schrier, G)\n\nExport Date: 18 October 2019\n\nFrom Duplicate 3 (Impact of climate model resolution on soil moisture projections in central-western Europe - Van Der Linden, E C; Haarsma, R J; Van Der Schrier, G)\n\nFrom Duplicate 2 (Impact of climate model resolution on soil moisture projections in central-western Europe - Van Der Linden, E C; Haarsma, R J; Van Der Schrier, G)\n\nExport Date: 18 October 2019", "page" : "191-206", "title" : "Impact of climate model resolution on soil moisture projections in central-western Europe", "translator" : [ { "dropping-particle" : "", "family" : "S2470", "given" : "", "non-dropping-particle" : "", "parse-names" : false, "suffix" : "" } ], "type" : "article-journal", "volume" : "23" }, "uris" : [ "http://www.mendeley.com/documents/?uuid=02381b53-44fb-4cff-bcfb-bc86fdf4c705" ] } ], "mendeley" : { "formattedCitation" : "(Lehner et al., 2017; Ruosteenoja et al., 2018; Samaniego et al., 2018; van Der Linden et al., 2019)", "plainTextFormattedCitation" : "(Lehner et al., 2017; Ruosteenoja et al., 2018; Samaniego et al., 2018; van Der Linden et al., 2019)", "previouslyFormattedCitation" : "(Lehner et al., 2017; Ruosteenoja et al., 2018; Samaniego et al., 2018; van Der Linde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Lehner et al., 2017; Ruosteenoja et al., 2018; Samaniego et al., 2018; van Der Linden et al., 2019)</w:t>
      </w:r>
      <w:r w:rsidRPr="00D424AA">
        <w:rPr>
          <w:rFonts w:cs="Times New Roman"/>
          <w:lang w:val="en-GB"/>
        </w:rPr>
        <w:fldChar w:fldCharType="end"/>
      </w:r>
      <w:r w:rsidRPr="00841A35">
        <w:rPr>
          <w:rFonts w:cs="Times New Roman"/>
          <w:lang w:val="nb-NO"/>
        </w:rPr>
        <w:t xml:space="preserve">, southern North America </w:t>
      </w:r>
      <w:r w:rsidRPr="00D424AA">
        <w:rPr>
          <w:rFonts w:cs="Times New Roman"/>
          <w:lang w:val="en-GB"/>
        </w:rPr>
        <w:fldChar w:fldCharType="begin" w:fldLock="1"/>
      </w:r>
      <w:r w:rsidR="00FF6231">
        <w:rPr>
          <w:rFonts w:cs="Times New Roman"/>
          <w:lang w:val="nb-NO"/>
        </w:rPr>
        <w:instrText>ADDIN CSL_CITATION { "citationItems" : [ { "id" : "ITEM-1", "itemData" : { "DOI" : "10.1175/JCLI-D-18-0832.1", "ISSN" : "0894-8755", "abstract" : "In the mid-twentieth century (1948\u201357), North America experienced a severe drought forced by cold tropical Pacific sea surface temperatures (SSTs). If these SSTs recurred, it would likely cause another drought, but in a world substantially warmer than the one in which the original event took place. We use a 20-member ensemble of the GISS climate model to investigate the drought impacts of a repetition of the mid-twentieth-century SST anomalies in a significantly warmer world. Using observed SSTs and mid-twentieth-century forcings (Hist-DRGHT), the ensemble reproduces the observed precipitation deficits during the cold season (October\u2013March) across the Southwest, southern plains, and Mexico and during the warm season (April\u2013September) in the southern plains and the Southeast. Under analogous SST forcing and enhanced warming (Fut-DRGHT, \u22483 K above preindustrial), cold season precipitation deficits are ameliorated in the Southwest and southern plains and intensified in the Southeast, whereas during the warm season precipitation deficits are enhanced across North America. This occurs primarily from greenhouse gas\u2013forced trends in mean precipitation, rather than changes in SST teleconnections. Cold season runoff deficits in Fut-DRGHT are significantly amplified over the Southeast, but otherwise similar to Hist-DRGHT over the Southwest and southern plains. In the warm season, however, runoff and soil moisture deficits during Fut-DRGHT are significantly amplified across the southern United States, a consequence of enhanced precipitation deficits and increased evaporative losses due to warming. Our study highlights how internal variability and greenhouse gas\u2013forced trends in hydroclimate are likely to interact over North America, including how changes in both precipitation and evaporative demand will affect future drought.", "author" : [ { "dropping-particle" : "", "family" : "Cook", "given" : "Benjamin I.", "non-dropping-particle" : "", "parse-names" : false, "suffix" : "" }, { "dropping-particle" : "", "family" : "Seager", "given" : "Richard", "non-dropping-particle" : "", "parse-names" : false, "suffix" : "" }, { "dropping-particle" : "", "family" : "Williams", "given" : "A. Park", "non-dropping-particle" : "", "parse-names" : false, "suffix" : "" }, { "dropping-particle" : "", "family" : "Puma", "given" : "Michael J.", "non-dropping-particle" : "", "parse-names" : false, "suffix" : "" }, { "dropping-particle" : "", "family" : "McDermid", "given" : "Sonali", "non-dropping-particle" : "", "parse-names" : false, "suffix" : "" }, { "dropping-particle" : "", "family" : "Kelley", "given" : "Maxwell", "non-dropping-particle" : "", "parse-names" : false, "suffix" : "" }, { "dropping-particle" : "", "family" : "Nazarenko", "given" : "Larissa", "non-dropping-particle" : "", "parse-names" : false, "suffix" : "" } ], "container-title" : "Journal of Climate", "id" : "ITEM-1", "issue" : "17", "issued" : { "date-parts" : [ [ "2019", "9", "1" ] ] }, "note" : "From Duplicate 2 (Climate change amplification of natural drought variability: The historic mid-twentieth-century North American drought in a warmer world - Cook, B I; Seager, R; Park Williams, A; Puma, M J; McDermid, S; Kelley, M; Nazarenko, L)\n\ncited By 0", "page" : "5417-5436", "publisher" : "American Meteorological Society", "title" : "Climate Change Amplification of Natural Drought Variability: The Historic Mid-Twentieth-Century North American Drought in a Warmer World", "translator" : [ { "dropping-particle" : "", "family" : "S3582", "given" : "", "non-dropping-particle" : "", "parse-names" : false, "suffix" : "" } ], "type" : "article-journal", "volume" : "32" }, "uris" : [ "http://www.mendeley.com/documents/?uuid=b59b6a02-e62f-45d5-aa15-269e0e1fee20" ] } ], "mendeley" : { "formattedCitation" : "(Cook et al., 2019)", "plainTextFormattedCitation" : "(Cook et al., 2019)", "previouslyFormattedCitation" : "(Cook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ok et al., 2019)</w:t>
      </w:r>
      <w:r w:rsidRPr="00D424AA">
        <w:rPr>
          <w:rFonts w:cs="Times New Roman"/>
          <w:lang w:val="en-GB"/>
        </w:rPr>
        <w:fldChar w:fldCharType="end"/>
      </w:r>
      <w:r w:rsidRPr="00841A35">
        <w:rPr>
          <w:rFonts w:cs="Times New Roman"/>
          <w:lang w:val="en-GB"/>
        </w:rPr>
        <w:t xml:space="preserve">, South America </w:t>
      </w:r>
      <w:r w:rsidRPr="00D424AA">
        <w:rPr>
          <w:rFonts w:cs="Times New Roman"/>
          <w:lang w:val="en-GB"/>
        </w:rPr>
        <w:fldChar w:fldCharType="begin" w:fldLock="1"/>
      </w:r>
      <w:r w:rsidR="00FF6231">
        <w:rPr>
          <w:rFonts w:cs="Times New Roman"/>
          <w:lang w:val="en-GB"/>
        </w:rPr>
        <w: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mendeley" : { "formattedCitation" : "(Orlowsky and Seneviratne, 2013)", "plainTextFormattedCitation" : "(Orlowsky and Seneviratne, 2013)", "previouslyFormattedCitation" : "(Orlowsky and Seneviratne,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rlowsky and Seneviratne, 2013)</w:t>
      </w:r>
      <w:r w:rsidRPr="00D424AA">
        <w:rPr>
          <w:rFonts w:cs="Times New Roman"/>
          <w:lang w:val="en-GB"/>
        </w:rPr>
        <w:fldChar w:fldCharType="end"/>
      </w:r>
      <w:r w:rsidRPr="00841A35">
        <w:rPr>
          <w:rFonts w:cs="Times New Roman"/>
          <w:lang w:val="en-GB"/>
        </w:rPr>
        <w:t xml:space="preserve">, southern Africa </w:t>
      </w:r>
      <w:r w:rsidRPr="00D424AA">
        <w:rPr>
          <w:rFonts w:cs="Times New Roman"/>
          <w:lang w:val="en-GB"/>
        </w:rPr>
        <w:fldChar w:fldCharType="begin" w:fldLock="1"/>
      </w:r>
      <w:r w:rsidR="00FF6231">
        <w:rPr>
          <w:rFonts w:cs="Times New Roman"/>
          <w:lang w:val="en-GB"/>
        </w:rPr>
        <w:instrText>ADDIN CSL_CITATION { "citationItems" : [ { "id" : "ITEM-1",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1",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Lu et al., 2019)", "plainTextFormattedCitation" : "(Lu et al., 2019)", "previouslyFormattedCitation" : "(Lu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u et al., 2019)</w:t>
      </w:r>
      <w:r w:rsidRPr="00D424AA">
        <w:rPr>
          <w:rFonts w:cs="Times New Roman"/>
          <w:lang w:val="en-GB"/>
        </w:rPr>
        <w:fldChar w:fldCharType="end"/>
      </w:r>
      <w:r w:rsidRPr="00841A35">
        <w:rPr>
          <w:rFonts w:cs="Times New Roman"/>
          <w:lang w:val="en-GB"/>
        </w:rPr>
        <w:t xml:space="preserve">, East Africa </w:t>
      </w:r>
      <w:r w:rsidRPr="00D424AA">
        <w:rPr>
          <w:rFonts w:cs="Times New Roman"/>
          <w:lang w:val="en-GB"/>
        </w:rPr>
        <w:fldChar w:fldCharType="begin" w:fldLock="1"/>
      </w:r>
      <w:r w:rsidR="00FF6231">
        <w:rPr>
          <w:rFonts w:cs="Times New Roman"/>
          <w:lang w:val="en-GB"/>
        </w:rPr>
        <w:instrText>ADDIN CSL_CITATION { "citationItems" : [ { "id" : "ITEM-1", "itemData" : { "DOI" : "10.1175/JCLI-D-15-0140.1", "ISSN" : "0894-8755", "abstract" : "AbstractThe ?long rains? season of East Africa has recently experienced a series of devastating droughts, whereas the majority of climate models predict increasing rainfall for the coming decades. This has been termed the East African climate paradox and has implications for developing viable adaptation policies. A logical framework is adopted that leads to six key hypotheses that could explain this paradox. The first hypothesis that the recent observed trend is due to poor quality data is promptly rejected. An initial judgment on the second hypothesis that the projected trend is founded on poor modeling is beyond the scope of a single study. Analysis of a natural variability hypothesis suggests this is unlikely to have been the dominant driver of recent droughts, although it may have contributed. The next two hypotheses explore whether the balance between competing forcings could be changing. Regarding the possibility that the past trend could be due to changing anthropogenic aerosol emissions, the results of sensitivity experiments are highly model dependent, but some show a significant impact on the patterns of tropical SST trends, aspects of which likely caused the recent long rains droughts. Further experiments suggest land-use changes are unlikely to have caused the recent droughts. The last hypothesis that the response to CO2 emissions is nonlinear explains no more than 10% of the contrast between recent and projected trends. In conclusion, it is recommended that research priorities now focus on providing a process-based expert judgment of the reliability of East Africa projections, improving the modeling of aerosol impacts on rainfall, and better understanding the relevant natural variability.", "author" : [ { "dropping-particle" : "", "family" : "Rowell", "given" : "David P", "non-dropping-particle" : "", "parse-names" : false, "suffix" : "" }, { "dropping-particle" : "", "family" : "Booth", "given" : "Ben B B", "non-dropping-particle" : "", "parse-names" : false, "suffix" : "" }, { "dropping-particle" : "", "family" : "Nicholson", "given" : "Sharon E", "non-dropping-particle" : "", "parse-names" : false, "suffix" : "" }, { "dropping-particle" : "", "family" : "Good", "given" : "Peter", "non-dropping-particle" : "", "parse-names" : false, "suffix" : "" } ], "container-title" : "Journal of Climate", "id" : "ITEM-1", "issue" : "24", "issued" : { "date-parts" : [ [ "2015", "12", "7" ] ] }, "note" : "doi: 10.1175/JCLI-D-15-0140.1", "page" : "9768-9788", "publisher" : "American Meteorological Society", "title" : "Reconciling Past and Future Rainfall Trends over East Africa", "translator" : [ { "dropping-particle" : "", "family" : "S156", "given" : "", "non-dropping-particle" : "", "parse-names" : false, "suffix" : "" } ], "type" : "article-journal", "volume" : "28" }, "uris" : [ "http://www.mendeley.com/documents/?uuid=508035a1-b2ec-4c5a-b05d-9aec73aa66f2" ] } ], "mendeley" : { "formattedCitation" : "(Rowell et al., 2015)", "plainTextFormattedCitation" : "(Rowell et al., 2015)", "previouslyFormattedCitation" : "(Rowell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owell et al., 2015)</w:t>
      </w:r>
      <w:r w:rsidRPr="00D424AA">
        <w:rPr>
          <w:rFonts w:cs="Times New Roman"/>
          <w:lang w:val="en-GB"/>
        </w:rPr>
        <w:fldChar w:fldCharType="end"/>
      </w:r>
      <w:r w:rsidRPr="00841A35">
        <w:rPr>
          <w:rFonts w:cs="Times New Roman"/>
          <w:lang w:val="en-GB"/>
        </w:rPr>
        <w:t xml:space="preserve">, southern Australia </w:t>
      </w:r>
      <w:r w:rsidRPr="00D424AA">
        <w:rPr>
          <w:rFonts w:cs="Times New Roman"/>
          <w:lang w:val="en-GB"/>
        </w:rPr>
        <w:fldChar w:fldCharType="begin" w:fldLock="1"/>
      </w:r>
      <w:r w:rsidR="00FF6231">
        <w:rPr>
          <w:rFonts w:cs="Times New Roman"/>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http://www.mendeley.com/documents/?uuid=054b4995-8cb7-4249-992e-5e3e184062c9" ] } ], "mendeley" : { "formattedCitation" : "(Kirono et al., 2020)", "plainTextFormattedCitation" : "(Kirono et al., 2020)", "previouslyFormattedCitation" : "(Kirono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rono et al., 2020)</w:t>
      </w:r>
      <w:r w:rsidRPr="00D424AA">
        <w:rPr>
          <w:rFonts w:cs="Times New Roman"/>
          <w:lang w:val="en-GB"/>
        </w:rPr>
        <w:fldChar w:fldCharType="end"/>
      </w:r>
      <w:r w:rsidRPr="00841A35">
        <w:rPr>
          <w:rFonts w:cs="Times New Roman"/>
          <w:lang w:val="en-GB"/>
        </w:rPr>
        <w:t xml:space="preserve">, India </w:t>
      </w:r>
      <w:commentRangeStart w:id="2432"/>
      <w:r w:rsidRPr="00D424AA">
        <w:rPr>
          <w:rFonts w:cs="Times New Roman"/>
          <w:lang w:val="en-GB"/>
        </w:rPr>
        <w:fldChar w:fldCharType="begin" w:fldLock="1"/>
      </w:r>
      <w:ins w:id="2433" w:author="Robin Matthews" w:date="2021-07-13T23:27:00Z">
        <w:r w:rsidR="001F2AFB">
          <w:rPr>
            <w:rFonts w:cs="Times New Roman"/>
            <w:lang w:val="en-GB"/>
          </w:rPr>
          <w:instrText>ADDIN CSL_CITATION { "citationItems" : [ { "id" : "ITEM-1", "itemData" : { "DOI" : "10.1175/JHM-D-13-0177.1", "ISSN" : "1525-755X", "abstract" : "AbstractChanges in precipitation, air temperature, and model-simulated soil moisture were examined for the observed (1950?2008) and projected (2010?99) climate for the sowing period of Kharif and Rabi [KHARIF_SOW (May?July) and RABI_SOW (October?December)] and the entire Kharif and Rabi [KHARIF (May?October) and RABI (October?April)] crop-growing periods in India. During the KHARIF_SOW and KHARIF periods, precipitation declined significantly in the Gangetic Plain, which in turn resulted in declines in soil moisture. Statistically significant warming trends were noticed as all-India-averaged air temperature increased by 0.40\u00b0, 0.90\u00b0, and 0.70\u00b0C in the KHARIF, RABI_SOW, and RABI periods, respectively, during 1950?2008. Frequency and areal extent of soil moisture?based droughts increased substantially during the latter half (1980?2008) of the observed period. Under the projected climate (2010?99), precipitation, air temperature, and soil moisture are projected to increase in all four crop-growing seasons. In the projected climate, all-India ensemble mean precipitation, air temperature, and soil moisture are projected to increase up to 39% (RABI_SOW period), 2.3\u00b0C, and 5.3%, respectively, in the crop-growing periods. While projected changes in air temperature are robust across India, robust increases in precipitation and soil moisture are projected to occur in the end-term (2070?99) climate. Frequency and areal extents of soil moisture?based severe, extreme, and exceptional droughts are projected to increase in the near- (2010?39) and midterm (2040?69) climate in the majority of crop-growing seasons in India. However, frequency and areal extent of droughts during the crop-growing period are projected to decline in the end-term climate in the entire crop-growing period because of projected increases in the monsoon season precipitation.", "author" : [ { "dropping-particle" : "", "family" : "Mishra", "given" : "Vimal", "non-dropping-particle" : "", "parse-names" : false, "suffix" : "" }, { "dropping-particle" : "", "family" : "Shah", "given" : "Reepal", "non-dropping-particle" : "", "parse-names" : false, "suffix" : "" }, { "dropping-particle" : "", "family" : "Thrasher", "given" : "Bridget", "non-dropping-particle" : "", "parse-names" : false, "suffix" : "" } ], "container-title" : "Journal of Hydrometeorology", "id" : "ITEM-1", "issue" : "6", "issued" : { "date-parts" : [ [ "2014", "8", "7" ] ] }, "note" : "doi: 10.1175/JHM-D-13-0177.1", "page" : "2267-2292", "publisher" : "American Meteorological Society", "title" : "Soil Moisture Droughts under the Retrospective and Projected Climate in India", "translator" : [ { "dropping-particle" : "", "family" : "S368", "given" : "", "non-dropping-particle" : "", "parse-names" : false, "suffix" : "" } ], "type" : "article-journal", "volume" : "15" }, "uris" : [ "http://www.mendeley.com/documents/?uuid=bfad625c-a507-4e3a-aa58-a4145f54b066" ] } ], "mendeley" : { "formattedCitation" : "(Mishra et al., 2014b)", "manualFormatting" : "(Mishra et al., 2014a)", "plainTextFormattedCitation" : "(Mishra et al., 2014b)", "previouslyFormattedCitation" : "(Mishra et al., 2014b)" }, "properties" : { "noteIndex" : 0 }, "schema" : "https://github.com/citation-style-language/schema/raw/master/csl-citation.json" }</w:instrText>
        </w:r>
      </w:ins>
      <w:del w:id="2434" w:author="Robin Matthews" w:date="2021-07-13T23:27:00Z">
        <w:r w:rsidR="00FF6231" w:rsidDel="001F2AFB">
          <w:rPr>
            <w:rFonts w:cs="Times New Roman"/>
            <w:lang w:val="en-GB"/>
          </w:rPr>
          <w:delInstrText>ADDIN CSL_CITATION { "citationItems" : [ { "id" : "ITEM-1", "itemData" : { "DOI" : "10.1175/JHM-D-13-0177.1", "ISSN" : "1525-755X", "abstract" : "AbstractChanges in precipitation, air temperature, and model-simulated soil moisture were examined for the observed (1950?2008) and projected (2010?99) climate for the sowing period of Kharif and Rabi [KHARIF_SOW (May?July) and RABI_SOW (October?December)] and the entire Kharif and Rabi [KHARIF (May?October) and RABI (October?April)] crop-growing periods in India. During the KHARIF_SOW and KHARIF periods, precipitation declined significantly in the Gangetic Plain, which in turn resulted in declines in soil moisture. Statistically significant warming trends were noticed as all-India-averaged air temperature increased by 0.40\u00b0, 0.90\u00b0, and 0.70\u00b0C in the KHARIF, RABI_SOW, and RABI periods, respectively, during 1950?2008. Frequency and areal extent of soil moisture?based droughts increased substantially during the latter half (1980?2008) of the observed period. Under the projected climate (2010?99), precipitation, air temperature, and soil moisture are projected to increase in all four crop-growing seasons. In the projected climate, all-India ensemble mean precipitation, air temperature, and soil moisture are projected to increase up to 39% (RABI_SOW period), 2.3\u00b0C, and 5.3%, respectively, in the crop-growing periods. While projected changes in air temperature are robust across India, robust increases in precipitation and soil moisture are projected to occur in the end-term (2070?99) climate. Frequency and areal extents of soil moisture?based severe, extreme, and exceptional droughts are projected to increase in the near- (2010?39) and midterm (2040?69) climate in the majority of crop-growing seasons in India. However, frequency and areal extent of droughts during the crop-growing period are projected to decline in the end-term climate in the entire crop-growing period because of projected increases in the monsoon season precipitation.", "author" : [ { "dropping-particle" : "", "family" : "Mishra", "given" : "Vimal", "non-dropping-particle" : "", "parse-names" : false, "suffix" : "" }, { "dropping-particle" : "", "family" : "Shah", "given" : "Reepal", "non-dropping-particle" : "", "parse-names" : false, "suffix" : "" }, { "dropping-particle" : "", "family" : "Thrasher", "given" : "Bridget", "non-dropping-particle" : "", "parse-names" : false, "suffix" : "" } ], "container-title" : "Journal of Hydrometeorology", "id" : "ITEM-1", "issue" : "6", "issued" : { "date-parts" : [ [ "2014", "8", "7" ] ] }, "note" : "doi: 10.1175/JHM-D-13-0177.1", "page" : "2267-2292", "publisher" : "American Meteorological Society", "title" : "Soil Moisture Droughts under the Retrospective and Projected Climate in India", "translator" : [ { "dropping-particle" : "", "family" : "S368", "given" : "", "non-dropping-particle" : "", "parse-names" : false, "suffix" : "" } ], "type" : "article-journal", "volume" : "15" }, "uris" : [ "http://www.mendeley.com/documents/?uuid=bfad625c-a507-4e3a-aa58-a4145f54b066" ] } ], "mendeley" : { "formattedCitation" : "(Mishra et al., 2014b)", "plainTextFormattedCitation" : "(Mishra et al., 2014b)", "previouslyFormattedCitation" : "(Mishra et al., 2014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Mishra et al., 2014</w:t>
      </w:r>
      <w:ins w:id="2435" w:author="Robin Matthews" w:date="2021-07-13T23:27:00Z">
        <w:r w:rsidR="001F2AFB">
          <w:rPr>
            <w:rFonts w:cs="Times New Roman"/>
            <w:noProof/>
            <w:lang w:val="en-GB"/>
          </w:rPr>
          <w:t>a</w:t>
        </w:r>
      </w:ins>
      <w:del w:id="2436" w:author="Robin Matthews" w:date="2021-07-13T23:27:00Z">
        <w:r w:rsidR="00A26296" w:rsidDel="001F2AFB">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432"/>
      <w:r w:rsidR="00A26296">
        <w:rPr>
          <w:rStyle w:val="Marquedecommentaire"/>
        </w:rPr>
        <w:commentReference w:id="2432"/>
      </w:r>
      <w:r w:rsidRPr="00841A35">
        <w:rPr>
          <w:rFonts w:cs="Times New Roman"/>
          <w:lang w:val="en-GB"/>
        </w:rPr>
        <w:t xml:space="preserve"> and East Asia </w:t>
      </w:r>
      <w:r w:rsidRPr="00D424AA">
        <w:rPr>
          <w:rFonts w:cs="Times New Roman"/>
          <w:lang w:val="en-GB"/>
        </w:rPr>
        <w:fldChar w:fldCharType="begin" w:fldLock="1"/>
      </w:r>
      <w:r w:rsidR="00FF6231">
        <w:rPr>
          <w:rFonts w:cs="Times New Roman"/>
          <w:lang w:val="en-GB"/>
        </w:rPr>
        <w:instrText>ADDIN CSL_CITATION { "citationItems" : [ { "id" : "ITEM-1",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1",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mendeley" : { "formattedCitation" : "(Cheng et al., 2015)", "plainTextFormattedCitation" : "(Cheng et al., 2015)", "previouslyFormattedCitation" : "(Cheng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eng et al., 2015)</w:t>
      </w:r>
      <w:r w:rsidRPr="00D424AA">
        <w:rPr>
          <w:rFonts w:cs="Times New Roman"/>
          <w:lang w:val="en-GB"/>
        </w:rPr>
        <w:fldChar w:fldCharType="end"/>
      </w:r>
      <w:r w:rsidRPr="00841A35">
        <w:rPr>
          <w:rFonts w:cs="Times New Roman"/>
          <w:lang w:val="en-GB"/>
        </w:rPr>
        <w:t xml:space="preserve"> (Figure 11.</w:t>
      </w:r>
      <w:r w:rsidR="00422963">
        <w:rPr>
          <w:rFonts w:cs="Times New Roman"/>
          <w:lang w:val="en-GB"/>
        </w:rPr>
        <w:t>19</w:t>
      </w:r>
      <w:r w:rsidRPr="00841A35">
        <w:rPr>
          <w:rFonts w:cs="Times New Roman"/>
          <w:lang w:val="en-GB"/>
        </w:rPr>
        <w:t xml:space="preserve">). Projected changes in total soil moisture display less widespread drying than those for surface soil moisture </w:t>
      </w:r>
      <w:commentRangeStart w:id="2437"/>
      <w:r w:rsidRPr="00D424AA">
        <w:rPr>
          <w:rFonts w:cs="Times New Roman"/>
          <w:lang w:val="en-GB"/>
        </w:rPr>
        <w:fldChar w:fldCharType="begin" w:fldLock="1"/>
      </w:r>
      <w:ins w:id="2438" w:author="Robin Matthews" w:date="2021-07-13T23:27:00Z">
        <w:r w:rsidR="001F2AFB">
          <w:rPr>
            <w:rFonts w:cs="Times New Roman"/>
            <w:lang w:val="en-GB"/>
          </w:rPr>
          <w:instrText>ADDIN CSL_CITATION { "citationItems" : [ { "id" : "ITEM-1", "itemData" : { "DOI" : "10.1002/2016GL071921", "abstract" : "\u00ef\u00bf\u00bd2016. American Geophysical Union. All Rights Reserved. Land aridity has been projected to increase with global warming. Such projections are mostly based on off-line aridity and drought metrics applied to climate model outputs but also are supported by climate-model projections of decreased surface soil moisture. Here we comprehensively analyze soil moisture projections from the Coupled Model Intercomparison Project phase 5, including surface, total, and layer-by-layer soil moisture. We identify a robust vertical gradient of projected mean soil moisture changes, with more negative changes near the surface. Some regions of the northern middle to high latitudes exhibit negative annual surface changes but positive total changes. We interpret this behavior in the context of seasonal changes in the surface water budget. This vertical pattern implies that the extensive drying predicted by off-line drought metrics, while consistent with the projected decline in surface soil moisture, will tend to overestimate (negatively) changes in total soil water availability.", "author" : [ { "dropping-particle" : "", "family" : "Berg", "given" : "A.", "non-dropping-particle" : "", "parse-names" : false, "suffix" : "" }, { "dropping-particle" : "", "family" : "Sheffield", "given" : "J.", "non-dropping-particle" : "", "parse-names" : false, "suffix" : "" }, { "dropping-particle" : "", "family" : "Milly", "given" : "P.C.D.", "non-dropping-particle" : "", "parse-names" : false, "suffix" : "" } ], "container-title" : "Geophysical Research Letters", "id" : "ITEM-1", "issue" : "1", "issued" : { "date-parts" : [ [ "2017" ] ] }, "page" : "236-244", "title" : "Divergent surface and total soil moisture projections under global warming", "translator" : [ { "dropping-particle" : "", "family" : "S666", "given" : "", "non-dropping-particle" : "", "parse-names" : false, "suffix" : "" } ], "type" : "article-journal", "volume" : "44" }, "uris" : [ "http://www.mendeley.com/documents/?uuid=6ad58861-a3c2-42bb-a1d5-a603bf604325" ] } ], "mendeley" : { "formattedCitation" : "(Berg et al., 2017b)", "manualFormatting" : "(Berg et al., 2017a)", "plainTextFormattedCitation" : "(Berg et al., 2017b)", "previouslyFormattedCitation" : "(Berg et al., 2017b)" }, "properties" : { "noteIndex" : 0 }, "schema" : "https://github.com/citation-style-language/schema/raw/master/csl-citation.json" }</w:instrText>
        </w:r>
      </w:ins>
      <w:del w:id="2439" w:author="Robin Matthews" w:date="2021-07-13T23:27:00Z">
        <w:r w:rsidR="00FF6231" w:rsidDel="001F2AFB">
          <w:rPr>
            <w:rFonts w:cs="Times New Roman"/>
            <w:lang w:val="en-GB"/>
          </w:rPr>
          <w:delInstrText>ADDIN CSL_CITATION { "citationItems" : [ { "id" : "ITEM-1", "itemData" : { "DOI" : "10.1002/2016GL071921", "abstract" : "\u00ef\u00bf\u00bd2016. American Geophysical Union. All Rights Reserved. Land aridity has been projected to increase with global warming. Such projections are mostly based on off-line aridity and drought metrics applied to climate model outputs but also are supported by climate-model projections of decreased surface soil moisture. Here we comprehensively analyze soil moisture projections from the Coupled Model Intercomparison Project phase 5, including surface, total, and layer-by-layer soil moisture. We identify a robust vertical gradient of projected mean soil moisture changes, with more negative changes near the surface. Some regions of the northern middle to high latitudes exhibit negative annual surface changes but positive total changes. We interpret this behavior in the context of seasonal changes in the surface water budget. This vertical pattern implies that the extensive drying predicted by off-line drought metrics, while consistent with the projected decline in surface soil moisture, will tend to overestimate (negatively) changes in total soil water availability.", "author" : [ { "dropping-particle" : "", "family" : "Berg", "given" : "A.", "non-dropping-particle" : "", "parse-names" : false, "suffix" : "" }, { "dropping-particle" : "", "family" : "Sheffield", "given" : "J.", "non-dropping-particle" : "", "parse-names" : false, "suffix" : "" }, { "dropping-particle" : "", "family" : "Milly", "given" : "P.C.D.", "non-dropping-particle" : "", "parse-names" : false, "suffix" : "" } ], "container-title" : "Geophysical Research Letters", "id" : "ITEM-1", "issue" : "1", "issued" : { "date-parts" : [ [ "2017" ] ] }, "page" : "236-244", "title" : "Divergent surface and total soil moisture projections under global warming", "translator" : [ { "dropping-particle" : "", "family" : "S666", "given" : "", "non-dropping-particle" : "", "parse-names" : false, "suffix" : "" } ], "type" : "article-journal", "volume" : "44" }, "uris" : [ "http://www.mendeley.com/documents/?uuid=6ad58861-a3c2-42bb-a1d5-a603bf604325" ] } ], "mendeley" : { "formattedCitation" : "(Berg et al., 2017b)", "plainTextFormattedCitation" : "(Berg et al., 2017b)", "previouslyFormattedCitation" : "(Berg et al., 2017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Berg et al., 2017</w:t>
      </w:r>
      <w:del w:id="2440" w:author="Robin Matthews" w:date="2021-07-13T23:27:00Z">
        <w:r w:rsidR="00A26296" w:rsidDel="001F2AFB">
          <w:rPr>
            <w:rFonts w:cs="Times New Roman"/>
            <w:noProof/>
            <w:lang w:val="en-GB"/>
          </w:rPr>
          <w:delText>b</w:delText>
        </w:r>
      </w:del>
      <w:ins w:id="2441" w:author="Robin Matthews" w:date="2021-07-13T23:27:00Z">
        <w:r w:rsidR="001F2AFB">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2437"/>
      <w:r w:rsidR="00A26296">
        <w:rPr>
          <w:rStyle w:val="Marquedecommentaire"/>
        </w:rPr>
        <w:commentReference w:id="2437"/>
      </w:r>
      <w:r w:rsidRPr="00841A35">
        <w:rPr>
          <w:rFonts w:cs="Times New Roman"/>
          <w:lang w:val="en-GB"/>
        </w:rPr>
        <w:t xml:space="preserve">, but still more than for precipitation </w:t>
      </w:r>
      <w:r w:rsidR="00AD2441">
        <w:rPr>
          <w:rFonts w:cs="Times New Roman"/>
          <w:lang w:val="en-GB"/>
        </w:rPr>
        <w:t>(CC-Box 11.1, Figures 2a,b,c)</w:t>
      </w:r>
      <w:r w:rsidRPr="00D424AA">
        <w:rPr>
          <w:rFonts w:cs="Times New Roman"/>
          <w:lang w:val="en-GB"/>
        </w:rPr>
        <w:t xml:space="preserve">. The severity of droughts based on surface soil moisture in future projections is stronger than projections based on precipitation and runoff </w:t>
      </w:r>
      <w:commentRangeStart w:id="2442"/>
      <w:r w:rsidRPr="00D424AA">
        <w:rPr>
          <w:rFonts w:cs="Times New Roman"/>
          <w:lang w:val="en-GB"/>
        </w:rPr>
        <w:fldChar w:fldCharType="begin" w:fldLock="1"/>
      </w:r>
      <w:r w:rsidR="0012753B">
        <w:rPr>
          <w:rFonts w:cs="Times New Roman"/>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Dai et al., 2018; Vicente-Serrano et al., 2020a)", "manualFormatting" : "(Dai et al., 2018; Vicente-Serrano et al., 2020c)", "plainTextFormattedCitation" : "(Dai et al., 2018; Vicente-Serrano et al., 2020a)", "previouslyFormattedCitation" : "(Dai et al., 2018; Vicente-Serrano et al., 2020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ai et al., 2018; Vicente-Serrano et al., 2020</w:t>
      </w:r>
      <w:del w:id="2443" w:author="Robin Matthews" w:date="2021-07-13T23:27:00Z">
        <w:r w:rsidR="00A26296" w:rsidDel="001F2AFB">
          <w:rPr>
            <w:rFonts w:cs="Times New Roman"/>
            <w:noProof/>
            <w:lang w:val="en-GB"/>
          </w:rPr>
          <w:delText>a</w:delText>
        </w:r>
      </w:del>
      <w:ins w:id="2444" w:author="Robin Matthews" w:date="2021-07-13T23:27:00Z">
        <w:r w:rsidR="001F2AFB">
          <w:rPr>
            <w:rFonts w:cs="Times New Roman"/>
            <w:noProof/>
            <w:lang w:val="en-GB"/>
          </w:rPr>
          <w:t>c</w:t>
        </w:r>
      </w:ins>
      <w:r w:rsidR="00A26296">
        <w:rPr>
          <w:rFonts w:cs="Times New Roman"/>
          <w:noProof/>
          <w:lang w:val="en-GB"/>
        </w:rPr>
        <w:t>)</w:t>
      </w:r>
      <w:r w:rsidRPr="00D424AA">
        <w:rPr>
          <w:rFonts w:cs="Times New Roman"/>
          <w:lang w:val="en-GB"/>
        </w:rPr>
        <w:fldChar w:fldCharType="end"/>
      </w:r>
      <w:commentRangeEnd w:id="2442"/>
      <w:r w:rsidR="00A26296">
        <w:rPr>
          <w:rStyle w:val="Marquedecommentaire"/>
        </w:rPr>
        <w:commentReference w:id="2442"/>
      </w:r>
      <w:r w:rsidRPr="00841A35">
        <w:rPr>
          <w:rFonts w:cs="Times New Roman"/>
          <w:lang w:val="en-GB"/>
        </w:rPr>
        <w:t>. Nevertheless, in many parts of the world in which soil moisture is projected to decrease, the signal to noise ratio among models is low and only in the Mediterranean, Europe, the s</w:t>
      </w:r>
      <w:r w:rsidRPr="00D424AA">
        <w:rPr>
          <w:rFonts w:cs="Times New Roman"/>
          <w:lang w:val="en-GB"/>
        </w:rPr>
        <w:t xml:space="preserve">outhwestern United States, and southern Africa the projections show a high signal to noise ratio in soil moisture projections </w:t>
      </w:r>
      <w:commentRangeStart w:id="2445"/>
      <w:r w:rsidRPr="00D424AA">
        <w:rPr>
          <w:rFonts w:cs="Times New Roman"/>
          <w:lang w:val="en-GB"/>
        </w:rPr>
        <w:fldChar w:fldCharType="begin" w:fldLock="1"/>
      </w:r>
      <w:r w:rsidR="00FF6231">
        <w:rPr>
          <w:rFonts w:cs="Times New Roman"/>
          <w:lang w:val="en-GB"/>
        </w:rPr>
        <w:instrText>ADDIN CSL_CITATION { "citationItems" : [ { "id" : "ITEM-1",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1",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Lu et al., 2019)", "manualFormatting" : "(Lu et al., 2019; ", "plainTextFormattedCitation" : "(Lu et al., 2019)", "previouslyFormattedCitation" : "(Lu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Lu et al., 2019; </w:t>
      </w:r>
      <w:r w:rsidRPr="00D424AA">
        <w:rPr>
          <w:rFonts w:cs="Times New Roman"/>
          <w:lang w:val="en-GB"/>
        </w:rPr>
        <w:fldChar w:fldCharType="end"/>
      </w:r>
      <w:commentRangeEnd w:id="2445"/>
      <w:r w:rsidR="00A26296">
        <w:rPr>
          <w:rStyle w:val="Marquedecommentaire"/>
        </w:rPr>
        <w:commentReference w:id="2445"/>
      </w:r>
      <w:r w:rsidR="00397316" w:rsidRPr="00841A35">
        <w:rPr>
          <w:rFonts w:cs="Times New Roman"/>
          <w:lang w:val="en-GB"/>
        </w:rPr>
        <w:t>(</w:t>
      </w:r>
      <w:r w:rsidR="00562895" w:rsidRPr="00D424AA">
        <w:rPr>
          <w:rFonts w:cs="Times New Roman"/>
          <w:lang w:val="en-GB"/>
        </w:rPr>
        <w:t>Figure</w:t>
      </w:r>
      <w:r w:rsidR="00397316" w:rsidRPr="00D424AA">
        <w:rPr>
          <w:rFonts w:cs="Times New Roman"/>
          <w:lang w:val="en-GB"/>
        </w:rPr>
        <w:t xml:space="preserve"> 11.19</w:t>
      </w:r>
      <w:r w:rsidRPr="00D424AA">
        <w:rPr>
          <w:rFonts w:cs="Times New Roman"/>
          <w:lang w:val="en-GB"/>
        </w:rPr>
        <w:t xml:space="preserve">). Increases in soil moisture deficits are found to be statistically signicant at regional scale in the Mediterranean region, Southern Africa and Western South America for changes as small as 0.5°C in global warming, based on differences between +1.5°C and +2°C of global warming </w:t>
      </w:r>
      <w:r w:rsidRPr="00D424AA">
        <w:rPr>
          <w:rFonts w:cs="Times New Roman"/>
          <w:lang w:val="en-GB"/>
        </w:rPr>
        <w:fldChar w:fldCharType="begin" w:fldLock="1"/>
      </w:r>
      <w:r w:rsidR="007D2D56">
        <w:rPr>
          <w:rFonts w:cs="Times New Roman"/>
          <w:lang w:val="en-GB"/>
        </w:rPr>
        <w: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plainTextFormattedCitation" : "(Wartenburger et al., 2017)", "previouslyFormattedCitation" : "(Wartenburger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rtenburger et al., 2017)</w:t>
      </w:r>
      <w:r w:rsidRPr="00D424AA">
        <w:rPr>
          <w:rFonts w:cs="Times New Roman"/>
          <w:lang w:val="en-GB"/>
        </w:rPr>
        <w:fldChar w:fldCharType="end"/>
      </w:r>
      <w:r w:rsidRPr="00841A35">
        <w:rPr>
          <w:rFonts w:cs="Times New Roman"/>
          <w:lang w:val="en-GB"/>
        </w:rPr>
        <w:t>. Several other regions are affected when considering changes in droughts for higher changes in global warming (</w:t>
      </w:r>
      <w:r w:rsidR="00562895" w:rsidRPr="00D424AA">
        <w:rPr>
          <w:rFonts w:cs="Times New Roman"/>
          <w:lang w:val="en-GB"/>
        </w:rPr>
        <w:t>Figure</w:t>
      </w:r>
      <w:r w:rsidRPr="00D424AA">
        <w:rPr>
          <w:rFonts w:cs="Times New Roman"/>
          <w:lang w:val="en-GB"/>
        </w:rPr>
        <w:t xml:space="preserve"> 11.</w:t>
      </w:r>
      <w:r w:rsidR="00397316" w:rsidRPr="00D424AA">
        <w:rPr>
          <w:rFonts w:cs="Times New Roman"/>
          <w:lang w:val="en-GB"/>
        </w:rPr>
        <w:t>19</w:t>
      </w:r>
      <w:r w:rsidRPr="00D424AA">
        <w:rPr>
          <w:rFonts w:cs="Times New Roman"/>
          <w:lang w:val="en-GB"/>
        </w:rPr>
        <w:t>; Section 11.9). Seasonal projections of drought frequency for boreal winter (DJF) and summer (JJA), from CMIP6 multimodel ensemble for 1.5ºC, 2ºC and 4ºC global warming levels, show contrasting trends (Fig 11.</w:t>
      </w:r>
      <w:r w:rsidR="00397316" w:rsidRPr="00D424AA">
        <w:rPr>
          <w:rFonts w:cs="Times New Roman"/>
          <w:lang w:val="en-GB"/>
        </w:rPr>
        <w:t>19</w:t>
      </w:r>
      <w:r w:rsidRPr="00D424AA">
        <w:rPr>
          <w:rFonts w:cs="Times New Roman"/>
          <w:lang w:val="en-GB"/>
        </w:rPr>
        <w:t>). In the boreal winter in the Northern Hemisphere, the areas affected by drying show high agreement with those characterized by increase in meteorological drought projections (Chapter 8, Figure 8.14; Chapter 12, Figure 12.4</w:t>
      </w:r>
      <w:r w:rsidRPr="00841A35">
        <w:rPr>
          <w:rFonts w:cs="Times New Roman"/>
          <w:lang w:val="en-GB"/>
        </w:rPr>
        <w:t xml:space="preserve">). On the contrary, in the boreal summer the drought frequency </w:t>
      </w:r>
      <w:r w:rsidRPr="00D424AA">
        <w:rPr>
          <w:rFonts w:cs="Times New Roman"/>
          <w:lang w:val="en-GB"/>
        </w:rPr>
        <w:t>increases worldwide in comparison to meteorological drought projections, with large areas of the Northern Hemisphere displaying a high signal to noise ratio (low spead between models). This stresses the dominant influence of ET (as a result of increased AED) in intensifying agricultural and ecological droughts in the warm season in many locations, including mid- to high latitudes.</w:t>
      </w:r>
    </w:p>
    <w:p w14:paraId="4719FDCD" w14:textId="77777777" w:rsidR="001415DA" w:rsidRPr="00D424AA" w:rsidRDefault="001415DA" w:rsidP="00D424AA">
      <w:pPr>
        <w:pStyle w:val="AR6BodyText"/>
        <w:rPr>
          <w:rFonts w:cs="Times New Roman"/>
          <w:lang w:val="en-GB"/>
        </w:rPr>
      </w:pPr>
    </w:p>
    <w:p w14:paraId="3779015B" w14:textId="788C1484" w:rsidR="001415DA" w:rsidRPr="00D424AA" w:rsidRDefault="001415DA" w:rsidP="00D424AA">
      <w:pPr>
        <w:pStyle w:val="AR6BodyText"/>
        <w:rPr>
          <w:rFonts w:cs="Times New Roman"/>
          <w:lang w:val="en-GB"/>
        </w:rPr>
      </w:pPr>
      <w:r w:rsidRPr="00D424AA">
        <w:rPr>
          <w:rFonts w:cs="Times New Roman"/>
          <w:lang w:val="en-GB"/>
        </w:rPr>
        <w:lastRenderedPageBreak/>
        <w:t xml:space="preserve">Increased soil moisture limitation and associated changes in droughts are projected to lead to increased vegetation stress affecting the global land carbon sink in ESM projections </w:t>
      </w:r>
      <w:r w:rsidRPr="00D424AA">
        <w:rPr>
          <w:rFonts w:cs="Times New Roman"/>
          <w:lang w:val="en-GB"/>
        </w:rPr>
        <w:fldChar w:fldCharType="begin" w:fldLock="1"/>
      </w:r>
      <w:r w:rsidR="00FF6231">
        <w:rPr>
          <w:rFonts w:cs="Times New Roman"/>
          <w:lang w:val="en-GB"/>
        </w:rPr>
        <w:instrText>ADDIN CSL_CITATION { "citationItems" : [ { "id" : "ITEM-1", "itemData" : { "DOI" : "10.1038/s41586-018-0848-x", "ISSN" : "14764687", "PMID" : "30675043", "abstract" : "Although the terrestrial biosphere absorbs about 25 per cent of anthropogenic carbon dioxide (CO2) emissions, the rate of land carbon uptake remains highly uncertain, leading to uncertainties in climate projections1,2. Understanding the factors that limit or drive land carbon storage is therefore important for improving climate predictions. One potential limiting factor for land carbon uptake is soil moisture, which can reduce gross primary production through ecosystem water stress3,4, cause vegetation mortality5 and further exacerbate climate extremes due to land\u2013atmosphere feedbacks6. Previous work has explored the impact of soil-moisture availability on past carbon-flux variability3,7,8. However, the influence of soil-moisture variability and trends on the long-term carbon sink and the mechanisms responsible for associated carbon losses remain uncertain. Here we use the data output from four Earth system models9 from a series of experiments\u00a0to analyse the responses of terrestrial net biome productivity to soil-moisture changes, and find that soil-moisture variability and trends induce large CO2 fluxes (about two to three gigatons of carbon per year; comparable with the land carbon sink itself1) throughout the twenty-first century. Subseasonal and interannual soil-moisture variability generate CO2 as a result of the nonlinear response of photosynthesis and net ecosystem exchange to soil-water availability and of the increased temperature and vapour pressure deficit caused by land\u2013atmosphere interactions. Soil-moisture variability reduces the present land carbon sink, and its increase and drying trends in several regions are expected to reduce it further. Our results emphasize that the capacity of continents to act as a future carbon sink critically depends on the nonlinear response of carbon fluxes to soil moisture and on land\u2013atmosphere interactions. This suggests that the increasing trend in carbon uptake rate may not be sustained past the middle of the century and could result in accelerated atmospheric CO2 growth.", "author" : [ { "dropping-particle" : "", "family" : "Green", "given" : "Julia K.", "non-dropping-particle" : "", "parse-names" : false, "suffix" : "" }, { "dropping-particle" : "", "family" : "Seneviratne", "given" : "Sonia I.", "non-dropping-particle" : "", "parse-names" : false, "suffix" : "" }, { "dropping-particle" : "", "family" : "Berg", "given" : "Alexis M.", "non-dropping-particle" : "", "parse-names" : false, "suffix" : "" }, { "dropping-particle" : "", "family" : "Findell", "given" : "Kirsten L.", "non-dropping-particle" : "", "parse-names" : false, "suffix" : "" }, { "dropping-particle" : "", "family" : "Hagemann", "given" : "Stefan", "non-dropping-particle" : "", "parse-names" : false, "suffix" : "" }, { "dropping-particle" : "", "family" : "Lawrence", "given" : "David M.", "non-dropping-particle" : "", "parse-names" : false, "suffix" : "" }, { "dropping-particle" : "", "family" : "Gentine", "given" : "Pierre", "non-dropping-particle" : "", "parse-names" : false, "suffix" : "" } ], "container-title" : "Nature", "id" : "ITEM-1", "issue" : "7740", "issued" : { "date-parts" : [ [ "2019" ] ] }, "page" : "476-479", "publisher" : "Springer US", "title" : "Large influence of soil moisture on long-term terrestrial carbon uptake", "translator" : [ { "dropping-particle" : "", "family" : "S3481", "given" : "", "non-dropping-particle" : "", "parse-names" : false, "suffix" : "" } ], "type" : "article-journal", "volume" : "565" }, "uris" : [ "http://www.mendeley.com/documents/?uuid=493d7973-6e4c-49ca-aee3-976d325be0f5" ] } ], "mendeley" : { "formattedCitation" : "(Green et al., 2019)", "plainTextFormattedCitation" : "(Green et al., 2019)", "previouslyFormattedCitation" : "(Gree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reen et al., 2019)</w:t>
      </w:r>
      <w:r w:rsidRPr="00D424AA">
        <w:rPr>
          <w:rFonts w:cs="Times New Roman"/>
          <w:lang w:val="en-GB"/>
        </w:rPr>
        <w:fldChar w:fldCharType="end"/>
      </w:r>
      <w:r w:rsidRPr="00841A35">
        <w:rPr>
          <w:rFonts w:cs="Times New Roman"/>
          <w:lang w:val="en-GB"/>
        </w:rPr>
        <w:t>, with implications for projected global warming (C</w:t>
      </w:r>
      <w:r w:rsidR="006D1F63">
        <w:rPr>
          <w:rFonts w:cs="Times New Roman"/>
          <w:lang w:val="en-GB"/>
        </w:rPr>
        <w:t>ross-</w:t>
      </w:r>
      <w:r w:rsidRPr="00841A35">
        <w:rPr>
          <w:rFonts w:cs="Times New Roman"/>
          <w:lang w:val="en-GB"/>
        </w:rPr>
        <w:t>C</w:t>
      </w:r>
      <w:r w:rsidR="006D1F63">
        <w:rPr>
          <w:rFonts w:cs="Times New Roman"/>
          <w:lang w:val="en-GB"/>
        </w:rPr>
        <w:t xml:space="preserve">hapter </w:t>
      </w:r>
      <w:r w:rsidRPr="00841A35">
        <w:rPr>
          <w:rFonts w:cs="Times New Roman"/>
          <w:lang w:val="en-GB"/>
        </w:rPr>
        <w:t>Box 5). There is</w:t>
      </w:r>
      <w:r w:rsidRPr="00D424AA">
        <w:rPr>
          <w:rFonts w:cs="Times New Roman"/>
          <w:lang w:val="en-GB"/>
        </w:rPr>
        <w:t xml:space="preserve"> </w:t>
      </w:r>
      <w:r w:rsidRPr="00D424AA">
        <w:rPr>
          <w:rFonts w:cs="Times New Roman"/>
          <w:i/>
          <w:iCs/>
          <w:lang w:val="en-GB"/>
        </w:rPr>
        <w:t>high confidence</w:t>
      </w:r>
      <w:r w:rsidRPr="00D424AA">
        <w:rPr>
          <w:rFonts w:cs="Times New Roman"/>
          <w:lang w:val="en-GB"/>
        </w:rPr>
        <w:t xml:space="preserve"> that the global land sink will become less efficient due to soil moisture limitations and associated agricultural and ecological drought conditions in some regions in higher emission scenarios specially under global warming levels above 4°C ; however, there is </w:t>
      </w:r>
      <w:r w:rsidRPr="00D424AA">
        <w:rPr>
          <w:rFonts w:cs="Times New Roman"/>
          <w:i/>
          <w:iCs/>
          <w:lang w:val="en-GB"/>
        </w:rPr>
        <w:t>low confidence</w:t>
      </w:r>
      <w:r w:rsidRPr="00D424AA">
        <w:rPr>
          <w:rFonts w:cs="Times New Roman"/>
          <w:lang w:val="en-GB"/>
        </w:rPr>
        <w:t xml:space="preserve"> on how these water cycle feedbacks will play out in lower emission scenarios (at 2°C global warming or lower) (C</w:t>
      </w:r>
      <w:r w:rsidR="006D1F63">
        <w:rPr>
          <w:rFonts w:cs="Times New Roman"/>
          <w:lang w:val="en-GB"/>
        </w:rPr>
        <w:t>ross-</w:t>
      </w:r>
      <w:r w:rsidRPr="00D424AA">
        <w:rPr>
          <w:rFonts w:cs="Times New Roman"/>
          <w:lang w:val="en-GB"/>
        </w:rPr>
        <w:t>C</w:t>
      </w:r>
      <w:r w:rsidR="006D1F63">
        <w:rPr>
          <w:rFonts w:cs="Times New Roman"/>
          <w:lang w:val="en-GB"/>
        </w:rPr>
        <w:t xml:space="preserve">hapter </w:t>
      </w:r>
      <w:r w:rsidRPr="00D424AA">
        <w:rPr>
          <w:rFonts w:cs="Times New Roman"/>
          <w:lang w:val="en-GB"/>
        </w:rPr>
        <w:t>Box5.1).</w:t>
      </w:r>
    </w:p>
    <w:p w14:paraId="4A9E87A0" w14:textId="289CEB7E" w:rsidR="008B4F6C" w:rsidRDefault="008B4F6C" w:rsidP="00D424AA">
      <w:pPr>
        <w:pStyle w:val="AR6BodyText"/>
        <w:rPr>
          <w:rFonts w:cs="Times New Roman"/>
          <w:lang w:val="en-GB"/>
        </w:rPr>
      </w:pPr>
    </w:p>
    <w:p w14:paraId="270303C3" w14:textId="77777777" w:rsidR="0012500E" w:rsidRPr="00D424AA" w:rsidRDefault="0012500E" w:rsidP="00D424AA">
      <w:pPr>
        <w:pStyle w:val="AR6BodyText"/>
        <w:rPr>
          <w:rFonts w:cs="Times New Roman"/>
          <w:lang w:val="en-GB"/>
        </w:rPr>
      </w:pPr>
    </w:p>
    <w:p w14:paraId="3F9D9D28" w14:textId="0AB7C301" w:rsidR="008B4F6C" w:rsidRPr="00D424AA" w:rsidRDefault="008B4F6C" w:rsidP="00D424AA">
      <w:pPr>
        <w:pStyle w:val="AR6BodyTextBold"/>
        <w:rPr>
          <w:lang w:val="en-GB"/>
        </w:rPr>
      </w:pPr>
      <w:bookmarkStart w:id="2446" w:name="_Toc66989778"/>
      <w:r w:rsidRPr="00D424AA">
        <w:rPr>
          <w:lang w:val="en-GB"/>
        </w:rPr>
        <w:t>[START FIGURE 11.18 HERE]</w:t>
      </w:r>
      <w:bookmarkEnd w:id="2446"/>
    </w:p>
    <w:p w14:paraId="46C0A6A6" w14:textId="77777777" w:rsidR="008B4F6C" w:rsidRPr="00D424AA" w:rsidRDefault="008B4F6C" w:rsidP="00D424AA">
      <w:pPr>
        <w:pStyle w:val="AR6BodyText"/>
        <w:rPr>
          <w:lang w:val="en-GB"/>
        </w:rPr>
      </w:pPr>
    </w:p>
    <w:p w14:paraId="274C7E1D" w14:textId="5803DC99" w:rsidR="00451FD2" w:rsidRPr="00451FD2" w:rsidRDefault="00FB7026" w:rsidP="00DE4CA9">
      <w:pPr>
        <w:pStyle w:val="AR6Chap11Figure"/>
        <w:rPr>
          <w:rFonts w:cs="Times New Roman"/>
          <w:lang w:val="en-CA" w:bidi="th-TH"/>
        </w:rPr>
      </w:pPr>
      <w:r w:rsidRPr="00FB7026">
        <w:t>Projected changes in the intensity (a) and frequency (b) of drought under 1°C, 1.5°C, 2°C, 3°C, and 4°C global warming levels relative to the 1850-1900 baseline. Summaries are computed for the AR6 regions in which there is at least medium confidence in increase in agriculture/ ecological drought at the 2°C warming level (“drying regions”), including W. North-America, C. North-America, N. Central-America, S. Central-America, N. South-America, N. E. South-America, South-American-Monsoon, S.W.South-America, S.South-America, West &amp; Central-Europe, Mediterranean, W.Southern-Africa, E.Southern-Africa, Madagascar, E.Australia, S.Australia (c). A drought event is defined as a 10-year drought event whose annual mean soil moisture was below its 10th percentile from the 1850-1900 base period. For each box plot, the horizontal line and the box represent the median and central 66% uncertainty range, respectively, of the frequency or the intensity changes across the multi-model ensemble, and the whiskers extend to the 90% uncertainty range. The line of zero in (a) indicates no change in intensity, while the line of one in (b) indicates no change in frequency. The results are based on the multi-model ensemble estimated from simulations of global climate models contributing to the sixth phase of the Coupled Model Intercomparison Project (CMIP6) under different SSP forcing scenarios. Intensity changes in (a) are expressed as standard deviations of the interannualvariability in the period 1850-1900 of the corresponding modelFor details on the methods see Supplementary Material 11.SM.2.</w:t>
      </w:r>
      <w:r>
        <w:t xml:space="preserve"> </w:t>
      </w:r>
      <w:r w:rsidR="00DB45A5" w:rsidRPr="004369BC">
        <w:rPr>
          <w:rFonts w:cs="Times New Roman"/>
          <w:szCs w:val="20"/>
        </w:rPr>
        <w:t xml:space="preserve">Further details on data sources and processing are available in the chapter data table (Table </w:t>
      </w:r>
      <w:r w:rsidR="00DB45A5">
        <w:rPr>
          <w:rFonts w:cs="Times New Roman"/>
          <w:szCs w:val="20"/>
        </w:rPr>
        <w:t>11.SM.9</w:t>
      </w:r>
      <w:r w:rsidR="00DB45A5" w:rsidRPr="004369BC">
        <w:rPr>
          <w:rFonts w:cs="Times New Roman"/>
          <w:szCs w:val="20"/>
        </w:rPr>
        <w:t>).</w:t>
      </w:r>
    </w:p>
    <w:p w14:paraId="44ADB537" w14:textId="77777777" w:rsidR="008B4F6C" w:rsidRPr="00D424AA" w:rsidRDefault="008B4F6C" w:rsidP="00D424AA">
      <w:pPr>
        <w:pStyle w:val="AR6BodyText"/>
        <w:rPr>
          <w:lang w:val="en-GB"/>
        </w:rPr>
      </w:pPr>
    </w:p>
    <w:p w14:paraId="2D5B4391" w14:textId="5740159D" w:rsidR="008B4F6C" w:rsidRPr="00841A35" w:rsidRDefault="008B4F6C" w:rsidP="00D424AA">
      <w:pPr>
        <w:pStyle w:val="AR6BodyTextBold"/>
        <w:rPr>
          <w:lang w:val="en-GB"/>
        </w:rPr>
      </w:pPr>
      <w:bookmarkStart w:id="2447" w:name="_Toc66989779"/>
      <w:r w:rsidRPr="00D424AA">
        <w:rPr>
          <w:lang w:val="en-GB"/>
        </w:rPr>
        <w:t>[END FIGURE 11.18 HERE]</w:t>
      </w:r>
      <w:bookmarkEnd w:id="2447"/>
    </w:p>
    <w:p w14:paraId="3835D9C0" w14:textId="3E7AA1CA" w:rsidR="001415DA" w:rsidRDefault="001415DA" w:rsidP="00D424AA">
      <w:pPr>
        <w:pStyle w:val="AR6BodyText"/>
        <w:rPr>
          <w:rFonts w:cs="Times New Roman"/>
          <w:lang w:val="en-GB"/>
        </w:rPr>
      </w:pPr>
    </w:p>
    <w:p w14:paraId="019DA943" w14:textId="77777777" w:rsidR="0012500E" w:rsidRPr="00D424AA" w:rsidRDefault="0012500E" w:rsidP="00D424AA">
      <w:pPr>
        <w:pStyle w:val="AR6BodyText"/>
        <w:rPr>
          <w:rFonts w:cs="Times New Roman"/>
          <w:lang w:val="en-GB"/>
        </w:rPr>
      </w:pPr>
    </w:p>
    <w:p w14:paraId="04EF5E7D" w14:textId="77777777" w:rsidR="001415DA" w:rsidRPr="00D424AA" w:rsidRDefault="001415DA" w:rsidP="00D424AA">
      <w:pPr>
        <w:pStyle w:val="AR6Chap11Level311111"/>
        <w:rPr>
          <w:rFonts w:cs="Times New Roman"/>
          <w:lang w:val="en-GB"/>
        </w:rPr>
      </w:pPr>
      <w:bookmarkStart w:id="2448" w:name="_Toc25583693"/>
      <w:bookmarkStart w:id="2449" w:name="_Toc56915275"/>
      <w:bookmarkStart w:id="2450" w:name="_Toc70703036"/>
      <w:r w:rsidRPr="00D424AA">
        <w:rPr>
          <w:rFonts w:cs="Times New Roman"/>
          <w:lang w:val="en-GB"/>
        </w:rPr>
        <w:t>Hydrological deficits</w:t>
      </w:r>
      <w:bookmarkEnd w:id="2448"/>
      <w:bookmarkEnd w:id="2449"/>
      <w:bookmarkEnd w:id="2450"/>
    </w:p>
    <w:p w14:paraId="6E089CAD" w14:textId="77777777" w:rsidR="001415DA" w:rsidRPr="00D424AA" w:rsidRDefault="001415DA" w:rsidP="00D424AA">
      <w:pPr>
        <w:pStyle w:val="AR6BodyText"/>
        <w:rPr>
          <w:rFonts w:cs="Times New Roman"/>
          <w:lang w:val="en-GB"/>
        </w:rPr>
      </w:pPr>
    </w:p>
    <w:p w14:paraId="5B6F8CAF" w14:textId="3B30F8CB" w:rsidR="001415DA" w:rsidRPr="00D424AA" w:rsidRDefault="001415DA" w:rsidP="00D424AA">
      <w:pPr>
        <w:pStyle w:val="AR6BodyText"/>
        <w:rPr>
          <w:rFonts w:cs="Times New Roman"/>
          <w:lang w:val="en-GB"/>
        </w:rPr>
      </w:pPr>
      <w:r w:rsidRPr="00D424AA">
        <w:rPr>
          <w:rFonts w:cs="Times New Roman"/>
          <w:lang w:val="en-GB"/>
        </w:rPr>
        <w:t xml:space="preserve">Some studies support wetting tendencies as a response to a warmer climate when considering globally-averaged changes in runoff over land </w:t>
      </w:r>
      <w:commentRangeStart w:id="2451"/>
      <w:r w:rsidRPr="00D424AA">
        <w:rPr>
          <w:rFonts w:cs="Times New Roman"/>
          <w:lang w:val="en-GB"/>
        </w:rPr>
        <w:fldChar w:fldCharType="begin" w:fldLock="1"/>
      </w:r>
      <w:ins w:id="2452" w:author="Robin Matthews" w:date="2021-07-13T23:28:00Z">
        <w:r w:rsidR="001F2AFB">
          <w:rPr>
            <w:rFonts w:cs="Times New Roman"/>
            <w:lang w:val="en-GB"/>
          </w:rPr>
          <w:instrText>ADDIN CSL_CITATION { "citationItems" : [ { "id" : "ITEM-1", "itemData" : { "DOI" : "10.1088/1748-9326/aa89a3", "ISSN" : "1748-9326", "abstract" : "\u00a9 2017 The Author(s). Published by IOP Publishing Ltd. Aridity is generally defined as the 'degree to which a climate lacks moisture to sustain life in terrestrial ecosystems'. Several recent studies using the 'aridity index' (the ratio of potential evaporation to precipitation), have concluded that aridity will increase with CO2 because of increasing temperature. However, the 'aridity index' is - counterintuitively - not a direct measure of aridity per se (when defined as above) and there is widespread evidence that contradicts the 'warmer is more arid' interpretation. We provide here an assessment of multi-model changes in a broad set of aridity metrics over a large range of atmospheric CO2 concentrations ranging from conditions at the last glacial maximum to 4xCO2, using an ensemble of simulations from state-of-the-art Earth system models. Most measures of aridity do not show increasing aridity on global scales under conditions of increasing atmospheric CO2 concentrations and related global warming, although we note some varying responses depending on the considered variables. The response is, furthermore, more nuanced at regional scales, but in the majority of regions aridity does not increase with CO2 in the majority of metrics. Our results emphasize that it is not the climate models that project overwhelming increases of aridity with increasing CO2, but rather a secondary, offline, impact model - the 'aridity index' - that uses climate model output as input.", "author" : [ { "dropping-particle" : "", "family" : "Greve", "given" : "Peter", "non-dropping-particle" : "", "parse-names" : false, "suffix" : "" }, { "dropping-particle" : "", "family" : "Roderick", "given" : "Michael L", "non-dropping-particle" : "", "parse-names" : false, "suffix" : "" }, { "dropping-particle" : "", "family" : "Seneviratne", "given" : "Sonia I", "non-dropping-particle" : "", "parse-names" : false, "suffix" : "" } ], "container-title" : "Environmental Research Letters", "id" : "ITEM-1", "issue" : "11", "issued" : { "date-parts" : [ [ "2017", "11", "1" ] ] }, "page" : "114021", "title" : "Simulated changes in aridity from the last glacial maximum to 4xCO2", "translator" : [ { "dropping-particle" : "", "family" : "S674", "given" : "", "non-dropping-particle" : "", "parse-names" : false, "suffix" : "" } ], "type" : "article-journal", "volume" : "12" }, "uris" : [ "http://www.mendeley.com/documents/?uuid=f88cfd52-497a-4fc9-814a-657430123e03" ] }, { "id" : "ITEM-2", "itemData" : { "DOI" : "10.1002/2015WR017031", "ISSN" : "0043-1397", "abstract" : "\u00a9 2015. American Geophysical Union. All Rights Reserved. A recent interpretation of climate model projections concluded that \"warmer is more arid.\" In contrast, dust records and other evidence have led the geoscience community to conclude that \"warmer is less arid\" leading to an aridity paradox. The \"warmer is more arid\" interpretation is based on a projected increase in the vapour pressure deficit (7-9% K-1) that results in a projected increase in potential evaporation that greatly exceeds the projected increase in precipitation. However, the increase in potential evaporation does not result in an increase in (actual) evaporation which remains more or less constant in the model output. Projected changes in the long-term aridity can be assessed by directly interrogating the climate model output. To that end, we equate lack of precipitation with meteorological aridity and lack of runoff with hydrologic aridity. A third perspective, agro-ecological aridity, is not directly related to the water lost but rather to the carbon gain and is equated with the reduction in photosynthetic uptake of CO2. We reexamine the same climate model output and conclude that \"warmer is less arid\" from all perspectives and in agreement with the geological records. Future research will need to add the critical regional and seasonal perspectives to the aridity assessments described here. Key Points: A recent interpretation of climate model output is for a \"warmer is more arid\" scenario Geological records over several glacial cycles suggest that \"warmer is less arid\" We use a new framework to reinterpret climate model output and conclude that \"warmer is less arid\"", "author" : [ { "dropping-particle" : "", "family" : "Roderick", "given" : "Michael L.", "non-dropping-particle" : "", "parse-names" : false, "suffix" : "" }, { "dropping-particle" : "", "family" : "Greve", "given" : "Peter", "non-dropping-particle" : "", "parse-names" : false, "suffix" : "" }, { "dropping-particle" : "", "family" : "Farquhar", "given" : "Graham D.", "non-dropping-particle" : "", "parse-names" : false, "suffix" : "" } ], "container-title" : "Water Resources Research", "id" : "ITEM-2", "issue" : "7", "issued" : { "date-parts" : [ [ "2015", "7", "16" ] ] }, "page" : "5450-5463", "title" : "On the assessment of aridity with changes in atmospheric CO2", "translator" : [ { "dropping-particle" : "", "family" : "S699", "given" : "", "non-dropping-particle" : "", "parse-names" : false, "suffix" : "" } ], "type" : "article-journal", "volume" : "51" }, "uris" : [ "http://www.mendeley.com/documents/?uuid=dccfd018-5bd3-40bb-b2bd-0982ee0fce7d" ] }, { "id" : "ITEM-3", "itemData" : { "DOI" : "10.1029/2018WR022593", "abstract" : "\u00a92018. American Geophysical Union. All Rights Reserved. The ratio of potential evapotranspiration (E0) over precipitation (P), known as the aridity index (AI), has been commonly used to stratify global aridity zones and widely adopted to assess changes in aridity globally. Anthropogenic climate change, in particular atmospheric warming, is projected to increase AI, which has in most cases been interpreted as increasing terrestrial aridity. In this study we demonstrate, for both past and future conditions, that such an interpretation requires reconsideration. Using catchment observations over the past 30\u00a0years and climate model projections for the 21st century, we show that increased AI does not ubiquitously lead to a decreased water availability over land, using surface runoff (Q) as an indicator. This is primarily caused by a higher Q sensitivity to changes in P (SP) and a lower Q sensitivity to changes in E0(SE0), with the ratio of SPover SE0being higher than the relative changes of E0compared to P (i.e., |P\u00a0\u00d7\u00a0SP|\u00a0&gt;\u00a0|E0\u00a0\u00d7\u00a0SE0|). Assessment of Coupled Model Intercomparison Project Phase 5 model outputs indicates that both Q and AI change-induced Q changes are increasing over the majority of the globe for the 21st century despite increasing AI (a drying atmosphere). Our findings demonstrate a disconnection between the atmospheric drying trends and surface runoff trends and call for caution when interpreting retrospective and future changes in terrestrial aridity based on AI and related measures.", "author" : [ { "dropping-particle" : "", "family" : "Yang", "given" : "Y.", "non-dropping-particle" : "", "parse-names" : false, "suffix" : "" }, { "dropping-particle" : "", "family" : "Zhang", "given" : "S.", "non-dropping-particle" : "", "parse-names" : false, "suffix" : "" }, { "dropping-particle" : "", "family" : "McVicar", "given" : "T.R.", "non-dropping-particle" : "", "parse-names" : false, "suffix" : "" }, { "dropping-particle" : "", "family" : "Beck", "given" : "H.E.", "non-dropping-particle" : "", "parse-names" : false, "suffix" : "" }, { "dropping-particle" : "", "family" : "Zhang", "given" : "Y.", "non-dropping-particle" : "", "parse-names" : false, "suffix" : "" }, { "dropping-particle" : "", "family" : "Liu", "given" : "B.", "non-dropping-particle" : "", "parse-names" : false, "suffix" : "" } ], "container-title" : "Water Resources Research", "id" : "ITEM-3", "issue" : "7", "issued" : { "date-parts" : [ [ "2018" ] ] }, "page" : "4700-4713", "title" : "Disconnection Between Trends of Atmospheric Drying and Continental Runoff", "translator" : [ { "dropping-particle" : "", "family" : "S1193", "given" : "", "non-dropping-particle" : "", "parse-names" : false, "suffix" : "" } ], "type" : "article-journal", "volume" : "54" }, "uris" : [ "http://www.mendeley.com/documents/?uuid=d7086844-7913-4c11-b79e-c6d3fb02578d" ] } ], "mendeley" : { "formattedCitation" : "(Roderick et al., 2015; Greve et al., 2017; Yang et al., 2018e)", "manualFormatting" : "(Roderick et al., 2015; Greve et al., 2017; Y. Yang et al., 2018)", "plainTextFormattedCitation" : "(Roderick et al., 2015; Greve et al., 2017; Yang et al., 2018e)", "previouslyFormattedCitation" : "(Roderick et al., 2015; Greve et al., 2017; Yang et al., 2018e)" }, "properties" : { "noteIndex" : 0 }, "schema" : "https://github.com/citation-style-language/schema/raw/master/csl-citation.json" }</w:instrText>
        </w:r>
      </w:ins>
      <w:del w:id="2453" w:author="Robin Matthews" w:date="2021-07-13T23:28:00Z">
        <w:r w:rsidR="00FF6231" w:rsidDel="001F2AFB">
          <w:rPr>
            <w:rFonts w:cs="Times New Roman"/>
            <w:lang w:val="en-GB"/>
          </w:rPr>
          <w:delInstrText>ADDIN CSL_CITATION { "citationItems" : [ { "id" : "ITEM-1", "itemData" : { "DOI" : "10.1088/1748-9326/aa89a3", "ISSN" : "1748-9326", "abstract" : "\u00a9 2017 The Author(s). Published by IOP Publishing Ltd. Aridity is generally defined as the 'degree to which a climate lacks moisture to sustain life in terrestrial ecosystems'. Several recent studies using the 'aridity index' (the ratio of potential evaporation to precipitation), have concluded that aridity will increase with CO2 because of increasing temperature. However, the 'aridity index' is - counterintuitively - not a direct measure of aridity per se (when defined as above) and there is widespread evidence that contradicts the 'warmer is more arid' interpretation. We provide here an assessment of multi-model changes in a broad set of aridity metrics over a large range of atmospheric CO2 concentrations ranging from conditions at the last glacial maximum to 4xCO2, using an ensemble of simulations from state-of-the-art Earth system models. Most measures of aridity do not show increasing aridity on global scales under conditions of increasing atmospheric CO2 concentrations and related global warming, although we note some varying responses depending on the considered variables. The response is, furthermore, more nuanced at regional scales, but in the majority of regions aridity does not increase with CO2 in the majority of metrics. Our results emphasize that it is not the climate models that project overwhelming increases of aridity with increasing CO2, but rather a secondary, offline, impact model - the 'aridity index' - that uses climate model output as input.", "author" : [ { "dropping-particle" : "", "family" : "Greve", "given" : "Peter", "non-dropping-particle" : "", "parse-names" : false, "suffix" : "" }, { "dropping-particle" : "", "family" : "Roderick", "given" : "Michael L", "non-dropping-particle" : "", "parse-names" : false, "suffix" : "" }, { "dropping-particle" : "", "family" : "Seneviratne", "given" : "Sonia I", "non-dropping-particle" : "", "parse-names" : false, "suffix" : "" } ], "container-title" : "Environmental Research Letters", "id" : "ITEM-1", "issue" : "11", "issued" : { "date-parts" : [ [ "2017", "11", "1" ] ] }, "page" : "114021", "title" : "Simulated changes in aridity from the last glacial maximum to 4xCO2", "translator" : [ { "dropping-particle" : "", "family" : "S674", "given" : "", "non-dropping-particle" : "", "parse-names" : false, "suffix" : "" } ], "type" : "article-journal", "volume" : "12" }, "uris" : [ "http://www.mendeley.com/documents/?uuid=f88cfd52-497a-4fc9-814a-657430123e03" ] }, { "id" : "ITEM-2", "itemData" : { "DOI" : "10.1002/2015WR017031", "ISSN" : "0043-1397", "abstract" : "\u00a9 2015. American Geophysical Union. All Rights Reserved. A recent interpretation of climate model projections concluded that \"warmer is more arid.\" In contrast, dust records and other evidence have led the geoscience community to conclude that \"warmer is less arid\" leading to an aridity paradox. The \"warmer is more arid\" interpretation is based on a projected increase in the vapour pressure deficit (7-9% K-1) that results in a projected increase in potential evaporation that greatly exceeds the projected increase in precipitation. However, the increase in potential evaporation does not result in an increase in (actual) evaporation which remains more or less constant in the model output. Projected changes in the long-term aridity can be assessed by directly interrogating the climate model output. To that end, we equate lack of precipitation with meteorological aridity and lack of runoff with hydrologic aridity. A third perspective, agro-ecological aridity, is not directly related to the water lost but rather to the carbon gain and is equated with the reduction in photosynthetic uptake of CO2. We reexamine the same climate model output and conclude that \"warmer is less arid\" from all perspectives and in agreement with the geological records. Future research will need to add the critical regional and seasonal perspectives to the aridity assessments described here. Key Points: A recent interpretation of climate model output is for a \"warmer is more arid\" scenario Geological records over several glacial cycles suggest that \"warmer is less arid\" We use a new framework to reinterpret climate model output and conclude that \"warmer is less arid\"", "author" : [ { "dropping-particle" : "", "family" : "Roderick", "given" : "Michael L.", "non-dropping-particle" : "", "parse-names" : false, "suffix" : "" }, { "dropping-particle" : "", "family" : "Greve", "given" : "Peter", "non-dropping-particle" : "", "parse-names" : false, "suffix" : "" }, { "dropping-particle" : "", "family" : "Farquhar", "given" : "Graham D.", "non-dropping-particle" : "", "parse-names" : false, "suffix" : "" } ], "container-title" : "Water Resources Research", "id" : "ITEM-2", "issue" : "7", "issued" : { "date-parts" : [ [ "2015", "7", "16" ] ] }, "page" : "5450-5463", "title" : "On the assessment of aridity with changes in atmospheric CO2", "translator" : [ { "dropping-particle" : "", "family" : "S699", "given" : "", "non-dropping-particle" : "", "parse-names" : false, "suffix" : "" } ], "type" : "article-journal", "volume" : "51" }, "uris" : [ "http://www.mendeley.com/documents/?uuid=dccfd018-5bd3-40bb-b2bd-0982ee0fce7d" ] }, { "id" : "ITEM-3", "itemData" : { "DOI" : "10.1029/2018WR022593", "abstract" : "\u00a92018. American Geophysical Union. All Rights Reserved. The ratio of potential evapotranspiration (E0) over precipitation (P), known as the aridity index (AI), has been commonly used to stratify global aridity zones and widely adopted to assess changes in aridity globally. Anthropogenic climate change, in particular atmospheric warming, is projected to increase AI, which has in most cases been interpreted as increasing terrestrial aridity. In this study we demonstrate, for both past and future conditions, that such an interpretation requires reconsideration. Using catchment observations over the past 30\u00a0years and climate model projections for the 21st century, we show that increased AI does not ubiquitously lead to a decreased water availability over land, using surface runoff (Q) as an indicator. This is primarily caused by a higher Q sensitivity to changes in P (SP) and a lower Q sensitivity to changes in E0(SE0), with the ratio of SPover SE0being higher than the relative changes of E0compared to P (i.e., |P\u00a0\u00d7\u00a0SP|\u00a0&gt;\u00a0|E0\u00a0\u00d7\u00a0SE0|). Assessment of Coupled Model Intercomparison Project Phase 5 model outputs indicates that both Q and AI change-induced Q changes are increasing over the majority of the globe for the 21st century despite increasing AI (a drying atmosphere). Our findings demonstrate a disconnection between the atmospheric drying trends and surface runoff trends and call for caution when interpreting retrospective and future changes in terrestrial aridity based on AI and related measures.", "author" : [ { "dropping-particle" : "", "family" : "Yang", "given" : "Y.", "non-dropping-particle" : "", "parse-names" : false, "suffix" : "" }, { "dropping-particle" : "", "family" : "Zhang", "given" : "S.", "non-dropping-particle" : "", "parse-names" : false, "suffix" : "" }, { "dropping-particle" : "", "family" : "McVicar", "given" : "T.R.", "non-dropping-particle" : "", "parse-names" : false, "suffix" : "" }, { "dropping-particle" : "", "family" : "Beck", "given" : "H.E.", "non-dropping-particle" : "", "parse-names" : false, "suffix" : "" }, { "dropping-particle" : "", "family" : "Zhang", "given" : "Y.", "non-dropping-particle" : "", "parse-names" : false, "suffix" : "" }, { "dropping-particle" : "", "family" : "Liu", "given" : "B.", "non-dropping-particle" : "", "parse-names" : false, "suffix" : "" } ], "container-title" : "Water Resources Research", "id" : "ITEM-3", "issue" : "7", "issued" : { "date-parts" : [ [ "2018" ] ] }, "page" : "4700-4713", "title" : "Disconnection Between Trends of Atmospheric Drying and Continental Runoff", "translator" : [ { "dropping-particle" : "", "family" : "S1193", "given" : "", "non-dropping-particle" : "", "parse-names" : false, "suffix" : "" } ], "type" : "article-journal", "volume" : "54" }, "uris" : [ "http://www.mendeley.com/documents/?uuid=d7086844-7913-4c11-b79e-c6d3fb02578d" ] } ], "mendeley" : { "formattedCitation" : "(Roderick et al., 2015; Greve et al., 2017; Yang et al., 2018e)", "plainTextFormattedCitation" : "(Roderick et al., 2015; Greve et al., 2017; Yang et al., 2018e)", "previouslyFormattedCitation" : "(Roderick et al., 2015; Greve et al., 2017; Yang et al., 2018e)"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Roderick et al., 2015; Greve et al., 2017; </w:t>
      </w:r>
      <w:ins w:id="2454" w:author="Robin Matthews" w:date="2021-07-13T23:28:00Z">
        <w:r w:rsidR="001F2AFB">
          <w:rPr>
            <w:rFonts w:cs="Times New Roman"/>
            <w:noProof/>
            <w:lang w:val="en-GB"/>
          </w:rPr>
          <w:t xml:space="preserve">Y. </w:t>
        </w:r>
      </w:ins>
      <w:r w:rsidR="00A26296">
        <w:rPr>
          <w:rFonts w:cs="Times New Roman"/>
          <w:noProof/>
          <w:lang w:val="en-GB"/>
        </w:rPr>
        <w:t>Yang et al., 2018</w:t>
      </w:r>
      <w:del w:id="2455" w:author="Robin Matthews" w:date="2021-07-13T23:28:00Z">
        <w:r w:rsidR="00A26296" w:rsidDel="001F2AFB">
          <w:rPr>
            <w:rFonts w:cs="Times New Roman"/>
            <w:noProof/>
            <w:lang w:val="en-GB"/>
          </w:rPr>
          <w:delText>e</w:delText>
        </w:r>
      </w:del>
      <w:r w:rsidR="00A26296">
        <w:rPr>
          <w:rFonts w:cs="Times New Roman"/>
          <w:noProof/>
          <w:lang w:val="en-GB"/>
        </w:rPr>
        <w:t>)</w:t>
      </w:r>
      <w:r w:rsidRPr="00D424AA">
        <w:rPr>
          <w:rFonts w:cs="Times New Roman"/>
          <w:lang w:val="en-GB"/>
        </w:rPr>
        <w:fldChar w:fldCharType="end"/>
      </w:r>
      <w:commentRangeEnd w:id="2451"/>
      <w:r w:rsidR="00A26296">
        <w:rPr>
          <w:rStyle w:val="Marquedecommentaire"/>
        </w:rPr>
        <w:commentReference w:id="2451"/>
      </w:r>
      <w:r w:rsidRPr="00841A35">
        <w:rPr>
          <w:rFonts w:cs="Times New Roman"/>
          <w:lang w:val="en-GB"/>
        </w:rPr>
        <w:t>, and streamflow projections respond to enhanced CO</w:t>
      </w:r>
      <w:r w:rsidRPr="00D424AA">
        <w:rPr>
          <w:rFonts w:cs="Times New Roman"/>
          <w:vertAlign w:val="subscript"/>
          <w:lang w:val="en-GB"/>
        </w:rPr>
        <w:t>2</w:t>
      </w:r>
      <w:r w:rsidRPr="00D424AA">
        <w:rPr>
          <w:rFonts w:cs="Times New Roman"/>
          <w:lang w:val="en-GB"/>
        </w:rPr>
        <w:t xml:space="preserve"> concentrations in CMIP5 models </w:t>
      </w:r>
      <w:r w:rsidRPr="00D424AA">
        <w:rPr>
          <w:rFonts w:cs="Times New Roman"/>
          <w:lang w:val="en-GB"/>
        </w:rPr>
        <w:fldChar w:fldCharType="begin" w:fldLock="1"/>
      </w:r>
      <w:r w:rsidR="00FF6231">
        <w:rPr>
          <w:rFonts w:cs="Times New Roman"/>
          <w:lang w:val="en-GB"/>
        </w:rPr>
        <w:instrText>ADDIN CSL_CITATION { "citationItems" : [ { "id" : "ITEM-1", "itemData" : { "DOI" : "10.1038/s41558-018-0361-0", "ISSN" : "1758-6798", "abstract" : "Climate model projections using offline aridity and/or drought indices predict substantial terrestrial drying over the twenty-first century1\u201311. However, these same models also predict an increased runoff12\u201315. This contradiction has been linked to an absence of vegetation responses to an elevated atmospheric CO2 concentration [CO2] in offline impact models12,14,16,17. Here we report a close and consistent relationship between changes in surface resistance (rs) and [CO2] across 16 CMIP5 models. Attributing evapotranspiration changes under non-water-limited conditions shows that an increase in evapotranspiration caused by a warming-induced vapour pressure deficit increase18 is almost entirely offset by a decrease in evapotranspiration caused by increased rs driven by rising [CO2]. This indicates that climate models do not actually project increased vegetation water use under an elevated [CO2], which counters the perception that \u2018warming leads to drying\u2019 in many previous studies1\u201311. Moreover, we show that the hydrologic information in CMIP5 models can be satisfactorily recovered using an offline hydrologic model that incorporates the [CO2] effect on rs in calculating potential evapotranspiration (EP). This offers an effective, physically-based yet relatively simple way to account for the vegetation response to elevated [CO2] in offline impact models.", "author" : [ { "dropping-particle" : "", "family" : "Yang", "given" : "Yuting", "non-dropping-particle" : "", "parse-names" : false, "suffix" : "" }, { "dropping-particle" : "", "family" : "Roderick", "given" : "Michael L", "non-dropping-particle" : "", "parse-names" : false, "suffix" : "" }, { "dropping-particle" : "", "family" : "Zhang", "given" : "Shulei", "non-dropping-particle" : "", "parse-names" : false, "suffix" : "" }, { "dropping-particle" : "", "family" : "McVicar", "given" : "Tim R", "non-dropping-particle" : "", "parse-names" : false, "suffix" : "" }, { "dropping-particle" : "", "family" : "Donohue", "given" : "Randall J", "non-dropping-particle" : "", "parse-names" : false, "suffix" : "" } ], "container-title" : "Nature Climate Change", "id" : "ITEM-1", "issue" : "1", "issued" : { "date-parts" : [ [ "2019" ] ] }, "page" : "44-48", "title" : "Hydrologic implications of vegetation response to elevated CO2 in climate projections", "translator" : [ { "dropping-particle" : "", "family" : "S2377", "given" : "", "non-dropping-particle" : "", "parse-names" : false, "suffix" : "" } ], "type" : "article-journal", "volume" : "9" }, "uris" : [ "http://www.mendeley.com/documents/?uuid=1841715b-0b41-45cb-ae07-3018133c4091" ] } ], "mendeley" : { "formattedCitation" : "(Yang et al., 2019)", "plainTextFormattedCitation" : "(Yang et al., 2019)", "previouslyFormattedCitation" : "(Yang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ang et al., 2019)</w:t>
      </w:r>
      <w:r w:rsidRPr="00D424AA">
        <w:rPr>
          <w:rFonts w:cs="Times New Roman"/>
          <w:lang w:val="en-GB"/>
        </w:rPr>
        <w:fldChar w:fldCharType="end"/>
      </w:r>
      <w:r w:rsidRPr="00841A35">
        <w:rPr>
          <w:rFonts w:cs="Times New Roman"/>
          <w:lang w:val="en-GB"/>
        </w:rPr>
        <w:t>. Nevertheless, when focusing regionally on low-runoff periods, model projections also show an increase of hydro</w:t>
      </w:r>
      <w:r w:rsidRPr="00D424AA">
        <w:rPr>
          <w:rFonts w:cs="Times New Roman"/>
          <w:lang w:val="en-GB"/>
        </w:rPr>
        <w:t xml:space="preserve">logical droughts in large world regions </w:t>
      </w:r>
      <w:commentRangeStart w:id="2456"/>
      <w:r w:rsidRPr="00D424AA">
        <w:rPr>
          <w:rFonts w:cs="Times New Roman"/>
          <w:lang w:val="en-GB"/>
        </w:rPr>
        <w:fldChar w:fldCharType="begin" w:fldLock="1"/>
      </w:r>
      <w:ins w:id="2457" w:author="Robin Matthews" w:date="2021-07-13T23:28:00Z">
        <w:r w:rsidR="001F2AFB">
          <w:rPr>
            <w:rFonts w:cs="Times New Roman"/>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3", "itemData" : { "DOI" : "10.5194/nhess-15-487-2015", "abstract" : "\u00a9 Author(s) 2015. Hydrological drought characteristics (drought in groundwater and streamflow) likely will change in the 21st century as a result of climate change. The magnitude and directionality of these changes and their dependency on climatology and catchment characteristics, however, is uncertain. In this study a conceptual hydrological model was forced by downscaled and bias-corrected outcome from three general circulation models for the SRES A2 emission scenario (GCM forced models), and the WATCH Forcing Data set (reference model). The threshold level method was applied to investigate drought occurrence, duration and severity. Results for the control period (1971-2000) show that the drought characteristics of each GCM forced model reasonably agree with the reference model for most of the climate types, suggesting that the climate models' results after post-processing produce realistic outcomes for global drought analyses. For the near future (2021-2050) and far future (2071-2100) the GCM forced models show a decrease in drought occurrence for all major climates around the world and increase of both average drought duration and deficit volume of the remaining drought events. The largest decrease in hydrological drought occurrence is expected in cold (D) climates where global warming results in a decreased length of the snow season and an increased precipitation. In the dry (B) climates the smallest decrease in drought occurrence is expected to occur, which probably will lead to even more severe water scarcity. However, in the extreme climate regions (desert and polar), the drought analysis for the control period showed that projections of hydrological drought characteristics are most uncertain. On a global scale the increase in hydrological drought duration and severity in multiple regions will lead to a higher impact of drought events, which should motivate water resource managers to timely anticipate the increased risk of more severe drought in groundwater and streamflow and to design pro-active measures.", "author" : [ { "dropping-particle" : "", "family" : "Wanders", "given" : "N.", "non-dropping-particle" : "", "parse-names" : false, "suffix" : "" }, { "dropping-particle" : "", "family" : "Lanen", "given" : "H.A.J.", "non-dropping-particle" : "Van", "parse-names" : false, "suffix" : "" } ], "container-title" : "Natural Hazards and Earth System Sciences", "id" : "ITEM-3", "issue" : "3", "issued" : { "date-parts" : [ [ "2015" ] ] }, "page" : "487-504", "title" : "Future discharge drought across climate regions around the world modelled with a synthetic hydrological modelling approach forced by three general circulation models", "translator" : [ { "dropping-particle" : "", "family" : "S661", "given" : "", "non-dropping-particle" : "", "parse-names" : false, "suffix" : "" } ], "type" : "article-journal", "volume" : "15" }, "uris" : [ "http://www.mendeley.com/documents/?uuid=2c818a45-2d43-4f43-a54e-f85011113a55" ] } ], "mendeley" : { "formattedCitation" : "(Wanders and Van Lanen, 2015; Dai et al., 2018; Vicente-Serrano et al., 2020a)", "manualFormatting" : "(Wanders and Van Lanen, 2015; Dai et al., 2018; Vicente-Serrano et al., 2020c)", "plainTextFormattedCitation" : "(Wanders and Van Lanen, 2015; Dai et al., 2018; Vicente-Serrano et al., 2020a)", "previouslyFormattedCitation" : "(Wanders and Van Lanen, 2015; Dai et al., 2018; Vicente-Serrano et al., 2020a)" }, "properties" : { "noteIndex" : 0 }, "schema" : "https://github.com/citation-style-language/schema/raw/master/csl-citation.json" }</w:instrText>
        </w:r>
      </w:ins>
      <w:del w:id="2458" w:author="Robin Matthews" w:date="2021-07-13T23:28:00Z">
        <w:r w:rsidR="00FF6231" w:rsidDel="001F2AFB">
          <w:rPr>
            <w:rFonts w:cs="Times New Roman"/>
            <w:lang w:val="en-GB"/>
          </w:rPr>
          <w:del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3", "itemData" : { "DOI" : "10.5194/nhess-15-487-2015", "abstract" : "\u00a9 Author(s) 2015. Hydrological drought characteristics (drought in groundwater and streamflow) likely will change in the 21st century as a result of climate change. The magnitude and directionality of these changes and their dependency on climatology and catchment characteristics, however, is uncertain. In this study a conceptual hydrological model was forced by downscaled and bias-corrected outcome from three general circulation models for the SRES A2 emission scenario (GCM forced models), and the WATCH Forcing Data set (reference model). The threshold level method was applied to investigate drought occurrence, duration and severity. Results for the control period (1971-2000) show that the drought characteristics of each GCM forced model reasonably agree with the reference model for most of the climate types, suggesting that the climate models' results after post-processing produce realistic outcomes for global drought analyses. For the near future (2021-2050) and far future (2071-2100) the GCM forced models show a decrease in drought occurrence for all major climates around the world and increase of both average drought duration and deficit volume of the remaining drought events. The largest decrease in hydrological drought occurrence is expected in cold (D) climates where global warming results in a decreased length of the snow season and an increased precipitation. In the dry (B) climates the smallest decrease in drought occurrence is expected to occur, which probably will lead to even more severe water scarcity. However, in the extreme climate regions (desert and polar), the drought analysis for the control period showed that projections of hydrological drought characteristics are most uncertain. On a global scale the increase in hydrological drought duration and severity in multiple regions will lead to a higher impact of drought events, which should motivate water resource managers to timely anticipate the increased r</w:delInstrText>
        </w:r>
        <w:r w:rsidR="00FF6231" w:rsidRPr="006A2665" w:rsidDel="001F2AFB">
          <w:rPr>
            <w:rFonts w:cs="Times New Roman"/>
          </w:rPr>
          <w:delInstrText>isk of more severe drought in groundwater and streamflow and to design pro-active measures.", "author" : [ { "dropping-particle" : "", "family" : "Wanders", "given" : "N.", "non-dropping-particle" : "", "parse-names" : false, "suffix" : "" }, { "dropping-particle" : "", "family" : "Lanen", "given" : "H.A.J.", "non-dropping-particle" : "Van", "parse-names" : false, "suffix" : "" } ], "container-title" : "Natural Hazards and Earth System Sciences", "id" : "ITEM-3", "issue" : "3", "issued" : { "date-parts" : [ [ "2015" ] ] }, "page" : "487-504", "title" : "Future discharge drought across climate regions around the world modelled with a synthetic hydrological modelling approach forced by three general circulation models", "translator" : [ { "dropping-particle" : "", "family" : "S661", "given" : "", "non-dropping-particle" : "", "parse-names" : false, "suffix" : "" } ], "type" : "article-journal", "volume" : "15" }, "uris" : [ "http://www.mendeley.com/documents/?uuid=2c818a45-2d43-4f43-a54e-f85011113a55" ] } ], "mendeley" : { "formattedCitation" : "(Wanders and Van Lanen, 2015; Dai et al., 2018; Vicente-Serrano et al., 2020a)", "plainTextFormattedCitation" : "(Wanders and Van Lanen, 2015; Dai et al., 2018; Vicente-Serrano et al., 2020a)", "previouslyFormattedCitation" : "(Wanders and Van Lanen, 2015; Dai et al., 2018; Vicente-Serrano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anders and Van Lanen, 2015; Dai et al., 2018; Vicente-Serrano et al., 2020</w:t>
      </w:r>
      <w:del w:id="2459" w:author="Robin Matthews" w:date="2021-07-13T23:28:00Z">
        <w:r w:rsidR="00A26296" w:rsidDel="001F2AFB">
          <w:rPr>
            <w:rFonts w:cs="Times New Roman"/>
            <w:noProof/>
            <w:lang w:val="nb-NO"/>
          </w:rPr>
          <w:delText>a</w:delText>
        </w:r>
      </w:del>
      <w:ins w:id="2460" w:author="Robin Matthews" w:date="2021-07-13T23:28:00Z">
        <w:r w:rsidR="001F2AFB">
          <w:rPr>
            <w:rFonts w:cs="Times New Roman"/>
            <w:noProof/>
            <w:lang w:val="nb-NO"/>
          </w:rPr>
          <w:t>c</w:t>
        </w:r>
      </w:ins>
      <w:r w:rsidR="00A26296">
        <w:rPr>
          <w:rFonts w:cs="Times New Roman"/>
          <w:noProof/>
          <w:lang w:val="nb-NO"/>
        </w:rPr>
        <w:t>)</w:t>
      </w:r>
      <w:r w:rsidRPr="00D424AA">
        <w:rPr>
          <w:rFonts w:cs="Times New Roman"/>
          <w:lang w:val="en-GB"/>
        </w:rPr>
        <w:fldChar w:fldCharType="end"/>
      </w:r>
      <w:commentRangeEnd w:id="2456"/>
      <w:r w:rsidR="00A26296">
        <w:rPr>
          <w:rStyle w:val="Marquedecommentaire"/>
        </w:rPr>
        <w:commentReference w:id="2456"/>
      </w:r>
      <w:r w:rsidRPr="00841A35">
        <w:rPr>
          <w:rFonts w:cs="Times New Roman"/>
          <w:lang w:val="nb-NO"/>
        </w:rPr>
        <w:t xml:space="preserve">. </w:t>
      </w:r>
      <w:r w:rsidRPr="00D424AA">
        <w:rPr>
          <w:rFonts w:cs="Times New Roman"/>
          <w:lang w:val="en-GB"/>
        </w:rPr>
        <w:t xml:space="preserve">In general, the frequency of hydrological deficits is projected to increase over most of the continents, although with regionally and seasonally differentiated effects (Section 11.9), with </w:t>
      </w:r>
      <w:r w:rsidRPr="00D424AA">
        <w:rPr>
          <w:rFonts w:cs="Times New Roman"/>
          <w:i/>
          <w:iCs/>
          <w:lang w:val="en-GB"/>
        </w:rPr>
        <w:t>medium confidence</w:t>
      </w:r>
      <w:r w:rsidRPr="00D424AA">
        <w:rPr>
          <w:rFonts w:cs="Times New Roman"/>
          <w:lang w:val="en-GB"/>
        </w:rPr>
        <w:t xml:space="preserve"> of increase in the following AR6 regions:WCE, MED, SAU, WCA, WNA, SCA, NSA, SAM, SWS, SSA, WSAF, ESAF and MDG (Section 11.9; </w:t>
      </w:r>
      <w:commentRangeStart w:id="2461"/>
      <w:r w:rsidRPr="00D424AA">
        <w:rPr>
          <w:rFonts w:cs="Times New Roman"/>
          <w:lang w:val="en-GB"/>
        </w:rPr>
        <w:fldChar w:fldCharType="begin" w:fldLock="1"/>
      </w:r>
      <w:ins w:id="2462" w:author="Robin Matthews" w:date="2021-07-13T23:29:00Z">
        <w:r w:rsidR="001F2AFB">
          <w:rPr>
            <w:rFonts w:cs="Times New Roman"/>
            <w:lang w:val="en-GB"/>
          </w:rPr>
          <w:instrText>ADDIN CSL_CITATION { "citationItems" : [ { "id" : "ITEM-1",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1",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id" : "ITEM-2", "itemData" : { "DOI" : "10.5194/nhess-15-487-2015", "abstract" : "\u00a9 Author(s) 2015. Hydrological drought characteristics (drought in groundwater and streamflow) likely will change in the 21st century as a result of climate change. The magnitude and directionality of these changes and their dependency on climatology and catchment characteristics, however, is uncertain. In this study a conceptual hydrological model was forced by downscaled and bias-corrected outcome from three general circulation models for the SRES A2 emission scenario (GCM forced models), and the WATCH Forcing Data set (reference model). The threshold level method was applied to investigate drought occurrence, duration and severity. Results for the control period (1971-2000) show that the drought characteristics of each GCM forced model reasonably agree with the reference model for most of the climate types, suggesting that the climate models' results after post-processing produce realistic outcomes for global drought analyses. For the near future (2021-2050) and far future (2071-2100) the GCM forced models show a decrease in drought occurrence for all major climates around the world and increase of both average drought duration and deficit volume of the remaining drought events. The largest decrease in hydrological drought occurrence is expected in cold (D) climates where global warming results in a decreased length of the snow season and an increased precipitation. In the dry (B) climates the smallest decrease in drought occurrence is expected to occur, which probably will lead to even more severe water scarcity. However, in the extreme climate regions (desert and polar), the drought analysis for the control period showed that projections of hydrological drought characteristics are most uncertain. On a global scale the increase in hydrological drought duration and severity in multiple regions will lead to a higher impact of drought events, which should motivate water resource managers to timely anticipate the increased risk of more severe drought in groundwater and streamflow and to design pro-active measures.", "author" : [ { "dropping-particle" : "", "family" : "Wanders", "given" : "N.", "non-dropping-particle" : "", "parse-names" : false, "suffix" : "" }, { "dropping-particle" : "", "family" : "Lanen", "given" : "H.A.J.", "non-dropping-particle" : "Van", "parse-names" : false, "suffix" : "" } ], "container-title" : "Natural Hazards and Earth System Sciences", "id" : "ITEM-2", "issue" : "3", "issued" : { "date-parts" : [ [ "2015" ] ] }, "page" : "487-504", "title" : "Future discharge drought across climate regions around the world modelled with a synthetic hydrological modelling approach forced by three general circulation models", "translator" : [ { "dropping-particle" : "", "family" : "S661", "given" : "", "non-dropping-particle" : "", "parse-names" : false, "suffix" : "" } ], "type" : "article-journal", "volume" : "15" }, "uris" : [ "http://www.mendeley.com/documents/?uuid=2c818a45-2d43-4f43-a54e-f85011113a55" ] }, { "id" : "ITEM-3",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3",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4",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4",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id" : "ITEM-5", "itemData" : { "DOI" : "10.1007/s10584-015-1570-4", "abstract" : "\u00a9 2015, Springer Science+Business Media Dordrecht.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 "non-dropping-particle" : "", "parse-names" : false, "suffix" : "" }, { "dropping-particle" : "", "family" : "Andersson", "given" : "J.C.M.", "non-dropping-particle" : "", "parse-names" : false, "suffix" : "" }, { "dropping-particle" : "", "family" : "Donnelly", "given" : "C.", "non-dropping-particle" : "", "parse-names" : false, "suffix" : "" }, { "dropping-particle" : "", "family" : "Feyen", "given" : "L.", "non-dropping-particle" : "", "parse-names" : false, "suffix" : "" }, { "dropping-particle" : "", "family" : "Greuell", "given" : "W.", "non-dropping-particle" : "", "parse-names" : false, "suffix" : "" }, { "dropping-particle" : "", "family" : "Ludwig", "given" : "F.", "non-dropping-particle" : "", "parse-names" : false, "suffix" : "" } ], "container-title" : "Climatic Change", "id" : "ITEM-5", "issue" : "2", "issued" : { "date-parts" : [ [ "2016" ] ] }, "page" : "341-355", "title" : "Projections of future floods and hydrological droughts in Europe under a +2\u00b0C global warming", "translator" : [ { "dropping-particle" : "", "family" : "S417", "given" : "", "non-dropping-particle" : "", "parse-names" : false, "suffix" : "" } ], "type" : "article-journal", "volume" : "135" }, "uris" : [ "http://www.mendeley.com/documents/?uuid=2fd6d07b-d008-47b7-a875-4e9ddca1e968" ] }, { "id" : "ITEM-6", "itemData" : { "DOI" : "10.5194/hess-22-1017-2018", "abstract" : "\u00a9 2018 Author(s). There is growing evidence that climate change will alter water availability in Europe. Here, we investigate how hydrological low flows are affected under different levels of future global warming (i.e. 1.5, 2, and 3K with respect to the pre-industrial period) in rivers with a contributing area of more than 1000km2. The analysis is based on a multi-model ensemble of 45 hydrological simulations based on three representative concentration pathways (RCP2.6, RCP6.0, RCP8.5), five Coupled Model Intercomparison Project Phase 5 (CMIP5) general circulation models (GCMs: GFDL-ESM2M, HadGEM2-ES, IPSL-CM5A-LR, MIROC-ESM-CHEM, NorESM1-M) and three state-of-the-art hydrological models (HMs: mHM, Noah-MP, and PCR-GLOBWB). High-resolution model results are available at a spatial resolution of 5km across the pan-European domain at a daily temporal resolution. Low river flow is described as the percentile of daily streamflow that is exceeded 90% of the time. It is determined separately for each GCM/HM combination and warming scenario. The results show that the low-flow change signal amplifies with increasing warming levels. Low flows decrease in the Mediterranean region, while they increase in the Alpine and Northern regions. In the Mediterranean, the level of warming amplifies the signal from -12% under 1.5K, compared to the baseline period 1971-2000, to -35% under global warming of 3K, largely due to the projected decreases in annual precipitation. In contrast, the signal is amplified from +22 (1.5K) to +45% (3K) in the Alpine region due to changes in snow accumulation. The changes in low flows are significant for regions with relatively large change signals and under higher levels of warming. However, it is not possible to distinguish climate-induced differences in low flows between 1.5 and 2K warming because of (1) the large inter-annual variability which prevents distinguishing statistical estimates of period-averaged changes for a given GCM/HM combination, and (2) the uncertainty in the multi-model ensemble expressed by the signal-to-noise ratio. The contribution by the GCMs to the uncertainty in the model results is generally higher than the one by the HMs. However, the uncertainty due to HMs cannot be neglected. In the Alpine, Northern, and Mediterranean regions, the uncertainty contribution by the HMs is partly higher than those by the GCMs due to different representations of processes such as snow, soil moisture and evapotranspiration. Based o\u2026", "author" : [ { "dropping-particle" : "", "family" : "Marx", "given" : "A.", "non-dropping-particle" : "", "parse-names" : false, "suffix" : "" }, { "dropping-particle" : "", "family" : "Kumar", "given" : "R.", "non-dropping-particle" : "", "parse-names" : false, "suffix" : "" }, { "dropping-particle" : "", "family" : "Thober", "given" : "S.", "non-dropping-particle" : "", "parse-names" : false, "suffix" : "" }, { "dropping-particle" : "", "family" : "Rakovec", "given" : "O.", "non-dropping-particle" : "", "parse-names" : false, "suffix" : "" }, { "dropping-particle" : "", "family" : "Wanders", "given" : "N.", "non-dropping-particle" : "", "parse-names" : false, "suffix" : "" }, { "dropping-particle" : "", "family" : "Zink", "given" : "M.", "non-dropping-particle" : "", "parse-names" : false, "suffix" : "" }, { "dropping-particle" : "", "family" : "Wood", "given" : "E.F.", "non-dropping-particle" : "", "parse-names" : false, "suffix" : "" }, { "dropping-particle" : "", "family" : "Pan", "given" : "M.", "non-dropping-particle" : "", "parse-names" : false, "suffix" : "" }, { "dropping-particle" : "", "family" : "Sheffield", "given" : "J.", "non-dropping-particle" : "", "parse-names" : false, "suffix" : "" }, { "dropping-particle" : "", "family" : "Samaniego", "given" : "L.", "non-dropping-particle" : "", "parse-names" : false, "suffix" : "" } ], "container-title" : "Hydrology and Earth System Sciences", "id" : "ITEM-6", "issue" : "2", "issued" : { "date-parts" : [ [ "2018" ] ] }, "page" : "1017-1032", "title" : "Climate change alters low flows in Europe under global warming of 1.5, 2, and 3\u00b0C", "translator" : [ { "dropping-particle" : "", "family" : "S3385", "given" : "", "non-dropping-particle" : "", "parse-names" : false, "suffix" : "" } ], "type" : "article-journal", "volume" : "22" }, "uris" : [ "http://www.mendeley.com/documents/?uuid=f4775af9-6ca8-3ce8-a104-3a9aea68f7e8", "http://www.mendeley.com/documents/?uuid=97ce3b2a-7fb8-4f84-b393-512e505e5cb2" ] }, { "id" : "ITEM-7", "itemData" : { "DOI" : "10.1016/j.jhydrol.2019.124316", "ISSN" : "00221694", "abstract" : "This paper describes projected frequency changes in extreme summer meteorological and hydrological droughts over North American catchments. It uses two large ensemble climate models (50-member CanESM2 and 40-member CESM1) under the RCP 8.5 scenario to robustly assess frequency changes up to the 100-year drought, relative to the 1980\u20132009 reference period. Meteorological droughts, linked solely to precipitation deficit, are represented by the 1-month Standardized Precipitation Index (SPI), whereas hydrological droughts are characterized by the 1-month Streamflow Drought Index (SDI), based on hydrological simulation using a lumped hydrological model. Results show widely different patterns for future changes in extreme meteorological versus hydrological droughts. Future meteorological droughts show patterns of increasing and decreasing frequency that roughly match future expected changes of mean summer precipitation, although some regions are nonetheless projected to see more frequent extreme meteorological droughts despite increases in mean summer precipitation. The frequency changes for the 100-year meteorological droughts can be quite severe, with up to a 20-fold increase observed over some watersheds. On the other hand, hydrological droughts, which combine the effect of precipitation and temperature changes, show a mostly uniform pattern of large to very large increases in drought frequency. This shows that the projected temperature increase is a main driver of future extreme hydrological droughts, enough to overcome the projected increase in mean summer precipitation for many North American catchments. Projected changes in both meteorological and hydrological droughts get consistently worse for the longer considered return periods. In other words, frequency changes for the 100-year droughts are more significant than those expected for the 2- and 20-year droughts. This gradual worsening toward larger extremes has potentially large societal and economic impacts. The large projected increases in the frequency of extreme hydrological drought frequency (up to 27 times) are likely to severely stress water management systems across North America. \u00a9 2019 Elsevier B.V.", "author" : [ { "dropping-particle" : "", "family" : "Zhao", "given" : "Cha", "non-dropping-particle" : "", "parse-names" : false, "suffix" : "" }, { "dropping-particle" : "", "family" : "Brissette", "given" : "Fran\u00e7ois", "non-dropping-particle" : "", "parse-names" : false, "suffix" : "" }, { "dropping-particle" : "", "family" : "Chen", "given" : "Jie", "non-dropping-particle" : "", "parse-names" : false, "suffix" : "" }, { "dropping-particle" : "", "family" : "Martel", "given" : "Jean Luc J.-L.", "non-dropping-particle" : "", "parse-names" : false, "suffix" : "" } ], "container-title" : "Journal of Hydrology", "id" : "ITEM-7", "issued" : { "date-parts" : [ [ "2020", "5" ] ] }, "note" : "From Duplicate 1 (Frequency change of future extreme summer meteorological and hydrological droughts over North America - Zhao, C; Brissette, F; Chen, J; Martel, J.-L.)\n\nExport Date: 26 October 2020", "page" : "124316", "publisher" : "Elsevier B.V.", "title" : "Frequency change of future extreme summer meteorological and hydrological droughts over North America", "translator" : [ { "dropping-particle" : "", "family" : "S3581", "given" : "", "non-dropping-particle" : "", "parse-names" : false, "suffix" : "" } ], "type" : "article-journal", "volume" : "584" }, "uris" : [ "http://www.mendeley.com/documents/?uuid=98cb3be9-4c99-4fe4-9732-64f9d9d13d4d" ] }, { "id" : "ITEM-8", "itemData" : { "DOI" : "10.1175/JCLI-D-18-0832.1", "ISSN" : "0894-8755", "abstract" : "In the mid-twentieth century (1948\u201357), North America experienced a severe drought forced by cold tropical Pacific sea surface temperatures (SSTs). If these SSTs recurred, it would likely cause another drought, but in a world substantially warmer than the one in which the original event took place. We use a 20-member ensemble of the GISS climate model to investigate the drought impacts of a repetition of the mid-twentieth-century SST anomalies in a significantly warmer world. Using observed SSTs and mid-twentieth-century forcings (Hist-DRGHT), the ensemble reproduces the observed precipitation deficits during the cold season (October\u2013March) across the Southwest, southern plains, and Mexico and during the warm season (April\u2013September) in the southern plains and the Southeast. Under analogous SST forcing and enhanced warming (Fut-DRGHT, \u22483 K above preindustrial), cold season precipitation deficits are ameliorated in the Southwest and southern plains and intensified in the Southeast, whereas during the warm season precipitation deficits are enhanced across North America. This occurs primarily from greenhouse gas\u2013forced trends in mean precipitation, rather than changes in SST teleconnections. Cold season runoff deficits in Fut-DRGHT are significantly amplified over the Southeast, but otherwise similar to Hist-DRGHT over the Southwest and southern plains. In the warm season, however, runoff and soil moisture deficits during Fut-DRGHT are significantly amplified across the southern United States, a consequence of enhanced precipitation deficits and increased evaporative losses due to warming. Our study highlights how internal variability and greenhouse gas\u2013forced trends in hydroclimate are likely to interact over North America, including how changes in both precipitation and evaporative demand will affect future drought.", "author" : [ { "dropping-particle" : "", "family" : "Cook", "given" : "Benjamin I.", "non-dropping-particle" : "", "parse-names" : false, "suffix" : "" }, { "dropping-particle" : "", "family" : "Seager", "given" : "Richard", "non-dropping-particle" : "", "parse-names" : false, "suffix" : "" }, { "dropping-particle" : "", "family" : "Williams", "given" : "A. Park", "non-dropping-particle" : "", "parse-names" : false, "suffix" : "" }, { "dropping-particle" : "", "family" : "Puma", "given" : "Michael J.", "non-dropping-particle" : "", "parse-names" : false, "suffix" : "" }, { "dropping-particle" : "", "family" : "McDermid", "given" : "Sonali", "non-dropping-particle" : "", "parse-names" : false, "suffix" : "" }, { "dropping-particle" : "", "family" : "Kelley", "given" : "Maxwell", "non-dropping-particle" : "", "parse-names" : false, "suffix" : "" }, { "dropping-particle" : "", "family" : "Nazarenko", "given" : "Larissa", "non-dropping-particle" : "", "parse-names" : false, "suffix" : "" } ], "container-title" : "Journal of Climate", "id" : "ITEM-8", "issue" : "17", "issued" : { "date-parts" : [ [ "2019", "9", "1" ] ] }, "note" : "From Duplicate 2 (Climate change amplification of natural drought variability: The historic mid-twentieth-century North American drought in a warmer world - Cook, B I; Seager, R; Park Williams, A; Puma, M J; McDermid, S; Kelley, M; Nazarenko, L)\n\ncited By 0", "page" : "5417-5436", "publisher" : "American Meteorological Society", "title" : "Climate Change Amplification of Natural Drought Variability: The Historic Mid-Twentieth-Century North American Drought in a Warmer World", "translator" : [ { "dropping-particle" : "", "family" : "S3582", "given" : "", "non-dropping-particle" : "", "parse-names" : false, "suffix" : "" } ], "type" : "article-journal", "volume" : "32" }, "uris" : [ "http://www.mendeley.com/documents/?uuid=b59b6a02-e62f-45d5-aa15-269e0e1fee20" ] } ], "mendeley" : { "formattedCitation" : "(Forzieri et al., 2014; Prudhomme et al., 2014; Giuntoli et al., 2015; Wanders and Van Lanen, 2015; Roudier et al., 2016; Marx et al., 2018; Cook et al., 2019; Zhao et al., 2020)", "manualFormatting" : "Forzieri et al., 2014; Prudhomme et al., 2014; Giuntoli et al., 2015; Wanders and Van Lanen, 2015; Roudier et al., 2016; Marx et al., 2018; Cook et al., 2019; Zhao et al., 2020)", "plainTextFormattedCitation" : "(Forzieri et al., 2014; Prudhomme et al., 2014; Giuntoli et al., 2015; Wanders and Van Lanen, 2015; Roudier et al., 2016; Marx et al., 2018; Cook et al., 2019; Zhao et al., 2020)", "previouslyFormattedCitation" : "(Forzieri et al., 2014; Prudhomme et al., 2014; Giuntoli et al., 2015; Wanders and Van Lanen, 2015; Roudier et al., 2016; Marx et al., 2018; Cook et al., 2019; Zhao et al., 2020)" }, "properties" : { "noteIndex" : 0 }, "schema" : "https://github.com/citation-style-language/schema/raw/master/csl-citation.json" }</w:instrText>
        </w:r>
      </w:ins>
      <w:del w:id="2463" w:author="Robin Matthews" w:date="2021-07-13T23:29:00Z">
        <w:r w:rsidR="007D2D56" w:rsidDel="001F2AFB">
          <w:rPr>
            <w:rFonts w:cs="Times New Roman"/>
            <w:lang w:val="en-GB"/>
          </w:rPr>
          <w:delInstrText>ADDIN CSL_CITATION { "citationItems" : [ { "id" : "ITEM-1",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1",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id" : "ITEM-2", "itemData" : { "DOI" : "10.5194/nhess-15-487-2015", "abstract" : "\u00a9 Author(s) 2015. Hydrological drought characteristics (drought in groundwater and streamflow) likely will change in the 21st century as a result of climate change. The magnitude and directionality of these changes and their dependency on climatology and catchment characteristics, however, is uncertain. In this study a conceptual hydrological model was forced by downscaled and bias-corrected outcome from three general circulation models for the SRES A2 emission scenario (GCM forced models), and the WATCH Forcing Data set (reference model). The threshold level method was applied to investigate drought occurrence, duration and severity. Results for the control period (1971-2000) show that the drought characteristics of each GCM forced model reasonably agree with the reference model for most of the climate types, suggesting that the climate models' results after post-processing produce realistic outcomes for global drought analyses. For the near future (2021-2050) and far future (2071-2100) the GCM forced models show a decrease in drought occurrence for all major climates around the world and increase of both average drought duration and deficit volume of the remaining drought events. The largest decrease in hydrological drought occurrence is expected in cold (D) climates where global warming results in a decreased length of the snow season and an increased precipitation. In the dry (B) climates the smallest decrease in drought occurrence is expected to occur, which probably will lead to even more severe water scarcity. However, in the extreme climate regions (desert and polar), the drought analysis for the control period showed that projections of hydrological drought characteristics are most uncertain. On a global scale the increase in hydrological drought duration and severity in multiple regions will lead to a higher impact of drought events, which should motivate water resource managers to timely anticipate the increased risk of more severe drought in groundwater and streamflow and to design pro-active measures.", "author" : [ { "dropping-particle" : "", "family" : "Wanders", "given" : "N.", "non-dropping-particle" : "", "parse-names" : false, "suffix" : "" }, { "dropping-particle" : "", "family" : "Lanen", "given" : "H.A.J.", "non-dropping-particle" : "Van", "parse-names" : false, "suffix" : "" } ], "container-title" : "Natural Hazards and Earth System Sciences", "id" : "ITEM-2", "issue" : "3", "issued" : { "date-parts" : [ [ "2015" ] ] }, "page" : "487-504", "title" : "Future discharge drought across climate regions around the world modelled with a synthetic hydrological modelling approach forced by three general circulation models", "translator" : [ { "dropping-particle" : "", "family" : "S661", "given" : "", "non-dropping-particle" : "", "parse-names" : false, "suffix" : "" } ], "type" : "article-journal", "volume" : "15" }, "uris" : [ "http://www.mendeley.com/documents/?uuid=2c818a45-2d43-4f43-a54e-f85011113a55" ] }, { "id" : "ITEM-3",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3",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4",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4",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id" : "ITEM-5", "itemData" : { "DOI" : "10.1007/s10584-015-1570-4", "abstract" : "\u00a9 2015, Springer Science+Business Media Dordrecht.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 "non-dropping-particle" : "", "parse-names" : false, "suffix" : "" }, { "dropping-particle" : "", "family" : "Andersson", "given" : "J.C.M.", "non-dropping-particle" : "", "parse-names" : false, "suffix" : "" }, { "dropping-particle" : "", "family" : "Donnelly", "given" : "C.", "non-dropping-particle" : "", "parse-names" : false, "suffix" : "" }, { "dropping-particle" : "", "family" : "Feyen", "given" : "L.", "non-dropping-particle" : "", "parse-names" : false, "suffix" : "" }, { "dropping-particle" : "", "family" : "Greuell", "given" : "W.", "non-dropping-particle" : "", "parse-names" : false, "suffix" : "" }, { "dropping-particle" : "", "family" : "Ludwig", "given" : "F.", "non-dropping-particle" : "", "parse-names" : false, "suffix" : "" } ], "container-title" : "Climatic Change", "id" : "ITEM-5", "issue" : "2", "issued" : { "date-parts" : [ [ "2016" ] ] }, "page" : "341-355", "title" : "Projections of future floods and hydrological droughts in Europe under a +2\u00b0C global warming", "translator" : [ { "dropping-particle" : "", "family" : "S417", "given" : "", "non-dropping-particle" : "", "parse-names" : false, "suffix" : "" } ], "type" : "article-journal", "volume" : "135" }, "uris" : [ "http://www.mendeley.com/documents/?uuid=2fd6d07b-d008-47b7-a875-4e9ddca1e968" ] }, { "id" : "ITEM-6", "itemData" : { "DOI" : "10.5194/hess-22-1017-2018", "abstract" : "\u00a9 2018 Author(s). There is growing evidence that climate change will alter water availability in Europe. Here, we investigate how hydrological low flows are affected under different levels of future global warming (i.e. 1.5, 2, and 3K with respect to the pre-industrial period) in rivers with a contributing area of more than 1000km2. The analysis is based on a multi-model ensemble of 45 hydrological simulations based on three representative concentration pathways (RCP2.6, RCP6.0, RCP8.5), five Coupled Model Intercomparison Project Phase 5 (CMIP5) general circulation models (GCMs: GFDL-ESM2M, HadGEM2-ES, IPSL-CM5A-LR, MIROC-ESM-CHEM, NorESM1-M) and three state-of-the-art hydrological models (HMs: mHM, Noah-MP, and PCR-GLOBWB). High-resolution model results are available at a spatial resolution of 5km across the pan-European domain at a daily temporal resolution. Low river flow is described as the percentile of daily streamflow that is exceeded 90% of the time. It is determined separately for each GCM/HM combination and warming scenario. The results show that the low-flow change signal amplifies with increasing warming levels. Low flows decrease in the Mediterranean region, while they increase in the Alpine and Northern regions. In the Mediterranean, the level of warming amplifies the signal from -12% under 1.5K, compared to the baseline period 1971-2000, to -35% under global warming of 3K, largely due to the projected decreases in annual precipitation. In contrast, the signal is amplified from +22 (1.5K) to +45% (3K) in the Alpine region due to changes in snow accumulation. The changes in low flows are significant for regions with relatively large change signals and under higher levels of warming. However, it is not possible to distinguish climate-induced differences in low flows between 1.5 and 2K warming because of (1) the large inter-annual variability which prevents distinguishing statistical estimates of period-averaged changes for a given GCM/HM combination, and (2) the uncertainty in the multi-model ensemble expressed by the signal-to-noise ratio. The contribution by the GCMs to the uncertainty in the model results is generally higher than the one by the HMs. However, the uncertainty due to HMs cannot be neglected. In the Alpine, Northern, and Mediterranean regions, the uncertainty contribution by the HMs is partly higher than those by the GCMs due to different representations of processes such as snow, soil moisture and evapotranspiration. Based o\u2026", "author" : [ { "dropping-particle" : "", "family" : "Marx", "given" : "A.", "non-dropping-particle" : "", "parse-names" : false, "suffix" : "" }, { "dropping-particle" : "", "family" : "Kumar", "given" : "R.", "non-dropping-particle" : "", "parse-names" : false, "suffix" : "" }, { "dropping-particle" : "", "family" : "Thober", "given" : "S.", "non-dropping-particle" : "", "parse-names" : false, "suffix" : "" }, { "dropping-particle" : "", "family" : "Rakovec", "given" : "O.", "non-dropping-particle" : "", "parse-names" : false, "suffix" : "" }, { "dropping-particle" : "", "family" : "Wanders", "given" : "N.", "non-dropping-particle" : "", "parse-names" : false, "suffix" : "" }, { "dropping-particle" : "", "family" : "Zink", "given" : "M.", "non-dropping-particle" : "", "parse-names" : false, "suffix" : "" }, { "dropping-particle" : "", "family" : "Wood", "given" : "E.F.", "non-dropping-particle" : "", "parse-names" : false, "suffix" : "" }, { "dropping-particle" : "", "family" : "Pan", "given" : "M.", "non-dropping-particle" : "", "parse-names" : false, "suffix" : "" }, { "dropping-particle" : "", "family" : "Sheffield", "given" : "J.", "non-dropping-particle" : "", "parse-names" : false, "suffix" : "" }, { "dropping-particle" : "", "family" : "Samaniego", "given" : "L.", "non-dropping-particle" : "", "parse-names" : false, "suffix" : "" } ], "container-title" : "Hydrology and Earth System Sciences", "id" : "ITEM-6", "issue" : "2", "issued" : { "date-parts" : [ [ "2018" ] ] }, "page" : "1017-1032", "title" : "Climate change alters low flows in Europe under global warming of 1.5, 2, and 3\u00b0C", "translator" : [ { "dropping-particle" : "", "family" : "S3385", "given" : "", "non-dropping-particle" : "", "parse-names" : false, "suffix" : "" } ], "type" : "article-journal", "volume" : "22" }, "uris" : [ "http://www.mendeley.com/documents/?uuid=f4775af9-6ca8-3ce8-a104-3a9aea68f7e8", "http://www.mendeley.com/documents/?uuid=97ce3b2a-7fb8-4f84-b393-512e505e5cb2" ] }, { "id" : "ITEM-7", "itemData" : { "DOI" : "10.1016/j.jhydrol.2019.124316", "ISSN" : "00221694", "abstract" : "This paper describes projected frequency changes in extreme summer meteorological and hydrological droughts over North American catchments. It uses two large ensemble climate models (50-member CanESM2 and 40-member CESM1) under the RCP 8.5 scenario to robustly assess frequency changes up to the 100-year drought, relative to the 1980\u20132009 reference period. Meteorological droughts, linked solely to precipitation deficit, are represented by the 1-month Standardized Precipitation Index (SPI), whereas hydrological droughts are characterized by the 1-month Streamflow Drought Index (SDI), based on hydrological simulation using a lumped hydrological model. Results show widely different patterns for future changes in extreme meteorological versus hydrological droughts. Future meteorological droughts show patterns of increasing and decreasing frequency that roughly match future expected changes of mean summer precipitation, although some regions are nonetheless projected to see more frequent extreme meteorological droughts despite increases in mean summer precipitation. The frequency changes for the 100-year meteorological droughts can be quite severe, with up to a 20-fold increase observed over some watersheds. On the other hand, hydrological droughts, which combine the effect of precipitation and temperature changes, show a mostly uniform pattern of large to very large increases in drought frequency. This shows that the projected temperature increase is a main driver of future extreme hydrological droughts, enough to overcome the projected increase in mean summer precipitation for many North American catchments. Projected changes in both meteorological and hydrological droughts get consistently worse for the longer considered return periods. In other words, frequency changes for the 100-year droughts are more significant than those expected for the 2- and 20-year droughts. This gradual worsening toward larger extremes has potentially large societal and economic impacts. The large projected increases in the frequency of extreme hydrological drought frequency (up to 27 times) are likely to severely stress water management systems across North America. \u00a9 2019 Elsevier B.V.", "author" : [ { "dropping-particle" : "", "family" : "Zhao", "given" : "Cha", "non-dropping-particle" : "", "parse-names" : false, "suffix" : "" }, { "dropping-particle" : "", "family" : "Brissette", "given" : "Fran\u00e7ois", "non-dropping-particle" : "", "parse-names" : false, "suffix" : "" }, { "dropping-particle" : "", "family" : "Chen", "given" : "Jie", "non-dropping-particle" : "", "parse-names" : false, "suffix" : "" }, { "dropping-particle" : "", "family" : "Martel", "given" : "Jean Luc J.-L.", "non-dropping-particle" : "", "parse-names" : false, "suffix" : "" } ], "container-title" : "Journal of Hydrology", "id" : "ITEM-7", "issued" : { "date-parts" : [ [ "2020", "5" ] ] }, "note" : "From Duplicate 1 (Frequency change of future extreme summer meteorological and hydrological droughts over North America - Zhao, C; Brissette, F; Chen, J; Martel, J.-L.)\n\nExport Date: 26 October 2020", "page" : "124316", "publisher" : "Elsevier B.V.", "title" : "Frequency change of future extreme summer meteorological and hydrological droughts over North America", "translator" : [ { "dropping-particle" : "", "family" : "S3581", "given" : "", "non-dropping-particle" : "", "parse-names" : false, "suffix" : "" } ], "type" : "article-journal", "volume" : "584" }, "uris" : [ "http://www.mendeley.com/documents/?uuid=98cb3be9-4c99-4fe4-9732-64f9d9d13d4d" ] }, { "id" : "ITEM-8", "itemData" : { "DOI" : "10.1175/JCLI-D-18-0832.1", "ISSN" : "0894-8755", "abstract" : "In the mid-twentieth century (1948\u201357), North America experienced a severe drought forced by cold tropical Pacific sea surface temperatures (SSTs). If these SSTs recurred, it would likely cause another drought, but in a world substantially warmer than the one in which the original event took place. We use a 20-member ensemble of the GISS climate model to investigate the drought impacts of a repetition of the mid-twentieth-century SST anomalies in a significantly warmer world. Using observed SSTs and mid-twentieth-century forcings (Hist-DRGHT), the ensemble reproduces the observed precipitation deficits during the cold season (October\u2013March) across the Southwest, southern plains, and Mexico and during the warm season (April\u2013September) in the southern plains and the Southeast. Under analogous SST forcing and enhanced warming (Fut-DRGHT, \u22483 K above preindustrial), cold season precipitation deficits are ameliorated in the Southwest and southern plains and intensified in the Southeast, whereas during the warm season precipitation deficits are enhanced across North America. This occurs primarily from greenhouse gas\u2013forced trends in mean precipitation, rather than changes in SST teleconnections. Cold season runoff deficits in Fut-DRGHT are significantly amplified over the Southeast, but otherwise similar to Hist-DRGHT over the Southwest and southern plains. In the warm season, however, runoff and soil moisture deficits during Fut-DRGHT are significantly amplified across the southern United States, a consequence of enhanced precipitation deficits and increased evaporative losses due to warming. Our study highlights how internal variability and greenhouse gas\u2013forced trends in hydroclimate are likely to interact over North America, including how changes in both precipitation and evaporative demand will affect future drought.", "author" : [ { "dropping-particle" : "", "family" : "Cook", "given" : "Benjamin I.", "non-dropping-particle" : "", "parse-names" : false, "suffix" : "" }, { "dropping-particle" : "", "family" : "Seager", "given" : "Richard", "non-dropping-particle" : "", "parse-names" : false, "suffix" : "" }, { "dropping-particle" : "", "family" : "Williams", "given" : "A. Park", "non-dropping-particle" : "", "parse-names" : false, "suffix" : "" }, { "dropping-particle" : "", "family" : "Puma", "given" : "Michael J.", "non-dropping-particle" : "", "parse-names" : false, "suffix" : "" }, { "dropping-particle" : "", "family" : "McDermid", "given" : "Sonali", "non-dropping-particle" : "", "parse-names" : false, "suffix" : "" }, { "dropping-particle" : "", "family" : "Kelley", "given" : "Maxwell", "non-dropping-particle" : "", "parse-names" : false, "suffix" : "" }, { "dropping-particle" : "", "family" : "Nazarenko", "given" : "Larissa", "non-dropping-particle" : "", "parse-names" : false, "suffix" : "" } ], "container-title" : "Journal of Climate", "id" : "ITEM-8", "issue" : "17", "issued" : { "date-parts" : [ [ "2019", "9", "1" ] ] }, "note" : "From Duplicate 2 (Climate change amplification of natural drought variability: The historic mid-twentieth-century North American drought in a warmer world - Cook, B I; Seager, R; Park Williams, A; Puma, M J; McDermid, S; Kelley, M; Nazarenko, L)\n\ncited By 0"</w:delInstrText>
        </w:r>
        <w:r w:rsidR="007D2D56" w:rsidRPr="00127991" w:rsidDel="001F2AFB">
          <w:rPr>
            <w:rFonts w:cs="Times New Roman"/>
            <w:rPrChange w:id="2464" w:author="Clotilde Pean" w:date="2021-08-07T15:22:00Z">
              <w:rPr>
                <w:rFonts w:cs="Times New Roman"/>
                <w:lang w:val="en-GB"/>
              </w:rPr>
            </w:rPrChange>
          </w:rPr>
          <w:delInstrText>, "page" : "5417-5436", "publisher" : "American Meteorological Society", "title" : "Climate Change Amplification of Natural Drought Variability: The Historic Mid-Twentieth-Century North American Drought in a Warmer World", "translator" : [ { "dropping-particle" : "", "family" : "S3582", "given" : "", "non-dropping-particle" : "", "parse-names" : false, "suffix" : "" } ], "type" : "article-journal", "volume" : "32" }, "uris" : [ "http://www.mendeley.com/documents/?uuid=b59b6a02-e62f-45d5-aa15-269e0e1fee20" ] } ], "mendeley" : { "formattedCitation" : "(Forzieri et al., 2014; Prudhomme et al., 2014; Giuntoli et al., 2015; Wanders and Van Lanen, 2015; Roudier et al., 2016; Marx et al., 2018; Cook et al., 2019; Zhao et al., 2020)", "manualFormatting" : "Cook et al., 2019; Forzieri et al., 2014; Giuntoli et al., 2015; Marx et al., 2018; Prudhomme et al., 2014; Roudier et al., 2016; Wanders and Van Lanen, 2015; Zhao et al., 2020)", "plainTextFormattedCitation" : "(Forzieri et al., 2014; Prudhomme et al., 2014; Giuntoli et al., 2015; Wanders and Van Lanen, 2015; Roudier et al., 2016; Marx et al., 2018; Cook et al., 2019; Zhao et al., 2020)", "previouslyFormattedCitation" : "(Forzieri et al., 2014; Prudhomme et al., 2014; Giuntoli et al., 2015; Wanders and Van Lanen, 2015; Roudier et al., 2016; Marx et al., 2018; Cook et al., 2019; Zhao et al., 2020)" }, "properties" : { "noteIndex" : 0 }, "schema" : "https://github.com/citation-style-language/schema/raw/master/csl-citation.json" }</w:delInstrText>
        </w:r>
      </w:del>
      <w:r w:rsidRPr="00D424AA">
        <w:rPr>
          <w:rFonts w:cs="Times New Roman"/>
          <w:lang w:val="en-GB"/>
        </w:rPr>
        <w:fldChar w:fldCharType="separate"/>
      </w:r>
      <w:del w:id="2465" w:author="Robin Matthews" w:date="2021-07-13T23:29:00Z">
        <w:r w:rsidR="00A26296" w:rsidDel="001F2AFB">
          <w:rPr>
            <w:rFonts w:cs="Times New Roman"/>
            <w:noProof/>
            <w:lang w:val="nb-NO"/>
          </w:rPr>
          <w:delText>Co</w:delText>
        </w:r>
      </w:del>
      <w:ins w:id="2466" w:author="Robin Matthews" w:date="2021-07-13T23:29:00Z">
        <w:r w:rsidR="001F2AFB">
          <w:rPr>
            <w:noProof/>
          </w:rPr>
          <w:t>Forzieri et al., 2014; Prudhomme et al., 2014; Giuntoli et al., 2015; Wanders and Van Lanen, 2015; Roudier et al., 2016; Marx et al., 2018; Cook et al., 2019; Zhao et al., 2020</w:t>
        </w:r>
      </w:ins>
      <w:del w:id="2467" w:author="Robin Matthews" w:date="2021-07-13T23:29:00Z">
        <w:r w:rsidR="00A26296" w:rsidDel="001F2AFB">
          <w:rPr>
            <w:rFonts w:cs="Times New Roman"/>
            <w:noProof/>
            <w:lang w:val="nb-NO"/>
          </w:rPr>
          <w:delText>ok et al., 2019; Forzieri et al., 2014; Giuntoli et al., 2</w:delText>
        </w:r>
      </w:del>
      <w:del w:id="2468" w:author="Robin Matthews" w:date="2021-07-13T23:28:00Z">
        <w:r w:rsidR="00A26296" w:rsidDel="001F2AFB">
          <w:rPr>
            <w:rFonts w:cs="Times New Roman"/>
            <w:noProof/>
            <w:lang w:val="nb-NO"/>
          </w:rPr>
          <w:delText>015; Marx et al., 2018; Prudhomme et al., 2014; Roudier et al., 2016; Wanders and Van Lanen, 2015; Zhao et al., 2020</w:delText>
        </w:r>
      </w:del>
      <w:r w:rsidR="00A26296">
        <w:rPr>
          <w:rFonts w:cs="Times New Roman"/>
          <w:noProof/>
          <w:lang w:val="nb-NO"/>
        </w:rPr>
        <w:t>)</w:t>
      </w:r>
      <w:r w:rsidRPr="00D424AA">
        <w:rPr>
          <w:rFonts w:cs="Times New Roman"/>
          <w:lang w:val="en-GB"/>
        </w:rPr>
        <w:fldChar w:fldCharType="end"/>
      </w:r>
      <w:commentRangeEnd w:id="2461"/>
      <w:r w:rsidR="00A26296">
        <w:rPr>
          <w:rStyle w:val="Marquedecommentaire"/>
        </w:rPr>
        <w:commentReference w:id="2461"/>
      </w:r>
      <w:r w:rsidRPr="00841A35">
        <w:rPr>
          <w:rFonts w:cs="Times New Roman"/>
          <w:lang w:val="nb-NO"/>
        </w:rPr>
        <w:t>.</w:t>
      </w:r>
      <w:r w:rsidRPr="00D424AA" w:rsidDel="00165664">
        <w:rPr>
          <w:rFonts w:cs="Times New Roman"/>
          <w:lang w:val="nb-NO"/>
        </w:rPr>
        <w:t xml:space="preserve"> </w:t>
      </w:r>
      <w:r w:rsidRPr="00D424AA">
        <w:rPr>
          <w:rFonts w:cs="Times New Roman"/>
          <w:lang w:val="en-GB"/>
        </w:rPr>
        <w:t xml:space="preserve">There </w:t>
      </w:r>
      <w:r w:rsidR="006D1F63">
        <w:rPr>
          <w:rFonts w:cs="Times New Roman"/>
          <w:lang w:val="en-GB"/>
        </w:rPr>
        <w:t>are</w:t>
      </w:r>
      <w:r w:rsidRPr="00D424AA">
        <w:rPr>
          <w:rFonts w:cs="Times New Roman"/>
          <w:lang w:val="en-GB"/>
        </w:rPr>
        <w:t xml:space="preserve">, however, large uncertainties related to the hydrological/impact model used </w:t>
      </w:r>
      <w:r w:rsidRPr="00D424AA">
        <w:rPr>
          <w:rFonts w:cs="Times New Roman"/>
          <w:lang w:val="en-GB"/>
        </w:rPr>
        <w:fldChar w:fldCharType="begin" w:fldLock="1"/>
      </w:r>
      <w:r w:rsidR="007D2D56">
        <w:rPr>
          <w:rFonts w:cs="Times New Roman"/>
          <w:lang w:val="en-GB"/>
        </w:rPr>
        <w:instrText>ADDIN CSL_CITATION { "citationItems" : [ { "id" : "ITEM-1",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1",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id" : "ITEM-2", "itemData" : { "DOI" : "10.1007/s10584-016-1773-3", "ISSN" : "0165-0009", "abstract" : "\u00a9 2016, The Author(s). We present one of the first climate change impact assessments on river runoff that utilises an ensemble of global hydrological models (Glob-HMs) and an ensemble of catchment-scale hydrological models (Cat-HMs), across multiple catchments: the upper Amazon, Darling, Ganges, Lena, upper Mississippi, upper Niger, Rhine and Tagus. Relative changes in simulated mean annual runoff (MAR) and four indicators of high and low extreme flows are compared between the two ensembles. The ensemble median values of changes in runoff with three different scenarios of global-mean warming (1, 2 and 3 \u00b0C above pre-industrial levels) are generally similar between the two ensembles, although the ensemble spread is often larger for the Glob-HM ensemble. In addition the ensemble spread is normally larger than the difference between the two ensemble medians. Whilst we find compelling evidence for projected runoff changes for the Rhine (decrease), Tagus (decrease) and Lena (increase) with global warming, the sign and magnitude of change for the other catchments is unclear. Our model results highlight that for these three catchments in particular, global climate change mitigation, which limits global-mean temperature rise to below 2 \u00b0C above preindustrial levels, could avoid some of the hydrological hazards that could be seen with higher magnitudes of global warming.", "author" : [ { "dropping-particle" : "", "family" : "Gosling", "given" : "Simon N.", "non-dropping-particle" : "", "parse-names" : false, "suffix" : "" }, { "dropping-particle" : "", "family" : "Zaherpour", "given" : "Jamal", "non-dropping-particle" : "", "parse-names" : false, "suffix" : "" }, { "dropping-particle" : "", "family" : "Mount", "given" : "Nick J.", "non-dropping-particle" : "", "parse-names" : false, "suffix" : "" }, { "dropping-particle" : "", "family" : "Hattermann", "given" : "Fred F.", "non-dropping-particle" : "", "parse-names" : false, "suffix" : "" }, { "dropping-particle" : "", "family" : "Dankers", "given" : "Rutger", "non-dropping-particle" : "", "parse-names" : false, "suffix" : "" }, { "dropping-particle" : "", "family" : "Arheimer", "given" : "Berit", "non-dropping-particle" : "", "parse-names" : false, "suffix" : "" }, { "dropping-particle" : "", "family" : "Breuer", "given" : "Lutz", "non-dropping-particle" : "", "parse-names" : false, "suffix" : "" }, { "dropping-particle" : "", "family" : "Ding", "given" : "Jie", "non-dropping-particle" : "", "parse-names" : false, "suffix" : "" }, { "dropping-particle" : "", "family" : "Haddeland", "given" : "Ingjerd", "non-dropping-particle" : "", "parse-names" : false, "suffix" : "" }, { "dropping-particle" : "", "family" : "Kumar", "given" : "Rohini", "non-dropping-particle" : "", "parse-names" : false, "suffix" : "" }, { "dropping-particle" : "", "family" : "Kundu", "given" : "Dipangkar", "non-dropping-particle" : "", "parse-names" : false, "suffix" : "" }, { "dropping-particle" : "", "family" : "Liu", "given" : "Junguo", "non-dropping-particle" : "", "parse-names" : false, "suffix" : "" }, { "dropping-particle" : "", "family" : "Griensven", "given" : "Ann", "non-dropping-particle" : "van", "parse-names" : false, "suffix" : "" }, { "dropping-particle" : "", "family" : "Veldkamp", "given" : "Ted I. E.", "non-dropping-particle" : "", "parse-names" : false, "suffix" : "" }, { "dropping-particle" : "", "family" : "Vetter", "given" : "Tobias", "non-dropping-particle" : "", "parse-names" : false, "suffix" : "" }, { "dropping-particle" : "", "family" : "Wang", "given" : "Xiaoyan", "non-dropping-particle" : "", "parse-names" : false, "suffix" : "" }, { "dropping-particle" : "", "family" : "Zhang", "given" : "Xinxin", "non-dropping-particle" : "", "parse-names" : false, "suffix" : "" } ], "container-title" : "Climatic Change", "id" : "ITEM-2", "issue" : "3", "issued" : { "date-parts" : [ [ "2017", "4", "9" ] ] }, "page" : "577-595", "title" : "A comparison of changes in river runoff from multiple global and catchment-scale hydrological models under global warming scenarios of 1 \u00b0C, 2 \u00b0C and 3 \u00b0C", "translator" : [ { "dropping-particle" : "", "family" : "S1561", "given" : "", "non-dropping-particle" : "", "parse-names" : false, "suffix" : "" } ], "type" : "article-journal", "volume" : "141" }, "uris" : [ "http://www.mendeley.com/documents/?uuid=bc38c7dd-0144-4598-9b09-157445315d47" ] }, { "id" : "ITEM-3", "itemData" : { "DOI" : "10.1073/pnas.1222460110", "ISSN" : "0027-8424",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of the global population with a severe decrease in water resources and will increase the number of people living under absolute water scarcity (&lt;500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3", "issue" : "9", "issued" : { "date-parts" : [ [ "2014", "3", "4" ] ] }, "page" : "3245-3250", "title" : "Multimodel assessment of water scarcity under climate change", "translator" : [ { "dropping-particle" : "", "family" : "S3291", "given" : "", "non-dropping-particle" : "", "parse-names" : false, "suffix" : "" } ], "type" : "article-journal", "volume" : "111" }, "uris" : [ "http://www.mendeley.com/documents/?uuid=ff86a893-79dc-4b6b-b414-be5bfd09884a" ] } ], "mendeley" : { "formattedCitation" : "(Prudhomme et al., 2014; Schewe et al., 2014; Gosling et al., 2017)", "plainTextFormattedCitation" : "(Prudhomme et al., 2014; Schewe et al., 2014; Gosling et al., 2017)", "previouslyFormattedCitation" : "(Prudhomme et al., 2014; Schewe et al., 2014; Gosling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rudhomme et al., 2014; Schewe et al., 2014; Gosling et al., 2017)</w:t>
      </w:r>
      <w:r w:rsidRPr="00D424AA">
        <w:rPr>
          <w:rFonts w:cs="Times New Roman"/>
          <w:lang w:val="en-GB"/>
        </w:rPr>
        <w:fldChar w:fldCharType="end"/>
      </w:r>
      <w:r w:rsidRPr="00841A35">
        <w:rPr>
          <w:rFonts w:cs="Times New Roman"/>
          <w:lang w:val="en-GB"/>
        </w:rPr>
        <w:t xml:space="preserve">, limited signal-to-noise ratio (due to model spread) in several regions </w:t>
      </w:r>
      <w:r w:rsidRPr="00D424AA">
        <w:rPr>
          <w:rFonts w:cs="Times New Roman"/>
          <w:lang w:val="en-GB"/>
        </w:rPr>
        <w:fldChar w:fldCharType="begin" w:fldLock="1"/>
      </w:r>
      <w:r w:rsidR="00FF6231">
        <w:rPr>
          <w:rFonts w:cs="Times New Roman"/>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plainTextFormattedCitation" : "(Giuntoli et al., 2015)", "previouslyFormattedCitation" : "(Giuntoli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iuntoli et al., 2015)</w:t>
      </w:r>
      <w:r w:rsidRPr="00D424AA">
        <w:rPr>
          <w:rFonts w:cs="Times New Roman"/>
          <w:lang w:val="en-GB"/>
        </w:rPr>
        <w:fldChar w:fldCharType="end"/>
      </w:r>
      <w:r w:rsidRPr="00841A35">
        <w:rPr>
          <w:rFonts w:cs="Times New Roman"/>
          <w:lang w:val="en-GB"/>
        </w:rPr>
        <w:t xml:space="preserve">, and also uncertainties in the projection of future human activities including water demand and </w:t>
      </w:r>
      <w:r w:rsidRPr="00D424AA">
        <w:rPr>
          <w:rFonts w:cs="Times New Roman"/>
          <w:lang w:val="en-GB"/>
        </w:rPr>
        <w:t xml:space="preserve">land cover changes, which may represent more than 50% of the projected changes in hydrological droughts in some regions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10.047", "abstract" : "\u00a9 2014 Elsevier B.V. Climate change will very likely impact future hydrological drought characteristics across the world. Here, we quantify the impact of human water use including reservoir regulation and climate change on future low flows and associated hydrological drought characteristics on a global scale. The global hydrological and water resources model PCR-GLOBWB is used to simulate daily discharge globally at 0.5\u00b0 resolution for 1971-2099. The model was forced with the latest CMIP5 climate projections taken from five General Circulation Models (GCMs) and four emission scenarios (RCPs), under the framework of the Inter-Sectoral Impact Model Intercomparison Project.A natural or pristine scenario has been used to calculate the impact of the changing climate on hydrological drought and has been compared to a scenario with human influences. In the latter scenario reservoir operations and human water use are included in the simulations of discharge for the 21st century. The impact of humans on the low flow regime and hydrological drought characteristics has been studied at a catchment scale.Results show a significant impact of climate change and human water use in large parts of Asia, Middle East and the Mediterranean, where the relative contribution of humans on the changed drought severity can be close to 100%. The differences between Representative Concentration Pathways are small indicating that human water use is proportional to the changes in the climate. Reservoirs tend to reduce the impact of drought by water retention in the wet season, which in turn will lead to increased water availability in the dry season, especially for large regions in Europe and North America. The impact of climate change varies throughout the season for parts of Europe and North-America, while in other regions (e.g. North-Africa, Middle East and Mediterranean), the impact is not influenced by seasonal changes.This study illustrates that the impact of human water use and reservoirs is nontrivial and can vary substantially per region and per season. Therefore, human influences should be included in projections of future drought characteristics, considering their large impact on the changing drought conditions.", "author" : [ { "dropping-particle" : "", "family" : "Wanders", "given" : "N.", "non-dropping-particle" : "", "parse-names" : false, "suffix" : "" }, { "dropping-particle" : "", "family" : "Wada", "given" : "Y.", "non-dropping-particle" : "", "parse-names" : false, "suffix" : "" } ], "container-title" : "Journal of Hydrology", "id" : "ITEM-1", "issued" : { "date-parts" : [ [ "2015" ] ] }, "page" : "208-220", "title" : "Human and climate impacts on the 21st century hydrological drought", "translator" : [ { "dropping-particle" : "", "family" : "S662", "given" : "", "non-dropping-particle" : "", "parse-names" : false, "suffix" : "" } ], "type" : "article-journal", "volume" : "526" }, "uris" : [ "http://www.mendeley.com/documents/?uuid=c45d62a1-4aff-4a86-8d0b-8266118ac694" ] } ], "mendeley" : { "formattedCitation" : "(Wanders and Wada, 2015)", "plainTextFormattedCitation" : "(Wanders and Wada, 2015)", "previouslyFormattedCitation" : "(Wanders and Wada,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nders and Wada, 2015)</w:t>
      </w:r>
      <w:r w:rsidRPr="00D424AA">
        <w:rPr>
          <w:rFonts w:cs="Times New Roman"/>
          <w:lang w:val="en-GB"/>
        </w:rPr>
        <w:fldChar w:fldCharType="end"/>
      </w:r>
      <w:r w:rsidRPr="00841A35">
        <w:rPr>
          <w:rFonts w:cs="Times New Roman"/>
          <w:lang w:val="en-GB"/>
        </w:rPr>
        <w:t xml:space="preserve">. </w:t>
      </w:r>
    </w:p>
    <w:p w14:paraId="61750EE2" w14:textId="77777777" w:rsidR="001415DA" w:rsidRPr="00D424AA" w:rsidRDefault="001415DA" w:rsidP="00D424AA">
      <w:pPr>
        <w:pStyle w:val="AR6BodyText"/>
        <w:rPr>
          <w:rFonts w:cs="Times New Roman"/>
          <w:lang w:val="en-GB"/>
        </w:rPr>
      </w:pPr>
    </w:p>
    <w:p w14:paraId="62C8D0DC" w14:textId="5B401DEF" w:rsidR="001415DA" w:rsidRPr="00D424AA" w:rsidRDefault="001415DA" w:rsidP="00D424AA">
      <w:pPr>
        <w:pStyle w:val="AR6BodyText"/>
        <w:rPr>
          <w:rFonts w:cs="Times New Roman"/>
          <w:lang w:val="en-GB"/>
        </w:rPr>
      </w:pPr>
      <w:r w:rsidRPr="00D424AA">
        <w:rPr>
          <w:rFonts w:cs="Times New Roman"/>
          <w:lang w:val="en-GB"/>
        </w:rPr>
        <w:t xml:space="preserve">Regions dependent on mountainous snowpack as a temporary reservoir may be affected by severe hydrological droughts in a warmer world. In the southern European Alps, both winter and summer low flows are projected to be more severe, with a 25% decrease in the 2050s </w:t>
      </w:r>
      <w:r w:rsidRPr="00D424AA">
        <w:rPr>
          <w:rFonts w:cs="Times New Roman"/>
          <w:lang w:val="en-GB"/>
        </w:rPr>
        <w:fldChar w:fldCharType="begin" w:fldLock="1"/>
      </w:r>
      <w:r w:rsidR="00FF6231">
        <w:rPr>
          <w:rFonts w:cs="Times New Roman"/>
          <w:lang w:val="en-GB"/>
        </w:rPr>
        <w:instrText>ADDIN CSL_CITATION { "citationItems" : [ { "id" : "ITEM-1", "itemData" : { "DOI" : "10.5194/hess-20-3651-2016", "author" : [ { "dropping-particle" : "", "family" : "Vidal", "given" : "J.-P.", "non-dropping-particle" : "", "parse-names" : false, "suffix" : "" }, { "dropping-particle" : "", "family" : "Hingray", "given" : "B", "non-dropping-particle" : "", "parse-names" : false, "suffix" : "" }, { "dropping-particle" : "", "family" : "Magand", "given" : "C", "non-dropping-particle" : "", "parse-names" : false, "suffix" : "" }, { "dropping-particle" : "", "family" : "Sauquet", "given" : "E", "non-dropping-particle" : "", "parse-names" : false, "suffix" : "" }, { "dropping-particle" : "", "family" : "Ducharne", "given" : "A", "non-dropping-particle" : "", "parse-names" : false, "suffix" : "" } ], "container-title" : "Hydrology and Earth System Sciences", "id" : "ITEM-1", "issue" : "9", "issued" : { "date-parts" : [ [ "2016" ] ] }, "page" : "3651-3672", "title" : "Hierarchy of climate and hydrological uncertainties in transient low-flow projections", "translator" : [ { "dropping-particle" : "", "family" : "S2926", "given" : "", "non-dropping-particle" : "", "parse-names" : false, "suffix" : "" } ], "type" : "article-journal", "volume" : "20" }, "uris" : [ "http://www.mendeley.com/documents/?uuid=4c837226-42cc-4d75-a743-b362f690d486" ] } ], "mendeley" : { "formattedCitation" : "(Vidal et al., 2016)", "plainTextFormattedCitation" : "(Vidal et al., 2016)", "previouslyFormattedCitation" : "(Vidal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idal et al., 2016)</w:t>
      </w:r>
      <w:r w:rsidRPr="00D424AA">
        <w:rPr>
          <w:rFonts w:cs="Times New Roman"/>
          <w:lang w:val="en-GB"/>
        </w:rPr>
        <w:fldChar w:fldCharType="end"/>
      </w:r>
      <w:r w:rsidRPr="00841A35">
        <w:rPr>
          <w:rFonts w:cs="Times New Roman"/>
          <w:lang w:val="en-GB"/>
        </w:rPr>
        <w:t xml:space="preserve">. In the western United States, a 22% reduction in winter snow water equivalent is projected at </w:t>
      </w:r>
      <w:r w:rsidR="006D1F63">
        <w:rPr>
          <w:rFonts w:cs="Times New Roman"/>
          <w:lang w:val="en-GB"/>
        </w:rPr>
        <w:t>around</w:t>
      </w:r>
      <w:r w:rsidR="00D506A9">
        <w:rPr>
          <w:rFonts w:cs="Times New Roman"/>
          <w:lang w:val="en-GB"/>
        </w:rPr>
        <w:t xml:space="preserve"> </w:t>
      </w:r>
      <w:r w:rsidRPr="00841A35">
        <w:rPr>
          <w:rFonts w:cs="Times New Roman"/>
          <w:lang w:val="en-GB"/>
        </w:rPr>
        <w:t>2°C of global warming with a further decrease of a 70% reduc</w:t>
      </w:r>
      <w:r w:rsidRPr="00D424AA">
        <w:rPr>
          <w:rFonts w:cs="Times New Roman"/>
          <w:lang w:val="en-GB"/>
        </w:rPr>
        <w:t xml:space="preserve">tion at 4°C </w:t>
      </w:r>
      <w:r w:rsidR="006D1F63">
        <w:rPr>
          <w:rFonts w:cs="Times New Roman"/>
          <w:lang w:val="en-GB"/>
        </w:rPr>
        <w:t xml:space="preserve">global warming </w:t>
      </w:r>
      <w:r w:rsidRPr="00D424AA">
        <w:rPr>
          <w:rFonts w:cs="Times New Roman"/>
          <w:lang w:val="en-GB"/>
        </w:rPr>
        <w:fldChar w:fldCharType="begin" w:fldLock="1"/>
      </w:r>
      <w:r w:rsidR="00FF6231">
        <w:rPr>
          <w:rFonts w:cs="Times New Roman"/>
          <w:lang w:val="en-GB"/>
        </w:rPr>
        <w:instrText>ADDIN CSL_CITATION { "citationItems" : [ { "id" : "ITEM-1", "itemData" : { "DOI" : "10.1007/s00382-017-3606-0", "ISSN" : "1432-0894", "abstract" : "Climate change will impact western USA water supplies by shifting precipitation from snow to rain and driving snowmelt earlier in the season. However, changes at the regional-to-mountain scale is still a major topic of interest. This study addresses the impacts of climate change on mountain snowpack by assessing historical and projected variable-resolution (VR) climate simulations in the community earth system model (VR-CESM) forced by prescribed sea-surface temperatures along with widely used regional downscaling techniques, the coupled model intercomparison projects phase 5 bias corrected and statistically downscaled (CMIP5-BCSD) and the North American regional climate change assessment program (NARCCAP). The multi-model RCP8.5 scenario analysis of winter season SWE for western USA mountains indicates by 2040-2065 mean SWE could decrease \u221219% (NARCCAP) to \u221238% (VR-CESM), with an ensemble median change of \u221227%. Contrary to CMIP5-BCSD and NARCCAP, VR-CESM highlights a more pessimistic outcome for western USA mountain snowpack in latter-parts of the 21st century. This is related to temperature changes altering the snow-albedo feedback, snowpack storage, and precipitation phase, but may indicate that VR-CESM resolves more physically consistent elevational effects lacking in statistically downscaled datasets and teleconnections that are not captured in limited area models. Overall, VR-CESM projects by 2075\u20132100 that average western USA mountain snowfall decreases by \u221230%, snow cover by \u221244%, SWE by \u221269%, and average surface temperature increase of +5.0                                                                           $$^\\circ$$                                                                                                            \u2218                                                                            C. This places pressure on western USA states to preemptively invest in climate adaptation measures such as alternative water storage, water use efficiency, and reassess reservoir storage operations.", "author" : [ { "dropping-particle" : "", "family" : "Rhoades", "given" : "Alan M", "non-dropping-particle" : "", "parse-names" : false, "suffix" : "" }, { "dropping-particle" : "", "family" : "Ullrich", "given" : "Paul A", "non-dropping-particle" : "", "parse-names" : false, "suffix" : "" }, { "dropping-particle" : "", "family" : "Zarzycki", "given" : "Colin M", "non-dropping-particle" : "", "parse-names" : false, "suffix" : "" } ], "container-title" : "Climate Dynamics", "id" : "ITEM-1", "issue" : "1", "issued" : { "date-parts" : [ [ "2018" ] ] }, "page" : "261-288", "title" : "Projecting 21st century snowpack trends in western USA mountains using variable-resolution CESM", "translator" : [ { "dropping-particle" : "", "family" : "S992", "given" : "", "non-dropping-particle" : "", "parse-names" : false, "suffix" : "" } ], "type" : "article-journal", "volume" : "50" }, "uris" : [ "http://www.mendeley.com/documents/?uuid=3be675aa-4411-4f5d-a288-806765efa3e4" ] } ], "mendeley" : { "formattedCitation" : "(Rhoades et al., 2018)", "plainTextFormattedCitation" : "(Rhoades et al., 2018)", "previouslyFormattedCitation" : "(Rhoades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hoades et al., 2018)</w:t>
      </w:r>
      <w:r w:rsidRPr="00D424AA">
        <w:rPr>
          <w:rFonts w:cs="Times New Roman"/>
          <w:lang w:val="en-GB"/>
        </w:rPr>
        <w:fldChar w:fldCharType="end"/>
      </w:r>
      <w:r w:rsidRPr="00841A35">
        <w:rPr>
          <w:rFonts w:cs="Times New Roman"/>
          <w:lang w:val="en-GB"/>
        </w:rPr>
        <w:t xml:space="preserve">. This decline would cause </w:t>
      </w:r>
      <w:r w:rsidRPr="00841A35">
        <w:rPr>
          <w:rFonts w:cs="Times New Roman"/>
          <w:lang w:val="en-GB"/>
        </w:rPr>
        <w:lastRenderedPageBreak/>
        <w:t>less predictable hydrological droughts in snowmelt-dominated areas of Nort</w:t>
      </w:r>
      <w:r w:rsidRPr="00D424AA">
        <w:rPr>
          <w:rFonts w:cs="Times New Roman"/>
          <w:lang w:val="en-GB"/>
        </w:rPr>
        <w:t xml:space="preserve">h America </w:t>
      </w:r>
      <w:r w:rsidRPr="00D424AA">
        <w:rPr>
          <w:rFonts w:cs="Times New Roman"/>
          <w:lang w:val="en-GB"/>
        </w:rPr>
        <w:fldChar w:fldCharType="begin" w:fldLock="1"/>
      </w:r>
      <w:r w:rsidR="00FF6231">
        <w:rPr>
          <w:rFonts w:cs="Times New Roman"/>
          <w:lang w:val="en-GB"/>
        </w:rPr>
        <w:instrText>ADDIN CSL_CITATION { "citationItems" : [ { "id" : "ITEM-1", "itemData" : { "DOI" : "10.1038/s41558-020-0754-8", "ISSN" : "17586798", "abstract" : "Mountain snowpack serves as an immense natural water reservoir, and knowledge of snow conditions helps predict seasonal water availability and offers critical early warning of hydrologic drought. This paradigm faces an impending challenge given consensus that a smaller fraction of future precipitation will fall as snow. Here, we apply downscaled hydrologic simulations from 28 climate model projections to show that by mid-century (2036\u20132065), 69% of historically snowmelt-dominated areas of the western United States see a decline in the ability of snow to predict seasonal drought, increasing to 83% by late century (2070\u20132099). Reduced predictability arises when peak snowpack approaches zero or because of decreased warm-season runoff efficiency. Changes in drought prediction skill show significant (P &lt; 0.01) elevation dependence, with lower-elevation coastal areas most impacted by warming. Ancillary predictive information can only partially mitigate snow-based predictability losses to 65% of areas, underscoring the importance of declining future snowpack. \u00a9 2020, The Author(s), under exclusive licence to Springer Nature Limited.", "author" : [ { "dropping-particle" : "", "family" : "Livneh", "given" : "Ben", "non-dropping-particle" : "", "parse-names" : false, "suffix" : "" }, { "dropping-particle" : "", "family" : "Badger", "given" : "Andrew M", "non-dropping-particle" : "", "parse-names" : false, "suffix" : "" } ], "container-title" : "Nature Climate Change", "id" : "ITEM-1", "issue" : "5", "issued" : { "date-parts" : [ [ "2020", "5" ] ] }, "note" : "From Duplicate 2 (Drought less predictable under declining future snowpack - Livneh, B; Badger, A M)\n\nExport Date: 26 October 2020", "page" : "452-458", "publisher" : "Nature Research", "title" : "Drought less predictable under declining future snowpack", "translator" : [ { "dropping-particle" : "", "family" : "S3579", "given" : "", "non-dropping-particle" : "", "parse-names" : false, "suffix" : "" } ], "type" : "article-journal", "volume" : "10" }, "uris" : [ "http://www.mendeley.com/documents/?uuid=56672d54-b937-4f9f-b890-bfd879a7abdc" ] } ], "mendeley" : { "formattedCitation" : "(Livneh and Badger, 2020)", "plainTextFormattedCitation" : "(Livneh and Badger, 2020)", "previouslyFormattedCitation" : "(Livneh and Badger,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vneh and Badger, 2020)</w:t>
      </w:r>
      <w:r w:rsidRPr="00D424AA">
        <w:rPr>
          <w:rFonts w:cs="Times New Roman"/>
          <w:lang w:val="en-GB"/>
        </w:rPr>
        <w:fldChar w:fldCharType="end"/>
      </w:r>
      <w:r w:rsidRPr="00841A35">
        <w:rPr>
          <w:rFonts w:cs="Times New Roman"/>
          <w:lang w:val="en-GB"/>
        </w:rPr>
        <w:t xml:space="preserve">. The exact magnitude of the influence of higher temperatures on snow-related droughts is, however, difficult to estimate </w:t>
      </w:r>
      <w:r w:rsidRPr="00D424AA">
        <w:rPr>
          <w:rFonts w:cs="Times New Roman"/>
          <w:lang w:val="en-GB"/>
        </w:rPr>
        <w:fldChar w:fldCharType="begin" w:fldLock="1"/>
      </w:r>
      <w:r w:rsidR="00FF6231">
        <w:rPr>
          <w:rFonts w:cs="Times New Roman"/>
          <w:lang w:val="en-GB"/>
        </w:rPr>
        <w:instrText>ADDIN CSL_CITATION { "citationItems" : [ { "id" : "ITEM-1", "itemData" : { "DOI" : "10.1002/2016GL069965", "ISSN" : "0094-8276", "abstract" : "Abstract Augmenting previous papers about the exceptional 2011?2015 California drought, we offer new perspectives on the ?snow drought? that extended into Oregon in 2014 and Washington in 2015. Over 80% of measurement sites west of 115\u00b0W experienced record low snowpack in 2015, and we estimate a return period of 400?1000 years for California's snowpack under the questionable assumption of stationarity. Hydrologic modeling supports the conclusion that 2015 was the most severe on record by a wide margin. Using a crowd-sourced superensemble of regional climate model simulations, we show that both human influence and sea surface temperature (SST) anomalies contributed strongly to the risk of snow drought in Oregon and Washington: the contribution of SST anomalies was about twice that of human influence. By contrast, SSTs and humans appear to have played a smaller role in creating California's snow drought. In all three states, the anthropogenic effect on temperature exacerbated the snow drought.", "author" : [ { "dropping-particle" : "", "family" : "Mote", "given" : "Philip W", "non-dropping-particle" : "", "parse-names" : false, "suffix" : "" }, { "dropping-particle" : "", "family" : "Rupp", "given" : "David E", "non-dropping-particle" : "", "parse-names" : false, "suffix" : "" }, { "dropping-particle" : "", "family" : "Li", "given" : "Sihan", "non-dropping-particle" : "", "parse-names" : false, "suffix" : "" }, { "dropping-particle" : "", "family" : "Sharp", "given" : "Darrin J", "non-dropping-particle" : "", "parse-names" : false, "suffix" : "" }, { "dropping-particle" : "", "family" : "Otto", "given" : "Friederike", "non-dropping-particle" : "", "parse-names" : false, "suffix" : "" }, { "dropping-particle" : "", "family" : "Uhe", "given" : "Peter F", "non-dropping-particle" : "", "parse-names" : false, "suffix" : "" }, { "dropping-particle" : "", "family" : "Xiao", "given" : "Mu", "non-dropping-particle" : "", "parse-names" : false, "suffix" : "" }, { "dropping-particle" : "", "family" : "Lettenmaier", "given" : "Dennis P", "non-dropping-particle" : "", "parse-names" : false, "suffix" : "" }, { "dropping-particle" : "", "family" : "Cullen", "given" : "Heidi", "non-dropping-particle" : "", "parse-names" : false, "suffix" : "" }, { "dropping-particle" : "", "family" : "Allen", "given" : "Myles R", "non-dropping-particle" : "", "parse-names" : false, "suffix" : "" } ], "container-title" : "Geophysical Research Letters", "id" : "ITEM-1", "issue" : "20", "issued" : { "date-parts" : [ [ "2016", "10", "12" ] ] }, "note" : "doi: 10.1002/2016GL069965", "page" : "10,910-980,988", "publisher" : "Wiley-Blackwell", "title" : "Perspectives on the causes of exceptionally low 2015 snowpack in the western United States", "translator" : [ { "dropping-particle" : "", "family" : "S765", "given" : "", "non-dropping-particle" : "", "parse-names" : false, "suffix" : "" } ], "type" : "article-journal", "volume" : "43" }, "uris" : [ "http://www.mendeley.com/documents/?uuid=a35870a0-9015-42d1-89aa-1484d5887920" ] } ], "mendeley" : { "formattedCitation" : "(Mote et al., 2016)", "plainTextFormattedCitation" : "(Mote et al., 2016)", "previouslyFormattedCitation" : "(Mote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ote et al., 2016)</w:t>
      </w:r>
      <w:r w:rsidRPr="00D424AA">
        <w:rPr>
          <w:rFonts w:cs="Times New Roman"/>
          <w:lang w:val="en-GB"/>
        </w:rPr>
        <w:fldChar w:fldCharType="end"/>
      </w:r>
      <w:r w:rsidRPr="00841A35">
        <w:rPr>
          <w:rFonts w:cs="Times New Roman"/>
          <w:lang w:val="en-GB"/>
        </w:rPr>
        <w:t xml:space="preserve">, since the streamflow changes could affect the timing of peak streamflows but not necessarily </w:t>
      </w:r>
      <w:r w:rsidRPr="00D424AA">
        <w:rPr>
          <w:rFonts w:cs="Times New Roman"/>
          <w:lang w:val="en-GB"/>
        </w:rPr>
        <w:t>their magnitude. In addition, projected changes in hydrological droughts downstream of declining glaciers can be very complex to assess (Chapter 9</w:t>
      </w:r>
      <w:r w:rsidR="006D1F63">
        <w:rPr>
          <w:rFonts w:cs="Times New Roman"/>
          <w:lang w:val="en-GB"/>
        </w:rPr>
        <w:t>,</w:t>
      </w:r>
      <w:r w:rsidRPr="00D424AA">
        <w:rPr>
          <w:rFonts w:cs="Times New Roman"/>
          <w:lang w:val="en-GB"/>
        </w:rPr>
        <w:t xml:space="preserve"> </w:t>
      </w:r>
      <w:r w:rsidR="006D1F63">
        <w:rPr>
          <w:rFonts w:cs="Times New Roman"/>
          <w:lang w:val="en-GB"/>
        </w:rPr>
        <w:t>see also</w:t>
      </w:r>
      <w:r w:rsidR="006D1F63" w:rsidRPr="00D424AA">
        <w:rPr>
          <w:rFonts w:cs="Times New Roman"/>
          <w:lang w:val="en-GB"/>
        </w:rPr>
        <w:t xml:space="preserve"> </w:t>
      </w:r>
      <w:r w:rsidRPr="00D424AA">
        <w:rPr>
          <w:rFonts w:cs="Times New Roman"/>
          <w:lang w:val="en-GB"/>
        </w:rPr>
        <w:t>SROCC).</w:t>
      </w:r>
    </w:p>
    <w:p w14:paraId="4D01832E" w14:textId="1159702D" w:rsidR="001415DA" w:rsidRDefault="001415DA" w:rsidP="00D424AA">
      <w:pPr>
        <w:pStyle w:val="AR6BodyText"/>
        <w:rPr>
          <w:rFonts w:cs="Times New Roman"/>
          <w:i/>
          <w:lang w:val="en-GB"/>
        </w:rPr>
      </w:pPr>
    </w:p>
    <w:p w14:paraId="2F312832" w14:textId="77777777" w:rsidR="0012500E" w:rsidRPr="00D424AA" w:rsidRDefault="0012500E" w:rsidP="00D424AA">
      <w:pPr>
        <w:pStyle w:val="AR6BodyText"/>
        <w:rPr>
          <w:rFonts w:cs="Times New Roman"/>
          <w:i/>
          <w:lang w:val="en-GB"/>
        </w:rPr>
      </w:pPr>
    </w:p>
    <w:p w14:paraId="4E124DD5" w14:textId="77777777" w:rsidR="001415DA" w:rsidRPr="00D424AA" w:rsidRDefault="001415DA" w:rsidP="00D424AA">
      <w:pPr>
        <w:pStyle w:val="AR6Chap11Level311111"/>
        <w:rPr>
          <w:rFonts w:cs="Times New Roman"/>
          <w:lang w:val="en-GB"/>
        </w:rPr>
      </w:pPr>
      <w:bookmarkStart w:id="2469" w:name="_Toc25583694"/>
      <w:bookmarkStart w:id="2470" w:name="_Toc56915276"/>
      <w:bookmarkStart w:id="2471" w:name="_Toc70703037"/>
      <w:r w:rsidRPr="00D424AA">
        <w:rPr>
          <w:rFonts w:cs="Times New Roman"/>
          <w:lang w:val="en-GB"/>
        </w:rPr>
        <w:t>Atmospheric-based</w:t>
      </w:r>
      <w:bookmarkEnd w:id="2469"/>
      <w:r w:rsidRPr="00D424AA">
        <w:rPr>
          <w:rFonts w:cs="Times New Roman"/>
          <w:lang w:val="en-GB"/>
        </w:rPr>
        <w:t xml:space="preserve"> drought indices</w:t>
      </w:r>
      <w:bookmarkEnd w:id="2470"/>
      <w:bookmarkEnd w:id="2471"/>
    </w:p>
    <w:p w14:paraId="2F40C137" w14:textId="77777777" w:rsidR="001415DA" w:rsidRPr="00D424AA" w:rsidRDefault="001415DA" w:rsidP="00D424AA">
      <w:pPr>
        <w:pStyle w:val="AR6BodyText"/>
        <w:rPr>
          <w:rFonts w:cs="Times New Roman"/>
          <w:lang w:val="en-GB"/>
        </w:rPr>
      </w:pPr>
    </w:p>
    <w:p w14:paraId="624136D7" w14:textId="69648750" w:rsidR="001415DA" w:rsidRPr="00D424AA" w:rsidRDefault="001415DA" w:rsidP="00D424AA">
      <w:pPr>
        <w:pStyle w:val="AR6BodyText"/>
        <w:rPr>
          <w:rFonts w:cs="Times New Roman"/>
          <w:lang w:val="nb-NO"/>
        </w:rPr>
      </w:pPr>
      <w:r w:rsidRPr="00D424AA">
        <w:rPr>
          <w:rFonts w:cs="Times New Roman"/>
          <w:lang w:val="en-GB"/>
        </w:rPr>
        <w:t xml:space="preserve">Studies show a stronger drying in projections based on atmospheric-based drought indices compared to ESM projections of changes in soil moisture </w:t>
      </w:r>
      <w:r w:rsidRPr="00D424AA">
        <w:rPr>
          <w:rFonts w:cs="Times New Roman"/>
          <w:lang w:val="en-GB"/>
        </w:rPr>
        <w:fldChar w:fldCharType="begin" w:fldLock="1"/>
      </w:r>
      <w:r w:rsidR="00FF6231">
        <w:rPr>
          <w:rFonts w:cs="Times New Roman"/>
          <w:lang w:val="en-GB"/>
        </w:rPr>
        <w:instrText>ADDIN CSL_CITATION { "citationItems" : [ { "id" : "ITEM-1", "itemData" : { "DOI" : "10.1007/s40641-018-0095-0", "ISSN" : "2198-6061", "abstract" : "We review the extensive and sometimes conflicting recent literature on drought changes under global warming. We focus on soil moisture deficits, which are indicative of associated impacts on ecosystems. Soil moisture is a key state variable of the land surface, reflecting complex interactions between the water, energy, and carbon cycles.", "author" : [ { "dropping-particle" : "", "family" : "Berg", "given" : "Alexis", "non-dropping-particle" : "", "parse-names" : false, "suffix" : "" }, { "dropping-particle" : "", "family" : "Sheffield", "given" : "Justin", "non-dropping-particle" : "", "parse-names" : false, "suffix" : "" } ], "container-title" : "Current Climate Change Reports", "id" : "ITEM-1", "issue" : "2", "issued" : { "date-parts" : [ [ "2018", "6" ] ] }, "page" : "180-191", "title" : "Climate Change and Drought: the Soil Moisture Perspective", "translator" : [ { "dropping-particle" : "", "family" : "S690", "given" : "", "non-dropping-particle" : "", "parse-names" : false, "suffix" : "" } ], "type" : "article-journal", "volume" : "4" }, "uris" : [ "http://www.mendeley.com/documents/?uuid=270cf28a-4cdb-4a13-8dae-c2ecbccf4e39" ] } ], "mendeley" : { "formattedCitation" : "(Berg and Sheffield, 2018)", "plainTextFormattedCitation" : "(Berg and Sheffield, 2018)", "previouslyFormattedCitation" : "(Berg and Sheffield,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 and Sheffield, 2018)</w:t>
      </w:r>
      <w:r w:rsidRPr="00D424AA">
        <w:rPr>
          <w:rFonts w:cs="Times New Roman"/>
          <w:lang w:val="en-GB"/>
        </w:rPr>
        <w:fldChar w:fldCharType="end"/>
      </w:r>
      <w:r w:rsidRPr="00841A35">
        <w:rPr>
          <w:rFonts w:cs="Times New Roman"/>
          <w:lang w:val="en-GB"/>
        </w:rPr>
        <w:t xml:space="preserve"> and runoff </w:t>
      </w:r>
      <w:r w:rsidRPr="00D424AA">
        <w:rPr>
          <w:rFonts w:cs="Times New Roman"/>
          <w:lang w:val="en-GB"/>
        </w:rPr>
        <w:fldChar w:fldCharType="begin" w:fldLock="1"/>
      </w:r>
      <w:r w:rsidR="00FF6231">
        <w:rPr>
          <w:rFonts w:cs="Times New Roman"/>
          <w:lang w:val="en-GB"/>
        </w:rPr>
        <w:instrText>ADDIN CSL_CITATION { "citationItems" : [ { "id" : "ITEM-1", "itemData" : { "DOI" : "10.1038/s41558-018-0361-0", "ISSN" : "1758-6798", "abstract" : "Climate model projections using offline aridity and/or drought indices predict substantial terrestrial drying over the twenty-first century1\u201311. However, these same models also predict an increased runoff12\u201315. This contradiction has been linked to an absence of vegetation responses to an elevated atmospheric CO2 concentration [CO2] in offline impact models12,14,16,17. Here we report a close and consistent relationship between changes in surface resistance (rs) and [CO2] across 16 CMIP5 models. Attributing evapotranspiration changes under non-water-limited conditions shows that an increase in evapotranspiration caused by a warming-induced vapour pressure deficit increase18 is almost entirely offset by a decrease in evapotranspiration caused by increased rs driven by rising [CO2]. This indicates that climate models do not actually project increased vegetation water use under an elevated [CO2], which counters the perception that \u2018warming leads to drying\u2019 in many previous studies1\u201311. Moreover, we show that the hydrologic information in CMIP5 models can be satisfactorily recovered using an offline hydrologic model that incorporates the [CO2] effect on rs in calculating potential evapotranspiration (EP). This offers an effective, physically-based yet relatively simple way to account for the vegetation response to elevated [CO2] in offline impact models.", "author" : [ { "dropping-particle" : "", "family" : "Yang", "given" : "Yuting", "non-dropping-particle" : "", "parse-names" : false, "suffix" : "" }, { "dropping-particle" : "", "family" : "Roderick", "given" : "Michael L", "non-dropping-particle" : "", "parse-names" : false, "suffix" : "" }, { "dropping-particle" : "", "family" : "Zhang", "given" : "Shulei", "non-dropping-particle" : "", "parse-names" : false, "suffix" : "" }, { "dropping-particle" : "", "family" : "McVicar", "given" : "Tim R", "non-dropping-particle" : "", "parse-names" : false, "suffix" : "" }, { "dropping-particle" : "", "family" : "Donohue", "given" : "Randall J", "non-dropping-particle" : "", "parse-names" : false, "suffix" : "" } ], "container-title" : "Nature Climate Change", "id" : "ITEM-1", "issue" : "1", "issued" : { "date-parts" : [ [ "2019" ] ] }, "page" : "44-48", "title" : "Hydrologic implications of vegetation response to elevated CO2 in climate projections", "translator" : [ { "dropping-particle" : "", "family" : "S2377", "given" : "", "non-dropping-particle" : "", "parse-names" : false, "suffix" : "" } ], "type" : "article-journal", "volume" : "9" }, "uris" : [ "http://www.mendeley.com/documents/?uuid=1841715b-0b41-45cb-ae07-3018133c4091" ] } ], "mendeley" : { "formattedCitation" : "(Yang et al., 2019)", "plainTextFormattedCitation" : "(Yang et al., 2019)", "previouslyFormattedCitation" : "(Yang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ang et al., 2019)</w:t>
      </w:r>
      <w:r w:rsidRPr="00D424AA">
        <w:rPr>
          <w:rFonts w:cs="Times New Roman"/>
          <w:lang w:val="en-GB"/>
        </w:rPr>
        <w:fldChar w:fldCharType="end"/>
      </w:r>
      <w:r w:rsidRPr="00841A35">
        <w:rPr>
          <w:rFonts w:cs="Times New Roman"/>
          <w:lang w:val="en-GB"/>
        </w:rPr>
        <w:t>. It has been suggested that this difference is due to physiological CO</w:t>
      </w:r>
      <w:r w:rsidRPr="00D424AA">
        <w:rPr>
          <w:rFonts w:cs="Times New Roman"/>
          <w:vertAlign w:val="subscript"/>
          <w:lang w:val="en-GB"/>
        </w:rPr>
        <w:t>2</w:t>
      </w:r>
      <w:r w:rsidRPr="00D424AA">
        <w:rPr>
          <w:rFonts w:cs="Times New Roman"/>
          <w:lang w:val="en-GB"/>
        </w:rPr>
        <w:t xml:space="preserve"> effects </w:t>
      </w:r>
      <w:commentRangeStart w:id="2472"/>
      <w:r w:rsidRPr="00D424AA">
        <w:rPr>
          <w:rFonts w:cs="Times New Roman"/>
          <w:lang w:val="en-GB"/>
        </w:rPr>
        <w:fldChar w:fldCharType="begin" w:fldLock="1"/>
      </w:r>
      <w:ins w:id="2473" w:author="Robin Matthews" w:date="2021-07-13T23:30:00Z">
        <w:r w:rsidR="001F2AFB">
          <w:rPr>
            <w:rFonts w:cs="Times New Roman"/>
            <w:lang w:val="en-GB"/>
          </w:rPr>
          <w:instrText>ADDIN CSL_CITATION { "citationItems" : [ { "id" : "ITEM-1", "itemData" : { "DOI" : "10.5194/hess-24-2921-2020", "ISSN" : "1607-7938", "author" : [ { "dropping-particle" : "", "family" : "Yang", "given" : "Yuting", "non-dropping-particle" : "", "parse-names" : false, "suffix" : "" }, { "dropping-particle" : "", "family" : "Zhang", "given" : "Shulei", "non-dropping-particle" : "", "parse-names" : false, "suffix" : "" }, { "dropping-particle" : "", "family" : "Roderick", "given" : "Michael L", "non-dropping-particle" : "", "parse-names" : false, "suffix" : "" }, { "dropping-particle" : "", "family" : "McVicar", "given" : "Tim R", "non-dropping-particle" : "", "parse-names" : false, "suffix" : "" }, { "dropping-particle" : "", "family" : "Yang", "given" : "Dawen", "non-dropping-particle" : "", "parse-names" : false, "suffix" : "" }, { "dropping-particle" : "", "family" : "Liu", "given" : "Wenbin", "non-dropping-particle" : "", "parse-names" : false, "suffix" : "" }, { "dropping-particle" : "", "family" : "Li", "given" : "Xiaoyan", "non-dropping-particle" : "", "parse-names" : false, "suffix" : "" } ], "container-title" : "Hydrology and Earth System Sciences", "id" : "ITEM-1", "issue" : "6", "issued" : { "date-parts" : [ [ "2020", "6", "3" ] ] }, "page" : "2921-2930", "title" : "Comparing Palmer Drought Severity Index drought assessments using the traditional offline approach with direct climate model outputs", "translator" : [ { "dropping-particle" : "", "family" : "S3386", "given" : "", "non-dropping-particle" : "", "parse-names" : false, "suffix" : "" } ], "type" : "article-journal", "volume" : "24" }, "uris" : [ "http://www.mendeley.com/documents/?uuid=b3f5204a-9e98-4820-800a-3c9765a8e885", "http://www.mendeley.com/documents/?uuid=5aabd793-66c0-45c5-be87-0d2eab4b3b72" ] }, { "id" : "ITEM-2", "itemData" : { "DOI" : "10.1038/nclimate3046", "ISBN" : "1758-678X", "ISSN" : "1758-678X", "PMID" : "24398965", "abstract" : "By various measures (drought area1 and intensity2 , climatic aridity index3 , and climatic water deficits4 ), some observa- tional analyses have suggested that much of the Earth\u2019s land has been drying during recent decades, but such drying seems inconsistent with observations of dryland green- ing and decreasing pan evaporation5 . \u2018Offline\u2019 analyses of climate-model outputs from anthropogenic climate change (ACC) experiments portend continuation of putative drying through the twenty-first century3,6\u201310 , despite an expected increase in global land precipitation9 . A ubiquitous increase in estimates of potential evapotranspiration (PET), driven by atmospheric warming11 , underlies the drying trends4,8,9,12 , but may be a methodological artefact5 . Here we show that the PET estimator commonly used (the Penman\u2013Monteith PET13 for either an open-water surface1,2,6,7,12 or a reference crop3,4,8,9,11 ) severely overpredicts the changes in non-water- stressed evapotranspiration computed in the climate models themselvesinACCexperiments.Thisoverpredictionispartially due to neglect of stomatal conductance reductions commonly induced by increasing atmospheric CO2 concentrations in climate models5 .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 D.", "non-dropping-particle" : "", "parse-names" : false, "suffix" : "" }, { "dropping-particle" : "", "family" : "Dunne", "given" : "K. A.", "non-dropping-particle" : "", "parse-names" : false, "suffix" : "" } ], "container-title" : "Nature Climate Change", "id" : "ITEM-2", "issue" : "10", "issued" : { "date-parts" : [ [ "2016", "10", "6" ] ] }, "page" : "946-949", "publisher" : "Nature Publishing Group", "title" : "Potential evapotranspiration and continental drying", "translator" : [ { "dropping-particle" : "", "family" : "S1643", "given" : "", "non-dropping-particle" : "", "parse-names" : false, "suffix" : "" } ], "type" : "article-journal", "volume" : "6" }, "uris" : [ "http://www.mendeley.com/documents/?uuid=5d8ab597-7ae8-43d6-9b11-98676fead7e2" ] }, { "id" : "ITEM-3", "itemData" : { "DOI" : "10.1007/s40641-018-0094-1", "ISSN" : "2198-6061", "abstract" : "Different types of methods give very conflicting impressions about whether water will become scarcer on land as Earth warms, and in what sense(s). Here, I examine how environmental records from past climate changes can be used to clarify the interpretation of these confusing results.", "author" : [ { "dropping-particle" : "", "family" : "Scheff", "given" : "Jacob", "non-dropping-particle" : "", "parse-names" : false, "suffix" : "" } ], "container-title" : "Current Climate Change Reports", "id" : "ITEM-3", "issue" : "2", "issued" : { "date-parts" : [ [ "2018", "6" ] ] }, "page" : "202-209", "title" : "Drought Indices, Drought Impacts, CO2, and Warming: a Historical and Geologic Perspective", "translator" : [ { "dropping-particle" : "", "family" : "S691", "given" : "", "non-dropping-particle" : "", "parse-names" : false, "suffix" : "" } ], "type" : "article-journal", "volume" : "4" }, "uris" : [ "http://www.mendeley.com/documents/?uuid=6a4c2065-a32d-49f6-9f7e-d108944cc56d" ] }, { "id" : "ITEM-4", "itemData" : { "DOI" : "10.1073/pnas.1604581113", "ISSN" : "0027-8424", "abstract" : "Rising atmospheric CO2will make Earth warmer, and many studies have inferred that this warming will cause droughts to become more widespread and severe. However, rising atmospheric CO2also modifies stomatal conductance and plant water use, processes that are often are overlooked in impact analysis. We find that plant physiological responses to CO2reduce predictions of future drought stress, and that this reduction is captured by using plant-centric rather than atmosphere-centric metrics from Earth system models (ESMs). The atmosphere-centric Palmer Drought Severity Index predicts future increases in drought stress for more than 70% of global land area. This area drops to 37% with the use of precipitation minus evapotranspiration (P-E), a measure that represents the water flux available to downstream ecosystems and humans. The two metrics yield consistent estimates of increasing stress in regions where precipitation decreases are more robust (southern North America, northeastern South America, and southern Europe). The metrics produce diverging estimates elsewhere, with P-E predicting decreasing stress across temperate Asia and central Africa. The differing sensitivity of drought metrics to radiative and physiological aspects of increasing CO2partly explains the divergent estimates of future drought reported in recent studies. Further, use of ESM output in offline models may double-count plant feedbacks on relative humidity and other surface variables, leading to overestimates of future stress. The use of drought metrics that account for the response of plant transpiration to changing CO2, including direct use of P-E and soil moisture from ESMs, is needed to reduce uncertainties in future assessment.",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4", "issue" : "36", "issued" : { "date-parts" : [ [ "2016", "9", "6" ] ] }, "page" : "10019-10024", "title" : "Plant responses to increasing CO2 reduce estimates of climate impacts on drought severity", "translator" : [ { "dropping-particle" : "", "family" : "S672", "given" : "", "non-dropping-particle" : "", "parse-names" : false, "suffix" : "" } ], "type" : "article-journal", "volume" : "113" }, "uris" : [ "http://www.mendeley.com/documents/?uuid=edda3e0e-92df-4f54-aefb-c8937f89c1e5" ] }, { "id" : "ITEM-5", "itemData" : { "DOI" : "10.1007/s40641-018-0097-y", "ISSN" : "2198-6061", "abstract" : "Climate is changing in response to rising concentrations of atmospheric CO2 and it is commonly asserted that this will cause droughts to become more frequent and severe. However, different metrics of drought give diverging estimates of future impacts. I present a summary of the significant yet underappreciated influence that plant stomatal and growth responses to CO2 have on drought and highlight new insights into the impacts of drought on plants in a warmer world.", "author" : [ { "dropping-particle" : "", "family" : "Swann", "given" : "Abigail L S", "non-dropping-particle" : "", "parse-names" : false, "suffix" : "" } ], "container-title" : "Current Climate Change Reports", "id" : "ITEM-5", "issue" : "2", "issued" : { "date-parts" : [ [ "2018", "6", "20" ] ] }, "page" : "192-201", "title" : "Plants and Drought in a Changing Climate", "translator" : [ { "dropping-particle" : "", "family" : "S1492", "given" : "", "non-dropping-particle" : "", "parse-names" : false, "suffix" : "" } ], "type" : "article-journal", "volume" : "4" }, "uris" : [ "http://www.mendeley.com/documents/?uuid=2149546b-76af-4d6f-b9c2-972ae8dc7589" ] }, { "id" : "ITEM-6", "itemData" : { "DOI" : "10.1073/pnas.1720712115", "ISSN" : "0027-8424", "abstract" : "\u00a9 2018 National Academy of Sciences. All Rights Reserved. Predicting how increasing atmospheric CO2will affect the hydrologic cycle is of utmost importance for a range of applications ranging from ecological services to human life and activities. A typical perspective is that hydrologic change is driven by precipitation and radiation changes due to climate change, and that the land surface will adjust. Using Earth system models with decoupled surface (vegetation physiology) and atmospheric (radiative) CO2responses, we here show that the CO2physiological response has a dominant role in evapotranspiration and evaporative fraction changes and has a major effect on long-term runoff compared with radiative or precipitation changes due to increased atmospheric CO2. This major effect is true for most hydrological stress variables over the largest fraction of the globe, except for soil moisture, which exhibits a more nonlinear response. This highlights the key role of vegetation in controlling future terrestrial hydrologic response and emphasizes that the carbon and water cycles are intimately coupled over land.", "author" : [ { "dropping-particle" : "", "family" : "Lemordant", "given" : "L\u00e9o", "non-dropping-particle" : "", "parse-names" : false, "suffix" : "" }, { "dropping-particle" : "", "family" : "Gentine", "given" : "Pierre", "non-dropping-particle" : "", "parse-names" : false, "suffix" : "" }, { "dropping-particle" : "", "family" : "Swann", "given" : "Abigail S.", "non-dropping-particle" : "", "parse-names" : false, "suffix" : "" }, { "dropping-particle" : "", "family" : "Cook", "given" : "Benjamin I.", "non-dropping-particle" : "", "parse-names" : false, "suffix" : "" }, { "dropping-particle" : "", "family" : "Scheff", "given" : "Jacob", "non-dropping-particle" : "", "parse-names" : false, "suffix" : "" } ], "container-title" : "Proceedings of the National Academy of Sciences", "id" : "ITEM-6", "issue" : "16", "issued" : { "date-parts" : [ [ "2018", "4", "17" ] ] }, "page" : "4093-4098", "title" : "Critical impact of vegetation physiology on the continental hydrologic cycle in response to increasing CO2", "translator" : [ { "dropping-particle" : "", "family" : "S1568", "given" : "", "non-dropping-particle" : "", "parse-names" : false, "suffix" : "" } ], "type" : "article-journal", "volume" : "115" }, "uris" : [ "http://www.mendeley.com/documents/?uuid=133e64c8-ac71-4f1f-9c35-c3bc456ba6f1" ] }, { "id" : "ITEM-7", "itemData" : { "DOI" : "10.1002/2015WR017031", "ISSN" : "0043-1397", "abstract" : "\u00a9 2015. American Geophysical Union. All Rights Reserved. A recent interpretation of climate model projections concluded that \"warmer is more arid.\" In contrast, dust records and other evidence have led the geoscience community to conclude that \"warmer is less arid\" leading to an aridity paradox. The \"warmer is more arid\" interpretation is based on a projected increase in the vapour pressure deficit (7-9% K-1) that results in a projected increase in potential evaporation that greatly exceeds the projected increase in precipitation. However, the increase in potential evaporation does not result in an increase in (actual) evaporation which remains more or less constant in the model output. Projected changes in the long-term aridity can be assessed by directly interrogating the climate model output. To that end, we equate lack of precipitation with meteorological aridity and lack of runoff with hydrologic aridity. A third perspective, agro-ecological aridity, is not directly related to the water lost but rather to the carbon gain and is equated with the reduction in photosynthetic uptake of CO2. We reexamine the same climate model output and conclude that \"warmer is less arid\" from all perspectives and in agreement with the geological records. Future research will need to add the critical regional and seasonal perspectives to the aridity assessments described here. Key Points: A recent interpretation of climate model output is for a \"warmer is more arid\" scenario Geological records over several glacial cycles suggest that \"warmer is less arid\" We use a new framework to reinterpret climate model output and conclude that \"warmer is less arid\"", "author" : [ { "dropping-particle" : "", "family" : "Roderick", "given" : "Michael L.", "non-dropping-particle" : "", "parse-names" : false, "suffix" : "" }, { "dropping-particle" : "", "family" : "Greve", "given" : "Peter", "non-dropping-particle" : "", "parse-names" : false, "suffix" : "" }, { "dropping-particle" : "", "family" : "Farquhar", "given" : "Graham D.", "non-dropping-particle" : "", "parse-names" : false, "suffix" : "" } ], "container-title" : "Water Resources Research", "id" : "ITEM-7", "issue" : "7", "issued" : { "date-parts" : [ [ "2015", "7", "16" ] ] }, "page" : "5450-5463", "title" : "On the assessment of aridity with changes in atmospheric CO2", "translator" : [ { "dropping-particle" : "", "family" : "S699", "given" : "", "non-dropping-particle" : "", "parse-names" : false, "suffix" : "" } ], "type" : "article-journal", "volume" : "51" }, "uris" : [ "http://www.mendeley.com/documents/?uuid=dccfd018-5bd3-40bb-b2bd-0982ee0fce7d" ] }, { "id" : "ITEM-8", "itemData" : { "DOI" : "10.1088/1748-9326/ab5046", "ISSN" : "1748-9326", "abstract" : "Aridity is a complex concept that ideally requires a comprehensive assessment of hydroclimatological and hydroecological variables to fully understand anticipated changes. A widely used (offline) impact model to assess projected changes in aridity is the aridity index (AI) (defined as the ratio of potential evaporation to precipitation), summarizing the aridity concept into a single number. Based on the AI, it was shown that aridity will generally increase under conditions of increased CO2 and associated global warming. However, assessing the same climate model output directly suggests a more nuanced response of aridity to global warming, raising the question if the AI provides a good representation of the complex nature of anticipated aridity changes. By systematically comparing projections of the AI against projections for various hydroclimatological and ecohydrological variables, we show that the AI generally provides a rather poor proxy for projected aridity conditions. Direct climate model output is shown to contradict signals of increasing aridity obtained from the AI in at least half of the global land area with robust change. We further show that part of this discrepancy can be related to the parameterization of potential evaporation. Especially the most commonly used potential evaporation model likely leads to an overestimation of future aridity due to incorrect assumptions under increasing atmospheric CO2. Our results show that AI-based approaches do not correctly communicate changes projected by the fully coupled climate models. The solution is to directly analyse the model outputs rather than use a separate offline impact model. We thus urge for a direct and joint assessment of climate model output when assessing future aridity changes rather than using simple index-based impact models that use climate model output as input and are potentially subject to significant biases.", "author" : [ { "dropping-particle" : "", "family" : "Greve", "given" : "P", "non-dropping-particle" : "", "parse-names" : false, "suffix" : "" }, { "dropping-particle" : "", "family" : "Roderick", "given" : "M L", "non-dropping-particle" : "", "parse-names" : false, "suffix" : "" }, { "dropping-particle" : "", "family" : "Ukkola", "given" : "A M", "non-dropping-particle" : "", "parse-names" : false, "suffix" : "" }, { "dropping-particle" : "", "family" : "Wada", "given" : "Y", "non-dropping-particle" : "", "parse-names" : false, "suffix" : "" } ], "container-title" : "Environmental Research Letters", "id" : "ITEM-8", "issue" : "12", "issued" : { "date-parts" : [ [ "2019" ] ] }, "page" : "124006", "publisher" : "IOP Publishing", "title" : "The aridity Index under global warming", "translator" : [ { "dropping-particle" : "", "family" : "S3159", "given" : "", "non-dropping-particle" : "", "parse-names" : false, "suffix" : "" } ], "type" : "article-journal", "volume" : "14" }, "uris" : [ "http://www.mendeley.com/documents/?uuid=52a08a9b-bffc-4f6b-a321-602940083bbc" ] } ], "mendeley" : { "formattedCitation" : "(Roderick et al., 2015; Milly and Dunne, 2016; Swann et al., 2016; Lemordant et al., 2018; Scheff, 2018; Swann, 2018; Greve et al., 2019; Yang et al., 2020)", "manualFormatting" : "(Greve et al., 2019; Lemordant et al., 2018; Milly and Dunne, 2016; Roderick et al., 2015; Scheff, 2018; Swann, 2018; Swann et al., 2016; Yang et al., 2020", "plainTextFormattedCitation" : "(Roderick et al., 2015; Milly and Dunne, 2016; Swann et al., 2016; Lemordant et al., 2018; Scheff, 2018; Swann, 2018; Greve et al., 2019; Yang et al., 2020)", "previouslyFormattedCitation" : "(Roderick et al., 2015; Milly and Dunne, 2016; Swann et al., 2016; Lemordant et al., 2018; Scheff, 2018; Swann, 2018; Greve et al., 2019; Yang et al., 2020)" }, "properties" : { "noteIndex" : 0 }, "schema" : "https://github.com/citation-style-language/schema/raw/master/csl-citation.json" }</w:instrText>
        </w:r>
      </w:ins>
      <w:del w:id="2474" w:author="Robin Matthews" w:date="2021-07-13T23:30:00Z">
        <w:r w:rsidR="00FF6231" w:rsidDel="001F2AFB">
          <w:rPr>
            <w:rFonts w:cs="Times New Roman"/>
            <w:lang w:val="en-GB"/>
          </w:rPr>
          <w:delInstrText>ADDIN CSL_CITATION { "citationItems" : [ { "id" : "ITEM-1", "itemData" : { "DOI" : "10.5194/hess-24-2921-2020", "ISSN" : "1607-7938", "author" : [ { "dropping-particle" : "", "family" : "Yang", "given" : "Yuting", "non-dropping-particle" : "", "parse-names" : false, "suffix" : "" }, { "dropping-particle" : "", "family" : "Zhang", "given" : "Shulei", "non-dropping-particle" : "", "parse-names" : false, "suffix" : "" }, { "dropping-particle" : "", "family" : "Roderick", "given" : "Michael L", "non-dropping-particle" : "", "parse-names" : false, "suffix" : "" }, { "dropping-particle" : "", "family" : "McVicar", "given" : "Tim R", "non-dropping-particle" : "", "parse-names" : false, "suffix" : "" }, { "dropping-particle" : "", "family" : "Yang", "given" : "Dawen", "non-dropping-particle" : "", "parse-names" : false, "suffix" : "" }, { "dropping-particle" : "", "family" : "Liu", "given" : "Wenbin", "non-dropping-particle" : "", "parse-names" : false, "suffix" : "" }, { "dropping-particle" : "", "family" : "Li", "given" : "Xiaoyan", "non-dropping-particle" : "", "parse-names" : false, "suffix" : "" } ], "container-title" : "Hydrology and Earth System Sciences", "id" : "ITEM-1", "issue" : "6", "issued" : { "date-parts" : [ [ "2020", "6", "3" ] ] }, "page" : "2921-2930", "title" : "Comparing Palmer Drought Severity Index drought assessments using the traditional offline approach with direct climate model outputs", "translator" : [ { "dropping-particle" : "", "family" : "S3386", "given" : "", "non-dropping-particle" : "", "parse-names" : false, "suffix" : "" } ], "type" : "article-journal", "volume" : "24" }, "uris" : [ "http://www.mendeley.com/documents/?uuid=b3f5204a-9e98-4820-800a-3c9765a8e885", "http://www.mendeley.com/documents/?uuid=5aabd793-66c0-45c5-be87-0d2eab4b3b72" ] }, { "id" : "ITEM-2", "itemData" : { "DOI" : "10.1038/nclimate3046", "ISBN" : "1758-678X", "ISSN" : "1758-678X", "PMID" : "24398965", "abstract" : "By various measures (drought area1 and intensity2 , climatic aridity index3 , and climatic water deficits4 ), some observa- tional analyses have suggested that much of the Earth\u2019s land has been drying during recent decades, but such drying seems inconsistent with observations of dryland green- ing and decreasing pan evaporation5 . \u2018Offline\u2019 analyses of climate-model outputs from anthropogenic climate change (ACC) experiments portend continuation of putative drying through the twenty-first century3,6\u201310 , despite an expected increase in global land precipitation9 . A ubiquitous increase in estimates of potential evapotranspiration (PET), driven by atmospheric warming11 , underlies the drying trends4,8,9,12 , but may be a methodological artefact5 . Here we show that the PET estimator commonly used (the Penman\u2013Monteith PET13 for either an open-water surface1,2,6,7,12 or a reference crop3,4,8,9,11 ) severely overpredicts the changes in non-water- stressed evapotranspiration computed in the climate models themselvesinACCexperiments.Thisoverpredictionispartially due to neglect of stomatal conductance reductions commonly induced by increasing atmospheric CO2 concentrations in climate models5 .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 D.", "non-dropping-particle" : "", "parse-names" : false, "suffix" : "" }, { "dropping-particle" : "", "family" : "Dunne", "given" : "K. A.", "non-dropping-particle" : "", "parse-names" : false, "suffix" : "" } ], "container-title" : "Nature Climate Change", "id" : "ITEM-2", "issue" : "10", "issued" : { "date-parts" : [ [ "2016", "10", "6" ] ] }, "page" : "946-949", "publisher" : "Nature Publishing Group", "title" : "Potential evapotranspiration and continental drying", "translator" : [ { "dropping-particle" : "", "family" : "S1643", "given" : "", "non-dropping-particle" : "", "parse-names" : false, "suffix" : "" } ], "type" : "article-journal", "volume" : "6" }, "uris" : [ "http://www.mendeley.com/documents/?uuid=5d8ab597-7ae8-43d6-9b11-98676fead7e2" ] }, { "id" : "ITEM-3", "itemData" : { "DOI" : "10.1007/s40641-018-0094-1", "ISSN" : "2198-6061", "abstract" : "Different types of methods give very conflicting impressions about whether water will become scarcer on land as Earth warms, and in what sense(s). Here, I examine how environmental records from past climate changes can be used to clarify the interpretation of these confusing results.", "author" : [ { "dropping-particle" : "", "family" : "Scheff", "given" : "Jacob", "non-dropping-particle" : "", "parse-names" : false, "suffix" : "" } ], "container-title" : "Current Climate Change Reports", "id" : "ITEM-3", "issue" : "2", "issued" : { "date-parts" : [ [ "2018", "6" ] ] }, "page" : "202-209", "title" : "Drought Indices, Drought Impacts, CO2, and Warming: a Historical and Geologic Perspective", "translator" : [ { "dropping-particle" : "", "family" : "S691", "given" : "", "non-dropping-particle" : "", "parse-names" : false, "suffix" : "" } ], "type" : "article-journal", "volume" : "4" }, "uris" : [ "http://www.mendeley.com/documents/?uuid=6a4c2065-a32d-49f6-9f7e-d108944cc56d" ] }, { "id" : "ITEM-4", "itemData" : { "DOI" : "10.1073/pnas.1604581113", "ISSN" : "0027-8424", "abstract" : "Rising atmospheric CO2will make Earth warmer, and many studies have inferred that this warming will cause droughts to become more widespread and severe. However, rising atmospheric CO2also modifies stomatal conductance and plant water use, processes that are often are overlooked in impact analysis. We find that plant physiological responses to CO2reduce predictions of future drought stress, and that this reduction is captured by using plant-centric rather than atmosphere-centric metrics from Earth system models (ESMs). The atmosphere-centric Palmer Drought Severity Index predicts future increases in drought stress for more than 70% of global land area. This area drops to 37% with the use of precipitation minus evapotranspiration (P-E), a measure that represents the water flux available to downstream ecosystems and humans. The two metrics yield consistent estimates of increasing stress in regions where precipitation decreases are more robust (southern North America, northeastern South America, and southern Europe). The metrics produce diverging estimates elsewhere, with P-E predicting decreasing stress across temperate Asia and central Africa. The differing sensitivity of drought metrics to radiative and physiological aspects of increasing CO2partly explains the divergent estimates of future drought reported in recent studies. Further, use of ESM output in offline models may double-count plant feedbacks on relative humidity and other surface variables, leading to overestimates of future stress. The use of drought metrics that account for the response of plant transpiration to changing CO2, including direct use of P-E and soil moisture from ESMs, is needed to reduce uncertainties in future assessment.",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4", "issue" : "36", "issued" : { "date-parts" : [ [ "2016", "9", "6" ] ] }, "page" : "10019-10024", "title" : "Plant responses to increasing CO2 reduce estimates of climate impacts on drought severity", "translator" : [ { "dropping-particle" : "", "family" : "S672", "given" : "", "non-dropping-particle" : "", "parse-names" : false, "suffix" : "" } ], "type" : "article-journal", "volume" : "113" }, "uris" : [ "http://www.mendeley.com/documents/?uuid=edda3e0e-92df-4f54-aefb-c8937f89c1e5" ] }, { "id" : "ITEM-5", "itemData" : { "DOI" : "10.1007/s40641-018-0097-y", "ISSN" : "2198-6061", "abstract" : "Climate is changing in response to rising concentrations of atmospheric CO2 and it is commonly asserted that this will cause droughts to become more frequent and severe. However, different metrics of drought give diverging estimates of future impacts. I present a summary of the significant yet underappreciated influence that plant stomatal and growth responses to CO2 have on drought and highlight new insights into the impacts of drought on plants in a warmer world.", "author" : [ { "dropping-particle" : "", "family" : "Swann", "given" : "Abigail L S", "non-dropping-particle" : "", "parse-names" : false, "suffix" : "" } ], "container-title" : "Current Climate Change Reports", "id" : "ITEM-5", "issue" : "2", "issued" : { "date-parts" : [ [ "2018", "6", "20" ] ] }, "page" : "192-201", "title" : "Plants and Drought in a Changing Climate", "translator" : [ { "dropping-particle" : "", "family" : "S1492", "given" : "", "non-dropping-particle" : "", "parse-names" : false, "suffix" : "" } ], "type" : "article-journal", "volume" : "4" }, "uris" : [ "http://www.mendeley.com/documents/?uuid=2149546b-76af-4d6f-b9c2-972ae8dc7589" ] }, { "id" : "ITEM-6", "itemData" : { "DOI" : "10.1073/pnas.1720712115", "ISSN" : "0027-8424", "abstract" : "\u00a9 2018 National Academy of Sciences. All Rights Reserved. Predicting how increasing atmospheric CO2will affect the hydrologic cycle is of utmost importance for a range of applications ranging from ecological services to human life and activities. A typical perspective is that hydrologic change is driven by precipitation and radiation changes due to climate change, and that the land surface will adjust. Using Earth system models with decoupled surface (vegetation physiology) and atmospheric (radiative) CO2responses, we here show that the CO2physiological response has a dominant role in evapotranspiration and evaporative fraction changes and has a major effect on long-term runoff compared with radiative or precipitation changes due to increased atmospheric CO2. This major effect is true for most hydrological stress variables over the largest fraction of the globe, except for soil moisture, which exhibits a more nonlinear response. This highlights the key role of vegetation in controlling future terrestrial hydrologic response and emphasizes that the carbon and water cycles are intimately coupled over land.", "author" : [ { "dropping-particle" : "", "family" : "Lemordant", "given" : "L\u00e9o", "non-dropping-particle" : "", "parse-names" : false, "suffix" : "" }, { "dropping-particle" : "", "family" : "Gentine", "given" : "Pierre", "non-dropping-particle" : "", "parse-names" : false, "suffix" : "" }, { "dropping-particle" : "", "family" : "Swann", "given" : "Abigail S.", "non-dropping-particle" : "", "parse-names" : false, "suffix" : "" }, { "dropping-particle" : "", "family" : "Cook", "given" : "Benjamin I.", "non-dropping-particle" : "", "parse-names" : false, "suffix" : "" }, { "dropping-particle" : "", "family" : "Scheff", "given" : "Jacob", "non-dropping-particle" : "", "parse-names" : false, "suffix" : "" } ], "container-title" : "Proceedings of the National Academy of Sciences", "id" : "ITEM-6", "issue" : "16", "issued" : { "date-parts" : [ [ "2018", "4", "17" ] ] }, "page" : "4093-4098", "title" : "Critical impact of vegetation physiology on the continental hydrologic cycle in response to increasing CO2", "translator" : [ { "dropping-particle" : "", "family" : "S1568", "given" : "", "non-dropping-particle" : "", "parse-names" : false, "suffix" : "" } ], "type" : "article-journal", "volume" : "115" }, "uris" : [ "http://www.mendeley.com/documents/?uuid=133e64c8-ac71-4f1f-9c35-c3bc456ba6f1" ] }, { "id" : "ITEM-7", "itemData" : { "DOI" : "10.1002/2015WR017031", "ISSN" : "0043-1397", "abstract" : "\u00a9 2015. American Geophysical Union. All Rights Reserved. A recent interpretation of climate model projections concluded that \"warmer is more arid.\" In contrast, dust records and other evidence have led the geoscience community to conclude that \"warmer is less arid\" leading to an aridity paradox. The \"warmer is more arid\" interpretation is based on a projected increase in the vapour pressure deficit (7-9% K-1) that results in a projected increase in potential evaporation that greatly exceeds the projected increase in precipitation. However, the increase in potential evaporation does not result in an increase in (actual) evaporation which remains more or less constant in the model output. Projected changes in the long-term aridity can be assessed by directly interrogating the climate model output. To that end, we equate lack of precipitation with meteorological aridity and lack of runoff with hydrologic aridity. A third perspective, agro-ecological aridity, is not directly related to the water lost but rather to the carbon gain and is equated with the reduction in photosynthetic uptake of CO2. We reexamine the same climate model output and conclude that \"warmer is less arid\" from all perspectives and in agreement with the geological records. Future research will need to add the critical regional and seasonal perspectives to the aridity assessments described here. Key Points: A recent interpretation of climate model output is for a \"warmer is more arid\" scenario Geological records over several glacial cycles suggest that \"warmer is less arid\" We use a new framework to reinterpret climate model output and conclude that \"warmer is less arid\"", "author" : [ { "dropping-particle" : "", "family" : "Roderick", "given" : "Michael L.", "non-dropping-particle" : "", "parse-names" : false, "suffix" : "" }, { "dropping-particle" : "", "family" : "Greve", "given" : "Peter", "non-dropping-particle" : "", "parse-names" : false, "suffix" : "" }, { "dropping-particle" : "", "family" : "Farquhar", "given" : "Graham D.", "non-dropping-particle" : "", "parse-names" : false, "suffix" : "" } ], "container-title" : "Water Resources Research", "id" : "ITEM-7", "issue" : "7", "issued" : { "date-parts" : [ [ "2015", "7", "16" ] ] }, "page" : "5450-5463", "title" : "On the assessment of aridity with changes in atmospheric CO2", "translator" : [ { "dropping-particle" : "", "family" : "S699", "given" : "", "non-dropping-particle" : "", "parse-names" : false, "suffix" : "" } ], "type" : "article-journal", "volume" : "51" }, "uris" : [ "http://www.mendeley.com/documents/?uuid=dccfd018-5bd3-40bb-b2bd-0982ee0fce7d" ] }, { "id" : "ITEM-8", "itemData" : { "DOI" : "10.1088/1748-9326/ab5046", "ISSN" : "1748-9326", "abstract" : "Aridity is a complex concept that ideally requires a comprehensive assessment of hydroclimatological and hydroecological variables to fully understand anticipated changes. A widely used (offline) impact model to assess projected changes in aridity is the aridity index (AI) (defined as the ratio of potential evaporation to precipitation), summarizing the aridity concept into a single number. Based on the AI, it was shown that aridity will generally increase under conditions of increased CO2 and associated global warming. However, assessing the same climate model output directly suggests a more nuanced response of aridity to global warming, raising the question if the AI provides a good representation of the complex nature of anticipated aridity changes. By systematically comparing projections of the AI against projections for various hydroclimatological and ecohydrological variables, we show that the AI generally provides a rather poor proxy for projected aridity conditions. Direct climate model output is shown to contradict signals of increasing aridity obtained from the AI in at least half of the global land area with robust change. We further show that part of this discrepancy can be related to the parameterization of potential evaporation. Especially the most commonly used potential evaporation model likely leads to an overestimation of future aridity due to incorrect assumptions under increasing atmospheric CO2. Our results show that AI-based approaches do not correctly communicate changes projected by the fully coupled climate models. The solution is to directly analyse the model outputs rather than use a separate offline impact model. We thus urge for a direct and joint assessment of climate model output when assessing future aridity changes rather than using simple index-based impact models that use climate model output as input and are potentially subject to significant biases.", "author" : [ { "dropping-particle" : "", "family" : "Greve", "given" : "P", "non-dropping-particle" : "", "parse-names" : false, "suffix" : "" }, { "dropping-particle" : "", "family" : "Roderick", "given" : "M L", "non-dropping-particle" : "", "parse-names" : false, "suffix" : "" }, { "dropping-particle" : "", "family" : "Ukkola", "given" : "A M", "non-dropping-particle" : "", "parse-names" : false, "suffix" : "" }, { "dropping-particle" : "", "family" : "Wada", "given" : "Y", "non-dropping-</w:delInstrText>
        </w:r>
        <w:r w:rsidR="00FF6231" w:rsidRPr="006A2665" w:rsidDel="001F2AFB">
          <w:rPr>
            <w:rFonts w:cs="Times New Roman"/>
          </w:rPr>
          <w:delInstrText>particle" : "", "parse-names" : false, "suffix" : "" } ], "container-title" : "Environmental Research Letters", "id" : "ITEM-8", "issue" : "12", "issued" : { "date-parts" : [ [ "2019" ] ] }, "page" : "124006", "publisher" : "IOP Publishing", "title" : "The aridity Index under global warming", "translator" : [ { "dropping-particle" : "", "family" : "S3159", "given" : "", "non-dropping-particle" : "", "parse-names" : false, "suffix" : "" } ], "type" : "article-journal", "volume" : "14" }, "uris" : [ "http://www.mendeley.com/documents/?uuid=52a08a9b-bffc-4f6b-a321-602940083bbc" ] } ], "mendeley" : { "formattedCitation" : "(Roderick et al., 2015; Milly and Dunne, 2016; Swann et al., 2016; Lemordant et al., 2018; Scheff, 2018; Swann, 2018; Greve et al., 2019; Yang et al., 2020)", "manualFormatting" : "(Greve et al., 2019; Lemordant et al., 2018; Milly and Dunne, 2016; Roderick et al., 2015; Scheff, 2018; Swann, 2018; Swann et al., 2016; Yang et al., 2020; Section 11.6.5.2)", "plainTextFormattedCitation" : "(Roderick et al., 2015; Milly and Dunne, 2016; Swann et al., 2016; Lemordant et al., 2018; Scheff, 2018; Swann, 2018; Greve et al., 2019; Yang et al., 2020)", "previouslyFormattedCitation" : "(Roderick et al., 2015; Milly and Dunne, 2016; Swann et al., 2016; Lemordant et al., 2018; Scheff, 2018; Swann, 2018; Greve et al., 2019; Yang et al., 2020)"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Greve et al., 2019; Lemordant et al., 2018; Milly and Dunne, 2016; Roderick et al., 2015; Scheff, 2018; Swann, 2018; Swann et al., 2016; Yang et al., 2020</w:t>
      </w:r>
      <w:del w:id="2475" w:author="Robin Matthews" w:date="2021-07-13T23:30:00Z">
        <w:r w:rsidR="00A26296" w:rsidDel="001F2AFB">
          <w:rPr>
            <w:rFonts w:cs="Times New Roman"/>
            <w:noProof/>
            <w:lang w:val="nb-NO"/>
          </w:rPr>
          <w:delText>; Section 11.6.5.2)</w:delText>
        </w:r>
      </w:del>
      <w:r w:rsidRPr="00D424AA">
        <w:rPr>
          <w:rFonts w:cs="Times New Roman"/>
          <w:lang w:val="en-GB"/>
        </w:rPr>
        <w:fldChar w:fldCharType="end"/>
      </w:r>
      <w:commentRangeEnd w:id="2472"/>
      <w:r w:rsidR="00A26296">
        <w:rPr>
          <w:rStyle w:val="Marquedecommentaire"/>
        </w:rPr>
        <w:commentReference w:id="2472"/>
      </w:r>
      <w:ins w:id="2476" w:author="Robin Matthews" w:date="2021-07-13T23:30:00Z">
        <w:r w:rsidR="001F2AFB">
          <w:rPr>
            <w:rFonts w:cs="Times New Roman"/>
            <w:noProof/>
            <w:lang w:val="nb-NO"/>
          </w:rPr>
          <w:t>; Section 11.6.5.2)</w:t>
        </w:r>
      </w:ins>
      <w:r w:rsidRPr="00841A35">
        <w:rPr>
          <w:rFonts w:cs="Times New Roman"/>
          <w:lang w:val="nb-NO"/>
        </w:rPr>
        <w:t xml:space="preserve">. </w:t>
      </w:r>
      <w:r w:rsidRPr="00D424AA">
        <w:rPr>
          <w:rFonts w:cs="Times New Roman"/>
          <w:lang w:val="en-GB"/>
        </w:rPr>
        <w:t>Nonetheless, there is evidence that differences in projections between atmospheric-based drought indices and water-balance metrics from ESMs are not alone due to CO</w:t>
      </w:r>
      <w:r w:rsidRPr="00D424AA">
        <w:rPr>
          <w:rFonts w:cs="Times New Roman"/>
          <w:vertAlign w:val="subscript"/>
          <w:lang w:val="en-GB"/>
        </w:rPr>
        <w:t>2</w:t>
      </w:r>
      <w:r w:rsidRPr="00D424AA">
        <w:rPr>
          <w:rFonts w:cs="Times New Roman"/>
          <w:lang w:val="en-GB"/>
        </w:rPr>
        <w:t xml:space="preserve">-plant effects </w:t>
      </w:r>
      <w:r w:rsidRPr="00D424AA">
        <w:rPr>
          <w:rFonts w:cs="Times New Roman"/>
          <w:lang w:val="en-GB"/>
        </w:rPr>
        <w:fldChar w:fldCharType="begin" w:fldLock="1"/>
      </w:r>
      <w:r w:rsidR="00FF6231">
        <w:rPr>
          <w:rFonts w:cs="Times New Roman"/>
          <w:lang w:val="en-GB"/>
        </w:rPr>
        <w:instrText>ADDIN CSL_CITATION { "citationItems" : [ { "id" : "ITEM-1", "itemData" : { "DOI" : "10.1088/1748-9326/abd8fd", "ISSN" : "1748-9326", "author" : [ { "dropping-particle" : "", "family" : "Scheff", "given" : "Jacob", "non-dropping-particle" : "", "parse-names" : false, "suffix" : "" }, { "dropping-particle" : "", "family" : "Mankin", "given" : "Justin Staller", "non-dropping-particle" : "", "parse-names" : false, "suffix" : "" }, { "dropping-particle" : "", "family" : "Coats", "given" : "Sloan", "non-dropping-particle" : "", "parse-names" : false, "suffix" : "" }, { "dropping-particle" : "", "family" : "Liu", "given" : "Haibo", "non-dropping-particle" : "", "parse-names" : false, "suffix" : "" } ], "container-title" : "Environmental Research Letters", "id" : "ITEM-1", "issue" : "3", "issued" : { "date-parts" : [ [ "2021" ] ] }, "page" : "34018", "publisher" : "IOP Publishing", "title" : "CO2-plant effects do not account for the gap between dryness indices and projected dryness impacts in CMIP6 or CMIP5", "translator" : [ { "dropping-particle" : "", "family" : "S3536", "given" : "", "non-dropping-particle" : "", "parse-names" : false, "suffix" : "" } ], "type" : "article-journal", "volume" : "16" }, "uris" : [ "http://www.mendeley.com/documents/?uuid=937ac44d-4fad-4f94-9671-2be4afffd57b" ] }, { "id" : "ITEM-2", "itemData" : { "DOI" : "10.1038/nclimate3029", "ISSN" : "1758-678X",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2", "issue" : "9", "issued" : { "date-parts" : [ [ "2016", "9", "16" ] ] }, "page" : "869-874", "title" : "Land\u2013atmosphere feedbacks amplify aridity increase over land under global warming", "translator" : [ { "dropping-particle" : "", "family" : "S934", "given" : "", "non-dropping-particle" : "", "parse-names" : false, "suffix" : "" } ], "type" : "article-journal", "volume" : "6" }, "uris" : [ "http://www.mendeley.com/documents/?uuid=ea8a8b0e-0306-405a-9b8b-512ac3fb2e02" ] } ], "mendeley" : { "formattedCitation" : "(Berg et al., 2016; Scheff et al., 2021)", "plainTextFormattedCitation" : "(Berg et al., 2016; Scheff et al., 2021)", "previouslyFormattedCitation" : "(Berg et al., 2016; Scheff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 et al., 2016; Scheff et al., 2021)</w:t>
      </w:r>
      <w:r w:rsidRPr="00D424AA">
        <w:rPr>
          <w:rFonts w:cs="Times New Roman"/>
          <w:lang w:val="en-GB"/>
        </w:rPr>
        <w:fldChar w:fldCharType="end"/>
      </w:r>
      <w:r w:rsidRPr="00841A35">
        <w:rPr>
          <w:rFonts w:cs="Times New Roman"/>
          <w:lang w:val="en-GB"/>
        </w:rPr>
        <w:t>, and can be also related to the fact that AED is an upper bound for ET in dry regions and c</w:t>
      </w:r>
      <w:r w:rsidRPr="00D424AA">
        <w:rPr>
          <w:rFonts w:cs="Times New Roman"/>
          <w:lang w:val="en-GB"/>
        </w:rPr>
        <w:t xml:space="preserve">onditions (Section 11.6.1.2) and that soil moisture stress limits increases in ET in projections </w:t>
      </w:r>
      <w:commentRangeStart w:id="2477"/>
      <w:r w:rsidRPr="00D424AA">
        <w:rPr>
          <w:rFonts w:cs="Times New Roman"/>
          <w:lang w:val="en-GB"/>
        </w:rPr>
        <w:fldChar w:fldCharType="begin" w:fldLock="1"/>
      </w:r>
      <w:ins w:id="2478" w:author="Robin Matthews" w:date="2021-07-13T23:30:00Z">
        <w:r w:rsidR="001F2AFB">
          <w:rPr>
            <w:rFonts w:cs="Times New Roman"/>
            <w:lang w:val="en-GB"/>
          </w:rPr>
          <w:instrText>ADDIN CSL_CITATION { "citationItems" : [ { "id" : "ITEM-1", "itemData" : { "DOI" : "10.1038/nclimate3029", "ISSN" : "1758-678X",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S934", "given" : "", "non-dropping-particle" : "", "parse-names" : false, "suffix" : "" } ], "type" : "article-journal", "volume" : "6" }, "uris" : [ "http://www.mendeley.com/documents/?uuid=ea8a8b0e-0306-405a-9b8b-512ac3fb2e02" ] }, { "id" : "ITEM-2", "itemData" : { "DOI" : "10.1038/s41558-020-00945-z", "ISSN" : "17586798", "abstract" : "Global warming alters surface water availability (precipitation minus evapotranspiration, P\u2013E) and hence freshwater resources. However, the influence of land\u2013atmosphere feedbacks on future P\u2013E changes and the underlying mechanisms remain unclear. Here we demonstrate that soil moisture (SM) strongly impacts future P\u2013E changes, especially in drylands, by regulating evapotranspiration and atmospheric moisture inflow. Using modelling and empirical approaches, we find a consistent negative SM feedback on P\u2013E, which may offset ~60% of the decline in dryland P\u2013E otherwise expected in the absence of SM feedbacks. The negative feedback is not caused by atmospheric thermodynamic responses to declining SM; rather, reduced SM, in addition to limiting evapotranspiration, regulates atmospheric circulation and vertical ascent to enhance moisture transport into drylands. This SM effect is a large source of uncertainty in projected dryland P\u2013E changes, underscoring the need to better constrain future SM changes and improve the representation of SM\u2013atmosphere processes in models.", "author" : [ { "dropping-particle" : "", "family" : "Zhou", "given" : "Sha", "non-dropping-particle" : "", "parse-names" : false, "suffix" : "" }, { "dropping-particle" : "", "family" : "Williams", "given" : "A. Park", "non-dropping-particle" : "", "parse-names" : false, "suffix" : "" }, { "dropping-particle" : "", "family" : "Lintner", "given" : "Benjamin R.", "non-dropping-particle" : "", "parse-names" : false, "suffix" : "" }, { "dropping-particle" : "", "family" : "Berg", "given" : "Alexis M.", "non-dropping-particle" : "", "parse-names" : false, "suffix" : "" }, { "dropping-particle" : "", "family" : "Zhang", "given" : "Yao", "non-dropping-particle" : "", "parse-names" : false, "suffix" : "" }, { "dropping-particle" : "", "family" : "Keenan", "given" : "Trevor F.", "non-dropping-particle" : "", "parse-names" : false, "suffix" : "" }, { "dropping-particle" : "", "family" : "Cook", "given" : "Benjamin I.", "non-dropping-particle" : "", "parse-names" : false, "suffix" : "" }, { "dropping-particle" : "", "family" : "Hagemann", "given" : "Stefan", "non-dropping-particle" : "", "parse-names" : false, "suffix" : "" }, { "dropping-particle" : "", "family" : "Seneviratne", "given" : "Sonia I.", "non-dropping-particle" : "", "parse-names" : false, "suffix" : "" }, { "dropping-particle" : "", "family" : "Gentine", "given" : "Pierre", "non-dropping-particle" : "", "parse-names" : false, "suffix" : "" } ], "container-title" : "Nature Climate Change", "id" : "ITEM-2", "issue" : "1", "issued" : { "date-parts" : [ [ "2021" ] ] }, "page" : "38-44", "publisher" : "Springer US", "title" : "Soil moisture\u2013atmosphere feedbacks mitigate declining water availability in drylands", "translator" : [ { "dropping-particle" : "", "family" : "S3531", "given" : "", "non-dropping-particle" : "", "parse-names" : false, "suffix" : "" } ], "type" : "article-journal", "volume" : "11" }, "uris" : [ "http://www.mendeley.com/documents/?uuid=fe9e950a-9f86-4d57-b986-a2971f1a9b1f", "http://www.mendeley.com/documents/?uuid=4134df2d-8587-43dc-9326-98eb4f0ba7ac" ] } ], "mendeley" : { "formattedCitation" : "(Berg et al., 2016; Zhou et al., 2021)", "manualFormatting" : "(Berg et al., 2016; Zhou et al., 2021", "plainTextFormattedCitation" : "(Berg et al., 2016; Zhou et al., 2021)", "previouslyFormattedCitation" : "(Berg et al., 2016; Zhou et al., 2021)" }, "properties" : { "noteIndex" : 0 }, "schema" : "https://github.com/citation-style-language/schema/raw/master/csl-citation.json" }</w:instrText>
        </w:r>
      </w:ins>
      <w:del w:id="2479" w:author="Robin Matthews" w:date="2021-07-13T23:30:00Z">
        <w:r w:rsidR="00FF6231" w:rsidDel="001F2AFB">
          <w:rPr>
            <w:rFonts w:cs="Times New Roman"/>
            <w:lang w:val="en-GB"/>
          </w:rPr>
          <w:delInstrText>ADDIN CSL_CITATION { "citationItems" : [ { "id" : "ITEM-1", "itemData" : { "DOI" : "10.1038/nclimate3029", "ISSN" : "1758-678X",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S934", "given" : "", "non-dropping-particle" : "", "parse-names" : false, "suffix" : "" } ], "type" : "article-journal", "volume" : "6" }, "uris" : [ "http://www.mendeley.com/documents/?uuid=ea8a8b0e-0306-405a-9b8b-512ac3fb2e02" ] }, { "id" : "ITEM-2", "itemData" : { "DOI" : "10.1038/s41558-020-00945-z", "ISSN" : "17586798", "abstract" : "Global warming alters surface water availability (precipitation minus evapotranspiration, P\u2013E) and hence freshwater resources. However, the influence of land\u2013atmosphere feedbacks on future P\u2013E changes and the underlying mechanisms remain unclear. Here we demonstrate that soil moisture (SM) strongly impacts future P\u2013E changes, especially in drylands, by regulating evapotranspiration and atmospheric moisture inflow. Using modelling and empirical approaches, we find a consistent negative SM feedback on P\u2013E, which may offset ~60% of the decline in dryland P\u2013E otherwise expected in the absence of SM feedbacks. The negative feedback is not caused by atmospheric thermodynamic responses to declining SM; rather, reduced SM, in addition to limiting evapotranspiration, regulates atmospheric circulation and vertical ascent to enhance moisture transport into drylands. This SM effect is a large source of uncertainty in projected dryland P\u2013E changes, underscoring the need to better constrain future SM changes and improve the representation of SM\u2013atmosphere processes in models.", "author" : [ { "dropping-particle" : "", "family" : "Zhou", "given" : "Sha", "non-dropping-particle" : "", "parse-names" : false, "suffix" : "" }, { "dropping-particle" : "", "family" : "Williams", "given" : "A. Park", "non-dropping-particle" : "", "parse-names" : false, "suffix" : "" }, { "dropping-particle" : "", "family" : "Lintner", "given" : "Benjamin R.", "non-dropping-particle" : "", "parse-names" : false, "suffix" : "" }, { "dropping-particle" : "", "family" : "Berg", "given" : "Alexis M.", "non-dropping-particle" : "", "parse-names" : false, "suffix" : "" }, { "dropping-particle" : "", "family" : "Zhang", "given" : "Yao", "non-dropping-particle" : "", "parse-names" : false, "suffix" : "" }, { "dropping-particle" : "", "family" : "Keenan", "given" : "Trevor F.", "non-dropping-particle" : "", "parse-names" : false, "suffix" : "" }, { "dropping-particle" : "", "family" : "Cook", "given" : "Benjamin I.", "non-dropping-particle" : "", "parse-names" : false, "suffix" : "" }, { "dropping-particle" : "", "family" : "Hagemann", "given" : "Stefan", "non-dropping-particle" : "", "parse-names" : false, "suffix" : "" }, { "dropping-particle" : "", "family" : "Seneviratne", "given" : "Sonia I.", "non-dropping-particle" : "", "parse-names" : false, "suffix" : "" }, { "dropping-particle" : "", "family" : "Gentine", "given" : "Pierre", "non-dropping-particle" : "", "parse-names" : false, "suffix" : "" } ], "container-title" : "Nature Climate Change", "id" : "ITEM-2", "issue" : "1", "issued" : { "date-parts" : [ [ "2021" ] ] }, "page" : "38-44", "publisher" : "Springer US", "title" : "Soil moisture\u2013atmosphere feedbacks mitigate declining water availability in drylands", "translator" : [ { "dropping-particle" : "", "family" : "S3531", "given" : "", "non-dropping-particle" : "", "parse-names" : false, "suffix" : "" } ], "type" : "article-journal", "volume" : "11" }, "uris" : [ "http://www.mendeley.com/documents/?uuid=fe9e950a-9f86-4d57-b986-a2971f1a9b1f", "http://www.mendeley.com/documents/?uuid=4134df2d-8587-43dc-9326-98eb4f0ba7ac" ] } ], "mendeley" : { "formattedCitation" : "(Berg et al., 2016; Zhou et al., 2021)", "manualFormatting" : "(Berg et al., 2016; Zhou et al., 2021; Section 11.6.5.2)", "plainTextFormattedCitation" : "(Berg et al., 2016; Zhou et al., 2021)", "previouslyFormattedCitation" : "(Berg et al., 2016; Zhou et al., 2021)"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Berg et al., 2016; Zhou et al., 2021</w:t>
      </w:r>
      <w:del w:id="2480" w:author="Robin Matthews" w:date="2021-07-13T23:30:00Z">
        <w:r w:rsidR="00A26296" w:rsidDel="001F2AFB">
          <w:rPr>
            <w:rFonts w:cs="Times New Roman"/>
            <w:noProof/>
            <w:lang w:val="en-GB"/>
          </w:rPr>
          <w:delText>; Section 11.6.5.2)</w:delText>
        </w:r>
      </w:del>
      <w:r w:rsidRPr="00D424AA">
        <w:rPr>
          <w:rFonts w:cs="Times New Roman"/>
          <w:lang w:val="en-GB"/>
        </w:rPr>
        <w:fldChar w:fldCharType="end"/>
      </w:r>
      <w:commentRangeEnd w:id="2477"/>
      <w:r w:rsidR="00A26296">
        <w:rPr>
          <w:rStyle w:val="Marquedecommentaire"/>
        </w:rPr>
        <w:commentReference w:id="2477"/>
      </w:r>
      <w:ins w:id="2481" w:author="Robin Matthews" w:date="2021-07-13T23:30:00Z">
        <w:r w:rsidR="001F2AFB">
          <w:rPr>
            <w:rFonts w:cs="Times New Roman"/>
            <w:noProof/>
            <w:lang w:val="en-GB"/>
          </w:rPr>
          <w:t>; Section 11.6.5.2)</w:t>
        </w:r>
      </w:ins>
      <w:r w:rsidRPr="00841A35">
        <w:rPr>
          <w:rFonts w:cs="Times New Roman"/>
          <w:lang w:val="en-GB"/>
        </w:rPr>
        <w:t xml:space="preserve">. Atmospheric-based indices show in general more drying than total column soil moisture </w:t>
      </w:r>
      <w:r w:rsidRPr="00D424AA">
        <w:rPr>
          <w:rFonts w:cs="Times New Roman"/>
          <w:lang w:val="en-GB"/>
        </w:rPr>
        <w:fldChar w:fldCharType="begin" w:fldLock="1"/>
      </w:r>
      <w:r w:rsidR="00FF6231">
        <w:rPr>
          <w:rFonts w:cs="Times New Roman"/>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095-0", "ISSN" : "2198-6061", "abstract" : "We review the extensive and sometimes conflicting recent literature on drought changes under global warming. We focus on soil moisture deficits, which are indicative of associated impacts on ecosystems. Soil moisture is a key state variable of the land surface, reflecting complex interactions between the water, energy, and carbon cycles.", "author" : [ { "dropping-particle" : "", "family" : "Berg", "given" : "Alexis", "non-dropping-particle" : "", "parse-names" : false, "suffix" : "" }, { "dropping-particle" : "", "family" : "Sheffield", "given" : "Justin", "non-dropping-particle" : "", "parse-names" : false, "suffix" : "" } ], "container-title" : "Current Climate Change Reports", "id" : "ITEM-2", "issue" : "2", "issued" : { "date-parts" : [ [ "2018", "6" ] ] }, "page" : "180-191", "title" : "Climate Change and Drought: the Soil Moisture Perspective", "translator" : [ { "dropping-particle" : "", "family" : "S690", "given" : "", "non-dropping-particle" : "", "parse-names" : false, "suffix" : "" } ], "type" : "article-journal", "volume" : "4" }, "uris" : [ "http://www.mendeley.com/documents/?uuid=270cf28a-4cdb-4a13-8dae-c2ecbccf4e39" ] }, { "id" : "ITEM-3", "itemData" : { "DOI" : "10.1088/1748-9326/abd8fd", "ISSN" : "1748-9326", "author" : [ { "dropping-particle" : "", "family" : "Scheff", "given" : "Jacob", "non-dropping-particle" : "", "parse-names" : false, "suffix" : "" }, { "dropping-particle" : "", "family" : "Mankin", "given" : "Justin Staller", "non-dropping-particle" : "", "parse-names" : false, "suffix" : "" }, { "dropping-particle" : "", "family" : "Coats", "given" : "Sloan", "non-dropping-particle" : "", "parse-names" : false, "suffix" : "" }, { "dropping-particle" : "", "family" : "Liu", "given" : "Haibo", "non-dropping-particle" : "", "parse-names" : false, "suffix" : "" } ], "container-title" : "Environmental Research Letters", "id" : "ITEM-3", "issue" : "3", "issued" : { "date-parts" : [ [ "2021" ] ] }, "page" : "34018", "publisher" : "IOP Publishing", "title" : "CO2-plant effects do not account for the gap between dryness indices and projected dryness impacts in CMIP6 or CMIP5", "translator" : [ { "dropping-particle" : "", "family" : "S3536", "given" : "", "non-dropping-particle" : "", "parse-names" : false, "suffix" : "" } ], "type" : "article-journal", "volume" : "16" }, "uris" : [ "http://www.mendeley.com/documents/?uuid=937ac44d-4fad-4f94-9671-2be4afffd57b" ] } ], "mendeley" : { "formattedCitation" : "(Berg and Sheffield, 2018; Cook et al., 2020; Scheff et al., 2021)", "plainTextFormattedCitation" : "(Berg and Sheffield, 2018; Cook et al., 2020; Scheff et al., 2021)", "previouslyFormattedCitation" : "(Berg and Sheffield, 2018; Cook et al., 2020; Scheff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 and Sheffield, 2018; Cook et al., 2020; Scheff et al., 2021)</w:t>
      </w:r>
      <w:r w:rsidRPr="00D424AA">
        <w:rPr>
          <w:rFonts w:cs="Times New Roman"/>
          <w:lang w:val="en-GB"/>
        </w:rPr>
        <w:fldChar w:fldCharType="end"/>
      </w:r>
      <w:r w:rsidRPr="00841A35">
        <w:rPr>
          <w:rFonts w:cs="Times New Roman"/>
          <w:lang w:val="en-GB"/>
        </w:rPr>
        <w:t xml:space="preserve">, but are more consistent with projected increases in surface soil moisture deficits </w:t>
      </w:r>
      <w:commentRangeStart w:id="2482"/>
      <w:r w:rsidRPr="00D424AA">
        <w:rPr>
          <w:rFonts w:cs="Times New Roman"/>
          <w:lang w:val="en-GB"/>
        </w:rPr>
        <w:fldChar w:fldCharType="begin" w:fldLock="1"/>
      </w:r>
      <w:ins w:id="2483" w:author="Robin Matthews" w:date="2021-07-13T23:30:00Z">
        <w:r w:rsidR="001F2AFB">
          <w:rPr>
            <w:rFonts w:cs="Times New Roman"/>
            <w:lang w:val="en-GB"/>
          </w:rPr>
          <w:instrText>ADDIN CSL_CITATION { "citationItems" : [ { "id" : "ITEM-1", "itemData" : { "DOI" : "10.1175/JHM-D-12-0107.1", "abstract" : "Data from 15 models of phase 5 of the Coupled Model Intercomparison Project (CMIP5) for preindustrial, historical, and future climate change experiments are examined for consensus changes in land surface variables, fluxes, and metrics relevant to land-atmosphere interactions. Consensus changes in soil moisture and latent heat fluxes for past-to-present and present-to-future periods are consistent with CMIP3 simulations, showing a general drying trend over land (less soil moisture, less evaporation) over most of the globe, with the notable exception of high northern latitudes during winter. Sensible heat flux and net radiation declined from preindustrial times to current conditions according to the multimodel consensus, mainly due to increasing aerosols, but that trend reverses abruptly in the future projection. No broad trends are found in soil moisture memory except for reductions during boreal winter associated with high-latitude warming and diminution of frozen soils. Land-atmosphere coupling is projected to increase in the future across most of the globe, meaning a greater control by soil moisture variations on surface fluxes and the lower troposphere. There is also a strong consensus for a deepening atmospheric boundary layer and diminished gradients across the entrainment zone at the top of the boundary layer, indicating that the land surface feedback on the atmosphere should become stronger both in absolute terms and relative to the influence of the conditions of the free atmosphere. Coupled with the trend toward greater hydrologic extremes such as severe droughts, the land surface seems likely to play a greater role in amplifying both extremes and trends in climate on subseasonal and longer time scales. \u00a9 2013 American Meteorological Society.", "author" : [ { "dropping-particle" : "", "family" : "Dirmeyer", "given" : "P.A.", "non-dropping-particle" : "", "parse-names" : false, "suffix" : "" }, { "dropping-particle" : "", "family" : "Jin", "given" : "Y.", "non-dropping-particle" : "", "parse-names" : false, "suffix" : "" }, { "dropping-particle" : "", "family" : "Singh", "given" : "B.", "non-dropping-particle" : "", "parse-names" : false, "suffix" : "" }, { "dropping-particle" : "", "family" : "Yan", "given" : "X.", "non-dropping-particle" : "", "parse-names" : false, "suffix" : "" } ], "container-title" : "Journal of Hydrometeorology", "id" : "ITEM-1", "issue" : "3", "issued" : { "date-parts" : [ [ "2013" ] ] }, "page" : "829-849", "title" : "Trends in land-atmosphere interactions from CMIP5 simulations", "translator" : [ { "dropping-particle" : "", "family" : "S677", "given" : "", "non-dropping-particle" : "", "parse-names" : false, "suffix" : "" } ], "type" : "article-journal", "volume" : "14" }, "uris" : [ "http://www.mendeley.com/documents/?uuid=00d33d43-ffb8-4e59-b834-867c7f809ac1"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5",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Dirmeyer et al., 2013; Dai et al., 2018; Lu et al., 2019; Cook et al., 2020; Vicente-Serrano et al., 2020a)", "manualFormatting" : "(Dirmeyer et al., 2013; Dai et al., 2018; Lu et al., 2019; Cook et al., 2020; Vicente-Serrano et al., 2020c)", "plainTextFormattedCitation" : "(Dirmeyer et al., 2013; Dai et al., 2018; Lu et al., 2019; Cook et al., 2020; Vicente-Serrano et al., 2020a)", "previouslyFormattedCitation" : "(Dirmeyer et al., 2013; Dai et al., 2018; Lu et al., 2019; Cook et al., 2020; Vicente-Serrano et al., 2020a)" }, "properties" : { "noteIndex" : 0 }, "schema" : "https://github.com/citation-style-language/schema/raw/master/csl-citation.json" }</w:instrText>
        </w:r>
      </w:ins>
      <w:del w:id="2484" w:author="Robin Matthews" w:date="2021-07-13T23:30:00Z">
        <w:r w:rsidR="00FF6231" w:rsidDel="001F2AFB">
          <w:rPr>
            <w:rFonts w:cs="Times New Roman"/>
            <w:lang w:val="en-GB"/>
          </w:rPr>
          <w:delInstrText>ADDIN CSL_CITATION { "citationItems" : [ { "id" : "ITEM-1", "itemData" : { "DOI" : "10.1175/JHM-D-12-0107.1", "abstract" : "Data from 15 models of phase 5 of the Coupled Model Intercomparison Project (CMIP5) for preindustrial, historical, and future climate change experiments are examined for consensus changes in land surface variables, fluxes, and metrics relevant to land-atmosphere interactions. Consensus changes in soil moisture and latent heat fluxes for past-to-present and present-to-future periods are consistent with CMIP3 simulations, showing a general drying trend over land (less soil moisture, less evaporation) over most of the globe, with the notable exception of high northern latitudes during winter. Sensible heat flux and net radiation declined from preindustrial times to current conditions according to the multimodel consensus, mainly due to increasing aerosols, but that trend reverses abruptly in the future projection. No broad trends are found in soil moisture memory except for reductions during boreal winter associated with high-latitude warming and diminution of frozen soils. Land-atmosphere coupling is projected to increase in the future across most of the globe, meaning a greater control by soil moisture variations on surface fluxes and the lower troposphere. There is also a strong consensus for a deepening atmospheric boundary layer and diminished gradients across the entrainment zone at the top of the boundary layer, indicating that the land surface feedback on the atmosphere should become stronger both in absolute terms and relative to the influence of the conditions of the free atmosphere. Coupled with the trend toward greater hydrologic extremes such as severe droughts, the land surface seems likely to play a greater role in amplifying both extremes and trends in climate on subseasonal and longer time scales. \u00a9 2013 American Meteorological Society.", "author" : [ { "dropping-particle" : "", "family" : "Dirmeyer", "given" : "P.A.", "non-dropping-particle" : "", "parse-names" : false, "suffix" : "" }, { "dropping-particle" : "", "family" : "Jin", "given" : "Y.", "non-dropping-particle" : "", "parse-names" : false, "suffix" : "" }, { "dropping-particle" : "", "family" : "Singh", "given" : "B.", "non-dropping-particle" : "", "parse-names" : false, "suffix" : "" }, { "dropping-particle" : "", "family" : "Yan", "given" : "X.", "non-dropping-particle" : "", "parse-names" : false, "suffix" : "" } ], "container-title" : "Journal of Hydrometeorology", "id" : "ITEM-1", "issue" : "3", "issued" : { "date-parts" : [ [ "2013" ] ] }, "page" : "829-849", "title" : "Trends in land-atmosphere interactions from CMIP5 simulations", "translator" : [ { "dropping-particle" : "", "family" : "S677", "given" : "", "non-dropping-particle" : "", "parse-names" : false, "suffix" : "" } ], "type" : "article-journal", "volume" : "14" }, "uris" : [ "http://www.mendeley.com/documents/?uuid=00d33d43-ffb8-4e59-b834-867c7f809ac1"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5", "issue" : "6", "issued" : { "date-parts" : [ [ "2020", "6", "1" ] ] }, "note" : "From Duplicate 1 (Twenty-First Century Drought Projections in the CMIP6 Forcing Scenarios - Cook, B I</w:delInstrText>
        </w:r>
        <w:r w:rsidR="00FF6231" w:rsidRPr="006A2665" w:rsidDel="001F2AFB">
          <w:rPr>
            <w:rFonts w:cs="Times New Roman"/>
          </w:rPr>
          <w:delInstrText>;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Dirmeyer et al., 2013; Dai et al., 2018; Lu et al., 2019; Cook et al., 2020; Vicente-Serrano et al., 2020a)", "plainTextFormattedCitation" : "(Dirmeyer et al., 2013; Dai et al., 2018; Lu et al., 2019; Cook et al., 2020; Vicente-Serrano et al., 2020a)", "previouslyFormattedCitation" : "(Dirmeyer et al., 2013; Dai et al., 2018; Lu et al., 2019; Cook et al., 2020; Vicente-Serrano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Dirmeyer et al., 2013; Dai et al., 2018; Lu et al., 2019; Cook et al., 2020; Vicente-Serrano et al., 2020</w:t>
      </w:r>
      <w:ins w:id="2485" w:author="Robin Matthews" w:date="2021-07-13T23:30:00Z">
        <w:r w:rsidR="001F2AFB">
          <w:rPr>
            <w:rFonts w:cs="Times New Roman"/>
            <w:noProof/>
            <w:lang w:val="nb-NO"/>
          </w:rPr>
          <w:t>c</w:t>
        </w:r>
      </w:ins>
      <w:del w:id="2486" w:author="Robin Matthews" w:date="2021-07-13T23:30:00Z">
        <w:r w:rsidR="00A26296" w:rsidDel="001F2AFB">
          <w:rPr>
            <w:rFonts w:cs="Times New Roman"/>
            <w:noProof/>
            <w:lang w:val="nb-NO"/>
          </w:rPr>
          <w:delText>a</w:delText>
        </w:r>
      </w:del>
      <w:r w:rsidR="00A26296">
        <w:rPr>
          <w:rFonts w:cs="Times New Roman"/>
          <w:noProof/>
          <w:lang w:val="nb-NO"/>
        </w:rPr>
        <w:t>)</w:t>
      </w:r>
      <w:r w:rsidRPr="00D424AA">
        <w:rPr>
          <w:rFonts w:cs="Times New Roman"/>
          <w:lang w:val="en-GB"/>
        </w:rPr>
        <w:fldChar w:fldCharType="end"/>
      </w:r>
      <w:commentRangeEnd w:id="2482"/>
      <w:r w:rsidR="00A26296">
        <w:rPr>
          <w:rStyle w:val="Marquedecommentaire"/>
        </w:rPr>
        <w:commentReference w:id="2482"/>
      </w:r>
      <w:r w:rsidRPr="00841A35">
        <w:rPr>
          <w:rFonts w:cs="Times New Roman"/>
          <w:lang w:val="nb-NO"/>
        </w:rPr>
        <w:t xml:space="preserve">. </w:t>
      </w:r>
    </w:p>
    <w:p w14:paraId="7AE1CA77" w14:textId="77777777" w:rsidR="001415DA" w:rsidRPr="00D424AA" w:rsidRDefault="001415DA" w:rsidP="00D424AA">
      <w:pPr>
        <w:pStyle w:val="AR6BodyText"/>
        <w:rPr>
          <w:rFonts w:cs="Times New Roman"/>
          <w:lang w:val="nb-NO"/>
        </w:rPr>
      </w:pPr>
    </w:p>
    <w:p w14:paraId="43213ACE" w14:textId="0D4158F8" w:rsidR="001415DA" w:rsidRPr="00D424AA" w:rsidRDefault="001415DA" w:rsidP="00D424AA">
      <w:pPr>
        <w:pStyle w:val="AR6BodyText"/>
        <w:rPr>
          <w:rFonts w:cs="Times New Roman"/>
          <w:lang w:val="en-GB"/>
        </w:rPr>
      </w:pPr>
      <w:r w:rsidRPr="00D424AA">
        <w:rPr>
          <w:rFonts w:cs="Times New Roman"/>
          <w:lang w:val="en-GB"/>
        </w:rPr>
        <w:t xml:space="preserve">Atmospheric-based drought indices are not metrics of soil moisture or runoff (11.6.1.5) so their projections may not necessarily reflect the same trend of online simulated soil moisture and runoff. Independently of effects on the land water balance, atmospheric-based drought indices will reflect the potential vegetation stress resulting from deficits between available water and enhanced AED, even in conditions with no or only low ET. Under dry conditions, the enhanced AED associated to the human forcing would increase plant water stress </w:t>
      </w:r>
      <w:r w:rsidRPr="00D424AA">
        <w:rPr>
          <w:rFonts w:cs="Times New Roman"/>
          <w:lang w:val="en-GB"/>
        </w:rPr>
        <w:fldChar w:fldCharType="begin" w:fldLock="1"/>
      </w:r>
      <w:r w:rsidR="00FF6231">
        <w:rPr>
          <w:rFonts w:cs="Times New Roman"/>
          <w:lang w:val="en-GB"/>
        </w:rPr>
        <w:instrText>ADDIN CSL_CITATION { "citationItems" : [ { "id" : "ITEM-1", "itemData" : { "DOI" : "10.1126/science.aat7631", "ISSN" : "0036-8075", "abstract" : "Trees are the living foundations on which most terrestrial biodiversity is built. Central to the success of trees are their woody bodies, which connect their elevated photosynthetic canopies with the essential belowground activities of water and nutrient acquisition. The slow construction of these carbon-dense, woody skeletons leads to a slow generation time, leaving trees and forests highly susceptible to rapid changes in climate. Other long-lived, sessile organisms such as corals appear to be poorly equipped to survive rapid changes, which raises questions about the vulnerability of contemporary forests to future climate change. The emerging view that, similar to corals, tree species have rather inflexible damage thresholds, particularly in terms of water stress, is especially concerning. This Review examines recent progress in our understanding of how the future looks for forests growing in a hotter and drier atmosphere.", "author" : [ { "dropping-particle" : "", "family" : "Brodribb", "given" : "Timothy J", "non-dropping-particle" : "", "parse-names" : false, "suffix" : "" }, { "dropping-particle" : "", "family" : "Powers", "given" : "Jennifer", "non-dropping-particle" : "", "parse-names" : false, "suffix" : "" }, { "dropping-particle" : "", "family" : "Cochard", "given" : "Herv\u00e9", "non-dropping-particle" : "", "parse-names" : false, "suffix" : "" }, { "dropping-particle" : "", "family" : "Choat", "given" : "Brendan", "non-dropping-particle" : "", "parse-names" : false, "suffix" : "" } ], "container-title" : "Science", "id" : "ITEM-1", "issue" : "6488", "issued" : { "date-parts" : [ [ "2020" ] ] }, "page" : "261-266", "publisher" : "American Association for the Advancement of Science", "title" : "Hanging by a thread? Forests and drought", "translator" : [ { "dropping-particle" : "", "family" : "S3097", "given" : "", "non-dropping-particle" : "", "parse-names" : false, "suffix" : "" } ], "type" : "article-journal", "volume" : "368" }, "uris" : [ "http://www.mendeley.com/documents/?uuid=d73fa20b-f95a-4300-a07d-14db803d99c5" ] } ], "mendeley" : { "formattedCitation" : "(Brodribb et al., 2020)", "plainTextFormattedCitation" : "(Brodribb et al., 2020)", "previouslyFormattedCitation" : "(Brodribb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rodribb et al., 2020)</w:t>
      </w:r>
      <w:r w:rsidRPr="00D424AA">
        <w:rPr>
          <w:rFonts w:cs="Times New Roman"/>
          <w:lang w:val="en-GB"/>
        </w:rPr>
        <w:fldChar w:fldCharType="end"/>
      </w:r>
      <w:r w:rsidRPr="00841A35">
        <w:rPr>
          <w:rFonts w:cs="Times New Roman"/>
          <w:lang w:val="en-GB"/>
        </w:rPr>
        <w:t xml:space="preserve">, with effects on widespread forest dieback </w:t>
      </w:r>
      <w:r w:rsidRPr="00D424AA">
        <w:rPr>
          <w:rFonts w:cs="Times New Roman"/>
          <w:lang w:val="en-GB"/>
        </w:rPr>
        <w:t xml:space="preserve">and mortality </w:t>
      </w:r>
      <w:r w:rsidRPr="00D424AA">
        <w:rPr>
          <w:rFonts w:cs="Times New Roman"/>
          <w:lang w:val="en-GB"/>
        </w:rPr>
        <w:fldChar w:fldCharType="begin" w:fldLock="1"/>
      </w:r>
      <w:r w:rsidR="00FF6231">
        <w:rPr>
          <w:rFonts w:cs="Times New Roman"/>
          <w:lang w:val="en-GB"/>
        </w:rPr>
        <w:instrText>ADDIN CSL_CITATION { "citationItems" : [ { "id" : "ITEM-1", "itemData" : { "DOI" : "10.1038/nclimate1693", "abstract" : "As the climate changes, drought may reduce tree productivity and survival across many forest ecosystems; however, the relative influence of specific climate parameters on forest decline is poorly understood. We derive a forest drought-stress index (FDSI) for the southwestern United States using a comprehensive tree-ring data set representing AD 1000-2007. The FDSI is approximately equally influenced by the warm-season vapour-pressure deficit (largely controlled by temperature) and cold-season precipitation, together explaining 82% of the FDSI variability. Correspondence between the FDSI and measures of forest productivity, mortality, bark-beetle outbreak and wildfire validate the FDSI as a holistic forest-vigour indicator. If the vapour-pressure deficit continues increasing as projected by climate models, the mean forest drought-stress by the 2050s will exceed that of the most severe droughts in the past 1,000 years. Collectively, the results foreshadow twenty-first-century changes in forest structures and compositions, with transition of forests in the southwestern United States, and perhaps water-limited forests globally, towards distributions unfamiliar to modern civilization. Copyright \u00a9 2013 Macmillan Publishers Limited.", "author" : [ { "dropping-particle" : "", "family" : "Williams", "given" : "A.P.", "non-dropping-particle" : "", "parse-names" : false, "suffix" : "" }, { "dropping-particle" : "", "family" : "Allen", "given" : "C.D.", "non-dropping-particle" : "", "parse-names" : false, "suffix" : "" }, { "dropping-particle" : "", "family" : "Macalady", "given" : "A.K.", "non-dropping-particle" : "", "parse-names" : false, "suffix" : "" }, { "dropping-particle" : "", "family" : "Griffin", "given" : "D.", "non-dropping-particle" : "", "parse-names" : false, "suffix" : "" }, { "dropping-particle" : "", "family" : "Woodhouse", "given" : "C.A.", "non-dropping-particle" : "", "parse-names" : false, "suffix" : "" }, { "dropping-particle" : "", "family" : "Meko", "given" : "D.M.", "non-dropping-particle" : "", "parse-names" : false, "suffix" : "" }, { "dropping-particle" : "", "family" : "Swetnam", "given" : "T.W.", "non-dropping-particle" : "", "parse-names" : false, "suffix" : "" }, { "dropping-particle" : "", "family" : "Rauscher", "given" : "S.A.", "non-dropping-particle" : "", "parse-names" : false, "suffix" : "" }, { "dropping-particle" : "", "family" : "Seager", "given" : "R.", "non-dropping-particle" : "", "parse-names" : false, "suffix" : "" }, { "dropping-particle" : "", "family" : "Grissino-Mayer", "given" : "H.D.", "non-dropping-particle" : "", "parse-names" : false, "suffix" : "" }, { "dropping-particle" : "", "family" : "Dean", "given" : "J.S.", "non-dropping-particle" : "", "parse-names" : false, "suffix" : "" }, { "dropping-particle" : "", "family" : "Cook", "given" : "E.R.", "non-dropping-particle" : "", "parse-names" : false, "suffix" : "" }, { "dropping-particle" : "", "family" : "Gangodagamage", "given" : "C.", "non-dropping-particle" : "", "parse-names" : false, "suffix" : "" }, { "dropping-particle" : "", "family" : "Cai", "given" : "M.", "non-dropping-particle" : "", "parse-names" : false, "suffix" : "" }, { "dropping-particle" : "", "family" : "Mcdowell", "given" : "N.G.", "non-dropping-particle" : "", "parse-names" : false, "suffix" : "" } ], "container-title" : "Nature Climate Change", "id" : "ITEM-1", "issue" : "3", "issued" : { "date-parts" : [ [ "2013" ] ] }, "page" : "292-297", "title" : "Temperature as a potent driver of regional forest drought stress and tree mortality", "translator" : [ { "dropping-particle" : "", "family" : "S1851", "given" : "", "non-dropping-particle" : "", "parse-names" : false, "suffix" : "" } ], "type" : "article-journal", "volume" : "3" }, "uris" : [ "http://www.mendeley.com/documents/?uuid=08bededd-b5af-4ad0-b7ea-1c8bee5bf22f" ] }, { "id" : "ITEM-2", "itemData" : { "DOI" : "10.1890/ES15-00203.1", "ISSN" : "2150-8925", "abstract" : "\u00a9 2015 Allen et al. 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2", "issue" : "8", "issued" : { "date-parts" : [ [ "2015", "8" ] ] }, "page" : "art129", "title" : "On underestimation of global vulnerability to tree mortality and forest die-off from hotter drought in the Anthropocene", "translator" : [ { "dropping-particle" : "", "family" : "S1572", "given" : "", "non-dropping-particle" : "", "parse-names" : false, "suffix" : "" } ], "type" : "article-journal", "volume" : "6" }, "uris" : [ "http://www.mendeley.com/documents/?uuid=75f09960-d23b-4569-afad-ef1023b5d670" ] }, { "id" : "ITEM-3", "itemData" : { "DOI" : "10.1038/nclimate1635", "abstract" : "Forests provide innumerable ecological, societal and climatological benefits, yet they are vulnerable to drought and temperature extremes. Climate-driven forest die-off from drought and heat stress has occurred around the world, is expected to increase with climate change and probably has distinct consequences from those of other forest disturbances. We examine the consequences of drought- and climate-driven widespread forest loss on ecological communities, ecosystem functions, ecosystem services and land-climate interactions. Furthermore, we highlight research gaps that warrant study. As the global climate continues to warm, understanding the implications of forest loss triggered by these events will be of increasing importance. \u00a9 2013 Macmillan Publishers Limited. All rights reserved.", "author" : [ { "dropping-particle" : "", "family" : "Anderegg", "given" : "W.R.L.", "non-dropping-particle" : "", "parse-names" : false, "suffix" : "" }, { "dropping-particle" : "", "family" : "Kane", "given" : "J.M.", "non-dropping-particle" : "", "parse-names" : false, "suffix" : "" }, { "dropping-particle" : "", "family" : "Anderegg", "given" : "L.D.L.", "non-dropping-particle" : "", "parse-names" : false, "suffix" : "" } ], "container-title" : "Nature Climate Change", "id" : "ITEM-3", "issue" : "1", "issued" : { "date-parts" : [ [ "2013" ] ] }, "page" : "30-36", "title" : "Consequences of widespread tree mortality triggered by drought and temperature stress", "translator" : [ { "dropping-particle" : "", "family" : "S1853", "given" : "", "non-dropping-particle" : "", "parse-names" : false, "suffix" : "" } ], "type" : "article-journal", "volume" : "3" }, "uris" : [ "http://www.mendeley.com/documents/?uuid=c6ccd070-b4d8-4570-a1d1-0be14ac6564e" ] }, { "id" : "ITEM-4", "itemData" : { "DOI" : "10.1126/science.aaz9463", "ISSN" : "0036-8075", "abstract" : "Forest dynamics are the processes of recruitment, growth, death, and turnover of the constituent tree species of the forest community. These processes are driven by disturbances both natural and anthropogenic. McDowell et al. review recent progress in understanding the drivers of forest dynamics and how these are interacting and changing in the context of global climate change. The authors show that shifts in forest dynamics are already occurring, and the emerging pattern is that global forests are tending toward younger stands with faster turnover as old-growth forest with stable dynamics are dwindling.Science, this issue p. eaaz9463BACKGROUNDForest dynamics arise from the interplay of chronic drivers and transient disturbances with the demographic processes of recruitment, growth, and mortality. The resulting trajectories of vegetation development drive the biomass and species composition of terrestrial ecosystems. Forest dynamics are changing because of anthropogenic-driven exacerbation of chronic drivers, such as rising temperature and CO2, and increasing transient disturbances, including wildfire, drought, windthrow, biotic attack, and land-use change. There are widespread observations of increasing tree mortality due to changing climate and land use, as well as observations of growth stimulation of younger forests due to CO2 fertilization. These antagonistic processes are co-occurring globally, leaving the fate of future forests uncertain. We examine the implications of changing forest demography and its drivers for both future forest management and forecasting impacts of global climate forcing.ADVANCESWe reviewed the literature of forest demographic responses to chronic drivers and transient disturbances to generate hypotheses on future trajectories of these factors and their subsequent impacts on vegetation dynamics, with a focus on forested ecosystems. We complemented this review with analyses of global land-use change and disturbance datasets to independently evaluate the implications of changing drivers and disturbances on global-scale tree demographics. Ongoing changes in environmental drivers and disturbance regimes are consistently increasing mortality and forcing forests toward shorter-statured and younger stands, reducing potential carbon storage. Acclimation, adaptation, and migration may partially mitigate these effects. These increased forest impacts are due to natural disturbances (e.g., wildfire, drought, windthrow, insect or pathog\u2026", "author" : [ { "dropping-particle" : "", "family" : "McDowell", "given" : "Nate G", "non-dropping-particle" : "", "parse-names" : false, "suffix" : "" }, { "dropping-particle" : "", "family" : "Allen", "given" : "Craig D", "non-dropping-particle" : "", "parse-names" : false, "suffix" : "" }, { "dropping-particle" : "", "family" : "Anderson-Teixeira", "given" : "Kristina", "non-dropping-particle" : "", "parse-names" : false, "suffix" : "" }, { "dropping-particle" : "", "family" : "Aukema", "given" : "Brian H", "non-dropping-particle" : "", "parse-names" : false, "suffix" : "" }, { "dropping-particle" : "", "family" : "Bond-Lamberty", "given" : "Ben", "non-dropping-particle" : "", "parse-names" : false, "suffix" : "" }, { "dropping-particle" : "", "family" : "Chini", "given" : "Louise", "non-dropping-particle" : "", "parse-names" : false, "suffix" : "" }, { "dropping-particle" : "", "family" : "Clark", "given" : "James S", "non-dropping-particle" : "", "parse-names" : false, "suffix" : "" }, { "dropping-particle" : "", "family" : "Dietze", "given" : "Michael", "non-dropping-particle" : "", "parse-names" : false, "suffix" : "" }, { "dropping-particle" : "", "family" : "Grossiord", "given" : "Charlotte", "non-dropping-particle" : "", "parse-names" : false, "suffix" : "" }, { "dropping-particle" : "", "family" : "Hanbury-Brown", "given" : "Adam", "non-dropping-particle" : "", "parse-names" : false, "suffix" : "" }, { "dropping-particle" : "", "family" : "Hurtt", "given" : "George C", "non-dropping-particle" : "", "parse-names" : false, "suffix" : "" }, { "dropping-particle" : "", "family" : "Jackson", "given" : "Robert B", "non-dropping-particle" : "", "parse-names" : false, "suffix" : "" }, { "dropping-particle" : "", "family" : "Johnson", "given" : "Daniel J", "non-dropping-particle" : "", "parse-names" : false, "suffix" : "" }, { "dropping-particle" : "", "family" : "Kueppers", "given" : "Lara", "non-dropping-particle" : "", "parse-names" : false, "suffix" : "" }, { "dropping-particle" : "", "family" : "Lichstein", "given" : "Jeremy W", "non-dropping-particle" : "", "parse-names" : false, "suffix" : "" }, { "dropping-particle" : "", "family" : "Ogle", "given" : "Kiona",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eidl", "given" : "Rupert", "non-dropping-particle" : "", "parse-names" : false, "suffix" : "" }, { "dropping-particle" : "", "family" : "Turner", "given" : "Monica G", "non-dropping-particle" : "", "parse-names" : false, "suffix" : "" }, { "dropping-particle" : "", "family" : "Uriarte", "given" : "Maria", "non-dropping-particle" : "", "parse-names" : false, "suffix" : "" }, { "dropping-particle" : "", "family" : "Walker", "given" : "Anthony P", "non-dropping-particle" : "", "parse-names" : false, "suffix" : "" }, { "dropping-particle" : "", "family" : "Xu", "given" : "Chonggang", "non-dropping-particle" : "", "parse-names" : false, "suffix" : "" } ], "container-title" : "Science", "id" : "ITEM-4", "issue" : "6494", "issued" : { "date-parts" : [ [ "2020" ] ] }, "publisher" : "American Association for the Advancement of Science", "title" : "Pervasive shifts in forest dynamics in a changing world", "translator" : [ { "dropping-particle" : "", "family" : "S3099", "given" : "", "non-dropping-particle" : "", "parse-names" : false, "suffix" : "" } ], "type" : "article-journal", "volume" : "368" }, "uris" : [ "http://www.mendeley.com/documents/?uuid=798f9b44-12bb-4cdb-8f53-028859238367" ] }, { "id" : "ITEM-5", "itemData" : { "DOI" : "10.1038/nclimate2873", "author" : [ { "dropping-particle" : "", "family" : "McDowell", "given" : "N G", "non-dropping-particle" : "", "parse-names" : false, "suffix" : "" }, { "dropping-particle" : "", "family" : "Williams", "given" : "A P", "non-dropping-particle" : "", "parse-names" : false, "suffix" : "" }, { "dropping-particle" : "", "family" : "Xu", "given" : "C", "non-dropping-particle" : "", "parse-names" : false, "suffix" : "" }, { "dropping-particle" : "", "family" : "Pockman", "given" : "W T", "non-dropping-particle" : "", "parse-names" : false, "suffix" : "" }, { "dropping-particle" : "", "family" : "Dickman", "given" : "L T", "non-dropping-particle" : "", "parse-names" : false, "suffix" : "" }, { "dropping-particle" : "", "family" : "Sevanto", "given" : "S", "non-dropping-particle" : "", "parse-names" : false, "suffix" : "" }, { "dropping-particle" : "", "family" : "Pangle", "given" : "R", "non-dropping-particle" : "", "parse-names" : false, "suffix" : "" }, { "dropping-particle" : "", "family" : "Limousin", "given" : "J", "non-dropping-particle" : "", "parse-names" : false, "suffix" : "" }, { "dropping-particle" : "", "family" : "Plaut", "given" : "J", "non-dropping-particle" : "", "parse-names" : false, "suffix" : "" }, { "dropping-particle" : "", "family" : "Mackay", "given" : "D S", "non-dropping-particle" : "", "parse-names" : false, "suffix" : "" }, { "dropping-particle" : "", "family" : "Ogee", "given" : "J", "non-dropping-particle" : "", "parse-names" : false, "suffix" : "" }, { "dropping-particle" : "", "family" : "Domec", "given" : "J C", "non-dropping-particle" : "", "parse-names" : false, "suffix" : "" }, { "dropping-particle" : "", "family" : "Allen", "given" : "C D", "non-dropping-particle" : "", "parse-names" : false, "suffix" : "" }, { "dropping-particle" : "", "family" : "Fisher", "given" : "R A", "non-dropping-particle" : "", "parse-names" : false, "suffix" : "" }, { "dropping-particle" : "", "family" : "Jiang", "given" : "X", "non-dropping-particle" : "", "parse-names" : false, "suffix" : "" }, { "dropping-particle" : "", "family" : "Muss", "given" : "J D", "non-dropping-particle" : "", "parse-names" : false, "suffix" : "" }, { "dropping-particle" : "", "family" : "Breshears", "given" : "D D", "non-dropping-particle" : "", "parse-names" : false, "suffix" : "" }, { "dropping-particle" : "", "family" : "Rauscher", "given" : "S A", "non-dropping-particle" : "", "parse-names" : false, "suffix" : "" }, { "dropping-particle" : "", "family" : "Koven", "given" : "C", "non-dropping-particle" : "", "parse-names" : false, "suffix" : "" } ], "container-title" : "Nature Climate Change", "id" : "ITEM-5", "issue" : "3", "issued" : { "date-parts" : [ [ "2016" ] ] }, "note" : "cited By 105", "page" : "295-300", "title" : "Multi-scale predictions of massive conifer mortality due to chronic temperature rise", "translator" : [ { "dropping-particle" : "", "family" : "S3096", "given" : "", "non-dropping-particle" : "", "parse-names" : false, "suffix" : "" } ], "type" : "article-journal", "volume" : "6" }, "uris" : [ "http://www.mendeley.com/documents/?uuid=b3d0b81f-65ab-40af-a04f-aa2841827e75" ] }, { "id" : "ITEM-6", "itemData" : { "DOI" : "10.1038/nclimate2641", "abstract" : "\u00a9 2015 Macmillan Publishers Limited. Drought and heat-induced tree mortality is accelerating in many forest biomes as a consequence of a warming climate, resulting in a threat to global forests unlike any in recorded history. Forests store the majority of terrestrial carbon, thus their loss may have significant and sustained impacts on the global carbon cycle. We use a hydraulic corollary to Darcy's law, a core principle of vascular plant physiology, to predict characteristics of plants that will survive and die during drought under warmer future climates. Plants that are tall with isohydric stomatal regulation, low hydraulic conductance, and high leaf area are most likely to die from future drought stress. Thus, tall trees of old-growth forests are at the greatest risk of loss, which has ominous implications for terrestrial carbon storage. This application of Darcy's law indicates today's forests generally should be replaced by shorter and more xeric plants, owing to future warmer droughts and associated wildfires and pest attacks. The Darcy's corollary also provides a simple, robust framework for informing forest management interventions needed to promote the survival of current forests. Given the robustness of Darcy's law for predictions of vascular plant function, we conclude with high certainty that today's forests are going to be subject to continued increases in mortality rates that will result in substantial reorganization of their structure and carbon storage.", "author" : [ { "dropping-particle" : "", "family" : "McDowell", "given" : "N.G.", "non-dropping-particle" : "", "parse-names" : false, "suffix" : "" }, { "dropping-particle" : "", "family" : "Allen", "given" : "C.D.", "non-dropping-particle" : "", "parse-names" : false, "suffix" : "" } ], "container-title" : "Nature Climate Change", "id" : "ITEM-6", "issue" : "7", "issued" : { "date-parts" : [ [ "2015" ] ] }, "page" : "669-672", "title" : "Darcy's law predicts widespread forest mortality under climate warming", "translator" : [ { "dropping-particle" : "", "family" : "S3098", "given" : "", "non-dropping-particle" : "", "parse-names" : false, "suffix" : "" } ], "type" : "article-journal", "volume" : "5" }, "uris" : [ "http://www.mendeley.com/documents/?uuid=43dbeec5-b186-498a-95bf-6d86d4b428b7" ] } ], "mendeley" : { "formattedCitation" : "(Anderegg et al., 2013; Williams et al., 2013; Allen et al., 2015; McDowell and Allen, 2015; McDowell et al., 2016, 2020)", "plainTextFormattedCitation" : "(Anderegg et al., 2013; Williams et al., 2013; Allen et al., 2015; McDowell and Allen, 2015; McDowell et al., 2016, 2020)", "previouslyFormattedCitation" : "(Anderegg et al., 2013; Williams et al., 2013; Allen et al., 2015; McDowell and Allen, 2015; McDowell et al., 2016,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nderegg et al., 2013; Williams et al., 2013; Allen et al., 2015; McDowell and Allen, 2015; McDowell et al., 2016, 2020)</w:t>
      </w:r>
      <w:r w:rsidRPr="00D424AA">
        <w:rPr>
          <w:rFonts w:cs="Times New Roman"/>
          <w:lang w:val="en-GB"/>
        </w:rPr>
        <w:fldChar w:fldCharType="end"/>
      </w:r>
      <w:r w:rsidRPr="00841A35">
        <w:rPr>
          <w:rFonts w:cs="Times New Roman"/>
          <w:lang w:val="en-GB"/>
        </w:rPr>
        <w:t xml:space="preserve">, and stronger risk of megafires </w:t>
      </w:r>
      <w:r w:rsidRPr="00D424AA">
        <w:rPr>
          <w:rFonts w:cs="Times New Roman"/>
          <w:lang w:val="en-GB"/>
        </w:rPr>
        <w:fldChar w:fldCharType="begin" w:fldLock="1"/>
      </w:r>
      <w:r w:rsidR="007D2D56">
        <w:rPr>
          <w:rFonts w:cs="Times New Roman"/>
          <w:lang w:val="en-GB"/>
        </w:rPr>
        <w:instrText xml:space="preserve">ADDIN CSL_CITATION { "citationItems" : [ { "id" : "ITEM-1", "itemData" : { "DOI" : "10.3390/cli6040100", "author" : [ { "dropping-particle" : "", "family" : "Podschwit", "given" : "H R", "non-dropping-particle" : "", "parse-names" : false, "suffix" : "" }, { "dropping-particle" : "", "family" : "Larkin", "given" : "N K", "non-dropping-particle" : "", "parse-names" : false, "suffix" : "" }, { "dropping-particle" : "", "family" : "Steel", "given" : "E A", "non-dropping-particle" : "", "parse-names" : false, "suffix" : "" }, { "dropping-particle" : "", "family" : "Cullen", "given" : "A", "non-dropping-particle" : "", "parse-names" : false, "suffix" : "" }, { "dropping-particle" : "", "family" : "Alvarado", "given" : "E", "non-dropping-particle" : "", "parse-names" : false, "suffix" : "" } ], "container-title" : "Climate", "id" : "ITEM-1", "issue" : "4", "issued" : { "date-parts" : [ [ "2018" ] ] }, "note" : "Cited By :4\n\nExport Date: 20 October 2020", "page" : "1-21", "title" : "Multi-model forecasts of very-large fire occurences during the end of the 21st century", "translator" : [ { "dropping-particle" : "", "family" : "S3101", "given" : "", "non-dropping-particle" : "", "parse-names" : false, "suffix" : "" } ], "type" : "article-journal", "volume" : "6" }, "uris" : [ "http://www.mendeley.com/documents/?uuid=0b8f4326-d202-4a1e-a3c3-820991d7619c" ] }, { "id" : "ITEM-2", "itemData" : { "DOI" : "10.1007/s10584-015-1521-0", "author" : [ { "dropping-particle" : "", "family" : "Flannigan", "given" : "M", "non-dropping-particle" : "", "parse-names" : false, "suffix" : "" }, { "dropping-particle" : "", "family" : "Wotton", "given" : "Mike", "non-dropping-particle" : "", "parse-names" : false, "suffix" : "" }, { "dropping-particle" : "", "family" : "Marshall", "given" : "G", "non-dropping-particle" : "", "parse-names" : false, "suffix" : "" }, { "dropping-particle" : "", "family" : "Groot", "given" : "W", "non-dropping-particle" : "", "parse-names" : false, "suffix" : "" }, { "dropping-particle" : "", "family" : "Johnston", "given" : "J", "non-dropping-particle" : "", "parse-names" : false, "suffix" : "" }, { "dropping-particle" : "", "family" : "Jurko", "given" : "N", "non-dropping-particle" : "", "parse-names" : false, "suffix" : "" }, { "dropping-particle" : "", "family" : "Cantin", "given" : "A", "non-dropping-particle" : "", "parse-names" : false, "suffix" : "" } ], "container-title" : "Climatic Change", "id" : "ITEM-2", "issued" : { "date-parts" : [ [ "2016", "1", "1" ] ] }, "page" : "59\u201371", "title" : "Fuel moisture sensitivity to temperature and precipitation: climate change implications", "translator" : [ { "dropping-particle" : "", "family" : "S3100", "given" : "", "non-dropping-particle" : "", "parse-names" : false, "suffix" : "" } ], "type" : "article-journal", "volume" : "134" }, "uris" : [ "http://www.mendeley.com/documents/?uuid=9f5337b3-4fcc-4355-a54d-ab20c7e0e636" ] }, { "id" : "ITEM-3", "itemData" : { "DOI" : "10.1007/s00704-018-2507-4", "author" : [ { "dropping-particle" : "", "family" : "Clarke", "given" : "H", "non-dropping-particle" : "", "parse-names" : false, "suffix" : "" }, { "dropping-particle" : "", "family" : "Evans", "given" : "J P", "non-dropping-particle" : "", "parse-names" : false, "suffix" : "" } ], "container-title" : "Theoretical and Applied Climatology", "id" : "ITEM-3", "issue" : "1-2", "issued" : { "date-parts" : [ [ "2019" ] ] }, "note" : "cited By 14", "page" : "513-527", "title" : "Exploring the future change space for fire weather in southeast Australia", "translator" : [ { "dropping-particle" : "", "family" : "S3102", "given" : "", "non-dropping-particle" : "", "parse-names" : false, "suffix" : "" } ], "type" : "article-journal", "volume" : "136" }, "uris" : [ "http://www.mendeley.com/documents/?uuid=c8465eda-a350-4723-9c6c-cb541d39bf86" ] }, { "id" : "ITEM-4", "itemData" : { "DOI" : "10.3390/su11164284", "ISSN" : "2071-1050", "abstract" : "Fire occurrence and behaviour in Mediterranean-type ecosystems strongly depend on the air temperature and wind conditions, the amount of fuel load and the drought conditions that drastically increase flammability, particularly during the summer period. In order to study the fire danger due to climate change for these ecosystems, the meteorologically based Fire Weather Index (FWI) can be used. The Fire Weather Index (FWI) system, which is part of the Canadian Forest Fire Danger Rating System (CFFDRS), has been validated and recognized worldwide as one of the most trusted and important indicators for meteorological fire danger mapping. A number of FWI system components (Fire Weather Index, Drought Code, Initial Spread Index and Fire Severity Rating) were estimated and analysed in the current study for the Mediterranean area of France. Daily raster-based data-sets for the fire seasons (1st May\u201331st October) of a historic and a future time period were created for the study area based on representative concentration pathway (RCP) 4.5 and RCP 8.5 scenarios, outputs of CNRM-SMHI and MPI-SMHI climate models. GIS spatial analyses were applied on the series of the derived daily raster maps in order to provide a number of output maps for the study area. The results portray various levels of changes in fire danger, in the near future, according to the examined indices. Number of days with high and very high FWI values were found to be doubled compared to the historical period, in particular in areas of the Provence-Alpes-C\u00f4te d\u2019Azur (PACA) region and Corsica. The areas with high Initial Spread Index and Seasonal Spread Index values increased as well, forming compact zones of high fire danger in the southern part of the study area, while the Drought Code index did not show remarkable changes. The current study on the evolution of spatial and temporal distribution of forest fire danger due to climate change can provide important knowledge to the decision support process for prevention and management policies of forest fires both at a national and EU level.", "author" : [ { "dropping-particle" : "", "family" : "Varela", "given" : "Vassiliki", "non-dropping-particle" : "", "parse-names" : false, "suffix" : "" }, { "dropping-particle" : "", "family" : "Vlachogiannis", "given" : "Diamando", "non-dropping-particle" : "", "parse-names" : false, "suffix" : "" }, { "dropping-particle" : "", "family" : "Sfetsos", "given" : "Athanasios", "non-dropping-particle" : "", "parse-names" : false, "suffix" : "" }, { "dropping-particle" </w:instrText>
      </w:r>
      <w:r w:rsidR="007D2D56" w:rsidRPr="00127991">
        <w:rPr>
          <w:rFonts w:cs="Times New Roman"/>
          <w:rPrChange w:id="2487" w:author="Clotilde Pean" w:date="2021-08-07T15:22:00Z">
            <w:rPr>
              <w:rFonts w:cs="Times New Roman"/>
              <w:lang w:val="en-GB"/>
            </w:rPr>
          </w:rPrChange>
        </w:rPr>
        <w:instrText>: "", "family" : "Karozis", "given" : "Stelios", "non-dropping-particle" : "", "parse-names" : false, "suffix" : "" }, { "dropping-particle" : "", "family" : "Politi", "given" : "Nadia", "non-dropping-particle" : "", "parse-names" : false, "suffix" : "" }, { "dropping-particle" : "", "family" : "Giroud", "given" : "Fr\u00e9d\u00e9rique", "non-dropping-particle" : "", "parse-names" : false, "suffix" : "" } ], "container-title" : "Sustainability", "id" : "ITEM-4", "issue" : "16", "issued" : { "date-parts" : [ [ "2019", "8", "8" ] ] }, "note" : "cited By 3", "page" : "4284", "title" : "Projection of Forest Fire Danger due to Climate Change in the French Mediterranean Region", "translator" : [ { "dropping-particle" : "", "family" : "S3104", "given" : "", "non-dropping-particle" : "", "parse-names" : false, "suffix" : "" } ], "type" : "article-journal", "volume" : "11" }, "uris" : [ "http://www.mendeley.com/documents/?uuid=3692de23-af58-4b6b-8cac-e6cee25167b2" ] } ], "mendeley" : { "formattedCitation" : "(Flannigan et al., 2016; Podschwit et al., 2018; Clarke and Evans, 2019; Varela et al., 2019)", "plainTextFormattedCitation" : "(Flannigan et al., 2016; Podschwit et al., 2018; Clarke and Evans, 2019; Varela et al., 2019)", "previouslyFormattedCitation" : "(Flannigan et al., 2016; Podschwit et al., 2018; Clarke and Evans, 2019; Varel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Flannigan et al., 2016; Podschwit et al., 2018; Clarke and Evans, 2019; Varela et al., 2019)</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For these reasons, there is </w:t>
      </w:r>
      <w:r w:rsidRPr="00D424AA">
        <w:rPr>
          <w:rFonts w:cs="Times New Roman"/>
          <w:i/>
          <w:lang w:val="en-GB"/>
        </w:rPr>
        <w:t>high confidence</w:t>
      </w:r>
      <w:r w:rsidRPr="00D424AA">
        <w:rPr>
          <w:rFonts w:cs="Times New Roman"/>
          <w:lang w:val="en-GB"/>
        </w:rPr>
        <w:t xml:space="preserve"> that the future projections of enhanced drought severity showed by the PDSI-PM and the SPEI-PM are representative of more frequent and severe plant stress episodes and more severe agricultural and ecological drought impacts in some regions. </w:t>
      </w:r>
    </w:p>
    <w:p w14:paraId="6CD9C92D" w14:textId="77777777" w:rsidR="001415DA" w:rsidRPr="00D424AA" w:rsidRDefault="001415DA" w:rsidP="00D424AA">
      <w:pPr>
        <w:pStyle w:val="AR6BodyText"/>
        <w:rPr>
          <w:rFonts w:cs="Times New Roman"/>
          <w:lang w:val="en-GB"/>
        </w:rPr>
      </w:pPr>
    </w:p>
    <w:p w14:paraId="7A07A31A" w14:textId="041F749C" w:rsidR="001415DA" w:rsidRPr="00D424AA" w:rsidRDefault="001415DA" w:rsidP="00D424AA">
      <w:pPr>
        <w:pStyle w:val="AR6BodyText"/>
        <w:rPr>
          <w:rFonts w:cs="Times New Roman"/>
          <w:lang w:val="en-GB"/>
        </w:rPr>
      </w:pPr>
      <w:r w:rsidRPr="00D424AA">
        <w:rPr>
          <w:rFonts w:cs="Times New Roman"/>
          <w:lang w:val="en-GB"/>
        </w:rPr>
        <w:t xml:space="preserve">Global tendencies towards more severe and frequent agricultural and ecological drought conditions are identified in future projections when focusing on atmospheric-based drought indices such as the PDSI-PM or the SPEI-PM. They expand the spatial extent of drought conditions compared to meteorological drought to most of North America, Europe, Africa, Central and East Asia and southern Australia </w:t>
      </w:r>
      <w:commentRangeStart w:id="2488"/>
      <w:r w:rsidRPr="00D424AA">
        <w:rPr>
          <w:rFonts w:cs="Times New Roman"/>
          <w:lang w:val="en-GB"/>
        </w:rPr>
        <w:fldChar w:fldCharType="begin" w:fldLock="1"/>
      </w:r>
      <w:ins w:id="2489" w:author="Robin Matthews" w:date="2021-07-14T10:01:00Z">
        <w:r w:rsidR="0012626D">
          <w:rPr>
            <w:rFonts w:cs="Times New Roman"/>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07/s10584-016-1742-x", "abstract" : "\u00a9 2016, Springer Science+Business Media Dordrecht. While most models project large increases in agricultural drought frequency and severity in the 21st century, significant uncertainties exist in these projections. Here, we compare the model-simulated changes with observation-based estimates since 1900 and examine model projections from both the Coupled Model Inter-comparison Project Phase 3 (CMIP3) and Phase 5 (CMIP5). We use the self-calibrated Palmer Drought Severity Index with the Penman-Monteith potential evapotranspiration (PET) (sc_PDSI_pm) as a measure of agricultural drought. Results show that estimated long-term changes in global and hemispheric drought areas from 1900 to 2014 are consistent with the CMIP3 and CMIP5 model-simulated response to historical greenhouse gases and other external forcing, with the short-term variations within the model spread of internal variability, despite that regional changes are still dominated by internal variability. Both the CMIP3 and CMIP5 models project continued increases (by 50\u2013200\u00a0% in a relative sense) in the 21st century in global agricultural drought frequency and area even under low-moderate emissions scenarios, resulting from a decrease in the mean and flattening of the probability distribution functions (PDFs) of the sc_PDSI_pm. This flattening is especially pronounced over the Northern Hemisphere land, leading to increased drought frequency even over areas with increasing sc_PDSI_pm. Large differences exist in the CMIP3 and CMIP5 model-projected precipitation and drought changes over the Sahel and northern Australia due to uncertainties in simulating the African Inter-tropical convergence zone (ITCZ) and the subsidence zone over northern Australia, while the wetting trend over East Africa reflects a robust response of the Indian Ocean ITCZ seen in both the CMIP3 and CMIP5 models. While warming-induced PET increases over all latitudes and precipitation decreases over subtropical land are responsible for mean sc_PDSI_pm decreases, the exact cause of its PDF flattening needs further investigation.", "author" : [ { "dropping-particle" : "", "family" : "Zhao", "given" : "T.", "non-dropping-particle" : "", "parse-names" : false, "suffix" : "" }, { "dropping-particle" : "", "family" : "Dai", "given" : "A.", "non-dropping-particle" : "", "parse-names" : false, "suffix" : "" } ], "container-title" : "Climatic Change", "id" : "ITEM-2", "issue" : "3", "issued" : { "date-parts" : [ [ "2017" ] ] }, "page" : "535-548", "title" : "Uncertainties in historical changes and future projections of drought. Part II: model-simulated historical and future drought changes", "translator" : [ { "dropping-particle" : "", "family" : "S559", "given" : "", "non-dropping-particle" : "", "parse-names" : false, "suffix" : "" } ], "type" : "article-journal", "volume" : "144" }, "uris" : [ "http://www.mendeley.com/documents/?uuid=6d80b731-aa7d-493a-ae52-aeff660d2862" ] }, { "id" : "ITEM-3",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3",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4", "itemData" : { "DOI" : "10.1002/2017GL074117", "abstract" : "\u00a92017. American Geophysical Union. All Rights Reserved. The large socioeconomic costs of droughts make them a crucial target for impact assessments of climate change scenarios. Using multiple drought metrics and a set of simulations with the Community Earth System Model targeting 1.5\u00b0C and 2\u00b0C above preindustrial global mean temperatures, we investigate changes in aridity and the risk of consecutive drought years. If warming is limited to 2\u00b0C, these simulations suggest little change in drought risk for the U.S. Southwest and Central Plains compared to present day. In the Mediterranean and central Europe, however, drought risk increases significantly for both 1.5\u00b0C and 2\u00b0C warming targets, and the additional 0.5\u00b0C of the 2\u00b0C climate leads to significantly higher drought risk. Our study suggests that limiting anthropogenic warming to 1.5\u00b0C rather than 2\u00b0C, as aspired to by the Paris Climate Agreement, may have benefits for future drought risk but that such benefits may be regional and in some cases highly uncertain.", "author" : [ { "dropping-particle" : "", "family" : "Lehner", "given" : "F.", "non-dropping-particle" : "", "parse-names" : false, "suffix" : "" }, { "dropping-particle" : "", "family" : "Coats", "given" : "S.", "non-dropping-particle" : "", "parse-names" : false, "suffix" : "" }, { "dropping-particle" : "", "family" : "Stocker", "given" : "T.F.", "non-dropping-particle" : "", "parse-names" : false, "suffix" : "" }, { "dropping-particle" : "", "family" : "Pendergrass", "given" : "A.G.", "non-dropping-particle" : "", "parse-names" : false, "suffix" : "" }, { "dropping-particle" : "", "family" : "Sanderson", "given" : "B.M.", "non-dropping-particle" : "", "parse-names" : false, "suffix" : "" }, { "dropping-particle" : "", "family" : "Raible", "given" : "C.C.", "non-dropping-particle" : "", "parse-names" : false, "suffix" : "" }, { "dropping-particle" : "", "family" : "Smerdon", "given" : "J.E.", "non-dropping-particle" : "", "parse-names" : false, "suffix" : "" } ], "container-title" : "Geophysical Research Letters", "id" : "ITEM-4", "issue" : "14", "issued" : { "date-parts" : [ [ "2017" ] ] }, "page" : "7419-7428", "title" : "Projected drought risk in 1.5\u00b0C and 2\u00b0C warmer climates", "translator" : [ { "dropping-particle" : "", "family" : "S668", "given" : "", "non-dropping-particle" : "", "parse-names" : false, "suffix" : "" } ], "type" : "article-journal", "volume" : "44" }, "uris" : [ "http://www.mendeley.com/documents/?uuid=72047802-a168-44a9-b8d1-6b8919add7e3" ] }, { "id" : "ITEM-5",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5",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6", "itemData" : { "DOI" : "10.1002/joc.5421", "author" : [ { "dropping-particle" : "", "family" : "Potopov\u00e1", "given" : "V", "non-dropping-particle" : "", "parse-names" : false, "suffix" : "" }, { "dropping-particle" : "", "family" : "\u0160t\u011bp\u00e1nek", "given" : "P", "non-dropping-particle" : "", "parse-names" : false, "suffix" : "" }, { "dropping-particle" : "", "family" : "Zahradn\u00ed\u010dek", "given" : "P", "non-dropping-particle" : "", "parse-names" : false, "suffix" : "" }, { "dropping-particle" : "", "family" : "Farda", "given" : "A", "non-dropping-particle" : "", "parse-names" : false, "suffix" : "" }, { "dropping-particle" : "", "family" : "T\u00fcrkott", "given" : "L", "non-dropping-particle" : "", "parse-names" : false, "suffix" : "" }, { "dropping-particle" : "", "family" : "Soukup", "given" : "J", "non-dropping-particle" : "", "parse-names" : false, "suffix" : "" } ], "container-title" : "International Journal of Climatology", "id" : "ITEM-6", "issued" : { "date-parts" : [ [ "2018" ] ] }, "note" : "cited By 2", "page" : "e939-e954", "title" : "Projected changes in the evolution of drought on various timescales over the Czech Republic according to Euro-CORDEX models", "translator" : [ { "dropping-particle" : "", "family" : "S2541", "given" : "", "non-dropping-particle" : "", "parse-names" : false, "suffix" : "" } ], "type" : "article-journal", "volume" : "38" }, "uris" : [ "http://www.mendeley.com/documents/?uuid=6073e34d-05b5-40d8-941d-f1d0e6f6ecd5" ] }, { "id" : "ITEM-7", "itemData" : { "DOI" : "10.1016/j.jhydrol.2016.11.044", "ISSN" : "00221694", "author" : [ { "dropping-particle" : "", "family" : "Chen", "given" : "Huopo", "non-dropping-particle" : "", "parse-names" : false, "suffix" : "" }, { "dropping-particle" : "", "family" : "Sun", "given" : "Jianqi", "non-dropping-particle" : "", "parse-names" : false, "suffix" : "" } ], "container-title" : "Journal of Hydrology", "id" : "ITEM-7", "issued" : { "date-parts" : [ [ "2017", "1" ] ] }, "page" : "306-318", "title" : "Anthropogenic warming has caused hot droughts more frequently in China", "translator" : [ { "dropping-particle" : "", "family" : "S1518", "given" : "", "non-dropping-particle" : "", "parse-names" : false, "suffix" : "" } ], "type" : "article-journal", "volume" : "544" }, "uris" : [ "http://www.mendeley.com/documents/?uuid=21b58b5b-bd1b-499e-ac96-6cd28d8adeba" ] }, { "id" : "ITEM-8", "itemData" : { "DOI" : "10.1002/joc.4987", "ISSN" : "08998418", "author" : [ { "dropping-particle" : "", "family" : "Chen", "given" : "Huopo", "non-dropping-particle" : "", "parse-names" : false, "suffix" : "" }, { "dropping-particle" : "", "family" : "Sun", "given" : "Jianqi", "non-dropping-particle" : "", "parse-names" : false, "suffix" : "" } ], "container-title" : "International Journal of Climatology", "id" : "ITEM-8", "issued" : { "date-parts" : [ [ "2017", "8" ] ] }, "page" : "138-156", "title" : "Characterizing present and future drought changes over eastern China", "translator" : [ { "dropping-particle" : "", "family" : "S1499", "given" : "", "non-dropping-particle" : "", "parse-names" : false, "suffix" : "" } ], "type" : "article-journal", "volume" : "37" }, "uris" : [ "http://www.mendeley.com/documents/?uuid=9275f646-a798-4ca3-9c59-6d15c6b2fe45" ] }, { "id" : "ITEM-9", "itemData" : { "DOI" : "10.1016/j.scitotenv.2017.03.226", "ISSN" : "00489697", "author" : [ { "dropping-particle" : "", "family" : "Gao", "given" : "Xuerui", "non-dropping-particle" : "", "parse-names" : false, "suffix" : "" }, { "dropping-particle" : "", "family" : "Zhao", "given" : "Qi", "non-dropping-particle" : "", "parse-names" : false, "suffix" : "" }, { "dropping-particle" : "", "family" : "Zhao", "given" : "Xining", "non-dropping-particle" : "", "parse-names" : false, "suffix" : "" }, { "dropping-particle" : "", "family" : "Wu", "given" : "Pute", "non-dropping-particle" : "", "parse-names" : false, "suffix" : "" }, { "dropping-particle" : "", "family" : "Pan", "given" : "Wenxiang", "non-dropping-particle" : "", "parse-names" : false, "suffix" : "" }, { "dropping-particle" : "", "family" : "Gao", "given" : "Xiaodong", "non-dropping-particle" : "", "parse-names" : false, "suffix" : "" }, { "dropping-particle" : "", "family" : "Sun", "given" : "Miao", "non-dropping-particle" : "", "parse-names" : false, "suffix" : "" } ], "container-title" : "Science of The Total Environment", "id" : "ITEM-9", "issued" : { "date-parts" : [ [ "2017", "10" ] ] }, "note" : "From Duplicate 1 (Temporal and spatial evolution of the standardized precipitation evapotranspiration index (SPEI) in the Loess Plateau under climate change from 2001 to 2050 - Gao, X; Zhao, Q; Zhao, X; Wu, P; Pan, W; Gao, X; Sun, M)\n\nFrom Duplicate 1 (Temporal and spatial evolution of the standardized precipitation evapotranspiration index (SPEI) in the Loess Plateau under climate change from 2001 to 2050 - Gao, X; Zhao, Q; Zhao, X; Wu, P; Pan, W; Gao, X; Sun, M)\n\nExport Date: 21 October 2019\n\nFrom Duplicate 2 (Temporal and spatial evolution of the standardized precipitation evapotranspiration index (SPEI) in the Loess Plateau under climate change from 2001 to 2050 - Gao, X; Zhao, Q; Zhao, X; Wu, P; Pan, W; Gao, X; Sun, M)\n\nExport Date: 21 October 2019", "page" : "191-200", "title" : "Temporal and spatial evolution of the standardized precipitation evapotranspiration index (SPEI) in the Loess Plateau under climate change from 2001 to 2050", "translator" : [ { "dropping-particle" : "", "family" : "S2454", "given" : "", "non-dropping-particle" : "", "parse-names" : false, "suffix" : "" } ], "type" : "article-journal", "volume" : "595" }, "uris" : [ "http://www.mendeley.com/documents/?uuid=66009248-6363-4027-974d-1c78dd84423e" ] }, { "id" : "ITEM-10",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0",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11", "itemData" : { "DOI" : "10.1007/s00382-021-05684-1", "ISSN" : "1432-0894", "abstract" : "Global hydroclimatic changes from 1950 to 2018 are analyzed using updated data of land precipitation, streamflow, and an improved form of the Palmer Drought Severity Index. The historical changes are then compared with climate model-simulated response to external forcing to determine how much of the recent change\u00a0is forced response. It is found that precipitation has increased from 1950 to 2018 over mid-high latitude Eurasia, most North America, Southeast South America, and Northwest Australia, while it has decreased over most Africa, eastern Australia, the Mediterranean region, the Middle East, and parts of East Asia, central South America, and the Pacific coasts of Canada. Streamflow records largely confirm these precipitation changes. The wetting trend over Northwest Australia and Southeast South America is most pronounced in austral summer while the drying over Africa and wetting trend over mid-high latitude Eurasia are seen in all seasons. Coupled with the drying caused by rising surface temperatures, these precipitation changes have greatly increased the risk of drought over Africa, southern Europe, East Asia, eastern Australia, Northwest Canada, and southern Brazil. Global land precipitation and continental freshwater discharge show large interannual and inter-decadal variations, with negative anomalies during El Ni\u00f1o and following major volcanic eruptions in 1963, 1982, and 1991; whereas their decadal variations are correlated with the Interdecadal Pacific Oscillation (IPO) with IPO\u2019s warm phase associated with low land precipitation and continental discharge. The IPO and Atlantic multidecadal variability also dominate multidecadal variations in land aridity, accounting for 90\u2009% of the multidecadal variance. CMIP5 multi-model ensemble mean shows decreased precipitation and runoff and increased risk of drought during 1950\u20132018 over Southwest North America, Central America, northern and central South America (including the Amazon), southern and West Africa, the Mediterranean region, and Southeast Asia; while the northern mid-high latitudes, Southeast South America, and Northwest Australia see increased precipitation and runoff. The consistent spatial patterns between the observed changes and the model-simulated response suggest that many of the observed drying and wetting trends since 1950 may have resulted at least partly from historical external forcing. However, the drying over Southeast Asia and wetting over Northwest Australia are absent in t\u2026", "author" : [ { "dropping-particle" : "", "family" : "Dai", "given" : "Aiguo", "non-dropping-particle" : "", "parse-names" : false, "suffix" : "" } ], "container-title" : "Climate Dynamics", "id" : "ITEM-11", "issued" : { "date-parts" : [ [ "2021" ] ] }, "title" : "Hydroclimatic trends during 1950\u20132018 over global land", "translator" : [ { "dropping-particle" : "", "family" : "S3633", "given" : "", "non-dropping-particle" : "", "parse-names" : false, "suffix" : "" } ], "type" : "article-journal" }, "uris" : [ "http://www.mendeley.com/documents/?uuid=edf34f4b-e11d-4ee1-af47-2357f2f8f35c", "http://www.mendeley.com/documents/?uuid=4752e71d-e854-43c7-aecd-e7688b23b5b3" ] }, { "id" : "ITEM-1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1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Chen and Sun, 2017a, 2017b; Zhao and Dai, 2017; Gao et al., 2017b; Lehner et al., 2017; Dai et al., 2018; Naumann et al., 2018; Potopov\u00e1 et al., 2018; Vicente-Serrano et al., 2020a; Gu et al., 2020; Dai, 2021)", "manualFormatting" : "(Cook et al., 2014a; Chen and Sun, 2017a, b; Gao et al., 2017b; Lehner et al., 2017; Zhao and Dai, 2017; Dai et al., 2018; Naumann et al., 2018; Potopov\u00e1 et al., 2018; Gu et al., 2020; Vicente-Serrano et al., 2020c; Dai, 2021)", "plainTextFormattedCitation" : "(Cook et al., 2014a; Chen and Sun, 2017a, 2017b; Zhao and Dai, 2017; Gao et al., 2017b; Lehner et al., 2017; Dai et al., 2018; Naumann et al., 2018; Potopov\u00e1 et al., 2018; Vicente-Serrano et al., 2020a; Gu et al., 2020; Dai, 2021)", "previouslyFormattedCitation" : "(Cook et al., 2014a; Chen and Sun, 2017a, 2017b; Zhao and Dai, 2017; Gao et al., 2017b; Lehner et al., 2017; Dai et al., 2018; Naumann et al., 2018; Potopov\u00e1 et al., 2018; Vicente-Serrano et al., 2020a; Gu et al., 2020; Dai, 2021)" }, "properties" : { "noteIndex" : 0 }, "schema" : "https://github.com/citation-style-language/schema/raw/master/csl-citation.json" }</w:instrText>
        </w:r>
      </w:ins>
      <w:del w:id="2490" w:author="Robin Matthews" w:date="2021-07-14T10:01:00Z">
        <w:r w:rsidR="00AB36D4" w:rsidDel="0012626D">
          <w:rPr>
            <w:rFonts w:cs="Times New Roman"/>
            <w:lang w:val="en-GB"/>
          </w:rPr>
          <w:delInstrText xml:space="preserve">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07/s10584-016-1742-x", "abstract" : "\u00a9 2016, Springer Science+Business Media Dordrecht. While most models project large increases in agricultural drought frequency and severity in the 21st century, significant uncertainties exist in these projections. Here, we compare the model-simulated changes with observation-based estimates since 1900 and examine model projections from both the Coupled Model Inter-comparison Project Phase 3 (CMIP3) and Phase 5 (CMIP5). We use the self-calibrated Palmer Drought Severity Index with the Penman-Monteith potential evapotranspiration (PET) (sc_PDSI_pm) as a measure of agricultural drought. Results show that estimated long-term changes in global and hemispheric drought areas from 1900 to 2014 are consistent with the CMIP3 and CMIP5 model-simulated response to historical greenhouse gases and other external forcing, with the short-term variations within the model spread of internal variability, despite that regional changes are still dominated by internal variability. Both the CMIP3 and CMIP5 models project continued increases (by 50\u2013200\u00a0% in a relative sense) in the 21st century in global agricultural drought frequency and area even under low-moderate emissions scenarios, resulting from a decrease in the mean and flattening of the probability distribution functions (PDFs) of the sc_PDSI_pm. This flattening is especially pronounced over the Northern Hemisphere land, leading to increased drought frequency even over areas with increasing sc_PDSI_pm. Large differences exist in the CMIP3 and CMIP5 model-projected precipitation and drought changes over the Sahel and northern Australia due to uncertainties in simulating the African Inter-tropical convergence zone (ITCZ) and the subsidence zone over northern Australia, while the wetting trend over East Africa reflects a robust response of the Indian Ocean ITCZ seen in both the CMIP3 and CMIP5 models. While warming-induced PET increases over all latitudes and precipitation decreases over subtropical land are responsible for mean sc_PDSI_pm decreases, the exact cause of its PDF flattening needs further investigation.", "author" : [ { "dropping-particle" : "", "family" : "Zhao", "given" : "T.", "non-dropping-particle" : "", "parse-names" : false, "suffix" : "" }, { "dropping-particle" : "", "family" : "Dai", "given" : "A.", "non-dropping-particle" : "", "parse-names" : false, "suffix" : "" } ], "container-title" : "Climatic Change", "id" : "ITEM-2", "issue" : "3", "issued" : { "date-parts" : [ [ "2017" ] ] }, "page" : "535-548", "title" : "Uncertainties in historical changes and future projections of drought. Part II: model-simulated historical and future drought changes", "translator" : [ { "dropping-particle" : "", "family" : "S559", "given" : "", "non-dropping-particle" : "", "parse-names" : false, "suffix" : "" } ], "type" : "article-journal", "volume" : "144" }, "uris" : [ "http://www.mendeley.com/documents/?uuid=6d80b731-aa7d-493a-ae52-aeff660d2862" ] }, { "id" : "ITEM-3",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3",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4", "itemData" : { "DOI" : "10.1002/2017GL074117", "abstract" : "\u00a92017. American Geophysical Union. All Rights Reserved. The large socioeconomic costs of droughts make them a crucial target for impact assessments of climate change scenarios. Using multiple drought metrics and a set of simulations with the Community Earth System Model targeting 1.5\u00b0C and 2\u00b0C above preindustrial global mean temperatures, we investigate changes in aridity and the risk of consecutive drought years. If warming is limited to 2\u00b0C, these simulations suggest little change in drought risk for the U.S. Southwest and Central Plains compared to present day. In the Mediterranean and central Europe, however, drought risk increases significantly for both 1.5\u00b0C and 2\u00b0C warming targets, and the additional 0.5\u00b0C of the 2\u00b0C climate leads to significantly higher drought risk. Our study suggests that limiting anthropogenic warming to 1.5\u00b0C rather than 2\u00b0C, as aspired to by the Paris Climate Agreement, may have benefits for future drought risk but that such benefits may be regional and in some cases highly uncertain.", "author" : [ { "dropping-particle" : "", "family" : "Lehner", "given" : "F.", "non-dropping-particle" : "", "parse-names" : false, "suffix" : "" }, { "dropping-particle" : "", "family" : "Coats", "given" : "S.", "non-dropping-particle" : "", "parse-names" : false, "suffix" : "" }, { "dropping-particle" : "", "family" : "Stocker", "given" : "T.F.", "non-dropping-particle" : "", "parse-names" : false, "suffix" : "" }, { "dropping-particle" : "", "family" : "Pendergrass", "given" : "A.G.", "non-dropping-particle" : "", "parse-names" : false, "suffix" : "" }, { "dropping-particle" : "", "family" : "Sanderson", "given" : "B.M.", "non-dropping-particle" : "", "parse-names" : false, "suffix" : "" }, { "dropping-particle" : "", "family" : "Raible", "given" : "C.C.", "non-dropping-particle" : "", "parse-names" : false, "suffix" : "" }, { "dropping-particle" : "", "family" : "Smerdon", "given" : "J.E.", "non-dropping-particle" : "", "parse-names" : false, "suffix" : "" } ], "container-title" : "Geophysical Research Letters", "id" : "ITEM-4", "issue" : "14", "issued" : { "date-parts" : [ [ "2017" ] ] }, "page" : "7419-7428", "title" : "Projected drought risk in 1.5\u00b0C and 2\u00b0C warmer climates", "translator" : [ { "dropping-particle" : "", "family" : "S668", "given" : "", "non-dropping-particle" : "", "parse-names" : false, "suffix" : "" } ], "type" : "article-journal", "volume" : "44" }, "uris" : [ "http://www.mendeley.com/documents/?uuid=72047802-a168-44a9-b8d1-6b8919add7e3" ] }, { "id" : "ITEM-5",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5",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6", "itemData" : { "DOI" : "10.1002/joc.5421", "author" : [ { "dropping-particle" : "", "family" : "Potopov\u00e1", "given" : "V", "non-dropping-particle" : "", "parse-names" : false, "suffix" : "" }, { "dropping-particle" : "", "family" : "\u0160t\u011bp\u00e1nek", "given" : "P", "non-dropping-particle" : "", "parse-names" : false, "suffix" : "" }, { "dropping-particle" : "", "family" : "Zahradn\u00ed\u010dek", "given" : "P", "non-dropping-particle" : "", "parse-names" : false, "suffix" : "" }, { "dropping-particle" : "", "family" : "Farda", "given" : "A", "non-dropping-particle" : "", "parse-names" : false, "suffix" : "" }, { "dropping-particle" : "", "family" : "T\u00fcrkott", "given" : "L", "non-dropping-particle" : "", "parse-names" : false, "suffix" : "" }, { "dropping-particle" : "", "family" : "Soukup", "given" : "J", "non-dropping-particle" : "", "parse-names" : false, "suffix" : "" } ], "container-title" : "International Journal of Climatology", "id" : "ITEM-6", "issued" : { "date-parts" : [ [ "2018" ] ] }, "note" : "cited By 2", "page" : "e939-e954", "title" : "Projected changes in the evolution of drought on various timescales over the Czech Republic according to Euro-CORDEX models", "translator" : [ { "dropping-particle" : "", "family" : "S2541", "given" : "", "non-dropping-particle" : "", "parse-names" : false, "suffix" : "" } ], "type" : "article-journal", "volume" : "38" }, "uris" : [ "http://www.mendeley.com/documents/?uuid=6073e34d-05b5-40d8-941d-f1d0e6f6ecd5" ] }, { "id" : "ITEM-7", "itemData" : { "DOI" : "10.1016/j.jhydrol.2016.11.044", "ISSN" : "00221694", "author" : [ { "dropping-particle" : "", "family" : "Chen", "given" : "Huopo", "non-dropping-particle" : "", "parse-names" : false, "suffix" : "" }, { "dropping-particle" : "", "family" : "Sun", "given" : "Jianqi", "non-dropping-particle" : "", "parse-names" : false, "suffix" : "" } ], "container-title" : "Journal of Hydrology", "id" : "ITEM-7", "issued" : { "date-parts" : [ [ "2017", "1" ] ] }, "page" : "306-318", "title" : "Anthropogenic warming has caused hot droughts more frequently in China", "translator" : [ { "dropping-particle" : "", "family" : "S1518", "given" : "", "non-dropping-particle" : "", "parse-names" : false, "suffix" : "" } ], "type" : "article-journal", "volume" : "544" }, "uris" : [ "http://www.mendeley.com/documents/?uuid=21b58b5b-bd1b-499e-ac96-6cd28d8adeba" ] }, { "id" : "ITEM-8", "itemData" : { "DOI" : "10.1002/joc.4987", "ISSN" : "08998418", "author" : [ { "dropping-particle" : "", "family" : "Chen", "given" : "Huopo", "non-dropping-particle" : "", "parse-names" : false, "suffix" : "" }, { "dropping-particle" : "", "family" : "Sun", "given" : "Jianqi", "non-dropping-particle" : "", "parse-names" : false, "suffix" : "" } ], "container-title" : "International Journal of Climatology", "id" : "ITEM-8", "issued" : { "date-parts" : [ [ "2017", "8" ] ] }, "page" : "138-156", "title" : "Characterizing present and future drought changes over eastern China", "translator" : [ { "dropping-particle" : "", "family" : "S1499", "given" : "", "non-dropping-particle" : "", "parse-names" : false, "suffix" : "" } ], "type" : "article-journal", "volume" : "37" }, "uris" : [ "http://www.mendeley.com/documents/?uuid=9275f646-a798-4ca3-9c59-6d15c6b2fe45" ] }, { "id" : "ITEM-9", "itemData" : { "DOI" : "10.1016/j.scitotenv.2017.03.226", "ISSN" : "00489697", "author" : [ { "dropping-particle" : "", "family" : "Gao", "given" : "Xuerui", "non-dropping-particle" : "", "parse-names" : false, "suffix" : "" }, { "dropping-particle" : "", "family" : "Zhao", "given" : "Qi", "non-dropping-particle" : "", "parse-names" : false, "suffix" : "" }, { "dropping-particle" : "", "family" : "Zhao", "given" : "Xining", "non-dropping-particle" : "", "parse-names" : false, "suffix" : "" }, { "dropping-particle" : "", "family" : "Wu", "given" : "Pute", "non-dropping-particle" : "", "parse-names" : false, "suffix" : "" }, { "dropping-particle" : "", "family" : "Pan", "given" : "Wenxiang", "non-dropping-particle" : "", "parse-names" : false, "suffix" : "" }, { "dropping-particle" : "", "family" : "Gao", "given" : "Xiaodong", "non-dropping-particle" : "", "parse-names" : false, "suffix" : "" }, { "dropping-particle" : "", "family" : "Sun", "given" : "Miao", "non-dropping-particle" : "", "parse-names" : false, "suffix" : "" } ], "container-title" : "Science of The Total Environment", "id" : "ITEM-9", "issued" : { "date-parts" : [ [ "2017", "10" ] ] }, "note" : "From Duplicate 1 (Temporal and spatial evolution of the standardized precipitation evapotranspiration index (SPEI) in the Loess Plateau under climate change from 2001 to 2050 - Gao, X; Zhao, Q; Zhao, X; Wu, P; Pan, W; Gao, X; Sun, M)\n\nFrom Duplicate 1 (Temporal and spatial evolution of the standardized precipitation evapotranspiration index (SPEI) in the Loess Plateau under climate change from 2001 to 2050 - Gao, X; Zhao, Q; Zhao, X; Wu, P; Pan, W; Gao, X; Sun, M)\n\nExport Date: 21 October 2019\n\nFrom Duplicate 2 (Temporal and spatial evolution of the standardized precipitation evapotranspiration index (SPEI) in the Loess Plateau under climate change from 2001 to 2050 - Gao, X; Zhao, Q; Zhao, X; Wu, P; Pan, W; Gao, X; Sun, M)\n\nExport Date: 21 October 2019", "page" : "191-200", "title" : "Temporal and spatial evolution of the standardized precipitation evapotranspiration index (SPEI) in the Loess Plateau under climate change from 2001 to 2050", "translator" : [ { "dropping-particle" : "", "family" : "S2454", "given" : "", "non-dropping-particle" : "", "parse-names" : false, "suffix" : "" } ], "type" : "article-journal", "volume" : "595" }, "uris" : [ "http://www.mendeley.com/documents/?uuid=66009248-6363-4027-974d-1c78dd84423e" ] }, { "id" : "ITEM-10",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0",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11", "itemData" : { "DOI" : "10.1007/s00382-021-05684-1", "ISSN" : "1432-0894", "abstract" : "Global hydroclimatic changes from 1950 to 2018 are analyzed using updated data of land precipitation, streamflow, and an improved form of the Palmer Drought Severity Index. The historical changes are then compared with climate model-simulated response to external forcing to determine how much of the recent change\u00a0is forced response. It is found that precipitation has increased from 1950 to 2018 over mid-high latitude Eurasia, most North America, Southeast South America, and Northwest Australia, while it has decreased over most Africa, eastern Australia, the Mediterranean region, the Middle East, and parts of East Asia, central South America, and the Pacific coasts of Canada. Streamflow records largely confirm these precipitation changes. The wetting trend over Northwest Australia and Southeast South America is most pronounced in austral summer while the drying over Africa and wetting trend over mid-high latitude Eurasia are seen in all seasons. Coupled with the drying caused by rising surface temperatures, these precipitation changes have greatly increased the risk of drought over Africa, southern Europe, East Asia, eastern Australia, Northwest Canada, and southern Brazil. Global land precipitation and continental freshwater discharge show large interannual and inter-decadal variations, with negative anomalies during El Ni\u00f1o and following major volcanic eruptions in 1963, 1982, and 1991; whereas their decadal variations are correlated with the Interdecadal Pacific Oscillation (IPO) with IPO\u2019s warm phase associated with low land precipitation and continental discharge. The IPO and Atlantic multidecadal variability also dominate multidecadal variations in land aridity, accounting for 90\u2009% of the multidecadal variance. CMIP5 multi-model ensemble mean shows decreased precipitation and runoff and increased risk of drought during 1950\u20132018 over Southwest North America, Central America, northern and central South America (including the Amazon), southern and West Africa, the Mediterranean region, and Southeast Asia; while the northern mid-high latitudes, Southeast South America, and Northwest Australia see increased precipitation and runoff. The consistent spatial patterns between the observed changes and the model-simulated response suggest that many of the observed drying and wetting trends since 1950 may have resulted at least partly from historical external forcing. However, the drying over Southeast Asia and wetting over Northwest Australia are absent in t\u2026", "author" : [ { "dropping-particle" : "", "family" : "Dai", "given" : "Aiguo", "non-dropping-particle" : "", "parse-names" : false, "suffix" : "" } ], "container-title" : "Climate Dynamics", "id" : "ITEM-11", "issued" : { "date-parts" : [ [ "2021" ] ] }, "title" : "Hydroclimatic trends during 1950\u20132018 over global land", "translator" : [ { "dropping-particle" : "", "family" : "S3633", "given" : "", "non-dropping-particle" : "", "parse-names" : false, "suffix" : "" } ], "type" : "article-journal" }, "uris" : [ "http://www.mendeley.com/documents/?uuid=edf34f4b-e11d-4ee1-af47-2357f2f8f35c", "http://www.mendeley.com/documents/?uuid=4752e71d-e854-43c7-aecd-e7688b23b5b3" ] }, { "id" : "ITEM-1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w:delInstrText>
        </w:r>
        <w:r w:rsidR="00AB36D4" w:rsidRPr="00127991" w:rsidDel="0012626D">
          <w:rPr>
            <w:rFonts w:cs="Times New Roman"/>
            <w:rPrChange w:id="2491" w:author="Clotilde Pean" w:date="2021-08-07T15:22:00Z">
              <w:rPr>
                <w:rFonts w:cs="Times New Roman"/>
                <w:lang w:val="en-GB"/>
              </w:rPr>
            </w:rPrChange>
          </w:rPr>
          <w:delInstrText>} ], "container-title" : "Climate Dynamics", "id" : "ITEM-1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Chen and Sun, 2017a, 2017b; Zhao and Dai, 2017; Gao et al., 2017b; Lehner et al., 2017; Dai et al., 2018; Naumann et al., 2018; Potopov\u00e1 et al., 2018; Vicente-Serrano et al., 2020a; Gu et al., 2020; Dai, 2021)", "plainTextFormattedCitation" : "(Cook et al., 2014a; Chen and Sun, 2017a, 2017b; Zhao and Dai, 2017; Gao et al., 2017b; Lehner et al., 2017; Dai et al., 2018; Naumann et al., 2018; Potopov\u00e1 et al., 2018; Vicente-Serrano et al., 2020a; Gu et al., 2020; Dai, 2021)", "previouslyFormattedCitation" : "(Cook et al., 2014a; Chen and Sun, 2017a, 2017b; Zhao and Dai, 2017; Gao et al., 2017b; Lehner et al., 2017; Dai et al., 2018; Naumann et al., 2018; Potopov\u00e1 et al., 2018; Vicente-Serrano et al., 2020a; Gu et al., 2020; Dai, 2021)"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rPr>
        <w:t>(</w:t>
      </w:r>
      <w:del w:id="2492" w:author="Robin Matthews" w:date="2021-07-14T10:01:00Z">
        <w:r w:rsidR="00A26296" w:rsidDel="0012626D">
          <w:rPr>
            <w:rFonts w:cs="Times New Roman"/>
            <w:noProof/>
          </w:rPr>
          <w:delText>C</w:delText>
        </w:r>
      </w:del>
      <w:ins w:id="2493" w:author="Robin Matthews" w:date="2021-07-14T10:01:00Z">
        <w:r w:rsidR="0012626D">
          <w:rPr>
            <w:noProof/>
          </w:rPr>
          <w:t>Cook et al., 2014a; Chen and Sun, 2017a, b; Gao et al., 2017b; Lehner et al., 2017; Zhao and Dai, 2017; Dai et al., 2018; Naumann et al., 2018; Potopová et al., 2018; Gu et al., 2020; Vicente-Serrano et al., 2020c; Dai, 2021</w:t>
        </w:r>
      </w:ins>
      <w:del w:id="2494" w:author="Robin Matthews" w:date="2021-07-14T10:01:00Z">
        <w:r w:rsidR="00A26296" w:rsidDel="0012626D">
          <w:rPr>
            <w:rFonts w:cs="Times New Roman"/>
            <w:noProof/>
          </w:rPr>
          <w:delText>ook et al., 2014a; Chen and Sun, 2017a, 2017b; Zhao and Dai, 2017; Gao et al., 2017b; Lehner et al., 2017; Dai et al., 2018; Naumann et al., 2018; Potopová et al., 2018; Vicente-Serrano et al., 2020a; Gu et al., 2020; Dai, 2021</w:delText>
        </w:r>
      </w:del>
      <w:r w:rsidR="00A26296">
        <w:rPr>
          <w:rFonts w:cs="Times New Roman"/>
          <w:noProof/>
        </w:rPr>
        <w:t>)</w:t>
      </w:r>
      <w:r w:rsidRPr="00D424AA">
        <w:rPr>
          <w:rFonts w:cs="Times New Roman"/>
          <w:lang w:val="en-GB"/>
        </w:rPr>
        <w:fldChar w:fldCharType="end"/>
      </w:r>
      <w:commentRangeEnd w:id="2488"/>
      <w:r w:rsidR="00A26296">
        <w:rPr>
          <w:rStyle w:val="Marquedecommentaire"/>
        </w:rPr>
        <w:commentReference w:id="2488"/>
      </w:r>
      <w:r w:rsidRPr="001C2BC4">
        <w:rPr>
          <w:rFonts w:cs="Times New Roman"/>
        </w:rPr>
        <w:t xml:space="preserve">. </w:t>
      </w:r>
      <w:r w:rsidRPr="00841A35">
        <w:rPr>
          <w:rFonts w:cs="Times New Roman"/>
          <w:lang w:val="en-GB"/>
        </w:rPr>
        <w:t>Projections in PDSI-PM and SPEI-PM are us</w:t>
      </w:r>
      <w:r w:rsidRPr="00D424AA">
        <w:rPr>
          <w:rFonts w:cs="Times New Roman"/>
          <w:lang w:val="en-GB"/>
        </w:rPr>
        <w:t>ed in complement to changes in total soil moisture for the assessed projected changes in agricultural and ecological drought (Section 11.9).</w:t>
      </w:r>
    </w:p>
    <w:p w14:paraId="1209220C" w14:textId="169488F7" w:rsidR="001415DA" w:rsidRDefault="001415DA" w:rsidP="00D424AA">
      <w:pPr>
        <w:pStyle w:val="AR6BodyText"/>
        <w:rPr>
          <w:rFonts w:cs="Times New Roman"/>
          <w:lang w:val="en-GB"/>
        </w:rPr>
      </w:pPr>
    </w:p>
    <w:p w14:paraId="5B572A5F" w14:textId="77777777" w:rsidR="0012500E" w:rsidRPr="00D424AA" w:rsidRDefault="0012500E" w:rsidP="00D424AA">
      <w:pPr>
        <w:pStyle w:val="AR6BodyText"/>
        <w:rPr>
          <w:rFonts w:cs="Times New Roman"/>
          <w:lang w:val="en-GB"/>
        </w:rPr>
      </w:pPr>
    </w:p>
    <w:p w14:paraId="036BD4BE" w14:textId="77777777" w:rsidR="001415DA" w:rsidRPr="00D424AA" w:rsidRDefault="001415DA" w:rsidP="00D424AA">
      <w:pPr>
        <w:pStyle w:val="AR6Chap11Level311111"/>
        <w:rPr>
          <w:rFonts w:cs="Times New Roman"/>
          <w:lang w:val="en-GB"/>
        </w:rPr>
      </w:pPr>
      <w:bookmarkStart w:id="2495" w:name="_Toc70703038"/>
      <w:r w:rsidRPr="00D424AA">
        <w:rPr>
          <w:rFonts w:cs="Times New Roman"/>
          <w:lang w:val="en-GB"/>
        </w:rPr>
        <w:t>Synthesis for different drought types</w:t>
      </w:r>
      <w:bookmarkEnd w:id="2495"/>
    </w:p>
    <w:p w14:paraId="5ACD4135" w14:textId="77777777" w:rsidR="001415DA" w:rsidRPr="00D424AA" w:rsidRDefault="001415DA" w:rsidP="00D424AA">
      <w:pPr>
        <w:pStyle w:val="AR6BodyText"/>
        <w:rPr>
          <w:rFonts w:cs="Times New Roman"/>
          <w:lang w:val="en-GB"/>
        </w:rPr>
      </w:pPr>
    </w:p>
    <w:p w14:paraId="6DA1C316" w14:textId="31E7B3F7" w:rsidR="00347267" w:rsidRPr="00D424AA" w:rsidRDefault="001415DA" w:rsidP="00D424AA">
      <w:pPr>
        <w:rPr>
          <w:lang w:val="en-CA"/>
        </w:rPr>
      </w:pPr>
      <w:r w:rsidRPr="00D424AA">
        <w:rPr>
          <w:rFonts w:cs="Times New Roman"/>
          <w:lang w:val="en-GB"/>
        </w:rPr>
        <w:t xml:space="preserve">The tables in Section 11.9 provide assessed projected changes in metorological drought, agricultural and ecological drought, and hydrological droughts. The assessment shows that several regions will be affected by more severe agricultural and ecological droughts even if global warming is stabilized </w:t>
      </w:r>
      <w:r w:rsidR="00F17405">
        <w:rPr>
          <w:rFonts w:cs="Times New Roman"/>
          <w:lang w:val="en-GB"/>
        </w:rPr>
        <w:t>at well below 2</w:t>
      </w:r>
      <w:r w:rsidR="00F17405" w:rsidRPr="00D424AA">
        <w:rPr>
          <w:rFonts w:cs="Times New Roman"/>
          <w:lang w:val="en-GB"/>
        </w:rPr>
        <w:t>°C</w:t>
      </w:r>
      <w:r w:rsidR="00F17405">
        <w:rPr>
          <w:rFonts w:cs="Times New Roman"/>
          <w:lang w:val="en-GB"/>
        </w:rPr>
        <w:t xml:space="preserve">, </w:t>
      </w:r>
      <w:r w:rsidR="00F17405" w:rsidRPr="00F17405">
        <w:rPr>
          <w:rFonts w:cs="Times New Roman"/>
          <w:lang w:val="en-GB"/>
        </w:rPr>
        <w:t>and 1.5°C</w:t>
      </w:r>
      <w:r w:rsidR="00F17405">
        <w:rPr>
          <w:rFonts w:cs="Times New Roman"/>
          <w:lang w:val="en-GB"/>
        </w:rPr>
        <w:t>,</w:t>
      </w:r>
      <w:r w:rsidR="00F17405" w:rsidRPr="00F17405">
        <w:rPr>
          <w:rFonts w:cs="Times New Roman"/>
          <w:lang w:val="en-GB"/>
        </w:rPr>
        <w:t xml:space="preserve"> </w:t>
      </w:r>
      <w:r w:rsidRPr="00D424AA">
        <w:rPr>
          <w:rFonts w:cs="Times New Roman"/>
          <w:lang w:val="en-GB"/>
        </w:rPr>
        <w:t>within the bounds of the Paris Agreement (</w:t>
      </w:r>
      <w:r w:rsidRPr="00D424AA">
        <w:rPr>
          <w:rFonts w:cs="Times New Roman"/>
          <w:i/>
          <w:iCs/>
          <w:lang w:val="en-GB"/>
        </w:rPr>
        <w:t>high confidence</w:t>
      </w:r>
      <w:r w:rsidRPr="00D424AA">
        <w:rPr>
          <w:rFonts w:cs="Times New Roman"/>
          <w:lang w:val="en-GB"/>
        </w:rPr>
        <w:t>). The most affected regions include WCE, MED, EAU, SAU, SCA, NSA, SAM, SWS, SSA, NCA, CAN, WSAF, ESAF and MDG (</w:t>
      </w:r>
      <w:r w:rsidRPr="00D424AA">
        <w:rPr>
          <w:rFonts w:cs="Times New Roman"/>
          <w:i/>
          <w:iCs/>
          <w:lang w:val="en-GB"/>
        </w:rPr>
        <w:t>medium confidence</w:t>
      </w:r>
      <w:r w:rsidRPr="00D424AA">
        <w:rPr>
          <w:rFonts w:cs="Times New Roman"/>
          <w:lang w:val="en-GB"/>
        </w:rPr>
        <w:t xml:space="preserve">). At 4°C of global warming, even more regions would be affected by agricultural and ecological </w:t>
      </w:r>
      <w:r w:rsidRPr="00D424AA">
        <w:rPr>
          <w:rFonts w:cs="Times New Roman"/>
          <w:lang w:val="en-GB"/>
        </w:rPr>
        <w:lastRenderedPageBreak/>
        <w:t>droughts (WCE, MED, CAU, EAU, SAU, WCA, EAS, SCA, CAR, NSA, NES, SAM, SWS, SSA, NCA, CAN, ENA, WNA, WSAF, ESAF and MDG). NEAF, SAS are also projected to experience less agricultural and ecological drought with global warming (</w:t>
      </w:r>
      <w:r w:rsidRPr="00D424AA">
        <w:rPr>
          <w:rFonts w:cs="Times New Roman"/>
          <w:i/>
          <w:iCs/>
          <w:lang w:val="en-GB"/>
        </w:rPr>
        <w:t>medium confidence</w:t>
      </w:r>
      <w:r w:rsidRPr="00D424AA">
        <w:rPr>
          <w:rFonts w:cs="Times New Roman"/>
          <w:lang w:val="en-GB"/>
        </w:rPr>
        <w:t>). Projected changes in meteorological droughts are overall less extended but also affect several AR6 regions, at 1.5°C and 2°C (MED, EAU, SAU, SCA, NSA, NCA, WSAF, ESAF, MDG) and 4ºC of global warming (WCE, MED, EAU, SAU, SEA, SCA, CAR, NWS, NSA, NES, SAM, SWS, SSA, NCA, ENA, WAF, WSAF, ESAF, MDG). Several regions are also projected to be affected by more hydrological droughts at 1.5°C and 2°C (WCE, MED, WNA, WSAF, ESAF) and 4ºC of global warming (NEU, WCE, EEU, MED, SAU, WCA, SCA, NSA, SAM, SWS, SSA, WNA, WSAF, ESAF, MDG).</w:t>
      </w:r>
      <w:r w:rsidR="00347267" w:rsidRPr="006A2665">
        <w:rPr>
          <w:lang w:val="en-GB"/>
        </w:rPr>
        <w:t xml:space="preserve"> To illustrate the changes in both intensity and frequency of drought in the regions where strongest changes are projected, </w:t>
      </w:r>
      <w:r w:rsidR="00985327" w:rsidRPr="006A2665">
        <w:rPr>
          <w:lang w:val="en-GB"/>
        </w:rPr>
        <w:t>F</w:t>
      </w:r>
      <w:r w:rsidR="00347267" w:rsidRPr="006A2665">
        <w:rPr>
          <w:lang w:val="en-GB"/>
        </w:rPr>
        <w:t xml:space="preserve">igure 11.18 </w:t>
      </w:r>
      <w:r w:rsidR="00985327" w:rsidRPr="006A2665">
        <w:rPr>
          <w:lang w:val="en-GB"/>
        </w:rPr>
        <w:t>displays</w:t>
      </w:r>
      <w:r w:rsidR="00347267" w:rsidRPr="006A2665">
        <w:rPr>
          <w:lang w:val="en-GB"/>
        </w:rPr>
        <w:t xml:space="preserve"> changes in the intensity and frequency of soil moisture drought under different </w:t>
      </w:r>
      <w:r w:rsidR="00985327" w:rsidRPr="006A2665">
        <w:rPr>
          <w:lang w:val="en-GB"/>
        </w:rPr>
        <w:t xml:space="preserve">global </w:t>
      </w:r>
      <w:r w:rsidR="00347267" w:rsidRPr="006A2665">
        <w:rPr>
          <w:lang w:val="en-GB"/>
        </w:rPr>
        <w:t xml:space="preserve">warming levels </w:t>
      </w:r>
      <w:r w:rsidR="00985327" w:rsidRPr="006A2665">
        <w:rPr>
          <w:lang w:val="en-GB"/>
        </w:rPr>
        <w:t xml:space="preserve">(1.5°C, 2°C, 4°C) </w:t>
      </w:r>
      <w:r w:rsidR="00347267" w:rsidRPr="006A2665">
        <w:rPr>
          <w:lang w:val="en-GB"/>
        </w:rPr>
        <w:t>relative to the 1851-1900 baseline based on CMIP6 simulations under different SSP forcing scenarios. The 90% uncertainty ranges for the projected changes in both intensity and frequency are above zero, indicating significant increase in both intensity and frequency of drought in these regions as whole.</w:t>
      </w:r>
    </w:p>
    <w:p w14:paraId="5C945EFE" w14:textId="77777777" w:rsidR="001415DA" w:rsidRPr="00D424AA" w:rsidRDefault="001415DA" w:rsidP="00D424AA">
      <w:pPr>
        <w:pStyle w:val="AR6BodyText"/>
        <w:rPr>
          <w:rFonts w:cs="Times New Roman"/>
          <w:b/>
          <w:bCs/>
          <w:lang w:val="en-GB"/>
        </w:rPr>
      </w:pPr>
    </w:p>
    <w:p w14:paraId="4F0BBDB0" w14:textId="1FBAF99A" w:rsidR="00F17405" w:rsidRPr="00504BF7" w:rsidRDefault="00F17405" w:rsidP="00D424AA">
      <w:pPr>
        <w:pStyle w:val="AR6BodyText"/>
        <w:rPr>
          <w:rFonts w:cs="Times New Roman"/>
          <w:lang w:val="en-GB"/>
        </w:rPr>
      </w:pPr>
      <w:r w:rsidRPr="00504BF7">
        <w:rPr>
          <w:rFonts w:cs="Times New Roman"/>
          <w:lang w:val="en-GB"/>
        </w:rPr>
        <w:t>In summary, t</w:t>
      </w:r>
      <w:r w:rsidR="001415DA" w:rsidRPr="00D506A9">
        <w:rPr>
          <w:rFonts w:cs="Times New Roman"/>
          <w:lang w:val="en-GB"/>
        </w:rPr>
        <w:t>he land area affected by increasing drought frequency and severity expands with increasing global warming (</w:t>
      </w:r>
      <w:r w:rsidR="001415DA" w:rsidRPr="00D506A9">
        <w:rPr>
          <w:rFonts w:cs="Times New Roman"/>
          <w:i/>
          <w:iCs/>
          <w:lang w:val="en-GB"/>
        </w:rPr>
        <w:t>high confidence</w:t>
      </w:r>
      <w:r w:rsidR="001415DA" w:rsidRPr="00D506A9">
        <w:rPr>
          <w:rFonts w:cs="Times New Roman"/>
          <w:lang w:val="en-GB"/>
        </w:rPr>
        <w:t xml:space="preserve">). </w:t>
      </w:r>
      <w:r w:rsidR="004B7990" w:rsidRPr="00D506A9">
        <w:rPr>
          <w:rFonts w:cs="Times New Roman"/>
          <w:lang w:val="en-GB"/>
        </w:rPr>
        <w:t>New evidence strengthens the SR15 conclusion that even relatively small incremental increases in global warming (+0.5°C) cause a worsening of droughts in some regions (</w:t>
      </w:r>
      <w:r w:rsidR="004B7990" w:rsidRPr="00D506A9">
        <w:rPr>
          <w:rFonts w:cs="Times New Roman"/>
          <w:i/>
          <w:lang w:val="en-GB"/>
        </w:rPr>
        <w:t>high confidence).</w:t>
      </w:r>
      <w:r w:rsidR="004B7990" w:rsidRPr="00D506A9">
        <w:rPr>
          <w:rFonts w:cs="Times New Roman"/>
          <w:lang w:val="en-GB"/>
        </w:rPr>
        <w:t xml:space="preserve"> </w:t>
      </w:r>
      <w:r w:rsidR="001415DA" w:rsidRPr="00D506A9">
        <w:rPr>
          <w:rFonts w:cs="Times New Roman"/>
          <w:lang w:val="en-GB"/>
        </w:rPr>
        <w:t xml:space="preserve">Several regions will be affected by more frequent and severe agricultural and ecological droughts even if global warming is stabilized </w:t>
      </w:r>
      <w:r w:rsidRPr="00504BF7">
        <w:rPr>
          <w:rFonts w:cs="Times New Roman"/>
          <w:lang w:val="en-GB"/>
        </w:rPr>
        <w:t xml:space="preserve">at </w:t>
      </w:r>
      <w:r w:rsidR="001415DA" w:rsidRPr="00D506A9">
        <w:rPr>
          <w:rFonts w:cs="Times New Roman"/>
          <w:lang w:val="en-GB"/>
        </w:rPr>
        <w:t>1.5-2°C (</w:t>
      </w:r>
      <w:r w:rsidR="001415DA" w:rsidRPr="00D506A9">
        <w:rPr>
          <w:rFonts w:cs="Times New Roman"/>
          <w:i/>
          <w:iCs/>
          <w:lang w:val="en-GB"/>
        </w:rPr>
        <w:t>high confidence</w:t>
      </w:r>
      <w:r w:rsidR="001415DA" w:rsidRPr="00D506A9">
        <w:rPr>
          <w:rFonts w:cs="Times New Roman"/>
          <w:lang w:val="en-GB"/>
        </w:rPr>
        <w:t>). The most affected regions include WCE, MED, EAU, SAU, SCA, NSA, SAM, SWS, SSA, NCA, CAN, WSAF, ESAF and MDG (</w:t>
      </w:r>
      <w:r w:rsidR="001415DA" w:rsidRPr="00D506A9">
        <w:rPr>
          <w:rFonts w:cs="Times New Roman"/>
          <w:i/>
          <w:iCs/>
          <w:lang w:val="en-GB"/>
        </w:rPr>
        <w:t>medium confidence</w:t>
      </w:r>
      <w:r w:rsidR="001415DA" w:rsidRPr="00D506A9">
        <w:rPr>
          <w:rFonts w:cs="Times New Roman"/>
          <w:lang w:val="en-GB"/>
        </w:rPr>
        <w:t>). At 4°C of global warming, even more regions would be affected by agricultural and ecological droughts (WCE, MED, CAU, EAU, SAU, WCA, EAS, SCA, CAR, NSA, NES, SAM, SWS, SSA, NCA, CAN, ENA, WNA, WSAF, ESAF and MDG). Some regions are also projected to experience less agricultural and ecological drought with global warming (</w:t>
      </w:r>
      <w:r w:rsidR="001415DA" w:rsidRPr="00D506A9">
        <w:rPr>
          <w:rFonts w:cs="Times New Roman"/>
          <w:i/>
          <w:iCs/>
          <w:lang w:val="en-GB"/>
        </w:rPr>
        <w:t xml:space="preserve">medium confidence; </w:t>
      </w:r>
      <w:r w:rsidR="001415DA" w:rsidRPr="00D506A9">
        <w:rPr>
          <w:rFonts w:cs="Times New Roman"/>
          <w:lang w:val="en-GB"/>
        </w:rPr>
        <w:t xml:space="preserve">(NEAF, SAS)). There is </w:t>
      </w:r>
      <w:r w:rsidR="001415DA" w:rsidRPr="00D506A9">
        <w:rPr>
          <w:rFonts w:cs="Times New Roman"/>
          <w:i/>
          <w:iCs/>
          <w:lang w:val="en-GB"/>
        </w:rPr>
        <w:t>high confidence</w:t>
      </w:r>
      <w:r w:rsidR="001415DA" w:rsidRPr="00D506A9">
        <w:rPr>
          <w:rFonts w:cs="Times New Roman"/>
          <w:lang w:val="en-GB"/>
        </w:rPr>
        <w:t xml:space="preserve"> that the projected increases in agricultural and ecological droughts are strongly affected by AED increases in a warming climate, although ET increases are projected to be smaller than those in AED due to soil moisture limitations and CO</w:t>
      </w:r>
      <w:r w:rsidR="001415DA" w:rsidRPr="00D506A9">
        <w:rPr>
          <w:rFonts w:cs="Times New Roman"/>
          <w:vertAlign w:val="subscript"/>
          <w:lang w:val="en-GB"/>
        </w:rPr>
        <w:t>2</w:t>
      </w:r>
      <w:r w:rsidR="001415DA" w:rsidRPr="00D506A9">
        <w:rPr>
          <w:rFonts w:cs="Times New Roman"/>
          <w:lang w:val="en-GB"/>
        </w:rPr>
        <w:t xml:space="preserve"> effects on leaf stomatal conductance. Enhanced atmospheric CO</w:t>
      </w:r>
      <w:r w:rsidR="001415DA" w:rsidRPr="00D506A9">
        <w:rPr>
          <w:rFonts w:cs="Times New Roman"/>
          <w:vertAlign w:val="subscript"/>
          <w:lang w:val="en-GB"/>
        </w:rPr>
        <w:t>2</w:t>
      </w:r>
      <w:r w:rsidR="001415DA" w:rsidRPr="00D506A9">
        <w:rPr>
          <w:rFonts w:cs="Times New Roman"/>
          <w:lang w:val="en-GB"/>
        </w:rPr>
        <w:t xml:space="preserve"> concentrations lead to enhanced water-use efficiency in plants (</w:t>
      </w:r>
      <w:r w:rsidR="001415DA" w:rsidRPr="00D506A9">
        <w:rPr>
          <w:rFonts w:cs="Times New Roman"/>
          <w:i/>
          <w:iCs/>
          <w:lang w:val="en-GB"/>
        </w:rPr>
        <w:t>medium confidence</w:t>
      </w:r>
      <w:r w:rsidR="001415DA" w:rsidRPr="00D506A9">
        <w:rPr>
          <w:rFonts w:cs="Times New Roman"/>
          <w:lang w:val="en-GB"/>
        </w:rPr>
        <w:t xml:space="preserve">), but there is </w:t>
      </w:r>
      <w:r w:rsidR="001415DA" w:rsidRPr="00D506A9">
        <w:rPr>
          <w:rFonts w:cs="Times New Roman"/>
          <w:i/>
          <w:lang w:val="en-GB"/>
        </w:rPr>
        <w:t>low confidence</w:t>
      </w:r>
      <w:r w:rsidR="001415DA" w:rsidRPr="00D506A9">
        <w:rPr>
          <w:rFonts w:cs="Times New Roman"/>
          <w:lang w:val="en-GB"/>
        </w:rPr>
        <w:t xml:space="preserve"> that it can ameliorate agricultural and ecological droughts, or hydrological droughts, at higher global warming levels characterized by limited soil moisture and enhanced AED.</w:t>
      </w:r>
    </w:p>
    <w:p w14:paraId="767102CF" w14:textId="77777777" w:rsidR="00F17405" w:rsidRPr="00504BF7" w:rsidRDefault="00F17405" w:rsidP="00D424AA">
      <w:pPr>
        <w:pStyle w:val="AR6BodyText"/>
        <w:rPr>
          <w:rFonts w:cs="Times New Roman"/>
          <w:lang w:val="en-GB"/>
        </w:rPr>
      </w:pPr>
    </w:p>
    <w:p w14:paraId="0B122132" w14:textId="2FB911D8" w:rsidR="001415DA" w:rsidRPr="00D506A9" w:rsidRDefault="001415DA" w:rsidP="00D424AA">
      <w:pPr>
        <w:pStyle w:val="AR6BodyText"/>
        <w:rPr>
          <w:rFonts w:cs="Times New Roman"/>
          <w:lang w:val="en-GB"/>
        </w:rPr>
      </w:pPr>
      <w:r w:rsidRPr="00D506A9">
        <w:rPr>
          <w:rFonts w:cs="Times New Roman"/>
          <w:lang w:val="en-GB"/>
        </w:rPr>
        <w:t xml:space="preserve">Projected changes in meteorological droughts are overall less extended than for agricultural and ecological droughts, but also affect several AR6 regions, even at 1.5°C and 2°C of global warming. Several regions are also projected to be more strongly affected by hydrological droughts with increasing global warming (NEU, WCE, EEU, MED, SAU, WCA, SCA, NSA, SAM, SWS, SSA, WNA, WSAF, ESAF, MDG).  Increased soil moisture limitation and associated changes in droughts are projected to lead to increased vegetation stress in many regions, with implications for the global land carbon sink (CC-Box 5). There is </w:t>
      </w:r>
      <w:r w:rsidRPr="00D506A9">
        <w:rPr>
          <w:rFonts w:cs="Times New Roman"/>
          <w:i/>
          <w:iCs/>
          <w:lang w:val="en-GB"/>
        </w:rPr>
        <w:t>high confidence</w:t>
      </w:r>
      <w:r w:rsidRPr="00D506A9">
        <w:rPr>
          <w:rFonts w:cs="Times New Roman"/>
          <w:lang w:val="en-GB"/>
        </w:rPr>
        <w:t xml:space="preserve"> that the global land sink will become less efficient due to soil moisture limitations and associated drought conditions in some regions in higher emission scenarios specially under global warming levels above 4°C ; however, there is </w:t>
      </w:r>
      <w:r w:rsidRPr="00D506A9">
        <w:rPr>
          <w:rFonts w:cs="Times New Roman"/>
          <w:i/>
          <w:iCs/>
          <w:lang w:val="en-GB"/>
        </w:rPr>
        <w:t>low confidence</w:t>
      </w:r>
      <w:r w:rsidRPr="00D506A9">
        <w:rPr>
          <w:rFonts w:cs="Times New Roman"/>
          <w:lang w:val="en-GB"/>
        </w:rPr>
        <w:t xml:space="preserve"> on how these water cycle feedbacks will play out in lower emission scenarios (at 2°C global warming or lower) (C</w:t>
      </w:r>
      <w:r w:rsidR="00F17405" w:rsidRPr="00504BF7">
        <w:rPr>
          <w:rFonts w:cs="Times New Roman"/>
          <w:lang w:val="en-GB"/>
        </w:rPr>
        <w:t>ross-</w:t>
      </w:r>
      <w:r w:rsidRPr="00D506A9">
        <w:rPr>
          <w:rFonts w:cs="Times New Roman"/>
          <w:lang w:val="en-GB"/>
        </w:rPr>
        <w:t>C</w:t>
      </w:r>
      <w:r w:rsidR="00F17405" w:rsidRPr="00504BF7">
        <w:rPr>
          <w:rFonts w:cs="Times New Roman"/>
          <w:lang w:val="en-GB"/>
        </w:rPr>
        <w:t>hapter</w:t>
      </w:r>
      <w:r w:rsidR="00D506A9">
        <w:rPr>
          <w:rFonts w:cs="Times New Roman"/>
          <w:lang w:val="en-GB"/>
        </w:rPr>
        <w:t xml:space="preserve"> </w:t>
      </w:r>
      <w:r w:rsidRPr="00D506A9">
        <w:rPr>
          <w:rFonts w:cs="Times New Roman"/>
          <w:lang w:val="en-GB"/>
        </w:rPr>
        <w:t>Box5.1).</w:t>
      </w:r>
    </w:p>
    <w:p w14:paraId="519037B5" w14:textId="41CBFE88" w:rsidR="001415DA" w:rsidRPr="00504BF7" w:rsidRDefault="001415DA" w:rsidP="00D424AA">
      <w:pPr>
        <w:pStyle w:val="AR6BodyText"/>
        <w:rPr>
          <w:rFonts w:cs="Times New Roman"/>
          <w:lang w:val="en-GB"/>
        </w:rPr>
      </w:pPr>
    </w:p>
    <w:p w14:paraId="49F07E8C" w14:textId="77777777" w:rsidR="0012500E" w:rsidRPr="00D424AA" w:rsidRDefault="0012500E" w:rsidP="00D424AA">
      <w:pPr>
        <w:pStyle w:val="AR6BodyText"/>
        <w:rPr>
          <w:rFonts w:cs="Times New Roman"/>
          <w:lang w:val="en-GB"/>
        </w:rPr>
      </w:pPr>
    </w:p>
    <w:p w14:paraId="24B5EB9B" w14:textId="74A763EC" w:rsidR="001415DA" w:rsidRPr="00D424AA" w:rsidRDefault="001415DA" w:rsidP="00D424AA">
      <w:pPr>
        <w:pStyle w:val="AR6BodyText"/>
        <w:rPr>
          <w:rFonts w:cs="Times New Roman"/>
          <w:b/>
          <w:lang w:val="en-GB"/>
        </w:rPr>
      </w:pPr>
      <w:r w:rsidRPr="00D424AA">
        <w:rPr>
          <w:rFonts w:cs="Times New Roman"/>
          <w:b/>
          <w:lang w:val="en-GB"/>
        </w:rPr>
        <w:t>[START FIGURE 11.</w:t>
      </w:r>
      <w:r w:rsidR="00334F4C" w:rsidRPr="00D424AA">
        <w:rPr>
          <w:rFonts w:cs="Times New Roman"/>
          <w:b/>
          <w:lang w:val="en-GB"/>
        </w:rPr>
        <w:t>19</w:t>
      </w:r>
      <w:r w:rsidRPr="00D424AA">
        <w:rPr>
          <w:rFonts w:cs="Times New Roman"/>
          <w:b/>
          <w:lang w:val="en-GB"/>
        </w:rPr>
        <w:t xml:space="preserve"> HERE]</w:t>
      </w:r>
    </w:p>
    <w:p w14:paraId="721C4C68" w14:textId="77777777" w:rsidR="001415DA" w:rsidRPr="00D424AA" w:rsidRDefault="001415DA" w:rsidP="00D424AA">
      <w:pPr>
        <w:pStyle w:val="AR6BodyText"/>
        <w:rPr>
          <w:rFonts w:cs="Times New Roman"/>
          <w:lang w:val="en-GB"/>
        </w:rPr>
      </w:pPr>
    </w:p>
    <w:p w14:paraId="4F85CF96" w14:textId="053786B4" w:rsidR="00451FD2" w:rsidRPr="00565D38" w:rsidRDefault="00334F4C" w:rsidP="00DE4CA9">
      <w:pPr>
        <w:pStyle w:val="AR6Chap11Figure"/>
      </w:pPr>
      <w:r w:rsidRPr="00451FD2">
        <w:t>Projected changes in (a-c) the number of consecutive dry days (CDD), (d-f) annual mean soil moisture over the total column, and (g-l) the frequency and intensity of one-in-ten year soil moisture drought for the June-to-August and December-to-February seasons at 1.5°C, 2°C, and 4°C of global warming compared to the 1851-1900 baseline. Results are based on simulations from the CMIP6 multi-model ensemble under the SSP1-1.9, SSP1-2.6, SSP2-4.5, SSP3-7.0, and SSP5-8.5 scenarios. The numbers in the top right indicate the number of simulations included. Uncertainty is represented using the simple approach: no overlay indicates regions with high model agreement, where ≥80% of models agree on sign of change; diagonal lines indicate regions with low model agreement, where &lt;80% of models agree on sign of change. For more information on the simple approach, please refer to the Cross-Chapter Box Atlas 1.</w:t>
      </w:r>
      <w:r w:rsidR="00451FD2">
        <w:t xml:space="preserve"> For details on the methods see Supplementary Material 11.SM.2.</w:t>
      </w:r>
      <w:r w:rsidR="00DB45A5">
        <w:t xml:space="preserve"> </w:t>
      </w:r>
      <w:r w:rsidR="00DB45A5" w:rsidRPr="004369BC">
        <w:rPr>
          <w:rFonts w:cs="Times New Roman"/>
          <w:szCs w:val="20"/>
        </w:rPr>
        <w:t xml:space="preserve">Further details on data sources </w:t>
      </w:r>
      <w:r w:rsidR="00DB45A5" w:rsidRPr="004369BC">
        <w:rPr>
          <w:rFonts w:cs="Times New Roman"/>
          <w:szCs w:val="20"/>
        </w:rPr>
        <w:lastRenderedPageBreak/>
        <w:t xml:space="preserve">and processing are available in the chapter data table (Table </w:t>
      </w:r>
      <w:r w:rsidR="00DB45A5">
        <w:rPr>
          <w:rFonts w:cs="Times New Roman"/>
          <w:szCs w:val="20"/>
        </w:rPr>
        <w:t>11.SM.9</w:t>
      </w:r>
      <w:r w:rsidR="00DB45A5" w:rsidRPr="004369BC">
        <w:rPr>
          <w:rFonts w:cs="Times New Roman"/>
          <w:szCs w:val="20"/>
        </w:rPr>
        <w:t>).</w:t>
      </w:r>
    </w:p>
    <w:p w14:paraId="7A1A32D2" w14:textId="5B7988C1" w:rsidR="00334F4C" w:rsidRPr="00451FD2" w:rsidRDefault="00334F4C" w:rsidP="00DE4CA9">
      <w:pPr>
        <w:pStyle w:val="AR6Chap11Figure"/>
        <w:numPr>
          <w:ilvl w:val="0"/>
          <w:numId w:val="0"/>
        </w:numPr>
        <w:ind w:left="360"/>
      </w:pPr>
    </w:p>
    <w:p w14:paraId="62542A4F" w14:textId="77777777" w:rsidR="001415DA" w:rsidRPr="00D424AA" w:rsidRDefault="001415DA" w:rsidP="00D424AA">
      <w:pPr>
        <w:pStyle w:val="AR6BodyText"/>
        <w:rPr>
          <w:rFonts w:cs="Times New Roman"/>
          <w:lang w:val="en-GB"/>
        </w:rPr>
      </w:pPr>
    </w:p>
    <w:p w14:paraId="4F1612D7" w14:textId="271A2CDE" w:rsidR="001415DA" w:rsidRPr="00D424AA" w:rsidRDefault="001415DA" w:rsidP="00D424AA">
      <w:pPr>
        <w:pStyle w:val="AR6BodyText"/>
        <w:rPr>
          <w:rFonts w:cs="Times New Roman"/>
          <w:b/>
          <w:lang w:val="en-GB"/>
        </w:rPr>
      </w:pPr>
      <w:r w:rsidRPr="00D424AA">
        <w:rPr>
          <w:rFonts w:cs="Times New Roman"/>
          <w:b/>
          <w:lang w:val="en-GB"/>
        </w:rPr>
        <w:t>[END FIGURE 11.</w:t>
      </w:r>
      <w:r w:rsidR="00334F4C" w:rsidRPr="00D424AA">
        <w:rPr>
          <w:rFonts w:cs="Times New Roman"/>
          <w:b/>
          <w:lang w:val="en-GB"/>
        </w:rPr>
        <w:t>19</w:t>
      </w:r>
      <w:r w:rsidRPr="00D424AA">
        <w:rPr>
          <w:rFonts w:cs="Times New Roman"/>
          <w:b/>
          <w:lang w:val="en-GB"/>
        </w:rPr>
        <w:t xml:space="preserve"> HERE]</w:t>
      </w:r>
    </w:p>
    <w:p w14:paraId="7E9FEE78" w14:textId="77777777" w:rsidR="001415DA" w:rsidRPr="00D424AA" w:rsidRDefault="001415DA" w:rsidP="00D424AA">
      <w:pPr>
        <w:pStyle w:val="AR6BodyText"/>
        <w:rPr>
          <w:rFonts w:cs="Times New Roman"/>
          <w:b/>
          <w:lang w:val="en-GB"/>
        </w:rPr>
      </w:pPr>
    </w:p>
    <w:p w14:paraId="588C632F" w14:textId="77777777" w:rsidR="001415DA" w:rsidRPr="00D424AA" w:rsidRDefault="001415DA" w:rsidP="00D424AA">
      <w:pPr>
        <w:pStyle w:val="AR6BodyText"/>
        <w:rPr>
          <w:rFonts w:cs="Times New Roman"/>
          <w:b/>
          <w:lang w:val="en-GB"/>
        </w:rPr>
      </w:pPr>
    </w:p>
    <w:p w14:paraId="1763FBD6" w14:textId="77777777" w:rsidR="007A1008" w:rsidRPr="00D424AA" w:rsidRDefault="007A1008" w:rsidP="00D424AA">
      <w:pPr>
        <w:pStyle w:val="AR6Chap11Level1111"/>
        <w:rPr>
          <w:rFonts w:cs="Times New Roman"/>
          <w:lang w:val="en-GB"/>
        </w:rPr>
      </w:pPr>
      <w:bookmarkStart w:id="2496" w:name="_Toc25583695"/>
      <w:bookmarkStart w:id="2497" w:name="_Toc29672896"/>
      <w:bookmarkStart w:id="2498" w:name="_Toc57192456"/>
      <w:bookmarkStart w:id="2499" w:name="_Toc70703039"/>
      <w:r w:rsidRPr="00D424AA">
        <w:rPr>
          <w:rFonts w:cs="Times New Roman"/>
          <w:lang w:val="en-GB"/>
        </w:rPr>
        <w:t>Extreme storms</w:t>
      </w:r>
      <w:bookmarkEnd w:id="2496"/>
      <w:bookmarkEnd w:id="2497"/>
      <w:bookmarkEnd w:id="2498"/>
      <w:bookmarkEnd w:id="2499"/>
    </w:p>
    <w:p w14:paraId="71C0FDCE" w14:textId="77777777" w:rsidR="007A1008" w:rsidRPr="00D424AA" w:rsidRDefault="007A1008" w:rsidP="00D424AA">
      <w:pPr>
        <w:rPr>
          <w:rFonts w:cs="Times New Roman"/>
          <w:lang w:val="en-GB"/>
        </w:rPr>
      </w:pPr>
    </w:p>
    <w:p w14:paraId="13D5C977" w14:textId="25DAA462" w:rsidR="007A1008" w:rsidRPr="00D424AA" w:rsidRDefault="007A1008" w:rsidP="00D424AA">
      <w:pPr>
        <w:rPr>
          <w:rFonts w:cs="Times New Roman"/>
          <w:lang w:val="en-GB"/>
        </w:rPr>
      </w:pPr>
      <w:r w:rsidRPr="00D424AA">
        <w:rPr>
          <w:rFonts w:cs="Times New Roman"/>
          <w:lang w:val="en-GB"/>
        </w:rPr>
        <w:t>Extreme storms, such as tropical cyclones (TCs), extratropical cyclones (ETCs), and severe convective storms often have substantial societal impacts. Quantifying the effect of climate change on extreme storms is challenging, partly because extreme storms are rare, short-lived, and local, and individual events are largely influenced by stochastic variability. The high degree of random variability makes detection and attribution of extreme storm trends more uncertain than detection and attribution of trends in other aspects of the environment in which the storms evolve (e.g., larger-scale temperature trends). Projecting changes in extreme storms is also challenging because of constraints in the models' ability to accurately represent the small-scale physical processes that can drive these changes. Despite the challenges, progress has been made since AR5.</w:t>
      </w:r>
    </w:p>
    <w:p w14:paraId="0B9E9700" w14:textId="77777777" w:rsidR="007A1008" w:rsidRPr="00D424AA" w:rsidRDefault="007A1008" w:rsidP="00D424AA">
      <w:pPr>
        <w:rPr>
          <w:rFonts w:cs="Times New Roman"/>
          <w:lang w:val="en-GB"/>
        </w:rPr>
      </w:pPr>
    </w:p>
    <w:p w14:paraId="1A880214" w14:textId="584A1D1A" w:rsidR="007A1008" w:rsidRPr="00D424AA" w:rsidRDefault="007A1008" w:rsidP="00D424AA">
      <w:pPr>
        <w:rPr>
          <w:rFonts w:cs="Times New Roman"/>
          <w:lang w:val="en-GB"/>
        </w:rPr>
      </w:pPr>
      <w:r w:rsidRPr="00D506A9">
        <w:rPr>
          <w:rFonts w:cs="Times New Roman"/>
          <w:lang w:val="en-GB"/>
        </w:rPr>
        <w:t>SREX</w:t>
      </w:r>
      <w:r w:rsidRPr="00D424AA">
        <w:rPr>
          <w:rFonts w:cs="Times New Roman"/>
          <w:lang w:val="en-GB"/>
        </w:rPr>
        <w:t xml:space="preserve"> </w:t>
      </w:r>
      <w:r w:rsidR="004B7990" w:rsidRPr="00D424AA">
        <w:rPr>
          <w:rFonts w:cs="Times New Roman"/>
          <w:lang w:val="en-GB"/>
        </w:rPr>
        <w:t>(Ch</w:t>
      </w:r>
      <w:r w:rsidR="00F17405">
        <w:rPr>
          <w:rFonts w:cs="Times New Roman"/>
          <w:lang w:val="en-GB"/>
        </w:rPr>
        <w:t xml:space="preserve">apter </w:t>
      </w:r>
      <w:r w:rsidR="004B7990" w:rsidRPr="00D424AA">
        <w:rPr>
          <w:rFonts w:cs="Times New Roman"/>
          <w:lang w:val="en-GB"/>
        </w:rPr>
        <w:t>3)</w:t>
      </w:r>
      <w:r w:rsidR="00985327" w:rsidRPr="00D424AA">
        <w:rPr>
          <w:rFonts w:cs="Times New Roman"/>
          <w:lang w:val="en-GB"/>
        </w:rPr>
        <w:t xml:space="preserve"> </w:t>
      </w:r>
      <w:r w:rsidR="00F17405">
        <w:rPr>
          <w:rFonts w:cs="Times New Roman"/>
          <w:lang w:val="en-GB"/>
        </w:rPr>
        <w:t>concluded that</w:t>
      </w:r>
      <w:r w:rsidR="00D506A9">
        <w:rPr>
          <w:rFonts w:cs="Times New Roman"/>
          <w:lang w:val="en-GB"/>
        </w:rPr>
        <w:t xml:space="preserve"> </w:t>
      </w:r>
      <w:r w:rsidR="00F17405">
        <w:rPr>
          <w:rFonts w:cs="Times New Roman"/>
          <w:lang w:val="en-GB"/>
        </w:rPr>
        <w:t>t</w:t>
      </w:r>
      <w:r w:rsidRPr="00D424AA">
        <w:rPr>
          <w:rFonts w:cs="Times New Roman"/>
          <w:lang w:val="en-GB"/>
        </w:rPr>
        <w:t xml:space="preserve">here is </w:t>
      </w:r>
      <w:r w:rsidRPr="00D424AA">
        <w:rPr>
          <w:rFonts w:cs="Times New Roman"/>
          <w:i/>
          <w:lang w:val="en-GB"/>
        </w:rPr>
        <w:t>low confidence</w:t>
      </w:r>
      <w:r w:rsidRPr="00D424AA">
        <w:rPr>
          <w:rFonts w:cs="Times New Roman"/>
          <w:lang w:val="en-GB"/>
        </w:rPr>
        <w:t xml:space="preserve"> in observed long-term (40 years or more) trends in TC intensity, frequency, and duration, and any observed trends in phenomena such as tornadoes and hail</w:t>
      </w:r>
      <w:r w:rsidR="00F17405">
        <w:rPr>
          <w:rFonts w:cs="Times New Roman"/>
          <w:lang w:val="en-GB"/>
        </w:rPr>
        <w:t>;</w:t>
      </w:r>
      <w:r w:rsidR="00D506A9">
        <w:rPr>
          <w:rFonts w:cs="Times New Roman"/>
          <w:lang w:val="en-GB"/>
        </w:rPr>
        <w:t xml:space="preserve"> </w:t>
      </w:r>
      <w:r w:rsidR="00F17405">
        <w:rPr>
          <w:rFonts w:cs="Times New Roman"/>
          <w:lang w:val="en-GB"/>
        </w:rPr>
        <w:t>i</w:t>
      </w:r>
      <w:r w:rsidRPr="00D424AA">
        <w:rPr>
          <w:rFonts w:cs="Times New Roman"/>
          <w:lang w:val="en-GB"/>
        </w:rPr>
        <w:t xml:space="preserve">t is </w:t>
      </w:r>
      <w:r w:rsidRPr="00D424AA">
        <w:rPr>
          <w:rFonts w:cs="Times New Roman"/>
          <w:i/>
          <w:lang w:val="en-GB"/>
        </w:rPr>
        <w:t>likely</w:t>
      </w:r>
      <w:r w:rsidRPr="00D424AA">
        <w:rPr>
          <w:rFonts w:cs="Times New Roman"/>
          <w:lang w:val="en-GB"/>
        </w:rPr>
        <w:t xml:space="preserve"> that extratropical storm tracks have shifted poleward in both the Northern and Southern Hemispheres and that heavy rainfalls and mean maximum wind speeds associated with TCs will increase with continued greenhouse gas (GHG) warming</w:t>
      </w:r>
      <w:r w:rsidR="00F17405">
        <w:rPr>
          <w:rFonts w:cs="Times New Roman"/>
          <w:lang w:val="en-GB"/>
        </w:rPr>
        <w:t>; i</w:t>
      </w:r>
      <w:r w:rsidRPr="00D424AA">
        <w:rPr>
          <w:rFonts w:cs="Times New Roman"/>
          <w:lang w:val="en-GB"/>
        </w:rPr>
        <w:t xml:space="preserve">t is </w:t>
      </w:r>
      <w:r w:rsidRPr="00D424AA">
        <w:rPr>
          <w:rFonts w:cs="Times New Roman"/>
          <w:i/>
          <w:lang w:val="en-GB"/>
        </w:rPr>
        <w:t>likely</w:t>
      </w:r>
      <w:r w:rsidRPr="00D424AA">
        <w:rPr>
          <w:rFonts w:cs="Times New Roman"/>
          <w:lang w:val="en-GB"/>
        </w:rPr>
        <w:t xml:space="preserve"> that the global frequency of TCs will either decrease or remain essentially unchanged, while it is </w:t>
      </w:r>
      <w:r w:rsidRPr="00D424AA">
        <w:rPr>
          <w:rFonts w:cs="Times New Roman"/>
          <w:i/>
          <w:lang w:val="en-GB"/>
        </w:rPr>
        <w:t>more likely than not</w:t>
      </w:r>
      <w:r w:rsidRPr="00D424AA">
        <w:rPr>
          <w:rFonts w:cs="Times New Roman"/>
          <w:lang w:val="en-GB"/>
        </w:rPr>
        <w:t xml:space="preserve"> that the frequency of the most intense storms will increase substantially in some ocean basins</w:t>
      </w:r>
      <w:r w:rsidR="00F17405">
        <w:rPr>
          <w:rFonts w:cs="Times New Roman"/>
          <w:lang w:val="en-GB"/>
        </w:rPr>
        <w:t>;</w:t>
      </w:r>
      <w:r w:rsidR="00D506A9">
        <w:rPr>
          <w:rFonts w:cs="Times New Roman"/>
          <w:lang w:val="en-GB"/>
        </w:rPr>
        <w:t xml:space="preserve"> </w:t>
      </w:r>
      <w:r w:rsidR="00F17405">
        <w:rPr>
          <w:rFonts w:cs="Times New Roman"/>
          <w:lang w:val="en-GB"/>
        </w:rPr>
        <w:t>t</w:t>
      </w:r>
      <w:r w:rsidRPr="00D424AA">
        <w:rPr>
          <w:rFonts w:cs="Times New Roman"/>
          <w:lang w:val="en-GB"/>
        </w:rPr>
        <w:t xml:space="preserve">here is </w:t>
      </w:r>
      <w:r w:rsidRPr="00D424AA">
        <w:rPr>
          <w:rFonts w:cs="Times New Roman"/>
          <w:i/>
          <w:lang w:val="en-GB"/>
        </w:rPr>
        <w:t>low confidence</w:t>
      </w:r>
      <w:r w:rsidRPr="00D424AA">
        <w:rPr>
          <w:rFonts w:cs="Times New Roman"/>
          <w:lang w:val="en-GB"/>
        </w:rPr>
        <w:t xml:space="preserve"> in projections of small-scale phenomena such as tornadoes and hail storms</w:t>
      </w:r>
      <w:r w:rsidR="00F17405">
        <w:rPr>
          <w:rFonts w:cs="Times New Roman"/>
          <w:lang w:val="en-GB"/>
        </w:rPr>
        <w:t>; and t</w:t>
      </w:r>
      <w:r w:rsidRPr="00D424AA">
        <w:rPr>
          <w:rFonts w:cs="Times New Roman"/>
          <w:lang w:val="en-GB"/>
        </w:rPr>
        <w:t xml:space="preserve">here is </w:t>
      </w:r>
      <w:r w:rsidRPr="00D424AA">
        <w:rPr>
          <w:rFonts w:cs="Times New Roman"/>
          <w:i/>
          <w:lang w:val="en-GB"/>
        </w:rPr>
        <w:t>medium confidence</w:t>
      </w:r>
      <w:r w:rsidRPr="00D424AA">
        <w:rPr>
          <w:rFonts w:cs="Times New Roman"/>
          <w:lang w:val="en-GB"/>
        </w:rPr>
        <w:t xml:space="preserve"> that there will be a reduced frequency and a poleward shift of mid-latitude cyclones due to future anthropogenic climate change. </w:t>
      </w:r>
    </w:p>
    <w:p w14:paraId="6EC46AB7" w14:textId="77777777" w:rsidR="007A1008" w:rsidRPr="00D424AA" w:rsidRDefault="007A1008" w:rsidP="00D424AA">
      <w:pPr>
        <w:rPr>
          <w:rFonts w:cs="Times New Roman"/>
          <w:i/>
          <w:iCs/>
          <w:lang w:val="en-GB"/>
        </w:rPr>
      </w:pPr>
    </w:p>
    <w:p w14:paraId="32DEF5D4" w14:textId="442D1DCD" w:rsidR="007A1008" w:rsidRPr="00D424AA" w:rsidRDefault="004B7990" w:rsidP="00D424AA">
      <w:pPr>
        <w:rPr>
          <w:rFonts w:cs="Times New Roman"/>
          <w:i/>
          <w:iCs/>
          <w:lang w:val="en-GB"/>
        </w:rPr>
      </w:pPr>
      <w:r w:rsidRPr="00D424AA">
        <w:rPr>
          <w:rFonts w:cs="Times New Roman"/>
          <w:lang w:val="en-GB"/>
        </w:rPr>
        <w:t xml:space="preserve">Since SREX, several IPCC assessments also </w:t>
      </w:r>
      <w:r w:rsidR="00F17405">
        <w:rPr>
          <w:rFonts w:cs="Times New Roman"/>
          <w:lang w:val="en-GB"/>
        </w:rPr>
        <w:t>assessed</w:t>
      </w:r>
      <w:r w:rsidR="00F17405" w:rsidRPr="00D424AA">
        <w:rPr>
          <w:rFonts w:cs="Times New Roman"/>
          <w:lang w:val="en-GB"/>
        </w:rPr>
        <w:t xml:space="preserve"> </w:t>
      </w:r>
      <w:r w:rsidRPr="00D424AA">
        <w:rPr>
          <w:rFonts w:cs="Times New Roman"/>
          <w:lang w:val="en-GB"/>
        </w:rPr>
        <w:t xml:space="preserve">storms. </w:t>
      </w:r>
      <w:r w:rsidR="007A1008" w:rsidRPr="00D506A9">
        <w:rPr>
          <w:rFonts w:cs="Times New Roman"/>
          <w:lang w:val="pt-BR"/>
        </w:rPr>
        <w:t xml:space="preserve">AR5 </w:t>
      </w:r>
      <w:commentRangeStart w:id="2500"/>
      <w:r w:rsidR="007A1008" w:rsidRPr="00D424AA">
        <w:rPr>
          <w:rFonts w:cs="Times New Roman"/>
          <w:lang w:val="en-GB"/>
        </w:rPr>
        <w:fldChar w:fldCharType="begin" w:fldLock="1"/>
      </w:r>
      <w:r w:rsidR="00FF6231">
        <w:rPr>
          <w:rFonts w:cs="Times New Roman"/>
          <w:lang w:val="pt-BR"/>
        </w:rPr>
        <w:instrText>ADDIN CSL_CITATION { "citationItems" : [ { "id" : "ITEM-1", "itemData" : { "DOI" : "10.1017/CBO9781107415324.008", "ISBN" : "9781107661820", "author" : [ { "dropping-particle" : "", "family" : "Hartmann", "given" : "Dennis J", "non-dropping-particle" : "", "parse-names" : false, "suffix" : "" }, { "dropping-particle" : "", "family" : "Klein Tank", "given" : "Albert M 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S97", "given" : "Rt13", "non-dropping-particle" : "", "parse-names" : false, "suffix" : "" } ], "type" : "chapter" }, "uris" : [ "http://www.mendeley.com/documents/?uuid=0d7f5735-1ed9-4b19-8b77-d0fb71273b13" ] } ], "mendeley" : { "formattedCitation" : "(Hartmann et al., 2013)", "manualFormatting" : "(Chapter 2, Hartmann et al., 2013)", "plainTextFormattedCitation" : "(Hartmann et al., 2013)", "previouslyFormattedCitation" : "(Hartmann et al., 2013)" }, "properties" : { "noteIndex" : 0 }, "schema" : "https://github.com/citation-style-language/schema/raw/master/csl-citation.json" }</w:instrText>
      </w:r>
      <w:r w:rsidR="007A1008" w:rsidRPr="00D424AA">
        <w:rPr>
          <w:rFonts w:cs="Times New Roman"/>
          <w:lang w:val="en-GB"/>
        </w:rPr>
        <w:fldChar w:fldCharType="separate"/>
      </w:r>
      <w:r w:rsidR="00A26296">
        <w:rPr>
          <w:rFonts w:cs="Times New Roman"/>
          <w:noProof/>
          <w:lang w:val="pt-BR"/>
        </w:rPr>
        <w:t>(Chapter 2, Hartmann et al., 2013)</w:t>
      </w:r>
      <w:r w:rsidR="007A1008" w:rsidRPr="00D424AA">
        <w:rPr>
          <w:rFonts w:cs="Times New Roman"/>
          <w:lang w:val="en-GB"/>
        </w:rPr>
        <w:fldChar w:fldCharType="end"/>
      </w:r>
      <w:commentRangeEnd w:id="2500"/>
      <w:r w:rsidR="00A26296">
        <w:rPr>
          <w:rStyle w:val="Marquedecommentaire"/>
        </w:rPr>
        <w:commentReference w:id="2500"/>
      </w:r>
      <w:r w:rsidR="007A1008" w:rsidRPr="00D506A9">
        <w:rPr>
          <w:rFonts w:cs="Times New Roman"/>
          <w:lang w:val="pt-BR"/>
        </w:rPr>
        <w:t xml:space="preserve"> assessment </w:t>
      </w:r>
      <w:r w:rsidR="00F17405" w:rsidRPr="00D506A9">
        <w:rPr>
          <w:rFonts w:cs="Times New Roman"/>
          <w:lang w:val="pt-BR"/>
        </w:rPr>
        <w:t xml:space="preserve">with </w:t>
      </w:r>
      <w:r w:rsidR="007A1008" w:rsidRPr="00D506A9">
        <w:rPr>
          <w:rFonts w:cs="Times New Roman"/>
          <w:i/>
          <w:lang w:val="pt-BR"/>
        </w:rPr>
        <w:t>low confidence</w:t>
      </w:r>
      <w:r w:rsidR="007A1008" w:rsidRPr="00D506A9">
        <w:rPr>
          <w:rFonts w:cs="Times New Roman"/>
          <w:lang w:val="pt-BR"/>
        </w:rPr>
        <w:t xml:space="preserve"> observed long-term trends in TC metrics, but </w:t>
      </w:r>
      <w:r w:rsidR="00F17405" w:rsidRPr="00D506A9">
        <w:rPr>
          <w:rFonts w:cs="Times New Roman"/>
          <w:lang w:val="pt-BR"/>
        </w:rPr>
        <w:t xml:space="preserve">revised the </w:t>
      </w:r>
      <w:r w:rsidR="007A1008" w:rsidRPr="00D506A9">
        <w:rPr>
          <w:rFonts w:cs="Times New Roman"/>
          <w:lang w:val="pt-BR"/>
        </w:rPr>
        <w:t xml:space="preserve">statement from SREX to state that it is </w:t>
      </w:r>
      <w:r w:rsidR="007A1008" w:rsidRPr="00D506A9">
        <w:rPr>
          <w:rFonts w:cs="Times New Roman"/>
          <w:i/>
          <w:lang w:val="pt-BR"/>
        </w:rPr>
        <w:t>virtually certain</w:t>
      </w:r>
      <w:r w:rsidR="007A1008" w:rsidRPr="00D506A9">
        <w:rPr>
          <w:rFonts w:cs="Times New Roman"/>
          <w:lang w:val="pt-BR"/>
        </w:rPr>
        <w:t xml:space="preserve"> that there are increasing trends in North Atlantic TC activity since the 1970s, with </w:t>
      </w:r>
      <w:r w:rsidR="007A1008" w:rsidRPr="00D506A9">
        <w:rPr>
          <w:rFonts w:cs="Times New Roman"/>
          <w:i/>
          <w:lang w:val="pt-BR"/>
        </w:rPr>
        <w:t>medium confidence</w:t>
      </w:r>
      <w:r w:rsidR="007A1008" w:rsidRPr="00D506A9">
        <w:rPr>
          <w:rFonts w:cs="Times New Roman"/>
          <w:lang w:val="pt-BR"/>
        </w:rPr>
        <w:t xml:space="preserve"> that anthropogenic aerosol forcing has contributed to these trends. </w:t>
      </w:r>
      <w:r w:rsidR="007A1008" w:rsidRPr="00D424AA">
        <w:rPr>
          <w:rFonts w:cs="Times New Roman"/>
          <w:lang w:val="en-GB"/>
        </w:rPr>
        <w:t xml:space="preserve">AR5 concluded that it is </w:t>
      </w:r>
      <w:r w:rsidR="007A1008" w:rsidRPr="00D424AA">
        <w:rPr>
          <w:rFonts w:cs="Times New Roman"/>
          <w:i/>
          <w:lang w:val="en-GB"/>
        </w:rPr>
        <w:t>likely</w:t>
      </w:r>
      <w:r w:rsidR="007A1008" w:rsidRPr="00D424AA">
        <w:rPr>
          <w:rFonts w:cs="Times New Roman"/>
          <w:lang w:val="en-GB"/>
        </w:rPr>
        <w:t xml:space="preserve"> that TC precipitation and mean intensity will increase and </w:t>
      </w:r>
      <w:r w:rsidR="007A1008" w:rsidRPr="00D424AA">
        <w:rPr>
          <w:rFonts w:cs="Times New Roman"/>
          <w:i/>
          <w:lang w:val="en-GB"/>
        </w:rPr>
        <w:t>more likely than not</w:t>
      </w:r>
      <w:r w:rsidR="007A1008" w:rsidRPr="00D424AA">
        <w:rPr>
          <w:rFonts w:cs="Times New Roman"/>
          <w:lang w:val="en-GB"/>
        </w:rPr>
        <w:t xml:space="preserve"> that the frequency of the strongest storms increases with continued GHG warming. </w:t>
      </w:r>
      <w:r w:rsidR="007A1008" w:rsidRPr="00D424AA">
        <w:rPr>
          <w:rFonts w:cs="Times New Roman"/>
          <w:i/>
          <w:lang w:val="en-GB"/>
        </w:rPr>
        <w:t>Confidence</w:t>
      </w:r>
      <w:r w:rsidR="007A1008" w:rsidRPr="00D424AA">
        <w:rPr>
          <w:rFonts w:cs="Times New Roman"/>
          <w:lang w:val="en-GB"/>
        </w:rPr>
        <w:t xml:space="preserve"> in projected trends in overall TC frequency remained </w:t>
      </w:r>
      <w:r w:rsidR="007A1008" w:rsidRPr="00D424AA">
        <w:rPr>
          <w:rFonts w:cs="Times New Roman"/>
          <w:i/>
          <w:lang w:val="en-GB"/>
        </w:rPr>
        <w:t>low</w:t>
      </w:r>
      <w:r w:rsidR="007A1008" w:rsidRPr="00D424AA">
        <w:rPr>
          <w:rFonts w:cs="Times New Roman"/>
          <w:lang w:val="en-GB"/>
        </w:rPr>
        <w:t xml:space="preserve">. </w:t>
      </w:r>
      <w:r w:rsidR="007A1008" w:rsidRPr="00D424AA">
        <w:rPr>
          <w:rFonts w:cs="Times New Roman"/>
          <w:i/>
          <w:lang w:val="en-GB"/>
        </w:rPr>
        <w:t>Confidence</w:t>
      </w:r>
      <w:r w:rsidR="007A1008" w:rsidRPr="00D424AA">
        <w:rPr>
          <w:rFonts w:cs="Times New Roman"/>
          <w:lang w:val="en-GB"/>
        </w:rPr>
        <w:t xml:space="preserve"> in observed and projected trends in hail storm and tornado events also remained </w:t>
      </w:r>
      <w:r w:rsidR="007A1008" w:rsidRPr="00D424AA">
        <w:rPr>
          <w:rFonts w:cs="Times New Roman"/>
          <w:i/>
          <w:lang w:val="en-GB"/>
        </w:rPr>
        <w:t>low</w:t>
      </w:r>
      <w:r w:rsidR="007A1008" w:rsidRPr="00D424AA">
        <w:rPr>
          <w:rFonts w:cs="Times New Roman"/>
          <w:lang w:val="en-GB"/>
        </w:rPr>
        <w:t xml:space="preserve">. </w:t>
      </w:r>
      <w:r w:rsidR="007A1008" w:rsidRPr="00D506A9">
        <w:rPr>
          <w:rFonts w:cs="Times New Roman"/>
          <w:lang w:val="en-GB"/>
        </w:rPr>
        <w:t>SROCC</w:t>
      </w:r>
      <w:r w:rsidR="007A1008" w:rsidRPr="00D424AA">
        <w:rPr>
          <w:rFonts w:cs="Times New Roman"/>
          <w:lang w:val="en-GB"/>
        </w:rPr>
        <w:t xml:space="preserve"> </w:t>
      </w:r>
      <w:commentRangeStart w:id="2501"/>
      <w:r w:rsidR="007A1008"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Collins", "given" : "Matthew", "non-dropping-particle" : "", "parse-names" : false, "suffix" : "" }, { "dropping-particle" : "", "family" : "Sutherland", "given" : "M.", "non-dropping-particle" : "", "parse-names" : false, "suffix" : "" }, { "dropping-particle" : "", "family" : "Bouwer", "given" : "L.", "non-dropping-particle" : "", "parse-names" : false, "suffix" : "" }, { "dropping-particle" : "", "family" : "Cheong", "given" : "S.-M.", "non-dropping-particle" : "", "parse-names" : false, "suffix" : "" }, { "dropping-particle" : "", "family" : "Frolicher", "given" : "T.",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589-656", "publisher" : "In Press", "title" : "Extremes, Abrupt Changes and Managing Risks", "translator" : [ { "dropping-particle" : "", "family" : "S1385", "given" : "Rt13", "non-dropping-particle" : "", "parse-names" : false, "suffix" : "" } ], "type" : "chapter" }, "uris" : [ "http://www.mendeley.com/documents/?uuid=23c74a1a-d11b-4703-9faa-ac8dc4924e84" ] } ], "mendeley" : { "formattedCitation" : "(Collins et al., 2019)", "manualFormatting" : "(Chapter 6, Collins et al., 2019)", "plainTextFormattedCitation" : "(Collins et al., 2019)", "previouslyFormattedCitation" : "(Collins et al., 2019)" }, "properties" : { "noteIndex" : 0 }, "schema" : "https://github.com/citation-style-language/schema/raw/master/csl-citation.json" }</w:instrText>
      </w:r>
      <w:r w:rsidR="007A1008" w:rsidRPr="00D424AA">
        <w:rPr>
          <w:rFonts w:cs="Times New Roman"/>
          <w:lang w:val="en-GB"/>
        </w:rPr>
        <w:fldChar w:fldCharType="separate"/>
      </w:r>
      <w:r w:rsidR="00A26296">
        <w:rPr>
          <w:rFonts w:cs="Times New Roman"/>
          <w:noProof/>
          <w:lang w:val="en-GB"/>
        </w:rPr>
        <w:t>(Chapter 6, Collins et al., 2019)</w:t>
      </w:r>
      <w:r w:rsidR="007A1008" w:rsidRPr="00D424AA">
        <w:rPr>
          <w:rFonts w:cs="Times New Roman"/>
          <w:lang w:val="en-GB"/>
        </w:rPr>
        <w:fldChar w:fldCharType="end"/>
      </w:r>
      <w:commentRangeEnd w:id="2501"/>
      <w:r w:rsidR="00A26296">
        <w:rPr>
          <w:rStyle w:val="Marquedecommentaire"/>
        </w:rPr>
        <w:commentReference w:id="2501"/>
      </w:r>
      <w:r w:rsidR="007A1008" w:rsidRPr="00841A35">
        <w:rPr>
          <w:rFonts w:cs="Times New Roman"/>
          <w:lang w:val="en-GB"/>
        </w:rPr>
        <w:t xml:space="preserve"> assess</w:t>
      </w:r>
      <w:r w:rsidR="00F17405">
        <w:rPr>
          <w:rFonts w:cs="Times New Roman"/>
          <w:lang w:val="en-GB"/>
        </w:rPr>
        <w:t>ed</w:t>
      </w:r>
      <w:r w:rsidR="007A1008" w:rsidRPr="00841A35">
        <w:rPr>
          <w:rFonts w:cs="Times New Roman"/>
          <w:lang w:val="en-GB"/>
        </w:rPr>
        <w:t xml:space="preserve"> past and projected TCs and ETCs </w:t>
      </w:r>
      <w:r w:rsidR="00F17405">
        <w:rPr>
          <w:rFonts w:cs="Times New Roman"/>
          <w:lang w:val="en-GB"/>
        </w:rPr>
        <w:t>supporting</w:t>
      </w:r>
      <w:r w:rsidR="007A1008" w:rsidRPr="00841A35">
        <w:rPr>
          <w:rFonts w:cs="Times New Roman"/>
          <w:lang w:val="en-GB"/>
        </w:rPr>
        <w:t xml:space="preserve"> the conclusions of AR5 with so</w:t>
      </w:r>
      <w:r w:rsidR="007A1008" w:rsidRPr="00D424AA">
        <w:rPr>
          <w:rFonts w:cs="Times New Roman"/>
          <w:lang w:val="en-GB"/>
        </w:rPr>
        <w:t xml:space="preserve">me additional detail. Literature subsequent to AR5 adds support to the likelihood of increasing trends in TC intensity, precipitation, and frequency of the most intense storms, while some newer studies have added uncertainty to projected trends in overall frequency. A growing body </w:t>
      </w:r>
      <w:r w:rsidR="00F17405">
        <w:rPr>
          <w:rFonts w:cs="Times New Roman"/>
          <w:lang w:val="en-GB"/>
        </w:rPr>
        <w:t>literature</w:t>
      </w:r>
      <w:r w:rsidR="007A1008" w:rsidRPr="00D424AA">
        <w:rPr>
          <w:rFonts w:cs="Times New Roman"/>
          <w:lang w:val="en-GB"/>
        </w:rPr>
        <w:t xml:space="preserve"> </w:t>
      </w:r>
      <w:r w:rsidR="00F17405">
        <w:rPr>
          <w:rFonts w:cs="Times New Roman"/>
          <w:lang w:val="en-GB"/>
        </w:rPr>
        <w:t xml:space="preserve">since AR5 </w:t>
      </w:r>
      <w:r w:rsidR="007A1008" w:rsidRPr="00D424AA">
        <w:rPr>
          <w:rFonts w:cs="Times New Roman"/>
          <w:lang w:val="en-GB"/>
        </w:rPr>
        <w:t xml:space="preserve">on the poleward migration of TCs led to a new assessment in SROCC of </w:t>
      </w:r>
      <w:r w:rsidR="007A1008" w:rsidRPr="00D424AA">
        <w:rPr>
          <w:rFonts w:cs="Times New Roman"/>
          <w:i/>
          <w:lang w:val="en-GB"/>
        </w:rPr>
        <w:t>low confidence</w:t>
      </w:r>
      <w:r w:rsidR="007A1008" w:rsidRPr="00D424AA">
        <w:rPr>
          <w:rFonts w:cs="Times New Roman"/>
          <w:lang w:val="en-GB"/>
        </w:rPr>
        <w:t xml:space="preserve"> that the migration in the western North Pacific represents a detectable climate change contribution from anthropogenic forcing.</w:t>
      </w:r>
      <w:r w:rsidR="00843BBC" w:rsidRPr="00D424AA">
        <w:rPr>
          <w:rFonts w:cs="Times New Roman"/>
          <w:i/>
          <w:iCs/>
          <w:lang w:val="en-GB"/>
        </w:rPr>
        <w:t xml:space="preserve"> </w:t>
      </w:r>
      <w:r w:rsidR="007A1008" w:rsidRPr="00D506A9">
        <w:rPr>
          <w:rFonts w:cs="Times New Roman"/>
          <w:lang w:val="en-GB"/>
        </w:rPr>
        <w:t>SR15</w:t>
      </w:r>
      <w:r w:rsidR="007A1008" w:rsidRPr="00D424AA">
        <w:rPr>
          <w:rFonts w:cs="Times New Roman"/>
          <w:lang w:val="en-GB"/>
        </w:rPr>
        <w:t xml:space="preserve"> </w:t>
      </w:r>
      <w:commentRangeStart w:id="2502"/>
      <w:r w:rsidR="007A1008"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Guangsheng", "given" : "Z.",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S1556", "given" : "Rt13", "non-dropping-particle" : "", "parse-names" : false, "suffix" : "" } ], "type" : "chapter" }, "uris" : [ "http://www.mendeley.com/documents/?uuid=bb739d6d-3105-439c-90a9-cf9a990cbb84" ] } ], "mendeley" : { "formattedCitation" : "(Hoegh-Guldberg et al., 2018)", "manualFormatting" : "(Chapter 3, Hoegh-Guldberg et al., 2018)", "plainTextFormattedCitation" : "(Hoegh-Guldberg et al., 2018)", "previouslyFormattedCitation" : "(Hoegh-Guldberg et al., 2018)" }, "properties" : { "noteIndex" : 0 }, "schema" : "https://github.com/citation-style-language/schema/raw/master/csl-citation.json" }</w:instrText>
      </w:r>
      <w:r w:rsidR="007A1008" w:rsidRPr="00D424AA">
        <w:rPr>
          <w:rFonts w:cs="Times New Roman"/>
          <w:lang w:val="en-GB"/>
        </w:rPr>
        <w:fldChar w:fldCharType="separate"/>
      </w:r>
      <w:r w:rsidR="00A26296">
        <w:rPr>
          <w:rFonts w:cs="Times New Roman"/>
          <w:noProof/>
          <w:lang w:val="en-GB"/>
        </w:rPr>
        <w:t>(Chapter 3, Hoegh-Guldberg et al., 2018)</w:t>
      </w:r>
      <w:r w:rsidR="007A1008" w:rsidRPr="00D424AA">
        <w:rPr>
          <w:rFonts w:cs="Times New Roman"/>
          <w:lang w:val="en-GB"/>
        </w:rPr>
        <w:fldChar w:fldCharType="end"/>
      </w:r>
      <w:commentRangeEnd w:id="2502"/>
      <w:r w:rsidR="00A26296">
        <w:rPr>
          <w:rStyle w:val="Marquedecommentaire"/>
        </w:rPr>
        <w:commentReference w:id="2502"/>
      </w:r>
      <w:r w:rsidR="007A1008" w:rsidRPr="00841A35">
        <w:rPr>
          <w:rFonts w:cs="Times New Roman"/>
          <w:lang w:val="en-GB"/>
        </w:rPr>
        <w:t xml:space="preserve"> essentially </w:t>
      </w:r>
      <w:r w:rsidR="00F17405">
        <w:rPr>
          <w:rFonts w:cs="Times New Roman"/>
          <w:lang w:val="en-GB"/>
        </w:rPr>
        <w:t>confirmed</w:t>
      </w:r>
      <w:r w:rsidR="00F17405" w:rsidRPr="00841A35">
        <w:rPr>
          <w:rFonts w:cs="Times New Roman"/>
          <w:lang w:val="en-GB"/>
        </w:rPr>
        <w:t xml:space="preserve"> </w:t>
      </w:r>
      <w:r w:rsidR="007A1008" w:rsidRPr="00841A35">
        <w:rPr>
          <w:rFonts w:cs="Times New Roman"/>
          <w:lang w:val="en-GB"/>
        </w:rPr>
        <w:t>the AR5 assessment of TCs and ETCs, adding that heavy precipitation associated with TCs is projected to be hig</w:t>
      </w:r>
      <w:r w:rsidR="007A1008" w:rsidRPr="00D424AA">
        <w:rPr>
          <w:rFonts w:cs="Times New Roman"/>
          <w:lang w:val="en-GB"/>
        </w:rPr>
        <w:t>her at 2°C compared to 1.5°C global warming (</w:t>
      </w:r>
      <w:r w:rsidR="007A1008" w:rsidRPr="00D424AA">
        <w:rPr>
          <w:rFonts w:cs="Times New Roman"/>
          <w:i/>
          <w:lang w:val="en-GB"/>
        </w:rPr>
        <w:t>medium confidence</w:t>
      </w:r>
      <w:r w:rsidR="007A1008" w:rsidRPr="00D424AA">
        <w:rPr>
          <w:rFonts w:cs="Times New Roman"/>
          <w:lang w:val="en-GB"/>
        </w:rPr>
        <w:t>).</w:t>
      </w:r>
    </w:p>
    <w:p w14:paraId="2E8993C1" w14:textId="77777777" w:rsidR="007A1008" w:rsidRPr="00D424AA" w:rsidRDefault="007A1008" w:rsidP="00D424AA">
      <w:pPr>
        <w:rPr>
          <w:rFonts w:cs="Times New Roman"/>
          <w:lang w:val="en-GB"/>
        </w:rPr>
      </w:pPr>
    </w:p>
    <w:p w14:paraId="74E0F17A" w14:textId="4C451ED8" w:rsidR="007A1008" w:rsidRPr="00D424AA" w:rsidRDefault="007A1008" w:rsidP="00D424AA">
      <w:pPr>
        <w:rPr>
          <w:rFonts w:cs="Times New Roman"/>
          <w:lang w:val="en-GB"/>
        </w:rPr>
      </w:pPr>
      <w:r w:rsidRPr="00D424AA">
        <w:rPr>
          <w:rFonts w:cs="Times New Roman"/>
          <w:lang w:val="en-GB"/>
        </w:rPr>
        <w:t>SREX, AR5, SROCC, and SR15</w:t>
      </w:r>
      <w:r w:rsidR="00843BBC" w:rsidRPr="00D424AA">
        <w:rPr>
          <w:rFonts w:cs="Times New Roman"/>
          <w:lang w:val="en-GB"/>
        </w:rPr>
        <w:t>,</w:t>
      </w:r>
      <w:r w:rsidRPr="00D424AA">
        <w:rPr>
          <w:rFonts w:cs="Times New Roman"/>
          <w:lang w:val="en-GB"/>
        </w:rPr>
        <w:t xml:space="preserve"> do not provide assessments of the atmospheric river</w:t>
      </w:r>
      <w:r w:rsidR="00F17405">
        <w:rPr>
          <w:rFonts w:cs="Times New Roman"/>
          <w:lang w:val="en-GB"/>
        </w:rPr>
        <w:t>s</w:t>
      </w:r>
      <w:r w:rsidRPr="00D424AA">
        <w:rPr>
          <w:rFonts w:cs="Times New Roman"/>
          <w:lang w:val="en-GB"/>
        </w:rPr>
        <w:t xml:space="preserve"> and SROCC and SR15 do not assess severe convective storms and extreme winds. This section assesses the state of knowledge on the four phenomena of TCs, ETCs, severe convective storms, and extreme winds. </w:t>
      </w:r>
      <w:r w:rsidR="00011A52" w:rsidRPr="00D424AA">
        <w:rPr>
          <w:rFonts w:cs="Times New Roman"/>
          <w:lang w:val="en-GB"/>
        </w:rPr>
        <w:t xml:space="preserve">Atmospheric rivers are addressed in Chapter 8. </w:t>
      </w:r>
      <w:r w:rsidRPr="00D424AA">
        <w:rPr>
          <w:rFonts w:cs="Times New Roman"/>
          <w:lang w:val="en-GB"/>
        </w:rPr>
        <w:t>In this respect, this assessment closely mirror</w:t>
      </w:r>
      <w:r w:rsidR="004B7990" w:rsidRPr="00D424AA">
        <w:rPr>
          <w:rFonts w:cs="Times New Roman"/>
          <w:lang w:val="en-GB"/>
        </w:rPr>
        <w:t>s</w:t>
      </w:r>
      <w:r w:rsidRPr="00D424AA">
        <w:rPr>
          <w:rFonts w:cs="Times New Roman"/>
          <w:lang w:val="en-GB"/>
        </w:rPr>
        <w:t xml:space="preserve"> the SROCC assessment of TCs and ETCs, while updating SREX and AR5 assessments of severe convective storms and extreme winds.</w:t>
      </w:r>
    </w:p>
    <w:p w14:paraId="749CDA2A" w14:textId="19BC3372" w:rsidR="007A1008" w:rsidRDefault="007A1008" w:rsidP="00D424AA">
      <w:pPr>
        <w:rPr>
          <w:rFonts w:cs="Times New Roman"/>
          <w:lang w:val="en-GB"/>
        </w:rPr>
      </w:pPr>
    </w:p>
    <w:p w14:paraId="640E5A4E" w14:textId="77777777" w:rsidR="0012500E" w:rsidRPr="00D424AA" w:rsidRDefault="0012500E" w:rsidP="00D424AA">
      <w:pPr>
        <w:rPr>
          <w:rFonts w:cs="Times New Roman"/>
          <w:lang w:val="en-GB"/>
        </w:rPr>
      </w:pPr>
    </w:p>
    <w:p w14:paraId="406A7F69" w14:textId="77777777" w:rsidR="007A1008" w:rsidRPr="00D424AA" w:rsidRDefault="007A1008" w:rsidP="00D424AA">
      <w:pPr>
        <w:pStyle w:val="AR6Chap11Level21111"/>
        <w:rPr>
          <w:rFonts w:cs="Times New Roman"/>
          <w:lang w:val="en-GB"/>
        </w:rPr>
      </w:pPr>
      <w:bookmarkStart w:id="2503" w:name="_Toc25583696"/>
      <w:bookmarkStart w:id="2504" w:name="_Toc29672897"/>
      <w:bookmarkStart w:id="2505" w:name="_Toc57192457"/>
      <w:bookmarkStart w:id="2506" w:name="_Toc70703040"/>
      <w:r w:rsidRPr="00D424AA">
        <w:rPr>
          <w:rFonts w:cs="Times New Roman"/>
          <w:lang w:val="en-GB"/>
        </w:rPr>
        <w:lastRenderedPageBreak/>
        <w:t>Tropical cyclones</w:t>
      </w:r>
      <w:bookmarkEnd w:id="2503"/>
      <w:bookmarkEnd w:id="2504"/>
      <w:bookmarkEnd w:id="2505"/>
      <w:bookmarkEnd w:id="2506"/>
    </w:p>
    <w:p w14:paraId="50A6A640" w14:textId="77777777" w:rsidR="007A1008" w:rsidRPr="00D424AA" w:rsidRDefault="007A1008" w:rsidP="00D424AA">
      <w:pPr>
        <w:rPr>
          <w:rFonts w:cs="Times New Roman"/>
          <w:lang w:val="en-GB"/>
        </w:rPr>
      </w:pPr>
    </w:p>
    <w:p w14:paraId="2444CD8D" w14:textId="77777777" w:rsidR="007A1008" w:rsidRPr="00D424AA" w:rsidRDefault="007A1008" w:rsidP="00D424AA">
      <w:pPr>
        <w:pStyle w:val="AR6Chap11Level311111"/>
        <w:rPr>
          <w:rFonts w:cs="Times New Roman"/>
          <w:lang w:val="en-GB"/>
        </w:rPr>
      </w:pPr>
      <w:bookmarkStart w:id="2507" w:name="_Toc25583697"/>
      <w:bookmarkStart w:id="2508" w:name="_Toc57192458"/>
      <w:bookmarkStart w:id="2509" w:name="_Toc70703041"/>
      <w:r w:rsidRPr="00D424AA">
        <w:rPr>
          <w:rFonts w:cs="Times New Roman"/>
          <w:lang w:val="en-GB"/>
        </w:rPr>
        <w:t>Mechanisms and drivers</w:t>
      </w:r>
      <w:bookmarkEnd w:id="2507"/>
      <w:bookmarkEnd w:id="2508"/>
      <w:bookmarkEnd w:id="2509"/>
    </w:p>
    <w:p w14:paraId="7E8E6E10" w14:textId="77777777" w:rsidR="007A1008" w:rsidRPr="00D424AA" w:rsidRDefault="007A1008" w:rsidP="00D424AA">
      <w:pPr>
        <w:rPr>
          <w:rFonts w:cs="Times New Roman"/>
          <w:lang w:val="en-GB"/>
        </w:rPr>
      </w:pPr>
    </w:p>
    <w:p w14:paraId="392165D5" w14:textId="580B66BD" w:rsidR="007A1008" w:rsidRPr="00D424AA" w:rsidRDefault="007A1008" w:rsidP="00D424AA">
      <w:pPr>
        <w:rPr>
          <w:rFonts w:cs="Times New Roman"/>
          <w:lang w:val="en-GB"/>
        </w:rPr>
      </w:pPr>
      <w:r w:rsidRPr="00D424AA">
        <w:rPr>
          <w:rFonts w:cs="Times New Roman"/>
          <w:lang w:val="en-GB"/>
        </w:rPr>
        <w:t xml:space="preserve">The genesis, development, and tracks of TCs depend on conditions of the larger-scale circulations of the atmosphere and ocean </w:t>
      </w:r>
      <w:r w:rsidRPr="00D424AA">
        <w:rPr>
          <w:rFonts w:cs="Times New Roman"/>
          <w:lang w:val="en-GB"/>
        </w:rPr>
        <w:fldChar w:fldCharType="begin" w:fldLock="1"/>
      </w:r>
      <w:r w:rsidR="00FF6231">
        <w:rPr>
          <w:rFonts w:cs="Times New Roman"/>
          <w:lang w:val="en-GB"/>
        </w:rPr>
        <w:instrText>ADDIN CSL_CITATION { "citationItems" : [ { "id" : "ITEM-1", "itemData" : { "DOI" : "10.1017/CBO9781107415324.028", "ISBN" : "9781107661820", "author" : [ { "dropping-particle" : "", "family" : "Christensen", "given" : "J.H.", "non-dropping-particle" : "", "parse-names" : false, "suffix" : "" }, { "dropping-particle" : "", "family" : "Kumar Krishna", "given" : "K",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de", "family" : "Castro", "given" : "M.", "non-dropping-particle" : "",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de", "family" : "Castro", "given" : "M.", "non-dropping-particle" : "",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dropping-particle" : "", "family" : "Kumar Krishna", "given" : "K",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de", "family" : "Castro", "given" : "M.", "non-dropping-particle" : "",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Africa", "given" : "Lennard South",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S1584", "given" : "Rt13", "non-dropping-particle" : "", "parse-names" : false, "suffix" : "" } ], "type" : "chapter" }, "uris" : [ "http://www.mendeley.com/documents/?uuid=572fb689-11bd-410c-8eff-d3849e7a8d92" ] } ], "mendeley" : { "formattedCitation" : "(Christensen et al., 2013)", "plainTextFormattedCitation" : "(Christensen et al., 2013)", "previouslyFormattedCitation" : "(Christensen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ristensen et al., 2013)</w:t>
      </w:r>
      <w:r w:rsidRPr="00D424AA">
        <w:rPr>
          <w:rFonts w:cs="Times New Roman"/>
          <w:lang w:val="en-GB"/>
        </w:rPr>
        <w:fldChar w:fldCharType="end"/>
      </w:r>
      <w:r w:rsidRPr="00841A35">
        <w:rPr>
          <w:rFonts w:cs="Times New Roman"/>
          <w:lang w:val="en-GB"/>
        </w:rPr>
        <w:t>. Large-scale atmospheric circulations (Annex VI), such as the Hadley and Walker circulations and the monsoon circulat</w:t>
      </w:r>
      <w:r w:rsidRPr="00D424AA">
        <w:rPr>
          <w:rFonts w:cs="Times New Roman"/>
          <w:lang w:val="en-GB"/>
        </w:rPr>
        <w:t xml:space="preserve">ions, and internal variability acting on various time-scales, from intra-seasonal (e.g., the Madden-Julian and Boreal Summer Intraseasonal oscillations  (MJO, BSISO), and equatorial waves) and inter-annual (e.g., the El Niño-Southern Oscillation (ENSO) and Pacific and Atlantic Meridional Modes (PMM, AMM)), to inter-decadal (e.g., Atlantic Multidecadal Variability and Pacific Decadal Variability (PDV)) can all significantly affect TCs. This broad range of natural variability makes detection of anthropogenic effects difficult, and uncertainties in the projected changes of these modes of variability increase uncertainty in the projected changes in TC activity. Aerosol forcing also affects SST patterns and cloud microphysics, and it is </w:t>
      </w:r>
      <w:r w:rsidRPr="00D424AA">
        <w:rPr>
          <w:rFonts w:cs="Times New Roman"/>
          <w:i/>
          <w:lang w:val="en-GB"/>
        </w:rPr>
        <w:t>likely</w:t>
      </w:r>
      <w:r w:rsidRPr="00D424AA">
        <w:rPr>
          <w:rFonts w:cs="Times New Roman"/>
          <w:lang w:val="en-GB"/>
        </w:rPr>
        <w:t xml:space="preserve"> that observed changes in TC activity are partly caused by changes in aerosol forcing </w:t>
      </w:r>
      <w:r w:rsidRPr="00D424AA">
        <w:rPr>
          <w:rFonts w:cs="Times New Roman"/>
          <w:lang w:val="en-GB"/>
        </w:rPr>
        <w:fldChar w:fldCharType="begin" w:fldLock="1"/>
      </w:r>
      <w:r w:rsidR="00FF6231">
        <w:rPr>
          <w:rFonts w:cs="Times New Roman"/>
          <w:lang w:val="en-GB"/>
        </w:rPr>
        <w:instrText>ADDIN CSL_CITATION { "citationItems" : [ { "id" : "ITEM-1", "itemData" : { "DOI" : "10.1002/2017GL075369", "ISSN" : "0094-8276", "abstract" : "Abstract Over the past two decades, the number of tropical cyclones (TCs) has decreased markedly in the southeastern part of the western North Pacific (WNP) as a component of the interdecadal variation. This decrease has partially been explained by an internal low-frequency variability of sea surface temperature (SST) in the Pacific, but influences of external forcing remain unclear. Here we show that past changes in sulfate aerosol emissions contributed approximately 60% of the observed decreasing trends in TC genesis frequency in the southeastern WNP for 1992?2011, using multiple simulations by a global climate model. This decrease was mainly attributed to the increased vertical wind shear and decreased low-level vorticity, associated with a trans-basin multidecadal SST change driven by aerosol forcing. The near-future projection shows that the aerosol forcing still has some potential influence on decadal TC change, but the projected decreasing frequency is mainly due to increasing greenhouse gases forcing.", "author" : [ { "dropping-particle" : "", "family" : "Takahashi", "given" : "Chiharu", "non-dropping-particle" : "", "parse-names" : false, "suffix" : "" }, { "dropping-particle" : "", "family" : "Watanabe", "given" : "Masahiro", "non-dropping-particle" : "", "parse-names" : false, "suffix" : "" }, { "dropping-particle" : "", "family" : "Mori", "given" : "Masato", "non-dropping-particle" : "", "parse-names" : false, "suffix" : "" } ], "container-title" : "Geophysical Research Letters", "id" : "ITEM-1", "issue" : "18", "issued" : { "date-parts" : [ [ "2017", "9", "5" ] ] }, "note" : "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4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4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 "page" : "9496-9504", "publisher" : "Wiley-Blackwell", "title" : "Significant Aerosol Influence on the Recent Decadal Decrease in Tropical Cyclone Activity Over the Western North Pacific", "translator" : [ { "dropping-particle" : "", "family" : "S1528", "given" : "", "non-dropping-particle" : "", "parse-names" : false, "suffix" : "" } ], "type" : "article-journal", "volume" : "44" }, "uris" : [ "http://www.mendeley.com/documents/?uuid=e37b2ad0-9c65-4b23-8a84-0e75d5aaef7b" ] }, { "id" : "ITEM-2", "itemData" : { "DOI" : "10.1029/2018GL079427", "ISSN" : "19448007", "abstract" : "The size of a tropical cyclone (TC), measured by the area of either rainfall or wind, is an important indicator for the potential damage by TC. Modeling studies suggested that aerosols tend to enhance rainfall in the outer rainbands, which enlarges the eyewall radius and expands the extent of rainfall area. However, no observational evidence has yet been reported. Using TC rainfall area and aerosol optical depth (AOD) data, we find that aerosols have a distinguishable footprint in the TC size. Other dynamical factors for TC size, such as relative SST and Coriolis parameter, are also quantified and discussed. We show that, on average, TC rainfall size increases 9\u201320 km for each 0.1 increase of AOD in the western North Pacific. This finding implies that anthropogenic aerosol pollution can increase not only TC rainfall rate, but also TC rainfall area, resulting in potentially more destructive flooding affecting larger areas.", "author" : [ { "dropping-particle" : "", "family" : "Zhao", "given" : "Chuanfeng", "non-dropping-particle" : "", "parse-names" : false, "suffix" : "" }, { "dropping-particle" : "", "family" : "Lin", "given" : "Yanluan", "non-dropping-particle" : "", "parse-names" : false, "suffix" : "" }, { "dropping-particle" : "", "family" : "Wu", "given" : "Fang", "non-dropping-particle" : "", "parse-names" : false, "suffix" : "" }, { "dropping-particle" : "", "family" : "Wang", "given" : "Yuan Yang", "non-dropping-particle" : "", "parse-names" : false, "suffix" : "" }, { "dropping-particle" : "", "family" : "Li", "given" : "Zhanqing", "non-dropping-particle" : "", "parse-names" : false, "suffix" : "" }, { "dropping-particle" : "", "family" : "Rosenfeld", "given" : "Daniel", "non-dropping-particle" : "", "parse-names" : false, "suffix" : "" }, { "dropping-particle" : "", "family" : "Wang", "given" : "Yuan Yang", "non-dropping-particle" : "", "parse-names" : false, "suffix" : "" } ], "container-title" : "Geophysical Research Letters", "id" : "ITEM-2", "issue" : "16", "issued" : { "date-parts" : [ [ "2018" ] ] }, "page" : "8604-8611", "title" : "Enlarging Rainfall Area of Tropical Cyclones by Atmospheric Aerosols", "translator" : [ { "dropping-particle" : "", "family" : "S2212", "given" : "", "non-dropping-particle" : "", "parse-names" : false, "suffix" : "" } ], "type" : "article-journal", "volume" : "45" }, "uris" : [ "http://www.mendeley.com/documents/?uuid=e53c1d04-2823-4104-ad4b-3d27622b84f3" ] }, { "id" : "ITEM-3", "itemData" : { "DOI" : "10.1126/science.aaf6574", "abstract" : "Recent assessments agree that tropical cyclone intensity should increase as the climate warms. Less agreement exists on the detection of recent historical trends in tropical cyclone intensity. We interpret future and recent historical trends by using the theory of potential intensity, which predicts the maximum intensity achievable by a tropical cyclone in a given local environment. Although greenhouse gas\u2013driven warming increases potential intensity, climate model simulations suggest that aerosol cooling has largely canceled that effect over the historical record. Large natural variability complicates analysis of trends, as do poleward shifts in the latitude of maximum intensity. In the absence of strong reductions in greenhouse gas emissions, future greenhouse gas forcing of potential intensity will increasingly dominate over aerosol forcing, leading to substantially larger increases in tropical cyclone intensities.", "author" : [ { "dropping-particle" : "", "family" : "Sobel", "given" : "Adam H", "non-dropping-particle" : "", "parse-names" : false, "suffix" : "" }, { "dropping-particle" : "", "family" : "Camargo", "given" : "Suzana J", "non-dropping-particle" : "", "parse-names" : false, "suffix" : "" }, { "dropping-particle" : "", "family" : "Hall", "given" : "Timothy M", "non-dropping-particle" : "", "parse-names" : false, "suffix" : "" }, { "dropping-particle" : "", "family" : "Lee", "given" : "Chia-Ying", "non-dropping-particle" : "", "parse-names" : false, "suffix" : "" }, { "dropping-particle" : "", "family" : "Tippett", "given" : "Michael K", "non-dropping-particle" : "", "parse-names" : false, "suffix" : "" }, { "dropping-particle" : "", "family" : "Wing", "given" : "Allison A", "non-dropping-particle" : "", "parse-names" : false, "suffix" : "" } ], "container-title" : "Science", "id" : "ITEM-3", "issue" : "6296", "issued" : { "date-parts" : [ [ "2016", "7", "15" ] ] }, "page" : "242 LP  - 246", "title" : "Human influence on tropical cyclone intensity", "translator" : [ { "dropping-particle" : "", "family" : "S2496", "given" : "", "non-dropping-particle" : "", "parse-names" : false, "suffix" : "" } ], "type" : "article-journal", "volume" : "353" }, "uris" : [ "http://www.mendeley.com/documents/?uuid=eff217b1-ac29-4507-bbf4-c0b0971aa6d7" ] }, { "id" : "ITEM-4", "itemData" : { "DOI" : "10.1038/nature10552", "ISSN" : "00280836", "abstract" : "Throughout the year, average sea surface temperatures in the Arabian Sea are warm enough to support the development of tropical cyclones, but the atmospheric monsoon circulation and associated strong vertical wind shear limits cyclone development and intensification, only permitting a pre-monsoon and post-monsoon period for cyclogenesis. Thus a recent increase in the intensity of tropical cyclones over the northern Indian Ocean is thought to be related to the weakening of the climatological vertical wind shear. At the same time, anthropogenic emissions of aerosols have increased sixfold since the 1930s, leading to a weakening of the southwesterly lower-level and easterly upper-level winds that define the monsoonal circulation over the Arabian Sea. In principle, this aerosol-driven circulation modification could affect tropical cyclone intensity over the Arabian Sea, but so far no such linkage has been shown. Here we report an increase in the intensity of pre-monsoon Arabian Sea tropical cyclones during the period 1979-2010, and show that this change in storm strength is a consequence of a simultaneous upward trend in anthropogenic black carbon and sulphate emissions. We use a combination of observational, reanalysis and model data to demonstrate that the anomalous circulation, which is radiatively forced by these anthropogenic aerosols, reduces the basin-wide vertical wind shear, creating an environment more favourable for tropical cyclone intensification. Because most Arabian Sea tropical cyclones make landfall, our results suggest an additional impact on human health from regional air pollution. \u00a9 2011 Macmillan Publishers Limited. All rights reserved.", "author" : [ { "dropping-particle" : "", "family" : "Evan", "given" : "Amato T.", "non-dropping-particle" : "", "parse-names" : false, "suffix" : "" }, { "dropping-particle" : "", "family" : "Kossin", "given" : "James P.", "non-dropping-particle" : "", "parse-names" : false, "suffix" : "" }, { "dropping-particle" : "", "family" : "Chung", "given" : "Chul Eddy", "non-dropping-particle" : "", "parse-names" : false, "suffix" : "" }, { "dropping-particle" : "", "family" : "Ramanathan", "given" : "V.", "non-dropping-particle" : "", "parse-names" : false, "suffix" : "" } ], "container-title" : "Nature", "id" : "ITEM-4", "issue" : "7371", "issued" : { "date-parts" : [ [ "2011" ] ] }, "page" : "94-97", "publisher" : "Nature Publishing Group", "title" : "Arabian Sea tropical cyclones intensified by emissions of black carbon and other aerosols", "translator" : [ { "dropping-particle" : "", "family" : "S2497", "given" : "", "non-dropping-particle" : "", "parse-names" : false, "suffix" : "" } ], "type" : "article-journal", "volume" : "479" }, "uris" : [ "http://www.mendeley.com/documents/?uuid=dc1a4035-7fb8-4464-bc28-c6878cc2d5a1" ] }, { "id" : "ITEM-5", "itemData" : { "DOI" : "10.1175/JCLI-D-14-00520.1", "ISSN" : "0894-8755", "abstract" : "Possible future changes of North Atlantic hurricane intensity and the attribution of past hurricane intensity changes in the historical period are investigated using phase 5 of the Climate Model Intercomparison Project (CMIP5), multimodel, multiensemble simulations. For this purpose, the potential intensity (PI), the theoretical upper limit of the tropical cyclone intensity given the large-scale environment, is used.", "author" : [ { "dropping-particle" : "", "family" : "Ting", "given" : "Mingfang", "non-dropping-particle" : "", "parse-names" : false, "suffix" : "" }, { "dropping-particle" : "", "family" : "Camargo", "given" : "Suzana J.", "non-dropping-particle" : "", "parse-names" : false, "suffix" : "" }, { "dropping-particle" : "", "family" : "Li", "given" : "Cuihua", "non-dropping-particle" : "", "parse-names" : false, "suffix" : "" }, { "dropping-particle" : "", "family" : "Kushnir", "given" : "Yochanan", "non-dropping-particle" : "", "parse-names" : false, "suffix" : "" } ], "container-title" : "Journal of Climate", "id" : "ITEM-5", "issue" : "10", "issued" : { "date-parts" : [ [ "2015", "5", "15" ] ] }, "page" : "3926-3942", "title" : "Natural and Forced North Atlantic Hurricane Potential Intensity Change in CMIP5 Models", "translator" : [ { "dropping-particle" : "", "family" : "S2934", "given" : "", "non-dropping-particle" : "", "parse-names" : false, "suffix" : "" } ], "type" : "article-journal", "volume" : "28" }, "uris" : [ "http://www.mendeley.com/documents/?uuid=728329bd-7906-4025-9c58-629d6dc217c8" ] }, { "id" : "ITEM-6", "itemData" : { "DOI" : "10.1175/JCLI-D-18-0357.1", "ISSN" : "08948755", "abstract" : "Aerosol cooling reduces tropical cyclone (TC) potential intensity (PI) more strongly, by about a factor of 2 per degree of sea surface temperature change, than greenhouse gas warming increases it. This study analyzes single-forcing and historical experiments from phase 5 of the Coupled Model Intercomparison Project, aiming to understand the physical mechanisms behind this difference. Calculations are done for the tropical oceans of each hemisphere during the relevant TC seasons, emphasizing multimodel means. PI theory is used to interpret the difference in the PI response to aerosol and greenhouse gas forcings in terms of three factors. The net surface turbulent heat flux (sum of the latent and sensible heat fluxes) explains half of the difference, thermodynamic efficiency explains at most a small fraction, and surface wind speed does not explain the remainder, perhaps because of the use of monthly mean data. Changes in turbulent surface heat fluxes are interpreted as responses to surface radiative flux changes in the context of the energy balance of the ocean mixed layer. Radiative kernels are used to estimate what fractions of the surface radiative flux changes are feedbacks due to temperature and water vapor changes. The greater effect of aerosol forcing occurs because shortwave forcing has a greater direct, temperature-independent component at the surface than does longwave forcing, for a forcing amplitude that provokes the same SST change. This conclusion recalls prior work on the response of precipitation to radiative forcing, and the similarities and differences between precipitation and potential intensity in this regard are discussed.", "author" : [ { "dropping-particle" : "", "family" : "Sobel", "given" : "Adam H.", "non-dropping-particle" : "", "parse-names" : false, "suffix" : "" }, { "dropping-particle" : "", "family" : "Camargo", "given" : "Suzana J.", "non-dropping-particle" : "", "parse-names" : false, "suffix" : "" }, { "dropping-particle" : "", "family" : "Previdi", "given" : "Michael", "non-dropping-particle" : "", "parse-names" : false, "suffix" : "" } ], "container-title" : "Journal of Climate", "id" : "ITEM-6", "issue" : "17", "issued" : { "date-parts" : [ [ "2019" ] ] }, "page" : "5511-5527", "title" : "Aerosol versus greenhouse gas effects on tropical cyclone potential intensity and the hydrologic cycle", "translator" : [ { "dropping-particle" : "", "family" : "S2403", "given" : "", "non-dropping-particle" : "", "parse-names" : false, "suffix" : "" } ], "type" : "article-journal", "volume" : "32" }, "uris" : [ "http://www.mendeley.com/documents/?uuid=7d32b68b-4475-4154-9203-d89c31d6dfc7" ] }, { "id" : "ITEM-7", "itemData" : { "DOI" : "10.1029/2018GL080642", "ISSN" : "0094-8276", "abstract" : "Abstract The relationship between African dust and the climatology of tropical cyclones (TCs) in the North Atlantic is explored using the Community Atmosphere Model at a global horizontal resolution of 28\u00a0km. A simulation in which the aerosol model is modified to significantly reduce the amount of airborne dust is compared to a standard simulation. The simulation with reduced dust increases TC frequency globally, with the largest increase occurring in the North Atlantic. The increase in TC activity in the North Atlantic is consistent with an environment that is more conducive for the genesis and intensification of storms. TCs are more frequent (27%) and on average significantly longer lived (13%) in the low dust configuration but only slightly stronger (3%). This results in a 57% increase in accumulated cyclone energy per hurricane season on average. This work has implications for projections of future climate and resulting changes in TC activity.", "author" : [ { "dropping-particle" : "", "family" : "Reed", "given" : "Kevin A", "non-dropping-particle" : "", "parse-names" : false, "suffix" : "" }, { "dropping-particle" : "", "family" : "Bacmeister", "given" : "Julio T", "non-dropping-particle" : "", "parse-names" : false, "suffix" : "" }, { "dropping-particle" : "", "family" : "Huff", "given" : "J Jacob A", "non-dropping-particle" : "", "parse-names" : false, "suffix" : "" }, { "dropping-particle" : "", "family" : "Wu", "given" : "Xiaoning", "non-dropping-particle" : "", "parse-names" : false, "suffix" : "" }, { "dropping-particle" : "", "family" : "Bates",</w:instrText>
      </w:r>
      <w:r w:rsidR="00FF6231" w:rsidRPr="006A2665">
        <w:rPr>
          <w:rFonts w:cs="Times New Roman"/>
        </w:rPr>
        <w:instrText xml:space="preserve"> "given" : "Susan C", "non-dropping-particle" : "", "parse-names" : false, "suffix" : "" }, { "dropping-particle" : "", "family" : "Rosenbloom", "given" : "Nan A", "non-dropping-particle" : "", "parse-names" : false, "suffix" : "" } ], "container-title" : "Geophysical Research Letters", "id" : "ITEM-7", "issue" : "2", "issued" : { "date-parts" : [ [ "2019", "1", "28" ] ] }, "note" : "doi: 10.1029/2018GL080642", "page" : "1105-1112", "publisher" : "John Wiley &amp; Sons, Ltd", "title" : "Exploring the Impact of Dust on North Atlantic Hurricanes in a High-Resolution Climate Model", "translator" : [ { "dropping-particle" : "", "family" : "S2738", "given" : "", "non-dropping-particle" : "", "parse-names" : false, "suffix" : "" } ], "type" : "article-journal", "volume" : "46" }, "uris" : [ "http://www.mendeley.com/documents/?uuid=e6c385b8-a823-47f6-80c5-2d8299fce039" ] } ], "mendeley" : { "formattedCitation" : "(Evan et al., 2011; Ting et al., 2015; Sobel et al., 2016, 2019; Takahashi et al., 2017; Zhao et al., 2018; Reed et al., 2019)", "plainTextFormattedCitation" : "(Evan et al., 2011; Ting et al., 2015; Sobel et al., 2016, 2019; Takahashi et al., 2017; Zhao et al., 2018; Reed et al., 2019)", "previouslyFormattedCitation" : "(Evan et al., 2011; Ting et al., 2015; Sobel et al., 2016, 2019; Takahashi et al., 2017; Zhao et al., 2018; Reed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Evan et al., 2011; Ting et al., 2015; Sobel et al., 2016, 2019; Takahashi et al., 2017; Zhao et al., 2018; Reed et al., 2019)</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Among possible changes from these drivers, there is </w:t>
      </w:r>
      <w:r w:rsidRPr="00D424AA">
        <w:rPr>
          <w:rFonts w:cs="Times New Roman"/>
          <w:i/>
          <w:lang w:val="en-GB"/>
        </w:rPr>
        <w:t>medium confidence</w:t>
      </w:r>
      <w:r w:rsidRPr="00D424AA">
        <w:rPr>
          <w:rFonts w:cs="Times New Roman"/>
          <w:lang w:val="en-GB"/>
        </w:rPr>
        <w:t xml:space="preserve"> that the Hadley cell has widened and will continue to widen in the future (Chapter 2.3, 3.3, 4.5). This </w:t>
      </w:r>
      <w:r w:rsidRPr="00D424AA">
        <w:rPr>
          <w:rFonts w:cs="Times New Roman"/>
          <w:i/>
          <w:lang w:val="en-GB"/>
        </w:rPr>
        <w:t>likely</w:t>
      </w:r>
      <w:r w:rsidRPr="00D424AA">
        <w:rPr>
          <w:rFonts w:cs="Times New Roman"/>
          <w:lang w:val="en-GB"/>
        </w:rPr>
        <w:t xml:space="preserve"> causes latitudinal shifts of TC tracks </w:t>
      </w:r>
      <w:r w:rsidRPr="00D424AA">
        <w:rPr>
          <w:rFonts w:cs="Times New Roman"/>
          <w:lang w:val="en-GB"/>
        </w:rPr>
        <w:fldChar w:fldCharType="begin" w:fldLock="1"/>
      </w:r>
      <w:r w:rsidR="00FF6231">
        <w:rPr>
          <w:rFonts w:cs="Times New Roman"/>
          <w:lang w:val="en-GB"/>
        </w:rPr>
        <w:instrText>ADDIN CSL_CITATION { "citationItems" : [ { "id" : "ITEM-1", "itemData" : { "DOI" : "10.1038/s41558-018-0227-5", "ISSN" : "1758-6798", "abstract" : "Recent research indicates that the annual-mean locations of tropical cyclones have migrated toward higher latitudes. Concurrently, an anthropogenically forced tropical expansion has been observed, yet the connection between the two processes remains little-explored. Here, using observational and reanalysis data, we investigate how large-scale dynamical effects, combined with coherent changes in the regional Hadley circulation, explain recent changes in regional tropical cyclone genesis over 1980\u20132014. We show that the recent anomalous upper-level weakening of the rising branch of the Hadley circulation in the deep tropics, possibly induced by the increased vertical stability, has likely suppressed the low-latitude tropical cyclone genesis in most ocean basins via anomalous large-scale subsidence. Regional Hadley circulation variations have also favoured a poleward displacement of tropical-cyclone-favourable climate conditions through poleward shift of the Hadley circulation\u2019s meridional extent. With projections indicating continued tropical expansion, these results indicate that tropical cyclone genesis will also continue to shift poleward, potentially increasing tropical-cyclone-related hazards in higher-latitude regions.", "author" : [ { "dropping-particle" : "", "family" : "Sharmila", "given" : "S", "non-dropping-particle" : "", "parse-names" : false, "suffix" : "" }, { "dropping-particle" : "", "family" : "Walsh", "given" : "K J E", "non-dropping-particle" : "", "parse-names" : false, "suffix" : "" } ], "container-title" : "Nature Climate Change", "id" : "ITEM-1", "issued" : { "date-parts" : [ [ "2018" ] ] }, "title" : "Recent poleward shift of tropical cyclone formation linked to Hadley cell expansion", "translator" : [ { "dropping-particle" : "", "family" : "S455", "given" : "", "non-dropping-particle" : "", "parse-names" : false, "suffix" : "" } ], "type" : "article-journal" }, "uris" : [ "http://www.mendeley.com/documents/?uuid=06c4985f-ec88-49dd-838c-ce0363975396" ] } ], "mendeley" : { "formattedCitation" : "(Sharmila and Walsh, 2018)", "plainTextFormattedCitation" : "(Sharmila and Walsh, 2018)", "previouslyFormattedCitation" : "(Sharmila and Walsh,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armila and Walsh, 2018)</w:t>
      </w:r>
      <w:r w:rsidRPr="00D424AA">
        <w:rPr>
          <w:rFonts w:cs="Times New Roman"/>
          <w:lang w:val="en-GB"/>
        </w:rPr>
        <w:fldChar w:fldCharType="end"/>
      </w:r>
      <w:r w:rsidRPr="00841A35">
        <w:rPr>
          <w:rFonts w:cs="Times New Roman"/>
          <w:lang w:val="en-GB"/>
        </w:rPr>
        <w:t xml:space="preserve">. Regional TC activity changes are also strongly affected by projected changes in SST warming patterns </w:t>
      </w:r>
      <w:r w:rsidRPr="00D424AA">
        <w:rPr>
          <w:rFonts w:cs="Times New Roman"/>
          <w:lang w:val="en-GB"/>
        </w:rPr>
        <w:fldChar w:fldCharType="begin" w:fldLock="1"/>
      </w:r>
      <w:r w:rsidR="00FF6231">
        <w:rPr>
          <w:rFonts w:cs="Times New Roman"/>
          <w:lang w:val="en-GB"/>
        </w:rPr>
        <w:instrText>ADDIN CSL_CITATION { "citationItems" : [ { "id" : "ITEM-1", "itemData" : { "DOI" : "10.1002/2017GL075058", "ISSN" : "19448007", "abstract" : "Projected future changes in global tropical cyclone (TC) activity are assessed using 5,000 year scale ensemble simulations for both current and 4 K surface warming climates with a 60 km global atmospheric model. The global number of TCs decreases by 33% in the future projection. Although geographical TC occurrences decrease generally, they increase in the central and eastern parts of the extra tropical North Pacific. Meanwhile, very intense (category 4 and 5) TC occurrences increase over a broader area including the south of Japan and south of Madagascar. The global number of category 4 and 5 TCs significantly decreases, contrary to the increase seen in several previous studies. Lifetime maximum surface wind speeds and precipitation rate are amplified globally. Regional TC activity changes have large uncertainty corresponding to sea surface temperature warming patterns. TC-resolving large-ensemble simulations provide useful information, especially for policy making related to future climate change.", "author" : [ { "dropping-particle" : "", "family" : "Yoshida", "given" : "Kohei", "non-dropping-particle" : "", "parse-names" : false, "suffix" : "" }, { "dropping-particle" : "", "family" : "Sugi", "given" : "Masato", "non-dropping-particle" : "", "parse-names" : false, "suffix" : "" }, { "dropping-particle" : "", "family" : "Mizuta", "given" : "Ryo", "non-dropping-particle" : "", "parse-names" : false, "suffix" : "" }, { "dropping-particle" : "", "family" : "Murakami", "given" : "Hiroyuki", "non-dropping-particle" : "", "parse-names" : false, "suffix" : "" }, { "dropping-particle" : "", "family" : "Ishii", "given" : "Masayoshi", "non-dropping-particle" : "", "parse-names" : false, "suffix" : "" } ], "container-title" : "Geophysical Research Letters", "id" : "ITEM-1", "issue" : "19", "issued" : { "date-parts" : [ [ "2017" ] ] }, "page" : "9910-9917", "title" : "Future Changes in Tropical Cyclone Activity in High-Resolution Large-Ensemble Simulations", "translator" : [ { "dropping-particle" : "", "family" : "S160", "given" : "", "non-dropping-particle" : "", "parse-names" : false, "suffix" : "" } ], "type" : "article-journal", "volume" : "44" }, "uris" : [ "http://www.mendeley.com/documents/?uuid=d38eb63e-44cb-4f11-8072-5fef678e2620" ] } ], "mendeley" : { "formattedCitation" : "(Yoshida et al., 2017)", "plainTextFormattedCitation" : "(Yoshida et al., 2017)", "previouslyFormattedCitation" : "(Yoshid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oshida et al., 2017)</w:t>
      </w:r>
      <w:r w:rsidRPr="00D424AA">
        <w:rPr>
          <w:rFonts w:cs="Times New Roman"/>
          <w:lang w:val="en-GB"/>
        </w:rPr>
        <w:fldChar w:fldCharType="end"/>
      </w:r>
      <w:r w:rsidRPr="00841A35">
        <w:rPr>
          <w:rFonts w:cs="Times New Roman"/>
          <w:lang w:val="en-GB"/>
        </w:rPr>
        <w:t>, which are highly uncertain (Chapter 4, 9).</w:t>
      </w:r>
    </w:p>
    <w:p w14:paraId="514C6655" w14:textId="6CF30110" w:rsidR="007A1008" w:rsidRDefault="007A1008" w:rsidP="00D424AA">
      <w:pPr>
        <w:rPr>
          <w:rFonts w:cs="Times New Roman"/>
          <w:lang w:val="en-GB"/>
        </w:rPr>
      </w:pPr>
    </w:p>
    <w:p w14:paraId="417CB66D" w14:textId="77777777" w:rsidR="0012500E" w:rsidRPr="00D424AA" w:rsidRDefault="0012500E" w:rsidP="00D424AA">
      <w:pPr>
        <w:rPr>
          <w:rFonts w:cs="Times New Roman"/>
          <w:lang w:val="en-GB"/>
        </w:rPr>
      </w:pPr>
    </w:p>
    <w:p w14:paraId="7AFEAF6E" w14:textId="77777777" w:rsidR="007A1008" w:rsidRPr="00D424AA" w:rsidRDefault="007A1008" w:rsidP="00D424AA">
      <w:pPr>
        <w:pStyle w:val="AR6Chap11Level311111"/>
        <w:rPr>
          <w:rFonts w:cs="Times New Roman"/>
          <w:lang w:val="en-GB"/>
        </w:rPr>
      </w:pPr>
      <w:bookmarkStart w:id="2510" w:name="_Toc25583698"/>
      <w:bookmarkStart w:id="2511" w:name="_Toc57192459"/>
      <w:bookmarkStart w:id="2512" w:name="_Toc70703042"/>
      <w:r w:rsidRPr="00D424AA">
        <w:rPr>
          <w:rFonts w:cs="Times New Roman"/>
          <w:lang w:val="en-GB"/>
        </w:rPr>
        <w:t>Observed trends</w:t>
      </w:r>
      <w:bookmarkEnd w:id="2510"/>
      <w:bookmarkEnd w:id="2511"/>
      <w:bookmarkEnd w:id="2512"/>
    </w:p>
    <w:p w14:paraId="179D0606" w14:textId="77777777" w:rsidR="007A1008" w:rsidRPr="00D424AA" w:rsidRDefault="007A1008" w:rsidP="00D424AA">
      <w:pPr>
        <w:rPr>
          <w:rFonts w:cs="Times New Roman"/>
          <w:lang w:val="en-GB"/>
        </w:rPr>
      </w:pPr>
    </w:p>
    <w:p w14:paraId="7DFCDFC7" w14:textId="40F31FF6" w:rsidR="007A1008" w:rsidRPr="00D424AA" w:rsidRDefault="007A1008" w:rsidP="00D424AA">
      <w:pPr>
        <w:rPr>
          <w:rFonts w:cs="Times New Roman"/>
          <w:lang w:val="en-GB"/>
        </w:rPr>
      </w:pPr>
      <w:r w:rsidRPr="00D424AA">
        <w:rPr>
          <w:rFonts w:cs="Times New Roman"/>
          <w:lang w:val="en-GB"/>
        </w:rPr>
        <w:t xml:space="preserve">Identifying past trends in TC metrics remains a challenge due to the heterogeneous character of the historical instrumental data, which are known as “best-track” data </w:t>
      </w:r>
      <w:r w:rsidRPr="00D424AA">
        <w:rPr>
          <w:rFonts w:cs="Times New Roman"/>
          <w:lang w:val="en-GB"/>
        </w:rPr>
        <w:fldChar w:fldCharType="begin" w:fldLock="1"/>
      </w:r>
      <w:r w:rsidR="00FF6231">
        <w:rPr>
          <w:rFonts w:cs="Times New Roman"/>
          <w:lang w:val="en-GB"/>
        </w:rPr>
        <w:instrText>ADDIN CSL_CITATION { "citationItems" : [ { "id" : "ITEM-1", "itemData" : { "DOI" : "10.1175/MWR-D-14-00021.1", "ISSN" : "15200493", "abstract" : "Using the International Best Track Archive for Climate Stewardship (IBTrACS), the climatology of tropical cyclones is compared between two global best track datasets: 1) the World Meteorological Organization (WMO) subset of IBTrACS (IBTrACS-WMO) and 2) a combination of data from the National Hurricane Center and the Joint Typhoon Warning Center (NHC1JTWC). Comparing the climatologies between IBTrACS-WMOandNHC1JTWC highlights some of the heterogeneities inherent in these datasets for the period of global satellite coverage 1981-2010. The results demonstrate the sensitivity of these climatologies to the choice of best track dataset. Previous studies have examined best track heterogeneities in individual regions, usually the North Atlantic and west Pacific. This study puts those regional issues into their global context. The differences between NHC1JTWC and IBTrACS-WMO are greatest in the west Pacific, where the strongest storms are substantially weaker in IBTrACS-WMO. These disparities strongly affect the global measures of tropical cyclone activity because 30% of the world's tropical cyclones form in the west Pacific. Because JTWC employs similar procedures throughout most of the globe, the comparisons in this study highlight differences between WMO agencies. For example, NHC1JTWC has more 96-kt (~49ms-1) storms than IBTrACS-WMOin the west Pacific but fewer in the Australian region. This discrepancy probably points to differing operational procedures between the WMO agencies in the two regions. Without better documentation of historical analysis procedures, the only way to remedy these heterogeneities will be through systematic reanalysis.", "author" : [ { "dropping-particle" : "", "family" : "Schreck", "given" : "Carl J.", "non-dropping-particle" : "", "parse-names" : false, "suffix" : "" }, { "dropping-particle" : "", "family" : "Knapp", "given" : "Kenneth R.", "non-dropping-particle" : "", "parse-names" : false, "suffix" : "" }, { "dropping-particle" : "", "family" : "Kossin", "given" : "James P.", "non-dropping-particle" : "", "parse-names" : false, "suffix" : "" } ], "container-title" : "Monthly Weather Review", "id" : "ITEM-1", "issue" : "10", "issued" : { "date-parts" : [ [ "2014" ] ] }, "page" : "3881-3899", "title" : "The impact of best track discrepancies on global tropical cyclone climatologies using IBTrACS", "translator" : [ { "dropping-particle" : "", "family" : "S2402", "given" : "", "non-dropping-particle" : "", "parse-names" : false, "suffix" : "" } ], "type" : "article-journal", "volume" : "142" }, "uris" : [ "http://www.mendeley.com/documents/?uuid=d1d75695-ccae-4684-8b45-8373e4818628" ] } ], "mendeley" : { "formattedCitation" : "(Schreck et al., 2014)", "plainTextFormattedCitation" : "(Schreck et al., 2014)", "previouslyFormattedCitation" : "(Schreck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reck et al., 2014)</w:t>
      </w:r>
      <w:r w:rsidRPr="00D424AA">
        <w:rPr>
          <w:rFonts w:cs="Times New Roman"/>
          <w:lang w:val="en-GB"/>
        </w:rPr>
        <w:fldChar w:fldCharType="end"/>
      </w:r>
      <w:r w:rsidRPr="00841A35">
        <w:rPr>
          <w:rFonts w:cs="Times New Roman"/>
          <w:lang w:val="en-GB"/>
        </w:rPr>
        <w:t xml:space="preserve">. There is </w:t>
      </w:r>
      <w:r w:rsidRPr="00D424AA">
        <w:rPr>
          <w:rFonts w:cs="Times New Roman"/>
          <w:i/>
          <w:lang w:val="en-GB"/>
        </w:rPr>
        <w:t>low confidence</w:t>
      </w:r>
      <w:r w:rsidRPr="00D424AA">
        <w:rPr>
          <w:rFonts w:cs="Times New Roman"/>
          <w:lang w:val="en-GB"/>
        </w:rPr>
        <w:t xml:space="preserve"> in most reported long-term (multidecadal to centennial) trends in TC frequency- or intensity-based metrics due to changes in the technology used to collect the best-track data. This should not be interpreted as implying that no physical (real) trends exist, but rather as indicating that either the quality or the temporal length of the data is not adequate to provide robust trend detection statements, particularly in the presence of multidecadal variability. </w:t>
      </w:r>
    </w:p>
    <w:p w14:paraId="6921E00F" w14:textId="77777777" w:rsidR="007A1008" w:rsidRPr="00D424AA" w:rsidRDefault="007A1008" w:rsidP="00D424AA">
      <w:pPr>
        <w:rPr>
          <w:rFonts w:cs="Times New Roman"/>
          <w:lang w:val="en-GB"/>
        </w:rPr>
      </w:pPr>
    </w:p>
    <w:p w14:paraId="539D8893" w14:textId="5C2142A5" w:rsidR="007A1008" w:rsidRPr="00D424AA" w:rsidRDefault="007A1008" w:rsidP="00D424AA">
      <w:pPr>
        <w:rPr>
          <w:rFonts w:cs="Times New Roman"/>
          <w:lang w:val="en-GB"/>
        </w:rPr>
      </w:pPr>
      <w:r w:rsidRPr="00D424AA">
        <w:rPr>
          <w:rFonts w:cs="Times New Roman"/>
          <w:lang w:val="en-GB"/>
        </w:rPr>
        <w:t xml:space="preserve">There are previous and ongoing efforts to homogenize the best-track data </w:t>
      </w:r>
      <w:r w:rsidRPr="00D424AA">
        <w:rPr>
          <w:rFonts w:cs="Times New Roman"/>
          <w:lang w:val="en-GB"/>
        </w:rPr>
        <w:fldChar w:fldCharType="begin" w:fldLock="1"/>
      </w:r>
      <w:r w:rsidR="00417CA4">
        <w:rPr>
          <w:rFonts w:cs="Times New Roman"/>
          <w:lang w:val="en-GB"/>
        </w:rPr>
        <w:instrText>ADDIN CSL_CITATION { "citationItems" : [ { "id" : "ITEM-1", "itemData" : { "DOI" : "10.1038/nature07234", "ISSN" : "14764687", "abstract" : "Atlantic tropical cyclones are getting stronger on average, with a 30-year trend that has been related to an increase in ocean temperatures over the Atlantic Ocean and elsewhere. Over the rest of the tropics, however, possible trends in tropical cyclone intensity are less obvious, owing to the unreliability and incompleteness of the observational record and to a restricted focus, in previous trend analyses, on changes in average intensity. Here we overcome these two limitations by examining trends in the upper quantiles of per-cyclone maximum wind speeds (that is, the maximum intensities that cyclones achieve during their lifetimes), estimated from homogeneous data derived from an archive of satellite records. We find significant upward trends for wind speed quantiles above the 70th percentile, with trends as high as 0.3 \u00b1 0.09 m s-1 yr-1 (s.e.) for the strongest cyclones. We note separate upward trends in the estimated lifetime-maximum wind speeds of the very strongest tropical cyclones (99th percentile) over each ocean basin, with the largest increase at this quantile occurring over the North Atlantic, although not all basins show statistically significant increases. Our results are qualitatively consistent with the hypothesis that as the seas warm, the ocean has more energy to convert to tropical cyclone wind. \u00a92008 Macmillan Publishers Limited. All rights reserved.", "author" : [ { "dropping-particle" : "", "family" : "Elsner", "given" : "James B.", "non-dropping-particle" : "", "parse-names" : false, "suffix" : "" }, { "dropping-particle" : "", "family" : "Kossin", "given" : "James P.", "non-dropping-particle" : "", "parse-names" : false, "suffix" : "" }, { "dropping-particle" : "", "family" : "Jagger", "given" : "Thomas H.", "non-dropping-particle" : "", "parse-names" : false, "suffix" : "" } ], "container-title" : "Nature", "id" : "ITEM-1", "issue" : "7209", "issued" : { "date-parts" : [ [ "2008" ] ] }, "page" : "92-95", "title" : "The increasing intensity of the strongest tropical cyclones", "translator" : [ { "dropping-particle" : "", "family" : "S2404", "given" : "", "non-dropping-particle" : "", "parse-names" : false, "suffix" : "" } ], "type" : "article-journal", "volume" : "455" }, "uris" : [ "http://www.mendeley.com/documents/?uuid=210d9eed-90c1-4ad2-bf7b-b85c604fd031" ] }, { "id" : "ITEM-2", "itemData" : { "DOI" : "10.1175/JCLI-D-13-00262.1", "ISBN" : "0894-8755\\r1520-0442", "ISSN" : "08948755", "abstract" : "The historical global \u2018\u2018best track\u2019\u2019 records of tropical cyclones extend back to the mid-nineteenth century in some regions, but formal analysis of these records is encumbered by temporal heterogeneities in the data. This is particularly problematic when attempting to detect trends in tropical cyclone metrics that may be attributable to climate change. Here the authors apply a state-of-the-art automated algorithm to a globally homogenized satellite data record to create a more temporally consistent record of tropical cyclone intensity within the period 1982\u20132009, and utilize this record to investigate the robustness of trends found in the best- track data. In particular, the lifetime maximum intensity (LMI) achieved by each reported storm is calculated and the frequency distribution of LMI is tested for changes over this period. To address the unique issues in regions around the Indian Ocean, which result from a discontinuity in- troduced into the satellite data in 1998, a direct homogenization procedure is applied in which post-1998 data are degraded to pre-1998 standards. This additional homogenization step is found to measurably reduce LMI trends, but the global trends in the LMI of the strongest storms remain positive, with amplitudes of around 11m s21 decade21 and p value 5 0.1. Regional trends, in ms21 decade21, vary from 22(p 5 0.03) in the western North Pacific,11.7 (p50.06) in the south Indian Ocean,12.5 (p50.09) in the South Pacific, to18 (p , 0.001) in the North Atlantic.", "author" : [ { "dropping-particle" : "", "family" : "Kossin", "given" : "James P.", "non-dropping-particle" : "", "parse-names" : false, "suffix" : "" }, { "dropping-particle" : "", "family" : "Olander", "given" : "Timothy L.", "non-dropping-particle" : "", "parse-names" : false, "suffix" : "" }, { "dropping-particle" : "", "family" : "Knapp", "given" : "Kenneth R.", "non-dropping-particle" : "", "parse-names" : false, "suffix" : "" } ], "container-title" : "Journal of Climate", "id" : "ITEM-2", "issue" : "24", "issued" : { "date-parts" : [ [ "2013" ] ] }, "page" : "9960-9976", "title" : "Trend analysis with a new global record of tropical cyclone intensity", "translator" : [ { "dropping-particle" : "", "family" : "S1683", "given" : "", "non-dropping-particle" : "", "parse-names" : false, "suffix" : "" } ], "type" : "article-journal", "volume" : "26" }, "uris" : [ "http://www.mendeley.com/documents/?uuid=fc989553-2deb-4694-9bdb-c8659e00b729" ] }, { "id" : "ITEM-3", "itemData" : { "DOI" : "10.1175/BAMS-D-17-0226.1", "ISSN" : "0003-0007", "author" : [ { "dropping-particle" : "", "family" : "Emanuel", "given" : "Kerry A.", "non-dropping-particle" : "", "parse-names" : false, "suffix" : "" }, { "dropping-particle" : "", "family" : "Caroff", "given" : "Philippe", "non-dropping-particle" : "", "parse-names" : false, "suffix" : "" }, { "dropping-particle" : "", "family" : "Delgado", "given" : "Sandy", "non-dropping-particle" : "", "parse-names" : false, "suffix" : "" }, { "dropping-particle" : "", "family" : "Guard", "given" : "Charles \u201cChip\u201d", "non-dropping-particle" : "", "parse-names" : false, "suffix" : "" }, { "dropping-particle" : "", "family" : "Guishard", "given" : "Mark", "non-dropping-particle" : "", "parse-names" : false, "suffix" : "" }, { "dropping-particle" : "", "family" : "Hennon", "given" : "Christopher", "non-dropping-particle" : "", "parse-names" : false, "suffix" : "" }, { "dropping-particle" : "", "family" : "Knaff", "given" : "John", "non-dropping-particle" : "", "parse-names" : false, "suffix" : "" }, { "dropping-particle" : "", "family" : "Knapp", "given" : "Kenneth R.", "non-dropping-particle" : "", "parse-names" : false, "suffix" : "" }, { "dropping-particle" : "", "family" : "Kossin", "given" : "James", "non-dropping-particle" : "", "parse-names" : false, "suffix" : "" }, { "dropping-particle" : "", "family" : "Schreck", "given" : "Carl", "non-dropping-particle" : "", "parse-names" : false, "suffix" : "" }, { "dropping-particle" : "", "family" : "Velden", "given" : "Christopher", "non-dropping-particle" : "", "parse-names" : false, "suffix" : "" }, { "dropping-particle" : "", "family" : "Vigh", "given" : "Jonathan", "non-dropping-particle" : "", "parse-names" : false, "suffix" : "" } ], "container-title" : "Bulletin of the American Meteorological Society", "id" : "ITEM-3", "issue" : "2", "issued" : { "date-parts" : [ [ "2018", "2", "1" ] ] }, "page" : "427-429", "title" : "On the Desirability and Feasibility of a Global Reanalysis of Tropical Cyclones", "translator" : [ { "dropping-particle" : "", "family" : "S1509", "given" : "", "non-dropping-particle" : "", "parse-names" : false, "suffix" : "" } ], "type" : "article-journal", "volume" : "99" }, "uris" : [ "http://www.mendeley.com/documents/?uuid=01b8a3d6-5a2c-400a-adad-e9470cd116b1" ] }, { "id" : "ITEM-4", "itemData" : { "DOI" : "10.1175/1520-0477-96.7.1175", "ISSN" : "0003-0007", "author" : [ { "dropping-particle" : "", "family" : "Landsea", "given" : "Christopher W.", "non-dropping-particle" : "", "parse-names" : false, "suffix" : "" } ], "container-title" : "Bulletin of the American Meteorological Society", "id" : "ITEM-4", "issue" : "7", "issued" : { "date-parts" : [ [ "2015", "7" ] ] }, "page" : "1175-1182", "title" : "Comments on \u201cMonitoring and understanding trends in extreme storms: state of knowledge.\u201d.", "translator" : [ { "dropping-particle" : "", "family" : "S2755", "given" : "", "non-dropping-particle" : "", "parse-names" : false, "suffix" : "" } ], "type" : "article-journal", "volume" : "96" }, "uris" : [ "http://www.mendeley.com/documents/?uuid=ddfc0b87-0f98-426d-aadf-398ca84b9c22" ] }, { "id" : "ITEM-5", "itemData" : { "DOI" : "10.1073/pnas.1920849117", "ISSN" : "0027-8424", "abstract" : "Theoretical understanding of the thermodynamic controls on tropical cyclone (TC) wind intensity, as well as numerical simulations, implies a positive trend in TC intensity in a warming world. The global instrumental record of TC intensity, however, is known to be heterogeneous in both space and time and is generally unsuitable for global trend analysis. To address this, a homogenized data record based on satellite data was previously created for the period 1982\u20132009. The 28-y homogenized record exhibited increasing global TC intensity trends, but they were not statistically significant at the 95% confidence level. Based on observed trends in the thermodynamic mean state of the tropical environment during this period, however, it was argued that the 28-y period was likely close to, but shorter than, the time required for a statistically significant positive global TC intensity trend to appear. Here the homogenized global TC intensity record is extended to the 39-y period 1979\u20132017, and statistically significant (at the 95% confidence level) increases are identified. Increases and trends are found in the exceedance probability and proportion of major (Saffir\u2212Simpson categories 3 to 5) TC intensities, which is consistent with expectations based on theoretical understanding and trends identified in numerical simulations in warming scenarios. Major TCs pose, by far, the greatest threat to lives and property. Between the early and latter halves of the time period, the major TC exceedance probability increases by about 8% per decade, with a 95% CI of 2 to 15% per decade.", "author" : [ { "dropping-particle" : "", "family" : "Kossin", "given" : "James P.", "non-dropping-particle" : "", "parse-names" : false, "suffix" : "" }, { "dropping-particle" : "", "family" : "Knapp", "given" : "Kenneth R.", "non-dropping-particle" : "", "parse-names" : false, "suffix" : "" }, { "dropping-particle" : "", "family" : "Olander", "given" : "Timothy L.", "non-dropping-particle" : "", "parse-names" : false, "suffix" : "" }, { "dropping-particle" : "", "family" : "Velden", "given" : "Christopher S.", "non-dropping-particle" : "", "parse-names" : false, "suffix" : "" } ], "container-title" : "Proceedings of the National Academy of Sciences", "id" : "ITEM-5", "issue" : "22", "issued" : { "date-parts" : [ [ "2020", "6", "2" ] ] }, "page" : "11975\u201311980", "title" : "Global increase in major tropical cyclone exceedance probability over the past four decades", "translator" : [ { "dropping-particle" : "", "family" : "S2674", "given" : "", "non-dropping-particle" : "", "parse-names" : false, "suffix" : "" } ], "type" : "article-journal", "volume" : "117" }, "uris" : [ "http://www.mendeley.com/documents/?uuid=14b95f37-d5f2-4f91-84a6-67cfffc45d86" ] }, { "id" : "ITEM-6", "itemData" : { "DOI" : "https://doi.org/10.6057/2015TCRR01.01", "ISSN" : "2225-6032", "abstract" : "ABSTRACT This study examines a number of very intense tropical cyclones (TCs) in the western North Pacific (WNP) since 1978 as depicted by the best track data from the four main weather agencies in the WNP, namely the Hong Kong Observatory, China Meteorological Administration, Regional Specialized Meteorological Centre Tokyo and Joint Typhoon Warning Centre, and the Advanced Dvorak Technique\u2013Hurricane Satellite dataset prepared by the University of Wisconsin/NOAA National Climatic Data Center to identify the most intense TCs in the western North Pacific. Comparison analysis reveals that there are very large differences in the ranking of maximum sustained wind speed (MSW) among these datasets, probably due to data inhomogeneity issues and the discrepancies in TC intensity assessment among these centres. Re-assessment of the MSW of potential candidates suggests that, within uncertainty range of the analysis, Tip (1979) and Haiyan (2013) are the most intense TCs in the WNP during the period. Among the potential candidates, eight of them made landfall during their lifetime. Satellite pattern comparison and the best track dataset analysis of these typhoons show that Haiyan (2013) has the highest estimated MSW right before landfalling, making it the most intense TC making landfall in the WNP during the period 1978-2013.", "author" : [ { "dropping-particle" : "", "family" : "Choy", "given" : "Chun-Wing", "non-dropping-particle" : "", "parse-names" : false, "suffix" : "" }, { "dropping-particle" : "", "family" : "Chong", "given" : "Sze-Ning", "non-dropping-particle" : "", "parse-names" : false, "suffix" : "" }, { "dropping-particle" : "", "family" : "Kong", "given" : "Dexin", "non-dropping-particle" : "", "parse-names" : false, "suffix" : "" }, { "dropping-particle" : "", "family" : "Cayanan", "given" : "Esperanza O", "non-dropping-particle" : "", "parse-names" : false, "suffix" : "" } ], "container-title" : "Tropical Cyclone Research and Review", "id" : "ITEM-6", "issue" : "1", "issued" : { "date-parts" : [ [ "2015" ] ] }, "page" : "1-11", "title" : "A Discussion of the Most Intense Tropical Cyclones in the Western North Pacific From 1978 to 2013", "translator" : [ { "dropping-particle" : "", "family" : "S2730", "given" : "", "non-dropping-particle" : "", "parse-names" : false, "suffix" : "" } ], "type" : "article-journal", "volume" : "4" }, "uris" : [ "http://www.mendeley.com/documents/?uuid=1746c8f8-9c24-4783-a30c-941b81cb78b5" ] } ], "mendeley" : { "formattedCitation" : "(Elsner et al., 2008; Kossin et al., 2013, 2020; Choy et al., 2015; Landsea, 2015; Emanuel et al., 2018)", "plainTextFormattedCitation" : "(Elsner et al., 2008; Kossin et al., 2013, 2020; Choy et al., 2015; Landsea, 2015; Emanuel et al., 2018)", "previouslyFormattedCitation" : "(Elsner et al., 2008; Kossin et al., 2013, 2020; Choy et al., 2015; Landsea, 2015; Emanuel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lsner et al., 2008; Kossin et al., 2013, 2020; Choy et al., 2015; Landsea, 2015; Emanuel et al., 2018)</w:t>
      </w:r>
      <w:r w:rsidRPr="00D424AA">
        <w:rPr>
          <w:rFonts w:cs="Times New Roman"/>
          <w:lang w:val="en-GB"/>
        </w:rPr>
        <w:fldChar w:fldCharType="end"/>
      </w:r>
      <w:r w:rsidRPr="00841A35">
        <w:rPr>
          <w:rFonts w:cs="Times New Roman"/>
          <w:lang w:val="en-GB"/>
        </w:rPr>
        <w:t xml:space="preserve"> and there is substantial literature that finds positive trends in intensity-related metrics in the best-track during the “satellite period”, which is generally limited to the past ~40 years </w:t>
      </w:r>
      <w:r w:rsidRPr="00D424AA">
        <w:rPr>
          <w:rFonts w:cs="Times New Roman"/>
          <w:lang w:val="en-GB"/>
        </w:rPr>
        <w:fldChar w:fldCharType="begin" w:fldLock="1"/>
      </w:r>
      <w:r w:rsidR="007D2D56">
        <w:rPr>
          <w:rFonts w:cs="Times New Roman"/>
          <w:lang w:val="en-GB"/>
        </w:rPr>
        <w:instrText>ADDIN CSL_CITATION { "citationItems" : [ { "id" : "ITEM-1", "itemData" : { "DOI" : "10.1175/JCLI-D-11-00735.1", "ISSN" : "08948755", "abstract" : "Research on trends in western North Pacific tropical cyclone (TC) activity is limited by problems associated with different wind speed conversions used by the various meteorological agencies. This paper uses a quantile method to effectively overcome this conversion problem. Following the assumption that the intensity ranks of TCs are the same among agencies, quantiles at the same probability level in different data sources are regarded as having the same wind speed level. Tropical cyclone data from the Joint Typhoon Warning Center (JTWC) and Japan Meteorological Agency (JMA) are chosen for research and comparison. Trends are diagnosed for the upper 45% of the strongest TCs annually. The 27-yr period beginning with 1984, when the JMA began using the Dvorak (1982) technique, is determined to be the most reliable for achievingconsensus among the two agencies regarding these trends. The start year is a compromise between including as many years in the data as possible, but not so many that the period includes observations that result in inconsistent trend estimates. The consensus of TC trends between the two agencies over the period is interpreted as fewer but stronger events since 1984, even with the lower power dissipation index (PDI) in the western North Pacific in recent years. \u00a9 2012 American Meteorological Society.", "author" : [ { "dropping-particle" : "", "family" : "Kang", "given" : "Nam Young", "non-dropping-particle" : "", "parse-names" : false, "suffix" : "" }, { "dropping-particle" : "", "family" : "Elsner", "given" : "James B.", "non-dropping-particle" : "", "parse-names" : false, "suffix" : "" } ], "container-title" : "Journal of Climate", "id" : "ITEM-1", "issue" : "21", "issued" : { "date-parts" : [ [ "2012" ] ] }, "page" : "7564-7573", "title" : "Consensus on climate trends in Western North pacific tropical cyclones", "translator" : [ { "dropping-particle" : "", "family" : "S3021", "given" : "", "non-dropping-particle" : "", "parse-names" : false, "suffix" : "" } ], "type" : "article-journal", "volume" : "25" }, "uris" : [ "http://www.mendeley.com/documents/?uuid=a1ab3a0a-55dd-4cb7-a1d3-6edb9a577d54" ] }, { "id" : "ITEM-2", "itemData" : { "DOI" : "10.1029/2012GL051700", "ISSN" : "00948276", "abstract" : "Using International Best Track Archive for Climate Stewardship (IBTrACS, version v03r03) analysis during satellite era (1986-2010) we determined the trends of intensification of tropical cyclones (TC) over all the global basins, except the North Indian Ocean. Over all the basins, the rate of TC intensification from 64 kt to first peak of intensity maxima (global average value = 104 kt) was found to be positive. The above trends were significant for 4 out of 5 basins, except the North West Pacific. The trends indicate that the TCs now intensify from 64 kt to 104 kt nearly 9 hours earlier than they did 25years back. The maximum reduction in intensification time is noticed over the North Atlantic Ocean where the average time needed for TC to intensify from 64 kt to 112 kt has reduced by nearly 20 hours during the past 25-year period. Copyright \u00a9 2012 by the American Geophysical Union.", "author" : [ { "dropping-particle" : "", "family" : "Kishtawal", "given" : "C. M.", "non-dropping-particle" : "", "parse-names" : false, "suffix" : "" }, { "dropping-particle" : "", "family" : "Jaiswal", "given" : "Neeru", "non-dropping-particle" : "", "parse-names" : false, "suffix" : "" }, { "dropping-particle" : "", "family" : "Singh", "given" : "Randhir", "non-dropping-particle" : "", "parse-names" : false, "suffix" : "" }, { "dropping-particle" : "", "family" : "Niyogi", "given" : "D.", "non-dropping-particle" : "", "parse-names" : false, "suffix" : "" } ], "container-title" : "Geophysical Research Letters", "id" : "ITEM-2", "issue" : "10", "issued" : { "date-parts" : [ [ "2012" ] ] }, "page" : "1-6", "title" : "Tropical cyclone intensification trends during satellite era (1986-2010)", "translator" : [ { "dropping-particle" : "", "family" : "S2902", "given" : "", "non-dropping-particle" : "", "parse-names" : false, "suffix" : "" } ], "type" : "article-journal", "volume" : "39" }, "uris" : [ "http://www.mendeley.com/documents/?uuid=1396ae9d-e395-421b-91a3-55e4aa4c6495" ] }, { "id" : "ITEM-3", "itemData" : { "DOI" : "10.1175/JCLI-D-13-00262.1", "ISBN" : "0894-8755\\r1520-0442", "ISSN" : "08948755", "abstract" : "The historical global \u2018\u2018best track\u2019\u2019 records of tropical cyclones extend back to the mid-nineteenth century in some regions, but formal analysis of these records is encumbered by temporal heterogeneities in the data. This is particularly problematic when attempting to detect trends in tropical cyclone metrics that may be attributable to climate change. Here the authors apply a state-of-the-art automated algorithm to a globally homogenized satellite data record to create a more temporally consistent record of tropical cyclone intensity within the period 1982\u20132009, and utilize this record to investigate the robustness of trends found in the best- track data. In particular, the lifetime maximum intensity (LMI) achieved by each reported storm is calculated and the frequency distribution of LMI is tested for changes over this period. To address the unique issues in regions around the Indian Ocean, which result from a discontinuity in- troduced into the satellite data in 1998, a direct homogenization procedure is applied in which post-1998 data are degraded to pre-1998 standards. This additional homogenization step is found to measurably reduce LMI trends, but the global trends in the LMI of the strongest storms remain positive, with amplitudes of around 11m s21 decade21 and p value 5 0.1. Regional trends, in ms21 decade21, vary from 22(p 5 0.03) in the western North Pacific,11.7 (p50.06) in the south Indian Ocean,12.5 (p50.09) in the South Pacific, to18 (p , 0.001) in the North Atlantic.", "author" : [ { "dropping-particle" : "", "family" : "Kossin", "given" : "James P.", "non-dropping-particle" : "", "parse-names" : false, "suffix" : "" }, { "dropping-particle" : "", "family" : "Olander", "given" : "Timothy L.", "non-dropping-particle" : "", "parse-names" : false, "suffix" : "" }, { "dropping-particle" : "", "family" : "Knapp", "given" : "Kenneth R.", "non-dropping-particle" : "", "parse-names" : false, "suffix" : "" } ], "container-title" : "Journal of Climate", "id" : "ITEM-3", "issue" : "24", "issued" : { "date-parts" : [ [ "2013" ] ] }, "page" : "9960-9976", "title" : "Trend analysis with a new global record of tropical cyclone intensity", "translator" : [ { "dropping-particle" : "", "family" : "S1683", "given" : "", "non-dropping-particle" : "", "parse-names" : false, "suffix" : "" } ], "type" : "article-journal", "volume" : "26" }, "uris" : [ "http://www.mendeley.com/documents/?uuid=fc989553-2deb-4694-9bdb-c8659e00b729" ] }, { "id" : "ITEM-4", "itemData" : { "DOI" : "10.1073/pnas.1920849117", "ISSN" : "0027-8424", "abstract" : "Theoretical understanding of the thermodynamic controls on tropical cyclone (TC) wind intensity, as well as numerical simulations, implies a positive trend in TC intensity in a warming world. The global instrumental record of TC intensity, however, is known to be heterogeneous in both space and time and is generally unsuitable for global trend analysis. To address this, a homogenized data record based on satellite data was previously created for the period 1982\u20132009. The 28-y homogenized record exhibited increasing global TC intensity trends, but they were not statistically significant at the 95% confidence level. Based on observed trends in the thermodynamic mean state of the tropical environment during this period, however, it was argued that the 28-y period was likely close to, but shorter than, the time required for a statistically significant positive global TC intensity trend to appear. Here the homogenized global TC intensity record is extended to the 39-y period 1979\u20132017, and statistically significant (at the 95% confidence level) increases are identified. Increases and trends are found in the exceedance probability and proportion of major (Saffir\u2212Simpson categories 3 to 5) TC intensities, which is consistent with expectations based on theoretical understanding and trends identified in numerical simulations in warming scenarios. Major TCs pose, by far, the greatest threat to lives and property. Between the early and latter halves of the time period, the major TC exceedance probability increases by about 8% per decade, with a 95% CI of 2 to 15% per decade.", "author" : [ { "dropping-particle" : "", "family" : "Kossin", "given" : "James P.", "non-dropping-particle" : "", "parse-names" : false, "suffix" : "" }, { "dropping-particle" : "", "family" : "Knapp", "given" : "Kenneth R.", "non-dropping-particle" : "", "parse-names" : false, "suffix" : "" }, { "dropping-particle" : "", "family" : "Olander", "given" : "Timothy L.", "non-dropping-particle" : "", "parse-names" : false, "suffix" : "" }, { "dropping-particle" : "", "family" : "Velden", "given" : "Christopher S.", "non-dropping-particle" : "", "parse-names" : false, "suffix" : "" } ], "container-title" : "Proceedings of the National Academy of Sciences", "id" : "ITEM-4", "issue" : "22", "issued" : { "date-parts" : [ [ "2020", "6", "2" ] ] }, "page" : "11975\u201311980", "title" : "Global increase in major tropical cyclone exceedance probability over the past four decades", "translator" : [ { "dropping-particle" : "", "family" : "S2674", "given" : "", "non-dropping-particle" : "", "parse-names" : false, "suffix" : "" } ], "type" : "article-journal", "volume" : "117" }, "uris" : [ "http://www.mendeley.com/documents/?uuid=14b95f37-d5f2-4f91-84a6-67cfffc45d86" ] }, { "id" : "ITEM-5", "itemData" : { "DOI" : "10.1038/ngeo2792", "ISBN" : "1752-0908", "ISSN" : "17520908", "abstract" : "Intensity changes in landfalling typhoons are of great concern to East and Southeast Asian countries1. Regional changes in typhoon intensity, however, are poorly known owing to inconsistencies among different data sets2, 3, 4, 5, 6, 7, 8. Here, we apply cluster analysis to bias-corrected data and show that, over the past 37 years, typhoons that strike East and Southeast Asia have intensified by 12\u201315%, with the proportion of storms of categories 4 and 5 having doubled or even tripled. In contrast, typhoons that stay over the open ocean have experienced only modest changes. These regional changes are consistent between operational data sets. To identify the physical mechanisms, we decompose intensity changes into contributions from intensification rate and intensification duration. We find that the increased intensity of landfalling typhoons is due to strengthened intensification rates, which in turn are tied to locally enhanced ocean surface warming on the rim of East and Southeast Asia. The projected ocean surface warming pattern under increasing greenhouse gas forcing suggests that typhoons striking eastern mainland China, Taiwan, Korea and Japan will intensify further. Given disproportionate damages by intense typhoons1, this represents a heightened threat to people and properties in the region.", "author" : [ { "dropping-particle" : "", "family" : "Mei", "given" : "Wei", "non-dropping-particle" : "", "parse-names" : false, "suffix" : "" }, { "dropping-particle" : "", "family" : "Xie", "given" : "Shang Ping", "non-dropping-particle" : "", "parse-names" : false, "suffix" : "" } ], "container-title" : "Nature Geoscience", "id" : "ITEM-5", "issue" : "10", "issued" : { "date-parts" : [ [ "2016" ] ] }, "page" : "753-757", "title" : "Intensification of landfalling typhoons over the northwest Pacific since the late 1970s", "translator" : [ { "dropping-particle" : "", "family" : "S188", "given" : "", "non-dropping-particle" : "", "parse-names" : false, "suffix" : "" } ], "type" : "article-journal", "volume" : "9" }, "uris" : [ "http://www.mendeley.com/documents/?uuid=4f35d015-4161-43c3-9205-84b8c46ceaa3" ] }, { "id" : "ITEM-6", "itemData" : { "DOI" : "10.1029/2018GL079427", "ISSN" : "19448007", "abstract" : "The size of a tropical cyclone (TC), measured by the area of either rainfall or wind, is an important indicator for the potential damage by TC. Modeling studies suggested that aerosols tend to enhance rainfall in the outer rainbands, which enlarges the eyewall radius and expands the extent of rainfall area. However, no observational evidence has yet been reported. Using TC rainfall area and aerosol optical depth (AOD) data, we find that aerosols have a distinguishable footprint in the TC size. Other dynamical factors for TC size, such as relative SST and Coriolis parameter, are also quantified and discussed. We show that, on average, TC rainfall size increases 9\u201320 km for each 0.1 increase of AOD in the western North Pacific. This finding implies that anthropogenic aerosol pollution can increase not only TC rainfall rate, but also TC rainfall area, resulting in potentially more destructive flooding affecting larger areas.", "author" : [ { "dropping-particle" : "", "family" : "Zhao", "given" : "Chuanfeng", "non-dropping-particle" : "", "parse-names" : false, "suffix" : "" }, { "dropping-particle" : "", "family" : "Lin", "given" : "Yanluan", "non-dropping-particle" : "", "parse-names" : false, "suffix" : "" }, { "dropping-particle" : "", "family" : "Wu", "given" : "Fang", "non-dropping-particle" : "", "parse-names" : false, "suffix" : "" }, { "dropping-particle" : "", "family" : "Wang", "given" : "Yuan Yang", "non-dropping-particle" : "", "parse-names" : false, "suffix" : "" }, { "dropping-particle" : "", "family" : "Li", "given" : "Zhanqing", "non-dropping-particle" : "", "parse-names" : false, "suffix" : "" }, { "dropping-particle" : "", "family" : "Rosenfeld", "given" : "Daniel", "non-dropping-particle" : "", "parse-names" : false, "suffix" : "" }, { "dropping-particle" : "", "family" : "Wang", "given" : "Yuan Yang", "non-dropping-particle" : "", "parse-names" : false, "suffix" : "" } ], "container-title" : "Geophysical Research Letters", "id" : "ITEM-6", "issue" : "16", "issued" : { "date-parts" : [ [ "2018" ] ] }, "page" : "8604-8611", "title" : "Enlarging Rainfall Area of Tropical Cyclones by Atmospheric Aerosols", "translator" : [ { "dropping-particle" : "", "family" : "S2212", "given" : "", "non-dropping-particle" : "", "parse-names" : false, "suffix" : "" } ], "type" : "article-journal", "volume" : "45" }, "uris" : [ "http://www.mendeley.com/documents/?uuid=e53c1d04-2823-4104-ad4b-3d27622b84f3" ] }, { "id" : "ITEM-7", "itemData" : { "DOI" : "10.2151/jmsj.2019-042", "ISSN" : "0026-1165", "author" : [ { "dropping-particle" : "", "family" : "Tauvale", "given" : "Luteru", "non-dropping-particle" : "", "parse-names" : false, "suffix" : "" }, { "dropping-particle" : "", "family" : "Tsuboki", "given" : "Kazuhisa", "non-dropping-particle" : "", "parse-names" : false, "suffix" : "" } ], "container-title" : "Journal of the Meteorological Society of Japan. Series II", "id" : "ITEM-7", "issue" : "3", "issued" : { "date-parts" : [ [ "2019" ] ] }, "page" : "711-731", "title" : "Characteristics of Tropical Cyclones in the Southwest Pacific", "translator" : [ { "dropping-particle" : "", "family" : "S1712", "given" : "", "non-dropping-particle" : "", "parse-names" : false, "suffix" : "" } ], "type" : "article-journal", "volume" : "97" }, "uris" : [ "http://www.mendeley.com/documents/?uuid=c57a73ed-1287-4396-92a8-fb01c5a0651b" ] } ], "mendeley" : { "formattedCitation" : "(Kang and Elsner, 2012; Kishtawal et al., 2012; Kossin et al., 2013, 2020; Mei and Xie, 2016; Zhao et al., 2018; Tauvale and Tsuboki, 2019)", "plainTextFormattedCitation" : "(Kang and Elsner, 2012; Kishtawal et al., 2012; Kossin et al., 2013, 2020; Mei and Xie, 2016; Zhao et al., 2018; Tauvale and Tsuboki, 2019)", "previouslyFormattedCitation" : "(Kang and Elsner, 2012; Kishtawal et al., 2012; Kossin et al., 2013, 2020; Mei and Xie, 2016; Zhao et al., 2018; Tauvale and Tsuboki,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ang and Elsner, 2012; Kishtawal et al., 2012; Kossin et al., 2013, 2020; Mei and Xie, 2016; Zhao et al., 2018; Tauvale and Tsuboki, 2019)</w:t>
      </w:r>
      <w:r w:rsidRPr="00D424AA">
        <w:rPr>
          <w:rFonts w:cs="Times New Roman"/>
          <w:lang w:val="en-GB"/>
        </w:rPr>
        <w:fldChar w:fldCharType="end"/>
      </w:r>
      <w:r w:rsidRPr="00841A35">
        <w:rPr>
          <w:rFonts w:cs="Times New Roman"/>
          <w:lang w:val="en-GB"/>
        </w:rPr>
        <w:t xml:space="preserve">. When best-track trends are tested using homogenized data, the intensity trends generally remain positive, but are smaller in amplitude </w:t>
      </w:r>
      <w:r w:rsidRPr="00841A35">
        <w:rPr>
          <w:rFonts w:cs="Times New Roman"/>
          <w:lang w:val="en-GB"/>
        </w:rPr>
        <w:fldChar w:fldCharType="begin" w:fldLock="1"/>
      </w:r>
      <w:r w:rsidR="00FF6231">
        <w:rPr>
          <w:rFonts w:cs="Times New Roman"/>
          <w:lang w:val="en-GB"/>
        </w:rPr>
        <w:instrText>ADDIN CSL_CITATION { "citationItems" : [ { "id" : "ITEM-1", "itemData" : { "DOI" : "10.1175/JCLI-D-13-00262.1", "ISBN" : "0894-8755\\r1520-0442", "ISSN" : "08948755", "abstract" : "The historical global \u2018\u2018best track\u2019\u2019 records of tropical cyclones extend back to the mid-nineteenth century in some regions, but formal analysis of these records is encumbered by temporal heterogeneities in the data. This is particularly problematic when attempting to detect trends in tropical cyclone metrics that may be attributable to climate change. Here the authors apply a state-of-the-art automated algorithm to a globally homogenized satellite data record to create a more temporally consistent record of tropical cyclone intensity within the period 1982\u20132009, and utilize this record to investigate the robustness of trends found in the best- track data. In particular, the lifetime maximum intensity (LMI) achieved by each reported storm is calculated and the frequency distribution of LMI is tested for changes over this period. To address the unique issues in regions around the Indian Ocean, which result from a discontinuity in- troduced into the satellite data in 1998, a direct homogenization procedure is applied in which post-1998 data are degraded to pre-1998 standards. This additional homogenization step is found to measurably reduce LMI trends, but the global trends in the LMI of the strongest storms remain positive, with amplitudes of around 11m s21 decade21 and p value 5 0.1. Regional trends, in ms21 decade21, vary from 22(p 5 0.03) in the western North Pacific,11.7 (p50.06) in the south Indian Ocean,12.5 (p50.09) in the South Pacific, to18 (p , 0.001) in the North Atlantic.", "author" : [ { "dropping-particle" : "", "family" : "Kossin", "given" : "James P.", "non-dropping-particle" : "", "parse-names" : false, "suffix" : "" }, { "dropping-particle" : "", "family" : "Olander", "given" : "Timothy L.", "non-dropping-particle" : "", "parse-names" : false, "suffix" : "" }, { "dropping-particle" : "", "family" : "Knapp", "given" : "Kenneth R.", "non-dropping-particle" : "", "parse-names" : false, "suffix" : "" } ], "container-title" : "Journal of Climate", "id" : "ITEM-1", "issue" : "24", "issued" : { "date-parts" : [ [ "2013" ] ] }, "page" : "9960-9976", "title" : "Trend analysis with a new global record of tropical cyclone intensity", "translator" : [ { "dropping-particle" : "", "family" : "S1683", "given" : "", "non-dropping-particle" : "", "parse-names" : false, "suffix" : "" } ], "type" : "article-journal", "volume" : "26" }, "uris" : [ "http://www.mendeley.com/documents/?uuid=fc989553-2deb-4694-9bdb-c8659e00b729" ] }, { "id" : "ITEM-2", "itemData" : { "DOI" : "10.1007/s00382-013-1713-0", "ISSN" : "0930-7575", "author" : [ { "dropping-particle" : "", "family" : "Holland", "given" : "Greg", "non-dropping-particle" : "", "parse-names" : false, "suffix" : "" }, { "dropping-particle" : "", "family" : "Bruy\u00e8re", "given" : "Cindy L.", "non-dropping-particle" : "", "parse-names" : false, "suffix" : "" } ], "container-title" : "Climate Dynamics", "id" : "ITEM-2", "issue" : "3-4", "issued" : { "date-parts" : [ [ "2014", "2", "15" ] ] }, "page" : "617-627", "title" : "Recent intense hurricane response to global climate change", "translator" : [ { "dropping-particle" : "", "family" : "S2634", "given" : "", "non-dropping-particle" : "", "parse-names" : false, "suffix" : "" } ], "type" : "article-journal", "volume" : "42" }, "uris" : [ "http://www.mendeley.com/documents/?uuid=8f7ad6eb-2a32-4741-82f1-f7950bb1de81" ] } ], "mendeley" : { "formattedCitation" : "(Kossin et al., 2013; Holland and Bruy\u00e8re, 2014)", "plainTextFormattedCitation" : "(Kossin et al., 2013; Holland and Bruy\u00e8re, 2014)", "previouslyFormattedCitation" : "(Kossin et al., 2013; Holland and Bruy\u00e8re, 2014)" }, "properties" : { "noteIndex" : 0 }, "schema" : "https://github.com/citation-style-language/schema/raw/master/csl-citation.json" }</w:instrText>
      </w:r>
      <w:r w:rsidRPr="00841A35">
        <w:rPr>
          <w:rFonts w:cs="Times New Roman"/>
          <w:lang w:val="en-GB"/>
        </w:rPr>
        <w:fldChar w:fldCharType="separate"/>
      </w:r>
      <w:r w:rsidR="00A26296">
        <w:rPr>
          <w:rFonts w:cs="Times New Roman"/>
          <w:noProof/>
          <w:lang w:val="en-GB"/>
        </w:rPr>
        <w:t>(Kossin et al., 2013; Holland and Bruyère, 2014)</w:t>
      </w:r>
      <w:r w:rsidRPr="00841A35">
        <w:rPr>
          <w:rFonts w:cs="Times New Roman"/>
          <w:lang w:val="en-GB"/>
        </w:rPr>
        <w:fldChar w:fldCharType="end"/>
      </w:r>
      <w:r w:rsidRPr="00841A35">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73/pnas.1920849117", "ISSN" : "0027-8424", "abstract" : "Theoretical understanding of the thermodynamic controls on tropical cyclone (TC) wind intensity, as well as numerical simulations, implies a positive trend in TC intensity in a warming world. The global instrumental record of TC intensity, however, is known to be heterogeneous in both space and time and is generally unsuitable for global trend analysis. To address this, a homogenized data record based on satellite data was previously created for the period 1982\u20132009. The 28-y homogenized record exhibited increasing global TC intensity trends, but they were not statistically significant at the 95% confidence level. Based on observed trends in the thermodynamic mean state of the tropical environment during this period, however, it was argued that the 28-y period was likely close to, but shorter than, the time required for a statistically significant positive global TC intensity trend to appear. Here the homogenized global TC intensity record is extended to the 39-y period 1979\u20132017, and statistically significant (at the 95% confidence level) increases are identified. Increases and trends are found in the exceedance probability and proportion of major (Saffir\u2212Simpson categories 3 to 5) TC intensities, which is consistent with expectations based on theoretical understanding and trends identified in numerical simulations in warming scenarios. Major TCs pose, by far, the greatest threat to lives and property. Between the early and latter halves of the time period, the major TC exceedance probability increases by about 8% per decade, with a 95% CI of 2 to 15% per decade.", "author" : [ { "dropping-particle" : "", "family" : "Kossin", "given" : "James P.", "non-dropping-particle" : "", "parse-names" : false, "suffix" : "" }, { "dropping-particle" : "", "family" : "Knapp", "given" : "Kenneth R.", "non-dropping-particle" : "", "parse-names" : false, "suffix" : "" }, { "dropping-particle" : "", "family" : "Olander", "given" : "Timothy L.", "non-dropping-particle" : "", "parse-names" : false, "suffix" : "" }, { "dropping-particle" : "", "family" : "Velden", "given" : "Christopher S.", "non-dropping-particle" : "", "parse-names" : false, "suffix" : "" } ], "container-title" : "Proceedings of the National Academy of Sciences", "id" : "ITEM-1", "issue" : "22", "issued" : { "date-parts" : [ [ "2020", "6", "2" ] ] }, "page" : "11975\u201311980", "title" : "Global increase in major tropical cyclone exceedance probability over the past four decades", "translator" : [ { "dropping-particle" : "", "family" : "S2674", "given" : "", "non-dropping-particle" : "", "parse-names" : false, "suffix" : "" } ], "type" : "article-journal", "volume" : "117" }, "uris" : [ "http://www.mendeley.com/documents/?uuid=14b95f37-d5f2-4f91-84a6-67cfffc45d86" ] } ], "mendeley" : { "formattedCitation" : "(Kossin et al., 2020)", "manualFormatting" : "Kossin et al. (2020)", "plainTextFormattedCitation" : "(Kossin et al., 2020)", "previouslyFormattedCitation" : "(Kossi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20)</w:t>
      </w:r>
      <w:r w:rsidRPr="00D424AA">
        <w:rPr>
          <w:rFonts w:cs="Times New Roman"/>
          <w:lang w:val="en-GB"/>
        </w:rPr>
        <w:fldChar w:fldCharType="end"/>
      </w:r>
      <w:r w:rsidRPr="00841A35">
        <w:rPr>
          <w:rFonts w:cs="Times New Roman"/>
          <w:lang w:val="en-GB"/>
        </w:rPr>
        <w:t xml:space="preserve"> extended the homogenized TC intensity record to the period 1979–</w:t>
      </w:r>
      <w:r w:rsidRPr="00D424AA">
        <w:rPr>
          <w:rFonts w:cs="Times New Roman"/>
          <w:lang w:val="en-GB"/>
        </w:rPr>
        <w:t xml:space="preserve">2017 and identified significant global increases in major TC exceedance probability of about 6% per decade. In addition to trends in TC intensity, there is evidence that TC intensification rates and the frequency of rapid intensification events have increased within the satellite era </w:t>
      </w:r>
      <w:commentRangeStart w:id="2513"/>
      <w:commentRangeStart w:id="2514"/>
      <w:r w:rsidRPr="00D424AA">
        <w:rPr>
          <w:rFonts w:cs="Times New Roman"/>
          <w:lang w:val="en-GB"/>
        </w:rPr>
        <w:fldChar w:fldCharType="begin" w:fldLock="1"/>
      </w:r>
      <w:r w:rsidR="00FF6231">
        <w:rPr>
          <w:rFonts w:cs="Times New Roman"/>
          <w:lang w:val="en-GB"/>
        </w:rPr>
        <w:instrText>ADDIN CSL_CITATION { "citationItems" : [ { "id" : "ITEM-1", "itemData" : { "DOI" : "10.1175/JCLI-D-17-0898.1", "ISSN" : "08948755", "abstract" : "AbstractAs one of the first global coupled climate models to simulate and predict category 4 and 5 (Saffir\u2013Simpson scale) tropical cyclones (TCs) and their interannual variations, the High-Resolution Forecast-Oriented Low Ocean Resolution (HiFLOR) model at the Geophysical Fluid Dynamics Laboratory (GFDL) represents a novel source of insight on how the entire TC intensification distribution could be transformed because of climate change. In this study, three 70-yr HiFLOR experiments are performed to identify the effects of climate change on TC intensity and intensification. For each of the experiments, sea surface temperature (SST) is nudged to different climatological targets and atmospheric radiative forcing is specified, allowing us to explore the sensitivity of TCs to these conditions. First, a control experiment, which uses prescribed climatological ocean and radiative forcing based on observations during the years 1986\u20132005, is compared to two observational records and evaluated for its ability to ca...", "author" : [ { "dropping-particle" : "", "family" : "Bhatia", "given" : "Kieran", "non-dropping-particle" : "", "parse-names" : false, "suffix" : "" }, { "dropping-particle" : "", "family" : "Vecchi", "given" : "Gabriel", "non-dropping-particle" : "", "parse-names" : false, "suffix" : "" }, { "dropping-particle" : "", "family" : "Murakami", "given" : "Hiroyuki", "non-dropping-particle" : "", "parse-names" : false, "suffix" : "" }, { "dropping-particle" : "", "family" : "Underwood", "given" : "Seth", "non-dropping-particle" : "", "parse-names" : false, "suffix" : "" }, { "dropping-particle" : "", "family" : "Kossin", "given" : "James", "non-dropping-particle" : "", "parse-names" : false, "suffix" : "" } ], "container-title" : "Journal of Climate", "id" : "ITEM-1", "issue" : "20", "issued" : { "date-parts" : [ [ "2018" ] ] }, "page" : "8281-8303", "title" : "Projected response of tropical cyclone intensity and intensification in a global climate model", "translator" : [ { "dropping-particle" : "", "family" : "S1386", "given" : "", "non-dropping-particle" : "", "parse-names" : false, "suffix" : "" } ], "type" : "article-journal", "volume" : "31" }, "uris" : [ "http://www.mendeley.com/documents/?uuid=62bbddc3-bdb6-4f5f-960c-927603f4344c" ] }, { "id" : "ITEM-2", "itemData" : { "DOI" : "10.1029/2018GL077597", "ISSN" : "19448007", "abstract" : "Rapid intensification (RI) of hurricanes is notoriously difficult to predict and can contribute to severe destruction and loss of life. While past studies examined the frequency of RI occurrence, changes in RI magnitude were not considered. Here we explore changes in RI magnitude over the 30-year satellite period of 1986\u20132015. In the central and eastern tropical Atlantic, which includes much of the main development region, the 95th percentile of 24-hr intensity changes increased at 3.8 knots per decade. In the western tropical Atlantic, encompassing the Caribbean Sea and the Gulf of Mexico, trends are insignificant. Our analysis reveals that warming of the upper ocean coinciding with the positive phase of Atlantic Multidecadal Oscillation, and associated changes in the large-scale environment, has predominantly favored RI magnitude increases in the central and eastern tropical Atlantic. These results have substantial implications for the eastern Caribbean Islands, some of which were devastated during the 2017 hurricane season.", "author" : [ { "dropping-particle" : "", "family" : "Balaguru", "given" : "Karthik", "non-dropping-particle" : "", "parse-names" : false, "suffix" : "" }, { "dropping-particle" : "", "family" : "Foltz", "given" : "Gregory R.", "non-dropping-particle" : "", "parse-names" : false, "suffix" : "" }, { "dropping-particle" : "", "family" : "Leung", "given" : "L. Ruby", "non-dropping-particle" : "", "parse-names" : false, "suffix" : "" } ], "container-title" : "Geophysical Research Letters", "id" : "ITEM-2", "issue" : "9", "issued" : { "date-parts" : [ [ "2018" ] ] }, "page" : "4238-4247", "title" : "Increasing Magnitude of Hurricane Rapid Intensification in the Central and Eastern Tropical Atlantic", "translator" : [ { "dropping-particle" : "", "family" : "S2569", "given" : "", "non-dropping-particle" : "", "parse-names" : false, "suffix" : "" } ], "type" : "article-journal", "volume" : "45" }, "uris" : [ "http://www.mendeley.com/documents/?uuid=c2ed5b2e-1bd0-4dcc-8865-2867c3452a77" ] } ], "mendeley" : { "formattedCitation" : "(Balaguru et al., 2018; Bhatia et al., 2018)", "manualFormatting" : "(Kishtawal et al. 2012; Balaguru et al., 2018; Bhatia et al., 2018)", "plainTextFormattedCitation" : "(Balaguru et al., 2018; Bhatia et al., 2018)", "previouslyFormattedCitation" : "(Balaguru et al., 2018; Bhati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shtawal et al. 2012; Balaguru et al., 2018; Bhatia et al., 2018)</w:t>
      </w:r>
      <w:r w:rsidRPr="00D424AA">
        <w:rPr>
          <w:rFonts w:cs="Times New Roman"/>
          <w:lang w:val="en-GB"/>
        </w:rPr>
        <w:fldChar w:fldCharType="end"/>
      </w:r>
      <w:commentRangeEnd w:id="2513"/>
      <w:r w:rsidR="00A26296">
        <w:rPr>
          <w:rStyle w:val="Marquedecommentaire"/>
        </w:rPr>
        <w:commentReference w:id="2513"/>
      </w:r>
      <w:r w:rsidRPr="00841A35">
        <w:rPr>
          <w:rFonts w:cs="Times New Roman"/>
          <w:lang w:val="en-GB"/>
        </w:rPr>
        <w:t xml:space="preserve">. </w:t>
      </w:r>
      <w:commentRangeEnd w:id="2514"/>
      <w:r w:rsidR="0012626D">
        <w:rPr>
          <w:rStyle w:val="Marquedecommentaire"/>
        </w:rPr>
        <w:commentReference w:id="2514"/>
      </w:r>
      <w:r w:rsidRPr="00841A35">
        <w:rPr>
          <w:rFonts w:cs="Times New Roman"/>
          <w:lang w:val="en-GB"/>
        </w:rPr>
        <w:t>The increase in intensification rates is found in the best-track as well as</w:t>
      </w:r>
      <w:r w:rsidRPr="00D424AA">
        <w:rPr>
          <w:rFonts w:cs="Times New Roman"/>
          <w:lang w:val="en-GB"/>
        </w:rPr>
        <w:t xml:space="preserve"> the homogenized intensity data.</w:t>
      </w:r>
    </w:p>
    <w:p w14:paraId="5D8D432C" w14:textId="77777777" w:rsidR="007A1008" w:rsidRPr="00D424AA" w:rsidRDefault="007A1008" w:rsidP="00D424AA">
      <w:pPr>
        <w:rPr>
          <w:rFonts w:cs="Times New Roman"/>
          <w:lang w:val="en-GB"/>
        </w:rPr>
      </w:pPr>
    </w:p>
    <w:p w14:paraId="0F56CBAD" w14:textId="18A1C4B3" w:rsidR="007A1008" w:rsidRPr="00D424AA" w:rsidRDefault="007A1008" w:rsidP="00D424AA">
      <w:pPr>
        <w:rPr>
          <w:rFonts w:cs="Times New Roman"/>
          <w:lang w:val="en-GB"/>
        </w:rPr>
      </w:pPr>
      <w:r w:rsidRPr="00D424AA">
        <w:rPr>
          <w:rFonts w:cs="Times New Roman"/>
          <w:lang w:val="en-GB"/>
        </w:rPr>
        <w:t xml:space="preserve">A subset of the best-track data corresponding to hurricanes that have directly impacted the United States since 1900 is considered to be reliable, and shows no trend in the frequency of U.S. landfall events </w:t>
      </w:r>
      <w:r w:rsidRPr="00D424AA">
        <w:rPr>
          <w:rFonts w:cs="Times New Roman"/>
          <w:lang w:val="en-GB"/>
        </w:rPr>
        <w:fldChar w:fldCharType="begin" w:fldLock="1"/>
      </w:r>
      <w:r w:rsidR="0012753B">
        <w:rPr>
          <w:rFonts w:cs="Times New Roman"/>
          <w:lang w:val="en-GB"/>
        </w:rPr>
        <w:instrText>ADDIN CSL_CITATION { "citationItems" : [ { "id" : "ITEM-1", "itemData" : { "DOI" : "10.1175/BAMS-D-18-0189.1", "ISSN" : "0003-0007",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 : "10", "issued" : { "date-parts" : [ [ "2019", "10" ] ] }, "note" : "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 "page" : "1987-2007", "title" : "Tropical Cyclones and Climate Change Assessment: Part I: Detection and Attribution", "translator" : [ { "dropping-particle" : "", "family" : "S1557", "given" : "", "non-dropping-particle" : "", "parse-names" : false, "suffix" : "" } ], "type" : "article-journal", "volume" : "100" }, "uris" : [ "http://www.mendeley.com/documents/?uuid=96cceff1-26f0-48a3-8af9-96ebcdd6b30d" ] } ], "mendeley" : { "formattedCitation" : "(Knutson et al., 2019)", "manualFormatting" : "(Knutson et al., 2019)", "plainTextFormattedCitation" : "(Knutson et al., 2019)", "previouslyFormattedCitation" : "(Knuts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19)</w:t>
      </w:r>
      <w:r w:rsidRPr="00D424AA">
        <w:rPr>
          <w:rFonts w:cs="Times New Roman"/>
          <w:lang w:val="en-GB"/>
        </w:rPr>
        <w:fldChar w:fldCharType="end"/>
      </w:r>
      <w:r w:rsidRPr="00841A35">
        <w:rPr>
          <w:rFonts w:cs="Times New Roman"/>
          <w:lang w:val="en-GB"/>
        </w:rPr>
        <w:t>. However, in this period sinc</w:t>
      </w:r>
      <w:r w:rsidRPr="00D424AA">
        <w:rPr>
          <w:rFonts w:cs="Times New Roman"/>
          <w:lang w:val="en-GB"/>
        </w:rPr>
        <w:t xml:space="preserve">e 1900, an increasing trend in normalized U.S. hurricane damage, which accounts for temporal changes in exposed wealth </w:t>
      </w:r>
      <w:r w:rsidRPr="00D424AA">
        <w:rPr>
          <w:rFonts w:cs="Times New Roman"/>
          <w:lang w:val="en-GB"/>
        </w:rPr>
        <w:fldChar w:fldCharType="begin" w:fldLock="1"/>
      </w:r>
      <w:r w:rsidR="00FF6231">
        <w:rPr>
          <w:rFonts w:cs="Times New Roman"/>
          <w:lang w:val="en-GB"/>
        </w:rPr>
        <w:instrText>ADDIN CSL_CITATION { "citationItems" : [ { "id" : "ITEM-1", "itemData" : { "DOI" : "10.1073/pnas.1912277116", "ISSN" : "1091-6490", "PMID" : "31712413", "abstract" : "Hurricanes are the most destructive natural disasters in the United States. The record of economic damage from hurricanes shows a steep positive trend dominated by increases in wealth. It is necessary to account for temporal changes in exposed wealth, in a process called normalization, before we can compare the destructiveness of recorded damaging storms from different areas and at different times. Atmospheric models predict major hurricanes to get more intense as Earth warms, and we expect this trend to eventually emerge above the natural variability in the record of normalized damage. However, the evidence for an increasing trend in normalized damage since 1900 has been controversial. In this study, we develop a record of normalized damage since 1900 based on an equivalent area of total destruction. Here, we show that this record has an improved signal-to-noise ratio over earlier normalization schemes based on calculations of present-day economic damage. Our data reveal an emergent positive trend in damage, which we attribute to a detectable change in extreme storms due to global warming. Moreover, we show that this increasing trend in damage can also be exposed in existing normalized damage records by looking at the frequency of the largest damage events. Our record of normalized damage, framed in terms of an equivalent area of total destruction, is a more reliable measure for climate-related changes in extreme weather, and can be used for better risk assessments on hurricane disasters.", "author" : [ { "dropping-particle" : "", "family" : "Grinsted", "given" : "Aslak", "non-dropping-particle" : "", "parse-names" : false, "suffix" : "" }, { "dropping-particle" : "", "family" : "Ditlevsen", "given" : "Peter", "non-dropping-particle" : "", "parse-names" : false, "suffix" : "" }, { "dropping-particle" : "", "family" : "Christensen", "given" : "Jens Hesselbjerg", "non-dropping-particle" : "", "parse-names" : false, "suffix" : "" } ], "container-title" : "Proceedings of the National Academy of Sciences", "id" : "ITEM-1", "issue" : "48", "issued" : { "date-parts" : [ [ "2019", "11", "26" ] ] }, "page" : "23942 LP  - 23946", "title" : "Normalized US hurricane damage estimates using area of total destruction, 1900\u22122018", "translator" : [ { "dropping-particle" : "", "family" : "S2642", "given" : "", "non-dropping-particle" : "", "parse-names" : false, "suffix" : "" } ], "type" : "article-journal", "volume" : "116" }, "uris" : [ "http://www.mendeley.com/documents/?uuid=257aa08e-2693-47e7-9d2f-6b28329eda02" ] } ], "mendeley" : { "formattedCitation" : "(Grinsted et al., 2019)", "plainTextFormattedCitation" : "(Grinsted et al., 2019)", "previouslyFormattedCitation" : "(Grinsted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rinsted et al., 2019)</w:t>
      </w:r>
      <w:r w:rsidRPr="00D424AA">
        <w:rPr>
          <w:rFonts w:cs="Times New Roman"/>
          <w:lang w:val="en-GB"/>
        </w:rPr>
        <w:fldChar w:fldCharType="end"/>
      </w:r>
      <w:r w:rsidRPr="00841A35">
        <w:rPr>
          <w:rFonts w:cs="Times New Roman"/>
          <w:lang w:val="en-GB"/>
        </w:rPr>
        <w:t xml:space="preserve">, and a decreasing trend in TC translation speed over the U.S. </w:t>
      </w:r>
      <w:r w:rsidRPr="00D424AA">
        <w:rPr>
          <w:rFonts w:cs="Times New Roman"/>
          <w:lang w:val="en-GB"/>
        </w:rPr>
        <w:fldChar w:fldCharType="begin" w:fldLock="1"/>
      </w:r>
      <w:r w:rsidR="00FF6231">
        <w:rPr>
          <w:rFonts w:cs="Times New Roman"/>
          <w:lang w:val="en-GB"/>
        </w:rPr>
        <w:instrText>ADDIN CSL_CITATION { "citationItems" : [ { "id" : "ITEM-1", "itemData" : { "DOI" : "10.1038/s41586-019-1224-1", "ISSN" : "1476-4687", "author" : [ { "dropping-particle" : "", "family" : "Kossin", "given" : "James P", "non-dropping-particle" : "", "parse-names" : false, "suffix" : "" } ], "container-title" : "Nature", "id" : "ITEM-1", "issue" : "7759", "issued" : { "date-parts" : [ [ "2019" ] ] }, "page" : "E16-E22", "title" : "Reply to: Moon, I.-J. et al.; Lanzante, J. R.", "translator" : [ { "dropping-particle" : "", "family" : "S1703", "given" : "", "non-dropping-particle" : "", "parse-names" : false, "suffix" : "" } ], "type" : "article-journal", "volume" : "570" }, "uris" : [ "http://www.mendeley.com/documents/?uuid=51220eb2-02cd-4633-8cec-6b641fb23106" ] } ], "mendeley" : { "formattedCitation" : "(Kossin, 2019)", "plainTextFormattedCitation" : "(Kossin, 2019)", "previouslyFormattedCitation" : "(Kossin,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2019)</w:t>
      </w:r>
      <w:r w:rsidRPr="00D424AA">
        <w:rPr>
          <w:rFonts w:cs="Times New Roman"/>
          <w:lang w:val="en-GB"/>
        </w:rPr>
        <w:fldChar w:fldCharType="end"/>
      </w:r>
      <w:r w:rsidRPr="00841A35">
        <w:rPr>
          <w:rFonts w:cs="Times New Roman"/>
          <w:lang w:val="en-GB"/>
        </w:rPr>
        <w:t xml:space="preserve"> have been identified. A similarly reliable subset of the data representing TC lan</w:t>
      </w:r>
      <w:r w:rsidRPr="00D424AA">
        <w:rPr>
          <w:rFonts w:cs="Times New Roman"/>
          <w:lang w:val="en-GB"/>
        </w:rPr>
        <w:t xml:space="preserve">dfall frequency over Australia shows a decreasing trend in </w:t>
      </w:r>
      <w:commentRangeStart w:id="2515"/>
      <w:r w:rsidRPr="00D424AA">
        <w:rPr>
          <w:rFonts w:cs="Times New Roman"/>
          <w:lang w:val="en-GB"/>
        </w:rPr>
        <w:fldChar w:fldCharType="begin" w:fldLock="1"/>
      </w:r>
      <w:ins w:id="2516" w:author="Robin Matthews" w:date="2021-07-14T10:03:00Z">
        <w:r w:rsidR="0012626D">
          <w:rPr>
            <w:rFonts w:cs="Times New Roman"/>
            <w:lang w:val="en-GB"/>
          </w:rPr>
          <w:instrText>ADDIN CSL_CITATION { "citationItems" : [ { "id" : "ITEM-1", "itemData" : { "DOI" : "10.1007/s00382-010-0883-2", "ISSN" : "0930-7575", "author" : [ { "dropping-particle" : "", "family" : "Callaghan", "given" : "Jeff", "non-dropping-particle" : "", "parse-names" : false, "suffix" : "" }, { "dropping-particle" : "", "family" : "Power", "given" : "Scott B.", "non-dropping-particle" : "", "parse-names" : false, "suffix" : "" } ], "container-title" : "Climate Dynamics", "id" : "ITEM-1", "issue" : "3-4", "issued" : { "date-parts" : [ [ "2011", "8", "31" ] ] }, "page" : "647-662", "title" : "Variability and decline in the number of severe tropical cyclones making land-fall over eastern Australia since the late nineteenth century", "translator" : [ { "dropping-particle" : "", "family" : "S2677", "given" : "", "non-dropping-particle" : "", "parse-names" : false, "suffix" : "" } ], "type" : "article-journal", "volume" : "37" }, "uris" : [ "http://www.mendeley.com/documents/?uuid=e14e7d25-dc8d-4c8c-a424-4eec4d64d991" ] } ], "mendeley" : { "formattedCitation" : "(Callaghan and Power, 2011)", "manualFormatting" : "eastern Australia since the 1800s (Callaghan and Power, 2011)", "plainTextFormattedCitation" : "(Callaghan and Power, 2011)", "previouslyFormattedCitation" : "(Callaghan and Power, 2011)" }, "properties" : { "noteIndex" : 0 }, "schema" : "https://github.com/citation-style-language/schema/raw/master/csl-citation.json" }</w:instrText>
        </w:r>
      </w:ins>
      <w:del w:id="2517" w:author="Robin Matthews" w:date="2021-07-14T10:03:00Z">
        <w:r w:rsidR="00FF6231" w:rsidDel="0012626D">
          <w:rPr>
            <w:rFonts w:cs="Times New Roman"/>
            <w:lang w:val="en-GB"/>
          </w:rPr>
          <w:delInstrText>ADDIN CSL_CITATION { "citationItems" : [ { "id" : "ITEM-1", "itemData" : { "DOI" : "10.1007/s00382-010-0883-2", "ISSN" : "0930-7575", "author" : [ { "dropping-particle" : "", "family" : "Callaghan", "given" : "Jeff", "non-dropping-particle" : "", "parse-names" : false, "suffix" : "" }, { "dropping-particle" : "", "family" : "Power", "given" : "Scott B.", "non-dropping-particle" : "", "parse-names" : false, "suffix" : "" } ], "container-title" : "Climate Dynamics", "id" : "ITEM-1", "issue" : "3-4", "issued" : { "date-parts" : [ [ "2011", "8", "31" ] ] }, "page" : "647-662", "title" : "Variability and decline in the number of severe tropical cyclones making land-fall over eastern Australia since the late nineteenth century", "translator" : [ { "dropping-particle" : "", "family" : "S2677", "given" : "", "non-dropping-particle" : "", "parse-names" : false, "suffix" : "" } ], "type" : "article-journal", "volume" : "37" }, "uris" : [ "http://www.mendeley.com/documents/?uuid=e14e7d25-dc8d-4c8c-a424-4eec4d64d991" ] } ], "mendeley" : { "formattedCitation" : "(Callaghan and Power, 2011)", "manualFormatting" : "eastern Australia since the 1800s (Callaghan and Power, 2011", "plainTextFormattedCitation" : "(Callaghan and Power, 2011)", "previouslyFormattedCitation" : "(Callaghan and Power, 2011)"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eastern Australia since the 1800s (Callaghan and Power, 201</w:t>
      </w:r>
      <w:ins w:id="2518" w:author="Robin Matthews" w:date="2021-07-14T10:03:00Z">
        <w:r w:rsidR="0012626D">
          <w:rPr>
            <w:rFonts w:cs="Times New Roman"/>
            <w:noProof/>
            <w:lang w:val="en-GB"/>
          </w:rPr>
          <w:t>1)</w:t>
        </w:r>
      </w:ins>
      <w:del w:id="2519" w:author="Robin Matthews" w:date="2021-07-14T10:03:00Z">
        <w:r w:rsidR="00A26296" w:rsidDel="0012626D">
          <w:rPr>
            <w:rFonts w:cs="Times New Roman"/>
            <w:noProof/>
            <w:lang w:val="en-GB"/>
          </w:rPr>
          <w:delText>1</w:delText>
        </w:r>
      </w:del>
      <w:r w:rsidRPr="00D424AA">
        <w:rPr>
          <w:rFonts w:cs="Times New Roman"/>
          <w:lang w:val="en-GB"/>
        </w:rPr>
        <w:fldChar w:fldCharType="end"/>
      </w:r>
      <w:commentRangeEnd w:id="2515"/>
      <w:r w:rsidR="00A26296">
        <w:rPr>
          <w:rStyle w:val="Marquedecommentaire"/>
        </w:rPr>
        <w:commentReference w:id="2515"/>
      </w:r>
      <w:del w:id="2520" w:author="Robin Matthews" w:date="2021-07-14T10:03:00Z">
        <w:r w:rsidRPr="00841A35" w:rsidDel="0012626D">
          <w:rPr>
            <w:rFonts w:cs="Times New Roman"/>
            <w:lang w:val="en-GB"/>
          </w:rPr>
          <w:delText>)</w:delText>
        </w:r>
      </w:del>
      <w:r w:rsidRPr="00841A35">
        <w:rPr>
          <w:rFonts w:cs="Times New Roman"/>
          <w:lang w:val="en-GB"/>
        </w:rPr>
        <w:t>, as well as in other parts of Australia since 1982</w:t>
      </w:r>
      <w:ins w:id="2521" w:author="Robin Matthews" w:date="2021-07-14T10:05:00Z">
        <w:r w:rsidR="0012626D">
          <w:rPr>
            <w:rFonts w:cs="Times New Roman"/>
            <w:lang w:val="en-GB"/>
          </w:rPr>
          <w:t xml:space="preserve"> </w:t>
        </w:r>
        <w:r w:rsidR="0012626D">
          <w:rPr>
            <w:rFonts w:cs="Times New Roman"/>
            <w:lang w:val="en-GB"/>
          </w:rPr>
          <w:fldChar w:fldCharType="begin" w:fldLock="1"/>
        </w:r>
      </w:ins>
      <w:r w:rsidR="0012753B">
        <w:rPr>
          <w:rFonts w:cs="Times New Roman"/>
          <w:lang w:val="en-GB"/>
        </w:rPr>
        <w:instrText>ADDIN CSL_CITATION { "citationItems" : [ { "id" : "ITEM-1", "itemData" : { "DOI" : "10.1002/wcc.602", "ISSN" : "1757-7780", "abstract" : "Abstract Tropical cyclones (TCs) can have severe impacts on Australia. These include extreme rainfall and winds, and coastal hazards such as destructive waves, storm surges, estuarine flooding, and coastal erosion. Various aspects of TCs in the Australian region have been documented over the past several decades. In recent years, increasing emphasis has been placed on human-induced climate change effects on TCs in the Australian region and elsewhere around the globe. However, large natural variability and the lack of consistent long-term TC observations have often complicated the detection and attribution of TC trends. Efforts have been made to improve TC records for Australia over the past decades, but it is still unclear whether such records are sufficient to provide better understanding of the impacts of natural climate variability and climate change. It is important to note that the damage costs associated with tropical cyclones in Australia have increased in recent decades and will continue to increase due to growing coastal settlement and infrastructure development. Therefore, it is critical that any coastal infrastructure planning and engineering decisions, as well as disaster management decisions, strongly consider future risks from tropical cyclones. A better understanding of tropical cyclones in a changing climate will provide key insights that can help mitigate impacts of tropical cyclones on vulnerable communities. An objective assessment of the Australian TCs at regional scale and its link with climate variability and change using improved and up-to-date data records is more imperative now than before. This article is categorized under: Paleoclimates and Current Trends?&gt;?Modern Climate Change", "author" : [ { "dropping-particle" : "", "family" : "Chand", "given" : "Savin S", "non-dropping-particle" : "", "parse-names" : false, "suffix" : "" }, { "dropping-particle" : "", "family" : "Dowdy", "given" : "Andrew J", "non-dropping-particle" : "", "parse-names" : false, "suffix" : "" }, { "dropping-particle" : "", "family" : "Ramsay", "given" : "Hamish A", "non-dropping-particle" : "", "parse-names" : false, "suffix" : "" }, { "dropping-particle" : "", "family" : "Walsh", "given" : "Kevin J E", "non-dropping-particle" : "", "parse-names" : false, "suffix" : "" }, { "dropping-particle" : "", "family" : "Tory", "given" : "Kevin J", "non-dropping-particle" : "", "parse-names" : false, "suffix" : "" }, { "dropping-particle" : "", "family" : "Power", "given" : "Scott B", "non-dropping-particle" : "", "parse-names" : false, "suffix" : "" }, { "dropping-particle" : "", "family" : "Bell", "given" : "Samuel S", "non-dropping-particle" : "", "parse-names" : false, "suffix" : "" }, { "dropping-particle" : "", "family" : "Lavender", "given" : "Sally L", "non-dropping-particle" : "", "parse-names" : false, "suffix" : "" }, { "dropping-particle" : "", "family" : "Ye", "given" : "Hua", "non-dropping-particle" : "", "parse-names" : false, "suffix" : "" }, { "dropping-particle" : "", "family" : "Kuleshov", "given" : "Yuri", "non-dropping-particle" : "", "parse-names" : false, "suffix" : "" } ], "container-title" : "WIREs Climate Change", "id" : "ITEM-1", "issue" : "5", "issued" : { "date-parts" : [ [ "2019", "9", "1" ] ] }, "note" : "doi: 10.1002/wcc.602", "page" : "e602", "publisher" : "John Wiley &amp; Sons, Ltd", "title" : "Review of tropical cyclones in the Australian region: Climatology, variability, predictability, and trends", "translator" : [ { "dropping-particle" : "", "family" : "S2734", "given" : "", "non-dropping-particle" : "", "parse-names" : false, "suffix" : "" } ], "type" : "article-journal", "volume" : "10" }, "uris" : [ "http://www.mendeley.com/documents/?uuid=06d30f77-4ebc-4f6f-a2b8-309ad62c1eab" ] }, { "id" : "ITEM-2", "itemData" : { "DOI" : "10.1175/BAMS-D-18-0189.1", "ISSN" : "0003-0007",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2", "issue" : "10", "issued" : { "date-parts" : [ [ "2019", "10" ] ] }, "note" : "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 "page" : "1987-2007", "title" : "Tropical Cyclones and Climate Change Assessment: Part I: Detection and Attribution", "translator" : [ { "dropping-particle" : "", "family" : "S1557", "given" : "", "non-dropping-particle" : "", "parse-names" : false, "suffix" : "" } ], "type" : "article-journal", "volume" : "100" }, "uris" : [ "http://www.mendeley.com/documents/?uuid=96cceff1-26f0-48a3-8af9-96ebcdd6b30d" ] } ], "mendeley" : { "formattedCitation" : "(Chand et al., 2019; Knutson et al., 2019)", "plainTextFormattedCitation" : "(Chand et al., 2019; Knutson et al., 2019)", "previouslyFormattedCitation" : "(Chand et al., 2019; Knutson et al., 2019)" }, "properties" : { "noteIndex" : 0 }, "schema" : "https://github.com/citation-style-language/schema/raw/master/csl-citation.json" }</w:instrText>
      </w:r>
      <w:ins w:id="2522" w:author="Robin Matthews" w:date="2021-07-14T10:05:00Z">
        <w:r w:rsidR="0012626D">
          <w:rPr>
            <w:rFonts w:cs="Times New Roman"/>
            <w:lang w:val="en-GB"/>
          </w:rPr>
          <w:fldChar w:fldCharType="separate"/>
        </w:r>
        <w:r w:rsidR="0012626D" w:rsidRPr="00785436">
          <w:rPr>
            <w:rFonts w:cs="Times New Roman"/>
            <w:noProof/>
            <w:lang w:val="en-GB"/>
          </w:rPr>
          <w:t>(Chand et al., 2019; Knutson et al., 2019)</w:t>
        </w:r>
        <w:r w:rsidR="0012626D">
          <w:rPr>
            <w:rFonts w:cs="Times New Roman"/>
            <w:lang w:val="en-GB"/>
          </w:rPr>
          <w:fldChar w:fldCharType="end"/>
        </w:r>
      </w:ins>
      <w:del w:id="2523" w:author="Robin Matthews" w:date="2021-07-14T10:04:00Z">
        <w:r w:rsidRPr="00841A35" w:rsidDel="0012626D">
          <w:rPr>
            <w:rFonts w:cs="Times New Roman"/>
            <w:lang w:val="en-GB"/>
          </w:rPr>
          <w:delText xml:space="preserve"> </w:delText>
        </w:r>
        <w:bookmarkStart w:id="2524" w:name="_Hlk77149476"/>
        <w:commentRangeStart w:id="2525"/>
        <w:r w:rsidRPr="00D424AA" w:rsidDel="0012626D">
          <w:rPr>
            <w:rFonts w:cs="Times New Roman"/>
            <w:lang w:val="en-GB"/>
          </w:rPr>
          <w:fldChar w:fldCharType="begin" w:fldLock="1"/>
        </w:r>
        <w:r w:rsidR="00FF6231" w:rsidDel="0012626D">
          <w:rPr>
            <w:rFonts w:cs="Times New Roman"/>
            <w:lang w:val="en-GB"/>
          </w:rPr>
          <w:delInstrText>ADDIN CSL_CITATION { "citationItems" : [ { "id" : "ITEM-1", "itemData" : { "DOI" : "10.1002/wcc.602", "ISSN" : "1757-7780", "abstract" : "Abstract Tropical cyclones (TCs) can have severe impacts on Australia. These include extreme rainfall and winds, and coastal hazards such as destructive waves, storm surges, estuarine flooding, and coastal erosion. Various aspects of TCs in the Australian region have been documented over the past several decades. In recent years, increasing emphasis has been placed on human-induced climate change effects on TCs in the Australian region and elsewhere around the globe. However, large natural variability and the lack of consistent long-term TC observations have often complicated the detection and attribution of TC trends. Efforts have been made to improve TC records for Australia over the past decades, but it is still unclear whether such records are sufficient to provide better understanding of the impacts of natural climate variability and climate change. It is important to note that the damage costs associated with tropical cyclones in Australia have increased in recent decades and will continue to increase due to growing coastal settlement and infrastructure development. Therefore, it is critical that any coastal infrastructure planning and engineering decisions, as well as disaster management decisions, strongly consider future risks from tropical cyclones. A better understanding of tropical cyclones in a changing climate will provide key insights that can help mitigate impacts of tropical cyclones on vulnerable communities. An objective assessment of the Australian TCs at regional scale and its link with climate variability and change using improved and up-to-date data records is more imperative now than before. This article is categorized under: Paleoclimates and Current Trends?&gt;?Modern Climate Change", "author" : [ { "dropping-particle" : "", "family" : "Chand", "given" : "Savin S", "non-dropping-particle" : "", "parse-names" : false, "suffix" : "" }, { "dropping-particle" : "", "family" : "Dowdy", "given" : "Andrew J", "non-dropping-particle" : "", "parse-names" : false, "suffix" : "" }, { "dropping-particle" : "", "family" : "Ramsay", "given" : "Hamish A", "non-dropping-particle" : "", "parse-names" : false, "suffix" : "" }, { "dropping-particle" : "", "family" : "Walsh", "given" : "Kevin J E", "non-dropping-particle" : "", "parse-names" : false, "suffix" : "" }, { "dropping-particle" : "", "family" : "Tory", "given" : "Kevin J", "non-dropping-particle" : "", "parse-names" : false, "suffix" : "" }, { "dropping-particle" : "", "family" : "Power", "given" : "Scott B", "non-dropping-particle" : "", "parse-names" : false, "suffix" : "" }, { "dropping-particle" : "", "family" : "Bell", "given" : "Samuel S", "non-dropping-particle" : "", "parse-names" : false, "suffix" : "" }, { "dropping-particle" : "", "family" : "Lavender", "given" : "Sally L", "non-dropping-particle" : "", "parse-names" : false, "suffix" : "" }, { "dropping-particle" : "", "family" : "Ye", "given" : "Hua", "non-dropping-particle" : "", "parse-names" : false, "suffix" : "" }, { "dropping-particle" : "", "family" : "Kuleshov", "given" : "Yuri", "non-dropping-particle" : "", "parse-names" : false, "suffix" : "" } ], "container-title" : "WIREs Climate Change", "id" : "ITEM-1", "issue" : "5", "issued" : { "date-parts" : [ [ "2019", "9", "1" ] ] }, "note" : "doi: 10.1002/wcc.602", "page" : "e602", "publisher" : "John Wiley &amp; Sons, Ltd", "title" : "Review of tropical cyclones in the Australian region: Climatology, variability, predictability, and trends", "translator" : [ { "dropping-particle" : "", "family" : "S2734", "given" : "", "non-dropping-particle" : "", "parse-names" : false, "suffix" : "" } ], "type" : "article-journal", "volume" : "10" }, "uris" : [ "http://www.mendeley.com/documents/?uuid=06d30f77-4ebc-4f6f-a2b8-309ad62c1eab" ] } ], "mendeley" : { "formattedCitation" : "(Chand et al., 2019)", "manualFormatting" : "(Chand et al., 2019", "plainTextFormattedCitation" : "(Chand et al., 2019)", "previouslyFormattedCitation" : "(Chand et al., 2019)" }, "properties" : { "noteIndex" : 0 }, "schema" : "https://github.com/citation-style-language/schema/raw/master/csl-citation.json" }</w:delInstrText>
        </w:r>
        <w:r w:rsidRPr="00D424AA" w:rsidDel="0012626D">
          <w:rPr>
            <w:rFonts w:cs="Times New Roman"/>
            <w:lang w:val="en-GB"/>
          </w:rPr>
          <w:fldChar w:fldCharType="separate"/>
        </w:r>
        <w:r w:rsidR="00A26296" w:rsidDel="0012626D">
          <w:rPr>
            <w:rFonts w:cs="Times New Roman"/>
            <w:noProof/>
            <w:lang w:val="en-GB"/>
          </w:rPr>
          <w:delText>(Chand et al., 2019</w:delText>
        </w:r>
        <w:r w:rsidRPr="00D424AA" w:rsidDel="0012626D">
          <w:rPr>
            <w:rFonts w:cs="Times New Roman"/>
            <w:lang w:val="en-GB"/>
          </w:rPr>
          <w:fldChar w:fldCharType="end"/>
        </w:r>
        <w:commentRangeEnd w:id="2525"/>
        <w:r w:rsidR="00A26296" w:rsidDel="0012626D">
          <w:rPr>
            <w:rStyle w:val="Marquedecommentaire"/>
          </w:rPr>
          <w:commentReference w:id="2525"/>
        </w:r>
        <w:r w:rsidRPr="00841A35" w:rsidDel="0012626D">
          <w:rPr>
            <w:rFonts w:cs="Times New Roman"/>
            <w:lang w:val="en-GB"/>
          </w:rPr>
          <w:delText xml:space="preserve">; </w:delText>
        </w:r>
        <w:commentRangeStart w:id="2526"/>
        <w:r w:rsidRPr="00D424AA" w:rsidDel="0012626D">
          <w:rPr>
            <w:rFonts w:cs="Times New Roman"/>
            <w:lang w:val="en-GB"/>
          </w:rPr>
          <w:fldChar w:fldCharType="begin" w:fldLock="1"/>
        </w:r>
        <w:r w:rsidR="00FF6231" w:rsidDel="0012626D">
          <w:rPr>
            <w:rFonts w:cs="Times New Roman"/>
            <w:lang w:val="en-GB"/>
          </w:rPr>
          <w:delInstrText>ADDIN CSL_CITATION { "citationItems" : [ { "id" : "ITEM-1", "itemData" : { "DOI" : "10.1175/BAMS-D-18-0189.1", "ISSN" : "0003-0007", "author" : [ { "dropping-particle" : "", "family" : "Knutson", "given" : "Thomas",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 : "10", "issued" : { "date-parts" : [ [ "2019", "10" ] ] }, "note" : "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 "page" : "1987-2007", "title" : "Tropical Cyclones and Climate Change Assessment: Part I: Detection and Attribution", "translator" : [ { "dropping-particle" : "", "family" : "S1557", "given" : "", "non-dropping-particle" : "", "parse-names" : false, "suffix" : "" } ], "type" : "article-journal", "volume" : "100" }, "uris" : [ "http://www.mendeley.com/documents/?uuid=96cceff1-26f0-48a3-8af9-96ebcdd6b30d" ] } ], "mendeley" : { "formattedCitation" : "(Knutson et al., 2019)", "manualFormatting" : "Knutson et al., 2019)", "plainTextFormattedCitation" : "(Knutson et al., 2019)", "previouslyFormattedCitation" : "(Knutson et al., 2019)" }, "properties" : { "noteIndex" : 0 }, "schema" : "https://github.com/citation-style-language/schema/raw/master/csl-citation.json" }</w:delInstrText>
        </w:r>
        <w:r w:rsidRPr="00D424AA" w:rsidDel="0012626D">
          <w:rPr>
            <w:rFonts w:cs="Times New Roman"/>
            <w:lang w:val="en-GB"/>
          </w:rPr>
          <w:fldChar w:fldCharType="separate"/>
        </w:r>
        <w:r w:rsidR="00A26296" w:rsidDel="0012626D">
          <w:rPr>
            <w:rFonts w:cs="Times New Roman"/>
            <w:noProof/>
            <w:lang w:val="en-GB"/>
          </w:rPr>
          <w:delText>Knutson et al., 2019)</w:delText>
        </w:r>
        <w:r w:rsidRPr="00D424AA" w:rsidDel="0012626D">
          <w:rPr>
            <w:rFonts w:cs="Times New Roman"/>
            <w:lang w:val="en-GB"/>
          </w:rPr>
          <w:fldChar w:fldCharType="end"/>
        </w:r>
        <w:commentRangeEnd w:id="2526"/>
        <w:r w:rsidR="00A26296" w:rsidDel="0012626D">
          <w:rPr>
            <w:rStyle w:val="Marquedecommentaire"/>
          </w:rPr>
          <w:commentReference w:id="2526"/>
        </w:r>
      </w:del>
      <w:bookmarkEnd w:id="2524"/>
      <w:r w:rsidR="009123E5">
        <w:rPr>
          <w:rFonts w:cs="Times New Roman"/>
          <w:lang w:val="en-GB"/>
        </w:rPr>
        <w:t>,</w:t>
      </w:r>
      <w:r w:rsidRPr="00841A35">
        <w:rPr>
          <w:rFonts w:cs="Times New Roman"/>
          <w:lang w:val="en-GB"/>
        </w:rPr>
        <w:t xml:space="preserve"> and a paleoclimate proxy reconstruction shows that recent levels of TC interactions along parts of the Australian coastline are the lowest in the past 550–1,500 years </w:t>
      </w:r>
      <w:r w:rsidRPr="00D424AA">
        <w:rPr>
          <w:rFonts w:cs="Times New Roman"/>
          <w:lang w:val="en-GB"/>
        </w:rPr>
        <w:fldChar w:fldCharType="begin" w:fldLock="1"/>
      </w:r>
      <w:r w:rsidR="00FF6231">
        <w:rPr>
          <w:rFonts w:cs="Times New Roman"/>
          <w:lang w:val="en-GB"/>
        </w:rPr>
        <w:instrText>ADDIN CSL_CITATION { "citationItems" : [ { "id" : "ITEM-1", "itemData" : { "DOI" : "10.1038/nature12882", "ISSN" : "0028-0836", "author" : [ { "dropping-particle" : "", "family" : "Haig", "given" : "Jordahna", "non-dropping-particle" : "", "parse-names" : false, "suffix" : "" }, { "dropping-particle" : "", "family" : "Nott", "given" : "Jonathan", "non-dropping-particle" : "", "parse-names" : false, "suffix" : "" }, { "dropping-particle" : "", "family" : "Reichart", "given" : "Gert-Jan", "non-dropping-particle" : "", "parse-names" : false, "suffix" : "" } ], "container-title" : "Nature", "id" : "ITEM-1", "issue" : "7485", "issued" : { "date-parts" : [ [ "2014", "1", "29" ] ] }, "page" : "667-671", "title" : "Australian tropical cyclone activity lower than at any time over the past 550\u20131,500 years", "translator" : [ { "dropping-particle" : "", "family" : "S127", "given" : "", "non-dropping-particle" : "", "parse-names" : false, "suffix" : "" } ], "type" : "article-journal", "volume" : "505" }, "uris" : [ "http://www.mendeley.com/documents/?uuid=0d580deb-41d4-488f-a09f-f75373e615a7" ] } ], "mendeley" : { "formattedCitation" : "(Haig et al., 2014)", "plainTextFormattedCitation" : "(Haig et al., 2014)", "previouslyFormattedCitation" : "(Haig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ig et al., 2014)</w:t>
      </w:r>
      <w:r w:rsidRPr="00D424AA">
        <w:rPr>
          <w:rFonts w:cs="Times New Roman"/>
          <w:lang w:val="en-GB"/>
        </w:rPr>
        <w:fldChar w:fldCharType="end"/>
      </w:r>
      <w:r w:rsidRPr="00841A35">
        <w:rPr>
          <w:rFonts w:cs="Times New Roman"/>
          <w:lang w:val="en-GB"/>
        </w:rPr>
        <w:t>. Existing TC datasets show substantial interdecadal variations in basin-</w:t>
      </w:r>
      <w:r w:rsidRPr="00841A35">
        <w:rPr>
          <w:rFonts w:cs="Times New Roman"/>
          <w:lang w:val="en-GB"/>
        </w:rPr>
        <w:lastRenderedPageBreak/>
        <w:t xml:space="preserve">wide TC frequency and intensity in the western North Pacific, but a statistically significant northwestward shift in the western </w:t>
      </w:r>
      <w:r w:rsidRPr="00D424AA">
        <w:rPr>
          <w:rFonts w:cs="Times New Roman"/>
          <w:lang w:val="en-GB"/>
        </w:rPr>
        <w:t xml:space="preserve">North Pacific TC tracks since the 1980s </w:t>
      </w:r>
      <w:commentRangeStart w:id="2527"/>
      <w:r w:rsidRPr="00D424AA">
        <w:rPr>
          <w:rFonts w:cs="Times New Roman"/>
          <w:lang w:val="en-GB"/>
        </w:rPr>
        <w:fldChar w:fldCharType="begin" w:fldLock="1"/>
      </w:r>
      <w:ins w:id="2528" w:author="Robin Matthews" w:date="2021-07-14T10:05:00Z">
        <w:r w:rsidR="0012626D">
          <w:rPr>
            <w:rFonts w:cs="Times New Roman"/>
            <w:lang w:val="en-GB"/>
          </w:rPr>
          <w:instrText>ADDIN CSL_CITATION { "citationItems" : [ { "id" : "ITEM-1", "itemData" : { "DOI" : "10.1016/j.tcrr.2020.03.001", "ISSN" : "22256032", "abstract" : "Published findings on climate change impacts on tropical cyclones (TCs) in the ESCAP/WMO Typhoon Committee Region are assessed. We focus on observed TC changes in the western North Pacific (WNP) basin, including frequency, intensity, precipitation, track pattern, and storm surge. Results from an updated survey of impacts of past TC activity on various Members of the Typhoon Committee are also reported. Existing TC datasets continue to show substantial interdecadal variations in basin-wide TC frequency and intensity in the WNP. There has been encouraging progress in improving the consensus between different datasets concerning intensity trends. A statistically significant northwestward shift in WNP TC tracks since the 1980s has been documented. There is low-to-medium confidence in a detectable poleward shift since the 1940s in the average latitude where TCs reach their peak intensity in the WNP. A worsening of storm inundation levels is believed to be occurring due to sea level rise--due in part to anthropogenic influence--assuming all other factors equal. However, we are not aware that any TC climate change signal has been convincingly detected in WNP sea level extremes data. We also consider detection and attribution of observed changes based on an alternative Type II error avoidance perspective.", "author" : [ { "dropping-particle" : "", "family" : "Lee", "given" : "Tsz-Cheung", "non-dropping-particle" : "", "parse-names" : false, "suffix" : "" }, { "dropping-particle" : "", "family" : "Knutson", "given" : "Thomas R.", "non-dropping-particle" : "", "parse-names" : false, "suffix" : "" }, { "dropping-particle" : "", "family" : "Nakaegawa", "given" : "Toshiyuki", "non-dropping-particle" : "", "parse-names" : false, "suffix" : "" }, { "dropping-particle" : "", "family" : "Ying", "given" : "Ming", "non-dropping-particle" : "", "parse-names" : false, "suffix" : "" }, { "dropping-particle" : "", "family" : "Cha", "given" : "Eun Jeong", "non-dropping-particle" : "", "parse-names" : false, "suffix" : "" } ], "container-title" : "Tropical Cyclone Research and Review", "id" : "ITEM-1", "issue" : "1", "issued" : { "date-parts" : [ [ "2020", "3" ] ] }, "page" : "1-22", "publisher" : "Elsevier Ltd", "title" : "Third assessment on impacts of climate change on tropical cyclones in the Typhoon Committee Region \u2013 Part I: Observed changes, detection and attribution", "translator" : [ { "dropping-particle" : "", "family" : "S3413", "given" : "", "non-dropping-particle" : "", "parse-names" : false, "suffix" : "" } ], "type" : "article-journal", "volume" : "9" }, "uris" : [ "http://www.mendeley.com/documents/?uuid=871ca043-d577-4785-8d02-ef36fd855407" ] } ], "mendeley" : { "formattedCitation" : "(Lee et al., 2020b)", "manualFormatting" : "(T.-C. Lee et al., 2020)", "plainTextFormattedCitation" : "(Lee et al., 2020b)", "previouslyFormattedCitation" : "(Lee et al., 2020b)" }, "properties" : { "noteIndex" : 0 }, "schema" : "https://github.com/citation-style-language/schema/raw/master/csl-citation.json" }</w:instrText>
        </w:r>
      </w:ins>
      <w:del w:id="2529" w:author="Robin Matthews" w:date="2021-07-14T10:05:00Z">
        <w:r w:rsidR="00FF6231" w:rsidDel="0012626D">
          <w:rPr>
            <w:rFonts w:cs="Times New Roman"/>
            <w:lang w:val="en-GB"/>
          </w:rPr>
          <w:delInstrText>ADDIN CSL_CITATION { "citationItems" : [ { "id" : "ITEM-1", "itemData" : { "DOI" : "10.1016/j.tcrr.2020.03.001", "ISSN" : "22256032", "abstract" : "Published findings on climate change impacts on tropical cyclones (TCs) in the ESCAP/WMO Typhoon Committee Region are assessed. We focus on observed TC changes in the western North Pacific (WNP) basin, including frequency, intensity, precipitation, track pattern, and storm surge. Results from an updated survey of impacts of past TC activity on various Members of the Typhoon Committee are also reported. Existing TC datasets continue to show substantial interdecadal variations in basin-wide TC frequency and intensity in the WNP. There has been encouraging progress in improving the consensus between different datasets concerning intensity trends. A statistically significant northwestward shift in WNP TC tracks since the 1980s has been documented. There is low-to-medium confidence in a detectable poleward shift since the 1940s in the average latitude where TCs reach their peak intensity in the WNP. A worsening of storm inundation levels is believed to be occurring due to sea level rise--due in part to anthropogenic influence--assuming all other factors equal. However, we are not aware that any TC climate change signal has been convincingly detected in WNP sea level extremes data. We also consider detection and attribution of observed changes based on an alternative Type II error avoidance perspective.", "author" : [ { "dropping-particle" : "", "family" : "Lee", "given" : "Tsz-Cheung", "non-dropping-particle" : "", "parse-names" : false, "suffix" : "" }, { "dropping-particle" : "", "family" : "Knutson", "given" : "Thomas R.", "non-dropping-particle" : "", "parse-names" : false, "suffix" : "" }, { "dropping-particle" : "", "family" : "Nakaegawa", "given" : "Toshiyuki", "non-dropping-particle" : "", "parse-names" : false, "suffix" : "" }, { "dropping-particle" : "", "family" : "Ying", "given" : "Ming", "non-dropping-particle" : "", "parse-names" : false, "suffix" : "" }, { "dropping-particle" : "", "family" : "Cha", "given" : "Eun Jeong", "non-dropping-particle" : "", "parse-names" : false, "suffix" : "" } ], "container-title" : "Tropical Cyclone Research and Review", "id" : "ITEM-1", "issue" : "1", "issued" : { "date-parts" : [ [ "2020", "3" ] ] }, "page" : "1-22", "publisher" : "Elsevier Ltd", "title" : "Third assessment on impacts of climate change on tropical cyclones in the Typhoon Committee Region \u2013 Part I: Observed changes, detection and attribution", "translator" : [ { "dropping-particle" : "", "family" : "S3413", "given" : "", "non-dropping-particle" : "", "parse-names" : false, "suffix" : "" } ], "type" : "article-journal", "volume" : "9" }, "uris" : [ "http://www.mendeley.com/documents/?uuid=871ca043-d577-4785-8d02-ef36fd855407" ] } ], "mendeley" : { "formattedCitation" : "(Lee et al., 2020b)", "plainTextFormattedCitation" : "(Lee et al., 2020b)", "previouslyFormattedCitation" : "(Lee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530" w:author="Robin Matthews" w:date="2021-07-14T10:05:00Z">
        <w:r w:rsidR="0012626D">
          <w:rPr>
            <w:noProof/>
          </w:rPr>
          <w:t>T.-C. Lee et al., 2020</w:t>
        </w:r>
      </w:ins>
      <w:del w:id="2531" w:author="Robin Matthews" w:date="2021-07-14T10:05:00Z">
        <w:r w:rsidR="00A26296" w:rsidDel="0012626D">
          <w:rPr>
            <w:rFonts w:cs="Times New Roman"/>
            <w:noProof/>
            <w:lang w:val="en-GB"/>
          </w:rPr>
          <w:delText>Lee et al., 2020b</w:delText>
        </w:r>
      </w:del>
      <w:r w:rsidR="00A26296">
        <w:rPr>
          <w:rFonts w:cs="Times New Roman"/>
          <w:noProof/>
          <w:lang w:val="en-GB"/>
        </w:rPr>
        <w:t>)</w:t>
      </w:r>
      <w:r w:rsidRPr="00D424AA">
        <w:rPr>
          <w:rFonts w:cs="Times New Roman"/>
          <w:lang w:val="en-GB"/>
        </w:rPr>
        <w:fldChar w:fldCharType="end"/>
      </w:r>
      <w:commentRangeEnd w:id="2527"/>
      <w:r w:rsidR="00A26296">
        <w:rPr>
          <w:rStyle w:val="Marquedecommentaire"/>
        </w:rPr>
        <w:commentReference w:id="2527"/>
      </w:r>
      <w:r w:rsidRPr="00841A35">
        <w:rPr>
          <w:rFonts w:cs="Times New Roman"/>
          <w:lang w:val="en-GB"/>
        </w:rPr>
        <w:t xml:space="preserve">. </w:t>
      </w:r>
      <w:bookmarkStart w:id="2532" w:name="_Hlk53303243"/>
      <w:r w:rsidRPr="00841A35">
        <w:rPr>
          <w:rFonts w:cs="Times New Roman"/>
          <w:lang w:val="en-GB"/>
        </w:rPr>
        <w:t>In the case of the North Indian Ocean, analyses of trends are highly dependent on the details of each analysis (e.g., pre- and/or post-monsoon season period, or Bay of Bengal and/or Arabian Sea region). The most co</w:t>
      </w:r>
      <w:r w:rsidRPr="00D424AA">
        <w:rPr>
          <w:rFonts w:cs="Times New Roman"/>
          <w:lang w:val="en-GB"/>
        </w:rPr>
        <w:t xml:space="preserve">nsistent trends are an increase in the occurrence of the most intense TCs and a decrease in the overall TC frequency, in particular in the Bay of Bengal </w:t>
      </w:r>
      <w:r w:rsidRPr="00D424AA">
        <w:rPr>
          <w:rFonts w:cs="Times New Roman"/>
          <w:lang w:val="en-GB"/>
        </w:rPr>
        <w:fldChar w:fldCharType="begin" w:fldLock="1"/>
      </w:r>
      <w:r w:rsidR="00FF6231">
        <w:rPr>
          <w:rFonts w:cs="Times New Roman"/>
          <w:lang w:val="en-GB"/>
        </w:rPr>
        <w:instrText>ADDIN CSL_CITATION { "citationItems" : [ { "id" : "ITEM-1", "itemData" : { "DOI" : "10.1002/joc.4331", "ISSN" : "0899-8418", "abstract" : "ABSTRACT The Bay of Bengal (BoB) basin in the North Indian Ocean reports the highest number of tropical cyclones, and the frequency is much higher almost five times compared with the Arabian Sea (AS). Semi-enclosed nature of this basin in conjunction with its funnel shape steers the cyclone pathway striking the land. Historical reports signify that most deadly cyclones with highest catastrophe and death tolls occurred in this basin. The four maritime states located in the east coast of India are highly vulnerable to tropical cyclones. Hence, there is a need to understand the risk factors attributed from extreme winds, storm surge, and associated coastal inundation. Historical data signify higher frequency of post-monsoon cyclones compared with pre-monsoon cyclones in the BoB. This study aims to develop a synthetic track or the most probable cyclone track for each state located along the east coast of India. The synthetic track is a general guidance for numerical models, with utility to evaluate and assess the risk factors along coastal belts. This study also deals with aspects on frequency and cyclogenesis locations in the BoB based on analysis from historical data. Results for decadal scale variability signify that in the present decade, the eastern BoB is quite conducive for cyclogenesis. In this region, oceanic thermal field exhibits a warming trend, and found to extend up to water depth of 600 m. In addition, this study also evaluates the energy metrics such as Power Dissipation Index (PDI), and Accumulated Cyclone Energy (ACE) for tropical cyclones that occurred during past four decades in the BoB. The results signify that PDI for tropical cyclones in the present decade is six times higher when compared with the past. The study has practical applications for mapping coastal vulnerability in a changing climate.", "author" : [ { "dropping-particle" : "", "family" : "Sahoo", "given" : "Bishnupriya", "non-dropping-particle" : "", "parse-names" : false, "suffix" : "" }, { "dropping-particle" : "", "family" : "Bhaskaran", "given" : "Prasad K", "non-dropping-particle" : "", "parse-names" : false, "suffix" : "" } ], "container-title" : "International Journal of Climatology", "id" : "ITEM-1", "issue" : "1", "issued" : { "date-parts" : [ [ "2016", "1", "1" ] ] }, "note" : "doi: 10.1002/joc.4331", "page" : "95-109", "publisher" : "John Wiley &amp; Sons, Ltd", "title" : "Assessment on historical cyclone tracks in the Bay of Bengal, east coast of India", "translator" : [ { "dropping-particle" : "", "family" : "S3020", "given" : "", "non-dropping-particle" : "", "parse-names" : false, "suffix" : "" } ], "type" : "article-journal", "volume" : "36" }, "uris" : [ "http://www.mendeley.com/documents/?uuid=73ed5aa3-6bb9-41fa-9026-7c6fe2db04b7" ] }, { "id" : "ITEM-2", "itemData" : { "DOI" : "10.1002/joc.5463", "ISSN" : "0899-8418", "abstract" : "Recent findings have raised the debate on increase in tropical cyclone activity (TCA) in major tropical ocean basins like North Atlantic and western North Pacific. To address the similar evidence in North Indian Ocean (NIO) basins, an attempt has been made in the present study to investigate TCA in NIO basins in the context of warmer climate during the satellite era (1981?2014). The most suitable cyclone energy metric called accumulated cyclone energy (ACE) is estimated for this purpose. A statistical change-point analysis is conducted to detect the shift in ACE during the study period. Environmental factors influencing TCA are investigated to infer possible causes in the observed variability. The results indicate the increasing trend in ACE in NIO during satellite era with statistical significance of 95%. The frequency and duration of intense cyclones (wind speed &gt;64?knots) show notable increase in recent years. However, a decreasing trend is observed in total frequency. The change-point analysis of ACE in NIO reveals objectively that the shift occurs in 1997, with 20.8 ACE during 1981?1996 and 41.4 ACE during 1997?2014. The analysis reveals that increase in number and duration of very severe cyclonic storm (VSCS) (wind speed &gt;64?knots) in the recent epoch (1997?2014) is the major cause for the observed twofold increase in ACE. Also, the mean genesis location of intense BoB cyclones exposes a longitudinal eastwards shift of 2.3\u00b0 in the recent epoch, which could have aided the longevity of intense cyclones. Analysis of sea surface temperature (SST), upper ocean heat content (UOHC) and genesis potential index (GPI) climatology shows a positive agreement to the observed shift in genesis. The analysis of seven environmental factors shows substantial agreement with the increase and variability of ACE. Predominantly, atmospheric water vapour and SST show better correlation (.72 and .66) with ACE in NIO.", "author" : [ { "dropping-particle" : "", "family" : "Balaji", "given" : "M", "non-dropping-particle" : "", "parse-names" : false, "suffix" : "" }, { "dropping-particle" : "", "family" : "Chakraborty", "given" : "Arun", "non-dropping-particle" : "", "parse-names" : false, "suffix" : "" }, { "dropping-particle" : "", "family" : "Mandal", "given" : "M", "non-dropping-particle" : "", "parse-names" : false, "suffix" : "" } ], "container-title" : "International Journal of Climatology", "id" : "ITEM-2", "issue" : "6", "issued" : { "date-parts" : [ [ "2018", "5", "1" ] ] }, "note" : "doi: 10.1002/joc.5463", "page" : "2819-2837", "publisher" : "John Wiley &amp; Sons, Ltd", "title" : "Changes in tropical cyclone activity in north Indian Ocean during satellite era (1981\u20132014)", "translator" : [ { "dropping-particle" : "", "family" : "S3025", "given" : "", "non-dropping-particle" : "", "parse-names" : false, "suffix" : "" } ], "type" : "article-journal", "volume" : "38" }, "uris" : [ "http://www.mendeley.com/documents/?uuid=7c32db51-0055-46b0-b39c-e6e6b72eca84" ] }, { "id" : "ITEM-3", "itemData" : { "DOI" : "10.1007/s13143-018-0069-0", "ISSN" : "1976-7951", "abstract" : "Tropical cyclone (TC) prediction and impact of warming environment on cyclonic activity are one of the most popular research topics. Based on sea surface temperature (SST) anomaly variation, the period 1880\u20132015 is divided into pre-warming (PWP; during 1880\u20131946) and current warming (CWP; during 1947\u20132015) with negative and positive anomalies respectively. Based on data availability, the period 1891\u20132015 is emphasized for the analysis of variability in TC climatology. The Mann-Kendall test and Sen\u2019s slope estimation indicates a clear decreasing trend in annual TS (total storms) and CS\u2009+\u2009SCS (cyclones and severe cyclones) frequency during CWP for NIO region and particularly Bay of Bengal (BOB) at 95% confidence level. However, the TS and CS\u2009+\u2009SCS frequencies were increasing during the PWP. TC activity over southern and northern BOB is decreasing sharply during CWP. Southern sector of BOB hosts mostly severe systems and middle sector most TCs. TC activity over the eastern sector of Arabian Sea shows considerable enhancement during CWP. An increasing SST, surface wind, mid-tropospheric relative humidity and potential evaporation factor (PEF) are helpful in the formation of intensified storms during CWP. The activities during PWP were reverse compared to that of CWP. A large temperature anomaly difference between atmosphere and Ocean also perceived to play a key role in modulating the enhanced intensity of TCs during CWP. The SST range of 27.5\u00a0\u00b0C to 29.5\u00a0\u00b0C and supportive flow field is helping to enhance the middle and upper tropospheric moisture content; eventually, resulting in increased SST, PEF and relative humidity through a possible feedback mechanism.", "author" : [ { "dropping-particle" : "", "family" : "Singh", "given" : "Kasturi", "non-dropping-particle" : "", "parse-names" : false, "suffix" : "" }, { "dropping-particle" : "", "family" : "Panda", "given" : "Jagabandhu", "non-dropping-particle" : "", "parse-names" : false, "suffix" : "" }, { "dropping-particle" : "", "family" : "Sahoo", "given" : "Monalisa", "non-dropping-particle" : "", "parse-names" : false, "suffix" : "" }, { "dropping-particle" : "", "family" : "Mohapatra", "given" : "M", "non-dropping-particle" : "", "parse-names" : false, "suffix" : "" } ], "container-title" : "Asia-Pacific Journal of Atmospheric Sciences", "id" : "ITEM-3", "issue" : "2", "issued" : { "date-parts" : [ [ "2019" ] ] }, "page" : "269-287", "title" : "Variability in Tropical Cyclone Climatology over North Indian Ocean during the Period 1891 to 2015", "translator" : [ { "dropping-particle" : "", "family" : "S3026", "given" : "", "non-dropping-particle" : "", "parse-names" : false, "suffix" : "" } ], "type" : "article-journal", "volume" : "55" }, "uris" : [ "http://www.mendeley.com/documents/?uuid=47653768-ef94-47fd-b90f-944e6f988457" ] }, { "id" : "ITEM-4", "itemData" : { "DOI" : "10.1007/s00376-020-9070-5", "ISSN" : "1861-9533", "abstract" : "In this paper we examine the epochal changes in the frequency of cyclones over the North Indian Ocean during the pre-onset and onset phases of the monsoon. We consider three epochs; namely, the early (1955\u201374), middle (1975\u201394) and recent (1995\u20132014) epochs. It is found that the number of cyclones in the Bay of Bengal (BOB) decreases throughout the three epochs. Over the Arabian Sea (ARB), however, there is a decrease in the early epoch, before then reaching a minimum in the middle epoch followed by an increase in the recent epoch, thus exhibiting epochal variability. Dynamic and thermodynamic parameters along with Genesis Potential Index (GPI) are examined to understand the frequency variation in cyclogenesis over the ARB and BOB. Over the ARB, thermodynamic factors such as mid-level moisture, surface latent heat flux and sensible heat flux, and dynamic parameters such as lower-level convergence and upper-level divergence, are favorable during the early and recent epochs but unfavorable during the middle epoch, and these results are found to be consistent with the observed epochal variability in the frequency of cyclogenesis. However, all these influential parameters are found to have decreased over the BOB during the entire 60-year period.", "author" : [ { "dropping-particle" : "", "family" : "Baburaj", "given" : "P P", "non-dropping-particle" : "", "parse-names" : false, "suffix" : "" }, { "dropping-particle" : "", "family" : "Abhilash", "given" : "S", "non-dropping-particle" : "", "parse-names" : false, "suffix" : "" }, { "dropping-particle" : "", "family" : "Mohankumar", "given" : "K", "non-dropping-particle" : "", "parse-names" : false, "suffix" : "" }, { "dropping-particle" : "", "family" : "Sahai", "given" : "A K", "non-dropping-particle" : "", "parse-names" : false, "suffix" : "" } ], "container-title" : "Advances in Atmospheric Sciences", "id" : "ITEM-4", "issue" : "6", "issued" : { "date-parts" : [ [ "2020" ] ] }, "page" : "634-651", "title" : "On the Epochal Variability in the Frequency of Cyclones during the Pre-Onset and Onset Phases of the Monsoon over the North Indian Ocean", "translator" : [ { "dropping-particle" : "", "family" : "S3024", "given" : "", "non-dropping-particle" : "", "parse-names" : false, "suffix" : "" } ], "type" : "article-journal", "volume" : "37" }, "uris" : [ "http://www.mendeley.com/documents/?uuid=61192c32-e4b4-4c63-a51e-be66752c452d" ] } ], "mendeley" : { "formattedCitation" : "(Sahoo and Bhaskaran, 2016; Balaji et al., 2018; Singh et al., 2019; Baburaj et al., 2020)", "plainTextFormattedCitation" : "(Sahoo and Bhaskaran, 2016; Balaji et al., 2018; Singh et al., 2019; Baburaj et al., 2020)", "previouslyFormattedCitation" : "(Sahoo and Bhaskaran, 2016; Balaji et al., 2018; Singh et al., 2019; Baburaj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Sahoo and Bhaskaran, 2016; Balaji et al., 2018; Singh et al., 2019; Baburaj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In the South Indian Ocean (SIO), an increase in the occurrence of the most intense TCs has been noted, however there are well-known data quality issues there </w:t>
      </w:r>
      <w:r w:rsidRPr="00D424AA">
        <w:rPr>
          <w:rFonts w:cs="Times New Roman"/>
          <w:lang w:val="en-GB"/>
        </w:rPr>
        <w:fldChar w:fldCharType="begin" w:fldLock="1"/>
      </w:r>
      <w:r w:rsidR="00FF6231">
        <w:rPr>
          <w:rFonts w:cs="Times New Roman"/>
          <w:lang w:val="en-GB"/>
        </w:rPr>
        <w:instrText>ADDIN CSL_CITATION { "citationItems" : [ { "id" : "ITEM-1", "itemData" : { "DOI" : "10.1029/2009JD012372", "ISSN" : "0148-0227", "abstract" : "The statistical significance of trends in tropical cyclones (TCs) in the South Indian Ocean (SIO) and the South Pacific Ocean (SPO) has been examined. Calculation of significance is based on nonparametric Monte Carlo methods, and in addition we explore whether a constant model, a linear model, or a simple breakpoint model represents a best fit to the data. For the 1981?1982 to 2006?2007 TC seasons, there are no apparent trends in the total numbers of TCs (by which, in this study, we mean those tropical systems attaining a minimum central pressure of 995 hPa or lower), nor in numbers of 970 hPa TCs in the SIO and the SPO (such TCs being called severe in the Southern Hemisphere). Positive trends in the numbers of 945 hPa and 950 hPa TCs in the SIO are significant but appear to be influenced to some extent by changes in data quality. In the Australian region, no significant trends in the total numbers of TCs, or in the proportion of the most intense TCs, have been found.", "author" : [ { "dropping-particle" : "", "family" : "Kuleshov", "given" : "Y", "non-dropping-particle" : "", "parse-names" : false, "suffix" : "" }, { "dropping-particle" : "", "family" : "Fawcett", "given" : "R", "non-dropping-particle" : "", "parse-names" : false, "suffix" : "" }, { "dropping-particle" : "", "family" : "Qi", "given" : "L", "non-dropping-particle" : "", "parse-names" : false, "suffix" : "" }, { "dropping-particle" : "", "family" : "Trewin", "given" : "B", "non-dropping-particle" : "", "parse-names" : false, "suffix" : "" }, { "dropping-particle" : "", "family" : "Jones", "given" : "D", "non-dropping-particle" : "", "parse-names" : false, "suffix" : "" }, { "dropping-particle" : "", "family" : "McBride", "given" : "J", "non-dropping-particle" : "", "parse-names" : false, "suffix" : "" }, { "dropping-particle" : "", "family" : "Ramsay", "given" : "H", "non-dropping-particle" : "", "parse-names" : false, "suffix" : "" } ], "container-title" : "Journal of Geophysical Research: Atmospheres", "id" : "ITEM-1", "issue" : "D1", "issued" : { "date-parts" : [ [ "2010", "1", "16" ] ] }, "note" : "doi: 10.1029/2009JD012372", "publisher" : "John Wiley &amp; Sons, Ltd", "title" : "Trends in tropical cyclones in the South Indian Ocean and the South Pacific Ocean", "translator" : [ { "dropping-particle" : "", "family" : "S3023", "given" : "", "non-dropping-particle" : "", "parse-names" : false, "suffix" : "" } ], "type" : "article-journal", "volume" : "115" }, "uris" : [ "http://www.mendeley.com/documents/?uuid=799425f2-4b28-4931-baf4-83721585877e" ] }, { "id" : "ITEM-2", "itemData" : { "DOI" : "10.17159/sajs.2018/4426", "abstract" : "The IBTrACS global best track data set endorsed by the World Meteorological Organization provides a valuable global record of tropical cyclone genesis, track and intensity, and spans 1842 to the present. The record is significantly more robust from the late 1970s onwards, as it is supported by satellite imagery. These records indicate that the first tropical cyclone in the South Indian Ocean to intensify to CAT5 status did so in 1994. This date is significantly later than the first CAT5 storms recorded in the IBTrACS database for the Atlantic Ocean (1924) and the North Pacific (1951) recorded from ship records, and half a decade later than those of the North Indian Ocean (1989) and South Pacific (1988), captured from satellite imagery. Following this late emergence, in the period 1990\u20132000, eight CAT5 tropical cyclones were recorded for the South Indian Ocean. A further four have been recorded for the period 2010\u20132015. This recent emergence of tropical cyclones attaining category five intensity in the South Indian Ocean is of significance for the forecasting of tropical cyclone landfall and the anticipation of storm damage for the developing economies that characterise the region. Although an increase in tropical cyclone intensity is frequently projected under global climate change scenarios, the dynamics for the South Indian Ocean have remained poorly understood. Notable are early results indicating an increased frequency and poleward migration of these CAT5 storms, concurrent with a poleward migration in the position of the 26.5 \u00b0C, 28 \u00b0C and 29 \u00b0C sea surface temperature isotherms in the South Indian Ocean.Significance:Category 5 tropical cyclones, the strongest category of storms, have only recently emerged in the South Indian Ocean. Since 1989, their frequency of occurrence has increased. This increase poses a heightened risk of storm damage for the South Indian Ocean Island States and the countries of the southern African subcontinent as a result of the strong winds, heavy rainfall and storm surges associated with these storms, and the large radial extent at category 5 strength.", "author" : [ { "dropping-particle" : "", "family" : "Fitchett", "given" : "Jennifer M", "non-dropping-particle" : "", "parse-names" : false, "suffix" : "" } ], "container-title" : "South African Journal of Science", "id" : "ITEM-2", "issue" : "11/12 SE  - Research Article", "issued" : { "date-parts" : [ [ "2018", "11", "27" ] ] }, "title" : "Recent emergence of CAT5 tropical cyclones in the South Indian Ocean", "translator" : [ { "dropping-particle" : "", "family" : "S3022", "given" : "", "non-dropping-particle" : "", "parse-names" : false, "suffix" : "" } ], "type" : "article-journal", "volume" : "114" }, "uris" : [ "http://www.mendeley.com/documents/?uuid=5e7c95e7-901d-4590-89cb-c29f0834ce27" ] } ], "mendeley" : { "formattedCitation" : "(Kuleshov et al., 2010; Fitchett, 2018)", "plainTextFormattedCitation" : "(Kuleshov et al., 2010; Fitchett, 2018)", "previouslyFormattedCitation" : "(Kuleshov et al., 2010; Fitchett,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uleshov et al., 2010; Fitchett, 2018)</w:t>
      </w:r>
      <w:r w:rsidRPr="00D424AA">
        <w:rPr>
          <w:rFonts w:cs="Times New Roman"/>
          <w:lang w:val="en-GB"/>
        </w:rPr>
        <w:fldChar w:fldCharType="end"/>
      </w:r>
      <w:r w:rsidRPr="00841A35">
        <w:rPr>
          <w:rFonts w:cs="Times New Roman"/>
          <w:lang w:val="en-GB"/>
        </w:rPr>
        <w:t xml:space="preserve">. When the SIO data are homogenized, a significant increase is found in the fractional proportion of global category 3-5 TC estimates to all category 1-5 estimates </w:t>
      </w:r>
      <w:r w:rsidRPr="00D424AA">
        <w:rPr>
          <w:rFonts w:cs="Times New Roman"/>
          <w:lang w:val="en-GB"/>
        </w:rPr>
        <w:fldChar w:fldCharType="begin" w:fldLock="1"/>
      </w:r>
      <w:r w:rsidR="00FF6231">
        <w:rPr>
          <w:rFonts w:cs="Times New Roman"/>
          <w:lang w:val="en-GB"/>
        </w:rPr>
        <w:instrText>ADDIN CSL_CITATION { "citationItems" : [ { "id" : "ITEM-1", "itemData" : { "DOI" : "10.1073/pnas.1920849117", "ISSN" : "0027-8424", "abstract" : "Theoretical understanding of the thermodynamic controls on tropical cyclone (TC) wind intensity, as well as numerical simulations, implies a positive trend in TC intensity in a warming world. The global instrumental record of TC intensity, however, is known to be heterogeneous in both space and time and is generally unsuitable for global trend analysis. To address this, a homogenized data record based on satellite data was previously created for the period 1982\u20132009. The 28-y homogenized record exhibited increasing global TC intensity trends, but they were not statistically significant at the 95% confidence level. Based on observed trends in the thermodynamic mean state of the tropical environment during this period, however, it was argued that the 28-y period was likely close to, but shorter than, the time required for a statistically significant positive global TC intensity trend to appear. Here the homogenized global TC intensity record is extended to the 39-y period 1979\u20132017, and statistically significant (at the 95% confidence level) increases are identified. Increases and trends are found in the exceedance probability and proportion of major (Saffir\u2212Simpson categories 3 to 5) TC intensities, which is consistent with expectations based on theoretical understanding and trends identified in numerical simulations in warming scenarios. Major TCs pose, by far, the greatest threat to lives and property. Between the early and latter halves of the time period, the major TC exceedance probability increases by about 8% per decade, with a 95% CI of 2 to 15% per decade.", "author" : [ { "dropping-particle" : "", "family" : "Kossin", "given" : "James P.", "non-dropping-particle" : "", "parse-names" : false, "suffix" : "" }, { "dropping-particle" : "", "family" : "Knapp", "given" : "Kenneth R.", "non-dropping-particle" : "", "parse-names" : false, "suffix" : "" }, { "dropping-particle" : "", "family" : "Olander", "given" : "Timothy L.", "non-dropping-particle" : "", "parse-names" : false, "suffix" : "" }, { "dropping-particle" : "", "family" : "Velden", "given" : "Christopher S.", "non-dropping-particle" : "", "parse-names" : false, "suffix" : "" } ], "container-title" : "Proceedings of the National Academy of Sciences", "id" : "ITEM-1", "issue" : "22", "issued" : { "date-parts" : [ [ "2020", "6", "2" ] ] }, "page" : "11975\u201311980", "title" : "Global increase in major tropical cyclone exceedance probability over the past four decades", "translator" : [ { "dropping-particle" : "", "family" : "S2674", "given" : "", "non-dropping-particle" : "", "parse-names" : false, "suffix" : "" } ], "type" : "article-journal", "volume" : "117" }, "uris" : [ "http://www.mendeley.com/documents/?uuid=14b95f37-d5f2-4f91-84a6-67cfffc45d86" ] } ], "mendeley" : { "formattedCitation" : "(Kossin et al., 2020)", "plainTextFormattedCitation" : "(Kossin et al., 2020)", "previouslyFormattedCitation" : "(Kossi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20)</w:t>
      </w:r>
      <w:r w:rsidRPr="00D424AA">
        <w:rPr>
          <w:rFonts w:cs="Times New Roman"/>
          <w:lang w:val="en-GB"/>
        </w:rPr>
        <w:fldChar w:fldCharType="end"/>
      </w:r>
      <w:r w:rsidRPr="00841A35">
        <w:rPr>
          <w:rFonts w:cs="Times New Roman"/>
          <w:lang w:val="en-GB"/>
        </w:rPr>
        <w:t xml:space="preserve">.  </w:t>
      </w:r>
      <w:bookmarkEnd w:id="2532"/>
    </w:p>
    <w:p w14:paraId="0FD0536A" w14:textId="77777777" w:rsidR="007A1008" w:rsidRPr="00D424AA" w:rsidRDefault="007A1008" w:rsidP="00D424AA">
      <w:pPr>
        <w:rPr>
          <w:rFonts w:cs="Times New Roman"/>
          <w:lang w:val="en-GB"/>
        </w:rPr>
      </w:pPr>
    </w:p>
    <w:p w14:paraId="461CB963" w14:textId="77777777" w:rsidR="007A1008" w:rsidRPr="00D424AA" w:rsidRDefault="007A1008" w:rsidP="00D424AA">
      <w:pPr>
        <w:rPr>
          <w:rFonts w:cs="Times New Roman"/>
          <w:lang w:val="en-GB"/>
        </w:rPr>
      </w:pPr>
      <w:r w:rsidRPr="00D424AA">
        <w:rPr>
          <w:rFonts w:cs="Times New Roman"/>
          <w:lang w:val="en-GB"/>
        </w:rPr>
        <w:t>As with all confined regional analyses of TC frequency, it is generally unclear whether any identified changes are due to a basin-wide change in TC frequency, or to systematic track shifts (or both). From an impacts perspective, however, these changes over land are highly relevant and emphasize that large-scale modifications in TC behaviour can have a broad spectrum of impacts on a regional scale.</w:t>
      </w:r>
    </w:p>
    <w:p w14:paraId="5700E76D" w14:textId="77777777" w:rsidR="007A1008" w:rsidRPr="00D424AA" w:rsidRDefault="007A1008" w:rsidP="00D424AA">
      <w:pPr>
        <w:rPr>
          <w:rFonts w:cs="Times New Roman"/>
          <w:lang w:val="en-GB"/>
        </w:rPr>
      </w:pPr>
    </w:p>
    <w:p w14:paraId="1DC6C2CB" w14:textId="2EB37168" w:rsidR="007A1008" w:rsidRPr="001C2BC4" w:rsidRDefault="007A1008" w:rsidP="00D424AA">
      <w:pPr>
        <w:rPr>
          <w:rFonts w:cs="Times New Roman"/>
        </w:rPr>
      </w:pPr>
      <w:r w:rsidRPr="00D424AA">
        <w:rPr>
          <w:rFonts w:cs="Times New Roman"/>
          <w:lang w:val="en-GB"/>
        </w:rPr>
        <w:t xml:space="preserve">Subsequent to AR5, two metrics that are argued to be comparatively less sensitive to data issues than frequency- and intensity-based metrics have been analysed. Trends in these metrics have been identified over the past ~70 years or more </w:t>
      </w:r>
      <w:r w:rsidRPr="00D424AA">
        <w:rPr>
          <w:rFonts w:cs="Times New Roman"/>
          <w:lang w:val="en-GB"/>
        </w:rPr>
        <w:fldChar w:fldCharType="begin" w:fldLock="1"/>
      </w:r>
      <w:r w:rsidR="0012753B">
        <w:rPr>
          <w:rFonts w:cs="Times New Roman"/>
          <w:lang w:val="en-GB"/>
        </w:rPr>
        <w:instrText>ADDIN CSL_CITATION { "citationItems" : [ { "id" : "ITEM-1", "itemData" : { "DOI" : "10.1175/BAMS-D-18-0189.1", "ISSN" : "0003-0007",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 : "10", "issued" : { "date-parts" : [ [ "2019", "10" ] ] }, "note" : "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 "page" : "1987-2007", "title" : "Tropical Cyclones and Climate Change Assessment: Part I: Detection and Attribution", "translator" : [ { "dropping-particle" : "", "family" : "S1557", "given" : "", "non-dropping-particle" : "", "parse-names" : false, "suffix" : "" } ], "type" : "article-journal", "volume" : "100" }, "uris" : [ "http://www.mendeley.com/documents/?uuid=96cceff1-26f0-48a3-8af9-96ebcdd6b30d" ] } ], "mendeley" : { "formattedCitation" : "(Knutson et al., 2019)", "manualFormatting" : "(Knutson et al., 2019)", "plainTextFormattedCitation" : "(Knutson et al., 2019)", "previouslyFormattedCitation" : "(Knuts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19)</w:t>
      </w:r>
      <w:r w:rsidRPr="00D424AA">
        <w:rPr>
          <w:rFonts w:cs="Times New Roman"/>
          <w:lang w:val="en-GB"/>
        </w:rPr>
        <w:fldChar w:fldCharType="end"/>
      </w:r>
      <w:r w:rsidRPr="00841A35">
        <w:rPr>
          <w:rFonts w:cs="Times New Roman"/>
          <w:lang w:val="en-GB"/>
        </w:rPr>
        <w:t xml:space="preserve">. The first metric, the mean </w:t>
      </w:r>
      <w:r w:rsidRPr="00D424AA">
        <w:rPr>
          <w:rFonts w:cs="Times New Roman"/>
          <w:lang w:val="en-GB"/>
        </w:rPr>
        <w:t xml:space="preserve">latitude where TCs reach their peak intensity, exhibits a global and regional poleward migration during the satellite period </w:t>
      </w:r>
      <w:r w:rsidRPr="00D424AA">
        <w:rPr>
          <w:rFonts w:cs="Times New Roman"/>
          <w:lang w:val="en-GB"/>
        </w:rPr>
        <w:fldChar w:fldCharType="begin" w:fldLock="1"/>
      </w:r>
      <w:r w:rsidR="00FF6231">
        <w:rPr>
          <w:rFonts w:cs="Times New Roman"/>
          <w:lang w:val="en-GB"/>
        </w:rPr>
        <w:instrText>ADDIN CSL_CITATION { "citationItems" : [ { "id" : "ITEM-1", "itemData" : { "DOI" : "10.1038/nature13278", "author" : [ { "dropping-particle" : "", "family" : "Kossin", "given" : "James P", "non-dropping-particle" : "", "parse-names" : false, "suffix" : "" }, { "dropping-particle" : "", "family" : "Emanuel", "given" : "Kerry A", "non-dropping-particle" : "", "parse-names" : false, "suffix" : "" }, { "dropping-particle" : "", "family" : "Vecchi", "given" : "Gabriel A", "non-dropping-particle" : "", "parse-names" : false, "suffix" : "" } ], "container-title" : "Nature", "id" : "ITEM-1", "issued" : { "date-parts" : [ [ "2014" ] ] }, "page" : "4-7", "title" : "The poleward migration of the location of tropical cyclone maximum intensity", "translator" : [ { "dropping-particle" : "", "family" : "S1150", "given" : "", "non-dropping-particle" : "", "parse-names" : false, "suffix" : "" } ], "type" : "article-journal" }, "uris" : [ "http://www.mendeley.com/documents/?uuid=6076a295-741b-40cf-81b9-e8e85a38841c" ] } ], "mendeley" : { "formattedCitation" : "(Kossin et al., 2014)", "plainTextFormattedCitation" : "(Kossin et al., 2014)", "previouslyFormattedCitation" : "(Kossin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14)</w:t>
      </w:r>
      <w:r w:rsidRPr="00D424AA">
        <w:rPr>
          <w:rFonts w:cs="Times New Roman"/>
          <w:lang w:val="en-GB"/>
        </w:rPr>
        <w:fldChar w:fldCharType="end"/>
      </w:r>
      <w:r w:rsidRPr="00841A35">
        <w:rPr>
          <w:rFonts w:cs="Times New Roman"/>
          <w:lang w:val="en-GB"/>
        </w:rPr>
        <w:t xml:space="preserve">. The poleward migration can influence TC hazard exposure and risk </w:t>
      </w:r>
      <w:r w:rsidRPr="00D424AA">
        <w:rPr>
          <w:rFonts w:cs="Times New Roman"/>
          <w:lang w:val="en-GB"/>
        </w:rPr>
        <w:fldChar w:fldCharType="begin" w:fldLock="1"/>
      </w:r>
      <w:r w:rsidR="00FF6231">
        <w:rPr>
          <w:rFonts w:cs="Times New Roman"/>
          <w:lang w:val="en-GB"/>
        </w:rPr>
        <w:instrText>ADDIN CSL_CITATION { "citationItems" : [ { "id" : "ITEM-1", "itemData" : { "DOI" : "10.1175/JCLI-D-16-0076.1", "ISSN" : "0894-8755", "abstract" : " Abstract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 observed and robust in the western North Pacific Ocean (WNP). Such a migration is expected to cause systematic changes, both increases and decreases, in regional hazard exposure and risk, particularly if it persists through the present century. Here, it is shown that the past poleward migration in the WNP has coincided with decreased TC exposure in the region of the Philippine and South China Seas, including the Marianas, the Philippines, Vietnam, and southern China, and increased exposure in the region of the East China Sea, including Japan and its Ryukyu Islands, the Korea Peninsula, and parts of eastern China. Additionally, it is shown that projections of WNP TCs simulated by, and downscaled from, an ensemble of numerical models from phase 5 of the Coupled Model Intercomparison Project (CMIP5) demonstrate a continuing poleward migration into the present century following the emissions projections of the representative concentration pathway 8.5 (RCP8.5). The projected migration causes a shift in regional TC exposure that is very similar in pattern and relative amplitude to the past observed shift. In terms of regional differences in vulnerability and resilience based on past TC exposure, the potential ramifications of these future changes are significant. Questions of attribution for the changes are discussed in terms of tropical belt expansion and Pacific decadal sea surface temperature variability. ",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 ] }, "page" : "5725-5739", "title" : "Past and Projected Changes in Western North Pacific Tropical Cyclone Exposure", "translator" : [ { "dropping-particle" : "", "family" : "S1136", "given" : "", "non-dropping-particle" : "", "parse-names" : false, "suffix" : "" } ], "type" : "article-journal", "volume" : "29" }, "uris" : [ "http://www.mendeley.com/documents/?uuid=7e2f3d73-e310-4118-bfe6-c82e5811f970" ] } ], "mendeley" : { "formattedCitation" : "(Kossin et al., 2016a)", "plainTextFormattedCitation" : "(Kossin et al., 2016a)", "previouslyFormattedCitation" : "(Kossin et al., 2016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16a)</w:t>
      </w:r>
      <w:r w:rsidRPr="00D424AA">
        <w:rPr>
          <w:rFonts w:cs="Times New Roman"/>
          <w:lang w:val="en-GB"/>
        </w:rPr>
        <w:fldChar w:fldCharType="end"/>
      </w:r>
      <w:r w:rsidRPr="00841A35">
        <w:rPr>
          <w:rFonts w:cs="Times New Roman"/>
          <w:lang w:val="en-GB"/>
        </w:rPr>
        <w:t xml:space="preserve"> and is consistent with the independently-observed expansion of the tropics </w:t>
      </w:r>
      <w:r w:rsidRPr="00D424AA">
        <w:rPr>
          <w:rFonts w:cs="Times New Roman"/>
          <w:lang w:val="en-GB"/>
        </w:rPr>
        <w:fldChar w:fldCharType="begin" w:fldLock="1"/>
      </w:r>
      <w:r w:rsidR="007D2D56">
        <w:rPr>
          <w:rFonts w:cs="Times New Roman"/>
          <w:lang w:val="en-GB"/>
        </w:rPr>
        <w:instrText>ADDIN CSL_CITATION { "citationItems" : [ { "id" : "ITEM-1", "itemData" : { "DOI" : "10.1002/wcc.251", "abstract" : "This review provides comprehensive coverage of the tropical expansion literature to date. The primary focus is on the annual- and zonal-mean behavior of the phenomenon. An idealized model that identifies the mean meridional circulation as a hemisphere-wide structure with significant tropical\u2013extratropical interaction is introduced as background for the understanding of the expansion and the methodologies used for detection. A variety of metrics from different data sources have been used to identify an expansion of the global tropics since 1979 by 1\u00b0\u20133\u00b0 latitude in each hemisphere, an average trend of approximately 0.5\u00b0\u20131.0\u00b0 decade\u22121. The symmetry of this expansion\u2014whether Northern and Southern hemispheres are expanding at the same rate\u2014is unclear. Limitations of observational datasets, including reanalyses, prevent a more precise determination at this time. General circulation models are able to qualitatively reproduce this expansion, but generally underestimate its magnitude. Multiple factors have been identified as potential drivers of the expansion, including increasing greenhouses gases, stratospheric ozone depletion, and anthropogenic aerosols. No single factor by itself appears to explain the full expansion, perhaps a shortcoming of the models or experiment design. It may be that some combination of these forcings is producing the change, but the relative contribution of each forcing to the expansion is currently unknown. The key issues remaining to be resolved are briefly summarized at the end. WIREs Clim Change 2014, 5:89\u2013112. doi: 10.1002/wcc.251 This article is categorized under: Paleoclimates and Current Trends &gt; Modern Climate Change Climate Models and Modeling &gt; Knowledge Generation with Models", "author" : [ { "dropping-particle" : "", "family" : "Lucas", "given" : "Christophe", "non-dropping-particle" : "", "parse-names" : false, "suffix" : "" }, { "dropping-particle" : "", "family" : "Timbal", "given" : "Bertrand", "non-dropping-particle" : "", "parse-names" : false, "suffix" : "" }, { "dropping-particle" : "", "family" : "Nguyen", "given" : "Hanh", "non-dropping-particle" : "", "parse-names" : false, "suffix" : "" } ], "container-title" : "WIREs Climate Change", "id" : "ITEM-1", "issue" : "1", "issued" : { "date-parts" : [ [ "2014" ] ] }, "page" : "89-112", "title" : "The expanding tropics: a critical assessment of the observational and modeling studies", "translator" : [ { "dropping-particle" : "", "family" : "S104", "given" : "", "non-dropping-particle" : "", "parse-names" : false, "suffix" : "" } ], "type" : "article-journal", "volume" : "5" }, "uris" : [ "http://www.mendeley.com/documents/?uuid=7ee5a76c-897a-482a-aba3-5ae74f50443e" ] } ], "mendeley" : { "formattedCitation" : "(Lucas et al., 2014)", "plainTextFormattedCitation" : "(Lucas et al., 2014)", "previouslyFormattedCitation" : "(Lucas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ucas et al., 2014)</w:t>
      </w:r>
      <w:r w:rsidRPr="00D424AA">
        <w:rPr>
          <w:rFonts w:cs="Times New Roman"/>
          <w:lang w:val="en-GB"/>
        </w:rPr>
        <w:fldChar w:fldCharType="end"/>
      </w:r>
      <w:r w:rsidRPr="00841A35">
        <w:rPr>
          <w:rFonts w:cs="Times New Roman"/>
          <w:lang w:val="en-GB"/>
        </w:rPr>
        <w:t>. The migration has been linked to changes in the Hadley circulati</w:t>
      </w:r>
      <w:r w:rsidRPr="00D424AA">
        <w:rPr>
          <w:rFonts w:cs="Times New Roman"/>
          <w:lang w:val="en-GB"/>
        </w:rPr>
        <w:t xml:space="preserve">on </w:t>
      </w:r>
      <w:r w:rsidRPr="00D424AA">
        <w:rPr>
          <w:rFonts w:cs="Times New Roman"/>
          <w:lang w:val="en-GB"/>
        </w:rPr>
        <w:fldChar w:fldCharType="begin" w:fldLock="1"/>
      </w:r>
      <w:r w:rsidR="00FF6231">
        <w:rPr>
          <w:rFonts w:cs="Times New Roman"/>
          <w:lang w:val="en-GB"/>
        </w:rPr>
        <w:instrText>ADDIN CSL_CITATION { "citationItems" : [ { "id" : "ITEM-1", "itemData" : { "DOI" : "10.1175/JCLI-D-17-0852.1", "abstract" : " AbstractPoleward trends in seasonal-mean latitudes of tropical cyclones (TCs) have been identified in direct observations from 1980 to the present. Paleoclimate reconstructions also indicate poleward\u2013equatorward migrations over centennial\u2013millennial time scales. Hadley circulation (HC) is often both implicitly and explicitly invoked to provide dynamical linkages to these shifts, although no direct analysis of concurrent changes in the recent period has been presented. Here, the observational TC record (1981\u20132016) and ERA-Interim, JRA-55, and MERRA-2 are studied to examine potential relationships between the two. A zonally asymmetric HC is defined by employing Helmholtz theory for vector decomposition, and this permits the derivation of novel HC diagnostics local to TC basins.Coherent variations in both long-term linear trends and detrended interannual variability are found. TC genesis and lifetime maximum intensity latitudes share trend sign and magnitude with shifts in local HC extent, with rates being approximately 0.25\u00b0 \u00b1 0.1\u00b0 lat decade\u22121. Both these life cycle stages in hemispheric means and all Pacific TC basins, as well as poleward-extreme North Atlantic lysis latitudes, shared approximately 35% of their interannual variability with HC extent. Local HC intensity is linked only to eastern North Pacific TC latitudes, where strong local overturning corresponds to equatorward TC shifts. Examination of potential dynamical linkages implicates La Ni\u00f1a\u2013like sea surface temperature gradients to poleward HC termini. This corresponds to increased tropical and reduced subtropical vertical wind shear everywhere except in the North Atlantic and western North Pacific, where the opposite is true. These results quantify a long-hypothesized link between TCs and the large-scale oceanic\u2013atmospheric state. ", "author" : [ { "dropping-particle" : "", "family" : "Studholme", "given" : "Joshua", "non-dropping-particle" : "", "parse-names" : false, "suffix" : "" }, { "dropping-particle" : "", "family" : "Gulev", "given" : "Sergey", "non-dropping-particle" : "", "parse-names" : false, "suffix" : "" } ], "container-title" : "Journal of Climate", "id" : "ITEM-1", "issue" : "11", "issued" : { "date-parts" : [ [ "2018" ] ] }, "page" : "4367-4389", "title" : "Concurrent Changes to Hadley Circulation and the Meridional Distribution of Tropical Cyclones", "translator" : [ { "dropping-particle" : "", "family" : "S456", "given" : "", "non-dropping-particle" : "", "parse-names" : false, "suffix" : "" } ], "type" : "article-journal", "volume" : "31" }, "uris" : [ "http://www.mendeley.com/documents/?uuid=e54f8864-4103-4888-9a76-5694cb460625" ] }, { "id" : "ITEM-2", "itemData" : { "DOI" : "10.1073/pnas.1808979115", "abstract" : "Long-term variability in tropical cyclone (TC) activity is of high relevance for the development of adaptation and mitigation strategies; however, our current knowledge is based mostly on short-term records, with strong discrepancies among various datasets. We used tree-ring records of past forest disturbances to show rapid increases in the destructive effects of TCs during the 20th century. Long-term changes in TC activity imply that the recent poleward migration of TCs is not within the range of long-term natural variability and may be associated with climate change. Our findings are important, as affected regions were formerly situated at the edge of areas affected by TCs, and these areas are more sensitive to TC hazards because of a lack of experience-based adaptation strategies.Determination of long-term tropical cyclone (TC) variability is of enormous importance to society; however, changes in TC activity are poorly understood owing to discrepancies among various datasets and limited span of instrumental records. While the increasing intensity and frequency of TCs have been previously documented on a long-term scale using various proxy records, determination of their poleward migration has been based mostly on short-term instrumental data. Here we present a unique tree-ring\u2013based approach for determination of long-term variability in TC activity via forest disturbance rates in northeast Asia (33\u201345\u00b0N). Our results indicate significant long-term changes in TC activity, with increased rates of disturbances in the northern latitudes over the past century. The disturbance frequency was stable over time in the southern latitudes, however. Our findings of increasing disturbance frequency in the areas formerly situated at the edge of TC activity provide evidence supporting the broad relevance of poleward migration of TCs. Our results significantly enhance our understanding of the effects of climate change on TCs and emphasize the need for determination of long-term variation of past TC activity to improve future TC projections.", "author" : [ { "dropping-particle" : "", "family" : "Altman", "given" : "Jan", "non-dropping-particle" : "", "parse-names" : false, "suffix" : "" }, { "dropping-particle" : "", "family" : "Ukhvatkina", "given" : "Olga N", "non-dropping-particle" : "", "parse-names" : false, "suffix" : "" }, { "dropping-particle" : "", "family" : "Omelko", "given" : "Alexander M", "non-dropping-particle" : "", "parse-names" : false, "suffix" : "" }, { "dropping-particle" : "", "family" : "Macek", "given" : "Martin", "non-dropping-particle" : "", "parse-names" : false, "suffix" : "" }, { "dropping-particle" : "", "family" : "Plener", "given" : "Tomas", "non-dropping-particle" : "", "parse-names" : false, "suffix" : "" }, { "dropping-particle" : "", "family" : "Pejcha", "given" : "Vit", "non-dropping-particle" : "", "parse-names" : false, "suffix" : "" }, { "dropping-particle" : "", "family" : "Cerny", "given" : "Tomas", "non-dropping-particle" : "", "parse-names" : false, "suffix" : "" }, { "dropping-particle" : "", "family" : "Petrik", "given" : "Petr", "non-dropping-particle" : "", "parse-names" : false, "suffix" : "" }, { "dropping-particle" : "", "family" : "Srutek", "given" : "Miroslav", "non-dropping-particle" : "", "parse-names" : false, "suffix" : "" }, { "dropping-particle" : "", "family" : "Song", "given" : "Jong-Suk", "non-dropping-particle" : "", "parse-names" : false, "suffix" : "" }, { "dropping-particle" : "", "family" : "Zhmerenetsky", "given" : "Alexander A", "non-dropping-particle" : "", "parse-names" : false, "suffix" : "" }, { "dropping-particle" : "", "family" : "Vozmishcheva", "given" : "Anna S", "non-dropping-particle" : "", "parse-names" : false, "suffix" : "" }, { "dropping-particle" : "V", "family" : "Krestov", "given" : "Pavel", "non-dropping-particle" : "", "parse-names" : false, "suffix" : "" }, { "dropping-particle" : "", "family" : "Petrenko", "given" : "Tatyana Y", "non-dropping-particle" : "", "parse-names" : false, "suffix" : "" }, { "dropping-particle" : "", "family" : "Treydte", "given" : "Kerstin", "non-dropping-particle" : "", "parse-names" : false, "suffix" : "" }, { "dropping-particle" : "", "family" : "Dolezal", "given" : "Jiri", "non-dropping-particle" : "", "parse-names" : false, "suffix" : "" } ], "container-title" : "Proceedings of the National Academy of Sciences", "id" : "ITEM-2", "issue" : "45", "issued" : { "date-parts" : [ [ "2018", "11", "6" ] ] }, "page" : "11543 LP  - 11548", "title" : "Poleward migration of the destructive effects of tropical cyclones during the 20th century", "translator" : [ { "dropping-particle" : "", "family" : "S1388", "given" : "", "non-dropping-particle" : "", "parse-names" : false, "suffix" : "" } ], "type" : "article-journal", "volume" : "115" }, "uris" : [ "http://www.mendeley.com/documents/?uuid=685cc491-c392-463f-86d6-594aca4add89" ] }, { "id" : "ITEM-3", "itemData" : { "DOI" : "10.1038/s41558-018-0227-5", "ISSN" : "1758-6798", "abstract" : "Recent research indicates that the annual-mean locations of tropical cyclones have migrated toward higher latitudes. Concurrently, an anthropogenically forced tropical expansion has been observed, yet the connection between the two processes remains little-explored. Here, using observational and reanalysis data, we investigate how large-scale dynamical effects, combined with coherent changes in the regional Hadley circulation, explain recent changes in regional tropical cyclone genesis over 1980\u20132014. We show that the recent anomalous upper-level weakening of the rising branch of the Hadley circulation in the deep tropics, possibly induced by the increased vertical stability, has likely suppressed the low-latitude tropical cyclone genesis in most ocean basins via anomalous large-scale subsidence. Regional Hadley circulation variations have also favoured a poleward displacement of tropical-cyclone-favourable climate conditions through poleward shift of the Hadley circulation\u2019s meridional extent. With projections indicating continued tropical expansion, these results indicate that tropical cyclone genesis will also continue to shift poleward, potentially increasing tropical-cyclone-related hazards in higher-latitude regions.", "author" : [ { "dropping-particle" : "", "family" : "Sharmila", "given" : "S", "non-dropping-particle" : "", "parse-names" : false, "suffix" : "" }, { "dropping-particle" : "", "family" : "Walsh", "given" : "K J E", "non-dropping-particle" : "", "parse-names" : false, "suffix" : "" } ], "container-title" : "Nature Climate Change", "id" : "ITEM-3", "issued" : { "date-parts" : [ [ "2018" ] ] }, "title" : "Recent poleward shift of tropical cyclone formation linked to Hadley cell expansion", "translator" : [ { "dropping-particle" : "", "family" : "S455", "given" : "", "non-dropping-particle" : "", "parse-names" : false, "suffix" : "" } ], "type" : "article-journal" }, "uris" : [ "http://www.mendeley.com/documents/?uuid=06c4985f-ec88-49dd-838c-ce0363975396" ] } ], "mendeley" : { "formattedCitation" : "(Altman et al., 2018; Sharmila and Walsh, 2018; Studholme and Gulev, 2018)", "plainTextFormattedCitation" : "(Altman et al., 2018; Sharmila and Walsh, 2018; Studholme and Gulev, 2018)", "previouslyFormattedCitation" : "(Altman et al., 2018; Sharmila and Walsh, 2018; Studholme and Gulev,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tman et al., 2018; Sharmila and Walsh, 2018; Studholme and Gulev, 2018)</w:t>
      </w:r>
      <w:r w:rsidRPr="00D424AA">
        <w:rPr>
          <w:rFonts w:cs="Times New Roman"/>
          <w:lang w:val="en-GB"/>
        </w:rPr>
        <w:fldChar w:fldCharType="end"/>
      </w:r>
      <w:r w:rsidRPr="00841A35">
        <w:rPr>
          <w:rFonts w:cs="Times New Roman"/>
          <w:lang w:val="en-GB"/>
        </w:rPr>
        <w:t>. The migration is also apparent in the mean locations wher</w:t>
      </w:r>
      <w:r w:rsidRPr="00D424AA">
        <w:rPr>
          <w:rFonts w:cs="Times New Roman"/>
          <w:lang w:val="en-GB"/>
        </w:rPr>
        <w:t xml:space="preserve">e TCs exhibit eyes </w:t>
      </w:r>
      <w:r w:rsidRPr="00D424AA">
        <w:rPr>
          <w:rFonts w:cs="Times New Roman"/>
          <w:lang w:val="en-GB"/>
        </w:rPr>
        <w:fldChar w:fldCharType="begin" w:fldLock="1"/>
      </w:r>
      <w:r w:rsidR="00FF6231">
        <w:rPr>
          <w:rFonts w:cs="Times New Roman"/>
          <w:lang w:val="en-GB"/>
        </w:rPr>
        <w:instrText>ADDIN CSL_CITATION { "citationItems" : [ { "id" : "ITEM-1", "itemData" : { "DOI" : "10.1175/MWR-D-17-0343.1", "ISSN" : "0027-0644", "abstract" : "AbstractIntense tropical cyclones (TCs) generally produce a cloud-free center with calm winds, called the eye. The Automated Rotational Center Hurricane Eye Retrieval (ARCHER) algorithm is used to analyze Hurricane Satellite (HURSAT) B1 infrared satellite imagery data for storms occurring globally from 1982 to 2015. HURSAT B1 data provide 3-hourly observations of TCs. The result is a 34-yr climatology of eye location and size. During that time period, eyes are identified in about 13% of all infrared images and slightly more than half of all storms produced an eye. Those that produce an eye have (on average) 30 h of eye scenes. Hurricane Ioke (1992) had the most eye images (98, which is 12 complete days with an eye). The median wind speed of a system with an eye is 97 kt (50 m s\u22121) [cf. 35 kt (18 m s\u22121) for those without an eye]. Eyes are much more frequent in the Northern Hemisphere (particularly in the western Pacific) but eyes are larger in the Southern Hemisphere. The regions where eyes occur are expan...", "author" : [ { "dropping-particle" : "", "family" : "Knapp", "given" : "Kenneth R.", "non-dropping-particle" : "", "parse-names" : false, "suffix" : "" }, { "dropping-particle" : "", "family" : "Velden", "given" : "Christopher S.", "non-dropping-particle" : "", "parse-names" : false, "suffix" : "" }, { "dropping-particle" : "", "family" : "Wimmers", "given" : "Anthony J.", "non-dropping-particle" : "", "parse-names" : false, "suffix" : "" }, { "dropping-particle" : "", "family" : "Knapp", "given" : "Kenneth R.", "non-dropping-particle" : "", "parse-names" : false, "suffix" : "" }, { "dropping-particle" : "", "family" : "Velden", "given" : "Christopher S.", "non-dropping-particle" : "", "parse-names" : false, "suffix" : "" }, { "dropping-particle" : "", "family" : "Wimmers", "given" : "Anthony J.", "non-dropping-particle" : "", "parse-names" : false, "suffix" : "" } ], "container-title" : "Monthly Weather Review", "id" : "ITEM-1", "issue" : "7", "issued" : { "date-parts" : [ [ "2018", "7", "29" ] ] }, "page" : "2089-2101", "title" : "A Global Climatology of Tropical Cyclone Eyes", "translator" : [ { "dropping-particle" : "", "family" : "S1491", "given" : "", "non-dropping-particle" : "", "parse-names" : false, "suffix" : "" } ], "type" : "article-journal", "volume" : "146" }, "uris" : [ "http://www.mendeley.com/documents/?uuid=0d7c7269-223d-3306-b6a9-6e8ccb70b12c" ] } ], "mendeley" : { "formattedCitation" : "(Knapp et al., 2018)", "plainTextFormattedCitation" : "(Knapp et al., 2018)", "previouslyFormattedCitation" : "(Knapp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app et al., 2018)</w:t>
      </w:r>
      <w:r w:rsidRPr="00D424AA">
        <w:rPr>
          <w:rFonts w:cs="Times New Roman"/>
          <w:lang w:val="en-GB"/>
        </w:rPr>
        <w:fldChar w:fldCharType="end"/>
      </w:r>
      <w:r w:rsidRPr="00841A35">
        <w:rPr>
          <w:rFonts w:cs="Times New Roman"/>
          <w:lang w:val="en-GB"/>
        </w:rPr>
        <w:t>, which is</w:t>
      </w:r>
      <w:r w:rsidRPr="00D424AA">
        <w:rPr>
          <w:rFonts w:cs="Times New Roman"/>
          <w:lang w:val="en-GB"/>
        </w:rPr>
        <w:t xml:space="preserve"> when TCs are most intense. Part of the Northern Hemisphere poleward migration is due to inter-basin changes in TC frequency </w:t>
      </w:r>
      <w:commentRangeStart w:id="2533"/>
      <w:r w:rsidRPr="00D424AA">
        <w:rPr>
          <w:rFonts w:cs="Times New Roman"/>
          <w:lang w:val="en-GB"/>
        </w:rPr>
        <w:fldChar w:fldCharType="begin" w:fldLock="1"/>
      </w:r>
      <w:r w:rsidR="00FC4C2D">
        <w:rPr>
          <w:rFonts w:cs="Times New Roman"/>
          <w:lang w:val="en-GB"/>
        </w:rPr>
        <w:instrText>ADDIN CSL_CITATION { "citationItems" : [ { "id" : "ITEM-1", "itemData" : { "DOI" : "10.1038/nature13278", "author" : [ { "dropping-particle" : "", "family" : "Kossin", "given" : "James P", "non-dropping-particle" : "", "parse-names" : false, "suffix" : "" }, { "dropping-particle" : "", "family" : "Emanuel", "given" : "Kerry A", "non-dropping-particle" : "", "parse-names" : false, "suffix" : "" }, { "dropping-particle" : "", "family" : "Vecchi", "given" : "Gabriel A", "non-dropping-particle" : "", "parse-names" : false, "suffix" : "" } ], "container-title" : "Nature", "id" : "ITEM-1", "issued" : { "date-parts" : [ [ "2014" ] ] }, "page" : "4-7", "title" : "The poleward migration of the location of tropical cyclone maximum intensity", "translator" : [ { "dropping-particle" : "", "family" : "S1150", "given" : "", "non-dropping-particle" : "", "parse-names" : false, "suffix" : "" } ], "type" : "article-journal" }, "uris" : [ "http://www.mendeley.com/documents/?uuid=6076a295-741b-40cf-81b9-e8e85a38841c" ] }, { "id" : "ITEM-2", "itemData" : { "DOI" : "10.1088/1748-9326/11/6/068001", "ISSN" : "1748-9326", "author" : [ { "dropping-particle" : "", "family" : "Kossin", "given" : "James P", "non-dropping-particle" : "", "parse-names" : false, "suffix" : "" }, { "dropping-particle" : "", "family" : "Emanuel", "given" : "Kerry A", "non-dropping-particle" : "", "parse-names" : false, "suffix" : "" }, { "dropping-particle" : "", "family" : "Vecchi", "given" : "Gabriel A", "non-dropping-particle" : "", "parse-names" : false, "suffix" : "" } ], "container-title" : "Environmental Research Letters", "id" : "ITEM-2", "issue" : "6", "issued" : { "date-parts" : [ [ "2016", "6", "1" ] ] }, "page" : "068001", "publisher" : "IOP Publishing", "title" : "Comment on \u2018Roles of interbasin frequency changes in the poleward shifts of the maximum intensity location of tropical cyclones\u2019", "translator" : [ { "dropping-particle" : "", "family" : "S1442", "given" : "", "non-dropping-particle" : "", "parse-names" : false, "suffix" : "" } ], "type" : "article-journal", "volume" : "11" }, "uris" : [ "http://www.mendeley.com/documents/?uuid=a30958f2-ca77-4ae5-a73f-616112df631a" ] }, { "id" : "ITEM-3", "itemData" : { "DOI" : "10.1088/1748-9326/10/10/104004", "ISSN" : "1748-9326", "author" : [ { "dropping-particle" : "", "family" : "Moon", "given" : "Il-Ju", "non-dropping-particle" : "", "parse-names" : false, "suffix" : "" }, { "dropping-particle" : "", "family" : "Kim", "given" : "Sung-Hun", "non-dropping-particle" : "", "parse-names" : false, "suffix" : "" }, { "dropping-particle" : "", "family" : "Klotzbach", "given" : "Phil", "non-dropping-particle" : "", "parse-names" : false, "suffix" : "" }, { "dropping-particle" : "", "family" : "Chan", "given" : "Johnny C L", "non-dropping-particle" : "", "parse-names" : false, "suffix" : "" } ], "container-title" : "Environmental Research Letters", "id" : "ITEM-3", "issue" : "10", "issued" : { "date-parts" : [ [ "2015", "10", "1" ] ] }, "page" : "104004", "publisher" : "IOP Publishing", "title" : "Roles of interbasin frequency changes in the poleward shifts of the maximum intensity location of tropical cyclones", "translator" : [ { "dropping-particle" : "", "family" : "S1302", "given" : "", "non-dropping-particle" : "", "parse-names" : false, "suffix" : "" } ], "type" : "article-journal", "volume" : "10" }, "uris" : [ "http://www.mendeley.com/documents/?uuid=16df9cc9-3db0-31b7-9d5f-b1ba141d95cb" ] }, { "id" : "ITEM-4", "itemData" : { "DOI" : "10.1088/1748-9326/11/6/068002", "ISSN" : "1748-9326", "abstract" : "Recently a pronounced global poleward shift in the latitude at which the maximum intensities of tropical cyclones (TC) occur has been identified. Moon et al (2015 Environ. Res. Lett. 10 104004) reported that the poleward migration is significantly influenced by changes in interbasin frequency. These frequency changes are a larger contributor to the poleward shift than the intrabasin migration component. The strong role of interbasin frequency changes in the poleward migration also suggest that the poleward trend could be changed to an opposite equatorward trend in the future due to multi-decadal variability that significantly impacts Northern Hemisphere TC frequency. In the accompanying comment, Kossin et al (2016 Environ. Res. Lett. 11 068001) questioned the novelty and robustness of our results by raising issues associated with subsampling, contributions from some basins to poleward migration, and data dependency. Here, we explain the originality and importance of our main findings, which are different from those of Kossin et al (2014 Nature 509 349-52) and reaffirm that our conclusions are maintained regardless of the issues that were raised.", "author" : [ { "dropping-particle" : "", "family" : "Moon", "given" : "Il-Ju", "non-dropping-particle" : "", "parse-names" : false, "suffix" : "" }, { "dropping-particle" : "", "family" : "Kim", "given" : "Sung-Hun", "non-dropping-particle" : "", "parse-names" : false, "suffix" : "" }, { "dropping-particle" : "", "family" : "Klotzbach", "given" : "Phil", "non-dropping-particle" : "", "parse-names" : false, "suffix" : "" }, { "dropping-particle" : "", "family" : "Chan", "given" : "Johnny C L", "non-dropping-particle" : "", "parse-names" : false, "suffix" : "" } ], "container-title" : "Environmental Research Letters", "id" : "ITEM-4", "issue" : "6", "issued" : { "date-parts" : [ [ "2016", "6", "1" ] ] }, "page" : "068002", "publisher" : "IOP Publishing", "title" : "Reply to Comment on \u2018Roles of interbasin frequency changes in the poleward shifts of maximum intensity location of tropical cyclones\u2019", "translator" : [ { "dropping-particle" : "", "family" : "S2396", "given" : "", "non-dropping-particle" : "", "parse-names" : false, "suffix" : "" } ], "type" : "article-journal", "volume" : "11" }, "uris" : [ "http://www.mendeley.com/documents/?uuid=b2c44235-2471-4cbb-9569-8114f19f6dd2" ] } ], "mendeley" : { "formattedCitation" : "(Kossin et al., 2014, 2016b, Moon et al., 2015, 2016)", "plainTextFormattedCitation" : "(Kossin et al., 2014, 2016b, Moon et al., 2015, 2016)", "previouslyFormattedCitation" : "(Kossin et al., 2014, 2016b, Moon et al., 2015,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14, 2016b, Moon et al., 2015, 2016)</w:t>
      </w:r>
      <w:r w:rsidRPr="00D424AA">
        <w:rPr>
          <w:rFonts w:cs="Times New Roman"/>
          <w:lang w:val="en-GB"/>
        </w:rPr>
        <w:fldChar w:fldCharType="end"/>
      </w:r>
      <w:commentRangeEnd w:id="2533"/>
      <w:r w:rsidR="00A26296">
        <w:rPr>
          <w:rStyle w:val="Marquedecommentaire"/>
        </w:rPr>
        <w:commentReference w:id="2533"/>
      </w:r>
      <w:r w:rsidRPr="00841A35">
        <w:rPr>
          <w:rFonts w:cs="Times New Roman"/>
          <w:lang w:val="en-GB"/>
        </w:rPr>
        <w:t xml:space="preserve"> and the trends, as expected, can be sensitive to the time period chosen </w:t>
      </w:r>
      <w:r w:rsidRPr="00D424AA">
        <w:rPr>
          <w:rFonts w:cs="Times New Roman"/>
          <w:lang w:val="en-GB"/>
        </w:rPr>
        <w:fldChar w:fldCharType="begin" w:fldLock="1"/>
      </w:r>
      <w:r w:rsidR="00FF6231">
        <w:rPr>
          <w:rFonts w:cs="Times New Roman"/>
          <w:lang w:val="en-GB"/>
        </w:rPr>
        <w:instrText>ADDIN CSL_CITATION { "citationItems" : [ { "id" : "ITEM-1", "itemData" : { "DOI" : "10.1002/2017GL076883", "ISSN" : "00948276", "author" : [ { "dropping-particle" : "", "family" : "Song", "given" : "Jinjie", "non-dropping-particle" : "", "parse-names" : false, "suffix" : "" }, { "dropping-particle" : "", "family" : "Klotzbach", "given" : "Philip J.", "non-dropping-particle" : "", "parse-names" : false, "suffix" : "" } ], "container-title" : "Geophysical Research Letters", "id" : "ITEM-1", "issue" : "2", "issued" : { "date-parts" : [ [ "2018", "1", "28" ] ] }, "page" : "1148-1156", "publisher" : "John Wiley &amp; Sons, Ltd", "title" : "What Has Controlled the Poleward Migration of Annual Averaged Location of Tropical Cyclone Lifetime Maximum Intensity Over the Western North Pacific Since 1961?", "translator" : [ { "dropping-particle" : "", "family" : "S1301", "given" : "", "non-dropping-particle" : "", "parse-names" : false, "suffix" : "" } ], "type" : "article-journal", "volume" : "45" }, "uris" : [ "http://www.mendeley.com/documents/?uuid=1b153d32-6452-3e15-8761-3ff6f99d9035" ] }, { "id" : "ITEM-2", "itemData" : { "DOI" : "10.1038/s41586-018-0158-3", "ISSN" : "1476-4687", "abstract" : "As the Earth\u2019s atmosphere warms, the atmospheric circulation changes. These changes vary by region and time of year, but there is evidence that anthropogenic warming causes a general weakening of summertime tropical circulation1\u20138. Because tropical cyclones are carried along within their ambient environmental wind, there is a plausible a priori expectation that the translation speed of tropical cyclones has slowed with warming. In addition to circulation changes, anthropogenic warming causes increases in atmospheric water-vapour capacity, which are generally expected to increase precipitation rates                  9                . Rain rates near the centres of tropical cyclones are also expected to increase with increasing global temperatures10\u201312. The amount of tropical-cyclone-related rainfall that any given local area will experience is proportional to the rain rates and inversely proportional to the translation speeds of tropical cyclones. Here I show that tropical-cyclone translation speed has decreased globally by 10 per cent over the period 1949\u20132016, which is very likely to have compounded, and possibly dominated, any increases in local rainfall totals that may have occurred as a result of increased tropical-cyclone rain rates. The magnitude of the slowdown varies substantially by region and by latitude, but is generally consistent with expected changes in atmospheric circulation forced by anthropogenic emissions. Of particular importance is the slowdown of 30 per cent and 20 per cent over land areas affected by western North Pacific and North Atlantic tropical cyclones, respectively, and the slowdown of 19 per cent over land areas in the Australian region. The unprecedented rainfall totals associated with the \u2018stall\u2019 of Hurricane Harvey13\u201315 over Texas in 2017 provide a notable example of the relationship between regional rainfall amounts and tropical-cyclone translation speed. Any systematic past or future change in the translation speed of tropical cyclones, particularly over land, is therefore highly relevant when considering potential changes in local rainfall totals.", "author" : [ { "dropping-particle" : "", "family" : "Kossin", "given" : "James P", "non-dropping-particle" : "", "parse-names" : false, "suffix" : "" } ], "container-title" : "Nature", "id" : "ITEM-2", "issue" : "7708", "issued" : { "date-parts" : [ [ "2018" ] ] }, "page" : "104-107", "title" : "A global slowdown of tropical-cyclone translation speed", "translator" : [ { "dropping-particle" : "", "family" : "S195", "given" : "", "non-dropping-particle" : "", "parse-names" : false, "suffix" : "" } ], "type" : "article-journal", "volume" : "558" }, "uris" : [ "http://www.mendeley.com/documents/?uuid=d0459856-a3bb-4e91-88e8-898a309b28e0" ] }, { "id" : "ITEM-3", "itemData" : { "DOI" : "10.3390/atmos8100198", "ISSN" : "20734433", "abstract" : "The climatology of tropical cyclones is an immediate research need, specifically to better understand their long-term patterns and elucidate their future in a changing climate. One important pattern that has recently been detected is the poleward shift of the lifetime maximum intensity (LMI) of tropical cyclones. This study further assessed the recent (1977-2015) spatial changes in the LMI of tropical cyclones, specifically those of tropical storm strength or stronger in the North Atlantic and northernWest Pacific basins. Analyses of moving decadal means suggested that LMI locations migrated south in the North Atlantic and north in the West Pacific. In addition to a linear trend, there is a cyclical migration of LMI that is especially apparent in theWest Pacific. Relationships between LMI migration and intensity were explored, as well as LMI location relative to landfall. The southerly trend of LMI in the North Atlantic was most prevalent in the strongest storms, resulting in these storms reaching their LMI farther from land. The relationship between intensity and LMI migration in theWest Pacific was not as clear, but the most intense storms have been reaching LMI closer to their eventual landfall location. This work adds to those emphasizing the importance of understanding the climatology of the most intense hurricanes and shows there are potential human impacts resulting from any migration of LMI.", "author" : [ { "dropping-particle" : "", "family" : "Tennille", "given" : "Sarah A.", "non-dropping-particle" : "", "parse-names" : false, "suffix" : "" }, { "dropping-particle" : "", "family" : "Ellis", "given" : "Kelsey N.", "non-dropping-particle" : "", "parse-names" : false, "suffix" : "" } ], "container-title" : "Atmosphere", "id" : "ITEM-3", "issue" : "10", "issued" : { "date-parts" : [ [ "2017" ] ] }, "page" : "1-9", "title" : "Spatial and temporal trends in the location of the lifetime maximum intensity of tropical cyclones", "translator" : [ { "dropping-particle" : "", "family" : "S2394", "given" : "", "non-dropping-particle" : "", "parse-names" : false, "suffix" : "" } ], "type" : "article-journal", "volume" : "8" }, "uris" : [ "http://www.mendeley.com/documents/?uuid=4edfbe35-6529-49b1-85ad-9f3c116c3071" ] } ], "mendeley" : { "formattedCitation" : "(Tennille and Ellis, 2017; Kossin, 2018; Song and Klotzbach, 2018)", "plainTextFormattedCitation" : "(Tennille and Ellis, 2017; Kossin, 2018; Song and Klotzbach, 2018)", "previouslyFormattedCitation" : "(Tennille and Ellis, 2017; Kossin, 2018; Song and Klotzbach,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ennille and Ellis, 2017; Kossin, 2018; Song and Klotzbach, 2018)</w:t>
      </w:r>
      <w:r w:rsidRPr="00D424AA">
        <w:rPr>
          <w:rFonts w:cs="Times New Roman"/>
          <w:lang w:val="en-GB"/>
        </w:rPr>
        <w:fldChar w:fldCharType="end"/>
      </w:r>
      <w:r w:rsidRPr="00841A35">
        <w:rPr>
          <w:rFonts w:cs="Times New Roman"/>
          <w:lang w:val="en-GB"/>
        </w:rPr>
        <w:t xml:space="preserve"> and to subsetting of the data by intensity </w:t>
      </w:r>
      <w:r w:rsidRPr="00D424AA">
        <w:rPr>
          <w:rFonts w:cs="Times New Roman"/>
          <w:lang w:val="en-GB"/>
        </w:rPr>
        <w:fldChar w:fldCharType="begin" w:fldLock="1"/>
      </w:r>
      <w:r w:rsidR="00FF6231">
        <w:rPr>
          <w:rFonts w:cs="Times New Roman"/>
          <w:lang w:val="en-GB"/>
        </w:rPr>
        <w:instrText>ADDIN CSL_CITATION { "citationItems" : [ { "id" : "ITEM-1", "itemData" : { "DOI" : "10.1175/JCLI-D-17-0019.1", "ISSN" : "08948755", "abstract" : "The poleward migration of the annual mean location of tropical cyclone (TC) lifetime maximum intensity (LMI) has been identified in the major TC basins of the globe over the past 30 years, which is particularly robust over the western North Pacific (WNP). This study has revealed that this poleward migration consists mainly of weak TCs (with maximum sustained surface wind speed less than 33 m s-1) over the WNP. Results show that the location of LMI of weak TCs has migrated about 1\u00b0 latitude poleward per decade since 1980, while such a trend is considerably smaller for intense TCs. This is found to be linked to a significant decreasing trend of TC genesis in the southern WNP and a significant increasing trend in the northwestern WNP over the past 30 years. It is shown that the greater sea surface temperature (SST) warming at higher latitudes associated with global warming and its associated changes in the large-scale circulation favor more TCs to form in the northern WNP and fewer but stronger TCs to form in the southern WNP.", "author" : [ { "dropping-particle" : "", "family" : "Zhan", "given" : "Ruifen", "non-dropping-particle" : "", "parse-names" : false, "suffix" : "" }, { "dropping-particle" : "", "family" : "Wang", "given" : "Yuqing", "non-dropping-particle" : "", "parse-names" : false, "suffix" : "" } ], "container-title" : "Journal of Climate", "id" : "ITEM-1", "issue" : "17", "issued" : { "date-parts" : [ [ "2017", "9" ] ] }, "page" : "6873-6882", "title" : "Weak Tropical Cyclones Dominate the Poleward Migration of the Annual Mean Location of Lifetime Maximum Intensity of Northwest Pacific Tropical Cyclones since 1980", "translator" : [ { "dropping-particle" : "", "family" : "S2652", "given" : "", "non-dropping-particle" : "", "parse-names" : false, "suffix" : "" } ], "type" : "article-journal", "volume" : "30" }, "uris" : [ "http://www.mendeley.com/documents/?uuid=50cdf081-0cb9-4577-ae2c-255095c352d8" ] } ], "mendeley" : { "formattedCitation" : "(Zhan and Wang, 2017)", "plainTextFormattedCitation" : "(Zhan and Wang, 2017)", "previouslyFormattedCitation" : "(Zhan and Wang,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han and Wang, 2017)</w:t>
      </w:r>
      <w:r w:rsidRPr="00D424AA">
        <w:rPr>
          <w:rFonts w:cs="Times New Roman"/>
          <w:lang w:val="en-GB"/>
        </w:rPr>
        <w:fldChar w:fldCharType="end"/>
      </w:r>
      <w:r w:rsidRPr="00841A35">
        <w:rPr>
          <w:rFonts w:cs="Times New Roman"/>
          <w:lang w:val="en-GB"/>
        </w:rPr>
        <w:t>. The poleward migration is particularly pronounced and well-documented in the western N</w:t>
      </w:r>
      <w:r w:rsidRPr="00D424AA">
        <w:rPr>
          <w:rFonts w:cs="Times New Roman"/>
          <w:lang w:val="en-GB"/>
        </w:rPr>
        <w:t xml:space="preserve">orth Pacific basin </w:t>
      </w:r>
      <w:commentRangeStart w:id="2534"/>
      <w:r w:rsidRPr="00D424AA">
        <w:rPr>
          <w:rFonts w:cs="Times New Roman"/>
          <w:lang w:val="en-GB"/>
        </w:rPr>
        <w:fldChar w:fldCharType="begin" w:fldLock="1"/>
      </w:r>
      <w:ins w:id="2535" w:author="Robin Matthews" w:date="2021-07-14T10:06:00Z">
        <w:r w:rsidR="0012626D">
          <w:rPr>
            <w:rFonts w:cs="Times New Roman"/>
            <w:lang w:val="en-GB"/>
          </w:rPr>
          <w:instrText>ADDIN CSL_CITATION { "citationItems" : [ { "id" : "ITEM-1", "itemData" : { "DOI" : "10.1175/JCLI-D-16-0076.1", "ISSN" : "0894-8755", "abstract" : " Abstract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 observed and robust in the western North Pacific Ocean (WNP). Such a migration is expected to cause systematic changes, both increases and decreases, in regional hazard exposure and risk, particularly if it persists through the present century. Here, it is shown that the past poleward migration in the WNP has coincided with decreased TC exposure in the region of the Philippine and South China Seas, including the Marianas, the Philippines, Vietnam, and southern China, and increased exposure in the region of the East China Sea, including Japan and its Ryukyu Islands, the Korea Peninsula, and parts of eastern China. Additionally, it is shown that projections of WNP TCs simulated by, and downscaled from, an ensemble of numerical models from phase 5 of the Coupled Model Intercomparison Project (CMIP5) demonstrate a continuing poleward migration into the present century following the emissions projections of the representative concentration pathway 8.5 (RCP8.5). The projected migration causes a shift in regional TC exposure that is very similar in pattern and relative amplitude to the past observed shift. In terms of regional differences in vulnerability and resilience based on past TC exposure, the potential ramifications of these future changes are significant. Questions of attribution for the changes are discussed in terms of tropical belt expansion and Pacific decadal sea surface temperature variability. ",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 ] }, "page" : "5725-5739", "title" : "Past and Projected Changes in Western North Pacific Tropical Cyclone Exposure", "translator" : [ { "dropping-particle" : "", "family" : "S1136", "given" : "", "non-dropping-particle" : "", "parse-names" : false, "suffix" : "" } ], "type" : "article-journal", "volume" : "29" }, "uris" : [ "http://www.mendeley.com/documents/?uuid=7e2f3d73-e310-4118-bfe6-c82e5811f970" ] }, { "id" : "ITEM-2", "itemData" : { "DOI" : "10.1007/s00382-017-3636-7", "ISSN" : "1432-0894", "abstract" : "A recent study showed that the global average latitude where tropical cyclones achieve their lifetime-maximum intensity has been migrating poleward at a rate of about one-half degree of latitude per decade over the last 30\u00a0years in each hemisphere. However, it does not answer a critical question: is the poleward migration of tropical cyclone lifetime-maximum intensity associated with a poleward migration of tropical cyclone genesis? In this study we will examine this question. First we analyze changes in the environmental variables associated with tropical cyclone genesis, namely entropy deficit, potential intensity, vertical wind shear, vorticity, skin temperature and specific humidity at 500\u00a0hPa in reanalysis datasets between 1980 and 2013. Then, a selection of these variables is combined into two tropical cyclone genesis indices that empirically relate tropical cyclone genesis to large-scale variables. We find a shift toward greater (smaller) average potential number of genesis at higher (lower) latitudes over most regions of the Pacific Ocean, which is consistent with a migration of tropical cyclone genesis towards higher latitudes. We then examine the global best track archive and find coherent and significant poleward shifts in mean genesis position over the Pacific Ocean basins.", "author" : [ { "dropping-particle" : "", "family" : "Daloz", "given" : "Anne Sophie", "non-dropping-particle" : "", "parse-names" : false, "suffix" : "" }, { "dropping-particle" : "", "family" : "Camargo", "given" : "Suzana J", "non-dropping-particle" : "", "parse-names" : false, "suffix" : "" } ], "container-title" : "Climate Dynamics", "id" : "ITEM-2", "issue" : "1", "issued" : { "date-parts" : [ [ "2018" ] ] }, "page" : "705-715", "title" : "Is the poleward migration of tropical cyclone maximum intensity associated with a poleward migration of tropical cyclone genesis?", "translator" : [ { "dropping-particle" : "", "family" : "S1800", "given" : "", "non-dropping-particle" : "", "parse-names" : false, "suffix" : "" } ], "type" : "article-journal", "volume" : "50" }, "uris" : [ "http://www.mendeley.com/documents/?uuid=6a43f047-2e31-4f2f-bbb2-660fa1a89c5f" ] }, { "id" : "ITEM-3", "itemData" : { "DOI" : "10.1073/pnas.1808979115", "abstract" : "Long-term variability in tropical cyclone (TC) activity is of high relevance for the development of adaptation and mitigation strategies; however, our current knowledge is based mostly on short-term records, with strong discrepancies among various datasets. We used tree-ring records of past forest disturbances to show rapid increases in the destructive effects of TCs during the 20th century. Long-term changes in TC activity imply that the recent poleward migration of TCs is not within the range of long-term natural variability and may be associated with climate change. Our findings are important, as affected regions were formerly situated at the edge of areas affected by TCs, and these areas are more sensitive to TC hazards because of a lack of experience-based adaptation strategies.Determination of long-term tropical cyclone (TC) variability is of enormous importance to society; however, changes in TC activity are poorly understood owing to discrepancies among various datasets and limited span of instrumental records. While the increasing intensity and frequency of TCs have been previously documented on a long-term scale using various proxy records, determination of their poleward migration has been based mostly on short-term instrumental data. Here we present a unique tree-ring\u2013based approach for determination of long-term variability in TC activity via forest disturbance rates in northeast Asia (33\u201345\u00b0N). Our results indicate significant long-term changes in TC activity, with increased rates of disturbances in the northern latitudes over the past century. The disturbance frequency was stable over time in the southern latitudes, however. Our findings of increasing disturbance frequency in the areas formerly situated at the edge of TC activity provide evidence supporting the broad relevance of poleward migration of TCs. Our results significantly enhance our understanding of the effects of climate change on TCs and emphasize the need for determination of long-term variation of past TC activity to improve future TC projections.", "author" : [ { "dropping-particle" : "", "family" : "Altman", "given" : "Jan", "non-dropping-particle" : "", "parse-names" : false, "suffix" : "" }, { "dropping-particle" : "", "family" : "Ukhvatkina", "given" : "Olga N", "non-dropping-particle" : "", "parse-names" : false, "suffix" : "" }, { "dropping-particle" : "", "family" : "Omelko", "given" : "Alexander M", "non-dropping-particle" : "", "parse-names" : false, "suffix" : "" }, { "dropping-particle" : "", "family" : "Macek", "given" : "Martin", "non-dropping-particle" : "", "parse-names" : false, "suffix" : "" }, { "dropping-particle" : "", "family" : "Plener", "given" : "Tomas", "non-dropping-particle" : "", "parse-names" : false, "suffix" : "" }, { "dropping-particle" : "", "family" : "Pejcha", "given" : "Vit", "non-dropping-particle" : "", "parse-names" : false, "suffix" : "" }, { "dropping-particle" : "", "family" : "Cerny", "given" : "Tomas", "non-dropping-particle" : "", "parse-names" : false, "suffix" : "" }, { "dropping-particle" : "", "family" : "Petrik", "given" : "Petr", "non-dropping-particle" : "", "parse-names" : false, "suffix" : "" }, { "dropping-particle" : "", "family" : "Srutek", "given" : "Miroslav", "non-dropping-particle" : "", "parse-names" : false, "suffix" : "" }, { "dropping-particle" : "", "family" : "Song", "given" : "Jong-Suk", "non-dropping-particle" : "", "parse-names" : false, "suffix" : "" }, { "dropping-particle" : "", "family" : "Zhmerenetsky", "given" : "Alexander A", "non-dropping-particle" : "", "parse-names" : false, "suffix" : "" }, { "dropping-particle" : "", "family" : "Vozmishcheva", "given" : "Anna S", "non-dropping-particle" : "", "parse-names" : false, "suffix" : "" }, { "dropping-particle" : "V", "family" : "Krestov", "given" : "Pavel", "non-dropping-particle" : "", "parse-names" : false, "suffix" : "" }, { "dropping-particle" : "", "family" : "Petrenko", "given" : "Tatyana Y", "non-dropping-particle" : "", "parse-names" : false, "suffix" : "" }, { "dropping-particle" : "", "family" : "Treydte", "given" : "Kerstin", "non-dropping-particle" : "", "parse-names" : false, "suffix" : "" }, { "dropping-particle" : "", "family" : "Dolezal", "given" : "Jiri", "non-dropping-particle" : "", "parse-names" : false, "suffix" : "" } ], "container-title" : "Proceedings of the National Academy of Sciences", "id" : "ITEM-3", "issue" : "45", "issued" : { "date-parts" : [ [ "2018", "11", "6" ] ] }, "page" : "11543 LP  - 11548", "title" : "Poleward migration of the destructive effects of tropical cyclones during the 20th century", "translator" : [ { "dropping-particle" : "", "family" : "S1388", "given" : "", "non-dropping-particle" : "", "parse-names" : false, "suffix" : "" } ], "type" : "article-journal", "volume" : "115" }, "uris" : [ "http://www.mendeley.com/documents/?uuid=685cc491-c392-463f-86d6-594aca4add89" ] }, { "id" : "ITEM-4", "itemData" : { "DOI" : "10.1002/2015JC011516", "ISBN" : "2169-9291", "ISSN" : "21699291", "PMID" : "26213675", "abstract" : "Cross-shore pressure and current observations from four fringing reefs of lengths ranging from 135 to 420 m reveal energetic low-frequency (\u223c0.001\u20130.05 Hz) motions. The spatial structure and temporal amplitudes of an empirical orthogonal function analysis of the pressure measurements suggest the dominant low-frequency variability is modal. Incoming and outgoing linear flux estimates also support partially standing modes on the reef flat during energetic events. A cross-covariance analysis suggests that breakpoint forcing excites these partially standing modes, similar to previous findings at other steep reefs. The dynamics of Symonds et al. (1982) with damping are applied to a step reef, with forcing obtained by extending a point break model of Vetter et al. (2010) for breaking wave setup to the low-frequency band using the shoaled envelope of the incident free surface elevation. A one parameter, linear analytical model for the reef flat free surface elevation is presented, which describes between 75% and 97% of the variance of the observed low-frequency shoreline significant wave height for all reefs considered over a range of conditions. The linear model contains a single dimensionless parameter that is the ratio of the inertial to dissipative time scales, and the observations from this study exhibit more low-frequency variability when the dissipative time scale is greater than the inertial time scale for the steep reefs considered.", "author" : [ { "dropping-particle" : "", "family" : "Oey", "given" : "Lie-Yauw", "non-dropping-particle" : "", "parse-names" : false, "suffix" : "" }, { "dropping-particle" : "", "family" : "Chou", "given" : "S C", "non-dropping-particle" : "", "parse-names" : false, "suffix" : "" } ], "container-title" : "Journal of Geophysical Research: Oceans", "id" : "ITEM-4", "issued" : { "date-parts" : [ [ "2016" ] ] }, "page" : "5181-5192", "title" : "Evidence of rising and poleward shift of storm surge in western North Pacific in recent decades", "translator" : [ { "dropping-particle" : "", "family" : "S2392", "given" : "", "non-dropping-particle" : "", "parse-names" : false, "suffix" : "" } ], "type" : "article-journal", "volume" : "121" }, "uris" : [ "http://www.mendeley.com/documents/?uuid=2da007ca-94ef-4deb-b0ac-9d80856e5e10" ] }, { "id" : "ITEM-5", "itemData" : { "DOI" : "10.1002/qj.3035", "ISSN" : "1477870X", "abstract" : "The ability of a newly developed non-hydrostatic regional climate model (RCM) based on the Unified Model of the UK Met Office (MetUM) at a resolution of 12 km is examined for the simulation of tropical cyclone (TC) activity affecting the South China Sea and is compared with the current version of the MetUM RCM at the resolution of 25 km. The results show that both the 25 and 12 km models can reasonably simulate the TC-associated large-scale environments, while the 12 km model has a better ability to simulate the South Asian monsoon. Compared with the 25 km model, the 12 km model generally improves the simulation of track density and the radial wind structure of TCs. However, the annual cycle of simulated TCs show that both models tend to overestimate the TC frequency in May and November\u2013January while underestimating the frequency in June\u2013September. Compared with the 25 km model, the 12 km model produces fewer intense TCs with 10 m maximum wind speeds &gt;30 m s\u22121. It is also found that both the 12 and 25 km models reproduce the observed modulation of TC activity associated with different phases of the El Ni\u00f1o/Southern Oscillation (ENSO) such as the reduced track density and accumulated cyclonic energy during El Ni\u00f1o events, while the 12 km model better captures the TC\u2013ENSO response including the track density and the large-scale environments than the 25 km model.", "author" : [ { "dropping-particle" : "", "family" : "Liang", "given" : "Ju", "non-dropping-particle" : "", "parse-names" : false, "suffix" : "" }, { "dropping-particle" : "", "family" : "Wang", "given" : "Changgui", "non-dropping-particle" : "", "parse-names" : false, "suffix" : "" }, { "dropping-particle" : "", "family" : "Hodges", "given" : "Kevin I.", "non-dropping-particle" : "", "parse-names" : false, "suffix" : "" } ], "container-title" : "Quarterly Journal of the Royal Meteorological Society", "id" : "ITEM-5", "issue" : "704", "issued" : { "date-parts" : [ [ "2017" ] ] }, "page" : "1641-1656", "title" : "Evaluation of tropical cyclones over the South China Sea simulated by the 12 km MetUM regional climate model", "translator" : [ { "dropping-particle" : "", "family" : "S2393", "given" : "", "non-dropping-particle" : "", "parse-names" : false, "suffix" : "" } ], "type" : "article-journal", "volume" : "143" }, "uris" : [ "http://www.mendeley.com/documents/?uuid=9424eec9-60ba-4c3d-89f7-5d28d5a883f7" ] }, { "id" : "ITEM-6", "itemData" : { "DOI" : "10.1029/2019GL084260", "ISSN" : "19448007", "abstract" : "The long-term change of tropical cyclone (TC) occurrence (TCO) was investigated by combining TC track density function and empirical orthogonal function methods to consider TC duration through a new perspective. Pronounced ongoing poleward migration of TCO was found for 1982\u20132018. This change has primarily resulted from the modification of TC propagation from westward to northward since 1998. A cyclonic anomaly of the large-scale environmental steering flow centered on East Asia was found based on a comparison of 1982\u20131997 and 1998\u20132018 periods. The cyclonic anomaly encompasses the southerly anomaly south of 20\u00b0N, which is the mainspring of the poleward migration of TCO, while the extra warming along the coast of China also favors this long-term change. This study made it possible to analyze discrete spatiotemporal TC observations continuously and provided helpful techniques for projecting TC changes using numerical methods.", "author" : [ { "dropping-particle" : "", "family" : "Sun", "given" : "Jia", "non-dropping-particle" : "", "parse-names" : false, "suffix" : "" }, { "dropping-particle" : "", "family" : "Wang", "given" : "Dingqi", "non-dropping-particle" : "", "parse-names" : false, "suffix" : "" }, { "dropping-particle" : "", "family" : "Hu", "given" : "Xiaomin", "non-dropping-particle" : "", "parse-names" : false, "suffix" : "" }, { "dropping-particle" : "", "family" : "Ling", "given" : "Zheng", "non-dropping-particle" : "", "parse-names" : false, "suffix" : "" }, { "dropping-particle" : "", "family" : "Wang", "given" : "Lu", "non-dropping-particle" : "", "parse-names" : false, "suffix" : "" } ], "container-title" : "Geophysical Research Letters", "id" : "ITEM-6", "issue" : "15", "issued" : { "date-parts" : [ [ "2019" ] ] }, "page" : "9110-9117", "title" : "Ongoing Poleward Migration of Tropical Cyclone Occurrence Over the Western North Pacific Ocean", "translator" : [ { "dropping-particle" : "", "family" : "S2391", "given" : "", "non-dropping-particle" : "", "parse-names" : false, "suffix" : "" } ], "type" : "article-journal", "volume" : "46" }, "uris" : [ "http://www.mendeley.com/documents/?uuid=ec8d2f11-a5c3-45b9-b32c-9f49dde22a3b" ] }, { "id" : "ITEM-7", "itemData" : { "DOI" : "10.1002/2017JD027007", "ISSN" : "21698996", "abstract" : "Western North Pacific tropical cyclone (TC) model tracks are analyzed in two large multimodel ensembles, spanning a large variety of models and multiple future climate scenarios. Two methodologies are used to synthesize the properties of TC tracks in this large data set: cluster analysis and mass moment ellipses. First, the models' TC tracks are compared to observed TC tracks' characteristics, and a subset of the models is chosen for analysis, based on the tracks' similarity to observations and sample size. Potential changes in track types in a warming climate are identified by comparing the kernel smoothed probability distributions of various track variables in historical and future scenarios using a Kolmogorov-Smirnov significance test. Two track changes are identified. The first is a statistically significant increase in the north-south expansion, which can also be viewed as a poleward shift, as TC tracks are prevented from expanding equatorward due to the weak Coriolis force near the equator. The second change is an eastward shift in the storm tracks that occur near the central Pacific in one of the multimodel ensembles, indicating a possible increase in the occurrence of storms near Hawaii in a warming climate. The dependence of the results on which model and future scenario are considered emphasizes the necessity of including multiple models and scenarios when considering future changes in TC characteristics.", "author" : [ { "dropping-particle" : "", "family" : "Nakamura", "given" : "Jennifer", "non-dropping-particle" : "", "parse-names" : false, "suffix" : "" }, { "dropping-particle" : "", "family" : "Camargo", "given" : "Suzana J.", "non-dropping-particle" : "", "parse-names" : false, "suffix" : "" }, { "dropping-particle" : "", "family" : "Sobel", "given" : "Adam H.", "non-dropping-particle" : "", "parse-names" : false, "suffix" : "" }, { "dropping-particle" : "", "family" : "Henderson", "given" : "Naomi", "non-dropping-particle" : "", "parse-names" : false, "suffix" : "" }, { "dropping-particle" : "", "family" : "Emanuel", "given" : "Kerry A.", "non-dropping-particle" : "", "parse-names" : false, "suffix" : "" }, { "dropping-particle" : "", "family" : "Kumar", "given" : "Arun", "non-dropping-particle" : "", "parse-names" : false, "suffix" : "" }, { "dropping-particle" : "", "family" : "LaRow", "given" : "Timothy E.", "non-dropping-particle" : "", "parse-names" : false, "suffix" : "" }, { "dropping-particle" : "", "family" : "Murakami", "given" : "Hiroyuki", "non-dropping-particle" : "", "parse-names" : false, "suffix" : "" }, { "dropping-particle" : "", "family" : "Roberts", "given" : "Malcolm J.", "non-dropping-particle" : "", "parse-names" : false, "suffix" : "" }, { "dropping-particle" : "", "family" : "Scoccimarro", "given" : "Enrico", "non-dropping-particle" : "", "parse-names" : false, "suffix" : "" }, { "dropping-particle" : "", "family" : "Vidale", "given" : "Pier Luigi", "non-dropping-particle" : "", "parse-names" : false, "suffix" : "" }, { "dropping-particle" : "", "family" : "Wang", "given" : "Hui", "non-dropping-particle" : "", "parse-names" : false, "suffix" : "" }, { "dropping-particle" : "", "family" : "Wehner", "given" : "Michael F.", "non-dropping-particle" : "", "parse-names" : false, "suffix" : "" }, { "dropping-particle" : "", "family" : "Zhao", "given" : "Ming", "non-dropping-particle" : "", "parse-names" : false, "suffix" : "" } ], "container-title" : "Journal of Geophysical Research: Atmospheres", "id" : "ITEM-7", "issue" : "18", "issued" : { "date-parts" : [ [ "2017" ] ] }, "page" : "9721-9744", "title" : "Western North Pacific Tropical Cyclone Model Tracks in Present and Future Climates", "translator" : [ { "dropping-particle" : "", "family" : "S2590", "given" : "", "non-dropping-particle" : "", "parse-names" : false, "suffix" : "" } ], "type" : "article-journal", "volume" : "122" }, "uris" : [ "http://www.mendeley.com/documents/?uuid=36ca4ad1-2e55-4d47-b052-bafa6656cc7b" ] }, { "id" : "ITEM-8", "itemData" : { "DOI" : "10.2151/jmsj.2020-039", "ISSN" : "0026-1165", "abstract" : "Abstract: Based on observations, the number of tropical cyclones (TCs) approaching the southern coast of Japan, including Tokyo, has increased over the last 40 years, and these TCs are increasing in strength when they approach land. The environmental conditions for TC development have become more favorable, with warmer sea surface temperature, less vertical wind shear and more moisture in the atmosphere. In addition, the translation speed of TCs has decreased, which indicates a longer influence time. The change in the Pacific High and the northward shift of the westerly jet, which might be attributed to the expansion of the tropics, are inferred to be the cause of the increase in the number of TCs approaching the southern coast of Japan over the last 40 years. They have allowed more TCs to move into the mid-latitude and have caused the paths of TCs to be close to Japan as the number of approaching TCs increased along the edge of the strengthened Pacific High. An important implication of this study is that the damage and impact of TCs have the capability of increasing when interannual and interdecadal variabilities overlap in a sense of producing more influential TCs in and around urban areas on top of a signal by climate change. Furthermore, the results shown in this study indicate the importance of point-based assessments as they can be viewed differently from nation-wide assessments.", "author" : [ { "dropping-particle" : "", "family" : "Yamaguchi", "given" : "Munehiko", "non-dropping-particle" : "", "parse-names" : false, "suffix" : "" }, { "dropping-particle" : "", "family" : "Maeda", "given" : "Shuhei", "non-dropping-particle" : "", "parse-names" : false, "suffix" : "" } ], "container-title" : "Journal of the Meteorological Society of Japan. Series II", "id" : "ITEM-8", "issue" : "4", "issued" : { "date-parts" : [ [ "2020" ] ] }, "page" : "775-786", "title" : "Increase in the Number of Tropical Cyclones Approaching Tokyo since 1980", "translator" : [ { "dropping-particle" : "", "family" : "S2156", "given" : "", "non-dropping-particle" : "", "parse-names" : false, "suffix" : "" } ], "type" : "article-journal", "volume" : "98" }, "uris" : [ "http://www.mendeley.com/documents/?uuid=4e48bc46-fd6f-455f-b236-7b98cb6727e8" ] }, { "id" : "ITEM-9", "itemData" : { "DOI" : "10.1007/s10584-021-02984-7", "ISSN" : "1573-1480", "abstract" : "Tropical cyclone (TC) activities over the western North Pacific (WNP) and TC landfall in Japan are investigated by collecting historical TC track data and meteorological observation data starting from the mid-nineteenth century. Historical TC track data and TC best track data are merged over the WNP from 1884 to 2018. The quality of historical TC data is not sufficient to count the TC numbers over the WNP due to the lack of spatial coverage and different TC criteria before the 1950s. We focus on TC landfall in Japan using a combination of TC track data and meteorological data observed at weather stations and lighthouses from 1877 to 2019. A unified TC definition is applied to obtain equivalent quality during the whole analysis period. We identify lower annual TC landfall numbers during the 1970s to the 2000s and find other periods have more TC landfall numbers including the nineteenth century. No trend in TC landfall number is detected. TC intensity is estimated by an annual power dissipation index (APDI). High APDI periods are found to be around 1900, in the 1910s, from the 1930s to 1960s, and after the 1990s. When we focus on the period from 1977 to 2019, a significant increasing trend of ADPI is seen, and significant northeastward shift of TC landfall location is detected. On the other hand, TC landfall location shifts northeastward and then southwestward in about 100-year interval. European and US ships sailed through East and Southeast Asian waters before the weather station network was established in the late nineteenth century. Then, we focus on TC events in July 1853 observed by the US Naval Japan Expedition of Perry\u2019s fleet and August 1863 by a UK Navy ship that participated in two wars in Japan. A TC moved slowly westward over the East China Sea south of the Okinawa Islands from 21 to 25 July 1853. Another TC was detected in the East China Sea on 15\u201316 August 1863 during the bombardment of Kagoshima in southern Japan. Pressure data are evaluated by comparing the observations made by 10 naval ships in Yokohama, central Japan during 1863\u20131864. The deviation of each ship pressure data from the 10 ships mean is about 2.7\u20132.8\u00a0hPa.", "author" : [ { "dropping-particle" : "", "family" : "Kubota", "given" : "Hisayuki", "non-dropping-particle" : "", "parse-names" : false, "suffix" : "" }, { "dropping-particle" : "", "family" : "Matsumoto", "given" : "Jun", "non-dropping-particle" : "", "parse-names" : false, "suffix" : "" }, { "dropping-particle" : "", "family" : "Zaiki", "given" : "Masumi", "non-dropping-particle" : "", "parse-names" : false, "suffix" : "" }, { "dropping-particle" : "", "family" : "Tsukahara", "given" : "Togo", "non-dropping-particle" : "", "parse-names" : false, "suffix" : "" }, { "dropping-particle" : "", "family" : "Mikami", "given" : "Takehiko", "non-dropping-particle" : "", "parse-names" : false, "suffix" : "" }, { "dropping-particle" : "", "family" : "Allan", "given" : "Rob", "non-dropping-particle" : "", "parse-names" : false, "suffix" : "" }, { "dropping-particle" : "", "family" : "Wilkinson", "given" : "Clive", "non-dropping-particle" : "", "parse-names" : false, "suffix" : "" }, { "dropping-particle" : "", "family" : "Wilkinson", "given" : "Sally", "non-dropping-particle" : "", "parse-names" : false, "suffix" : "" }, { "dropping-particle" : "", "family" : "Wood", "given" : "Kevin", "non-dropping-particle" : "", "parse-names" : false, "suffix" : "" }, { "dropping-particle" : "", "family" : "Mollan", "given" : "Mark", "non-dropping-particle" : "", "parse-names" : false, "suffix" : "" } ], "container-title" : "Climatic Change", "id" : "ITEM-9", "issue" : "3", "issued" : { "date-parts" : [ [ "2021" ] ] }, "page" : "29", "title" : "Tropical cyclones over the western north Pacific since the mid-nineteenth century", "translator" : [ { "dropping-particle" : "", "family" : "S3566", "given" : "", "non-dropping-particle" : "", "parse-names" : false, "suffix" : "" } ], "type" : "article-journal", "volume" : "164" }, "uris" : [ "http://www.mendeley.com/documents/?uuid=74adceaa-6e37-451b-bca1-81f3121de99f", "http://www.mendeley.com/documents/?uuid=9cc020de-6205-431c-8f70-6c2add1f5463" ] }, { "id" : "ITEM-10", "itemData" : { "DOI" : "10.1016/j.tcrr.2020.03.001", "ISSN" : "22256032", "abstract" : "Published findings on climate change impacts on tropical cyclones (TCs) in the ESCAP/WMO Typhoon Committee Region are assessed. We focus on observed TC changes in the western North Pacific (WNP) basin, including frequency, intensity, precipitation, track pattern, and storm surge. Results from an updated survey of impacts of past TC activity on various Members of the Typhoon Committee are also reported. Existing TC datasets continue to show substantial interdecadal variations in basin-wide TC frequency and intensity in the WNP. There has been encouraging progress in improving the consensus between different datasets concerning intensity trends. A statistically significant northwestward shift in WNP TC tracks since the 1980s has been documented. There is low-to-medium confidence in a detectable poleward shift since the 1940s in the average latitude where TCs reach their peak intensity in the WNP. A worsening of storm inundation levels is believed to be occurring due to sea level rise--due in part to anthropogenic influence--assuming all other factors equal. However, we are not aware that any TC climate change signal has been convincingly detected in WNP sea level extremes data. We also consider detection and attribution of observed changes based on an alternative Type II error avoidance perspective.", "author" : [ { "dropping-particle" : "", "family" : "Lee", "given" : "Tsz-Cheung", "non-dropping-particle" : "", "parse-names" : false, "suffix" : "" }, { "dropping-particle" : "", "family" : "Knutson", "given" : "Thomas R.", "non-dropping-particle" : "", "parse-names" : false, "suffix" : "" }, { "dropping-particle" : "", "family" : "Nakaegawa", "given" : "Toshiyuki", "non-dropping-particle" : "", "parse-names" : false, "suffix" : "" }, { "dropping-particle" : "", "family" : "Ying", "given" : "Ming", "non-dropping-particle" : "", "parse-names" : false, "suffix" : "" }, { "dropping-particle" : "", "family" : "Cha", "given" : "Eun Jeong", "non-dropping-particle" : "", "parse-names" : false, "suffix" : "" } ], "container-title" : "Tropical Cyclone Research and Review", "id" : "ITEM-10", "issue" : "1", "issued" : { "date-parts" : [ [ "2020", "3" ] ] }, "page" : "1-22", "publisher" : "Elsevier Ltd", "title" : "Third assessment on impacts of climate change on tropical cyclones in the Typhoon Committee Region \u2013 Part I: Observed changes, detection and attribution", "translator" : [ { "dropping-particle" : "", "family" : "S3413", "given" : "", "non-dropping-particle" : "", "parse-names" : false, "suffix" : "" } ], "type" : "article-journal", "volume" : "9" }, "uris" : [ "http://www.mendeley.com/documents/?uuid=871ca043-d577-4785-8d02-ef36fd855407" ] } ], "mendeley" : { "formattedCitation" : "(Kossin et al., 2016a; Oey and Chou, 2016; Liang et al., 2017; Nakamura et al., 2017; Altman et al., 2018; Daloz and Camargo, 2018; Sun et al., 2019b; Lee et al., 2020b; Yamaguchi and Maeda, 2020a; Kubota et al., 2021)", "manualFormatting" : "(Kossin et al., 2016a; Oey and Chou, 2016; Liang et al., 2017; Nakamura et al., 2017; Altman et al., 2018; Daloz and Camargo, 2018; J. Sun et al., 2019; T.-C. Lee et al., 2020; Yamaguchi and Maeda, 2020a; Kubota et al., 2021)", "plainTextFormattedCitation" : "(Kossin et al., 2016a; Oey and Chou, 2016; Liang et al., 2017; Nakamura et al., 2017; Altman et al., 2018; Daloz and Camargo, 2018; Sun et al., 2019b; Lee et al., 2020b; Yamaguchi and Maeda, 2020a; Kubota et al., 2021)", "previouslyFormattedCitation" : "(Kossin et al., 2016a; Oey and Chou, 2016; Liang et al., 2017; Nakamura et al., 2017; Altman et al., 2018; Daloz and Camargo, 2018; Sun et al., 2019b; Lee et al., 2020b; Yamaguchi and Maeda, 2020a; Kubota et al., 2021)" }, "properties" : { "noteIndex" : 0 }, "schema" : "https://github.com/citation-style-language/schema/raw/master/csl-citation.json" }</w:instrText>
        </w:r>
      </w:ins>
      <w:del w:id="2536" w:author="Robin Matthews" w:date="2021-07-14T10:06:00Z">
        <w:r w:rsidR="007D2D56" w:rsidDel="0012626D">
          <w:rPr>
            <w:rFonts w:cs="Times New Roman"/>
            <w:lang w:val="en-GB"/>
          </w:rPr>
          <w:delInstrText>ADDIN CSL_CITATION { "citationItems" : [ { "id" : "ITEM-1", "itemData" : { "DOI" : "10.1175/JCLI-D-16-0076.1", "ISSN" : "0894-8755", "abstract" : " Abstract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 observed and robust in the western North Pacific Ocean (WNP). Such a migration is expected to cause systematic changes, both increases and decreases, in regional hazard exposure and risk, particularly if it persists through the present century. Here, it is shown that the past poleward migration in the WNP has coincided with decreased TC exposure in the region of the Philippine and South China Seas, including the Marianas, the Philippines, Vietnam, and southern China, and increased exposure in the region of the East China Sea, including Japan and its Ryukyu Islands, the Korea Peninsula, and parts of eastern China. Additionally, it is shown that projections of WNP TCs simulated by, and downscaled from, an ensemble of numerical models from phase 5 of the Coupled Model Intercomparison Project (CMIP5) demonstrate a continuing poleward migration into the present century following the emissions projections of the representative concentration pathway 8.5 (RCP8.5). The projected migration causes a shift in regional TC exposure that is very similar in pattern and relative amplitude to the past observed shift. In terms of regional differences in vulnerability and resilience based on past TC exposure, the potential ramifications of these future changes are significant. Questions of attribution for the changes are discussed in terms of tropical belt expansion and Pacific decadal sea surface temperature variability. ",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 ] }, "page" : "5725-5739", "title" : "Past and Projected Changes in Western North Pacific Tropical Cyclone Exposure", "translator" : [ { "dropping-particle" : "", "family" : "S1136", "given" : "", "non-dropping-particle" : "", "parse-names" : false, "suffix" : "" } ], "type" : "article-journal", "volume" : "29" }, "uris" : [ "http://www.mendeley.com/documents/?uuid=7e2f3d73-e310-4118-bfe6-c82e5811f970" ] }, { "id" : "ITEM-2", "itemData" : { "DOI" : "10.1007/s00382-017-3636-7", "ISSN" : "1432-0894", "abstract" : "A recent study showed that the global average latitude where tropical cyclones achieve their lifetime-maximum intensity has been migrating poleward at a rate of about one-half degree of latitude per decade over the last 30\u00a0years in each hemisphere. However, it does not answer a critical question: is the poleward migration of tropical cyclone lifetime-maximum intensity associated with a poleward migration of tropical cyclone genesis? In this study we will examine this question. First we analyze changes in the environmental variables associated with tropical cyclone genesis, namely entropy deficit, potential intensity, vertical wind shear, vorticity, skin temperature and specific humidity at 500\u00a0hPa in reanalysis datasets between 1980 and 2013. Then, a selection of these variables is combined into two tropical cyclone genesis indices that empirically relate tropical cyclone genesis to large-scale variables. We find a shift toward greater (smaller) average potential number of genesis at higher (lower) latitudes over most regions of the Pacific Ocean, which is consistent with a migration of tropical cyclone genesis towards higher latitudes. We then examine the global best track archive and find coherent and significant poleward shifts in mean genesis position over the Pacific Ocean basins.", "author" : [ { "dropping-particle" : "", "family" : "Daloz", "given" : "Anne Sophie", "non-dropping-particle" : "", "parse-names" : false, "suffix" : "" }, { "dropping-particle" : "", "family" : "Camargo", "given" : "Suzana J", "non-dropping-particle" : "", "parse-names" : false, "suffix" : "" } ], "container-title" : "Climate Dynamics", "id" : "ITEM-2", "issue" : "1", "issued" : { "date-parts" : [ [ "2018" ] ] }, "page" : "705-715", "title" : "Is the poleward migration of tropical cyclone maximum intensity associated with a poleward migration of tropical cyclone genesis?", "translator" : [ { "dropping-particle" : "", "family" : "S1800", "given" : "", "non-dropping-particle" : "", "parse-names" : false, "suffix" : "" } ], "type" : "article-journal", "volume" : "50" }, "uris" : [ "http://www.mendeley.com/documents/?uuid=6a43f047-2e31-4f2f-bbb2-660fa1a89c5f" ] }, { "id" : "ITEM-3", "itemData" : { "DOI" : "10.1073/pnas.1808979115", "abstract" : "Long-term variability in tropical cyclone (TC) activity is of high relevance for the development of adaptation and mitigation strategies; however, our current knowledge is based mostly on short-term records, with strong discrepancies among various datasets. We used tree-ring records of past forest disturbances to show rapid increases in the destructive effects of TCs during the 20th century. Long-term changes in TC activity imply that the recent poleward migration of TCs is not within the range of long-term natural variability and may be associated with climate change. Our findings are important, as affected regions were formerly situated at the edge of areas affected by TCs, and these areas are more sensitive to TC hazards because of a lack of experience-based adaptation strategies.Determination of long-term tropical cyclone (TC) variability is of enormous importance to society; however, changes in TC activity are poorly understood owing to discrepancies among various datasets and limited span of instrumental records. While the increasing intensity and frequency of TCs have been previously documented on a long-term scale using various proxy records, determination of their poleward migration has been based mostly on short-term instrumental data. Here we present a unique tree-ring\u2013based approach for determination of long-term variability in TC activity via forest disturbance rates in northeast Asia (33\u201345\u00b0N). Our results indicate significant long-term changes in TC activity, with increased rates of disturbances in the northern latitudes over the past century. The disturbance frequency was stable over time in the southern latitudes, however. Our findings of increasing disturbance frequency in the areas formerly situated at the edge of TC activity provide evidence supporting the broad relevance of poleward migration of TCs. Our results significantly enhance our understanding of the effects of climate change on TCs and emphasize the need for determination of long-term variation of past TC activity to improve future TC projections.", "author" : [ { "dropping-particle" : "", "family" : "Altman", "given" : "Jan", "non-dropping-particle" : "", "parse-names" : false, "suffix" : "" }, { "dropping-particle" : "", "family" : "Ukhvatkina", "given" : "Olga N", "non-dropping-particle" : "", "parse-names" : false, "suffix" : "" }, { "dropping-particle" : "", "family" : "Omelko", "given" : "Alexander M", "non-dropping-particle" : "", "parse-names" : false, "suffix" : "" }, { "dropping-particle" : "", "family" : "Macek", "given" : "Martin", "non-dropping-particle" : "", "parse-names" : false, "suffix" : "" }, { "dropping-particle" : "", "family" : "Plener", "given" : "Tomas", "non-dropping-particle" : "", "parse-names" : false, "suffix" : "" }, { "dropping-particle" : "", "family" : "Pejcha", "given" : "Vit", "non-dropping-particle" : "", "parse-names" : false, "suffix" : "" }, { "dropping-particle" : "", "family" : "Cerny", "given" : "Tomas", "non-dropping-particle" : "", "parse-names" : false, "suffix" : "" }, { "dropping-particle" : "", "family" : "Petrik", "given" : "Petr", "non-dropping-particle" : "", "parse-names" : false, "suffix" : "" }, { "dropping-particle" : "", "family" : "Srutek", "given" : "Miroslav", "non-dropping-particle" : "", "parse-names" : false, "suffix" : "" }, { "dropping-particle" : "", "family" : "Song", "given" : "Jong-Suk", "non-dropping-particle" : "", "parse-names" : false, "suffix" : "" }, { "dropping-particle" : "", "family" : "Zhmerenetsky", "given" : "Alexander A", "non-dropping-particle" : "", "parse-names" : false, "suffix" : "" }, { "dropping-particle" : "", "family" : "Vozmishcheva", "given" : "Anna S", "non-dropping-particle" : "", "parse-names" : false, "suffix" : "" }, { "dropping-particle" : "V", "family" : "Krestov", "given" : "Pavel", "non-dropping-particle" : "", "parse-names" : false, "suffix" : "" }, { "dropping-particle" : "", "family" : "Petrenko", "given" : "Tatyana Y", "non-dropping-particle" : "", "parse-names" : false, "suffix" : "" }, { "dropping-particle" : "", "family" : "Treydte", "given" : "Kerstin", "non-dropping-particle" : "", "parse-names" : false, "suffix" : "" }, { "dropping-particle" : "", "family" : "Dolezal", "given" : "Jiri", "non-dropping-particle" : "", "parse-names" : false, "suffix" : "" } ], "container-title" : "Proceedings of the National Academy of Sciences", "id" : "ITEM-3", "issue" : "45", "issued" : { "date-parts" : [ [ "2018", "11", "6" ] ] }, "page" : "11543 LP  - 11548", "title" : "Poleward migration of the destructive effects of tropical cyclones during the 20th century", "translator" : [ { "dropping-particle" : "", "family" : "S1388", "given" : "", "non-dropping-particle" : "", "parse-names" : false, "suffix" : "" } ], "type" : "article-journal", "volume" : "115" }, "uris" : [ "http://www.mendeley.com/documents/?uuid=685cc491-c392-463f-86d6-594aca4add89" ] }, { "id" : "ITEM-4", "itemData" : { "DOI" : "10.1002/2015JC011516", "ISBN" : "2169-9291", "ISSN" : "21699291", "PMID" : "26213675", "abstract" : "Cross-shore pressure and current observations from four fringing reefs of lengths ranging from 135 to 420 m reveal energetic low-frequency (\u223c0.001\u20130.05 Hz) motions. The spatial structure and temporal amplitudes of an empirical orthogonal function analysis of the pressure measurements suggest the dominant low-frequency variability is modal. Incoming and outgoing linear flux estimates also support partially standing modes on the reef flat during energetic events. A cross-covariance analysis suggests that breakpoint forcing excites these partially standing modes, similar to previous findings at other steep reefs. The dynamics of Symonds et al. (1982) with damping are applied to a step reef, with forcing obtained by extending a point break model of Vetter et al. (2010) for breaking wave setup to the low-frequency band using the shoaled envelope of the incident free surface elevation. A one parameter, linear analytical model for the reef flat free surface elevation is presented, which describes between 75% and 97% of the variance of the observed low-frequency shoreline significant wave height for all reefs considered over a range of conditions. The linear model contains a single dimensionless parameter that is the ratio of the inertial to dissipative time scales, and the observations from this study exhibit more low-frequency variability when the dissipative time scale is greater than the inertial time scale for the steep reefs considered.", "author" : [ { "dropping-particle" : "", "family" : "Oey", "given" : "Lie-Yauw", "non-dropping-particle" : "", "parse-names" : false, "suffix" : "" }, { "dropping-particle" : "", "family" : "Chou", "given" : "S C", "non-dropping-particle" : "", "parse-names" : false, "suffix" : "" } ], "container-title" : "Journal of Geophysical Research: Oceans", "id" : "ITEM-4", "issued" : { "date-parts" : [ [ "2016" ] ] }, "page" : "5181-5192", "title" : "Evidence of rising and poleward shift of storm surge in western North Pacific in recent decades", "translator" : [ { "dropping-particle" : "", "family" : "S2392", "given" : "", "non-dropping-particle" : "", "parse-names" : false, "suffix" : "" } ], "type" : "article-journal", "volume" : "121" }, "uris" : [ "http://www.mendeley.com/documents/?uuid=2da007ca-94ef-4deb-b0ac-9d80856e5e10" ] }, { "id" : "ITEM-5", "itemData" : { "DOI" : "10.1002/qj.3035", "ISSN" : "1477870X", "abstract" : "The ability of a newly developed non-hydrostatic regional climate model (RCM) based on the Unified Model of the UK Met Office (MetUM) at a resolution of 12 km is examined for the simulation of tropical cyclone (TC) activity affecting the South China Sea and is compared with the current version of the MetUM RCM at the resolution of 25 km. The results show that both the 25 and 12 km models can reasonably simulate the TC-associated large-scale environments, while the 12 km model has a better ability to simulate the South Asian monsoon. Compared with the 25 km model, the 12 km model generally improves the simulation of track density and the radial wind structure of TCs. However, the annual cycle of simulated TCs show that both models tend to overestimate the TC frequency in May and November\u2013January while underestimating the frequency in June\u2013September. Compared with the 25 km model, the 12 km model produces fewer intense TCs with 10 m maximum wind speeds &gt;30 m s\u22121. It is also found that both the 12 and 25 km models reproduce the observed modulation of TC activity associated with different phases of the El Ni\u00f1o/Southern Oscillation (ENSO) such as the reduced track density and accumulated cyclonic energy during El Ni\u00f1o events, while the 12 km model better captures the TC\u2013ENSO response including the track density and the large-scale environments than the 25 km model.", "author" : [ { "dropping-particle" : "", "family" : "Liang", "given" : "Ju", "non-dropping-particle" : "", "parse-names" : false, "suffix" : "" }, { "dropping-particle" : "", "family" : "Wang", "given" : "Changgui", "non-dropping-particle" : "", "parse-names" : false, "suffix" : "" }, { "dropping-particle" : "", "family" : "Hodges", "given" : "Kevin I.", "non-dropping-particle" : "", "parse-names" : false, "suffix" : "" } ], "container-title" : "Quarterly Journal of the Royal Meteorological Society", "id" : "ITEM-5", "issue" : "704", "issued" : { "date-parts" : [ [ "2017" ] ] }, "page" : "1641-1656", "title" : "Evaluation of tropical cyclones over the South China Sea simulated by the 12 km MetUM regional climate model", "translator" : [ { "dropping-particle" : "", "family" : "S2393", "given" : "", "non-dropping-particle" : "", "parse-names" : false, "suffix" : "" } ], "type" : "article-journal", "volume" : "143" }, "uris" : [ "http://www.mendeley.com/documents/?uuid=9424eec9-60ba-4c3d-89f7-5d28d5a883f7" ] }, { "id" : "ITEM-6", "itemData" : { "DOI" : "10.1029/2019GL084260", "ISSN" : "19448007", "abstract" : "The long-term change of tropical cyclone (TC) occurrence (TCO) was investigated by combining TC track density function and empirical orthogonal function methods to consider TC duration through a new perspective. Pronounced ongoing poleward migration of TCO was found for 1982\u20132018. This change has primarily resulted from the modification of TC propagation from westward to northward since 1998. A cyclonic anomaly of the large-scale environmental steering flow centered on East Asia was found based on a comparison of 1982\u20131997 and 1998\u20132018 periods. The cyclonic anomaly encompasses the southerly anomaly south of 20\u00b0N, which is the mainspring of the poleward migration of TCO, while the extra warming along the coast of China also favors this long-term change. This study made it possible to analyze discrete spatiotemporal TC observations continuously and provided helpful techniques for projecting TC changes using numerical methods.", "author" : [ { "dropping-particle" : "", "family" : "Sun", "given" : "Jia", "non-dropping-particle" : "", "parse-names" : false, "suffix" : "" }, { "dropping-particle" : "", "family" : "Wang", "given" : "Dingqi", "non-dropping-particle" : "", "parse-names" : false, "suffix" : "" }, { "dropping-particle" : "", "family" : "Hu", "given" : "Xiaomin", "non-dropping-particle" : "", "parse-names" : false, "suffix" : "" }, { "dropping-particle" : "", "family" : "Ling", "given" : "Zheng", "non-dropping-particle" : "", "parse-names" : false, "suffix" : "" }, { "dropping-particle" : "", "family" : "Wang", "given" : "Lu", "non-dropping-particle" : "", "parse-names" : false, "suffix" : "" } ], "container-title" : "Geophysical Research Letters", "id" : "ITEM-6", "issue" : "15", "issued" : { "date-parts" : [ [ "2019" ] ] }, "page" : "9110-9117", "title" : "Ongoing Poleward Migration of Tropical Cyclone Occurrence Over the Western North Pacific Ocean", "translator" : [ { "dropping-particle" : "", "family" : "S2391", "given" : "", "non-dropping-particle" : "", "parse-names" : false, "suffix" : "" } ], "type" : "article-journal", "volume" : "46" }, "uris" : [ "http://www.mendeley.com/documents/?uuid=ec8d2f11-a5c3-45b9-b32c-9f49dde22a3b" ] }, { "id" : "ITEM-7", "itemData" : { "DOI" : "10.1002/2017JD027007", "ISSN" : "21698996", "abstract" : "Western North Pacific tropical cyclone (TC) model tracks are analyzed in two large multimodel ensembles, spanning a large variety of models and multiple future climate scenarios. Two methodologies are used to synthesize the properties of TC tracks in this large data set: cluster analysis and mass moment ellipses. First, the models' TC tracks are compared to observed TC tracks' characteristics, and a subset of the models is chosen for analysis, based on the tracks' similarity to observations and sample size. Potential changes in track types in a warming climate are identified by comparing the kernel smoothed probability distributions of various track variables in historical and future scenarios using a Kolmogorov-Smirnov significance test. Two track changes are identified. The first is a statistically significant increase in the north-south expansion, which can also be viewed as a poleward shift, as TC tracks are prevented from expanding equatorward due to the weak Coriolis force near the equator. The second change is an eastward shift in the storm tracks that occur near the central Pacific in one of the multimodel ensembles, indicating a possible increase in the occurrence of storms near Hawaii in a warming climate. The dependence of the results on which model and future scenario are considered emphasizes the necessity of including multiple models and scenarios when considering future changes in TC characteristics.", "author" : [ { "dropping-particle" : "", "family" : "Nakamura", "given" : "Jennifer", "non-dropping-particle" : "", "parse-names" : false, "suffix" : "" }, { "dropping-particle" : "", "family" : "Camargo", "given" : "Suzana J.", "non-dropping-particle" : "", "parse-names" : false, "suffix" : "" }, { "dropping-particle" : "", "family" : "Sobel", "given" : "Adam H.", "non-dropping-particle" : "", "parse-names" : false, "suffix" : "" }, { "dropping-particle" : "", "family" : "Henderson", "given" : "Naomi", "non-dropping-particle" : "", "parse-names" : false, "suffix" : "" }, { "dropping-particle" : "", "family" : "Emanuel", "given" : "Kerry A.", "non-dropping-particle" : "", "parse-names" : false, "suffix" : "" }, { "dropping-particle" : "", "family" : "Kumar", "given" : "Arun", "non-dropping-particle" : "", "parse-names" : false, "suffix" : "" }, { "dropping-particle" : "", "family" : "LaRow", "given" : "Timothy E.", "non-dropping-particle" : "", "parse-names" : false, "suffix" : "" }, { "dropping-particle" : "", "family" : "Murakami", "given" : "Hiroyuki", "non-dropping-particle" : "", "parse-names" : false, "suffix" : "" }, { "dropping-particle" : "", "family" : "Roberts", "given" : "Malcolm J.", "non-dropping-particle" : "", "parse-names" : false, "suffix" : "" }, { "dropping-particle" : "", "family" : "Scoccimarro", "given" : "Enrico", "non-dropping-particle" : "", "parse-names" : false, "suffix" : "" }, { "dropping-particle" : "", "family" : "Vidale", "given" : "Pier Luigi", "non-dropping-particle" : "", "parse-names" : false, "suffix" : "" }, { "dropping-particle" : "", "family" : "Wang", "given" : "Hui", "non-dropping-particle" : "", "parse-names" : false, "suffix" : "" }, { "dropping-particle" : "", "family" : "Wehner", "given" : "Michael F.", "non-dropping-particle" : "", "parse-names" : false, "suffix" : "" }, { "dropping-particle" : "", "family" : "Zhao", "given" : "Ming", "non-dropping-particle" : "", "parse-names" : false, "suffix" : "" } ], "container-title" : "Journal of Geophysical Research: Atmospheres", "id" : "ITEM-7", "issue" : "18", "issued" : { "date-parts" : [ [ "2017" ] ] }, "page" : "9721-9744", "title" : "Western North Pacific Tropical Cyclone Model Tracks in Present and Future Climates", "translator" : [ { "dropping-particle" : "", "family" : "S2590", "given" : "", "non-dropping-particle" : "", "parse-names" : false, "suffix" : "" } ], "type" : "article-journal", "volume" : "122" }, "uris" : [ "http://www.mendeley.com/documents/?uuid=36ca4ad1-2e55-4d47-b052-bafa6656cc7b" ] }, { "id" : "ITEM-8", "itemData" : { "DOI" : "10.2151/jmsj.2020-039", "ISSN" : "0026-1165", "abstract" : "Abstract: Based on observations, the number of tropical cyclones (TCs) approaching the southern coast of Japan, including Tokyo, has increased over the last 40 years, and these TCs are increasing in strength when they approach land. The environmental conditions for TC development have become more favorable, with warmer sea surface temperature, less vertical wind shear and more moisture in the atmosphere. In addition, the translation speed of TCs has decreased, which indicates a longer influence time. The change in the Pacific High and the northward shift of the westerly jet, which might be attributed to the expansion of the tropics, are inferred to be the cause of the increase in the number of TCs approaching the southern coast of Japan over the last 40 years. They have allowed more TCs to move into the mid-latitude and have caused the paths of TCs to be close to Japan as the number of approaching TCs increased along the edge of the strengthened Pacific High. An important implication of this study is that the damage and impact of TCs have the capability of increasing when interannual and interdecadal variabilities overlap in a sense of producing more influential TCs in and around urban areas on top of a signal by climate change. Furthermore, the results shown in this study indicate the importance of point-based assessments as they can be viewed differently from nation-wide assessments.", "author" : [ { "dropping-particle" : "", "family" : "Yamaguchi", "given" : "Munehiko", "non-dropping-particle" : "", "parse-names" : false, "suffix" : "" }, { "dropping-particle" : "", "family" : "Maeda", "given" : "Shuhei", "non-dropping-particle" : "", "parse-names" : false, "suffix" : "" } ], "container-title" : "Journal of the Meteorological Society of Japan. Series II", "id" : "ITEM-8", "issue" : "4", "issued" : { "date-parts" : [ [ "2020" ] ] }, "page" : "775-786", "title" : "Increase in the Number of Tropical Cyclones Approaching Tokyo since 1980", "translator" : [ { "dropping-particle" : "", "family" : "S2156", "given" : "", "non-dropping-particle" : "", "parse-names" : false, "suffix" : "" } ], "type" : "article-journal", "volume" : "98" }, "uris" : [ "http://www.mendeley.com/documents/?uuid=4e48bc46-fd6f-455f-b236-7b98cb6727e8" ] }, { "id" : "ITEM-9", "itemData" : { "DOI" : "10.1007/s10584-021-02984-7", "ISSN" : "1573-1480", "abstract" : "Tropical cyclone (TC) activities over the western North Pacific (WNP) and TC landfall in Japan are investigated by collecting historical TC track data and meteorological observation data starting from the mid-nineteenth century. Historical TC track data and TC best track data are merged over the WNP from 1884 to 2018. The quality of historical TC data is not sufficient to count the TC numbers over the WNP due to the lack of spatial coverage and different TC criteria before the 1950s. We focus on TC landfall in Japan using a combination of TC track data and meteorological data observed at weather stations and lighthouses from 1877 to 2019. A unified TC definition is applied to obtain equivalent quality during the whole analysis period. We identify lower annual TC landfall numbers during the 1970s to the 2000s and find other periods have more TC landfall numbers including the nineteenth century. No trend in TC landfall number is detected. TC intensity is estimated by an annual power dissipation index (APDI). High APDI periods are found to be around 1900, in the 1910s, from the 1930s to 1960s, and after the 1990s. When we focus on the period from 1977 to 2019, a significant increasing trend of ADPI is seen, and significant northeastward shift of TC landfall location is detected. On the other hand, TC landfall location shifts northeastward and then southwestward in about 100-year interval. European and US ships sailed through East and Southeast Asian waters before the weather station network was established in the late nineteenth century. Then, we focus on TC events in July 1853 observed by the US Naval Japan Expedition of Perry\u2019s fleet and August 1863 by a UK Navy ship that participated in two wars in Japan. A TC moved slowly westward over the East China Sea south of the Okinawa Islands from 21 to 25 July 1853. Another TC was detected in the East China Sea on 15\u201316 August 1863 during the bombardment of Kagoshima in southern Japan. Pressure data are evaluated by comparing the observations made by 10 naval ships in Yokohama, central Japan during 1863\u20131864. The deviation of each ship pressure data from the 10 ships mean is about 2.7\u20132.8\u00a0hPa.", "author" : [ { "dropping-particle" : "", "family" : "Kubota", "given" : "Hisayuki", "non-dropping-particle" : "", "parse-names" : false, "suffix" : "" }, { "dropping-particle" : "", "family" : "Matsumoto", "given" : "Jun", "non-dropping-particle" : "", "parse-names" : false, "suffix" : "" }, { "dropping-particle" : "", "family" : "Zaiki", "given" : "Masumi", "non-dropping-particle" : "", "parse-names" : false, "suffix" : "" }, { "dropping-particle" : "", "family" : "Tsukahara", "given" : "Togo", "non-dropping-particle" : "", "parse-names" : false, "suffix" : "" }, { "dropping-particle" : "", "family" : "Mikami", "given" : "Takehiko", "non-dropping-particle" : "", "parse-names" : false, "suffix" : "" }, { "dropping-particle" : "", "family" : "Allan", "given" : "Rob", "non-dropping-particle" : "", "parse-names" : false, "suffix" : "" }, { "dropping-particle" : "", "family" : "Wilkinson", "given" : "Clive", "non-dropping-particle" : "", "parse-names" : false, "suffix" : "" }, { "dropping-particle" : "", "family" : "Wilkinson", "given" : "Sally", "non-dropping-particle" : "", "parse-names" : false, "suffix" : "" }, { "dropping-particle" : "", "family" : "Wood", "given" : "Kevin", "non-dropping-particle" : "", "parse-names" : false, "suffix" : "" }, { "dropping-particle" : "", "family" : "Mollan", "given" : "Mark", "non-dropping-particle" : "", "parse-names" : false, "suffix" : "" } ], "container-title" : "Climatic Change", "id" : "ITEM-9", "issue" : "3", "issued" : { "date-parts" : [ [ "2021" ] ] }, "page" : "29", "title" : "Tropical cyclones over the western north Pacific since the mid-nineteenth century", "translator" : [ { "dropping-particle" : "", "family" : "S3566", "given" : "", "non-dropping-particle" : "", "parse-names" : false, "suffix" : "" } ], "type" : "article-journal", "volume" : "164" }, "uris" : [ "http://www.mendeley.com/documents/?uuid=74adceaa-6e37-451b-bca1-81f3121de99f", "http://www.mendeley.com/documents/?uuid=9cc020de-6205-431c-8f70-6c2add1f5463" ] }, { "id" : "ITEM-10", "itemData" : { "DOI" : "10.1016/j.tcrr.2020.03.001", "ISSN" : "22256032", "abstract" : "Published findings on climate change impacts on tropical cyclones (TCs) in the ESCAP/WMO Typhoon Committee Region are assessed. We focus on observed TC changes in the western North Pacific (WNP) basin, including frequency, intensity, precipitation, track pattern, and storm surge. Results from an updated survey of impacts of past TC activity on various Members of the Typhoon Committee are also reported. Existing TC datasets continue to show substantial interdecadal variations in basin-wide TC frequency and intensity in the WNP. There has been encouraging progress in improving the consensus between different datasets concerning intensity trends. A statistically significant northwestward shift in WNP TC tracks since the 1980s has been documented. There is low-to-medium confidence in a detectable poleward shift since the 1940s in the average latitude where TCs reach their peak intensity in the WNP. A worsening of storm inundation levels is believed to be occurring due to sea level rise--due in part to anthropogenic influence--assuming all other factors equal. However, we are not aware that any TC climate change signal has been convincingly detected in WNP sea level extremes data. We also consider detection and attribution of observed changes based on an alternative Type II error avoidance perspective.", "author" : [ { "dropping-particle" : "", "family" : "Lee", "given" : "Tsz-Cheung", "non-dropping-particle" : "", "parse-names" : false, "suffix" : "" }, { "dropping-particle" : "", "family" : "Knutson", "given" : "Thomas R.", "non-dropping-particle" : "", "parse-names" : false, "suffix" : "" }, { "dropping-particle" : "", "family" : "Nakaegawa", "given" : "Toshiyuki", "non-dropping-particle" : "", "parse-names" : false, "suffix" : "" }, { "dropping-particle" : "", "family" : "Ying", "given" : "Ming", "non-dropping-particle" : "", "parse-names" : false, "suffix" : "" }, { "dropping-particle" : "", "family" : "Cha", "given" : "Eun Jeong", "non-dropping-particle" : "", "parse-names" : false, "suffix" : "" } ], "container-title" : "Tropical Cyclone Research and Rev</w:delInstrText>
        </w:r>
        <w:r w:rsidR="007D2D56" w:rsidRPr="00127991" w:rsidDel="0012626D">
          <w:rPr>
            <w:rFonts w:cs="Times New Roman"/>
            <w:rPrChange w:id="2537" w:author="Clotilde Pean" w:date="2021-08-07T15:22:00Z">
              <w:rPr>
                <w:rFonts w:cs="Times New Roman"/>
                <w:lang w:val="en-GB"/>
              </w:rPr>
            </w:rPrChange>
          </w:rPr>
          <w:delInstrText>iew", "id" : "ITEM-10", "issue" : "1", "issued" : { "date-parts" : [ [ "2020", "3" ] ] }, "page" : "1-22", "publisher" : "Elsevier Ltd", "title" : "Third assessment on impacts of climate change on tropical cyclones in the Typhoon Committee Region \u2013 Part I: Observed changes, detection and attribution", "translator" : [ { "dropping-particle" : "", "family" : "S3413", "given" : "", "non-dropping-particle" : "", "parse-names" : false, "suffix" : "" } ], "type" : "article-journal", "volume" : "9" }, "uris" : [ "http://www.mendeley.com/documents/?uuid=871ca043-d577-4785-8d02-ef36fd855407" ] } ], "mendeley" : { "formattedCitation" : "(Kossin et al., 2016a; Oey and Chou, 2016; Liang et al., 2017; Nakamura et al., 2017; Altman et al., 2018; Daloz and Camargo, 2018; Sun et al., 2019b; Lee et al., 2020b; Yamaguchi and Maeda, 2020a; Kubota et al., 2021)", "plainTextFormattedCitation" : "(Kossin et al., 2016a; Oey and Chou, 2016; Liang et al., 2017; Nakamura et al., 2017; Altman et al., 2018; Daloz and Camargo, 2018; Sun et al., 2019b; Lee et al., 2020b; Yamaguchi and Maeda, 2020a; Kubota et al., 2021)", "previouslyFormattedCitation" : "(Kossin et al., 2016a; Oey and Chou, 2016; Liang et al., 2017; Nakamura et al., 2017; Altman et al., 2018; Daloz and Camargo, 2018; Sun et al., 2019b; Lee et al., 2020b; Yamaguchi and Maeda, 2020a; Kubota et al., 2021)"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rPr>
        <w:t>(</w:t>
      </w:r>
      <w:ins w:id="2538" w:author="Robin Matthews" w:date="2021-07-14T10:06:00Z">
        <w:r w:rsidR="0012626D">
          <w:rPr>
            <w:noProof/>
          </w:rPr>
          <w:t>Kossin et al., 2016a; Oey and Chou, 2016; Liang et al., 2017; Nakamura et al., 2017; Altman et al., 2018; Daloz and Camargo, 2018; J. Sun et al., 2019; T.-C. Lee et al., 2020; Yamaguchi and Maeda, 2020a; Kubota et al., 2021</w:t>
        </w:r>
      </w:ins>
      <w:del w:id="2539" w:author="Robin Matthews" w:date="2021-07-14T10:06:00Z">
        <w:r w:rsidR="00A26296" w:rsidDel="0012626D">
          <w:rPr>
            <w:rFonts w:cs="Times New Roman"/>
            <w:noProof/>
          </w:rPr>
          <w:delText>Kossin et al., 2016a; Oey and Chou, 2016; Liang et al., 2017; Nakamura et al., 2017; Altman et al., 2018; Daloz and Camargo, 2018; Sun et al., 2019b; Lee et al., 2020b; Yamaguchi and Maeda, 2020a; Kubota et al., 2021</w:delText>
        </w:r>
      </w:del>
      <w:r w:rsidR="00A26296">
        <w:rPr>
          <w:rFonts w:cs="Times New Roman"/>
          <w:noProof/>
        </w:rPr>
        <w:t>)</w:t>
      </w:r>
      <w:r w:rsidRPr="00D424AA">
        <w:rPr>
          <w:rFonts w:cs="Times New Roman"/>
          <w:lang w:val="en-GB"/>
        </w:rPr>
        <w:fldChar w:fldCharType="end"/>
      </w:r>
      <w:commentRangeEnd w:id="2534"/>
      <w:r w:rsidR="00A26296">
        <w:rPr>
          <w:rStyle w:val="Marquedecommentaire"/>
        </w:rPr>
        <w:commentReference w:id="2534"/>
      </w:r>
      <w:r w:rsidRPr="001C2BC4">
        <w:rPr>
          <w:rFonts w:cs="Times New Roman"/>
        </w:rPr>
        <w:t xml:space="preserve">. </w:t>
      </w:r>
    </w:p>
    <w:p w14:paraId="6D2B9AB8" w14:textId="1AE994AD" w:rsidR="007A1008" w:rsidRDefault="007A1008" w:rsidP="00D424AA">
      <w:pPr>
        <w:rPr>
          <w:rFonts w:cs="Times New Roman"/>
        </w:rPr>
      </w:pPr>
    </w:p>
    <w:p w14:paraId="0DF9666D" w14:textId="77777777" w:rsidR="0012500E" w:rsidRPr="001C2BC4" w:rsidRDefault="0012500E" w:rsidP="00D424AA">
      <w:pPr>
        <w:rPr>
          <w:rFonts w:cs="Times New Roman"/>
        </w:rPr>
      </w:pPr>
    </w:p>
    <w:p w14:paraId="3CDB6ECB" w14:textId="76B2A503" w:rsidR="007A1008" w:rsidRPr="00D424AA" w:rsidRDefault="007A1008" w:rsidP="00D424AA">
      <w:pPr>
        <w:rPr>
          <w:rFonts w:cs="Times New Roman"/>
          <w:b/>
          <w:lang w:val="en-GB"/>
        </w:rPr>
      </w:pPr>
      <w:r w:rsidRPr="00D424AA">
        <w:rPr>
          <w:rFonts w:cs="Times New Roman"/>
          <w:b/>
          <w:lang w:val="en-GB"/>
        </w:rPr>
        <w:t>[START FIGURE 11.2</w:t>
      </w:r>
      <w:r w:rsidR="006D34BC" w:rsidRPr="00D424AA">
        <w:rPr>
          <w:rFonts w:cs="Times New Roman"/>
          <w:b/>
          <w:lang w:val="en-GB"/>
        </w:rPr>
        <w:t>0</w:t>
      </w:r>
      <w:r w:rsidRPr="00D424AA">
        <w:rPr>
          <w:rFonts w:cs="Times New Roman"/>
          <w:b/>
          <w:lang w:val="en-GB"/>
        </w:rPr>
        <w:t xml:space="preserve"> HERE]</w:t>
      </w:r>
    </w:p>
    <w:p w14:paraId="49363597" w14:textId="77777777" w:rsidR="007A1008" w:rsidRPr="00D424AA" w:rsidRDefault="007A1008" w:rsidP="00D424AA">
      <w:pPr>
        <w:rPr>
          <w:rFonts w:cs="Times New Roman"/>
          <w:lang w:val="en-GB"/>
        </w:rPr>
      </w:pPr>
    </w:p>
    <w:p w14:paraId="57D90555" w14:textId="77777777" w:rsidR="006D34BC" w:rsidRPr="00D424AA" w:rsidRDefault="006D34BC" w:rsidP="00DE4CA9">
      <w:pPr>
        <w:pStyle w:val="AR6Chap11Figure"/>
      </w:pPr>
      <w:bookmarkStart w:id="2540" w:name="_Toc31126171"/>
      <w:r w:rsidRPr="00D424AA">
        <w:t>Summary schematic of past and projected changes in tropical cyclone (TC), extratropical cyclone (ETC), atmospheric river (AR), and severe convective storm (SCS) behaviour. Global changes (blue shading) from top to bottom: 1) Increased mean and maximum rain-rates in TCs, ETCs, and ARs [past (</w:t>
      </w:r>
      <w:r w:rsidRPr="00D424AA">
        <w:rPr>
          <w:i/>
        </w:rPr>
        <w:t>low confidence</w:t>
      </w:r>
      <w:r w:rsidRPr="00D424AA">
        <w:t xml:space="preserve"> due to lack of reliable data) &amp; projected (</w:t>
      </w:r>
      <w:r w:rsidRPr="00D424AA">
        <w:rPr>
          <w:i/>
        </w:rPr>
        <w:t>high confidence</w:t>
      </w:r>
      <w:r w:rsidRPr="00D424AA">
        <w:t>)]. 2) Increased proportion of stronger TCs [past (</w:t>
      </w:r>
      <w:r w:rsidRPr="00D424AA">
        <w:rPr>
          <w:i/>
        </w:rPr>
        <w:t>medium confidence</w:t>
      </w:r>
      <w:r w:rsidRPr="00D424AA">
        <w:t>) &amp; projected (</w:t>
      </w:r>
      <w:r w:rsidRPr="00D424AA">
        <w:rPr>
          <w:i/>
        </w:rPr>
        <w:t>high confidence</w:t>
      </w:r>
      <w:r w:rsidRPr="00D424AA">
        <w:t>)]. 3) Decrease or no change in global frequency of TC genesis [past (</w:t>
      </w:r>
      <w:r w:rsidRPr="00D424AA">
        <w:rPr>
          <w:i/>
        </w:rPr>
        <w:t>low confidence</w:t>
      </w:r>
      <w:r w:rsidRPr="00D424AA">
        <w:t xml:space="preserve"> due to lack of reliable data) &amp; projected (</w:t>
      </w:r>
      <w:r w:rsidRPr="00D424AA">
        <w:rPr>
          <w:i/>
        </w:rPr>
        <w:t>medium confidence</w:t>
      </w:r>
      <w:r w:rsidRPr="00D424AA">
        <w:t>)]. 4) Increased and decreased ETC wind-speed, depending on the region, as storm-tracks change [past (</w:t>
      </w:r>
      <w:r w:rsidRPr="00D424AA">
        <w:rPr>
          <w:i/>
        </w:rPr>
        <w:t>low confidence</w:t>
      </w:r>
      <w:r w:rsidRPr="00D424AA">
        <w:t xml:space="preserve"> due to lack of reliable data) &amp; projected (</w:t>
      </w:r>
      <w:r w:rsidRPr="00D424AA">
        <w:rPr>
          <w:i/>
        </w:rPr>
        <w:t>medium confidence</w:t>
      </w:r>
      <w:r w:rsidRPr="00D424AA">
        <w:t>)]. Regional changes, from left to right: 1) Poleward TC migration in the western North Pacific and subsequent changes in TC exposure [past (</w:t>
      </w:r>
      <w:r w:rsidRPr="00D424AA">
        <w:rPr>
          <w:i/>
        </w:rPr>
        <w:t>medium confidence</w:t>
      </w:r>
      <w:r w:rsidRPr="00D424AA">
        <w:t>) &amp; projected (</w:t>
      </w:r>
      <w:r w:rsidRPr="00D424AA">
        <w:rPr>
          <w:i/>
        </w:rPr>
        <w:t>medium confidence</w:t>
      </w:r>
      <w:r w:rsidRPr="00D424AA">
        <w:t>)]. 2) Slowdown of TC forward translation speed over the contiguous US and subsequent increase in TC rainfall [past (</w:t>
      </w:r>
      <w:r w:rsidRPr="00D424AA">
        <w:rPr>
          <w:i/>
        </w:rPr>
        <w:t>medium confidence</w:t>
      </w:r>
      <w:r w:rsidRPr="00D424AA">
        <w:t>) &amp; projected (</w:t>
      </w:r>
      <w:r w:rsidRPr="00D424AA">
        <w:rPr>
          <w:i/>
        </w:rPr>
        <w:t>low confidence</w:t>
      </w:r>
      <w:r w:rsidRPr="00D424AA">
        <w:t xml:space="preserve"> due to lack of directed studies)]. 3) Increase in mean and maximum SCS rain-rate and increase in springtime SCS frequency and season length over the contiguous US [past (</w:t>
      </w:r>
      <w:r w:rsidRPr="00D424AA">
        <w:rPr>
          <w:i/>
        </w:rPr>
        <w:t>low confidence</w:t>
      </w:r>
      <w:r w:rsidRPr="00D424AA">
        <w:t xml:space="preserve"> due to lack of reliable data) &amp; projected (</w:t>
      </w:r>
      <w:r w:rsidRPr="00D424AA">
        <w:rPr>
          <w:i/>
        </w:rPr>
        <w:t>medium confidence</w:t>
      </w:r>
      <w:r w:rsidRPr="00D424AA">
        <w:t xml:space="preserve">)]. </w:t>
      </w:r>
      <w:bookmarkEnd w:id="2540"/>
    </w:p>
    <w:p w14:paraId="484FFC65" w14:textId="77777777" w:rsidR="007A1008" w:rsidRPr="00D424AA" w:rsidRDefault="007A1008" w:rsidP="00D424AA">
      <w:pPr>
        <w:rPr>
          <w:rFonts w:cs="Times New Roman"/>
          <w:b/>
          <w:lang w:val="en-GB"/>
        </w:rPr>
      </w:pPr>
    </w:p>
    <w:p w14:paraId="731100A3" w14:textId="2688544E" w:rsidR="007A1008" w:rsidRPr="00D424AA" w:rsidRDefault="007A1008" w:rsidP="00D424AA">
      <w:pPr>
        <w:rPr>
          <w:rFonts w:cs="Times New Roman"/>
          <w:b/>
          <w:lang w:val="en-GB"/>
        </w:rPr>
      </w:pPr>
      <w:r w:rsidRPr="00D424AA">
        <w:rPr>
          <w:rFonts w:cs="Times New Roman"/>
          <w:b/>
          <w:lang w:val="en-GB"/>
        </w:rPr>
        <w:t>[END FIGURE 11.2</w:t>
      </w:r>
      <w:r w:rsidR="006D34BC" w:rsidRPr="00D424AA">
        <w:rPr>
          <w:rFonts w:cs="Times New Roman"/>
          <w:b/>
          <w:lang w:val="en-GB"/>
        </w:rPr>
        <w:t>0</w:t>
      </w:r>
      <w:r w:rsidRPr="00D424AA">
        <w:rPr>
          <w:rFonts w:cs="Times New Roman"/>
          <w:b/>
          <w:lang w:val="en-GB"/>
        </w:rPr>
        <w:t xml:space="preserve"> HERE]</w:t>
      </w:r>
    </w:p>
    <w:p w14:paraId="6E525E5B" w14:textId="77777777" w:rsidR="007A1008" w:rsidRDefault="007A1008" w:rsidP="00D424AA">
      <w:pPr>
        <w:rPr>
          <w:rFonts w:cs="Times New Roman"/>
          <w:lang w:val="en-GB"/>
        </w:rPr>
      </w:pPr>
    </w:p>
    <w:p w14:paraId="5566C394" w14:textId="77777777" w:rsidR="0091071A" w:rsidRPr="00D424AA" w:rsidRDefault="0091071A" w:rsidP="00D424AA">
      <w:pPr>
        <w:rPr>
          <w:rFonts w:cs="Times New Roman"/>
          <w:lang w:val="en-GB"/>
        </w:rPr>
      </w:pPr>
    </w:p>
    <w:p w14:paraId="68FAADAF" w14:textId="1AF91E5B" w:rsidR="007A1008" w:rsidRPr="00D424AA" w:rsidRDefault="007A1008" w:rsidP="00D424AA">
      <w:pPr>
        <w:rPr>
          <w:rFonts w:cs="Times New Roman"/>
          <w:lang w:val="en-GB"/>
        </w:rPr>
      </w:pPr>
      <w:r w:rsidRPr="00D424AA">
        <w:rPr>
          <w:rFonts w:cs="Times New Roman"/>
          <w:lang w:val="en-GB"/>
        </w:rPr>
        <w:t>A second metric that is argued to be comparatively less sensitive to data issues than frequency- and intensity-</w:t>
      </w:r>
      <w:r w:rsidRPr="00D424AA">
        <w:rPr>
          <w:rFonts w:cs="Times New Roman"/>
          <w:lang w:val="en-GB"/>
        </w:rPr>
        <w:lastRenderedPageBreak/>
        <w:t xml:space="preserve">based metrics is TC translation speed </w:t>
      </w:r>
      <w:r w:rsidRPr="00D424AA">
        <w:rPr>
          <w:rFonts w:cs="Times New Roman"/>
          <w:lang w:val="en-GB"/>
        </w:rPr>
        <w:fldChar w:fldCharType="begin" w:fldLock="1"/>
      </w:r>
      <w:r w:rsidR="00FF6231">
        <w:rPr>
          <w:rFonts w:cs="Times New Roman"/>
          <w:lang w:val="en-GB"/>
        </w:rPr>
        <w:instrText>ADDIN CSL_CITATION { "citationItems" : [ { "id" : "ITEM-1", "itemData" : { "DOI" : "10.1038/s41586-018-0158-3", "ISSN" : "1476-4687", "abstract" : "As the Earth\u2019s atmosphere warms, the atmospheric circulation changes. These changes vary by region and time of year, but there is evidence that anthropogenic warming causes a general weakening of summertime tropical circulation1\u20138. Because tropical cyclones are carried along within their ambient environmental wind, there is a plausible a priori expectation that the translation speed of tropical cyclones has slowed with warming. In addition to circulation changes, anthropogenic warming causes increases in atmospheric water-vapour capacity, which are generally expected to increase precipitation rates                  9                . Rain rates near the centres of tropical cyclones are also expected to increase with increasing global temperatures10\u201312. The amount of tropical-cyclone-related rainfall that any given local area will experience is proportional to the rain rates and inversely proportional to the translation speeds of tropical cyclones. Here I show that tropical-cyclone translation speed has decreased globally by 10 per cent over the period 1949\u20132016, which is very likely to have compounded, and possibly dominated, any increases in local rainfall totals that may have occurred as a result of increased tropical-cyclone rain rates. The magnitude of the slowdown varies substantially by region and by latitude, but is generally consistent with expected changes in atmospheric circulation forced by anthropogenic emissions. Of particular importance is the slowdown of 30 per cent and 20 per cent over land areas affected by western North Pacific and North Atlantic tropical cyclones, respectively, and the slowdown of 19 per cent over land areas in the Australian region. The unprecedented rainfall totals associated with the \u2018stall\u2019 of Hurricane Harvey13\u201315 over Texas in 2017 provide a notable example of the relationship between regional rainfall amounts and tropical-cyclone translation speed. Any systematic past or future change in the translation speed of tropical cyclones, particularly over land, is therefore highly relevant when considering potential changes in local rainfall totals.", "author" : [ { "dropping-particle" : "", "family" : "Kossin", "given" : "James P", "non-dropping-particle" : "", "parse-names" : false, "suffix" : "" } ], "container-title" : "Nature", "id" : "ITEM-1", "issue" : "7708", "issued" : { "date-parts" : [ [ "2018" ] ] }, "page" : "104-107", "title" : "A global slowdown of tropical-cyclone translation speed", "translator" : [ { "dropping-particle" : "", "family" : "S195", "given" : "", "non-dropping-particle" : "", "parse-names" : false, "suffix" : "" } ], "type" : "article-journal", "volume" : "558" }, "uris" : [ "http://www.mendeley.com/documents/?uuid=d0459856-a3bb-4e91-88e8-898a309b28e0" ] } ], "mendeley" : { "formattedCitation" : "(Kossin, 2018)", "manualFormatting" : "(Kossin, 2018)", "plainTextFormattedCitation" : "(Kossin, 2018)", "previouslyFormattedCitation" : "(Kossi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2018)</w:t>
      </w:r>
      <w:r w:rsidRPr="00D424AA">
        <w:rPr>
          <w:rFonts w:cs="Times New Roman"/>
          <w:lang w:val="en-GB"/>
        </w:rPr>
        <w:fldChar w:fldCharType="end"/>
      </w:r>
      <w:r w:rsidRPr="00841A35">
        <w:rPr>
          <w:rFonts w:cs="Times New Roman"/>
          <w:lang w:val="en-GB"/>
        </w:rPr>
        <w:t>, which exhibits a global slowdown in the best-track data over the period 1949-2016. TC tran</w:t>
      </w:r>
      <w:r w:rsidRPr="00D424AA">
        <w:rPr>
          <w:rFonts w:cs="Times New Roman"/>
          <w:lang w:val="en-GB"/>
        </w:rPr>
        <w:t xml:space="preserve">slation speed is a measure of the speed at which TCs move across the Earth’s surface and is very closely related to local rainfall amounts (i.e., a slower translation speed causes greater local rainfall). TC translation speed also affects structural wind damage and coastal storm surge by changing the hazard event duration. The slowdown is observed in the best-track data from all basins except the Northern Indian Ocean and is also found in a number of regions where TCs interact directly with land. The slowing trends identified in the best-track data by </w:t>
      </w:r>
      <w:r w:rsidRPr="00D424AA">
        <w:rPr>
          <w:rFonts w:cs="Times New Roman"/>
          <w:lang w:val="en-GB"/>
        </w:rPr>
        <w:fldChar w:fldCharType="begin" w:fldLock="1"/>
      </w:r>
      <w:r w:rsidR="00FF6231">
        <w:rPr>
          <w:rFonts w:cs="Times New Roman"/>
          <w:lang w:val="en-GB"/>
        </w:rPr>
        <w:instrText>ADDIN CSL_CITATION { "citationItems" : [ { "id" : "ITEM-1", "itemData" : { "DOI" : "10.1038/s41586-018-0158-3", "ISSN" : "1476-4687", "abstract" : "As the Earth\u2019s atmosphere warms, the atmospheric circulation changes. These changes vary by region and time of year, but there is evidence that anthropogenic warming causes a general weakening of summertime tropical circulation1\u20138. Because tropical cyclones are carried along within their ambient environmental wind, there is a plausible a priori expectation that the translation speed of tropical cyclones has slowed with warming. In addition to circulation changes, anthropogenic warming causes increases in atmospheric water-vapour capacity, which are generally expected to increase precipitation rates                  9                . Rain rates near the centres of tropical cyclones are also expected to increase with increasing global temperatures10\u201312. The amount of tropical-cyclone-related rainfall that any given local area will experience is proportional to the rain rates and inversely proportional to the translation speeds of tropical cyclones. Here I show that tropical-cyclone translation speed has decreased globally by 10 per cent over the period 1949\u20132016, which is very likely to have compounded, and possibly dominated, any increases in local rainfall totals that may have occurred as a result of increased tropical-cyclone rain rates. The magnitude of the slowdown varies substantially by region and by latitude, but is generally consistent with expected changes in atmospheric circulation forced by anthropogenic emissions. Of particular importance is the slowdown of 30 per cent and 20 per cent over land areas affected by western North Pacific and North Atlantic tropical cyclones, respectively, and the slowdown of 19 per cent over land areas in the Australian region. The unprecedented rainfall totals associated with the \u2018stall\u2019 of Hurricane Harvey13\u201315 over Texas in 2017 provide a notable example of the relationship between regional rainfall amounts and tropical-cyclone translation speed. Any systematic past or future change in the translation speed of tropical cyclones, particularly over land, is therefore highly relevant when considering potential changes in local rainfall totals.", "author" : [ { "dropping-particle" : "", "family" : "Kossin", "given" : "James P", "non-dropping-particle" : "", "parse-names" : false, "suffix" : "" } ], "container-title" : "Nature", "id" : "ITEM-1", "issue" : "7708", "issued" : { "date-parts" : [ [ "2018" ] ] }, "page" : "104-107", "title" : "A global slowdown of tropical-cyclone translation speed", "translator" : [ { "dropping-particle" : "", "family" : "S195", "given" : "", "non-dropping-particle" : "", "parse-names" : false, "suffix" : "" } ], "type" : "article-journal", "volume" : "558" }, "uris" : [ "http://www.mendeley.com/documents/?uuid=d0459856-a3bb-4e91-88e8-898a309b28e0" ] } ], "mendeley" : { "formattedCitation" : "(Kossin, 2018)", "manualFormatting" : "Kossin (2018)", "plainTextFormattedCitation" : "(Kossin, 2018)", "previouslyFormattedCitation" : "(Kossi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2018)</w:t>
      </w:r>
      <w:r w:rsidRPr="00D424AA">
        <w:rPr>
          <w:rFonts w:cs="Times New Roman"/>
          <w:lang w:val="en-GB"/>
        </w:rPr>
        <w:fldChar w:fldCharType="end"/>
      </w:r>
      <w:r w:rsidRPr="00841A35">
        <w:rPr>
          <w:rFonts w:cs="Times New Roman"/>
          <w:lang w:val="en-GB"/>
        </w:rPr>
        <w:t xml:space="preserve"> have been argued to be l</w:t>
      </w:r>
      <w:r w:rsidRPr="00D424AA">
        <w:rPr>
          <w:rFonts w:cs="Times New Roman"/>
          <w:lang w:val="en-GB"/>
        </w:rPr>
        <w:t xml:space="preserve">argely due to data heterogeneity. </w:t>
      </w:r>
      <w:r w:rsidRPr="00D424AA">
        <w:rPr>
          <w:rFonts w:cs="Times New Roman"/>
          <w:lang w:val="en-GB"/>
        </w:rPr>
        <w:fldChar w:fldCharType="begin" w:fldLock="1"/>
      </w:r>
      <w:r w:rsidR="00FF6231">
        <w:rPr>
          <w:rFonts w:cs="Times New Roman"/>
          <w:lang w:val="en-GB"/>
        </w:rPr>
        <w:instrText>ADDIN CSL_CITATION { "citationItems" : [ { "id" : "ITEM-1", "itemData" : { "DOI" : "10.1029/2018GL080879", "ISSN" : "00948276", "author" : [ { "dropping-particle" : "", "family" : "Moon", "given" : "Heewon", "non-dropping-particle" : "", "parse-names" : false, "suffix" : "" }, { "dropping-particle" : "", "family" : "Guillod", "given" : "Benoit P.",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1", "issue" : "3", "issued" : { "date-parts" : [ [ "2019", "2", "16" ] ] }, "page" : "1861-1869", "title" : "Soil Moisture Effects on Afternoon Precipitation Occurrence in Current Climate Models", "translator" : [ { "dropping-particle" : "", "family" : "S1591", "given" : "", "non-dropping-particle" : "", "parse-names" : false, "suffix" : "" } ], "type" : "article-journal", "volume" : "46" }, "uris" : [ "http://www.mendeley.com/documents/?uuid=620b68be-26f7-4860-b01c-ea794314cd82" ] } ], "mendeley" : { "formattedCitation" : "(Moon et al., 2019)", "manualFormatting" : "Moon et al. (2019)", "plainTextFormattedCitation" : "(Moon et al., 2019)", "previouslyFormattedCitation" : "(Mo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oon et al. (2019)</w:t>
      </w:r>
      <w:r w:rsidRPr="00D424AA">
        <w:rPr>
          <w:rFonts w:cs="Times New Roman"/>
          <w:lang w:val="en-GB"/>
        </w:rPr>
        <w:fldChar w:fldCharType="end"/>
      </w:r>
      <w:r w:rsidRPr="00841A35">
        <w:rPr>
          <w:rFonts w:cs="Times New Roman"/>
          <w:lang w:val="en-GB"/>
        </w:rPr>
        <w:t xml:space="preserve"> and </w:t>
      </w:r>
      <w:r w:rsidRPr="00D424AA">
        <w:rPr>
          <w:rFonts w:cs="Times New Roman"/>
          <w:lang w:val="en-GB"/>
        </w:rPr>
        <w:fldChar w:fldCharType="begin" w:fldLock="1"/>
      </w:r>
      <w:r w:rsidR="00FF6231">
        <w:rPr>
          <w:rFonts w:cs="Times New Roman"/>
          <w:lang w:val="en-GB"/>
        </w:rPr>
        <w:instrText>ADDIN CSL_CITATION { "citationItems" : [ { "id" : "ITEM-1", "itemData" : { "DOI" : "10.1038/s41586-019-1223-2", "ISSN" : "1476-4687", "author" : [ { "dropping-particle" : "", "family" : "Lanzante", "given" : "John R", "non-dropping-particle" : "", "parse-names" : false, "suffix" : "" } ], "container-title" : "Nature", "id" : "ITEM-1", "issue" : "7759", "issued" : { "date-parts" : [ [ "2019" ] ] }, "page" : "E6-E15", "title" : "Uncertainties in tropical-cyclone translation speed", "translator" : [ { "dropping-particle" : "", "family" : "S1702", "given" : "", "non-dropping-particle" : "", "parse-names" : false, "suffix" : "" } ], "type" : "article-journal", "volume" : "570" }, "uris" : [ "http://www.mendeley.com/documents/?uuid=1668dbd9-ae82-48f3-9e80-924a0932c805" ] } ], "mendeley" : { "formattedCitation" : "(Lanzante, 2019)", "manualFormatting" : "Lanzante (2019)", "plainTextFormattedCitation" : "(Lanzante, 2019)", "previouslyFormattedCitation" : "(Lanzante,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anzante (2019)</w:t>
      </w:r>
      <w:r w:rsidRPr="00D424AA">
        <w:rPr>
          <w:rFonts w:cs="Times New Roman"/>
          <w:lang w:val="en-GB"/>
        </w:rPr>
        <w:fldChar w:fldCharType="end"/>
      </w:r>
      <w:r w:rsidRPr="00841A35">
        <w:rPr>
          <w:rFonts w:cs="Times New Roman"/>
          <w:lang w:val="en-GB"/>
        </w:rPr>
        <w:t xml:space="preserve"> provide evidence that meridional TC track shifts project onto the slowing trend</w:t>
      </w:r>
      <w:r w:rsidRPr="00D424AA">
        <w:rPr>
          <w:rFonts w:cs="Times New Roman"/>
          <w:lang w:val="en-GB"/>
        </w:rPr>
        <w:t xml:space="preserve">s and argue that these shifts are due to the introduction of satellite data. </w:t>
      </w:r>
      <w:r w:rsidRPr="00D424AA">
        <w:rPr>
          <w:rFonts w:cs="Times New Roman"/>
          <w:lang w:val="en-GB"/>
        </w:rPr>
        <w:fldChar w:fldCharType="begin" w:fldLock="1"/>
      </w:r>
      <w:r w:rsidR="00FF6231">
        <w:rPr>
          <w:rFonts w:cs="Times New Roman"/>
          <w:lang w:val="en-GB"/>
        </w:rPr>
        <w:instrText>ADDIN CSL_CITATION { "citationItems" : [ { "id" : "ITEM-1", "itemData" : { "DOI" : "10.1038/s41586-019-1224-1", "ISSN" : "1476-4687", "author" : [ { "dropping-particle" : "", "family" : "Kossin", "given" : "James P", "non-dropping-particle" : "", "parse-names" : false, "suffix" : "" } ], "container-title" : "Nature", "id" : "ITEM-1", "issue" : "7759", "issued" : { "date-parts" : [ [ "2019" ] ] }, "page" : "E16-E22", "title" : "Reply to: Moon, I.-J. et al.; Lanzante, J. R.", "translator" : [ { "dropping-particle" : "", "family" : "S1703", "given" : "", "non-dropping-particle" : "", "parse-names" : false, "suffix" : "" } ], "type" : "article-journal", "volume" : "570" }, "uris" : [ "http://www.mendeley.com/documents/?uuid=51220eb2-02cd-4633-8cec-6b641fb23106" ] } ], "mendeley" : { "formattedCitation" : "(Kossin, 2019)", "manualFormatting" : "Kossin (2019)", "plainTextFormattedCitation" : "(Kossin, 2019)", "previouslyFormattedCitation" : "(Kossin,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2019)</w:t>
      </w:r>
      <w:r w:rsidRPr="00D424AA">
        <w:rPr>
          <w:rFonts w:cs="Times New Roman"/>
          <w:lang w:val="en-GB"/>
        </w:rPr>
        <w:fldChar w:fldCharType="end"/>
      </w:r>
      <w:r w:rsidRPr="00841A35">
        <w:rPr>
          <w:rFonts w:cs="Times New Roman"/>
          <w:lang w:val="en-GB"/>
        </w:rPr>
        <w:t xml:space="preserve"> provides evidence that the slowing trend is real by focusing on Atlantic TC track data ove</w:t>
      </w:r>
      <w:r w:rsidRPr="00D424AA">
        <w:rPr>
          <w:rFonts w:cs="Times New Roman"/>
          <w:lang w:val="en-GB"/>
        </w:rPr>
        <w:t xml:space="preserve">r the contiguous United States in the 118-year period 1900–2017, which are generally considered reliable. In this period, mean TC translation speed has decreased by 17%. The slowing TC translation speed is expected to increase local rainfall amounts, which would increase coastal and inland flooding. In combination with slowing translation speed, abrupt TC track direction changes – that can be associated with track “meanders” or “stalls” – have become increasingly common along the North American coast since the mid-20th century, leading to more rainfall in the region </w:t>
      </w:r>
      <w:r w:rsidRPr="00D424AA">
        <w:rPr>
          <w:rFonts w:cs="Times New Roman"/>
          <w:lang w:val="en-GB"/>
        </w:rPr>
        <w:fldChar w:fldCharType="begin" w:fldLock="1"/>
      </w:r>
      <w:r w:rsidR="00FF6231">
        <w:rPr>
          <w:rFonts w:cs="Times New Roman"/>
          <w:lang w:val="en-GB"/>
        </w:rPr>
        <w:instrText>ADDIN CSL_CITATION { "citationItems" : [ { "id" : "ITEM-1", "itemData" : { "DOI" : "10.1038/s41612-019-0074-8", "ISSN" : "2397-3722", "abstract" : "The average speed of tropical cyclone (TC) translation has slowed since the mid 20th century. Here we report that North Atlantic (NA) TCs have become increasingly likely to \u201cstall\u201d near the coast, spending many hours in confined regions. The stalling is driven not only by slower translation, but also by an increase in abrupt changes of direction. We compute residence-time distributions for TCs in confined coastal regions, and find that the tails of these distributions have increased significantly. We also show that TCs stalling over a region result in more rain on the region. Together, increased stalling and increased rain during stalls imply increased coastal rainfall from TCs, other factors equal. Although the data are sparse, we do in fact find a significant positive trend in coastal annual-mean rainfall 1948\u20132017 from TCs that stall, and we verify that this is due to increased stalling frequency. We make no attribution to anthropogenic climate forcing for the stalling or rainfall; the trends could be due to low frequency natural variability. Regardless of the cause, the significant increases in TC stalling frequency and high potential for associated increases in rainfall have very likely exacerbated TC hazards for coastal populations.", "author" : [ { "dropping-particle" : "", "family" : "Hall", "given" : "Timothy M.", "non-dropping-particle" : "", "parse-names" : false, "suffix" : "" }, { "dropping-particle" : "", "family" : "Kossin", "given" : "James P.", "non-dropping-particle" : "", "parse-names" : false, "suffix" : "" } ], "container-title" : "npj Climate and Atmospheric Science", "id" : "ITEM-1", "issue" : "1", "issued" : { "date-parts" : [ [ "2019" ] ] }, "page" : "1-9", "publisher" : "Springer US", "title" : "Hurricane stalling along the North American coast and implications for rainfall", "translator" : [ { "dropping-particle" : "", "family" : "S2589", "given" : "", "non-dropping-particle" : "", "parse-names" : false, "suffix" : "" } ], "type" : "article-journal", "volume" : "2" }, "uris" : [ "http://www.mendeley.com/documents/?uuid=b66555bf-de22-4e2b-83ec-9f702f67e96f" ] } ], "mendeley" : { "formattedCitation" : "(Hall and Kossin, 2019)", "plainTextFormattedCitation" : "(Hall and Kossin, 2019)", "previouslyFormattedCitation" : "(Hall and Kossin,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ll and Kossin, 2019)</w:t>
      </w:r>
      <w:r w:rsidRPr="00D424AA">
        <w:rPr>
          <w:rFonts w:cs="Times New Roman"/>
          <w:lang w:val="en-GB"/>
        </w:rPr>
        <w:fldChar w:fldCharType="end"/>
      </w:r>
      <w:r w:rsidRPr="00841A35">
        <w:rPr>
          <w:rFonts w:cs="Times New Roman"/>
          <w:lang w:val="en-GB"/>
        </w:rPr>
        <w:t xml:space="preserve">. </w:t>
      </w:r>
    </w:p>
    <w:p w14:paraId="73E610AD" w14:textId="77777777" w:rsidR="007A1008" w:rsidRPr="00D424AA" w:rsidRDefault="007A1008" w:rsidP="00D424AA">
      <w:pPr>
        <w:rPr>
          <w:rFonts w:cs="Times New Roman"/>
          <w:lang w:val="en-GB"/>
        </w:rPr>
      </w:pPr>
    </w:p>
    <w:p w14:paraId="071BA156" w14:textId="513C6273" w:rsidR="007A1008" w:rsidRPr="00D506A9" w:rsidRDefault="007A1008" w:rsidP="00D424AA">
      <w:pPr>
        <w:rPr>
          <w:rFonts w:cs="Times New Roman"/>
          <w:lang w:val="en-GB"/>
        </w:rPr>
      </w:pPr>
      <w:r w:rsidRPr="00D506A9">
        <w:rPr>
          <w:rFonts w:cs="Times New Roman"/>
          <w:lang w:val="en-GB"/>
        </w:rPr>
        <w:t xml:space="preserve">In summary, there is mounting evidence that a variety of TC characteristics have changed over various time periods. It is </w:t>
      </w:r>
      <w:r w:rsidRPr="00D506A9">
        <w:rPr>
          <w:rFonts w:cs="Times New Roman"/>
          <w:i/>
          <w:lang w:val="en-GB"/>
        </w:rPr>
        <w:t>likely</w:t>
      </w:r>
      <w:r w:rsidRPr="00D506A9">
        <w:rPr>
          <w:rFonts w:cs="Times New Roman"/>
          <w:lang w:val="en-GB"/>
        </w:rPr>
        <w:t xml:space="preserve"> that the proportion of major TC intensities and the frequency of rapid intensification events have both increased globally over the past 40 years. It is </w:t>
      </w:r>
      <w:r w:rsidRPr="00D506A9">
        <w:rPr>
          <w:rFonts w:cs="Times New Roman"/>
          <w:i/>
          <w:lang w:val="en-GB"/>
        </w:rPr>
        <w:t>very likely</w:t>
      </w:r>
      <w:r w:rsidRPr="00D506A9">
        <w:rPr>
          <w:rFonts w:cs="Times New Roman"/>
          <w:lang w:val="en-GB"/>
        </w:rPr>
        <w:t xml:space="preserve"> that the average location where TCs reach their peak wind-intensity has migrated poleward in the western North Pacific Ocean since the 1940s. It is </w:t>
      </w:r>
      <w:r w:rsidRPr="00D506A9">
        <w:rPr>
          <w:rFonts w:cs="Times New Roman"/>
          <w:i/>
          <w:lang w:val="en-GB"/>
        </w:rPr>
        <w:t>likely</w:t>
      </w:r>
      <w:r w:rsidRPr="00D506A9">
        <w:rPr>
          <w:rFonts w:cs="Times New Roman"/>
          <w:lang w:val="en-GB"/>
        </w:rPr>
        <w:t xml:space="preserve"> that TC translation speed has slowed over the U.S. since 1900. </w:t>
      </w:r>
    </w:p>
    <w:p w14:paraId="4A090B8D" w14:textId="0B362817" w:rsidR="007A1008" w:rsidRDefault="007A1008" w:rsidP="00D424AA">
      <w:pPr>
        <w:rPr>
          <w:rFonts w:cs="Times New Roman"/>
          <w:lang w:val="en-GB"/>
        </w:rPr>
      </w:pPr>
    </w:p>
    <w:p w14:paraId="37ACA48A" w14:textId="77777777" w:rsidR="0012500E" w:rsidRPr="00D424AA" w:rsidRDefault="0012500E" w:rsidP="00D424AA">
      <w:pPr>
        <w:rPr>
          <w:rFonts w:cs="Times New Roman"/>
          <w:lang w:val="en-GB"/>
        </w:rPr>
      </w:pPr>
    </w:p>
    <w:p w14:paraId="580CF99C" w14:textId="77777777" w:rsidR="007A1008" w:rsidRPr="00D424AA" w:rsidRDefault="007A1008" w:rsidP="00D424AA">
      <w:pPr>
        <w:pStyle w:val="AR6Chap11Level311111"/>
        <w:rPr>
          <w:rFonts w:cs="Times New Roman"/>
          <w:lang w:val="en-GB"/>
        </w:rPr>
      </w:pPr>
      <w:bookmarkStart w:id="2541" w:name="_Toc25583699"/>
      <w:bookmarkStart w:id="2542" w:name="_Toc57192460"/>
      <w:bookmarkStart w:id="2543" w:name="_Toc70703043"/>
      <w:r w:rsidRPr="00D424AA">
        <w:rPr>
          <w:rFonts w:cs="Times New Roman"/>
          <w:lang w:val="en-GB"/>
        </w:rPr>
        <w:t>Model evaluation</w:t>
      </w:r>
      <w:bookmarkEnd w:id="2541"/>
      <w:bookmarkEnd w:id="2542"/>
      <w:bookmarkEnd w:id="2543"/>
    </w:p>
    <w:p w14:paraId="04D0CA44" w14:textId="77777777" w:rsidR="007A1008" w:rsidRPr="00D424AA" w:rsidRDefault="007A1008" w:rsidP="00D424AA">
      <w:pPr>
        <w:rPr>
          <w:rFonts w:cs="Times New Roman"/>
          <w:lang w:val="en-GB"/>
        </w:rPr>
      </w:pPr>
    </w:p>
    <w:p w14:paraId="58EC3817" w14:textId="37F657B9" w:rsidR="007A1008" w:rsidRPr="00D424AA" w:rsidRDefault="007A1008" w:rsidP="00D424AA">
      <w:pPr>
        <w:rPr>
          <w:rFonts w:cs="Times New Roman"/>
          <w:lang w:val="nb-NO"/>
        </w:rPr>
      </w:pPr>
      <w:r w:rsidRPr="00D424AA">
        <w:rPr>
          <w:rFonts w:cs="Times New Roman"/>
          <w:lang w:val="en-GB"/>
        </w:rPr>
        <w:t xml:space="preserve">Accurate projections of future TC activity have two principal requirements: accurate representation of changes in the relevant environmental factors (e.g., SSTs) that can affect TC activity, and accurate representation of actual TC activity in given environmental conditions. </w:t>
      </w:r>
      <w:bookmarkStart w:id="2544" w:name="_Hlk46498445"/>
      <w:r w:rsidRPr="00D424AA">
        <w:rPr>
          <w:rFonts w:eastAsia="SimSun" w:cs="Times New Roman"/>
          <w:color w:val="000000"/>
          <w:lang w:val="en-GB"/>
        </w:rPr>
        <w:t xml:space="preserve">In particular, models’ </w:t>
      </w:r>
      <w:r w:rsidR="009123E5">
        <w:rPr>
          <w:rFonts w:eastAsia="SimSun" w:cs="Times New Roman"/>
          <w:color w:val="000000"/>
          <w:lang w:val="en-GB"/>
        </w:rPr>
        <w:t xml:space="preserve">capacity to </w:t>
      </w:r>
      <w:r w:rsidRPr="00D424AA">
        <w:rPr>
          <w:rFonts w:eastAsia="SimSun" w:cs="Times New Roman"/>
          <w:color w:val="000000"/>
          <w:lang w:val="en-GB"/>
        </w:rPr>
        <w:t>reproduc</w:t>
      </w:r>
      <w:r w:rsidR="009123E5">
        <w:rPr>
          <w:rFonts w:eastAsia="SimSun" w:cs="Times New Roman"/>
          <w:color w:val="000000"/>
          <w:lang w:val="en-GB"/>
        </w:rPr>
        <w:t>e</w:t>
      </w:r>
      <w:r w:rsidRPr="00D424AA">
        <w:rPr>
          <w:rFonts w:eastAsia="SimSun" w:cs="Times New Roman"/>
          <w:color w:val="000000"/>
          <w:lang w:val="en-GB"/>
        </w:rPr>
        <w:t xml:space="preserve"> historical trends or interannual variabilities of TC activity is relevant to the confidence in future projections. </w:t>
      </w:r>
      <w:r w:rsidRPr="00D424AA">
        <w:rPr>
          <w:rFonts w:cs="Times New Roman"/>
          <w:lang w:val="en-GB"/>
        </w:rPr>
        <w:t xml:space="preserve">One test of the models is to evaluate their ability to reproduce the dependency of the TC statistics in the different basins in the real world, in addition to their capability of reproducing atmospheric and ocean environmental conditions. </w:t>
      </w:r>
      <w:bookmarkEnd w:id="2544"/>
      <w:r w:rsidRPr="00D424AA">
        <w:rPr>
          <w:rFonts w:cs="Times New Roman"/>
          <w:lang w:val="en-GB"/>
        </w:rPr>
        <w:t>For</w:t>
      </w:r>
      <w:r w:rsidR="009123E5">
        <w:rPr>
          <w:rFonts w:cs="Times New Roman"/>
          <w:lang w:val="en-GB"/>
        </w:rPr>
        <w:t xml:space="preserve"> the</w:t>
      </w:r>
      <w:r w:rsidRPr="00D424AA">
        <w:rPr>
          <w:rFonts w:cs="Times New Roman"/>
          <w:lang w:val="en-GB"/>
        </w:rPr>
        <w:t xml:space="preserve"> evaluation of projections of TC-relevant environmental variables, </w:t>
      </w:r>
      <w:r w:rsidR="009123E5">
        <w:rPr>
          <w:rFonts w:cs="Times New Roman"/>
          <w:lang w:val="en-GB"/>
        </w:rPr>
        <w:t>AR5</w:t>
      </w:r>
      <w:r w:rsidR="009123E5" w:rsidRPr="00D424AA">
        <w:rPr>
          <w:rFonts w:cs="Times New Roman"/>
          <w:lang w:val="en-GB"/>
        </w:rPr>
        <w:t xml:space="preserve"> </w:t>
      </w:r>
      <w:r w:rsidRPr="00D424AA">
        <w:rPr>
          <w:rFonts w:cs="Times New Roman"/>
          <w:lang w:val="en-GB"/>
        </w:rPr>
        <w:t xml:space="preserve">confidence statements were based on global </w:t>
      </w:r>
      <w:r w:rsidR="009123E5">
        <w:rPr>
          <w:rFonts w:cs="Times New Roman"/>
          <w:lang w:val="en-GB"/>
        </w:rPr>
        <w:t xml:space="preserve">surface </w:t>
      </w:r>
      <w:r w:rsidRPr="00D424AA">
        <w:rPr>
          <w:rFonts w:cs="Times New Roman"/>
          <w:lang w:val="en-GB"/>
        </w:rPr>
        <w:t xml:space="preserve">temperature and moisture, but not on the detailed regional structure of SST and atmospheric circulation changes such as steering flows and vertical shear, which affect characteristics of TCs (genesis, intensity, tracks, etc.). Various aspects of TC metrics are used to evaluate how capable models are of simulating present-day TC climatologies and variability (e.g. TC frequency, wind-intensity, precipitation, size, tracks, and their seasonal and interannual changes) </w:t>
      </w:r>
      <w:commentRangeStart w:id="2545"/>
      <w:r w:rsidRPr="00D424AA">
        <w:rPr>
          <w:rFonts w:cs="Times New Roman"/>
          <w:lang w:val="en-GB"/>
        </w:rPr>
        <w:fldChar w:fldCharType="begin" w:fldLock="1"/>
      </w:r>
      <w:ins w:id="2546" w:author="Robin Matthews" w:date="2021-07-14T10:07:00Z">
        <w:r w:rsidR="0012626D">
          <w:rPr>
            <w:rFonts w:cs="Times New Roman"/>
            <w:lang w:val="en-GB"/>
          </w:rPr>
          <w:instrText>ADDIN CSL_CITATION { "citationItems" : [ { "id" : "ITEM-1", "itemData" : { "DOI" : "10.1175/BAMS-D-13-00242.1", "ISBN" : "6038621628", "ISSN" : "00030007", "abstract" : "While a quantitative climate theory of tropical cyclone formation remains elusive, considerable progress has been made recently in our ability to simulate tropical cyclone climatologies and to understand the relationship between climate and tropical cyclone formation. Climate models are now able to simulate a realistic rate of global tropical cyclone formation, although simulation of the Atlantic tropical cyclone climatology remains challenging unless horizontal resolutions finer than 50 km are employed. This article summarizes published research from the idealized experiments of the Hurricane Working Group of U.S. Climate and Ocean: Variability, Predictability and Change (CLIVAR). This work, combined with results from other model simulations, has strengthened relationships between tropical cyclone formation rates and climate variables such as midtropospheric vertical velocity, with decreased climatological vertical velocities leading to decreased tropical cyclone formation. Systematic differences are shown between experiments in which only sea surface temperature is increased compared with experiments where only atmospheric carbon dioxide is increased. Experiments where only carbon dioxide is increased are more likely to demonstrate a decrease in tropical cyclone numbers, similar to the decreases simulated by many climate models for a future, warmer climate. Experiments where the two effects are combined also show decreases in numbers, but these tend to be less for models that demonstrate a strong tropical cyclone response to increased sea surface temperatures. Further experiments are proposed that may improve our understanding of the relationship between climate and tropical cyclone formation, including experiments with two-way interaction between the ocean and the atmosphere and variations in atmospheric aerosols.", "author" : [ { "dropping-particle" : "", "family" : "Walsh", "given" : "Kevin J.E.", "non-dropping-particle" : "", "parse-names" : false, "suffix" : "" }, { "dropping-particle" : "", "family" : "Camargo", "given" : "Suzana J.", "non-dropping-particle" : "", "parse-names" : false, "suffix" : "" }, { "dropping-particle" : "", "family" : "Vecchi", "given" : "Gabriel A.", "non-dropping-particle" : "", "parse-names" : false, "suffix" : "" }, { "dropping-particle" : "", "family" : "Daloz", "given" : "Anne Sophie", "non-dropping-particle" : "", "parse-names" : false, "suffix" : "" }, { "dropping-particle" : "", "family" : "Elsner", "given" : "James", "non-dropping-particle" : "", "parse-names" : false, "suffix" : "" }, { "dropping-particle" : "", "family" : "Emanuel", "given" : "Kerry", "non-dropping-particle" : "", "parse-names" : false, "suffix" : "" }, { "dropping-particle" : "", "family" : "Horn", "given" : "Michael", "non-dropping-particle" : "", "parse-names" : false, "suffix" : "" }, { "dropping-particle" : "", "family" : "Lim", "given" : "Young Kwon", "non-dropping-particle" : "", "parse-names" : false, "suffix" : "" }, { "dropping-particle" : "", "family" : "Roberts", "given" : "Malcolm", "non-dropping-particle" : "", "parse-names" : false, "suffix" : "" }, { "dropping-particle" : "", "family" : "Patricola", "given" : "Christina", "non-dropping-particle" : "", "parse-names" : false, "suffix" : "" }, { "dropping-particle" : "", "family" : "Scoccimarro", "given" : "Enrico", "non-dropping-particle" : "", "parse-names" : false, "suffix" : "" }, { "dropping-particle" : "", "family" : "Sobel", "given" : "Adam H.", "non-dropping-particle" : "", "parse-names" : false, "suffix" : "" }, { "dropping-particle" : "", "family" : "Strazzo", "given" : "Sarah", "non-dropping-particle" : "", "parse-names" : false, "suffix" : "" }, { "dropping-particle" : "", "family" : "Villarini", "given" : "Gabriele", "non-dropping-particle" : "", "parse-names" : false, "suffix" : "" }, { "dropping-particle" : "", "family" : "Wehner", "given" : "Michael", "non-dropping-particle" : "", "parse-names" : false, "suffix" : "" }, { "dropping-particle" : "", "family" : "Zhao", "given" : "Ming", "non-dropping-particle" : "", "parse-names" : false, "suffix" : "" }, { "dropping-particle" : "", "family" : "Kossin", "given" : "James P.", "non-dropping-particle" : "", "parse-names" : false, "suffix" : "" }, { "dropping-particle" : "", "family" : "Row", "given" : "Tim", "non-dropping-particle" : "La", "parse-names" : false, "suffix" : "" }, { "dropping-particle" : "", "family" : "Oouchi", "given" : "Kazuyoshi", "non-dropping-particle" : "", "parse-names" : false, "suffix" : "" }, { "dropping-particle" : "", "family" : "Schubert", "given" : "Siegfried", "non-dropping-particle" : "", "parse-names" : false, "suffix" : "" }, { "dropping-particle" : "", "family" : "Wang", "given" : "Hui", "non-dropping-particle" : "", "parse-names" : false, "suffix" : "" }, { "dropping-particle" : "", "family" : "Bacmeister", "given" : "Julio", "non-dropping-particle" : "", "parse-names" : false, "suffix" : "" }, { "dropping-particle" : "", "family" : "Chang", "given" : "Ping", "non-dropping-particle" : "", "parse-names" : false, "suffix" : "" }, { "dropping-particle" : "", "family" : "Chauvin", "given" : "Fabrice", "non-dropping-particle" : "", "parse-names" : false, "suffix" : "" }, { "dropping-particle" : "", "family" : "Jablonowski", "given" : "Christiane", "non-dropping-particle" : "", "parse-names" : false, "suffix" : "" }, { "dropping-particle" : "", "family" : "Kumar", "given" : "Arun", "non-dropping-particle" : "", "parse-names" : false, "suffix" : "" }, { "dropping-particle" : "", "family" : "Murakami", "given" : "Hiroyuki", "non-dropping-particle" : "", "parse-names" : false, "suffix" : "" }, { "dropping-particle" : "", "family" : "Ose", "given" : "Tomoaki", "non-dropping-particle" : "", "parse-names" : false, "suffix" : "" }, { "dropping-particle" : "", "family" : "Reed", "given" : "Kevin A.", "non-dropping-particle" : "", "parse-names" : false, "suffix" : "" }, { "dropping-particle" : "", "family" : "Saravanan", "given" : "Ramalingam", "non-dropping-particle" : "", "parse-names" : false, "suffix" : "" }, { "dropping-particle" : "", "family" : "Yamada", "given" : "Yohei", "non-dropping-particle" : "", "parse-names" : false, "suffix" : "" }, { "dropping-particle" : "", "family" : "Zarzycki", "given" : "Colin M.", "non-dropping-particle" : "", "parse-names" : false, "suffix" : "" }, { "dropping-particle" : "", "family" : "Luigi Vidale", "given" : "Pier", "non-dropping-particle" : "", "parse-names" : false, "suffix" : "" }, { "dropping-particle" : "", "family" : "Jonas", "given" : "Jeffrey A.", "non-dropping-particle" : "", "parse-names" : false, "suffix" : "" }, { "dropping-particle" : "", "family" : "Henderson", "given" : "Naomi", "non-dropping-particle" : "", "parse-names" : false, "suffix" : "" } ], "container-title" : "Bulletin of the American Meteorological Society", "id" : "ITEM-1", "issue" : "6", "issued" : { "date-parts" : [ [ "2015" ] ] }, "page" : "997-1017", "title" : "Hurricanes and climate: The U.S. Clivar working group on hurricanes", "translator" : [ { "dropping-particle" : "", "family" : "S1147", "given" : "", "non-dropping-particle" : "", "parse-names" : false, "suffix" : "" } ], "type" : "article-journal", "volume" : "96" }, "uris" : [ "http://www.mendeley.com/documents/?uuid=a46f7f46-8d6f-4bf9-8984-dd0464546080" ] }, { "id" : "ITEM-2", "itemData" : { "DOI" : "10.1002/wcc.373", "ISSN" : "17577799", "abstract" : "In this review, we provide a historical overview of the simulation of tropical cyclones (TCs) in climate models, from the first attempts in the 1970s to the current state-of-the-art models. We discuss the status of TC simulation across multiple time scales, from intraseasonal, seasonal, and decadal, to climate change. One of the limitations on the simulation of TCs in climate models has been, and continues to be, balancing the high resolution necessary to accurately simulate TCs themselves with the need to run simulations for many years and using many ensemble members. Several approaches to inferring TC activity indirectly, rather than relying on the models own under-resolved TCs, are reviewed, including the use of TC genesis indices based on the large-scale environment and downscaling methods such as the use of regional climate models and statistical-dynamical techniques. We also provide an update on the status of climate change projections from the current class of models, where it is feasible to directly track the model's TCs. While there has been great progress in the capability of climate models to simulate TCs and provide useful forecasts and projections across multiple time scales, there remains much work to be done. We list some of the sources of uncertainty and model sensitivity, describe where improvements are necessary, and provide a few suggestions for promising research directions.", "author" : [ { "dropping-particle" : "", "family" : "Camargo", "given" : "Suzana J", "non-dropping-particle" : "", "parse-names" : false, "suffix" : "" }, { "dropping-particle" : "", "family" : "Wing", "given" : "Allison A", "non-dropping-particle" : "", "parse-names" : false, "suffix" : "" } ], "container-title" : "WIREs Climate Change", "id" : "ITEM-2", "issue" : "2", "issued" : { "date-parts" : [ [ "2016" ] ] }, "page" : "211-237", "title" : "Tropical cyclones in climate models", "translator" : [ { "dropping-particle" : "", "family" : "S905", "given" : "", "non-dropping-particle" : "", "parse-names" : false, "suffix" : "" } ], "type" : "article-journal", "volume" : "7" }, "uris" : [ "http://www.mendeley.com/documents/?uuid=7fac4790-cf51-440f-a296-7df67752ed92", "http://www.mendeley.com/documents/?uuid=a4cc1d65-facd-4132-b10f-34512a3e3d36" ] }, { "id" : "ITEM-3", "itemData" : { "DOI" : "10.1175/BAMS-D-18-0189.1", "ISSN" : "0003-0007",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3", "issue" : "10", "issued" : { "date-parts" : [ [ "2019", "10" ] ] }, "note" : "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 "page" : "1987-2007", "title" : "Tropical Cyclones and Climate Change Assessment: Part I: Detection and Attribution", "translator" : [ { "dropping-particle" : "", "family" : "S1557", "given" : "", "non-dropping-particle" : "", "parse-names" : false, "suffix" : "" } ], "type" : "article-journal", "volume" : "100" }, "uris" : [ "http://www.mendeley.com/documents/?uuid=96cceff1-26f0-48a3-8af9-96ebcdd6b30d" ] }, { "id" : "ITEM-4",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4",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mendeley" : { "formattedCitation" : "(Walsh et al., 2015; Camargo and Wing, 2016; Knutson et al., 2019, 2020)", "manualFormatting" : "(Walsh et al., 2015; Camargo and Wing, 2016; Knutson et al., 2019, 202)", "plainTextFormattedCitation" : "(Walsh et al., 2015; Camargo and Wing, 2016; Knutson et al., 2019, 2020)", "previouslyFormattedCitation" : "(Walsh et al., 2015; Camargo and Wing, 2016; Knutson et al., 2019, 2020)" }, "properties" : { "noteIndex" : 0 }, "schema" : "https://github.com/citation-style-language/schema/raw/master/csl-citation.json" }</w:instrText>
        </w:r>
      </w:ins>
      <w:del w:id="2547" w:author="Robin Matthews" w:date="2021-07-14T10:07:00Z">
        <w:r w:rsidR="007D2D56" w:rsidDel="0012626D">
          <w:rPr>
            <w:rFonts w:cs="Times New Roman"/>
            <w:lang w:val="en-GB"/>
          </w:rPr>
          <w:delInstrText>ADDIN CSL_CITATION { "citationItems" : [ { "id" : "ITEM-1", "itemData" : { "DOI" : "10.1175/BAMS-D-13-00242.1", "ISBN" : "6038621628", "ISSN" : "00030007", "abstract" : "While a quantitative climate theory of tropical cyclone formation remains elusive, considerable progress has been made recently in our ability to simulate tropical cyclone climatologies and to understand the relationship between climate and tropical cyclone formation. Climate models are now able to simulate a realistic rate of global tropical cyclone formation, although simulation of the Atlantic tropical cyclone climatology remains challenging unless horizontal resolutions finer than 50 km are employed. This article summarizes published research from the idealized experiments of the Hurricane Working Group of U.S. Climate and Ocean: Variability, Predictability and Change (CLIVAR). This work, combined with results from other model simulations, has strengthened relationships between tropical cyclone formation rates and climate variables such as midtropospheric vertical velocity, with decreased climatological vertical velocities leading to decreased tropical cyclone formation. Systematic differences are shown between experiments in which only sea surface temperature is increased compared with experiments where only atmospheric carbon dioxide is increased. Experiments where only carbon dioxide is increased are more likely to demonstrate a decrease in tropical cyclone numbers, similar to the decreases simulated by many climate models for a future, warmer climate. Experiments where the two effects are combined also show decreases in numbers, but these tend to be less for models that demonstrate a strong tropical cyclone response to increased sea surface temperatures. Further experiments are proposed that may improve our understanding of the relationship between climate and tropical cyclone formation, including experiments with two-way interaction between the ocean and the atmosphere and variations in atmospheric aerosols.", "author" : [ { "dropping-particle" : "", "family" : "Walsh", "given" : "Kevin J.E.", "non-dropping-particle" : "", "parse-names" : false, "suffix" : "" }, { "dropping-particle" : "", "family" : "Camargo", "given" : "Suzana J.", "non-dropping-particle" : "", "parse-names" : false, "suffix" : "" }, { "dropping-particle" : "", "family" : "Vecchi", "given" : "Gabriel A.", "non-dropping-particle" : "", "parse-names" : false, "suffix" : "" }, { "dropping-particle" : "", "family" : "Daloz", "given" : "Anne Sophie", "non-dropping-particle" : "", "parse-names" : false, "suffix" : "" }, { "dropping-particle" : "", "family" : "Elsner", "given" : "James", "non-dropping-particle" : "", "parse-names" : false, "suffix" : "" }, { "dropping-particle" : "", "family" : "Emanuel", "given" : "Kerry", "non-dropping-particle" : "", "parse-names" : false, "suffix" : "" }, { "dropping-particle" : "", "family" : "Horn", "given" : "Michael", "non-dropping-particle" : "", "parse-names" : false, "suffix" : "" }, { "dropping-particle" : "", "family" : "Lim", "given" : "Young Kwon", "non-dropping-particle" : "", "parse-names" : false, "suffix" : "" }, { "dropping-particle" : "", "family" : "Roberts", "given" : "Malcolm", "non-dropping-particle" : "", "parse-names" : false, "suffix" : "" }, { "dropping-particle" : "", "family" : "Patricola", "given" : "Christina", "non-dropping-particle" : "", "parse-names" : false, "suffix" : "" }, { "dropping-particle" : "", "family" : "Scoccimarro", "given" : "Enrico", "non-dropping-particle" : "", "parse-names" : false, "suffix" : "" }, { "dropping-particle" : "", "family" : "Sobel", "given" : "Adam H.", "non-dropping-particle" : "", "parse-names" : false, "suffix" : "" }, { "dropping-particle" : "", "family" : "Strazzo", "given" : "Sarah", "non-dropping-particle" : "", "parse-names" : false, "suffix" : "" }, { "dropping-particle" : "", "family" : "Villarini", "given" : "Gabriele", "non-dropping-particle" : "", "parse-names" : false, "suffix" : "" }, { "dropping-particle" : "", "family" : "Wehner", "given" : "Michael", "non-dropping-particle" : "", "parse-names" : false, "suffix" : "" }, { "dropping-particle" : "", "family" : "Zhao", "given" : "Ming", "non-dropping-particle" : "", "parse-names" : false, "suffix" : "" }, { "dropping-particle" : "", "family" : "Kossin", "given" : "James P.", "non-dropping-particle" : "", "parse-names" : false, "suffix" : "" }, { "dropping-particle" : "", "family" : "Row", "given" : "Tim", "non-dropping-particle" : "La", "parse-names" : false, "suffix" : "" }, { "dropping-particle" : "", "family" : "Oouchi", "given" : "Kazuyoshi", "non-dropping-particle" : "", "parse-names" : false, "suffix" : "" }, { "dropping-particle" : "", "family" : "Schubert", "given" : "Siegfried", "non-dropping-particle" : "", "parse-names" : false, "suffix" : "" }, { "dropping-particle" : "", "family" : "Wang", "given" : "Hui", "non-dropping-particle" : "", "parse-names" : false, "suffix" : "" }, { "dropping-particle" : "", "family" : "Bacmeister", "given" : "Julio", "non-dropping-particle" : "", "parse-names" : false, "suffix" : "" }, { "dropping-particle" : "", "family" : "Chang", "given" : "Ping", "non-dropping-particle" : "", "parse-names" : false, "suffix" : "" }, { "dropping-particle" : "", "family" : "Chauvin", "given" : "Fabrice", "non-dropping-particle" : "", "parse-names" : false, "suffix" : "" }, { "dropping-particle" : "", "family" : "Jablonowski", "given" : "Christiane", "non-dropping-particle" : "", "parse-names" : false, "suffix" : "" }, { "dropping-particle" : "", "family" : "Kumar", "given" : "Arun", "non-dropping-particle" : "", "parse-names" : false, "suffix" : "" }, { "dropping-particle" : "", "family" : "Murakami", "given" : "Hiroyuki", "non-dropping-particle" : "", "parse-names" : false, "suffix" : "" }, { "dropping-particle" : "", "family" : "Ose", "given" : "Tomoaki", "non-dropping-particle" : "", "parse-names" : false, "suffix" : "" }, { "dropping-particle" : "", "family" : "Reed", "given" : "Kevin A.", "non-dropping-particle" : "", "parse-names" : false, "suffix" : "" }, { "dropping-particle" : "", "family" : "Saravanan", "given" : "Ramalingam", "non-dropping-particle" : "", "parse-names" : false, "suffix" : "" }, { "dropping-particle" : "", "family" : "Yamada", "given" : "Yohei", "non-dropping-particle" : "", "parse-names" : false, "suffix" : "" }, { "dropping-particle" : "", "family" : "Zarzycki", "given" : "Colin M.", "non-dropping-particle" : "", "parse-names" : false, "suffix" : "" }, { "dropping-particle" : "", "family" : "Luigi Vidale", "given" : "Pier", "non-dropping-particle" : "", "parse-names" : false, "suffix" : "" }, { "dropping-particle" : "", "family" : "Jonas", "given" : "Jeffrey A.", "non-dropping-particle" : "", "parse-names" : false, "suffix" : "" }, { "dropping-particle" : "", "family" : "Henderson", "given" : "Naomi", "non-dropping-particle" : "", "parse-names" : false, "suffix" : "" } ], "container-title" : "Bulletin of the American Meteorological Society", "id" : "ITEM-1", "issue" : "6", "issued" : { "date-parts" : [ [ "2015" ] ] }, "page" : "997-1017", "title" : "Hurricanes and climate: The U.S. Clivar working group on hurricanes", "translator" : [ { "dropping-particle" : "", "family" : "S1147", "given" : "", "non-dropping-particle" : "", "parse-names" : false, "suffix" : "" } ], "type" : "article-journal", "volume" : "96" }, "uris" : [ "http://www.mendeley.com/documents/?uuid=a46f7f46-8d6f-4bf9-8984-dd0464546080" ] }, { "id" : "ITEM-2", "itemData" : { "DOI" : "10.1002/wcc.373", "ISSN" : "17577799", "abstract" : "In this review, we provide a historical overview of the simulation of tropical cyclones (TCs) in climate models, from the first attempts in the 1970s to the current state-of-the-art models. We discuss the status of TC simulation across multiple time scales, from intraseasonal, seasonal, and decadal, to climate change. One of the limitations on the simulation of TCs in climate models has been, and continues to be, balancing the high resolution necessary to accurately simulate TCs themselves with the need to run simulations for many years and using many ensemble members. Several approaches to inferring TC activity indirectly, rather than relying on the models own under-resolved TCs, are reviewed, including the use of TC genesis indices based on the large-scale environment and downscaling methods such as the use of regional climate models and statistical-dynamical techniques. We also provide an update on the status of climate change projections from the current class of models, where it is feasible to directly track the model's TCs. While there has been great progress in the capability of climate models to simulate TCs and provide useful forecasts and projections across multiple time scales, there remains much work to be done. We list some of the sources of uncertainty and model sensitivity, describe where improvements are necessary, and provide a few suggestions for promising research directions.", "author" : [ { "dropping-particle" : "", "family" : "Camargo", "given" : "Suzana J", "non-dropping-particle" : "", "parse-names" : false, "suffix" : "" }, { "dropping-particle" : "", "family" : "Wing", "given" : "Allison A", "non-dropping-particle" : "", "parse-names" : false, "suffix" : "" } ], "container-title" : "WIREs Climate Change", "id" : "ITEM-2", "issue" : "2", "issued" : { "date-parts" : [ [ "2016" ] ] }, "page" : "211-237", "title" : "Tropical cyclones in climate models", "translator" : [ { "dropping-particle" : "", "family" : "S905", "given" : "", "non-dropping-particle" : "", "parse-names" : false, "suffix" : "" } ], "type" : "article-journal", "volume" : "7" }, "uris" : [ "http://www.mendeley.com/documents/?uuid=7fac4790-cf51-440f-a296-7df67752ed92", "http://www.mendeley.com/documents/?uuid=a4cc1d65-facd-4132-b10f-34512a3e3d36" ] }, { "id" : "ITEM-3", "itemData" : { "DOI" : "10.1175/BAMS-D-18-0189.1", "ISSN" : "0003-0007", "author" : [ { "dropping-particle" : "", "family" : "Knutson", "given" : "Thomas",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3", "issue" : "10", "issued" : { "date-parts" : [ [ "2019", "10" ] ] }, "note" : "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 "page" : "1987-2007", "title" : "Tropical Cyclones and Climate Change Assessment: Part I: Detection and Attribution", "translator" : [ { "dropping-particle" : "", "family" : "S1557", "given" : "", "non-dropping-particle" : "", "parse-names" : false, "suffix" : "" } ], "type" : "article-journal", "volume" : "100" }, "uris" : [ "http://www.mendeley.com/documents/?uuid=96cceff1-26f0-48a3-8af9-96ebcdd6b30d" ] }, { "id" : "ITEM-4",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4",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mendeley" : { "formattedCitation" : "(Walsh et al., 2015; Camargo and Wing, 2016; Knutson et al., 2019, 2020)", "manualFormatting" : "(Camargo and Wing, 2016; Knutson et al., 2019, 2020; Walsh et al., 2015)", "plainTextFormattedCitation" : "(Walsh et al., 2015; Camargo and Wing, 2016; Knutson et al., 2019, 2020)", "previouslyFormattedCitation" : "(Walsh et al., 2015; Camargo and Wing, 2016; Knutson et al., 2019, 2020)"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548" w:author="Robin Matthews" w:date="2021-07-14T10:07:00Z">
        <w:r w:rsidR="0012626D" w:rsidRPr="00127991">
          <w:rPr>
            <w:noProof/>
            <w:lang w:val="en-US"/>
            <w:rPrChange w:id="2549" w:author="Clotilde Pean" w:date="2021-08-07T15:22:00Z">
              <w:rPr>
                <w:noProof/>
              </w:rPr>
            </w:rPrChange>
          </w:rPr>
          <w:t>Walsh et al., 2015; Camargo and Wing, 2016; Knutson et al., 2019, 202</w:t>
        </w:r>
      </w:ins>
      <w:del w:id="2550" w:author="Robin Matthews" w:date="2021-07-14T10:07:00Z">
        <w:r w:rsidR="00A26296" w:rsidDel="0012626D">
          <w:rPr>
            <w:rFonts w:cs="Times New Roman"/>
            <w:noProof/>
            <w:lang w:val="en-GB"/>
          </w:rPr>
          <w:delText>Camargo and Wing, 2016; Knutson et al., 2019, 2020; Walsh et al., 2015</w:delText>
        </w:r>
      </w:del>
      <w:r w:rsidR="00A26296">
        <w:rPr>
          <w:rFonts w:cs="Times New Roman"/>
          <w:noProof/>
          <w:lang w:val="en-GB"/>
        </w:rPr>
        <w:t>)</w:t>
      </w:r>
      <w:r w:rsidRPr="00D424AA">
        <w:rPr>
          <w:rFonts w:cs="Times New Roman"/>
          <w:lang w:val="en-GB"/>
        </w:rPr>
        <w:fldChar w:fldCharType="end"/>
      </w:r>
      <w:commentRangeEnd w:id="2545"/>
      <w:r w:rsidR="00A26296">
        <w:rPr>
          <w:rStyle w:val="Marquedecommentaire"/>
        </w:rPr>
        <w:commentReference w:id="2545"/>
      </w:r>
      <w:r w:rsidRPr="00841A35">
        <w:rPr>
          <w:rFonts w:cs="Times New Roman"/>
          <w:lang w:val="en-GB"/>
        </w:rPr>
        <w:t xml:space="preserve">. Other examples of TC climatology/variability metrics are spatial distributions of TC occurrence and genesis </w:t>
      </w:r>
      <w:r w:rsidRPr="00D424AA">
        <w:rPr>
          <w:rFonts w:cs="Times New Roman"/>
          <w:lang w:val="en-GB"/>
        </w:rPr>
        <w:fldChar w:fldCharType="begin" w:fldLock="1"/>
      </w:r>
      <w:r w:rsidR="00417CA4">
        <w:rPr>
          <w:rFonts w:cs="Times New Roman"/>
          <w:lang w:val="en-GB"/>
        </w:rPr>
        <w:instrText>ADDIN CSL_CITATION { "citationItems" : [ { "id" : "ITEM-1", "itemData" : { "DOI" : "10.1175/BAMS-D-13-00242.1", "ISBN" : "6038621628", "ISSN" : "00030007", "abstract" : "While a quantitative climate theory of tropical cyclone formation remains elusive, considerable progress has been made recently in our ability to simulate tropical cyclone climatologies and to understand the relationship between climate and tropical cyclone formation. Climate models are now able to simulate a realistic rate of global tropical cyclone formation, although simulation of the Atlantic tropical cyclone climatology remains challenging unless horizontal resolutions finer than 50 km are employed. This article summarizes published research from the idealized experiments of the Hurricane Working Group of U.S. Climate and Ocean: Variability, Predictability and Change (CLIVAR). This work, combined with results from other model simulations, has strengthened relationships between tropical cyclone formation rates and climate variables such as midtropospheric vertical velocity, with decreased climatological vertical velocities leading to decreased tropical cyclone formation. Systematic differences are shown between experiments in which only sea surface temperature is increased compared with experiments where only atmospheric carbon dioxide is increased. Experiments where only carbon dioxide is increased are more likely to demonstrate a decrease in tropical cyclone numbers, similar to the decreases simulated by many climate models for a future, warmer climate. Experiments where the two effects are combined also show decreases in numbers, but these tend to be less for models that demonstrate a strong tropical cyclone response to increased sea surface temperatures. Further experiments are proposed that may improve our understanding of the relationship between climate and tropical cyclone formation, including experiments with two-way interaction between the ocean and the atmosphere and variations in atmospheric aerosols.", "author" : [ { "dropping-particle" : "", "family" : "Walsh", "given" : "Kevin J.E.", "non-dropping-particle" : "", "parse-names" : false, "suffix" : "" }, { "dropping-particle" : "", "family" : "Camargo", "given" : "Suzana J.", "non-dropping-particle" : "", "parse-names" : false, "suffix" : "" }, { "dropping-particle" : "", "family" : "Vecchi", "given" : "Gabriel A.", "non-dropping-particle" : "", "parse-names" : false, "suffix" : "" }, { "dropping-particle" : "", "family" : "Daloz", "given" : "Anne Sophie", "non-dropping-particle" : "", "parse-names" : false, "suffix" : "" }, { "dropping-particle" : "", "family" : "Elsner", "given" : "James", "non-dropping-particle" : "", "parse-names" : false, "suffix" : "" }, { "dropping-particle" : "", "family" : "Emanuel", "given" : "Kerry", "non-dropping-particle" : "", "parse-names" : false, "suffix" : "" }, { "dropping-particle" : "", "family" : "Horn", "given" : "Michael", "non-dropping-particle" : "", "parse-names" : false, "suffix" : "" }, { "dropping-particle" : "", "family" : "Lim", "given" : "Young Kwon", "non-dropping-particle" : "", "parse-names" : false, "suffix" : "" }, { "dropping-particle" : "", "family" : "Roberts", "given" : "Malcolm", "non-dropping-particle" : "", "parse-names" : false, "suffix" : "" }, { "dropping-particle" : "", "family" : "Patricola", "given" : "Christina", "non-dropping-particle" : "", "parse-names" : false, "suffix" : "" }, { "dropping-particle" : "", "family" : "Scoccimarro", "given" : "Enrico", "non-dropping-particle" : "", "parse-names" : false, "suffix" : "" }, { "dropping-particle" : "", "family" : "Sobel", "given" : "Adam H.", "non-dropping-particle" : "", "parse-names" : false, "suffix" : "" }, { "dropping-particle" : "", "family" : "Strazzo", "given" : "Sarah", "non-dropping-particle" : "", "parse-names" : false, "suffix" : "" }, { "dropping-particle" : "", "family" : "Villarini", "given" : "Gabriele", "non-dropping-particle" : "", "parse-names" : false, "suffix" : "" }, { "dropping-particle" : "", "family" : "Wehner", "given" : "Michael", "non-dropping-particle" : "", "parse-names" : false, "suffix" : "" }, { "dropping-particle" : "", "family" : "Zhao", "given" : "Ming", "non-dropping-particle" : "", "parse-names" : false, "suffix" : "" }, { "dropping-particle" : "", "family" : "Kossin", "given" : "James P.", "non-dropping-particle" : "", "parse-names" : false, "suffix" : "" }, { "dropping-particle" : "", "family" : "Row", "given" : "Tim", "non-dropping-particle" : "La", "parse-names" : false, "suffix" : "" }, { "dropping-particle" : "", "family" : "Oouchi", "given" : "Kazuyoshi", "non-dropping-particle" : "", "parse-names" : false, "suffix" : "" }, { "dropping-particle" : "", "family" : "Schubert", "given" : "Siegfried", "non-dropping-particle" : "", "parse-names" : false, "suffix" : "" }, { "dropping-particle" : "", "family" : "Wang", "given" : "Hui", "non-dropping-particle" : "", "parse-names" : false, "suffix" : "" }, { "dropping-particle" : "", "family" : "Bacmeister", "given" : "Julio", "non-dropping-particle" : "", "parse-names" : false, "suffix" : "" }, { "dropping-particle" : "", "family" : "Chang", "given" : "Ping", "non-dropping-particle" : "", "parse-names" : false, "suffix" : "" }, { "dropping-particle" : "", "family" : "Chauvin", "given" : "Fabrice", "non-dropping-particle" : "", "parse-names" : false, "suffix" : "" }, { "dropping-particle" : "", "family" : "Jablonowski", "given" : "Christiane", "non-dropping-particle" : "", "parse-names" : false, "suffix" : "" }, { "dropping-particle" : "", "family" : "Kumar", "given" : "Arun", "non-dropping-particle" : "", "parse-names" : false, "suffix" : "" }, { "dropping-particle" : "", "family" : "Murakami", "given" : "Hiroyuki", "non-dropping-particle" : "", "parse-names" : false, "suffix" : "" }, { "dropping-particle" : "", "family" : "Ose", "given" : "Tomoaki", "non-dropping-particle" : "", "parse-names" : false, "suffix" : "" }, { "dropping-particle" : "", "family" : "Reed", "given" : "Kevin A.", "non-dropping-particle" : "", "parse-names" : false, "suffix" : "" }, { "dropping-particle" : "", "family" : "Saravanan", "given" : "Ramalingam", "non-dropping-particle" : "", "parse-names" : false, "suffix" : "" }, { "dropping-particle" : "", "family" : "Yamada", "given" : "Yohei", "non-dropping-particle" : "", "parse-names" : false, "suffix" : "" }, { "dropping-particle" : "", "family" : "Zarzycki", "given" : "Colin M.", "non-dropping-particle" : "", "parse-names" : false, "suffix" : "" }, { "dropping-particle" : "", "family" : "Luigi Vidale", "given" : "Pier", "non-dropping-particle" : "", "parse-names" : false, "suffix" : "" }, { "dropping-particle" : "", "family" : "Jonas", "given" : "Jeffrey A.", "non-dropping-particle" : "", "parse-names" : false, "suffix" : "" }, { "dropping-particle" : "", "family" : "Henderson", "given" : "Naomi", "non-dropping-particle" : "", "parse-names" : false, "suffix" : "" } ], "container-title" : "Bulletin of the American Meteorological Society", "id" : "ITEM-1", "issue" : "6", "issued" : { "date-parts" : [ [ "2015" ] ] }, "page" : "997-1017", "title" : "Hurricanes and climate: The U.S. Clivar working group on hurricanes", "translator" : [ { "dropping-particle" : "", "family" : "S1147", "given" : "", "non-dropping-particle" : "", "parse-names" : false, "suffix" : "" } ], "type" : "article-journal", "volume" : "96" }, "uris" : [ "http://www.mendeley.com/documents/?uuid=a46f7f46-8d6f-4bf9-8984-dd0464546080" ] } ], "mendeley" : { "formattedCitation" : "(Walsh et al., 2015)", "plainTextFormattedCitation" : "(Walsh et al., 2015)", "previouslyFormattedCitation" : "(Walsh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lsh et al., 2015)</w:t>
      </w:r>
      <w:r w:rsidRPr="00D424AA">
        <w:rPr>
          <w:rFonts w:cs="Times New Roman"/>
          <w:lang w:val="en-GB"/>
        </w:rPr>
        <w:fldChar w:fldCharType="end"/>
      </w:r>
      <w:r w:rsidRPr="00841A35">
        <w:rPr>
          <w:rFonts w:cs="Times New Roman"/>
          <w:lang w:val="en-GB"/>
        </w:rPr>
        <w:t>, seasonal cycles and interannual variability of</w:t>
      </w:r>
      <w:r w:rsidRPr="00D424AA">
        <w:rPr>
          <w:rFonts w:cs="Times New Roman"/>
          <w:lang w:val="en-GB"/>
        </w:rPr>
        <w:t xml:space="preserve"> basin-wide activity </w:t>
      </w:r>
      <w:r w:rsidRPr="00D424AA">
        <w:rPr>
          <w:rFonts w:cs="Times New Roman"/>
          <w:lang w:val="en-GB"/>
        </w:rPr>
        <w:fldChar w:fldCharType="begin" w:fldLock="1"/>
      </w:r>
      <w:r w:rsidR="00FF6231">
        <w:rPr>
          <w:rFonts w:cs="Times New Roman"/>
          <w:lang w:val="en-GB"/>
        </w:rPr>
        <w:instrText>ADDIN CSL_CITATION { "citationItems" : [ { "id" : "ITEM-1", "itemData" : { "DOI" : "10.2151/jmsj.2015-024", "ISBN" : "00261165 (ISSN)", "ISSN" : "0026-1165", "abstract" : "A 20-year integration by the nonhydrostatic icosahedral atmospheric model (NICAM) with a 14 km mesh was conducted for the first time to obtain a climatological mean and diurnal to interannual variability of a simulated atmosphere. Clouds were explicitly calculated using a cloud microphysics scheme without cumulus convection scheme. The simulation was performed under the atmospheric model intercomparison project-type conditions, except that sea surface temperature was nudged toward observed historical values using the slab ocean model. The results are analyzed with a focus on tropical disturbances, including tropical cyclones (TCs) and the Madden- Julian oscillation (MJO). NICAM simulates many aspects of atmospheric climatological mean state and variability. The geographical distributions of precipitation, including interannual, seasonal, and diurnal variations, are well reproduced. Zonal mean basic states, clouds, and top-of-atmosphere radiation are qualitatively simulated, though some severe biases such as underestimated low clouds, shortwave reflection, warmer surface, and tropical upper troposphere exist. TCs and MJO are the main focus of the simulation. In the simulation, TCs are detected with the objective thresholds of maximum wind speed due to the realistic intensity of simulated TCs. The seasonal march of TC genesis in each ocean basin is well simulated. The statistical property of the MJO and tropical waves is well reproduced in the space-time power spectra, consistent with previous NICAM studies. This implies that the stratospheric variability is also reproduced, as partially revealed in this study. Asian monsoon analysis shows that climatological western North Pacific monsoon onset occurs near the observed onset, and that the Baiu front is reproduced to some extent. Some significant model biases still exist, which indicates a need for further model improvements. The results indicate that a high-resolution global nonhydrostatic model has the potential to reveal multiscale phenomena in the climate system. \u00a92015, Meteorological Society of Japan.", "author" : [ { "dropping-particle" : "", "family" : "Kodama", "given" : "Chihiro", "non-dropping-particle" : "", "parse-names" : false, "suffix" : "" }, { "dropping-particle" : "", "family" : "Yamada", "given" : "Yohei", "non-dropping-particle" : "", "parse-names" : false, "suffix" : "" }, { "dropping-particle" : "", "family" : "Noda", "given" : "Akira T", "non-dropping-particle" : "", "parse-names" : false, "suffix" : "" }, { "dropping-particle" : "", "family" : "Kikuchi", "given" : "Kazuyoshi", "non-dropping-particle" : "", "parse-names" : false, "suffix" : "" }, { "dropping-particle" : "", "family" : "Kajikawa", "given" : "Yoshiyuki", "non-dropping-particle" : "", "parse-names" : false, "suffix" : "" }, { "dropping-particle" : "", "family" : "Nasuno", "given" : "Tomoe", "non-dropping-particle" : "", "parse-names" : false, "suffix" : "" }, { "dropping-particle" : "", "family" : "Tomita", "given" : "Tomohiko", "non-dropping-particle" : "", "parse-names" : false, "suffix" : "" }, { "dropping-particle" : "", "family" : "Yamaura", "given" : "Tsuyoshi", "non-dropping-particle" : "", "parse-names" : false, "suffix" : "" }, { "dropping-particle" : "", "family" : "Takahashi", "given" : "Hiroshi G", "non-dropping-particle" : "", "parse-names" : false, "suffix" : "" }, { "dropping-particle" : "", "family" : "Hara", "given" : "Masayuki", "non-dropping-particle" : "", "parse-names" : false, "suffix" : "" }, { "dropping-particle" : "", "family" : "Kawatani", "given" : "Yoshio", "non-dropping-particle" : "", "parse-names" : false, "suffix" : "" }, { "dropping-particle" : "", "family" : "Satoh", "given" : "Masaki", "non-dropping-particle" : "", "parse-names" : false, "suffix" : "" }, { "dropping-particle" : "", "family" : "Sugi", "given" : "Masato", "non-dropping-particle" : "", "parse-names" : false, "suffix" : "" } ], "container-title" : "Journal of the Meteorological Society of Japan", "id" : "ITEM-1", "issue" : "4", "issued" : { "date-parts" : [ [ "2015" ] ] }, "page" : "393-424", "title" : "A 20-year climatology of a NICAM AMIP-type simulation", "translator" : [ { "dropping-particle" : "", "family" : "S1796", "given" : "", "non-dropping-particle" : "", "parse-names" : false, "suffix" : "" } ], "type" : "article-journal", "volume" : "93" }, "uris" : [ "http://www.mendeley.com/documents/?uuid=7c2fba89-16ee-4dd2-99f6-026a1024ab3c" ] }, { "id" : "ITEM-2", "itemData" : { "DOI" : "10.1002/2014MS000372", "abstract" : "Abstract The global characteristics of tropical cyclones (TCs) simulated by several climate models are analyzed and compared with observations. The global climate models were forced by the same sea surface temperature (SST) fields in two types of experiments, using climatological SST and interannually varying SST. TC tracks and intensities are derived from each model's output fields by the group who ran that model, using their own preferred tracking scheme; the study considers the combination of model and tracking scheme as a single modeling system, and compares the properties derived from the different systems. Overall, the observed geographic distribution of global TC frequency was reasonably well reproduced. As expected, with the exception of one model, intensities of the simulated TC were lower than in observations, to a degree that varies considerably across models.", "author" : [ { "dropping-particle" : "", "family" : "Shaevitz", "given" : "Daniel A", "non-dropping-particle" : "", "parse-names" : false, "suffix" : "" }, { "dropping-particle" : "", "family" : "Camargo", "given" : "Suzana J", "non-dropping-particle" : "", "parse-names" : false, "suffix" : "" }, { "dropping-particle" : "", "family" : "Sobel", "given" : "Adam H", "non-dropping-particle" : "", "parse-names" : false, "suffix" : "" }, { "dropping-particle" : "", "family" : "Jonas", "given" : "Jeffrey A", "non-dropping-particle" : "", "parse-names" : false, "suffix" : "" }, { "dropping-particle" : "", "family" : "Kim", "given" : "Daehyun", "non-dropping-particle" : "", "parse-names" : false, "suffix" : "" }, { "dropping-particle" : "", "family" : "Kumar", "given" : "Arun", "non-dropping-particle" : "", "parse-names" : false, "suffix" : "" }, { "dropping-particle" : "", "family" : "LaRow", "given" : "Timothy E", "non-dropping-particle" : "", "parse-names" : false, "suffix" : "" }, { "dropping-particle" : "", "family" : "Lim", "given" : "Young-Kwon", "non-dropping-particle" : "", "parse-names" : false, "suffix" : "" }, { "dropping-particle" : "", "family" : "Murakami", "given" : "Hiroyuki", "non-dropping-particle" : "", "parse-names" : false, "suffix" : "" }, { "dropping-particle" : "", "family" : "Reed", "given" : "Kevin A", "non-dropping-particle" : "", "parse-names" : false, "suffix" : "" }, { "dropping-particle" : "", "family" : "Roberts", "given" : "Malcolm J", "non-dropping-particle" : "", "parse-names" : false, "suffix" : "" }, { "dropping-particle" : "", "family" : "Scoccimarro", "given" : "Enrico", "non-dropping-particle" : "", "parse-names" : false, "suffix" : "" }, { "dropping-particle" : "", "family" : "Vidale", "given" : "Pier Luigi", "non-dropping-particle" : "", "parse-names" : false, "suffix" : "" }, { "dropping-particle" : "", "family" : "Wang", "given" : "Hui", "non-dropping-particle" : "", "parse-names" : false, "suffix" : "" }, { "dropping-particle" : "", "family" : "Wehner", "given" : "Michael F", "non-dropping-particle" : "", "parse-names" : false, "suffix" : "" }, { "dropping-particle" : "", "family" : "Zhao", "given" : "Ming", "non-dropping-particle" : "", "parse-names" : false, "suffix" : "" }, { "dropping-particle" : "", "family" : "Henderson", "given" : "Naomi", "non-dropping-particle" : "", "parse-names" : false, "suffix" : "" } ], "container-title" : "Journal of Advances in Modeling Earth Systems", "id" : "ITEM-2", "issue" : "4", "issued" : { "date-parts" : [ [ "2014" ] ] }, "page" : "1154-1172", "title" : "Characteristics of tropical cyclones in high-resolution models in the present climate", "translator" : [ { "dropping-particle" : "", "family" : "S2126", "given" : "", "non-dropping-particle" : "", "parse-names" : false, "suffix" : "" } ], "type" : "article-journal", "volume" : "6" }, "uris" : [ "http://www.mendeley.com/documents/?uuid=4a05e2fc-5ca3-47bf-aee8-a17c808bc92e" ] }, { "id" : "ITEM-3", "itemData" : { "DOI" : "10.1175/2009JCLI3049.1", "ISBN" : "0894-8755", "ISSN" : "08948755", "abstract" : "A global atmospheric model with roughly 50-km horizontal grid spacing is used to simulate the interannual variability of tropical cyclones using observed sea surface temperatures (SSTs) as the lower boundary condition. The model&amp;#8217;s convective parameterization is based on a closure for shallow convection, with much of the deep convection allowed to occur on resolved scales. Four realizations of the period 1981&amp;#8211;2005 are generated. The correlation of yearly Atlantic hurricane counts with observations is greater than 0.8 when the model is averaged over the four realizations, supporting the view that the random part of this annual Atlantic hurricane frequency (the part not predictable given the SSTs) is relatively small (&amp;#60;2 hurricanes per year). Correlations with observations are lower in the east, west, and South Pacific (roughly 0.6, 0.5, and 0.3, respectively) and insignificant in the Indian Ocean. The model trends in Northern Hemisphere basin-wide frequency are consistent with the observed trends in the International Best Track Archive for Climate Stewardship (IBTrACS) database. The model generates an upward trend of hurricane frequency in the Atlantic and downward trends in the east and west Pacific over this time frame. The model produces a negative trend in the Southern Hemisphere that is larger than that in the IBTrACS.The same model is used to simulate the response to the SST anomalies generated by coupled models in the World Climate Research Program Coupled Model Intercomparison Project 3 (CMIP3) archive, using the late-twenty-first century in the A1B scenario. Results are presented for SST anomalies computed by averaging over 18 CMIP3 models and from individual realizations from 3 models. A modest reduction of global and Southern Hemisphere tropical cyclone frequency is obtained in each case, but the results in individual Northern Hemisphere basins differ among the models. The vertical shear in the Atlantic Main Development Region (MDR) and the difference between the MDR SST and the tropical mean SST are well correlated with the model&amp;#8217;s Atlantic storm frequency, both for interannual variability and for the intermodel spread in global warming projections.", "author" : [ { "dropping-particle" : "", "family" : "Zhao", "given" : "Ming", "non-dropping-particle" : "", "parse-names" : false, "suffix" : "" }, { "dropping-particle" : "", "family" : "Held", "given" : "Isaac M.", "non-dropping-particle" : "", "parse-names" : false, "suffix" : "" }, { "dropping-particle" : "", "family" : "Lin", "given" : "Shian Jiann", "non-dropping-particle" : "", "parse-names" : false, "suffix" : "" }, { "dropping-particle" : "", "family" : "Vecchi", "given" : "Gabriel A.", "non-dropping-particle" : "", "parse-names" : false, "suffix" : "" } ], "container-title" : "Journal of Climate", "id" : "ITEM-3", "issue" : "24", "issued" : { "date-parts" : [ [ "2009" ] ] }, "page" : "6653-6678", "title" : "Simulations of global hurricane climatology, interannual variability, and response to global warming using a 50-km resolution GCM", "translator" : [ { "dropping-particle" : "", "family" : "S1098", "given" : "", "non-dropping-particle" : "", "parse-names" : false, "suffix" : "" } ], "type" : "article-journal", "volume" : "22" }, "uris" : [ "http://www.mendeley.com/documents/?uuid=60c2e339-6bc1-4a38-954d-eec8feef2158" ] }, { "id" : "ITEM-4", "itemData" : { "DOI" : "10.1175/JCLI-D-17-0068.1", "abstract" : " AbstractFuture changes in tropical cyclone (TC) activity and structure are investigated using the outputs of a 14-km mesh climate simulation. A set of 30-yr simulations was performed under present-day and warmer climate conditions using a nonhydrostatic icosahedral atmospheric model with explicitly calculated convection. The model projected that the global frequency of TCs is reduced by 22.7%, the ratio of intense TCs is increased by 6.6%, and the precipitation rate within 100 km of the TC center increased by 11.8% under warmer climate conditions. These tendencies are consistent with previous studies using a hydrostatic global model with cumulus parameterization.The responses of vertical and horizontal structures to global warming are investigated for TCs with the same intensity categories. For TCs whose minimum sea level pressure (SLP) reaches less than 980 hPa, the model predicted that tangential wind increases in the outside region of the eyewall. Increases in the tangential wind are related to the elevation of the tropopause caused by global warming. The tropopause rise induces an upward extension of the eyewall, resulting in an increase in latent heating in the upper layers of the inclined eyewall. Thus, SLP is reduced underneath the warmed eyewall regions through hydrostatic adjustment. The altered distribution of SLP enhances tangential winds in the outward region of the eyewall cloud. Hence, this study shows that the horizontal scale of TCs defined by a radius of 12 m s\u22121 surface wind is projected to increase compared with the same intensity categories for SLP less than 980 hPa. ", "author" : [ { "dropping-particle" : "", "family" : "Yamada", "given" : "Yohei", "non-dropping-particle" : "", "parse-names" : false, "suffix" : "" }, { "dropping-particle" : "", "family" : "Satoh", "given" : "Masaki", "non-dropping-particle" : "", "parse-names" : false, "suffix" : "" }, { "dropping-particle" : "", "family" : "Sugi", "given" : "Masato", "non-dropping-particle" : "", "parse-names" : false, "suffix" : "" }, { "dropping-particle" : "", "family" : "Kodama", "given" : "Chihiro", "non-dropping-particle" : "", "parse-names" : false, "suffix" : "" }, { "dropping-particle" : "", "family" : "Noda", "given" : "Akira T", "non-dropping-particle" : "", "parse-names" : false, "suffix" : "" }, { "dropping-particle" : "", "family" : "Nakano", "given" : "Masuo", "non-dropping-particle" : "", "parse-names" : false, "suffix" : "" }, { "dropping-particle" : "", "family" : "Nasuno", "given" : "Tomoe", "non-dropping-particle" : "", "parse-names" : false, "suffix" : "" } ], "container-title" : "Journal of Climate", "id" : "ITEM-4", "issue" : "23", "issued" : { "date-parts" : [ [ "2017" ] ] }, "page" : "9703-9724", "title" : "Response of Tropical Cyclone Activity and Structure to Global Warming in a High-Resolution Global Nonhydrostatic Model", "translator" : [ { "dropping-particle" : "", "family" : "S200", "given" : "", "non-dropping-particle" : "", "parse-names" : false, "suffix" : "" } ], "type" : "article-journal", "volume" : "30" }, "uris" : [ "http://www.mendeley.com/documents/?uuid=c797ce30-d923-4fd3-95ef-6e942a15fd63" ] }, { "id" : "ITEM-5", "itemData" : { "DOI" : "10.1175/JCLI-D-15-0216.1", "ISSN" : "08948755", "abstract" : "AbstractA new high-resolution Geophysical Fluid Dynamics Laboratory (GFDL) coupled model (HiFLOR) has been developed and used to investigate potential skill in simulation and prediction of tropical cyclone (TC) activity. HiFLOR comprises of high-resolution (~25-km mesh) atmosphere and land components and a more moderate-resolution (~100-km mesh) sea ice and ocean components. HiFLOR was developed from the Forecast Oriented Low Resolution Ocean model (FLOR) by decreasing the horizontal grid spacing of the atmospheric component from 50-km to 25-km, while leaving most of the sub-gridscale physical parameterizations unchanged. Compared with FLOR, HiFLOR yields a more realistic simulation of the structure, global distribution, and seasonal and interannual variations of TCs, and a comparable simulation of storm-induced cold wakes and TC-genesis modulation induced by the Madden Julian Oscillation (MJO). Moreover, HiFLOR is able to simulate and predict extremely intense TCs (categories 4 and 5) and their interannu...", "author" : [ { "dropping-particle" : "", "family" : "Murakami", "given" : "Hiroyuki", "non-dropping-particle" : "", "parse-names" : false, "suffix" : "" }, { "dropping-particle" : "", "family" : "Vecchi", "given" : "Gabriel A.", "non-dropping-particle" : "", "parse-names" : false, "suffix" : "" }, { "dropping-particle" : "", "family" : "Underwood", "given" : "Seth",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Anderson", "given" : "Whit G.", "non-dropping-particle" : "", "parse-names" : false, "suffix" : "" }, { "dropping-particle" : "", "family" : "Chen", "given" : "Jan Huey", "non-dropping-particle" : "", "parse-names" : false, "suffix" : "" }, { "dropping-particle" : "", "family" : "Gudgel", "given" : "Richard G.", "non-dropping-particle" : "", "parse-names" : false, "suffix" : "" }, { "dropping-particle" : "", "family" : "Harris", "gi</w:instrText>
      </w:r>
      <w:r w:rsidR="00FF6231" w:rsidRPr="006A2665">
        <w:rPr>
          <w:rFonts w:cs="Times New Roman"/>
        </w:rPr>
        <w:instrText>ven" : "Lucas M.", "non-dropping-particle" : "", "parse-names" : false, "suffix" : "" }, { "dropping-particle" : "", "family" : "Lin", "given" : "Shian Jiann", "non-dropping-particle" : "", "parse-names" : false, "suffix" : "" }, { "dropping-particle" : "", "family" : "Zeng", "given" : "Fanrong", "non-dropping-particle" : "", "parse-names" : false, "suffix" : "" } ], "container-title" : "Journal of Climate", "id" : "ITEM-5", "issue" : "23", "issued" : { "date-parts" : [ [ "2015" ] ] }, "page" : "9058-9079", "title" : "Simulation and prediction of category 4 and 5 hurricanes in the high-resolution GFDL HiFLOR coupled climate model", "translator" : [ { "dropping-particle" : "", "family" : "S1797", "given" : "", "non-dropping-particle" : "", "parse-names" : false, "suffix" : "" } ], "type" : "article-journal", "volume" : "28" }, "uris" : [ "http://www.mendeley.com/documents/?uuid=a7dba4cf-ccb6-4b73-9096-f4b1b22bcc7d" ] } ], "mendeley" : { "formattedCitation" : "(Zhao et al., 2009; Shaevitz et al., 2014; Kodama et al., 2015; Murakami et al., 2015; Yamada et al., 2017)", "plainTextFormattedCitation" : "(Zhao et al., 2009; Shaevitz et al., 2014; Kodama et al., 2015; Murakami et al., 2015; Yamada et al., 2017)", "previouslyFormattedCitation" : "(Zhao et al., 2009; Shaevitz et al., 2014; Kodama et al., 2015; Murakami et al., 2015; Yamad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Zhao et al., 2009; Shaevitz et al., 2014; Kodama et al., 2015; Murakami et al., 2015; Yamada et al., 2017)</w:t>
      </w:r>
      <w:r w:rsidRPr="00D424AA">
        <w:rPr>
          <w:rFonts w:cs="Times New Roman"/>
          <w:lang w:val="en-GB"/>
        </w:rPr>
        <w:fldChar w:fldCharType="end"/>
      </w:r>
      <w:r w:rsidRPr="00841A35">
        <w:rPr>
          <w:rFonts w:cs="Times New Roman"/>
          <w:lang w:val="nb-NO"/>
        </w:rPr>
        <w:t xml:space="preserve"> or landfalling activity </w:t>
      </w:r>
      <w:r w:rsidRPr="00841A35">
        <w:rPr>
          <w:rFonts w:cs="Times New Roman"/>
          <w:lang w:val="en-GB"/>
        </w:rPr>
        <w:fldChar w:fldCharType="begin" w:fldLock="1"/>
      </w:r>
      <w:r w:rsidR="00FF6231">
        <w:rPr>
          <w:rFonts w:cs="Times New Roman"/>
          <w:lang w:val="nb-NO"/>
        </w:rPr>
        <w:instrText>ADDIN CSL_CITATION { "citationItems" : [ { "id" : "ITEM-1", "itemData" : { "DOI" : "10.1007/s00382-017-4023-0", "ISBN" : "0123456789", "ISSN" : "1432-0894", "abstract" : "The nested regional climate/mesoscale modelling system developed by the authors is applied to the Hadley Centre Global Environment Model version 2-Earth System global model outputs to project future changes of landfalling tropical cyclone (TC) activity in the South China region. Results show that the modelling system is capable of reproducing the current TC landfall climatology, although it exhibits a noticeable southward bias of TC activity of in the western North Pacific. Future projections show a continuous northward migration of TC activity in the western North Pacific throughout the twenty-first century. Fewer TCs making landfall in South China are projected in the late century, but these landfalling TCs tend to be more intense. Investigations in the large-scale environment suggest that despite warmer sea surface temperature and weaker vertical wind shear, the drier and less cyclonic lower atmosphere all-season is responsible for the reduced TC activity. However, once a TC is formed, the environment it stays in is as wet as today and so it can intensify further than the present-day TCs. Inter-annual variability is also explored, and the influence of the ENSO variation appears to be smaller.", "author" : [ { "dropping-particle" : "", "family" : "Lok", "given" : "Charlie C F", "non-dropping-particle" : "", "parse-names" : false, "suffix" : "" }, { "dropping-particle" : "", "family" : "Chan", "given" : "Johnny C L", "non-dropping-particle" : "", "parse-names" : false, "suffix" : "" } ], "container-title" : "Climate Dynamics", "id" : "ITEM-1", "issue" : "7", "issued" : { "date-parts" : [ [ "2018" ] ] }, "page" : "2467-2483", "publisher" : "Springer Berlin Heidelberg", "title" : "Changes of tropical cyclone landfalls in South China throughout the twenty-first century", "translator" : [ { "dropping-particle" : "", "family" : "S3320", "given" : "", "non-dropping-particle" : "", "parse-names" : false, "suffix" : "" } ], "type" : "article-journal", "volume" : "51" }, "uris" : [ "http://www.mendeley.com/documents/?uuid=63c3a847-037f-4da5-8b64-958db7b690de" ] } ], "mendeley" : { "formattedCitation" : "(Lok and Chan, 2018)", "plainTextFormattedCitation" : "(Lok and Chan, 2018)", "previouslyFormattedCitation" : "(Lok and Chan, 2018)" }, "properties" : { "noteIndex" : 0 }, "schema" : "https://github.com/citation-style-language/schema/raw/master/csl-citation.json" }</w:instrText>
      </w:r>
      <w:r w:rsidRPr="00841A35">
        <w:rPr>
          <w:rFonts w:cs="Times New Roman"/>
          <w:lang w:val="en-GB"/>
        </w:rPr>
        <w:fldChar w:fldCharType="separate"/>
      </w:r>
      <w:r w:rsidR="00A26296">
        <w:rPr>
          <w:rFonts w:cs="Times New Roman"/>
          <w:noProof/>
          <w:lang w:val="en-GB"/>
        </w:rPr>
        <w:t>(Lok and Chan, 2018)</w:t>
      </w:r>
      <w:r w:rsidRPr="00841A35">
        <w:rPr>
          <w:rFonts w:cs="Times New Roman"/>
          <w:lang w:val="en-GB"/>
        </w:rPr>
        <w:fldChar w:fldCharType="end"/>
      </w:r>
      <w:r w:rsidRPr="00841A35">
        <w:rPr>
          <w:rFonts w:cs="Times New Roman"/>
          <w:lang w:val="en-GB"/>
        </w:rPr>
        <w:t xml:space="preserve">, as well as newly developed process-diagnostics designed specifically for TCs in climate models </w:t>
      </w:r>
      <w:commentRangeStart w:id="2551"/>
      <w:r w:rsidRPr="00D424AA">
        <w:rPr>
          <w:rFonts w:cs="Times New Roman"/>
          <w:lang w:val="en-GB"/>
        </w:rPr>
        <w:fldChar w:fldCharType="begin" w:fldLock="1"/>
      </w:r>
      <w:r w:rsidR="0012753B">
        <w:rPr>
          <w:rFonts w:cs="Times New Roman"/>
          <w:lang w:val="en-GB"/>
        </w:rPr>
        <w:instrText>ADDIN CSL_CITATION { "citationItems" : [ { "id" : "ITEM-1", "itemData" : { "DOI" : "10.1175/JCLI-D-17-0269.1", "abstract" : " AbstractThis study proposes a set of process-oriented diagnostics with the aim of understanding how model physics and numerics control the representation of tropical cyclones (TCs), especially their intensity distribution, in GCMs. Three simulations are made using two 50-km GCMs developed at NOAA\u2019s Geophysical Fluid Dynamics Laboratory. The two models are forced with the observed sea surface temperature [Atmospheric Model version 2.5 (AM2.5) and High Resolution Atmospheric Model (HiRAM)], and in the third simulation, the AM2.5 model is coupled to an ocean GCM [Forecast-Oriented Low Ocean Resolution (FLOR)]. The frequency distributions of maximum near-surface wind near TC centers show that HiRAM tends to develop stronger TCs than the other models do. Large-scale environmental parameters, such as potential intensity, do not explain the differences between HiRAM and the other models. It is found that HiRAM produces a greater amount of precipitation near the TC center, suggesting that associated greater diabatic heating enables TCs to become stronger in HiRAM. HiRAM also shows a greater contrast in relative humidity and surface latent heat flux between the inner and outer regions of TCs. Various fields are composited on precipitation percentiles to reveal the essential character of the interaction among convection, moisture, and surface heat flux. Results show that the moisture sensitivity of convection is higher in HiRAM than in the other model simulations. HiRAM also exhibits a stronger feedback from surface latent heat flux to convection via near-surface wind speed in heavy rain-rate regimes. The results emphasize that the moisture\u2013convection coupling and the surface heat flux feedback are critical processes that affect the intensity of TCs in GCMs. ", "author" : [ { "dropping-particle" : "", "family" : "Kim", "given" : "Daehyun", "non-dropping-particle" : "", "parse-names" : false, "suffix" : "" }, { "dropping-particle" : "", "family" : "Moon", "given" : "Yumin", "non-dropping-particle" : "", "parse-names" : false, "suffix" : "" }, { "dropping-particle" : "", "family" : "Camargo", "given" : "Suzana J", "non-dropping-particle" : "", "parse-names" : false, "suffix" : "" }, { "dropping-particle" : "", "family" : "Wing", "given" : "Allison A", "non-dropping-particle" : "", "parse-names" : false, "suffix" : "" }, { "dropping-particle" : "", "family" : "Sobel", "given" : "Adam H", "non-dropping-particle" : "", "parse-names" : false, "suffix" : "" }, { "dropping-particle" : "", "family" : "Murakami", "given" : "Hiroyuki", "non-dropping-particle" : "", "parse-names" : false, "suffix" : "" }, { "dropping-particle" : "", "family" : "Vecchi", "given" : "Gabriel A", "non-dropping-particle" : "", "parse-names" : false, "suffix" : "" }, { "dropping-particle" : "", "family" : "Zhao", "given" : "Ming", "non-dropping-particle" : "", "parse-names" : false, "suffix" : "" }, { "dropping-particle" : "", "family" : "Page", "given" : "Eric", "non-dropping-particle" : "", "parse-names" : false, "suffix" : "" } ], "container-title" : "Journal of Climate", "id" : "ITEM-1", "issue" : "5", "issued" : { "date-parts" : [ [ "2018" ] ] }, "page" : "1685-1702", "title" : "Process-Oriented Diagnosis of Tropical Cyclones in High-Resolution GCMs", "translator" : [ { "dropping-particle" : "", "family" : "S1099", "given" : "", "non-dropping-particle" : "", "parse-names" : false, "suffix" : "" } ], "type" : "article-journal", "volume" : "31" }, "uris" : [ "http://www.mendeley.com/documents/?uuid=ce16413c-fc59-4900-8634-b8f10604a25f" ] }, { "id" : "ITEM-2", "itemData" : { "DOI" : "10.1175/JCLI-D-18-0599.1", "ISSN" : "0894-8755", "abstract" : "Tropical cyclone intensification processes are explored in six high-resolution climate models. The analysis framework employs process-oriented diagnostics that focus on how convection, moisture, clouds, and related processes are coupled. These diagnostics include budgets of column moist static energy and the spatial variance of column moist static energy, where the column integral is performed between fixed pressure levels. The latter allows for the quantification of the different feedback processes responsible for the amplification of moist static energy anomalies associated with the organization of convection and cyclone spinup, including surface flux feedbacks and cloud-radiative feedbacks. Tropical cyclones (TCs) are tracked in the climate model simulations and the analysis is applied along the individual tracks and composited over many TCs. Two methods of compositing are employed: a composite over all TC snapshots in a given intensity range, and a composite over all TC snapshots at the same stage in the TC life cycle (same time relative to the time of lifetime maximum intensity for each storm). The radiative feedback contributes to TC development in all models, especially in storms of weaker intensity or earlier stages of development. Notably, the surface flux feedback is stronger in models that simulate more intense TCs. This indicates that the representation of the interaction between spatially varying surface fluxes and the developing TC is responsible for at least part of the intermodel spread in TC simulation.", "author" : [ { "dropping-particle" : "", "family" : "Wing", "given" : "Allison A", "non-dropping-particle" : "", "parse-names" : false, "suffix" : "" }, { "dropping-particle" : "", "family" : "Camargo", "given" : "Suzana J", "non-dropping-particle" : "", "parse-names" : false, "suffix" : "" }, { "dropping-particle" : "", "family" : "Sobel", "given" : "Adam H", "non-dropping-particle" : "", "parse-names" : false, "suffix" : "" }, { "dropping-particle" : "", "family" : "Kim", "given" : "Daehyun", "non-dropping-particle" : "", "parse-names" : false, "suffix" : "" }, { "dropping-particle" : "", "family" : "Moon", "given" : "Yumin", "non-dropping-particle" : "", "parse-names" : false, "suffix" : "" }, { "dropping-particle" : "", "family" : "Murakami", "given" : "Hiroyuki", "non-dropping-particle" : "", "parse-names" : false, "suffix" : "" }, { "dropping-particle" : "", "family" : "Reed", "given" : "Kevin A", "non-dropping-particle" : "", "parse-names" : false, "suffix" : "" }, { "dropping-particle" : "", "family" : "Vecchi", "given" : "Gabriel A", "non-dropping-particle" : "", "parse-names" : false, "suffix" : "" }, { "dropping-particle" : "", "family" : "Wehner", "given" : "Michael F", "non-dropping-particle" : "", "parse-names" : false, "suffix" : "" }, { "dropping-particle" : "", "family" : "Zarzycki", "given" : "Colin", "non-dropping-particle" : "", "parse-names" : false, "suffix" : "" }, { "dropping-particle" : "", "family" : "Zhao", "given" : "Ming", "non-dropping-particle" : "", "parse-names" : false, "suffix" : "" } ], "container-title" : "Journal of Climate", "id" : "ITEM-2", "issue" : "18", "issued" : { "date-parts" : [ [ "2019", "8", "20" ] ] }, "page" : "6071-6095", "title" : "Moist Static Energy Budget Analysis of Tropical Cyclone Intensification in High-Resolution Climate Models", "translator" : [ { "dropping-particle" : "", "family" : "S2944", "given" : "", "non-dropping-particle" : "", "parse-names" : false, "suffix" : "" } ], "type" : "article-journal", "volume" : "32" }, "uris" : [ "http://www.mendeley.com/documents/?uuid=05876abe-c93b-4171-affe-0809c39bd151" ] }, { "id" : "ITEM-3", "itemData" : { "DOI" : "10.1175/JCLI-D-19-0172.1", "ISSN" : "0894-8755", "abstract" : "Characteristics of tropical cyclones (TCs) in global climate models (GCMs) are known to be influenced by details of the model configurations, including horizontal resolution and parameterization schemes. Understanding model-to-model differences in TC characteristics is a prerequisite for reducing uncertainty in future TC activity projections by GCMs. This study performs a process-level examination of TC structures in eight GCM simulations that span a range of horizontal resolutions from 1\u00b0 to 0.25\u00b0. A recently developed set of process-oriented diagnostics is used to examine the azimuthally averaged wind and thermodynamic structures of the GCM-simulated TCs. Results indicate that the inner-core wind structures of simulated TCs are more strongly constrained by the horizontal resolutions of the models than are the thermodynamic structures of those TCs. As expected, the structures of TC circulations become more realistic with smaller horizontal grid spacing, such that the radii of maximum wind (RMW) become smaller, and the maximum vertical velocities occur off the center. However, the RMWs are still too large, especially at higher intensities, and there are rising motions occurring at the storm centers, inconsistently with observations. The distributions of precipitation, moisture, and radiative and surface turbulent heat fluxes around TCs are diverse, even across models with similar horizontal resolutions. At the same horizontal resolution, models that produce greater rainfall in the inner-core regions tend to simulate stronger TCs. When TCs are weak, the radial gradient of net column radiative flux convergence is comparable to that of surface turbulent heat fluxes, emphasizing the importance of cloud\u2013radiative feedbacks during the early developmental phases of TCs.", "author" : [ { "dropping-particle" : "", "family" : "Moon", "given" : "Yumin", "non-dropping-particle" : "", "parse-names" : false, "suffix" : "" }, { "dropping-particle" : "", "family" : "Kim", "given" : "Daehyun", "non-dropping-particle" : "", "parse-names" : false, "suffix" : "" }, { "dropping-particle" : "", "family" : "Camargo", "given" : "Suzana J", "non-dropping-particle" : "", "parse-names" : false, "suffix" : "" }, { "dropping-particle" : "", "family" : "Wing", "given" : "Allison A", "non-dropping-particle" : "", "parse-names" : false, "suffix" : "" }, { "dropping-particle" : "", "family" : "Sobel", "given" : "Adam H", "non-dropping-particle" : "", "parse-names" : false, "suffix" : "" }, { "dropping-particle" : "", "family" : "Murakami", "given" : "Hiroyuki", "non-dropping-particle" : "", "parse-names" : false, "suffix" : "" }, { "dropping-particle" : "", "family" : "Reed", "given" : "Kevin A", "non-dropping-particle" : "", "parse-names" : false, "suffix" : "" }, { "dropping-particle" : "", "family" : "Scoccimarro", "given" : "Enrico", "non-dropping-particle" : "", "parse-names" : false, "suffix" : "" }, { "dropping-particle" : "", "family" : "Vecchi", "given" : "Gabriel A", "non-dropping-particle" : "", "parse-names" : false, "suffix" : "" }, { "dropping-particle" : "", "</w:instrText>
      </w:r>
      <w:r w:rsidR="0012753B" w:rsidRPr="00127991">
        <w:rPr>
          <w:rFonts w:cs="Times New Roman"/>
          <w:rPrChange w:id="2552" w:author="Clotilde Pean" w:date="2021-08-07T15:22:00Z">
            <w:rPr>
              <w:rFonts w:cs="Times New Roman"/>
              <w:lang w:val="en-GB"/>
            </w:rPr>
          </w:rPrChange>
        </w:rPr>
        <w:instrText>family" : "Wehner", "given" : "Michael F", "non-dropping-particle" : "", "parse-names" : false, "suffix" : "" }, { "dropping-particle" : "", "family" : "Zarzycki", "given" : "Colin M", "non-dropping-particle" : "", "parse-names" : false, "suffix" : "" }, { "dropping-particle" : "", "family" : "Zhao", "given" : "Ming", "non-dropping-particle" : "", "parse-names" : false, "suffix" : "" } ], "container-title" : "Journal of Climate", "id" : "ITEM-3", "issue" : "4", "issued" : { "date-parts" : [ [ "2020", "1", "22" ] ] }, "page" : "1575-1595", "title" : "Azimuthally Averaged Wind and Thermodynamic Structures of Tropical Cyclones in Global Climate Models and Their Sensitivity to Horizontal Resolution", "translator" : [ { "dropping-particle" : "", "family" : "S2943", "given" : "", "non-dropping-particle" : "", "parse-names" : false, "suffix" : "" } ], "type" : "article-journal", "volume" : "33" }, "uris" : [ "http://www.mendeley.com/documents/?uuid=58c03510-2d64-4da6-9f79-a7bd2c27ff9f" ] } ], "mendeley" : { "formattedCitation" : "(Kim et al., 2018a; Wing et al., 2019; Moon et al., 2020)", "manualFormatting" : "(D. Kim et al., 2018; Wing et al., 2019; Moon et al., 2020)", "plainTextFormattedCitation" : "(Kim et al., 2018a; Wing et al., 2019; Moon et al., 2020)", "previouslyFormattedCitation" : "(Kim et al., 2018a; Wing et al., 2019; Mo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w:t>
      </w:r>
      <w:ins w:id="2553" w:author="Robin Matthews" w:date="2021-07-14T10:08:00Z">
        <w:r w:rsidR="00C45A6E">
          <w:rPr>
            <w:rFonts w:cs="Times New Roman"/>
            <w:noProof/>
            <w:lang w:val="nb-NO"/>
          </w:rPr>
          <w:t xml:space="preserve">D. </w:t>
        </w:r>
      </w:ins>
      <w:r w:rsidR="00A26296">
        <w:rPr>
          <w:rFonts w:cs="Times New Roman"/>
          <w:noProof/>
          <w:lang w:val="nb-NO"/>
        </w:rPr>
        <w:t>Kim et al., 2018</w:t>
      </w:r>
      <w:del w:id="2554" w:author="Robin Matthews" w:date="2021-07-14T10:08:00Z">
        <w:r w:rsidR="00A26296" w:rsidDel="00C45A6E">
          <w:rPr>
            <w:rFonts w:cs="Times New Roman"/>
            <w:noProof/>
            <w:lang w:val="nb-NO"/>
          </w:rPr>
          <w:delText>a</w:delText>
        </w:r>
      </w:del>
      <w:r w:rsidR="00A26296">
        <w:rPr>
          <w:rFonts w:cs="Times New Roman"/>
          <w:noProof/>
          <w:lang w:val="nb-NO"/>
        </w:rPr>
        <w:t>; Wing et al., 2019; Moon et al., 2020)</w:t>
      </w:r>
      <w:r w:rsidRPr="00D424AA">
        <w:rPr>
          <w:rFonts w:cs="Times New Roman"/>
          <w:lang w:val="en-GB"/>
        </w:rPr>
        <w:fldChar w:fldCharType="end"/>
      </w:r>
      <w:commentRangeEnd w:id="2551"/>
      <w:r w:rsidR="00A26296">
        <w:rPr>
          <w:rStyle w:val="Marquedecommentaire"/>
        </w:rPr>
        <w:commentReference w:id="2551"/>
      </w:r>
      <w:r w:rsidRPr="00841A35">
        <w:rPr>
          <w:rFonts w:cs="Times New Roman"/>
          <w:lang w:val="nb-NO"/>
        </w:rPr>
        <w:t xml:space="preserve">. </w:t>
      </w:r>
    </w:p>
    <w:p w14:paraId="7930BCB1" w14:textId="77777777" w:rsidR="007A1008" w:rsidRPr="00D424AA" w:rsidRDefault="007A1008" w:rsidP="00D424AA">
      <w:pPr>
        <w:rPr>
          <w:rFonts w:cs="Times New Roman"/>
          <w:lang w:val="nb-NO"/>
        </w:rPr>
      </w:pPr>
    </w:p>
    <w:p w14:paraId="5DC3D98B" w14:textId="1DB7B127" w:rsidR="007A1008" w:rsidRPr="00D424AA" w:rsidRDefault="007A1008" w:rsidP="00D424AA">
      <w:pPr>
        <w:rPr>
          <w:rFonts w:cs="Times New Roman"/>
          <w:lang w:val="en-GB"/>
        </w:rPr>
      </w:pPr>
      <w:r w:rsidRPr="00D424AA">
        <w:rPr>
          <w:rFonts w:cs="Times New Roman"/>
          <w:lang w:val="en-GB"/>
        </w:rPr>
        <w:t xml:space="preserve">Confidence in the projection of intense TCs, such as those of Category 4-5, generally becomes higher as the resolution of the models becomes higher. CMIP5/6 class climate models (~100-200 km grid spacing) cannot simulate TCs of Category 4-5 intensity. They do simulate storms of relatively high vorticity that are at best described as “TC-like”, but metrics like storm counts are highly dependent on tracking algorithms </w:t>
      </w:r>
      <w:r w:rsidRPr="00D424AA">
        <w:rPr>
          <w:rFonts w:cs="Times New Roman"/>
          <w:lang w:val="en-GB"/>
        </w:rPr>
        <w:fldChar w:fldCharType="begin" w:fldLock="1"/>
      </w:r>
      <w:r w:rsidR="00417CA4">
        <w:rPr>
          <w:rFonts w:cs="Times New Roman"/>
          <w:lang w:val="en-GB"/>
        </w:rPr>
        <w:instrText>ADDIN CSL_CITATION { "citationItems" : [ { "id" : "ITEM-1", "itemData" : { "DOI" : "10.1175/JCLI-D-14-00311.1", "ISSN" : "0894-8755", "abstract" : "AbstractThe four idealized configurations of the U.S. CLIVAR Hurricane Working Group are integrated using the global Community Atmospheric Model version 5.1 at two different horizontal resolutions, approximately 100 and 25 km. The publicly released 0.9\u00b0 ? 1.3\u00b0 configuration is a poor predictor of the sign of the 0.23\u00b0 ? 0.31\u00b0 model configuration?s change in the total number of tropical storms in a warmer climate. However, it does predict the sign of the higher-resolution configuration?s change in the number of intense tropical cyclones in a warmer climate. In the 0.23\u00b0 ? 0.31\u00b0 model configuration, both increased CO2 concentrations and elevated sea surface temperature (SST) independently lower the number of weak tropical storms and shorten their average duration. Conversely, increased SST causes more intense tropical cyclones and lengthens their average duration, resulting in a greater number of intense tropical cyclone days globally. Increased SST also increased maximum tropical storm instantaneous precipitation rates across all storm intensities. It was found that while a measure of maximum potential intensity based on climatological mean quantities adequately predicts the 0.23\u00b0 ? 0.31\u00b0 model?s forced response in its most intense simulated tropical cyclones, a related measure of cyclogenesis potential fails to predict the model?s actual cyclogenesis response to warmer SSTs. These analyses lead to two broader conclusions: 1) Projections of future tropical storm activity obtained by a direct tracking of tropical storms simulated by coarse-resolution climate models must be interpreted with caution. 2) Projections of future tropical cyclogenesis obtained from metrics of model behavior that are based solely on changes in long-term climatological fields and tuned to historical records must also be interpreted with caution.", "author" : [ { "dropping-particle" : "", "family" : "Wehner", "given" : "Michael F.", "non-dropping-particle" : "", "parse-names" : false, "suffix" : "" }, { "dropping-particle" : "", "family" : "Prabhat", "given" : "", "non-dropping-particle" : "", "parse-names" : false, "suffix" : "" }, { "dropping-particle" : "", "family" : "Reed", "given" : "Kevin A", "non-dropping-particle" : "", "parse-names" : false, "suffix" : "" }, { "dropping-particle" : "", "family" : "Stone", "given" : "D\u00e1ith\u00ed", "non-dropping-particle" : "", "parse-names" : false, "suffix" : "" }, { "dropping-particle" : "", "family" : "Collins", "given" : "William D", "non-dropping-particle" : "", "parse-names" : false, "suffix" : "" }, { "dropping-particle" : "", "family" : "Bacmeister", "given" : "Julio", "non-dropping-particle" : "", "parse-names" : false, "suffix" : "" } ], "container-title" : "Journal of Climate", "id" : "ITEM-1", "issue" : "10", "issued" : { "date-parts" : [ [ "2015", "2" ] ] }, "page" : "3905-3925", "publisher" : "American Meteorological Society", "title" : "Resolution Dependence of Future Tropical Cyclone Projections of CAM5.1 in the U.S. CLIVAR Hurricane Working Group Idealized Configurations", "translator" : [ { "dropping-particle" : "", "family" : "S1095", "given" : "", "non-dropping-particle" : "", "parse-names" : false, "suffix" : "" } ], "type" : "article-journal", "volume" : "28" }, "uris" : [ "http://www.mendeley.com/documents/?uuid=c67f9680-c60d-41f3-a04d-29ba6731702e" ] }, { "id" : "ITEM-2", "itemData" : { "DOI" : "10.1002/2016GL071606", "ISSN" : "0094-8276", "abstract" : "Abstract This study applies a sensitivity analysis (SA) technique (the Morris method, MM) to an automated Lagrangian tropical cyclone (TC) tracking algorithm used on gridded climate data. MM demonstrates the ability to screen for input parameters defining TCs (such as minimum intensity and lifetime) that contribute significantly to sensitivity in output metrics (such as storm count). The SA is performed by tracking TCs in four different reanalyses. Tracked TC trajectories are compared to a pointwise observational record. Results show that using thermally integrated metrics for isolating TC warm cores is superior to single-temperature levels. Input thresholds defining TC vortex strength during tracking contribute the most variance in all output metrics. Integrated output metrics (such as accumulated cyclone energy) are less variable than ?counting? metrics such as TC frequency. MM greatly reduces the computational requirements for tracker optimization, with tracked TCs demonstrating better hit and false alarm rates than previous studies.", "author" : [ { "dropping-particle" : "", "family" : "Zarzycki", "given" : "Colin M", "non-dropping-particle" : "", "parse-names" : false, "suffix" : "" }, { "dropping-particle" : "", "family" : "Ullrich", "given" : "Paul A", "non-dropping-particle" : "", "parse-names" : false, "suffix" : "" } ], "container-title" : "Geophysical Research Letters", "id" : "ITEM-2", "issue" : "2", "issued" : { "date-parts" : [ [ "2017", "1" ] ] }, "page" : "1141-1149", "publisher" : "John Wiley &amp; Sons, Ltd", "title" : "Assessing sensitivities in algorithmic detection of tropical cyclones in climate data", "translator" : [ { "dropping-particle" : "", "family" : "S1801", "given" : "", "non-dropping-particle" : "", "parse-names" : false, "suffix" : "" } ], "type" : "article-journal", "volume" : "44" }, "uris" : [ "http://www.mendeley.com/documents/?uuid=a0027def-0d2c-4f8c-830a-1debf7dad83a" ] }, { "id" : "ITEM-3", "itemData" : { "DOI" : "10.1175/JCLI-D-19-0639.1", "ISSN" : "0894-8755", "abstract" : "A multimodel, multiresolution set of simulations over the period 1950\u20132014 using a common forcing protocol from CMIP6 HighResMIP have been completed by six modeling groups. Analysis of tropical cyclone performance using two different tracking algorithms suggests that enhanced resolution toward 25 km typically leads to more frequent and stronger tropical cyclones, together with improvements in spatial distribution and storm structure. Both of these factors reduce typical GCM biases seen at lower resolution. Using single ensemble members of each model, there is little evidence of systematic improvement in interannual variability in either storm frequency or accumulated cyclone energy as compared with observations when resolution is increased. Changes in the relationships between large-scale drivers of climate variability and tropical cyclone variability in the Atlantic Ocean are also not robust to model resolution. However, using a larger ensemble of simulations (of up to 14 members) with one model at different resolutions does show evidence of increased skill at higher resolution. The ensemble mean correlation of Atlantic interannual tropical cyclone variability increases from ~0.5 to ~0.65 when resolution increases from 250 to 100 km. In the northwestern Pacific Ocean the skill keeps increasing with 50-km resolution to 0.7. These calculations also suggest that more than six members are required to adequately distinguish the impact of resolution within the forced signal from the weather noise.",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ere", "given" : "Benoi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Pierre", "non-dropping-particle" : "", "parse-names" : false, "suffix" : "" }, { "dropping-particle" : "", "family" : "Putrasahan", "given" : "Dian", "non-dropping-particle" : "", "parse-names" : false, "suffix" : "" }, { "dropping-particle" : "", "family" : "Roberts", "given" : "Christopher",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container-title" : "Journal of Climate", "id" : "ITEM-3", "issue" : "7", "issued" : { "date-parts" : [ [ "2020", "2", "25" ] ] }, "page" : "2557-2583", "title" : "Impact of model resolution on tropical cyclone simulation using the HighResMIP PRIMAVERA multi-model ensemble", "translator" : [ { "dropping-particle" : "", "family" : "S3167", "given" : "", "non-dropping-particle" : "", "parse-names" : false, "suffix" : "" } ], "type" : "article-journal", "volume" : "33" }, "uris" : [ "http://www.mendeley.com/documents/?uuid=42cc452b-08bd-4659-b943-0e5cf000f930" ] } ], "mendeley" : { "formattedCitation" : "(Wehner et al., 2015; Zarzycki and Ullrich, 2017; Roberts et al., 2020a)", "plainTextFormattedCitation" : "(Wehner et al., 2015; Zarzycki and Ullrich, 2017; Roberts et al., 2020a)", "previouslyFormattedCitation" : "(Wehner et al., 2015; Zarzycki and Ullrich, 2017; Roberts et al., 2020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de-CH"/>
        </w:rPr>
        <w:t>(Wehner et al., 2015; Zarzycki and Ullrich, 2017; Roberts et al., 2020a)</w:t>
      </w:r>
      <w:r w:rsidRPr="00D424AA">
        <w:rPr>
          <w:rFonts w:cs="Times New Roman"/>
          <w:lang w:val="en-GB"/>
        </w:rPr>
        <w:fldChar w:fldCharType="end"/>
      </w:r>
      <w:r w:rsidRPr="00841A35">
        <w:rPr>
          <w:rFonts w:cs="Times New Roman"/>
          <w:lang w:val="de-CH"/>
        </w:rPr>
        <w:t xml:space="preserve">. </w:t>
      </w:r>
      <w:r w:rsidRPr="00D424AA">
        <w:rPr>
          <w:rFonts w:cs="Times New Roman"/>
          <w:lang w:val="en-GB"/>
        </w:rPr>
        <w:t xml:space="preserve">High-resolution global climate models (~10-60 km grid spacing) as used in HighResMIP </w:t>
      </w:r>
      <w:r w:rsidRPr="00D424AA">
        <w:rPr>
          <w:rFonts w:cs="Times New Roman"/>
          <w:lang w:val="en-GB"/>
        </w:rPr>
        <w:fldChar w:fldCharType="begin" w:fldLock="1"/>
      </w:r>
      <w:r w:rsidR="00FF6231">
        <w:rPr>
          <w:rFonts w:cs="Times New Roman"/>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 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S314", "given" : "", "non-dropping-particle" : "", "parse-names" : false, "suffix" : "" } ], "type" : "article-journal", "volume" : "9" }, "uris" : [ "http://www.mendeley.com/documents/?uuid=98e7f088-d4fb-4f44-baef-b180643df9a1" ] }, { "id" : "ITEM-2", "itemData" : { "DOI" : "10.1175/JCLI-D-19-0639.1", "ISSN" : "0894-8755", "abstract" : "A multimodel, multiresolution set of simulations over the period 1950\u20132014 using a common forcing protocol from CMIP6 HighResMIP have been completed by six modeling groups. Analysis of tropical cyclone performance using two different tracking algorithms suggests that enhanced resolution toward 25 km typically leads to more frequent and stronger tropical cyclones, together with improvements in spatial distribution and storm structure. Both of these factors reduce typical GCM biases seen at lower resolution. Using single ensemble members of each model, there is little evidence of systematic improvement in interannual variability in either storm frequency or accumulated cyclone energy as compared with observations when resolution is increased. Changes in the relationships between large-scale drivers of climate variability and tropical cyclone variability in the Atlantic Ocean are also not robust to model resolution. However, using a larger ensemble of simulations (of up to 14 members) with one model at different resolutions does show evidence of increased skill at higher resolution. The ensemble mean correlation of Atlantic interannual tropical cyclone variability increases from ~0.5 to ~0.65 when resolution increases from 250 to 100 km. In the northwestern Pacific Ocean the skill keeps increasing with 50-km resolution to 0.7. These calculations also suggest that more than six members are required to adequately distinguish the impact of resolution within the forced signal from the weather noise.",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ere", "given" : "Benoi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Pierre", "non-dropping-particle" : "", "parse-names" : false, "suffix" : "" }, { "dropping-particle" : "", "family" : "Putrasahan", "given" : "Dian", "non-dropping-particle" : "", "parse-names" : false, "suffix" : "" }, { "dropping-particle" : "", "family" : "Roberts", "given" : "Christopher",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container-title" : "Journal of Climate", "id" : "ITEM-2", "issue" : "7", "issued" : { "date-parts" : [ [ "2020", "2", "25" ] ] }, "page" : "2557-2583", "title" : "Impact of model resolution on tropical cyclone simulation using the HighResMIP PRIMAVERA multi-model ensemble", "translator" : [ { "dropping-particle" : "", "family" : "S3167", "given" : "", "non-dropping-particle" : "", "parse-names" : false, "suffix" : "" } ], "type" : "article-journal", "volume" : "33" }, "uris" : [ "http://www.mendeley.com/documents/?uuid=42cc452b-08bd-4659-b943-0e5cf000f930" ] } ], "mendeley" : { "formattedCitation" : "(Haarsma et al., 2016; Roberts et al., 2020a)", "plainTextFormattedCitation" : "(Haarsma et al., 2016; Roberts et al., 2020a)", "previouslyFormattedCitation" : "(Haarsma et al., 2016; Roberts et al., 2020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arsma et al., 2016; Roberts et al., 2020a)</w:t>
      </w:r>
      <w:r w:rsidRPr="00D424AA">
        <w:rPr>
          <w:rFonts w:cs="Times New Roman"/>
          <w:lang w:val="en-GB"/>
        </w:rPr>
        <w:fldChar w:fldCharType="end"/>
      </w:r>
      <w:r w:rsidRPr="00841A35">
        <w:rPr>
          <w:rFonts w:cs="Times New Roman"/>
          <w:lang w:val="en-GB"/>
        </w:rPr>
        <w:t xml:space="preserve"> begin to capture some structures of TCs more realistically, as well as produce intense TCs of Category 4-5 despite the effects of parameterized deep cumulus convection processes </w:t>
      </w:r>
      <w:r w:rsidRPr="00D424AA">
        <w:rPr>
          <w:rFonts w:cs="Times New Roman"/>
          <w:lang w:val="en-GB"/>
        </w:rPr>
        <w:fldChar w:fldCharType="begin" w:fldLock="1"/>
      </w:r>
      <w:r w:rsidR="00417CA4">
        <w:rPr>
          <w:rFonts w:cs="Times New Roman"/>
          <w:lang w:val="en-GB"/>
        </w:rPr>
        <w:instrText>ADDIN CSL_CITATION { "citationItems" : [ { "id" : "ITEM-1", "itemData" : { "DOI" : "10.1175/BAMS-D-15-00320.1", "ISSN" : "0003-0007", "abstract" : "Capsule summary:A perspective on current and future capabilities in global high-resolution climate simulation for assessing climate risks over next few decades, including advances in process representation and analysis, justifying the emergence of dedicated, coordinated experimental protocols.", "author" : [ { "dropping-particle" : "", "family" : "Roberts", "given" : "M J", "non-dropping-particle" : "", "parse-names" : false, "suffix" : "" }, { "dropping-particle" : "", "family" : "Vidale", "given" : "P L", "non-dropping-particle" : "", "parse-names" : false, "suffix" : "" }, { "dropping-particle" : "", "family" : "Senior", "given" : "C", "non-dropping-particle" : "", "parse-names" : false, "suffix" : "" }, { "dropping-particle" : "", "family" : "Hewitt", "given" : "H T", "non-dropping-particle" : "", "parse-names" : false, "suffix" : "" }, { "dropping-particle" : "", "family" : "Bates", "given" : "C", "non-dropping-particle" : "", "parse-names" : false, "suffix" : "" }, { "dropping-particle" : "", "family" : "Berthou", "given" : "S", "non-dropping-particle" : "", "parse-names" : false, "suffix" : "" }, { "dropping-particle" : "", "family" : "Chang", "given" : "P", "non-dropping-particle" : "", "parse-names" : false, "suffix" : "" }, { "dropping-particle" : "", "family" : "Christensen", "given" : "H M", "non-dropping-particle" : "", "parse-names" : false, "suffix" : "" }, { "dropping-particle" : "", "family" : "Danilov", "given" : "S", "non-dropping-particle" : "", "parse-names" : false, "suffix" : "" }, { "dropping-particle" : "", "family" : "Demory", "given" : "M.-E.", "non-dropping-particle" : "", "parse-names" : false, "suffix" : "" }, { "dropping-particle" : "", "family" : "Griffies", "given" : "S M", "non-dropping-particle" : "", "parse-names" : false, "suffix" : "" }, { "dropping-particle" : "", "family" : "Haarsma", "given" : "R", "non-dropping-particle" : "", "parse-names" : false, "suffix" : "" }, { "dropping-particle" : "", "family" : "Jung", "given" : "T", "non-dropping-particle" : "", "parse-names" : false, "suffix" : "" }, { "dropping-particle" : "", "family" : "Martin", "given" : "G", "non-dropping-particle" : "", "parse-names" : false, "suffix" : "" }, { "dropping-particle" : "", "family" : "Minobe", "given" : "S", "non-dropping-particle" : "", "parse-names" : false, "suffix" : "" }, { "dropping-particle" : "", "family" : "Ringler", "given" : "T", "non-dropping-particle" : "", "parse-names" : false, "suffix" : "" }, { "dropping-particle" : "", "family" : "Satoh", "given" : "M", "non-dropping-particle" : "", "parse-names" : false, "suffix" : "" }, { "dropping-particle" : "", "family" : "Schiemann", "given" : "R", "non-dropping-particle" : "", "parse-names" : false, "suffix" : "" }, { "dropping-particle" : "", "family" : "Scoccimarro", "given" : "E", "non-dropping-particle" : "", "parse-names" : false, "suffix" : "" }, { "dropping-particle" : "", "family" : "Stephens", "given" : "G", "non-dropping-particle" : "", "parse-names" : false, "suffix" : "" }, { "dropping-particle" : "", "family" : "Wehner", "given" : "M F", "non-dropping-particle" : "", "parse-names" : false, "suffix" : "" } ], "container-title" : "Bulletin of the American Meteorological Society", "id" : "ITEM-1", "issue" : "11", "issued" : { "date-parts" : [ [ "2018", "11" ] ] }, "page" : "2341-2359", "title" : "The Benefits of Global High Resolution for Climate Simulation: Process Understanding and the Enabling of Stakeholder Decisions at the Regional Scale", "translator" : [ { "dropping-particle" : "", "family" : "S190", "given" : "", "non-dropping-particle" : "", "parse-names" : false, "suffix" : "" } ], "type" : "article-journal", "volume" : "99" }, "uris" : [ "http://www.mendeley.com/documents/?uuid=74d1960a-3dac-4022-8f66-0fb56d709e40" ] }, { "id" : "ITEM-2", "itemData" : { "DOI" : "10.1175/JCLI-D-14-00311.1", "ISSN" : "0894-8755", "abstract" : "AbstractThe four idealized configurations of the U.S. CLIVAR Hurricane Working Group are integrated using the global Community Atmospheric Model version 5.1 at two different horizontal resolutions, approximately 100 and 25 km. The publicly released 0.9\u00b0 ? 1.3\u00b0 configuration is a poor predictor of the sign of the 0.23\u00b0 ? 0.31\u00b0 model configuration?s change in the total number of tropical storms in a warmer climate. However, it does predict the sign of the higher-resolution configuration?s change in the number of intense tropical cyclones in a warmer climate. In the 0.23\u00b0 ? 0.31\u00b0 model configuration, both increased CO2 concentrations and elevated sea surface temperature (SST) independently lower the number of weak tropical storms and shorten their average duration. Conversely, increased SST causes more intense tropical cyclones and lengthens their average duration, resulting in a greater number of intense tropical cyclone days globally. Increased SST also increased maximum tropical storm instantaneous precipitation rates across all storm intensities. It was found that while a measure of maximum potential intensity based on climatological mean quantities adequately predicts the 0.23\u00b0 ? 0.31\u00b0 model?s forced response in its most intense simulated tropical cyclones, a related measure of cyclogenesis potential fails to predict the model?s actual cyclogenesis response to warmer SSTs. These analyses lead to two broader conclusions: 1) Projections of future tropical storm activity obtained by a direct tracking of tropical storms simulated by coarse-resolution climate models must be interpreted with caution. 2) Projections of future tropical cyclogenesis obtained from metrics of model behavior that are based solely on changes in long-term climatological fields and tuned to historical records must also be interpreted with caution.", "author" : [ { "dropping-particle" : "", "family" : "Wehner", "given" : "Michael F.", "non-dropping-particle" : "", "parse-names" : false, "suffix" : "" }, { "dropping-particle" : "", "family" : "Prabhat", "given" : "", "non-dropping-particle" : "", "parse-names" : false, "suffix" : "" }, { "dropping-particle" : "", "family" : "Reed", "given" : "Kevin A", "non-dropping-particle" : "", "parse-names" : false, "suffix" : "" }, { "dropping-particle" : "", "family" : "Stone", "given" : "D\u00e1ith\u00ed", "non-dropping-particle" : "", "parse-names" : false, "suffix" : "" }, { "dropping-particle" : "", "family" : "Collins", "given" : "William D", "non-dropping-particle" : "", "parse-names" : false, "suffix" : "" }, { "dropping-particle" : "", "family" : "Bacmeister", "given" : "Julio", "non-dropping-particle" : "", "parse-names" : false, "suffix" : "" } ], "container-title" : "Journal of Climate", "id" : "ITEM-2", "issue" : "10", "issued" : { "date-parts" : [ [ "2015", "2" ] ] }, "page" : "3905-3925", "publisher" : "American Meteorological Society", "title" : "Resolution Dependence of Future Tropical Cyclone Projections of CAM5.1 in the U.S. CLIVAR Hurricane Working Group Idealized Configurations", "translator" : [ { "dropping-particle" : "", "family" : "S1095", "given" : "", "non-dropping-particle" : "", "parse-names" : false, "suffix" : "" } ], "type" : "article-journal", "volume" : "28" }, "uris" : [ "http://www.mendeley.com/documents/?uuid=c67f9680-c60d-41f3-a04d-29ba6731702e" ] }, { "id" : "ITEM-3", "itemData" : { "DOI" : "10.1175/JCLI-D-15-0216.1", "ISSN" : "08948755", "abstract" : "AbstractA new high-resolution Geophysical Fluid Dynamics Laboratory (GFDL) coupled model (HiFLOR) has been developed and used to investigate potential skill in simulation and prediction of tropical cyclone (TC) activity. HiFLOR comprises of high-resolution (~25-km mesh) atmosphere and land components and a more moderate-resolution (~100-km mesh) sea ice and ocean components. HiFLOR was developed from the Forecast Oriented Low Resolution Ocean model (FLOR) by decreasing the horizontal grid spacing of the atmospheric component from 50-km to 25-km, while leaving most of the sub-gridscale physical parameterizations unchanged. Compared with FLOR, HiFLOR yields a more realistic simulation of the structure, global distribution, and seasonal and interannual variations of TCs, and a comparable simulation of storm-induced cold wakes and TC-genesis modulation induced by the Madden Julian Oscillation (MJO). Moreover, HiFLOR is able to simulate and predict extremely intense TCs (categories 4 and 5) and their interannu...", "author" : [ { "dropping-particle" : "", "family" : "Murakami", "given" : "Hiroyuki", "non-dropping-particle" : "", "parse-names" : false, "suffix" : "" }, { "dropping-particle" : "", "family" : "Vecchi", "given" : "Gabriel A.", "non-dropping-particle" : "", "parse-names" : false, "suffix" : "" }, { "dropping-particle" : "", "family" : "Underwood", "given" : "Seth",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Anderson", "given" : "Whit G.", "non-dropping-particle" : "", "parse-names" : false, "suffix" : "" }, { "dropping-particle" : "", "family" : "Chen", "given" : "Jan Huey", "non-dropping-particle" : "", "parse-names" : false, "suffix" : "" }, { "dropping-particle" : "", "family" : "Gudgel", "given" : "Richard G.", "non-dropping-particle" : "", "parse-names" : false, "suffix" : "" }, { "dropping-particle" : "", "family" : "Harris", "given" : "Lucas M.", "non-dropping-particle" : "", "parse-names" : false, "suffix" : "" }, { "dropping-particle" : "", "family" : "Lin", "given" : "Shian Jiann", "non-dropping-particle" : "", "parse-names" : false, "suffix" : "" }, { "dropping-particle" : "", "family" : "Zeng", "given" : "Fanrong", "non-dropping-particle" : "", "parse-names" : false, "suffix" : "" } ], "container-title" : "Journal of Climate", "id" : "ITEM-3", "issue" : "23", "issued" : { "date-parts" : [ [ "2015" ] ] }, "page" : "9058-9079", "title" : "Simulation and prediction of category 4 and 5 hurricanes in the high-resolution GFDL HiFLOR coupled climate model", "translator" : [ { "dropping-particle" : "", "family" : "S1797", "given" : "", "non-dropping-particle" : "", "parse-names" : false, "suffix" : "" } ], "type" : "article-journal", "volume" : "28" }, "uris" : [ "http://www.mendeley.com/documents/?uuid=a7dba4cf-ccb6-4b73-9096-f4b1b22bcc7d" ] }, { "id" : "ITEM-4", "itemData" : { "DOI" : "10.1175/JCLI-D-17-0068.1", "abstract" : " AbstractFuture changes in tropical cyclone (TC) activity and structure are investigated using the outputs of a 14-km mesh climate simulation. A set of 30-yr simulations was performed under present-day and warmer climate conditions using a nonhydrostatic icosahedral atmospheric model with explicitly calculated convection. The model projected that the global frequency of TCs is reduced by 22.7%, the ratio of intense TCs is increased by 6.6%, and the precipitation rate within 100 km of the TC center increased by 11.8% under warmer climate conditions. These tendencies are consistent with previous studies using a hydrostatic global model with cumulus parameterization.The responses of vertical and horizontal structures to global warming are investigated for TCs with the same intensity categories. For TCs whose minimum sea level pressure (SLP) reaches less than 980 hPa, the model predicted that tangential wind increases in the outside region of the eyewall. Increases in the tangential wind are related to the elevation of the tropopause caused by global warming. The tropopause rise induces an upward extension of the eyewall, resulting in an increase in latent heating in the upper layers of the inclined eyewall. Thus, SLP is reduced underneath the warmed eyewall regions through hydrostatic adjustment. The altered distribution of SLP enhances tangential winds in the outward region of the eyewall cloud. Hence, this study shows that the horizontal scale of TCs defined by a radius of 12 m s\u22121 surface wind is projected to increase compared with the same intensity categories for SLP less than 980 hPa. ", "author" : [ { "dropping-particle" : "", "family" : "Yamada", "given" : "Yohei", "non-dropping-particle" : "", "parse-names" : false, "suffix" : "" }, { "dropping-particle" : "", "family" : "Satoh", "given" : "Masaki", "non-dropping-particle" : "", "parse-names" : false, "suffix" : "" }, { "dropping-particle" : "", "family" : "Sugi", "given" : "Masato", "non-dropping-particle" : "", "parse-names" : false, "suffix" : "" }, { "dropping-particle" : "", "family" : "Kodama", "given" : "Chihiro", "non-dropping-particle" : "", "parse-names" : false, "suffix" : "" }, { "dropping-particle" : "", "family" : "Noda", "given" : "Akira T", "non-dropping-particle" : "", "parse-names" : false, "suffix" : "" }, { "dropping-particle" : "", "family" : "Nakano", "given" : "Masuo", "non-dropping-particle" : "", "parse-names" : false, "suffix" : "" }, { "dropping-particle" : "", "family" : "Nasuno", "given" : "Tomoe", "non-dropping-particle" : "", "parse-names" : false, "suffix" : "" } ], "container-title" : "Journal of Climate", "id" : "ITEM-4", "issue" : "23", "issued" : { "date-parts" : [ [ "2017" ] ] }, "page" : "9703-9724", "title" : "Response of Tropical Cyclone Activity and Structure to Global Warming in a High-Resolution Global Nonhydrostatic Model", "translator" : [ { "dropping-particle" : "", "family" : "S200", "given" : "", "non-dropping-particle" : "", "parse-names" : false, "suffix" : "" } ], "type" : "article-journal", "volume" : "30" }, "uris" : [ "http://www.mendeley.com/documents/?uuid=c797ce30-d923-4fd3-95ef-6e942a15fd63" ] }, { "id" : "ITEM-5", "itemData" : { "DOI" : "10.1175/JCLI-D-19-0172.1", "ISSN" : "0894-8755", "abstract" : "Characteristics of tropical cyclones (TCs) in global climate models (GCMs) are known to be influenced by details of the model configurations, including horizontal resolution and parameterization schemes. Understanding model-to-model differences in TC characteristics is a prerequisite for reducing uncertainty in future TC activity projections by GCMs. This study performs a process-level examination of TC structures in eight GCM simulations that span a range of horizontal resolutions from 1\u00b0 to 0.25\u00b0. A recently developed set of process-oriented diagnostics is used to examine the azimuthally averaged wind and thermodynamic structures of the GCM-simulated TCs. Results indicate that the inner-core wind structures of simulated TCs are more strongly constrained by the horizontal resolutions of the models than are the thermodynamic structures of those TCs. As expected, the structures of TC circulations become more realistic with smaller horizontal grid spacing, such that the radii of maximum wind (RMW) become smaller, and the maximum vertical velocities occur off the center. However, the RMWs are still too large, especially at higher intensities, and there are rising motions occurring at the storm centers, inconsistently with observations. The distributions of precipitation, moisture, and radiative and surface turbulent heat fluxes around TCs are diverse, even across models with similar horizontal resolutions. At the same horizontal resolution, models that produce greater rainfall in the inner-core regions tend to simulate stronger TCs. When TCs are weak, the radial gradient of net column radiative flux convergence is comparable to that of surface turbulent heat fluxes, emphasizing the importance of cloud\u2013radiative feedbacks during the early developmental phases of TCs.", "author" : [ { "dropping-particle" : "", "family" : "Moon", "given" : "Yumin", "non-dropping-particle" : "", "parse-names" : false, "suffix" : "" }, { "dropping-particle" : "", "family" : "Kim", "given" : "Daehyun", "non-dropping-particle" : "", "parse-names" : false, "suffix" : "" }, { "dropping-particle" : "", "family" : "Camargo", "given" : "Suzana J", "non-dropping-particle" : "", "parse-names" : false, "suffix" : "" }, { "dropping-particle" : "", "family" : "Wing", "given" : "Allison A", "non-dropping-particle" : "", "parse-names" : false, "suffix" : "" }, { "dropping-particle" : "", "family" : "Sobel", "given" : "Adam H", "non-dropping-particle" : "", "parse-names" : false, "suffix" : "" }, { "dropping-particle" : "", "family" : "Murakami", "given" : "Hiroyuki", "non-dropping-particle" : "", "parse-names" : false, "suffix" : "" }, { "dropping-particle" : "", "family" : "Reed", "given" : "Kevin A", "non-dropping-particle" : "", "parse-names" : false, "suffix" : "" }, { "dropping-particle" : "", "family" : "Scoccimarro", "given" : "Enrico", "non-dropping-particle" : "", "parse-names" : false, "suffix" : "" }, { "dropping-particle" : "", "family" : "Vecchi", "given" : "Gabriel A", "non-dropping-particle" : "", "parse-names" : false, "suffix" : "" }, { "dropping-particle" : "", "family" : "Wehner", "given" : "Michael F", "non-dropping-particle" : "", "parse-names" : false, "suffix" : "" }, { "dropping-particle" : "", "family" : "Zarzycki", "given" : "Colin M", "non-dropping-particle" : "", "parse-names" : false, "suffix" : "" }, { "dropping-particle" : "", "family" : "Zhao", "given" : "Ming", "non-dropping-particle" : "", "parse-names" : false, "suffix" : "" } ], "container-title" : "Journal of Climate", "id" : "ITEM-5", "issue" : "4", "issued" : { "date-parts" : [ [ "2020", "1", "22" ] ] }, "page" : "1575-1595", "title" : "Azimuthally Averaged Wind and Thermodynamic Structures of Tropical Cyclones in Global Climate Models and Their Sensitivity to Horizontal Resolution", "translator" : [ { "dropping-particle" : "", "family" : "S2943", "given" : "", "non-dropping-particle" : "", "parse-names" : false, "suffix" : "" } ], "type" : "article-journal", "volume" : "33" }, "uris" : [ "http://www.mendeley.com/documents/?uuid=58c03510-2d64-4da6-9f79-a7bd2c27ff9f" ] } ], "mendeley" : { "formattedCitation" : "(Murakami et al., 2015; Wehner et al., 2015; Yamada et al., 2017; Roberts et al., 2018; Moon et al., 2020)", "plainTextFormattedCitation" : "(Murakami et al., 2015; Wehner et al., 2015; Yamada et al., 2017; Roberts et al., 2018; Moon et al., 2020)", "previouslyFormattedCitation" : "(Murakami et al., 2015; Wehner et al., 2015; Yamada et al., 2017; Roberts et al., 2018; Mo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Murakami et al., 2015; Wehner et al., 2015; Yamada et al., 2017; Roberts et al., 2018; Moon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Convection-permitting models (~1-10 km grid-</w:t>
      </w:r>
      <w:r w:rsidRPr="00D424AA">
        <w:rPr>
          <w:rFonts w:cs="Times New Roman"/>
          <w:lang w:val="en-GB"/>
        </w:rPr>
        <w:lastRenderedPageBreak/>
        <w:t xml:space="preserve">spacing), such as used in some dynamical downscaling studies, provide further realism with capturing eye wall structures </w:t>
      </w:r>
      <w:r w:rsidRPr="00D424AA">
        <w:rPr>
          <w:rFonts w:cs="Times New Roman"/>
          <w:lang w:val="en-GB"/>
        </w:rPr>
        <w:fldChar w:fldCharType="begin" w:fldLock="1"/>
      </w:r>
      <w:r w:rsidR="00FF6231">
        <w:rPr>
          <w:rFonts w:cs="Times New Roman"/>
          <w:lang w:val="en-GB"/>
        </w:rPr>
        <w:instrText>ADDIN CSL_CITATION { "citationItems" : [ { "id" : "ITEM-1", "itemData" : { "DOI" : "10.1002/2014GL061793", "ISSN" : "19448007", "abstract" : "Increases of tropical cyclone intensity with global warming have been demonstrated by historical data studies and theory. This raises great concern regarding future changes in typhoon intensity. The present study addressed the problem to what extent supertyphoons will become intense in the global warming climate of the late 21st century. Very high resolution downscale experiments using a cloud-resolving model without convective parameterizations were performed for the 30 most intense typhoons obtained from the 20 km mesh global simulation of a warmer climate. Twelve supertyphoons occurred in the downscale experiments, and the most intense supertyphoon attained a central pressure of 857 hPa and a wind speed of 88 m s-1. The maximum intensity of the supertyphoon was little affected by uncertainties that arise from experimental settings. This study indicates that the most intense future supertyphoon could attain wind speeds of 85-90 m s-1 and minimum central pressures of 860 hPa.", "author" : [ { "dropping-particle" : "", "family" : "Tsuboki", "given" : "Kazuhisa", "non-dropping-particle" : "", "parse-names" : false, "suffix" : "" }, { "dropping-particle" : "", "family" : "Yoshioka", "given" : "Mayumi K.", "non-dropping-particle" : "", "parse-names" : false, "suffix" : "" }, { "dropping-particle" : "", "family" : "Shinoda", "given" : "Taro", "non-dropping-particle" : "", "parse-names" : false, "suffix" : "" }, { "dropping-particle" : "", "family" : "Kato", "given" : "Masaya", "non-dropping-particle" : "", "parse-names" : false, "suffix" : "" }, { "dropping-particle" : "", "family" : "Kanada", "given" : "Sachie", "non-dropping-particle" : "", "parse-names" : false, "suffix" : "" }, { "dropping-particle" : "", "family" : "Kitoh", "given" : "Akio", "non-dropping-particle" : "", "parse-names" : false, "suffix" : "" } ], "container-title" : "Geophysical Research Letters", "id" : "ITEM-1", "issue" : "2", "issued" : { "date-parts" : [ [ "2015" ] ] }, "page" : "646-652", "title" : "Future increase of supertyphoon intensity associated with climate change", "translator" : [ { "dropping-particle" : "", "family" : "S2344", "given" : "", "non-dropping-particle" : "", "parse-names" : false, "suffix" : "" } ], "type" : "article-journal", "volume" : "42" }, "uris" : [ "http://www.mendeley.com/documents/?uuid=82b06811-9197-4423-b98a-b676d2d78890" ] } ], "mendeley" : { "formattedCitation" : "(Tsuboki et al., 2015)", "plainTextFormattedCitation" : "(Tsuboki et al., 2015)", "previouslyFormattedCitation" : "(Tsuboki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suboki et al., 2015)</w:t>
      </w:r>
      <w:r w:rsidRPr="00D424AA">
        <w:rPr>
          <w:rFonts w:cs="Times New Roman"/>
          <w:lang w:val="en-GB"/>
        </w:rPr>
        <w:fldChar w:fldCharType="end"/>
      </w:r>
      <w:r w:rsidRPr="00841A35">
        <w:rPr>
          <w:rFonts w:cs="Times New Roman"/>
          <w:lang w:val="en-GB"/>
        </w:rPr>
        <w:t>. Model characteristics b</w:t>
      </w:r>
      <w:r w:rsidRPr="00D424AA">
        <w:rPr>
          <w:rFonts w:cs="Times New Roman"/>
          <w:lang w:val="en-GB"/>
        </w:rPr>
        <w:t xml:space="preserve">esides resolution, especially details of convective parameterization, can influence a model’s ability to simulate intense TCs </w:t>
      </w:r>
      <w:commentRangeStart w:id="2555"/>
      <w:r w:rsidRPr="00D424AA">
        <w:rPr>
          <w:rFonts w:cs="Times New Roman"/>
          <w:lang w:val="en-GB"/>
        </w:rPr>
        <w:fldChar w:fldCharType="begin" w:fldLock="1"/>
      </w:r>
      <w:r w:rsidR="0012753B">
        <w:rPr>
          <w:rFonts w:cs="Times New Roman"/>
          <w:lang w:val="en-GB"/>
        </w:rPr>
        <w:instrText>ADDIN CSL_CITATION { "citationItems" : [ { "id" : "ITEM-1", "itemData" : { "DOI" : "10.1175/JCLI-D-15-0255.1", "abstract" : "[ABSTRACT This study advances the understanding of how parameterized physical processes affect the development of tropical cyclones (TCs) in the Community Atmosphere Model (CAM) using the Reed\u2013Jablonowski TC test case. It examines the impact of changes in 24 parameters across multiple physical parameterization schemes that represent convection, turbulence, precipitation, and cloud processes. The one-at-a-time (OAT) sensitivity analysis method quantifies the relative influence of each parameter on TC simulations and identifies which parameters affect six different TC characteristics: intensity, precipitation, longwave cloud radiative forcing (LWCF), shortwave cloud radiative forcing (SWCF), cloud liquid water path (LWP), and ice water path (IWP). It is shown that TC intensity is mainly sensitive to the parcel fractional mass entrainment rate (dmpdz) in deep convection. A decrease in this parameter can lead to a change in simulated intensity from a tropical depression to a category-4 storm. Precipitation and SWCF are strongly affected by three parameters in deep convection: tau (time scale for consumption rate of convective available potential energy), dmpdz, and C0_ocn (precipitation coefficient). Changes in physical parameters generally do not affect LWCF much. In contrast, LWP and IWP are very sensitive to changes in C0_ocn. The changes can be as large as 10 (5) times the control mean value for LWP (IWP). Further examination of the response functions for the subset of most sensitive parameters reveals nonlinear relationships between parameters and most output variables, suggesting that linear perturbation analysis may produce misleading results when applied to strongly nonlinear systems.]", "author" : [ { "dropping-particle" : "", "family" : "He", "given" : "Fei", "non-dropping-particle" : "", "parse-names" : false, "suffix" : "" }, { "dropping-particle" : "", "family" : "Posselt", "given" : "Derek J", "non-dropping-particle" : "", "parse-names" : false, "suffix" : "" } ], "container-title" : "Journal of Climate", "id" : "ITEM-1", "issue" : "24", "issued" : { "date-parts" : [ [ "2015" ] ] }, "page" : "9857-9872", "publisher" : "American Meteorological Society", "title" : "Impact of Parameterized Physical Processes on Simulated Tropical Cyclone Characteristics in the Community Atmosphere Model", "translator" : [ { "dropping-particle" : "", "family" : "S1425", "given" : "", "non-dropping-particle" : "", "parse-names" : false, "suffix" : "" } ], "type" : "article-journal", "volume" : "28" }, "uris" : [ "http://www.mendeley.com/documents/?uuid=82b2728d-8dc3-4d5e-b0d2-d3eacb1c724a" ] }, { "id" : "ITEM-2", "itemData" : { "DOI" : "10.1175/JCLI-D-17-0269.1", "abstract" : " AbstractThis study proposes a set of process-oriented diagnostics with the aim of understanding how model physics and numerics control the representation of tropical cyclones (TCs), especially their intensity distribution, in GCMs. Three simulations are made using two 50-km GCMs developed at NOAA\u2019s Geophysical Fluid Dynamics Laboratory. The two models are forced with the observed sea surface temperature [Atmospheric Model version 2.5 (AM2.5) and High Resolution Atmospheric Model (HiRAM)], and in the third simulation, the AM2.5 model is coupled to an ocean GCM [Forecast-Oriented Low Ocean Resolution (FLOR)]. The frequency distributions of maximum near-surface wind near TC centers show that HiRAM tends to develop stronger TCs than the other models do. Large-scale environmental parameters, such as potential intensity, do not explain the differences between HiRAM and the other models. It is found that HiRAM produces a greater amount of precipitation near the TC center, suggesting that associated greater diabatic heating enables TCs to become stronger in HiRAM. HiRAM also shows a greater contrast in relative humidity and surface latent heat flux between the inner and outer regions of TCs. Various fields are composited on precipitation percentiles to reveal the essential character of the interaction among convection, moisture, and surface heat flux. Results show that the moisture sensitivity of convection is higher in HiRAM than in the other model simulations. HiRAM also exhibits a stronger feedback from surface latent heat flux to convection via near-surface wind speed in heavy rain-rate regimes. The results emphasize that the moisture\u2013convection coupling and the surface heat flux feedback are critical processes that affect the intensity of TCs in GCMs. ", "author" : [ { "dropping-particle" : "", "family" : "Kim", "given" : "Daehyun", "non-dropping-particle" : "", "parse-names" : false, "suffix" : "" }, { "dropping-particle" : "", "family" : "Moon", "given" : "Yumin", "non-dropping-particle" : "", "parse-names" : false, "suffix" : "" }, { "dropping-particle" : "", "family" : "Camargo", "given" : "Suzana J", "non-dropping-particle" : "", "parse-names" : false, "suffix" : "" }, { "dropping-particle" : "", "family" : "Wing", "given" : "Allison A", "non-dropping-particle" : "", "parse-names" : false, "suffix" : "" }, { "dropping-particle" : "", "family" : "Sobel", "given" : "Adam H", "non-dropping-particle" : "", "parse-names" : false, "suffix" : "" }, { "dropping-particle" : "", "family" : "Murakami", "given" : "Hiroyuki", "non-dropping-particle" : "", "parse-names" : false, "suffix" : "" }, { "dropping-particle" : "", "family" : "Vecchi", "given" : "Gabriel A", "non-dropping-particle" : "", "parse-names" : false, "suffix" : "" }, { "dropping-particle" : "", "family" : "Zhao", "given" : "Ming", "non-dropping-particle" : "", "parse-names" : false, "suffix" : "" }, { "dropping-particle" : "", "family" : "Page", "given" : "Eric", "non-dropping-particle" : "", "parse-names" : false, "suffix" : "" } ], "container-title" : "Journal of Climate", "id" : "ITEM-2", "issue" : "5", "issued" : { "date-parts" : [ [ "2018" ] ] }, "page" : "1685-1702", "title" : "Process-Oriented Diagnosis of Tropical Cyclones in High-Resolution GCMs", "translator" : [ { "dropping-particle" : "", "family" : "S1099", "given" : "", "non-dropping-particle" : "", "parse-names" : false, "suffix" : "" } ], "type" : "article-journal", "volume" : "31" }, "uris" : [ "http://www.mendeley.com/documents/?uuid=ce16413c-fc59-4900-8634-b8f10604a25f" ] }, { "id" : "ITEM-3", "itemData" : { "DOI" : "10.1029/2010GL046297", "ISSN" : "0094-8276", "abstract" : "This paper explores the impact of the physical parameterization suite on the evolution of an idealized tropical cyclone within the National Center for Atmospheric Research's (NCAR) Community Atmosphere Model (CAM). The CAM versions 3.1 and 4 are used to study the development of an initially weak vortex in an idealized environment over a 10-day simulation period within an aqua-planet setup. The main distinction between CAM 3.1 and CAM 4 lies within the physical parameterization of deep convection. CAM 4 now includes a dilute plume Convective Available Potential Energy (CAPE) calculation and Convective Momentum Transport (CMT). The finite?volume dynamical core with 26 vertical levels in aqua-planet mode is used at horizontal grid spacings of 1.0\u00b0, 0.5\u00b0 and 0.25\u00b0. It is revealed that CAM 4 produces stronger and larger tropical cyclones by day 10 at all resolutions, with a much earlier onset of intensification when compared to CAM 3.1. At the highest resolution CAM 4 also accounts for changes in the storm's vertical structure, such as an increased outward slope of the wind contours with height, when compared to CAM 3.1. An investigation concludes that the new dilute CAPE calculation in CAM 4 is largely responsible for the changes observed in the development, strength and structure of the tropical cyclone.", "author" : [ { "dropping-particle" : "", "family" : "Reed", "given" : "K A", "non-dropping-particle" : "", "parse-names" : false, "suffix" : "" }, { "dropping-particle" : "", "family" : "Jablonowski", "given" : "C", "non-dropping-particle" : "", "parse-names" : false, "suffix" : "" } ], "container-title" : "Geophysical Research Letters", "id" : "ITEM-3", "issue" : "4", "issued" : { "date-parts" : [ [ "2011", "2" ] ] }, "publisher" : "John Wiley &amp; Sons, Ltd", "title" : "Impact of physical parameterizations on idealized tropical cyclones in the Community Atmosphere Model", "translator" : [ { "dropping-particle" : "", "family" : "S1427", "given" : "", "non-dropping-particle" : "", "parse-names" : false, "suffix" : "" } ], "type" : "article-journal", "volume" : "38" }, "uris" : [ "http://www.mendeley.com/documents/?uuid=447d3c37-ea76-400b-a9c5-885fd876f14e" ] }, { "id" : "ITEM-4", "itemData" : { "DOI" : "10.1007/s00382-018-4099-1", "ISSN" : "1432-0894", "abstract" : "The sensitivity of simulated tropical cyclones (TCs) to the choice of cumulus parameterization (CP) scheme in the advanced Weather Research and Forecasting Model (WRF-ARW) version 3.5 is analyzed based on ten seasonal simulations with 20-km horizontal grid spacing over the western North Pacific. Results show that the simulated frequency and intensity of TCs are very sensitive to the choice of the CP scheme. The sensitivity can be explained well by the difference in the low-level circulation in a height and sorted moisture space. By transporting moist static energy from dry to moist region, the low-level circulation is important to convective self-aggregation which is believed to be related to genesis of TC-like vortices (TCLVs) and TCs in idealized settings. The radiative and evaporative cooling associated with low-level clouds and shallow convection in dry regions is found to play a crucial role in driving the moisture-sorted low-level circulation. With shallow convection turned off in a CP scheme, relatively strong precipitation occurs frequently in dry regions. In this case, the diabatic cooling can still drive the low-level circulation but its strength is reduced and thus TCLV/TC genesis is suppressed. The inclusion of the cumulus momentum transport (CMT) in a CP scheme can considerably suppress genesis of TCLVs/TCs, while changes in the moisture-sorted low-level circulation and horizontal distribution of precipitation are trivial, indicating that the CMT modulates the TCLVs/TCs activities in the model by mechanisms other than the horizontal transport of moist static energy.", "author" : [ { "dropping-particle" : "", "family" : "Zhang", "given" : "Chunxi", "non-dropping-particle" : "", "parse-names" : false, "suffix" : "" }, { "dropping-particle" : "", "family" : "Wang", "given" : "Yuqing", "non-dropping-particle" : "", "parse-names" : false, "suffix" : "" } ], "container-title" : "Climate Dynamics", "id" : "ITEM-4", "issue" : "9", "issued" : { "date-parts" : [ [ "2018" ] ] }, "page" : "3613-3633", "title" : "Why is the simulated climatology of tropical cyclones so sensitive to the choice of cumulus parameterization scheme in the WRF model?", "translator" : [ { "dropping-particle" : "", "family" : "S1795", "given" : "", "non-dropping-particle" : "", "parse-names" : false, "suffix" : "" } ], "type" : "article-journal", "volume" : "51" }, "uris" : [ "http://www.mendeley.com/documents/?uuid=6db27688-209e-4aeb-931f-21304b1af1cc" ] }, { "id" : "ITEM-5", "itemData" : { "DOI" : "10.1175/JAS-D-11-0238.1", "ISSN" : "0022-4928", "abstract" : "AbstractHigh-resolution global climate models (GCMs) have been increasingly utilized for simulations of the global number and distribution of tropical cyclones (TCs), and how they might change with changing climate. In contrast, there is a lack of published studies on the sensitivity of TC genesis to parameterized processes in these GCMs. The uncertainties in these formulations might be an important source of uncertainty in the future projections of TC statistics.This study investigates the sensitivity of the global number of TCs in present-day simulations using the Geophysical Fluid Dynamics Laboratory High Resolution Atmospheric Model (GFDL HIRAM) to alterations in physical parameterizations. Two parameters are identified to be important in TC genesis frequency in this model: the horizontal cumulus mixing rate, which controls the entrainment into convective cores within the convection parameterization, and the strength of the damping of the divergent component of the horizontal flow. The simulated global number of TCs exhibits nonintuitive response to incremental changes of both parameters. As the cumulus mixing rate increases, the model produces nonmonotonic response in global TC frequency with an initial sharp increase and then a decrease. However, storm mean intensity rises monotonically with the mixing rate. As the strength of the divergence damping increases, the model produces a continuous increase of global number of TCs and hurricanes with little change in storm mean intensity. Mechanisms for explaining these nonintuitive responses are discussed.", "author" : [ { "dropping-particle" : "", "family" : "Zhao", "given" : "Ming", "non-dropping-particle" : "", "parse-names" : false, "suffix" : "" }, { "dropping-particle" : "", "family" : "Held", "given" : "Isaac M", "non-dropping-particle" : "", "parse-names" : false, "suffix" : "" }, { "dropping-particle" : "", "family" : "Lin", "given" : "Shian-Jiann", "non-dropping-particle" : "", "parse-names" : false, "suffix" : "" } ], "container-title" : "Journal of the Atmospheric Sciences", "id" : "ITEM-5", "issue" : "7", "issued" : { "date-parts" : [ [ "2012", "3" ] ] }, "page" : "2272-2283", "publisher" : "American Meteorological Society", "title" : "Some Counterintuitive Dependencies of Tropical Cyclone Frequency on Parameters in a GCM", "translator" : [ { "dropping-particle" : "", "family" : "S1794", "given" : "", "non-dropping-particle" : "", "parse-names" : false, "suffix" : "" } ], "type" : "article-journal", "volume" : "69" }, "uris" : [ "http://www.mendeley.com/documents/?uuid=85297ca7-30c5-47d6-a2bb-0c1f4cae6363" ] }, { "id" : "ITEM-6", "itemData" : { "DOI" : "10.1175/JCLI-D-19-0500.1", "ISSN" : "0894-8755", "abstract" : "Here we explore the relationship between the global climatological characteristics of tropical cyclones (TCs) in climate models and the modeled large-scale environment across a large number of models. We consider the climatology of TCs in 30 climate models with a wide range of horizontal resolutions. We examine if there is a systematic relationship between the climatological diagnostics for the TC activity [number of tropical cyclones (NTC) and accumulated cyclone energy (ACE)] by hemisphere in the models and the environmental fields usually associated with TC activity, when examined across a large number of models. For low-resolution models, there is no association between a conducive environment and TC activity, when integrated over space (tropical hemisphere) and time (all years of the simulation). As the model resolution increases, for a couple of variables, in particular vertical wind shear, there is a statistically significant relationship in between the models\u2019 TC characteristics and the environmental characteristics, but in most cases the relationship is either nonexistent or the opposite of what is expected based on observations. It is important to stress that these results do not imply that there is no relationship between individual models\u2019 environmental fields and their TC activity by basin with respect to intraseasonal or interannual variability or due to climate change. However, it is clear that when examined across many models, the models\u2019 mean state does not have a consistent relationship with the models\u2019 mean TC activity. Therefore, other processes associated with the model physics, dynamical core, and resolution determine the climatological TC activity in climate models.", "author" : [ { "dropping-particle" : "", "family" : "Camargo", "given" : "Suzana J", "non-dropping-particle" : "", "parse-names" : false, "suffix" : "" }, { "dropping-particle" : "", "family" : "Giulivi", "given" : "Claudia F", "non-dropping-particle" : "", "parse-names" : false, "suffix" : "" }, { "dropping-particle" : "", "family" : "Sobel", "given" : "Adam H", "non-dropping-particle" : "", "parse-names" : false, "suffix" : "" }, { "dropping-particle" : "", "family" : "Wing", "given" : "Allison A", "non-dropping-particle" : "", "parse-names" : false, "suffix" : "" }, { "dropping-particle" : "", "family" : "Kim", "given" : "Daehyun", "non-dropping-particle" : "", "parse-names" : false, "suffix" : "" }, { "dropping-particle" : "", "family" : "Moon", "given" : "Yumin", "non-dropping-particle" : "", "parse-names" : false, "suffix" : "" }, { "dropping-particle" : "", "family" : "Strong", "given" : "Jeffrey D O", "non-dropping-particle" : "", "parse-names" : false, "suffix" : "" }, { "dropping-particle" : "", "family" : "Genio", "given" : "Anthony D", "non-dropping-particle" : "Del", "parse-names" : false, "suffix" : "" }, { "dropping-particle" : "", "family" : "Kelley", "given" : "Maxwell", "non-dropping-particle" : "", "parse-names" : false, "suffix" : "" }, { "dropping-particle" : "", "family" : "Murakami", "given" : "Hiroyuki", "non-dropping-particle" : "", "parse-names" : false, "suffix" : "" }, { "dropping-particle" : "", "family" : "Reed", "given" : "Kevin A", "non-dropping-particle" : "", "parse-names" : false, "suffix" : "" }, { "dropping-particle" : "", "family" : "Scoccimarro", "given" : "Enrico", "non-dropping-particle" : "", "parse-names" : false, "suffix" : "" }, { "dropping-particle" : "", "family" : "Vecchi", "given" : "Gabriel A", "non-dropping-particle" : "", "parse-names" : false, "suffix" : "" }, { "dropping-particle" : "", "family" : "Wehner", "given" : "Michael F", "non-dropping-particle" : "", "parse-names" : false, "suffix" : "" }, { "dropping-particle" : "", "family" : "Zarzycki", "given" : "Colin", "non-dropping-particle" : "", "parse-names" : false, "suffix" : "" }, { "dropping-particle" : "", "family" : "Zhao", "given" : "Ming", "non-dropping-particle" : "", "parse-names" : false, "suffix" : "" } ], "container-title" : "Journal of Climate", "id" : "ITEM-6", "issue" : "11", "issued" : { "date-parts" : [ [ "2020", "4", "24" ] ] }, "page" : "4463-4487", "title" : "Characteristics of Model Tropical Cyclone Climatology and the Large-Scale Environment", "translator" : [ { "dropping-particle" : "", "family" : "S2941", "given" : "", "non-dropping-particle" : "", "parse-names" : false, "suffix" : "" } ], "type" : "article-journal", "volume" : "33" }, "uris" : [ "http://www.mendeley.com/documents/?uuid=0527eedf-f372-46e0-b01a-464cb0dbc1fb" ] } ], "mendeley" : { "formattedCitation" : "(Reed and Jablonowski, 2011; Zhao et al., 2012; He and Posselt, 2015; Kim et al., 2018a; Zhang and Wang, 2018; Camargo et al., 2020)", "manualFormatting" : "(Reed and Jablonowski, 2011; Zhao et al., 2012; He and Posselt, 2015; D. Kim et al., 2018; Zhang and Wang, 2018; Camargo et al., 2020)", "plainTextFormattedCitation" : "(Reed and Jablonowski, 2011; Zhao et al., 2012; He and Posselt, 2015; Kim et al., 2018a; Zhang and Wang, 2018; Camargo et al., 2020)", "previouslyFormattedCitation" : "(Reed and Jablonowski, 2011; Zhao et al., 2012; He and Posselt, 2015; Kim et al., 2018a; Zhang and Wang, 2018; Camargo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Reed and Jablonowski, 2011; Zhao et al., 2012; He and Posselt, 2015; </w:t>
      </w:r>
      <w:ins w:id="2556" w:author="Robin Matthews" w:date="2021-07-14T10:08:00Z">
        <w:r w:rsidR="00C45A6E">
          <w:rPr>
            <w:rFonts w:cs="Times New Roman"/>
            <w:noProof/>
            <w:lang w:val="en-GB"/>
          </w:rPr>
          <w:t xml:space="preserve">D. </w:t>
        </w:r>
      </w:ins>
      <w:r w:rsidR="00A26296">
        <w:rPr>
          <w:rFonts w:cs="Times New Roman"/>
          <w:noProof/>
          <w:lang w:val="en-GB"/>
        </w:rPr>
        <w:t>Kim et al., 2018</w:t>
      </w:r>
      <w:del w:id="2557" w:author="Robin Matthews" w:date="2021-07-14T10:08:00Z">
        <w:r w:rsidR="00A26296" w:rsidDel="00C45A6E">
          <w:rPr>
            <w:rFonts w:cs="Times New Roman"/>
            <w:noProof/>
            <w:lang w:val="en-GB"/>
          </w:rPr>
          <w:delText>a</w:delText>
        </w:r>
      </w:del>
      <w:r w:rsidR="00A26296">
        <w:rPr>
          <w:rFonts w:cs="Times New Roman"/>
          <w:noProof/>
          <w:lang w:val="en-GB"/>
        </w:rPr>
        <w:t>; Zhang and Wang, 2018; Camargo et al., 2020)</w:t>
      </w:r>
      <w:r w:rsidRPr="00D424AA">
        <w:rPr>
          <w:rFonts w:cs="Times New Roman"/>
          <w:lang w:val="en-GB"/>
        </w:rPr>
        <w:fldChar w:fldCharType="end"/>
      </w:r>
      <w:commentRangeEnd w:id="2555"/>
      <w:r w:rsidR="00A26296">
        <w:rPr>
          <w:rStyle w:val="Marquedecommentaire"/>
        </w:rPr>
        <w:commentReference w:id="2555"/>
      </w:r>
      <w:r w:rsidRPr="00841A35">
        <w:rPr>
          <w:rFonts w:cs="Times New Roman"/>
          <w:lang w:val="en-GB"/>
        </w:rPr>
        <w:t xml:space="preserve">. However, models’ dynamical cores and other physics also affect simulated TC properties </w:t>
      </w:r>
      <w:r w:rsidRPr="00D424AA">
        <w:rPr>
          <w:rFonts w:cs="Times New Roman"/>
          <w:lang w:val="en-GB"/>
        </w:rPr>
        <w:fldChar w:fldCharType="begin" w:fldLock="1"/>
      </w:r>
      <w:r w:rsidR="00FF6231">
        <w:rPr>
          <w:rFonts w:cs="Times New Roman"/>
          <w:lang w:val="en-GB"/>
        </w:rPr>
        <w:instrText>ADDIN CSL_CITATION { "citationItems" : [ { "id" : "ITEM-1", "itemData" : { "DOI" : "10.1002/2015GL063974", "ISSN" : "0094-8276", "abstract" : "AbstractThis paper examines the impact of the dynamical core on the simulation of tropical cyclone (TC) frequency, distribution, and intensity. The dynamical core, the central fluid flow component of any general circulation model (GCM), is often overlooked in the analysis of a model's ability to simulate TCs compared to the impact of more commonly documented components (e.g., physical parameterizations). The Community Atmosphere Model version 5 is configured with multiple dynamics packages. This analysis demonstrates that the dynamical core has a significant impact on storm intensity and frequency, even in the presence of similar large-scale environments. In particular, the spectral element core produces stronger TCs and more hurricanes than the finite-volume core using very similar parameterization packages despite the latter having a slightly more favorable TC environment. The results suggest that more detailed investigations into the impact of the GCM dynamical core on TC climatology are needed to fully understand these uncertainties.", "author" : [ { "dropping-particle" : "", "family" : "Reed", "given" : "K A", "non-dropping-particle" : "", "parse-names" : false, "suffix" : "" }, { "dropping-particle" : "", "family" : "Bacmeister", "given" : "J T", "non-dropping-particle" : "", "parse-names" : false, "suffix" : "" }, { "dropping-particle" : "", "family" : "Rosenbloom", "given" : "N A", "non-dropping-particle" : "", "parse-names" : false, "suffix" : "" }, { "dropping-particle" : "", "family" : "Wehner", "given" : "M F", "non-dropping-particle" : "", "parse-names" : false, "suffix" : "" }, { "dropping-particle" : "", "family" : "Bates", "given" : "S C", "non-dropping-particle" : "", "parse-names" : false, "suffix" : "" }, { "dropping-particle" : "", "family" : "Lauritzen", "given" : "P H", "non-dropping-particle" : "", "parse-names" : false, "suffix" : "" }, { "dropping-particle" : "", "family" : "Truesdale", "given" : "J E", "non-dropping-particle" : "", "parse-names" : false, "suffix" : "" }, { "dropping-particle" : "", "family" : "Hannay", "given" : "C", "non-dropping-particle" : "", "parse-names" : false, "suffix" : "" } ], "container-title" : "Geophysical Research Letters", "id" : "ITEM-1", "issue" : "9", "issued" : { "date-parts" : [ [ "2015", "5" ] ] }, "page" : "3603-3608", "publisher" : "John Wiley &amp; Sons, Ltd", "title" : "Impact of the dynamical core on the direct simulation of tropical cyclones in a high-resolution global model", "translator" : [ { "dropping-particle" : "", "family" : "S1429", "given" : "", "non-dropping-particle" : "", "parse-names" : false, "suffix" : "" } ], "type" : "article-journal", "volume" : "42" }, "uris" : [ "http://www.mendeley.com/documents/?uuid=99729692-ec00-470f-ba7b-d3bdc1e6648d" ] }, { "id" : "ITEM-2", "itemData" : { "DOI" : "10.1175/JCLI-D-20-0507.1", "ISSN" : "0894-8755", "abstract" : "The role of model resolution in simulating geophysical vortices with the characteristics of realistic Tropical Cyclones (TCs) is well established. The push for increasing resolution continues, with General Circulation Models (GCMs) starting to use sub-10km grid spacing. In the same context it has been suggested that the use of Stochastic Physics (SP) may act as a surrogate for high resolution, providing some of the benefits at a fraction of the cost. Either technique can reduce model uncertainty, and enhance reliability, by providing a more dynamic environment for initial synoptic disturbances to be spawned and to grow into TCs. We present results from a systematic comparison of the role of model resolution and SP in the simulation of TCs, using EC-Earth simulations from project Climate-SPHINX, in large ensemble mode, spanning five different resolutions. All tropical cyclonic systems, including TCs, were tracked explicitly. As in previous studies, the number of simulated TCs increases with the use of higher resolution, but SP further enhances TC frequencies by \u2248 30%, in a strikingly similar way. The use of SP is beneficial for removing systematic climate biases, albeit not consistently so for interannual variability; conversely, the use of SP improves the simulation of the seasonal cycle of TC frequency. An investigation of the mechanisms behind this response indicates that SP generates both higher TC (and TC seed) genesis rates, and more suitable environmental conditions, enabling a more efficient transition of TC seeds into TCs. These results were confirmed by the use of equivalent simulations with the HadGEM3-GC31 GCM.", "author" : [ { "dropping-particle" : "", "family" : "Vidale", "given" : "Pier Luigi", "non-dropping-particle" : "", "parse-names" : false, "suffix" : "" }, { "dropping-particle" : "", "family" : "Hodges", "given" : "Kevin", "non-dropping-particle" : "", "parse-names" : false, "suffix" : "" }, { "dropping-particle" : "", "family" : "Vanni\u00e8re", "given" : "Benoit", "non-dropping-particle" : "", "parse-names" : false, "suffix" : "" }, { "dropping-particle" : "", "family" : "Davini", "given" : "Paolo", "non-dropping-particle" : "", "parse-names" : false, "suffix" : "" }, { "dropping-particle" : "", "family" : "Roberts", "given" : "Malcolm J.", "non-dropping-particle" : "", "parse-names" : false, "suffix" : "" }, { "dropping-particle" : "", "family" : "Strommen", "given" : "Kristian", "non-dropping-particle" : "", "parse-names" : false, "suffix" : "" }, { "dropping-particle" : "", "family" : "Weisheimer", "given" : "Antje", "non-dropping-particle" : "", "parse-names" : false, "suffix" : "" }, { "dropping-particle" : "", "family" : "Plesca", "given" : "Elina", "non-dropping-particle" : "", "parse-names" : false, "suffix" : "" }, { "dropping-particle" : "", "family" : "Corti", "given" : "Susanna", "non-dropping-particle" : "", "parse-names" : false, "suffix" : "" } ], "container-title" : "Journal of Climate", "id" : "ITEM-2", "issued" : { "date-parts" : [ [ "2021", "2", "3" ] ] }, "page" : "1-85", "title" : "Impact of stochastic physics and model resolution on the simulation of Tropical Cyclones in climate GCMs", "translator" : [ { "dropping-particle" : "", "family" : "S2814", "given" : "", "non-dropping-particle" : "", "parse-names" : false, "suffix" : "" } ], "type" : "article-journal" }, "uris" : [ "http://www.mendeley.com/documents/?uuid=1636b04b-42ff-42fe-aa39-bb7dc7460c4d" ] } ], "mendeley" : { "formattedCitation" : "(Reed et al., 2015; Vidale et al., 2021)", "plainTextFormattedCitation" : "(Reed et al., 2015; Vidale et al., 2021)", "previouslyFormattedCitation" : "(Reed et al., 2015; Vidale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eed et al., 2015; Vidale et al., 2021)</w:t>
      </w:r>
      <w:r w:rsidRPr="00D424AA">
        <w:rPr>
          <w:rFonts w:cs="Times New Roman"/>
          <w:lang w:val="en-GB"/>
        </w:rPr>
        <w:fldChar w:fldCharType="end"/>
      </w:r>
      <w:r w:rsidRPr="00841A35">
        <w:rPr>
          <w:rFonts w:cs="Times New Roman"/>
          <w:lang w:val="en-GB"/>
        </w:rPr>
        <w:t xml:space="preserve">. Both wide-area regional and global </w:t>
      </w:r>
      <w:r w:rsidRPr="00D424AA">
        <w:rPr>
          <w:rFonts w:cs="Times New Roman"/>
          <w:lang w:val="en-GB"/>
        </w:rPr>
        <w:t xml:space="preserve">convection-permitting models without the need for parameterized convection are becoming more useful for TC </w:t>
      </w:r>
      <w:r w:rsidR="009123E5">
        <w:rPr>
          <w:rFonts w:cs="Times New Roman"/>
          <w:lang w:val="en-GB"/>
        </w:rPr>
        <w:t xml:space="preserve">regional model </w:t>
      </w:r>
      <w:r w:rsidRPr="00D424AA">
        <w:rPr>
          <w:rFonts w:cs="Times New Roman"/>
          <w:lang w:val="en-GB"/>
        </w:rPr>
        <w:t xml:space="preserve">projection studies  </w:t>
      </w:r>
      <w:r w:rsidRPr="00D424AA">
        <w:rPr>
          <w:rFonts w:cs="Times New Roman"/>
          <w:lang w:val="en-GB"/>
        </w:rPr>
        <w:fldChar w:fldCharType="begin" w:fldLock="1"/>
      </w:r>
      <w:r w:rsidR="00FF6231">
        <w:rPr>
          <w:rFonts w:cs="Times New Roman"/>
          <w:lang w:val="en-GB"/>
        </w:rPr>
        <w:instrText>ADDIN CSL_CITATION { "citationItems" : [ { "id" : "ITEM-1", "itemData" : { "DOI" : "10.1175/JCLI-D-16-0715.1", "ISBN" : "8152789348", "ISSN" : "08948755", "abstract" : "AbstractIntense tropical cyclones (TCs) sometimes cause huge disasters, so it is imperative to explore the impacts of climate change on such TCs. Therefore, the authors conducted numerical simulations of the most destructive historical TC in Japanese history, Typhoon Vera (1959), in the current climate and a global warming climate. The authors used four nonhydrostatic models with a horizontal resolution of 5 km: the cloud-resolving storm simulator, the fifth-generation Pennsylvania State University\u2013National Center for Atmospheric Research Mesoscale Model, the Japan Meteorological Agency (JMA) operational nonhydrostatic mesoscale model, and the Weather Research and Forecasting Model. Initial and boundary conditions for the control simulation were provided by the Japanese 55-year Reanalysis dataset. Changes between the periods of 1979\u20132003 and 2075\u201399 were estimated from climate runs of a 20-km-mesh atmospheric general circulation model, and these changes were added to the initial and boundary conditions of...", "author" : [ { "dropping-particle" : "", "family" : "Kanada", "given" : "Sachie", "non-dropping-particle" : "", "parse-names" : false, "suffix" : "" }, { "dropping-particle" : "", "family" : "Takemi", "given" : "Tetsuya", "non-dropping-particle" : "", "parse-names" : false, "suffix" : "" }, { "dropping-particle" : "", "family" : "Kato", "given" : "Masaya", "non-dropping-particle" : "", "parse-names" : false, "suffix" : "" }, { "dropping-particle" : "", "family" : "Yamasaki", "given" : "Shota", "non-dropping-particle" : "", "parse-names" : false, "suffix" : "" }, { "dropping-particle" : "", "family" : "Fudeyasu", "given" : "Hironori", "non-dropping-particle" : "", "parse-names" : false, "suffix" : "" }, { "dropping-particle" : "", "family" : "Tsuboki", "given" : "Kazuhisa", "non-dropping-particle" : "", "parse-names" : false, "suffix" : "" }, { "dropping-particle" : "", "family" : "Arakawa", "given" : "Osamu", "non-dropping-particle" : "", "parse-names" : false, "suffix" : "" }, { "dropping-particle" : "", "family" : "Takayabu", "given" : "Izuru", "non-dropping-particle" : "", "parse-names" : false, "suffix" : "" } ], "container-title" : "Journal of Climate", "id" : "ITEM-1", "issue" : "15", "issued" : { "date-parts" : [ [ "2017" ] ] }, "page" : "6017-6036", "title" : "A multimodel intercomparison of an intense typhoon in future, warmer climates by Four 5-km-Mesh models", "translator" : [ { "dropping-particle" : "", "family" : "S1401", "given" : "", "non-dropping-particle" : "", "parse-names" : false, "suffix" : "" } ], "type" : "article-journal", "volume" : "30" }, "uris" : [ "http://www.mendeley.com/documents/?uuid=4673abf5-28bb-4c8c-97de-a174adf58f09" ] }, { "id" : "ITEM-2", "itemData" : { "DOI" : "10.1175/JCLI-D-17-0391.1", "ISBN" : "6019841634", "ISSN" : "08948755", "abstract" : "AbstractTropical cyclones have enormous costs to society due both to loss of life and damage to infrastructure. There is good reason to believe that such storms will change in the future due to changes in the global climate system, and that such changes may have important socio-economic implications. Here we present a high-resolution regional climate modeling experiment using the Weather Research and Forecasting (WRF) model to investigate possible changes in tropical cyclones. These simulations were performed for the period 2001-2013 using the ERA-interim reanalysis product for the boundary conditions, thus enabling a direct comparison between modeled and observed cyclone characteristics. The WRF simulation reproduced thirty of the thirty-two named storms that entered the model domain during this period. The model simulates the tropical cyclone tracks, storm radii, and translation speeds well, but the maximum wind speeds simulated were less than observed and the minimum central pressures were too large. W...", "author" : [ { "dropping-particle" : "", "family" : "Gutmann", "given" : "Ethan D.", "non-dropping-particle" : "", "parse-names" : false, "suffix" : "" }, { "dropping-particle" : "", "family" : "Rasmussen", "given" : "Roy M.", "non-dropping-particle" : "", "parse-names" : false, "suffix" : "" }, { "dropping-particle" : "", "family" : "Liu", "given" : "Changhai", "non-dropping-particle" : "", "parse-names" : false, "suffix" : "" }, { "dropping-particle" : "", "family" : "Ikeda", "given" : "Kyoko", "non-dropping-particle" : "", "parse-names" : false, "suffix" : "" }, { "dropping-particle" : "", "family" : "Bruyere", "given" : "Cindy L.", "non-dropping-particle" : "", "parse-names" : false, "suffix" : "" }, { "dropping-particle" : "", "family" : "Done", "given" : "James M.", "non-dropping-particle" : "", "parse-names" : false, "suffix" : "" }, { "dropping-particle" : "", "family" : "Garr\u00e8", "given" : "Luca", "non-dropping-particle" : "", "parse-names" : false, "suffix" : "" }, { "dropping-particle" : "", "family" : "Friis-Hansen", "given" : "Peter", "non-dropping-particle" : "", "parse-names" : false, "suffix" : "" }, { "dropping-particle" : "", "family" : "Veldore", "given" : "Vidyunmala", "non-dropping-particle" : "", "parse-names" : false, "suffix" : "" } ], "container-title" : "Journal of Climate", "id" : "ITEM-2", "issue" : "9", "issued" : { "date-parts" : [ [ "2018" ] ] }, "page" : "3643-3657", "title" : "Changes in hurricanes from a 13-Yr convection-permitting pseudo- global warming simulation", "translator" : [ { "dropping-particle" : "", "family" : "S1387", "given" : "", "non-dropping-particle" : "", "parse-names" : false, "suffix" : "" } ], "type" : "article-journal", "volume" : "31" }, "uris" : [ "http://www.mendeley.com/documents/?uuid=fd707a01-5370-4dc3-b5e7-dc18e8419334" ] }, { "id" : "ITEM-3", "itemData" : { "DOI" : "10.1002/2014GL061793", "ISSN" : "19448007", "abstract" : "Increases of tropical cyclone intensity with global warming have been demonstrated by historical data studies and theory. This raises great concern regarding future changes in typhoon intensity. The present study addressed the problem to what extent supertyphoons will become intense in the global warming climate of the late 21st century. Very high resolution downscale experiments using a cloud-resolving model without convective parameterizations were performed for the 30 most intense typhoons obtained from the 20 km mesh global simulation of a warmer climate. Twelve supertyphoons occurred in the downscale experiments, and the most intense supertyphoon attained a central pressure of 857 hPa and a wind speed of 88 m s-1. The maximum intensity of the supertyphoon was little affected by uncertainties that arise from experimental settings. This study indicates that the most intense future supertyphoon could attain wind speeds of 85-90 m s-1 and minimum central pressures of 860 hPa.", "author" : [ { "dropping-particle" : "", "family" : "Tsuboki", "given" : "Kazuhisa", "non-dropping-particle" : "", "parse-names" : false, "suffix" : "" }, { "dropping-particle" : "", "family" : "Yoshioka", "given" : "Mayumi K.", "non-dropping-particle" : "", "parse-names" : false, "suffix" : "" }, { "dropping-particle" : "", "family" : "Shinoda", "given" : "Taro", "non-dropping-particle" : "", "parse-names" : false, "suffix" : "" }, { "dropping-particle" : "", "family" : "Kato", "given" : "Masaya", "non-dropping-particle" : "", "parse-names" : false, "suffix" : "" }, { "dropping-particle" : "", "family" : "Kanada", "given" : "Sachie", "non-dropping-particle" : "", "parse-names" : false, "suffix" : "" }, { "dropping-particle" : "", "family" : "Kitoh", "given" : "Akio", "non-dropping-particle" : "", "parse-names" : false, "suffix" : "" } ], "container-title" : "Geophysical Research Letters", "id" : "ITEM-3", "issue" : "2", "issued" : { "date-parts" : [ [ "2015" ] ] }, "page" : "646-652", "title" : "Future increase of supertyphoon intensity associated with climate change", "translator" : [ { "dropping-particle" : "", "family" : "S2344", "given" : "", "non-dropping-particle" : "", "parse-names" : false, "suffix" : "" } ], "type" : "article-journal", "volume" : "42" }, "uris" : [ "http://www.mendeley.com/documents/?uuid=82b06811-9197-4423-b98a-b676d2d78890" ] } ], "mendeley" : { "formattedCitation" : "(Tsuboki et al., 2015; Kanada et al., 2017a; Gutmann et al., 2018)", "plainTextFormattedCitation" : "(Tsuboki et al., 2015; Kanada et al., 2017a; Gutmann et al., 2018)", "previouslyFormattedCitation" : "(Tsuboki et al., 2015; Kanada et al., 2017a; Gutmann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suboki et al., 2015; Kanada et al., 2017a; Gutmann et al., 2018)</w:t>
      </w:r>
      <w:r w:rsidRPr="00D424AA">
        <w:rPr>
          <w:rFonts w:cs="Times New Roman"/>
          <w:lang w:val="en-GB"/>
        </w:rPr>
        <w:fldChar w:fldCharType="end"/>
      </w:r>
      <w:r w:rsidRPr="00841A35">
        <w:rPr>
          <w:rFonts w:cs="Times New Roman"/>
          <w:lang w:val="en-GB"/>
        </w:rPr>
        <w:t xml:space="preserve"> and global model projection studies </w:t>
      </w:r>
      <w:r w:rsidRPr="00D424AA">
        <w:rPr>
          <w:rFonts w:cs="Times New Roman"/>
          <w:lang w:val="en-GB"/>
        </w:rPr>
        <w:fldChar w:fldCharType="begin" w:fldLock="1"/>
      </w:r>
      <w:r w:rsidR="007D2D56">
        <w:rPr>
          <w:rFonts w:cs="Times New Roman"/>
          <w:lang w:val="en-GB"/>
        </w:rPr>
        <w:instrText>ADDIN CSL_CITATION { "citationItems" : [ { "id" : "ITEM-1", "itemData" : { "DOI" : "10.2151/jmsj.2015-025", "ISBN" : "0026-1165\\r2186-9057", "ISSN" : "0026-1165", "abstract" : "Although future reduction of the global frequency of tropical cyclones is known to be a robust response of dynamical numerical projections to global warming, its mechanism is not yet fully explained. We propose a diagnostic relation based on the convective mass flux to constrain the global frequency of tropical cyclones. Simulation results using a high-resolution global non-hydrostatic model showed that the reduction in the global frequency is much larger than that in the total tropical convective mass flux. Either a future increase in the frequency of stronger tropical cyclones or an areal increase in strong updrafts explains this difference. A reduction in the contribution of convective mass flux of tropical cyclones to total tropical convective mass flux also contributes to the difference. This study suggests that future intensification of tropical cyclones leads to future reduction in their frequency under the condition that the contribution of tropical cyclone remains the same or smaller.", "author" : [ { "dropping-particle" : "", "family" : "Satoh", "given" : "Masaki", "non-dropping-particle" : "", "parse-names" : false, "suffix" : "" }, { "dropping-particle" : "", "family" : "Yamada", "given" : "Yohei", "non-dropping-particle" : "", "parse-names" : false, "suffix" : "" }, { "dropping-particle" : "", "family" : "Sugi", "given" : "Masato", "non-dropping-particle" : "", "parse-names" : false, "suffix" : "" }, { "dropping-particle" : "", "family" : "Komada", "given" : "Chihiro", "non-dropping-particle" : "", "parse-names" : false, "suffix" : "" }, { "dropping-particle" : "", "family" : "Noda", "given" : "Akira T.", "non-dropping-particle" : "", "parse-names" : false, "suffix" : "" } ], "container-title" : "Journal of the Meteorological Society of Japan. Series II", "id" : "ITEM-1", "issue" : "4", "issued" : { "date-parts" : [ [ "2015" ] ] }, "page" : "489-500", "title" : "Constraint on Future Change in Global Frequency of Tropical Cyclones due to Global Warming", "translator" : [ { "dropping-particle" : "", "family" : "S911", "given" : "", "non-dropping-particle" : "", "parse-names" : false, "suffix" : "" } ], "type" : "article-journal", "volume" : "93" }, "uris" : [ "http://www.mendeley.com/documents/?uuid=7124fff8-7e8d-4c92-af33-bc9cbb1fefdf" ] }, { "id" : "ITEM-2", "itemData" : { "DOI" : "10.1175/JCLI-D-17-0068.1", "abstract" : " AbstractFuture changes in tropical cyclone (TC) activity and structure are investigated using the outputs of a 14-km mesh climate simulation. A set of 30-yr simulations was performed under present-day and warmer climate conditions using a nonhydrostatic icosahedral atmospheric model with explicitly calculated convection. The model projected that the global frequency of TCs is reduced by 22.7%, the ratio of intense TCs is increased by 6.6%, and the precipitation rate within 100 km of the TC center increased by 11.8% under warmer climate conditions. These tendencies are consistent with previous studies using a hydrostatic global model with cumulus parameterization.The responses of vertical and horizontal structures to global warming are investigated for TCs with the same intensity categories. For TCs whose minimum sea level pressure (SLP) reaches less than 980 hPa, the model predicted that tangential wind increases in the outside region of the eyewall. Increases in the tangential wind are related to the elevation of the tropopause caused by global warming. The tropopause rise induces an upward extension of the eyewall, resulting in an increase in latent heating in the upper layers of the inclined eyewall. Thus, SLP is reduced underneath the warmed eyewall regions through hydrostatic adjustment. The altered distribution of SLP enhances tangential winds in the outward region of the eyewall cloud. Hence, this study shows that the horizontal scale of TCs defined by a radius of 12 m s\u22121 surface wind is projected to increase compared with the same intensity categories for SLP less than 980 hPa. ", "author" : [ { "dropping-particle" : "", "family" : "Yamada", "given" : "Yohei", "non-dropping-particle" : "", "parse-names" : false, "suffix" : "" }, { "dropping-particle" : "", "family" : "Satoh", "given" : "Masaki", "non-dropping-particle" : "", "parse-names" : false, "suffix" : "" }, { "dropping-particle" : "", "family" : "Sugi", "given" : "Masato", "non-dropping-particle" : "", "parse-names" : false, "suffix" : "" }, { "dropping-particle" : "", "family" : "Kodama", "given" : "Chihiro", "non-dropping-particle" : "", "parse-names" : false, "suffix" : "" }, { "dropping-particle" : "", "family" : "Noda", "given" : "Akira T", "non-dropping-particle" : "", "parse-names" : false, "suffix" : "" }, { "dropping-particle" : "", "family" : "Nakano", "given" : "Masuo", "non-dropping-particle" : "", "parse-names" : false, "suffix" : "" }, { "dropping-particle" : "", "family" : "Nasuno", "given" : "Tomoe", "non-dropping-particle" : "", "parse-names" : false, "suffix" : "" } ], "container-title" : "Journal of Climate", "id" : "ITEM-2", "issue" : "23", "issued" : { "date-parts" : [ [ "2017" ] ] }, "page" : "9703-9724", "title" : "Response of Tropical Cyclone Activity and Structure to Global Warming in a High-Resolution Global Nonhydrostatic Model", "translator" : [ { "dropping-particle" : "", "family" : "S200", "given" : "", "non-dropping-particle" : "", "parse-names" : false, "suffix" : "" } ], "type" : "article-journal", "volume" : "30" }, "uris" : [ "http://www.mendeley.com/documents/?uuid=c797ce30-d923-4fd3-95ef-6e942a15fd63" ] }, { "id" : "ITEM-3", "itemData" : { "DOI" : "10.1186/s40645-017-0127-8", "ISSN" : "2197-4284", "abstract" : "This article reviews the major outcomes of a 5-year (2011\u20132016) project using the K computer to perform global numerical atmospheric simulations based on the non-hydrostatic icosahedral atmospheric model (NICAM). The K computer was made available to the public in September 2012 and was used as a primary resource for Japan's Strategic Programs for Innovative Research (SPIRE), an initiative to investigate five strategic research areas; the NICAM project fell under the research area of climate and weather simulation sciences. Combining NICAM with high-performance computing has created new opportunities in three areas of research: (1) higher resolution global simulations that produce more realistic representations of convective systems, (2) multi-member ensemble simulations that are able to perform extended-range forecasts 10\u201330 days in advance, and (3) multi-decadal simulations for climatology and variability. Before the K computer era, NICAM was used to demonstrate realistic simulations of intra-seasonal oscillations including the Madden-Julian oscillation (MJO), merely as a case study approach. Thanks to the big leap in computational performance of the K computer, we could greatly increase the number of cases of MJO events for numerical simulations, in addition to integrating time and horizontal resolution. We conclude that the high-resolution global non-hydrostatic model, as used in this five-year project, improves the ability to forecast intra-seasonal oscillations and associated tropical cyclogenesis compared with that of the relatively coarser operational models currently in use. The impacts of the sub-kilometer resolution simulation and the multi-decadal simulations using NICAM are also reviewed.", "author" : [ { "dropping-particle" : "", "family" : "Satoh", "given" : "Masaki", "non-dropping-particle" : "", "parse-names" : false, "suffix" : "" }, { "dropping-particle" : "", "family" : "Tomita", "given" : "Hirofumi", "non-dropping-particle" : "", "parse-names" : false, "suffix" : "" }, { "dropping-particle" : "", "family" : "Yashiro", "given" : "Hisashi", "non-dropping-particle" : "", "parse-names" : false, "suffix" : "" }, { "dropping-particle" : "", "family" : "Kajikawa", "given" : "Yoshiyuki", "non-dropping-particle" : "", "parse-names" : false, "suffix" : "" }, { "dropping-particle" : "", "family" : "Miyamoto", "given" : "Yoshiaki", "non-dropping-particle" : "", "parse-names" : false, "suffix" : "" }, { "dropping-particle" : "", "family" : "Yamaura", "given" : "Tsuyoshi", "non-dropping-particle" : "", "parse-names" : false, "suffix" : "" }, { "dropping-particle" : "", "family" : "Miyakawa", "given" : "Tomoki", "non-dropping-particle" : "", "parse-names" : false, "suffix" : "" }, { "dropping-particle" : "", "family" : "Nakano", "given" : "Masuo", "non-dropping-particle" : "", "parse-names" : false, "suffix" : "" }, { "dropping-particle" : "", "family" : "Kodama", "given" : "Chihiro", "non-dropping-particle" : "", "parse-names" : false, "suffix" : "" }, { "dropping-particle" : "", "family" : "Noda", "given" : "Akira T", "non-dropping-particle" : "", "parse-names" : false, "suffix" : "" }, { "dropping-particle" : "", "family" : "Nasuno", "given" : "Tomoe", "non-dropping-particle" : "", "parse-names" : false, "suffix" : "" }, { "dropping-particle" : "", "family" : "Yamada", "given" : "Yohei", "non-dropping-particle" : "", "parse-names" : false, "suffix" : "" }, { "dropping-particle" : "", "family" : "Fukutomi", "given" : "Yoshiki", "non-dropping-particle" : "", "parse-names" : false, "suffix" : "" } ], "container-title" : "Progress in Earth and Planetary Science", "id" : "ITEM-3", "issue" : "1", "issued" : { "date-parts" : [ [ "2017" ] ] }, "page" : "13", "publisher" : "Progress in Earth and Planetary Science", "title" : "Outcomes and challenges of global high-resolution non-hydrostatic atmospheric simulations using the K computer", "translator" : [ { "dropping-particle" : "", "family" : "S199", "given" : "", "non-dropping-particle" : "", "parse-names" : false, "suffix" : "" } ], "type" : "article-journal", "volume" : "4" }, "uris" : [ "http://www.mendeley.com/documents/?uuid=b3000c7d-ec63-4dde-9e9f-ed536a9eaa52" ] } ], "mendeley" : { "formattedCitation" : "(Satoh et al., 2015, 2017; Yamada et al., 2017)", "plainTextFormattedCitation" : "(Satoh et al., 2015, 2017; Yamada et al., 2017)", "previouslyFormattedCitation" : "(Satoh et al., 2015, 2017; Yamad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atoh et al., 2015, 2017; Yamada et al., 2017)</w:t>
      </w:r>
      <w:r w:rsidRPr="00D424AA">
        <w:rPr>
          <w:rFonts w:cs="Times New Roman"/>
          <w:lang w:val="en-GB"/>
        </w:rPr>
        <w:fldChar w:fldCharType="end"/>
      </w:r>
      <w:r w:rsidRPr="00841A35">
        <w:rPr>
          <w:rFonts w:cs="Times New Roman"/>
          <w:lang w:val="en-GB"/>
        </w:rPr>
        <w:t xml:space="preserve">, as they capture more realistic eye-wall structures of TCs </w:t>
      </w:r>
      <w:r w:rsidRPr="00D424AA">
        <w:rPr>
          <w:rFonts w:cs="Times New Roman"/>
          <w:lang w:val="en-GB"/>
        </w:rPr>
        <w:fldChar w:fldCharType="begin" w:fldLock="1"/>
      </w:r>
      <w:r w:rsidR="00FF6231">
        <w:rPr>
          <w:rFonts w:cs="Times New Roman"/>
          <w:lang w:val="en-GB"/>
        </w:rPr>
        <w:instrText>ADDIN CSL_CITATION { "citationItems" : [ { "id" : "ITEM-1", "itemData" : { "DOI" : "10.1175/BAMS-D-11-00043.1", "ISSN" : "00030007", "abstract" : "The importance of using dedicated high-end computing resources to enable high spatial resolution in global climate models and advance knowledge of the climate system has been evaluated in an international collaboration called Project Athena. Inspired by the World Modeling Summit of 2008 and made possible by the availability of dedicated high-end computing resources provided by the National Science Foundation from October 2009 through March 2010, Project Athena demonstrated the sensitivity of climate simulations to spatial resolution and to the representation of subgrid-scale processes with horizontal resolutions up to 10 times higher than contemporary climate models. While many aspects of the mean climate were found to be reassuringly similar, beyond a suggested minimum resolution, the magnitudes and structure of regional effects can differ substantially. Project Athena served as a pilot project to demonstrate that an effective international collaboration can be formed to efficiently exploit dedicated supercomputing resources. The outcomes to date suggest that, in addition to substantial and dedicated computing resources, future climate modeling and prediction require a substantial research effort to efficiently explore the fidelity of climate models when explicitly resolving important atmospheric and oceanic processes.", "author" : [ { "dropping-particle" : "", "family" : "Kinter", "given" : "J L", "non-dropping-particle" : "", "parse-names" : false, "suffix" : "" }, { "dropping-particle" : "", "family" : "Cash", "given" : "B", "non-dropping-particle" : "", "parse-names" : false, "suffix" : "" }, { "dropping-particle" : "", "family" : "Achuthavarier", "given" : "D", "non-dropping-particle" : "", "parse-names" : false, "suffix" : "" }, { "dropping-particle" : "", "family" : "Adams", "given" : "J", "non-dropping-particle" : "", "parse-names" : false, "suffix" : "" }, { "dropping-particle" : "", "family" : "Altshuler", "given" : "E", "non-dropping-particle" : "", "parse-names" : false, "suffix" : "" }, { "dropping-particle" : "", "family" : "Dirmeyer", "given" : "P", "non-dropping-particle" : "", "parse-names" : false, "suffix" : "" }, { "dropping-particle" : "", "family" : "Doty", "given" : "B", "non-dropping-particle" : "", "parse-names" : false, "suffix" : "" }, { "dropping-particle" : "", "family" : "Huang", "given" : "B", "non-dropping-particle" : "", "parse-names" : false, "suffix" : "" }, { "dropping-particle" : "", "family" : "Jin", "given" : "E K", "non-dropping-particle" : "", "parse-names" : false, "suffix" : "" }, { "dropping-particle" : "", "family" : "Marx", "given" : "L", "non-dropping-particle" : "", "parse-names" : false, "suffix" : "" }, { "dropping-particle" : "", "family" : "Manganello", "given" : "J", "non-dropping-particle" : "", "parse-names" : false, "suffix" : "" }, { "dropping-particle" : "", "family" : "Stan", "given" : "C", "non-dropping-particle" : "", "parse-names" : false, "suffix" : "" }, { "dropping-particle" : "", "family" : "Wakefield", "given" : "T", "non-dropping-particle" : "", "parse-names" : false, "suffix" : "" }, { "dropping-particle" : "", "family" : "Palmer", "given" : "T", "non-dropping-particle" : "", "parse-names" : false, "suffix" : "" }, { "dropping-particle" : "", "family" : "Hamrud", "given" : "M", "non-dropping-particle" : "", "parse-names" : false, "suffix" : "" }, { "dropping-particle" : "", "family" : "Jung", "given" : "T", "non-dropping-particle" : "", "parse-names" : false, "suffix" : "" }, { "dropping-particle" : "", "family" : "Miller", "given" : "M", "non-dropping-particle" : "", "parse-names" : false, "suffix" : "" }, { "dropping-particle" : "", "family" : "Towers", "given" : "P", "non-dropping-particle" : "", "parse-names" : false, "suffix" : "" }, { "dropping-particle" : "", "family" : "Wedi", "given" : "N", "non-dropping-particle" : "", "parse-names" : false, "suffix" : "" }, { "dropping-particle" : "", "family" : "Satoh", "given" : "M", "non-dropping-particle" : "", "parse-names" : false, "suffix" : "" }, { "dropping-particle" : "", "family" : "Tomita", "given" : "H", "non-dropping-particle" : "", "parse-names" : false, "suffix" : "" }, { "dropping-particle" : "", "family" : "Kodama", "given" : "C", "non-dropping-particle" : "", "parse-names" : false, "suffix" : "" }, { "dropping-particle" : "", "family" : "Nasuno", "given" : "T", "non-dropping-particle" : "", "parse-names" : false, "suffix" : "" }, { "dropping-particle" : "", "family" : "Oouchi", "given" : "K", "non-dropping-particle" : "", "parse-names" : false, "suffix" : "" }, { "dropping-particle" : "", "family" : "Yamada", "given" : "Y", "non-dropping-particle" : "", "parse-names" : false, "suffix" : "" }, { "dropping-particle" : "", "family" : "Taniguchi", "given" : "H", "non-dropping-particle" : "", "parse-names" : false, "suffix" : "" }, { "dropping-particle" : "", "family" : "Andrews", "given" : "P", "non-dropping-particle" : "", "parse-names" : false, "suffix" : "" }, { "dropping-particle" : "", "family" : "Baer", "given" : "T", "non-dropping-particle" : "", "parse-names" : false, "suffix" : "" }, { "dropping-particle" : "", "family" : "Ezell", "given" : "M", "non-dropping-particle" : "", "parse-names" : false, "suffix" : "" }, { "dropping-particle" : "", "family" : "Halloy", "given" : "C", "non-dropping-particle" : "", "parse-names" : false, "suffix" : "" }, { "dropping-particle" : "", "family" : "John", "given" : "D", "non-dropping-particle" : "", "parse-names" : false, "suffix" : "" }, { "dropping-particle" : "", "family" : "Loftis", "given" : "B", "non-dropping-particle" : "", "parse-names" : false, "suffix" : "" }, { "dropping-particle" : "", "family" : "Mohr", "given" : "R", "non-dropping-particle" : "", "parse-names" : false, "suffix" : "" }, { "dropping-particle" : "", "family" : "Wong", "given" : "K", "non-dropping-particle" : "", "parse-names" : false, "suffix" : "" } ], "container-title" : "Bulletin of the American Meteorological Society", "id" : "ITEM-1", "issue" : "2", "issued" : { "date-parts" : [ [ "2013" ] ] }, "page" : "231-245", "title" : "Revolutionizing climate modeling with project athena: A multi-institutional, international collaboration", "translator" : [ { "dropping-particle" : "", "family" : "S903", "given" : "", "non-dropping-particle" : "", "parse-names" : false, "suffix" : "" } ], "type" : "article-journal", "volume" : "94" }, "uris" : [ "http://www.mendeley.com/documents/?uuid=6760c2aa-3c4d-4dbf-afd2-41d62e2f6c93" ] } ], "mendeley" : { "formattedCitation" : "(Kinter et al., 2013)", "plainTextFormattedCitation" : "(Kinter et al., 2013)", "previouslyFormattedCitation" : "(Kinter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nter et al., 2013)</w:t>
      </w:r>
      <w:r w:rsidRPr="00D424AA">
        <w:rPr>
          <w:rFonts w:cs="Times New Roman"/>
          <w:lang w:val="en-GB"/>
        </w:rPr>
        <w:fldChar w:fldCharType="end"/>
      </w:r>
      <w:r w:rsidRPr="00841A35">
        <w:rPr>
          <w:rFonts w:cs="Times New Roman"/>
          <w:lang w:val="en-GB"/>
        </w:rPr>
        <w:t xml:space="preserve"> and are becoming more useful for investigating changes in TC structures </w:t>
      </w:r>
      <w:r w:rsidRPr="00D424AA">
        <w:rPr>
          <w:rFonts w:cs="Times New Roman"/>
          <w:lang w:val="en-GB"/>
        </w:rPr>
        <w:fldChar w:fldCharType="begin" w:fldLock="1"/>
      </w:r>
      <w:r w:rsidR="00FF6231">
        <w:rPr>
          <w:rFonts w:cs="Times New Roman"/>
          <w:lang w:val="en-GB"/>
        </w:rPr>
        <w:instrText>ADDIN CSL_CITATION { "citationItems" : [ { "id" : "ITEM-1", "itemData" : { "DOI" : "10.1175/JCLI-D-17-0068.1", "abstract" : " AbstractFuture changes in tropical cyclone (TC) activity and structure are investigated using the outputs of a 14-km mesh climate simulation. A set of 30-yr simulations was performed under present-day and warmer climate conditions using a nonhydrostatic icosahedral atmospheric model with explicitly calculated convection. The model projected that the global frequency of TCs is reduced by 22.7%, the ratio of intense TCs is increased by 6.6%, and the precipitation rate within 100 km of the TC center increased by 11.8% under warmer climate conditions. These tendencies are consistent with previous studies using a hydrostatic global model with cumulus parameterization.The responses of vertical and horizontal structures to global warming are investigated for TCs with the same intensity categories. For TCs whose minimum sea level pressure (SLP) reaches less than 980 hPa, the model predicted that tangential wind increases in the outside region of the eyewall. Increases in the tangential wind are related to the elevation of the tropopause caused by global warming. The tropopause rise induces an upward extension of the eyewall, resulting in an increase in latent heating in the upper layers of the inclined eyewall. Thus, SLP is reduced underneath the warmed eyewall regions through hydrostatic adjustment. The altered distribution of SLP enhances tangential winds in the outward region of the eyewall cloud. Hence, this study shows that the horizontal scale of TCs defined by a radius of 12 m s\u22121 surface wind is projected to increase compared with the same intensity categories for SLP less than 980 hPa. ", "author" : [ { "dropping-particle" : "", "family" : "Yamada", "given" : "Yohei", "non-dropping-particle" : "", "parse-names" : false, "suffix" : "" }, { "dropping-particle" : "", "family" : "Satoh", "given" : "Masaki", "non-dropping-particle" : "", "parse-names" : false, "suffix" : "" }, { "dropping-particle" : "", "family" : "Sugi", "given" : "Masato", "non-dropping-particle" : "", "parse-names" : false, "suffix" : "" }, { "dropping-particle" : "", "family" : "Kodama", "given" : "Chihiro", "non-dropping-particle" : "", "parse-names" : false, "suffix" : "" }, { "dropping-particle" : "", "family" : "Noda", "given" : "Akira T", "non-dropping-particle" : "", "parse-names" : false, "suffix" : "" }, { "dropping-particle" : "", "family" : "Nakano", "given" : "Masuo", "non-dropping-particle" : "", "parse-names" : false, "suffix" : "" }, { "dropping-particle" : "", "family" : "Nasuno", "given" : "Tomoe", "non-dropping-particle" : "", "parse-names" : false, "suffix" : "" } ], "container-title" : "Journal of Climate", "id" : "ITEM-1", "issue" : "23", "issued" : { "date-parts" : [ [ "2017" ] ] }, "page" : "9703-9724", "title" : "Response of Tropical Cyclone Activity and Structure to Global Warming in a High-Resolution Global Nonhydrostatic Model", "translator" : [ { "dropping-particle" : "", "family" : "S200", "given" : "", "non-dropping-particle" : "", "parse-names" : false, "suffix" : "" } ], "type" : "article-journal", "volume" : "30" }, "uris" : [ "http://www.mendeley.com/documents/?uuid=c797ce30-d923-4fd3-95ef-6e942a15fd63" ] }, { "id" : "ITEM-2", "itemData" : { "DOI" : "10.1175/JCLI-D-12-00477.1", "ISBN" : "10.1175/JCLI-D-12-00477.1", "ISSN" : "08948755", "abstract" : "Recent studies have projected that global warming may lead to an increase in the number of extremely intense tropical cyclones. However, how global warming affects the structure of extremely intense tropical cyclones has not been thoroughly examined. This study defines extremely intense tropical cyclones as having a minimum central pressure below 900hPa and investigates structural changes in the inner core and thereby changes in the intensity in the future climate. A 2-km mesh nonhydrostatic model (NHM2) is used to downscale the 20-km mesh atmospheric general circulation model projection forced with a control scenario and a scenario of twenty-first-century climate change. The eyewall region of extremely intense tropical cy- clones simulated by NHM2 becomes relatively smaller and taller in the future climate. The intense near- surface inflow intrudes more inward toward the eye. The heights and the radii of the maximum wind speed significantly decrease and an intense updraft area extends from the lower level around the leading edge of thinner near-surface inflows, where the equivalent potential temperature substantially increases in the future climate. Emanuel\u2019s potential intensity theory suggests that about half of the intensification (increase in central pressure fall) is explained by the changes in the atmospheric environments and sea surface temperature, while the remaining half needs to be explained by other processes. It is suggested that the structural change pro- jected by NHM2, which is significant within a radius of 50 km, is playing an important role in the in- tensification of extremely intense tropical cyclones in simulations of the future climate.", "author" : [ { "dropping-particle" : "", "family" : "Kanada", "given" : "Sachie", "non-dropping-particle" : "", "parse-names" : false, "suffix" : "" }, { "dropping-particle" : "", "family" : "Wada", "given" : "Akiyoshi", "non-dropping-particle" : "", "parse-names" : false, "suffix" : "" }, { "dropping-particle" : "", "family" : "Sugi", "given" : "Masato", "non-dropping-particle" : "", "parse-names" : false, "suffix" : "" } ], "container-title" : "Journal of Climate", "id" : "ITEM-2", "issue" : "24", "issued" : { "date-parts" : [ [ "2013" ] ] }, "page" : "9986-10005", "title" : "Future changes in structures of extremely intense tropical cyclones using a 2-km mesh nonhydrostatic model", "translator" : [ { "dropping-particle" : "", "family" : "S1330", "given" : "", "non-dropping-particle" : "", "parse-names" : false, "suffix" : "" } ], "type" : "article-journal", "volume" : "26" }, "uris" : [ "http://www.mendeley.com/documents/?uuid=4405d3d4-cdcc-4296-a67c-5584bd2d7197" ] } ], "mendeley" : { "formattedCitation" : "(Kanada et al., 2013; Yamada et al., 2017)", "plainTextFormattedCitation" : "(Kanada et al., 2013; Yamada et al., 2017)", "previouslyFormattedCitation" : "(Kanada et al., 2013; Yamad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anada et al., 2013; Yamada et al., 2017)</w:t>
      </w:r>
      <w:r w:rsidRPr="00D424AA">
        <w:rPr>
          <w:rFonts w:cs="Times New Roman"/>
          <w:lang w:val="en-GB"/>
        </w:rPr>
        <w:fldChar w:fldCharType="end"/>
      </w:r>
      <w:r w:rsidRPr="00841A35">
        <w:rPr>
          <w:rFonts w:cs="Times New Roman"/>
          <w:lang w:val="en-GB"/>
        </w:rPr>
        <w:t>. Large ensemble simulations of global c</w:t>
      </w:r>
      <w:r w:rsidRPr="00D424AA">
        <w:rPr>
          <w:rFonts w:cs="Times New Roman"/>
          <w:lang w:val="en-GB"/>
        </w:rPr>
        <w:t xml:space="preserve">limate models with 60 km grid spacing provide TC statistics that allow more reliable detection of changes in the projections, which are not well captured in any single experiment </w:t>
      </w:r>
      <w:r w:rsidRPr="00D424AA">
        <w:rPr>
          <w:rFonts w:cs="Times New Roman"/>
          <w:lang w:val="en-GB"/>
        </w:rPr>
        <w:fldChar w:fldCharType="begin" w:fldLock="1"/>
      </w:r>
      <w:r w:rsidR="00FF6231">
        <w:rPr>
          <w:rFonts w:cs="Times New Roman"/>
          <w:lang w:val="en-GB"/>
        </w:rPr>
        <w:instrText>ADDIN CSL_CITATION { "citationItems" : [ { "id" : "ITEM-1", "itemData" : { "DOI" : "10.1002/2017GL075058", "ISSN" : "19448007", "abstract" : "Projected future changes in global tropical cyclone (TC) activity are assessed using 5,000 year scale ensemble simulations for both current and 4 K surface warming climates with a 60 km global atmospheric model. The global number of TCs decreases by 33% in the future projection. Although geographical TC occurrences decrease generally, they increase in the central and eastern parts of the extra tropical North Pacific. Meanwhile, very intense (category 4 and 5) TC occurrences increase over a broader area including the south of Japan and south of Madagascar. The global number of category 4 and 5 TCs significantly decreases, contrary to the increase seen in several previous studies. Lifetime maximum surface wind speeds and precipitation rate are amplified globally. Regional TC activity changes have large uncertainty corresponding to sea surface temperature warming patterns. TC-resolving large-ensemble simulations provide useful information, especially for policy making related to future climate change.", "author" : [ { "dropping-particle" : "", "family" : "Yoshida", "given" : "Kohei", "non-dropping-particle" : "", "parse-names" : false, "suffix" : "" }, { "dropping-particle" : "", "family" : "Sugi", "given" : "Masato", "non-dropping-particle" : "", "parse-names" : false, "suffix" : "" }, { "dropping-particle" : "", "family" : "Mizuta", "given" : "Ryo", "non-dropping-particle" : "", "parse-names" : false, "suffix" : "" }, { "dropping-particle" : "", "family" : "Murakami", "given" : "Hiroyuki", "non-dropping-particle" : "", "parse-names" : false, "suffix" : "" }, { "dropping-particle" : "", "family" : "Ishii", "given" : "Masayoshi", "non-dropping-particle" : "", "parse-names" : false, "suffix" : "" } ], "container-title" : "Geophysical Research Letters", "id" : "ITEM-1", "issue" : "19", "issued" : { "date-parts" : [ [ "2017" ] ] }, "page" : "9910-9917", "title" : "Future Changes in Tropical Cyclone Activity in High-Resolution Large-Ensemble Simulations", "translator" : [ { "dropping-particle" : "", "family" : "S160", "given" : "", "non-dropping-particle" : "", "parse-names" : false, "suffix" : "" } ], "type" : "article-journal", "volume" : "44" }, "uris" : [ "http://www.mendeley.com/documents/?uuid=d38eb63e-44cb-4f11-8072-5fef678e2620" ] }, { "id" : "ITEM-2", "itemData" : { "DOI" : "10.1038/s41467-019-13902-y", "ISSN" : "2041-1723", "abstract" : "Slow-moving tropical cyclones (TCs) can cause heavy rain because of their duration of influence. Combined with expected increase in rain rates associated with TCs in a warmer climate, there is growing interest in TC translation speed in the past and future. Here we present that a slowdown trend of the translation speed is not simulated for the period 1951\u20132011 based on historical model simulations. We also find that the annual-mean translation speed could increase under global warming. Although previous studies show large uncertainties in the future projections of TC characteristics, our model simulations show that the average TC translation speed at higher latitudes becomes smaller in a warmer climate, but the relative frequency of TCs at higher latitudes increases. Since the translation speed is much larger in the extratropics, the increase in the relative frequency of TCs at higher latitudes compensates the reduction of the translation speed there, leading to a global mean increase in TC translation speed.", "author" : [ { "dropping-particle" : "", "family" : "Yamaguchi", "given" : "Munehiko", "non-dropping-particle" : "", "parse-names" : false, "suffix" : "" }, { "dropping-particle" : "", "family" : "Chan", "given" : "Johnny C L", "non-dropping-particle" : "", "parse-names" : false, "suffix" : "" }, { "dropping-particle" : "", "family" : "Moon", "given" : "Il-Ju", "non-dropping-particle" : "", "parse-names" : false, "suffix" : "" }, { "dropping-particle" : "", "family" : "Yoshida", "given" : "Kohei", "non-dropping-particle" : "", "parse-names" : false, "suffix" : "" }, { "dropping-particle" : "", "family" : "Mizuta", "given" : "Ryo", "non-dropping-particle" : "", "parse-names" : false, "suffix" : "" } ], "container-title" : "Nature Communications", "id" : "ITEM-2", "issue" : "1", "issued" : { "date-parts" : [ [ "2020", "12", "8" ] ] }, "page" : "47", "title" : "Global warming changes tropical cyclone translation speed", "translator" : [ { "dropping-particle" : "", "family" : "S2771", "given" : "", "non-dropping-particle" : "", "parse-names" : false, "suffix" : "" } ], "type" : "article-journal", "volume" : "11" }, "uris" : [ "http://www.mendeley.com/documents/?uuid=6ea2794c-7924-487b-bb47-85f8a9b09f6c" ] } ], "mendeley" : { "formattedCitation" : "(Yoshida et al., 2017; Yamaguchi et al., 2020)", "manualFormatting" : "(Yoshida et al., 2017; Yamaguchi et al., 2020)", "plainTextFormattedCitation" : "(Yoshida et al., 2017; Yamaguchi et al., 2020)", "previouslyFormattedCitation" : "(Yoshida et al., 2017; Yamaguch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oshida et al., 2017; Yamaguchi et al., 2020)</w:t>
      </w:r>
      <w:r w:rsidRPr="00D424AA">
        <w:rPr>
          <w:rFonts w:cs="Times New Roman"/>
          <w:lang w:val="en-GB"/>
        </w:rPr>
        <w:fldChar w:fldCharType="end"/>
      </w:r>
      <w:r w:rsidRPr="00841A35">
        <w:rPr>
          <w:rFonts w:cs="Times New Roman"/>
          <w:lang w:val="en-GB"/>
        </w:rPr>
        <w:t>. Variable resolution global models offer an alternative t</w:t>
      </w:r>
      <w:r w:rsidRPr="00D424AA">
        <w:rPr>
          <w:rFonts w:cs="Times New Roman"/>
          <w:lang w:val="en-GB"/>
        </w:rPr>
        <w:t xml:space="preserve">o regional models for individual TC or basin-wide simulations </w:t>
      </w:r>
      <w:r w:rsidRPr="00D424AA">
        <w:rPr>
          <w:rFonts w:cs="Times New Roman"/>
          <w:lang w:val="en-GB"/>
        </w:rPr>
        <w:fldChar w:fldCharType="begin" w:fldLock="1"/>
      </w:r>
      <w:r w:rsidR="00FF6231">
        <w:rPr>
          <w:rFonts w:cs="Times New Roman"/>
          <w:lang w:val="en-GB"/>
        </w:rPr>
        <w:instrText>ADDIN CSL_CITATION { "citationItems" : [ { "id" : "ITEM-1", "itemData" : { "DOI" : "10.1175/MWR-D-13-00179.1", "ISSN" : "0027-0644", "abstract" : "A statically nested, variable-mesh option has recently been introduced into the Community Atmosphere Model\u2019s (CAM's) Spectral Element (SE) dynamical core that has become the default in CAM version 5.3. This paper presents a series of tests of increasing complexity that highlight the use of variable-resolution grids in CAM-SE to improve tropical cyclone representation by dynamically resolving storms without requiring the computational demand of a global high-resolution grid. As a simplified initial test, a dry vortex is advected through grid transition regions in variable-resolution meshes on an irrotational planet with the CAM subgrid parameterization package turned off. Vortex structure and intensity is only affected by grid resolution and no spurious artifacts are observed. CAM-SE model simulations using an idealized tropical cyclone test case on an aquaplanet show no numerical distortion or wave reflection when the cyclone interacts with an abrupt transition region. Using the same test case, the authors demonstrate that a regionally refined mesh with significantly fewer degrees of freedom can produce the same local results as a globally uniform grid. Additionally, the authors discuss a more complex aquaplanet experiment with meridionally varying sea surface temperatures that reproduces a quasi-realistic global climate. Tropical cyclogenesis is facilitated without the need for vortex bogusing in a high-resolution patch embedded within a global grid that is otherwise too coarse to resolve realistic tropical cyclones in CAM.", "author" : [ { "dropping-particle" : "", "family" : "Zarzycki", "given" : "Colin M", "non-dropping-particle" : "", "parse-names" : false, "suffix" : "" }, { "dropping-particle" : "", "family" : "Jablonowski", "given" : "Christiane", "non-dropping-particle" : "", "parse-names" : false, "suffix" : "" }, { "dropping-particle" : "", "family" : "Taylor", "given" : "Mark A", "non-dropping-particle" : "", "parse-names" : false, "suffix" : "" } ], "container-title" : "Monthly Weather Review", "id" : "ITEM-1", "issue" : "3", "issued" : { "date-parts" : [ [ "2014", "3", "3" ] ] }, "page" : "1221-1239", "title" : "Using Variable-Resolution Meshes to Model Tropical Cyclones in the Community Atmosphere Model", "translator" : [ { "dropping-particle" : "", "family" : "S2718", "given" : "", "non-dropping-particle" : "", "parse-names" : false, "suffix" : "" } ], "type" : "article-journal", "volume" : "142" }, "uris" : [ "http://www.mendeley.com/documents/?uuid=57b4676c-f1f3-435f-b92b-109d4ca5e309" ] }, { "id" : "ITEM-2", "itemData" : { "DOI" : "10.1126/sciadv.aaw9253", "ISSN" : "2375-2548", "abstract" : "Changes in extreme weather, such as tropical cyclones, are one of the most serious ways society experiences the impact of climate change. Advance forecasted conditional attribution statements, using a numerical model, were made about the anthropogenic climate change influence on an individual tropical cyclone, Hurricane Florence. Mean total overland rainfall amounts associated with the forecasted storm\u2019s core were increased by 4.9 \u00b1 4.6% with local maximum amounts experiencing increases of 3.8 \u00b1 5.7% due to climate change. A slight increase in the forecasted storm size of 1 to 2% was also attributed. This work reviews our forecasted attribution statement with the benefit of hindsight, demonstrating credibility of advance attribution statements for tropical cyclones.", "author" : [ { "dropping-particle" : "", "family" : "Reed", "given" : "K. A.", "non-dropping-particle" : "", "parse-names" : false, "suffix" : "" }, { "dropping-particle" : "", "family" : "Stansfield", "given" : "A. M.", "non-dropping-particle" : "", "parse-names" : false, "suffix" : "" }, { "dropping-particle" : "", "family" : "Wehner", "given" : "Michael F.", "non-dropping-particle" : "", "parse-names" : false, "suffix" : "" }, { "dropping-particle" : "", "family" : "Zarzycki", "given" : "C. M.", "non-dropping-particle" : "", "parse-names" : false, "suffix" : "" } ], "container-title" : "Science Advances", "id" : "ITEM-2", "issue" : "1", "issued" : { "date-parts" : [ [ "2020", "1", "1" ] ] }, "page" : "eaaw9253", "title" : "Forecasted attribution of the human influence on Hurricane Florence", "translator" : [ { "dropping-particle" : "", "family" : "S3177", "given" : "", "non-dropping-particle" : "", "parse-names" : false, "suffix" : "" } ], "type" : "article-journal", "volume" : "6" }, "uris" : [ "http://www.mendeley.com/documents/?uuid=ac314355-ba47-4ff2-b4b7-87ca1efe73f0" ] }, { "id" : "ITEM-3", "itemData" : { "DOI" : "10.1029/2019GL086930", "ISSN" : "0094-8276", "abstract" : "Abstract Decreasing climate models' grid spacing improves the representation of tropical cyclones at decadal time scales. In this study, a variable-resolution (VR) version of the Community Atmosphere Model 5 (CAM5-VR) is utilized to study North Atlantic tropical cyclone climatology in ensemble historical climate simulations and under two Representative Concentration Pathway (RCP) projections (RCP4.5 and RCP8.5). Basin-wide tropical cyclone counts decrease in the RCP simulations, although landfalling storm counts do not show as straightforward of a pattern, especially when focusing on regional changes. Lifetime maximum intensity metrics suggest that tropical cyclones increase in strength in the RCP ensembles. However, despite increases in tropical cyclone-related precipitation rates and the amount of precipitation produced per storm with warming, the annual average Rx5day from tropical cyclones over the eastern United States decreases due to less landfalling storms. This work is part of a continued effort to quantify how tropical cyclone-induced hazards may change in future climates.", "author" : [ { "dropping-particle" : "", "family" : "Stansfield", "given" : "Alyssa M", "non-dropping-particle" : "", "parse-names" : false, "suffix" : "" }, { "dropping-particle" : "", "family" : "Reed", "given" : "Kevin A", "non-dropping-particle" : "", "parse-names" : false, "suffix" : "" }, { "dropping-particle" : "", "family" : "Zarzycki", "given" : "Colin M", "non-dropping-particle" : "", "parse-names" : false, "suffix" : "" } ], "container-title" : "Geophysical Research Letters", "id" : "ITEM-3", "issue" : "12", "issued" : { "date-parts" : [ [ "2020", "6", "28" ] ] }, "note" : "doi: 10.1029/2019GL086930", "page" : "e2019GL086930", "publisher" : "John Wiley &amp; Sons, Ltd", "title" : "Changes in Precipitation From North Atlantic Tropical Cyclones Under RCP Scenarios in the Variable-Resolution Community Atmosphere Model", "translator" : [ { "dropping-particle" : "", "family" : "S2726", "given" : "", "non-dropping-particle" : "", "parse-names" : false, "suffix" : "" } ], "type" : "article-journal", "volume" : "47" }, "uris" : [ "http://www.mendeley.com/documents/?uuid=b5a61151-4a11-4e18-aa4f-e455c7cc7c92" ] }, { "id" : "ITEM-4", "itemData" : { "DOI" : "10.1175/JCLI-D-11-00208.1", "ISSN" : "08948755", "abstract" : "The environmental field of tropical cyclogenesis over the Bay of Bengal is analyzed for the extended summer monsoon season (approximately May-November) using best-track and reanalysis data. Genesis potential index (GPI) is used to assess four possible environmental factors responsible for tropical cyclogenesis: lower-tropospheric absolute vorticity, vertical shear, potential intensity, and midtropospheric relative humidity. The climatological cyclogenesis is active within high GPI in the premonsoon (~May) and postmonsoon seasons (approximately October-November), which is attributed to weak vertical shear. The genesis of intense tropical cyclone is suppressed within the low GPI in the mature monsoon (approximately June-September), which is due to the strong vertical shear. In addition to the climatological seasonal transition, the authors' composite analysis based on tropical cyclogenesis identified a high GPI signal moving northward with a periodicity of approximately 30-40 days, which is associated with boreal summer intraseasonal oscillation (BSISO). In a composite analysis based on the BSISO phase, the active cyclogenesis occurs in the high GPI phase of BSISO. It is revealed that the high GPI of BSISO is attributed to high relative humidity and large absolute vorticity. Furthermore, in the mature monsoon season, when the vertical shear is climatologically strong, tropical cyclogenesis particularly favors the phase of BSISO that reduces vertical shear effectively. Thus, the combination of seasonal and intraseasonal effects is important for the tropical cyclogenesis, rather than the independent effects. \u00a9 2012 American Meteorological Society.", "author" : [ { "dropping-particle" : "", "family" : "Yanase", "given" : "Wataru", "non-dropping-particle" : "", "parse-names" : false, "suffix" : "" }, { "dropping-particle" : "", "family" : "Satoh", "given" : "Masaki", "non-dropping-particle" : "", "parse-names" : false, "suffix" : "" }, { "dropping-particle" : "", "family" : "Taniguchi", "given" : "Hiroshi", "non-dropping-particle" : "", "parse-names" : false, "suffix" : "" }, { "dropping-particle" : "", "family" : "Fujinami", "given" : "Hatsuki", "non-dropping-particle" : "", "parse-names" : false, "suffix" : "" } ], "container-title" : "Journal of Climate", "id" : "ITEM-4", "issue" : "8", "issued" : { "date-parts" : [ [ "2012" ] ] }, "page" : "2914-2930", "title" : "Seasonal and intraseasonal modulation of tropical cyclogenesis environment over the bay of bengal during the extended summer monsoon", "translator" : [ { "dropping-particle" : "", "family" : "S2818", "given" : "", "non-dropping-particle" : "", "parse-names" : false, "suffix" : "" } ], "type" : "article-journal", "volume" : "25" }, "uris" : [ "http://www.mendeley.com/documents/?uuid=cdf4db29-7211-4774-900c-b3b48c07e4ba" ] }, { "id" : "ITEM-5", "itemData" : { "DOI" : "10.1175/JCLI-D-15-0389.1", "ISSN" : "08948755", "abstract" : "An analytic Schmidt transformation is used to create locally refined global model grids capable of efficient climate simulation with gridcell widths as small as 10 km in the GFDL High-Resolution Atmosphere Model (HiRAM). This method of grid stretching produces a grid that varies very gradually into the region of enhanced resolution without changing the topology of the model grid and does not require radical changes to the solver. AMIP integrations were carried out with two grids stretched to 10-km minimum gridcell width: one centered over East Asia and the western Pacific warm pool, and the other over the continental United States. Robust improvements to orographic precipitation, the diurnal cycle of warm-season continental precipitation, and tropical cyclone maximum intensity were found in the region of enhanced resolution, compared to 25-km uniform-resolution HiRAM. The variations in grid size were not found to create apparent grid artifacts, and in some measures the global-mean climate improved in the stretched-grid simulations. In the enhanced-resolution regions, the number of tropical cyclones was reduced, but the fraction of storms reaching hurricane intensity increased, compared to a uniform-resolution simulation. This behavior was also found in a stretched-grid perpetual-September aquaplanet simulation with 12-km resolution over a part of the tropics. Furthermore, the stretched-grid aquaplanet simulation was also largely free of grid artifacts except for an artificial Walker-type circulation, and simulated an ITCZ in its unrefined region more resembling that of higher-resolution aquaplanet simulations, implying that the unrefined region may also be improved in stretched-grid simulations. The improvements due to stretching are attributable to improved resolution as these stretched-grid simulations were sparingly tuned.", "author" : [ { "dropping-particle" : ""</w:instrText>
      </w:r>
      <w:r w:rsidR="00FF6231" w:rsidRPr="006A2665">
        <w:rPr>
          <w:rFonts w:cs="Times New Roman"/>
        </w:rPr>
        <w:instrText>, "family" : "Harris", "given" : "Lucas M.", "non-dropping-particle" : "", "parse-names" : false, "suffix" : "" }, { "dropping-particle" : "", "family" : "Lin", "given" : "Shian Jiann", "non-dropping-particle" : "", "parse-names" : false, "suffix" : "" }, { "dropping-particle" : "", "family" : "Tu", "given" : "Chia Ying", "non-dropping-particle" : "", "parse-names" : false, "suffix" : "" } ], "container-title" : "Journal of Climate", "id" : "ITEM-5", "issue" : "11", "issued" : { "date-parts" : [ [ "2016" ] ] }, "page" : "4293-4314", "title" : "High-resolution climate simulations using GFDL HiRAM with a stretched global grid", "translator" : [ { "dropping-particle" : "", "family" : "S2820", "given" : "", "non-dropping-particle" : "", "parse-names" : false, "suffix" : "" } ], "type" : "article-journal", "volume" : "29" }, "uris" : [ "http://www.mendeley.com/documents/?uuid=ba21fc05-5b1a-473e-aacc-67a18bf48ede" ] } ], "mendeley" : { "formattedCitation" : "(Yanase et al., 2012; Zarzycki et al., 2014; Harris et al., 2016; Reed et al., 2020; Stansfield et al., 2020)", "plainTextFormattedCitation" : "(Yanase et al., 2012; Zarzycki et al., 2014; Harris et al., 2016; Reed et al., 2020; Stansfield et al., 2020)", "previouslyFormattedCitation" : "(Yanase et al., 2012; Zarzycki et al., 2014; Harris et al., 2016; Reed et al., 2020; Stansfiel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Yanase et al., 2012; Zarzycki et al., 2014; Harris et al., 2016; Reed et al., 2020; Stansfield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Computationally less intense than equivalent uniform resolution global models, they also do not require lateral boundary conditions, thus reducing this source of error </w:t>
      </w:r>
      <w:r w:rsidRPr="00D424AA">
        <w:rPr>
          <w:rFonts w:cs="Times New Roman"/>
          <w:lang w:val="en-GB"/>
        </w:rPr>
        <w:fldChar w:fldCharType="begin" w:fldLock="1"/>
      </w:r>
      <w:r w:rsidR="00FF6231">
        <w:rPr>
          <w:rFonts w:cs="Times New Roman"/>
          <w:lang w:val="en-GB"/>
        </w:rPr>
        <w:instrText>ADDIN CSL_CITATION { "citationItems" : [ { "id" : "ITEM-1", "itemData" : { "DOI" : "10.1007/s00382-015-2852-2", "ISSN" : "1432-0894", "abstract" : "The capacity of two different grid refinement methods\u2014two-way limited area nesting and variable-mesh refinement\u2014to capture Northwest Pacific Tropical Cyclone (TC) activity is compared in a suite of single-year continuous simulations. Simulations are conducted with and without regional grid refinement from approximately 100\u201320\u00a0km grid spacing over the Northwest Pacific. The capacity to capture smooth transitions between the two resolutions varies by grid refinement method. Nesting shows adverse influence of the nest boundary, with the boundary evident in seasonal average cloud patterns and precipitation, and contortions of the seasonal mean mid-latitude jet. Variable-mesh, on the other hand, reduces many of these effects and produced smoother cloud patterns and mid-latitude jet structure. Both refinement methods lead to increased TC frequency in the region of refinement compared to simulations without grid refinement, although nesting adversely affects TC tracks through the contorted mid-latitude jet. The variable-mesh approach leads to enhanced TC activity over the Southern Indian and Southwest Pacific basins, compared to a uniform mesh simulation. Nesting, on the other hand, does not appear to influence basins outside the region of grid refinement. This study provides evidence that variable mesh may bring benefits to seasonal TC simulation over traditional nesting, and demonstrates capacity of variable mesh refinement for regional climate simulation.", "author" : [ { "dropping-particle" : "", "family" : "Hashimoto", "given" : "Atsushi", "non-dropping-particle" : "", "parse-names" : false, "suffix" : "" }, { "dropping-particle" : "", "family" : "Done", "given" : "James M", "non-dropping-particle" : "", "parse-names" : false, "suffix" : "" }, { "dropping-particle" : "", "family" : "Fowler", "given" : "Laura D", "non-dropping-particle" : "", "parse-names" : false, "suffix" : "" }, { "dropping-particle" : "", "family" : "Bruy\u00e8re", "given" : "Cindy L", "non-dropping-particle" : "", "parse-names" : false, "suffix" : "" } ], "container-title" : "Climate Dynamics", "id" : "ITEM-1", "issue" : "1", "issued" : { "date-parts" : [ [ "2016" ] ] }, "page" : "497-508", "title" : "Tropical cyclone activity in nested regional and global grid-refined simulations", "translator" : [ { "dropping-particle" : "", "family" : "S2717", "given" : "", "non-dropping-particle" : "", "parse-names" : false, "suffix" : "" } ], "type" : "article-journal", "volume" : "47" }, "uris" : [ "http://www.mendeley.com/documents/?uuid=7aab05c7-9da8-48fe-b57d-28059a1802a8" ] } ], "mendeley" : { "formattedCitation" : "(Hashimoto et al., 2016)", "plainTextFormattedCitation" : "(Hashimoto et al., 2016)", "previouslyFormattedCitation" : "(Hashimoto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shimoto et al., 2016)</w:t>
      </w:r>
      <w:r w:rsidRPr="00D424AA">
        <w:rPr>
          <w:rFonts w:cs="Times New Roman"/>
          <w:lang w:val="en-GB"/>
        </w:rPr>
        <w:fldChar w:fldCharType="end"/>
      </w:r>
      <w:r w:rsidRPr="00841A35">
        <w:rPr>
          <w:rFonts w:cs="Times New Roman"/>
          <w:lang w:val="en-GB"/>
        </w:rPr>
        <w:t>. Confidence in the projection of TC statistics and properties is increased by the higher-resolution models with more realistic simulations.</w:t>
      </w:r>
    </w:p>
    <w:p w14:paraId="3D7DA474" w14:textId="77777777" w:rsidR="007A1008" w:rsidRPr="00D424AA" w:rsidRDefault="007A1008" w:rsidP="00D424AA">
      <w:pPr>
        <w:rPr>
          <w:rFonts w:cs="Times New Roman"/>
          <w:lang w:val="en-GB"/>
        </w:rPr>
      </w:pPr>
    </w:p>
    <w:p w14:paraId="181AD2C1" w14:textId="006A3CD6" w:rsidR="007A1008" w:rsidRPr="00D424AA" w:rsidRDefault="007A1008" w:rsidP="00D424AA">
      <w:pPr>
        <w:rPr>
          <w:rFonts w:cs="Times New Roman"/>
          <w:lang w:val="en-GB"/>
        </w:rPr>
      </w:pPr>
      <w:r w:rsidRPr="00D424AA">
        <w:rPr>
          <w:rFonts w:cs="Times New Roman"/>
          <w:lang w:val="en-GB"/>
        </w:rPr>
        <w:t xml:space="preserve">Operational forecasting models </w:t>
      </w:r>
      <w:r w:rsidR="009123E5">
        <w:rPr>
          <w:rFonts w:cs="Times New Roman"/>
          <w:lang w:val="en-GB"/>
        </w:rPr>
        <w:t>also reproduce</w:t>
      </w:r>
      <w:r w:rsidRPr="00D424AA">
        <w:rPr>
          <w:rFonts w:cs="Times New Roman"/>
          <w:lang w:val="en-GB"/>
        </w:rPr>
        <w:t xml:space="preserve"> TCs and their use for climate projection studies shows promise. However, there is limited application for future projections as they are specifically developed for operational purposes and TC climatology is not necessarily well evaluated. Intercomparison of operational models indicates that enhancement of horizontal resolution can provide more credible projections of TCs </w:t>
      </w:r>
      <w:r w:rsidRPr="00D424AA">
        <w:rPr>
          <w:rFonts w:cs="Times New Roman"/>
          <w:lang w:val="en-GB"/>
        </w:rPr>
        <w:fldChar w:fldCharType="begin" w:fldLock="1"/>
      </w:r>
      <w:r w:rsidR="00FF6231">
        <w:rPr>
          <w:rFonts w:cs="Times New Roman"/>
          <w:lang w:val="en-GB"/>
        </w:rPr>
        <w:instrText>ADDIN CSL_CITATION { "citationItems" : [ { "id" : "ITEM-1", "itemData" : { "DOI" : "10.5194/gmd-10-1363-2017", "ISSN" : "19919603", "abstract" : "Recent advances in high-performance computers facilitate operational numerical weather prediction by global hydrostatic atmospheric models with horizontal resolutions of \u223c 10 km. Given further advances in such computers and the fact that the hydrostatic balance approximation becomes invalid for spatial scales &lt; 10 km, the development of global nonhydrostatic models with high accuracy is urgently required. The Global 7 km mesh nonhydrostatic Model Intercomparison Project for improving TYphoon forecast (TYMIP-G7) is designed to understand and statistically quantify the advantages of high-resolution nonhydrostatic global atmospheric models to improve tropical cyclone (TC) prediction. A total of 137 sets of 5-day simulations using three next-generation nonhydrostatic global models with horizontal resolutions of 7 km and a conventional hydrostatic global model with a horizontal resolution of 20 km were run on the Earth Simulator. The three 7 km mesh nonhydrostatic models are the nonhydrostatic global spectral atmospheric Double Fourier Series Model (DFSM), the Multi-Scale Simulator for the Geoenvironment (MSSG) and the Nonhydrostatic ICosahedral Atmospheric Model (NICAM). The 20 km mesh hydrostatic model is the operational Global Spectral Model (GSM) of the Japan Meteorological Agency. Compared with the 20 km mesh GSM, the 7 km mesh models reduce systematic errors in the TC track, intensity and wind radii predictions. The benefits of the multi-model ensemble method were confirmed for the 7 km mesh nonhydrostatic global models. While the three 7 km mesh models reproduce the typical axisymmetric mean inner-core structure, including the primary and secondary circulations, the simulated TC structures and their intensities in each case are very different for each model. In addition, the simulated track is not consistently better than that of the 20 km mesh GSM. These results suggest that the development of more sophisticated initialization techniques and model physics is needed to further improve the TC prediction.", "author" : [ { "dropping-particle" : "", "family" : "Nakano", "given" : "Masuo", "non-dropping-particle" : "", "parse-names" : false, "suffix" : "" }, { "dropping-particle" : "", "family" : "Wada", "given" : "Akiyoshi", "non-dropping-particle" : "", "parse-names" : false, "suffix" : "" }, { "dropping-particle" : "", "family" : "Sawada", "given" : "Masahiro", "non-dropping-particle" : "", "parse-names" : false, "suffix" : "" }, { "dropping-particle" : "", "family" : "Yoshimura", "given" : "Hiromasa", "non-dropping-particle" : "", "parse-names" : false, "suffix" : "" }, { "dropping-particle" : "", "family" : "Onishi", "given" : "Ryo", "non-dropping-particle" : "", "parse-names" : false, "suffix" : "" }, { "dropping-particle" : "", "family" : "Kawahara", "given" : "Shintaro", "non-dropping-particle" : "", "parse-names" : false, "suffix" : "" }, { "dropping-particle" : "", "family" : "Sasaki", "given" : "Wataru", "non-dropping-particle" : "", "parse-names" : false, "suffix" : "" }, { "dropping-particle" : "", "family" : "Nasuno", "given" : "Tomoe", "non-dropping-particle" : "", "parse-names" : false, "suffix" : "" }, { "dropping-particle" : "", "family" : "Yamaguchi", "given" : "Munehiko", "non-dropping-particle" : "", "parse-names" : false, "suffix" : "" }, { "dropping-particle" : "", "family" : "Iriguchi", "given" : "Takeshi", "non-dropping-particle" : "", "parse-names" : false, "suffix" : "" }, { "dropping-particle" : "", "family" : "Sugi", "given" : "Masato", "non-dropping-particle" : "", "parse-names" : false, "suffix" : "" }, { "dropping-particle" : "", "family" : "Takeuchi", "given" : "Yoshiaki", "non-dropping-particle" : "", "parse-names" : false, "suffix" : "" } ], "container-title" : "Geoscientific Model Development", "id" : "ITEM-1", "issue" : "3", "issued" : { "date-parts" : [ [ "2017" ] ] }, "page" : "1368-1381", "title" : "Global 7km mesh nonhydrostatic Model Intercomparison Project for improving TYphoon forecast (TYMIP-G7): Experimental design and preliminary results", "translator" : [ { "dropping-particle" : "", "family" : "S1331", "given" : "", "non-dropping-particle" : "", "parse-names" : false, "suffix" : "" } ], "type" : "article-journal", "volume" : "10" }, "uris" : [ "http://www.mendeley.com/documents/?uuid=8800c649-04f8-44a6-9278-15f13663a9ab" ] } ], "mendeley" : { "formattedCitation" : "(Nakano et al., 2017)", "plainTextFormattedCitation" : "(Nakano et al., 2017)", "previouslyFormattedCitation" : "(Nakano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Nakano et al., 2017)</w:t>
      </w:r>
      <w:r w:rsidRPr="00D424AA">
        <w:rPr>
          <w:rFonts w:cs="Times New Roman"/>
          <w:lang w:val="en-GB"/>
        </w:rPr>
        <w:fldChar w:fldCharType="end"/>
      </w:r>
      <w:r w:rsidRPr="00841A35">
        <w:rPr>
          <w:rFonts w:cs="Times New Roman"/>
          <w:lang w:val="en-GB"/>
        </w:rPr>
        <w:t xml:space="preserve">. Likewise, high-resolution climate models show promise as TC forecast tools </w:t>
      </w:r>
      <w:r w:rsidRPr="00D424AA">
        <w:rPr>
          <w:rFonts w:cs="Times New Roman"/>
          <w:lang w:val="en-GB"/>
        </w:rPr>
        <w:fldChar w:fldCharType="begin" w:fldLock="1"/>
      </w:r>
      <w:r w:rsidR="00FF6231">
        <w:rPr>
          <w:rFonts w:cs="Times New Roman"/>
          <w:lang w:val="en-GB"/>
        </w:rPr>
        <w:instrText>ADDIN CSL_CITATION { "citationItems" : [ { "id" : "ITEM-1", "itemData" : { "DOI" : "10.1175/MWR-D-15-0159.1", "ISSN" : "0027-0644", "abstract" : "Tropical cyclone (TC) forecasts at 14-km horizontal resolution (0.125\u00b0) are completed using variable-resolution (V-R) grids within the Community Atmosphere Model (CAM). Forecasts are integrated twice daily from 1 August to 31 October for both 2012 and 2013, with a high-resolution nest centered over the North Atlantic and eastern Pacific Ocean basins. Using the CAM version 5 (CAM5) physical parameterization package, regional refinement is shown to significantly increase TC track forecast skill relative to unrefined grids (55 km, 0.5\u00b0). For typical TC forecast integration periods (approximately 1 week), V-R forecasts are able to nearly identically reproduce the flow field of a globally uniform high-resolution forecast. Simulated intensity is generally too strong for forecasts beyond 72 h. This intensity bias is robust regardless of whether the forecast is forced with observed or climatological sea surface temperatures and is not significantly mitigated in a suite of sensitivity simulations aimed at investigating the impact of model time step and CAM\u2019s deep convection parameterization. Replacing components of the default physics with Cloud Layers Unified by Binormals (CLUBB) produces a statistically significant improvement in forecast intensity at longer lead times, although significant structural differences in forecasted TCs exist. CAM forecasts the recurvature of Hurricane Sandy into the northeastern United States 60 h earlier than the Global Forecast System (GFS) model using identical initial conditions, demonstrating the sensitivity of TC forecasts to model configuration. Computational costs associated with V-R simulations are dramatically decreased relative to globally uniform high-resolution simulations, demonstrating that variable-resolution techniques are a promising tool for future numerical weather prediction applications.", "author" : [ { "dropping-particle" : "", "family" : "Zarzycki", "given" : "Colin M", "non-dropping-particle" : "", "parse-names" : false, "suffix" : "" }, { "dropping-particle" : "", "family" : "Jablonowski", "given" : "Christiane", "non-dropping-particle" : "", "parse-names" : false, "suffix" : "" } ], "container-title" : "Monthly Weather Review", "id" : "ITEM-1", "issue" : "10", "issued" : { "date-parts" : [ [ "2015", "10", "5" ] ] }, "page" : "4012-4037", "title" : "Experimental Tropical Cyclone Forecasts Using a Variable-Resolution Global Model", "translator" : [ { "dropping-particle" : "", "family" : "S2720", "given" : "", "non-dropping-particle" : "", "parse-names" : false, "suffix" : "" } ], "type" : "article-journal", "volume" : "143" }, "uris" : [ "http://www.mendeley.com/documents/?uuid=0232414a-1831-47ca-94cd-3048c73887f4" ] }, { "id" : "ITEM-2", "itemData" : { "DOI" : "10.1126/sciadv.aaw9253", "ISSN" : "2375-2548", "abstract" : "Changes in extreme weather, such as tropical cyclones, are one of the most serious ways society experiences the impact of climate change. Advance forecasted conditional attribution statements, using a numerical model, were made about the anthropogenic climate change influence on an individual tropical cyclone, Hurricane Florence. Mean total overland rainfall amounts associated with the forecasted storm\u2019s core were increased by 4.9 \u00b1 4.6% with local maximum amounts experiencing increases of 3.8 \u00b1 5.7% due to climate change. A slight increase in the forecasted storm size of 1 to 2% was also attributed. This work reviews our forecasted attribution statement with the benefit of hindsight, demonstrating credibility of advance attribution statements for tropical cyclones.", "author" : [ { "dropping-particle" : "", "family" : "Reed", "given" : "K. A.", "non-dropping-particle" : "", "parse-names" : false, "suffix" : "" }, { "dropping-particle" : "", "family" : "Stansfield", "given" : "A. M.", "non-dropping-particle" : "", "parse-names" : false, "suffix" : "" }, { "dropping-particle" : "", "family" : "Wehner", "given" : "Michael F.", "non-dropping-particle" : "", "parse-names" : false, "suffix" : "" }, { "dropping-particle" : "", "family" : "Zarzycki", "given" : "C. M.", "non-dropping-particle" : "", "parse-names" : false, "suffix" : "" } ], "container-title" : "Science Advances", "id" : "ITEM-2", "issue" : "1", "issued" : { "date-parts" : [ [ "2020", "1", "1" ] ] }, "page" : "eaaw9253", "title" : "Forecasted attribution of the human influence on Hurricane Florence", "translator" : [ { "dropping-particle" : "", "family" : "S3177", "given" : "", "non-dropping-particle" : "", "parse-names" : false, "suffix" : "" } ], "type" : "article-journal", "volume" : "6" }, "uris" : [ "http://www.mendeley.com/documents/?uuid=ac314355-ba47-4ff2-b4b7-87ca1efe73f0" ] } ], "mendeley" : { "formattedCitation" : "(Zarzycki and Jablonowski, 2015; Reed et al., 2020)", "plainTextFormattedCitation" : "(Zarzycki and Jablonowski, 2015; Reed et al., 2020)", "previouslyFormattedCitation" : "(Zarzycki and Jablonowski, 2015; Ree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arzycki and Jablonowski, 2015; Reed et al., 2020)</w:t>
      </w:r>
      <w:r w:rsidRPr="00D424AA">
        <w:rPr>
          <w:rFonts w:cs="Times New Roman"/>
          <w:lang w:val="en-GB"/>
        </w:rPr>
        <w:fldChar w:fldCharType="end"/>
      </w:r>
      <w:r w:rsidRPr="00841A35">
        <w:rPr>
          <w:rFonts w:cs="Times New Roman"/>
          <w:lang w:val="en-GB"/>
        </w:rPr>
        <w:t xml:space="preserve">, further narrowing the continuum of weather and climate models and increasing confidence in projections of future TC behaviour. However, higher horizontal resolution does not necessarily lead to an improved TC climatology </w:t>
      </w:r>
      <w:r w:rsidRPr="00D424AA">
        <w:rPr>
          <w:rFonts w:cs="Times New Roman"/>
          <w:lang w:val="en-GB"/>
        </w:rPr>
        <w:fldChar w:fldCharType="begin" w:fldLock="1"/>
      </w:r>
      <w:r w:rsidR="00FF6231">
        <w:rPr>
          <w:rFonts w:cs="Times New Roman"/>
          <w:lang w:val="en-GB"/>
        </w:rPr>
        <w:instrText>ADDIN CSL_CITATION { "citationItems" : [ { "id" : "ITEM-1", "itemData" : { "DOI" : "10.1175/JCLI-D-19-0500.1", "ISSN" : "0894-8755", "abstract" : "Here we explore the relationship between the global climatological characteristics of tropical cyclones (TCs) in climate models and the modeled large-scale environment across a large number of models. We consider the climatology of TCs in 30 climate models with a wide range of horizontal resolutions. We examine if there is a systematic relationship between the climatological diagnostics for the TC activity [number of tropical cyclones (NTC) and accumulated cyclone energy (ACE)] by hemisphere in the models and the environmental fields usually associated with TC activity, when examined across a large number of models. For low-resolution models, there is no association between a conducive environment and TC activity, when integrated over space (tropical hemisphere) and time (all years of the simulation). As the model resolution increases, for a couple of variables, in particular vertical wind shear, there is a statistically significant relationship in between the models\u2019 TC characteristics and the environmental characteristics, but in most cases the relationship is either nonexistent or the opposite of what is expected based on observations. It is important to stress that these results do not imply that there is no relationship between individual models\u2019 environmental fields and their TC activity by basin with respect to intraseasonal or interannual variability or due to climate change. However, it is clear that when examined across many models, the models\u2019 mean state does not have a consistent relationship with the models\u2019 mean TC activity. Therefore, other processes associated with the model physics, dynamical core, and resolution determine the climatological TC activity in climate models.", "author" : [ { "dropping-particle" : "", "family" : "Camargo", "given" : "Suzana J", "non-dropping-particle" : "", "parse-names" : false, "suffix" : "" }, { "dropping-particle" : "", "family" : "Giulivi", "given" : "Claudia F", "non-dropping-particle" : "", "parse-names" : false, "suffix" : "" }, { "dropping-particle" : "", "family" : "Sobel", "given" : "Adam H", "non-dropping-particle" : "", "parse-names" : false, "suffix" : "" }, { "dropping-particle" : "", "family" : "Wing", "given" : "Allison A", "non-dropping-particle" : "", "parse-names" : false, "suffix" : "" }, { "dropping-particle" : "", "family" : "Kim", "given" : "Daehyun", "non-dropping-particle" : "", "parse-names" : false, "suffix" : "" }, { "dropping-particle" : "", "family" : "Moon", "given" : "Yumin", "non-dropping-particle" : "", "parse-names" : false, "suffix" : "" }, { "dropping-particle" : "", "family" : "Strong", "given" : "Jeffrey D O", "non-dropping-particle" : "", "parse-names" : false, "suffix" : "" }, { "dropping-particle" : "", "family" : "Genio", "given" : "Anthony D", "non-dropping-particle" : "Del", "parse-names" : false, "suffix" : "" }, { "dropping-particle" : "", "family" : "Kelley", "given" : "Maxwell", "non-dropping-particle" : "", "parse-names" : false, "suffix" : "" }, { "dropping-particle" : "", "family" : "Murakami", "given" : "Hiroyuki", "non-dropping-particle" : "", "parse-names" : false, "suffix" : "" }, { "dropping-particle" : "", "family" : "Reed", "given" : "Kevin A", "non-dropping-particle" : "", "parse-names" : false, "suffix" : "" }, { "dropping-particle" : "", "family" : "Scoccimarro", "given" : "Enrico", "non-dropping-particle" : "", "parse-names" : false, "suffix" : "" }, { "dropping-particle" : "", "family" : "Vecchi", "given" : "Gabriel A", "non-dropping-particle" : "", "parse-names" : false, "suffix" : "" }, { "dropping-particle" : "", "family" : "Wehner", "given" : "Michael F", "non-dropping-particle" : "", "parse-names" : false, "suffix" : "" }, { "dropping-particle" : "", "family" : "Zarzycki", "given" : "Colin", "non-dropping-particle" : "", "parse-names" : false, "suffix" : "" }, { "dropping-particle" : "", "family" : "Zhao", "given" : "Ming", "non-dropping-particle" : "", "parse-names" : false, "suffix" : "" } ], "container-title" : "Journal of Climate", "id" : "ITEM-1", "issue" : "11", "issued" : { "date-parts" : [ [ "2020", "4", "24" ] ] }, "page" : "4463-4487", "title" : "Characteristics of Model Tropical Cyclone Climatology and the Large-Scale Environment", "translator" : [ { "dropping-particle" : "", "family" : "S2941", "given" : "", "non-dropping-particle" : "", "parse-names" : false, "suffix" : "" } ], "type" : "article-journal", "volume" : "33" }, "uris" : [ "http://www.mendeley.com/documents/?uuid=0527eedf-f372-46e0-b01a-464cb0dbc1fb" ] } ], "mendeley" : { "formattedCitation" : "(Camargo et al., 2020)", "plainTextFormattedCitation" : "(Camargo et al., 2020)", "previouslyFormattedCitation" : "(Camargo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amargo et al., 2020)</w:t>
      </w:r>
      <w:r w:rsidRPr="00D424AA">
        <w:rPr>
          <w:rFonts w:cs="Times New Roman"/>
          <w:lang w:val="en-GB"/>
        </w:rPr>
        <w:fldChar w:fldCharType="end"/>
      </w:r>
      <w:r w:rsidRPr="00841A35">
        <w:rPr>
          <w:rFonts w:cs="Times New Roman"/>
          <w:lang w:val="en-GB"/>
        </w:rPr>
        <w:t>.</w:t>
      </w:r>
      <w:r w:rsidRPr="00D424AA">
        <w:rPr>
          <w:rFonts w:cs="Times New Roman"/>
          <w:lang w:val="en-GB"/>
        </w:rPr>
        <w:t xml:space="preserve"> </w:t>
      </w:r>
    </w:p>
    <w:p w14:paraId="5813FD12" w14:textId="77777777" w:rsidR="007A1008" w:rsidRPr="00D424AA" w:rsidRDefault="007A1008" w:rsidP="00D424AA">
      <w:pPr>
        <w:rPr>
          <w:rFonts w:cs="Times New Roman"/>
          <w:lang w:val="en-GB"/>
        </w:rPr>
      </w:pPr>
    </w:p>
    <w:p w14:paraId="11E075E8" w14:textId="0DC49B47" w:rsidR="007A1008" w:rsidRPr="00D424AA" w:rsidRDefault="007A1008" w:rsidP="00D424AA">
      <w:pPr>
        <w:rPr>
          <w:rFonts w:cs="Times New Roman"/>
          <w:lang w:val="en-GB"/>
        </w:rPr>
      </w:pPr>
      <w:r w:rsidRPr="00D424AA">
        <w:rPr>
          <w:rFonts w:cs="Times New Roman"/>
          <w:lang w:val="en-GB"/>
        </w:rPr>
        <w:t xml:space="preserve">Atmosphere-ocean interaction is an important process in TC evolution. Atmosphere-ocean coupled models are generally better than atmosphere-only models at capturing realistic processes related to TCs </w:t>
      </w:r>
      <w:r w:rsidRPr="00D424AA">
        <w:rPr>
          <w:rFonts w:cs="Times New Roman"/>
          <w:lang w:val="en-GB"/>
        </w:rPr>
        <w:fldChar w:fldCharType="begin" w:fldLock="1"/>
      </w:r>
      <w:r w:rsidR="00FF6231">
        <w:rPr>
          <w:rFonts w:cs="Times New Roman"/>
          <w:lang w:val="en-GB"/>
        </w:rPr>
        <w:instrText>ADDIN CSL_CITATION { "citationItems" : [ { "id" : "ITEM-1", "itemData" : { "DOI" : "10.1175/JCLI-D-15-0216.1", "ISSN" : "08948755", "abstract" : "AbstractA new high-resolution Geophysical Fluid Dynamics Laboratory (GFDL) coupled model (HiFLOR) has been developed and used to investigate potential skill in simulation and prediction of tropical cyclone (TC) activity. HiFLOR comprises of high-resolution (~25-km mesh) atmosphere and land components and a more moderate-resolution (~100-km mesh) sea ice and ocean components. HiFLOR was developed from the Forecast Oriented Low Resolution Ocean model (FLOR) by decreasing the horizontal grid spacing of the atmospheric component from 50-km to 25-km, while leaving most of the sub-gridscale physical parameterizations unchanged. Compared with FLOR, HiFLOR yields a more realistic simulation of the structure, global distribution, and seasonal and interannual variations of TCs, and a comparable simulation of storm-induced cold wakes and TC-genesis modulation induced by the Madden Julian Oscillation (MJO). Moreover, HiFLOR is able to simulate and predict extremely intense TCs (categories 4 and 5) and their interannu...", "author" : [ { "dropping-particle" : "", "family" : "Murakami", "given" : "Hiroyuki", "non-dropping-particle" : "", "parse-names" : false, "suffix" : "" }, { "dropping-particle" : "", "family" : "Vecchi", "given" : "Gabriel A.", "non-dropping-particle" : "", "parse-names" : false, "suffix" : "" }, { "dropping-particle" : "", "family" : "Underwood", "given" : "Seth",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Anderson", "given" : "Whit G.", "non-dropping-particle" : "", "parse-names" : false, "suffix" : "" }, { "dropping-particle" : "", "family" : "Chen", "given" : "Jan Huey", "non-dropping-particle" : "", "parse-names" : false, "suffix" : "" }, { "dropping-particle" : "", "family" : "Gudgel", "given" : "Richard G.", "non-dropping-particle" : "", "parse-names" : false, "suffix" : "" }, { "dropping-particle" : "", "family" : "Harris", "given" : "Lucas M.", "non-dropping-particle" : "", "parse-names" : false, "suffix" : "" }, { "dropping-particle" : "", "family" : "Lin", "given" : "Shian Jiann", "non-dropping-particle" : "", "parse-names" : false, "suffix" : "" }, { "dropping-particle" : "", "family" : "Zeng", "given" : "Fanrong", "non-dropping-particle" : "", "parse-names" : false, "suffix" : "" } ], "container-title" : "Journal of Climate", "id" : "ITEM-1", "issue" : "23", "issued" : { "date-parts" : [ [ "2015" ] ] }, "page" : "9058-9079", "title" : "Simulation and prediction of category 4 and 5 hurricanes in the high-resolution GFDL HiFLOR coupled climate model", "translator" : [ { "dropping-particle" : "", "family" : "S1797", "given" : "", "non-dropping-particle" : "", "parse-names" : false, "suffix" : "" } ], "type" : "article-journal", "volume" : "28" }, "uris" : [ "http://www.mendeley.com/documents/?uuid=a7dba4cf-ccb6-4b73-9096-f4b1b22bcc7d" ] }, { "id" : "ITEM-2", "itemData" : { "DOI" : "10.1002/2017JD027252", "ISSN" : "2169-897X", "abstract" : "Abstract Typhoon Megi (2010), a very intense tropical cyclone with a minimum central pressure of 885\u00a0hPa, was characterized by especially rapid intensification. We investigated this intensification process by a simulation experiment using a high-resolution (0.02\u00b0\u00a0?\u00a00.02\u00b0) three-dimensional atmosphere-ocean coupled regional model. We also performed a sensitivity experiment with a time-fixed sea surface temperature (SST). The coupled model successfully simulated the minimum central pressure of Typhoon Megi, whereas the fixed SST experiment simulated an excessively low minimum central pressure of 839\u00a0hPa. The simulation results also showed a close relationship between the radial SST profiles and the rapid intensification process. Because the warm sea increased near-surface water vapor and hence the convective available potential energy, the high SST in the eye region facilitated tall and intense updrafts inside the radius of maximum wind speed and led to the start of rapid intensification. In contrast, high SST outside this radius induced local secondary updrafts that inhibited rapid intensification even if the mean SST in the core region exceeded 29.0\u00b0C. These secondary updrafts moved inward and eventually merged with the primary eyewall updrafts. Then the storm intensified rapidly when the high SST appeared in the eye region. Thus, the changes in the local SST pattern around the storm center strongly affected the rapid intensification process by modulating the radial structure of core convection. Our results also show that the use of a high-resolution three-dimensional atmosphere-ocean coupled model offers promise for improving intensity forecasts of tropical cyclones.", "author" : [ { "dropping-particle" : "", "family" : "Kanada", "given" : "Sachie", "non-dropping-particle" : "", "parse-names" : false, "suffix" : "" }, { "dropping-particle" : "", "family" : "Tsujino", "given" : "Satoki", "non-dropping-particle" : "", "parse-names" : false, "suffix" : "" }, { "dropping-particle" : "", "family" : "Aiki", "given" : "Hidenori", "non-dropping-particle" : "", "parse-names" : false, "suffix" : "" }, { "dropping-particle" : "", "family" : "Yoshioka", "given" : "Mayumi K", "non-dropping-particle" : "", "parse-names" : false, "suffix" : "" }, { "dropping-particle" : "", "family" : "Miyazawa", "given" : "Yasumasa", "non-dropping-particle" : "", "parse-names" : false, "suffix" : "" }, { "dropping-particle" : "", "family" : "Tsuboki", "given" : "Kazuhisa", "non-dropping-particle" : "", "parse-names" : false, "suffix" : "" }, { "dropping-particle" : "", "family" : "Takayabu", "given" : "Izuru", "non-dropping-particle" : "", "parse-names" : false, "suffix" : "" } ], "container-title" : "Journal of Geophysical Research: Atmospheres", "id" : "ITEM-2", "issue" : "24", "issued" : { "date-parts" : [ [ "2017", "12", "27" ] ] }, "note" : "doi: 10.1002/2017JD027252", "page" : "13,213-245,262", "publisher" : "John Wiley &amp; Sons, Ltd", "title" : "Impacts of SST Patterns on Rapid Intensification of Typhoon Megi (2010)", "translator" : [ { "dropping-particle" : "", "family" : "S1990", "given" : "", "non-dropping-particle" : "", "parse-names" : false, "suffix" : "" } ], "type" : "article-journal", "volume" : "122" }, "uris" : [ "http://www.mendeley.com/documents/?uuid=9c3da043-46d0-4e23-a6c1-0152041a1807" ] }, { "id" : "ITEM-3", "itemData" : { "DOI" : "10.1002/2015GL066774", "ISSN" : "0094-8276", "abstract" : "Abstract Effect of air-sea coupling on the frequency distribution of intense tropical cyclones (TCs) over the northwestern Pacific (NWP) region is investigated using an atmosphere and ocean coupled general circulation model (AOGCM). Monthly varying flux adjustment enables AOGCM to simulate both subseasonal air-sea interaction and realistic seasonal to interannual sea surface temperature (SST) variability. The maximum of intense TC distribution around 20?30\u00b0N in the AGCM shifts equatorward in the AOGCM due to the air-sea coupling. Hence, AOGCM reduces northward intense TC distribution bias seen in AGCM. Over the NWP, AOGCM-simulated SST variability is large around 20?30\u00b0N where the warm mixed layer becomes shallower rapidly. Active entrainment from subsurface water over this region causes stronger SST cooling, and hence, TC intensity decreases. These results suggest that air-sea coupling characterized by subsurface oceanic condition causes more realistic distribution of intense TCs over the NWP.", "author" : [ { "dropping-particle" : "", "family" : "Ogata", "given" : "Tomomichi", "non-dropping-particle" : "", "parse-names" : false, "suffix" : "" }, { "dropping-particle" : "", "family" : "Mizuta", "given" : "Ryo", "non-dropping-particle" : "", "parse-names" : false, "suffix" : "" }, { "dropping-particle" : "", "family" : "Adachi", "given" : "Yukimasa", "non-dropping-particle" : "", "parse-names" : false, "suffix" : "" }, { "dropping-particle" : "", "family" : "Murakami", "given" : "Hiroyuki", "non-dropping-particle" : "", "parse-names" : false, "suffix" : "" }, { "dropping-particle" : "", "family" : "Ose", "given" : "Tomoaki", "non-dropping-particle" : "", "parse-names" : false, "suffix" : "" } ], "container-title" : "Geophysical Research Letters", "id" : "ITEM-3", "issue" : "23", "issued" : { "date-parts" : [ [ "2015", "12", "16" ] ] }, "note" : "doi: 10.1002/2015GL066774", "page" : "10,410-415,421", "publisher" : "John Wiley &amp; Sons, Ltd", "title" : "Effect of air-sea coupling on the frequency distribution of intense tropical cyclones over the northwestern Pacific", "translator" : [ { "dropping-particle" : "", "family" : "S1792", "given" : "", "non-dropping-particle" : "", "parse-names" : false, "suffix" : "" } ], "type" : "article-journal", "volume" : "42" }, "uris" : [ "http://www.mendeley.com/documents/?uuid=80bd0f97-637f-4ddd-aaa0-4cd21ca226ee" ] }, { "id" : "ITEM-4", "itemData" : { "DOI" : "10.1038/srep29800", "author" : [ { "dropping-particle" : "", "family" : "Ogata", "given" : "Tomomichi", "non-dropping-particle" : "", "parse-names" : false, "suffix" : "" }, { "dropping-particle" : "", "family" : "Mizuta", "given" : "Ryo", "non-dropping-particle" : "", "parse-names" : false, "suffix" : "" }, { "dropping-particle" : "", "family" : "Adachi", "given" : "Yukimasa", "non-dropping-particle" : "", "parse-names" : false, "suffix" : "" }, { "dropping-particle" : "", "family" : "Murakami", "given" : "Hiroyuki", "non-dropping-particle" : "", "parse-names" : false, "suffix" : "" }, { "dropping-particle" : "", "family" : "Ose", "given" : "Tomoaki", "non-dropping-particle" : "", "parse-names" : false, "suffix" : "" } ], "container-title" : "Scientific Reports", "id" : "ITEM-4", "issued" : { "date-parts" : [ [ "2016", "7", "15" ] ] }, "page" : "29800", "publisher" : "The Author(s)", "title" : "Atmosphere-Ocean Coupling Effect on Intense Tropical Cyclone Distribution and its Future Change with 60 km-AOGCM", "translator" : [ { "dropping-particle" : "", "family" : "S1988", "given" : "", "non-dropping-particle" : "", "parse-names" : false, "suffix" : "" } ], "type" : "article-journal", "volume" : "6" }, "uris" : [ "http://www.mendeley.com/documents/?uuid=14410110-45d7-40f1-9521-8899e72f9f49" ] }, { "id" : "ITEM-5", "itemData" : { "DOI" : "10.1175/JCLI-D-16-0273.1", "ISSN" : "0894-8755", "abstract" : "Tropical cyclones (TCs), particularly those that are intense and/or slow moving, induce sea surface temperature (SST) reductions along their tracks (commonly referred to as cold wakes) that provide a negative feedback on storm energetics by weakening surface enthalpy fluxes. While computing gains have allowed for simulated TC intensity to increase in global climate models as a result of increased horizontal resolution, many configurations utilize prescribed, noninteractive SSTs as a surface boundary condition to minimize computational cost and produce more accurate TC climatologies. Here, an idealized slab ocean is coupled to a 0.25\u00b0 variable-resolution version of the Community Atmosphere Model (CAM) to improve closure of the surface energy balance and reproduce observed Northern Hemisphere cold wakes. This technique produces cold wakes that are realistic in structure and evolution and with magnitudes similar to published observations, without impacting large-scale SST climatology. Multimember ensembles show that the overall number of TCs generated by the model is reduced by 5%\u20139% when allowing for two-way air\u2013sea interactions. TC intensity is greatly impacted; the strongest 1% of all TCs are 20\u201330 hPa (4\u20138 m s\u22121) weaker, and the number of simulated Saffir\u2013Simpson category 4 and 5 TCs is reduced by 65% in slab ocean configurations. Reductions in intensity are in line with published thermodynamic theory. Additional offline experiments and sensitivity simulations demonstrate this response is both significant and robust. These results imply caution should be exercised when assessing high-resolution prescribed SST climate simulations capable of resolving intense TCs, particularly if discrete analysis of extreme events is desired.", "author" : [ { "dropping-particle" : "", "family" : "Zarzycki", "given" : "Colin M", "non-dropping-particle" : "", "parse-names" : false, "suffix" : "" } ], "container-title" : "Journal of Climate", "id" : "ITEM-5", "issue" : "23", "issued" : { "date-parts" : [ [ "2016", "11", "15" ] ] }, "page" : "8589-8610", "title" : "Tropical Cyclone Intensity Errors Associated with Lack of Two-Way Ocean Coupling in High-Resolution Global Simulations", "translator" : [ { "dropping-particle" : "", "family" : "S2942", "given" : "", "non-dropping-particle" : "", "parse-names" : false, "suffix" : "" } ], "type" : "article-journal", "volume" : "29" }, "uris" : [ "http://www.mendeley.com/documents/?uuid=ff68c3e9-b6a8-4dfa-ab39-1e595b90f8c0" ] }, { "id" : "ITEM-6", "itemData" : { "DOI" : "10.1175/JCLI-D-16-0292.1", "ISSN" : "08948755", "abstract" : "Through tropical cyclone (TC) activity the ocean and the atmosphere exchange a large amount of energy. In this work possible improvements introduced by a higher coupling frequency are tested between the two components of a climate model in the representation of TC intensity and TC-ocean feedbacks. The analysis is based on the new Centro Euro-Mediterraneo per I Cambiamenti Climatici Climate Model (CMCC-CM2-VHR), capable of representing realistic TCs up to category-5 storms. A significant role of the negative sea surface temperature (SST) feedback, leading to a weakening of the cyclone intensity, is made apparent by the improved representation of high-frequency coupled processes. The first part of this study demonstrates that a more realistic representation of strong TC count is obtained by coupling atmosphere and ocean components at hourly instead of daily frequency. Coherently, the positive bias of the annually averaged power dissipation index associated with TCs is reduced by one order of magnitude when coupling at the hourly frequency, compared to both forced mode and daily coupling frequency results. The second part of this work shows a case study (a modeled category-5 typhoon) analysis to verify the impact of a more realistic representation of the high-frequency coupling in representing the TC effect on the ocean; the theoretical subsurface warming induced by TCs is well represented when coupling the two components at the higher frequency. This work demonstrates that an increased horizontal resolution of model components is not sufficient to ensure a realistic representation of intense and fast-moving systems, such as tropical and extratropical cyclones, but a concurrent increase in coupling frequency is required.", "author" : [ { "dropping-particle" : "", "family" : "Scoccimarro", "given" : "Enrico", "non-dropping-particle" : "", "parse-names" : false, "suffix" : "" }, { "dropping-particle" : "", "family" : "Fogli", "given" : "Pier Giuseppe", "non-dropping-particle" : "", "parse-names" : false, "suffix" : "" }, { "dropping-particle" : "", "family" : "Reed", "given" : "Kevin A.", "non-dropping-particle" : "", "parse-names" : false, "suffix" : "" }, { "dropping-particle" : "", "family" : "Gualdi", "given" : "Silvio", "non-dropping-particle" : "", "parse-names" : false, "suffix" : "" }, { "dropping-particle" : "", "family" : "Masina", "given" : "Simona", "non-dropping-particle" : "", "parse-names" : false, "suffix" : "" }, { "dropping-particle" : "", "family" : "Navarra", "given" : "Antonio", "non-dropping-particle" : "", "parse-names" : false, "suffix" : "" } ], "container-title" : "Journal of Climate", "id" : "ITEM-6", "issue" : "1", "issued" : { "date-parts" : [ [ "2017" ] ] }, "page" : "145-162", "title" : "Tropical cyclone interaction with the ocean: The role of high-frequency (subdaily) coupled processes", "translator" : [ { "dropping-particle" : "", "family" : "S2940", "given" : "", "non-dropping-particle" : "", "parse-names" : false, "suffix" : "" } ], "type" : "article-journal", "volume" : "30" }, "uris" : [ "http://www.mendeley.com/documents/?uuid=a643cd48-2649-494b-985f-2badf59d83ff" ] } ], "mendeley" : { "formattedCitation" : "(Murakami et al., 2015; Ogata et al., 2015, 2016; Zarzycki, 2016; Kanada et al., 2017b; Scoccimarro et al., 2017)", "plainTextFormattedCitation" : "(Murakami et al., 2015; Ogata et al., 2015, 2016; Zarzycki, 2016; Kanada et al., 2017b; Scoccimarro et al., 2017)", "previouslyFormattedCitation" : "(Murakami et al., 2015; Ogata et al., 2015, 2016; Zarzycki, 2016; Kanada et al., 2017b; Scoccimarro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rakami et al., 2015; Ogata et al., 2015, 2016; Zarzycki, 2016; Kanada et al., 2017b; Scoccimarro et al., 2017)</w:t>
      </w:r>
      <w:r w:rsidRPr="00D424AA">
        <w:rPr>
          <w:rFonts w:cs="Times New Roman"/>
          <w:lang w:val="en-GB"/>
        </w:rPr>
        <w:fldChar w:fldCharType="end"/>
      </w:r>
      <w:r w:rsidRPr="00841A35">
        <w:rPr>
          <w:rFonts w:cs="Times New Roman"/>
          <w:lang w:val="en-GB"/>
        </w:rPr>
        <w:t>, although th</w:t>
      </w:r>
      <w:r w:rsidRPr="00D424AA">
        <w:rPr>
          <w:rFonts w:cs="Times New Roman"/>
          <w:lang w:val="en-GB"/>
        </w:rPr>
        <w:t xml:space="preserve">e basin-scale SST biases commonly found in atmosphere-ocean models can introduce substantial errors in the simulated TC number </w:t>
      </w:r>
      <w:r w:rsidRPr="00D424AA">
        <w:rPr>
          <w:rFonts w:cs="Times New Roman"/>
          <w:lang w:val="en-GB"/>
        </w:rPr>
        <w:fldChar w:fldCharType="begin" w:fldLock="1"/>
      </w:r>
      <w:r w:rsidR="00FF6231">
        <w:rPr>
          <w:rFonts w:cs="Times New Roman"/>
          <w:lang w:val="en-GB"/>
        </w:rPr>
        <w:instrText>ADDIN CSL_CITATION { "citationItems" : [ { "id" : "ITEM-1", "itemData" : { "DOI" : "10.1007/s00382-018-4577-5", "ISSN" : "1432-0894", "abstract" : "Sea surface temperature (SST) patterns both local to and remote from tropical cyclone (TC) development regions are important drivers of the variability of TC activity. Therefore, reliable simulations and predictions of TC activity depend on a realistic representation of tropical SST. Nevertheless, severe SST biases are common to the current generation of global climate models, especially in the tropical Pacific and Atlantic. These biases are strongly positive in the southeastern tropical basins, and negative, but weaker, in the northwestern tropical basins. To investigate the impact of the tropical SST biases on simulated TC activity, an atmospheric-only tropical channel model was used to conduct several sets of ensemble simulations. The simulations suggest an underrepresentation in Atlantic TC activity caused by the Atlantic cold bias alone, and an overrepresentation in Eastern North Pacific (ENP) TC activity due to the Atlantic cold bias and Pacific warm bias jointly. While the local impact of SST biases on TC activity is generally induced by the local anomalous SST and the associated changes in atmospheric conditions, the remote impact of the Atlantic bias on the ENP TCs is strongly driven by the change in topographically forced regional circulation. Moreover, an eastward shift in Western North Pacific TCs was generated by the Pacific SST biases, even though basin-wide TC activity indicators change insignificantly. The results indicate the importance of considering SST bias effects on simulated TC activity in climate model studies and highlight key regions where reducing SST biases could potentially improve TC representation in climate models.", "author" : [ { "dropping-particle" : "", "family" : "Hsu", "given" : "Wei-Ching", "non-dropping-particle" : "", "parse-names" : false, "suffix" : "" }, { "dropping-particle" : "", "family" : "Patricola", "given" : "Christina M", "non-dropping-particle" : "", "parse-names" : false, "suffix" : "" }, { "dropping-particle" : "", "family" : "Chang", "given" : "Ping", "non-dropping-particle" : "", "parse-names" : false, "suffix" : "" } ], "container-title" : "Climate Dynamics", "id" : "ITEM-1", "issue" : "1", "issued" : { "date-parts" : [ [ "2019" ] ] }, "page" : "173-192", "title" : "The impact of climate model sea surface temperature biases on tropical cyclone simulations", "translator" : [ { "dropping-particle" : "", "family" : "S2939", "given" : "", "non-dropping-particle" : "", "parse-names" : false, "suffix" : "" } ], "type" : "article-journal", "volume" : "53" }, "uris" : [ "http://www.mendeley.com/documents/?uuid=5eb21145-20c9-4efe-a8fe-bbd35cf72ad7" ] } ], "mendeley" : { "formattedCitation" : "(Hsu et al., 2019)", "plainTextFormattedCitation" : "(Hsu et al., 2019)", "previouslyFormattedCitation" : "(Hsu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su et al., 2019)</w:t>
      </w:r>
      <w:r w:rsidRPr="00D424AA">
        <w:rPr>
          <w:rFonts w:cs="Times New Roman"/>
          <w:lang w:val="en-GB"/>
        </w:rPr>
        <w:fldChar w:fldCharType="end"/>
      </w:r>
      <w:r w:rsidRPr="00841A35">
        <w:rPr>
          <w:rFonts w:cs="Times New Roman"/>
          <w:lang w:val="en-GB"/>
        </w:rPr>
        <w:t>.</w:t>
      </w:r>
      <w:r w:rsidRPr="00D424AA">
        <w:rPr>
          <w:rFonts w:cs="Times New Roman"/>
          <w:lang w:val="en-GB"/>
        </w:rPr>
        <w:t xml:space="preserve"> Higher-resolution ocean models improve the simulation of TCs by reducing the SST climatology bias </w:t>
      </w:r>
      <w:r w:rsidRPr="00D424AA">
        <w:rPr>
          <w:rFonts w:cs="Times New Roman"/>
          <w:lang w:val="en-GB"/>
        </w:rPr>
        <w:fldChar w:fldCharType="begin" w:fldLock="1"/>
      </w:r>
      <w:r w:rsidR="00FF6231">
        <w:rPr>
          <w:rFonts w:cs="Times New Roman"/>
          <w:lang w:val="en-GB"/>
        </w:rPr>
        <w:instrText>ADDIN CSL_CITATION { "citationItems" : [ { "id" : "ITEM-1", "itemData" : { "DOI" : "10.1002/2017MS001199", "ISSN" : "1942-2466", "abstract" : "Abstract High-resolution Atmosphere General Circulation Models (AGCMs) are capable of directly simulating realistic tropical cyclone (TC) statistics, providing a promising approach for TC-climate studies. Active air-sea coupling in a coupled model framework is essential to capturing TC-ocean interactions, which can influence TC-climate connections on interannual to decadal time scales. Here we investigate how the choices of ocean coupling can affect the directly simulated TCs using high-resolution configurations of the Community Earth System Model (CESM). We performed a suite of high-resolution, multidecadal, global-scale CESM simulations in which the atmosphere (?0.25\u00b0 grid spacing) is configured with three different levels of ocean coupling: prescribed climatological sea surface temperature (SST) (ATM), mixed layer ocean (SLAB), and dynamic ocean (CPL). We find that different levels of ocean coupling can influence simulated TC frequency, geographical distributions, and storm intensity. ATM simulates more storms and higher overall storm intensity than the coupled simulations. It also simulates higher TC track density over the eastern Pacific and the North Atlantic, while TC tracks are relatively sparse within CPL and SLAB for these regions. Storm intensification and the maximum wind speed are sensitive to the representations of local surface flux feedbacks in different coupling configurations. Key differences in storm number and distribution can be attributed to variations in the modeled large-scale climate mean state and variability that arise from the combined effect of intrinsic model biases and air-sea interactions. Results help to improve our understanding about the representation of TCs in high-resolution coupled Earth system models, with important implications for TC-climate applications.", "author" : [ { "dropping-particle" : "", "family" : "Li", "given" : "Hui", "non-dropping-particle" : "", "parse-names" : false, "suffix" : "" }, { "dropping-particle" : "", "family" : "Sriver", "given" : "Ryan L", "non-dropping-particle" : "", "parse-names" : false, "suffix" : "" } ], "container-title" : "Journal of Advances in Modeling Earth Systems", "id" : "ITEM-1", "issue" : "1", "issued" : { "date-parts" : [ [ "2018", "1", "1" ] ] }, "note" : "doi: 10.1002/2017MS001199", "page" : "165-186", "publisher" : "John Wiley &amp; Sons, Ltd", "title" : "Tropical Cyclone Activity in the High-Resolution Community Earth System Model and the Impact of Ocean Coupling", "translator" : [ { "dropping-particle" : "", "family" : "S2938", "given" : "", "non-dropping-particle" : "", "parse-names" : false, "suffix" : "" } ], "type" : "article-journal", "volume" : "10" }, "uris" : [ "http://www.mendeley.com/documents/?uuid=4b1f800a-88c6-4484-b1c2-50526c95eabf" ] }, { "id" : "ITEM-2", "itemData" : { "DOI" : "10.1175/JCLI-D-19-0639.1", "ISSN" : "0894-8755", "abstract" : "A multimodel, multiresolution set of simulations over the period 1950\u20132014 using a common forcing protocol from CMIP6 HighResMIP have been completed by six modeling groups. Analysis of tropical cyclone performance using two different tracking algorithms suggests that enhanced resolution toward 25 km typically leads to more frequent and stronger tropical cyclones, together with improvements in spatial distribution and storm structure. Both of these factors reduce typical GCM biases seen at lower resolution. Using single ensemble members of each model, there is little evidence of systematic improvement in interannual variability in either storm frequency or accumulated cyclone energy as compared with observations when resolution is increased. Changes in the relationships between large-scale drivers of climate variability and tropical cyclone variability in the Atlantic Ocean are also not robust to model resolution. However, using a larger ensemble of simulations (of up to 14 members) with one model at different resolutions does show evidence of increased skill at higher resolution. The ensemble mean correlation of Atlantic interannual tropical cyclone variability increases from ~0.5 to ~0.65 when resolution increases from 250 to 100 km. In the northwestern Pacific Ocean the skill keeps increasing with 50-km resolution to 0.7. These calculations also suggest that more than six members are required to adequately distinguish the impact of resolution within the forced signal from the weather noise.",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ere", "given" : "Benoi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Pierre", "non-dropping-particle" : "", "parse-names" : false, "suffix" : "" }, { "dropping-particle" : "", "family" : "Putrasahan", "given" : "Dian", "non-dropping-particle" : "", "parse-names" : false, "suffix" : "" }, { "dropping-particle" : "", "family" : "Roberts", "given" : "Christopher",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container-title" : "Journal of Climate", "id" : "ITEM-2", "issue" : "7", "issued" : { "date-parts" : [ [ "2020", "2", "25" ] ] }, "page" : "2557-2583", "title" : "Impact of model resolution on tropical cyclone simulation using the HighResMIP PRIMAVERA multi-model ensemble", "translator" : [ { "dropping-particle" : "", "family" : "S3167", "given" : "", "non-dropping-particle" : "", "parse-names" : false, "suffix" : "" } ], "type" : "article-journal", "volume" : "33" }, "uris" : [ "http://www.mendeley.com/documents/?uuid=42cc452b-08bd-4659-b943-0e5cf000f930" ] } ], "mendeley" : { "formattedCitation" : "(Li and Sriver, 2018; Roberts et al., 2020a)", "plainTextFormattedCitation" : "(Li and Sriver, 2018; Roberts et al., 2020a)", "previouslyFormattedCitation" : "(Li and Sriver, 2018; Roberts et al., 2020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 and Sriver, 2018; Roberts et al., 2020a)</w:t>
      </w:r>
      <w:r w:rsidRPr="00D424AA">
        <w:rPr>
          <w:rFonts w:cs="Times New Roman"/>
          <w:lang w:val="en-GB"/>
        </w:rPr>
        <w:fldChar w:fldCharType="end"/>
      </w:r>
      <w:r w:rsidRPr="00841A35">
        <w:rPr>
          <w:rFonts w:cs="Times New Roman"/>
          <w:lang w:val="en-GB"/>
        </w:rPr>
        <w:t xml:space="preserve">. Coarse resolution atmospheric models may degrade coupled model performance as well. For example, in a case study of Hurricane Harvey, </w:t>
      </w:r>
      <w:r w:rsidRPr="00D424AA">
        <w:rPr>
          <w:rFonts w:cs="Times New Roman"/>
          <w:lang w:val="en-GB"/>
        </w:rPr>
        <w:fldChar w:fldCharType="begin" w:fldLock="1"/>
      </w:r>
      <w:r w:rsidR="00FF6231">
        <w:rPr>
          <w:rFonts w:cs="Times New Roman"/>
          <w:lang w:val="en-GB"/>
        </w:rPr>
        <w:instrText>ADDIN CSL_CITATION { "citationItems" : [ { "id" : "ITEM-1", "itemData" : { "DOI" : "10.1029/2018EF000825", "ISSN" : "2328-4277", "abstract" : "Abstract While hurricanes occur naturally, human-caused climate change is supercharging them and exacerbating the risk of major damage. Here using ocean and atmosphere observations, we demonstrate links between increased upper ocean heat content due to global warming with the extreme rainfalls from recent hurricanes. Hurricane Harvey provides an excellent case study as it was isolated in space and time. We show that prior to the beginning of northern summer of 2017, ocean heat content was the highest on record both globally and in the Gulf of Mexico, but the latter sharply decreased with hurricane Harvey via ocean evaporative cooling. The lost ocean heat was realized in the atmosphere as moisture, and then as latent heat in record-breaking heavy rainfalls. Accordingly, record high ocean heat values not only increased the fuel available to sustain and intensify Harvey but also increased its flooding rains on land. Harvey could not have produced so much rain without human-induced climate change. Results have implications for the role of hurricanes in climate. Proactive planning for the consequences of human-caused climate change is not happening in many vulnerable areas, making the disasters much worse.", "author" : [ { "dropping-particle" : "", "family" : "Trenberth", "given" : "Kevin", "non-dropping-particle" : "", "parse-names" : false, "suffix" : "" }, { "dropping-particle" : "", "family" : "Lijing", "given" : "Cheng", "non-dropping-particle" : "", "parse-names" : false, "suffix" : "" }, { "dropping-particle" : "", "family" : "Peter", "given" : "Jacobs", "non-dropping-particle" : "", "parse-names" : false, "suffix" : "" }, { "dropping-particle" : "", "family" : "Yongxin", "given" : "Zhang", "non-dropping-particle" : "", "parse-names" : false, "suffix" : "" }, { "dropping-particle" : "", "family" : "John", "given" : "Fasullo", "non-dropping-particle" : "", "parse-names" : false, "suffix" : "" } ], "container-title" : "Earth's Future", "id" : "ITEM-1", "issue" : "5", "issued" : { "date-parts" : [ [ "2018", "5" ] ] }, "page" : "730-744", "publisher" : "Wiley-Blackwell", "title" : "Hurricane Harvey Links to Ocean Heat Content and Climate Change Adaptation", "translator" : [ { "dropping-particle" : "", "family" : "S1148", "given" : "", "non-dropping-particle" : "", "parse-names" : false, "suffix" : "" } ], "type" : "article-journal", "volume" : "6" }, "uris" : [ "http://www.mendeley.com/documents/?uuid=06d814e2-e785-40b2-91de-c7989504aecb" ] } ], "mendeley" : { "formattedCitation" : "(Trenberth et al., 2018)", "manualFormatting" : "Trenberth et al. (2018)", "plainTextFormattedCitation" : "(Trenberth et al., 2018)", "previouslyFormattedCitation" : "(Trenberth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renberth et al. (2018)</w:t>
      </w:r>
      <w:r w:rsidRPr="00D424AA">
        <w:rPr>
          <w:rFonts w:cs="Times New Roman"/>
          <w:lang w:val="en-GB"/>
        </w:rPr>
        <w:fldChar w:fldCharType="end"/>
      </w:r>
      <w:r w:rsidRPr="00841A35">
        <w:rPr>
          <w:rFonts w:cs="Times New Roman"/>
          <w:lang w:val="en-GB"/>
        </w:rPr>
        <w:t xml:space="preserve"> suggested that the lack of realistic hurricane activity within coupled climate models hampers the models’ ability to simulate SST and ocean heat content and their changes. </w:t>
      </w:r>
    </w:p>
    <w:p w14:paraId="6B17FB01" w14:textId="77777777" w:rsidR="007A1008" w:rsidRPr="00D424AA" w:rsidRDefault="007A1008" w:rsidP="00D424AA">
      <w:pPr>
        <w:rPr>
          <w:rFonts w:cs="Times New Roman"/>
          <w:lang w:val="en-GB"/>
        </w:rPr>
      </w:pPr>
    </w:p>
    <w:p w14:paraId="12053846" w14:textId="367290CD" w:rsidR="007A1008" w:rsidRPr="00D424AA" w:rsidRDefault="007A1008" w:rsidP="00D424AA">
      <w:pPr>
        <w:rPr>
          <w:rFonts w:cs="Times New Roman"/>
          <w:lang w:val="en-GB"/>
        </w:rPr>
      </w:pPr>
      <w:r w:rsidRPr="00D424AA">
        <w:rPr>
          <w:rFonts w:cs="Times New Roman"/>
          <w:lang w:val="en-GB"/>
        </w:rPr>
        <w:t xml:space="preserve">Even with higher-resolution atmosphere-ocean coupled models, TC projection studies still rely on assumptions in experimental design that introduce uncertainties. Computational constraints often limit the number of simulations, resulting in relatively small ensemble sizes and incomplete analyses of possible future SST magnitude and pattern changes </w:t>
      </w:r>
      <w:commentRangeStart w:id="2558"/>
      <w:r w:rsidRPr="00D424AA">
        <w:rPr>
          <w:rFonts w:cs="Times New Roman"/>
          <w:lang w:val="en-GB"/>
        </w:rPr>
        <w:fldChar w:fldCharType="begin" w:fldLock="1"/>
      </w:r>
      <w:ins w:id="2559" w:author="Robin Matthews" w:date="2021-07-14T10:08:00Z">
        <w:r w:rsidR="00C45A6E">
          <w:rPr>
            <w:rFonts w:cs="Times New Roman"/>
            <w:lang w:val="en-GB"/>
          </w:rPr>
          <w:instrText>ADDIN CSL_CITATION { "citationItems" : [ { "id" : "ITEM-1", "itemData" : { "DOI" : "10.1175/JCLI-D-11-00313.1", "ISSN" : "0894-8755", "abstract" : "AbstractA tropical cyclone?permitting global atmospheric model is used to explore the hurricane frequency response to sea surface temperature (SST) anomalies generated by coupled models for the late-twenty-first century. Results are presented for SST anomalies averaged over 18 models as well as from 8 individual models. For each basin, there exists large intermodel spread in the magnitude and even the sign of the frequency response among the different SST projections. These sizable variations in response are explored to understand features of SST distributions that are important for the basin-wide hurricane responses. In the North Atlantic, the eastern Pacific, and the southern Indian basins, most (72%?86%) of the intermodel variance in storm frequency response can be explained by a simple relative SST index defined as a basin?s storm development region SST minus the tropical mean SST. The explained variance is significantly lower in the South Pacific (48%) and much lower in the western Pacific basin (27%). Several atmospheric parameters are utilized to probe changes in tropical atmospheric circulation and thermodynamical properties relevant to storm genesis in the model. While all present strong correlation to storm response in some basins, a parameter-measuring tropospheric convective mass flux stands out as skillful in explaining the simulated differences for all basins. Globally, in addition to a modest reduction of total storm frequency, the simulations exhibit a small, but robust eastward and poleward migration of genesis frequency in both the North Pacific and the North Atlantic Oceans. This eastward migration of storms can also be explained by changes in convection.", "author" : [ { "dropping-particle" : "", "family" : "Zhao", "given" : "Ming", "non-dropping-particle" : "", "parse-names" : false, "suffix" : "" }, { "dropping-particle" : "", "family" : "Held", "given" : "Isaac M", "non-dropping-particle" : "", "parse-names" : false, "suffix" : "" } ], "container-title" : "Journal of Climate", "id" : "ITEM-1", "issue" : "8", "issued" : { "date-parts" : [ [ "2011", "11" ] ] }, "page" : "2995-3009", "publisher" : "American Meteorological Society", "title" : "TC-Permitting GCM Simulations of Hurricane Frequency Response to Sea Surface Temperature Anomalies Projected for the Late-Twenty-First Century", "translator" : [ { "dropping-particle" : "", "family" : "S1418", "given" : "", "non-dropping-particle" : "", "parse-names" : false, "suffix" : "" } ], "type" : "article-journal", "volume" : "25" }, "uris" : [ "http://www.mendeley.com/documents/?uuid=918b8ad8-ae79-4829-b1c1-5d691d9ef3da", "http://www.mendeley.com/documents/?uuid=b0cc9f1c-31e2-409e-8383-7de4d60f606b", "http://www.mendeley.com/documents/?uuid=f28f3a16-3730-48a0-983e-011df22affba" ] }, { "id" : "ITEM-2", "itemData" : { "DOI" : "10.1175/JCLI-D-12-00539.1", "ISSN" : "0894-8755", "abstract" : "AbstractTwenty-first-century projections of Atlantic climate change are downscaled to explore the robustness of potential changes in hurricane activity. Multimodel ensembles using the phase 3 of the Coupled Model Intercomparison Project (CMIP3)/Special Report on Emissions Scenarios A1B (SRES A1B; late-twenty-first century) and phase 5 of the Coupled Model Intercomparison Project (CMIP5)/representative concentration pathway 4.5 (RCP4.5; early- and late-twenty-first century) scenarios are examined. Ten individual CMIP3 models are downscaled to assess the spread of results among the CMIP3 (but not the CMIP5) models. Downscaling simulations are compared for 18-km grid regional and 50-km grid global models. Storm cases from the regional model are further downscaled into the Geophysical Fluid Dynamics Laboratory (GFDL) hurricane model (9-km inner grid spacing, with ocean coupling) to simulate intense hurricanes at a finer resolution.A significant reduction in tropical storm frequency is projected for the CMIP3 (?27%), CMIP5-early (?20%) and CMIP5-late (?23%) ensembles and for 5 of the 10 individual CMIP3 models. Lifetime maximum hurricane intensity increases significantly in the high-resolution experiments?by 4%?6% for CMIP3 and CMIP5 ensembles. A significant increase (+87%) in the frequency of very intense (categories 4 and 5) hurricanes (winds \u2265 59 m s?1) is projected using CMIP3, but smaller, only marginally significant increases are projected (+45% and +39%) for the CMIP5-early and CMIP5-late scenarios. Hurricane rainfall rates increase robustly for the CMIP3 and CMIP5 scenarios. For the late-twenty-first century, this increase amounts to +20% to +30% in the model hurricane?s inner core, with a smaller increase (~10%) for averaging radii of 200 km or larger. The fractional increase in precipitation at large radii (200?400 km) approximates that expected from environmental water vapor content scaling, while increases for the inner core exceed this level.", "author" : [ { "dropping-particle" : "", "family" : "Knutson", "given" : "Thomas R", "non-dropping-particle" : "", "parse-names" : false, "suffix" : "" }, { "dropping-particle" : "", "family" : "Sirutis", "given" : "Joseph J", "non-dropping-particle" : "", "parse-names" : false, "suffix" : "" }, { "dropping-particle" : "", "family" : "Vecchi", "given" : "Gabriel A", "non-dropping-particle" : "", "parse-names" : false, "suffix" : "" }, { "dropping-particle" : "", "family" : "Garner", "given" : "Stephen", "non-dropping-particle" : "", "parse-names" : false, "suffix" : "" }, { "dropping-particle" : "", "family" : "Zhao", "given" : "Ming", "non-dropping-particle" : "", "parse-names" : false, "suffix" : "" }, { "dropping-particle" : "", "family" : "Kim", "given" : "Hyeong-Seog", "non-dropping-particle" : "", "parse-names" : false, "suffix" : "" }, { "dropping-particle" : "", "family" : "Bender", "given" : "Morris", "non-dropping-particle" : "", "parse-names" : false, "suffix" : "" }, { "dropping-particle" : "", "family" : "Tuleya", "given" : "Robert E", "non-dropping-particle" : "", "parse-names" : false, "suffix" : "" }, { "dropping-particle" : "", "family" : "Held", "given" : "Isaac M", "non-dropping-particle" : "", "parse-names" : false, "suffix" : "" }, { "dropping-particle" : "", "family" : "Villarini", "given" : "Gabriele", "non-dropping-particle" : "", "parse-names" : false, "suffix" : "" } ], "container-title" : "Journal of Climate", "id" : "ITEM-2", "issue" : "17", "issued" : { "date-parts" : [ [ "2013", "5" ] ] }, "page" : "6591-6617", "publisher" : "American Meteorological Society", "title" : "Dynamical Downscaling Projections of Twenty-First-Century Atlantic Hurricane Activity: CMIP3 and CMIP5 Model-Based Scenarios", "translator" : [ { "dropping-particle" : "", "family" : "S2999", "given" : "", "non-dropping-particle" : "", "parse-names" : false, "suffix" : "" } ], "type" : "article-journal", "volume" : "26" }, "uris" : [ "http://www.mendeley.com/documents/?uuid=c1b5c4fa-b86b-416d-b0b8-7918221bceed" ] } ], "mendeley" : { "formattedCitation" : "(Zhao and Held, 2011; Knutson et al., 2013a)", "manualFormatting" : "(Zhao and Held, 2011; Knutson et al., 2013b)", "plainTextFormattedCitation" : "(Zhao and Held, 2011; Knutson et al., 2013a)", "previouslyFormattedCitation" : "(Zhao and Held, 2011; Knutson et al., 2013a)" }, "properties" : { "noteIndex" : 0 }, "schema" : "https://github.com/citation-style-language/schema/raw/master/csl-citation.json" }</w:instrText>
        </w:r>
      </w:ins>
      <w:del w:id="2560" w:author="Robin Matthews" w:date="2021-07-14T10:08:00Z">
        <w:r w:rsidR="00FF6231" w:rsidDel="00C45A6E">
          <w:rPr>
            <w:rFonts w:cs="Times New Roman"/>
            <w:lang w:val="en-GB"/>
          </w:rPr>
          <w:delInstrText>ADDIN CSL_CITATION { "citationItems" : [ { "id" : "ITEM-1", "itemData" : { "DOI" : "10.1175/JCLI-D-11-00313.1", "ISSN" : "0894-8755", "abstract" : "AbstractA tropical cyclone?permitting global atmospheric model is used to explore the hurricane frequency response to sea surface temperature (SST) anomalies generated by coupled models for the late-twenty-first century. Results are presented for SST anomalies averaged over 18 models as well as from 8 individual models. For each basin, there exists large intermodel spread in the magnitude and even the sign of the frequency response among the different SST projections. These sizable variations in response are explored to understand features of SST distributions that are important for the basin-wide hurricane responses. In the North Atlantic, the eastern Pacific, and the southern Indian basins, most (72%?86%) of the intermodel variance in storm frequency response can be explained by a simple relative SST index defined as a basin?s storm development region SST minus the tropical mean SST. The explained variance is significantly lower in the South Pacific (48%) and much lower in the western Pacific basin (27%). Several atmospheric parameters are utilized to probe changes in tropical atmospheric circulation and thermodynamical properties relevant to storm genesis in the model. While all present strong correlation to storm response in some basins, a parameter-measuring tropospheric convective mass flux stands out as skillful in explaining the simulated differences for all basins. Globally, in addition to a modest reduction of total storm frequency, the simulations exhibit a small, but robust eastward and poleward migration of genesis frequency in both the North Pacific and the North Atlantic Oceans. This eastward migration of storms can also be explained by changes in convection.", "author" : [ { "dropping-particle" : "", "family" : "Zhao", "given" : "Ming", "non-dropping-particle" : "", "parse-names" : false, "suffix" : "" }, { "dropping-particle" : "", "family" : "Held", "given" : "Isaac M", "non-dropping-particle" : "", "parse-names" : false, "suffix" : "" } ], "container-title" : "Journal of Climate", "id" : "ITEM-1", "issue" : "8", "issued" : { "date-parts" : [ [ "2011", "11" ] ] }, "page" : "2995-3009", "publisher" : "American Meteorological Society", "title" : "TC-Permitting GCM Simulations of Hurricane Frequency Response to Sea Surface Temperature Anomalies Projected for the Late-Twenty-First Century", "translator" : [ { "dropping-particle" : "", "family" : "S1418", "given" : "", "non-dropping-particle" : "", "parse-names" : false, "suffix" : "" } ], "type" : "article-journal", "volume" : "25" }, "uris" : [ "http://www.mendeley.com/documents/?uuid=918b8ad8-ae79-4829-b1c1-5d691d9ef3da", "http://www.mendeley.com/documents/?uuid=b0cc9f1c-31e2-409e-8383-7de4d60f606b", "http://www.mendeley.com/documents/?uuid=f28f3a16-3730-48a0-983e-011df22affba" ] }, { "id" : "ITEM-2", "itemData" : { "DOI" : "10.1175/JCLI-D-12-00539.1", "ISSN" : "0894-8755", "abstract" : "AbstractTwenty-first-century projections of Atlantic climate change are downscaled to explore the robustness of potential changes in hurricane activity. Multimodel ensembles using the phase 3 of the Coupled Model Intercomparison Project (CMIP3)/Special Report on Emissions Scenarios A1B (SRES A1B; late-twenty-first century) and phase 5 of the Coupled Model Intercomparison Project (CMIP5)/representative concentration pathway 4.5 (RCP4.5; early- and late-twenty-first century) scenarios are examined. Ten individual CMIP3 models are downscaled to assess the spread of results among the CMIP3 (but not the CMIP5) models. Downscaling simulations are compared for 18-km grid regional and 50-km grid global models. Storm cases from the regional model are further downscaled into the Geophysical Fluid Dynamics Laboratory (GFDL) hurricane model (9-km inner grid spacing, with ocean coupling) to simulate intense hurricanes at a finer resolution.A significant reduction in tropical storm frequency is projected for the CMIP3 (?27%), CMIP5-early (?20%) and CMIP5-late (?23%) ensembles and for 5 of the 10 individual CMIP3 models. Lifetime maximum hurricane intensity increases significantly in the high-resolution experiments?by 4%?6% for CMIP3 and CMIP5 ensembles. A significant increase (+87%) in the frequency of very intense (categories 4 and 5) hurricanes (winds \u2265 59 m s?1) is projected using CMIP3, but smaller, only marginally significant increases are projected (+45% and +39%) for the CMIP5-early and CMIP5-late scenarios. Hurricane rainfall rates increase robustly for the CMIP3 and CMIP5 scenarios. For the late-twenty-first century, this increase amounts to +20% to +30% in the model hurricane?s inner core, with a smaller increase (~10%) for averaging radii of 200 km or larger. The fractional increase in precipitation at large radii (200?400 km) approximates that expected from environmental water vapor content scaling, while increases for the inner core exceed this level.", "author" : [ { "dropping-particle" : "", "family" : "Knutson", "given" : "Thomas R", "non-dropping-particle" : "", "parse-names" : false, "suffix" : "" }, { "dropping-particle" : "", "family" : "Sirutis", "given" : "Joseph J", "non-dropping-particle" : "", "parse-names" : false, "suffix" : "" }, { "dropping-particle" : "", "family" : "Vecchi", "given" : "Gabriel A", "non-dropping-particle" : "", "parse-names" : false, "suffix" : "" }, { "dropping-particle" : "", "family" : "Garner", "given" : "Stephen", "non-dropping-particle" : "", "parse-names" : false, "suffix" : "" }, { "dropping-particle" : "", "family" : "Zhao", "given" : "Ming", "non-dropping-particle" : "", "parse-names" : false, "suffix" : "" }, { "dropping-particle" : "", "family" : "Kim", "given" : "Hyeong-Seog", "non-dropping-particle" : "", "parse-names" : false, "suffix" : "" }, { "dropping-particle" : "", "family" : "Bender", "given" : "Morris", "non-dropping-particle" : "", "parse-names" : false, "suffix" : "" }, { "dropping-particle" : "", "family" : "Tuleya", "given" : "Robert E", "non-dropping-particle" : "", "parse-names" : false, "suffix" : "" }, { "dropping-particle" : "", "family" : "Held", "given" : "Isaac M", "non-dropping-particle" : "", "parse-names" : false, "suffix" : "" }, { "dropping-particle" : "", "family" : "Villarini", "given" : "Gabriele", "non-dropping-particle" : "", "parse-names" : false, "suffix" : "" } ], "container-title" : "Journal of Climate", "id" : "ITEM-2", "issue" : "17", "issued" : { "date-parts" : [ [ "2013", "5" ] ] }, "page" : "6591-6617", "publisher" : "American Meteorological Society", "title" : "Dynamical Downscaling Projections of Twenty-First-Century Atlantic Hurricane Activity: CMIP3 and CMIP5 Model-Based Scenarios", "translator" : [ { "dropping-particle" : "", "family" : "S2999", "given" : "", "non-dropping-particle" : "", "parse-names" : false, "suffix" : "" } ], "type" : "article-journal", "volume" : "26" }, "uris" : [ "http://www.mendeley.com/documents/?uuid=c1b5c4fa-b86b-416d-b0b8-7918221bceed" ] } ], "mendeley" : { "formattedCitation" : "(Zhao and Held, 2011; Knutson et al., 2013a)", "plainTextFormattedCitation" : "(Zhao and Held, 2011; Knutson et al., 2013a)", "previouslyFormattedCitation" : "(Zhao and Held, 2011; Knutson et al., 2013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Zhao and Held, 2011; Knutson et al., 2013</w:t>
      </w:r>
      <w:del w:id="2561" w:author="Robin Matthews" w:date="2021-07-14T10:08:00Z">
        <w:r w:rsidR="00A26296" w:rsidDel="00C45A6E">
          <w:rPr>
            <w:rFonts w:cs="Times New Roman"/>
            <w:noProof/>
            <w:lang w:val="en-GB"/>
          </w:rPr>
          <w:delText>a</w:delText>
        </w:r>
      </w:del>
      <w:ins w:id="2562" w:author="Robin Matthews" w:date="2021-07-14T10:08:00Z">
        <w:r w:rsidR="00C45A6E">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2558"/>
      <w:r w:rsidR="00A26296">
        <w:rPr>
          <w:rStyle w:val="Marquedecommentaire"/>
        </w:rPr>
        <w:commentReference w:id="2558"/>
      </w:r>
      <w:r w:rsidRPr="00841A35">
        <w:rPr>
          <w:rFonts w:cs="Times New Roman"/>
          <w:lang w:val="en-GB"/>
        </w:rPr>
        <w:t>. Uncertainties in aerosol forcing also are reflected in T</w:t>
      </w:r>
      <w:r w:rsidRPr="00D424AA">
        <w:rPr>
          <w:rFonts w:cs="Times New Roman"/>
          <w:lang w:val="en-GB"/>
        </w:rPr>
        <w:t xml:space="preserve">C projection uncertainty </w:t>
      </w:r>
      <w:r w:rsidRPr="00D424AA">
        <w:rPr>
          <w:rFonts w:cs="Times New Roman"/>
          <w:lang w:val="en-GB"/>
        </w:rPr>
        <w:fldChar w:fldCharType="begin" w:fldLock="1"/>
      </w:r>
      <w:r w:rsidR="00FF6231">
        <w:rPr>
          <w:rFonts w:cs="Times New Roman"/>
          <w:lang w:val="en-GB"/>
        </w:rPr>
        <w:instrText>ADDIN CSL_CITATION { "citationItems" : [ { "id" : "ITEM-1", "itemData" : { "DOI" : "10.1038/nclimate2144", "author" : [ { "dropping-particle" : "", "family" : "Wang", "given" : "Yuan", "non-dropping-particle" : "", "parse-names" : false, "suffix" : "" }, { "dropping-particle" : "", "family" : "Lee", "given" : "Keun-Hee", "non-dropping-particle" : "", "parse-names" : false, "suffix" : "" }, { "dropping-particle" : "", "family" : "Lin", "given" : "Yun", "non-dropping-particle" : "", "parse-names" : false, "suffix" : "" }, { "dropping-particle" : "", "family" : "Levy", "given" : "Misti", "non-dropping-particle" : "", "parse-names" : false, "suffix" : "" }, { "dropping-particle" : "", "family" : "Zhang", "given" : "Renyi", "non-dropping-particle" : "", "parse-names" : false, "suffix" : "" } ], "container-title" : "Nature Climate Change", "id" : "ITEM-1", "issued" : { "date-parts" : [ [ "2014", "3" ] ] }, "page" : "368", "publisher" : "Nature Publishing Group", "title" : "Distinct effects of anthropogenic aerosols on tropical cyclones", "translator" : [ { "dropping-particle" : "", "family" : "S1422", "given" : "", "non-dropping-particle" : "", "parse-names" : false, "suffix" : "" } ], "type" : "article-journal", "volume" : "4" }, "uris" : [ "http://www.mendeley.com/documents/?uuid=355f32de-9505-4e12-9c20-8833b9264c77", "http://www.mendeley.com/documents/?uuid=4e8e8eed-0c7e-4b58-85eb-c473c2bcaddd", "http://www.mendeley.com/documents/?uuid=a2ea568e-c5de-47e0-a7d8-b91f321d6b6c" ] } ], "mendeley" : { "formattedCitation" : "(Wang et al., 2014)", "plainTextFormattedCitation" : "(Wang et al., 2014)", "previouslyFormattedCitation" : "(Wang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ng et al., 2014)</w:t>
      </w:r>
      <w:r w:rsidRPr="00D424AA">
        <w:rPr>
          <w:rFonts w:cs="Times New Roman"/>
          <w:lang w:val="en-GB"/>
        </w:rPr>
        <w:fldChar w:fldCharType="end"/>
      </w:r>
      <w:r w:rsidRPr="00841A35">
        <w:rPr>
          <w:rFonts w:cs="Times New Roman"/>
          <w:lang w:val="en-GB"/>
        </w:rPr>
        <w:t>.</w:t>
      </w:r>
    </w:p>
    <w:p w14:paraId="6D4C7FE9" w14:textId="77777777" w:rsidR="007A1008" w:rsidRPr="00D424AA" w:rsidRDefault="007A1008" w:rsidP="00D424AA">
      <w:pPr>
        <w:rPr>
          <w:rFonts w:cs="Times New Roman"/>
          <w:lang w:val="en-GB"/>
        </w:rPr>
      </w:pPr>
    </w:p>
    <w:p w14:paraId="2AD40D79" w14:textId="272CF690" w:rsidR="007A1008" w:rsidRPr="00D424AA" w:rsidRDefault="007A1008" w:rsidP="00D424AA">
      <w:pPr>
        <w:rPr>
          <w:rFonts w:cs="Times New Roman"/>
          <w:lang w:val="en-GB"/>
        </w:rPr>
      </w:pPr>
      <w:r w:rsidRPr="00D424AA">
        <w:rPr>
          <w:rFonts w:cs="Times New Roman"/>
          <w:lang w:val="en-GB"/>
        </w:rPr>
        <w:t xml:space="preserve">Regional climate models (RCM) with grid spacing around 15-50 km can be used to study the projection of TCs. RCMs are run with lateral and surface boundary conditions, which are specified by the atmospheric state and SSTs simulated by GCMs. Various combinations of the lateral and surface boundary conditions can be chosen for RCM studies, and uncertainties in the projection can be further examined in general. They are used for studying changes in TC characteristics in a specific area, such as Vietnam </w:t>
      </w:r>
      <w:r w:rsidRPr="00D424AA">
        <w:rPr>
          <w:rFonts w:cs="Times New Roman"/>
          <w:lang w:val="en-GB"/>
        </w:rPr>
        <w:fldChar w:fldCharType="begin" w:fldLock="1"/>
      </w:r>
      <w:r w:rsidR="00FF6231">
        <w:rPr>
          <w:rFonts w:cs="Times New Roman"/>
          <w:lang w:val="en-GB"/>
        </w:rPr>
        <w:instrText>ADDIN CSL_CITATION { "citationItems" : [ { "id" : "ITEM-1", "itemData" : { "DOI" : "10.1007/s00382-014-2450-8", "ISSN" : "14320894", "abstract" : "The regional climate modelling system PRECIS, was run at 25 km horizontal resolution for 150 years (1949\u20132099) using global driving data from a five member perturbed physics ensemble (based on the coupled global climate model HadCM3). Output from these simulations was used to investigate projected changes in tropical cyclones (TCs) over Vietnam and the South China Sea due to global warming (under SRES scenario A1B). Thirty year climatological mean periods were used to look at projected changes in future (2069\u20132098) TCs compared to a 1961\u20131990 baseline. Present day results were compared qualitatively with IBTrACS observations and found to be reasonably realistic. Future projections show a 20\u201344 % decrease in TC frequency, although the spatial patterns of change differ between the ensemble members, and an increase of 27\u201353 % in the amount of TC associated precipitation. No statistically significant changes in TC intensity were found, however, the occurrence of more intense TCs (defined as those with a maximum 10 m wind speed &gt;35 m/s) was found to increase by 3\u20139 %. Projected increases in TC associated precipitation are likely caused by increased evaporation and availability of atmospheric water vapour, due to increased sea surface and atmospheric temperature. The mechanisms behind the projected changes in TC frequency are difficult to link explicitly; changes are most likely due to the combination of increased static stability, increased vertical wind shear and decreased upward motion, which suggest a decrease in the tropical overturning circulation.", "author" : [ { "dropping-particle" : "", "family" : "Redmond", "given" : "Grace", "non-dropping-particle" : "", "parse-names" : false, "suffix" : "" }, { "dropping-particle" : "", "family" : "Hodges", "given" : "Kevin I.", "non-dropping-particle" : "", "parse-names" : false, "suffix" : "" }, { "dropping-particle" : "", "family" : "Mcsweeney", "given" : "Carol", "non-dropping-particle" : "", "parse-names" : false, "suffix" : "" }, { "dropping-particle" : "", "family" : "Jones", "given" : "Richard", "non-dropping-particle" : "", "parse-names" : false, "suffix" : "" }, { "dropping-particle" : "", "family" : "Hein", "given" : "David", "non-dropping-particle" : "", "parse-names" : false, "suffix" : "" } ], "container-title" : "Climate Dynamics", "id" : "ITEM-1", "issue" : "7-8", "issued" : { "date-parts" : [ [ "2015" ] ] }, "page" : "1983-2000", "publisher" : "Springer Berlin Heidelberg", "title" : "Projected changes in tropical cyclones over Vietnam and the South China Sea using a 25 km regional climate model perturbed physics ensemble", "translator" : [ { "dropping-particle" : "", "family" : "S2903", "given" : "", "non-dropping-particle" : "", "parse-names" : false, "suffix" : "" } ], "type" : "article-journal", "volume" : "45" }, "uris" : [ "http://www.mendeley.com/documents/?uuid=0dad1732-83ba-40ed-b39a-33c10b627152" ] } ], "mendeley" : { "formattedCitation" : "(Redmond et al., 2015)", "plainTextFormattedCitation" : "(Redmond et al., 2015)", "previouslyFormattedCitation" : "(Redmond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edmond et al., 2015)</w:t>
      </w:r>
      <w:r w:rsidRPr="00D424AA">
        <w:rPr>
          <w:rFonts w:cs="Times New Roman"/>
          <w:lang w:val="en-GB"/>
        </w:rPr>
        <w:fldChar w:fldCharType="end"/>
      </w:r>
      <w:r w:rsidRPr="00841A35">
        <w:rPr>
          <w:rFonts w:cs="Times New Roman"/>
          <w:lang w:val="en-GB"/>
        </w:rPr>
        <w:t xml:space="preserve"> and the Philippines </w:t>
      </w:r>
      <w:r w:rsidRPr="00D424AA">
        <w:rPr>
          <w:rFonts w:cs="Times New Roman"/>
          <w:lang w:val="en-GB"/>
        </w:rPr>
        <w:fldChar w:fldCharType="begin" w:fldLock="1"/>
      </w:r>
      <w:r w:rsidR="00FF6231">
        <w:rPr>
          <w:rFonts w:cs="Times New Roman"/>
          <w:lang w:val="en-GB"/>
        </w:rPr>
        <w:instrText>ADDIN CSL_CITATION { "citationItems" : [ { "id" : "ITEM-1", "itemData" : { "DOI" : "10.1002/joc.5870", "ISSN" : "0899-8418", "abstract" : "The Philippines is one of the most exposed countries in the world to tropical cyclones. In order to provide information to help the country build resilience and plan for a future under a warmer climate, we build on previous research to investigate implications of future climate change on tropical cyclone activity in the Philippines. Experiments were conducted using three regional climate models with horizontal resolutions of approximately 12 km (HadGEM3-RA) and 25 km (HadRM3P and RegCM4). The simulations are driven by boundary data from a subset of global climate model simulations from the CMIP5 ensemble. Here we present the experimental design, the methodology for selecting CMIP5 models, the results of the model validation, and future projections of changes to tropical cyclone frequency and intensity by the mid-21st century. The models used are shown to represent the key climatological features of tropical cyclones across the domain, including the seasonality and general distribution of intensities, but issues remain in resolving very intense tropical cyclones and simulating realistic trajectories across their life-cycles. Acknowledging model inadequacies and uncertainties associated with future climate model projections, the results show a range of plausible changes with a tendency for fewer but slightly more intense tropical cyclones. These results are consistent with the basin-wide results reported in the IPCC AR5 and provide clear evidence that the findings from these previous studies are applicable in the Philippines region.", "author" : [ { "dropping-particle" : "", "family" : "Gallo", "given" : "Florian", "non-dropping-particle" : "", "parse-names" : false, "suffix" : "" }, { "dropping-particle" : "", "family" : "Daron", "given" : "Joseph", "non-dropping-particle" : "", "parse-names" : false, "suffix" : "" }, { "dropping-particle" : "", "family" : "Macadam", "given" : "Ian", "non-dropping-particle" : "", "parse-names" : false, "suffix" : "" }, { "dropping-particle" : "", "family" : "Cinco", "given" : "Thelma", "non-dropping-particle" : "", "parse-names" : false, "suffix" : "" }, { "dropping-particle" : "", "family" : "Villafuerte II", "given" : "Marcelino", "non-dropping-particle" : "", "parse-names" : false, "suffix" : "" }, { "dropping-particle" : "", "family" : "Buonomo", "given" : "Erasmo", "non-dropping-particle" : "", "parse-names" : false, "suffix" : "" }, { "dropping-particle" : "", "family" : "Tucker", "given" : "Simon", "non-dropping-particle" : "", "parse-names" : false, "suffix" : "" }, { "dropping-particle" : "", "family" : "Hein-Griggs", "given" : "David", "non-dropping-particle" : "", "parse-names" : false, "suffix" : "" }, { "dropping-particle" : "", "family" : "Jones", "given" : "Richard G", "non-dropping-particle" : "", "parse-names" : false, "suffix" : "" } ], "container-title" : "International Journal of Climatology", "id" : "ITEM-1", "issue" : "3", "issued" : { "date-parts" : [ [ "2019", "3", "15" ] ] }, "note" : "doi: 10.1002/joc.5870", "page" : "1181-1194", "publisher" : "John Wiley &amp; Sons, Ltd", "title" : "High-resolution regional climate model projections of future tropical cyclone activity in the Philippines", "translator" : [ { "dropping-particle" : "", "family" : "S2904", "given" : "", "non-dropping-particle" : "", "parse-names" : false, "suffix" : "" } ], "type" : "article-journal", "volume" : "39" }, "uris" : [ "http://www.mendeley.com/documents/?uuid=a80b2dba-9249-4a79-a630-56aec9aa15b9" ] } ], "mendeley" : { "formattedCitation" : "(Gallo et al., 2019)", "plainTextFormattedCitation" : "(Gallo et al., 2019)", "previouslyFormattedCitation" : "(Gallo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llo et al., 2019)</w:t>
      </w:r>
      <w:r w:rsidRPr="00D424AA">
        <w:rPr>
          <w:rFonts w:cs="Times New Roman"/>
          <w:lang w:val="en-GB"/>
        </w:rPr>
        <w:fldChar w:fldCharType="end"/>
      </w:r>
      <w:r w:rsidRPr="00841A35">
        <w:rPr>
          <w:rFonts w:cs="Times New Roman"/>
          <w:lang w:val="en-GB"/>
        </w:rPr>
        <w:t>.</w:t>
      </w:r>
    </w:p>
    <w:p w14:paraId="2415B04D" w14:textId="77777777" w:rsidR="007A1008" w:rsidRPr="00D424AA" w:rsidRDefault="007A1008" w:rsidP="00D424AA">
      <w:pPr>
        <w:rPr>
          <w:rFonts w:cs="Times New Roman"/>
          <w:lang w:val="en-GB"/>
        </w:rPr>
      </w:pPr>
    </w:p>
    <w:p w14:paraId="6F194F8A" w14:textId="4E02C912" w:rsidR="007A1008" w:rsidRPr="00D424AA" w:rsidRDefault="007A1008" w:rsidP="00D424AA">
      <w:pPr>
        <w:rPr>
          <w:rFonts w:cs="Times New Roman"/>
          <w:lang w:val="en-GB"/>
        </w:rPr>
      </w:pPr>
      <w:bookmarkStart w:id="2563" w:name="_Hlk46591569"/>
      <w:r w:rsidRPr="00D424AA">
        <w:rPr>
          <w:rFonts w:cs="Times New Roman"/>
          <w:lang w:val="en-GB"/>
        </w:rPr>
        <w:t xml:space="preserve">Less computationally-expensive downscaling approaches that allow larger ensembles and long-term studies are also used in the projection of TCs </w:t>
      </w:r>
      <w:commentRangeStart w:id="2564"/>
      <w:r w:rsidRPr="00D424AA">
        <w:rPr>
          <w:rFonts w:cs="Times New Roman"/>
          <w:lang w:val="en-GB"/>
        </w:rPr>
        <w:fldChar w:fldCharType="begin" w:fldLock="1"/>
      </w:r>
      <w:ins w:id="2565" w:author="Robin Matthews" w:date="2021-07-14T10:09:00Z">
        <w:r w:rsidR="00C45A6E">
          <w:rPr>
            <w:rFonts w:cs="Times New Roman"/>
            <w:lang w:val="en-GB"/>
          </w:rPr>
          <w:instrText>ADDIN CSL_CITATION { "citationItems" : [ { "id" : "ITEM-1", "itemData" : { "DOI" : "10.1175/BAMS-87-3-299", "ISSN" : "00030007", "abstract" : "Hurricanes are lethal and costly phenomena, and it is therefore of great importance to assess the long-term risk they pose to society. Among the greatest threats are those associated with high winds and related phenomena, such as storm surges. Here we assess the probability that hurricane winds will affect any given point in space by combining an estimate of the probability that a hurricane will pass within some given radius of the point in question with an estimate of the spatial probability density of storm winds. To assess the probability that stor ms will pass close enough to a point of interest to affect it, we apply two largely independent techniques for generating large numbers of synthetic hurricane tracks. The first treats each track as a Markov chain, using statistics derived from observed hurricane-track data. The second technique begins by generating a large class of synthetic, time-varying wind fields at 850 and 250 hPa whose variance, covariance, and monthly means match NCEP-NCAR reanalysis data and whose kinetic energy follows an \u03c9-3 geostrophic turbulence spectral frequency distribution. Hurricanes are assumed to move with a weighted mean ofthe 850- and 250-hPa flow plus a \"beta drift\" correction, after originating at points determined from historical genesis data. The statistical characteristics of tracks generated by these two means are compared. For a given point in space, many (\u223c104) synthetic tracks are generated that pass within a specified distance of a point of interest, using both track generation methods. For each of these tracks, a deterministic, coupled, numerical simulation of the storm's intensity is carried out, using monthly mean upper-ocean and potential intensity climatologies, together with time-varying vertical wind shear generated from the synthetic time series of 850-and 250-hPa winds, as described above. For the case in which the tracks are generated using the synthetic environmental flow, the tracks and the shear are generated using the same wind fields and are therefore mutually consistent. The track and intensity data are finally used together with a vortex structure model to construct probability distributions of wind speed at fixed points in space. These are compared to similar estimates based directly on historical hurricane data for two coastal cities. \u00a92006 American Meteorological Society.", "author" : [ { "dropping-particle" : "", "family" : "Emanuel", "given" : "Kerry A.", "non-dropping-particle" : "", "parse-names" : false, "suffix" : "" }, { "dropping-particle" : "", "family" : "Ravela", "given" : "Sai", "non-dropping-particle" : "", "parse-names" : false, "suffix" : "" }, { "dropping-particle" : "", "family" : "Vivant", "given" : "Emmanuel", "non-dropping-particle" : "", "parse-names" : false, "suffix" : "" }, { "dropping-particle" : "", "family" : "Risi", "given" : "Camille", "non-dropping-particle" : "", "parse-names" : false, "suffix" : "" } ], "container-title" : "Bulletin of the American Meteorological Society", "id" : "ITEM-1", "issue" : "3", "issued" : { "date-parts" : [ [ "2006" ] ] }, "page" : "299-314", "title" : "A statistical deterministic approach to hurricane risk assessment", "translator" : [ { "dropping-particle" : "", "family" : "S2819", "given" : "", "non-dropping-particle" : "", "parse-names" : false, "suffix" : "" } ], "type" : "article-journal", "volume" : "87" }, "uris" : [ "http://www.mendeley.com/documents/?uuid=63996cb6-86a6-4642-b1e0-a2cfb2a65224" ] }, { "id" : "ITEM-2", "itemData" : { "DOI" : "10.1002/2017MS001186", "ISSN" : "19422466", "abstract" : "A new statistical-dynamical model is developed for estimating the long-term hazard of rare, high impact tropical cyclones events globally. There are three components representing the complete storm lifetime: an environmental index-based genesis model, a beta-advection track model, and an autoregressive intensity model. All three components depend upon the local environmental conditions, including potential intensity, relative sea surface temperature, 850 and 250 hPa steering flow, deep-layer mean vertical shear, 850 hPa vorticity, and midlevel relative humidity. The hazard model, using 400 realizations of a 32 year period (approximately 3,000 storms per realization), captures many aspects of tropical cyclone statistics, such as genesis and track density distribution. Of particular note, it simulates the observed number of rapidly intensifying storms, a challenging issue in tropical cyclone modeling and prediction. Using the return period curve of landfall intensity as a measure of local tropical cyclone hazard, the model reasonably simulates the hazard in the western north Pacific (coastal regions of the Philippines, China, Taiwan, and Japan) and the Caribbean islands. In other regions, the observed return period curve can be captured after a local landfall frequency adjustment that forces the total number of landfalls to be the same as that observed while allowing the model to freely simulate the distribution of intensities at landfall.", "author" : [ { "dropping-particle" : "", "family" : "Lee", "given" : "Chia Ying", "non-dropping-particle" : "", "parse-names" : false, "suffix" : "" }, { "dropping-particle" : "", "family" : "Tippett", "given" : "Michael K.", "non-dropping-particle" : "", "parse-names" : false, "suffix" : "" }, { "dropping-particle" : "", "family" : "Sobel", "given" : "Adam H.", "non-dropping-particle" : "", "parse-names" : false, "suffix" : "" }, { "dropping-particle" : "", "family" : "Camargo", "given" : "Suzana J.", "non-dropping-particle" : "", "parse-names" : false, "suffix" : "" } ], "container-title" : "Journal of Advances in Modeling Earth Systems", "id" : "ITEM-2", "issue" : "1", "issued" : { "date-parts" : [ [ "2018" ] ] }, "page" : "223-241", "title" : "An environmentally forced tropical cyclone hazard model", "translator" : [ { "dropping-particle" : "", "family" : "S2401", "given" : "", "non-dropping-particle" : "", "parse-names" : false, "suffix" : "" } ], "type" : "article-journal", "volume" : "10" }, "uris" : [ "http://www.mendeley.com/documents/?uuid=86ee4de1-ba88-498d-af6b-a921a1440640" ] } ], "mendeley" : { "formattedCitation" : "(Emanuel et al., 2006; Lee et al., 2018a)", "manualFormatting" : "(Emanuel et al., 2006; C.Y. Lee et al., 2018)", "plainTextFormattedCitation" : "(Emanuel et al., 2006; Lee et al., 2018a)", "previouslyFormattedCitation" : "(Emanuel et al., 2006; Lee et al., 2018a)" }, "properties" : { "noteIndex" : 0 }, "schema" : "https://github.com/citation-style-language/schema/raw/master/csl-citation.json" }</w:instrText>
        </w:r>
      </w:ins>
      <w:del w:id="2566" w:author="Robin Matthews" w:date="2021-07-14T10:09:00Z">
        <w:r w:rsidR="00417CA4" w:rsidDel="00C45A6E">
          <w:rPr>
            <w:rFonts w:cs="Times New Roman"/>
            <w:lang w:val="en-GB"/>
          </w:rPr>
          <w:delInstrText>ADDIN CSL_CITATION { "citationItems" : [ { "id" : "ITEM-1", "itemData" : { "DOI" : "10.1175/BAMS-87-3-299", "ISSN" : "00030007", "abstract" : "Hurricanes are lethal and costly phenomena, and it is therefore of great importance to assess the long-term risk they pose to society. Among the greatest threats are those associated with high winds and related phenomena, such as storm surges. Here we assess the probability that hurricane winds will affect any given point in space by combining an estimate of the probability that a hurricane will pass within some given radius of the point in question with an estimate of the spatial probability density of storm winds. To assess the probability that stor ms will pass close enough to a point of interest to affect it, we apply two largely independent techniques for generating large numbers of synthetic hurricane tracks. The first treats each track as a Markov chain, using statistics derived from observed hurricane-track data. The second technique begins by generating a large class of synthetic, time-varying wind fields at 850 and 250 hPa whose variance, covariance, and monthly means match NCEP-NCAR reanalysis data and whose kinetic energy follows an \u03c9-3 geostrophic turbulence spectral frequency distribution. Hurricanes are assumed to move with a weighted mean ofthe 850- and 250-hPa flow plus a \"beta drift\" correction, after originating at points determined from historical genesis data. The statistical characteristics of tracks generated by these two means are compared. For a given point in space, many (\u223c104) synthetic tracks are generated that pass within a specified distance of a point of interest, using both track generation methods. For each of these tracks, a deterministic, coupled, numerical simulation of the storm's intensity is carried out, using monthly mean upper-ocean and potential intensity climatologies, together with time-varying vertical wind shear generated from the synthetic time series of 850-and 250-hPa winds, as described above. For the case in which the tracks are generated using the synthetic environmental flow, the tracks and the shear are generated using the same wind fields and are therefore mutually consistent. The track and intensity data are finally used together with a vortex structure model to construct probability distributions of wind speed at fixed points in space. These are compared to similar estimates based directly on historical hurricane data for two coastal cities. \u00a92006 American Meteorological Society.", "author" : [ { "dropping-particle" : "", "family" : "Emanuel", "given" : "Kerry A.", "non-dropping-particle" : "", "parse-names" : false, "suffix" : "" }, { "dropping-particle" : "", "family" : "Ravela", "given" : "Sai", "non-dropping-particle" : "", "parse-names" : false, "suffix" : "" }, { "dropping-particle" : "", "family" : "Vivant", "given" : "Emmanuel", "non-dropping-particle" : "", "parse-names" : false, "suffix" : "" }, { "dropping-particle" : "", "family" : "Risi", "given" : "Camille", "non-dropping-particle" : "", "parse-names" : false, "suffix" : "" } ], "container-title" : "Bulletin of the American Meteorological Society", "id" : "ITEM-1", "issue" : "3", "issued" : { "date-parts" : [ [ "2006" ] ] }, "page" : "299-314", "title" : "A statistical deterministic approach to hurricane risk assessment", "translator" : [ { "dropping-particle" : "", "family" : "S2819", "given" : "", "non-dropping-particle" : "", "parse-names" : false, "suffix" : "" } ], "type" : "article-journal", "volume" : "87" }, "uris" : [ "http://www.mendeley.com/documents/?uuid=63996cb6-86a6-4642-b1e0-a2cfb2a65224" ] }, { "id" : "ITEM-2", "itemData" : { "DOI" : "10.1002/2017MS001186", "ISSN" : "19422466", "abstract" : "A new statistical-dynamical model is developed for estimating the long-term hazard of rare, high impact tropical cyclones events globally. There are three components representing the complete storm lifetime: an environmental index-based genesis model, a beta-advection track model, and an autoregressive intensity model. All three components depend upon the local environmental conditions, including potential intensity, relative sea surface temperature, 850 and 250 hPa steering flow, deep-layer mean vertical shear, 850 hPa vorticity, and midlevel relative humidity. The hazard model, using 400 realizations of a 32 year period (approximately 3,000 storms per realization), captures many aspects of tropical cyclone statistics, such as genesis and track density distribution. Of particular note, it simulates the observed number of rapidly intensifying storms, a challenging issue in tropical cyclone modeling and prediction. Using the return period curve of landfall intensity as a measure of local tropical cyclone hazard, the model reasonably simulates the hazard in the western north Pacific (coastal regions of the Philippines, China, Taiwan, and Japan) and the Caribbean islands. In other regions, the observed return period curve can be captured after a local landfall frequency adjustment that forces the total number of landfalls to be the same as that observed while allowing the model to freely simulate the distribution of intensities at landfall.", "author" : [ { "dropping-particle" : "", "family" : "Lee", "given" : "Chia Ying", "non-dropping-particle" : "", "parse-names" : false, "suffix" : "" }, { "dropping-particle" : "", "family" : "Tippett", "given" : "Michael K.", "non-dropping-particle" : "", "parse-names" : false, "suffix" : "" }, { "dropping-particle" : "", "family" : "Sobel", "given" : "Adam H.", "non-dropping-particle" : "", "parse-names" : false, "suffix" : "" }, { "dropping-particle" : "", "family" : "Camargo", "given" : "Suzana J.", "non-dropping-particle" : "", "parse-names" : false, "suffix" : "" } ], "container-title" : "Journal of Advances in Modeling Earth Systems", "id" : "ITEM-2", "issue" : "1", "issued" : { "date-parts" : [ [ "2018" ] ] }, "page" : "223-241", "title" : "An environmentally forced tropical cyclone hazard model", "translator" : [ { "dropping-particle" : "", "family" : "S2401", "given" : "", "non-dropping-particle" : "", "parse-names" : false, "suffix" : "" } ], "type" : "article-journal", "volume" : "10" }, "uris" : [ "http://www.mendeley.com/documents/?uuid=86ee4de1-ba88-498d-af6b-a921a1440640" ] } ], "mendeley" : { "formattedCitation" : "(Emanuel et al., 2006; Lee et al., 2018a)", "plainTextFormattedCitation" : "(Emanuel et al., 2006; Lee et al., 2018a)", "previouslyFormattedCitation" : "(Emanuel et al., 2006; Lee et al., 2018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Emanuel et al., 2006; </w:t>
      </w:r>
      <w:ins w:id="2567" w:author="Robin Matthews" w:date="2021-07-14T10:09:00Z">
        <w:r w:rsidR="00C45A6E">
          <w:rPr>
            <w:noProof/>
          </w:rPr>
          <w:t xml:space="preserve">C.Y. </w:t>
        </w:r>
      </w:ins>
      <w:r w:rsidR="00A26296">
        <w:rPr>
          <w:rFonts w:cs="Times New Roman"/>
          <w:noProof/>
          <w:lang w:val="en-GB"/>
        </w:rPr>
        <w:t>Lee et al., 2018</w:t>
      </w:r>
      <w:del w:id="2568" w:author="Robin Matthews" w:date="2021-07-14T10:09:00Z">
        <w:r w:rsidR="00A26296" w:rsidDel="00C45A6E">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564"/>
      <w:r w:rsidR="00A26296">
        <w:rPr>
          <w:rStyle w:val="Marquedecommentaire"/>
        </w:rPr>
        <w:commentReference w:id="2564"/>
      </w:r>
      <w:r w:rsidRPr="00841A35">
        <w:rPr>
          <w:rFonts w:cs="Times New Roman"/>
          <w:lang w:val="en-GB"/>
        </w:rPr>
        <w:t xml:space="preserve">. A statistical–dynamical TC downscaling method requires assumptions of the rate of seeding of random initial disturbances, which </w:t>
      </w:r>
      <w:r w:rsidRPr="00841A35">
        <w:rPr>
          <w:rFonts w:cs="Times New Roman"/>
          <w:lang w:val="en-GB"/>
        </w:rPr>
        <w:lastRenderedPageBreak/>
        <w:t xml:space="preserve">are generally assumed to not change with climate change </w:t>
      </w:r>
      <w:r w:rsidRPr="00D424AA">
        <w:rPr>
          <w:rFonts w:cs="Times New Roman"/>
          <w:lang w:val="en-GB"/>
        </w:rPr>
        <w:fldChar w:fldCharType="begin" w:fldLock="1"/>
      </w:r>
      <w:r w:rsidR="00417CA4">
        <w:rPr>
          <w:rFonts w:cs="Times New Roman"/>
          <w:lang w:val="en-GB"/>
        </w:rPr>
        <w:instrText>ADDIN CSL_CITATION { "citationItems" : [ { "id" : "ITEM-1", "itemData" : { "DOI" : "10.1175/BAMS-89-3-347", "ISSN" : "00030007", "abstract" : "Changes in tropical cyclone activity are among the more potentially consequential results of global climate change, and it is therefore of considerable interest to understand how anthropogenic climate change may affect such storms. Global climate models are currently used to estimate future climate change, but the current generation of models lacks the horizontal resolution necessary to resolve the intense inner core of tropical cyclones. Here we review a new technique for inferring tropical cyclone climatology from the output of global models, extend it to predict genesis climatologies (rather than relying on historical climatology), and apply it to current and future climate states simulated by a suite of global models developed in support of the most recent Intergovernmental Panel on Climate Change report. This new technique attacks the horizontal resolution problem by using a specialized, coupled ocean-atmosphere hurricane model phrased in angular momentum coordinates, which provide a high resolution of the core at low cost. This model is run along each of 2,000 storm tracks generated using an advection-and-beta model, which is, in turn, driven by large-scale winds derived from the global models. In an extension to this method, tracks are initiated by randomly seeding large areas of the tropics with weak vortices and then allowing the intensity model to determine their survival, based on large-scale environmental conditions. We show that this method is largely successful in reproducing the observed seasonal cycle and interannual variability of tropical cyclones in the present climate, and that it is more modestly successful in simulating their spatial distribution. When applied to simulations of global climate with double the present concentration of carbon dioxide, this method predicts substantial changes and geographic shifts in tropical cyclone activity, but with much variation among the global climate models used. Basinwide power dissipation and storm intensity generally increase with global warming, but the results vary from model to model and from basin to basin. Storm frequency decreases in the Southern Hemisphere and north Indian Ocean, increases in the western North Pacific, and is indeterminate elsewhere. We demonstrate the in these simulations, the change in tropical cyclone activity is greatly influenced by the increasing difference between the moist entropy of the boundary layer and that of the middle troposphere as the climate warms. \u00a9\u2026", "author" : [ { "dropping-particle" : "", "family" : "Emanuel", "given" : "Kerry A.", "non-dropping-particle" : "", "parse-names" : false, "suffix" : "" }, { "dropping-particle" : "", "family" : "Sundararajan", "given" : "Ragoth", "non-dropping-particle" : "", "parse-names" : false, "suffix" : "" }, { "dropping-particle" : "", "family" : "Williams", "given" : "John", "non-dropping-particle" : "", "parse-names" : false, "suffix" : "" } ], "container-title" : "Bulletin of the American Meteorological Society", "id" : "ITEM-1", "issue" : "3", "issued" : { "date-parts" : [ [ "2008" ] ] }, "page" : "347-367", "title" : "Hurricanes and global warming: Results from downscaling IPCC AR4 simulations", "translator" : [ { "dropping-particle" : "", "family" : "S2994", "given" : "", "non-dropping-particle" : "", "parse-names" : false, "suffix" : "" } ], "type" : "article-journal", "volume" : "89" }, "uris" : [ "http://www.mendeley.com/documents/?uuid=8eb04b88-998c-4985-a4a9-5bace2891cc2" ] }, { "id" : "ITEM-2", "itemData" : { "DOI" : "10.1073/pnas.1301293110", "author" : [ { "dropping-particle" : "", "family" : "Emanuel", "given" : "Kerry A", "non-dropping-particle" : "", "parse-names" : false, "suffix" : "" } ], "id" : "ITEM-2", "issued" : { "date-parts" : [ [ "2013" ] ] }, "title" : "Downscaling CMIP5 climate models shows increased tropical cyclone activity over the 21st century", "translator" : [ { "dropping-particle" : "", "family" : "S194", "given" : "", "non-dropping-particle" : "", "parse-names" : false, "suffix" : "" } ], "type" : "article-journal" }, "uris" : [ "http://www.mendeley.com/documents/?uuid=6c6e9c35-633d-436a-b725-cb2e8c17f4de" ] } ], "mendeley" : { "formattedCitation" : "(Emanuel et al., 2008; Emanuel, 2013)", "plainTextFormattedCitation" : "(Emanuel et al., 2008; Emanuel, 2013)", "previouslyFormattedCitation" : "(Emanuel et al., 2008; Emanue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manuel et al., 2008; Emanuel, 2013)</w:t>
      </w:r>
      <w:r w:rsidRPr="00D424AA">
        <w:rPr>
          <w:rFonts w:cs="Times New Roman"/>
          <w:lang w:val="en-GB"/>
        </w:rPr>
        <w:fldChar w:fldCharType="end"/>
      </w:r>
      <w:r w:rsidRPr="00841A35">
        <w:rPr>
          <w:rFonts w:cs="Times New Roman"/>
          <w:lang w:val="en-GB"/>
        </w:rPr>
        <w:t xml:space="preserve">. The results with the downscaling approach might depend on the assumptions which are required for the simplification of the methods. </w:t>
      </w:r>
    </w:p>
    <w:p w14:paraId="390D4B9B" w14:textId="77777777" w:rsidR="007A1008" w:rsidRPr="00D424AA" w:rsidRDefault="007A1008" w:rsidP="00D424AA">
      <w:pPr>
        <w:rPr>
          <w:rFonts w:cs="Times New Roman"/>
          <w:lang w:val="en-GB"/>
        </w:rPr>
      </w:pPr>
    </w:p>
    <w:p w14:paraId="639B62F9" w14:textId="208D5892" w:rsidR="007A1008" w:rsidRPr="00D506A9" w:rsidRDefault="007A1008" w:rsidP="00D424AA">
      <w:pPr>
        <w:rPr>
          <w:rFonts w:cs="Times New Roman"/>
          <w:lang w:val="en-GB"/>
        </w:rPr>
      </w:pPr>
      <w:r w:rsidRPr="00D506A9">
        <w:rPr>
          <w:rFonts w:cs="Times New Roman"/>
          <w:lang w:val="en-GB"/>
        </w:rPr>
        <w:t>In summary, various types of models are useful to study climate changes of TCs, and there is no unique solution for choosing a model type. However, higher-resolution models generally capture TC properties more realistically</w:t>
      </w:r>
      <w:r w:rsidR="007B0074">
        <w:rPr>
          <w:rFonts w:cs="Times New Roman"/>
          <w:lang w:val="en-GB"/>
        </w:rPr>
        <w:t xml:space="preserve"> </w:t>
      </w:r>
      <w:r w:rsidR="007B0074" w:rsidRPr="00D506A9">
        <w:rPr>
          <w:rFonts w:cs="Times New Roman"/>
          <w:lang w:val="en-GB"/>
        </w:rPr>
        <w:t>(</w:t>
      </w:r>
      <w:r w:rsidR="007B0074" w:rsidRPr="00D506A9">
        <w:rPr>
          <w:rFonts w:cs="Times New Roman"/>
          <w:i/>
          <w:iCs/>
          <w:lang w:val="en-GB"/>
        </w:rPr>
        <w:t>high confidence</w:t>
      </w:r>
      <w:r w:rsidR="007B0074" w:rsidRPr="00D506A9">
        <w:rPr>
          <w:rFonts w:cs="Times New Roman"/>
          <w:lang w:val="en-GB"/>
        </w:rPr>
        <w:t>)</w:t>
      </w:r>
      <w:r w:rsidRPr="00D506A9">
        <w:rPr>
          <w:rFonts w:cs="Times New Roman"/>
          <w:lang w:val="en-GB"/>
        </w:rPr>
        <w:t>. In particular, models with horizontal resolutions of 10-60 km are capable of reproducing strong TCs with Category 4-5 and those of 1-10km are capable of the eyewall structure of TCs. Uncertainties in TC simulations come from details of the model configuration of both dynamical and physical processes. Models with realistic atmosphere-ocean interactions are generally better than atmosphere-only models at reproducing realistic TC evolutions</w:t>
      </w:r>
      <w:r w:rsidR="007B0074" w:rsidRPr="00D506A9">
        <w:rPr>
          <w:rFonts w:cs="Times New Roman"/>
          <w:lang w:val="en-GB"/>
        </w:rPr>
        <w:t xml:space="preserve"> (</w:t>
      </w:r>
      <w:r w:rsidR="007B0074" w:rsidRPr="00D506A9">
        <w:rPr>
          <w:rFonts w:cs="Times New Roman"/>
          <w:i/>
          <w:iCs/>
          <w:lang w:val="en-GB"/>
        </w:rPr>
        <w:t>high confidence</w:t>
      </w:r>
      <w:r w:rsidR="007B0074" w:rsidRPr="00D506A9">
        <w:rPr>
          <w:rFonts w:cs="Times New Roman"/>
          <w:lang w:val="en-GB"/>
        </w:rPr>
        <w:t>)</w:t>
      </w:r>
      <w:r w:rsidRPr="00D506A9">
        <w:rPr>
          <w:rFonts w:cs="Times New Roman"/>
          <w:lang w:val="en-GB"/>
        </w:rPr>
        <w:t>.</w:t>
      </w:r>
      <w:bookmarkEnd w:id="2563"/>
    </w:p>
    <w:p w14:paraId="5B30E15E" w14:textId="12E7D858" w:rsidR="007A1008" w:rsidRDefault="007A1008" w:rsidP="00D424AA">
      <w:pPr>
        <w:rPr>
          <w:rFonts w:cs="Times New Roman"/>
          <w:lang w:val="en-GB"/>
        </w:rPr>
      </w:pPr>
    </w:p>
    <w:p w14:paraId="6363535A" w14:textId="77777777" w:rsidR="0012500E" w:rsidRPr="00D424AA" w:rsidRDefault="0012500E" w:rsidP="00D424AA">
      <w:pPr>
        <w:rPr>
          <w:rFonts w:cs="Times New Roman"/>
          <w:lang w:val="en-GB"/>
        </w:rPr>
      </w:pPr>
    </w:p>
    <w:p w14:paraId="7D42B719" w14:textId="07C073B6" w:rsidR="007A1008" w:rsidRPr="00D424AA" w:rsidRDefault="007A1008" w:rsidP="00D424AA">
      <w:pPr>
        <w:pStyle w:val="AR6Chap11Level311111"/>
        <w:rPr>
          <w:rFonts w:cs="Times New Roman"/>
          <w:lang w:val="en-GB"/>
        </w:rPr>
      </w:pPr>
      <w:bookmarkStart w:id="2569" w:name="_Toc25583700"/>
      <w:bookmarkStart w:id="2570" w:name="_Toc57192461"/>
      <w:bookmarkStart w:id="2571" w:name="_Toc70703044"/>
      <w:r w:rsidRPr="00D424AA">
        <w:rPr>
          <w:rFonts w:cs="Times New Roman"/>
          <w:lang w:val="en-GB"/>
        </w:rPr>
        <w:t>Detection and attribution, event attribution</w:t>
      </w:r>
      <w:bookmarkEnd w:id="2569"/>
      <w:bookmarkEnd w:id="2570"/>
      <w:bookmarkEnd w:id="2571"/>
    </w:p>
    <w:p w14:paraId="03774621" w14:textId="77777777" w:rsidR="007A1008" w:rsidRPr="00D424AA" w:rsidRDefault="007A1008" w:rsidP="00D424AA">
      <w:pPr>
        <w:rPr>
          <w:rFonts w:cs="Times New Roman"/>
          <w:lang w:val="en-GB"/>
        </w:rPr>
      </w:pPr>
    </w:p>
    <w:p w14:paraId="11C9FFD6" w14:textId="2035302A" w:rsidR="007A1008" w:rsidRPr="00D424AA" w:rsidRDefault="007A1008" w:rsidP="00D424AA">
      <w:pPr>
        <w:rPr>
          <w:rFonts w:cs="Times New Roman"/>
          <w:lang w:val="en-GB"/>
        </w:rPr>
      </w:pPr>
      <w:r w:rsidRPr="00D424AA">
        <w:rPr>
          <w:rFonts w:cs="Times New Roman"/>
          <w:lang w:val="en-GB"/>
        </w:rPr>
        <w:t>There is general agreement in the literature that anthropogenic greenhouse gases and aerosols have measurably affected observed oceanic and atmospheric variability in TC-prone regions (</w:t>
      </w:r>
      <w:r w:rsidR="009123E5">
        <w:rPr>
          <w:rFonts w:cs="Times New Roman"/>
          <w:lang w:val="en-GB"/>
        </w:rPr>
        <w:t xml:space="preserve">see </w:t>
      </w:r>
      <w:r w:rsidRPr="00D424AA">
        <w:rPr>
          <w:rFonts w:cs="Times New Roman"/>
          <w:lang w:val="en-GB"/>
        </w:rPr>
        <w:t xml:space="preserve">Chapter 3). This </w:t>
      </w:r>
      <w:r w:rsidR="009123E5">
        <w:rPr>
          <w:rFonts w:cs="Times New Roman"/>
          <w:lang w:val="en-GB"/>
        </w:rPr>
        <w:t>underpinned the</w:t>
      </w:r>
      <w:r w:rsidRPr="00D424AA">
        <w:rPr>
          <w:rFonts w:cs="Times New Roman"/>
          <w:lang w:val="en-GB"/>
        </w:rPr>
        <w:t xml:space="preserve"> </w:t>
      </w:r>
      <w:r w:rsidR="009123E5">
        <w:rPr>
          <w:rFonts w:cs="Times New Roman"/>
          <w:lang w:val="en-GB"/>
        </w:rPr>
        <w:t>SROCC</w:t>
      </w:r>
      <w:r w:rsidR="009123E5" w:rsidRPr="00D424AA">
        <w:rPr>
          <w:rFonts w:cs="Times New Roman"/>
          <w:lang w:val="en-GB"/>
        </w:rPr>
        <w:t xml:space="preserve"> </w:t>
      </w:r>
      <w:r w:rsidRPr="00D424AA">
        <w:rPr>
          <w:rFonts w:cs="Times New Roman"/>
          <w:lang w:val="en-GB"/>
        </w:rPr>
        <w:t xml:space="preserve">assessment of </w:t>
      </w:r>
      <w:r w:rsidRPr="00D506A9">
        <w:rPr>
          <w:rFonts w:cs="Times New Roman"/>
          <w:i/>
          <w:iCs/>
          <w:lang w:val="en-GB"/>
        </w:rPr>
        <w:t>medium confidence</w:t>
      </w:r>
      <w:r w:rsidRPr="00D424AA">
        <w:rPr>
          <w:rFonts w:cs="Times New Roman"/>
          <w:lang w:val="en-GB"/>
        </w:rPr>
        <w:t xml:space="preserve"> that humans have contributed to the observed increase in Atlantic hurricane activity since the 1970s </w:t>
      </w:r>
      <w:commentRangeStart w:id="2572"/>
      <w:r w:rsidRPr="00D424AA">
        <w:rPr>
          <w:rFonts w:cs="Times New Roman"/>
          <w:lang w:val="en-GB"/>
        </w:rPr>
        <w:fldChar w:fldCharType="begin" w:fldLock="1"/>
      </w:r>
      <w:ins w:id="2573" w:author="Robin Matthews" w:date="2021-07-14T10:09:00Z">
        <w:r w:rsidR="00C45A6E">
          <w:rPr>
            <w:rFonts w:cs="Times New Roman"/>
            <w:lang w:val="en-GB"/>
          </w:rPr>
          <w:instrText>ADDIN CSL_CITATION { "citationItems" : [ { "id" : "ITEM-1", "itemData" : { "DOI" : "10.1017/CBO9781107415324.022", "ISBN" : "9781107661820", "author" : [ { "dropping-particle" : "", "family" : "Bindoff", "given" : "N L", "non-dropping-particle" : "", "parse-names" : false, "suffix" : "" }, { "dropping-particle" : "", "family" : "Stott", "given" : "P.A.", "non-dropping-particle" : "", "parse-names" : false, "suffix" : "" }, { "dropping-particle" : "", "family" : "AchutaRao", "given" : "K", "non-dropping-particle" : "", "parse-names" : false, "suffix" : "" }, { "dropping-particle" : "", "family" : "Allen", "given" : "Myles R.", "non-dropping-particle" : "", "parse-names" : false, "suffix" : "" }, { "dropping-particle" : "", "family" : "Gillett", "given" : "N",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 "non-dropping-particle" : "", "parse-names" : false, "suffix" : "" }, { "dropping-particle" : "", "family" : "Hu", "given" : "S", "non-dropping-particle" : "", "parse-names" : false, "suffix" : "" }, { "dropping-particle" : "", "family" : "Mokhov", "given" : "Igor I.", "non-dropping-particle" : "", "parse-names" : false, "suffix" : "" }, { "dropping-particle" : "", "family" : "Overpeck", "given" : "J.", "non-dropping-particle" : "", "parse-names" : false, "suffix" : "" }, { "dropping-particle" : "", "family" : "Perlwitz", "given" : "Judith", "non-dropping-particle" : "", "parse-names" : false, "suffix" : "" }, { "dropping-particle" : "", "family" : "Sebbari", "given" : "R",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ted Kingdom and New York, NY, USA", "title" : "Detection and Attribution of Climate Change: from Global to Regional", "translator" : [ { "dropping-particle" : "", "family" : "S931", "given" : "Rt13", "non-dropping-particle" : "", "parse-names" : false, "suffix" : "" } ], "type" : "chapter" }, "uris" : [ "http://www.mendeley.com/documents/?uuid=b5ad17e6-804c-44fa-bacb-a88c9aa68a94" ] } ], "mendeley" : { "formattedCitation" : "(Bindoff et al., 2013)", "manualFormatting" : "(Chapter 5, Bindoff et al., 2013)", "plainTextFormattedCitation" : "(Bindoff et al., 2013)", "previouslyFormattedCitation" : "(Bindoff et al., 2013)" }, "properties" : { "noteIndex" : 0 }, "schema" : "https://github.com/citation-style-language/schema/raw/master/csl-citation.json" }</w:instrText>
        </w:r>
      </w:ins>
      <w:del w:id="2574" w:author="Robin Matthews" w:date="2021-07-14T10:09:00Z">
        <w:r w:rsidR="00FF6231" w:rsidDel="00C45A6E">
          <w:rPr>
            <w:rFonts w:cs="Times New Roman"/>
            <w:lang w:val="en-GB"/>
          </w:rPr>
          <w:delInstrText>ADDIN CSL_CITATION { "citationItems" : [ { "id" : "ITEM-1", "itemData" : { "DOI" : "10.1017/CBO9781107415324.022", "ISBN" : "9781107661820", "author" : [ { "dropping-particle" : "", "family" : "Bindoff", "given" : "N L", "non-dropping-particle" : "", "parse-names" : false, "suffix" : "" }, { "dropping-particle" : "", "family" : "Stott", "given" : "P.A.", "non-dropping-particle" : "", "parse-names" : false, "suffix" : "" }, { "dropping-particle" : "", "family" : "AchutaRao", "given" : "K", "non-dropping-particle" : "", "parse-names" : false, "suffix" : "" }, { "dropping-particle" : "", "family" : "Allen", "given" : "Myles R.", "non-dropping-particle" : "", "parse-names" : false, "suffix" : "" }, { "dropping-particle" : "", "family" : "Gillett", "given" : "N",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 "non-dropping-particle" : "", "parse-names" : false, "suffix" : "" }, { "dropping-particle" : "", "family" : "Hu", "given" : "S", "non-dropping-particle" : "", "parse-names" : false, "suffix" : "" }, { "dropping-particle" : "", "family" : "Mokhov", "given" : "Igor I.", "non-dropping-particle" : "", "parse-names" : false, "suffix" : "" }, { "dropping-particle" : "", "family" : "Overpeck", "given" : "J.", "non-dropping-particle" : "", "parse-names" : false, "suffix" : "" }, { "dropping-particle" : "", "family" : "Perlwitz", "given" : "Judith", "non-dropping-particle" : "", "parse-names" : false, "suffix" : "" }, { "dropping-particle" : "", "family" : "Sebbari", "given" : "R",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ted Kingdom and New York, NY, USA", "title" : "Detection and Attribution of Climate Change: from Global to Regional", "translator" : [ { "dropping-particle" : "", "family" : "S931", "given" : "Rt13", "non-dropping-particle" : "", "parse-names" : false, "suffix" : "" } ], "type" : "chapter" }, "uris" : [ "http://www.mendeley.com/documents/?uuid=b5ad17e6-804c-44fa-bacb-a88c9aa68a94" ] } ], "mendeley" : { "formattedCitation" : "(Bindoff et al., 2013)", "manualFormatting" : "(Chapter 5, Bindoff et al., 2013", "plainTextFormattedCitation" : "(Bindoff et al., 2013)", "previouslyFormattedCitation" : "(Bindoff et al., 2013)"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Chapter 5, Bindoff et al., 201</w:t>
      </w:r>
      <w:ins w:id="2575" w:author="Robin Matthews" w:date="2021-07-14T10:09:00Z">
        <w:r w:rsidR="00C45A6E">
          <w:rPr>
            <w:rFonts w:cs="Times New Roman"/>
            <w:noProof/>
            <w:lang w:val="en-GB"/>
          </w:rPr>
          <w:t>3)</w:t>
        </w:r>
      </w:ins>
      <w:del w:id="2576" w:author="Robin Matthews" w:date="2021-07-14T10:09:00Z">
        <w:r w:rsidR="00A26296" w:rsidDel="00C45A6E">
          <w:rPr>
            <w:rFonts w:cs="Times New Roman"/>
            <w:noProof/>
            <w:lang w:val="en-GB"/>
          </w:rPr>
          <w:delText>3</w:delText>
        </w:r>
      </w:del>
      <w:r w:rsidRPr="00D424AA">
        <w:rPr>
          <w:rFonts w:cs="Times New Roman"/>
          <w:lang w:val="en-GB"/>
        </w:rPr>
        <w:fldChar w:fldCharType="end"/>
      </w:r>
      <w:commentRangeEnd w:id="2572"/>
      <w:r w:rsidR="00A26296">
        <w:rPr>
          <w:rStyle w:val="Marquedecommentaire"/>
        </w:rPr>
        <w:commentReference w:id="2572"/>
      </w:r>
      <w:del w:id="2577" w:author="Robin Matthews" w:date="2021-07-14T10:09:00Z">
        <w:r w:rsidRPr="00841A35" w:rsidDel="00C45A6E">
          <w:rPr>
            <w:rFonts w:cs="Times New Roman"/>
            <w:lang w:val="en-GB"/>
          </w:rPr>
          <w:delText>)</w:delText>
        </w:r>
      </w:del>
      <w:r w:rsidRPr="00D424AA">
        <w:rPr>
          <w:rFonts w:cs="Times New Roman"/>
          <w:lang w:val="en-GB"/>
        </w:rPr>
        <w:t xml:space="preserve">. Literature subsequent to the AR5 lends further support to this statement </w:t>
      </w:r>
      <w:r w:rsidRPr="00D424AA">
        <w:rPr>
          <w:rFonts w:cs="Times New Roman"/>
          <w:lang w:val="en-GB"/>
        </w:rPr>
        <w:fldChar w:fldCharType="begin" w:fldLock="1"/>
      </w:r>
      <w:r w:rsidR="0012753B">
        <w:rPr>
          <w:rFonts w:cs="Times New Roman"/>
          <w:lang w:val="en-GB"/>
        </w:rPr>
        <w:instrText>ADDIN CSL_CITATION { "citationItems" : [ { "id" : "ITEM-1", "itemData" : { "DOI" : "10.1175/BAMS-D-18-0189.1", "ISSN" : "0003-0007",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 : "10", "issued" : { "date-parts" : [ [ "2019", "10" ] ] }, "note" : "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 "page" : "1987-2007", "title" : "Tropical Cyclones and Climate Change Assessment: Part I: Detection and Attribution", "translator" : [ { "dropping-particle" : "", "family" : "S1557", "given" : "", "non-dropping-particle" : "", "parse-names" : false, "suffix" : "" } ], "type" : "article-journal", "volume" : "100" }, "uris" : [ "http://www.mendeley.com/documents/?uuid=96cceff1-26f0-48a3-8af9-96ebcdd6b30d" ] } ], "mendeley" : { "formattedCitation" : "(Knutson et al., 2019)", "plainTextFormattedCitation" : "(Knutson et al., 2019)", "previouslyFormattedCitation" : "(Knuts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19)</w:t>
      </w:r>
      <w:r w:rsidRPr="00D424AA">
        <w:rPr>
          <w:rFonts w:cs="Times New Roman"/>
          <w:lang w:val="en-GB"/>
        </w:rPr>
        <w:fldChar w:fldCharType="end"/>
      </w:r>
      <w:r w:rsidRPr="00841A35">
        <w:rPr>
          <w:rFonts w:cs="Times New Roman"/>
          <w:lang w:val="en-GB"/>
        </w:rPr>
        <w:t xml:space="preserve">. However, there is still no consensus on the relative magnitude of human and </w:t>
      </w:r>
      <w:r w:rsidRPr="00D424AA">
        <w:rPr>
          <w:rFonts w:cs="Times New Roman"/>
          <w:lang w:val="en-GB"/>
        </w:rPr>
        <w:t xml:space="preserve">natural influences on past changes in Atlantic hurricane activity, and particularly on which factor has dominated the observed increase </w:t>
      </w:r>
      <w:r w:rsidRPr="00D424AA">
        <w:rPr>
          <w:rFonts w:cs="Times New Roman"/>
          <w:lang w:val="en-GB"/>
        </w:rPr>
        <w:fldChar w:fldCharType="begin" w:fldLock="1"/>
      </w:r>
      <w:r w:rsidR="00FF6231">
        <w:rPr>
          <w:rFonts w:cs="Times New Roman"/>
          <w:lang w:val="en-GB"/>
        </w:rPr>
        <w:instrText>ADDIN CSL_CITATION { "citationItems" : [ { "id" : "ITEM-1", "itemData" : { "DOI" : "10.1175/JCLI-D-14-00520.1", "ISSN" : "0894-8755", "abstract" : "Possible future changes of North Atlantic hurricane intensity and the attribution of past hurricane intensity changes in the historical period are investigated using phase 5 of the Climate Model Intercomparison Project (CMIP5), multimodel, multiensemble simulations. For this purpose, the potential intensity (PI), the theoretical upper limit of the tropical cyclone intensity given the large-scale environment, is used.", "author" : [ { "dropping-particle" : "", "family" : "Ting", "given" : "Mingfang", "non-dropping-particle" : "", "parse-names" : false, "suffix" : "" }, { "dropping-particle" : "", "family" : "Camargo", "given" : "Suzana J.", "non-dropping-particle" : "", "parse-names" : false, "suffix" : "" }, { "dropping-particle" : "", "family" : "Li", "given" : "Cuihua", "non-dropping-particle" : "", "parse-names" : false, "suffix" : "" }, { "dropping-particle" : "", "family" : "Kushnir", "given" : "Yochanan", "non-dropping-particle" : "", "parse-names" : false, "suffix" : "" } ], "container-title" : "Journal of Climate", "id" : "ITEM-1", "issue" : "10", "issued" : { "date-parts" : [ [ "2015", "5", "15" ] ] }, "page" : "3926-3942", "title" : "Natural and Forced North Atlantic Hurricane Potential Intensity Change in CMIP5 Models", "translator" : [ { "dropping-particle" : "", "family" : "S2934", "given" : "", "non-dropping-particle" : "", "parse-names" : false, "suffix" : "" } ], "type" : "article-journal", "volume" : "28" }, "uris" : [ "http://www.mendeley.com/documents/?uuid=728329bd-7906-4025-9c58-629d6dc217c8" ] } ], "mendeley" : { "formattedCitation" : "(Ting et al., 2015)", "plainTextFormattedCitation" : "(Ting et al., 2015)", "previouslyFormattedCitation" : "(Ting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ing et al., 2015)</w:t>
      </w:r>
      <w:r w:rsidRPr="00D424AA">
        <w:rPr>
          <w:rFonts w:cs="Times New Roman"/>
          <w:lang w:val="en-GB"/>
        </w:rPr>
        <w:fldChar w:fldCharType="end"/>
      </w:r>
      <w:r w:rsidRPr="00841A35">
        <w:rPr>
          <w:rFonts w:cs="Times New Roman"/>
          <w:lang w:val="en-GB"/>
        </w:rPr>
        <w:t xml:space="preserve"> and it remains uncertain whether past changes in Atlantic TC activity are outside the range of natural variability. A recent result using high-resolution dynamical model experiments suggested that the observed spati</w:t>
      </w:r>
      <w:r w:rsidRPr="00D424AA">
        <w:rPr>
          <w:rFonts w:cs="Times New Roman"/>
          <w:lang w:val="en-GB"/>
        </w:rPr>
        <w:t xml:space="preserve">al contrast in TC trends cannot be explained only by multi-decadal natural variability, and that external forcing plays an important role </w:t>
      </w:r>
      <w:r w:rsidRPr="00D424AA">
        <w:rPr>
          <w:rFonts w:cs="Times New Roman"/>
          <w:lang w:val="en-GB"/>
        </w:rPr>
        <w:fldChar w:fldCharType="begin" w:fldLock="1"/>
      </w:r>
      <w:r w:rsidR="00FF6231">
        <w:rPr>
          <w:rFonts w:cs="Times New Roman"/>
          <w:lang w:val="en-GB"/>
        </w:rPr>
        <w:instrText>ADDIN CSL_CITATION { "citationItems" : [ { "id" : "ITEM-1", "itemData" : { "DOI" : "10.1073/pnas.1922500117", "ISSN" : "0027-8424", "abstract" : "Owing to the limited length of observed tropical cyclone data and the effects of multidecadal internal variability, it has been a challenge to detect trends in tropical cyclone activity on a global scale. However, there is a distinct spatial pattern of the trends in tropical cyclone frequency of occurrence on a global scale since 1980, with substantial decreases in the southern Indian Ocean and western North Pacific and increases in the North Atlantic and central Pacific. Here, using a suite of high-resolution dynamical model experiments, we show that the observed spatial pattern of trends is very unlikely to be explained entirely by underlying multidecadal internal variability; rather, external forcing such as greenhouse gases, aerosols, and volcanic eruptions likely played an important role. This study demonstrates that a climatic change in terms of the global spatial distribution of tropical cyclones has already emerged in observations and may in part be attributable to the increase in greenhouse gas emissions.", "author" : [ { "dropping-particle" : "", "family" : "Murakami", "given" : "Hiroyuki", "non-dropping-particle" : "", "parse-names" : false, "suffix" : "" }, { "dropping-particle" : "", "family" : "Delworth", "given" : "Thomas L.", "non-dropping-particle" : "", "parse-names" : false, "suffix" : "" }, { "dropping-particle" : "", "family" : "Cooke", "given" : "William F.", "non-dropping-particle" : "", "parse-names" : false, "suffix" : "" }, { "dropping-particle" : "", "family" : "Zhao", "given" : "Ming", "non-dropping-particle" : "", "parse-names" : false, "suffix" : "" }, { "dropping-particle" : "", "family" : "Xiang", "given" : "Baoqiang", "non-dropping-particle" : "", "parse-names" : false, "suffix" : "" }, { "dropping-particle" : "", "family" : "Hsu", "given" : "Pang-Chi", "non-dropping-particle" : "", "parse-names" : false, "suffix" : "" } ], "container-title" : "Proceedings of the National Academy of Sciences", "id" : "ITEM-1", "issue" : "20", "issued" : { "date-parts" : [ [ "2020", "5", "19" ] ] }, "page" : "10706-10714", "title" : "Detected climatic change in global distribution of tropical cyclones", "translator" : [ { "dropping-particle" : "", "family" : "S3404", "given" : "", "non-dropping-particle" : "", "parse-names" : false, "suffix" : "" } ], "type" : "article-journal", "volume" : "117" }, "uris" : [ "http://www.mendeley.com/documents/?uuid=76ef966c-968c-42cd-9ebc-f90a8cabc9cb" ] } ], "mendeley" : { "formattedCitation" : "(Murakami et al., 2020)", "plainTextFormattedCitation" : "(Murakami et al., 2020)", "previouslyFormattedCitation" : "(Murakam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rakami et al., 2020)</w:t>
      </w:r>
      <w:r w:rsidRPr="00D424AA">
        <w:rPr>
          <w:rFonts w:cs="Times New Roman"/>
          <w:lang w:val="en-GB"/>
        </w:rPr>
        <w:fldChar w:fldCharType="end"/>
      </w:r>
      <w:r w:rsidRPr="00841A35">
        <w:rPr>
          <w:rFonts w:cs="Times New Roman"/>
          <w:lang w:val="en-GB"/>
        </w:rPr>
        <w:t xml:space="preserve">. </w:t>
      </w:r>
      <w:bookmarkStart w:id="2578" w:name="_Hlk54643160"/>
      <w:r w:rsidRPr="00841A35">
        <w:rPr>
          <w:rFonts w:cs="Times New Roman"/>
          <w:lang w:val="en-GB"/>
        </w:rPr>
        <w:t xml:space="preserve">Observational evidence for significant global increases in the proportion of major TC intensities </w:t>
      </w:r>
      <w:r w:rsidRPr="00D424AA">
        <w:rPr>
          <w:rFonts w:cs="Times New Roman"/>
          <w:lang w:val="en-GB"/>
        </w:rPr>
        <w:fldChar w:fldCharType="begin" w:fldLock="1"/>
      </w:r>
      <w:r w:rsidR="00FF6231">
        <w:rPr>
          <w:rFonts w:cs="Times New Roman"/>
          <w:lang w:val="en-GB"/>
        </w:rPr>
        <w:instrText>ADDIN CSL_CITATION { "citationItems" : [ { "id" : "ITEM-1", "itemData" : { "DOI" : "10.1073/pnas.1920849117", "ISSN" : "0027-8424", "abstract" : "Theoretical understanding of the thermodynamic controls on tropical cyclone (TC) wind intensity, as well as numerical simulations, implies a positive trend in TC intensity in a warming world. The global instrumental record of TC intensity, however, is known to be heterogeneous in both space and time and is generally unsuitable for global trend analysis. To address this, a homogenized data record based on satellite data was previously created for the period 1982\u20132009. The 28-y homogenized record exhibited increasing global TC intensity trends, but they were not statistically significant at the 95% confidence level. Based on observed trends in the thermodynamic mean state of the tropical environment during this period, however, it was argued that the 28-y period was likely close to, but shorter than, the time required for a statistically significant positive global TC intensity trend to appear. Here the homogenized global TC intensity record is extended to the 39-y period 1979\u20132017, and statistically significant (at the 95% confidence level) increases are identified. Increases and trends are found in the exceedance probability and proportion of major (Saffir\u2212Simpson categories 3 to 5) TC intensities, which is consistent with expectations based on theoretical understanding and trends identified in numerical simulations in warming scenarios. Major TCs pose, by far, the greatest threat to lives and property. Between the early and latter halves of the time period, the major TC exceedance probability increases by about 8% per decade, with a 95% CI of 2 to 15% per decade.", "author" : [ { "dropping-particle" : "", "family" : "Kossin", "given" : "James P.", "non-dropping-particle" : "", "parse-names" : false, "suffix" : "" }, { "dropping-particle" : "", "family" : "Knapp", "given" : "Kenneth R.", "non-dropping-particle" : "", "parse-names" : false, "suffix" : "" }, { "dropping-particle" : "", "family" : "Olander", "given" : "Timothy L.", "non-dropping-particle" : "", "parse-names" : false, "suffix" : "" }, { "dropping-particle" : "", "family" : "Velden", "given" : "Christopher S.", "non-dropping-particle" : "", "parse-names" : false, "suffix" : "" } ], "container-title" : "Proceedings of the National Academy of Sciences", "id" : "ITEM-1", "issue" : "22", "issued" : { "date-parts" : [ [ "2020", "6", "2" ] ] }, "page" : "11975\u201311980", "title" : "Global increase in major tropical cyclone exceedance probability over the past four decades", "translator" : [ { "dropping-particle" : "", "family" : "S2674", "given" : "", "non-dropping-particle" : "", "parse-names" : false, "suffix" : "" } ], "type" : "article-journal", "volume" : "117" }, "uris" : [ "http://www.mendeley.com/documents/?uuid=14b95f37-d5f2-4f91-84a6-67cfffc45d86" ] } ], "mendeley" : { "formattedCitation" : "(Kossin et al., 2020)", "plainTextFormattedCitation" : "(Kossin et al., 2020)", "previouslyFormattedCitation" : "(Kossi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20)</w:t>
      </w:r>
      <w:r w:rsidRPr="00D424AA">
        <w:rPr>
          <w:rFonts w:cs="Times New Roman"/>
          <w:lang w:val="en-GB"/>
        </w:rPr>
        <w:fldChar w:fldCharType="end"/>
      </w:r>
      <w:r w:rsidRPr="00841A35">
        <w:rPr>
          <w:rFonts w:cs="Times New Roman"/>
          <w:lang w:val="en-GB"/>
        </w:rPr>
        <w:t xml:space="preserve"> is consistent with both theory and numerical modeling simulations, which generally indicate an increase in mean TC peak intensity and the proportion o</w:t>
      </w:r>
      <w:r w:rsidRPr="00D424AA">
        <w:rPr>
          <w:rFonts w:cs="Times New Roman"/>
          <w:lang w:val="en-GB"/>
        </w:rPr>
        <w:t xml:space="preserve">f very intense TCs in a warming world </w:t>
      </w:r>
      <w:commentRangeStart w:id="2579"/>
      <w:r w:rsidRPr="00D424AA">
        <w:rPr>
          <w:rFonts w:cs="Times New Roman"/>
          <w:lang w:val="en-GB"/>
        </w:rPr>
        <w:fldChar w:fldCharType="begin" w:fldLock="1"/>
      </w:r>
      <w:r w:rsidR="0012753B">
        <w:rPr>
          <w:rFonts w:cs="Times New Roman"/>
          <w:lang w:val="en-GB"/>
        </w:rPr>
        <w:instrText>ADDIN CSL_CITATION { "citationItems" : [ { "id" : "ITEM-1",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1", "issue" : "18", "issued" : { "date-parts" : [ [ "2015", "9" ] ] }, "page" : "7203-7224", "title" : "Global Projections of Intense Tropical Cyclone Activity for the Late Twenty-First Century from Dynamical Downscaling of CMIP5/RCP4.5 Scenarios", "translator" : [ { "dropping-particle" : "", "family" : "S1517", "given" : "", "non-dropping-particle" : "", "parse-names" : false, "suffix" : "" } ], "type" : "article-journal", "volume" : "28" }, "uris" : [ "http://www.mendeley.com/documents/?uuid=27776c59-b876-429c-a8a6-96afffb7b109" ] }, { "id" : "ITEM-2",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2",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id" : "ITEM-3", "itemData" : { "DOI" : "10.1175/BAMS-D-13-00242.1", "ISBN" : "6038621628", "ISSN" : "00030007", "abstract" : "While a quantitative climate theory of tropical cyclone formation remains elusive, considerable progress has been made recently in our ability to simulate tropical cyclone climatologies and to understand the relationship between climate and tropical cyclone formation. Climate models are now able to simulate a realistic rate of global tropical cyclone formation, although simulation of the Atlantic tropical cyclone climatology remains challenging unless horizontal resolutions finer than 50 km are employed. This article summarizes published research from the idealized experiments of the Hurricane Working Group of U.S. Climate and Ocean: Variability, Predictability and Change (CLIVAR). This work, combined with results from other model simulations, has strengthened relationships between tropical cyclone formation rates and climate variables such as midtropospheric vertical velocity, with decreased climatological vertical velocities leading to decreased tropical cyclone formation. Systematic differences are shown between experiments in which only sea surface temperature is increased compared with experiments where only atmospheric carbon dioxide is increased. Experiments where only carbon dioxide is increased are more likely to demonstrate a decrease in tropical cyclone numbers, similar to the decreases simulated by many climate models for a future, warmer climate. Experiments where the two effects are combined also show decreases in numbers, but these tend to be less for models that demonstrate a strong tropical cyclone response to increased sea surface temperatures. Further experiments are proposed that may improve our understanding of the relationship between climate and tropical cyclone formation, including experiments with two-way interaction between the ocean and the atmosphere and variations in atmospheric aerosols.", "author" : [ { "dropping-particle" : "", "family" : "Walsh", "given" : "Kevin J.E.", "non-dropping-particle" : "", "parse-names" : false, "suffix" : "" }, { "dropping-particle" : "", "family" : "Camargo", "given" : "Suzana J.", "non-dropping-particle" : "", "parse-names" : false, "suffix" : "" }, { "dropping-particle" : "", "family" : "Vecchi", "given" : "Gabriel A.", "non-dropping-particle" : "", "parse-names" : false, "suffix" : "" }, { "dropping-particle" : "", "family" : "Daloz", "given" : "Anne Sophie", "non-dropping-particle" : "", "parse-names" : false, "suffix" : "" }, { "dropping-particle" : "", "family" : "Elsner", "given" : "James", "non-dropping-particle" : "", "parse-names" : false, "suffix" : "" }, { "dropping-particle" : "", "family" : "Emanuel", "given" : "Kerry", "non-dropping-particle" : "", "parse-names" : false, "suffix" : "" }, { "dropping-particle" : "", "family" : "Horn", "given" : "Michael", "non-dropping-particle" : "", "parse-names" : false, "suffix" : "" }, { "dropping-particle" : "", "family" : "Lim", "given" : "Young Kwon", "non-dropping-particle" : "", "parse-names" : false, "suffix" : "" }, { "dropping-particle" : "", "family" : "Roberts", "given" : "Malcolm", "non-dropping-particle" : "", "parse-names" : false, "suffix" : "" }, { "dropping-particle" : "", "family" : "Patricola", "given" : "Christina", "non-dropping-particle" : "", "parse-names" : false, "suffix" : "" }, { "dropping-particle" : "", "family" : "Scoccimarro", "given" : "Enrico", "non-dropping-particle" : "", "parse-names" : false, "suffix" : "" }, { "dropping-particle" : "", "family" : "Sobel", "given" : "Adam H.", "non-dropping-particle" : "", "parse-names" : false, "suffix" : "" }, { "dropping-particle" : "", "family" : "Strazzo", "given" : "Sarah", "non-dropping-particle" : "", "parse-names" : false, "suffix" : "" }, { "dropping-particle" : "", "family" : "Villarini", "given" : "Gabriele", "non-dropping-particle" : "", "parse-names" : false, "suffix" : "" }, { "dropping-particle" : "", "family" : "Wehner", "given" : "Michael", "non-dropping-particle" : "", "parse-names" : false, "suffix" : "" }, { "dropping-particle" : "", "family" : "Zhao", "given" : "Ming", "non-dropping-particle" : "", "parse-names" : false, "suffix" : "" }, { "dropping-particle" : "", "family" : "Kossin", "given" : "James P.", "non-dropping-particle" : "", "parse-names" : false, "suffix" : "" }, { "dropping-particle" : "", "family" : "Row", "given" : "Tim", "non-dropping-particle" : "La", "parse-names" : false, "suffix" : "" }, { "dropping-particle" : "", "family" : "Oouchi", "given" : "Kazuyoshi", "non-dropping-particle" : "", "parse-names" : false, "suffix" : "" }, { "dropping-particle" : "", "family" : "Schubert", "given" : "Siegfried", "non-dropping-particle" : "", "parse-names" : false, "suffix" : "" }, { "dropping-particle" : "", "family" : "Wang", "given" : "Hui", "non-dropping-particle" : "", "parse-names" : false, "suffix" : "" }, { "dropping-particle" : "", "family" : "Bacmeister", "given" : "Julio", "non-dropping-particle" : "", "parse-names" : false, "suffix" : "" }, { "dropping-particle" : "", "family" : "Chang", "given" : "Ping", "non-dropping-particle" : "", "parse-names" : false, "suffix" : "" }, { "dropping-particle" : "", "family" : "Chauvin", "given" : "Fabrice", "non-dropping-particle" : "", "parse-names" : false, "suffix" : "" }, { "dropping-particle" : "", "family" : "Jablonowski", "given" : "Christiane", "non-dropping-particle" : "", "parse-names" : false, "suffix" : "" }, { "dropping-particle" : "", "family" : "Kumar", "given" : "Arun", "non-dropping-particle" : "", "parse-names" : false, "suffix" : "" }, { "dropping-particle" : "", "family" : "Murakami", "given" : "Hiroyuki", "non-dropping-particle" : "", "parse-names" : false, "suffix" : "" }, { "dropping-particle" : "", "family" : "Ose", "given" : "Tomoaki", "non-dropping-particle" : "", "parse-names" : false, "suffix" : "" }, { "dropping-particle" : "", "family" : "Reed", "given" : "Kevin A.", "non-dropping-particle" : "", "parse-names" : false, "suffix" : "" }, { "dropping-particle" : "", "family" : "Saravanan", "given" : "Ramalingam", "non-dropping-particle" : "", "parse-names" : false, "suffix" : "" }, { "dropping-particle" : "", "family" : "Yamada", "given" : "Yohei", "non-dropping-particle" : "", "parse-names" : false, "suffix" : "" }, { "dropping-particle" : "", "family" : "Zarzycki", "given" : "Colin M.", "non-dropping-particle" : "", "parse-names" : false, "suffix" : "" }, { "dropping-particle" : "", "family" : "Luigi Vidale", "given" : "Pier", "non-dropping-particle" : "", "parse-names" : false, "suffix" : "" }, { "dropping-particle" : "", "family" : "Jonas", "given" : "Jeffrey A.", "non-dropping-particle" : "", "parse-names" : false, "suffix" : "" }, { "dropping-particle" : "", "family" : "Henderson", "given" : "Naomi", "non-dropping-particle" : "", "parse-names" : false, "suffix" : "" } ], "container-title" : "Bulletin of the American Meteorological Society", "id" : "ITEM-3", "issue" : "6", "issued" : { "date-parts" : [ [ "2015" ] ] }, "page" : "997-1017", "title" : "Hurricanes and climate: The U.S. Clivar working group on hurricanes", "translator" : [ { "dropping-particle" : "", "family" : "S1147", "given" : "", "non-dropping-particle" : "", "parse-names" : false, "suffix" : "" } ], "type" : "article-journal", "volume" : "96" }, "uris" : [ "http://www.mendeley.com/documents/?uuid=a46f7f46-8d6f-4bf9-8984-dd0464546080" ] }, { "id" : "ITEM-4", "itemData" : { "DOI" : "10.1002/wcc.371", "ISBN" : "1752-0894", "ISSN" : "17577780", "abstract" : "Whether the characteristics of tropical cyclones have changed or will change in a warming climate \u2014 and if so, how \u2014 has been the subject of considerable investigation, often with conflicting results. Large amplitude fluctuations in the frequency and intensity of tropical cyclones greatly complicate both the detection of long-term trends and their attribution to rising levels of atmospheric greenhouse gases. Trend detection is further impeded by substantial limitations in the availability and quality of global historical records of tropical cyclones. Therefore, it remains uncertain whether past changes in tropical cyclone activity have exceeded the variability expected from natural causes. However, future projections based on theory and high-resolution dynamical models consistently indicate that greenhouse warming will cause the globally averaged intensity of tropical cyclones to shift towards stronger storms, with intensity increases of 2\u201311% by 2100. Existing modelling studies also consistently project decreases in the globally averaged frequency of tropical cyclones, by 6\u201334%. Balanced against this, higher resolution modelling studies typically project substantial increases in the frequency of the most intense cyclones, and increases of the order of 20% in the precipitation rate within 100 km of the storm centre. For all cyclone parameters, projected changes for individual basins show large variations between different modelling studies.", "author" : [ { "dropping-particle" : "", "family" : "Walsh", "given" : "Kevin J.E.", "non-dropping-particle" : "", "parse-names" : false, "suffix" : "" }, { "dropping-particle" : "", "family" : "McBride", "given" : "John L.", "non-dropping-particle" : "", "parse-names" : false, "suffix" : "" }, { "dropping-particle" : "", "family" : "Klotzbach", "given" : "Philip J.", "non-dropping-particle" : "", "parse-names" : false, "suffix" : "" }, { "dropping-particle" : "", "family" : "Balachandran", "given" : "Sethurathinam", "non-dropping-particle" : "", "parse-names" : false, "suffix" : "" }, { "dropping-particle" : "", "family" : "Camargo", "given" : "Suzana J.", "non-dropping-particle" : "", "parse-names" : false, "suffix" : "" }, { "dropping-particle" : "", "family" : "Holland", "given" : "Greg", "non-dropping-particle" : "", "parse-names" : false, "suffix" : "" }, { "dropping-particle" : "", "family" : "Knutson", "given" : "Thomas R.", "non-dropping-particle" : "", "parse-names" : false, "suffix" : "" }, { "dropping-particle" : "", "family" : "Kossin", "given" : "James P.", "non-dropping-particle" : "", "parse-names" : false, "suffix" : "" }, { "dropping-particle" : "", "family" : "Lee", "given" : "Tsz-cheung", "non-dropping-particle" : "", "parse-names" : false, "suffix" : "" }, { "dropping-particle" : "", "family" : "Sobel", "given" : "Adam", "non-dropping-particle" : "", "parse-names" : false, "suffix" : "" }, { "dropping-particle" : "", "family" : "Sugi", "given" : "Masato", "non-dropping-particle" : "", "parse-names" : false, "suffix" : "" } ], "container-title" : "WIREs Climate Change", "id" : "ITEM-4", "issue" : "1", "issued" : { "date-parts" : [ [ "2016", "1" ] ] }, "page" : "65-89", "title" : "Tropical cyclones and climate change", "translator" : [ { "dropping-particle" : "", "family" : "S1399", "given" : "", "non-dropping-particle" : "", "parse-names" : false, "suffix" : "" } ], "type" : "article-journal", "volume" : "7" }, "uris" : [ "http://www.mendeley.com/documents/?uuid=1719040a-a6db-4660-909f-2a8bd81f3166" ] } ], "mendeley" : { "formattedCitation" : "(Knutson et al., 2015, 2020, Walsh et al., 2015, 2016)", "manualFormatting" : "(Knutson et al., 2015, 2020; Walsh et al., 2015, 2016)", "plainTextFormattedCitation" : "(Knutson et al., 2015, 2020, Walsh et al., 2015, 2016)", "previouslyFormattedCitation" : "(Knutson et al., 2015, 2020, Walsh et al., 2015,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15, 2020</w:t>
      </w:r>
      <w:ins w:id="2580" w:author="Robin Matthews" w:date="2021-07-14T10:10:00Z">
        <w:r w:rsidR="00C45A6E">
          <w:rPr>
            <w:rFonts w:cs="Times New Roman"/>
            <w:noProof/>
            <w:lang w:val="en-GB"/>
          </w:rPr>
          <w:t>;</w:t>
        </w:r>
      </w:ins>
      <w:del w:id="2581" w:author="Robin Matthews" w:date="2021-07-14T10:10:00Z">
        <w:r w:rsidR="00A26296" w:rsidDel="00C45A6E">
          <w:rPr>
            <w:rFonts w:cs="Times New Roman"/>
            <w:noProof/>
            <w:lang w:val="en-GB"/>
          </w:rPr>
          <w:delText>,</w:delText>
        </w:r>
      </w:del>
      <w:r w:rsidR="00A26296">
        <w:rPr>
          <w:rFonts w:cs="Times New Roman"/>
          <w:noProof/>
          <w:lang w:val="en-GB"/>
        </w:rPr>
        <w:t xml:space="preserve"> Walsh et al., 2015, 2016)</w:t>
      </w:r>
      <w:r w:rsidRPr="00D424AA">
        <w:rPr>
          <w:rFonts w:cs="Times New Roman"/>
          <w:lang w:val="en-GB"/>
        </w:rPr>
        <w:fldChar w:fldCharType="end"/>
      </w:r>
      <w:commentRangeEnd w:id="2579"/>
      <w:r w:rsidR="00A26296">
        <w:rPr>
          <w:rStyle w:val="Marquedecommentaire"/>
        </w:rPr>
        <w:commentReference w:id="2579"/>
      </w:r>
      <w:r w:rsidRPr="00841A35">
        <w:rPr>
          <w:rFonts w:cs="Times New Roman"/>
          <w:lang w:val="en-GB"/>
        </w:rPr>
        <w:t>. In addition, high-resol</w:t>
      </w:r>
      <w:r w:rsidRPr="00D424AA">
        <w:rPr>
          <w:rFonts w:cs="Times New Roman"/>
          <w:lang w:val="en-GB"/>
        </w:rPr>
        <w:t xml:space="preserve">ution coupled model simulations provide support that natural variability alone is </w:t>
      </w:r>
      <w:r w:rsidRPr="00D424AA">
        <w:rPr>
          <w:rFonts w:cs="Times New Roman"/>
          <w:i/>
          <w:iCs/>
          <w:lang w:val="en-GB"/>
        </w:rPr>
        <w:t>unlikely</w:t>
      </w:r>
      <w:r w:rsidRPr="00D424AA">
        <w:rPr>
          <w:rFonts w:cs="Times New Roman"/>
          <w:lang w:val="en-GB"/>
        </w:rPr>
        <w:t xml:space="preserve"> to explain the magnitude of the observed increase in TC intensification rates and upward TC intensity trend in the Atlantic basin since the early 1980s </w:t>
      </w:r>
      <w:commentRangeStart w:id="2582"/>
      <w:r w:rsidRPr="00D424AA">
        <w:rPr>
          <w:rFonts w:cs="Times New Roman"/>
          <w:lang w:val="en-GB"/>
        </w:rPr>
        <w:fldChar w:fldCharType="begin" w:fldLock="1"/>
      </w:r>
      <w:r w:rsidR="0012753B">
        <w:rPr>
          <w:rFonts w:cs="Times New Roman"/>
          <w:lang w:val="en-GB"/>
        </w:rPr>
        <w:instrText>ADDIN CSL_CITATION { "citationItems" : [ { "id" : "ITEM-1", "itemData" : { "DOI" : "10.1038/s41467-019-08471-z", "ISSN" : "20411723", "abstract" : "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u2013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 "author" : [ { "dropping-particle" : "", "family" : "Bhatia", "given" : "Kieran T.", "non-dropping-particle" : "", "parse-names" : false, "suffix" : "" }, { "dropping-particle" : "", "family" : "Vecchi", "given" : "Gabriel A.", "non-dropping-particle" : "", "parse-names" : false, "suffix" : "" }, { "dropping-particle" : "", "family" : "Knutson", "given" : "Thomas R.", "non-dropping-particle" : "", "parse-names" : false, "suffix" : "" }, { "dropping-particle" : "", "family" : "Murakami", "given" : "Hiroyuki", "non-dropping-particle" : "", "parse-names" : false, "suffix" : "" }, { "dropping-particle" : "", "family" : "Kossin", "given" : "James", "non-dropping-particle" : "", "parse-names" : false, "suffix" : "" }, { "dropping-particle" : "", "family" : "Dixon", "given" : "Keith W.", "non-dropping-particle" : "", "parse-names" : false, "suffix" : "" }, { "dropping-particle" : "", "family" : "Whitlock", "given" : "Carolyn E.", "non-dropping-particle" : "", "parse-names" : false, "suffix" : "" } ], "container-title" : "Nature Communications", "id" : "ITEM-1", "issue" : "1", "issued" : { "date-parts" : [ [ "2019" ] ] }, "page" : "1-9", "publisher" : "Springer US", "title" : "Recent increases in tropical cyclone intensification rates", "translator" : [ { "dropping-particle" : "", "family" : "S2397", "given" : "", "non-dropping-particle" : "", "parse-names" : false, "suffix" : "" } ], "type" : "article-journal", "volume" : "10" }, "uris" : [ "http://www.mendeley.com/documents/?uuid=94b154b9-11aa-4168-892c-5571d9304b1c" ] }, { "id" : "ITEM-2", "itemData" : { "DOI" : "10.1073/pnas.1922500117", "ISSN" : "0027-8424", "abstract" : "Owing to the limited length of observed tropical cyclone data and the effects of multidecadal internal variability, it has been a challenge to detect trends in tropical cyclone activity on a global scale. However, there is a distinct spatial pattern of the trends in tropical cyclone frequency of occurrence on a global scale since 1980, with substantial decreases in the southern Indian Ocean and western North Pacific and increases in the North Atlantic and central Pacific. Here, using a suite of high-resolution dynamical model experiments, we show that the observed spatial pattern of trends is very unlikely to be explained entirely by underlying multidecadal internal variability; rather, external forcing such as greenhouse gases, aerosols, and volcanic eruptions likely played an important role. This study demonstrates that a climatic change in terms of the global spatial distribution of tropical cyclones has already emerged in observations and may in part be attributable to the increase in greenhouse gas emissions.", "author" : [ { "dropping-particle" : "", "family" : "Murakami", "given" : "Hiroyuki", "non-dropping-particle" : "", "parse-names" : false, "suffix" : "" }, { "dropping-particle" : "", "family" : "Delworth", "given" : "Thomas L.", "non-dropping-particle" : "", "parse-names" : false, "suffix" : "" }, { "dropping-particle" : "", "family" : "Cooke", "given" : "William F.", "non-dropping-particle" : "", "parse-names" : false, "suffix" : "" }, { "dropping-particle" : "", "family" : "Zhao", "given" : "Ming", "non-dropping-particle" : "", "parse-names" : false, "suffix" : "" }, { "dropping-particle" : "", "family" : "Xiang", "given" : "Baoqiang", "non-dropping-particle" : "", "parse-names" : false, "suffix" : "" }, { "dropping-particle" : "", "family" : "Hsu", "given" : "Pang-Chi", "non-dropping-particle" : "", "parse-names" : false, "suffix" : "" } ], "container-title" : "Proceedings of the National Academy of Sciences", "id" : "ITEM-2", "issue" : "20", "issued" : { "date-parts" : [ [ "2020", "5", "19" ] ] }, "page" : "10706-10714", "title" : "Detected climatic change in global distribution of tropical cyclones", "translator" : [ { "dropping-particle" : "", "family" : "S3404", "given" : "", "non-dropping-particle" : "", "parse-names" : false, "suffix" : "" } ], "type" : "article-journal", "volume" : "117" }, "uris" : [ "http://www.mendeley.com/documents/?uuid=76ef966c-968c-42cd-9ebc-f90a8cabc9cb" ] } ], "mendeley" : { "formattedCitation" : "(Bhatia et al., 2019; Murakami et al., 2020)", "manualFormatting" : "(Bhatia et al., 2019; Murakami et al., 2020)", "plainTextFormattedCitation" : "(Bhatia et al., 2019; Murakami et al., 2020)", "previouslyFormattedCitation" : "(Bhatia et al., 2019; Murakam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hatia et al., 2019; Murakami et al.</w:t>
      </w:r>
      <w:ins w:id="2583" w:author="Robin Matthews" w:date="2021-07-14T10:10:00Z">
        <w:r w:rsidR="00C45A6E">
          <w:rPr>
            <w:rFonts w:cs="Times New Roman"/>
            <w:noProof/>
            <w:lang w:val="en-GB"/>
          </w:rPr>
          <w:t>,</w:t>
        </w:r>
      </w:ins>
      <w:r w:rsidR="00A26296">
        <w:rPr>
          <w:rFonts w:cs="Times New Roman"/>
          <w:noProof/>
          <w:lang w:val="en-GB"/>
        </w:rPr>
        <w:t xml:space="preserve"> 2020)</w:t>
      </w:r>
      <w:r w:rsidRPr="00D424AA">
        <w:rPr>
          <w:rFonts w:cs="Times New Roman"/>
          <w:lang w:val="en-GB"/>
        </w:rPr>
        <w:fldChar w:fldCharType="end"/>
      </w:r>
      <w:commentRangeEnd w:id="2582"/>
      <w:r w:rsidR="00A26296">
        <w:rPr>
          <w:rStyle w:val="Marquedecommentaire"/>
        </w:rPr>
        <w:commentReference w:id="2582"/>
      </w:r>
      <w:r w:rsidRPr="00841A35">
        <w:rPr>
          <w:rFonts w:cs="Times New Roman"/>
          <w:lang w:val="en-GB"/>
        </w:rPr>
        <w:t>.</w:t>
      </w:r>
    </w:p>
    <w:bookmarkEnd w:id="2578"/>
    <w:p w14:paraId="0D686FCA" w14:textId="77777777" w:rsidR="007A1008" w:rsidRPr="00D424AA" w:rsidRDefault="007A1008" w:rsidP="00D424AA">
      <w:pPr>
        <w:rPr>
          <w:rFonts w:cs="Times New Roman"/>
          <w:lang w:val="en-GB"/>
        </w:rPr>
      </w:pPr>
    </w:p>
    <w:p w14:paraId="7A9550F3" w14:textId="23DBDA61" w:rsidR="007A1008" w:rsidRPr="00D424AA" w:rsidRDefault="007A1008" w:rsidP="00D424AA">
      <w:pPr>
        <w:rPr>
          <w:rFonts w:cs="Times New Roman"/>
          <w:lang w:val="en-GB"/>
        </w:rPr>
      </w:pPr>
      <w:bookmarkStart w:id="2584" w:name="_Hlk54643179"/>
      <w:r w:rsidRPr="00D424AA">
        <w:rPr>
          <w:rFonts w:cs="Times New Roman"/>
          <w:lang w:val="en-GB"/>
        </w:rPr>
        <w:t xml:space="preserve">The cause of the observed slowdown in TC translation speed is not yet clear. </w:t>
      </w:r>
      <w:r w:rsidRPr="00D424AA">
        <w:rPr>
          <w:rFonts w:cs="Times New Roman"/>
          <w:lang w:val="en-GB"/>
        </w:rPr>
        <w:fldChar w:fldCharType="begin" w:fldLock="1"/>
      </w:r>
      <w:r w:rsidR="00FF6231">
        <w:rPr>
          <w:rFonts w:cs="Times New Roman"/>
          <w:lang w:val="en-GB"/>
        </w:rPr>
        <w:instrText>ADDIN CSL_CITATION { "citationItems" : [ { "id" : "ITEM-1", "itemData" : { "DOI" : "10.1038/s41467-019-13902-y", "ISSN" : "2041-1723", "abstract" : "Slow-moving tropical cyclones (TCs) can cause heavy rain because of their duration of influence. Combined with expected increase in rain rates associated with TCs in a warmer climate, there is growing interest in TC translation speed in the past and future. Here we present that a slowdown trend of the translation speed is not simulated for the period 1951\u20132011 based on historical model simulations. We also find that the annual-mean translation speed could increase under global warming. Although previous studies show large uncertainties in the future projections of TC characteristics, our model simulations show that the average TC translation speed at higher latitudes becomes smaller in a warmer climate, but the relative frequency of TCs at higher latitudes increases. Since the translation speed is much larger in the extratropics, the increase in the relative frequency of TCs at higher latitudes compensates the reduction of the translation speed there, leading to a global mean increase in TC translation speed.", "author" : [ { "dropping-particle" : "", "family" : "Yamaguchi", "given" : "Munehiko", "non-dropping-particle" : "", "parse-names" : false, "suffix" : "" }, { "dropping-particle" : "", "family" : "Chan", "given" : "Johnny C L", "non-dropping-particle" : "", "parse-names" : false, "suffix" : "" }, { "dropping-particle" : "", "family" : "Moon", "given" : "Il-Ju", "non-dropping-particle" : "", "parse-names" : false, "suffix" : "" }, { "dropping-particle" : "", "family" : "Yoshida", "given" : "Kohei", "non-dropping-particle" : "", "parse-names" : false, "suffix" : "" }, { "dropping-particle" : "", "family" : "Mizuta", "given" : "Ryo", "non-dropping-particle" : "", "parse-names" : false, "suffix" : "" } ], "container-title" : "Nature Communications", "id" : "ITEM-1", "issue" : "1", "issued" : { "date-parts" : [ [ "2020", "12", "8" ] ] }, "page" : "47", "title" : "Global warming changes tropical cyclone translation speed", "translator" : [ { "dropping-particle" : "", "family" : "S2771", "given" : "", "non-dropping-particle" : "", "parse-names" : false, "suffix" : "" } ], "type" : "article-journal", "volume" : "11" }, "uris" : [ "http://www.mendeley.com/documents/?uuid=6ea2794c-7924-487b-bb47-85f8a9b09f6c" ] } ], "mendeley" : { "formattedCitation" : "(Yamaguchi et al., 2020)", "manualFormatting" : "Yamaguchi et al. (2020)", "plainTextFormattedCitation" : "(Yamaguchi et al., 2020)", "previouslyFormattedCitation" : "(Yamaguch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amaguchi et al. (2020)</w:t>
      </w:r>
      <w:r w:rsidRPr="00D424AA">
        <w:rPr>
          <w:rFonts w:cs="Times New Roman"/>
          <w:lang w:val="en-GB"/>
        </w:rPr>
        <w:fldChar w:fldCharType="end"/>
      </w:r>
      <w:r w:rsidRPr="00841A35">
        <w:rPr>
          <w:rFonts w:cs="Times New Roman"/>
          <w:lang w:val="en-GB"/>
        </w:rPr>
        <w:t xml:space="preserve"> used large ensemble simulations to argue that part of the slowdown is due to actual latitu</w:t>
      </w:r>
      <w:r w:rsidRPr="00D424AA">
        <w:rPr>
          <w:rFonts w:cs="Times New Roman"/>
          <w:lang w:val="en-GB"/>
        </w:rPr>
        <w:t xml:space="preserve">dinal shifts of TC tracks, rather than data artefacts, in addition to atmospheric circulation changes, while </w:t>
      </w:r>
      <w:commentRangeStart w:id="2585"/>
      <w:r w:rsidRPr="00D424AA">
        <w:rPr>
          <w:rFonts w:cs="Times New Roman"/>
          <w:lang w:val="en-GB"/>
        </w:rPr>
        <w:fldChar w:fldCharType="begin" w:fldLock="1"/>
      </w:r>
      <w:ins w:id="2586" w:author="Robin Matthews" w:date="2021-07-14T10:10:00Z">
        <w:r w:rsidR="00C45A6E">
          <w:rPr>
            <w:rFonts w:cs="Times New Roman"/>
            <w:lang w:val="en-GB"/>
          </w:rPr>
          <w:instrText>ADDIN CSL_CITATION { "citationItems" : [ { "id" : "ITEM-1", "itemData" : { "DOI" : "10.1126/sciadv.aaz7610", "ISSN" : "23752548", "PMID" : "32494650", "abstract" : "The locally accumulated damage by tropical cyclones (TCs) can intensify substantially when these cyclones move more slowly. While some observational evidence suggests that TC motion might have slowed significantly since the mid-20th century (1), the robustness of the observed trend and its relation to anthropogenic warming have not been firmly established (2-4). Using large-ensemble simulations that directly simulate TC activity, we show that future anthropogenic warming can lead to a robust slowing of TC motion, particularly in the midlatitudes. The slowdown there is related to a poleward shift of the midlatitude westerlies, which has been projected by various climate models. Although the model's simulation of historical TC motion trends suggests that the attribution of the observed trends of TC motion to anthropogenic forcings remains uncertain, our findings suggest that 21st-century anthropogenic warming could decelerate TC motion near populated midlatitude regions in Asia and North America, potentially compounding future TC-related damages.", "author" : [ { "dropping-particle" : "", "family" : "Zhang", "given" : "Gan", "non-dropping-particle" : "", "parse-names" : false, "suffix" : "" }, { "dropping-particle" : "", "family" : "Murakami", "given" : "Hiroyuki", "non-dropping-particle" : "", "parse-names" : false, "suffix" : "" }, { "dropping-particle" : "", "family" : "Knutson", "given" : "Thomas R.", "non-dropping-particle" : "", "parse-names" : false, "suffix" : "" }, { "dropping-particle" : "", "family" : "Mizuta", "given" : "Ryo", "non-dropping-particle" : "", "parse-names" : false, "suffix" : "" }, { "dropping-particle" : "", "family" : "Yoshida", "given" : "Kohei", "non-dropping-particle" : "", "parse-names" : false, "suffix" : "" } ], "container-title" : "Science Advances", "id" : "ITEM-1", "issue" : "17", "issued" : { "date-parts" : [ [ "2020", "4", "22" ] ] }, "page" : "eaaz7610", "title" : "Tropical cyclone motion in a changing climate", "translator" : [ { "dropping-particle" : "", "family" : "S3343", "given" : "", "non-dropping-particle" : "", "parse-names" : false, "suffix" : "" } ], "type" : "article-journal", "volume" : "6" }, "uris" : [ "http://www.mendeley.com/documents/?uuid=f3dfe7a3-c149-4a34-b8f1-a613dcff9eaf" ] } ], "mendeley" : { "formattedCitation" : "(Zhang et al., 2020a)", "manualFormatting" : "G. Zhang et al. (2020)", "plainTextFormattedCitation" : "(Zhang et al., 2020a)", "previouslyFormattedCitation" : "(Zhang et al., 2020a)" }, "properties" : { "noteIndex" : 0 }, "schema" : "https://github.com/citation-style-language/schema/raw/master/csl-citation.json" }</w:instrText>
        </w:r>
      </w:ins>
      <w:del w:id="2587" w:author="Robin Matthews" w:date="2021-07-14T10:10:00Z">
        <w:r w:rsidR="00FF6231" w:rsidDel="00C45A6E">
          <w:rPr>
            <w:rFonts w:cs="Times New Roman"/>
            <w:lang w:val="en-GB"/>
          </w:rPr>
          <w:delInstrText>ADDIN CSL_CITATION { "citationItems" : [ { "id" : "ITEM-1", "itemData" : { "DOI" : "10.1126/sciadv.aaz7610", "ISSN" : "23752548", "PMID" : "32494650", "abstract" : "The locally accumulated damage by tropical cyclones (TCs) can intensify substantially when these cyclones move more slowly. While some observational evidence suggests that TC motion might have slowed significantly since the mid-20th century (1), the robustness of the observed trend and its relation to anthropogenic warming have not been firmly established (2-4). Using large-ensemble simulations that directly simulate TC activity, we show that future anthropogenic warming can lead to a robust slowing of TC motion, particularly in the midlatitudes. The slowdown there is related to a poleward shift of the midlatitude westerlies, which has been projected by various climate models. Although the model's simulation of historical TC motion trends suggests that the attribution of the observed trends of TC motion to anthropogenic forcings remains uncertain, our findings suggest that 21st-century anthropogenic warming could decelerate TC motion near populated midlatitude regions in Asia and North America, potentially compounding future TC-related damages.", "author" : [ { "dropping-particle" : "", "family" : "Zhang", "given" : "Gan", "non-dropping-particle" : "", "parse-names" : false, "suffix" : "" }, { "dropping-particle" : "", "family" : "Murakami", "given" : "Hiroyuki", "non-dropping-particle" : "", "parse-names" : false, "suffix" : "" }, { "dropping-particle" : "", "family" : "Knutson", "given" : "Thomas R.", "non-dropping-particle" : "", "parse-names" : false, "suffix" : "" }, { "dropping-particle" : "", "family" : "Mizuta", "given" : "Ryo", "non-dropping-particle" : "", "parse-names" : false, "suffix" : "" }, { "dropping-particle" : "", "family" : "Yoshida", "given" : "Kohei", "non-dropping-particle" : "", "parse-names" : false, "suffix" : "" } ], "container-title" : "Science Advances", "id" : "ITEM-1", "issue" : "17", "issued" : { "date-parts" : [ [ "2020", "4", "22" ] ] }, "page" : "eaaz7610", "title" : "Tropical cyclone motion in a changing climate", "translator" : [ { "dropping-particle" : "", "family" : "S3343", "given" : "", "non-dropping-particle" : "", "parse-names" : false, "suffix" : "" } ], "type" : "article-journal", "volume" : "6" }, "uris" : [ "http://www.mendeley.com/documents/?uuid=f3dfe7a3-c149-4a34-b8f1-a613dcff9eaf" ] } ], "mendeley" : { "formattedCitation" : "(Zhang et al., 2020a)", "manualFormatting" : "Zhang et al. (2020a)", "plainTextFormattedCitation" : "(Zhang et al., 2020a)", "previouslyFormattedCitation" : "(Zhang et al., 2020a)" }, "properties" : { "noteIndex" : 0 }, "schema" : "https://github.com/citation-style-language/schema/raw/master/csl-citation.json" }</w:delInstrText>
        </w:r>
      </w:del>
      <w:r w:rsidRPr="00D424AA">
        <w:rPr>
          <w:rFonts w:cs="Times New Roman"/>
          <w:lang w:val="en-GB"/>
        </w:rPr>
        <w:fldChar w:fldCharType="separate"/>
      </w:r>
      <w:del w:id="2588" w:author="Robin Matthews" w:date="2021-07-14T10:10:00Z">
        <w:r w:rsidR="00A26296" w:rsidDel="00C45A6E">
          <w:rPr>
            <w:rFonts w:cs="Times New Roman"/>
            <w:noProof/>
            <w:lang w:val="en-GB"/>
          </w:rPr>
          <w:delText>Z</w:delText>
        </w:r>
      </w:del>
      <w:ins w:id="2589" w:author="Robin Matthews" w:date="2021-07-14T10:10:00Z">
        <w:r w:rsidR="00C45A6E">
          <w:rPr>
            <w:rFonts w:cs="Times New Roman"/>
            <w:noProof/>
            <w:lang w:val="en-GB"/>
          </w:rPr>
          <w:t>G. Z</w:t>
        </w:r>
      </w:ins>
      <w:r w:rsidR="00A26296">
        <w:rPr>
          <w:rFonts w:cs="Times New Roman"/>
          <w:noProof/>
          <w:lang w:val="en-GB"/>
        </w:rPr>
        <w:t>hang et al. (2020</w:t>
      </w:r>
      <w:del w:id="2590" w:author="Robin Matthews" w:date="2021-07-14T10:10:00Z">
        <w:r w:rsidR="00A26296" w:rsidDel="00C45A6E">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585"/>
      <w:r w:rsidR="00A26296">
        <w:rPr>
          <w:rStyle w:val="Marquedecommentaire"/>
        </w:rPr>
        <w:commentReference w:id="2585"/>
      </w:r>
      <w:r w:rsidRPr="00841A35">
        <w:rPr>
          <w:rFonts w:cs="Times New Roman"/>
          <w:lang w:val="en-GB"/>
        </w:rPr>
        <w:t xml:space="preserve"> used large ensemble simulations to show that anthropogenic forcing can lead to a robust slowdown, particularly outside of the tropics at higher latitudes. </w:t>
      </w:r>
      <w:r w:rsidRPr="00D424AA">
        <w:rPr>
          <w:rFonts w:cs="Times New Roman"/>
          <w:lang w:val="en-GB"/>
        </w:rPr>
        <w:fldChar w:fldCharType="begin" w:fldLock="1"/>
      </w:r>
      <w:r w:rsidR="007D2D56">
        <w:rPr>
          <w:rFonts w:cs="Times New Roman"/>
          <w:lang w:val="en-GB"/>
        </w:rPr>
        <w:instrText>ADDIN CSL_CITATION { "citationItems" : [ { "id" : "ITEM-1", "itemData" : { "DOI" : "10.2151/jmsj.2020-068", "ISSN" : "0026-1165", "author" : [ { "dropping-particle" : "", "family" : "Yamaguchi", "given" : "Munehiko", "non-dropping-particle" : "", "parse-names" : false, "suffix" : "" }, { "dropping-particle" : "", "family" : "Maeda", "given" : "Shuhei", "non-dropping-particle" : "", "parse-names" : false, "suffix" : "" } ], "container-title" : "Journal of the Meteorological Society of Japan. Series II", "id" : "ITEM-1", "issue" : "6", "issued" : { "date-parts" : [ [ "2020" ] ] }, "page" : "1321-1334", "title" : "Slowdown of Typhoon Translation Speeds in Mid-latitudes in September Influenced by the Pacific Decadal Oscillation and Global Warming", "translator" : [ { "dropping-particle" : "", "family" : "S3477", "given" : "", "non-dropping-particle" : "", "parse-names" : false, "suffix" : "" } ], "type" : "article-journal", "volume" : "98" }, "uris" : [ "http://www.mendeley.com/documents/?uuid=6262dd51-7fd6-4c2b-b08e-75be7d3beae3" ] } ], "mendeley" : { "formattedCitation" : "(Yamaguchi and Maeda, 2020b)", "manualFormatting" : "Yamaguchi and Maeda (2020b)", "plainTextFormattedCitation" : "(Yamaguchi and Maeda, 2020b)", "previouslyFormattedCitation" : "(Yamaguchi and Maeda, 2020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amaguchi and Maeda (2020b)</w:t>
      </w:r>
      <w:r w:rsidRPr="00D424AA">
        <w:rPr>
          <w:rFonts w:cs="Times New Roman"/>
          <w:lang w:val="en-GB"/>
        </w:rPr>
        <w:fldChar w:fldCharType="end"/>
      </w:r>
      <w:r w:rsidRPr="00841A35">
        <w:rPr>
          <w:rFonts w:cs="Times New Roman"/>
          <w:lang w:val="en-GB"/>
        </w:rPr>
        <w:t xml:space="preserve"> found a significa</w:t>
      </w:r>
      <w:r w:rsidRPr="00D424AA">
        <w:rPr>
          <w:rFonts w:cs="Times New Roman"/>
          <w:lang w:val="en-GB"/>
        </w:rPr>
        <w:t xml:space="preserve">nt slowdown in the western North Pacific over the past 40 years and attributed the slowdown to a combination of natural variability and global warming. The slowing trend since 1900 over the U.S. is robust and significant after removing multidecadal variability from the time series </w:t>
      </w:r>
      <w:r w:rsidRPr="00D424AA">
        <w:rPr>
          <w:rFonts w:cs="Times New Roman"/>
          <w:lang w:val="en-GB"/>
        </w:rPr>
        <w:fldChar w:fldCharType="begin" w:fldLock="1"/>
      </w:r>
      <w:r w:rsidR="00FF6231">
        <w:rPr>
          <w:rFonts w:cs="Times New Roman"/>
          <w:lang w:val="en-GB"/>
        </w:rPr>
        <w:instrText>ADDIN CSL_CITATION { "citationItems" : [ { "id" : "ITEM-1", "itemData" : { "DOI" : "10.1038/s41586-019-1224-1", "ISSN" : "1476-4687", "author" : [ { "dropping-particle" : "", "family" : "Kossin", "given" : "James P", "non-dropping-particle" : "", "parse-names" : false, "suffix" : "" } ], "container-title" : "Nature", "id" : "ITEM-1", "issue" : "7759", "issued" : { "date-parts" : [ [ "2019" ] ] }, "page" : "E16-E22", "title" : "Reply to: Moon, I.-J. et al.; Lanzante, J. R.", "translator" : [ { "dropping-particle" : "", "family" : "S1703", "given" : "", "non-dropping-particle" : "", "parse-names" : false, "suffix" : "" } ], "type" : "article-journal", "volume" : "570" }, "uris" : [ "http://www.mendeley.com/documents/?uuid=51220eb2-02cd-4633-8cec-6b641fb23106" ] } ], "mendeley" : { "formattedCitation" : "(Kossin, 2019)", "plainTextFormattedCitation" : "(Kossin, 2019)", "previouslyFormattedCitation" : "(Kossin,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2019)</w:t>
      </w:r>
      <w:r w:rsidRPr="00D424AA">
        <w:rPr>
          <w:rFonts w:cs="Times New Roman"/>
          <w:lang w:val="en-GB"/>
        </w:rPr>
        <w:fldChar w:fldCharType="end"/>
      </w:r>
      <w:r w:rsidRPr="00841A35">
        <w:rPr>
          <w:rFonts w:cs="Times New Roman"/>
          <w:lang w:val="en-GB"/>
        </w:rPr>
        <w:t xml:space="preserve">. Among the hypotheses discussed is the physical linkage between warming and slowing circulation </w:t>
      </w:r>
      <w:commentRangeStart w:id="2591"/>
      <w:r w:rsidRPr="00D424AA">
        <w:rPr>
          <w:rFonts w:cs="Times New Roman"/>
          <w:lang w:val="en-GB"/>
        </w:rPr>
        <w:fldChar w:fldCharType="begin" w:fldLock="1"/>
      </w:r>
      <w:ins w:id="2592" w:author="Robin Matthews" w:date="2021-07-14T10:10:00Z">
        <w:r w:rsidR="00C45A6E">
          <w:rPr>
            <w:rFonts w:cs="Times New Roman"/>
            <w:lang w:val="en-GB"/>
          </w:rPr>
          <w:instrText>ADDIN CSL_CITATION { "citationItems" : [ { "id" : "ITEM-1", "itemData" : { "DOI" : "10.1175/JCLI3990.1", "ISBN" : "08948755", "ISSN" : "08948755",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lt;sub&gt;2&lt;/sub&gt;, and not in transient climate change scenarios. All of these robust responses are consequences of the increase in lower-tropospheric water vapor. [ABSTRACT FROM AUTHOR] Copyright of Journal of Climate is the property of American Meteorological Societ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eld", "given" : "Isaac M", "non-dropping-particle" : "", "parse-names" : false, "suffix" : "" }, { "dropping-particle" : "", "family" : "Soden", "given" : "Brian J", "non-dropping-particle" : "", "parse-names" : false, "suffix" : "" } ], "container-title" : "Journal of Climate", "id" : "ITEM-1", "issue" : "21", "issued" : { "date-parts" : [ [ "2006" ] ] }, "page" : "5686-5699", "title" : "Robust responses of the hydrological cycle to global warming", "translator" : [ { "dropping-particle" : "", "family" : "S183", "given" : "", "non-dropping-particle" : "", "parse-names" : false, "suffix" : "" } ], "type" : "article-journal", "volume" : "19" }, "uris" : [ "http://www.mendeley.com/documents/?uuid=b686c9ee-66d9-4f9a-bd17-3ff237c5372d" ] } ], "mendeley" : { "formattedCitation" : "(Held and Soden, 2006)", "manualFormatting" : "(Held and Soden, 2006,", "plainTextFormattedCitation" : "(Held and Soden, 2006)", "previouslyFormattedCitation" : "(Held and Soden, 2006)" }, "properties" : { "noteIndex" : 0 }, "schema" : "https://github.com/citation-style-language/schema/raw/master/csl-citation.json" }</w:instrText>
        </w:r>
      </w:ins>
      <w:del w:id="2593" w:author="Robin Matthews" w:date="2021-07-14T10:10:00Z">
        <w:r w:rsidR="00FF6231" w:rsidDel="00C45A6E">
          <w:rPr>
            <w:rFonts w:cs="Times New Roman"/>
            <w:lang w:val="en-GB"/>
          </w:rPr>
          <w:delInstrText>ADDIN CSL_CITATION { "citationItems" : [ { "id" : "ITEM-1", "itemData" : { "DOI" : "10.1175/JCLI3990.1", "ISBN" : "08948755", "ISSN" : "08948755",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lt;sub&gt;2&lt;/sub&gt;, and not in transient climate change scenarios. All of these robust responses are consequences of the increase in lower-tropospheric water vapor. [ABSTRACT FROM AUTHOR] Copyright of Journal of Climate is the property of American Meteorological Societ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eld", "given" : "Isaac M", "non-dropping-particle" : "", "parse-names" : false, "suffix" : "" }, { "dropping-particle" : "", "family" : "Soden", "given" : "Brian J", "non-dropping-particle" : "", "parse-names" : false, "suffix" : "" } ], "container-title" : "Journal of Climate", "id" : "ITEM-1", "issue" : "21", "issued" : { "date-parts" : [ [ "2006" ] ] }, "page" : "5686-5699", "title" : "Robust responses of the hydrological cycle to global warming", "translator" : [ { "dropping-particle" : "", "family" : "S183", "given" : "", "non-dropping-particle" : "", "parse-names" : false, "suffix" : "" } ], "type" : "article-journal", "volume" : "19" }, "uris" : [ "http://www.mendeley.com/documents/?uuid=b686c9ee-66d9-4f9a-bd17-3ff237c5372d" ] } ], "mendeley" : { "formattedCitation" : "(Held and Soden, 2006)", "manualFormatting" : "(Held and Soden 2006,", "plainTextFormattedCitation" : "(Held and Soden, 2006)", "previouslyFormattedCitation" : "(Held and Soden, 2006)"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Held and Soden</w:t>
      </w:r>
      <w:ins w:id="2594" w:author="Robin Matthews" w:date="2021-07-14T10:10:00Z">
        <w:r w:rsidR="00C45A6E">
          <w:rPr>
            <w:rFonts w:cs="Times New Roman"/>
            <w:noProof/>
            <w:lang w:val="en-GB"/>
          </w:rPr>
          <w:t>,</w:t>
        </w:r>
      </w:ins>
      <w:r w:rsidR="00A26296">
        <w:rPr>
          <w:rFonts w:cs="Times New Roman"/>
          <w:noProof/>
          <w:lang w:val="en-GB"/>
        </w:rPr>
        <w:t xml:space="preserve"> 2006,</w:t>
      </w:r>
      <w:r w:rsidRPr="00D424AA">
        <w:rPr>
          <w:rFonts w:cs="Times New Roman"/>
          <w:lang w:val="en-GB"/>
        </w:rPr>
        <w:fldChar w:fldCharType="end"/>
      </w:r>
      <w:commentRangeEnd w:id="2591"/>
      <w:r w:rsidR="00A26296">
        <w:rPr>
          <w:rStyle w:val="Marquedecommentaire"/>
        </w:rPr>
        <w:commentReference w:id="2591"/>
      </w:r>
      <w:r w:rsidRPr="00841A35">
        <w:rPr>
          <w:rFonts w:cs="Times New Roman"/>
          <w:lang w:val="en-GB"/>
        </w:rPr>
        <w:t xml:space="preserve"> see also Section 8.2.2.2), with expectations of Arctic amplification and weakening circulation patterns through weakening meridional temperature gradients </w:t>
      </w:r>
      <w:commentRangeStart w:id="2595"/>
      <w:r w:rsidRPr="00D424AA">
        <w:rPr>
          <w:rFonts w:cs="Times New Roman"/>
          <w:lang w:val="en-GB"/>
        </w:rPr>
        <w:fldChar w:fldCharType="begin" w:fldLock="1"/>
      </w:r>
      <w:ins w:id="2596" w:author="Robin Matthews" w:date="2021-07-14T10:11:00Z">
        <w:r w:rsidR="00C45A6E">
          <w:rPr>
            <w:rFonts w:cs="Times New Roman"/>
            <w:lang w:val="en-GB"/>
          </w:rPr>
          <w:instrText>ADDIN CSL_CITATION { "citationItems" : [ { "id" : "ITEM-1", "itemData" : { "DOI" : "10.1038/s41467-018-05256-8", "ISBN" : "4146701805",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1", "issue" : "1", "issued" : { "date-parts" : [ [ "2018" ] ] }, "page" : "2959", "title" : "The influence of Arctic amplification on mid-latitude summer circulation", "translator" : [ { "dropping-particle" : "", "family" : "S1328", "given" : "", "non-dropping-particle" : "", "parse-names" : false, "suffix" : "" } ], "type" : "article-journal", "volume" : "9" }, "uris" : [ "http://www.mendeley.com/documents/?uuid=cddd07f5-9352-4c9b-b7c7-489dc73bd018" ] } ], "mendeley" : { "formattedCitation" : "(Coumou et al., 2018)", "manualFormatting" : "(Coumou et al., 2018", "plainTextFormattedCitation" : "(Coumou et al., 2018)", "previouslyFormattedCitation" : "(Coumou et al., 2018)" }, "properties" : { "noteIndex" : 0 }, "schema" : "https://github.com/citation-style-language/schema/raw/master/csl-citation.json" }</w:instrText>
        </w:r>
      </w:ins>
      <w:del w:id="2597" w:author="Robin Matthews" w:date="2021-07-14T10:11:00Z">
        <w:r w:rsidR="00FF6231" w:rsidDel="00C45A6E">
          <w:rPr>
            <w:rFonts w:cs="Times New Roman"/>
            <w:lang w:val="en-GB"/>
          </w:rPr>
          <w:delInstrText>ADDIN CSL_CITATION { "citationItems" : [ { "id" : "ITEM-1", "itemData" : { "DOI" : "10.1038/s41467-018-05256-8", "ISBN" : "4146701805",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1", "issue" : "1", "issued" : { "date-parts" : [ [ "2018" ] ] }, "page" : "2959", "title" : "The influence of Arctic amplification on mid-latitude summer circulation", "translator" : [ { "dropping-particle" : "", "family" : "S1328", "given" : "", "non-dropping-particle" : "", "parse-names" : false, "suffix" : "" } ], "type" : "article-journal", "volume" : "9" }, "uris" : [ "http://www.mendeley.com/documents/?uuid=cddd07f5-9352-4c9b-b7c7-489dc73bd018" ] } ], "mendeley" : { "formattedCitation" : "(Coumou et al., 2018)", "manualFormatting" : "(Coumou et al., 2018; see also Cross-Chapter Box 10.1)", "plainTextFormattedCitation" : "(Coumou et al., 2018)", "previouslyFormattedCitation" : "(Coumou et al., 2018)"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Coumou et al., 2018</w:t>
      </w:r>
      <w:del w:id="2598" w:author="Robin Matthews" w:date="2021-07-14T10:11:00Z">
        <w:r w:rsidR="00A26296" w:rsidDel="00C45A6E">
          <w:rPr>
            <w:rFonts w:cs="Times New Roman"/>
            <w:noProof/>
            <w:lang w:val="en-GB"/>
          </w:rPr>
          <w:delText>; see also Cross-Chapter Box 10.1)</w:delText>
        </w:r>
      </w:del>
      <w:r w:rsidRPr="00D424AA">
        <w:rPr>
          <w:rFonts w:cs="Times New Roman"/>
          <w:lang w:val="en-GB"/>
        </w:rPr>
        <w:fldChar w:fldCharType="end"/>
      </w:r>
      <w:commentRangeEnd w:id="2595"/>
      <w:r w:rsidR="00A26296">
        <w:rPr>
          <w:rStyle w:val="Marquedecommentaire"/>
        </w:rPr>
        <w:commentReference w:id="2595"/>
      </w:r>
      <w:ins w:id="2599" w:author="Robin Matthews" w:date="2021-07-14T10:11:00Z">
        <w:r w:rsidR="00C45A6E">
          <w:rPr>
            <w:rFonts w:cs="Times New Roman"/>
            <w:noProof/>
            <w:lang w:val="en-GB"/>
          </w:rPr>
          <w:t>; see also Cross-Chapter Box 10.1)</w:t>
        </w:r>
      </w:ins>
      <w:r w:rsidRPr="00841A35">
        <w:rPr>
          <w:rFonts w:cs="Times New Roman"/>
          <w:lang w:val="en-GB"/>
        </w:rPr>
        <w:t xml:space="preserve">, or through changes in planetary wave dynamics </w:t>
      </w:r>
      <w:r w:rsidRPr="00D424AA">
        <w:rPr>
          <w:rFonts w:cs="Times New Roman"/>
          <w:lang w:val="en-GB"/>
        </w:rPr>
        <w:fldChar w:fldCharType="begin" w:fldLock="1"/>
      </w:r>
      <w:r w:rsidR="00FF6231">
        <w:rPr>
          <w:rFonts w:cs="Times New Roman"/>
          <w:lang w:val="en-GB"/>
        </w:rPr>
        <w:instrText>ADDIN CSL_CITATION { "citationItems" : [ { "id" : "ITEM-1", "itemData" : { "DOI" : "10.1038/srep45242", "author" : [ { "dropping-particle" : "", "family" : "Mann", "given" : "Michael E", "non-dropping-particle" : "", "parse-names" : false, "suffix" : "" }, { "dropping-particle" : "", "family" : "Rahmstorf", "given" : "Stefan", "non-dropping-particle" : "", "parse-names" : false, "suffix" : "" }, { "dropping-particle" : "", "family" : "Kornhuber", "given" : "Kai", "non-dropping-particle" : "", "parse-names" : false, "suffix" : "" }, { "dropping-particle" : "", "family" : "Steinman", "given" : "Byron A", "non-dropping-particle" : "", "parse-names" : false, "suffix" : "" }, { "dropping-particle" : "", "family" : "Miller", "given" : "Sonya K", "non-dropping-particle" : "", "parse-names" : false, "suffix" : "" }, { "dropping-particle" : "", "family" : "Coumou", "given" : "Dim", "non-dropping-particle" : "", "parse-names" : false, "suffix" : "" } ], "container-title" : "Scientific Reports", "id" : "ITEM-1", "issued" : { "date-parts" : [ [ "2017", "3", "27" ] ] }, "page" : "45242", "publisher" : "The Author(s)", "title" : "Influence of Anthropogenic Climate Change on Planetary Wave Resonance and Extreme Weather Events", "translator" : [ { "dropping-particle" : "", "family" : "S108", "given" : "", "non-dropping-particle" : "", "parse-names" : false, "suffix" : "" } ], "type" : "article-journal", "volume" : "7" }, "uris" : [ "http://www.mendeley.com/documents/?uuid=fb1fba8a-acce-4f12-8a71-264539fadd73" ] } ], "mendeley" : { "formattedCitation" : "(Mann et al., 2017)", "plainTextFormattedCitation" : "(Mann et al., 2017)", "previouslyFormattedCitation" : "(Mann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nn et al., 2017)</w:t>
      </w:r>
      <w:r w:rsidRPr="00D424AA">
        <w:rPr>
          <w:rFonts w:cs="Times New Roman"/>
          <w:lang w:val="en-GB"/>
        </w:rPr>
        <w:fldChar w:fldCharType="end"/>
      </w:r>
      <w:r w:rsidRPr="00841A35">
        <w:rPr>
          <w:rFonts w:cs="Times New Roman"/>
          <w:lang w:val="en-GB"/>
        </w:rPr>
        <w:t xml:space="preserve">. The tropics expansion and the poleward shift of the mid-latitude westerlies associated with warming is also suggested for the reason of the slowdown </w:t>
      </w:r>
      <w:commentRangeStart w:id="2600"/>
      <w:r w:rsidRPr="00D424AA">
        <w:rPr>
          <w:rFonts w:cs="Times New Roman"/>
          <w:lang w:val="en-GB"/>
        </w:rPr>
        <w:fldChar w:fldCharType="begin" w:fldLock="1"/>
      </w:r>
      <w:ins w:id="2601" w:author="Robin Matthews" w:date="2021-07-14T10:11:00Z">
        <w:r w:rsidR="00C45A6E">
          <w:rPr>
            <w:rFonts w:cs="Times New Roman"/>
            <w:lang w:val="en-GB"/>
          </w:rPr>
          <w:instrText>ADDIN CSL_CITATION { "citationItems" : [ { "id" : "ITEM-1", "itemData" : { "DOI" : "10.1126/sciadv.aaz7610", "ISSN" : "23752548", "PMID" : "32494650", "abstract" : "The locally accumulated damage by tropical cyclones (TCs) can intensify substantially when these cyclones move more slowly. While some observational evidence suggests that TC motion might have slowed significantly since the mid-20th century (1), the robustness of the observed trend and its relation to anthropogenic warming have not been firmly established (2-4). Using large-ensemble simulations that directly simulate TC activity, we show that future anthropogenic warming can lead to a robust slowing of TC motion, particularly in the midlatitudes. The slowdown there is related to a poleward shift of the midlatitude westerlies, which has been projected by various climate models. Although the model's simulation of historical TC motion trends suggests that the attribution of the observed trends of TC motion to anthropogenic forcings remains uncertain, our findings suggest that 21st-century anthropogenic warming could decelerate TC motion near populated midlatitude regions in Asia and North America, potentially compounding future TC-related damages.", "author" : [ { "dropping-particle" : "", "family" : "Zhang", "given" : "Gan", "non-dropping-particle" : "", "parse-names" : false, "suffix" : "" }, { "dropping-particle" : "", "family" : "Murakami", "given" : "Hiroyuki", "non-dropping-particle" : "", "parse-names" : false, "suffix" : "" }, { "dropping-particle" : "", "family" : "Knutson", "given" : "Thomas R.", "non-dropping-particle" : "", "parse-names" : false, "suffix" : "" }, { "dropping-particle" : "", "family" : "Mizuta", "given" : "Ryo", "non-dropping-particle" : "", "parse-names" : false, "suffix" : "" }, { "dropping-particle" : "", "family" : "Yoshida", "given" : "Kohei", "non-dropping-particle" : "", "parse-names" : false, "suffix" : "" } ], "container-title" : "Science Advances", "id" : "ITEM-1", "issue" : "17", "issued" : { "date-parts" : [ [ "2020", "4", "22" ] ] }, "page" : "eaaz7610", "title" : "Tropical cyclone motion in a changing climate", "translator" : [ { "dropping-particle" : "", "family" : "S3343", "given" : "", "non-dropping-particle" : "", "parse-names" : false, "suffix" : "" } ], "type" : "article-journal", "volume" : "6" }, "uris" : [ "http://www.mendeley.com/documents/?uuid=f3dfe7a3-c149-4a34-b8f1-a613dcff9eaf" ] } ], "mendeley" : { "formattedCitation" : "(Zhang et al., 2020a)", "manualFormatting" : "(G. Zhang et al., 2020)", "plainTextFormattedCitation" : "(Zhang et al., 2020a)", "previouslyFormattedCitation" : "(Zhang et al., 2020a)" }, "properties" : { "noteIndex" : 0 }, "schema" : "https://github.com/citation-style-language/schema/raw/master/csl-citation.json" }</w:instrText>
        </w:r>
      </w:ins>
      <w:del w:id="2602" w:author="Robin Matthews" w:date="2021-07-14T10:11:00Z">
        <w:r w:rsidR="00FF6231" w:rsidDel="00C45A6E">
          <w:rPr>
            <w:rFonts w:cs="Times New Roman"/>
            <w:lang w:val="en-GB"/>
          </w:rPr>
          <w:delInstrText>ADDIN CSL_CITATION { "citationItems" : [ { "id" : "ITEM-1", "itemData" : { "DOI" : "10.1126/sciadv.aaz7610", "ISSN" : "23752548", "PMID" : "32494650", "abstract" : "The locally accumulated damage by tropical cyclones (TCs) can intensify substantially when these cyclones move more slowly. While some observational evidence suggests that TC motion might have slowed significantly since the mid-20th century (1), the robustness of the observed trend and its relation to anthropogenic warming have not been firmly established (2-4). Using large-ensemble simulations that directly simulate TC activity, we show that future anthropogenic warming can lead to a robust slowing of TC motion, particularly in the midlatitudes. The slowdown there is related to a poleward shift of the midlatitude westerlies, which has been projected by various climate models. Although the model's simulation of historical TC motion trends suggests that the attribution of the observed trends of TC motion to anthropogenic forcings remains uncertain, our findings suggest that 21st-century anthropogenic warming could decelerate TC motion near populated midlatitude regions in Asia and North America, potentially compounding future TC-related damages.", "author" : [ { "dropping-particle" : "", "family" : "Zhang", "given" : "Gan", "non-dropping-particle" : "", "parse-names" : false, "suffix" : "" }, { "dropping-particle" : "", "family" : "Murakami", "given" : "Hiroyuki", "non-dropping-particle" : "", "parse-names" : false, "suffix" : "" }, { "dropping-particle" : "", "family" : "Knutson", "given" : "Thomas R.", "non-dropping-particle" : "", "parse-names" : false, "suffix" : "" }, { "dropping-particle" : "", "family" : "Mizuta", "given" : "Ryo", "non-dropping-particle" : "", "parse-names" : false, "suffix" : "" }, { "dropping-particle" : "", "family" : "Yoshida", "given" : "Kohei", "non-dropping-particle" : "", "parse-names" : false, "suffix" : "" } ], "container-title" : "Science Advances", "id" : "ITEM-1", "issue" : "17", "issued" : { "date-parts" : [ [ "2020", "4", "22" ] ] }, "page" : "eaaz7610", "title" : "Tropical cyclone motion in a changing climate", "translator" : [ { "dropping-particle" : "", "family" : "S3343", "given" : "", "non-dropping-particle" : "", "parse-names" : false, "suffix" : "" } ], "type" : "article-journal", "volume" : "6" }, "uris" : [ "http://www.mendeley.com/documents/?uuid=f3dfe7a3-c149-4a34-b8f1-a613dcff9eaf" ] } ], "mendeley" : { "formattedCitation" : "(Zhang et al., 2020a)", "plainTextFormattedCitation" : "(Zhang et al., 2020a)", "previouslyFormattedCitation" : "(Zhang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603" w:author="Robin Matthews" w:date="2021-07-14T10:11:00Z">
        <w:r w:rsidR="00C45A6E">
          <w:rPr>
            <w:rFonts w:cs="Times New Roman"/>
            <w:noProof/>
            <w:lang w:val="en-GB"/>
          </w:rPr>
          <w:t xml:space="preserve">G. </w:t>
        </w:r>
      </w:ins>
      <w:r w:rsidR="00A26296">
        <w:rPr>
          <w:rFonts w:cs="Times New Roman"/>
          <w:noProof/>
          <w:lang w:val="en-GB"/>
        </w:rPr>
        <w:t>Zhang et al., 2020</w:t>
      </w:r>
      <w:del w:id="2604" w:author="Robin Matthews" w:date="2021-07-14T10:11:00Z">
        <w:r w:rsidR="00A26296" w:rsidDel="00C45A6E">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600"/>
      <w:r w:rsidR="00A26296">
        <w:rPr>
          <w:rStyle w:val="Marquedecommentaire"/>
        </w:rPr>
        <w:commentReference w:id="2600"/>
      </w:r>
      <w:r w:rsidRPr="00841A35">
        <w:rPr>
          <w:rFonts w:cs="Times New Roman"/>
          <w:lang w:val="en-GB"/>
        </w:rPr>
        <w:t>. However, the connection of these mechanisms to the slowdown has not been robustly shown yet. Furthermore, slowing trends have not been unambiguously</w:t>
      </w:r>
      <w:r w:rsidRPr="00D424AA">
        <w:rPr>
          <w:rFonts w:cs="Times New Roman"/>
          <w:lang w:val="en-GB"/>
        </w:rPr>
        <w:t xml:space="preserve"> observed in circulation patterns that steer TCs such as the Walker and Hadley circulations (Section 2.3.1.4), although these circulations generally slow down in numerical simulations under global warming (Section</w:t>
      </w:r>
      <w:r w:rsidR="000F1B8F">
        <w:rPr>
          <w:rFonts w:cs="Times New Roman"/>
          <w:lang w:val="en-GB"/>
        </w:rPr>
        <w:t>s</w:t>
      </w:r>
      <w:r w:rsidRPr="00D424AA">
        <w:rPr>
          <w:rFonts w:cs="Times New Roman"/>
          <w:lang w:val="en-GB"/>
        </w:rPr>
        <w:t xml:space="preserve"> 4.5.1.</w:t>
      </w:r>
      <w:r w:rsidR="00397316" w:rsidRPr="00D424AA">
        <w:rPr>
          <w:rFonts w:cs="Times New Roman"/>
          <w:lang w:val="en-GB"/>
        </w:rPr>
        <w:t>6</w:t>
      </w:r>
      <w:r w:rsidR="000F1B8F">
        <w:rPr>
          <w:rFonts w:cs="Times New Roman"/>
          <w:lang w:val="en-GB"/>
        </w:rPr>
        <w:t xml:space="preserve"> and</w:t>
      </w:r>
      <w:r w:rsidRPr="00D424AA">
        <w:rPr>
          <w:rFonts w:cs="Times New Roman"/>
          <w:lang w:val="en-GB"/>
        </w:rPr>
        <w:t xml:space="preserve"> </w:t>
      </w:r>
      <w:r w:rsidR="009123E5">
        <w:rPr>
          <w:rFonts w:cs="Times New Roman"/>
          <w:lang w:val="en-GB"/>
        </w:rPr>
        <w:t>8</w:t>
      </w:r>
      <w:r w:rsidRPr="00D424AA">
        <w:rPr>
          <w:rFonts w:cs="Times New Roman"/>
          <w:lang w:val="en-GB"/>
        </w:rPr>
        <w:t>.</w:t>
      </w:r>
      <w:r w:rsidR="009123E5">
        <w:rPr>
          <w:rFonts w:cs="Times New Roman"/>
          <w:lang w:val="en-GB"/>
        </w:rPr>
        <w:t>4.</w:t>
      </w:r>
      <w:r w:rsidRPr="00D424AA">
        <w:rPr>
          <w:rFonts w:cs="Times New Roman"/>
          <w:lang w:val="en-GB"/>
        </w:rPr>
        <w:t>2.2</w:t>
      </w:r>
      <w:r w:rsidRPr="00841A35">
        <w:rPr>
          <w:rFonts w:cs="Times New Roman"/>
          <w:lang w:val="en-GB"/>
        </w:rPr>
        <w:t xml:space="preserve">). </w:t>
      </w:r>
    </w:p>
    <w:p w14:paraId="4D4F7FCD" w14:textId="77777777" w:rsidR="007A1008" w:rsidRPr="00D424AA" w:rsidRDefault="007A1008" w:rsidP="00D424AA">
      <w:pPr>
        <w:rPr>
          <w:rFonts w:cs="Times New Roman"/>
          <w:lang w:val="en-GB"/>
        </w:rPr>
      </w:pPr>
    </w:p>
    <w:p w14:paraId="7DE6A952" w14:textId="4D3FC55A" w:rsidR="007A1008" w:rsidRPr="00D424AA" w:rsidRDefault="007A1008" w:rsidP="00D424AA">
      <w:pPr>
        <w:rPr>
          <w:rFonts w:cs="Times New Roman"/>
          <w:lang w:val="en-GB"/>
        </w:rPr>
      </w:pPr>
      <w:r w:rsidRPr="00D424AA">
        <w:rPr>
          <w:rFonts w:cs="Times New Roman"/>
          <w:lang w:val="en-GB"/>
        </w:rPr>
        <w:t xml:space="preserve">The observed poleward trend in western North Pacific TCs remains significant after accounting for the known modes of dominant interannual to decadal variability in the region </w:t>
      </w:r>
      <w:r w:rsidRPr="00D424AA">
        <w:rPr>
          <w:rFonts w:cs="Times New Roman"/>
          <w:lang w:val="en-GB"/>
        </w:rPr>
        <w:fldChar w:fldCharType="begin" w:fldLock="1"/>
      </w:r>
      <w:r w:rsidR="00FF6231">
        <w:rPr>
          <w:rFonts w:cs="Times New Roman"/>
          <w:lang w:val="en-GB"/>
        </w:rPr>
        <w:instrText>ADDIN CSL_CITATION { "citationItems" : [ { "id" : "ITEM-1", "itemData" : { "DOI" : "10.1175/JCLI-D-16-0076.1", "ISSN" : "0894-8755", "abstract" : " Abstract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 observed and robust in the western North Pacific Ocean (WNP). Such a migration is expected to cause systematic changes, both increases and decreases, in regional hazard exposure and risk, particularly if it persists through the present century. Here, it is shown that the past poleward migration in the WNP has coincided with decreased TC exposure in the region of the Philippine and South China Seas, including the Marianas, the Philippines, Vietnam, and southern China, and increased exposure in the region of the East China Sea, including Japan and its Ryukyu Islands, the Korea Peninsula, and parts of eastern China. Additionally, it is shown that projections of WNP TCs simulated by, and downscaled from, an ensemble of numerical models from phase 5 of the Coupled Model Intercomparison Project (CMIP5) demonstrate a continuing poleward migration into the present century following the emissions projections of the representative concentration pathway 8.5 (RCP8.5). The projected migration causes a shift in regional TC exposure that is very similar in pattern and relative amplitude to the past observed shift. In terms of regional differences in vulnerability and resilience based on past TC exposure, the potential ramifications of these future changes are significant. Questions of attribution for the changes are discussed in terms of tropical belt expansion and Pacific decadal sea surface temperature variability. ",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 ] }, "page" : "5725-5739", "title" : "Past and Projected Changes in Western North Pacific Tropical Cyclone Exposure", "translator" : [ { "dropping-particle" : "", "family" : "S1136", "given" : "", "non-dropping-particle" : "", "parse-names" : false, "suffix" : "" } ], "type" : "article-journal", "volume" : "29" }, "uris" : [ "http://www.mendeley.com/documents/?uuid=7e2f3d73-e310-4118-bfe6-c82e5811f970" ] } ], "mendeley" : { "formattedCitation" : "(Kossin et al., 2016a)", "plainTextFormattedCitation" : "(Kossin et al., 2016a)", "previouslyFormattedCitation" : "(Kossin et al., 2016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16a)</w:t>
      </w:r>
      <w:r w:rsidRPr="00D424AA">
        <w:rPr>
          <w:rFonts w:cs="Times New Roman"/>
          <w:lang w:val="en-GB"/>
        </w:rPr>
        <w:fldChar w:fldCharType="end"/>
      </w:r>
      <w:r w:rsidRPr="00841A35">
        <w:rPr>
          <w:rFonts w:cs="Times New Roman"/>
          <w:lang w:val="en-GB"/>
        </w:rPr>
        <w:t>, and is al</w:t>
      </w:r>
      <w:r w:rsidRPr="00D424AA">
        <w:rPr>
          <w:rFonts w:cs="Times New Roman"/>
          <w:lang w:val="en-GB"/>
        </w:rPr>
        <w:t xml:space="preserve">so found in CMIP5 model-simulated TCs (in the recent historical period 1980–2005), although it is weaker than </w:t>
      </w:r>
      <w:r w:rsidRPr="00D424AA">
        <w:rPr>
          <w:rFonts w:cs="Times New Roman"/>
          <w:lang w:val="en-GB"/>
        </w:rPr>
        <w:lastRenderedPageBreak/>
        <w:t xml:space="preserve">observed and is not statistically significant </w:t>
      </w:r>
      <w:r w:rsidRPr="00D424AA">
        <w:rPr>
          <w:rFonts w:cs="Times New Roman"/>
          <w:lang w:val="en-GB"/>
        </w:rPr>
        <w:fldChar w:fldCharType="begin" w:fldLock="1"/>
      </w:r>
      <w:r w:rsidR="00FF6231">
        <w:rPr>
          <w:rFonts w:cs="Times New Roman"/>
          <w:lang w:val="en-GB"/>
        </w:rPr>
        <w:instrText>ADDIN CSL_CITATION { "citationItems" : [ { "id" : "ITEM-1", "itemData" : { "DOI" : "10.1175/JCLI-D-16-0076.1", "ISSN" : "0894-8755", "abstract" : " Abstract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 observed and robust in the western North Pacific Ocean (WNP). Such a migration is expected to cause systematic changes, both increases and decreases, in regional hazard exposure and risk, particularly if it persists through the present century. Here, it is shown that the past poleward migration in the WNP has coincided with decreased TC exposure in the region of the Philippine and South China Seas, including the Marianas, the Philippines, Vietnam, and southern China, and increased exposure in the region of the East China Sea, including Japan and its Ryukyu Islands, the Korea Peninsula, and parts of eastern China. Additionally, it is shown that projections of WNP TCs simulated by, and downscaled from, an ensemble of numerical models from phase 5 of the Coupled Model Intercomparison Project (CMIP5) demonstrate a continuing poleward migration into the present century following the emissions projections of the representative concentration pathway 8.5 (RCP8.5). The projected migration causes a shift in regional TC exposure that is very similar in pattern and relative amplitude to the past observed shift. In terms of regional differences in vulnerability and resilience based on past TC exposure, the potential ramifications of these future changes are significant. Questions of attribution for the changes are discussed in terms of tropical belt expansion and Pacific decadal sea surface temperature variability. ",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 ] }, "page" : "5725-5739", "title" : "Past and Projected Changes in Western North Pacific Tropical Cyclone Exposure", "translator" : [ { "dropping-particle" : "", "family" : "S1136", "given" : "", "non-dropping-particle" : "", "parse-names" : false, "suffix" : "" } ], "type" : "article-journal", "volume" : "29" }, "uris" : [ "http://www.mendeley.com/documents/?uuid=7e2f3d73-e310-4118-bfe6-c82e5811f970" ] } ], "mendeley" : { "formattedCitation" : "(Kossin et al., 2016a)", "plainTextFormattedCitation" : "(Kossin et al., 2016a)", "previouslyFormattedCitation" : "(Kossin et al., 2016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16a)</w:t>
      </w:r>
      <w:r w:rsidRPr="00D424AA">
        <w:rPr>
          <w:rFonts w:cs="Times New Roman"/>
          <w:lang w:val="en-GB"/>
        </w:rPr>
        <w:fldChar w:fldCharType="end"/>
      </w:r>
      <w:r w:rsidRPr="00841A35">
        <w:rPr>
          <w:rFonts w:cs="Times New Roman"/>
          <w:lang w:val="en-GB"/>
        </w:rPr>
        <w:t>. However, the trend is signif</w:t>
      </w:r>
      <w:r w:rsidRPr="00D424AA">
        <w:rPr>
          <w:rFonts w:cs="Times New Roman"/>
          <w:lang w:val="en-GB"/>
        </w:rPr>
        <w:t xml:space="preserve">icant in 21st century CMIP5 projections under the RCP8.5 scenario, with a similar spatial pattern and magnitude to the past observed changes in that basin over the period 1945–2016, supporting a possible anthropogenic GHG contribution to the observed trends </w:t>
      </w:r>
      <w:commentRangeStart w:id="2605"/>
      <w:r w:rsidRPr="00D424AA">
        <w:rPr>
          <w:rFonts w:cs="Times New Roman"/>
          <w:lang w:val="en-GB"/>
        </w:rPr>
        <w:fldChar w:fldCharType="begin" w:fldLock="1"/>
      </w:r>
      <w:ins w:id="2606" w:author="Robin Matthews" w:date="2021-07-14T10:12:00Z">
        <w:r w:rsidR="00C45A6E">
          <w:rPr>
            <w:rFonts w:cs="Times New Roman"/>
            <w:lang w:val="en-GB"/>
          </w:rPr>
          <w:instrText>ADDIN CSL_CITATION { "citationItems" : [ { "id" : "ITEM-1", "itemData" : { "DOI" : "10.1175/JCLI-D-16-0076.1", "ISSN" : "0894-8755", "abstract" : " Abstract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 observed and robust in the western North Pacific Ocean (WNP). Such a migration is expected to cause systematic changes, both increases and decreases, in regional hazard exposure and risk, particularly if it persists through the present century. Here, it is shown that the past poleward migration in the WNP has coincided with decreased TC exposure in the region of the Philippine and South China Seas, including the Marianas, the Philippines, Vietnam, and southern China, and increased exposure in the region of the East China Sea, including Japan and its Ryukyu Islands, the Korea Peninsula, and parts of eastern China. Additionally, it is shown that projections of WNP TCs simulated by, and downscaled from, an ensemble of numerical models from phase 5 of the Coupled Model Intercomparison Project (CMIP5) demonstrate a continuing poleward migration into the present century following the emissions projections of the representative concentration pathway 8.5 (RCP8.5). The projected migration causes a shift in regional TC exposure that is very similar in pattern and relative amplitude to the past observed shift. In terms of regional differences in vulnerability and resilience based on past TC exposure, the potential ramifications of these future changes are significant. Questions of attribution for the changes are discussed in terms of tropical belt expansion and Pacific decadal sea surface temperature variability. ",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 ] }, "page" : "5725-5739", "title" : "Past and Projected Changes in Western North Pacific Tropical Cyclone Exposure", "translator" : [ { "dropping-particle" : "", "family" : "S1136", "given" : "", "non-dropping-particle" : "", "parse-names" : false, "suffix" : "" } ], "type" : "article-journal", "volume" : "29" }, "uris" : [ "http://www.mendeley.com/documents/?uuid=7e2f3d73-e310-4118-bfe6-c82e5811f970" ] }, { "id" : "ITEM-2", "itemData" : { "DOI" : "10.1175/BAMS-D-18-0189.1", "ISSN" : "0003-0007",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2", "issue" : "10", "issued" : { "date-parts" : [ [ "2019", "10" ] ] }, "note" : "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 "page" : "1987-2007", "title" : "Tropical Cyclones and Climate Change Assessment: Part I: Detection and Attribution", "translator" : [ { "dropping-particle" : "", "family" : "S1557", "given" : "", "non-dropping-particle" : "", "parse-names" : false, "suffix" : "" } ], "type" : "article-journal", "volume" : "100" }, "uris" : [ "http://www.mendeley.com/documents/?uuid=96cceff1-26f0-48a3-8af9-96ebcdd6b30d" ] } ], "mendeley" : { "formattedCitation" : "(Kossin et al., 2016a; Knutson et al., 2019)", "manualFormatting" : "(Kossin et al., 2016a; Knutson et al., 2019)", "plainTextFormattedCitation" : "(Kossin et al., 2016a; Knutson et al., 2019)", "previouslyFormattedCitation" : "(Kossin et al., 2016a; Knutson et al., 2019)" }, "properties" : { "noteIndex" : 0 }, "schema" : "https://github.com/citation-style-language/schema/raw/master/csl-citation.json" }</w:instrText>
        </w:r>
      </w:ins>
      <w:del w:id="2607" w:author="Robin Matthews" w:date="2021-07-14T10:12:00Z">
        <w:r w:rsidR="00FF6231" w:rsidDel="00C45A6E">
          <w:rPr>
            <w:rFonts w:cs="Times New Roman"/>
            <w:lang w:val="en-GB"/>
          </w:rPr>
          <w:delInstrText>ADDIN CSL_CITATION { "citationItems" : [ { "id" : "ITEM-1", "itemData" : { "DOI" : "10.1175/JCLI-D-16-0076.1", "ISSN" : "0894-8755", "abstract" : " Abstract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 observed and robust in the western North Pacific Ocean (WNP). Such a migration is expected to cause systematic changes, both increases and decreases, in regional hazard exposure and risk, particularly if it persists through the present century. Here, it is shown that the past poleward migration in the WNP has coincided with decreased TC exposure in the region of the Philippine and South China Seas, including the Marianas, the Philippines, Vietnam, and southern China, and increased exposure in the region of the East China Sea, including Japan and its Ryukyu Islands, the Korea Peninsula, and parts of eastern China. Additionally, it is shown that projections of WNP TCs simulated by, and downscaled from, an ensemble of numerical models from phase 5 of the Coupled Model Intercomparison Project (CMIP5) demonstrate a continuing poleward migration into the present century following the emissions projections of the representative concentration pathway 8.5 (RCP8.5). The projected migration causes a shift in regional TC exposure that is very similar in pattern and relative amplitude to the past observed shift. In terms of regional differences in vulnerability and resilience based on past TC exposure, the potential ramifications of these future changes are significant. Questions of attribution for the changes are discussed in terms of tropical belt expansion and Pacific decadal sea surface temperature variability. ",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 ] }, "page" : "5725-5739", "title" : "Past and Projected Changes in Western North Pacific Tropical Cyclone Exposure", "translator" : [ { "dropping-particle" : "", "family" : "S1136", "given" : "", "non-dropping-particle" : "", "parse-names" : false, "suffix" : "" } ], "type" : "article-journal", "volume" : "29" }, "uris" : [ "http://www.mendeley.com/documents/?uuid=7e2f3d73-e310-4118-bfe6-c82e5811f970" ] }, { "id" : "ITEM-2", "itemData" : { "DOI" : "10.1175/BAMS-D-18-0189.1", "ISSN" : "0003-0007", "author" : [ { "dropping-particle" : "", "family" : "Knutson", "given" : "Thomas",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2", "issue" : "10", "issued" : { "date-parts" : [ [ "2019", "10" ] ] }, "note" : "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From Duplicate 1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n\nFrom Duplicate 2 (Tropical Cyclones and Climate Change Assessment : Part I . Detection and Attribution - Knutson, Thomas; Camargo, Suzana; Chan, Johnny; Emanuel, Kerry; Ho, Chang-Hoi; Kossin, James; Mohapatra, Mrutyunjay; Satoh, Masaki; Sugi, Masato; Walsh, Kevin)\n\nsubmitted Oct. 2018", "page" : "1987-2007", "title" : "Tropical Cyclones and Climate Change Assessment: Part I: Detection and Attribution", "translator" : [ { "dropping-particle" : "", "family" : "S1557", "given" : "", "non-dropping-particle" : "", "parse-names" : false, "suffix" : "" } ], "type" : "article-journal", "volume" : "100" }, "uris" : [ "http://www.mendeley.com/documents/?uuid=96cceff1-26f0-48a3-8af9-96ebcdd6b30d" ] } ], "mendeley" : { "formattedCitation" : "(Kossin et al., 2016a; Knutson et al., 2019)", "manualFormatting" : "(Knutson et al., 2019; Kossin et al., 2016a)", "plainTextFormattedCitation" : "(Kossin et al., 2016a; Knutson et al., 2019)", "previouslyFormattedCitation" : "(Kossin et al., 2016a; Knutson et al., 2019)"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608" w:author="Robin Matthews" w:date="2021-07-14T10:11:00Z">
        <w:r w:rsidR="00C45A6E">
          <w:rPr>
            <w:noProof/>
          </w:rPr>
          <w:t>Kossin et al., 2016a; Knutson et al., 2019</w:t>
        </w:r>
      </w:ins>
      <w:del w:id="2609" w:author="Robin Matthews" w:date="2021-07-14T10:11:00Z">
        <w:r w:rsidR="00A26296" w:rsidDel="00C45A6E">
          <w:rPr>
            <w:rFonts w:cs="Times New Roman"/>
            <w:noProof/>
            <w:lang w:val="en-GB"/>
          </w:rPr>
          <w:delText>Knutson et al., 2019; Kossin et al., 2016a</w:delText>
        </w:r>
      </w:del>
      <w:r w:rsidR="00A26296">
        <w:rPr>
          <w:rFonts w:cs="Times New Roman"/>
          <w:noProof/>
          <w:lang w:val="en-GB"/>
        </w:rPr>
        <w:t>)</w:t>
      </w:r>
      <w:r w:rsidRPr="00D424AA">
        <w:rPr>
          <w:rFonts w:cs="Times New Roman"/>
          <w:lang w:val="en-GB"/>
        </w:rPr>
        <w:fldChar w:fldCharType="end"/>
      </w:r>
      <w:commentRangeEnd w:id="2605"/>
      <w:r w:rsidR="00A26296">
        <w:rPr>
          <w:rStyle w:val="Marquedecommentaire"/>
        </w:rPr>
        <w:commentReference w:id="2605"/>
      </w:r>
      <w:r w:rsidRPr="00841A35">
        <w:rPr>
          <w:rFonts w:cs="Times New Roman"/>
          <w:lang w:val="en-GB"/>
        </w:rPr>
        <w:t>.</w:t>
      </w:r>
      <w:bookmarkEnd w:id="2584"/>
      <w:r w:rsidRPr="00841A35">
        <w:rPr>
          <w:rFonts w:cs="Times New Roman"/>
          <w:lang w:val="en-GB"/>
        </w:rPr>
        <w:t xml:space="preserve"> </w:t>
      </w:r>
    </w:p>
    <w:p w14:paraId="14FAA46E" w14:textId="77777777" w:rsidR="007A1008" w:rsidRPr="00D424AA" w:rsidRDefault="007A1008" w:rsidP="00D424AA">
      <w:pPr>
        <w:rPr>
          <w:rFonts w:cs="Times New Roman"/>
          <w:lang w:val="en-GB"/>
        </w:rPr>
      </w:pPr>
    </w:p>
    <w:p w14:paraId="6E82CA54" w14:textId="1B4B99D2" w:rsidR="007A1008" w:rsidRPr="00D424AA" w:rsidRDefault="007A1008" w:rsidP="00D424AA">
      <w:pPr>
        <w:rPr>
          <w:rFonts w:cs="Times New Roman"/>
          <w:lang w:val="en-GB"/>
        </w:rPr>
      </w:pPr>
      <w:r w:rsidRPr="00D424AA">
        <w:rPr>
          <w:rFonts w:cs="Times New Roman"/>
          <w:lang w:val="en-GB"/>
        </w:rPr>
        <w:t xml:space="preserve">The recent active TC seasons in some basins have been </w:t>
      </w:r>
      <w:r w:rsidR="009123E5">
        <w:rPr>
          <w:rFonts w:cs="Times New Roman"/>
          <w:lang w:val="en-GB"/>
        </w:rPr>
        <w:t>studied</w:t>
      </w:r>
      <w:r w:rsidR="009123E5" w:rsidRPr="00D424AA">
        <w:rPr>
          <w:rFonts w:cs="Times New Roman"/>
          <w:lang w:val="en-GB"/>
        </w:rPr>
        <w:t xml:space="preserve"> </w:t>
      </w:r>
      <w:r w:rsidR="009123E5">
        <w:rPr>
          <w:rFonts w:cs="Times New Roman"/>
          <w:lang w:val="en-GB"/>
        </w:rPr>
        <w:t>to determine whether there is</w:t>
      </w:r>
      <w:r w:rsidRPr="00D424AA">
        <w:rPr>
          <w:rFonts w:cs="Times New Roman"/>
          <w:lang w:val="en-GB"/>
        </w:rPr>
        <w:t xml:space="preserve"> anthropogenic influence. For 2015, </w:t>
      </w:r>
      <w:commentRangeStart w:id="2610"/>
      <w:r w:rsidRPr="00D424AA">
        <w:rPr>
          <w:rFonts w:cs="Times New Roman"/>
          <w:lang w:val="en-GB"/>
        </w:rPr>
        <w:fldChar w:fldCharType="begin" w:fldLock="1"/>
      </w:r>
      <w:r w:rsidR="00FF6231">
        <w:rPr>
          <w:rFonts w:cs="Times New Roman"/>
          <w:lang w:val="en-GB"/>
        </w:rPr>
        <w:instrText>ADDIN CSL_CITATION { "citationItems" : [ { "id" : "ITEM-1", "itemData" : { "DOI" : "10.1175/JCLI-D-16-0424.1", "ISBN" : "0894-8755 1520-0442", "ISSN" : "0894-8755", "abstract" : "AbstractThe 2015 hurricane season in the eastern and central Pacific Ocean (EPO and CPO), particularly around Hawaii, was extremely active, including a record number of tropical cyclones (TCs) and the first instance of three simultaneous category-4 hurricanes in the EPO and CPO. A strong El Ni\u00f1o developed during the 2015 boreal summer season and was attributed by some to be the cause of the extreme number of TCs. However, according to a suite of targeted high-resolution model experiments, the extreme 2015 EPO and CPO hurricane season was not primarily induced by the 2015 El Ni\u00f1o tropical Pacific warming, but by warming in the subtropical Pacific Ocean. This warming is not typical of El Ni\u00f1o, but rather of the Pacific meridional mode (PMM) superimposed on long-term anthropogenic warming. Although the likelihood of such an extreme year depends on the phase of natural variability, the coupled GCM projects an increase in the frequency of such extremely active TC years over the next few decades for EPO, CPO, and Hawaii as a result of enhanced subtropical Pacific warming from anthropogenic greenhouse gas forcing.", "author" : [ { "dropping-particle" : "", "family" : "Murakami", "given" : "Hiroyuki", "non-dropping-particle" : "", "parse-names" : false, "suffix" : "" }, { "dropping-particle" : "", "family" : "Vecchi", "given" : "Gabriel A.",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Underwood", "given" : "Seth", "non-dropping-particle" : "", "parse-names" : false, "suffix" : "" }, { "dropping-particle" : "", "family" : "Gudgel", "given" : "Richard", "non-dropping-particle" : "", "parse-names" : false, "suffix" : "" }, { "dropping-particle" : "", "family" : "Yang", "given" : "Xiaosong", "non-dropping-particle" : "", "parse-names" : false, "suffix" : "" }, { "dropping-particle" : "", "family" : "Jia", "given" : "Liwei", "non-dropping-particle" : "", "parse-names" : false, "suffix" : "" }, { "dropping-particle" : "", "family" : "Zeng", "given" : "Fanrong", "non-dropping-particle" : "", "parse-names" : false, "suffix" : "" }, { "dropping-particle" : "", "family" : "Paffendorf", "given" : "Karen", "non-dropping-particle" : "", "parse-names" : false, "suffix" : "" }, { "dropping-particle" : "", "family" : "Zhang", "given" : "Wei", "non-dropping-particle" : "", "parse-names" : false, "suffix" : "" } ], "container-title" : "Journal of Climate", "id" : "ITEM-1", "issue" : "1", "issued" : { "date-parts" : [ [ "2017", "10", "7" ] ] }, "note" : "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 "page" : "243-264", "publisher" : "American Meteorological Society", "title" : "Dominant Role of Subtropical Pacific Warming in Extreme Eastern Pacific Hurricane Seasons: 2015 and the Future", "translator" : [ { "dropping-particle" : "", "family" : "S1310", "given" : "", "non-dropping-particle" : "", "parse-names" : false, "suffix" : "" } ], "type" : "article-journal", "volume" : "30" }, "uris" : [ "http://www.mendeley.com/documents/?uuid=b98007b4-03e3-4f84-b05b-5037c87cd702" ] } ], "mendeley" : { "formattedCitation" : "(Murakami et al., 2017a)", "manualFormatting" : "Murakami et al. (2017)", "plainTextFormattedCitation" : "(Murakami et al., 2017a)", "previouslyFormattedCitation" : "(Murakami et al., 2017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rakami et al. (2017)</w:t>
      </w:r>
      <w:r w:rsidRPr="00D424AA">
        <w:rPr>
          <w:rFonts w:cs="Times New Roman"/>
          <w:lang w:val="en-GB"/>
        </w:rPr>
        <w:fldChar w:fldCharType="end"/>
      </w:r>
      <w:commentRangeEnd w:id="2610"/>
      <w:r w:rsidR="00A26296">
        <w:rPr>
          <w:rStyle w:val="Marquedecommentaire"/>
        </w:rPr>
        <w:commentReference w:id="2610"/>
      </w:r>
      <w:r w:rsidRPr="00841A35">
        <w:rPr>
          <w:rFonts w:cs="Times New Roman"/>
          <w:lang w:val="en-GB"/>
        </w:rPr>
        <w:t xml:space="preserve"> explored the unusually high TC frequency near Hawaii and in the e</w:t>
      </w:r>
      <w:r w:rsidRPr="00D424AA">
        <w:rPr>
          <w:rFonts w:cs="Times New Roman"/>
          <w:lang w:val="en-GB"/>
        </w:rPr>
        <w:t xml:space="preserve">astern Pacific basin. </w:t>
      </w:r>
      <w:commentRangeStart w:id="2611"/>
      <w:r w:rsidRPr="00D424AA">
        <w:rPr>
          <w:rFonts w:cs="Times New Roman"/>
          <w:lang w:val="en-GB"/>
        </w:rPr>
        <w:fldChar w:fldCharType="begin" w:fldLock="1"/>
      </w:r>
      <w:ins w:id="2612" w:author="Robin Matthews" w:date="2021-07-14T10:12:00Z">
        <w:r w:rsidR="00C45A6E">
          <w:rPr>
            <w:rFonts w:cs="Times New Roman"/>
            <w:lang w:val="en-GB"/>
          </w:rPr>
          <w: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mendeley" : { "formattedCitation" : "(Zhang et al., 2016a)", "manualFormatting" : "W. Zhang et al. (2016b)", "plainTextFormattedCitation" : "(Zhang et al., 2016a)", "previouslyFormattedCitation" : "(Zhang et al., 2016a)" }, "properties" : { "noteIndex" : 0 }, "schema" : "https://github.com/citation-style-language/schema/raw/master/csl-citation.json" }</w:instrText>
        </w:r>
      </w:ins>
      <w:del w:id="2613" w:author="Robin Matthews" w:date="2021-07-14T10:12:00Z">
        <w:r w:rsidR="00FF6231" w:rsidDel="00C45A6E">
          <w:rPr>
            <w:rFonts w:cs="Times New Roman"/>
            <w:lang w:val="en-GB"/>
          </w:rPr>
          <w:del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mendeley" : { "formattedCitation" : "(Zhang et al., 2016a)", "manualFormatting" : "Zhang et al. (2016)", "plainTextFormattedCitation" : "(Zhang et al., 2016a)", "previouslyFormattedCitation" : "(Zhang et al., 2016a)" }, "properties" : { "noteIndex" : 0 }, "schema" : "https://github.com/citation-style-language/schema/raw/master/csl-citation.json" }</w:delInstrText>
        </w:r>
      </w:del>
      <w:r w:rsidRPr="00D424AA">
        <w:rPr>
          <w:rFonts w:cs="Times New Roman"/>
          <w:lang w:val="en-GB"/>
        </w:rPr>
        <w:fldChar w:fldCharType="separate"/>
      </w:r>
      <w:del w:id="2614" w:author="Robin Matthews" w:date="2021-07-14T10:12:00Z">
        <w:r w:rsidR="00A26296" w:rsidDel="00C45A6E">
          <w:rPr>
            <w:rFonts w:cs="Times New Roman"/>
            <w:noProof/>
            <w:lang w:val="en-GB"/>
          </w:rPr>
          <w:delText>Z</w:delText>
        </w:r>
      </w:del>
      <w:ins w:id="2615" w:author="Robin Matthews" w:date="2021-07-14T10:12:00Z">
        <w:r w:rsidR="00C45A6E">
          <w:rPr>
            <w:rFonts w:cs="Times New Roman"/>
            <w:noProof/>
            <w:lang w:val="en-GB"/>
          </w:rPr>
          <w:t>W. Z</w:t>
        </w:r>
      </w:ins>
      <w:r w:rsidR="00A26296">
        <w:rPr>
          <w:rFonts w:cs="Times New Roman"/>
          <w:noProof/>
          <w:lang w:val="en-GB"/>
        </w:rPr>
        <w:t>hang et al. (2016</w:t>
      </w:r>
      <w:ins w:id="2616" w:author="Robin Matthews" w:date="2021-07-14T10:12:00Z">
        <w:r w:rsidR="00C45A6E">
          <w:rPr>
            <w:rFonts w:cs="Times New Roman"/>
            <w:noProof/>
            <w:lang w:val="en-GB"/>
          </w:rPr>
          <w:t>b</w:t>
        </w:r>
      </w:ins>
      <w:r w:rsidR="00A26296">
        <w:rPr>
          <w:rFonts w:cs="Times New Roman"/>
          <w:noProof/>
          <w:lang w:val="en-GB"/>
        </w:rPr>
        <w:t>)</w:t>
      </w:r>
      <w:r w:rsidRPr="00D424AA">
        <w:rPr>
          <w:rFonts w:cs="Times New Roman"/>
          <w:lang w:val="en-GB"/>
        </w:rPr>
        <w:fldChar w:fldCharType="end"/>
      </w:r>
      <w:commentRangeEnd w:id="2611"/>
      <w:r w:rsidR="00A26296">
        <w:rPr>
          <w:rStyle w:val="Marquedecommentaire"/>
        </w:rPr>
        <w:commentReference w:id="2611"/>
      </w:r>
      <w:r w:rsidRPr="00841A35">
        <w:rPr>
          <w:rFonts w:cs="Times New Roman"/>
          <w:lang w:val="en-GB"/>
        </w:rPr>
        <w:t xml:space="preserve"> considered unusually high Accumulated Cyclone Energy (ACE) in the western North Pacific. </w:t>
      </w:r>
      <w:commentRangeStart w:id="2617"/>
      <w:r w:rsidRPr="00D424AA">
        <w:rPr>
          <w:rFonts w:cs="Times New Roman"/>
          <w:lang w:val="en-GB"/>
        </w:rPr>
        <w:fldChar w:fldCharType="begin" w:fldLock="1"/>
      </w:r>
      <w:r w:rsidR="0012753B">
        <w:rPr>
          <w:rFonts w:cs="Times New Roman"/>
          <w:lang w:val="en-GB"/>
        </w:rPr>
        <w:instrText>ADDIN CSL_CITATION { "citationItems" : [ { "id" : "ITEM-1", "itemData" : { "DOI" : "10.1175/JCLI-D-17-0143.1", "ISSN" : "0894-8755", "abstract" : "AbstractThe climate of 2015 was characterized by a strong El Ni\u00f1o, global warmth, and record-setting tropical cyclone (TC) intensity for western North Pacific typhoons. In this study, the highest TC intensity in 32 years (1984?2015) is shown to be a consequence of above normal TC activity?following natural internal variation?and greater efficiency of intensity. The efficiency of intensity (EINT) is termed the ?blasting? effect and refers to typhoon intensification at the expense of occurrence. Statistical models show that the EINT is mostly due to the anomalous warmth in the environment indicated by global mean sea surface temperature. In comparison, the EINT due to El Ni\u00f1o is negligible. This implies that the record-setting intensity of 2015 might not have occurred without environmental warming and suggests that a year with even greater TC intensity is possible in the near future when above normal activity coincides with another record EINT due to continued multidecadal warming.", "author" : [ { "dropping-particle" : "", "family" : "Yang", "given" : "Se-Hwan", "non-dropping-particle" : "", "parse-names" : false, "suffix" : "" }, { "dropping-particle" : "", "family" : "Kang", "given" : "Nam-Young", "non-dropping-particle" : "", "parse-names" : false, "suffix" : "" }, { "dropping-particle" : "", "family" : "Elsner", "given" : "James B", "non-dropping-particle" : "", "parse-names" : false, "suffix" : "" }, { "dropping-particle" : "", "family" : "Chun", "given" : "Youngsin", "non-dropping-particle" : "", "parse-names" : false, "suffix" : "" } ], "container-title" : "Journal of Climate", "id" : "ITEM-1", "issue" : "2", "issued" : { "date-parts" : [ [ "2018", "11", "20" ] ] }, "note" : "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n\nFrom Duplicate 2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n\nFrom Duplicate 2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n\nFrom Duplicate 2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 "page" : "919-925", "publisher" : "American Meteorological Society", "title" : "Influence of Global Warming on Western North Pacific Tropical Cyclone Intensities during 2015", "translator" : [ { "dropping-particle" : "", "family" : "S3165", "given" : "", "non-dropping-particle" : "", "parse-names" : false, "suffix" : "" } ], "type" : "article-journal", "volume" : "31" }, "uris" : [ "http://www.mendeley.com/documents/?uuid=4e7ac37b-81f9-43d3-a1b4-233b76aefc8f" ] } ], "mendeley" : { "formattedCitation" : "(Yang et al., 2018d)", "manualFormatting" : "S.-H. Yang et al. (2018)", "plainTextFormattedCitation" : "(Yang et al., 2018d)", "previouslyFormattedCitation" : "(Yang et al., 2018d)" }, "properties" : { "noteIndex" : 0 }, "schema" : "https://github.com/citation-style-language/schema/raw/master/csl-citation.json" }</w:instrText>
      </w:r>
      <w:r w:rsidRPr="00D424AA">
        <w:rPr>
          <w:rFonts w:cs="Times New Roman"/>
          <w:lang w:val="en-GB"/>
        </w:rPr>
        <w:fldChar w:fldCharType="separate"/>
      </w:r>
      <w:ins w:id="2618" w:author="Robin Matthews" w:date="2021-07-14T10:12:00Z">
        <w:r w:rsidR="00C45A6E">
          <w:rPr>
            <w:noProof/>
          </w:rPr>
          <w:t>S.-H. Yang</w:t>
        </w:r>
      </w:ins>
      <w:del w:id="2619" w:author="Robin Matthews" w:date="2021-07-14T10:12:00Z">
        <w:r w:rsidR="00A26296" w:rsidDel="00C45A6E">
          <w:rPr>
            <w:rFonts w:cs="Times New Roman"/>
            <w:noProof/>
            <w:lang w:val="en-GB"/>
          </w:rPr>
          <w:delText>Yang</w:delText>
        </w:r>
      </w:del>
      <w:r w:rsidR="00A26296">
        <w:rPr>
          <w:rFonts w:cs="Times New Roman"/>
          <w:noProof/>
          <w:lang w:val="en-GB"/>
        </w:rPr>
        <w:t xml:space="preserve"> et al. (2018)</w:t>
      </w:r>
      <w:r w:rsidRPr="00D424AA">
        <w:rPr>
          <w:rFonts w:cs="Times New Roman"/>
          <w:lang w:val="en-GB"/>
        </w:rPr>
        <w:fldChar w:fldCharType="end"/>
      </w:r>
      <w:commentRangeEnd w:id="2617"/>
      <w:r w:rsidR="00A26296">
        <w:rPr>
          <w:rStyle w:val="Marquedecommentaire"/>
        </w:rPr>
        <w:commentReference w:id="2617"/>
      </w:r>
      <w:r w:rsidRPr="00841A35">
        <w:rPr>
          <w:rFonts w:cs="Times New Roman"/>
          <w:lang w:val="en-GB"/>
        </w:rPr>
        <w:t xml:space="preserve"> and </w:t>
      </w:r>
      <w:r w:rsidRPr="00D424AA">
        <w:rPr>
          <w:rFonts w:cs="Times New Roman"/>
          <w:lang w:val="en-GB"/>
        </w:rPr>
        <w:fldChar w:fldCharType="begin" w:fldLock="1"/>
      </w:r>
      <w:r w:rsidR="00FF6231">
        <w:rPr>
          <w:rFonts w:cs="Times New Roman"/>
          <w:lang w:val="en-GB"/>
        </w:rPr>
        <w:instrText>ADDIN CSL_CITATION { "citationItems" : [ { "id" : "ITEM-1", "itemData" : { "DOI" : "10.1029/2019GL082086", "ISSN" : "0094-8276", "abstract" : "Abstract Extreme El Ni\u00f1o events affect the number of intense tropical cyclones (ITCs) over the western North Pacific (WNP). In 1997 and 2015, both extreme El Ni\u00f1o years, ITC numbers were above normal in the WNP. In order to clarify how, and to what extent, sea surface temperature anomaly (SSTA) distributions control the ITCs genesis, the authors conducted 50-member ensemble simulations using a high-resolution global nonhydrostatic model that explicitly simulates ITCs. The ensemble simulations showed a clear relationship between the number of ITCs and their genesis locations in the WNP. However, the authors found that the simulated numbers of ITCs in the WNP were also closely related to the strength of the monsoon trough, which varies under given SSTA conditions. This indicates that reliable seasonal forecasting of ITCs depends on our ability to accurately reproduce the monsoon trough, whose strength is modulated mainly by internal atmospheric variability but also by SSTA.", "author" : [ { "dropping-particle" : "", "family" : "Yamada", "given" : "Y.", "non-dropping-particle" : "", "parse-names" : false, "suffix" : "" }, { "dropping-particle" : "", "family" : "Kodama", "given" : "C.", "non-dropping-particle" : "", "parse-names" : false, "suffix" : "" }, { "dropping-particle" : "", "family" : "Satoh", "given" : "M.", "non-dropping-particle" : "", "parse-names" : false, "suffix" : "" }, { "dropping-particle" : "", "family" : "Nakano", "given" : "M.", "non-dropping-particle" : "", "parse-names" : false, "suffix" : "" }, { "dropping-particle" : "", "family" : "Nasuno", "given" : "T.", "non-dropping-particle" : "", "parse-names" : false, "suffix" : "" }, { "dropping-particle" : "", "family" : "Sugi", "given" : "M.", "non-dropping-particle" : "", "parse-names" : false, "suffix" : "" } ], "container-title" : "Geophysical Research Letters", "id" : "ITEM-1", "issue" : "13", "issued" : { "date-parts" : [ [ "2019", "7", "16" ] ] }, "note" : "From Duplicate 1 (High-resolution Ensemble Simulations of Intense Tropical Cyclones and Their Internal Variability During the El Ninos of 1997 and 2015 - Yamada, Y.; Kodama, C.; Satoh, M.; Nakano, M.; Nasuno, T.; Sugi, M.)\n\nFrom Duplicate 1 (High-resolution Ensemble Simulations of Intense Tropical Cyclones and Their Internal Variability During the El Ninos of 1997 and 2015 - Yamada, Y.; Kodama, C.; Satoh, M.; Nakano, M.; Nasuno, T.; Sugi, M.)\n\nFrom Duplicate 2 (High-resolution Ensemble Simulations of Intense Tropical Cyclones and Their Internal Variability During the El Ninos of 1997 and 2015 - Yamada, Y.; Kodama, C.; Satoh, M.; Nakano, M.; Nasuno, T.; Sugi, M.)\n\nFrom Duplicate 1 (High-resolution Ensemble Simulations of Intense Tropical Cyclones and Their Internal Variability During the El Ninos of 1997 and 2015 - Yamada, Y.; Kodama, C.; Satoh, M.; Nakano, M.; Nasuno, T.; Sugi, M.)\n\nFrom Duplicate 2 (High-Resolution Ensemble Simulations of Intense Tropical Cyclones and Their Internal Variability During the El Ni\u00f1os of 1997 and 2015 - Yamada, Y; Kodama, C; Satoh, M; Nakano, M; Nasuno, T; Sugi, M)\n\ndoi: 10.1029/2019GL082086", "page" : "7592-7601", "publisher" : "John Wiley &amp; Sons, Ltd", "title" : "High\u2010Resolution Ensemble Simulations of Intense Tropical Cyclones and Their Internal Variability During the El Ni\u00f1os of 1997 and 2015", "translator" : [ { "dropping-particle" : "", "family" : "S2430", "given" : "", "non-dropping-particle" : "", "parse-names" : false, "suffix" : "" } ], "type" : "article-journal", "volume" : "46" }, "uris" : [ "http://www.mendeley.com/documents/?uuid=89bd772f-1bb1-47b9-89b8-c38c22ec4f0c" ] } ], "mendeley" : { "formattedCitation" : "(Yamada et al., 2019)", "manualFormatting" : "Yamada et al. (2019)", "plainTextFormattedCitation" : "(Yamada et al., 2019)", "previouslyFormattedCitation" : "(Yamad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amada et al. (2019)</w:t>
      </w:r>
      <w:r w:rsidRPr="00D424AA">
        <w:rPr>
          <w:rFonts w:cs="Times New Roman"/>
          <w:lang w:val="en-GB"/>
        </w:rPr>
        <w:fldChar w:fldCharType="end"/>
      </w:r>
      <w:r w:rsidRPr="00841A35" w:rsidDel="00C852EE">
        <w:rPr>
          <w:rFonts w:cs="Times New Roman"/>
          <w:lang w:val="en-GB"/>
        </w:rPr>
        <w:t xml:space="preserve"> </w:t>
      </w:r>
      <w:r w:rsidRPr="00D424AA">
        <w:rPr>
          <w:rFonts w:cs="Times New Roman"/>
          <w:lang w:val="en-GB"/>
        </w:rPr>
        <w:t xml:space="preserve">looked at TC intensification in the western North Pacific. These studies suggest that the anomalous TC activity in 2015 was not solely explained by the effect of an extreme El Niño (see BOX 11.3), that there was </w:t>
      </w:r>
      <w:r w:rsidR="009123E5">
        <w:rPr>
          <w:rFonts w:cs="Times New Roman"/>
          <w:lang w:val="en-GB"/>
        </w:rPr>
        <w:t xml:space="preserve">also </w:t>
      </w:r>
      <w:r w:rsidRPr="00D424AA">
        <w:rPr>
          <w:rFonts w:cs="Times New Roman"/>
          <w:lang w:val="en-GB"/>
        </w:rPr>
        <w:t>an anthropogenic contribution, mainly through the effects of SSTs in subtropical regions. In the post-monsoon seasons of 2014 and 2015, tropical storms with lifetime maximum winds greater than 46 m s</w:t>
      </w:r>
      <w:r w:rsidRPr="00D424AA">
        <w:rPr>
          <w:rFonts w:cs="Times New Roman"/>
          <w:vertAlign w:val="superscript"/>
          <w:lang w:val="en-GB"/>
        </w:rPr>
        <w:t>−1</w:t>
      </w:r>
      <w:r w:rsidRPr="00D424AA">
        <w:rPr>
          <w:rFonts w:cs="Times New Roman"/>
          <w:lang w:val="en-GB"/>
        </w:rPr>
        <w:t xml:space="preserve"> were first observed over the Arabian Sea, and </w:t>
      </w:r>
      <w:commentRangeStart w:id="2620"/>
      <w:r w:rsidRPr="00D424AA">
        <w:rPr>
          <w:rFonts w:cs="Times New Roman"/>
          <w:lang w:val="en-GB"/>
        </w:rPr>
        <w:fldChar w:fldCharType="begin" w:fldLock="1"/>
      </w:r>
      <w:ins w:id="2621" w:author="Robin Matthews" w:date="2021-07-14T10:12:00Z">
        <w:r w:rsidR="00C45A6E">
          <w:rPr>
            <w:rFonts w:cs="Times New Roman"/>
            <w:lang w:val="en-GB"/>
          </w:rPr>
          <w:instrText>ADDIN CSL_CITATION { "citationItems" : [ { "id" : "ITEM-1", "itemData" : { "DOI" : "10.1038/s41558-017-0008-6", "ISSN" : "17586798", "abstract" : "In 2014 and 2015, post-monsoon extremely severe cyclonic storms (ESCS) - defined by the WMO as tropical storms with lifetime maximum winds greater than 46 m s -1 - were first observed over the Arabian Sea (ARB), causing widespread damage. However, it is unknown to what extent this abrupt increase in post-monsoon ESCSs can be linked to anthropogenic warming, natural variability, or stochastic behaviour. Here, using a suite of high-resolution global coupled model experiments that accurately simulate the climatological distribution of ESCSs, we show that anthropogenic forcing has likely increased the probability of late-season ECSCs occurring in the ARB since the preindustrial era. However, the specific timing of observed late-season ESCSs in 2014 and 2015 was likely due to stochastic processes. It is further shown that natural variability played a minimal role in the observed increase of ESCSs. Thus, continued anthropogenic forcing will further amplify the risk of cyclones in the ARB, with corresponding socio-economic implications.", "author" : [ { "dropping-particle" : "", "family" : "Murakami", "given" : "Hiroyuki", "non-dropping-particle" : "", "parse-names" : false, "suffix" : "" }, { "dropping-particle" : "", "family" : "Vecchi", "given" : "Gabriel A.", "non-dropping-particle" : "", "parse-names" : false, "suffix" : "" }, { "dropping-particle" : "", "family" : "Underwood", "given" : "Seth", "non-dropping-particle" : "", "parse-names" : false, "suffix" : "" } ], "container-title" : "Nature Climate Change", "id" : "ITEM-1", "issue" : "12", "issued" : { "date-parts" : [ [ "2017" ] ] }, "page" : "885-889", "publisher" : "Springer US", "title" : "Increasing frequency of extremely severe cyclonic storms over the Arabian Sea", "translator" : [ { "dropping-particle" : "", "family" : "S2806", "given" : "", "non-dropping-particle" : "", "parse-names" : false, "suffix" : "" } ], "type" : "article-journal", "volume" : "7" }, "uris" : [ "http://www.mendeley.com/documents/?uuid=1089a70d-cb87-4a97-816a-5ffd6f422a08" ] } ], "mendeley" : { "formattedCitation" : "(Murakami et al., 2017b)", "manualFormatting" : "Murakami et al. (2017a)", "plainTextFormattedCitation" : "(Murakami et al., 2017b)", "previouslyFormattedCitation" : "(Murakami et al., 2017b)" }, "properties" : { "noteIndex" : 0 }, "schema" : "https://github.com/citation-style-language/schema/raw/master/csl-citation.json" }</w:instrText>
        </w:r>
      </w:ins>
      <w:del w:id="2622" w:author="Robin Matthews" w:date="2021-07-14T10:12:00Z">
        <w:r w:rsidR="00FF6231" w:rsidDel="00C45A6E">
          <w:rPr>
            <w:rFonts w:cs="Times New Roman"/>
            <w:lang w:val="en-GB"/>
          </w:rPr>
          <w:delInstrText>ADDIN CSL_CITATION { "citationItems" : [ { "id" : "ITEM-1", "itemData" : { "DOI" : "10.1038/s41558-017-0008-6", "ISSN" : "17586798", "abstract" : "In 2014 and 2015, post-monsoon extremely severe cyclonic storms (ESCS) - defined by the WMO as tropical storms with lifetime maximum winds greater than 46 m s -1 - were first observed over the Arabian Sea (ARB), causing widespread damage. However, it is unknown to what extent this abrupt increase in post-monsoon ESCSs can be linked to anthropogenic warming, natural variability, or stochastic behaviour. Here, using a suite of high-resolution global coupled model experiments that accurately simulate the climatological distribution of ESCSs, we show that anthropogenic forcing has likely increased the probability of late-season ECSCs occurring in the ARB since the preindustrial era. However, the specific timing of observed late-season ESCSs in 2014 and 2015 was likely due to stochastic processes. It is further shown that natural variability played a minimal role in the observed increase of ESCSs. Thus, continued anthropogenic forcing will further amplify the risk of cyclones in the ARB, with corresponding socio-economic implications.", "author" : [ { "dropping-particle" : "", "family" : "Murakami", "given" : "Hiroyuki", "non-dropping-particle" : "", "parse-names" : false, "suffix" : "" }, { "dropping-particle" : "", "family" : "Vecchi", "given" : "Gabriel A.", "non-dropping-particle" : "", "parse-names" : false, "suffix" : "" }, { "dropping-particle" : "", "family" : "Underwood", "given" : "Seth", "non-dropping-particle" : "", "parse-names" : false, "suffix" : "" } ], "container-title" : "Nature Climate Change", "id" : "ITEM-1", "issue" : "12", "issued" : { "date-parts" : [ [ "2017" ] ] }, "page" : "885-889", "publisher" : "Springer US", "title" : "Increasing frequency of extremely severe cyclonic storms over the Arabian Sea", "translator" : [ { "dropping-particle" : "", "family" : "S2806", "given" : "", "non-dropping-particle" : "", "parse-names" : false, "suffix" : "" } ], "type" : "article-journal", "volume" : "7" }, "uris" : [ "http://www.mendeley.com/documents/?uuid=1089a70d-cb87-4a97-816a-5ffd6f422a08" ] } ], "mendeley" : { "formattedCitation" : "(Murakami et al., 2017b)", "manualFormatting" : "Murakami et al. (2017b)", "plainTextFormattedCitation" : "(Murakami et al., 2017b)", "previouslyFormattedCitation" : "(Murakami et al., 2017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Murakami et al. (2017</w:t>
      </w:r>
      <w:del w:id="2623" w:author="Robin Matthews" w:date="2021-07-14T10:12:00Z">
        <w:r w:rsidR="00A26296" w:rsidDel="00C45A6E">
          <w:rPr>
            <w:rFonts w:cs="Times New Roman"/>
            <w:noProof/>
            <w:lang w:val="en-GB"/>
          </w:rPr>
          <w:delText>b</w:delText>
        </w:r>
      </w:del>
      <w:ins w:id="2624" w:author="Robin Matthews" w:date="2021-07-14T10:12:00Z">
        <w:r w:rsidR="00C45A6E">
          <w:rPr>
            <w:rFonts w:cs="Times New Roman"/>
            <w:noProof/>
            <w:lang w:val="en-GB"/>
          </w:rPr>
          <w:t>a</w:t>
        </w:r>
      </w:ins>
      <w:r w:rsidR="00A26296">
        <w:rPr>
          <w:rFonts w:cs="Times New Roman"/>
          <w:noProof/>
          <w:lang w:val="en-GB"/>
        </w:rPr>
        <w:t>)</w:t>
      </w:r>
      <w:r w:rsidRPr="00D424AA">
        <w:rPr>
          <w:rFonts w:cs="Times New Roman"/>
          <w:lang w:val="en-GB"/>
        </w:rPr>
        <w:fldChar w:fldCharType="end"/>
      </w:r>
      <w:commentRangeEnd w:id="2620"/>
      <w:r w:rsidR="00A26296">
        <w:rPr>
          <w:rStyle w:val="Marquedecommentaire"/>
        </w:rPr>
        <w:commentReference w:id="2620"/>
      </w:r>
      <w:r w:rsidRPr="00841A35">
        <w:rPr>
          <w:rFonts w:cs="Times New Roman"/>
          <w:lang w:val="en-GB"/>
        </w:rPr>
        <w:t xml:space="preserve"> showed that the probability of late-season severe tropical storms is increased b</w:t>
      </w:r>
      <w:r w:rsidRPr="00D424AA">
        <w:rPr>
          <w:rFonts w:cs="Times New Roman"/>
          <w:lang w:val="en-GB"/>
        </w:rPr>
        <w:t xml:space="preserve">y anthropogenic forcing compared to the preindustrial era. </w:t>
      </w:r>
      <w:r w:rsidRPr="00D424AA">
        <w:rPr>
          <w:rFonts w:cs="Times New Roman"/>
          <w:lang w:val="en-GB"/>
        </w:rPr>
        <w:fldChar w:fldCharType="begin" w:fldLock="1"/>
      </w:r>
      <w:r w:rsidR="00FF6231">
        <w:rPr>
          <w:rFonts w:cs="Times New Roman"/>
          <w:lang w:val="en-GB"/>
        </w:rPr>
        <w:instrText>ADDIN CSL_CITATION { "citationItems" : [ { "id" : "ITEM-1", "itemData" : { "DOI" : "10.1126/science.aat6711", "ISSN" : "0036-8075", "abstract" : "Here we explore factors potentially linked to the enhanced major hurricane activity in the Atlantic Ocean during 2017. Using a suite of high-resolution model experiments, we show that the increase in 2017 major hurricanes was not primarily caused by La Ni\u00f1a conditions in the Pacific Ocean but rather triggered mainly by pronounced warm sea surface conditions in the tropical North Atlantic. Further, we superimpose a similar pattern of North Atlantic surface warming on data for long-term increasing sea surface temperature (a product of increases in greenhouse gas concentrations and decreases in aerosols) to show that this warming trend will likely lead to even higher numbers of major hurricanes in the future. The key factor controlling Atlantic major hurricane activity appears to be the degree to which the tropical Atlantic warms relative to the rest of the global ocean.", "author" : [ { "dropping-particle" : "", "family" : "Murakami", "given" : "H", "non-dropping-particle" : "", "parse-names" : false, "suffix" : "" }, { "dropping-particle" : "", "family" : "Levin", "given" : "E", "non-dropping-particle" : "", "parse-names" : false, "suffix" : "" }, { "dropping-particle" : "", "family" : "Delworth", "given" : "T L", "non-dropping-particle" : "", "parse-names" : false, "suffix" : "" }, { "dropping-particle" : "", "family" : "Gudgel", "given" : "R", "non-dropping-particle" : "", "parse-names" : false, "suffix" : "" }, { "dropping-particle" : "", "family" : "Hsu", "given" : "P.-C.", "non-dropping-particle" : "", "parse-names" : false, "suffix" : "" } ], "container-title" : "Science", "id" : "ITEM-1", "issue" : "6416", "issued" : { "date-parts" : [ [ "2018", "11", "16" ] ] }, "page" : "794-799", "title" : "Dominant effect of relative tropical Atlantic warming on major hurricane occurrence", "translator" : [ { "dropping-particle" : "", "family" : "S1670", "given" : "", "non-dropping-particle" : "", "parse-names" : false, "suffix" : "" } ], "type" : "article-journal", "volume" : "362" }, "uris" : [ "http://www.mendeley.com/documents/?uuid=f360b9b8-5f04-4f61-8837-b4e2c7de810c" ] } ], "mendeley" : { "formattedCitation" : "(Murakami et al., 2018)", "manualFormatting" : "Murakami et al. (2018)", "plainTextFormattedCitation" : "(Murakami et al., 2018)", "previouslyFormattedCitation" : "(Murakami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rakami et al. (2018)</w:t>
      </w:r>
      <w:r w:rsidRPr="00D424AA">
        <w:rPr>
          <w:rFonts w:cs="Times New Roman"/>
          <w:lang w:val="en-GB"/>
        </w:rPr>
        <w:fldChar w:fldCharType="end"/>
      </w:r>
      <w:r w:rsidRPr="00841A35">
        <w:rPr>
          <w:rFonts w:cs="Times New Roman"/>
          <w:lang w:val="en-GB"/>
        </w:rPr>
        <w:t xml:space="preserve"> concluded that the active 2017 Atlantic hurricane season was mainly caused by pronounced SSTs in the tropical North Atlantic and that these types of seasonal events will intensify with projected anthrop</w:t>
      </w:r>
      <w:r w:rsidRPr="00D424AA">
        <w:rPr>
          <w:rFonts w:cs="Times New Roman"/>
          <w:lang w:val="en-GB"/>
        </w:rPr>
        <w:t xml:space="preserve">ogenic forcing. The trans-basin SST change, which might be driven by anthropogenic aerosol forcing, also affects TC activity. </w:t>
      </w:r>
      <w:r w:rsidRPr="00D424AA">
        <w:rPr>
          <w:rFonts w:cs="Times New Roman"/>
          <w:lang w:val="en-GB"/>
        </w:rPr>
        <w:fldChar w:fldCharType="begin" w:fldLock="1"/>
      </w:r>
      <w:r w:rsidR="00FF6231">
        <w:rPr>
          <w:rFonts w:cs="Times New Roman"/>
          <w:lang w:val="en-GB"/>
        </w:rPr>
        <w:instrText>ADDIN CSL_CITATION { "citationItems" : [ { "id" : "ITEM-1", "itemData" : { "DOI" : "10.1002/2017GL075369", "ISSN" : "0094-8276", "abstract" : "Abstract Over the past two decades, the number of tropical cyclones (TCs) has decreased markedly in the southeastern part of the western North Pacific (WNP) as a component of the interdecadal variation. This decrease has partially been explained by an internal low-frequency variability of sea surface temperature (SST) in the Pacific, but influences of external forcing remain unclear. Here we show that past changes in sulfate aerosol emissions contributed approximately 60% of the observed decreasing trends in TC genesis frequency in the southeastern WNP for 1992?2011, using multiple simulations by a global climate model. This decrease was mainly attributed to the increased vertical wind shear and decreased low-level vorticity, associated with a trans-basin multidecadal SST change driven by aerosol forcing. The near-future projection shows that the aerosol forcing still has some potential influence on decadal TC change, but the projected decreasing frequency is mainly due to increasing greenhouse gases forcing.", "author" : [ { "dropping-particle" : "", "family" : "Takahashi", "given" : "Chiharu", "non-dropping-particle" : "", "parse-names" : false, "suffix" : "" }, { "dropping-particle" : "", "family" : "Watanabe", "given" : "Masahiro", "non-dropping-particle" : "", "parse-names" : false, "suffix" : "" }, { "dropping-particle" : "", "family" : "Mori", "given" : "Masato", "non-dropping-particle" : "", "parse-names" : false, "suffix" : "" } ], "container-title" : "Geophysical Research Letters", "id" : "ITEM-1", "issue" : "18", "issued" : { "date-parts" : [ [ "2017", "9", "5" ] ] }, "note" : "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4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n\nFrom Duplicate 4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From Duplicate 1 (Significant Aerosol Influence on the Recent Decadal Decrease in Tropical Cyclone Activity Over the Western North Pacific - Takahashi, Chiharu; Watanabe, Masahiro; Mori, Masato)\n\ndoi: 10.1002/2017GL075369\n\nFrom Duplicate 2 (Significant Aerosol Influence on the Recent Decadal Decrease in Tropical Cyclone Activity Over the Western North Pacific - Takahashi, Chiharu; Watanabe, Masahiro; Mori, Masato)\n\ndoi: 10.1002/2017GL075369\n\nFrom Duplicate 3 (Significant Aerosol Influence on the Recent Decadal Decrease in Tropical Cyclone Activity Over the Western North Pacific - Takahashi, Chiharu; Watanabe, Masahiro; Mori, Masato)\n\ndoi: 10.1002/2017GL075369", "page" : "9496-9504", "publisher" : "Wiley-Blackwell", "title" : "Significant Aerosol Influence on the Recent Decadal Decrease in Tropical Cyclone Activity Over the Western North Pacific", "translator" : [ { "dropping-particle" : "", "family" : "S1528", "given" : "", "non-dropping-particle" : "", "parse-names" : false, "suffix" : "" } ], "type" : "article-journal", "volume" : "44" }, "uris" : [ "http://www.mendeley.com/documents/?uuid=e37b2ad0-9c65-4b23-8a84-0e75d5aaef7b" ] } ], "mendeley" : { "formattedCitation" : "(Takahashi et al., 2017)", "manualFormatting" : "Takahashi et al. (2017)", "plainTextFormattedCitation" : "(Takahashi et al., 2017)", "previouslyFormattedCitation" : "(Takahashi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kahashi et al. (2017)</w:t>
      </w:r>
      <w:r w:rsidRPr="00D424AA">
        <w:rPr>
          <w:rFonts w:cs="Times New Roman"/>
          <w:lang w:val="en-GB"/>
        </w:rPr>
        <w:fldChar w:fldCharType="end"/>
      </w:r>
      <w:r w:rsidRPr="00841A35">
        <w:rPr>
          <w:rFonts w:cs="Times New Roman"/>
          <w:lang w:val="en-GB"/>
        </w:rPr>
        <w:t xml:space="preserve"> suggested that a decrease in sulfate aerosol emissions caused about half of the observed decreasing trends in TC genesis frequency in the south-eastern region of the western North Pacific during 1992–2011.</w:t>
      </w:r>
    </w:p>
    <w:p w14:paraId="2A98E577" w14:textId="77777777" w:rsidR="007A1008" w:rsidRPr="00D424AA" w:rsidRDefault="007A1008" w:rsidP="00D424AA">
      <w:pPr>
        <w:rPr>
          <w:rFonts w:cs="Times New Roman"/>
          <w:lang w:val="en-GB"/>
        </w:rPr>
      </w:pPr>
    </w:p>
    <w:p w14:paraId="46A7BDE7" w14:textId="3205EF89" w:rsidR="007A1008" w:rsidRPr="00D424AA" w:rsidRDefault="007A1008" w:rsidP="00D424AA">
      <w:pPr>
        <w:rPr>
          <w:rFonts w:cs="Times New Roman"/>
          <w:lang w:val="en-GB"/>
        </w:rPr>
      </w:pPr>
      <w:r w:rsidRPr="00D424AA">
        <w:rPr>
          <w:rFonts w:cs="Times New Roman"/>
          <w:lang w:val="en-GB"/>
        </w:rPr>
        <w:t xml:space="preserve">Event attribution is used in case studies of TCs to test whether the severities of recent intense TCs are explained without anthropogenic effects. In a case study of Hurricane Sandy (2012), </w:t>
      </w:r>
      <w:r w:rsidRPr="00D424AA">
        <w:rPr>
          <w:rFonts w:cs="Times New Roman"/>
          <w:lang w:val="en-GB"/>
        </w:rPr>
        <w:fldChar w:fldCharType="begin" w:fldLock="1"/>
      </w:r>
      <w:r w:rsidR="00FF6231">
        <w:rPr>
          <w:rFonts w:cs="Times New Roman"/>
          <w:lang w:val="en-GB"/>
        </w:rPr>
        <w:instrText>ADDIN CSL_CITATION { "citationItems" : [ { "id" : "ITEM-1", "itemData" : { "DOI" : "10.1175/BAMS-D-14-00123.1", "ISSN" : "0003-0007",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cond century. The past ensemble produces a slightly weaker storm that makes landfall south of the observed location. The future ensemble depicts a significantly more intense system that makes landfall farther north, near Long Island, New York. Within the limitations of the methods used, it is suggested that climate change to date exerted only a modest influence on the intensity and track of Sandy. The strengthening in the simulations run with projected future warming is consistent with increased condensational heating; changes in the synoptic steering flow also appear to result from diabatic processes. The questions of how climate change affected Sandy?s genesis and early life cycle, changes in the frequency of this type of synoptic pattern, and changes in impacts related to coastal development and sea level rise are not considered here.", "author" : [ { "dropping-particle" : "", "family" : "Lackmann", "given" : "Gary M", "non-dropping-particle" : "", "parse-names" : false, "suffix" : "" } ], "container-title" : "Bulletin of the American Meteorological Society", "id" : "ITEM-1", "issue" : "4", "issued" : { "date-parts" : [ [ "2015", "9", "17" ] ] }, "note" : "From Duplicate 1 (Hurricane Sandy before 1900 and after 2100 - Lackmann, Gary M)\n\nFrom Duplicate 2 (Hurricane Sandy before 1900 and after 2100 - Lackmann, Gary M)\n\nFrom Duplicate 2 (Hurricane Sandy before 1900 and after 2100 - Lackmann, Gary M)\n\nFrom Duplicate 2 (Hurricane Sandy before 1900 and after 2100 - Lackmann, Gary M)\n\nFrom Duplicate 1 (Hurricane Sandy before 1900 and after 2100 - Lackmann, Gary M)\n\nFrom Duplicate 1 (Hurricane Sandy before 1900 and after 2100 - Lackmann, Gary M)\n\nFrom Duplicate 1 (Hurricane Sandy before 1900 and after 2100 - Lackmann, Gary M)\n\ndoi: 10.1175/BAMS-D-14-00123.1", "page" : "547-560", "publisher" : "American Meteorological Society", "title" : "Hurricane Sandy before 1900 and after 2100", "translator" : [ { "dropping-particle" : "", "family" : "S1529", "given" : "", "non-dropping-particle" : "", "parse-names" : false, "suffix" : "" } ], "type" : "article-journal", "volume" : "96" }, "uris" : [ "http://www.mendeley.com/documents/?uuid=ddf0f51d-e913-4637-9bec-91999779ae99" ] } ], "mendeley" : { "formattedCitation" : "(Lackmann, 2015)", "manualFormatting" : "Lackmann (2015)", "plainTextFormattedCitation" : "(Lackmann, 2015)", "previouslyFormattedCitation" : "(Lackmann,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ackmann (2015)</w:t>
      </w:r>
      <w:r w:rsidRPr="00D424AA">
        <w:rPr>
          <w:rFonts w:cs="Times New Roman"/>
          <w:lang w:val="en-GB"/>
        </w:rPr>
        <w:fldChar w:fldCharType="end"/>
      </w:r>
      <w:r w:rsidRPr="00841A35">
        <w:rPr>
          <w:rFonts w:cs="Times New Roman"/>
          <w:lang w:val="en-GB"/>
        </w:rPr>
        <w:t xml:space="preserve"> found no statistically significant impact of anthropogenic climate change on storm intensity, while projections in a warmer world showed significant strengthening. On the other han</w:t>
      </w:r>
      <w:r w:rsidRPr="00D424AA">
        <w:rPr>
          <w:rFonts w:cs="Times New Roman"/>
          <w:lang w:val="en-GB"/>
        </w:rPr>
        <w:t xml:space="preserve">d, </w:t>
      </w:r>
      <w:r w:rsidRPr="00D424AA">
        <w:rPr>
          <w:rFonts w:cs="Times New Roman"/>
          <w:lang w:val="en-GB"/>
        </w:rPr>
        <w:fldChar w:fldCharType="begin" w:fldLock="1"/>
      </w:r>
      <w:r w:rsidR="00FF6231">
        <w:rPr>
          <w:rFonts w:cs="Times New Roman"/>
          <w:lang w:val="en-GB"/>
        </w:rPr>
        <w:instrText>ADDIN CSL_CITATION { "citationItems" : [ { "id" : "ITEM-1", "itemData" : { "DOI" : "10.1175/MWR-D-13-00228.1", "ISSN" : "0027-0644", "abstract" : "On 30 October 2012 Hurricane Sandy made landfall on the U.S. East Coast with a devastating impact. Here the performance of the ECMWF forecasts (both high resolution and ensemble) are evaluated together with ensemble forecasts from other numerical weather prediction centers, available from The Observing System Research and Predictability Experiment (THORPEX) Interactive Grand Global Ensemble (TIGGE) archive. The sensitivity to sea surface temperature (SST) and model resolution for the ECMWF forecasts are explored. The results show that the ECMWF forecasts provided a clear indication of the landfall from 7 days in advance. Comparing ensemble forecasts from different centers, the authors find the ensemble forecasts from ECMWF to be the most consistent in the forecast of the landfall of Sandy on the New Jersey coastline. The impact of the warm SST anomaly off the U.S. East Coast is investigated by running sensitivity experiments with climatological SST instead of persisting the SST anomaly from the analysis. The results show that the SST anomaly had a small effect on Sandy\u2019s track in the forecast, but the forecasts initialized with the warm SST anomaly feature a more intense system in terms of the depth of the cyclone, wind speeds, and precipitation. Furthermore, the role of spatial resolution is investigated by comparing four global simulations, spanning from TL159 (150 km) to TL3999 (5 km) horizontal resolution. Forecasts from 3 and 5 days before the landfall are evaluated. While all resolutions predict Sandy\u2019s landfall, at very high resolution the tropical cyclone intensity and the oceanic wave forecasts are greatly improved.", "author" : [ { "dropping-particle" : "", "family" : "Magnusson", "given" : "Linus", "non-dropping-particle" : "", "parse-names" : false, "suffix" : "" }, { "dropping-particle" : "", "family" : "Bidlot", "given" : "Jean-Raymond", "non-dropping-particle" : "", "parse-names" : false, "suffix" : "" }, { "dropping-particle" : "", "family" : "Lang", "given" : "Simon T K", "non-dropping-particle" : "", "parse-names" : false, "suffix" : "" }, { "dropping-particle" : "", "family" : "Thorpe", "given" : "Alan", "non-dropping-particle" : "", "parse-names" : false, "suffix" : "" }, { "dropping-particle" : "", "family" : "Wedi", "given" : "Nils", "non-dropping-particle" : "", "parse-names" : false, "suffix" : "" }, { "dropping-particle" : "", "family" : "Yamaguchi", "given" : "Munehiko", "non-dropping-particle" : "", "parse-names" : false, "suffix" : "" } ], "container-title" : "Monthly Weather Review", "id" : "ITEM-1", "issue" : "5", "issued" : { "date-parts" : [ [ "2014", "5", "1" ] ] }, "page" : "1962-1981", "title" : "Evaluation of Medium-Range Forecasts for Hurricane Sandy", "translator" : [ { "dropping-particle" : "", "family" : "S2821", "given" : "", "non-dropping-particle" : "", "parse-names" : false, "suffix" : "" } ], "type" : "article-journal", "volume" : "142" }, "uris" : [ "http://www.mendeley.com/documents/?uuid=0a0caaed-fcef-486e-9b44-e3be615ebf18", "http://www.mendeley.com/documents/?uuid=303a35f1-9984-41fe-92d7-8ac1b49a54d3" ] } ], "mendeley" : { "formattedCitation" : "(Magnusson et al., 2014)", "manualFormatting" : "Magnusson et al. (2014)", "plainTextFormattedCitation" : "(Magnusson et al., 2014)", "previouslyFormattedCitation" : "(Magnusson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gnusson et al. (2014)</w:t>
      </w:r>
      <w:r w:rsidRPr="00D424AA">
        <w:rPr>
          <w:rFonts w:cs="Times New Roman"/>
          <w:lang w:val="en-GB"/>
        </w:rPr>
        <w:fldChar w:fldCharType="end"/>
      </w:r>
      <w:r w:rsidRPr="00841A35">
        <w:rPr>
          <w:rFonts w:cs="Times New Roman"/>
          <w:lang w:val="en-GB"/>
        </w:rPr>
        <w:t xml:space="preserve"> found that in ECMWF simulations, the simul</w:t>
      </w:r>
      <w:r w:rsidRPr="00D424AA">
        <w:rPr>
          <w:rFonts w:cs="Times New Roman"/>
          <w:lang w:val="en-GB"/>
        </w:rPr>
        <w:t xml:space="preserve">ated cyclone depth and intensity, as well as precipitation, were larger when the model was driven by the warmer actual SSTs than the climatological average SSTs. In super typhoon Haiyan, which struck the Philippines on 8 November 2013, </w:t>
      </w:r>
      <w:r w:rsidRPr="00D424AA">
        <w:rPr>
          <w:rFonts w:cs="Times New Roman"/>
          <w:lang w:val="en-GB"/>
        </w:rPr>
        <w:fldChar w:fldCharType="begin" w:fldLock="1"/>
      </w:r>
      <w:r w:rsidR="00FF6231">
        <w:rPr>
          <w:rFonts w:cs="Times New Roman"/>
          <w:lang w:val="en-GB"/>
        </w:rPr>
        <w:instrText>ADDIN CSL_CITATION { "citationItems" : [ { "id" : "ITEM-1",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u2019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1", "issue" : "6", "issued" : { "date-parts" : [ [ "2015", "6", "1" ] ] }, "page" : "064011", "publisher" : "IOP Publishing", "title" : "Climate change effects on the worst-case storm surge: a case study of Typhoon Haiyan", "translator" : [ { "dropping-particle" : "", "family" : "S1782", "given" : "", "non-dropping-particle" : "", "parse-names" : false, "suffix" : "" } ], "type" : "article-journal", "volume" : "10" }, "uris" : [ "http://www.mendeley.com/documents/?uuid=43874a43-4bf8-41cf-a5e1-7c366cacd32e", "http://www.mendeley.com/documents/?uuid=e264cbfb-829f-4f90-9af0-4bab55ad9478" ] } ], "mendeley" : { "formattedCitation" : "(Takayabu et al., 2015)", "manualFormatting" : "Takayabu et al. (2015)", "plainTextFormattedCitation" : "(Takayabu et al., 2015)", "previouslyFormattedCitation" : "(Takayabu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kayabu et al. (2015)</w:t>
      </w:r>
      <w:r w:rsidRPr="00D424AA">
        <w:rPr>
          <w:rFonts w:cs="Times New Roman"/>
          <w:lang w:val="en-GB"/>
        </w:rPr>
        <w:fldChar w:fldCharType="end"/>
      </w:r>
      <w:r w:rsidRPr="00841A35">
        <w:rPr>
          <w:rFonts w:cs="Times New Roman"/>
          <w:lang w:val="en-GB"/>
        </w:rPr>
        <w:t xml:space="preserve"> took an event attribution approach with cloud system-resolving (</w:t>
      </w:r>
      <w:r w:rsidRPr="00D424AA">
        <w:rPr>
          <w:rFonts w:cs="Times New Roman"/>
          <w:lang w:val="en-GB"/>
        </w:rPr>
        <w:t xml:space="preserve">~1km) downscaling ensemble experiments to evaluate the anthropogenic effect on typhoons, and showed that the intensity of the simulated worst case storm in the actual conditions was stronger than that in a hypothetical condition without historical anthropogenic forcing in the model. However, in a similar approach with two coarser parameterized convection models, </w:t>
      </w:r>
      <w:bookmarkStart w:id="2625" w:name="_Hlk77150064"/>
      <w:commentRangeStart w:id="2626"/>
      <w:commentRangeStart w:id="2627"/>
      <w:r w:rsidRPr="00D424AA">
        <w:rPr>
          <w:rFonts w:cs="Times New Roman"/>
          <w:lang w:val="en-GB"/>
        </w:rPr>
        <w:fldChar w:fldCharType="begin" w:fldLock="1"/>
      </w:r>
      <w:r w:rsidR="00FF6231">
        <w:rPr>
          <w:rFonts w:cs="Times New Roman"/>
          <w:lang w:val="en-GB"/>
        </w:rPr>
        <w:instrText>ADDIN CSL_CITATION { "citationItems" : [ { "id" : "ITEM-1", "itemData" : { "DOI" : "10.1007/978-3-030-02402-4_12", "author" : [ { "dropping-particle" : "", "family" : "Wehner", "given" : "Michael F.", "non-dropping-particle" : "", "parse-names" : false, "suffix" : "" }, { "dropping-particle" : "", "family" : "Zarzycki", "given" : "Colin", "non-dropping-particle" : "", "parse-names" : false, "suffix" : "" }, { "dropping-particle" : "", "family" : "Patricola", "given" : "Christina", "non-dropping-particle" : "", "parse-names" : false, "suffix" : "" } ], "container-title" : "Hurricane Risk", "editor" : [ { "dropping-particle" : "", "family" : "Collins", "given" : "Jennifer", "non-dropping-particle" : "", "parse-names" : false, "suffix" : "" }, { "dropping-particle" : "", "family" : "Walsh", "given" : "K.", "non-dropping-particle" : "", "parse-names" : false, "suffix" : "" } ], "id" : "ITEM-1", "issued" : { "date-parts" : [ [ "2019" ] ] }, "page" : "235-260", "publisher" : "Springer", "publisher-place" : "Cham, Switzerland", "title" : "Estimating the Human Influence on Tropical Cyclone Intensity as the Climate Changes", "translator" : [ { "dropping-particle" : "", "family" : "S1196", "given" : "Rt6", "non-dropping-particle" : "", "parse-names" : false, "suffix" : "" } ], "type" : "chapter" }, "uris" : [ "http://www.mendeley.com/documents/?uuid=aac152ef-b68e-428a-a47e-809ae3834796" ] } ], "mendeley" : { "formattedCitation" : "(Wehner et al., 2019)", "manualFormatting" : "Wehner et al. (2018)", "plainTextFormattedCitation" : "(Wehner et al., 2019)", "previouslyFormattedCitation" : "(Wehner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hner et al. (2018)</w:t>
      </w:r>
      <w:r w:rsidRPr="00D424AA">
        <w:rPr>
          <w:rFonts w:cs="Times New Roman"/>
          <w:lang w:val="en-GB"/>
        </w:rPr>
        <w:fldChar w:fldCharType="end"/>
      </w:r>
      <w:bookmarkEnd w:id="2625"/>
      <w:commentRangeEnd w:id="2626"/>
      <w:r w:rsidR="00A26296">
        <w:rPr>
          <w:rStyle w:val="Marquedecommentaire"/>
        </w:rPr>
        <w:commentReference w:id="2626"/>
      </w:r>
      <w:r w:rsidRPr="00841A35">
        <w:rPr>
          <w:rFonts w:cs="Times New Roman"/>
          <w:lang w:val="en-GB"/>
        </w:rPr>
        <w:t xml:space="preserve"> </w:t>
      </w:r>
      <w:commentRangeEnd w:id="2627"/>
      <w:r w:rsidR="00C45A6E">
        <w:rPr>
          <w:rStyle w:val="Marquedecommentaire"/>
        </w:rPr>
        <w:commentReference w:id="2627"/>
      </w:r>
      <w:r w:rsidRPr="00841A35">
        <w:rPr>
          <w:rFonts w:cs="Times New Roman"/>
          <w:lang w:val="en-GB"/>
        </w:rPr>
        <w:t xml:space="preserve">found conflicting human influences on Haiyan’s intensity. </w:t>
      </w:r>
      <w:r w:rsidRPr="00D424AA">
        <w:rPr>
          <w:rFonts w:cs="Times New Roman"/>
          <w:lang w:val="en-GB"/>
        </w:rPr>
        <w:fldChar w:fldCharType="begin" w:fldLock="1"/>
      </w:r>
      <w:r w:rsidR="00FF6231">
        <w:rPr>
          <w:rFonts w:cs="Times New Roman"/>
          <w:lang w:val="en-GB"/>
        </w:rPr>
        <w:instrText>ADDIN CSL_CITATION { "citationItems" : [ { "id" : "ITEM-1", "itemData" : { "DOI" : "10.1038/s41586-018-0673-2", "ISSN" : "0028-0836",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1", "issue" : "7731", "issued" : { "date-parts" : [ [ "2018", "11", "14" ] ] }, "page" : "339-346", "title" : "Anthropogenic influences on major tropical cyclone events", "translator" : [ { "dropping-particle" : "", "family" : "S3178", "given" : "", "non-dropping-particle" : "", "parse-names" : false, "suffix" : "" } ], "type" : "article-journal", "volume" : "563" }, "uris" : [ "http://www.mendeley.com/documents/?uuid=776d2c5b-069e-4e66-9c0a-89810c5d8239" ] } ], "mendeley" : { "formattedCitation" : "(Patricola and Wehner, 2018)", "manualFormatting" : "Patricola and Wehner (2018)", "plainTextFormattedCitation" : "(Patricola and Wehner, 2018)", "previouslyFormattedCitation" : "(Patricola and Wehner,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tricola and Wehner (2018)</w:t>
      </w:r>
      <w:r w:rsidRPr="00D424AA">
        <w:rPr>
          <w:rFonts w:cs="Times New Roman"/>
          <w:lang w:val="en-GB"/>
        </w:rPr>
        <w:fldChar w:fldCharType="end"/>
      </w:r>
      <w:r w:rsidRPr="00841A35">
        <w:rPr>
          <w:rFonts w:cs="Times New Roman"/>
          <w:lang w:val="en-GB"/>
        </w:rPr>
        <w:t xml:space="preserve"> found littl</w:t>
      </w:r>
      <w:r w:rsidRPr="00D424AA">
        <w:rPr>
          <w:rFonts w:cs="Times New Roman"/>
          <w:lang w:val="en-GB"/>
        </w:rPr>
        <w:t xml:space="preserve">e evidence of an attributable change in intensity of hurricanes Katrina (2005), Irma (2017), and Maria (2017) using a regional climate model configured between 3 and 4.5 km resolution. They did, however, find attributable increases in heavy precipitation totals. </w:t>
      </w:r>
      <w:r w:rsidRPr="00D424AA">
        <w:rPr>
          <w:rFonts w:cs="Times New Roman"/>
          <w:lang w:val="en-GB" w:eastAsia="ja-JP"/>
        </w:rPr>
        <w:t>These results imply that h</w:t>
      </w:r>
      <w:r w:rsidRPr="00D424AA">
        <w:rPr>
          <w:rFonts w:cs="Times New Roman"/>
          <w:lang w:val="en-GB"/>
        </w:rPr>
        <w:t xml:space="preserve">igher resolution, such as in a convective permitting 5-km or less mesh model, is required to obtain a robust anthropogenic intensification of a strong TC by simulating realistic rapid intensification of a TC </w:t>
      </w:r>
      <w:r w:rsidRPr="00D424AA">
        <w:rPr>
          <w:rFonts w:cs="Times New Roman"/>
          <w:lang w:val="en-GB"/>
        </w:rPr>
        <w:fldChar w:fldCharType="begin" w:fldLock="1"/>
      </w:r>
      <w:r w:rsidR="007D2D56">
        <w:rPr>
          <w:rFonts w:cs="Times New Roman"/>
          <w:lang w:val="en-GB"/>
        </w:rPr>
        <w:instrText>ADDIN CSL_CITATION { "citationItems" : [ { "id" : "ITEM-1", "itemData" : { "DOI" : "10.1175/JCLI-D-16-0715.1", "ISBN" : "8152789348", "ISSN" : "08948755", "abstract" : "AbstractIntense tropical cyclones (TCs) sometimes cause huge disasters, so it is imperative to explore the impacts of climate change on such TCs. Therefore, the authors conducted numerical simulations of the most destructive historical TC in Japanese history, Typhoon Vera (1959), in the current climate and a global warming climate. The authors used four nonhydrostatic models with a horizontal resolution of 5 km: the cloud-resolving storm simulator, the fifth-generation Pennsylvania State University\u2013National Center for Atmospheric Research Mesoscale Model, the Japan Meteorological Agency (JMA) operational nonhydrostatic mesoscale model, and the Weather Research and Forecasting Model. Initial and boundary conditions for the control simulation were provided by the Japanese 55-year Reanalysis dataset. Changes between the periods of 1979\u20132003 and 2075\u201399 were estimated from climate runs of a 20-km-mesh atmospheric general circulation model, and these changes were added to the initial and boundary conditions of...", "author" : [ { "dropping-particle" : "", "family" : "Kanada", "given" : "Sachie", "non-dropping-particle" : "", "parse-names" : false, "suffix" : "" }, { "dropping-particle" : "", "family" : "Takemi", "given" : "Tetsuya", "non-dropping-particle" : "", "parse-names" : false, "suffix" : "" }, { "dropping-particle" : "", "family" : "Kato", "given" : "Masaya", "non-dropping-particle" : "", "parse-names" : false, "suffix" : "" }, { "dropping-particle" : "", "family" : "Yamasaki", "given" : "Shota", "non-dropping-particle" : "", "parse-names" : false, "suffix" : "" }, { "dropping-particle" : "", "family" : "Fudeyasu", "given" : "Hironori", "non-dropping-particle" : "", "parse-names" : false, "suffix" : "" }, { "dropping-particle" : "", "family" : "Tsuboki", "given" : "Kazuhisa", "non-dropping-particle" : "", "parse-names" : false, "suffix" : "" }, { "dropping-particle" : "", "family" : "Arakawa", "given" : "Osamu", "non-dropping-particle" : "", "parse-names" : false, "suffix" : "" }, { "dropping-particle" : "", "family" : "Takayabu", "given" : "Izuru", "non-dropping-particle" : "", "parse-names" : false, "suffix" : "" } ], "container-title" : "Journal of Climate", "id" : "ITEM-1", "issue" : "15", "issued" : { "date-parts" : [ [ "2017" ] ] }, "page" : "6017-6036", "title" : "A multimodel intercomparison of an intense typhoon in future, warmer climates by Four 5-km-Mesh models", "translator" : [ { "dropping-particle" : "", "family" : "S1401", "given" : "", "non-dropping-particle" : "", "parse-names" : false, "suffix" : "" } ], "type" : "article-journal", "volume" : "30" }, "uris" : [ "http://www.mendeley.com/documents/?uuid=4673abf5-28bb-4c8c-97de-a174adf58f09" ] }, { "id" : "ITEM-2", "itemData" : { "DOI" : "10.2151/jmsj.2015-037", "ISBN" : "8152789348", "ISSN" : "0026-1165", "author" : [ { "dropping-particle" : "", "family" : "Kanada", "given" : "Sachie", "non-dropping-particle" : "", "parse-names" : false, "suffix" : "" }, { "dropping-particle" : "", "family" : "Wada", "given" : "Akiyoshi", "non-dropping-particle" : "", "parse-names" : false, "suffix" : "" } ], "container-title" : "Journal of the Meteorological Society of Japan. Series II", "id" : "ITEM-2", "issued" : { "date-parts" : [ [ "2016" ] ] }, "page" : "181-190", "title" : "Sensitivity to Horizontal Resolution of the Simulated Intensifying Rate and Inner-Core Structure of Typhoon Ida, an Extremely Intense Typhoon", "translator" : [ { "dropping-particle" : "", "family" : "S1395", "given" : "", "non-dropping-particle" : "", "parse-names" : false, "suffix" : "" } ], "type" : "article-journal", "volume" : "94A" }, "uris" : [ "http://www.mendeley.com/documents/?uuid=7f98993d-96e3-4714-9683-1419b910c1b2" ] } ], "mendeley" : { "formattedCitation" : "(Kanada and Wada, 2016; Kanada et al., 2017a)", "plainTextFormattedCitation" : "(Kanada and Wada, 2016; Kanada et al., 2017a)", "previouslyFormattedCitation" : "(Kanada and Wada, 2016; Kanada et al., 2017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anada and Wada, 2016; Kanada et al., 2017a)</w:t>
      </w:r>
      <w:r w:rsidRPr="00D424AA">
        <w:rPr>
          <w:rFonts w:cs="Times New Roman"/>
          <w:lang w:val="en-GB"/>
        </w:rPr>
        <w:fldChar w:fldCharType="end"/>
      </w:r>
      <w:r w:rsidRPr="00841A35">
        <w:rPr>
          <w:rFonts w:cs="Times New Roman"/>
          <w:lang w:val="en-GB"/>
        </w:rPr>
        <w:t>, and that whether the intensification of TCs can be attributed to the recent warming depends on the case.</w:t>
      </w:r>
    </w:p>
    <w:p w14:paraId="2C2D1F2F" w14:textId="77777777" w:rsidR="007A1008" w:rsidRPr="00D424AA" w:rsidRDefault="007A1008" w:rsidP="00D424AA">
      <w:pPr>
        <w:rPr>
          <w:rFonts w:cs="Times New Roman"/>
          <w:lang w:val="en-GB"/>
        </w:rPr>
      </w:pPr>
    </w:p>
    <w:p w14:paraId="5A1226DD" w14:textId="7D053A23" w:rsidR="007A1008" w:rsidRPr="00D424AA" w:rsidRDefault="007A1008" w:rsidP="00D424AA">
      <w:pPr>
        <w:rPr>
          <w:rFonts w:cs="Times New Roman"/>
          <w:lang w:val="en-GB"/>
        </w:rPr>
      </w:pPr>
      <w:r w:rsidRPr="00D424AA">
        <w:rPr>
          <w:rFonts w:cs="Times New Roman"/>
          <w:lang w:val="en-GB"/>
        </w:rPr>
        <w:t xml:space="preserve">The dominant factor in the extreme rainfall amounts during Hurricane Harvey’s passage onto the U.S. in 2017 was its slow translation speed. But studies published after the event have argued that anthropogenic climate change contributed to an increase in rain rate, which compounded the extreme local rainfall caused by the slow translation. </w:t>
      </w:r>
      <w:r w:rsidRPr="00D424AA">
        <w:rPr>
          <w:rFonts w:cs="Times New Roman"/>
          <w:lang w:val="en-GB"/>
        </w:rPr>
        <w:fldChar w:fldCharType="begin" w:fldLock="1"/>
      </w:r>
      <w:r w:rsidR="00417CA4">
        <w:rPr>
          <w:rFonts w:cs="Times New Roman"/>
          <w:lang w:val="en-GB"/>
        </w:rPr>
        <w:instrText>ADDIN CSL_CITATION { "citationItems" : [ { "id" : "ITEM-1", "itemData" : { "DOI" : "10.1073/pnas.1716222114", "ISSN" : "0027-8424", "abstract" : "Natural disasters such as the recent Hurricanes Harvey, Irma, and Maria highlight the need for quantitative estimates of the risk of such disasters. Statistically based risk assessment suffers from short records of often poor quality, and in the case of meteorological hazards, from the fact that the underlying climate is changing. This study shows how a recently developed physics-based risk assessment method can be applied to assessing the probabilities of extreme hurricane rainfall, allowing for quantitative assessment of hurricane flooding risks in all locations affected by such storms, regardless of the presence or quality of historical hurricane records.We estimate, for current and future climates, the annual probability of areally averaged hurricane rain of Hurricane Harveys magnitude by downscaling large numbers of tropical cyclones from three climate reanalyses and six climate models. For the state of Texas, we estimate that the annual probability of 500 mm of area-integrated rainfall was about 1% in the period 19812000 and will increase to 18% over the period 20812100 under Intergovernmental Panel on Climate Change (IPCC) AR5 representative concentration pathway 8.5. If the frequency of such event is increasingly linearly between these two periods, then in 2017 the annual probability would be 6%, a sixfold increase since the late 20th century.", "author" : [ { "dropping-particle" : "", "family" : "Emanuel", "given" : "Kerry A.", "non-dropping-particle" : "", "parse-names" : false, "suffix" : "" } ], "container-title" : "Proceedings of the National Academy of Sciences", "id" : "ITEM-1", "issue" : "48", "issued" : { "date-parts" : [ [ "2017" ] ] }, "page" : "12681-12684", "publisher" : "National Academy of Sciences", "title" : "Assessing the present and future probability of Hurricane Harveys rainfall", "translator" : [ { "dropping-particle" : "", "family" : "S1149", "given" : "", "non-dropping-particle" : "", "parse-names" : false, "suffix" : "" } ], "type" : "article-journal", "volume" : "114" }, "uris" : [ "http://www.mendeley.com/documents/?uuid=5ec6ea22-7984-4a33-b79e-f3b75be5e892" ] } ], "mendeley" : { "formattedCitation" : "(Emanuel, 2017)", "manualFormatting" : "Emanuel (2017)", "plainTextFormattedCitation" : "(Emanuel, 2017)", "previouslyFormattedCitation" : "(Emanue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manuel (2017)</w:t>
      </w:r>
      <w:r w:rsidRPr="00D424AA">
        <w:rPr>
          <w:rFonts w:cs="Times New Roman"/>
          <w:lang w:val="en-GB"/>
        </w:rPr>
        <w:fldChar w:fldCharType="end"/>
      </w:r>
      <w:r w:rsidRPr="00841A35">
        <w:rPr>
          <w:rFonts w:cs="Times New Roman"/>
          <w:lang w:val="en-GB"/>
        </w:rPr>
        <w:t xml:space="preserve"> used a large set of synthetically-generated storms and concluded that the occurrence of extreme rainfall as observed in Harvey was substantially enhanced by anthropogenic changes to t</w:t>
      </w:r>
      <w:r w:rsidRPr="00D424AA">
        <w:rPr>
          <w:rFonts w:cs="Times New Roman"/>
          <w:lang w:val="en-GB"/>
        </w:rPr>
        <w:t xml:space="preserve">he larger-scale ocean and atmosphere characteristics. </w:t>
      </w:r>
      <w:r w:rsidRPr="00D424AA">
        <w:rPr>
          <w:rFonts w:cs="Times New Roman"/>
          <w:lang w:val="en-GB"/>
        </w:rPr>
        <w:fldChar w:fldCharType="begin" w:fldLock="1"/>
      </w:r>
      <w:r w:rsidR="00FF6231">
        <w:rPr>
          <w:rFonts w:cs="Times New Roman"/>
          <w:lang w:val="en-GB"/>
        </w:rPr>
        <w:instrText>ADDIN CSL_CITATION { "citationItems" : [ { "id" : "ITEM-1", "itemData" : { "DOI" : "10.1029/2018EF000825", "ISSN" : "2328-4277", "abstract" : "Abstract While hurricanes occur naturally, human-caused climate change is supercharging them and exacerbating the risk of major damage. Here using ocean and atmosphere observations, we demonstrate links between increased upper ocean heat content due to global warming with the extreme rainfalls from recent hurricanes. Hurricane Harvey provides an excellent case study as it was isolated in space and time. We show that prior to the beginning of northern summer of 2017, ocean heat content was the highest on record both globally and in the Gulf of Mexico, but the latter sharply decreased with hurricane Harvey via ocean evaporative cooling. The lost ocean heat was realized in the atmosphere as moisture, and then as latent heat in record-breaking heavy rainfalls. Accordingly, record high ocean heat values not only increased the fuel available to sustain and intensify Harvey but also increased its flooding rains on land. Harvey could not have produced so much rain without human-induced climate change. Results have implications for the role of hurricanes in climate. Proactive planning for the consequences of human-caused climate change is not happening in many vulnerable areas, making the disasters much worse.", "author" : [ { "dropping-particle" : "", "family" : "Trenberth", "given" : "Kevin", "non-dropping-particle" : "", "parse-names" : false, "suffix" : "" }, { "dropping-particle" : "", "family" : "Lijing", "given" : "Cheng", "non-dropping-particle" : "", "parse-names" : false, "suffix" : "" }, { "dropping-particle" : "", "family" : "Peter", "given" : "Jacobs", "non-dropping-particle" : "", "parse-names" : false, "suffix" : "" }, { "dropping-particle" : "", "family" : "Yongxin", "given" : "Zhang", "non-dropping-particle" : "", "parse-names" : false, "suffix" : "" }, { "dropping-particle" : "", "family" : "John", "given" : "Fasullo", "non-dropping-particle" : "", "parse-names" : false, "suffix" : "" } ], "container-title" : "Earth's Future", "id" : "ITEM-1", "issue" : "5", "issued" : { "date-parts" : [ [ "2018", "5" ] ] }, "page" : "730-744", "publisher" : "Wiley-Blackwell", "title" : "Hurricane Harvey Links to Ocean Heat Content and Climate Change Adaptation", "translator" : [ { "dropping-particle" : "", "family" : "S1148", "given" : "", "non-dropping-particle" : "", "parse-names" : false, "suffix" : "" } ], "type" : "article-journal", "volume" : "6" }, "uris" : [ "http://www.mendeley.com/documents/?uuid=06d814e2-e785-40b2-91de-c7989504aecb" ] } ], "mendeley" : { "formattedCitation" : "(Trenberth et al., 2018)", "manualFormatting" : "Trenberth et al. (2018)", "plainTextFormattedCitation" : "(Trenberth et al., 2018)", "previouslyFormattedCitation" : "(Trenberth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renberth et al. (2018)</w:t>
      </w:r>
      <w:r w:rsidRPr="00D424AA">
        <w:rPr>
          <w:rFonts w:cs="Times New Roman"/>
          <w:lang w:val="en-GB"/>
        </w:rPr>
        <w:fldChar w:fldCharType="end"/>
      </w:r>
      <w:r w:rsidRPr="00841A35">
        <w:rPr>
          <w:rFonts w:cs="Times New Roman"/>
          <w:lang w:val="en-GB"/>
        </w:rPr>
        <w:t xml:space="preserve"> linked Harvey’s rainfall totals to the anomalously large ocean heat content from the G</w:t>
      </w:r>
      <w:r w:rsidRPr="00D424AA">
        <w:rPr>
          <w:rFonts w:cs="Times New Roman"/>
          <w:lang w:val="en-GB"/>
        </w:rPr>
        <w:t xml:space="preserve">ulf of Mexico. </w:t>
      </w:r>
      <w:r w:rsidRPr="00D424AA">
        <w:rPr>
          <w:rFonts w:cs="Times New Roman"/>
          <w:lang w:val="en-GB"/>
        </w:rPr>
        <w:fldChar w:fldCharType="begin" w:fldLock="1"/>
      </w:r>
      <w:r w:rsidR="00FF6231">
        <w:rPr>
          <w:rFonts w:cs="Times New Roman"/>
          <w:lang w:val="en-GB"/>
        </w:rPr>
        <w:instrText>ADDIN CSL_CITATION { "citationItems" : [ { "id" : "ITEM-1",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1",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mendeley" : { "formattedCitation" : "(van Oldenborgh et al., 2017)", "manualFormatting" : "van Oldenborgh et al. (2017)", "plainTextFormattedCitation" : "(van Oldenborgh et al., 2017)", "previouslyFormattedCitation" : "(van Oldenborgh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 Oldenborgh et al. (2017)</w:t>
      </w:r>
      <w:r w:rsidRPr="00D424AA">
        <w:rPr>
          <w:rFonts w:cs="Times New Roman"/>
          <w:lang w:val="en-GB"/>
        </w:rPr>
        <w:fldChar w:fldCharType="end"/>
      </w:r>
      <w:r w:rsidRPr="00841A35">
        <w:rPr>
          <w:rFonts w:cs="Times New Roman"/>
          <w:lang w:val="en-GB"/>
        </w:rPr>
        <w:t xml:space="preserve"> and </w:t>
      </w:r>
      <w:r w:rsidRPr="00D424AA">
        <w:rPr>
          <w:rFonts w:cs="Times New Roman"/>
          <w:lang w:val="en-GB"/>
        </w:rPr>
        <w:fldChar w:fldCharType="begin" w:fldLock="1"/>
      </w:r>
      <w:r w:rsidR="00FF6231">
        <w:rPr>
          <w:rFonts w:cs="Times New Roman"/>
          <w:lang w:val="en-GB"/>
        </w:rPr>
        <w:instrText>ADDIN CSL_CITATION { "citationItems" : [ { "id" : "ITEM-1", "itemData" : { "DOI" : "10.1002/2017GL075888", "ISSN" : "0094-8276", "abstract" : "Abstract Record rainfall amounts were recorded during Hurricane Harvey in the Houston, Texas, area, leading to widespread flooding. We analyze observed precipitation from the Global Historical Climatology Network with a covariate-based extreme value statistical analysis, accounting for both the external influence of global warming and the internal influence of El Ni\u00f1o?Southern Oscillation. We find that human-induced climate change likely increased the chances of the observed precipitation accumulations during Hurricane Harvey in the most affected areas of Houston by a factor of at least 3.5. Further, precipitation accumulations in these areas were likely increased by at least 18.8% (best estimate of 37.7%), which is larger than the 6?7% associated with an attributable warming of 1\u00b0C in the Gulf of Mexico and Clausius-Clapeyron scaling. In a Granger causality sense, these statements provide lower bounds on the impact of climate change and motivate further attribution studies using dynamical climate models.", "author" : [ { "dropping-particle" : "", "family" : "Risser", "given" : "Mark D.", "non-dropping-particle" : "", "parse-names" : false, "suffix" : "" }, { "dropping-particle" : "", "family" : "Wehner", "given" : "Michael F.", "non-dropping-particle" : "", "parse-names" : false, "suffix" : "" } ], "container-title" : "Geophysical Research Letters", "id" : "ITEM-1", "issue" : "24", "issued" : { "date-parts" : [ [ "2017", "12" ] ] }, "page" : "12,412-457,464", "publisher" : "Wiley-Blackwell", "title" : "Attributable Human-Induced Changes in the Likelihood and Magnitude of the Observed Extreme Precipitation during Hurricane Harvey", "translator" : [ { "dropping-particle" : "", "family" : "S317", "given" : "", "non-dropping-particle" : "", "parse-names" : false, "suffix" : "" } ], "type" : "article-journal", "volume" : "44" }, "uris" : [ "http://www.mendeley.com/documents/?uuid=1c025b05-1c3a-46d6-9a2e-7465b4bd028f" ] } ], "mendeley" : { "formattedCitation" : "(Risser and Wehner, 2017)", "manualFormatting" : "Risser and Wehner (2017)", "plainTextFormattedCitation" : "(Risser and Wehner, 2017)", "previouslyFormattedCitation" : "(Risser and Wehner,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isser and Wehner (2017)</w:t>
      </w:r>
      <w:r w:rsidRPr="00D424AA">
        <w:rPr>
          <w:rFonts w:cs="Times New Roman"/>
          <w:lang w:val="en-GB"/>
        </w:rPr>
        <w:fldChar w:fldCharType="end"/>
      </w:r>
      <w:r w:rsidRPr="00841A35">
        <w:rPr>
          <w:rFonts w:cs="Times New Roman"/>
          <w:lang w:val="en-GB"/>
        </w:rPr>
        <w:t xml:space="preserve"> applied extreme value analysis to extreme rainfall records in the Houston, Texas region and both attributed large increases to climate change. Large precipitation increases during Harvey due to global wa</w:t>
      </w:r>
      <w:r w:rsidRPr="00D424AA">
        <w:rPr>
          <w:rFonts w:cs="Times New Roman"/>
          <w:lang w:val="en-GB"/>
        </w:rPr>
        <w:t xml:space="preserve">rming were also found using climate models </w:t>
      </w:r>
      <w:commentRangeStart w:id="2628"/>
      <w:r w:rsidRPr="00D424AA">
        <w:rPr>
          <w:rFonts w:cs="Times New Roman"/>
          <w:lang w:val="en-GB"/>
        </w:rPr>
        <w:fldChar w:fldCharType="begin" w:fldLock="1"/>
      </w:r>
      <w:ins w:id="2629" w:author="Robin Matthews" w:date="2021-07-14T10:15:00Z">
        <w:r w:rsidR="00C45A6E">
          <w:rPr>
            <w:rFonts w:cs="Times New Roman"/>
            <w:lang w:val="en-GB"/>
          </w:rPr>
          <w:instrText>ADDIN CSL_CITATION { "citationItems" : [ { "id" : "ITEM-1",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1",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2",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2",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van Oldenborgh et al., 2017; Wang et al., 2018b)", "manualFormatting" : "(van Oldenborgh et al., 2017; S.-Y.S. Wang et al., 2018)", "plainTextFormattedCitation" : "(van Oldenborgh et al., 2017; Wang et al., 2018b)", "previouslyFormattedCitation" : "(van Oldenborgh et al., 2017; Wang et al., 2018b)" }, "properties" : { "noteIndex" : 0 }, "schema" : "https://github.com/citation-style-language/schema/raw/master/csl-citation.json" }</w:instrText>
        </w:r>
      </w:ins>
      <w:del w:id="2630" w:author="Robin Matthews" w:date="2021-07-14T10:15:00Z">
        <w:r w:rsidR="00FF6231" w:rsidDel="00C45A6E">
          <w:rPr>
            <w:rFonts w:cs="Times New Roman"/>
            <w:lang w:val="en-GB"/>
          </w:rPr>
          <w:delInstrText>ADDIN CSL_CITATION { "citationItems" : [ { "id" : "ITEM-1",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1",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2",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2",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van Oldenborgh et al., 2017; Wang et al., 2018b)", "plainTextFormattedCitation" : "(van Oldenborgh et al., 2017; Wang et al., 2018b)", "previouslyFormattedCitation" : "(van Oldenborgh et al., 2017; Wang et al., 2018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van Oldenborgh et al., 2017; </w:t>
      </w:r>
      <w:ins w:id="2631" w:author="Robin Matthews" w:date="2021-07-14T10:14:00Z">
        <w:r w:rsidR="00C45A6E">
          <w:rPr>
            <w:noProof/>
          </w:rPr>
          <w:t xml:space="preserve">S.-Y.S. </w:t>
        </w:r>
      </w:ins>
      <w:r w:rsidR="00A26296">
        <w:rPr>
          <w:rFonts w:cs="Times New Roman"/>
          <w:noProof/>
          <w:lang w:val="en-GB"/>
        </w:rPr>
        <w:t>Wang et al., 2018</w:t>
      </w:r>
      <w:del w:id="2632" w:author="Robin Matthews" w:date="2021-07-14T10:15:00Z">
        <w:r w:rsidR="00A26296" w:rsidDel="00C45A6E">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628"/>
      <w:r w:rsidR="00A26296">
        <w:rPr>
          <w:rStyle w:val="Marquedecommentaire"/>
        </w:rPr>
        <w:commentReference w:id="2628"/>
      </w:r>
      <w:r w:rsidRPr="00841A35">
        <w:rPr>
          <w:rFonts w:cs="Times New Roman"/>
          <w:lang w:val="en-GB"/>
        </w:rPr>
        <w:t xml:space="preserve">. Harvey precipitation totals were estimated in these papers to be 3 to 10 times more </w:t>
      </w:r>
      <w:r w:rsidR="004C7673" w:rsidRPr="00D424AA">
        <w:rPr>
          <w:rFonts w:cs="Times New Roman"/>
          <w:lang w:val="en-GB"/>
        </w:rPr>
        <w:t xml:space="preserve">probable </w:t>
      </w:r>
      <w:r w:rsidRPr="00D424AA">
        <w:rPr>
          <w:rFonts w:cs="Times New Roman"/>
          <w:lang w:val="en-GB"/>
        </w:rPr>
        <w:t xml:space="preserve">due to climate change. A best estimate from a regional climate and flood model is that </w:t>
      </w:r>
      <w:r w:rsidRPr="00D424AA">
        <w:rPr>
          <w:rFonts w:cs="Times New Roman"/>
          <w:lang w:val="en-GB"/>
        </w:rPr>
        <w:lastRenderedPageBreak/>
        <w:t xml:space="preserve">urbanization increased the risk of the Harvey flooding by a factor of 21 </w:t>
      </w:r>
      <w:commentRangeStart w:id="2633"/>
      <w:r w:rsidRPr="00D424AA">
        <w:rPr>
          <w:rFonts w:cs="Times New Roman"/>
          <w:lang w:val="en-GB"/>
        </w:rPr>
        <w:fldChar w:fldCharType="begin" w:fldLock="1"/>
      </w:r>
      <w:ins w:id="2634" w:author="Robin Matthews" w:date="2021-07-14T10:15:00Z">
        <w:r w:rsidR="00C45A6E">
          <w:rPr>
            <w:rFonts w:cs="Times New Roman"/>
            <w:lang w:val="en-GB"/>
          </w:rPr>
          <w:instrText>ADDIN CSL_CITATION { "citationItems" : [ { "id" : "ITEM-1", "itemData" : { "DOI" : "10.1038/s41586-018-0676-z", "ISSN" : "1476-4687", "abstract" : "Category\u00a04 landfalling hurricane Harvey poured more than a metre of rainfall across the heavily populated Houston area, leading to unprecedented flooding and damage. Although studies have focused on the contribution of anthropogenic climate change to this extreme rainfall event1\u20133, limited attention has been paid to the potential effects of urbanization on the hydrometeorology associated with hurricane Harvey. Here we find that urbanization exacerbated not only the flood response but also the storm total rainfall. Using the Weather Research and Forecast model\u2014a numerical model for simulating weather and climate at regional scales\u2014and statistical models, we quantify the contribution of urbanization to rainfall and flooding. Overall, we find that the probability of such extreme flood events across the studied basins increased on average by about 21 times in the period 25\u201330 August 2017 because of urbanization. The effect of urbanization on storm-induced extreme precipitation and flooding should be more explicitly included in\u00a0global climate models, and this study highlights its importance when assessing the future risk of such extreme events in highly urbanized coastal areas.", "author" : [ { "dropping-particle" : "", "family" : "Zhang", "given" : "Wei", "non-dropping-particle" : "", "parse-names" : false, "suffix" : "" }, { "dropping-particle" : "", "family" : "Villarini", "given" : "Gabriele", "non-dropping-particle" : "", "parse-names" : false, "suffix" : "" }, { "dropping-particle" : "", "family" : "Vecchi", "given" : "Gabriel A", "non-dropping-particle" : "", "parse-names" : false, "suffix" : "" }, { "dropping-particle" : "", "family" : "Smith", "given" : "James A", "non-dropping-particle" : "", "parse-names" : false, "suffix" : "" } ], "container-title" : "Nature", "id" : "ITEM-1", "issue" : "7731", "issued" : { "date-parts" : [ [ "2018" ] ] }, "page" : "384-388", "title" : "Urbanization exacerbated the rainfall and flooding caused by hurricane Harvey in Houston", "translator" : [ { "dropping-particle" : "", "family" : "S1419", "given" : "", "non-dropping-particle" : "", "parse-names" : false, "suffix" : "" } ], "type" : "article-journal", "volume" : "563" }, "uris" : [ "http://www.mendeley.com/documents/?uuid=f8be30a9-e738-4459-b822-e65e2f700a6c", "http://www.mendeley.com/documents/?uuid=77a4128d-8612-4428-bc7d-11fd09254de5", "http://www.mendeley.com/documents/?uuid=dd088c77-cce7-4b42-9ee9-0ea8e508cdca" ] } ], "mendeley" : { "formattedCitation" : "(Zhang et al., 2018c)", "manualFormatting" : "(W. Zhang et al., 2018)", "plainTextFormattedCitation" : "(Zhang et al., 2018c)", "previouslyFormattedCitation" : "(Zhang et al., 2018c)" }, "properties" : { "noteIndex" : 0 }, "schema" : "https://github.com/citation-style-language/schema/raw/master/csl-citation.json" }</w:instrText>
        </w:r>
      </w:ins>
      <w:del w:id="2635" w:author="Robin Matthews" w:date="2021-07-14T10:15:00Z">
        <w:r w:rsidR="00FF6231" w:rsidDel="00C45A6E">
          <w:rPr>
            <w:rFonts w:cs="Times New Roman"/>
            <w:lang w:val="en-GB"/>
          </w:rPr>
          <w:delInstrText>ADDIN CSL_CITATION { "citationItems" : [ { "id" : "ITEM-1", "itemData" : { "DOI" : "10.1038/s41586-018-0676-z", "ISSN" : "1476-4687", "abstract" : "Category\u00a04 landfalling hurricane Harvey poured more than a metre of rainfall across the heavily populated Houston area, leading to unprecedented flooding and damage. Although studies have focused on the contribution of anthropogenic climate change to this extreme rainfall event1\u20133, limited attention has been paid to the potential effects of urbanization on the hydrometeorology associated with hurricane Harvey. Here we find that urbanization exacerbated not only the flood response but also the storm total rainfall. Using the Weather Research and Forecast model\u2014a numerical model for simulating weather and climate at regional scales\u2014and statistical models, we quantify the contribution of urbanization to rainfall and flooding. Overall, we find that the probability of such extreme flood events across the studied basins increased on average by about 21 times in the period 25\u201330 August 2017 because of urbanization. The effect of urbanization on storm-induced extreme precipitation and flooding should be more explicitly included in\u00a0global climate models, and this study highlights its importance when assessing the future risk of such extreme events in highly urbanized coastal areas.", "author" : [ { "dropping-particle" : "", "family" : "Zhang", "given" : "Wei", "non-dropping-particle" : "", "parse-names" : false, "suffix" : "" }, { "dropping-particle" : "", "family" : "Villarini", "given" : "Gabriele", "non-dropping-particle" : "", "parse-names" : false, "suffix" : "" }, { "dropping-particle" : "", "family" : "Vecchi", "given" : "Gabriel A", "non-dropping-particle" : "", "parse-names" : false, "suffix" : "" }, { "dropping-particle" : "", "family" : "Smith", "given" : "James A", "non-dropping-particle" : "", "parse-names" : false, "suffix" : "" } ], "container-title" : "Nature", "id" : "ITEM-1", "issue" : "7731", "issued" : { "date-parts" : [ [ "2018" ] ] }, "page" : "384-388", "title" : "Urbanization exacerbated the rainfall and flooding caused by hurricane Harvey in Houston", "translator" : [ { "dropping-particle" : "", "family" : "S1419", "given" : "", "non-dropping-particle" : "", "parse-names" : false, "suffix" : "" } ], "type" : "article-journal", "volume" : "563" }, "uris" : [ "http://www.mendeley.com/documents/?uuid=f8be30a9-e738-4459-b822-e65e2f700a6c", "http://www.mendeley.com/documents/?uuid=77a4128d-8612-4428-bc7d-11fd09254de5", "http://www.mendeley.com/documents/?uuid=dd088c77-cce7-4b42-9ee9-0ea8e508cdca" ] } ], "mendeley" : { "formattedCitation" : "(Zhang et al., 2018c)", "plainTextFormattedCitation" : "(Zhang et al., 2018c)", "previouslyFormattedCitation" : "(Zhang et al., 2018c)"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636" w:author="Robin Matthews" w:date="2021-07-14T10:15:00Z">
        <w:r w:rsidR="00C45A6E">
          <w:rPr>
            <w:rFonts w:cs="Times New Roman"/>
            <w:noProof/>
            <w:lang w:val="en-GB"/>
          </w:rPr>
          <w:t xml:space="preserve">W. </w:t>
        </w:r>
      </w:ins>
      <w:r w:rsidR="00A26296">
        <w:rPr>
          <w:rFonts w:cs="Times New Roman"/>
          <w:noProof/>
          <w:lang w:val="en-GB"/>
        </w:rPr>
        <w:t>Zhang et al., 2018</w:t>
      </w:r>
      <w:del w:id="2637" w:author="Robin Matthews" w:date="2021-07-14T10:15:00Z">
        <w:r w:rsidR="00A26296" w:rsidDel="00C45A6E">
          <w:rPr>
            <w:rFonts w:cs="Times New Roman"/>
            <w:noProof/>
            <w:lang w:val="en-GB"/>
          </w:rPr>
          <w:delText>c</w:delText>
        </w:r>
      </w:del>
      <w:r w:rsidR="00A26296">
        <w:rPr>
          <w:rFonts w:cs="Times New Roman"/>
          <w:noProof/>
          <w:lang w:val="en-GB"/>
        </w:rPr>
        <w:t>)</w:t>
      </w:r>
      <w:r w:rsidRPr="00D424AA">
        <w:rPr>
          <w:rFonts w:cs="Times New Roman"/>
          <w:lang w:val="en-GB"/>
        </w:rPr>
        <w:fldChar w:fldCharType="end"/>
      </w:r>
      <w:commentRangeEnd w:id="2633"/>
      <w:r w:rsidR="00A26296">
        <w:rPr>
          <w:rStyle w:val="Marquedecommentaire"/>
        </w:rPr>
        <w:commentReference w:id="2633"/>
      </w:r>
      <w:r w:rsidRPr="00841A35">
        <w:rPr>
          <w:rFonts w:cs="Times New Roman"/>
          <w:lang w:val="en-GB"/>
        </w:rPr>
        <w:t xml:space="preserve">. Anthropogenic effects on precipitation increases were also predicted in advance from a forecast model for Hurricane Florence in 2018 </w:t>
      </w:r>
      <w:r w:rsidRPr="00D424AA">
        <w:rPr>
          <w:rFonts w:cs="Times New Roman"/>
          <w:lang w:val="en-GB"/>
        </w:rPr>
        <w:fldChar w:fldCharType="begin" w:fldLock="1"/>
      </w:r>
      <w:r w:rsidR="00FF6231">
        <w:rPr>
          <w:rFonts w:cs="Times New Roman"/>
          <w:lang w:val="en-GB"/>
        </w:rPr>
        <w:instrText>ADDIN CSL_CITATION { "citationItems" : [ { "id" : "ITEM-1", "itemData" : { "DOI" : "10.1126/sciadv.aaw9253", "ISSN" : "2375-2548", "abstract" : "Changes in extreme weather, such as tropical cyclones, are one of the most serious ways society experiences the impact of climate change. Advance forecasted conditional attribution statements, using a numerical model, were made about the anthropogenic climate change influence on an individual tropical cyclone, Hurricane Florence. Mean total overland rainfall amounts associated with the forecasted storm\u2019s core were increased by 4.9 \u00b1 4.6% with local maximum amounts experiencing increases of 3.8 \u00b1 5.7% due to climate change. A slight increase in the forecasted storm size of 1 to 2% was also attributed. This work reviews our forecasted attribution statement with the benefit of hindsight, demonstrating credibility of advance attribution statements for tropical cyclones.", "author" : [ { "dropping-particle" : "", "family" : "Reed", "given" : "K. A.", "non-dropping-particle" : "", "parse-names" : false, "suffix" : "" }, { "dropping-particle" : "", "family" : "Stansfield", "given" : "A. M.", "non-dropping-particle" : "", "parse-names" : false, "suffix" : "" }, { "dropping-particle" : "", "family" : "Wehner", "given" : "Michael F.", "non-dropping-particle" : "", "parse-names" : false, "suffix" : "" }, { "dropping-particle" : "", "family" : "Zarzycki", "given" : "C. M.", "non-dropping-particle" : "", "parse-names" : false, "suffix" : "" } ], "container-title" : "Science Advances", "id" : "ITEM-1", "issue" : "1", "issued" : { "date-parts" : [ [ "2020", "1", "1" ] ] }, "page" : "eaaw9253", "title" : "Forecasted attribution of the human influence on Hurricane Florence", "translator" : [ { "dropping-particle" : "", "family" : "S3177", "given" : "", "non-dropping-particle" : "", "parse-names" : false, "suffix" : "" } ], "type" : "article-journal", "volume" : "6" }, "uris" : [ "http://www.mendeley.com/documents/?uuid=ac314355-ba47-4ff2-b4b7-87ca1efe73f0" ] } ], "mendeley" : { "formattedCitation" : "(Reed et al., 2020)", "plainTextFormattedCitation" : "(Reed et al., 2020)", "previouslyFormattedCitation" : "(Ree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eed et al., 2020)</w:t>
      </w:r>
      <w:r w:rsidRPr="00D424AA">
        <w:rPr>
          <w:rFonts w:cs="Times New Roman"/>
          <w:lang w:val="en-GB"/>
        </w:rPr>
        <w:fldChar w:fldCharType="end"/>
      </w:r>
      <w:r w:rsidRPr="00841A35">
        <w:rPr>
          <w:rFonts w:cs="Times New Roman"/>
          <w:lang w:val="en-GB"/>
        </w:rPr>
        <w:t xml:space="preserve">. </w:t>
      </w:r>
    </w:p>
    <w:p w14:paraId="0569CF7E" w14:textId="77777777" w:rsidR="007A1008" w:rsidRPr="00D424AA" w:rsidRDefault="007A1008" w:rsidP="00D424AA">
      <w:pPr>
        <w:rPr>
          <w:rFonts w:cs="Times New Roman"/>
          <w:lang w:val="en-GB"/>
        </w:rPr>
      </w:pPr>
    </w:p>
    <w:p w14:paraId="4749DB22" w14:textId="6513E8CA" w:rsidR="007A1008" w:rsidRPr="006A2665" w:rsidRDefault="007A1008" w:rsidP="00D424AA">
      <w:pPr>
        <w:rPr>
          <w:rFonts w:cs="Times New Roman"/>
          <w:sz w:val="24"/>
          <w:szCs w:val="24"/>
          <w:lang w:val="en-GB" w:eastAsia="en-GB" w:bidi="th-TH"/>
        </w:rPr>
      </w:pPr>
      <w:r w:rsidRPr="00D506A9">
        <w:rPr>
          <w:rFonts w:cs="Times New Roman"/>
          <w:lang w:val="en-GB"/>
        </w:rPr>
        <w:t xml:space="preserve">In summary, it is </w:t>
      </w:r>
      <w:r w:rsidRPr="00D506A9">
        <w:rPr>
          <w:rFonts w:cs="Times New Roman"/>
          <w:i/>
          <w:lang w:val="en-GB"/>
        </w:rPr>
        <w:t>very likely</w:t>
      </w:r>
      <w:r w:rsidRPr="00D506A9">
        <w:rPr>
          <w:rFonts w:cs="Times New Roman"/>
          <w:lang w:val="en-GB"/>
        </w:rPr>
        <w:t xml:space="preserve"> that the recent active TC seasons in the North Atlantic, the North Pacific, and Arabian basins cannot be explained without an anthropogenic influence. </w:t>
      </w:r>
      <w:r w:rsidR="00023B14" w:rsidRPr="00D506A9">
        <w:rPr>
          <w:rFonts w:cs="Times New Roman"/>
          <w:color w:val="212121"/>
          <w:shd w:val="clear" w:color="auto" w:fill="FFFFFF"/>
          <w:lang w:val="en-GB" w:eastAsia="en-GB" w:bidi="th-TH"/>
        </w:rPr>
        <w:t>The anthropogenic influence</w:t>
      </w:r>
      <w:r w:rsidR="00FD1144" w:rsidRPr="00D506A9">
        <w:rPr>
          <w:rFonts w:cs="Times New Roman"/>
          <w:color w:val="212121"/>
          <w:shd w:val="clear" w:color="auto" w:fill="FFFFFF"/>
          <w:lang w:val="en-GB" w:eastAsia="en-GB" w:bidi="th-TH"/>
        </w:rPr>
        <w:t xml:space="preserve"> on these changes</w:t>
      </w:r>
      <w:r w:rsidR="00023B14" w:rsidRPr="00D506A9">
        <w:rPr>
          <w:rFonts w:cs="Times New Roman"/>
          <w:color w:val="212121"/>
          <w:shd w:val="clear" w:color="auto" w:fill="FFFFFF"/>
          <w:lang w:val="en-GB" w:eastAsia="en-GB" w:bidi="th-TH"/>
        </w:rPr>
        <w:t xml:space="preserve"> is principally </w:t>
      </w:r>
      <w:r w:rsidR="00FD1144" w:rsidRPr="00D506A9">
        <w:rPr>
          <w:rFonts w:cs="Times New Roman"/>
          <w:color w:val="212121"/>
          <w:shd w:val="clear" w:color="auto" w:fill="FFFFFF"/>
          <w:lang w:val="en-GB" w:eastAsia="en-GB" w:bidi="th-TH"/>
        </w:rPr>
        <w:t>associated to</w:t>
      </w:r>
      <w:r w:rsidR="00023B14" w:rsidRPr="00D506A9">
        <w:rPr>
          <w:rFonts w:cs="Times New Roman"/>
          <w:color w:val="212121"/>
          <w:shd w:val="clear" w:color="auto" w:fill="FFFFFF"/>
          <w:lang w:val="en-GB" w:eastAsia="en-GB" w:bidi="th-TH"/>
        </w:rPr>
        <w:t xml:space="preserve"> </w:t>
      </w:r>
      <w:r w:rsidR="00023B14" w:rsidRPr="006A2665">
        <w:rPr>
          <w:rFonts w:cs="Times New Roman"/>
          <w:color w:val="212121"/>
          <w:shd w:val="clear" w:color="auto" w:fill="FFFFFF"/>
          <w:lang w:val="en-GB" w:eastAsia="en-GB" w:bidi="th-TH"/>
        </w:rPr>
        <w:t xml:space="preserve">aerosol forcing, </w:t>
      </w:r>
      <w:r w:rsidR="00FD1144" w:rsidRPr="006A2665">
        <w:rPr>
          <w:rFonts w:cs="Times New Roman"/>
          <w:color w:val="212121"/>
          <w:shd w:val="clear" w:color="auto" w:fill="FFFFFF"/>
          <w:lang w:val="en-GB" w:eastAsia="en-GB" w:bidi="th-TH"/>
        </w:rPr>
        <w:t>with stronger contributions</w:t>
      </w:r>
      <w:r w:rsidR="00023B14" w:rsidRPr="006A2665">
        <w:rPr>
          <w:rFonts w:cs="Times New Roman"/>
          <w:color w:val="212121"/>
          <w:shd w:val="clear" w:color="auto" w:fill="FFFFFF"/>
          <w:lang w:val="en-GB" w:eastAsia="en-GB" w:bidi="th-TH"/>
        </w:rPr>
        <w:t xml:space="preserve"> to the response in the North Atlantic.</w:t>
      </w:r>
      <w:r w:rsidR="00023B14" w:rsidRPr="006A2665">
        <w:rPr>
          <w:rFonts w:cs="Times New Roman"/>
          <w:lang w:val="en-GB" w:eastAsia="en-GB" w:bidi="th-TH"/>
        </w:rPr>
        <w:t xml:space="preserve"> </w:t>
      </w:r>
      <w:r w:rsidRPr="00D506A9">
        <w:rPr>
          <w:rFonts w:cs="Times New Roman"/>
          <w:lang w:val="en-GB"/>
        </w:rPr>
        <w:t xml:space="preserve">It is </w:t>
      </w:r>
      <w:r w:rsidRPr="00D506A9">
        <w:rPr>
          <w:rFonts w:cs="Times New Roman"/>
          <w:i/>
          <w:lang w:val="en-GB"/>
        </w:rPr>
        <w:t>more likely than not</w:t>
      </w:r>
      <w:r w:rsidRPr="00D506A9">
        <w:rPr>
          <w:rFonts w:cs="Times New Roman"/>
          <w:lang w:val="en-GB"/>
        </w:rPr>
        <w:t xml:space="preserve"> that the slowdown of TC translation speed over the US</w:t>
      </w:r>
      <w:r w:rsidR="00610339" w:rsidRPr="00D506A9">
        <w:rPr>
          <w:rFonts w:cs="Times New Roman"/>
          <w:lang w:val="en-GB"/>
        </w:rPr>
        <w:t>A</w:t>
      </w:r>
      <w:r w:rsidRPr="00D506A9">
        <w:rPr>
          <w:rFonts w:cs="Times New Roman"/>
          <w:lang w:val="en-GB"/>
        </w:rPr>
        <w:t xml:space="preserve"> has contributions from anthropogenic forcing. It is </w:t>
      </w:r>
      <w:r w:rsidRPr="00D506A9">
        <w:rPr>
          <w:rFonts w:cs="Times New Roman"/>
          <w:i/>
          <w:lang w:val="en-GB"/>
        </w:rPr>
        <w:t>likely</w:t>
      </w:r>
      <w:r w:rsidRPr="00D506A9">
        <w:rPr>
          <w:rFonts w:cs="Times New Roman"/>
          <w:lang w:val="en-GB"/>
        </w:rPr>
        <w:t xml:space="preserve"> that the poleward migration of TCs in the western North Pacific and the global increase in TC intensity rates cannot be explained entirely by natural variability. Event attribution studies of specific strong TCs provide </w:t>
      </w:r>
      <w:r w:rsidRPr="00D506A9">
        <w:rPr>
          <w:rFonts w:cs="Times New Roman"/>
          <w:iCs/>
          <w:lang w:val="en-GB"/>
        </w:rPr>
        <w:t>limited evidence</w:t>
      </w:r>
      <w:r w:rsidRPr="00D506A9">
        <w:rPr>
          <w:rFonts w:cs="Times New Roman"/>
          <w:lang w:val="en-GB"/>
        </w:rPr>
        <w:t xml:space="preserve"> for anthropogenic effects on TC intensifications so far, but </w:t>
      </w:r>
      <w:r w:rsidRPr="00D506A9">
        <w:rPr>
          <w:rFonts w:cs="Times New Roman"/>
          <w:i/>
          <w:iCs/>
          <w:lang w:val="en-GB"/>
        </w:rPr>
        <w:t>high confidence</w:t>
      </w:r>
      <w:r w:rsidRPr="00D506A9">
        <w:rPr>
          <w:rFonts w:cs="Times New Roman"/>
          <w:lang w:val="en-GB"/>
        </w:rPr>
        <w:t xml:space="preserve"> for increases in </w:t>
      </w:r>
      <w:r w:rsidR="000F1B8F">
        <w:rPr>
          <w:rFonts w:cs="Times New Roman"/>
          <w:lang w:val="en-GB"/>
        </w:rPr>
        <w:t xml:space="preserve">TC heavy </w:t>
      </w:r>
      <w:r w:rsidRPr="00D506A9">
        <w:rPr>
          <w:rFonts w:cs="Times New Roman"/>
          <w:lang w:val="en-GB"/>
        </w:rPr>
        <w:t xml:space="preserve">precipitation. There is </w:t>
      </w:r>
      <w:r w:rsidRPr="00D506A9">
        <w:rPr>
          <w:rFonts w:cs="Times New Roman"/>
          <w:i/>
          <w:iCs/>
          <w:lang w:val="en-GB"/>
        </w:rPr>
        <w:t>high confidence</w:t>
      </w:r>
      <w:r w:rsidRPr="00D506A9">
        <w:rPr>
          <w:rFonts w:cs="Times New Roman"/>
          <w:lang w:val="en-GB"/>
        </w:rPr>
        <w:t xml:space="preserve"> that anthropogenic climate change contributed to extreme rainfall amounts during Hurricane Harvey (2017) and other intense TCs.</w:t>
      </w:r>
    </w:p>
    <w:p w14:paraId="7CAA4391" w14:textId="23BC4B96" w:rsidR="007A1008" w:rsidRDefault="007A1008" w:rsidP="00D424AA">
      <w:pPr>
        <w:rPr>
          <w:rFonts w:cs="Times New Roman"/>
          <w:lang w:val="en-GB"/>
        </w:rPr>
      </w:pPr>
    </w:p>
    <w:p w14:paraId="09AC6BFF" w14:textId="77777777" w:rsidR="0012500E" w:rsidRPr="00D424AA" w:rsidRDefault="0012500E" w:rsidP="00D424AA">
      <w:pPr>
        <w:rPr>
          <w:rFonts w:cs="Times New Roman"/>
          <w:lang w:val="en-GB"/>
        </w:rPr>
      </w:pPr>
    </w:p>
    <w:p w14:paraId="2AEF1806" w14:textId="77777777" w:rsidR="007A1008" w:rsidRPr="00D424AA" w:rsidRDefault="007A1008" w:rsidP="00D424AA">
      <w:pPr>
        <w:pStyle w:val="AR6Chap11Level311111"/>
        <w:rPr>
          <w:rFonts w:cs="Times New Roman"/>
          <w:lang w:val="en-GB"/>
        </w:rPr>
      </w:pPr>
      <w:r w:rsidRPr="00D424AA">
        <w:rPr>
          <w:rFonts w:cs="Times New Roman"/>
          <w:lang w:val="en-GB"/>
        </w:rPr>
        <w:t xml:space="preserve">    </w:t>
      </w:r>
      <w:bookmarkStart w:id="2638" w:name="_Toc25583701"/>
      <w:bookmarkStart w:id="2639" w:name="_Toc57192462"/>
      <w:bookmarkStart w:id="2640" w:name="_Toc70703045"/>
      <w:r w:rsidRPr="00D424AA">
        <w:rPr>
          <w:rFonts w:cs="Times New Roman"/>
          <w:lang w:val="en-GB"/>
        </w:rPr>
        <w:t>Projections</w:t>
      </w:r>
      <w:bookmarkEnd w:id="2638"/>
      <w:bookmarkEnd w:id="2639"/>
      <w:bookmarkEnd w:id="2640"/>
    </w:p>
    <w:p w14:paraId="31796BE2" w14:textId="77777777" w:rsidR="007A1008" w:rsidRPr="00D424AA" w:rsidRDefault="007A1008" w:rsidP="00D424AA">
      <w:pPr>
        <w:rPr>
          <w:rFonts w:cs="Times New Roman"/>
          <w:lang w:val="en-GB"/>
        </w:rPr>
      </w:pPr>
    </w:p>
    <w:p w14:paraId="1A2C7E71" w14:textId="09FB149B" w:rsidR="007A1008" w:rsidRPr="00D424AA" w:rsidRDefault="007A1008" w:rsidP="00D424AA">
      <w:pPr>
        <w:rPr>
          <w:rFonts w:cs="Times New Roman"/>
          <w:lang w:val="en-GB"/>
        </w:rPr>
      </w:pPr>
      <w:r w:rsidRPr="00D424AA">
        <w:rPr>
          <w:rFonts w:cs="Times New Roman"/>
          <w:lang w:val="en-GB"/>
        </w:rPr>
        <w:t xml:space="preserve">A summary of studies on TC projections for the late 21st century, particularly studies since AR5, is given by </w:t>
      </w:r>
      <w:r w:rsidRPr="00D424AA">
        <w:rPr>
          <w:rFonts w:cs="Times New Roman"/>
          <w:lang w:val="en-GB"/>
        </w:rPr>
        <w:fldChar w:fldCharType="begin" w:fldLock="1"/>
      </w:r>
      <w:r w:rsidR="0012753B">
        <w:rPr>
          <w:rFonts w:cs="Times New Roman"/>
          <w:lang w:val="en-GB"/>
        </w:rPr>
        <w:instrText>ADDIN CSL_CITATION { "citationItems" : [ { "id" : "ITEM-1",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mendeley" : { "formattedCitation" : "(Knutson et al., 2020)", "manualFormatting" : "Knutson et al. (2020)", "plainTextFormattedCitation" : "(Knutson et al., 2020)", "previouslyFormattedCitation" : "(Knuts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20)</w:t>
      </w:r>
      <w:r w:rsidRPr="00D424AA">
        <w:rPr>
          <w:rFonts w:cs="Times New Roman"/>
          <w:lang w:val="en-GB"/>
        </w:rPr>
        <w:fldChar w:fldCharType="end"/>
      </w:r>
      <w:r w:rsidRPr="00841A35">
        <w:rPr>
          <w:rFonts w:cs="Times New Roman"/>
          <w:lang w:val="en-GB"/>
        </w:rPr>
        <w:t xml:space="preserve">, which </w:t>
      </w:r>
      <w:r w:rsidR="009123E5">
        <w:rPr>
          <w:rFonts w:cs="Times New Roman"/>
          <w:lang w:val="en-GB"/>
        </w:rPr>
        <w:t>is</w:t>
      </w:r>
      <w:r w:rsidR="009123E5" w:rsidRPr="00841A35">
        <w:rPr>
          <w:rFonts w:cs="Times New Roman"/>
          <w:lang w:val="en-GB"/>
        </w:rPr>
        <w:t xml:space="preserve"> </w:t>
      </w:r>
      <w:r w:rsidRPr="00841A35">
        <w:rPr>
          <w:rFonts w:cs="Times New Roman"/>
          <w:lang w:val="en-GB"/>
        </w:rPr>
        <w:t xml:space="preserve">an assessment report mandated by the World Meteorological Organization (WMO). Studies subsequent to </w:t>
      </w:r>
      <w:r w:rsidRPr="00D424AA">
        <w:rPr>
          <w:rFonts w:cs="Times New Roman"/>
          <w:lang w:val="en-GB"/>
        </w:rPr>
        <w:fldChar w:fldCharType="begin" w:fldLock="1"/>
      </w:r>
      <w:r w:rsidR="0012753B">
        <w:rPr>
          <w:rFonts w:cs="Times New Roman"/>
          <w:lang w:val="en-GB"/>
        </w:rPr>
        <w:instrText>ADDIN CSL_CITATION { "citationItems" : [ { "id" : "ITEM-1",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mendeley" : { "formattedCitation" : "(Knutson et al., 2020)", "manualFormatting" : "Knutson et al. (2020)", "plainTextFormattedCitation" : "(Knutson et al., 2020)", "previouslyFormattedCitation" : "(Knuts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20)</w:t>
      </w:r>
      <w:r w:rsidRPr="00D424AA">
        <w:rPr>
          <w:rFonts w:cs="Times New Roman"/>
          <w:lang w:val="en-GB"/>
        </w:rPr>
        <w:fldChar w:fldCharType="end"/>
      </w:r>
      <w:r w:rsidRPr="00841A35" w:rsidDel="006438BD">
        <w:rPr>
          <w:rFonts w:cs="Times New Roman"/>
          <w:lang w:val="en-GB"/>
        </w:rPr>
        <w:t xml:space="preserve"> </w:t>
      </w:r>
      <w:r w:rsidRPr="00D424AA">
        <w:rPr>
          <w:rFonts w:cs="Times New Roman"/>
          <w:lang w:val="en-GB"/>
        </w:rPr>
        <w:t xml:space="preserve">are generally consistent and the confidence assessments here closely follow theirs </w:t>
      </w:r>
      <w:r w:rsidRPr="00D424AA">
        <w:rPr>
          <w:rFonts w:cs="Times New Roman"/>
          <w:lang w:val="en-GB"/>
        </w:rPr>
        <w:fldChar w:fldCharType="begin" w:fldLock="1"/>
      </w:r>
      <w:r w:rsidR="00FF6231">
        <w:rPr>
          <w:rFonts w:cs="Times New Roman"/>
          <w:lang w:val="en-GB"/>
        </w:rPr>
        <w:instrText>ADDIN CSL_CITATION { "citationItems" : [ { "id" : "ITEM-1", "itemData" : { "DOI" : "https://doi.org/10.1016/j.tcrr.2020.04.005", "ISSN" : "2225-6032", "abstract" : "This paper assesses published findings on projections of future tropical cyclone (TC) activity in the ESCAP/WMO Typhoon Committee Region under climate change scenarios. This assessment also estimates the projected changes of key TC metrics for a 2\u202f\u00b0C anthropogenic global warming scenario for the western North Pacific (WNP) following the approach of a WMO Task Team, together with other reported findings for this region. For projections of TC genesis/frequency, most models suggest a reduction of TC frequency, but an increase in the proportion of very intense TCs over the WNP in the future. However, some individual studies project an increase in WNP TC frequency. Most studies agree on a projected increase of WNP TC intensity over the 21st century. All available projections for TC related precipitation in the WNP indicate an increase in TC related precipitation rate in a warmer climate. Anthropogenic warming may also lead to changes in TC prevailing tracks. A further increase in storm surge risk may result from increases in TC intensity. The most confident aspect of forced anthropogenic change in TC inundation risk derives from the highly confident expectation of further sea level rise, which we expect will exacerbate storm inundation risk in coastal regions, assuming all other factors equal.", "author" : [ { "dropping-particle" : "", "family" : "Cha", "given" : "Eun Jeong", "non-dropping-particle" : "", "parse-names" : false, "suffix" : "" }, { "dropping-particle" : "", "family" : "Knutson", "given" : "Thomas R", "non-dropping-particle" : "", "parse-names" : false, "suffix" : "" }, { "dropping-particle" : "", "family" : "Lee", "given" : "Tsz-Cheung", "non-dropping-particle" : "", "parse-names" : false, "suffix" : "" }, { "dropping-particle" : "", "family" : "Ying", "given" : "Ming", "non-dropping-particle" : "", "parse-names" : false, "suffix" : "" }, { "dropping-particle" : "", "family" : "Nakaegawa", "given" : "Toshiyuki", "non-dropping-particle" : "", "parse-names" : false, "suffix" : "" } ], "container-title" : "Tropical Cyclone Research and Review", "id" : "ITEM-1", "issue" : "2", "issued" : { "date-parts" : [ [ "2020" ] ] }, "page" : "75-86", "title" : "Third assessment on impacts of climate change on tropical cyclones in the Typhoon Committee Region \u2013 Part II: Future projections", "translator" : [ { "dropping-particle" : "", "family" : "S3578", "given" : "", "non-dropping-particle" : "", "parse-names" : false, "suffix" : "" } ], "type" : "article-journal", "volume" : "9" }, "uris" : [ "http://www.mendeley.com/documents/?uuid=1c02c231-43cb-4b39-b663-6a04a46dbef1" ] } ], "mendeley" : { "formattedCitation" : "(Cha et al., 2020)", "plainTextFormattedCitation" : "(Cha et al., 2020)", "previouslyFormattedCitation" : "(Cha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 et al., 2020)</w:t>
      </w:r>
      <w:r w:rsidRPr="00D424AA">
        <w:rPr>
          <w:rFonts w:cs="Times New Roman"/>
          <w:lang w:val="en-GB"/>
        </w:rPr>
        <w:fldChar w:fldCharType="end"/>
      </w:r>
      <w:r w:rsidRPr="00841A35">
        <w:rPr>
          <w:rFonts w:cs="Times New Roman"/>
          <w:lang w:val="en-GB"/>
        </w:rPr>
        <w:t xml:space="preserve">, although there are some differences due to the different confidence calibrations between the IPCC and WMO reports. </w:t>
      </w:r>
    </w:p>
    <w:p w14:paraId="37FB7783" w14:textId="77777777" w:rsidR="007A1008" w:rsidRPr="00D424AA" w:rsidRDefault="007A1008" w:rsidP="00D424AA">
      <w:pPr>
        <w:rPr>
          <w:rFonts w:cs="Times New Roman"/>
          <w:lang w:val="en-GB"/>
        </w:rPr>
      </w:pPr>
    </w:p>
    <w:p w14:paraId="4524BADA" w14:textId="63BBC43D" w:rsidR="007A1008" w:rsidRPr="00D424AA" w:rsidRDefault="007A1008" w:rsidP="00D424AA">
      <w:pPr>
        <w:rPr>
          <w:rFonts w:cs="Times New Roman"/>
          <w:lang w:val="en-GB"/>
        </w:rPr>
      </w:pPr>
      <w:r w:rsidRPr="00D424AA">
        <w:rPr>
          <w:rFonts w:cs="Times New Roman"/>
          <w:lang w:val="en-GB"/>
        </w:rPr>
        <w:t xml:space="preserve">There is not an established theory for the drivers of future changes in the frequency of TCs. Most, but not all, high-resolution global simulations project significant reductions in the total number of TCs, with the bulk of the reduction at the weaker end of the intensity spectrum as the climate warms </w:t>
      </w:r>
      <w:r w:rsidRPr="00D424AA">
        <w:rPr>
          <w:rFonts w:cs="Times New Roman"/>
          <w:lang w:val="en-GB"/>
        </w:rPr>
        <w:fldChar w:fldCharType="begin" w:fldLock="1"/>
      </w:r>
      <w:r w:rsidR="0012753B">
        <w:rPr>
          <w:rFonts w:cs="Times New Roman"/>
          <w:lang w:val="en-GB"/>
        </w:rPr>
        <w:instrText>ADDIN CSL_CITATION { "citationItems" : [ { "id" : "ITEM-1",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mendeley" : { "formattedCitation" : "(Knutson et al., 2020)", "manualFormatting" : "(Knutson et al., 2020)", "plainTextFormattedCitation" : "(Knutson et al., 2020)", "previouslyFormattedCitation" : "(Knuts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20)</w:t>
      </w:r>
      <w:r w:rsidRPr="00D424AA">
        <w:rPr>
          <w:rFonts w:cs="Times New Roman"/>
          <w:lang w:val="en-GB"/>
        </w:rPr>
        <w:fldChar w:fldCharType="end"/>
      </w:r>
      <w:r w:rsidRPr="00841A35">
        <w:rPr>
          <w:rFonts w:cs="Times New Roman"/>
          <w:lang w:val="en-GB"/>
        </w:rPr>
        <w:t>. Recent exceptions</w:t>
      </w:r>
      <w:r w:rsidRPr="00D424AA">
        <w:rPr>
          <w:rFonts w:cs="Times New Roman"/>
          <w:lang w:val="en-GB"/>
        </w:rPr>
        <w:t xml:space="preserve"> based on high-resolution coupled model results are noted in </w:t>
      </w:r>
      <w:commentRangeStart w:id="2641"/>
      <w:r w:rsidRPr="00D424AA">
        <w:rPr>
          <w:rFonts w:cs="Times New Roman"/>
          <w:lang w:val="en-GB"/>
        </w:rPr>
        <w:fldChar w:fldCharType="begin" w:fldLock="1"/>
      </w:r>
      <w:r w:rsidR="00FF6231">
        <w:rPr>
          <w:rFonts w:cs="Times New Roman"/>
          <w:lang w:val="en-GB"/>
        </w:rPr>
        <w:instrText>ADDIN CSL_CITATION { "citationItems" : [ { "id" : "ITEM-1", "itemData" : { "DOI" : "10.1175/JCLI-D-17-0898.1", "ISSN" : "08948755", "abstract" : "AbstractAs one of the first global coupled climate models to simulate and predict category 4 and 5 (Saffir\u2013Simpson scale) tropical cyclones (TCs) and their interannual variations, the High-Resolution Forecast-Oriented Low Ocean Resolution (HiFLOR) model at the Geophysical Fluid Dynamics Laboratory (GFDL) represents a novel source of insight on how the entire TC intensification distribution could be transformed because of climate change. In this study, three 70-yr HiFLOR experiments are performed to identify the effects of climate change on TC intensity and intensification. For each of the experiments, sea surface temperature (SST) is nudged to different climatological targets and atmospheric radiative forcing is specified, allowing us to explore the sensitivity of TCs to these conditions. First, a control experiment, which uses prescribed climatological ocean and radiative forcing based on observations during the years 1986\u20132005, is compared to two observational records and evaluated for its ability to ca...", "author" : [ { "dropping-particle" : "", "family" : "Bhatia", "given" : "Kieran", "non-dropping-particle" : "", "parse-names" : false, "suffix" : "" }, { "dropping-particle" : "", "family" : "Vecchi", "given" : "Gabriel", "non-dropping-particle" : "", "parse-names" : false, "suffix" : "" }, { "dropping-particle" : "", "family" : "Murakami", "given" : "Hiroyuki", "non-dropping-particle" : "", "parse-names" : false, "suffix" : "" }, { "dropping-particle" : "", "family" : "Underwood", "given" : "Seth", "non-dropping-particle" : "", "parse-names" : false, "suffix" : "" }, { "dropping-particle" : "", "family" : "Kossin", "given" : "James", "non-dropping-particle" : "", "parse-names" : false, "suffix" : "" } ], "container-title" : "Journal of Climate", "id" : "ITEM-1", "issue" : "20", "issued" : { "date-parts" : [ [ "2018" ] ] }, "page" : "8281-8303", "title" : "Projected response of tropical cyclone intensity and intensification in a global climate model", "translator" : [ { "dropping-particle" : "", "family" : "S1386", "given" : "", "non-dropping-particle" : "", "parse-names" : false, "suffix" : "" } ], "type" : "article-journal", "volume" : "31" }, "uris" : [ "http://www.mendeley.com/documents/?uuid=62bbddc3-bdb6-4f5f-960c-927603f4344c" ] }, { "id" : "ITEM-2", "itemData" : { "DOI" : "10.1007/s00382-019-04913-y", "ISSN" : "1432-0894", "abstract" : "Responses of tropical cyclones (TCs) to CO2 doubling are explored using coupled global climate models (GCMs) with increasingly refined atmospheric/land horizontal grids (~ 200 km, ~ 50 km and ~ 25 km). The three models exhibit similar changes in background climate fields thought to regulate TC activity, such as relative sea surface temperature (SST), potential intensity, and wind shear. However, global TC frequency decreases substantially in the 50 km model, while the 25 km model shows no significant change. The ~ 25 km model also has a substantial and spatially-ubiquitous increase of Category 3\u20134\u20135 hurricanes. Idealized perturbation experiments are performed to understand the TC response. Each model\u2019s transient fully-coupled 2 \u00d7 CO2 TC activity response is largely recovered by \u201ctime-slice\u201d experiments using time-invariant SST perturbations added to each model\u2019s own SST climatology. The TC response to SST forcing depends on each model\u2019s background climatological SST biases: removing these biases leads to a global TC intensity increase in the ~ 50 km model, and a global TC frequency increase in the ~ 25 km model, in response to CO2-induced warming patterns and CO2 doubling. Isolated CO2 doubling leads to a significant TC frequency decrease, while isolated uniform SST warming leads to a significant global TC frequency increase; the ~ 25 km model has a greater tendency for frequency increase. Global TC frequency responds to both (1) changes in TC \u201cseeds\u201d, which increase due to warming (more so in the ~ 25 km model) and decrease due to higher CO2 concentrations, and (2) less efficient development of these\u201cseeds\u201d into TCs, largely due to the nonlinear relation between temperature and saturation specific humidity.", "author" : [ { "dropping-particle" : "", "family" : "Vecchi", "given" : "Gabriel A", "non-dropping-particle" : "", "parse-names" : false, "suffix" : "" }, { "dropping-particle" : "", "family" : "Delworth", "given" : "Thomas L", "non-dropping-particle" : "", "parse-names" : false, "suffix" : "" }, { "dropping-particle" : "", "family" : "Murakami", "given" : "Hiroyuki", "non-dropping-particle" : "", "parse-names" : false, "suffix" : "" }, { "dropping-particle" : "", "family" : "Underwood", "given" : "Seth D", "non-dropping-particle" : "", "parse-names" : false, "suffix" : "" }, { "dropping-particle" : "", "family" : "Wittenberg", "given" : "Andrew T", "non-dropping-particle" : "", "parse-names" : false, "suffix" : "" }, { "dropping-particle" : "", "family" : "Zeng", "given" : "Fanrong", "non-dropping-particle" : "", "parse-names" : false, "suffix" : "" }, { "dropping-particle" : "", "family" : "Zhang", "given" : "Wei", "non-dropping-particle" : "", "parse-names" : false, "suffix" : "" }, { "dropping-particle" : "", "family" : "Baldwin", "given" : "Jane W", "non-dropping-particle" : "", "parse-names" : false, "suffix" : "" }, { "dropping-particle" : "", "family" : "Bhatia", "given" : "Kieran T", "non-dropping-particle" : "", "parse-names" : false, "suffix" : "" }, { "dropping-particle" : "", "family" : "Cooke", "given" : "William", "non-dropping-particle" : "", "parse-names" : false, "suffix" : "" }, { "dropping-particle" : "", "family" : "He", "given" : "Jie", "non-dropping-particle" : "", "parse-names" : false, "suffix" : "" }, { "dropping-particle" : "", "family" : "Kapnick", "given" : "Sarah B", "non-dropping-particle" : "", "parse-names" : false, "suffix" : "" }, { "dropping-particle" : "", "family" : "Knutson", "given" : "Thomas R", "non-dropping-particle" : "", "parse-names" : false, "suffix" : "" }, { "dropping-particle" : "", "family" : "Villarini", "given" : "Gabriele", "non-dropping-particle" : "", "parse-names" : false, "suffix" : "" }, { "dropping-particle" : "", "family" : "Wiel", "given" : "Karin", "non-dropping-particle" : "van der", "parse-names" : false, "suffix" : "" }, { "dropping-particle" : "", "family" : "Anderson", "given" : "Whit", "non-dropping-particle" : "", "parse-names" : false, "suffix" : "" }, { "dropping-particle" : "", "family" : "Balaji", "given" : "V", "non-dropping-particle" : "", "parse-names" : false, "suffix" : "" }, { "dropping-particle" : "", "family" : "Chen", "given" : "Jan\u2013Huey", "non-dropping-particle" : "", "parse-names" : false, "suffix" : "" }, { "dropping-particle" : "", "family" : "Dixon", "given" : "Keith W", "non-dropping-particle" : "", "parse-names" : false, "suffix" : "" }, { "dropping-particle" : "", "family" : "Gudgel", "given" : "Rich", "non-dropping-particle" : "", "parse-names" : false, "suffix" : "" }, { "dropping-particle" : "", "family" : "Harris", "given" : "Lucas M", "non-dropping-particle" : "", "parse-names" : false, "suffix" : "" }, { "dropping-particle" : "", "family" : "Jia", "given" : "Liwei", "non-dropping-particle" : "", "parse-names" : false, "suffix" : "" }, { "dropping-particle" : "", "family" : "Johnson", "given" : "Nathaniel C", "non-dropping-particle" : "", "parse-names" : false, "suffix" : "" }, { "dropping-particle" : "", "family" : "Lin", "given" : "Shian-Jiann", "non-dropping-particle" : "", "parse-names" : false, "suffix" : "" }, { "dropping-particle" : "", "family" : "Liu", "given" : "Maofeng", "non-dropping-particle" : "", "parse-names" : false, "suffix" : "" }, { "dropping-particle" : "", "family" : "Ng", "given" : "Ching Ho Justin", "non-dropping-particle" : "", "parse-names" : false, "suffix" : "" }, { "dropping-particle" : "", "family" : "Rosati", "given" : "Anthony", "non-dropping-particle" : "", "parse-names" : false, "suffix" : "" }, { "dropping-particle" : "", "family" : "Smith", "given" : "James A", "non-dropping-particle" : "", "parse-names" : false, "suffix" : "" }, { "dropping-particle" : "", "family" : "Yang", "given" : "Xiaosong", "non-dropping-particle" : "", "parse-names" : false, "suffix" : "" } ], "container-title" : "Climate Dynamics", "id" : "ITEM-2", "issued" : { "date-parts" : [ [ "2019" ] ] }, "title" : "Tropical cyclone sensitivities to CO2 doubling: roles of atmospheric resolution, synoptic variability and background climate changes", "translator" : [ { "dropping-particle" : "", "family" : "S2372", "given" : "", "non-dropping-particle" : "", "parse-names" : false, "suffix" : "" } ], "type" : "article-journal" }, "uris" : [ "http://www.mendeley.com/documents/?uuid=b9f3d39a-f5e8-4564-ab36-572193e4fd7c" ] } ], "mendeley" : { "formattedCitation" : "(Bhatia et al., 2018; Vecchi et al., 2019)", "manualFormatting" : "Bhatia et al. (2018) and Vecchi et al. (2019)", "plainTextFormattedCitation" : "(Bhatia et al., 2018; Vecchi et al., 2019)", "previouslyFormattedCitation" : "(Bhatia et al., 2018; Vecch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hatia et al. (2018) and Vecchi et al. (2019)</w:t>
      </w:r>
      <w:r w:rsidRPr="00D424AA">
        <w:rPr>
          <w:rFonts w:cs="Times New Roman"/>
          <w:lang w:val="en-GB"/>
        </w:rPr>
        <w:fldChar w:fldCharType="end"/>
      </w:r>
      <w:commentRangeEnd w:id="2641"/>
      <w:r w:rsidR="00A26296">
        <w:rPr>
          <w:rStyle w:val="Marquedecommentaire"/>
        </w:rPr>
        <w:commentReference w:id="2641"/>
      </w:r>
      <w:r w:rsidRPr="00841A35">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07/s00382-019-04913-y", "ISSN" : "1432-0894", "abstract" : "Responses of tropical cyclones (TCs) to CO2 doubling are explored using coupled global climate models (GCMs) with increasingly refined atmospheric/land horizontal grids (~ 200 km, ~ 50 km and ~ 25 km). The three models exhibit similar changes in background climate fields thought to regulate TC activity, such as relative sea surface temperature (SST), potential intensity, and wind shear. However, global TC frequency decreases substantially in the 50 km model, while the 25 km model shows no significant change. The ~ 25 km model also has a substantial and spatially-ubiquitous increase of Category 3\u20134\u20135 hurricanes. Idealized perturbation experiments are performed to understand the TC response. Each model\u2019s transient fully-coupled 2 \u00d7 CO2 TC activity response is largely recovered by \u201ctime-slice\u201d experiments using time-invariant SST perturbations added to each model\u2019s own SST climatology. The TC response to SST forcing depends on each model\u2019s background climatological SST biases: removing these biases leads to a global TC intensity increase in the ~ 50 km model, and a global TC frequency increase in the ~ 25 km model, in response to CO2-induced warming patterns and CO2 doubling. Isolated CO2 doubling leads to a significant TC frequency decrease, while isolated uniform SST warming leads to a significant global TC frequency increase; the ~ 25 km model has a greater tendency for frequency increase. Global TC frequency responds to both (1) changes in TC \u201cseeds\u201d, which increase due to warming (more so in the ~ 25 km model) and decrease due to higher CO2 concentrations, and (2) less efficient development of these\u201cseeds\u201d into TCs, largely due to the nonlinear relation between temperature and saturation specific humidity.", "author" : [ { "dropping-particle" : "", "family" : "Vecchi", "given" : "Gabriel A", "non-dropping-particle" : "", "parse-names" : false, "suffix" : "" }, { "dropping-particle" : "", "family" : "Delworth", "given" : "Thomas L", "non-dropping-particle" : "", "parse-names" : false, "suffix" : "" }, { "dropping-particle" : "", "family" : "Murakami", "given" : "Hiroyuki", "non-dropping-particle" : "", "parse-names" : false, "suffix" : "" }, { "dropping-particle" : "", "family" : "Underwood", "given" : "Seth D", "non-dropping-particle" : "", "parse-names" : false, "suffix" : "" }, { "dropping-particle" : "", "family" : "Wittenberg", "given" : "Andrew T", "non-dropping-particle" : "", "parse-names" : false, "suffix" : "" }, { "dropping-particle" : "", "family" : "Zeng", "given" : "Fanrong", "non-dropping-particle" : "", "parse-names" : false, "suffix" : "" }, { "dropping-particle" : "", "family" : "Zhang", "given" : "Wei", "non-dropping-particle" : "", "parse-names" : false, "suffix" : "" }, { "dropping-particle" : "", "family" : "Baldwin", "given" : "Jane W", "non-dropping-particle" : "", "parse-names" : false, "suffix" : "" }, { "dropping-particle" : "", "family" : "Bhatia", "given" : "Kieran T", "non-dropping-particle" : "", "parse-names" : false, "suffix" : "" }, { "dropping-particle" : "", "family" : "Cooke", "given" : "William", "non-dropping-particle" : "", "parse-names" : false, "suffix" : "" }, { "dropping-particle" : "", "family" : "He", "given" : "Jie", "non-dropping-particle" : "", "parse-names" : false, "suffix" : "" }, { "dropping-particle" : "", "family" : "Kapnick", "given" : "Sarah B", "non-dropping-particle" : "", "parse-names" : false, "suffix" : "" }, { "dropping-particle" : "", "family" : "Knutson", "given" : "Thomas R", "non-dropping-particle" : "", "parse-names" : false, "suffix" : "" }, { "dropping-particle" : "", "family" : "Villarini", "given" : "Gabriele", "non-dropping-particle" : "", "parse-names" : false, "suffix" : "" }, { "dropping-particle" : "", "family" : "Wiel", "given" : "Karin", "non-dropping-particle" : "van der", "parse-names" : false, "suffix" : "" }, { "dropping-particle" : "", "family" : "Anderson", "given" : "Whit", "non-dropping-particle" : "", "parse-names" : false, "suffix" : "" }, { "dropping-particle" : "", "family" : "Balaji", "given" : "V", "non-dropping-particle" : "", "parse-names" : false, "suffix" : "" }, { "dropping-particle" : "", "family" : "Chen", "given" : "Jan\u2013Huey", "non-dropping-particle" : "", "parse-names" : false, "suffix" : "" }, { "dropping-particle" : "", "family" : "Dixon", "given" : "Keith W", "non-dropping-particle" : "", "parse-names" : false, "suffix" : "" }, { "dropping-particle" : "", "family" : "Gudgel", "given" : "Rich", "non-dropping-particle" : "", "parse-names" : false, "suffix" : "" }, { "dropping-particle" : "", "family" : "Harris", "given" : "Lucas M", "non-dropping-particle" : "", "parse-names" : false, "suffix" : "" }, { "dropping-particle" : "", "family" : "Jia", "given" : "Liwei", "non-dropping-particle" : "", "parse-names" : false, "suffix" : "" }, { "dropping-particle" : "", "family" : "Johnson", "given" : "Nathaniel C", "non-dropping-particle" : "", "parse-names" : false, "suffix" : "" }, { "dropping-particle" : "", "family" : "Lin", "given" : "Shian-Jiann", "non-dropping-particle" : "", "parse-names" : false, "suffix" : "" }, { "dropping-particle" : "", "family" : "Liu", "given" : "Maofeng", "non-dropping-particle" : "", "parse-names" : false, "suffix" : "" }, { "dropping-particle" : "", "family" : "Ng", "given" : "Ching Ho Justin", "non-dropping-particle" : "", "parse-names" : false, "suffix" : "" }, { "dropping-particle" : "", "family" : "Rosati", "given" : "Anthony", "non-dropping-particle" : "", "parse-names" : false, "suffix" : "" }, { "dropping-particle" : "", "family" : "Smith", "given" : "James A", "non-dropping-particle" : "", "parse-names" : false, "suffix" : "" }, { "dropping-particle" : "", "family" : "Yang", "given" : "Xiaosong", "non-dropping-particle" : "", "parse-names" : false, "suffix" : "" } ], "container-title" : "Climate Dynamics", "id" : "ITEM-1", "issued" : { "date-parts" : [ [ "2019" ] ] }, "title" : "Tropical cyclone sensitivities to CO2 doubling: roles of atmospheric resolution, synoptic variability and background climate changes", "translator" : [ { "dropping-particle" : "", "family" : "S2372", "given" : "", "non-dropping-particle" : "", "parse-names" : false, "suffix" : "" } ], "type" : "article-journal" }, "uris" : [ "http://www.mendeley.com/documents/?uuid=b9f3d39a-f5e8-4564-ab36-572193e4fd7c" ] } ], "mendeley" : { "formattedCitation" : "(Vecchi et al., 2019)", "manualFormatting" : "Vecchi et al. (2019)", "plainTextFormattedCitation" : "(Vecchi et al., 2019)", "previouslyFormattedCitation" : "(Vecch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ecchi et al. (2019)</w:t>
      </w:r>
      <w:r w:rsidRPr="00D424AA">
        <w:rPr>
          <w:rFonts w:cs="Times New Roman"/>
          <w:lang w:val="en-GB"/>
        </w:rPr>
        <w:fldChar w:fldCharType="end"/>
      </w:r>
      <w:r w:rsidRPr="00841A35">
        <w:rPr>
          <w:rFonts w:cs="Times New Roman"/>
          <w:lang w:val="en-GB"/>
        </w:rPr>
        <w:t xml:space="preserve"> showed that the representation of synoptic-scale seeds for TC genesis in their high-resolution model causes different projections of global TC frequency, and there is evidence for a decrease in seeds in some projected TC simulations </w:t>
      </w:r>
      <w:r w:rsidRPr="00D424AA">
        <w:rPr>
          <w:rFonts w:cs="Times New Roman"/>
          <w:lang w:val="en-GB"/>
        </w:rPr>
        <w:fldChar w:fldCharType="begin" w:fldLock="1"/>
      </w:r>
      <w:r w:rsidR="00FF6231">
        <w:rPr>
          <w:rFonts w:cs="Times New Roman"/>
          <w:lang w:val="en-GB"/>
        </w:rPr>
        <w:instrText>ADDIN CSL_CITATION { "citationItems" : [ { "id" : "ITEM-1", "itemData" : { "DOI" : "10.2151/sola.2020-012", "author" : [ { "dropping-particle" : "", "family" : "Sugi", "given" : "Masato", "non-dropping-particle" : "", "parse-names" : false, "suffix" : "" }, { "dropping-particle" : "", "family" : "Yamada", "given" : "Yohei", "non-dropping-particle" : "", "parse-names" : false, "suffix" : "" }, { "dropping-particle" : "", "family" : "Yoshida", "given" : "Kohei", "non-dropping-particle" : "", "parse-names" : false, "suffix" : "" }, { "dropping-particle" : "", "family" : "Mizuta", "given" : "Ryo", "non-dropping-particle" : "", "parse-names" : false, "suffix" : "" }, { "dropping-particle" : "", "family" : "Nakano", "given" : "Masuo", "non-dropping-particle" : "", "parse-names" : false, "suffix" : "" }, { "dropping-particle" : "", "family" : "Kodama", "given" : "Chihiro", "non-dropping-particle" : "", "parse-names" : false, "suffix" : "" }, { "dropping-particle" : "", "family" : "Satoh", "given" : "Masaki", "non-dropping-particle" : "", "parse-names" : false, "suffix" : "" } ], "container-title" : "SOLA", "id" : "ITEM-1", "issued" : { "date-parts" : [ [ "2020" ] ] }, "page" : "70-74", "title" : "Future changes in frequency of tropical cyclone seeds", "translator" : [ { "dropping-particle" : "", "family" : "S2159", "given" : "", "non-dropping-particle" : "", "parse-names" : false, "suffix" : "" } ], "type" : "article-journal", "volume" : "16" }, "uris" : [ "http://www.mendeley.com/documents/?uuid=e0247c91-f292-4ad5-92c5-82331e5e2388" ] } ], "mendeley" : { "formattedCitation" : "(Sugi et al., 2020)", "plainTextFormattedCitation" : "(Sugi et al., 2020)", "previouslyFormattedCitation" : "(Sug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ugi et al., 2020)</w:t>
      </w:r>
      <w:r w:rsidRPr="00D424AA">
        <w:rPr>
          <w:rFonts w:cs="Times New Roman"/>
          <w:lang w:val="en-GB"/>
        </w:rPr>
        <w:fldChar w:fldCharType="end"/>
      </w:r>
      <w:r w:rsidRPr="00841A35">
        <w:rPr>
          <w:rFonts w:cs="Times New Roman"/>
          <w:lang w:val="en-GB"/>
        </w:rPr>
        <w:t>. However, other resear</w:t>
      </w:r>
      <w:r w:rsidRPr="00D424AA">
        <w:rPr>
          <w:rFonts w:cs="Times New Roman"/>
          <w:lang w:val="en-GB"/>
        </w:rPr>
        <w:t xml:space="preserve">ch indicates that TC seeds are not an independent control on climatological TC frequency, rather the seeds covary with the large-scale controls on TCs (Patricola et al., 2018). While empirical genesis indices derived from observations and reanalysis describe well the observed subseasonal and interannual variability of current TC frequency </w:t>
      </w:r>
      <w:r w:rsidRPr="00D424AA">
        <w:rPr>
          <w:rFonts w:cs="Times New Roman"/>
          <w:lang w:val="en-GB"/>
        </w:rPr>
        <w:fldChar w:fldCharType="begin" w:fldLock="1"/>
      </w:r>
      <w:r w:rsidR="00FF6231">
        <w:rPr>
          <w:rFonts w:cs="Times New Roman"/>
          <w:lang w:val="en-GB"/>
        </w:rPr>
        <w:instrText>ADDIN CSL_CITATION { "citationItems" : [ { "id" : "ITEM-1", "itemData" : { "DOI" : "10.1175/JCLI4282.1", "ISSN" : "0894-8755", "abstract" : "ENSO (El Ni\u00f1o\u2013Southern Oscillation) has a large influence on tropical cyclone activity. The authors examine how different environmental factors contribute to this influence, using a genesis potential index developed by Emanuel and Nolan. Four factors contribute to the genesis potential index: low-level vorticity (850 hPa), relative humidity at 600 hPa, the magnitude of vertical wind shear from 850 to 200 hPa, and potential intensity (PI). Using monthly NCEP Reanalysis data in the period of 1950\u20132005, the genesis potential index is calculated on a latitude strip from 60\u00b0S to 60\u00b0N. Composite anomalies of the genesis potential index are produced for El Ni\u00f1o and La Ni\u00f1a years separately. These composites qualitatively replicate the observed interannual variations of the observed frequency and location of genesis in several different basins. This justifies producing composites of modified indices in which only one of the contributing factors varies, with the others set to climatology, to determine which among the factors are most important in causing interannual variations in genesis frequency. Specific factors that have more influence than others in different regions can be identified. For example, in El Ni\u00f1o years, relative humidity and vertical shear are important for the reduction in genesis seen in the Atlantic basin, and relative humidity and vorticity are important for the eastward shift in the mean genesis location in the western North Pacific.", "author" : [ { "dropping-particle" : "", "family" : "Camargo", "given" : "Suzana J.", "non-dropping-particle" : "", "parse-names" : false, "suffix" : "" }, { "dropping-particle" : "", "family" : "Emanuel", "given" : "Kerry A.", "non-dropping-particle" : "", "parse-names" : false, "suffix" : "" }, { "dropping-particle" : "", "family" : "Sobel", "given" : "Adam H.", "non-dropping-particle" : "", "parse-names" : false, "suffix" : "" } ], "container-title" : "Journal of Climate", "id" : "ITEM-1", "issue" : "19", "issued" : { "date-parts" : [ [ "2007", "10" ] ] }, "page" : "4819-4834", "publisher" : "American Meteorological Society", "title" : "Use of a Genesis Potential Index to Diagnose ENSO Effects on Tropical Cyclone Genesis", "translator" : [ { "dropping-particle" : "", "family" : "S2310", "given" : "", "non-dropping-particle" : "", "parse-names" : false, "suffix" : "" } ], "type" : "article-journal", "volume" : "20" }, "uris" : [ "http://www.mendeley.com/documents/?uuid=cefacda9-125b-4158-a966-34b4a147bd2e" ] }, { "id" : "ITEM-2", "itemData" : { "DOI" : "10.1175/2009JAS3101.1", "ISSN" : "00224928", "abstract" : "The modulation of tropical cyclone activity by the Madden\u2013Julian oscillation (MJO) is explored using an empirical genesis potential (GP) index. Composite anomalies of the genesis index associated with the different MJO phases are consistent with the composite anomalies in TC genesis frequency that occur in the same phases, indicating that the index captures the changes in the environment that are at least in part responsible for the genesis frequency changes. Of the four environmental variables that enter the genesis potential index, the midlevel relative humidity makes the largest contribution to the MJO composite GP anomalies. The second largest contribution comes from the low-level absolute vorticity, and only very minor contributions come from the vertical wind shear and potential intensity. When basin-integrated MJO composite anomalies of the GP index are regressed against basin-integrated composite anomalies of TC genesis frequency, the results differ quantitatively from those obtained from the analogous calculation performed on the annual climatologies in the two quantities. The GP index captures the MJO modulation of TC genesis to a lesser degree than the climatological annual cycle of genesis (to which it was originally tuned). This may be due to weaknesses of the reanalysis or indicative of the importance of precursor disturbances, not well captured in the GP index computed from weekly data, to the intraseasonal TC genesis frequency fluctuations.", "author" : [ { "dropping-particle" : "", "family" : "Camargo", "given" : "Suzana J.", "non-dropping-particle" : "", "parse-names" : false, "suffix" : "" }, { "dropping-particle" : "", "family" : "Wheeler", "given" : "Matthew C.", "non-dropping-particle" : "", "parse-names" : false, "suffix" : "" }, { "dropping-particle" : "", "family" : "Sobel", "given" : "Adam H.", "non-dropping-particle" : "", "parse-names" : false, "suffix" : "" } ], "container-title" : "Journal of the Atmospheric Sciences", "id" : "ITEM-2", "issue" : "10", "issued" : { "date-parts" : [ [ "2009" ] ] }, "page" : "3061-3074", "title" : "Diagnosis of the MJO modulation of tropical cyclogenesis using an empirical index", "translator" : [ { "dropping-particle" : "", "family" : "S2136", "given" : "", "non-dropping-particle" : "", "parse-names" : false, "suffix" : "" } ], "type" : "article-journal", "volume" : "66" }, "uris" : [ "http://www.mendeley.com/documents/?uuid=80eb72a0-e5b4-457f-933b-c9a77db81149" ] }, { "id" : "ITEM-3", "itemData" : { "DOI" : "10.1175/2010JCLI3811.1", "ISSN" : "0894-8755", "abstract" : "A Poisson regression between the observed climatology of tropical cyclogenesis (TCG) and large-scale climate variables is used to construct a TCG index. The regression methodology is objective and provides a framework for the selection of the climate variables in the index. Broadly following earlier work, four climate variables appear in the index: low-level absolute vorticity, relative humidity, relative sea surface temperature (SST), and vertical shear. Several variants in the choice of predictors are explored, including relative SST versus potential intensity and satellite-based column-integrated relative humidity versus reanalysis relative humidity at a single level; these choices lead to modest differences in the performance of the index. The feature of the new index that leads to the greatest improvement is a functional dependence on low-level absolute vorticity that causes the index response to absolute vorticity to saturate when absolute vorticity exceeds a threshold. This feature reduces some biases of the index and improves the fidelity of its spatial distribution. Physically, this result suggests that once low-level environmental vorticity reaches a sufficiently large value, other factors become rate limiting so that further increases in vorticity (at least on a monthly mean basis) do not increase the probability of genesis.Although the index is fit to climatological data, it reproduces some aspects of interannual variability when applied to interannually varying data. Overall, the new index compares positively to the genesis potential index (GPI), whose derivation, computation, and analysis is more complex in part because of its dependence on potential intensity.", "author" : [ { "dropping-particle" : "", "family" : "Tippett", "given" : "Michael K", "non-dropping-particle" : "", "parse-names" : false, "suffix" : "" }, { "dropping-particle" : "", "family" : "Camargo", "given" : "Suzana J", "non-dropping-particle" : "", "parse-names" : false, "suffix" : "" }, { "dropping-particle" : "", "family" : "Sobel", "given" : "Adam H", "non-dropping-particle" : "", "parse-names" : false, "suffix" : "" } ], "container-title" : "Journal of Climate", "id" : "ITEM-3", "issue" : "9", "issued" : { "date-parts" : [ [ "2011", "5", "1" ] ] }, "page" : "2335-2357", "title" : "A Poisson Regression Index for Tropical Cyclone Genesis and the Role of Large-Scale Vorticity in Genesis", "translator" : [ { "dropping-particle" : "", "family" : "S2935", "given" : "", "non-dropping-particle" : "", "parse-names" : false, "suffix" : "" } ], "type" : "article-journal", "volume" : "24" }, "uris" : [ "http://www.mendeley.com/documents/?uuid=6b6a27c4-2c0c-4f4c-b836-f2cf49c95410" ] }, { "id" : "ITEM-4", "itemData" : { "DOI" : "10.1007/s00382-011-1126-x", "ISSN" : "1432-0894", "abstract" : "This paper evaluates the performances of four cyclogenesis indices against observed tropical cyclone genesis on a global scale over the period 1979\u20132001. These indices are: the Genesis Potential Index; the Yearly Genesis Parameter; the Modified Yearly Convective Genesis Potential Index; and the Tippett et al. Index (J Clim, 2011), hereafter referred to as TCS. Choosing ERA40, NCEP2, NCEP or JRA25 reanalysis to calculate these indices can yield regional differences but overall does not change the main conclusions arising from this study. By contrast, differences between indices are large and vary depending on the regions and on the timescales considered. All indices except the TCS show an equatorward bias in mean cyclogenesis, especially in the northern hemisphere where this bias can reach 5\u00b0. Mean simulated genesis numbers for all indices exhibit large regional discrepancies, which can commonly reach up to \u00b150%. For the seasonal timescales on which the indices are historically fitted, performances also vary widely in terms of amplitude although in general they all reproduce the cyclogenesis seasonality adequately. At the seasonal scale, the TCS seems to be the best fitted index overall. The most striking feature at interannual scales is the inability of all indices to reproduce the observed cyclogenesis amplitude. The indices also lack the ability to reproduce the general interannual phase variability, but they do, however, acceptably reproduce the phase variability linked to El Ni\u00f1o/Southern Oscillation (ENSO)\u2014a major driver of tropical cyclones interannual variations. In terms of cyclogenesis mechanisms that can be inferred from the analysis of the index terms, there are wide variations from one index to another at seasonal and interannual timescales and caution is advised when using these terms from one index only. They do, however, show a very good coherence at ENSO scale thus inspiring confidence in the mechanism interpretations that can be obtained by the use of any index. Finally, part of the gap between the observed and simulated cyclogenesis amplitudes may be attributable to stochastic processes, which cannot be inferred from environmental indices that only represent a potential for cyclogenesis.", "author" : [ { "dropping-particle" : "", "family" : "Menkes", "given" : "Christophe E", "non-dropping-particle" : "", "parse-names" : false, "suffix" : "" }, { "dropping-particle" : "", "family" : "Lengaigne", "given" : "Matthieu", "non-dropping-particle" : "", "parse-names" : false, "suffix" : "" }, { "dropping-particle" : "", "family" : "Marchesiello", "given" : "Patrick", "non-dropping-particle" : "", "parse-names" : false, "suffix" : "" }, { "dropping-particle" : "", "family" : "Jourdain", "given" : "Nicolas C", "non-dropping-particle" : "", "parse-names" : false, "suffix" : "" }, { "dropping-particle" : "", "family" : "Vincent", "given" : "Emmanuel M", "non-dropping-particle" : "", "parse-names" : false, "suffix" : "" }, { "dropping-particle" : "", "family" : "Lef\u00e8vre", "given" : "J\u00e9r\u00f4me", "non-dropping-particle" : "", "parse-names" : false, "suffix" : "" }, { "dropping-particle" : "", "family" : "Chauvin", "given" : "Fabrice", "non-dropping-particle" : "", "parse-names" : false, "suffix" : "" }, { "dropping-particle" : "", "family" : "Royer", "given" : "Jean-Francois", "non-dropping-particle" : "", "parse-names" : false, "suffix" : "" } ], "container-title" : "Climate Dynamics", "id" : "ITEM-4", "issue" : "1", "issued" : { "date-parts" : [ [ "2012" ] ] }, "page" : "301-321", "title" : "Comparison of tropical cyclogenesis indices on seasonal to interannual timescales", "translator" : [ { "dropping-particle" : "", "family" : "S2937", "given" : "", "non-dropping-particle" : "", "parse-names" : false, "suffix" : "" } ], "type" : "article-journal", "volume" : "38" }, "uris" : [ "http://www.mendeley.com/documents/?uuid=2052fd71-2b9c-4fab-b302-c59a108ce011" ] } ], "mendeley" : { "formattedCitation" : "(Camargo et al., 2007, 2009; Tippett et al., 2011; Menkes et al., 2012)", "plainTextFormattedCitation" : "(Camargo et al., 2007, 2009; Tippett et al., 2011; Menkes et al., 2012)", "previouslyFormattedCitation" : "(Camargo et al., 2007, 2009; Tippett et al., 2011; Menkes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amargo et al., 2007, 2009; Tippett et al., 2011; Menkes et al., 2012)</w:t>
      </w:r>
      <w:r w:rsidRPr="00D424AA">
        <w:rPr>
          <w:rFonts w:cs="Times New Roman"/>
          <w:lang w:val="en-GB"/>
        </w:rPr>
        <w:fldChar w:fldCharType="end"/>
      </w:r>
      <w:r w:rsidRPr="00841A35">
        <w:rPr>
          <w:rFonts w:cs="Times New Roman"/>
          <w:lang w:val="en-GB"/>
        </w:rPr>
        <w:t xml:space="preserve">, they fail to predict the decreased TC frequency found in most high-resolution model simulations </w:t>
      </w:r>
      <w:r w:rsidRPr="00D424AA">
        <w:rPr>
          <w:rFonts w:cs="Times New Roman"/>
          <w:lang w:val="en-GB"/>
        </w:rPr>
        <w:fldChar w:fldCharType="begin" w:fldLock="1"/>
      </w:r>
      <w:r w:rsidR="00417CA4">
        <w:rPr>
          <w:rFonts w:cs="Times New Roman"/>
          <w:lang w:val="en-GB"/>
        </w:rPr>
        <w:instrText>ADDIN CSL_CITATION { "citationItems" : [ { "id" : "ITEM-1", "itemData" : { "DOI" : "10.1175/JCLI-D-14-00311.1", "ISSN" : "0894-8755", "abstract" : "AbstractThe four idealized configurations of the U.S. CLIVAR Hurricane Working Group are integrated using the global Community Atmospheric Model version 5.1 at two different horizontal resolutions, approximately 100 and 25 km. The publicly released 0.9\u00b0 ? 1.3\u00b0 configuration is a poor predictor of the sign of the 0.23\u00b0 ? 0.31\u00b0 model configuration?s change in the total number of tropical storms in a warmer climate. However, it does predict the sign of the higher-resolution configuration?s change in the number of intense tropical cyclones in a warmer climate. In the 0.23\u00b0 ? 0.31\u00b0 model configuration, both increased CO2 concentrations and elevated sea surface temperature (SST) independently lower the number of weak tropical storms and shorten their average duration. Conversely, increased SST causes more intense tropical cyclones and lengthens their average duration, resulting in a greater number of intense tropical cyclone days globally. Increased SST also increased maximum tropical storm instantaneous precipitation rates across all storm intensities. It was found that while a measure of maximum potential intensity based on climatological mean quantities adequately predicts the 0.23\u00b0 ? 0.31\u00b0 model?s forced response in its most intense simulated tropical cyclones, a related measure of cyclogenesis potential fails to predict the model?s actual cyclogenesis response to warmer SSTs. These analyses lead to two broader conclusions: 1) Projections of future tropical storm activity obtained by a direct tracking of tropical storms simulated by coarse-resolution climate models must be interpreted with caution. 2) Projections of future tropical cyclogenesis obtained from metrics of model behavior that are based solely on changes in long-term climatological fields and tuned to historical records must also be interpreted with caution.", "author" : [ { "dropping-particle" : "", "family" : "Wehner", "given" : "Michael F.", "non-dropping-particle" : "", "parse-names" : false, "suffix" : "" }, { "dropping-particle" : "", "family" : "Prabhat", "given" : "", "non-dropping-particle" : "", "parse-names" : false, "suffix" : "" }, { "dropping-particle" : "", "family" : "Reed", "given" : "Kevin A", "non-dropping-particle" : "", "parse-names" : false, "suffix" : "" }, { "dropping-particle" : "", "family" : "Stone", "given" : "D\u00e1ith\u00ed", "non-dropping-particle" : "", "parse-names" : false, "suffix" : "" }, { "dropping-particle" : "", "family" : "Collins", "given" : "William D", "non-dropping-particle" : "", "parse-names" : false, "suffix" : "" }, { "dropping-particle" : "", "family" : "Bacmeister", "given" : "Julio", "non-dropping-particle" : "", "parse-names" : false, "suffix" : "" } ], "container-title" : "Journal of Climate", "id" : "ITEM-1", "issue" : "10", "issued" : { "date-parts" : [ [ "2015", "2" ] ] }, "page" : "3905-3925", "publisher" : "American Meteorological Society", "title" : "Resolution Dependence of Future Tropical Cyclone Projections of CAM5.1 in the U.S. CLIVAR Hurricane Working Group Idealized Configurations", "translator" : [ { "dropping-particle" : "", "family" : "S1095", "given" : "", "non-dropping-particle" : "", "parse-names" : false, "suffix" : "" } ], "type" : "article-journal", "volume" : "28" }, "uris" : [ "http://www.mendeley.com/documents/?uuid=c67f9680-c60d-41f3-a04d-29ba6731702e" ] }, { "id" : "ITEM-2", "itemData" : { "DOI" : "10.1007/s00376-010-9096-1", "ISSN" : "0256-1530", "author" : [ { "dropping-particle" : "", "family" : "Zhang", "given" : "Ying", "non-dropping-particle" : "", "parse-names" : false, "suffix" : "" }, { "dropping-particle" : "", "family" : "Wang", "given" : "Huijun", "non-dropping-particle" : "", "parse-names" : false, "suffix" : "" }, { "dropping-particle" : "", "family" : "Sun", "given" : "Jianqi", "non-dropping-particle" : "", "parse-names" : false, "suffix" : "" }, { "dropping-particle" : "", "family" : "Drange", "given" : "Helge", "non-dropping-particle" : "", "parse-names" : false, "suffix" : "" } ], "container-title" : "Advances in Atmospheric Sciences", "id" : "ITEM-2", "issue" : "6", "issued" : { "date-parts" : [ [ "2010", "11", "19" ] ] }, "page" : "1246-1258", "title" : "Changes in the tropical cyclone genesis potential index over the western north pacific in the SRES A2 scenario", "translator" : [ { "dropping-particle" : "", "family" : "S1431", "given" : "", "non-dropping-particle" : "", "parse-names" : false, "suffix" : "" } ], "type" : "article-journal", "volume" : "27" }, "uris" : [ "http://www.mendeley.com/documents/?uuid=6eb91324-f31c-4674-b18d-17c83f289a0a" ] }, { "id" : "ITEM-3", "itemData" : { "DOI" : "10.1175/JCLI-D-12-00549.1", "ISBN" : "0894-8755", "ISSN" : "08948755", "abstract" : "Tropical cyclone (TC) activity is analyzed in 14 models from phase 5 of the CoupledModel Intercomparison Project (CMIP5).The globalTCactivity inthe historical runs is comparedwith observations.The simulation ofTC activity in theCMIP5models is not as good as in higher-resolution simulations.TheCMIP5globalTCfrequency is much lower than observed, and there is significant deficiency in the geographical patterns of TC tracks and for- mation.Although all of themodels underestimate the global frequency ofTCs, themodels present a wide range of globalTCfrequency.Themodelswith the highesthorizontal resolutionhave thehighest level of globalTCactivity, though resolution is not the only factor that determines model TC activity. A cold SST bias could potentially contribute to the lownumber of TCs in themodels.Themodels show no consensus regarding the difference ofTC activity in two warming scenarios [representative concentration pathway 4.5 (RCP4.5) and RCP8.5] and the historical simulation. The author examined in more detail NorthAtlantic and eastern North Pacific TCactivity in a subsetofmodels andfound norobust changes acrossmodels inTCfrequency.Therefore, there isnorobust signal across theCMIP5 models in global and regionalTCchanges in activity for future scenarios. The future changes in various large-scale environmental fields associated withTCactivity were also examined globally: genesis potential index, potential intensity, vertical wind shear, and sea level pressure. The multimodel mean changes of these variables in the CMIP5 models are consistent with the changes obtained in the CMIP3 models.", "author" : [ { "dropping-particle" : "", "family" : "Camargo", "given" : "Suzana J.", "non-dropping-particle" : "", "parse-names" : false, "suffix" : "" } ], "container-title" : "Journal of Climate", "id" : "ITEM-3", "issue" : "24", "issued" : { "date-parts" : [ [ "2013" ] ] }, "page" : "9880-9902", "title" : "Global and regional aspects of tropical cyclone activity in the CMIP5 models", "translator" : [ { "dropping-particle" : "", "family" : "S3172", "given" : "", "non-dropping-particle" : "", "parse-names" : false, "suffix" : "" } ], "type" : "article-journal", "volume" : "26" }, "uris" : [ "http://www.mendeley.com/documents/?uuid=194446ea-bc33-4394-a49d-ea5d6f919eea" ] } ], "mendeley" : { "formattedCitation" : "(Zhang et al., 2010; Camargo, 2013; Wehner et al., 2015)", "plainTextFormattedCitation" : "(Zhang et al., 2010; Camargo, 2013; Wehner et al., 2015)", "previouslyFormattedCitation" : "(Zhang et al., 2010; Camargo, 2013; Wehner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hang et al., 2010; Camargo, 2013; Wehner et al., 2015)</w:t>
      </w:r>
      <w:r w:rsidRPr="00D424AA">
        <w:rPr>
          <w:rFonts w:cs="Times New Roman"/>
          <w:lang w:val="en-GB"/>
        </w:rPr>
        <w:fldChar w:fldCharType="end"/>
      </w:r>
      <w:r w:rsidRPr="00841A35">
        <w:rPr>
          <w:rFonts w:cs="Times New Roman"/>
          <w:lang w:val="en-GB"/>
        </w:rPr>
        <w:t>, as they generally project an increase as the climate warms. This</w:t>
      </w:r>
      <w:r w:rsidRPr="00D424AA">
        <w:rPr>
          <w:rFonts w:cs="Times New Roman"/>
          <w:lang w:val="en-GB"/>
        </w:rPr>
        <w:t xml:space="preserve"> suggests a limitation of the use of the empirical genesis indices for projections of TC genesis, in particular due to their sensitivity to the humidity variable considered in the genesis index for these projections </w:t>
      </w:r>
      <w:r w:rsidRPr="00D424AA">
        <w:rPr>
          <w:rFonts w:cs="Times New Roman"/>
          <w:lang w:val="en-GB"/>
        </w:rPr>
        <w:fldChar w:fldCharType="begin" w:fldLock="1"/>
      </w:r>
      <w:r w:rsidR="00FF6231">
        <w:rPr>
          <w:rFonts w:cs="Times New Roman"/>
          <w:lang w:val="en-GB"/>
        </w:rPr>
        <w:instrText>ADDIN CSL_CITATION { "citationItems" : [ { "id" : "ITEM-1", "itemData" : { "DOI" : "10.1175/JCLI-D-13-00505.1", "ISBN" : "0894-8755\\r1520-0442", "ISSN" : "08948755", "abstract" : "Tropical cyclone genesis indices (TCGIs) are functions of the large-scale environment that are designed to be proxies for the probability of tropical cyclone (TC) genesis. While the performance of TCGIs in the current climate can be assessed by direct comparison to TC observations, their ability to represent future TC activity based on projections of the large-scale environment cannot. Here the authors examine the performance of TCGIs in high-resolution atmospheric model simulations forced with sea surface temperatures (SST) of future, warmer climate scenarios. They investigate whether the TCGIs derived for the present climate can, when computed from large-scale fields taken from future climate simulations, capture the simulated global mean decreases in TC frequency. The TCGIs differ in their choice of environmental predictors, and several choices of predictors perform well in the present climate. However, some TCGIs that perform well in the present climate do not accurately reproduce the simulated future decrease in TC frequency. This decrease is captured when the humidity predictor is the column saturation deficit rather than relative humidity. Using saturation deficit with relative SST as the other thermodynamic predictor overpredicts the TC frequency decrease, while using potential intensity in place of relative SST as the other thermodynamic predictor gives a good prediction of the decrease's magnitude. These positive results appear to depend on the spatial and seasonal patterns in the imposed SST changes; none of the indices capture correctly the frequency decrease in simulations with spatially uniform climate forcings, whether a globally uniform increase in SST of 2K, or a doubling of CO2 with no change in SST.", "author" : [ { "dropping-particle" : "", "family" : "Camargo", "given" : "Suzana J.", "non-dropping-particle" : "", "parse-names" : false, "suffix" : "" }, { "dropping-particle" : "", "family" : "Tippett", "given" : "Michael K.", "non-dropping-particle" : "", "parse-names" : false, "suffix" : "" }, { "dropping-particle" : "", "family" : "Sobel", "given" : "Adam H.", "non-dropping-particle" : "", "parse-names" : false, "suffix" : "" }, { "dropping-particle" : "", "family" : "Vecchi", "given" : "Gabriel A.", "non-dropping-particle" : "", "parse-names" : false, "suffix" : "" }, { "dropping-particle" : "", "family" : "Zhao", "given" : "Ming", "non-dropping-particle" : "", "parse-names" : false, "suffix" : "" } ], "container-title" : "Journal of Climate", "id" : "ITEM-1", "issue" : "24", "issued" : { "date-parts" : [ [ "2014" ] ] }, "page" : "9171-9196", "title" : "Testing the performance of tropical cyclone genesis indices in future climates using the HiRAM model", "translator" : [ { "dropping-particle" : "", "family" : "S915", "given" : "", "non-dropping-particle" : "", "parse-names" : false, "suffix" : "" } ], "type" : "article-journal", "volume" : "27" }, "uris" : [ "http://www.mendeley.com/documents/?uuid=8aef9b36-5884-468c-b129-9eb2d26d6856" ] } ], "mendeley" : { "formattedCitation" : "(Camargo et al., 2014)", "plainTextFormattedCitation" : "(Camargo et al., 2014)", "previouslyFormattedCitation" : "(Camargo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amargo et al., 2014)</w:t>
      </w:r>
      <w:r w:rsidRPr="00D424AA">
        <w:rPr>
          <w:rFonts w:cs="Times New Roman"/>
          <w:lang w:val="en-GB"/>
        </w:rPr>
        <w:fldChar w:fldCharType="end"/>
      </w:r>
      <w:r w:rsidRPr="00841A35">
        <w:rPr>
          <w:rFonts w:cs="Times New Roman"/>
          <w:lang w:val="en-GB"/>
        </w:rPr>
        <w:t xml:space="preserve">. In a different approach, a statistical-dynamical downscaling framework assuming a constant seeding rate with warming </w:t>
      </w:r>
      <w:r w:rsidRPr="00D424AA">
        <w:rPr>
          <w:rFonts w:cs="Times New Roman"/>
          <w:lang w:val="en-GB"/>
        </w:rPr>
        <w:fldChar w:fldCharType="begin" w:fldLock="1"/>
      </w:r>
      <w:r w:rsidR="00417CA4">
        <w:rPr>
          <w:rFonts w:cs="Times New Roman"/>
          <w:lang w:val="en-GB"/>
        </w:rPr>
        <w:instrText>ADDIN CSL_CITATION { "citationItems" : [ { "id" : "ITEM-1", "itemData" : { "DOI" : "10.1073/pnas.1301293110", "author" : [ { "dropping-particle" : "", "family" : "Emanuel", "given" : "Kerry A", "non-dropping-particle" : "", "parse-names" : false, "suffix" : "" } ], "id" : "ITEM-1", "issued" : { "date-parts" : [ [ "2013" ] ] }, "title" : "Downscaling CMIP5 climate models shows increased tropical cyclone activity over the 21st century", "translator" : [ { "dropping-particle" : "", "family" : "S194", "given" : "", "non-dropping-particle" : "", "parse-names" : false, "suffix" : "" } ], "type" : "article-journal" }, "uris" : [ "http://www.mendeley.com/documents/?uuid=6c6e9c35-633d-436a-b725-cb2e8c17f4de" ] }, { "id" : "ITEM-2", "itemData" : { "DOI" : "10.1175/JCLI-D-20-0367.1", "ISSN" : "0894-8755", "abstract" : "Global models comprising the sixth-generation Coupled Climate Model Intercomparison Project (CMIP6) are downscaled using a very high-resolution but simplified coupled atmosphere\u2013ocean tropical cyclone model, as a means of estimating the response of global tropical cyclone activity to increasing greenhouse gases. As with a previous downscaling of CMIP5 models, the results show an increase in both the frequency and severity of tropical cyclones, robust across the models downscaled, in response to increasing greenhouse gases. The increase is strongly weighted to the Northern Hemisphere, and especially noteworthy is a large increase in the higher latitudes of the North Atlantic. Changes are insignificant in the South Pacific across metrics. Although the largest increases in track density are far from land, substantial increases in global landfalling power dissipation are indicated. The incidence of rapid intensification increases rapidly with warming, as predicted by existing theory. Measures of robustness across downscaled climate models are presented, and comparisons to tropical cyclones explicitly simulated in climate models are discussed.", "author" : [ { "dropping-particle" : "", "family" : "Emanuel", "given" : "Kerry A.", "non-dropping-particle" : "", "parse-names" : false, "suffix" : "" } ], "container-title" : "Journal of Climate", "id" : "ITEM-2", "issue" : "1", "issued" : { "date-parts" : [ [ "2021", "1" ] ] }, "page" : "57-70", "title" : "Response of Global Tropical Cyclone Activity to Increasing CO2: Results from Downscaling CMIP6 Models", "translator" : [ { "dropping-particle" : "", "family" : "S2936", "given" : "", "non-dropping-particle" : "", "parse-names" : false, "suffix" : "" } ], "type" : "article-journal", "volume" : "34" }, "uris" : [ "http://www.mendeley.com/documents/?uuid=6bae5032-2b7f-454b-8052-780c88ff85ef" ] } ], "mendeley" : { "formattedCitation" : "(Emanuel, 2013, 2021)", "plainTextFormattedCitation" : "(Emanuel, 2013, 2021)", "previouslyFormattedCitation" : "(Emanuel, 2013,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manuel, 2013, 2021)</w:t>
      </w:r>
      <w:r w:rsidRPr="00D424AA">
        <w:rPr>
          <w:rFonts w:cs="Times New Roman"/>
          <w:lang w:val="en-GB"/>
        </w:rPr>
        <w:fldChar w:fldCharType="end"/>
      </w:r>
      <w:r w:rsidRPr="00841A35">
        <w:rPr>
          <w:rFonts w:cs="Times New Roman"/>
          <w:lang w:val="en-GB"/>
        </w:rPr>
        <w:t xml:space="preserve"> exhibits increases in TC frequency consistent with genesis indices </w:t>
      </w:r>
      <w:r w:rsidRPr="00D424AA">
        <w:rPr>
          <w:rFonts w:cs="Times New Roman"/>
          <w:lang w:val="en-GB"/>
        </w:rPr>
        <w:t xml:space="preserve">based projections, while downscaling with a different model leads to two different scenarios depending on the humidity variable considered </w:t>
      </w:r>
      <w:commentRangeStart w:id="2642"/>
      <w:r w:rsidRPr="00D424AA">
        <w:rPr>
          <w:rFonts w:cs="Times New Roman"/>
          <w:lang w:val="en-GB"/>
        </w:rPr>
        <w:fldChar w:fldCharType="begin" w:fldLock="1"/>
      </w:r>
      <w:ins w:id="2643" w:author="Robin Matthews" w:date="2021-07-14T10:15:00Z">
        <w:r w:rsidR="00C45A6E">
          <w:rPr>
            <w:rFonts w:cs="Times New Roman"/>
            <w:lang w:val="en-GB"/>
          </w:rPr>
          <w:instrText>ADDIN CSL_CITATION { "citationItems" : [ { "id" : "ITEM-1", "itemData" : { "DOI" : "10.1175/JCLI-D-19-0452.1", "ISSN" : "0894-8755", "abstract" : "Tropical cyclone (TC) activity is examined using the Columbia Hazard model (CHAZ), a statistical\u2013dynamical downscaling system, with environmental conditions taken from simulations from phase 5 of the Coupled Model Intercomparison Project (CMIP5) for both the historical period and a future scenario under the representative concentration pathway 8.5. Projections of individual global and basin TC frequency depend sensitively on the choice of moisture variable used in the tropical genesis cyclone index (TCGI) component of CHAZ. Simulations using column relative humidity show an increasing trend in the future, while those using saturation deficit show a decreasing trend, although both give similar results in the historical period. While the projected annual TC frequency is also sensitive to the choice of model used to provide the environmental conditions, the choice of humidity variable in the TCGI is more important. Changes in TC frequency directly affect the projected TCs\u2019 tracks and the frequencies of strong storms on both basin and regional scales. This leads to large uncertainty in assessing regional and local storm hazards. The uncertainty here is fundamental and epistemic in nature. Increases in the fraction of major TCs, rapid intensification rate, and decreases in forward speed are insensitive to TC frequency, however. The present results are also consistent with prior studies in indicating that those TC events that do occur will, on average, be more destructive in the future because of the robustly projected increases in intensity.", "author" : [ { "dropping-particle" : "", "family" : "Lee", "given" : "Chia-Ying", "non-dropping-particle" : "", "parse-names" : false, "suffix" : "" }, { "dropping-particle" : "", "family" : "Camargo", "given" : "Suzana J", "non-dropping-particle" : "", "parse-names" : false, "suffix" : "" }, { "dropping-particle" : "", "family" : "Sobel", "given" : "Adam H", "non-dropping-particle" : "", "parse-names" : false, "suffix" : "" }, { "dropping-particle" : "", "family" : "Tippett", "given" : "Michael K", "non-dropping-particle" : "", "parse-names" : false, "suffix" : "" } ], "container-title" : "Journal of Climate", "id" : "ITEM-1", "issue" : "11", "issued" : { "date-parts" : [ [ "2020", "5", "6" ] ] }, "page" : "4815-4834", "title" : "Statistical\u2013Dynamical Downscaling Projections of Tropical Cyclone Activity in a Warming Climate: Two Diverging Genesis Scenarios", "translator" : [ { "dropping-particle" : "", "family" : "S2932", "given" : "", "non-dropping-particle" : "", "parse-names" : false, "suffix" : "" } ], "type" : "article-journal", "volume" : "33" }, "uris" : [ "http://www.mendeley.com/documents/?uuid=80a0d99f-8360-4d58-81a8-7f905997bac8" ] } ], "mendeley" : { "formattedCitation" : "(Lee et al., 2020a)", "manualFormatting" : "(C.-Y. Lee et al., 2020)", "plainTextFormattedCitation" : "(Lee et al., 2020a)", "previouslyFormattedCitation" : "(Lee et al., 2020a)" }, "properties" : { "noteIndex" : 0 }, "schema" : "https://github.com/citation-style-language/schema/raw/master/csl-citation.json" }</w:instrText>
        </w:r>
      </w:ins>
      <w:del w:id="2644" w:author="Robin Matthews" w:date="2021-07-14T10:15:00Z">
        <w:r w:rsidR="00FF6231" w:rsidDel="00C45A6E">
          <w:rPr>
            <w:rFonts w:cs="Times New Roman"/>
            <w:lang w:val="en-GB"/>
          </w:rPr>
          <w:delInstrText>ADDIN CSL_CITATION { "citationItems" : [ { "id" : "ITEM-1", "itemData" : { "DOI" : "10.1175/JCLI-D-19-0452.1", "ISSN" : "0894-8755", "abstract" : "Tropical cyclone (TC) activity is examined using the Columbia Hazard model (CHAZ), a statistical\u2013dynamical downscaling system, with environmental conditions taken from simulations from phase 5 of the Coupled Model Intercomparison Project (CMIP5) for both the historical period and a future scenario under the representative concentration pathway 8.5. Projections of individual global and basin TC frequency depend sensitively on the choice of moisture variable used in the tropical genesis cyclone index (TCGI) component of CHAZ. Simulations using column relative humidity show an increasing trend in the future, while those using saturation deficit show a decreasing trend, although both give similar results in the historical period. While the projected annual TC frequency is also sensitive to the choice of model used to provide the environmental conditions, the choice of humidity variable in the TCGI is more important. Changes in TC frequency directly affect the projected TCs\u2019 tracks and the frequencies of strong storms on both basin and regional scales. This leads to large uncertainty in assessing regional and local storm hazards. The uncertainty here is fundamental and epistemic in nature. Increases in the fraction of major TCs, rapid intensification rate, and decreases in forward speed are insensitive to TC frequency, however. The present results are also consistent with prior studies in indicating that those TC events that do occur will, on average, be more destructive in the future because of the robustly projected increases in intensity.", "author" : [ { "dropping-particle" : "", "family" : "Lee", "given" : "Chia-Ying", "non-dropping-particle" : "", "parse-names" : false, "suffix" : "" }, { "dropping-particle" : "", "family" : "Camargo", "given" : "Suzana J", "non-dropping-particle" : "", "parse-names" : false, "suffix" : "" }, { "dropping-particle" : "", "family" : "Sobel", "given" : "Adam H", "non-dropping-particle" : "", "parse-names" : false, "suffix" : "" }, { "dropping-particle" : "", "family" : "Tippett", "given" : "Michael K", "non-dropping-particle" : "", "parse-names" : false, "suffix" : "" } ], "container-title" : "Journal of Climate", "id" : "ITEM-1", "issue" : "11", "issued" : { "date-parts" : [ [ "2020", "5", "6" ] ] }, "page" : "4815-4834", "title" : "Statistical\u2013Dynamical Downscaling Projections of Tropical Cyclone Activity in a Warming Climate: Two Diverging Genesis Scenarios", "translator" : [ { "dropping-particle" : "", "family" : "S2932", "given" : "", "non-dropping-particle" : "", "parse-names" : false, "suffix" : "" } ], "type" : "article-journal", "volume" : "33" }, "uris" : [ "http://www.mendeley.com/documents/?uuid=80a0d99f-8360-4d58-81a8-7f905997bac8" ] } ], "mendeley" : { "formattedCitation" : "(Lee et al., 2020a)", "plainTextFormattedCitation" : "(Lee et al., 2020a)", "previouslyFormattedCitation" : "(Lee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645" w:author="Robin Matthews" w:date="2021-07-14T10:15:00Z">
        <w:r w:rsidR="00C45A6E">
          <w:rPr>
            <w:noProof/>
          </w:rPr>
          <w:t>C.-Y. Lee et al., 2020</w:t>
        </w:r>
      </w:ins>
      <w:del w:id="2646" w:author="Robin Matthews" w:date="2021-07-14T10:15:00Z">
        <w:r w:rsidR="00A26296" w:rsidDel="00C45A6E">
          <w:rPr>
            <w:rFonts w:cs="Times New Roman"/>
            <w:noProof/>
            <w:lang w:val="en-GB"/>
          </w:rPr>
          <w:delText>Lee et al., 2020a</w:delText>
        </w:r>
      </w:del>
      <w:r w:rsidR="00A26296">
        <w:rPr>
          <w:rFonts w:cs="Times New Roman"/>
          <w:noProof/>
          <w:lang w:val="en-GB"/>
        </w:rPr>
        <w:t>)</w:t>
      </w:r>
      <w:r w:rsidRPr="00D424AA">
        <w:rPr>
          <w:rFonts w:cs="Times New Roman"/>
          <w:lang w:val="en-GB"/>
        </w:rPr>
        <w:fldChar w:fldCharType="end"/>
      </w:r>
      <w:commentRangeEnd w:id="2642"/>
      <w:r w:rsidR="00A26296">
        <w:rPr>
          <w:rStyle w:val="Marquedecommentaire"/>
        </w:rPr>
        <w:commentReference w:id="2642"/>
      </w:r>
      <w:r w:rsidRPr="00841A35">
        <w:rPr>
          <w:rFonts w:cs="Times New Roman"/>
          <w:lang w:val="en-GB"/>
        </w:rPr>
        <w:t>. This disparity in the sign of the projected change</w:t>
      </w:r>
      <w:r w:rsidRPr="00D424AA">
        <w:rPr>
          <w:rFonts w:cs="Times New Roman"/>
          <w:lang w:val="en-GB"/>
        </w:rPr>
        <w:t xml:space="preserve"> in global TC frequency and the difficulty in explaining the mechanisms behind the different signed responses further emphasizes the lack of process understanding of future changes in tropical cyclogenesis </w:t>
      </w:r>
      <w:r w:rsidRPr="00D424AA">
        <w:rPr>
          <w:rFonts w:cs="Times New Roman"/>
          <w:lang w:val="en-GB"/>
        </w:rPr>
        <w:fldChar w:fldCharType="begin" w:fldLock="1"/>
      </w:r>
      <w:r w:rsidR="00417CA4">
        <w:rPr>
          <w:rFonts w:cs="Times New Roman"/>
          <w:lang w:val="en-GB"/>
        </w:rPr>
        <w:instrText>ADDIN CSL_CITATION { "citationItems" : [ { "id" : "ITEM-1", "itemData" : { "DOI" : "10.1175/BAMS-D-13-00242.1", "ISBN" : "6038621628", "ISSN" : "00030007", "abstract" : "While a quantitative climate theory of tropical cyclone formation remains elusive, considerable progress has been made recently in our ability to simulate tropical cyclone climatologies and to understand the relationship between climate and tropical cyclone formation. Climate models are now able to simulate a realistic rate of global tropical cyclone formation, although simulation of the Atlantic tropical cyclone climatology remains challenging unless horizontal resolutions finer than 50 km are employed. This article summarizes published research from the idealized experiments of the Hurricane Working Group of U.S. Climate and Ocean: Variability, Predictability and Change (CLIVAR). This work, combined with results from other model simulations, has strengthened relationships between tropical cyclone formation rates and climate variables such as midtropospheric vertical velocity, with decreased climatological vertical velocities leading to decreased tropical cyclone formation. Systematic differences are shown between experiments in which only sea surface temperature is increased compared with experiments where only atmospheric carbon dioxide is increased. Experiments where only carbon dioxide is increased are more likely to demonstrate a decrease in tropical cyclone numbers, similar to the decreases simulated by many climate models for a future, warmer climate. Experiments where the two effects are combined also show decreases in numbers, but these tend to be less for models that demonstrate a strong tropical cyclone response to increased sea surface temperatures. Further experiments are proposed that may improve our understanding of the relationship between climate and tropical cyclone formation, including experiments with two-way interaction between the ocean and the atmosphere and variations in atmospheric aerosols.", "author" : [ { "dropping-particle" : "", "family" : "Walsh", "given" : "Kevin J.E.", "non-dropping-particle" : "", "parse-names" : false, "suffix" : "" }, { "dropping-particle" : "", "family" : "Camargo", "given" : "Suzana J.", "non-dropping-particle" : "", "parse-names" : false, "suffix" : "" }, { "dropping-particle" : "", "family" : "Vecchi", "given" : "Gabriel A.", "non-dropping-particle" : "", "parse-names" : false, "suffix" : "" }, { "dropping-particle" : "", "family" : "Daloz", "given" : "Anne Sophie", "non-dropping-particle" : "", "parse-names" : false, "suffix" : "" }, { "dropping-particle" : "", "family" : "Elsner", "given" : "James", "non-dropping-particle" : "", "parse-names" : false, "suffix" : "" }, { "dropping-particle" : "", "family" : "Emanuel", "given" : "Kerry", "non-dropping-particle" : "", "parse-names" : false, "suffix" : "" }, { "dropping-particle" : "", "family" : "Horn", "given" : "Michael", "non-dropping-particle" : "", "parse-names" : false, "suffix" : "" }, { "dropping-particle" : "", "family" : "Lim", "given" : "Young Kwon", "non-dropping-particle" : "", "parse-names" : false, "suffix" : "" }, { "dropping-particle" : "", "family" : "Roberts", "given" : "Malcolm", "non-dropping-particle" : "", "parse-names" : false, "suffix" : "" }, { "dropping-particle" : "", "family" : "Patricola", "given" : "Christina", "non-dropping-particle" : "", "parse-names" : false, "suffix" : "" }, { "dropping-particle" : "", "family" : "Scoccimarro", "given" : "Enrico", "non-dropping-particle" : "", "parse-names" : false, "suffix" : "" }, { "dropping-particle" : "", "family" : "Sobel", "given" : "Adam H.", "non-dropping-particle" : "", "parse-names" : false, "suffix" : "" }, { "dropping-particle" : "", "family" : "Strazzo", "given" : "Sarah", "non-dropping-particle" : "", "parse-names" : false, "suffix" : "" }, { "dropping-particle" : "", "family" : "Villarini", "given" : "Gabriele", "non-dropping-particle" : "", "parse-names" : false, "suffix" : "" }, { "dropping-particle" : "", "family" : "Wehner", "given" : "Michael", "non-dropping-particle" : "", "parse-names" : false, "suffix" : "" }, { "dropping-particle" : "", "family" : "Zhao", "given" : "Ming", "non-dropping-particle" : "", "parse-names" : false, "suffix" : "" }, { "dropping-particle" : "", "family" : "Kossin", "given" : "James P.", "non-dropping-particle" : "", "parse-names" : false, "suffix" : "" }, { "dropping-particle" : "", "family" : "Row", "given" : "Tim", "non-dropping-particle" : "La", "parse-names" : false, "suffix" : "" }, { "dropping-particle" : "", "family" : "Oouchi", "given" : "Kazuyoshi", "non-dropping-particle" : "", "parse-names" : false, "suffix" : "" }, { "dropping-particle" : "", "family" : "Schubert", "given" : "Siegfried", "non-dropping-particle" : "", "parse-names" : false, "suffix" : "" }, { "dropping-particle" : "", "family" : "Wang", "given" : "Hui", "non-dropping-particle" : "", "parse-names" : false, "suffix" : "" }, { "dropping-particle" : "", "family" : "Bacmeister", "given" : "Julio", "non-dropping-particle" : "", "parse-names" : false, "suffix" : "" }, { "dropping-particle" : "", "family" : "Chang", "given" : "Ping", "non-dropping-particle" : "", "parse-names" : false, "suffix" : "" }, { "dropping-particle" : "", "family" : "Chauvin", "given" : "Fabrice", "non-dropping-particle" : "", "parse-names" : false, "suffix" : "" }, { "dropping-particle" : "", "family" : "Jablonowski", "given" : "Christiane", "non-dropping-particle" : "", "parse-names" : false, "suffix" : "" }, { "dropping-particle" : "", "family" : "Kumar", "given" : "Arun", "non-dropping-particle" : "", "parse-names" : false, "suffix" : "" }, { "dropping-particle" : "", "family" : "Murakami", "given" : "Hiroyuki", "non-dropping-particle" : "", "parse-names" : false, "suffix" : "" }, { "dropping-particle" : "", "family" : "Ose", "given" : "Tomoaki", "non-dropping-particle" : "", "parse-names" : false, "suffix" : "" }, { "dropping-particle" : "", "family" : "Reed", "given" : "Kevin A.", "non-dropping-particle" : "", "parse-names" : false, "suffix" : "" }, { "dropping-particle" : "", "family" : "Saravanan", "given" : "Ramalingam", "non-dropping-particle" : "", "parse-names" : false, "suffix" : "" }, { "dropping-particle" : "", "family" : "Yamada", "given" : "Yohei", "non-dropping-particle" : "", "parse-names" : false, "suffix" : "" }, { "dropping-particle" : "", "family" : "Zarzycki", "given" : "Colin M.", "non-dropping-particle" : "", "parse-names" : false, "suffix" : "" }, { "dropping-particle" : "", "family" : "Luigi Vidale", "given" : "Pier", "non-dropping-particle" : "", "parse-names" : false, "suffix" : "" }, { "dropping-particle" : "", "family" : "Jonas", "given" : "Jeffrey A.", "non-dropping-particle" : "", "parse-names" : false, "suffix" : "" }, { "dropping-particle" : "", "family" : "Henderson", "given" : "Naomi", "non-dropping-particle" : "", "parse-names" : false, "suffix" : "" } ], "container-title" : "Bulletin of the American Meteorological Society", "id" : "ITEM-1", "issue" : "6", "issued" : { "date-parts" : [ [ "2015" ] ] }, "page" : "997-1017", "title" : "Hurricanes and climate: The U.S. Clivar working group on hurricanes", "translator" : [ { "dropping-particle" : "", "family" : "S1147", "given" : "", "non-dropping-particle" : "", "parse-names" : false, "suffix" : "" } ], "type" : "article-journal", "volume" : "96" }, "uris" : [ "http://www.mendeley.com/documents/?uuid=a46f7f46-8d6f-4bf9-8984-dd0464546080" ] }, { "id" : "ITEM-2", "itemData" : { "DOI" : "10.1175/JCLI-D-18-0862.1", "ISSN" : "0894-8755", "abstract" : "Globally, on the order of 100 tropical cyclones (TCs) occur annually, yet the processes that control this number remain unknown. Here we test a simple hypothesis that this number is limited by the geography of thermodynamic environments favorable for TC formation and maintenance. First, climatologies of TC potential intensity and environmental ventilation are created from reanalyses and are used in conjunction with historical TC data to define the spatiotemporal geography of favorable environments. Based on a range of predefined separation distances, the geographic domain of environmental favorability is populated with randomly placed TCs assuming a fixed minimum separation distance to achieve a maximum daily packing density of storms. Inclusion of a fixed storm duration yields an annual \u201cmaximum potential genesis\u201d (MPG) rate, which is found to be an order of magnitude larger than the observed rate on Earth. The mean daily packing density captures the seasonal cycle reasonably well for both the Northern and Southern Hemispheres, though it substantially overestimates TC counts outside of each hemisphere\u2019s active seasons. Interannual variability in MPG is relatively small and is poorly correlated with annual storm count globally and across basins, though modest positive correlations are found in the North Atlantic and east Pacific basins. Overall, the spatiotemporal distribution of favorable environmental conditions appears to strongly modulate the seasonal cycle of TCs, which certainly strongly influences the TC climatology, though it does not explicitly constrain the global annual TC count. Our methodology provides the first estimate of an upper bound for annual TC frequency and outlines a framework for assessing how local and large-scale factors may act to limit global TC count below the maximum potential values found here.", "author" : [ { "dropping-particle" : "", "family" : "Hoogewind", "given" : "Kimberly A", "non-dropping-particle" : "", "parse-names" : false, "suffix" : "" }, { "dropping-particle" : "", "family" : "Chavas", "given" : "Daniel R", "non-dropping-particle" : "", "parse-names" : false, "suffix" : "" }, { "dropping-particle" : "", "family" : "Schenkel", "given" : "Benjamin A", "non-dropping-particle" : "", "parse-names" : false, "suffix" : "" }, { "dropping-particle" : "", "family" : "O\u2019Neill", "given" : "Morgan E", "non-dropping-particle" : "", "parse-names" : false, "suffix" : "" } ], "container-title" : "Journal of Climate", "id" : "ITEM-2", "issue" : "5", "issued" : { "date-parts" : [ [ "2020", "1", "27" ] ] }, "page" : "1725-1745", "title" : "Exploring Controls on Tropical Cyclone Count through the Geography of Environmental Favorability", "translator" : [ { "dropping-particle" : "", "family" : "S2933", "given" : "", "non-dropping-particle" : "", "parse-names" : false, "suffix" : "" } ], "type" : "article-journal", "volume" : "33" }, "uris" : [ "http://www.mendeley.com/documents/?uuid=89f7335d-df80-4d28-a590-d6ac9c7eba9c" ] } ], "mendeley" : { "formattedCitation" : "(Walsh et al., 2015; Hoogewind et al., 2020)", "plainTextFormattedCitation" : "(Walsh et al., 2015; Hoogewind et al., 2020)", "previouslyFormattedCitation" : "(Walsh et al., 2015; Hoogewin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lsh et al., 2015; Hoogewind et al., 2020)</w:t>
      </w:r>
      <w:r w:rsidRPr="00D424AA">
        <w:rPr>
          <w:rFonts w:cs="Times New Roman"/>
          <w:lang w:val="en-GB"/>
        </w:rPr>
        <w:fldChar w:fldCharType="end"/>
      </w:r>
      <w:r w:rsidRPr="00841A35">
        <w:rPr>
          <w:rFonts w:cs="Times New Roman"/>
          <w:lang w:val="en-GB"/>
        </w:rPr>
        <w:t xml:space="preserve">. Even within a single model, uncertainty in the pattern of future SST changes leads to large uncertainties (including the sign) in the projected change in TC frequency in individual ocean basins, although global TCs would appear to be less sensitive </w:t>
      </w:r>
      <w:r w:rsidRPr="00D424AA">
        <w:rPr>
          <w:rFonts w:cs="Times New Roman"/>
          <w:lang w:val="en-GB"/>
        </w:rPr>
        <w:fldChar w:fldCharType="begin" w:fldLock="1"/>
      </w:r>
      <w:r w:rsidR="00FF6231">
        <w:rPr>
          <w:rFonts w:cs="Times New Roman"/>
          <w:lang w:val="en-GB"/>
        </w:rPr>
        <w:instrText>ADDIN CSL_CITATION { "citationItems" : [ { "id" : "ITEM-1", "itemData" : { "DOI" : "10.1007/s10584-016-1750-x", "ISSN" : "1573-1480", "abstract" : "This study examines how characteristics of tropical cyclones (TCs) that are explicitly resolved in a global atmospheric model with horizontal resolution of approximately 28\u00a0km are projected to change in a warmer climate using bias-corrected sea-surface temperatures (SSTs). The impact of mitigating from RCP8.5 to RCP4.5 is explicitly considered and is compared with uncertainties arising from SST projections. We find a reduction in overall global TC activity as climate warms. This reduction is somewhat less pronounced under RCP4.5 than under RCP8.5. By contrast, the frequency of very intense TCs is projected to increase dramatically in a warmer climate, with most of the increase concentrated in the NW Pacific basin. Extremes of storm related precipitation are also projected to become more common. Reduction in the frequency of extreme precipitation events is possible through mitigation from RCP8.5 to RCP4.5. In general more detailed basin-scale projections of future TC activity are subject to large uncertainties due to uncertainties in future SSTs. In most cases these uncertainties are larger than the effects of mitigating from RCP8.5 to RCP4.5.", "author" : [ { "dropping-particle" : "", "family" : "Bacmeister", "given" : "Julio T", "non-dropping-particle" : "", "parse-names" : false, "suffix" : "" }, { "dropping-particle" : "", "family" : "Reed", "given" : "Kevin A", "non-dropping-particle" : "", "parse-names" : false, "suffix" : "" }, { "dropping-particle" : "", "family" : "Hannay", "given" : "Cecile", "non-dropping-particle" : "", "parse-names" : false, "suffix" : "" }, { "dropping-particle" : "", "family" : "Lawrence", "given" : "Peter", "non-dropping-particle" : "", "parse-names" : false, "suffix" : "" }, { "dropping-particle" : "", "family" : "Bates", "given" : "Susan", "non-dropping-particle" : "", "parse-names" : false, "suffix" : "" }, { "dropping-particle" : "", "family" : "Truesdale", "given" : "John E", "non-dropping-particle" : "", "parse-names" : false, "suffix" : "" }, { "dropping-particle" : "", "family" : "Rosenbloom", "given" : "Nan", "non-dropping-particle" : "", "parse-names" : false, "suffix" : "" }, { "dropping-particle" : "", "family" : "Levy", "given" : "Michael", "non-dropping-particle" : "", "parse-names" : false, "suffix" : "" } ], "container-title" : "Climatic Change", "id" : "ITEM-1", "issue" : "3", "issued" : { "date-parts" : [ [ "2018" ] ] }, "page" : "547-560", "title" : "Projected changes in tropical cyclone activity under future warming scenarios using a high-resolution climate model", "translator" : [ { "dropping-particle" : "", "family" : "S2716", "given" : "", "non-dropping-particle" : "", "parse-names" : false, "suffix" : "" } ], "type" : "article-journal", "volume" : "146" }, "uris" : [ "http://www.mendeley.com/documents/?uuid=bf69612d-89c5-4682-9208-e31b1c14ef77" ] }, { "id" : "ITEM-2", "itemData" : { "DOI" : "10.1002/2017GL075058", "ISSN" : "19448007", "abstract" : "Projected future changes in global tropical cyclone (TC) activity are assessed using 5,000 year scale ensemble simulations for both current and 4 K surface warming climates with a 60 km global atmospheric model. The global number of TCs decreases by 33% in the future projection. Although geographical TC occurrences decrease generally, they increase in the central and eastern parts of the extra tropical North Pacific. Meanwhile, very intense (category 4 and 5) TC occurrences increase over a broader area including the south of Japan and south of Madagascar. The global number of category 4 and 5 TCs significantly decreases, contrary to the increase seen in several previous studies. Lifetime maximum surface wind speeds and precipitation rate are amplified globally. Regional TC activity changes have large uncertainty corresponding to sea surface temperature warming patterns. TC-resolving large-ensemble simulations provide useful information, especially for policy making related to future climate change.", "author" : [ { "dropping-particle" : "", "family" : "Yoshida", "given" : "Kohei", "non-dropping-particle" : "", "parse-names" : false, "suffix" : "" }, { "dropping-particle" : "", "family" : "Sugi", "given" : "Masato", "non-dropping-particle" : "", "parse-names" : false, "suffix" : "" }, { "dropping-particle" : "", "family" : "Mizuta", "given" : "Ryo", "non-dropping-particle" : "", "parse-names" : false, "suffix" : "" }, { "dropping-particle" : "", "family" : "Murakami", "given" : "Hiroyuki", "non-dropping-particle" : "", "parse-names" : false, "suffix" : "" }, { "dropping-particle" : "", "family" : "Ishii", "given" : "Masayoshi", "non-dropping-particle" : "", "parse-names" : false, "suffix" : "" } ], "container-title" : "Geophysical Research Letters", "id" : "ITEM-2", "issue" : "19", "issued" : { "date-parts" : [ [ "2017" ] ] }, "page" : "9910-9917", "title" : "Future Changes in Tropical Cyclone Activity in High-Resolution Large-Ensemble Simulations", "translator" : [ { "dropping-particle" : "", "family" : "S160", "given" : "", "non-dropping-particle" : "", "parse-names" : false, "suffix" : "" } ], "type" : "article-journal", "volume" : "44" }, "uris" : [ "http://www.mendeley.com/documents/?uuid=d38eb63e-44cb-4f11-8072-5fef678e2620" ] } ], "mendeley" : { "formattedCitation" : "(Yoshida et al., 2017; Bacmeister et al., 2018)", "plainTextFormattedCitation" : "(Yoshida et al., 2017; Bacmeister et al., 2018)", "previouslyFormattedCitation" : "(Yoshida et al., 2017; Bacmeist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oshida et al., 2017; Bacmeister et al., 2018)</w:t>
      </w:r>
      <w:r w:rsidRPr="00D424AA">
        <w:rPr>
          <w:rFonts w:cs="Times New Roman"/>
          <w:lang w:val="en-GB"/>
        </w:rPr>
        <w:fldChar w:fldCharType="end"/>
      </w:r>
      <w:r w:rsidRPr="00841A35">
        <w:rPr>
          <w:rFonts w:cs="Times New Roman"/>
          <w:lang w:val="en-GB"/>
        </w:rPr>
        <w:t>.</w:t>
      </w:r>
    </w:p>
    <w:p w14:paraId="2D210401" w14:textId="77777777" w:rsidR="007A1008" w:rsidRPr="00D424AA" w:rsidRDefault="007A1008" w:rsidP="00D424AA">
      <w:pPr>
        <w:rPr>
          <w:rFonts w:cs="Times New Roman"/>
          <w:lang w:val="en-GB"/>
        </w:rPr>
      </w:pPr>
    </w:p>
    <w:p w14:paraId="66A366CA" w14:textId="5BAB321F" w:rsidR="007A1008" w:rsidRPr="00D424AA" w:rsidRDefault="007A1008" w:rsidP="00D424AA">
      <w:pPr>
        <w:rPr>
          <w:rFonts w:cs="Times New Roman"/>
          <w:lang w:val="en-GB"/>
        </w:rPr>
      </w:pPr>
      <w:r w:rsidRPr="00D424AA">
        <w:rPr>
          <w:rFonts w:cs="Times New Roman"/>
          <w:lang w:val="en-GB"/>
        </w:rPr>
        <w:t xml:space="preserve">Changes in SST and atmospheric temperature and moisture play a role in tropical cyclogenesis </w:t>
      </w:r>
      <w:r w:rsidRPr="00D424AA">
        <w:rPr>
          <w:rFonts w:cs="Times New Roman"/>
          <w:lang w:val="en-GB"/>
        </w:rPr>
        <w:fldChar w:fldCharType="begin" w:fldLock="1"/>
      </w:r>
      <w:r w:rsidR="00417CA4">
        <w:rPr>
          <w:rFonts w:cs="Times New Roman"/>
          <w:lang w:val="en-GB"/>
        </w:rPr>
        <w:instrText>ADDIN CSL_CITATION { "citationItems" : [ { "id" : "ITEM-1", "itemData" : { "DOI" : "10.1175/BAMS-D-13-00242.1", "ISBN" : "6038621628", "ISSN" : "00030007", "abstract" : "While a quantitative climate theory of tropical cyclone formation remains elusive, considerable progress has been made recently in our ability to simulate tropical cyclone climatologies and to understand the relationship between climate and tropical cyclone formation. Climate models are now able to simulate a realistic rate of global tropical cyclone formation, although simulation of the Atlantic tropical cyclone climatology remains challenging unless horizontal resolutions finer than 50 km are employed. This article summarizes published research from the idealized experiments of the Hurricane Working Group of U.S. Climate and Ocean: Variability, Predictability and Change (CLIVAR). This work, combined with results from other model simulations, has strengthened relationships between tropical cyclone formation rates and climate variables such as midtropospheric vertical velocity, with decreased climatological vertical velocities leading to decreased tropical cyclone formation. Systematic differences are shown between experiments in which only sea surface temperature is increased compared with experiments where only atmospheric carbon dioxide is increased. Experiments where only carbon dioxide is increased are more likely to demonstrate a decrease in tropical cyclone numbers, similar to the decreases simulated by many climate models for a future, warmer climate. Experiments where the two effects are combined also show decreases in numbers, but these tend to be less for models that demonstrate a strong tropical cyclone response to increased sea surface temperatures. Further experiments are proposed that may improve our understanding of the relationship between climate and tropical cyclone formation, including experiments with two-way interaction between the ocean and the atmosphere and variations in atmospheric aerosols.", "author" : [ { "dropping-particle" : "", "family" : "Walsh", "given" : "Kevin J.E.", "non-dropping-particle" : "", "parse-names" : false, "suffix" : "" }, { "dropping-particle" : "", "family" : "Camargo", "given" : "Suzana J.", "non-dropping-particle" : "", "parse-names" : false, "suffix" : "" }, { "dropping-particle" : "", "family" : "Vecchi", "given" : "Gabriel A.", "non-dropping-particle" : "", "parse-names" : false, "suffix" : "" }, { "dropping-particle" : "", "family" : "Daloz", "given" : "Anne Sophie", "non-dropping-particle" : "", "parse-names" : false, "suffix" : "" }, { "dropping-particle" : "", "family" : "Elsner", "given" : "James", "non-dropping-particle" : "", "parse-names" : false, "suffix" : "" }, { "dropping-particle" : "", "family" : "Emanuel", "given" : "Kerry", "non-dropping-particle" : "", "parse-names" : false, "suffix" : "" }, { "dropping-particle" : "", "family" : "Horn", "given" : "Michael", "non-dropping-particle" : "", "parse-names" : false, "suffix" : "" }, { "dropping-particle" : "", "family" : "Lim", "given" : "Young Kwon", "non-dropping-particle" : "", "parse-names" : false, "suffix" : "" }, { "dropping-particle" : "", "family" : "Roberts", "given" : "Malcolm", "non-dropping-particle" : "", "parse-names" : false, "suffix" : "" }, { "dropping-particle" : "", "family" : "Patricola", "given" : "Christina", "non-dropping-particle" : "", "parse-names" : false, "suffix" : "" }, { "dropping-particle" : "", "family" : "Scoccimarro", "given" : "Enrico", "non-dropping-particle" : "", "parse-names" : false, "suffix" : "" }, { "dropping-particle" : "", "family" : "Sobel", "given" : "Adam H.", "non-dropping-particle" : "", "parse-names" : false, "suffix" : "" }, { "dropping-particle" : "", "family" : "Strazzo", "given" : "Sarah", "non-dropping-particle" : "", "parse-names" : false, "suffix" : "" }, { "dropping-particle" : "", "family" : "Villarini", "given" : "Gabriele", "non-dropping-particle" : "", "parse-names" : false, "suffix" : "" }, { "dropping-particle" : "", "family" : "Wehner", "given" : "Michael", "non-dropping-particle" : "", "parse-names" : false, "suffix" : "" }, { "dropping-particle" : "", "family" : "Zhao", "given" : "Ming", "non-dropping-particle" : "", "parse-names" : false, "suffix" : "" }, { "dropping-particle" : "", "family" : "Kossin", "given" : "James P.", "non-dropping-particle" : "", "parse-names" : false, "suffix" : "" }, { "dropping-particle" : "", "family" : "Row", "given" : "Tim", "non-dropping-particle" : "La", "parse-names" : false, "suffix" : "" }, { "dropping-particle" : "", "family" : "Oouchi", "given" : "Kazuyoshi", "non-dropping-particle" : "", "parse-names" : false, "suffix" : "" }, { "dropping-particle" : "", "family" : "Schubert", "given" : "Siegfried", "non-dropping-particle" : "", "parse-names" : false, "suffix" : "" }, { "dropping-particle" : "", "family" : "Wang", "given" : "Hui", "non-dropping-particle" : "", "parse-names" : false, "suffix" : "" }, { "dropping-particle" : "", "family" : "Bacmeister", "given" : "Julio", "non-dropping-particle" : "", "parse-names" : false, "suffix" : "" }, { "dropping-particle" : "", "family" : "Chang", "given" : "Ping", "non-dropping-particle" : "", "parse-names" : false, "suffix" : "" }, { "dropping-particle" : "", "family" : "Chauvin", "given" : "Fabrice", "non-dropping-particle" : "", "parse-names" : false, "suffix" : "" }, { "dropping-particle" : "", "family" : "Jablonowski", "given" : "Christiane", "non-dropping-particle" : "", "parse-names" : false, "suffix" : "" }, { "dropping-particle" : "", "family" : "Kumar", "given" : "Arun", "non-dropping-particle" : "", "parse-names" : false, "suffix" : "" }, { "dropping-particle" : "", "family" : "Murakami", "given" : "Hiroyuki", "non-dropping-particle" : "", "parse-names" : false, "suffix" : "" }, { "dropping-particle" : "", "family" : "Ose", "given" : "Tomoaki", "non-dropping-particle" : "", "parse-names" : false, "suffix" : "" }, { "dropping-particle" : "", "family" : "Reed", "given" : "Kevin A.", "non-dropping-particle" : "", "parse-names" : false, "suffix" : "" }, { "dropping-particle" : "", "family" : "Saravanan", "given" : "Ramalingam", "non-dropping-particle" : "", "parse-names" : false, "suffix" : "" }, { "dropping-particle" : "", "family" : "Yamada", "given" : "Yohei", "non-dropping-particle" : "", "parse-names" : false, "suffix" : "" }, { "dropping-particle" : "", "family" : "Zarzycki", "given" : "Colin M.", "non-dropping-particle" : "", "parse-names" : false, "suffix" : "" }, { "dropping-particle" : "", "family" : "Luigi Vidale", "given" : "Pier", "non-dropping-particle" : "", "parse-names" : false, "suffix" : "" }, { "dropping-particle" : "", "family" : "Jonas", "given" : "Jeffrey A.", "non-dropping-particle" : "", "parse-names" : false, "suffix" : "" }, { "dropping-particle" : "", "family" : "Henderson", "given" : "Naomi", "non-dropping-particle" : "", "parse-names" : false, "suffix" : "" } ], "container-title" : "Bulletin of the American Meteorological Society", "id" : "ITEM-1", "issue" : "6", "issued" : { "date-parts" : [ [ "2015" ] ] }, "page" : "997-1017", "title" : "Hurricanes and climate: The U.S. Clivar working group on hurricanes", "translator" : [ { "dropping-particle" : "", "family" : "S1147", "given" : "", "non-dropping-particle" : "", "parse-names" : false, "suffix" : "" } ], "type" : "article-journal", "volume" : "96" }, "uris" : [ "http://www.mendeley.com/documents/?uuid=a46f7f46-8d6f-4bf9-8984-dd0464546080" ] } ], "mendeley" : { "formattedCitation" : "(Walsh et al., 2015)", "plainTextFormattedCitation" : "(Walsh et al., 2015)", "previouslyFormattedCitation" : "(Walsh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lsh et al., 2015)</w:t>
      </w:r>
      <w:r w:rsidRPr="00D424AA">
        <w:rPr>
          <w:rFonts w:cs="Times New Roman"/>
          <w:lang w:val="en-GB"/>
        </w:rPr>
        <w:fldChar w:fldCharType="end"/>
      </w:r>
      <w:r w:rsidRPr="00841A35">
        <w:rPr>
          <w:rFonts w:cs="Times New Roman"/>
          <w:lang w:val="en-GB"/>
        </w:rPr>
        <w:t xml:space="preserve">. Reductions in vertical convective mass flux due to increased tropical stability have been associated with a reduction in cyclogenesis </w:t>
      </w:r>
      <w:r w:rsidRPr="00D424AA">
        <w:rPr>
          <w:rFonts w:cs="Times New Roman"/>
          <w:lang w:val="en-GB"/>
        </w:rPr>
        <w:fldChar w:fldCharType="begin" w:fldLock="1"/>
      </w:r>
      <w:r w:rsidR="00FF6231">
        <w:rPr>
          <w:rFonts w:cs="Times New Roman"/>
          <w:lang w:val="en-GB"/>
        </w:rPr>
        <w:instrText>ADDIN CSL_CITATION { "citationItems" : [ { "id" : "ITEM-1", "itemData" : { "DOI" : "10.1175/JCLI-D-11-00050.1", "ISSN" : "0894-8755", "abstract" : "AbstractThe effects on tropical cyclone statistics of doubling CO2, with fixed sea surface temperatures (SSTs), are compared to the effects of a 2-K increase in SST, with fixed CO2, using a 50-km resolution global atmospheric model. Confirming earlier results of Yoshimura and Sugi, a significant fraction of the reduction in globally averaged tropical storm frequency seen in simulations in which both SST and CO2 are increased can be thought of as the effect of the CO2 increase with fixed SSTs. Globally, the model produces a decrease in tropical cyclone frequency of about 10% due to doubling of CO2 and an additional 10% for a 2-K increase in SST, resulting in roughly a 20% reduction when both effects are present. The relative contribution of the CO2 effect to the total reduction is larger in the Northern than in the Southern Hemisphere. The average intensity of storms increases in the model with increasing SST, but intensity remains roughly unchanged, or decreases slightly, with the increase in CO2 alone. As a result, when considering the frequency of more intense cyclones, the intensity increase tends to compensate for the reduced total cyclone numbers for the SST increase in isolation, but not for the CO2 increase in isolation. Changes in genesis in these experiments roughly follow changes in mean vertical motion, reflecting changes in convective mass fluxes. Discussion of one possible perspective on how changes in the convective mass flux might alter genesis rates is provided.", "author" : [ { "dropping-particle" : "", "family" : "Held", "given" : "Isaac M", "non-dropping-particle" : "", "parse-names" : false, "suffix" : "" }, { "dropping-particle" : "", "family" : "Zhao", "given" : "Ming", "non-dropping-particle" : "", "parse-names" : false, "suffix" : "" } ], "container-title" : "Journal of Climate", "id" : "ITEM-1", "issue" : "20", "issued" : { "date-parts" : [ [ "2011", "5" ] ] }, "page" : "5353-5364", "publisher" : "American Meteorological Society", "title" : "The Response of Tropical Cyclone Statistics to an Increase in CO2 with Fixed Sea Surface Temperatures", "translator" : [ { "dropping-particle" : "", "family" : "S1415", "given" : "", "non-dropping-particle" : "", "parse-names" : false, "suffix" : "" } ], "type" : "article-journal", "volume" : "24" }, "uris" : [ "http://www.mendeley.com/documents/?uuid=745d9a2f-39ee-4b9d-90bd-c901c8e9c7bb", "http://www.mendeley.com/documents/?uuid=53afbb11-2577-4a89-84ea-569b17d4f9a4", "http://www.mendeley.com/documents/?uuid=d6f5a5da-c7e6-457c-ac08-9942d1e45b1c" ] }, { "id" : "ITEM-2", "itemData" : { "DOI" : "10.2151/jmsj.2012-A24", "ISBN" : "0026-1165", "ISSN" : "0026-1165", "abstract" : "In order to explore the hypothesized mechanisms for the reduction of global tropical cyclone (TC) frequency due to greenhouse warming, an experiment has been conducted using a most recent version of MRI-AGCM with a new convection scheme. In addition to a present climate run (HPA run) and a future climate run (HFA run), two more runs are conducted. In CO2F run, future values of CO \\n 2 and other greenhouse gas (GHG) concentrations are used with present value of sea surface temperature (SST), while in the SSTF run, future value of SST is used with present values of CO \\n 2 and other GHG concentrations. The reductions of global TC frequency in HFA run, CO2F run and SSTF run from HPA run are 25%, 9% and 18%, respectively. These results are basically consistent with previous studies. Based on the results of the experiment, we examined three key relations in our hypothesized mechanism for the reduction of TC frequency. First, the relation between changes in atmospheric radiative cooling and precipitation is confirmed to be valid in the experiment, in which not only CO \\n 2 but other GHG is increased. It is also confirmed that the e{currency sign}ect of increasing CO \\n 2 is decreasing precipitation, while the e{currency sign}ect of increasing other GHG is increasing precipitation. Second, the relation between changes in precipitation and upward mass flux is clarified by using a simple approximate thermodynamic equation. Third, regarding the relation between changes in upward mass flux and TC genesis frequency, we examined the changes in four parameters (precipitation, upward mass flux, vertical wind shear and mid-troposphere saturation deficit) which are closely related to deep convective activities in the tropics and may a{currency sign}ect TC genesis frequency. The results of our experiment support the idea suggested by the previous studies that the reduction of TC frequency is closely related to a reduction of upward mass flux, although the chain of causality linking the two remains unclear. In addition, our experiment suggests a possibility that the changes in mid-troposphere saturation deficit may also contribute to the changes in TC genesis frequency. \u00a9 2012, Meteorological Society of Japan.", "author" : [ { "dropping-particle" : "", "family" : "Sugi", "given" : "Masato", "non-dropping-particle" : "", "parse-names" : false, "suffix" : "" }, { "dropping-particle" : "", "family" : "Murakami", "given" : "Hiroyuki", "non-dropping-particle" : "", "parse-names" : false, "suffix" : "" }, { "dropping-particle" : "", "family" : "Yoshimura", "given" : "Jun", "non-dropping-particle" : "", "parse-names" : false, "suffix" : "" } ], "container-title" : "Journal of the Meteorological Society of Japan", "id" : "ITEM-2", "issue" : "0", "issued" : { "date-parts" : [ [ "2012" ] ] }, "page" : "397-408", "title" : "On the Mechanism of Tropical Cyclone Frequency Changes Due to Global Warming", "translator" : [ { "dropping-particle" : "", "family" : "S1100", "given" : "", "non-dropping-particle" : "", "parse-names" : false, "suffix" : "" } ], "type" : "article-journal", "volume" : "90A" }, "uris" : [ "http://www.mendeley.com/documents/?uuid=b8f1ef72-0a63-4066-8db5-bfc5cffd4a12" ] } ], "mendeley" : { "formattedCitation" : "(Held and Zhao, 2011; Sugi et al., 2012)", "plainTextFormattedCitation" : "(Held and Zhao, 2011; Sugi et al., 2012)", "previouslyFormattedCitation" : "(Held and Zhao, 2011; Sugi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eld and Zhao, 2011; Sugi et al., 2012)</w:t>
      </w:r>
      <w:r w:rsidRPr="00D424AA">
        <w:rPr>
          <w:rFonts w:cs="Times New Roman"/>
          <w:lang w:val="en-GB"/>
        </w:rPr>
        <w:fldChar w:fldCharType="end"/>
      </w:r>
      <w:r w:rsidRPr="00841A35">
        <w:rPr>
          <w:rFonts w:cs="Times New Roman"/>
          <w:lang w:val="en-GB"/>
        </w:rPr>
        <w:t xml:space="preserve">. </w:t>
      </w:r>
      <w:r w:rsidRPr="00D424AA">
        <w:rPr>
          <w:rFonts w:cs="Times New Roman"/>
          <w:lang w:val="en-GB"/>
        </w:rPr>
        <w:fldChar w:fldCharType="begin" w:fldLock="1"/>
      </w:r>
      <w:r w:rsidR="007D2D56">
        <w:rPr>
          <w:rFonts w:cs="Times New Roman"/>
          <w:lang w:val="en-GB"/>
        </w:rPr>
        <w:instrText>ADDIN CSL_CITATION { "citationItems" : [ { "id" : "ITEM-1", "itemData" : { "DOI" : "10.2151/jmsj.2015-025", "ISBN" : "0026-1165\\r2186-9057", "ISSN" : "0026-1165", "abstract" : "Although future reduction of the global frequency of tropical cyclones is known to be a robust response of dynamical numerical projections to global warming, its mechanism is not yet fully explained. We propose a diagnostic relation based on the convective mass flux to constrain the global frequency of tropical cyclones. Simulation results using a high-resolution global non-hydrostatic model showed that the reduction in the global frequency is much larger than that in the total tropical convective mass flux. Either a future increase in the frequency of stronger tropical cyclones or an areal increase in strong updrafts explains this difference. A reduction in the contribution of convective mass flux of tropical cyclones to total tropical convective mass flux also contributes to the difference. This study suggests that future intensification of tropical cyclones leads to future reduction in their frequency under the condition that the contribution of tropical cyclone remains the same or smaller.", "author" : [ { "dropping-particle" : "", "family" : "Satoh", "given" : "Masaki", "non-dropping-particle" : "", "parse-names" : false, "suffix" : "" }, { "dropping-particle" : "", "family" : "Yamada", "given" : "Yohei", "non-dropping-particle" : "", "parse-names" : false, "suffix" : "" }, { "dropping-particle" : "", "family" : "Sugi", "given" : "Masato", "non-dropping-particle" : "", "parse-names" : false, "suffix" : "" }, { "dropping-particle" : "", "family" : "Komada", "given" : "Chihiro", "non-dropping-particle" : "", "parse-names" : false, "suffix" : "" }, { "dropping-particle" : "", "family" : "Noda", "given" : "Akira T.", "non-dropping-particle" : "", "parse-names" : false, "suffix" : "" } ], "container-title" : "Journal of the Meteorological Society of Japan. Series II", "id" : "ITEM-1", "issue" : "4", "issued" : { "date-parts" : [ [ "2015" ] ] }, "page" : "489-500", "title" : "Constraint on Future Change in Global Frequency of Tropical Cyclones due to Global Warming", "translator" : [ { "dropping-particle" : "", "family" : "S911", "given" : "", "non-dropping-particle" : "", "parse-names" : false, "suffix" : "" } ], "type" : "article-journal", "volume" : "93" }, "uris" : [ "http://www.mendeley.com/documents/?uuid=7124fff8-7e8d-4c92-af33-bc9cbb1fefdf" ] } ], "mendeley" : { "formattedCitation" : "(Satoh et al., 2015)", "manualFormatting" : "Satoh et al. (2015)", "plainTextFormattedCitation" : "(Satoh et al., 2015)", "previouslyFormattedCitation" : "(Satoh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atoh et al. (2015)</w:t>
      </w:r>
      <w:r w:rsidRPr="00D424AA">
        <w:rPr>
          <w:rFonts w:cs="Times New Roman"/>
          <w:lang w:val="en-GB"/>
        </w:rPr>
        <w:fldChar w:fldCharType="end"/>
      </w:r>
      <w:r w:rsidRPr="00841A35">
        <w:rPr>
          <w:rFonts w:cs="Times New Roman"/>
          <w:lang w:val="en-GB"/>
        </w:rPr>
        <w:t xml:space="preserve"> further posits that the robust simulated increase in the number of intens</w:t>
      </w:r>
      <w:r w:rsidRPr="00D424AA">
        <w:rPr>
          <w:rFonts w:cs="Times New Roman"/>
          <w:lang w:val="en-GB"/>
        </w:rPr>
        <w:t xml:space="preserve">e TCs, and hence increased vertical mass flux associated with intense TCs, must lead to a decrease in overall TC frequency because of this association. The </w:t>
      </w:r>
      <w:r w:rsidRPr="00D424AA">
        <w:rPr>
          <w:rFonts w:cs="Times New Roman"/>
          <w:lang w:val="en-GB"/>
        </w:rPr>
        <w:lastRenderedPageBreak/>
        <w:t xml:space="preserve">Genesis Potential Index can be modified to mimic the TC frequency decreases of a model by altering the treatment of humidity </w:t>
      </w:r>
      <w:r w:rsidRPr="00D424AA">
        <w:rPr>
          <w:rFonts w:cs="Times New Roman"/>
          <w:lang w:val="en-GB"/>
        </w:rPr>
        <w:fldChar w:fldCharType="begin" w:fldLock="1"/>
      </w:r>
      <w:r w:rsidR="00FF6231">
        <w:rPr>
          <w:rFonts w:cs="Times New Roman"/>
          <w:lang w:val="en-GB"/>
        </w:rPr>
        <w:instrText>ADDIN CSL_CITATION { "citationItems" : [ { "id" : "ITEM-1", "itemData" : { "DOI" : "10.1175/JCLI-D-13-00505.1", "ISBN" : "0894-8755\\r1520-0442", "ISSN" : "08948755", "abstract" : "Tropical cyclone genesis indices (TCGIs) are functions of the large-scale environment that are designed to be proxies for the probability of tropical cyclone (TC) genesis. While the performance of TCGIs in the current climate can be assessed by direct comparison to TC observations, their ability to represent future TC activity based on projections of the large-scale environment cannot. Here the authors examine the performance of TCGIs in high-resolution atmospheric model simulations forced with sea surface temperatures (SST) of future, warmer climate scenarios. They investigate whether the TCGIs derived for the present climate can, when computed from large-scale fields taken from future climate simulations, capture the simulated global mean decreases in TC frequency. The TCGIs differ in their choice of environmental predictors, and several choices of predictors perform well in the present climate. However, some TCGIs that perform well in the present climate do not accurately reproduce the simulated future decrease in TC frequency. This decrease is captured when the humidity predictor is the column saturation deficit rather than relative humidity. Using saturation deficit with relative SST as the other thermodynamic predictor overpredicts the TC frequency decrease, while using potential intensity in place of relative SST as the other thermodynamic predictor gives a good prediction of the decrease's magnitude. These positive results appear to depend on the spatial and seasonal patterns in the imposed SST changes; none of the indices capture correctly the frequency decrease in simulations with spatially uniform climate forcings, whether a globally uniform increase in SST of 2K, or a doubling of CO2 with no change in SST.", "author" : [ { "dropping-particle" : "", "family" : "Camargo", "given" : "Suzana J.", "non-dropping-particle" : "", "parse-names" : false, "suffix" : "" }, { "dropping-particle" : "", "family" : "Tippett", "given" : "Michael K.", "non-dropping-particle" : "", "parse-names" : false, "suffix" : "" }, { "dropping-particle" : "", "family" : "Sobel", "given" : "Adam H.", "non-dropping-particle" : "", "parse-names" : false, "suffix" : "" }, { "dropping-particle" : "", "family" : "Vecchi", "given" : "Gabriel A.", "non-dropping-particle" : "", "parse-names" : false, "suffix" : "" }, { "dropping-particle" : "", "family" : "Zhao", "given" : "Ming", "non-dropping-particle" : "", "parse-names" : false, "suffix" : "" } ], "container-title" : "Journal of Climate", "id" : "ITEM-1", "issue" : "24", "issued" : { "date-parts" : [ [ "2014" ] ] }, "page" : "9171-9196", "title" : "Testing the performance of tropical cyclone genesis indices in future climates using the HiRAM model", "translator" : [ { "dropping-particle" : "", "family" : "S915", "given" : "", "non-dropping-particle" : "", "parse-names" : false, "suffix" : "" } ], "type" : "article-journal", "volume" : "27" }, "uris" : [ "http://www.mendeley.com/documents/?uuid=8aef9b36-5884-468c-b129-9eb2d26d6856" ] } ], "mendeley" : { "formattedCitation" : "(Camargo et al., 2014)", "plainTextFormattedCitation" : "(Camargo et al., 2014)", "previouslyFormattedCitation" : "(Camargo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amargo et al., 2014)</w:t>
      </w:r>
      <w:r w:rsidRPr="00D424AA">
        <w:rPr>
          <w:rFonts w:cs="Times New Roman"/>
          <w:lang w:val="en-GB"/>
        </w:rPr>
        <w:fldChar w:fldCharType="end"/>
      </w:r>
      <w:r w:rsidRPr="00841A35">
        <w:rPr>
          <w:rFonts w:cs="Times New Roman"/>
          <w:lang w:val="en-GB"/>
        </w:rPr>
        <w:t xml:space="preserve">, supporting the idea that increased mid-tropospheric saturation deficit </w:t>
      </w:r>
      <w:r w:rsidRPr="00D424AA">
        <w:rPr>
          <w:rFonts w:cs="Times New Roman"/>
          <w:lang w:val="en-GB"/>
        </w:rPr>
        <w:fldChar w:fldCharType="begin" w:fldLock="1"/>
      </w:r>
      <w:r w:rsidR="00417CA4">
        <w:rPr>
          <w:rFonts w:cs="Times New Roman"/>
          <w:lang w:val="en-GB"/>
        </w:rPr>
        <w:instrText>ADDIN CSL_CITATION { "citationItems" : [ { "id" : "ITEM-1", "itemData" : { "DOI" : "10.1175/BAMS-89-3-347", "ISSN" : "00030007", "abstract" : "Changes in tropical cyclone activity are among the more potentially consequential results of global climate change, and it is therefore of considerable interest to understand how anthropogenic climate change may affect such storms. Global climate models are currently used to estimate future climate change, but the current generation of models lacks the horizontal resolution necessary to resolve the intense inner core of tropical cyclones. Here we review a new technique for inferring tropical cyclone climatology from the output of global models, extend it to predict genesis climatologies (rather than relying on historical climatology), and apply it to current and future climate states simulated by a suite of global models developed in support of the most recent Intergovernmental Panel on Climate Change report. This new technique attacks the horizontal resolution problem by using a specialized, coupled ocean-atmosphere hurricane model phrased in angular momentum coordinates, which provide a high resolution of the core at low cost. This model is run along each of 2,000 storm tracks generated using an advection-and-beta model, which is, in turn, driven by large-scale winds derived from the global models. In an extension to this method, tracks are initiated by randomly seeding large areas of the tropics with weak vortices and then allowing the intensity model to determine their survival, based on large-scale environmental conditions. We show that this method is largely successful in reproducing the observed seasonal cycle and interannual variability of tropical cyclones in the present climate, and that it is more modestly successful in simulating their spatial distribution. When applied to simulations of global climate with double the present concentration of carbon dioxide, this method predicts substantial changes and geographic shifts in tropical cyclone activity, but with much variation among the global climate models used. Basinwide power dissipation and storm intensity generally increase with global warming, but the results vary from model to model and from basin to basin. Storm frequency decreases in the Southern Hemisphere and north Indian Ocean, increases in the western North Pacific, and is indeterminate elsewhere. We demonstrate the in these simulations, the change in tropical cyclone activity is greatly influenced by the increasing difference between the moist entropy of the boundary layer and that of the middle troposphere as the climate warms. \u00a9\u2026", "author" : [ { "dropping-particle" : "", "family" : "Emanuel", "given" : "Kerry A.", "non-dropping-particle" : "", "parse-names" : false, "suffix" : "" }, { "dropping-particle" : "", "family" : "Sundararajan", "given" : "Ragoth", "non-dropping-particle" : "", "parse-names" : false, "suffix" : "" }, { "dropping-particle" : "", "family" : "Williams", "given" : "John", "non-dropping-particle" : "", "parse-names" : false, "suffix" : "" } ], "container-title" : "Bulletin of the American Meteorological Society", "id" : "ITEM-1", "issue" : "3", "issued" : { "date-parts" : [ [ "2008" ] ] }, "page" : "347-367", "title" : "Hurricanes and global warming: Results from downscaling IPCC AR4 simulations", "translator" : [ { "dropping-particle" : "", "family" : "S2994", "given" : "", "non-dropping-particle" : "", "parse-names" : false, "suffix" : "" } ], "type" : "article-journal", "volume" : "89" }, "uris" : [ "http://www.mendeley.com/documents/?uuid=8eb04b88-998c-4985-a4a9-5bace2891cc2" ] } ], "mendeley" : { "formattedCitation" : "(Emanuel et al., 2008)", "plainTextFormattedCitation" : "(Emanuel et al., 2008)", "previouslyFormattedCitation" : "(Emanuel et al., 200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manuel et al., 2008)</w:t>
      </w:r>
      <w:r w:rsidRPr="00D424AA">
        <w:rPr>
          <w:rFonts w:cs="Times New Roman"/>
          <w:lang w:val="en-GB"/>
        </w:rPr>
        <w:fldChar w:fldCharType="end"/>
      </w:r>
      <w:r w:rsidRPr="00841A35">
        <w:rPr>
          <w:rFonts w:cs="Times New Roman"/>
          <w:lang w:val="en-GB"/>
        </w:rPr>
        <w:t xml:space="preserve"> controls TC frequency, but the approach remains empirical. Other possible controlling factors, such as a decline in the number of seeds (held constant in Emanuel’s downscaling approach, or dependent on </w:t>
      </w:r>
      <w:r w:rsidRPr="00D424AA">
        <w:rPr>
          <w:rFonts w:cs="Times New Roman"/>
          <w:lang w:val="en-GB"/>
        </w:rPr>
        <w:t xml:space="preserve">the genesis index formulation in the approach proposed by </w:t>
      </w:r>
      <w:commentRangeStart w:id="2647"/>
      <w:r w:rsidRPr="00D424AA">
        <w:rPr>
          <w:rFonts w:cs="Times New Roman"/>
          <w:lang w:val="en-GB"/>
        </w:rPr>
        <w:fldChar w:fldCharType="begin" w:fldLock="1"/>
      </w:r>
      <w:ins w:id="2648" w:author="Robin Matthews" w:date="2021-07-14T10:16:00Z">
        <w:r w:rsidR="00C45A6E">
          <w:rPr>
            <w:rFonts w:cs="Times New Roman"/>
            <w:lang w:val="en-GB"/>
          </w:rPr>
          <w:instrText>ADDIN CSL_CITATION { "citationItems" : [ { "id" : "ITEM-1", "itemData" : { "DOI" : "10.1175/JCLI-D-19-0452.1", "ISSN" : "0894-8755", "abstract" : "Tropical cyclone (TC) activity is examined using the Columbia Hazard model (CHAZ), a statistical\u2013dynamical downscaling system, with environmental conditions taken from simulations from phase 5 of the Coupled Model Intercomparison Project (CMIP5) for both the historical period and a future scenario under the representative concentration pathway 8.5. Projections of individual global and basin TC frequency depend sensitively on the choice of moisture variable used in the tropical genesis cyclone index (TCGI) component of CHAZ. Simulations using column relative humidity show an increasing trend in the future, while those using saturation deficit show a decreasing trend, although both give similar results in the historical period. While the projected annual TC frequency is also sensitive to the choice of model used to provide the environmental conditions, the choice of humidity variable in the TCGI is more important. Changes in TC frequency directly affect the projected TCs\u2019 tracks and the frequencies of strong storms on both basin and regional scales. This leads to large uncertainty in assessing regional and local storm hazards. The uncertainty here is fundamental and epistemic in nature. Increases in the fraction of major TCs, rapid intensification rate, and decreases in forward speed are insensitive to TC frequency, however. The present results are also consistent with prior studies in indicating that those TC events that do occur will, on average, be more destructive in the future because of the robustly projected increases in intensity.", "author" : [ { "dropping-particle" : "", "family" : "Lee", "given" : "Chia-Ying", "non-dropping-particle" : "", "parse-names" : false, "suffix" : "" }, { "dropping-particle" : "", "family" : "Camargo", "given" : "Suzana J", "non-dropping-particle" : "", "parse-names" : false, "suffix" : "" }, { "dropping-particle" : "", "family" : "Sobel", "given" : "Adam H", "non-dropping-particle" : "", "parse-names" : false, "suffix" : "" }, { "dropping-particle" : "", "family" : "Tippett", "given" : "Michael K", "non-dropping-particle" : "", "parse-names" : false, "suffix" : "" } ], "container-title" : "Journal of Climate", "id" : "ITEM-1", "issue" : "11", "issued" : { "date-parts" : [ [ "2020", "5", "6" ] ] }, "page" : "4815-4834", "title" : "Statistical\u2013Dynamical Downscaling Projections of Tropical Cyclone Activity in a Warming Climate: Two Diverging Genesis Scenarios", "translator" : [ { "dropping-particle" : "", "family" : "S2932", "given" : "", "non-dropping-particle" : "", "parse-names" : false, "suffix" : "" } ], "type" : "article-journal", "volume" : "33" }, "uris" : [ "http://www.mendeley.com/documents/?uuid=80a0d99f-8360-4d58-81a8-7f905997bac8" ] } ], "mendeley" : { "formattedCitation" : "(Lee et al., 2020a)", "manualFormatting" : "C.-Y. Lee et al., 2020", "plainTextFormattedCitation" : "(Lee et al., 2020a)", "previouslyFormattedCitation" : "(Lee et al., 2020a)" }, "properties" : { "noteIndex" : 0 }, "schema" : "https://github.com/citation-style-language/schema/raw/master/csl-citation.json" }</w:instrText>
        </w:r>
      </w:ins>
      <w:del w:id="2649" w:author="Robin Matthews" w:date="2021-07-14T10:16:00Z">
        <w:r w:rsidR="00FF6231" w:rsidDel="00C45A6E">
          <w:rPr>
            <w:rFonts w:cs="Times New Roman"/>
            <w:lang w:val="en-GB"/>
          </w:rPr>
          <w:delInstrText>ADDIN CSL_CITATION { "citationItems" : [ { "id" : "ITEM-1", "itemData" : { "DOI" : "10.1175/JCLI-D-19-0452.1", "ISSN" : "0894-8755", "abstract" : "Tropical cyclone (TC) activity is examined using the Columbia Hazard model (CHAZ), a statistical\u2013dynamical downscaling system, with environmental conditions taken from simulations from phase 5 of the Coupled Model Intercomparison Project (CMIP5) for both the historical period and a future scenario under the representative concentration pathway 8.5. Projections of individual global and basin TC frequency depend sensitively on the choice of moisture variable used in the tropical genesis cyclone index (TCGI) component of CHAZ. Simulations using column relative humidity show an increasing trend in the future, while those using saturation deficit show a decreasing trend, although both give similar results in the historical period. While the projected annual TC frequency is also sensitive to the choice of model used to provide the environmental conditions, the choice of humidity variable in the TCGI is more important. Changes in TC frequency directly affect the projected TCs\u2019 tracks and the frequencies of strong storms on both basin and regional scales. This leads to large uncertainty in assessing regional and local storm hazards. The uncertainty here is fundamental and epistemic in nature. Increases in the fraction of major TCs, rapid intensification rate, and decreases in forward speed are insensitive to TC frequency, however. The present results are also consistent with prior studies in indicating that those TC events that do occur will, on average, be more destructive in the future because of the robustly projected increases in intensity.", "author" : [ { "dropping-particle" : "", "family" : "Lee", "given" : "Chia-Ying", "non-dropping-particle" : "", "parse-names" : false, "suffix" : "" }, { "dropping-particle" : "", "family" : "Camargo", "given" : "Suzana J", "non-dropping-particle" : "", "parse-names" : false, "suffix" : "" }, { "dropping-particle" : "", "family" : "Sobel", "given" : "Adam H", "non-dropping-particle" : "", "parse-names" : false, "suffix" : "" }, { "dropping-particle" : "", "family" : "Tippett", "given" : "Michael K", "non-dropping-particle" : "", "parse-names" : false, "suffix" : "" } ], "container-title" : "Journal of Climate", "id" : "ITEM-1", "issue" : "11", "issued" : { "date-parts" : [ [ "2020", "5", "6" ] ] }, "page" : "4815-4834", "title" : "Statistical\u2013Dynamical Downscaling Projections of Tropical Cyclone Activity in a Warming Climate: Two Diverging Genesis Scenarios", "translator" : [ { "dropping-particle" : "", "family" : "S2932", "given" : "", "non-dropping-particle" : "", "parse-names" : false, "suffix" : "" } ], "type" : "article-journal", "volume" : "33" }, "uris" : [ "http://www.mendeley.com/documents/?uuid=80a0d99f-8360-4d58-81a8-7f905997bac8" ] } ], "mendeley" : { "formattedCitation" : "(Lee et al., 2020a)", "manualFormatting" : "Lee et al., 2020", "plainTextFormattedCitation" : "(Lee et al., 2020a)", "previouslyFormattedCitation" : "(Lee et al., 2020a)" }, "properties" : { "noteIndex" : 0 }, "schema" : "https://github.com/citation-style-language/schema/raw/master/csl-citation.json" }</w:delInstrText>
        </w:r>
      </w:del>
      <w:r w:rsidRPr="00D424AA">
        <w:rPr>
          <w:rFonts w:cs="Times New Roman"/>
          <w:lang w:val="en-GB"/>
        </w:rPr>
        <w:fldChar w:fldCharType="separate"/>
      </w:r>
      <w:del w:id="2650" w:author="Robin Matthews" w:date="2021-07-14T10:16:00Z">
        <w:r w:rsidR="00A26296" w:rsidDel="00C45A6E">
          <w:rPr>
            <w:rFonts w:cs="Times New Roman"/>
            <w:noProof/>
            <w:lang w:val="en-GB"/>
          </w:rPr>
          <w:delText>L</w:delText>
        </w:r>
      </w:del>
      <w:ins w:id="2651" w:author="Robin Matthews" w:date="2021-07-14T10:16:00Z">
        <w:r w:rsidR="00C45A6E">
          <w:rPr>
            <w:noProof/>
          </w:rPr>
          <w:t>C.-Y. Lee et al., 2020</w:t>
        </w:r>
      </w:ins>
      <w:del w:id="2652" w:author="Robin Matthews" w:date="2021-07-14T10:16:00Z">
        <w:r w:rsidR="00A26296" w:rsidDel="00C45A6E">
          <w:rPr>
            <w:rFonts w:cs="Times New Roman"/>
            <w:noProof/>
            <w:lang w:val="en-GB"/>
          </w:rPr>
          <w:delText>ee et al., 2020</w:delText>
        </w:r>
      </w:del>
      <w:r w:rsidRPr="00D424AA">
        <w:rPr>
          <w:rFonts w:cs="Times New Roman"/>
          <w:lang w:val="en-GB"/>
        </w:rPr>
        <w:fldChar w:fldCharType="end"/>
      </w:r>
      <w:commentRangeEnd w:id="2647"/>
      <w:r w:rsidR="00A26296">
        <w:rPr>
          <w:rStyle w:val="Marquedecommentaire"/>
        </w:rPr>
        <w:commentReference w:id="2647"/>
      </w:r>
      <w:r w:rsidRPr="00841A35">
        <w:rPr>
          <w:rFonts w:cs="Times New Roman"/>
          <w:lang w:val="en-GB"/>
        </w:rPr>
        <w:t>) caused by increased atmospheric stability have been proposed, but questioned as an important fac</w:t>
      </w:r>
      <w:r w:rsidRPr="00D424AA">
        <w:rPr>
          <w:rFonts w:cs="Times New Roman"/>
          <w:lang w:val="en-GB"/>
        </w:rPr>
        <w:t xml:space="preserve">tor </w:t>
      </w:r>
      <w:r w:rsidRPr="00D424AA">
        <w:rPr>
          <w:rFonts w:cs="Times New Roman"/>
          <w:lang w:val="en-GB"/>
        </w:rPr>
        <w:fldChar w:fldCharType="begin" w:fldLock="1"/>
      </w:r>
      <w:r w:rsidR="00FF6231">
        <w:rPr>
          <w:rFonts w:cs="Times New Roman"/>
          <w:lang w:val="en-GB"/>
        </w:rPr>
        <w:instrText>ADDIN CSL_CITATION { "citationItems" : [ { "id" : "ITEM-1", "itemData" : { "DOI" : "10.1002/2017GL076081", "ISSN" : "0094-8276", "abstract" : "Abstract Atlantic tropical cyclone (TC) genesis is strongly linked with African easterly waves (AEWs) on the synoptic time scale. However, the TC-AEW relationship is unclear on interannual to climate time scales, and it is unknown whether AEWs are necessary to maintain climatological TC frequency, that is, whether TCs are limited by AEWs. We investigated the impact of AEW suppression on seasonal Atlantic TC activity using a 10-member ensemble of regional climate model simulations in which AEWs were either prescribed or removed through the lateral boundary condition. The climate model experiments produced no significant change in seasonal Atlantic TC number, indicating that AEWs are not necessary to maintain climatological basin-wide TC frequency even though TCs readily originate from these types of disturbances. This suggests that the specific type of ?seedling? disturbance is unimportant for determining basin-wide seasonal Atlantic TC number and that in the absence of AEWs, TCs will generate by other mechanisms. The results imply that changes in the presence of AEWs may not be reliable predictors of seasonal variability and future change in Atlantic TC frequency.", "author" : [ { "dropping-particle" : "", "family" : "Patricola", "given" : "Christina M", "non-dropping-particle" : "", "parse-names" : false, "suffix" : "" }, { "dropping-particle" : "", "family" : "Saravanan", "given" : "R", "non-dropping-particle" : "", "parse-names" : false, "suffix" : "" }, { "dropping-particle" : "", "family" : "Chang", "given" : "Ping", "non-dropping-particle" : "", "parse-names" : false, "suffix" : "" } ], "container-title" : "Geophysical Research Letters", "id" : "ITEM-1", "issue" : "1", "issued" : { "date-parts" : [ [ "2018", "1" ] ] }, "page" : "471-479", "publisher" : "John Wiley &amp; Sons, Ltd", "title" : "The Response of Atlantic Tropical Cyclones to Suppression of African Easterly Waves", "translator" : [ { "dropping-particle" : "", "family" : "S1414", "given" : "", "non-dropping-particle" : "", "parse-names" : false, "suffix" : "" } ], "type" : "article-journal", "volume" : "45" }, "uris" : [ "http://www.mendeley.com/documents/?uuid=0c766594-7efb-4e50-9efb-3d7a6b417d1a", "http://www.mendeley.com/documents/?uuid=350f6f5b-6293-4931-87a1-19a45f80708c", "http://www.mendeley.com/documents/?uuid=152fffc3-bc8a-45c5-b85c-b4ee1a2422d9" ] } ], "mendeley" : { "formattedCitation" : "(Patricola et al., 2018)", "plainTextFormattedCitation" : "(Patricola et al., 2018)", "previouslyFormattedCitation" : "(Patricol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atricola et al., 2018)</w:t>
      </w:r>
      <w:r w:rsidRPr="00D424AA">
        <w:rPr>
          <w:rFonts w:cs="Times New Roman"/>
          <w:lang w:val="en-GB"/>
        </w:rPr>
        <w:fldChar w:fldCharType="end"/>
      </w:r>
      <w:r w:rsidRPr="00841A35">
        <w:rPr>
          <w:rFonts w:cs="Times New Roman"/>
          <w:lang w:val="en-GB"/>
        </w:rPr>
        <w:t>. The re</w:t>
      </w:r>
      <w:r w:rsidRPr="00D424AA">
        <w:rPr>
          <w:rFonts w:cs="Times New Roman"/>
          <w:lang w:val="en-GB"/>
        </w:rPr>
        <w:t xml:space="preserve">solution of atmospheric models affects the number of seeds, hence TC genesis frequency </w:t>
      </w:r>
      <w:r w:rsidRPr="00D424AA">
        <w:rPr>
          <w:rFonts w:cs="Times New Roman"/>
          <w:lang w:val="en-GB"/>
        </w:rPr>
        <w:fldChar w:fldCharType="begin" w:fldLock="1"/>
      </w:r>
      <w:r w:rsidR="00FF6231">
        <w:rPr>
          <w:rFonts w:cs="Times New Roman"/>
          <w:lang w:val="en-GB"/>
        </w:rPr>
        <w:instrText>ADDIN CSL_CITATION { "citationItems" : [ { "id" : "ITEM-1", "itemData" : { "DOI" : "10.1007/s00382-019-04913-y", "ISSN" : "1432-0894", "abstract" : "Responses of tropical cyclones (TCs) to CO2 doubling are explored using coupled global climate models (GCMs) with increasingly refined atmospheric/land horizontal grids (~ 200 km, ~ 50 km and ~ 25 km). The three models exhibit similar changes in background climate fields thought to regulate TC activity, such as relative sea surface temperature (SST), potential intensity, and wind shear. However, global TC frequency decreases substantially in the 50 km model, while the 25 km model shows no significant change. The ~ 25 km model also has a substantial and spatially-ubiquitous increase of Category 3\u20134\u20135 hurricanes. Idealized perturbation experiments are performed to understand the TC response. Each model\u2019s transient fully-coupled 2 \u00d7 CO2 TC activity response is largely recovered by \u201ctime-slice\u201d experiments using time-invariant SST perturbations added to each model\u2019s own SST climatology. The TC response to SST forcing depends on each model\u2019s background climatological SST biases: removing these biases leads to a global TC intensity increase in the ~ 50 km model, and a global TC frequency increase in the ~ 25 km model, in response to CO2-induced warming patterns and CO2 doubling. Isolated CO2 doubling leads to a significant TC frequency decrease, while isolated uniform SST warming leads to a significant global TC frequency increase; the ~ 25 km model has a greater tendency for frequency increase. Global TC frequency responds to both (1) changes in TC \u201cseeds\u201d, which increase due to warming (more so in the ~ 25 km model) and decrease due to higher CO2 concentrations, and (2) less efficient development of these\u201cseeds\u201d into TCs, largely due to the nonlinear relation between temperature and saturation specific humidity.", "author" : [ { "dropping-particle" : "", "family" : "Vecchi", "given" : "Gabriel A", "non-dropping-particle" : "", "parse-names" : false, "suffix" : "" }, { "dropping-particle" : "", "family" : "Delworth", "given" : "Thomas L", "non-dropping-particle" : "", "parse-names" : false, "suffix" : "" }, { "dropping-particle" : "", "family" : "Murakami", "given" : "Hiroyuki", "non-dropping-particle" : "", "parse-names" : false, "suffix" : "" }, { "dropping-particle" : "", "family" : "Underwood", "given" : "Seth D", "non-dropping-particle" : "", "parse-names" : false, "suffix" : "" }, { "dropping-particle" : "", "family" : "Wittenberg", "given" : "Andrew T", "non-dropping-particle" : "", "parse-names" : false, "suffix" : "" }, { "dropping-particle" : "", "family" : "Zeng", "given" : "Fanrong", "non-dropping-particle" : "", "parse-names" : false, "suffix" : "" }, { "dropping-particle" : "", "family" : "Zhang", "given" : "Wei", "non-dropping-particle" : "", "parse-names" : false, "suffix" : "" }, { "dropping-particle" : "", "family" : "Baldwin", "given" : "Jane W", "non-dropping-particle" : "", "parse-names" : false, "suffix" : "" }, { "dropping-particle" : "", "family" : "Bhatia", "given" : "Kieran T", "non-dropping-particle" : "", "parse-names" : false, "suffix" : "" }, { "dropping-particle" : "", "family" : "Cooke", "given" : "William", "non-dropping-particle" : "", "parse-names" : false, "suffix" : "" }, { "dropping-particle" : "", "family" : "He", "given" : "Jie", "non-dropping-particle" : "", "parse-names" : false, "suffix" : "" }, { "dropping-particle" : "", "family" : "Kapnick", "given" : "Sarah B", "non-dropping-particle" : "", "parse-names" : false, "suffix" : "" }, { "dropping-particle" : "", "family" : "Knutson", "given" : "Thomas R", "non-dropping-particle" : "", "parse-names" : false, "suffix" : "" }, { "dropping-particle" : "", "family" : "Villarini", "given" : "Gabriele", "non-dropping-particle" : "", "parse-names" : false, "suffix" : "" }, { "dropping-particle" : "", "family" : "Wiel", "given" : "Karin", "non-dropping-particle" : "van der", "parse-names" : false, "suffix" : "" }, { "dropping-particle" : "", "family" : "Anderson", "given" : "Whit", "non-dropping-particle" : "", "parse-names" : false, "suffix" : "" }, { "dropping-particle" : "", "family" : "Balaji", "given" : "V", "non-dropping-particle" : "", "parse-names" : false, "suffix" : "" }, { "dropping-particle" : "", "family" : "Chen", "given" : "Jan\u2013Huey", "non-dropping-particle" : "", "parse-names" : false, "suffix" : "" }, { "dropping-particle" : "", "family" : "Dixon", "given" : "Keith W", "non-dropping-particle" : "", "parse-names" : false, "suffix" : "" }, { "dropping-particle" : "", "family" : "Gudgel", "given" : "Rich", "non-dropping-particle" : "", "parse-names" : false, "suffix" : "" }, { "dropping-particle" : "", "family" : "Harris", "given" : "Lucas M", "non-dropping-particle" : "", "parse-names" : false, "suffix" : "" }, { "dropping-particle" : "", "family" : "Jia", "given" : "Liwei", "non-dropping-particle" : "", "parse-names" : false, "suffix" : "" }, { "dropping-particle" : "", "family" : "Johnson", "given" : "Nathaniel C", "non-dropping-particle" : "", "parse-names" : false, "suffix" : "" }, { "dropping-particle" : "", "family" : "Lin", "given" : "Shian-Jiann", "non-dropping-particle" : "", "parse-names" : false, "suffix" : "" }, { "dropping-particle" : "", "family" : "Liu", "given" : "Maofeng", "non-dropping-particle" : "", "parse-names" : false, "suffix" : "" }, { "dropping-particle" : "", "family" : "Ng", "given" : "Ching Ho Justin", "non-dropping-particle" : "", "parse-names" : false, "suffix" : "" }, { "dropping-particle" : "", "family" : "Rosati", "given" : "Anthony", "non-dropping-particle" : "", "parse-names" : false, "suffix" : "" }, { "dropping-particle" : "", "family" : "Smith", "given" : "James A", "non-dropping-particle" : "", "parse-names" : false, "suffix" : "" }, { "dropping-particle" : "", "family" : "Yang", "given" : "Xiaosong", "non-dropping-particle" : "", "parse-names" : false, "suffix" : "" } ], "container-title" : "Climate Dynamics", "id" : "ITEM-1", "issued" : { "date-parts" : [ [ "2019" ] ] }, "title" : "Tropical cyclone sensitivities to CO2 doubling: roles of atmospheric resolution, synoptic variability and background climate changes", "translator" : [ { "dropping-particle" : "", "family" : "S2372", "given" : "", "non-dropping-particle" : "", "parse-names" : false, "suffix" : "" } ], "type" : "article-journal" }, "uris" : [ "http://www.mendeley.com/documents/?uuid=b9f3d39a-f5e8-4564-ab36-572193e4fd7c" ] }, { "id" : "ITEM-2", "itemData" : { "DOI" : "10.2151/sola.2020-012", "author" : [ { "dropping-particle" : "", "family" : "Sugi", "given" : "Masato", "non-dropping-particle" : "", "parse-names" : false, "suffix" : "" }, { "dropping-particle" : "", "family" : "Yamada", "given" : "Yohei", "non-dropping-particle" : "", "parse-names" : false, "suffix" : "" }, { "dropping-particle" : "", "family" : "Yoshida", "given" : "Kohei", "non-dropping-particle" : "", "parse-names" : false, "suffix" : "" }, { "dropping-particle" : "", "family" : "Mizuta", "given" : "Ryo", "non-dropping-particle" : "", "parse-names" : false, "suffix" : "" }, { "dropping-particle" : "", "family" : "Nakano", "given" : "Masuo", "non-dropping-particle" : "", "parse-names" : false, "suffix" : "" }, { "dropping-particle" : "", "family" : "Kodama", "given" : "Chihiro", "non-dropping-particle" : "", "parse-names" : false, "suffix" : "" }, { "dropping-particle" : "", "family" : "Satoh", "given" : "Masaki", "non-dropping-particle" : "", "parse-names" : false, "suffix" : "" } ], "container-title" : "SOLA", "id" : "ITEM-2", "issued" : { "date-parts" : [ [ "2020" ] ] }, "page" : "70-74", "title" : "Future changes in frequency of tropical cyclone seeds", "translator" : [ { "dropping-particle" : "", "family" : "S2159", "given" : "", "non-dropping-particle" : "", "parse-names" : false, "suffix" : "" } ], "type" : "article-journal", "volume" : "16" }, "uris" : [ "http://www.mendeley.com/documents/?uuid=e0247c91-f292-4ad5-92c5-82331e5e2388" ] }, { "id" : "ITEM-3", "itemData" : { "DOI" : "10.1186/s40645-020-00397-1", "ISSN" : "2197-4284", "abstract" : "Previous projections of the frequency of tropical cyclone genesis due to global warming, even in terms of sign of the change, depends on the chosen model simulation. Here, we systematically examine projected changes in tropical cyclones using six global atmospheric models with medium-to-high horizontal resolutions included in the sixth phase of the Coupled Model Intercomparison Project/High-Resolution Model Intercomparison Project. Changes in the frequency of tropical cyclone genesis could be broken down into the contributions from (i) the tropical cyclone seed, a depression having a closed contour of sea level pressure with a warm core and (ii) the survival rate, the ratio of the frequency of tropical cyclone genesis to that of tropical cyclone seeds. The multi-model ensemble mean indicates that tropical cyclone genesis frequencies are significantly decreased during the period 1990\u20132049, which is attributable to changes in tropical cyclone seeds. Analysis of the individual models shows that although most models project a more or less decreasing trend in tropical cyclone genesis frequencies and seeds, the survival rate also contributes to the result in some models. The present study indicates the usefulness of decomposition into the frequency of the tropical cyclone seeds and the survival rate to understand the cause of uncertainty in projected frequencies of tropical cyclone genesis.", "author" : [ { "dropping-particle" : "", "family" : "Yamada", "given" : "Yohei", "non-dropping-particle" : "", "parse-names" : false, "suffix" : "" }, { "dropping-particle" : "", "family" : "Kodama", "given" : "Chihiro", "non-dropping-particle" : "", "parse-names" : false, "suffix" : "" }, { "dropping-particle" : "", "family" : "Satoh", "given" : "Masaki", "non-dropping-particle" : "", "parse-names" : false, "suffix" : "" }, { "dropping-particle" : "", "family" : "Sugi", "given" : "Masato", "non-dropping-particle" : "", "parse-names" : false, "suffix" : "" }, { "dropping-particle" : "", "family" : "Roberts", "given" : "Malcolm J", "non-dropping-particle" : "", "parse-names" : false, "suffix" : "" }, { "dropping-particle" : "", "family" : "Mizuta", "given" : "Ryo", "non-dropping-particle" : "", "parse-names" : false, "suffix" : "" }, { "dropping-particle" : "", "family" : "Noda", "given" : "Akira T", "non-dropping-particle" : "", "parse-names" : false, "suffix" : "" }, { "dropping-particle" : "", "family" : "Nasuno", "given" : "Tomoe", "non-dropping-particle" : "", "parse-names" : false, "suffix" : "" }, { "dropping-particle" : "", "family" : "Nakano", "given" : "Masuo", "non-dropping-particle" : "", "parse-names" : false, "suffix" : "" }, { "dropping-particle" : "", "family" : "Vidale", "given" : "Pier Luigi", "non-dropping-particle" : "", "parse-names" : false, "suffix" : "" } ], "container-title" : "Progress in Earth and Planetary Science", "id" : "ITEM-3", "issue" : "1", "issued" : { "date-parts" : [ [ "2021", "12", "22" ] ] }, "page" : "11", "title" : "Evaluation of the contribution of tropical cyclone seeds to changes in tropical cyclone frequency due to global warming in high-resolution multi-model ensemble simulations", "translator" : [ { "dropping-particle" : "", "family" : "S3561", "given" : "", "non-dropping-particle" : "", "parse-names" : false, "suffix" : "" } ], "type" : "article-journal", "volume" : "8" }, "uris" : [ "http://www.mendeley.com/documents/?uuid=e6df1b6c-7b7f-4aa5-8eeb-8c41c280eb6e" ] } ], "mendeley" : { "formattedCitation" : "(Vecchi et al., 2019; Sugi et al., 2020; Yamada et al., 2021)", "plainTextFormattedCitation" : "(Vecchi et al., 2019; Sugi et al., 2020; Yamada et al., 2021)", "previouslyFormattedCitation" : "(Vecchi et al., 2019; Sugi et al., 2020; Yamada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ecchi et al., 2019; Sugi et al., 2020; Yamada et al., 2021)</w:t>
      </w:r>
      <w:r w:rsidRPr="00D424AA">
        <w:rPr>
          <w:rFonts w:cs="Times New Roman"/>
          <w:lang w:val="en-GB"/>
        </w:rPr>
        <w:fldChar w:fldCharType="end"/>
      </w:r>
      <w:r w:rsidRPr="00841A35">
        <w:rPr>
          <w:rFonts w:cs="Times New Roman"/>
          <w:lang w:val="en-GB"/>
        </w:rPr>
        <w:t>. The diverse and sometimes inconsistent projected changes in global TC frequency by high-resolution models indicate that better process understanding and improveme</w:t>
      </w:r>
      <w:r w:rsidRPr="00D424AA">
        <w:rPr>
          <w:rFonts w:cs="Times New Roman"/>
          <w:lang w:val="en-GB"/>
        </w:rPr>
        <w:t xml:space="preserve">nt of the models are needed to raise confidence in these changes. </w:t>
      </w:r>
    </w:p>
    <w:p w14:paraId="25AB37B7" w14:textId="77777777" w:rsidR="007A1008" w:rsidRPr="00D424AA" w:rsidRDefault="007A1008" w:rsidP="00D424AA">
      <w:pPr>
        <w:rPr>
          <w:rFonts w:cs="Times New Roman"/>
          <w:lang w:val="en-GB"/>
        </w:rPr>
      </w:pPr>
    </w:p>
    <w:p w14:paraId="34852346" w14:textId="4689B28F" w:rsidR="007A1008" w:rsidRPr="00D424AA" w:rsidRDefault="007A1008" w:rsidP="00D424AA">
      <w:pPr>
        <w:rPr>
          <w:rFonts w:cs="Times New Roman"/>
          <w:lang w:val="en-GB"/>
        </w:rPr>
      </w:pPr>
      <w:r w:rsidRPr="00D424AA">
        <w:rPr>
          <w:rFonts w:cs="Times New Roman"/>
          <w:lang w:val="en-GB"/>
        </w:rPr>
        <w:t xml:space="preserve">Most TC-permitting model simulations (10-60 km or finer grid spacing) are consistent in their projection of increases in the proportion of intense TCs (Category 4-5), as well as an increase in the intensity of the strongest TCs defined by maximum wind speed or central pressure fall </w:t>
      </w:r>
      <w:r w:rsidRPr="00D424AA">
        <w:rPr>
          <w:rFonts w:cs="Times New Roman"/>
          <w:lang w:val="en-GB"/>
        </w:rPr>
        <w:fldChar w:fldCharType="begin" w:fldLock="1"/>
      </w:r>
      <w:r w:rsidR="0012753B">
        <w:rPr>
          <w:rFonts w:cs="Times New Roman"/>
          <w:lang w:val="en-GB"/>
        </w:rPr>
        <w:instrText>ADDIN CSL_CITATION { "citationItems" : [ { "id" : "ITEM-1",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id" : "ITEM-2", "itemData" : { "DOI" : "10.5194/esd-9-187-2018", "ISSN" : "2190-4987", "abstract" : "Abstract. The United Nations Framework Convention on Climate Change (UNFCCC) invited the scientific community to explore the impacts of a world in which anthropogenic global warming is stabilized at only 1.5\u00b0C above preindustrial average temperatures. We present a projection of future tropical cyclone statistics for both 1.5 and 2.0\u00b0C stabilized warming scenarios with direct numerical simulation using a high-resolution global climate model. As in similar projections at higher warming levels, we find that even at these low warming levels the most intense tropical cyclones become more frequent and more intense, while simultaneously the frequency of weaker tropical storms is decreased. We also conclude that in the 1.5\u00b0C stabilization, the effect of aerosol forcing changes complicates the interpretation of greenhouse gas forcing changes.", "author" : [ { "dropping-particle" : "", "family" : "Wehner", "given" : "Michael F", "non-dropping-particle" : "", "parse-names" : false, "suffix" : "" }, { "dropping-particle" : "", "family" : "Reed", "given" : "Kevin A", "non-dropping-particle" : "", "parse-names" : false, "suffix" : "" }, { "dropping-particle" : "", "family" : "Loring", "given" : "Burlen", "non-dropping-particle" : "", "parse-names" : false, "suffix" : "" }, { "dropping-particle" : "", "family" : "Stone", "given" : "D\u00e1ith\u00ed", "non-dropping-particle" : "", "parse-names" : false, "suffix" : "" }, { "dropping-particle" : "", "family" : "Krishnan", "given" : "Harinarayan", "non-dropping-particle" : "", "parse-names" : false, "suffix" : "" } ], "container-title" : "Earth System Dynamics", "id" : "ITEM-2", "issue" : "1", "issued" : { "date-parts" : [ [ "2018", "2", "28" ] ] }, "page" : "187-195", "title" : "Changes in tropical cyclones under stabilized 1.5 and 2.0 \u00b0C global warming scenarios as simulated by the Community Atmospheric Model under the HAPPI protocols", "translator" : [ { "dropping-particle" : "", "family" : "S1653", "given" : "", "non-dropping-particle" : "", "parse-names" : false, "suffix" : "" } ], "type" : "article-journal", "volume" : "9" }, "uris" : [ "http://www.mendeley.com/documents/?uuid=f74e21cd-5ec6-4853-932d-64e3e52b6062" ] }, { "id" : "ITEM-3", "itemData" : { "DOI" : "10.1175/JCLI-D-11-00415.1", "ISSN" : "08948755", "abstract" : "AbstractNew versions of the high-resolution 20- and 60-km-mesh Meteorological Research Institute (MRI) atmospheric general circulation models (MRI-AGCM version 3.2) have been developed and used to investigate potential future changes in tropical cyclone (TC) activity. Compared with the previous version (version 3.1), version 3.2 yields a more realistic simulation of the present-day (1979\u20132003) global distribution of TCs. Moreover, the 20-km-mesh model version 3.2 is able to simulate extremely intense TCs (categories 4 and 5), which is the first time a global climate model has been able to simulate such extremely intense TCs through a multidecadal simulation. Future (2075\u201399) projections under the Intergovernmental Panel on Climate Change (IPCC) A1B scenario are conducted using versions 3.1 and 3.2, showing consistent decreases in the number of TCs globally and in both hemispheres as climate warms. Although projected future changes in basin-scale TC numbers show some differences between the two versions, t...", "author" : [ { "dropping-particle" : "", "family" : "Murakami", "given" : "Hiroyuki", "non-dropping-particle" : "", "parse-names" : false, "suffix" : "" }, { "dropping-particle" : "", "family" : "Wang", "given" : "Yuqing", "non-dropping-particle" : "", "parse-names" : false, "suffix" : "" }, { "dropping-particle" : "", "family" : "Yoshimura", "given" : "Hiromasa", "non-dropping-particle" : "", "parse-names" : false, "suffix" : "" }, { "dropping-particle" : "", "family" : "Mizuta", "given" : "Ryo", "non-dropping-particle" : "", "parse-names" : false, "suffix" : "" }, { "dropping-particle" : "", "family" : "Sugi", "given" : "Masato", "non-dropping-particle" : "", "parse-names" : false, "suffix" : "" }, { "dropping-particle" : "", "family" : "Shindo", "given" : "Eiki", "non-dropping-particle" : "", "parse-names" : false, "suffix" : "" }, { "dropping-particle" : "", "family" : "Adachi", "given" : "Yukimasa", "non-dropping-particle" : "", "parse-names" : false, "suffix" : "" }, { "dropping-particle" : "", "family" : "Yukimoto", "given" : "Seiji", "non-dropping-particle" : "", "parse-names" : false, "suffix" : "" }, { "dropping-particle" : "", "family" : "Hosaka", "given" : "Masahiro", "non-dropping-particle" : "", "parse-names" : false, "suffix" : "" }, { "dropping-particle" : "", "family" : "Kusunoki", "given" : "Shoji", "non-dropping-particle" : "", "parse-names" : false, "suffix" : "" }, { "dropping-particle" : "", "family" : "Ose", "given" : "Tomoaki", "non-dropping-particle" : "", "parse-names" : false, "suffix" : "" }, { "dropping-particle" : "", "family" : "Kitoh", "given" : "Akio", "non-dropping-particle" : "", "parse-names" : false, "suffix" : "" } ], "container-title" : "Journal of Climate", "id" : "ITEM-3", "issue" : "9", "issued" : { "date-parts" : [ [ "2012" ] ] }, "page" : "3237-3260", "title" : "Future changes in tropical cyclone activity projected by the new high-resolution MRI-AGCM", "translator" : [ { "dropping-particle" : "", "family" : "S1968", "given" : "", "non-dropping-particle" : "", "parse-names" : false, "suffix" : "" } ], "type" : "article-journal", "volume" : "25" }, "uris" : [ "http://www.mendeley.com/documents/?uuid=2c4a6ee3-7487-4d0f-a1dd-6ef6050eca56" ] }, { "id" : "ITEM-4", "itemData" : { "DOI" : "10.1002/2014GL061793", "ISSN" : "19448007", "abstract" : "Increases of tropical cyclone intensity with global warming have been demonstrated by historical data studies and theory. This raises great concern regarding future changes in typhoon intensity. The present study addressed the problem to what extent supertyphoons will become intense in the global warming climate of the late 21st century. Very high resolution downscale experiments using a cloud-resolving model without convective parameterizations were performed for the 30 most intense typhoons obtained from the 20 km mesh global simulation of a warmer climate. Twelve supertyphoons occurred in the downscale experiments, and the most intense supertyphoon attained a central pressure of 857 hPa and a wind speed of 88 m s-1. The maximum intensity of the supertyphoon was little affected by uncertainties that arise from experimental settings. This study indicates that the most intense future supertyphoon could attain wind speeds of 85-90 m s-1 and minimum central pressures of 860 hPa.", "author" : [ { "dropping-particle" : "", "family" : "Tsuboki", "given" : "Kazuhisa", "non-dropping-particle" : "", "parse-names" : false, "suffix" : "" }, { "dropping-particle" : "", "family" : "Yoshioka", "given" : "Mayumi K.", "non-dropping-particle" : "", "parse-names" : false, "suffix" : "" }, { "dropping-particle" : "", "family" : "Shinoda", "given" : "Taro", "non-dropping-particle" : "", "parse-names" : false, "suffix" : "" }, { "dropping-particle" : "", "family" : "Kato", "given" : "Masaya", "non-dropping-particle" : "", "parse-names" : false, "suffix" : "" }, { "dropping-particle" : "", "family" : "Kanada", "given" : "Sachie", "non-dropping-particle" : "", "parse-names" : false, "suffix" : "" }, { "dropping-particle" : "", "family" : "Kitoh", "given" : "Akio", "non-dropping-particle" : "", "parse-names" : false, "suffix" : "" } ], "container-title" : "Geophysical Research Letters", "id" : "ITEM-4", "issue" : "2", "issued" : { "date-parts" : [ [ "2015" ] ] }, "page" : "646-652", "title" : "Future increase of supertyphoon intensity associated with climate change", "translator" : [ { "dropping-particle" : "", "family" : "S2344", "given" : "", "non-dropping-particle" : "", "parse-names" : false, "suffix" : "" } ], "type" : "article-journal", "volume" : "42" }, "uris" : [ "http://www.mendeley.com/documents/?uuid=82b06811-9197-4423-b98a-b676d2d78890" ] } ], "mendeley" : { "formattedCitation" : "(Murakami et al., 2012; Tsuboki et al., 2015; Wehner et al., 2018a; Knutson et al., 2020)", "plainTextFormattedCitation" : "(Murakami et al., 2012; Tsuboki et al., 2015; Wehner et al., 2018a; Knutson et al., 2020)", "previouslyFormattedCitation" : "(Murakami et al., 2012; Tsuboki et al., 2015; Wehner et al., 2018a; Knuts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Murakami et al., 2012; Tsuboki et al., 2015; Wehner et al., 2018a; Knutson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The general reduction in the total number of TCs, which is concentrated in storms weaker than or equal to Category 1, contributes to this increase. The models are somewhat less consistent in projecting an increase in the frequency of Category 4-5 TCs </w:t>
      </w:r>
      <w:r w:rsidRPr="00D424AA">
        <w:rPr>
          <w:rFonts w:cs="Times New Roman"/>
          <w:lang w:val="en-GB"/>
        </w:rPr>
        <w:fldChar w:fldCharType="begin" w:fldLock="1"/>
      </w:r>
      <w:r w:rsidR="00FF6231">
        <w:rPr>
          <w:rFonts w:cs="Times New Roman"/>
          <w:lang w:val="en-GB"/>
        </w:rPr>
        <w:instrText>ADDIN CSL_CITATION { "citationItems" : [ { "id" : "ITEM-1", "itemData" : { "DOI" : "10.5194/esd-9-187-2018", "ISSN" : "2190-4987", "abstract" : "Abstract. The United Nations Framework Convention on Climate Change (UNFCCC) invited the scientific community to explore the impacts of a world in which anthropogenic global warming is stabilized at only 1.5\u00b0C above preindustrial average temperatures. We present a projection of future tropical cyclone statistics for both 1.5 and 2.0\u00b0C stabilized warming scenarios with direct numerical simulation using a high-resolution global climate model. As in similar projections at higher warming levels, we find that even at these low warming levels the most intense tropical cyclones become more frequent and more intense, while simultaneously the frequency of weaker tropical storms is decreased. We also conclude that in the 1.5\u00b0C stabilization, the effect of aerosol forcing changes complicates the interpretation of greenhouse gas forcing changes.", "author" : [ { "dropping-particle" : "", "family" : "Wehner", "given" : "Michael F", "non-dropping-particle" : "", "parse-names" : false, "suffix" : "" }, { "dropping-particle" : "", "family" : "Reed", "given" : "Kevin A", "non-dropping-particle" : "", "parse-names" : false, "suffix" : "" }, { "dropping-particle" : "", "family" : "Loring", "given" : "Burlen", "non-dropping-particle" : "", "parse-names" : false, "suffix" : "" }, { "dropping-particle" : "", "family" : "Stone", "given" : "D\u00e1ith\u00ed", "non-dropping-particle" : "", "parse-names" : false, "suffix" : "" }, { "dropping-particle" : "", "family" : "Krishnan", "given" : "Harinarayan", "non-dropping-particle" : "", "parse-names" : false, "suffix" : "" } ], "container-title" : "Earth System Dynamics", "id" : "ITEM-1", "issue" : "1", "issued" : { "date-parts" : [ [ "2018", "2", "28" ] ] }, "page" : "187-195", "title" : "Changes in tropical cyclones under stabilized 1.5 and 2.0 \u00b0C global warming scenarios as simulated by the Community Atmospheric Model under the HAPPI protocols", "translator" : [ { "dropping-particle" : "", "family" : "S1653", "given" : "", "non-dropping-particle" : "", "parse-names" : false, "suffix" : "" } ], "type" : "article-journal", "volume" : "9" }, "uris" : [ "http://www.mendeley.com/documents/?uuid=f74e21cd-5ec6-4853-932d-64e3e52b6062" ] } ], "mendeley" : { "formattedCitation" : "(Wehner et al., 2018a)", "plainTextFormattedCitation" : "(Wehner et al., 2018a)", "previouslyFormattedCitation" : "(Wehner et al., 2018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hner et al., 2018a)</w:t>
      </w:r>
      <w:r w:rsidRPr="00D424AA">
        <w:rPr>
          <w:rFonts w:cs="Times New Roman"/>
          <w:lang w:val="en-GB"/>
        </w:rPr>
        <w:fldChar w:fldCharType="end"/>
      </w:r>
      <w:r w:rsidRPr="00841A35">
        <w:rPr>
          <w:rFonts w:cs="Times New Roman"/>
          <w:lang w:val="en-GB"/>
        </w:rPr>
        <w:t xml:space="preserve">. The projected increase in the intensity of the strongest TCs is consistent with theoretical understanding (e.g., </w:t>
      </w:r>
      <w:commentRangeStart w:id="2653"/>
      <w:r w:rsidRPr="00D424AA">
        <w:rPr>
          <w:rFonts w:cs="Times New Roman"/>
          <w:lang w:val="en-GB"/>
        </w:rPr>
        <w:fldChar w:fldCharType="begin" w:fldLock="1"/>
      </w:r>
      <w:r w:rsidR="00FF6231">
        <w:rPr>
          <w:rFonts w:cs="Times New Roman"/>
          <w:lang w:val="en-GB"/>
        </w:rPr>
        <w:instrText>ADDIN CSL_CITATION { "citationItems" : [ { "id" : "ITEM-1", "itemData" : { "DOI" : "10.1038/326483a0", "ISSN" : "0028-0836", "author" : [ { "dropping-particle" : "", "family" : "Emanuel", "given" : "Kerry A", "non-dropping-particle" : "", "parse-names" : false, "suffix" : "" } ], "container-title" : "Nature", "id" : "ITEM-1", "issue" : "6112", "issued" : { "date-parts" : [ [ "1987", "4", "8" ] ] }, "page" : "483-485", "publisher" : "Nature Publishing Group", "title" : "The dependence of hurricane intensity on climate", "translator" : [ { "dropping-particle" : "", "family" : "S1426", "given" : "", "non-dropping-particle" : "", "parse-names" : false, "suffix" : "" } ], "type" : "article-journal", "volume" : "326" }, "uris" : [ "http://www.mendeley.com/documents/?uuid=b3e88fae-715e-46b0-b4f5-77fb0a07ce4a", "http://www.mendeley.com/documents/?uuid=72be6404-70a5-4624-afe8-9fc281bf019d", "http://www.mendeley.com/documents/?uuid=7503cc94-0f32-4743-af79-b7794589a37f" ] } ], "mendeley" : { "formattedCitation" : "(Emanuel, 1987)", "manualFormatting" : "Emanuel, 1987)", "plainTextFormattedCitation" : "(Emanuel, 1987)", "previouslyFormattedCitation" : "(Emanuel, 198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manuel, 1987)</w:t>
      </w:r>
      <w:r w:rsidRPr="00D424AA">
        <w:rPr>
          <w:rFonts w:cs="Times New Roman"/>
          <w:lang w:val="en-GB"/>
        </w:rPr>
        <w:fldChar w:fldCharType="end"/>
      </w:r>
      <w:commentRangeEnd w:id="2653"/>
      <w:r w:rsidR="00A26296">
        <w:rPr>
          <w:rStyle w:val="Marquedecommentaire"/>
        </w:rPr>
        <w:commentReference w:id="2653"/>
      </w:r>
      <w:r w:rsidRPr="00841A35">
        <w:rPr>
          <w:rFonts w:cs="Times New Roman"/>
          <w:lang w:val="en-GB"/>
        </w:rPr>
        <w:t xml:space="preserve"> and observations (e.g., </w:t>
      </w:r>
      <w:commentRangeStart w:id="2654"/>
      <w:r w:rsidRPr="00D424AA">
        <w:rPr>
          <w:rFonts w:cs="Times New Roman"/>
          <w:lang w:val="en-GB"/>
        </w:rPr>
        <w:fldChar w:fldCharType="begin" w:fldLock="1"/>
      </w:r>
      <w:r w:rsidR="00FF6231">
        <w:rPr>
          <w:rFonts w:cs="Times New Roman"/>
          <w:lang w:val="en-GB"/>
        </w:rPr>
        <w:instrText>ADDIN CSL_CITATION { "citationItems" : [ { "id" : "ITEM-1", "itemData" : { "DOI" : "10.1073/pnas.1920849117", "ISSN" : "0027-8424", "abstract" : "Theoretical understanding of the thermodynamic controls on tropical cyclone (TC) wind intensity, as well as numerical simulations, implies a positive trend in TC intensity in a warming world. The global instrumental record of TC intensity, however, is known to be heterogeneous in both space and time and is generally unsuitable for global trend analysis. To address this, a homogenized data record based on satellite data was previously created for the period 1982\u20132009. The 28-y homogenized record exhibited increasing global TC intensity trends, but they were not statistically significant at the 95% confidence level. Based on observed trends in the thermodynamic mean state of the tropical environment during this period, however, it was argued that the 28-y period was likely close to, but shorter than, the time required for a statistically significant positive global TC intensity trend to appear. Here the homogenized global TC intensity record is extended to the 39-y period 1979\u20132017, and statistically significant (at the 95% confidence level) increases are identified. Increases and trends are found in the exceedance probability and proportion of major (Saffir\u2212Simpson categories 3 to 5) TC intensities, which is consistent with expectations based on theoretical understanding and trends identified in numerical simulations in warming scenarios. Major TCs pose, by far, the greatest threat to lives and property. Between the early and latter halves of the time period, the major TC exceedance probability increases by about 8% per decade, with a 95% CI of 2 to 15% per decade.", "author" : [ { "dropping-particle" : "", "family" : "Kossin", "given" : "James P.", "non-dropping-particle" : "", "parse-names" : false, "suffix" : "" }, { "dropping-particle" : "", "family" : "Knapp", "given" : "Kenneth R.", "non-dropping-particle" : "", "parse-names" : false, "suffix" : "" }, { "dropping-particle" : "", "family" : "Olander", "given" : "Timothy L.", "non-dropping-particle" : "", "parse-names" : false, "suffix" : "" }, { "dropping-particle" : "", "family" : "Velden", "given" : "Christopher S.", "non-dropping-particle" : "", "parse-names" : false, "suffix" : "" } ], "container-title" : "Proceedings of the National Academy of Sciences", "id" : "ITEM-1", "issue" : "22", "issued" : { "date-parts" : [ [ "2020", "6", "2" ] ] }, "page" : "11975\u201311980", "title" : "Global increase in major tropical cyclone exceedance probability over the past four decades", "translator" : [ { "dropping-particle" : "", "family" : "S2674", "given" : "", "non-dropping-particle" : "", "parse-names" : false, "suffix" : "" } ], "type" : "article-journal", "volume" : "117" }, "uris" : [ "http://www.mendeley.com/documents/?uuid=14b95f37-d5f2-4f91-84a6-67cfffc45d86" ] } ], "mendeley" : { "formattedCitation" : "(Kossin et al., 2020)", "manualFormatting" : "Kossin et al., 2020)", "plainTextFormattedCitation" : "(Kossin et al., 2020)", "previouslyFormattedCitation" : "(Kossi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20)</w:t>
      </w:r>
      <w:r w:rsidRPr="00D424AA">
        <w:rPr>
          <w:rFonts w:cs="Times New Roman"/>
          <w:lang w:val="en-GB"/>
        </w:rPr>
        <w:fldChar w:fldCharType="end"/>
      </w:r>
      <w:commentRangeEnd w:id="2654"/>
      <w:r w:rsidR="00A26296">
        <w:rPr>
          <w:rStyle w:val="Marquedecommentaire"/>
        </w:rPr>
        <w:commentReference w:id="2654"/>
      </w:r>
      <w:r w:rsidRPr="00841A35">
        <w:rPr>
          <w:rFonts w:cs="Times New Roman"/>
          <w:lang w:val="en-GB"/>
        </w:rPr>
        <w:t>. For a 2°C global warming, the median proportion of Category 4–5 TCs increases by 13%, while the median global TC frequency decreases by 14%, which implies that the median of the global Category 4–5 TC frequency is slightly reduced by 1% o</w:t>
      </w:r>
      <w:r w:rsidRPr="00D424AA">
        <w:rPr>
          <w:rFonts w:cs="Times New Roman"/>
          <w:lang w:val="en-GB"/>
        </w:rPr>
        <w:t xml:space="preserve">r almost unchanged </w:t>
      </w:r>
      <w:r w:rsidRPr="00D424AA">
        <w:rPr>
          <w:rFonts w:cs="Times New Roman"/>
          <w:lang w:val="en-GB"/>
        </w:rPr>
        <w:fldChar w:fldCharType="begin" w:fldLock="1"/>
      </w:r>
      <w:r w:rsidR="0012753B">
        <w:rPr>
          <w:rFonts w:cs="Times New Roman"/>
          <w:lang w:val="en-GB"/>
        </w:rPr>
        <w:instrText>ADDIN CSL_CITATION { "citationItems" : [ { "id" : "ITEM-1",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mendeley" : { "formattedCitation" : "(Knutson et al., 2020)", "plainTextFormattedCitation" : "(Knutson et al., 2020)", "previouslyFormattedCitation" : "(Knuts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Knutson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fldChar w:fldCharType="begin" w:fldLock="1"/>
      </w:r>
      <w:r w:rsidR="00FF6231">
        <w:rPr>
          <w:rFonts w:cs="Times New Roman"/>
          <w:lang w:val="nb-NO"/>
        </w:rPr>
        <w:instrText>ADDIN CSL_CITATION { "citationItems" : [ { "id" : "ITEM-1", "itemData" : { "DOI" : "10.1073/pnas.1922500117", "ISSN" : "0027-8424", "abstract" : "Owing to the limited length of observed tropical cyclone data and the effects of multidecadal internal variability, it has been a challenge to detect trends in tropical cyclone activity on a global scale. However, there is a distinct spatial pattern of the trends in tropical cyclone frequency of occurrence on a global scale since 1980, with substantial decreases in the southern Indian Ocean and western North Pacific and increases in the North Atlantic and central Pacific. Here, using a suite of high-resolution dynamical model experiments, we show that the observed spatial pattern of trends is very unlikely to be explained entirely by underlying multidecadal internal variability; rather, external forcing such as greenhouse gases, aerosols, and volcanic eruptions likely played an important role. This study demonstrates that a climatic change in terms of the global spatial distribution of tropical cyclones has already emerged in observations and may in part be attributable to the increase in greenhouse gas emissions.", "author" : [ { "dropping-particle" : "", "family" : "Murakami", "given" : "Hiroyuki", "non-dropping-particle" : "", "parse-names" : false, "suffix" : "" }, { "dropping-particle" : "", "family" : "Delworth", "given" : "Thomas L.", "non-dropping-particle" : "", "parse-names" : false, "suffix" : "" }, { "dropping-particle" : "", "family" : "Cooke", "given" : "William F.", "non-dropping-particle" : "", "parse-names" : false, "suffix" : "" }, { "dropping-particle" : "", "family" : "Zhao", "given" : "Ming", "non-dropping-particle" : "", "parse-names" : false, "suffix" : "" }, { "dropping-particle" : "", "family" : "Xiang", "given" : "Baoqiang", "non-dropping-particle" : "", "parse-names" : false, "suffix" : "" }, { "dropping-particle" : "", "family" : "Hsu", "given" : "Pang-Chi", "non-dropping-particle" : "", "parse-names" : false, "suffix" : "" } ], "container-title" : "Proceedings of the National Academy of Sciences", "id" : "ITEM-1", "issue" : "20", "issued" : { "date-parts" : [ [ "2020", "5", "19" ] ] }, "page" : "10706-10714", "title" : "Detected climatic change in global distribution of tropical cyclones", "translator" : [ { "dropping-particle" : "", "family" : "S3404", "given" : "", "non-dropping-particle" : "", "parse-names" : false, "suffix" : "" } ], "type" : "article-journal", "volume" : "117" }, "uris" : [ "http://www.mendeley.com/documents/?uuid=76ef966c-968c-42cd-9ebc-f90a8cabc9cb" ] } ], "mendeley" : { "formattedCitation" : "(Murakami et al., 2020)", "manualFormatting" : "Murakami et al. (2020)", "plainTextFormattedCitation" : "(Murakami et al., 2020)", "previouslyFormattedCitation" : "(Murakami et al., 2020)" }, "properties" : { "noteIndex" : 0 }, "schema" : "https://github.com/citation-style-language/schema/raw/master/csl-citation.json" }</w:instrText>
      </w:r>
      <w:r w:rsidRPr="00D424AA">
        <w:rPr>
          <w:rFonts w:cs="Times New Roman"/>
          <w:lang w:val="en-GB"/>
        </w:rPr>
        <w:fldChar w:fldCharType="separate"/>
      </w:r>
      <w:r w:rsidR="00A26296" w:rsidRPr="00127991">
        <w:rPr>
          <w:rFonts w:cs="Times New Roman"/>
          <w:noProof/>
          <w:lang w:val="en-US"/>
          <w:rPrChange w:id="2655" w:author="Clotilde Pean" w:date="2021-08-07T15:25:00Z">
            <w:rPr>
              <w:rFonts w:cs="Times New Roman"/>
              <w:noProof/>
            </w:rPr>
          </w:rPrChange>
        </w:rPr>
        <w:t>Murakami et al. (2020)</w:t>
      </w:r>
      <w:r w:rsidRPr="00D424AA">
        <w:rPr>
          <w:rFonts w:cs="Times New Roman"/>
          <w:lang w:val="en-GB"/>
        </w:rPr>
        <w:fldChar w:fldCharType="end"/>
      </w:r>
      <w:r w:rsidRPr="00127991">
        <w:rPr>
          <w:rFonts w:cs="Times New Roman"/>
          <w:lang w:val="en-US"/>
          <w:rPrChange w:id="2656" w:author="Clotilde Pean" w:date="2021-08-07T15:25:00Z">
            <w:rPr>
              <w:rFonts w:cs="Times New Roman"/>
            </w:rPr>
          </w:rPrChange>
        </w:rPr>
        <w:t xml:space="preserve"> projected a decrease in TC frequency over the coming century in the North Atlantic due to greenhouse warming, as consistent </w:t>
      </w:r>
      <w:commentRangeStart w:id="2657"/>
      <w:r w:rsidRPr="00127991">
        <w:rPr>
          <w:rFonts w:cs="Times New Roman"/>
          <w:lang w:val="en-US"/>
          <w:rPrChange w:id="2658" w:author="Clotilde Pean" w:date="2021-08-07T15:25:00Z">
            <w:rPr>
              <w:rFonts w:cs="Times New Roman"/>
            </w:rPr>
          </w:rPrChange>
        </w:rPr>
        <w:t>with</w:t>
      </w:r>
      <w:r w:rsidRPr="00D424AA">
        <w:rPr>
          <w:rFonts w:cs="Times New Roman"/>
          <w:lang w:val="en-GB"/>
        </w:rPr>
        <w:fldChar w:fldCharType="begin" w:fldLock="1"/>
      </w:r>
      <w:r w:rsidR="00FF6231" w:rsidRPr="00127991">
        <w:rPr>
          <w:rFonts w:cs="Times New Roman"/>
          <w:lang w:val="en-US"/>
          <w:rPrChange w:id="2659" w:author="Clotilde Pean" w:date="2021-08-07T15:25:00Z">
            <w:rPr>
              <w:rFonts w:cs="Times New Roman"/>
            </w:rPr>
          </w:rPrChange>
        </w:rPr>
        <w:instrText>ADDIN CSL_CITATION { "citationItems" : [ { "id" : "ITEM-1", "itemData" : { "DOI" : "10.1038/ngeo1854", "ISSN" : "1752-0908", "abstract" : "The frequency of North Atlantic tropical storms varies markedly on decadal timescales. An analysis of climate model simulations suggests that anthropogenic aerosols lowered the frequency of tropical storms in the North Atlantic over the twentieth century.", "author" : [ { "dropping-particle" : "", "family" : "Dunston</w:instrText>
      </w:r>
      <w:r w:rsidR="00FF6231" w:rsidRPr="00562C4D">
        <w:rPr>
          <w:rFonts w:cs="Times New Roman"/>
          <w:lang w:val="en-GB"/>
        </w:rPr>
        <w:instrText>e", "given" : "N J", "non-dropping-particle" : "", "parse-names" : false, "suffix" : "" }, { "dropping-particle" : "", "family" : "Smith", "given" : "D M", "non-dropping-particle" : "", "parse-names" : false, "suffix" : "" }, { "dropping-particle" : "", "family" : "Booth", "given" : "B B B", "non-dropping-particle" : "", "parse-names" : false, "suffix" : "" }, { "dropping-particle" : "", "family" : "Hermanson", "given" : "L", "non-dropping-particle" : "", "parse-names" : false, "suffix" : "" }, { "dropping-particle" : "", "family" : "Eade", "given" : "R", "non-dropping-particle" : "", "parse-names" : false, "suffix" : "" } ], "container-title" : "Nature Geoscience", "id" : "ITEM-1", "issue" : "7", "issued" : { "date-parts" : [ [ "2013" ] ] }, "page" : "534-539", "title" : "Anthropogenic aerosol forcing of Atlantic tropical storms", "translator" : [ { "dropping-particle" : "", "family" : "S2733", "given" : "", "non-dropping-particle" : "", "parse-names" : false, "suffix" : "" } ], "type" : "article-journal", "volume" : "6" }, "uris" : [ "http://www.mendeley.com/documents/?uuid=8cb04fa3-fad6-455d-b14f-35084558943b" ] } ], "mendeley" : { "formattedCitation" : "(Dunstone et al., 2013)", "manualFormatting" : " Dunstone et al. (2013)", "plainTextFormattedCitation" : "(Dunstone et al., 2013)", "previouslyFormattedCitation" : "(Dunstone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 Dunstone et al. (2013)</w:t>
      </w:r>
      <w:r w:rsidRPr="00D424AA">
        <w:rPr>
          <w:rFonts w:cs="Times New Roman"/>
          <w:lang w:val="en-GB"/>
        </w:rPr>
        <w:fldChar w:fldCharType="end"/>
      </w:r>
      <w:commentRangeEnd w:id="2657"/>
      <w:r w:rsidR="00A26296">
        <w:rPr>
          <w:rStyle w:val="Marquedecommentaire"/>
        </w:rPr>
        <w:commentReference w:id="2657"/>
      </w:r>
      <w:r w:rsidRPr="00841A35">
        <w:rPr>
          <w:rFonts w:cs="Times New Roman"/>
          <w:lang w:val="en-GB"/>
        </w:rPr>
        <w:t>, and a reduction in TC frequency almost everywhere in the tropics in response to +1% CO</w:t>
      </w:r>
      <w:r w:rsidRPr="00D424AA">
        <w:rPr>
          <w:rFonts w:cs="Times New Roman"/>
          <w:vertAlign w:val="subscript"/>
          <w:lang w:val="en-GB"/>
        </w:rPr>
        <w:t>2</w:t>
      </w:r>
      <w:r w:rsidRPr="00D424AA">
        <w:rPr>
          <w:rFonts w:cs="Times New Roman"/>
          <w:lang w:val="en-GB"/>
        </w:rPr>
        <w:t xml:space="preserve"> forcing; exceptions include the central North Pacific (Hawaii region), east of the Philippines in the North Pacific, and two relatively small regions in the northern Arabian Sea and Bay of Bengal. These projections can vary substantially between ocean basins, possibly due to differences in regional SST warming and warming patterns </w:t>
      </w:r>
      <w:r w:rsidRPr="00D424AA">
        <w:rPr>
          <w:rFonts w:cs="Times New Roman"/>
          <w:lang w:val="en-GB"/>
        </w:rPr>
        <w:fldChar w:fldCharType="begin" w:fldLock="1"/>
      </w:r>
      <w:r w:rsidR="00FF6231">
        <w:rPr>
          <w:rFonts w:cs="Times New Roman"/>
          <w:lang w:val="en-GB"/>
        </w:rPr>
        <w:instrText>ADDIN CSL_CITATION { "citationItems" : [ { "id" : "ITEM-1", "itemData" : { "DOI" : "10.1007/s00382-016-3361-7", "ISSN" : "1432-0894", "abstract" : "Recent modeling studies have consistently shown that the global frequency of tropical cyclones will decrease but that of very intense tropical cyclones may increase in the future warmer climate. It has been noted, however, that the uncertainty in the projected changes in the frequency of very intense tropical cyclones, particularly the changes in the regional frequency, is very large. Here we present a projection of the changes in the frequency of intense tropical cyclones estimated by a statistical downscaling of ensemble of many high-resolution global model experiments. The results indicate that the changes in the frequency of very intense (category 4 and 5) tropical cyclones are not uniform on the globe. The frequency will increase in most regions but decrease in the south western part of Northwest Pacific, the South Pacific, and eastern part of the South Indian Ocean.", "author" : [ { "dropping-particle" : "", "family" : "Sugi", "given" : "Masato", "non-dropping-particle" : "", "parse-names" : false, "suffix" : "" }, { "dropping-particle" : "", "family" : "Murakami", "given" : "Hiroyuki", "non-dropping-particle" : "", "parse-names" : false, "suffix" : "" }, { "dropping-particle" : "", "family" : "Yoshida", "given" : "Kohei", "non-dropping-particle" : "", "parse-names" : false, "suffix" : "" } ], "container-title" : "Climate Dynamics", "id" : "ITEM-1", "issue" : "1", "issued" : { "date-parts" : [ [ "2017" ] ] }, "page" : "619-632", "title" : "Projection of future changes in the frequency of intense tropical cyclones", "translator" : [ { "dropping-particle" : "", "family" : "S187", "given" : "", "non-dropping-particle" : "", "parse-names" : false, "suffix" : "" } ], "type" : "article-journal", "volume" : "49" }, "uris" : [ "http://www.mendeley.com/documents/?uuid=c09aa186-3f30-4922-ac05-0c514ef68f1e" ] }, { "id" : "ITEM-2", "itemData" : { "DOI" : "10.1002/2017GL075058", "ISSN" : "19448007", "abstract" : "Projected future changes in global tropical cyclone (TC) activity are assessed using 5,000 year scale ensemble simulations for both current and 4 K surface warming climates with a 60 km global atmospheric model. The global number of TCs decreases by 33% in the future projection. Although geographical TC occurrences decrease generally, they increase in the central and eastern parts of the extra tropical North Pacific. Meanwhile, very intense (category 4 and 5) TC occurrences increase over a broader area including the south of Japan and south of Madagascar. The global number of category 4 and 5 TCs significantly decreases, contrary to the increase seen in several previous studies. Lifetime maximum surface wind speeds and precipitation rate are amplified globally. Regional TC activity changes have large uncertainty corresponding to sea surface temperature warming patterns. TC-resolving large-ensemble simulations provide useful information, especially for policy making related to future climate change.", "author" : [ { "dropping-particle" : "", "family" : "Yoshida", "given" : "Kohei", "non-dropping-particle" : "", "parse-names" : false, "suffix" : "" }, { "dropping-particle" : "", "family" : "Sugi", "given" : "Masato", "non-dropping-particle" : "", "parse-names" : false, "suffix" : "" }, { "dropping-particle" : "", "family" : "Mizuta", "given" : "Ryo", "non-dropping-particle" : "", "parse-names" : false, "suffix" : "" }, { "dropping-particle" : "", "family" : "Murakami", "given" : "Hiroyuki", "non-dropping-particle" : "", "parse-names" : false, "suffix" : "" }, { "dropping-particle" : "", "family" : "Ishii", "given" : "Masayoshi", "non-dropping-particle" : "", "parse-names" : false, "suffix" : "" } ], "container-title" : "Geophysical Research Letters", "id" : "ITEM-2", "issue" : "19", "issued" : { "date-parts" : [ [ "2017" ] ] }, "page" : "9910-9917", "title" : "Future Changes in Tropical Cyclone Activity in High-Resolution Large-Ensemble Simulations", "translator" : [ { "dropping-particle" : "", "family" : "S160", "given" : "", "non-dropping-particle" : "", "parse-names" : false, "suffix" : "" } ], "type" : "article-journal", "volume" : "44" }, "uris" : [ "http://www.mendeley.com/documents/?uuid=d38eb63e-44cb-4f11-8072-5fef678e2620" ] }, { "id" : "ITEM-3", "itemData" : { "DOI" : "10.1007/s10584-016-1750-x", "ISSN" : "1573-1480", "abstract" : "This study examines how characteristics of tropical cyclones (TCs) that are explicitly resolved in a global atmospheric model with horizontal resolution of approximately 28\u00a0km are projected to change in a warmer climate using bias-corrected sea-surface temperatures (SSTs). The impact of mitigating from RCP8.5 to RCP4.5 is explicitly considered and is compared with uncertainties arising from SST projections. We find a reduction in overall global TC activity as climate warms. This reduction is somewhat less pronounced under RCP4.5 than under RCP8.5. By contrast, the frequency of very intense TCs is projected to increase dramatically in a warmer climate, with most of the increase concentrated in the NW Pacific basin. Extremes of storm related precipitation are also projected to become more common. Reduction in the frequency of extreme precipitation events is possible through mitigation from RCP8.5 to RCP4.5. In general more detailed basin-scale projections of future TC activity are subject to large uncertainties due to uncertainties in future SSTs. In most cases these uncertainties are larger than the effects of mitigating from RCP8.5 to RCP4.5.", "author" : [ { "dropping-particle" : "", "family" : "Bacmeister", "given" : "Julio T", "non-dropping-particle" : "", "parse-names" : false, "suffix" : "" }, { "dropping-particle" : "", "family" : "Reed", "given" : "Kevin A", "non-dropping-particle" : "", "parse-names" : false, "suffix" : "" }, { "dropping-particle" : "", "family" : "Hannay", "given" : "Cecile", "non-dropping-particle" : "", "parse-names" : false, "suffix" : "" }, { "dropping-particle" : "", "family" : "Lawrence", "given" : "Peter", "non-dropping-particle" : "", "parse-names" : false, "suffix" : "" }, { "dropping-particle" : "", "family" : "Bates", "given" : "Susan", "non-dropping-particle" : "", "parse-names" : false, "suffix" : "" }, { "dropping-particle" : "", "family" : "Truesdale", "given" : "John E", "non-dropping-particle" : "", "parse-names" : false, "suffix" : "" }, { "dropping-particle" : "", "family" : "Rosenbloom", "given" : "Nan", "non-dropping-particle" : "", "parse-names" : false, "suffix" : "" }, { "dropping-particle" : "", "family" : "Levy", "given" : "Michael", "non-dropping-particle" : "", "parse-names" : false, "suffix" : "" } ], "container-title" : "Climatic Change", "id" : "ITEM-3", "issue" : "3", "issued" : { "date-parts" : [ [ "2018" ] ] }, "page" : "547-560", "title" : "Projected changes in tropical cyclone activity under future warming scenarios using a high-resolution climate model", "translator" : [ { "dropping-particle" : "", "family" : "S2716", "given" : "", "non-dropping-particle" : "", "parse-names" : false, "suffix" : "" } ], "type" : "article-journal", "volume" : "146" }, "uris" : [ "http://www.mendeley.com/documents/?uuid=bf69612d-89c5-4682-9208-e31b1c14ef77" ] } ], "mendeley" : { "formattedCitation" : "(Sugi et al., 2017; Yoshida et al., 2017; Bacmeister et al., 2018)", "plainTextFormattedCitation" : "(Sugi et al., 2017; Yoshida et al., 2017; Bacmeister et al., 2018)", "previouslyFormattedCitation" : "(Sugi et al., 2017; Yoshida et al., 2017; Bacmeist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ugi et al., 2017; Yoshida et al., 2017; Bacmeister et al., 2018)</w:t>
      </w:r>
      <w:r w:rsidRPr="00D424AA">
        <w:rPr>
          <w:rFonts w:cs="Times New Roman"/>
          <w:lang w:val="en-GB"/>
        </w:rPr>
        <w:fldChar w:fldCharType="end"/>
      </w:r>
      <w:r w:rsidRPr="00841A35">
        <w:rPr>
          <w:rFonts w:cs="Times New Roman"/>
          <w:lang w:val="en-GB"/>
        </w:rPr>
        <w:t xml:space="preserve">. A summary of projections of TC characteristics is schematically shown by </w:t>
      </w:r>
      <w:r w:rsidR="00562895" w:rsidRPr="00D424AA">
        <w:rPr>
          <w:rFonts w:cs="Times New Roman"/>
          <w:lang w:val="en-GB"/>
        </w:rPr>
        <w:t>Figure</w:t>
      </w:r>
      <w:r w:rsidRPr="00D424AA">
        <w:rPr>
          <w:rFonts w:cs="Times New Roman"/>
          <w:lang w:val="en-GB"/>
        </w:rPr>
        <w:t xml:space="preserve"> 11.2</w:t>
      </w:r>
      <w:r w:rsidR="00397316" w:rsidRPr="00D424AA">
        <w:rPr>
          <w:rFonts w:cs="Times New Roman"/>
          <w:lang w:val="en-GB"/>
        </w:rPr>
        <w:t>0</w:t>
      </w:r>
      <w:r w:rsidRPr="00D424AA">
        <w:rPr>
          <w:rFonts w:cs="Times New Roman"/>
          <w:lang w:val="en-GB"/>
        </w:rPr>
        <w:t>.</w:t>
      </w:r>
    </w:p>
    <w:p w14:paraId="72A70C51" w14:textId="77777777" w:rsidR="007A1008" w:rsidRPr="00D424AA" w:rsidRDefault="007A1008" w:rsidP="00D424AA">
      <w:pPr>
        <w:rPr>
          <w:rFonts w:cs="Times New Roman"/>
          <w:lang w:val="en-GB"/>
        </w:rPr>
      </w:pPr>
    </w:p>
    <w:p w14:paraId="0D90821B" w14:textId="1BC753AF" w:rsidR="007A1008" w:rsidRPr="00D424AA" w:rsidRDefault="007A1008" w:rsidP="00D424AA">
      <w:pPr>
        <w:rPr>
          <w:rFonts w:cs="Times New Roman"/>
          <w:lang w:val="en-GB"/>
        </w:rPr>
      </w:pPr>
      <w:r w:rsidRPr="00D424AA">
        <w:rPr>
          <w:rFonts w:cs="Times New Roman"/>
          <w:lang w:val="en-GB"/>
        </w:rPr>
        <w:t xml:space="preserve">The increase in global TC maximum surface wind speeds is about 5% for a 2°C global warming across a number of high-resolution multi-decadal studies </w:t>
      </w:r>
      <w:r w:rsidRPr="00D424AA">
        <w:rPr>
          <w:rFonts w:cs="Times New Roman"/>
          <w:lang w:val="en-GB"/>
        </w:rPr>
        <w:fldChar w:fldCharType="begin" w:fldLock="1"/>
      </w:r>
      <w:r w:rsidR="0012753B">
        <w:rPr>
          <w:rFonts w:cs="Times New Roman"/>
          <w:lang w:val="en-GB"/>
        </w:rPr>
        <w:instrText>ADDIN CSL_CITATION { "citationItems" : [ { "id" : "ITEM-1",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mendeley" : { "formattedCitation" : "(Knutson et al., 2020)", "plainTextFormattedCitation" : "(Knutson et al., 2020)", "previouslyFormattedCitation" : "(Knuts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20)</w:t>
      </w:r>
      <w:r w:rsidRPr="00D424AA">
        <w:rPr>
          <w:rFonts w:cs="Times New Roman"/>
          <w:lang w:val="en-GB"/>
        </w:rPr>
        <w:fldChar w:fldCharType="end"/>
      </w:r>
      <w:r w:rsidRPr="00841A35">
        <w:rPr>
          <w:rFonts w:cs="Times New Roman"/>
          <w:lang w:val="en-GB"/>
        </w:rPr>
        <w:t>. This indicates the deepening in global TC minimum surface pressure under the global warming conditions. A regional cloud</w:t>
      </w:r>
      <w:r w:rsidRPr="00D424AA">
        <w:rPr>
          <w:rFonts w:cs="Times New Roman"/>
          <w:lang w:val="en-GB"/>
        </w:rPr>
        <w:t>-permitting model study shows that the strongest TC in the western North Pacific can be as strong as 857 hPa in minimum surface pressure with a wind speed of 88 m s</w:t>
      </w:r>
      <w:r w:rsidRPr="00D424AA">
        <w:rPr>
          <w:rFonts w:cs="Times New Roman"/>
          <w:vertAlign w:val="superscript"/>
          <w:lang w:val="en-GB"/>
        </w:rPr>
        <w:t>-1</w:t>
      </w:r>
      <w:r w:rsidRPr="00D424AA">
        <w:rPr>
          <w:rFonts w:cs="Times New Roman"/>
          <w:lang w:val="en-GB"/>
        </w:rPr>
        <w:t xml:space="preserve"> under warming conditions in 2074-2087 </w:t>
      </w:r>
      <w:r w:rsidRPr="00D424AA">
        <w:rPr>
          <w:rFonts w:cs="Times New Roman"/>
          <w:lang w:val="en-GB"/>
        </w:rPr>
        <w:fldChar w:fldCharType="begin" w:fldLock="1"/>
      </w:r>
      <w:r w:rsidR="00FF6231">
        <w:rPr>
          <w:rFonts w:cs="Times New Roman"/>
          <w:lang w:val="en-GB"/>
        </w:rPr>
        <w:instrText>ADDIN CSL_CITATION { "citationItems" : [ { "id" : "ITEM-1", "itemData" : { "DOI" : "10.1002/2014GL061793", "ISSN" : "19448007", "abstract" : "Increases of tropical cyclone intensity with global warming have been demonstrated by historical data studies and theory. This raises great concern regarding future changes in typhoon intensity. The present study addressed the problem to what extent supertyphoons will become intense in the global warming climate of the late 21st century. Very high resolution downscale experiments using a cloud-resolving model without convective parameterizations were performed for the 30 most intense typhoons obtained from the 20 km mesh global simulation of a warmer climate. Twelve supertyphoons occurred in the downscale experiments, and the most intense supertyphoon attained a central pressure of 857 hPa and a wind speed of 88 m s-1. The maximum intensity of the supertyphoon was little affected by uncertainties that arise from experimental settings. This study indicates that the most intense future supertyphoon could attain wind speeds of 85-90 m s-1 and minimum central pressures of 860 hPa.", "author" : [ { "dropping-particle" : "", "family" : "Tsuboki", "given" : "Kazuhisa", "non-dropping-particle" : "", "parse-names" : false, "suffix" : "" }, { "dropping-particle" : "", "family" : "Yoshioka", "given" : "Mayumi K.", "non-dropping-particle" : "", "parse-names" : false, "suffix" : "" }, { "dropping-particle" : "", "family" : "Shinoda", "given" : "Taro", "non-dropping-particle" : "", "parse-names" : false, "suffix" : "" }, { "dropping-particle" : "", "family" : "Kato", "given" : "Masaya", "non-dropping-particle" : "", "parse-names" : false, "suffix" : "" }, { "dropping-particle" : "", "family" : "Kanada", "given" : "Sachie", "non-dropping-particle" : "", "parse-names" : false, "suffix" : "" }, { "dropping-particle" : "", "family" : "Kitoh", "given" : "Akio", "non-dropping-particle" : "", "parse-names" : false, "suffix" : "" } ], "container-title" : "Geophysical Research Letters", "id" : "ITEM-1", "issue" : "2", "issued" : { "date-parts" : [ [ "2015" ] ] }, "page" : "646-652", "title" : "Future increase of supertyphoon intensity associated with climate change", "translator" : [ { "dropping-particle" : "", "family" : "S2344", "given" : "", "non-dropping-particle" : "", "parse-names" : false, "suffix" : "" } ], "type" : "article-journal", "volume" : "42" }, "uris" : [ "http://www.mendeley.com/documents/?uuid=82b06811-9197-4423-b98a-b676d2d78890" ] } ], "mendeley" : { "formattedCitation" : "(Tsuboki et al., 2015)", "plainTextFormattedCitation" : "(Tsuboki et al., 2015)", "previouslyFormattedCitation" : "(Tsuboki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suboki et al., 2015)</w:t>
      </w:r>
      <w:r w:rsidRPr="00D424AA">
        <w:rPr>
          <w:rFonts w:cs="Times New Roman"/>
          <w:lang w:val="en-GB"/>
        </w:rPr>
        <w:fldChar w:fldCharType="end"/>
      </w:r>
      <w:r w:rsidRPr="00841A35">
        <w:rPr>
          <w:rFonts w:cs="Times New Roman"/>
          <w:lang w:val="en-GB"/>
        </w:rPr>
        <w:t>. TCs are also measured by quantities such as Accumulated Cyclone Energy (ACE) and the power dissipation index (PDI),</w:t>
      </w:r>
      <w:r w:rsidRPr="00D424AA">
        <w:rPr>
          <w:rFonts w:cs="Times New Roman"/>
          <w:lang w:val="en-GB"/>
        </w:rPr>
        <w:t xml:space="preserve"> which conflate TC intensity, frequency, and duration </w:t>
      </w:r>
      <w:r w:rsidRPr="00D424AA">
        <w:rPr>
          <w:rFonts w:cs="Times New Roman"/>
          <w:lang w:val="en-GB"/>
        </w:rPr>
        <w:fldChar w:fldCharType="begin" w:fldLock="1"/>
      </w:r>
      <w:r w:rsidR="00FF6231">
        <w:rPr>
          <w:rFonts w:cs="Times New Roman"/>
          <w:lang w:val="en-GB"/>
        </w:rPr>
        <w:instrText>ADDIN CSL_CITATION { "citationItems" : [ { "id" : "ITEM-1", "itemData" : { "DOI" : "10.1175/JCLI-D-13-00394.1", "ISBN" : "0894-8755", "ISSN" : "08948755", "abstract" : "The Australian decade-long \u201cMillennium drought\u201d broke in the summer of 2010/11, and was considered the most severe drought in many measures since instrumental records began in the 1900s. A crucial question is whether climate change played a role in inducing the rainfall deficit. The climate modes in question include the Indian Ocean Dipole (IOD) affecting southern Australia in winter and spring; the Southern Annular Mode (SAM) with an opposing influence on southern Australia in winter to that in spring; and El Ni\u00f1o-Southern Oscillation affecting northern and eastern Australia in most seasons, and southeastern Australia in spring through its coherence with the IOD. Furthermore, the poleward edge of the Southern Hemisphere Hadley cell, which indicates the position of the subtropical dry-zone, has possible implications for recent rainfall changes in autumn. Using observations and Coupled Model Intercomparison Project phase 5 (CMIP5) simulations, it is shown that the drought over southwest Western Australia is partly attributable to a long-term upward SAM trend, which contributed to half of the winter rainfall reduction in this region. For southeast Australia, models simulate weak trends in the pertinent climate modes. In particular, they severely underestimate the observed poleward expansion of the subtropical dry-zone and associated impacts. Thus, although climate models generally suggest that Australia\u2019s Millennium drought was mostly due to multi-decadal variability, some late-twentieth-century changes in climate modes that influence regional rainfall are partially attributable to anthropogenic greenhouse warming.", "author" : [ { "dropping-particle" : "", "family" : "Murakami", "given" : "Hiroyuki", "non-dropping-particle" : "", "parse-names" : false, "suffix" : "" }, { "dropping-particle" : "", "family" : "Li", "given" : "Tim", "non-dropping-particle" : "", "parse-names" : false, "suffix" : "" }, { "dropping-particle" : "", "family" : "Hsu", "given" : "Pang Chi", "non-dropping-particle" : "", "parse-names" : false, "suffix" : "" } ], "container-title" : "Journal of Climate", "id" : "ITEM-1", "issue" : "8", "issued" : { "date-parts" : [ [ "2014" ] ] }, "page" : "3023-3034", "title" : "Contributing factors to the recent high level of accumulated cyclone energy (ACE) and power dissipation index (PDI) in the North Atlantic", "translator" : [ { "dropping-particle" : "", "family" : "S1305", "given" : "", "non-dropping-particle" : "", "parse-names" : false, "suffix" : "" } ], "type" : "article-journal", "volume" : "27" }, "uris" : [ "http://www.mendeley.com/documents/?uuid=94e2130b-bc2f-4584-a76c-d86e2963b483" ] } ], "mendeley" : { "formattedCitation" : "(Murakami et al., 2014)", "plainTextFormattedCitation" : "(Murakami et al., 2014)", "previouslyFormattedCitation" : "(Murakami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rakami et al., 2014)</w:t>
      </w:r>
      <w:r w:rsidRPr="00D424AA">
        <w:rPr>
          <w:rFonts w:cs="Times New Roman"/>
          <w:lang w:val="en-GB"/>
        </w:rPr>
        <w:fldChar w:fldCharType="end"/>
      </w:r>
      <w:r w:rsidRPr="00841A35">
        <w:rPr>
          <w:rFonts w:cs="Times New Roman"/>
          <w:lang w:val="en-GB"/>
        </w:rPr>
        <w:t xml:space="preserve">. Several TC modeling studies </w:t>
      </w:r>
      <w:commentRangeStart w:id="2660"/>
      <w:r w:rsidRPr="00D424AA">
        <w:rPr>
          <w:rFonts w:cs="Times New Roman"/>
          <w:lang w:val="en-GB"/>
        </w:rPr>
        <w:fldChar w:fldCharType="begin" w:fldLock="1"/>
      </w:r>
      <w:r w:rsidR="0012753B">
        <w:rPr>
          <w:rFonts w:cs="Times New Roman"/>
          <w:lang w:val="en-GB"/>
        </w:rPr>
        <w:instrText>ADDIN CSL_CITATION { "citationItems" : [ { "id" : "ITEM-1", "itemData" : { "DOI" : "10.1029/2010GL042518", "ISSN" : "00948276", "author" : [ { "dropping-particle" : "", "family" : "Yamada", "given" : "Yohei", "non-dropping-particle" : "", "parse-names" : false, "suffix" : "" }, { "dropping-particle" : "", "family" : "Oouchi", "given" : "Kazuyoshi", "non-dropping-particle" : "", "parse-names" : false, "suffix" : "" }, { "dropping-particle" : "", "family" : "Satoh", "given" : "Masaki", "non-dropping-particle" : "", "parse-names" : false, "suffix" : "" }, { "dropping-particle" : "", "family" : "Tomita", "given" : "Hirofumi", "non-dropping-particle" : "", "parse-names" : false, "suffix" : "" }, { "dropping-particle" : "", "family" : "Yanase", "given" : "Wataru", "non-dropping-particle" : "", "parse-names" : false, "suffix" : "" } ], "container-title" : "Geophysical Research Letters", "id" : "ITEM-1", "issue" : "7", "issued" : { "date-parts" : [ [ "2010", "4" ] ] }, "page" : "n/a-n/a", "title" : "Projection of changes in tropical cyclone activity and cloud height due to greenhouse warming: Global cloud-system-resolving approach", "translator" : [ { "dropping-particle" : "", "family" : "S1303", "given" : "", "non-dropping-particle" : "", "parse-names" : false, "suffix" : "" } ], "type" : "article-journal", "volume" : "37" }, "uris" : [ "http://www.mendeley.com/documents/?uuid=56dec4ac-207f-4c84-a0a9-3983f49ca85d" ] }, { "id" : "ITEM-2", "itemData" : { "DOI" : "10.1175/JCLI-D-13-00475.1", "ISBN" : "0894-8755\\r1520-0442", "ISSN" : "08948755", "abstract" : "AbstractGlobal tropical cyclone (TC) activity is simulated by the Geophysical Fluid Dynamics Laboratory (GFDL) Climate Model, version 2.5 (CM2.5), which is a fully coupled global climate model with a horizontal resolution of about 50 km for the atmosphere and 25 km for the ocean. The present climate simulation shows a fairly realistic global TC frequency, seasonal cycle, and geographical distribution. The model has some notable biases in regional TC activity, including simulating too few TCs in the North Atlantic. The regional biases in TC activity are associated with simulation biases in the large-scale environment such as sea surface temperature, vertical wind shear, and vertical velocity. Despite these biases, the model simulates the large-scale variations of TC activity induced by El Ni\u00f1o?Southern Oscillation fairly realistically. The response of TC activity in the model to global warming is investigated by comparing the present climate with a CO2 doubling experiment. Globally, TC frequency decreases (?19%) while the intensity increases (+2.7%) in response to CO2 doubling, consistent with previous studies. The average TC lifetime decreases by ?4.6%, while the TC size and rainfall increase by about 3% and 12%, respectively. These changes are generally reproduced across the different basins in terms of the sign of the change, although the percent changes vary from basin to basin and within individual basins. For the Atlantic basin, although there is an overall reduction in frequency from CO2 doubling, the warmed climate exhibits increased interannual hurricane frequency variability so that the simulated Atlantic TC activity is enhanced more during unusually warm years in the CO2-warmed climate relative to that in unusually warm years in the control climate.", "author" : [ { "dropping-particle" : "", "family" : "Kim", "given" : "Hyeong Seog", "non-dropping-particle" : "", "parse-names" : false, "suffix" : "" }, { "dropping-particle" : "", "family" : "Vecchi", "given" : "Gabriel A.", "non-dropping-particle" : "", "parse-names" : false, "suffix" : "" }, { "dropping-particle" : "", "family" : "Knutson", "given" : "Thomas R.", "non-dropping-particle" : "", "parse-names" : false, "suffix" : "" }, { "dropping-particle" : "", "family" : "Anderson", "given" : "Whit G.", "non-dropping-particle" : "", "parse-names" : false, "suffix" : "" }, { "dropping-particle" : "", "family" : "Delworth", "given" : "Thomas L.", "non-dropping-particle" : "", "parse-names" : false, "suffix" : "" }, { "dropping-particle" : "", "family" : "Rosati", "given" : "Anthony", "non-dropping-particle" : "", "parse-names" : false, "suffix" : "" }, { "dropping-particle" : "", "family" : "Zeng", "given" : "Fanrong", "non-dropping-particle" : "", "parse-names" : false, "suffix" : "" }, { "dropping-particle" : "", "family" : "Zhao", "given" : "Ming", "non-dropping-particle" : "", "parse-names" : false, "suffix" : "" } ], "container-title" : "Journal of Climate", "id" : "ITEM-2", "issue" : "21", "issued" : { "date-parts" : [ [ "2014" ] ] }, "page" : "8034-8054", "title" : "Tropical cyclone simulation and response to CO2 doubling in the GFDL CM2.5 high-resolution coupled climate model", "translator" : [ { "dropping-particle" : "", "family" : "S1304", "given" : "", "non-dropping-particle" : "", "parse-names" : false, "suffix" : "" } ], "type" : "article-journal", "volume" : "27" }, "uris" : [ "http://www.mendeley.com/documents/?uuid=92fb74fa-24c7-4987-b322-e508a6e49a05" ] }, { "id" : "ITEM-3",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3", "issue" : "18", "issued" : { "date-parts" : [ [ "2015", "9" ] ] }, "page" : "7203-7224", "title" : "Global Projections of Intense Tropical Cyclone Activity for the Late Twenty-First Century from Dynamical Downscaling of CMIP5/RCP4.5 Scenarios", "translator" : [ { "dropping-particle" : "", "family" : "S1517", "given" : "", "non-dropping-particle" : "", "parse-names" : false, "suffix" : "" } ], "type" : "article-journal", "volume" : "28" }, "uris" : [ "http://www.mendeley.com/documents/?uuid=27776c59-b876-429c-a8a6-96afffb7b109" ] } ], "mendeley" : { "formattedCitation" : "(Yamada et al., 2010; Kim et al., 2014a; Knutson et al., 2015)", "manualFormatting" : "(Yamada et al., 2010; H.S. Kim et al., 2014; Knutson et al., 2015)", "plainTextFormattedCitation" : "(Yamada et al., 2010; Kim et al., 2014a; Knutson et al., 2015)", "previouslyFormattedCitation" : "(Yamada et al., 2010; Kim et al., 2014a; Knutson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xml:space="preserve">(Yamada et al., 2010; </w:t>
      </w:r>
      <w:ins w:id="2661" w:author="Robin Matthews" w:date="2021-07-14T10:17:00Z">
        <w:r w:rsidR="00C45A6E">
          <w:rPr>
            <w:rFonts w:cs="Times New Roman"/>
            <w:noProof/>
            <w:lang w:val="en-GB"/>
          </w:rPr>
          <w:t xml:space="preserve">H.S. </w:t>
        </w:r>
      </w:ins>
      <w:r w:rsidR="00A26296">
        <w:rPr>
          <w:rFonts w:cs="Times New Roman"/>
          <w:noProof/>
          <w:lang w:val="en-GB"/>
        </w:rPr>
        <w:t>Kim et al., 2014</w:t>
      </w:r>
      <w:ins w:id="2662" w:author="Robin Matthews" w:date="2021-07-14T10:17:00Z">
        <w:r w:rsidR="00C45A6E">
          <w:rPr>
            <w:rFonts w:cs="Times New Roman"/>
            <w:noProof/>
            <w:lang w:val="en-GB"/>
          </w:rPr>
          <w:t>;</w:t>
        </w:r>
      </w:ins>
      <w:del w:id="2663" w:author="Robin Matthews" w:date="2021-07-14T10:17:00Z">
        <w:r w:rsidR="00A26296" w:rsidDel="00C45A6E">
          <w:rPr>
            <w:rFonts w:cs="Times New Roman"/>
            <w:noProof/>
            <w:lang w:val="en-GB"/>
          </w:rPr>
          <w:delText>a;</w:delText>
        </w:r>
      </w:del>
      <w:r w:rsidR="00A26296">
        <w:rPr>
          <w:rFonts w:cs="Times New Roman"/>
          <w:noProof/>
          <w:lang w:val="en-GB"/>
        </w:rPr>
        <w:t xml:space="preserve"> Knutson et al., 2015)</w:t>
      </w:r>
      <w:r w:rsidRPr="00D424AA">
        <w:rPr>
          <w:rFonts w:cs="Times New Roman"/>
          <w:lang w:val="en-GB"/>
        </w:rPr>
        <w:fldChar w:fldCharType="end"/>
      </w:r>
      <w:commentRangeEnd w:id="2660"/>
      <w:r w:rsidR="00A26296">
        <w:rPr>
          <w:rStyle w:val="Marquedecommentaire"/>
        </w:rPr>
        <w:commentReference w:id="2660"/>
      </w:r>
      <w:r w:rsidRPr="00841A35">
        <w:rPr>
          <w:rFonts w:cs="Times New Roman"/>
          <w:lang w:val="en-GB"/>
        </w:rPr>
        <w:t xml:space="preserve"> project little change or decreases in the globally-a</w:t>
      </w:r>
      <w:r w:rsidRPr="00D424AA">
        <w:rPr>
          <w:rFonts w:cs="Times New Roman"/>
          <w:lang w:val="en-GB"/>
        </w:rPr>
        <w:t xml:space="preserve">ccumulated value of PDI or ACE, which is due to the decrease in the total number of TCs. </w:t>
      </w:r>
    </w:p>
    <w:p w14:paraId="7BDBF0E4" w14:textId="77777777" w:rsidR="007A1008" w:rsidRPr="00D424AA" w:rsidRDefault="007A1008" w:rsidP="00D424AA">
      <w:pPr>
        <w:rPr>
          <w:rFonts w:cs="Times New Roman"/>
          <w:lang w:val="en-GB"/>
        </w:rPr>
      </w:pPr>
    </w:p>
    <w:p w14:paraId="3FB545AD" w14:textId="1894D9AA" w:rsidR="007A1008" w:rsidRPr="00D424AA" w:rsidRDefault="007A1008" w:rsidP="00D424AA">
      <w:pPr>
        <w:rPr>
          <w:rFonts w:cs="Times New Roman"/>
          <w:lang w:val="en-GB"/>
        </w:rPr>
      </w:pPr>
      <w:r w:rsidRPr="00D424AA">
        <w:rPr>
          <w:rFonts w:cs="Times New Roman"/>
          <w:lang w:val="en-GB"/>
        </w:rPr>
        <w:t xml:space="preserve">A projected increase in global average TC rainfall rates of about 12% for a 2°C global warming is consistent with the Clausius-Clapeyron scaling of saturation specific humidity </w:t>
      </w:r>
      <w:r w:rsidRPr="00D424AA">
        <w:rPr>
          <w:rFonts w:cs="Times New Roman"/>
          <w:lang w:val="en-GB"/>
        </w:rPr>
        <w:fldChar w:fldCharType="begin" w:fldLock="1"/>
      </w:r>
      <w:r w:rsidR="0012753B">
        <w:rPr>
          <w:rFonts w:cs="Times New Roman"/>
          <w:lang w:val="en-GB"/>
        </w:rPr>
        <w:instrText>ADDIN CSL_CITATION { "citationItems" : [ { "id" : "ITEM-1",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mendeley" : { "formattedCitation" : "(Knutson et al., 2020)", "plainTextFormattedCitation" : "(Knutson et al., 2020)", "previouslyFormattedCitation" : "(Knuts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20)</w:t>
      </w:r>
      <w:r w:rsidRPr="00D424AA">
        <w:rPr>
          <w:rFonts w:cs="Times New Roman"/>
          <w:lang w:val="en-GB"/>
        </w:rPr>
        <w:fldChar w:fldCharType="end"/>
      </w:r>
      <w:r w:rsidRPr="00841A35">
        <w:rPr>
          <w:rFonts w:cs="Times New Roman"/>
          <w:lang w:val="en-GB"/>
        </w:rPr>
        <w:t xml:space="preserve">. </w:t>
      </w:r>
      <w:r w:rsidRPr="00D424AA">
        <w:rPr>
          <w:rFonts w:cs="Times New Roman"/>
          <w:lang w:val="en-GB"/>
        </w:rPr>
        <w:t xml:space="preserve">Increases substantially greater than Clausius-Clapeyron scaling are projected in some regions, which is caused by increased low-level moisture convergence due to projected TC intensity increases in those regions </w:t>
      </w:r>
      <w:commentRangeStart w:id="2664"/>
      <w:r w:rsidRPr="00D424AA">
        <w:rPr>
          <w:rFonts w:cs="Times New Roman"/>
          <w:lang w:val="en-GB"/>
        </w:rPr>
        <w:fldChar w:fldCharType="begin" w:fldLock="1"/>
      </w:r>
      <w:ins w:id="2665" w:author="Robin Matthews" w:date="2021-07-14T10:17:00Z">
        <w:r w:rsidR="00C45A6E">
          <w:rPr>
            <w:rFonts w:cs="Times New Roman"/>
            <w:lang w:val="en-GB"/>
          </w:rPr>
          <w:instrText>ADDIN CSL_CITATION { "citationItems" : [ { "id" : "ITEM-1",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1", "issue" : "18", "issued" : { "date-parts" : [ [ "2015", "9" ] ] }, "page" : "7203-7224", "title" : "Global Projections of Intense Tropical Cyclone Activity for the Late Twenty-First Century from Dynamical Downscaling of CMIP5/RCP4.5 Scenarios", "translator" : [ { "dropping-particle" : "", "family" : "S1517", "given" : "", "non-dropping-particle" : "", "parse-names" : false, "suffix" : "" } ], "type" : "article-journal", "volume" : "28" }, "uris" : [ "http://www.mendeley.com/documents/?uuid=27776c59-b876-429c-a8a6-96afffb7b109" ] }, { "id" : "ITEM-2", "itemData" : { "DOI" : "10.1038/s41612-019-0095-3", "ISSN" : "2397-3722", "abstract" : "Recent climate modeling studies point to an increase in tropical cyclone rainfall rates in response to climate warming. These studies indicate that the percentage increase in tropical cyclone rainfall rates often outpaces the increase in saturation specific humidity expected from the Clausius-Clapeyron relation (~7% \u00b0C\u22121). We explore the change in tropical cyclone rainfall rates over all oceans under global warming using a high-resolution climate model with the ability to simulate the entire intensity spectrum of tropical cyclones. Consistent with previous results, we find a robust increase of tropical cyclone rainfall rates. The percentage increase for inner-core tropical cyclone rainfall rates in our model is markedly larger than the Clausius-Clapeyron rate. However, when the impact of storm intensity is excluded, the rainfall rate increase shows a much better match with the Clausius-Clapeyron rate, suggesting that the \u201csuper Clausius-Clapeyron\u201d scaling of rainfall rates with temperature increase is due to the warming-induced increase of tropical cyclone intensity. The increase of tropical cyclone intensity and environmental water vapor, in combination, explain the tropical cyclone rainfall rate increase under global warming. The rainfall associated with tropical cyclones (TCs) is a key component of their ultimate destructive potential. TC rainfall rates are projected to increase under global warming, due in part to the consequence that a warmer atmosphere holds more water vapor and permits higher moisture convergence. But future change in TC intensity, or wind speed, can also affect moisture convergence and resultant rainfall rates. Maofeng Liu of Princeton University, USA, and colleagues used a high-resolution climate model to understand important factors in TC rainfall rate change. They calculated increased rainfall rates of 13\u201317% per degree Celsius change \u2014 over twice the theoretical rate of approximately 7% from temperature increases, alone. This result suggests that atmospheric water vapor increase due to temperature increases alone cannot fully account for TC rainfall rate changes, and that increased storm intensity is also crucial. A resampling technique confirmed this hypothesis. These results underscore the need for better projections of the response of TC intensity to warming.", "author" : [ { "dropping-particle" : "", "family" : "Liu", "given" : "Maofeng", "non-dropping-particle" : "", "parse-names" : false, "suffix" : "" }, { "dropping-particle" : "", "family" : "Vecchi", "given" : "Gabriel A.", "non-dropping-particle" : "", "parse-names" : false, "suffix" : "" }, { "dropping-particle" : "", "family" : "Smith", "given" : "James A.", "non-dropping-particle" : "", "parse-names" : false, "suffix" : "" }, { "dropping-particle" : "", "family" : "Knutson", "given" : "Thomas R.", "non-dropping-particle" : "", "parse-names" : false, "suffix" : "" } ], "container-title" : "npj Climate and Atmospheric Science", "id" : "ITEM-2", "issue" : "1", "issued" : { "date-parts" : [ [ "2019" ] ] }, "page" : "1-5", "publisher" : "Springer US", "title" : "Causes of large projected increases in hurricane precipitation rates with global warming", "translator" : [ { "dropping-particle" : "", "family" : "S2586", "given" : "", "non-dropping-particle" : "", "parse-names" : false, "suffix" : "" } ], "type" : "article-journal", "volume" : "2" }, "uris" : [ "http://www.mendeley.com/documents/?uuid=720cf07a-34a8-4b42-b8fc-a89df8fc415f" ] }, { "id" : "ITEM-3", "itemData" : { "DOI" : "10.1002/2015JD024286", "ISSN" : "2169897X", "abstract" : "Flood hazard is a function of the magnitude and spatial pattern of precipitation accumulation. The sensitivity of precipitation to atmospheric temperature is investigated for idealized extratropical cyclones, enabling us to examine the footprint of extreme precipitation (surface area where accumulated precipitation exceeds high thresholds) and the accumulation in different-sized catchment areas. The mean precipitation increases with temperature, with the mean increase at 5.40%/\u00b0C. The 99.9th percentile of accumulated precipitation increases at 12.7%/\u00b0C for 1 h and 9.38%/\u00b0C for 24 h, both greater than Clausius-Clapeyron scaling. The footprint of extreme precipitation grows considerably with temperature, with the relative increase generally greater for longer durations. The sensitivity of the footprint of extreme precipitation is generally super Clausius-Clapeyron. The surface area of all precipitation shrinks with increasing temperature. Greater relative changes in the number of catchment areas exceeding extreme total precipitation are found when the domain is divided into larger rather than smaller catchment areas. This indicates that fluvial flooding may increase faster than pluvial flooding from extratropical cyclones in a warming world. When the catchment areas are ranked in order of total precipitation, the 99.9th percentile is found to increase slightly above Clausius-Clapeyron expectations for all of the catchment sizes, from 9 km2 to 22,500 km2. This is surprising for larger catchment areas given the change in mean precipitation. We propose that this is due to spatially concentrated changes in extreme precipitation in the occluded front.", "author" : [ { "dropping-particle" : "", "family" : "Phibbs", "given" : "Samuel", "non-dropping-particle" : "", "parse-names" : false, "suffix" : "" }, { "dropping-particle" : "", "family" : "Toumi", "given" : "Ralf", "non-dropping-particle" : "", "parse-names" : false, "suffix" : "" } ], "container-title" : "Journal of Geophysical Research: Atmospheres", "id" : "ITEM-3", "issue" : "15", "issued" : { "date-parts" : [ [ "2016", "8", "16" ] ] }, "page" : "8743-8754", "title" : "The dependence of precipitation and its footprint on atmospheric temperature in idealized extratropical cyclones", "translator" : [ { "dropping-particle" : "", "family" : "S2498", "given" : "", "non-dropping-particle" : "", "parse-names" : false, "suffix" : "" } ], "type" : "article-journal", "volume" : "121" }, "uris" : [ "http://www.mendeley.com/documents/?uuid=eaab645b-c45b-4661-a71f-666a71e47cf9" ] }, { "id" : "ITEM-4", "itemData" : { "DOI" : "10.1038/s41586-018-0673-2", "ISSN" : "0028-0836",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4", "issue" : "7731", "issued" : { "date-parts" : [ [ "2018", "11", "14" ] ] }, "page" : "339-346", "title" : "Anthropogenic influences on major tropical cyclone events", "translator" : [ { "dropping-particle" : "", "family" : "S3178", "given" : "", "non-dropping-particle" : "", "parse-names" : false, "suffix" : "" } ], "type" : "article-journal", "volume" : "563" }, "uris" : [ "http://www.mendeley.com/documents/?uuid=776d2c5b-069e-4e66-9c0a-89810c5d8239" ] } ], "mendeley" : { "formattedCitation" : "(Knutson et al., 2015; Phibbs and Toumi, 2016; Patricola and Wehner, 2018; Liu et al., 2019c)", "manualFormatting" : "(Knutson et al., 2015; Phibbs and Toumi, 2016; Patricola and Wehner, 2018; M. Liu et al., 2019a)", "plainTextFormattedCitation" : "(Knutson et al., 2015; Phibbs and Toumi, 2016; Patricola and Wehner, 2018; Liu et al., 2019c)", "previouslyFormattedCitation" : "(Knutson et al., 2015; Phibbs and Toumi, 2016; Patricola and Wehner, 2018; Liu et al., 2019c)" }, "properties" : { "noteIndex" : 0 }, "schema" : "https://github.com/citation-style-language/schema/raw/master/csl-citation.json" }</w:instrText>
        </w:r>
      </w:ins>
      <w:del w:id="2666" w:author="Robin Matthews" w:date="2021-07-14T10:17:00Z">
        <w:r w:rsidR="007D2D56" w:rsidDel="00C45A6E">
          <w:rPr>
            <w:rFonts w:cs="Times New Roman"/>
            <w:lang w:val="en-GB"/>
          </w:rPr>
          <w:delInstrText>ADDIN CSL_CITATION { "citationItems" : [ { "id" : "ITEM-1",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1", "issue" : "18", "issued" : { "date-parts" : [ [ "2015", "9" ] ] }, "page" : "7203-7224", "title" : "Global Projections of Intense Tropical Cyclone Activity for the Late Twenty-First Century from Dynamical Downscaling of CMIP5/RCP4.5 Scenarios", "translator" : [ { "dropping-particle" : "", "family" : "S1517", "given" : "", "non-dropping-particle" : "", "parse-names" : false, "suffix" : "" } ], "type" : "article-journal", "volume" : "28" }, "uris" : [ "http://www.mendeley.com/documents/?uuid=27776c59-b876-429c-a8a6-96afffb7b109" ] }, { "id" : "ITEM-2", "itemData" : { "DOI" : "10.1038/s41612-019-0095-3", "ISSN" : "2397-3722", "abstract" : "Recent climate modeling studies point to an increase in tropical cyclone rainfall rates in response to climate warming. These studies indicate that the percentage increase in tropical cyclone rainfall rates often outpaces the increase in saturation specific humidity expected from the Clausius-Clapeyron relation (~7% \u00b0C\u22121). We explore the change in tropical cyclone rainfall rates over all oceans under global warming using a high-resolution climate model with the ability to simulate the entire intensity spectrum of tropical cyclones. Consistent with previous results, we find a robust increase of tropical cyclone rainfall rates. The percentage increase for inner-core tropical cyclone rainfall rates in our model is markedly larger than the Clausius-Clapeyron rate. However, when the impact of storm intensity is excluded, the rainfall rate increase shows a much better match with the Clausius-Clapeyron rate, suggesting that the \u201csuper Clausius-Clapeyron\u201d scaling of rainfall rates with temperature increase is due to the warming-induced increase of tropical cyclone intensity. The increase of tropical cyclone intensity and environmental water vapor, in combination, explain the tropical cyclone rainfall rate increase under global warming. The rainfall associated with tropical cyclones (TCs) is a key component of their ultimate destructive potential. TC rainfall rates are projected to increase under global warming, due in part to the consequence that a warmer atmosphere holds more water vapor and permits higher moisture convergence. But future change in TC intensity, or wind speed, can also affect moisture convergence and resultant rainfall rates. Maofeng Liu of Princeton University, USA, and colleagues used a high-resolution climate model to understand important factors in TC rainfall rate change. They calculated increased rainfall rates of 13\u201317% per degree Celsius change \u2014 over twice the theoretical rate of approximately 7% from temperature increases, alone. This result suggests that atmospheric water vapor increase due to temperature increases alone cannot fully account for TC rainfall rate changes, and that increased storm intensity is also crucial. A resampling technique confirmed this hypothesis. These results underscore the need for better projections of the response of TC intensity to warming.", "author" : [ { "dropping-particle" : "", "family" : "Liu", "given" : "Maofeng", "non-dropping-particle" : "", "parse-names" : false, "suffix" : "" }, { "dropping-particle" : "", "family" : "Vecchi", "given" : "Gabriel A.", "non-dropping-particle" : "", "parse-names" : false, "suffix" : "" }, { "dropping-particle" : "", "family" : "Smith", "given" : "James A.", "non-dropping-particle" : "", "parse-names" : false, "suffix" : "" }, { "dropping-particle" : "", "family" : "Knutson", "given" : "Thomas R.", "non-dropping-particle" : "", "parse-names" : false, "suffix" : "" } ], "container-title" : "npj Climate and Atmospheric Science", "id" : "ITEM-2", "issue" : "1", "issued" : { "date-parts" : [ [ "2019" ] ] }, "page" : "1-5", "publisher" : "Springer US", "title" : "Causes of large projected increases in hurricane precipitation rates with global warming", "translator" : [ { "dropping-particle" : "", "family" : "S2586", "given" : "", "non-dropping-particle" : "", "parse-names" : false, "suffix" : "" } ], "type" : "article-journal", "volume" : "2" }, "uris" : [ "http://www.mendeley.com/documents/?uuid=720cf07a-34a8-4b42-b8fc-a89df8fc415f" ] }, { "id" : "ITEM-3", "itemData" : { "DOI" : "10.1002/2015JD024286", "ISSN" : "2169897X", "abstract" : "Flood hazard is a function of the magnitude and spatial pattern of precipitation accumulation. The sensitivity of precipitation to atmospheric temperature is investigated for idealized extratropical cyclones, enabling us to examine the footprint of extreme precipitation (surface area where accumulated precipitation exceeds high thresholds) and the accumulation in different-sized catchment areas. The mean precipitation increases with temperature, with the mean increase at 5.40%/\u00b0C. The 99.9th percentile of accumulated precipitation increases at 12.7%/\u00b0C for 1 h and 9.38%/\u00b0C for 24 h, both greater than Clausius-Clapeyron scaling. The footprint of extreme precipitation grows considerably with temperature, with the relative increase generally greater for longer durations. The sensitivity of the footprint of extreme precipitation is generally super Clausius-Clapeyron. The surface area of all precipitation shrinks with increasing temperature. Greater relative changes in the number of catchment areas exceeding extreme total precipitation are found when the domain is divided into larger rather than smaller catchment areas. This indicates that fluvial flooding may increase faster than pluvial flooding from extratropical cyclones in a warming world. When the catchment areas are ranked in order of total precipitation, the 99.9th percentile is found to increase slightly above Clausius-Clapeyron expectations for all of the catchment sizes, from 9 km2 to 22,500 km2. This is surprising for larger catchment areas given the change in mean precipitation. We propose that this is due to spatially concentrated changes in extreme precipitation in the occluded front.", "author" : [ { "dropping-particle" : "", "family" : "Phibbs", "given" : "Samuel", "non-dropping-particle" : "", "parse-names" : false, "suffix" : "" }, { "dropping-particle" : "", "family" : "Toumi", "given" : "Ralf", "non-dropping-particle" : "", "parse-names" : false, "suffix" : "" } ], "container-title" : "Journal of Geophysical Research: Atmospheres", "id" : "ITEM-3", "issue" : "15", "issued" : { "date-parts" : [ [ "2016", "8", "16" ] ] }, "page" : "8743-8754", "title" : "The dependence of precipitation and its footprint on atmospheric temperature in idealized extratropical cyclones", "translator" : [ { "dropping-particle" : "", "family" : "S2498", "given" : "", "non-dropping-particle" : "", "parse-names" : false, "suffix" : "" } ], "type" : "article-journal", "volume" : "121" }, "uris" : [ "http://www.mendeley.com/documents/?uuid=eaab645b-c45b-4661-a71f-666a71e47cf9" ] }, { "id" : "ITEM-4", "itemData" : { "DOI" : "10.1038/s41586-018-0673-2", "ISSN" : "0028-0836",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4", "issue" : "7731", "issued" : { "date-parts" : [ [ "2018", "11", "14" ] ] }, "page" : "339-346", "title" : "Anthropogenic influences on major tropical cyclone events", "translator" : [ { "dropping-particle" : "", "family" : "S3178", "given" : "", "non-dropping-particle" : "", "parse-names" : false, "suffix" : "" } ], "type" : "article-journal", "volume" : "563" }, "uris" : [ "http://www.mendeley.com/documents/?uuid=776d2c5b-069e-4e66-9c0a-89810c5d8239" ] } ], "mendeley" : { "formattedCitation" : "(Knutson et al., 2015; Phibbs and Toumi, 2016; Patricola and Wehner, 2018; Liu et al., 2019c)", "plainTextFormattedCitation" : "(Knutson et al., 2015; Phibbs and Toumi, 2016; Patricola and Wehner, 2018; Liu et al., 2019c)", "previouslyFormattedCitation" : "(Knutson et al., 2015; Phibbs and Toumi, 2016; Patricola and Wehner, 2018; Liu et al., 2019c)"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Knutson et al., 2015; Phibbs and Toumi, 2016; Patricola and Wehner, 2018; </w:t>
      </w:r>
      <w:ins w:id="2667" w:author="Robin Matthews" w:date="2021-07-14T10:17:00Z">
        <w:r w:rsidR="00C45A6E">
          <w:rPr>
            <w:rFonts w:cs="Times New Roman"/>
            <w:noProof/>
            <w:lang w:val="en-GB"/>
          </w:rPr>
          <w:t xml:space="preserve">M. </w:t>
        </w:r>
      </w:ins>
      <w:r w:rsidR="00A26296">
        <w:rPr>
          <w:rFonts w:cs="Times New Roman"/>
          <w:noProof/>
          <w:lang w:val="en-GB"/>
        </w:rPr>
        <w:t>Liu et al., 2019</w:t>
      </w:r>
      <w:ins w:id="2668" w:author="Robin Matthews" w:date="2021-07-14T10:17:00Z">
        <w:r w:rsidR="00C45A6E">
          <w:rPr>
            <w:rFonts w:cs="Times New Roman"/>
            <w:noProof/>
            <w:lang w:val="en-GB"/>
          </w:rPr>
          <w:t>a</w:t>
        </w:r>
      </w:ins>
      <w:del w:id="2669" w:author="Robin Matthews" w:date="2021-07-14T10:17:00Z">
        <w:r w:rsidR="00A26296" w:rsidDel="00C45A6E">
          <w:rPr>
            <w:rFonts w:cs="Times New Roman"/>
            <w:noProof/>
            <w:lang w:val="en-GB"/>
          </w:rPr>
          <w:delText>c</w:delText>
        </w:r>
      </w:del>
      <w:r w:rsidR="00A26296">
        <w:rPr>
          <w:rFonts w:cs="Times New Roman"/>
          <w:noProof/>
          <w:lang w:val="en-GB"/>
        </w:rPr>
        <w:t>)</w:t>
      </w:r>
      <w:r w:rsidRPr="00D424AA">
        <w:rPr>
          <w:rFonts w:cs="Times New Roman"/>
          <w:lang w:val="en-GB"/>
        </w:rPr>
        <w:fldChar w:fldCharType="end"/>
      </w:r>
      <w:commentRangeEnd w:id="2664"/>
      <w:r w:rsidR="00A26296">
        <w:rPr>
          <w:rStyle w:val="Marquedecommentaire"/>
        </w:rPr>
        <w:commentReference w:id="2664"/>
      </w:r>
      <w:r w:rsidRPr="00841A35">
        <w:rPr>
          <w:rFonts w:cs="Times New Roman"/>
          <w:lang w:val="en-GB"/>
        </w:rPr>
        <w:t>.</w:t>
      </w:r>
      <w:r w:rsidRPr="00D424AA" w:rsidDel="0026250A">
        <w:rPr>
          <w:rFonts w:cs="Times New Roman"/>
          <w:lang w:val="en-GB"/>
        </w:rPr>
        <w:t xml:space="preserve"> </w:t>
      </w:r>
      <w:r w:rsidRPr="00D424AA">
        <w:rPr>
          <w:rFonts w:cs="Times New Roman"/>
          <w:lang w:val="en-GB"/>
        </w:rPr>
        <w:t xml:space="preserve">Projections of TC precipitation using large-ensemble experiments </w:t>
      </w:r>
      <w:r w:rsidRPr="00D424AA">
        <w:rPr>
          <w:rFonts w:cs="Times New Roman"/>
          <w:lang w:val="en-GB"/>
        </w:rPr>
        <w:fldChar w:fldCharType="begin" w:fldLock="1"/>
      </w:r>
      <w:r w:rsidR="007D2D56">
        <w:rPr>
          <w:rFonts w:cs="Times New Roman"/>
          <w:lang w:val="en-GB"/>
        </w:rPr>
        <w:instrText>ADDIN CSL_CITATION { "citationItems" : [ { "id" : "ITEM-1", "itemData" : { "DOI" : "10.2151/jmsj.2019-007", "ISSN" : "0026-1165", "abstract" : "Future changes in precipitation extremes and role of tropical cyclones are investigated by large ensemble experiment, 6000 years for the present and 5400 years under +4 K warming, with a 60-km mesh atmospheric general circulation model (MRI-AGCM3.2). The annual maximum 1-day precipitation total (Rx1d) is projected to increase in the future warmer world, with larger increase over the regions where it is climatologically large. The exception is the western North Pacific where there is only small change or even reduction of Rx1d is projected. This is mainly due to a projected decrease of tropical cyclone frequency in a future climate in this region. It is also found that 90- or 99-percentile values of Rx1d associated with tropical cyclones will increase in a region extending from Hawaii to the south of Japan. In this region, interannual variability of intense precipitation is also projected to increase, implying an increasing risk of heavier rainfall events by global warming.", "author" : [ { "dropping-particle" : "", "family" : "Kitoh", "given" : "Akio", "non-dropping-particle" : "", "parse-names" : false, "suffix" : "" }, { "dropping-particle" : "", "family" : "Endo", "given" : "Hirokazu", "non-dropping-particle" : "", "parse-names" : false, "suffix" : "" } ], "container-title" : "Journal of the Meteorological Society of Japan. Series II", "id" : "ITEM-1", "issue" : "1", "issued" : { "date-parts" : [ [ "2019" ] ] }, "page" : "141-152", "title" : "Future Changes in Precipitation Extremes Associated with Tropical Cyclones Projected by Large-Ensemble Simulations", "translator" : [ { "dropping-particle" : "", "family" : "S2659", "given" : "", "non-dropping-particle" : "", "parse-names" : false, "suffix" : "" } ], "type" : "article-journal", "volume" : "97" }, "uris" : [ "http://www.mendeley.com/documents/?uuid=856c058a-68c2-4e2c-a39a-10462375a6f0" ] } ], "mendeley" : { "formattedCitation" : "(Kitoh and Endo, 2019)", "plainTextFormattedCitation" : "(Kitoh and Endo, 2019)", "previouslyFormattedCitation" : "(Kitoh and Endo,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toh and Endo, 2019)</w:t>
      </w:r>
      <w:r w:rsidRPr="00D424AA">
        <w:rPr>
          <w:rFonts w:cs="Times New Roman"/>
          <w:lang w:val="en-GB"/>
        </w:rPr>
        <w:fldChar w:fldCharType="end"/>
      </w:r>
      <w:r w:rsidRPr="00841A35">
        <w:rPr>
          <w:rFonts w:cs="Times New Roman"/>
          <w:lang w:val="en-GB"/>
        </w:rPr>
        <w:t xml:space="preserve"> show that the annual maximum 1-day precipitation total is project</w:t>
      </w:r>
      <w:r w:rsidRPr="00D424AA">
        <w:rPr>
          <w:rFonts w:cs="Times New Roman"/>
          <w:lang w:val="en-GB"/>
        </w:rPr>
        <w:t xml:space="preserve">ed to increase, except for the western North Pacific where there is only a small change or even a reduction is projected, mainly due to a projected decrease of TC frequency. They also show that the 10-year return value of extreme </w:t>
      </w:r>
      <w:r w:rsidR="00E64E86" w:rsidRPr="00D424AA">
        <w:rPr>
          <w:rFonts w:cs="Times New Roman"/>
          <w:lang w:val="en-GB"/>
        </w:rPr>
        <w:t>Rx1day</w:t>
      </w:r>
      <w:r w:rsidRPr="00D424AA">
        <w:rPr>
          <w:rFonts w:cs="Times New Roman"/>
          <w:lang w:val="en-GB"/>
        </w:rPr>
        <w:t xml:space="preserve"> associated with TCs will greatly increase in a region extending from Hawaii to the south of Japan. TC tracks and the location of topography relative to TCs significantly affect precipitation, thus in general, areas on the eastern and southern faces of mountains have more impacts of TC precipitation changes </w:t>
      </w:r>
      <w:r w:rsidRPr="00D424AA">
        <w:rPr>
          <w:rFonts w:cs="Times New Roman"/>
          <w:lang w:val="en-GB"/>
        </w:rPr>
        <w:fldChar w:fldCharType="begin" w:fldLock="1"/>
      </w:r>
      <w:r w:rsidR="00FF6231">
        <w:rPr>
          <w:rFonts w:cs="Times New Roman"/>
          <w:lang w:val="en-GB"/>
        </w:rPr>
        <w:instrText>ADDIN CSL_CITATION { "citationItems" : [ { "id" : "ITEM-1", "itemData" : { "DOI" : "10.2151/sola.2020-005", "abstract" : "This study investigated future changes in extreme precipitation associated with tropical cyclones (TCs) around Japan using large ensemble regional climate simulations for historical and +4 K climates. Under the warmer climate, extreme TC precipitation, defined as the 90th percentile value of the maximum daily precipitation derived from each TC (TCP90), is projected to increase throughout Japan from Kyushu to Kanto. We attributed most of the increase in TCP90 to increased atmospheric moisture due to global warming. Furthermore, it was found that TCP90 is projected to increase for all TC intensity categories. However, the projected increase in intense TCs affects TCP90 in only a limited area. Stronger TCs enhance TCP90 over east- and north-facing slopes of mountainous terrain, while TCP90 in most other areas is insensitive to TC intensity. These results suggest that even relatively weak TCs could have potential to produce extreme precipitation that might cause natural disasters.", "author" : [ { "dropping-particle" : "", "family" : "Hatsuzuka", "given" : "Daisuke", "non-dropping-particle" : "", "parse-names" : false, "suffix" : "" }, { "dropping-particle" : "", "family" : "Sato", "given" : "Tomonori", "non-dropping-particle" : "", "parse-names" : false, "suffix" : "" }, { "dropping-particle" : "", "family" : "Yoshida", "given" : "Kohei", "non-dropping-particle" : "", "parse-names" : false, "suffix" : "" }, { "dropping-particle" : "", "family" : "Ishii", "given" : "Masayoshi", "non-dropping-particle" : "", "parse-names" : false, "suffix" : "" }, { "dropping-particle" : "", "family" : "Mizuta", "given" : "Ryo", "non-dropping-particle" : "", "parse-names" : false, "suffix" : "" } ], "container-title" : "SOLA", "id" : "ITEM-1", "issued" : { "date-parts" : [ [ "2020" ] ] }, "page" : "23-29", "title" : "Regional projection of tropical-cyclone-induced extreme precipitation around Japan based on large ensemble simulations", "translator" : [ { "dropping-particle" : "", "family" : "S3335", "given" : "", "non-dropping-particle" : "", "parse-names" : false, "suffix" : "" } ], "type" : "article-journal", "volume" : "advpub" }, "uris" : [ "http://www.mendeley.com/documents/?uuid=13821f4f-551f-434d-a63c-7026c02b1961" ] } ], "mendeley" : { "formattedCitation" : "(Hatsuzuka et al., 2020)", "plainTextFormattedCitation" : "(Hatsuzuka et al., 2020)", "previouslyFormattedCitation" : "(Hatsuzuka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tsuzuka et al., 2020)</w:t>
      </w:r>
      <w:r w:rsidRPr="00D424AA">
        <w:rPr>
          <w:rFonts w:cs="Times New Roman"/>
          <w:lang w:val="en-GB"/>
        </w:rPr>
        <w:fldChar w:fldCharType="end"/>
      </w:r>
      <w:r w:rsidRPr="00841A35">
        <w:rPr>
          <w:rFonts w:cs="Times New Roman"/>
          <w:lang w:val="en-GB"/>
        </w:rPr>
        <w:t>. Projection</w:t>
      </w:r>
      <w:r w:rsidRPr="00D424AA">
        <w:rPr>
          <w:rFonts w:cs="Times New Roman"/>
          <w:lang w:val="en-GB"/>
        </w:rPr>
        <w:t xml:space="preserve"> studies using variable-resolution models in the North Atlantic </w:t>
      </w:r>
      <w:r w:rsidRPr="00D424AA">
        <w:rPr>
          <w:rFonts w:cs="Times New Roman"/>
          <w:lang w:val="en-GB"/>
        </w:rPr>
        <w:fldChar w:fldCharType="begin" w:fldLock="1"/>
      </w:r>
      <w:r w:rsidR="00FF6231">
        <w:rPr>
          <w:rFonts w:cs="Times New Roman"/>
          <w:lang w:val="en-GB"/>
        </w:rPr>
        <w:instrText>ADDIN CSL_CITATION { "citationItems" : [ { "id" : "ITEM-1", "itemData" : { "DOI" : "10.1029/2019GL086930", "ISSN" : "0094-8276", "abstract" : "Abstract Decreasing climate models' grid spacing improves the representation of tropical cyclones at decadal time scales. In this study, a variable-resolution (VR) version of the Community Atmosphere Model 5 (CAM5-VR) is utilized to study North Atlantic tropical cyclone climatology in ensemble historical climate simulations and under two Representative Concentration Pathway (RCP) projections (RCP4.5 and RCP8.5). Basin-wide tropical cyclone counts decrease in the RCP simulations, although landfalling storm counts do not show as straightforward of a pattern, especially when focusing on regional changes. Lifetime maximum intensity metrics suggest that tropical cyclones increase in strength in the RCP ensembles. However, despite increases in tropical cyclone-related precipitation rates and the amount of precipitation produced per storm with warming, the annual average Rx5day from tropical cyclones over the eastern United States decreases due to less landfalling storms. This work is part of a continued effort to quantify how tropical cyclone-induced hazards may change in future climates.", "author" : [ { "dropping-particle" : "", "family" : "Stansfield", "given" : "Alyssa M", "non-dropping-particle" : "", "parse-names" : false, "suffix" : "" }, { "dropping-particle" : "", "family" : "Reed", "given" : "Kevin A", "non-dropping-particle" : "", "parse-names" : false, "suffix" : "" }, { "dropping-particle" : "", "family" : "Zarzycki", "given" : "Colin M", "non-dropping-particle" : "", "parse-names" : false, "suffix" : "" } ], "container-title" : "Geophysical Research Letters", "id" : "ITEM-1", "issue" : "12", "issued" : { "date-parts" : [ [ "2020", "6", "28" ] ] }, "note" : "doi: 10.1029/2019GL086930", "page" : "e2019GL086930", "publisher" : "John Wiley &amp; Sons, Ltd", "title" : "Changes in Precipitation From North Atlantic Tropical Cyclones Under RCP Scenarios in the Variable-Resolution Community Atmosphere Model", "translator" : [ { "dropping-particle" : "", "family" : "S2726", "given" : "", "non-dropping-particle" : "", "parse-names" : false, "suffix" : "" } ], "type" : "article-journal", "volume" : "47" }, "uris" : [ "http://www.mendeley.com/documents/?uuid=b5a61151-4a11-4e18-aa4f-e455c7cc7c92" ] } ], "mendeley" : { "formattedCitation" : "(Stansfield et al., 2020)", "plainTextFormattedCitation" : "(Stansfield et al., 2020)", "previouslyFormattedCitation" : "(Stansfiel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tansfield et al., 2020)</w:t>
      </w:r>
      <w:r w:rsidRPr="00D424AA">
        <w:rPr>
          <w:rFonts w:cs="Times New Roman"/>
          <w:lang w:val="en-GB"/>
        </w:rPr>
        <w:fldChar w:fldCharType="end"/>
      </w:r>
      <w:r w:rsidRPr="00841A35">
        <w:rPr>
          <w:rFonts w:cs="Times New Roman"/>
          <w:lang w:val="en-GB"/>
        </w:rPr>
        <w:t xml:space="preserve"> indicate that TC-related precipitation rates </w:t>
      </w:r>
      <w:r w:rsidRPr="00841A35">
        <w:rPr>
          <w:rFonts w:cs="Times New Roman"/>
          <w:lang w:val="en-GB"/>
        </w:rPr>
        <w:lastRenderedPageBreak/>
        <w:t>within North Atlantic TCs and the amount of hourly precipitation due to TC are projected to increase by the end of th</w:t>
      </w:r>
      <w:r w:rsidRPr="00D424AA">
        <w:rPr>
          <w:rFonts w:cs="Times New Roman"/>
          <w:lang w:val="en-GB"/>
        </w:rPr>
        <w:t xml:space="preserve">e century compared to a historical simulation. However, the annual average TC-related </w:t>
      </w:r>
      <w:r w:rsidR="00E64E86" w:rsidRPr="00D424AA">
        <w:rPr>
          <w:rFonts w:cs="Times New Roman"/>
          <w:lang w:val="en-GB"/>
        </w:rPr>
        <w:t>Rx5day</w:t>
      </w:r>
      <w:r w:rsidRPr="00D424AA">
        <w:rPr>
          <w:rFonts w:cs="Times New Roman"/>
          <w:lang w:val="en-GB"/>
        </w:rPr>
        <w:t xml:space="preserve"> over the eastern United States is projected to decrease because of a decrease in landfalling TCs. RCM studies with around 25-50 km grid spacing are used to study projected changes in TCs. The projected changes of TCs in Southeast Asia simulated by RCMs are consistent with those of most global climate models, showing a decrease in TC frequency and an increase in the amount of TC-associated precipitation or an increase in the frequency of intense TCs </w:t>
      </w:r>
      <w:r w:rsidRPr="00D424AA">
        <w:rPr>
          <w:rFonts w:cs="Times New Roman"/>
          <w:lang w:val="en-GB"/>
        </w:rPr>
        <w:fldChar w:fldCharType="begin" w:fldLock="1"/>
      </w:r>
      <w:r w:rsidR="00FF6231">
        <w:rPr>
          <w:rFonts w:cs="Times New Roman"/>
          <w:lang w:val="en-GB"/>
        </w:rPr>
        <w:instrText>ADDIN CSL_CITATION { "citationItems" : [ { "id" : "ITEM-1", "itemData" : { "DOI" : "10.1007/s00382-014-2450-8", "ISSN" : "14320894", "abstract" : "The regional climate modelling system PRECIS, was run at 25 km horizontal resolution for 150 years (1949\u20132099) using global driving data from a five member perturbed physics ensemble (based on the coupled global climate model HadCM3). Output from these simulations was used to investigate projected changes in tropical cyclones (TCs) over Vietnam and the South China Sea due to global warming (under SRES scenario A1B). Thirty year climatological mean periods were used to look at projected changes in future (2069\u20132098) TCs compared to a 1961\u20131990 baseline. Present day results were compared qualitatively with IBTrACS observations and found to be reasonably realistic. Future projections show a 20\u201344 % decrease in TC frequency, although the spatial patterns of change differ between the ensemble members, and an increase of 27\u201353 % in the amount of TC associated precipitation. No statistically significant changes in TC intensity were found, however, the occurrence of more intense TCs (defined as those with a maximum 10 m wind speed &gt;35 m/s) was found to increase by 3\u20139 %. Projected increases in TC associated precipitation are likely caused by increased evaporation and availability of atmospheric water vapour, due to increased sea surface and atmospheric temperature. The mechanisms behind the projected changes in TC frequency are difficult to link explicitly; changes are most likely due to the combination of increased static stability, increased vertical wind shear and decreased upward motion, which suggest a decrease in the tropical overturning circulation.", "author" : [ { "dropping-particle" : "", "family" : "Redmond", "given" : "Grace", "non-dropping-particle" : "", "parse-names" : false, "suffix" : "" }, { "dropping-particle" : "", "family" : "Hodges", "given" : "Kevin I.", "non-dropping-particle" : "", "parse-names" : false, "suffix" : "" }, { "dropping-particle" : "", "family" : "Mcsweeney", "given" : "Carol", "non-dropping-particle" : "", "parse-names" : false, "suffix" : "" }, { "dropping-particle" : "", "family" : "Jones", "given" : "Richard", "non-dropping-particle" : "", "parse-names" : false, "suffix" : "" }, { "dropping-particle" : "", "family" : "Hein", "given" : "David", "non-dropping-particle" : "", "parse-names" : false, "suffix" : "" } ], "container-title" : "Climate Dynamics", "id" : "ITEM-1", "issue" : "7-8", "issued" : { "date-parts" : [ [ "2015" ] ] }, "page" : "1983-2000", "publisher" : "Springer Berlin Heidelberg", "title" : "Projected changes in tropical cyclones over Vietnam and the South China Sea using a 25 km regional climate model perturbed physics ensemble", "translator" : [ { "dropping-particle" : "", "family" : "S2903", "given" : "", "non-dropping-particle" : "", "parse-names" : false, "suffix" : "" } ], "type" : "article-journal", "volume" : "45" }, "uris" : [ "http://www.mendeley.com/documents/?uuid=0dad1732-83ba-40ed-b39a-33c10b627152" ] }, { "id" : "ITEM-2", "itemData" : { "DOI" : "10.1002/joc.5870", "ISSN" : "0899-8418", "abstract" : "The Philippines is one of the most exposed countries in the world to tropical cyclones. In order to provide information to help the country build resilience and plan for a future under a warmer climate, we build on previous research to investigate implications of future climate change on tropical cyclone activity in the Philippines. Experiments were conducted using three regional climate models with horizontal resolutions of approximately 12 km (HadGEM3-RA) and 25 km (HadRM3P and RegCM4). The simulations are driven by boundary data from a subset of global climate model simulations from the CMIP5 ensemble. Here we present the experimental design, the methodology for selecting CMIP5 models, the results of the model validation, and future projections of changes to tropical cyclone frequency and intensity by the mid-21st century. The models used are shown to represent the key climatological features of tropical cyclones across the domain, including the seasonality and general distribution of intensities, but issues remain in resolving very intense tropical cyclones and simulating realistic trajectories across their life-cycles. Acknowledging model inadequacies and uncertainties associated with future climate model projections, the results show a range of plausible changes with a tendency for fewer but slightly more intense tropical cyclones. These results are consistent with the basin-wide results reported in the IPCC AR5 and provide clear evidence that the findings from these previous studies are applicable in the Philippines region.", "author" : [ { "dropping-particle" : "", "family" : "Gallo", "given" : "Florian", "non-dropping-particle" : "", "parse-names" : false, "suffix" : "" }, { "dropping-particle" : "", "family" : "Daron", "given" : "Joseph", "non-dropping-particle" : "", "parse-names" : false, "suffix" : "" }, { "dropping-particle" : "", "family" : "Macadam", "given" : "Ian", "non-dropping-particle" : "", "parse-names" : false, "suffix" : "" }, { "dropping-particle" : "", "family" : "Cinco", "given" : "Thelma", "non-dropping-particle" : "", "parse-names" : false, "suffix" : "" }, { "dropping-particle" : "", "family" : "Villafuerte II", "given" : "Marcelino", "non-dropping-particle" : "", "parse-names" : false, "suffix" : "" }, { "dropping-particle" : "", "family" : "Buonomo", "given" : "Erasmo", "non-dropping-particle" : "", "parse-names" : false, "suffix" : "" }, { "dropping-particle" : "", "family" : "Tucker", "given" : "Simon", "non-dropping-particle" : "", "parse-names" : false, "suffix" : "" }, { "dropping-particle" : "", "family" : "Hein-Griggs", "given" : "David", "non-dropping-particle" : "", "parse-names" : false, "suffix" : "" }, { "dropping-particle" : "", "family" : "Jones", "given" : "Richard G", "non-dropping-particle" : "", "parse-names" : false, "suffix" : "" } ], "container-title" : "International Journal of Climatology", "id" : "ITEM-2", "issue" : "3", "issued" : { "date-parts" : [ [ "2019", "3", "15" ] ] }, "note" : "doi: 10.1002/joc.5870", "page" : "1181-1194", "publisher" : "John Wiley &amp; Sons, Ltd", "title" : "High-resolution regional climate model projections of future tropical cyclone activity in the Philippines", "translator" : [ { "dropping-particle" : "", "family" : "S2904", "given" : "", "non-dropping-particle" : "", "parse-names" : false, "suffix" : "" } ], "type" : "article-journal", "volume" : "39" }, "uris" : [ "http://www.mendeley.com/documents/?uuid=a80b2dba-9249-4a79-a630-56aec9aa15b9" ] } ], "mendeley" : { "formattedCitation" : "(Redmond et al., 2015; Gallo et al., 2019)", "plainTextFormattedCitation" : "(Redmond et al., 2015; Gallo et al., 2019)", "previouslyFormattedCitation" : "(Redmond et al., 2015; Gallo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edmond et al., 2015; Gallo et al., 2019)</w:t>
      </w:r>
      <w:r w:rsidRPr="00D424AA">
        <w:rPr>
          <w:rFonts w:cs="Times New Roman"/>
          <w:lang w:val="en-GB"/>
        </w:rPr>
        <w:fldChar w:fldCharType="end"/>
      </w:r>
      <w:r w:rsidRPr="00841A35">
        <w:rPr>
          <w:rFonts w:cs="Times New Roman"/>
          <w:lang w:val="en-GB"/>
        </w:rPr>
        <w:t xml:space="preserve">. </w:t>
      </w:r>
    </w:p>
    <w:p w14:paraId="283ED896" w14:textId="77777777" w:rsidR="007A1008" w:rsidRPr="00D424AA" w:rsidRDefault="007A1008" w:rsidP="00D424AA">
      <w:pPr>
        <w:rPr>
          <w:rFonts w:cs="Times New Roman"/>
          <w:lang w:val="en-GB"/>
        </w:rPr>
      </w:pPr>
    </w:p>
    <w:p w14:paraId="0E07CB10" w14:textId="536848A1" w:rsidR="007A1008" w:rsidRPr="00D424AA" w:rsidRDefault="007A1008" w:rsidP="00D424AA">
      <w:pPr>
        <w:rPr>
          <w:rFonts w:cs="Times New Roman"/>
          <w:lang w:val="en-GB"/>
        </w:rPr>
      </w:pPr>
      <w:r w:rsidRPr="00D424AA">
        <w:rPr>
          <w:rFonts w:cs="Times New Roman"/>
          <w:lang w:val="en-GB"/>
        </w:rPr>
        <w:t xml:space="preserve">Projected changes in TC tracks or TC areas of occurrence in the late 21st century vary considerably among available studies, although there is better agreement in the western North Pacific. Several studies project either poleward or eastward expansion of TC occurrence over the western North Pacific region, and more TC occurrence in the central North Pacific </w:t>
      </w:r>
      <w:r w:rsidRPr="00D424AA">
        <w:rPr>
          <w:rFonts w:cs="Times New Roman"/>
          <w:lang w:val="en-GB"/>
        </w:rPr>
        <w:fldChar w:fldCharType="begin" w:fldLock="1"/>
      </w:r>
      <w:r w:rsidR="007D2D56">
        <w:rPr>
          <w:rFonts w:cs="Times New Roman"/>
          <w:lang w:val="en-GB"/>
        </w:rPr>
        <w:instrText>ADDIN CSL_CITATION { "citationItems" : [ { "id" : "ITEM-1", "itemData" : { "DOI" : "10.1002/2017GL075058", "ISSN" : "19448007", "abstract" : "Projected future changes in global tropical cyclone (TC) activity are assessed using 5,000 year scale ensemble simulations for both current and 4 K surface warming climates with a 60 km global atmospheric model. The global number of TCs decreases by 33% in the future projection. Although geographical TC occurrences decrease generally, they increase in the central and eastern parts of the extra tropical North Pacific. Meanwhile, very intense (category 4 and 5) TC occurrences increase over a broader area including the south of Japan and south of Madagascar. The global number of category 4 and 5 TCs significantly decreases, contrary to the increase seen in several previous studies. Lifetime maximum surface wind speeds and precipitation rate are amplified globally. Regional TC activity changes have large uncertainty corresponding to sea surface temperature warming patterns. TC-resolving large-ensemble simulations provide useful information, especially for policy making related to future climate change.", "author" : [ { "dropping-particle" : "", "family" : "Yoshida", "given" : "Kohei", "non-dropping-particle" : "", "parse-names" : false, "suffix" : "" }, { "dropping-particle" : "", "family" : "Sugi", "given" : "Masato", "non-dropping-particle" : "", "parse-names" : false, "suffix" : "" }, { "dropping-particle" : "", "family" : "Mizuta", "given" : "Ryo", "non-dropping-particle" : "", "parse-names" : false, "suffix" : "" }, { "dropping-particle" : "", "family" : "Murakami", "given" : "Hiroyuki", "non-dropping-particle" : "", "parse-names" : false, "suffix" : "" }, { "dropping-particle" : "", "family" : "Ishii", "given" : "Masayoshi", "non-dropping-particle" : "", "parse-names" : false, "suffix" : "" } ], "container-title" : "Geophysical Research Letters", "id" : "ITEM-1", "issue" : "19", "issued" : { "date-parts" : [ [ "2017" ] ] }, "page" : "9910-9917", "title" : "Future Changes in Tropical Cyclone Activity in High-Resolution Large-Ensemble Simulations", "translator" : [ { "dropping-particle" : "", "family" : "S160", "given" : "", "non-dropping-particle" : "", "parse-names" : false, "suffix" : "" } ], "type" : "article-journal", "volume" : "44" }, "uris" : [ "http://www.mendeley.com/documents/?uuid=d38eb63e-44cb-4f11-8072-5fef678e2620" ] }, { "id" : "ITEM-2", "itemData" : { "DOI" : "10.1175/JCLI-D-17-0068.1", "abstract" : " AbstractFuture changes in tropical cyclone (TC) activity and structure are investigated using the outputs of a 14-km mesh climate simulation. A set of 30-yr simulations was performed under present-day and warmer climate conditions using a nonhydrostatic icosahedral atmospheric model with explicitly calculated convection. The model projected that the global frequency of TCs is reduced by 22.7%, the ratio of intense TCs is increased by 6.6%, and the precipitation rate within 100 km of the TC center increased by 11.8% under warmer climate conditions. These tendencies are consistent with previous studies using a hydrostatic global model with cumulus parameterization.The responses of vertical and horizontal structures to global warming are investigated for TCs with the same intensity categories. For TCs whose minimum sea level pressure (SLP) reaches less than 980 hPa, the model predicted that tangential wind increases in the outside region of the eyewall. Increases in the tangential wind are related to the elevation of the tropopause caused by global warming. The tropopause rise induces an upward extension of the eyewall, resulting in an increase in latent heating in the upper layers of the inclined eyewall. Thus, SLP is reduced underneath the warmed eyewall regions through hydrostatic adjustment. The altered distribution of SLP enhances tangential winds in the outward region of the eyewall cloud. Hence, this study shows that the horizontal scale of TCs defined by a radius of 12 m s\u22121 surface wind is projected to increase compared with the same intensity categories for SLP less than 980 hPa. ", "author" : [ { "dropping-particle" : "", "family" : "Yamada", "given" : "Yohei", "non-dropping-particle" : "", "parse-names" : false, "suffix" : "" }, { "dropping-particle" : "", "family" : "Satoh", "given" : "Masaki", "non-dropping-particle" : "", "parse-names" : false, "suffix" : "" }, { "dropping-particle" : "", "family" : "Sugi", "given" : "Masato", "non-dropping-particle" : "", "parse-names" : false, "suffix" : "" }, { "dropping-particle" : "", "family" : "Kodama", "given" : "Chihiro", "non-dropping-particle" : "", "parse-names" : false, "suffix" : "" }, { "dropping-particle" : "", "family" : "Noda", "given" : "Akira T", "non-dropping-particle" : "", "parse-names" : false, "suffix" : "" }, { "dropping-particle" : "", "family" : "Nakano", "given" : "Masuo", "non-dropping-particle" : "", "parse-names" : false, "suffix" : "" }, { "dropping-particle" : "", "family" : "Nasuno", "given" : "Tomoe", "non-dropping-particle" : "", "parse-names" : false, "suffix" : "" } ], "container-title" : "Journal of Climate", "id" : "ITEM-2", "issue" : "23", "issued" : { "date-parts" : [ [ "2017" ] ] }, "page" : "9703-9724", "title" : "Response of Tropical Cyclone Activity and Structure to Global Warming in a High-Resolution Global Nonhydrostatic Model", "translator" : [ { "dropping-particle" : "", "family" : "S200", "given" : "", "non-dropping-particle" : "", "parse-names" : false, "suffix" : "" } ], "type" : "article-journal", "volume" : "30" }, "uris" : [ "http://www.mendeley.com/documents/?uuid=c797ce30-d923-4fd3-95ef-6e942a15fd63" ] }, { "id" : "ITEM-3", "itemData" : { "DOI" : "10.5194/esd-9-187-2018", "ISSN" : "2190-4987", "abstract" : "Abstract. The United Nations Framework Convention on Climate Change (UNFCCC) invited the scientific community to explore the impacts of a world in which anthropogenic global warming is stabilized at only 1.5\u00b0C above preindustrial average temperatures. We present a projection of future tropical cyclone statistics for both 1.5 and 2.0\u00b0C stabilized warming scenarios with direct numerical simulation using a high-resolution global climate model. As in similar projections at higher warming levels, we find that even at these low warming levels the most intense tropical cyclones become more frequent and more intense, while simultaneously the frequency of weaker tropical storms is decreased. We also conclude that in the 1.5\u00b0C stabilization, the effect of aerosol forcing changes complicates the interpretation of greenhouse gas forcing changes.", "author" : [ { "dropping-particle" : "", "family" : "Wehner", "given" : "Michael F", "non-dropping-particle" : "", "parse-names" : false, "suffix" : "" }, { "dropping-particle" : "", "family" : "Reed", "given" : "Kevin A", "non-dropping-particle" : "", "parse-names" : false, "suffix" : "" }, { "dropping-particle" : "", "family" : "Loring", "given" : "Burlen", "non-dropping-particle" : "", "parse-names" : false, "suffix" : "" }, { "dropping-particle" : "", "family" : "Stone", "given" : "D\u00e1ith\u00ed", "non-dropping-particle" : "", "parse-names" : false, "suffix" : "" }, { "dropping-particle" : "", "family" : "Krishnan", "given" : "Harinarayan", "non-dropping-particle" : "", "parse-names" : false, "suffix" : "" } ], "container-title" : "Earth System Dynamics", "id" : "ITEM-3", "issue" : "1", "issued" : { "date-parts" : [ [ "2018", "2", "28" ] ] }, "page" : "187-195", "title" : "Changes in tropical cyclones under stabilized 1.5 and 2.0 \u00b0C global warming scenarios as simulated by the Community Atmospheric Model under the HAPPI protocols", "translator" : [ { "dropping-particle" : "", "family" : "S1653", "given" : "", "non-dropping-particle" : "", "parse-names" : false, "suffix" : "" } ], "type" : "article-journal", "volume" : "9" }, "uris" : [ "http://www.mendeley.com/documents/?uuid=f74e21cd-5ec6-4853-932d-64e3e52b6062" ] }, { "id" : "ITEM-4", "itemData" : { "DOI" : "10.1029/2020GL088662", "ISSN" : "0094-8276",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u00e8re", "given" : "Beno\u00ee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Pierr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dropping-particle" : "", "family" : "Yamada", "given" : "Yohei", "non-dropping-particle" : "", "parse-names" : false, "suffix" : "" }, { "dropping-particle" : "", "family" : "Mizuta", "given" : "Ryo", "non-dropping-particle" : "", "parse-names" : false, "suffix" : "" }, { "dropping-particle" : "", "family" : "Kodama", "given" : "Chihiro", "non-dropping-particle" : "", "parse-names" : false, "suffix" : "" }, { "dropping-particle" : "", "family" : "Fu", "given" : "Dan", "non-dropping-particle" : "", "parse-names" : false, "suffix" : "" }, { "dropping-particle" : "", "family" : "Zhang", "given" : "Qiuying", "non-dropping-particle" : "", "parse-names" : false, "suffix" : "" }, { "dropping-particle" : "", "family" : "Danabasoglu", "given" : "Gokhan", "non-dropping-particle" : "", "parse-names" : false, "suffix" : "" }, { "dropping-particle" : "", "family" : "Rosenbloom", "given" : "Nan", "non-dropping-particle" : "", "parse-names" : false, "suffix" : "" }, { "dropping-particle" : "", "family" : "Wang", "given" : "Hong", "non-dropping-particle" : "", "parse-names" : false, "suffix" : "" }, { "dropping-particle" : "", "family" : "Wu", "given" : "Lixin", "non-dropping-particle" : "", "parse-names" : false, "suffix" : "" } ], "container-title" : "Geophysical Research Letters", "id" : "ITEM-4", "issue" : "14", "issued" : { "date-parts" : [ [ "2020", "7", "28" ] ] }, "page" : "e2020GL088662", "title" : "Projected Future Changes in Tropical Cyclones Using the CMIP6 HighResMIP Multimodel Ensemble", "translator" : [ { "dropping-particle" : "", "family" : "S2160", "given" : "", "non-dropping-particle" : "", "parse-names" : false, "suffix" : "" } ], "type" : "article-journal", "volume" : "47" }, "uris" : [ "http://www.mendeley.com/documents/?uuid=9c0b9519-846b-4359-a6b0-21193506b7f4" ] } ], "mendeley" : { "formattedCitation" : "(Yamada et al., 2017; Yoshida et al., 2017; Wehner et al., 2018a; Roberts et al., 2020b)", "plainTextFormattedCitation" : "(Yamada et al., 2017; Yoshida et al., 2017; Wehner et al., 2018a; Roberts et al., 2020b)", "previouslyFormattedCitation" : "(Yamada et al., 2017; Yoshida et al., 2017; Wehner et al., 2018a; Roberts et al., 2020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Yamada et al., 2017; Yoshida et al., 2017; Wehner et al., 2018a; Roberts et al., 2020b)</w:t>
      </w:r>
      <w:r w:rsidRPr="00D424AA">
        <w:rPr>
          <w:rFonts w:cs="Times New Roman"/>
          <w:lang w:val="en-GB"/>
        </w:rPr>
        <w:fldChar w:fldCharType="end"/>
      </w:r>
      <w:r w:rsidRPr="00841A35">
        <w:rPr>
          <w:rFonts w:cs="Times New Roman"/>
          <w:lang w:val="nb-NO"/>
        </w:rPr>
        <w:t xml:space="preserve">. </w:t>
      </w:r>
      <w:r w:rsidRPr="00D424AA">
        <w:rPr>
          <w:rFonts w:cs="Times New Roman"/>
          <w:lang w:val="en-GB"/>
        </w:rPr>
        <w:t>The observed poleward expansion of the latitude of maximum TC intensity in the western North Pacific is consistently reproduced by the CMIP5 models and downscaled models and these models show further poleward expansion in the future</w:t>
      </w:r>
      <w:bookmarkStart w:id="2670" w:name="_Hlk47256874"/>
      <w:r w:rsidRPr="00D424AA">
        <w:rPr>
          <w:rFonts w:cs="Times New Roman"/>
          <w:lang w:val="en-GB"/>
        </w:rPr>
        <w:t>; the projected mean migration rate of the mean latitude where TCs reach their lifetime-maximum intensity is 0.2±0.1° from CMIP5 model results, while it is 0.13±0.04° from downscaled models in the western North Pacific</w:t>
      </w:r>
      <w:bookmarkEnd w:id="2670"/>
      <w:r w:rsidRPr="00D424AA">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175/JCLI-D-16-0076.1", "ISSN" : "0894-8755", "abstract" : " Abstract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 observed and robust in the western North Pacific Ocean (WNP). Such a migration is expected to cause systematic changes, both increases and decreases, in regional hazard exposure and risk, particularly if it persists through the present century. Here, it is shown that the past poleward migration in the WNP has coincided with decreased TC exposure in the region of the Philippine and South China Seas, including the Marianas, the Philippines, Vietnam, and southern China, and increased exposure in the region of the East China Sea, including Japan and its Ryukyu Islands, the Korea Peninsula, and parts of eastern China. Additionally, it is shown that projections of WNP TCs simulated by, and downscaled from, an ensemble of numerical models from phase 5 of the Coupled Model Intercomparison Project (CMIP5) demonstrate a continuing poleward migration into the present century following the emissions projections of the representative concentration pathway 8.5 (RCP8.5). The projected migration causes a shift in regional TC exposure that is very similar in pattern and relative amplitude to the past observed shift. In terms of regional differences in vulnerability and resilience based on past TC exposure, the potential ramifications of these future changes are significant. Questions of attribution for the changes are discussed in terms of tropical belt expansion and Pacific decadal sea surface temperature variability. ",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 ] }, "page" : "5725-5739", "title" : "Past and Projected Changes in Western North Pacific Tropical Cyclone Exposure", "translator" : [ { "dropping-particle" : "", "family" : "S1136", "given" : "", "non-dropping-particle" : "", "parse-names" : false, "suffix" : "" } ], "type" : "article-journal", "volume" : "29" }, "uris" : [ "http://www.mendeley.com/documents/?uuid=7e2f3d73-e310-4118-bfe6-c82e5811f970" ] }, { "id" : "ITEM-2", "itemData" : { "DOI" : "10.1038/nature13278", "author" : [ { "dropping-particle" : "", "family" : "Kossin", "given" : "James P", "non-dropping-particle" : "", "parse-names" : false, "suffix" : "" }, { "dropping-particle" : "", "family" : "Emanuel", "given" : "Kerry A", "non-dropping-particle" : "", "parse-names" : false, "suffix" : "" }, { "dropping-particle" : "", "family" : "Vecchi", "given" : "Gabriel A", "non-dropping-particle" : "", "parse-names" : false, "suffix" : "" } ], "container-title" : "Nature", "id" : "ITEM-2", "issued" : { "date-parts" : [ [ "2014" ] ] }, "page" : "4-7", "title" : "The poleward migration of the location of tropical cyclone maximum intensity", "translator" : [ { "dropping-particle" : "", "family" : "S1150", "given" : "", "non-dropping-particle" : "", "parse-names" : false, "suffix" : "" } ], "type" : "article-journal" }, "uris" : [ "http://www.mendeley.com/documents/?uuid=6076a295-741b-40cf-81b9-e8e85a38841c" ] } ], "mendeley" : { "formattedCitation" : "(Kossin et al., 2014, 2016a)", "plainTextFormattedCitation" : "(Kossin et al., 2014, 2016a)", "previouslyFormattedCitation" : "(Kossin et al., 2014, 2016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14, 2016a)</w:t>
      </w:r>
      <w:r w:rsidRPr="00D424AA">
        <w:rPr>
          <w:rFonts w:cs="Times New Roman"/>
          <w:lang w:val="en-GB"/>
        </w:rPr>
        <w:fldChar w:fldCharType="end"/>
      </w:r>
      <w:r w:rsidRPr="00841A35">
        <w:rPr>
          <w:rFonts w:cs="Times New Roman"/>
          <w:lang w:val="en-GB"/>
        </w:rPr>
        <w:t>. In the N</w:t>
      </w:r>
      <w:r w:rsidRPr="00D424AA">
        <w:rPr>
          <w:rFonts w:cs="Times New Roman"/>
          <w:lang w:val="en-GB"/>
        </w:rPr>
        <w:t xml:space="preserve">orth Atlantic, while the location of TC maximum intensity does not show clear poleward migration observationally </w:t>
      </w:r>
      <w:r w:rsidRPr="00D424AA">
        <w:rPr>
          <w:rFonts w:cs="Times New Roman"/>
          <w:lang w:val="en-GB"/>
        </w:rPr>
        <w:fldChar w:fldCharType="begin" w:fldLock="1"/>
      </w:r>
      <w:r w:rsidR="00FF6231">
        <w:rPr>
          <w:rFonts w:cs="Times New Roman"/>
          <w:lang w:val="en-GB"/>
        </w:rPr>
        <w:instrText>ADDIN CSL_CITATION { "citationItems" : [ { "id" : "ITEM-1", "itemData" : { "DOI" : "10.1038/nature13278", "author" : [ { "dropping-particle" : "", "family" : "Kossin", "given" : "James P", "non-dropping-particle" : "", "parse-names" : false, "suffix" : "" }, { "dropping-particle" : "", "family" : "Emanuel", "given" : "Kerry A", "non-dropping-particle" : "", "parse-names" : false, "suffix" : "" }, { "dropping-particle" : "", "family" : "Vecchi", "given" : "Gabriel A", "non-dropping-particle" : "", "parse-names" : false, "suffix" : "" } ], "container-title" : "Nature", "id" : "ITEM-1", "issued" : { "date-parts" : [ [ "2014" ] ] }, "page" : "4-7", "title" : "The poleward migration of the location of tropical cyclone maximum intensity", "translator" : [ { "dropping-particle" : "", "family" : "S1150", "given" : "", "non-dropping-particle" : "", "parse-names" : false, "suffix" : "" } ], "type" : "article-journal" }, "uris" : [ "http://www.mendeley.com/documents/?uuid=6076a295-741b-40cf-81b9-e8e85a38841c" ] } ], "mendeley" : { "formattedCitation" : "(Kossin et al., 2014)", "plainTextFormattedCitation" : "(Kossin et al., 2014)", "previouslyFormattedCitation" : "(Kossin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14)</w:t>
      </w:r>
      <w:r w:rsidRPr="00D424AA">
        <w:rPr>
          <w:rFonts w:cs="Times New Roman"/>
          <w:lang w:val="en-GB"/>
        </w:rPr>
        <w:fldChar w:fldCharType="end"/>
      </w:r>
      <w:r w:rsidRPr="00841A35">
        <w:rPr>
          <w:rFonts w:cs="Times New Roman"/>
          <w:lang w:val="en-GB"/>
        </w:rPr>
        <w:t xml:space="preserve">, it tends to migrate poleward in projections </w:t>
      </w:r>
      <w:commentRangeStart w:id="2671"/>
      <w:commentRangeStart w:id="2672"/>
      <w:r w:rsidRPr="00D424AA">
        <w:rPr>
          <w:rFonts w:cs="Times New Roman"/>
          <w:lang w:val="en-GB"/>
        </w:rPr>
        <w:fldChar w:fldCharType="begin" w:fldLock="1"/>
      </w:r>
      <w:r w:rsidR="00FF6231">
        <w:rPr>
          <w:rFonts w:cs="Times New Roman"/>
          <w:lang w:val="en-GB"/>
        </w:rPr>
        <w:instrText>ADDIN CSL_CITATION { "citationItems" : [ { "id" : "ITEM-1", "itemData" : { "DOI" : "10.1073/pnas.1703568114", "abstract" : "We combine downscaled tropical cyclones, storm-surge models, and probabilistic sea-level rise projections to assess flood hazard associated with changing storm characteristics and sea-level rise in New York City from the preindustrial era to 2300. Compensation between increased storm intensity and offshore shifts in storm tracks causes minimal change in modeled storm-surge heights through 2300. However, projected sea-level rise leads to large increases in future overall flood heights associated with tropical cyclones in New York City. Consequently, flood height return periods that were \u223c500 y during the preindustrial era have fallen to \u223c25 y at present and are projected to fall to \u223c5 y within the next three decades.The flood hazard in New York City depends on both storm surges and rising sea levels. We combine modeled storm surges with probabilistic sea-level rise projections to assess future coastal inundation in New York City from the preindustrial era through 2300 CE. The storm surges are derived from large sets of synthetic tropical cyclones, downscaled from RCP8.5 simulations from three CMIP5 models. The sea-level rise projections account for potential partial collapse of the Antarctic ice sheet in assessing future coastal inundation. CMIP5 models indicate that there will be minimal change in storm-surge heights from 2010 to 2100 or 2300, because the predicted strengthening of the strongest storms will be compensated by storm tracks moving offshore at the latitude of New York City. However, projected sea-level rise causes overall flood heights associated with tropical cyclones in New York City in coming centuries to increase greatly compared with preindustrial or modern flood heights. For the various sea-level rise scenarios we consider, the 1-in-500-y flood event increases from 3.4 m above mean tidal level during 1970\u20132005 to 4.0\u20135.1 m above mean tidal level by 2080\u20132100 and ranges from 5.0\u201315.4 m above mean tidal level by 2280\u20132300. Further, we find that the return period of a 2.25-m flood has decreased from \u223c500 y before 1800 to \u223c25 y during 1970\u20132005 and further decreases to \u223c5 y by 2030\u20132045 in 95% of our simulations. The 2.25-m flood height is permanently exceeded by 2280\u20132300 for scenarios that include Antarctica\u2019s potential partial collapse.", "author" : [ { "dropping-particle" : "", "family" : "Garner", "given" : "Andra J", "non-dropping-particle" : "", "parse-names" : false, "suffix" : "" }, { "dropping-particle" : "", "family" : "Mann", "given" : "Michael E", "non-dropping-particle" : "", "parse-names" : false, "suffix" : "" }, { "dropping-particle" : "", "family" : "Emanuel", "given" : "Kerry A", "non-dropping-particle" : "", "parse-names" : false, "suffix" : "" }, { "dropping-particle" : "", "family" : "Kopp", "given" : "Robert E", "non-dropping-particle" : "", "parse-names" : false, "suffix" : "" }, { "dropping-particle" : "", "family" : "Lin", "given" : "Ning", "non-dropping-particle" : "", "parse-names" : false, "suffix" : "" }, { "dropping-particle" : "", "family" : "Alley", "given" : "Richard B", "non-dropping-particle" : "", "parse-names" : false, "suffix" : "" }, { "dropping-particle" : "", "family" : "Horton", "given" : "Benjamin P", "non-dropping-particle" : "", "parse-names" : false, "suffix" : "" }, { "dropping-particle" : "", "family" : "DeConto", "given" : "Robert M", "non-dropping-particle" : "", "parse-names" : false, "suffix" : "" }, { "dropping-particle" : "", "family" : "Donnelly", "given" : "Jeffrey P", "non-dropping-particle" : "", "parse-names" : false, "suffix" : "" }, { "dropping-particle" : "", "family" : "Pollard", "given" : "David", "non-dropping-particle" : "", "parse-names" : false, "suffix" : "" } ], "container-title" : "Proceedings of the National Academy of Sciences", "id" : "ITEM-1", "issue" : "45", "issued" : { "date-parts" : [ [ "2017", "11", "7" ] ] }, "page" : "11861 LP - 11866", "title" : "Impact of climate change on New York City\u2019s coastal flood hazard: Increasing flood heights from the preindustrial to 2300 CE", "translator" : [ { "dropping-particle" : "", "family" : "S277", "given" : "", "non-dropping-particle" : "", "parse-names" : false, "suffix" : "" } ], "type" : "article-journal", "volume" : "114" }, "uris" : [ "http://www.mendeley.com/documents/?uuid=8904c3a4-09c1-4cb2-b353-a4b1c2b392b7" ] }, { "id" : "ITEM-2", "itemData" : { "DOI" : "10.1038/s41598-019-44252-w", "ISSN" : "2045-2322", "abstract" : "The ocean and atmosphere in the North Atlantic are coupled through a feedback mechanism that excites a dipole pattern in vertical wind shear (VWS), a metric that strongly controls Atlantic hurricanes. In particular, when tropical VWS is under the weakening phase and thus favorable for increased hurricane activity in the Main Development Region (MDR), a protective barrier of high VWS inhibits hurricane intensification along the U.S. East Coast. Here we show that this pattern is driven mostly by natural decadal variability, but that greenhouse gas (GHG) forcing erodes the pattern and degrades the natural barrier along the U.S. coast. Twenty-first century climate model projections show that the increased VWS along the U.S. East Coast during decadal periods of enhanced hurricane activity is substantially reduced by GHG forcing, which allows hurricanes approaching the U.S. coast to intensify more rapidly. The erosion of this natural intensification barrier is especially large following the Representative Concentration Pathway 8.5 (rcp8.5) emission scenario.", "author" : [ { "dropping-particle" : "", "family" : "Ting", "given" : "Mingfang", "non-dropping-particle" : "", "parse-names" : false, "suffix" : "" }, { "dropping-particle" : "", "family" : "Kossin", "given" : "James P", "non-dropping-particle" : "", "parse-names" : false, "suffix" : "" }, { "dropping-particle" : "", "family" : "Camargo", "given" : "Suzana J", "non-dropping-particle" : "", "parse-names" : false, "suffix" : "" }, { "dropping-particle" : "", "family" : "Li", "given" : "Cuihua", "non-dropping-particle" : "", "parse-names" : false, "suffix" : "" } ], "container-title" : "Scientific Reports", "id" : "ITEM-2", "issue" : "1", "issued" : { "date-parts" : [ [ "2019" ] ] }, "page" : "7795", "title" : "Past and Future Hurricane Intensity Change along the U.S. East Coast", "translator" : [ { "dropping-particle" : "", "family" : "S1798", "given" : "", "non-dropping-particle" : "", "parse-names" : false, "suffix" : "" } ], "type" : "article-journal", "volume" : "9" }, "uris" : [ "http://www.mendeley.com/documents/?uuid=fc644fea-2e10-4f35-8948-2596b6ebfccf" ] } ], "mendeley" : { "formattedCitation" : "(Garner et al., 2017; Ting et al., 2019)", "manualFormatting" : "(Garner et al., 2017)", "plainTextFormattedCitation" : "(Garner et al., 2017; Ting et al., 2019)", "previouslyFormattedCitation" : "(Garner et al., 2017; Ting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rner et al., 2017)</w:t>
      </w:r>
      <w:r w:rsidRPr="00D424AA">
        <w:rPr>
          <w:rFonts w:cs="Times New Roman"/>
          <w:lang w:val="en-GB"/>
        </w:rPr>
        <w:fldChar w:fldCharType="end"/>
      </w:r>
      <w:commentRangeEnd w:id="2671"/>
      <w:r w:rsidR="00A26296">
        <w:rPr>
          <w:rStyle w:val="Marquedecommentaire"/>
        </w:rPr>
        <w:commentReference w:id="2671"/>
      </w:r>
      <w:commentRangeEnd w:id="2672"/>
      <w:r w:rsidR="00C45A6E">
        <w:rPr>
          <w:rStyle w:val="Marquedecommentaire"/>
        </w:rPr>
        <w:commentReference w:id="2672"/>
      </w:r>
      <w:r w:rsidRPr="00841A35">
        <w:rPr>
          <w:rFonts w:cs="Times New Roman"/>
          <w:lang w:val="en-GB"/>
        </w:rPr>
        <w:t>. Th</w:t>
      </w:r>
      <w:r w:rsidRPr="00D424AA">
        <w:rPr>
          <w:rFonts w:cs="Times New Roman"/>
          <w:lang w:val="en-GB"/>
        </w:rPr>
        <w:t xml:space="preserve">e poleward migration is less robust among models and observations in the Indian Ocean, eastern North Pacific, and South Pacific </w:t>
      </w:r>
      <w:commentRangeStart w:id="2673"/>
      <w:commentRangeStart w:id="2674"/>
      <w:r w:rsidRPr="00D424AA">
        <w:rPr>
          <w:rFonts w:cs="Times New Roman"/>
          <w:lang w:val="en-GB"/>
        </w:rPr>
        <w:fldChar w:fldCharType="begin" w:fldLock="1"/>
      </w:r>
      <w:r w:rsidR="007D2D56">
        <w:rPr>
          <w:rFonts w:cs="Times New Roman"/>
          <w:lang w:val="en-GB"/>
        </w:rPr>
        <w:instrText>ADDIN CSL_CITATION { "citationItems" : [ { "id" : "ITEM-1", "itemData" : { "DOI" : "10.2151/jmsj.2019-042", "ISSN" : "0026-1165", "author" : [ { "dropping-particle" : "", "family" : "Tauvale", "given" : "Luteru", "non-dropping-particle" : "", "parse-names" : false, "suffix" : "" }, { "dropping-particle" : "", "family" : "Tsuboki", "given" : "Kazuhisa", "non-dropping-particle" : "", "parse-names" : false, "suffix" : "" } ], "container-title" : "Journal of the Meteorological Society of Japan. Series II", "id" : "ITEM-1", "issue" : "3", "issued" : { "date-parts" : [ [ "2019" ] ] }, "page" : "711-731", "title" : "Characteristics of Tropical Cyclones in the Southwest Pacific", "translator" : [ { "dropping-particle" : "", "family" : "S1712", "given" : "", "non-dropping-particle" : "", "parse-names" : false, "suffix" : "" } ], "type" : "article-journal", "volume" : "97" }, "uris" : [ "http://www.mendeley.com/documents/?uuid=c57a73ed-1287-4396-92a8-fb01c5a0651b" ] } ], "mendeley" : { "formattedCitation" : "(Tauvale and Tsuboki, 2019)", "manualFormatting" : "(e.g., Tauvale and Tsuboki, 2019; Ramsay et al. 2018; Cattiaux et al. 2020)", "plainTextFormattedCitation" : "(Tauvale and Tsuboki, 2019)", "previouslyFormattedCitation" : "(Tauvale and Tsuboki,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g., Tauvale and Tsuboki, 2019; Ramsay et al. 2018; Cattiaux et al. 2020)</w:t>
      </w:r>
      <w:r w:rsidRPr="00D424AA">
        <w:rPr>
          <w:rFonts w:cs="Times New Roman"/>
          <w:lang w:val="en-GB"/>
        </w:rPr>
        <w:fldChar w:fldCharType="end"/>
      </w:r>
      <w:commentRangeEnd w:id="2673"/>
      <w:commentRangeEnd w:id="2674"/>
      <w:r w:rsidR="00796F60">
        <w:rPr>
          <w:rStyle w:val="Marquedecommentaire"/>
        </w:rPr>
        <w:commentReference w:id="2673"/>
      </w:r>
      <w:r w:rsidR="00A26296">
        <w:rPr>
          <w:rStyle w:val="Marquedecommentaire"/>
        </w:rPr>
        <w:commentReference w:id="2674"/>
      </w:r>
      <w:r w:rsidRPr="00841A35">
        <w:rPr>
          <w:rFonts w:cs="Times New Roman"/>
          <w:lang w:val="en-GB"/>
        </w:rPr>
        <w:t xml:space="preserve">. There is presently no clear consensus in projected changes in TC translation speed </w:t>
      </w:r>
      <w:r w:rsidRPr="00D424AA">
        <w:rPr>
          <w:rFonts w:cs="Times New Roman"/>
          <w:lang w:val="en-GB"/>
        </w:rPr>
        <w:fldChar w:fldCharType="begin" w:fldLock="1"/>
      </w:r>
      <w:r w:rsidR="0012753B">
        <w:rPr>
          <w:rFonts w:cs="Times New Roman"/>
          <w:lang w:val="en-GB"/>
        </w:rPr>
        <w:instrText>ADDIN CSL_CITATION { "citationItems" : [ { "id" : "ITEM-1", "itemData" : { "DOI" : "10.1175/BAMS-D-18-0194.1", "ISSN" : "0003-0007", "abstract" : "Capsule summaryWe assess model-projected changes in tropical cyclone activity for a 2\u00b0C anthropogenic warming. Medium-to-high confidence projections include increased tropical cyclone rainfall rates, intensity, and proportion of storms that reach Category 4-5 intensity globally.",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d" : { "date-parts" : [ [ "2020", "8", "6" ] ] }, "note" : "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From Duplicate 2 (Tropical Cyclones and Climate Change Assessment: Part II. Projected Response to Anthropogenic Warming - Knutson, Thomas; Camargo, Suzana J; Chan, Johnny C L; Emanuel, Kerry; Ho, Chang-hoi;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3 (Tropical Cyclones and Climate Change Assessment : Part II .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2 (Tropical Cyclones and Climate Change Assessment: Part II. Projected Response to Anthropogenic Warming - Knutson, Thomas; Camargo, Suzana J; Chan, Johnny C L; Emanuel, Kerry; Ho, Chang-hoi; Mohapatra, Mrutyunjay; Satoh, Masaki; Sugi, Masato; Walsh, Kevin; Wu, Liguang; Observatory, Lamont-doherty Earth; Carpenter, Guy; Impact, Asia-pacific Climate; Sciences, Planetary; Delhi, New; Province, Jiangsu; Kossin, James; Mohapatra, Mrutyunjay; Satoh, Masaki; Sugi, Masato; Walsh, Kevin; Wu, Liguang)\n\nFrom Duplicate 1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n\nFrom Duplicate 2 (Tropical Cyclones and Climate Change Assessment: Part II. Projected Response to Anthropogenic Warming - Knutson, Thomas; Camargo, Suzana J; Chan, Johnny C L; Emanuel, Kerry; Ho, Chang-Hoi; Kossin, James; Mohapatra, Mrutyunjay; Satoh, Masaki; Sugi, Masato; Walsh, Kevin; Wu, Liguang)\n\ndoi: 10.1175/BAMS-D-18-0194.1", "page" : "E303-E322", "publisher" : "American Meteorological Society", "title" : "Tropical Cyclones and Climate Change Assessment: Part II. Projected Response to Anthropogenic Warming", "translator" : [ { "dropping-particle" : "", "family" : "S2768", "given" : "", "non-dropping-particle" : "", "parse-names" : false, "suffix" : "" } ], "type" : "article-journal", "volume" : "101" }, "uris" : [ "http://www.mendeley.com/documents/?uuid=0cc39852-2b06-4fd2-889e-8b35c5e9734d" ] } ], "mendeley" : { "formattedCitation" : "(Knutson et al., 2020)", "plainTextFormattedCitation" : "(Knutson et al., 2020)", "previouslyFormattedCitation" : "(Knuts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20)</w:t>
      </w:r>
      <w:r w:rsidRPr="00D424AA">
        <w:rPr>
          <w:rFonts w:cs="Times New Roman"/>
          <w:lang w:val="en-GB"/>
        </w:rPr>
        <w:fldChar w:fldCharType="end"/>
      </w:r>
      <w:r w:rsidRPr="00841A35">
        <w:rPr>
          <w:rFonts w:cs="Times New Roman"/>
          <w:lang w:val="en-GB"/>
        </w:rPr>
        <w:t xml:space="preserve">, although recent studies suggest a slowdown outside of the tropics </w:t>
      </w:r>
      <w:commentRangeStart w:id="2675"/>
      <w:r w:rsidRPr="00D424AA">
        <w:rPr>
          <w:rFonts w:cs="Times New Roman"/>
          <w:lang w:val="en-GB"/>
        </w:rPr>
        <w:fldChar w:fldCharType="begin" w:fldLock="1"/>
      </w:r>
      <w:ins w:id="2676" w:author="Robin Matthews" w:date="2021-07-14T10:19:00Z">
        <w:r w:rsidR="00796F60">
          <w:rPr>
            <w:rFonts w:cs="Times New Roman"/>
            <w:lang w:val="en-GB"/>
          </w:rPr>
          <w:instrText>ADDIN CSL_CITATION { "citationItems" : [ { "id" : "ITEM-1", "itemData" : { "DOI" : "10.1038/s41467-019-13902-y", "ISSN" : "2041-1723", "abstract" : "Slow-moving tropical cyclones (TCs) can cause heavy rain because of their duration of influence. Combined with expected increase in rain rates associated with TCs in a warmer climate, there is growing interest in TC translation speed in the past and future. Here we present that a slowdown trend of the translation speed is not simulated for the period 1951\u20132011 based on historical model simulations. We also find that the annual-mean translation speed could increase under global warming. Although previous studies show large uncertainties in the future projections of TC characteristics, our model simulations show that the average TC translation speed at higher latitudes becomes smaller in a warmer climate, but the relative frequency of TCs at higher latitudes increases. Since the translation speed is much larger in the extratropics, the increase in the relative frequency of TCs at higher latitudes compensates the reduction of the translation speed there, leading to a global mean increase in TC translation speed.", "author" : [ { "dropping-particle" : "", "family" : "Yamaguchi", "given" : "Munehiko", "non-dropping-particle" : "", "parse-names" : false, "suffix" : "" }, { "dropping-particle" : "", "family" : "Chan", "given" : "Johnny C L", "non-dropping-particle" : "", "parse-names" : false, "suffix" : "" }, { "dropping-particle" : "", "family" : "Moon", "given" : "Il-Ju", "non-dropping-particle" : "", "parse-names" : false, "suffix" : "" }, { "dropping-particle" : "", "family" : "Yoshida", "given" : "Kohei", "non-dropping-particle" : "", "parse-names" : false, "suffix" : "" }, { "dropping-particle" : "", "family" : "Mizuta", "given" : "Ryo", "non-dropping-particle" : "", "parse-names" : false, "suffix" : "" } ], "container-title" : "Nature Communications", "id" : "ITEM-1", "issue" : "1", "issued" : { "date-parts" : [ [ "2020", "12", "8" ] ] }, "page" : "47", "title" : "Global warming changes tropical cyclone translation speed", "translator" : [ { "dropping-particle" : "", "family" : "S2771", "given" : "", "non-dropping-particle" : "", "parse-names" : false, "suffix" : "" } ], "type" : "article-journal", "volume" : "11" }, "uris" : [ "http://www.mendeley.com/documents/?uuid=6ea2794c-7924-487b-bb47-85f8a9b09f6c" ] }, { "id" : "ITEM-2", "itemData" : { "DOI" : "10.1038/s41586-019-1224-1", "ISSN" : "1476-4687", "author" : [ { "dropping-particle" : "", "family" : "Kossin", "given" : "James P", "non-dropping-particle" : "", "parse-names" : false, "suffix" : "" } ], "container-title" : "Nature", "id" : "ITEM-2", "issue" : "7759", "issued" : { "date-parts" : [ [ "2019" ] ] }, "page" : "E16-E22", "title" : "Reply to: Moon, I.-J. et al.; Lanzante, J. R.", "translator" : [ { "dropping-particle" : "", "family" : "S1703", "given" : "", "non-dropping-particle" : "", "parse-names" : false, "suffix" : "" } ], "type" : "article-journal", "volume" : "570" }, "uris" : [ "http://www.mendeley.com/documents/?uuid=51220eb2-02cd-4633-8cec-6b641fb23106" ] }, { "id" : "ITEM-3", "itemData" : { "DOI" : "10.1126/sciadv.aaz7610", "ISSN" : "23752548", "PMID" : "32494650", "abstract" : "The locally accumulated damage by tropical cyclones (TCs) can intensify substantially when these cyclones move more slowly. While some observational evidence suggests that TC motion might have slowed significantly since the mid-20th century (1), the robustness of the observed trend and its relation to anthropogenic warming have not been firmly established (2-4). Using large-ensemble simulations that directly simulate TC activity, we show that future anthropogenic warming can lead to a robust slowing of TC motion, particularly in the midlatitudes. The slowdown there is related to a poleward shift of the midlatitude westerlies, which has been projected by various climate models. Although the model's simulation of historical TC motion trends suggests that the attribution of the observed trends of TC motion to anthropogenic forcings remains uncertain, our findings suggest that 21st-century anthropogenic warming could decelerate TC motion near populated midlatitude regions in Asia and North America, potentially compounding future TC-related damages.", "author" : [ { "dropping-particle" : "", "family" : "Zhang", "given" : "Gan", "non-dropping-particle" : "", "parse-names" : false, "suffix" : "" }, { "dropping-particle" : "", "family" : "Murakami", "given" : "Hiroyuki", "non-dropping-particle" : "", "parse-names" : false, "suffix" : "" }, { "dropping-particle" : "", "family" : "Knutson", "given" : "Thomas R.", "non-dropping-particle" : "", "parse-names" : false, "suffix" : "" }, { "dropping-particle" : "", "family" : "Mizuta", "given" : "Ryo", "non-dropping-particle" : "", "parse-names" : false, "suffix" : "" }, { "dropping-particle" : "", "family" : "Yoshida", "given" : "Kohei", "non-dropping-particle" : "", "parse-names" : false, "suffix" : "" } ], "container-title" : "Science Advances", "id" : "ITEM-3", "issue" : "17", "issued" : { "date-parts" : [ [ "2020", "4", "22" ] ] }, "page" : "eaaz7610", "title" : "Tropical cyclone motion in a changing climate", "translator" : [ { "dropping-particle" : "", "family" : "S3343", "given" : "", "non-dropping-particle" : "", "parse-names" : false, "suffix" : "" } ], "type" : "article-journal", "volume" : "6" }, "uris" : [ "http://www.mendeley.com/documents/?uuid=f3dfe7a3-c149-4a34-b8f1-a613dcff9eaf" ] } ], "mendeley" : { "formattedCitation" : "(Kossin, 2019; Yamaguchi et al., 2020; Zhang et al., 2020a)", "manualFormatting" : "(Kossin, 2019; Yamaguchi et al., 2020; G. Zhang et al., 2020)", "plainTextFormattedCitation" : "(Kossin, 2019; Yamaguchi et al., 2020; Zhang et al., 2020a)", "previouslyFormattedCitation" : "(Kossin, 2019; Yamaguchi et al., 2020; Zhang et al., 2020a)" }, "properties" : { "noteIndex" : 0 }, "schema" : "https://github.com/citation-style-language/schema/raw/master/csl-citation.json" }</w:instrText>
        </w:r>
      </w:ins>
      <w:del w:id="2677" w:author="Robin Matthews" w:date="2021-07-14T10:19:00Z">
        <w:r w:rsidR="00FF6231" w:rsidDel="00796F60">
          <w:rPr>
            <w:rFonts w:cs="Times New Roman"/>
            <w:lang w:val="en-GB"/>
          </w:rPr>
          <w:delInstrText>ADDIN CSL_CITATION { "citationItems" : [ { "id" : "ITEM-1", "itemData" : { "DOI" : "10.1038/s41467-019-13902-y", "ISSN" : "2041-1723", "abstract" : "Slow-moving tropical cyclones (TCs) can cause heavy rain because of their duration of influence. Combined with expected increase in rain rates associated with TCs in a warmer climate, there is growing interest in TC translation speed in the past and future. Here we present that a slowdown trend of the translation speed is not simulated for the period 1951\u20132011 based on historical model simulations. We also find that the annual-mean translation speed could increase under global warming. Although previous studies show large uncertainties in the future projections of TC characteristics, our model simulations show that the average TC translation speed at higher latitudes becomes smaller in a warmer climate, but the relative frequency of TCs at higher latitudes increases. Since the translation speed is much larger in the extratropics, the increase in the relative frequency of TCs at higher latitudes compensates the reduction of the translation speed there, leading to a global mean increase in TC translation speed.", "author" : [ { "dropping-particle" : "", "family" : "Yamaguchi", "given" : "Munehiko", "non-dropping-particle" : "", "parse-names" : false, "suffix" : "" }, { "dropping-particle" : "", "family" : "Chan", "given" : "Johnny C L", "non-dropping-particle" : "", "parse-names" : false, "suffix" : "" }, { "dropping-particle" : "", "family" : "Moon", "given" : "Il-Ju", "non-dropping-particle" : "", "parse-names" : false, "suffix" : "" }, { "dropping-particle" : "", "family" : "Yoshida", "given" : "Kohei", "non-dropping-particle" : "", "parse-names" : false, "suffix" : "" }, { "dropping-particle" : "", "family" : "Mizuta", "given" : "Ryo", "non-dropping-particle" : "", "parse-names" : false, "suffix" : "" } ], "container-title" : "Nature Communications", "id" : "ITEM-1", "issue" : "1", "issued" : { "date-parts" : [ [ "2020", "12", "8" ] ] }, "page" : "47", "title" : "Global warming changes tropical cyclone translation speed", "translator" : [ { "dropping-particle" : "", "family" : "S2771", "given" : "", "non-dropping-particle" : "", "parse-names" : false, "suffix" : "" } ], "type" : "article-journal", "volume" : "11" }, "uris" : [ "http://www.mendeley.com/documents/?uuid=6ea2794c-7924-487b-bb47-85f8a9b09f6c" ] }, { "id" : "ITEM-2", "itemData" : { "DOI" : "10.1038/s41586-019-1224-1", "ISSN" : "1476-4687", "author" : [ { "dropping-particle" : "", "family" : "Kossin", "given" : "James P", "non-dropping-particle" : "", "parse-names" : false, "suffix" : "" } ], "container-title" : "Nature", "id" : "ITEM-2", "issue" : "7759", "issued" : { "date-parts" : [ [ "2019" ] ] }, "page" : "E16-E22", "title" : "Reply to: Moon, I.-J. et al.; Lanzante, J. R.", "translator" : [ { "dropping-particle" : "", "family" : "S1703", "given" : "", "non-dropping-particle" : "", "parse-names" : false, "suffix" : "" } ], "type" : "article-journal", "volume" : "570" }, "uris" : [ "http://www.mendeley.com/documents/?uuid=51220eb2-02cd-4633-8cec-6b641fb23106" ] }, { "id" : "ITEM-3", "itemData" : { "DOI" : "10.1126/sciadv.aaz7610", "ISSN" : "23752548", "PMID" : "32494650", "abstract" : "The locally accumulated damage by tropical cyclones (TCs) can intensify substantially when these cyclones move more slowly. While some observational evidence suggests that TC motion might have slowed significantly since the mid-20th century (1), the robustness of the observed trend and its relation to anthropogenic warming have not been firmly established (2-4). Using large-ensemble simulations that directly simulate TC activity, we show that future anthropogenic warming can lead to a robust slowing of TC motion, particularly in the midlatitudes. The slowdown there is related to a poleward shift of the midlatitude westerlies, which has been projected by various climate models. Although the model's simulation of historical TC motion trends suggests that the attribution of the observed trends of TC motion to anthropogenic forcings remains uncertain, our findings suggest that 21st-century anthropogenic warming could decelerate TC motion near populated midlatitude regions in Asia and North America, potentially compounding future TC-related damages.", "author" : [ { "dropping-particle" : "", "family" : "Zhang", "given" : "Gan", "non-dropping-particle" : "", "parse-names" : false, "suffix" : "" }, { "dropping-particle" : "", "family" : "Murakami", "given" : "Hiroyuki", "non-dropping-particle" : "", "parse-names" : false, "suffix" : "" }, { "dropping-particle" : "", "family" : "Knutson", "given" : "Thomas R.", "non-dropping-particle" : "", "parse-names" : false, "suffix" : "" }, { "dropping-particle" : "", "family" : "Mizuta", "given" : "Ryo", "non-dropping-particle" : "", "parse-names" : false, "suffix" : "" }, { "dropping-particle" : "", "family" : "Yoshida", "given" : "Kohei", "non-dropping-particle" : "", "parse-names" : false, "suffix" : "" } ], "container-title" : "Science Advances", "id" : "ITEM-3", "issue" : "17", "issued" : { "date-parts" : [ [ "2020", "4", "22" ] ] }, "page" : "eaaz7610", "title" : "Tropical cyclone motion in a changing climate", "translator" : [ { "dropping-particle" : "", "family" : "S3343", "given" : "", "non-dropping-particle" : "", "parse-names" : false, "suffix" : "" } ], "type" : "article-journal", "volume" : "6" }, "uris" : [ "http://www.mendeley.com/documents/?uuid=f3dfe7a3-c149-4a34-b8f1-a613dcff9eaf" ] } ], "mendeley" : { "formattedCitation" : "(Kossin, 2019; Yamaguchi et al., 2020; Zhang et al., 2020a)", "plainTextFormattedCitation" : "(Kossin, 2019; Yamaguchi et al., 2020; Zhang et al., 2020a)", "previouslyFormattedCitation" : "(Kossin, 2019; Yamaguchi et al., 2020; Zhang et al.,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Kossin, 2019; Yamaguchi et al., 2020; </w:t>
      </w:r>
      <w:ins w:id="2678" w:author="Robin Matthews" w:date="2021-07-14T10:19:00Z">
        <w:r w:rsidR="00796F60">
          <w:rPr>
            <w:rFonts w:cs="Times New Roman"/>
            <w:noProof/>
            <w:lang w:val="en-GB"/>
          </w:rPr>
          <w:t xml:space="preserve">G. </w:t>
        </w:r>
      </w:ins>
      <w:r w:rsidR="00A26296">
        <w:rPr>
          <w:rFonts w:cs="Times New Roman"/>
          <w:noProof/>
          <w:lang w:val="en-GB"/>
        </w:rPr>
        <w:t>Zhang et al., 2020</w:t>
      </w:r>
      <w:del w:id="2679" w:author="Robin Matthews" w:date="2021-07-14T10:19:00Z">
        <w:r w:rsidR="00A26296" w:rsidDel="00796F60">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675"/>
      <w:r w:rsidR="00A26296">
        <w:rPr>
          <w:rStyle w:val="Marquedecommentaire"/>
        </w:rPr>
        <w:commentReference w:id="2675"/>
      </w:r>
      <w:r w:rsidRPr="00841A35">
        <w:rPr>
          <w:rFonts w:cs="Times New Roman"/>
          <w:lang w:val="en-GB"/>
        </w:rPr>
        <w:t>, but regionally there can even be an acceleration of the</w:t>
      </w:r>
      <w:r w:rsidRPr="00D424AA">
        <w:rPr>
          <w:rFonts w:cs="Times New Roman"/>
          <w:lang w:val="en-GB"/>
        </w:rPr>
        <w:t xml:space="preserve"> storms </w:t>
      </w:r>
      <w:r w:rsidRPr="00D424AA">
        <w:rPr>
          <w:rFonts w:cs="Times New Roman"/>
          <w:lang w:val="en-GB"/>
        </w:rPr>
        <w:fldChar w:fldCharType="begin" w:fldLock="1"/>
      </w:r>
      <w:r w:rsidR="00FF6231">
        <w:rPr>
          <w:rFonts w:cs="Times New Roman"/>
          <w:lang w:val="en-GB"/>
        </w:rPr>
        <w:instrText>ADDIN CSL_CITATION { "citationItems" : [ { "id" : "ITEM-1", "itemData" : { "DOI" : "10.1038/s41467-020-17130-7", "ISSN" : "2041-1723", "abstract" : "The movement of tropical cyclones (TCs), particularly around the time of landfall, can substantially affect the resulting damage. Recently, trends in TC translation speed and the likelihood of stalled TCs such as Harvey have received significant attention, but findings have remained inconclusive. Here, we examine how the June-September steering wind and translation speed of landfalling Texas TCs change in the future under anthropogenic climate change. Using several large-ensemble/multi-model datasets, we find pronounced regional variations in the meridional steering wind response over North America, but\u2015consistently across models\u2015stronger June-September-averaged northward steering winds over Texas. A cluster analysis of daily wind patterns shows more frequent circulation regimes that steer landfalling TCs northward in the future. Downscaling experiments show a 10-percentage-point shift from the slow-moving to the fast-moving end of the translation-speed distribution in the future. Together, these analyses indicate increases in the likelihood of faster-moving landfalling Texas TCs in the late 21st century.", "author" : [ { "dropping-particle" : "", "family" : "Hassanzadeh", "given" : "Pedram", "non-dropping-particle" : "", "parse-names" : false, "suffix" : "" }, { "dropping-particle" : "", "family" : "Lee", "given" : "Chia-Ying", "non-dropping-particle" : "", "parse-names" : false, "suffix" : "" }, { "dropping-particle" : "", "family" : "Nabizadeh", "given" : "Ebrahim", "non-dropping-particle" : "", "parse-names" : false, "suffix" : "" }, { "dropping-particle" : "", "family" : "Camargo", "given" : "Suzana J", "non-dropping-particle" : "", "parse-names" : false, "suffix" : "" }, { "dropping-particle" : "", "family" : "Ma", "given" : "Ding", "non-dropping-particle" : "", "parse-names" : false, "suffix" : "" }, { "dropping-particle" : "", "family" : "Yeung", "given" : "Laurence Y", "non-dropping-particle" : "", "parse-names" : false, "suffix" : "" } ], "container-title" : "Nature Communications", "id" : "ITEM-1", "issue" : "1", "issued" : { "date-parts" : [ [ "2020" ] ] }, "page" : "3319", "title" : "Effects of climate change on the movement of future landfalling Texas tropical cyclones", "translator" : [ { "dropping-particle" : "", "family" : "S2931", "given" : "", "non-dropping-particle" : "", "parse-names" : false, "suffix" : "" } ], "type" : "article-journal", "volume" : "11" }, "uris" : [ "http://www.mendeley.com/documents/?uuid=92b1c8b7-5f4d-4ca4-93a8-f9872e09fc19" ] } ], "mendeley" : { "formattedCitation" : "(Hassanzadeh et al., 2020)", "plainTextFormattedCitation" : "(Hassanzadeh et al., 2020)", "previouslyFormattedCitation" : "(Hassanzadeh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ssanzadeh et al., 2020)</w:t>
      </w:r>
      <w:r w:rsidRPr="00D424AA">
        <w:rPr>
          <w:rFonts w:cs="Times New Roman"/>
          <w:lang w:val="en-GB"/>
        </w:rPr>
        <w:fldChar w:fldCharType="end"/>
      </w:r>
      <w:r w:rsidRPr="00841A35">
        <w:rPr>
          <w:rFonts w:cs="Times New Roman"/>
          <w:lang w:val="en-GB"/>
        </w:rPr>
        <w:t>.</w:t>
      </w:r>
    </w:p>
    <w:p w14:paraId="5C05CCBF" w14:textId="77777777" w:rsidR="007A1008" w:rsidRPr="00D424AA" w:rsidRDefault="007A1008" w:rsidP="00D424AA">
      <w:pPr>
        <w:rPr>
          <w:rFonts w:cs="Times New Roman"/>
          <w:lang w:val="en-GB"/>
        </w:rPr>
      </w:pPr>
    </w:p>
    <w:p w14:paraId="658CB478" w14:textId="4532DBF4" w:rsidR="007A1008" w:rsidRPr="00D424AA" w:rsidRDefault="007A1008" w:rsidP="00D424AA">
      <w:pPr>
        <w:rPr>
          <w:rFonts w:cs="Times New Roman"/>
          <w:lang w:val="en-GB"/>
        </w:rPr>
      </w:pPr>
      <w:r w:rsidRPr="00D424AA">
        <w:rPr>
          <w:rFonts w:cs="Times New Roman"/>
          <w:lang w:val="en-GB"/>
        </w:rPr>
        <w:t xml:space="preserve">The spatial extent, or “size”, of the TC wind-field is an important determinant of storm surge and damage. No detectable anthropogenic influences on TC size have been identified to date, because TCs in observations vary in size substantially </w:t>
      </w:r>
      <w:r w:rsidRPr="00D424AA">
        <w:rPr>
          <w:rFonts w:cs="Times New Roman"/>
          <w:lang w:val="en-GB"/>
        </w:rPr>
        <w:fldChar w:fldCharType="begin" w:fldLock="1"/>
      </w:r>
      <w:r w:rsidR="00FF6231">
        <w:rPr>
          <w:rFonts w:cs="Times New Roman"/>
          <w:lang w:val="en-GB"/>
        </w:rPr>
        <w:instrText>ADDIN CSL_CITATION { "citationItems" : [ { "id" : "ITEM-1", "itemData" : { "DOI" : "10.1002/joc.4307", "ISSN" : "08998418", "abstract" : "This paper presents to date the most complete global climatology of the size of tropical cyclones (TCs) between 1999 and 2009 using the QuikSCAT satellite data. Here, TC size is defined as the azimuthal mean radius of 17 m s-1 surface winds from the TC centre. While the TC size climatology for the Western North Pacific (WNP) and North Atlantic (NA) has been documented in previous studies, those for the Eastern North Pacific (ENP), South Indian Ocean (SI) and South Pacific (SP) have yet to be examined in detail, which is the objective of this study. Among all the basins, TCs over the WNP are the largest and have the largest variance, while those over the ENP are the smallest. In addition, TCs in the Northern Hemisphere (WNP, NA and ENP) have two seasonal size peaks, but those in the Southern Hemisphere (SI and SP) have only one. An important finding is that for all basins, the size of a TC does not necessarily increase with latitude monotonically, but reaches the maximum at some latitudinal region. Such a result agrees well with a recent theoretical study in terms of a balance between the inertial stability associated with the TC circulation and the import of angular momentum into the TC.", "author" : [ { "dropping-particle" : "", "family" : "Chan", "given" : "Kelvin T. F.", "non-dropping-particle" : "", "parse-names" : false, "suffix" : "" }, { "dropping-particle" : "", "family" : "Chan", "given" : "Johnny C.L.", "non-dropping-particle" : "", "parse-names" : false, "suffix" : "" } ], "container-title" : "International Journal of Climatology", "id" : "ITEM-1", "issue" : "15", "issued" : { "date-parts" : [ [ "2015", "12" ] ] }, "page" : "4843-4848", "title" : "Global climatology of tropical cyclone size as inferred from QuikSCAT data", "translator" : [ { "dropping-particle" : "", "family" : "S3162", "given" : "", "non-dropping-particle" : "", "parse-names" : false, "suffix" : "" } ], "type" : "article-journal", "volume" : "35" }, "uris" : [ "http://www.mendeley.com/documents/?uuid=226b35d8-8b7b-45f0-b2ed-8fcae6cd96e5" ] } ], "mendeley" : { "formattedCitation" : "(Chan and Chan, 2015)", "plainTextFormattedCitation" : "(Chan and Chan, 2015)", "previouslyFormattedCitation" : "(Chan and Chan,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n and Chan, 2015)</w:t>
      </w:r>
      <w:r w:rsidRPr="00D424AA">
        <w:rPr>
          <w:rFonts w:cs="Times New Roman"/>
          <w:lang w:val="en-GB"/>
        </w:rPr>
        <w:fldChar w:fldCharType="end"/>
      </w:r>
      <w:r w:rsidRPr="00841A35">
        <w:rPr>
          <w:rFonts w:cs="Times New Roman"/>
          <w:lang w:val="en-GB"/>
        </w:rPr>
        <w:t xml:space="preserve"> and there is no definite theory on what controls TC size, although this is an area of active research </w:t>
      </w:r>
      <w:r w:rsidRPr="00D424AA">
        <w:rPr>
          <w:rFonts w:cs="Times New Roman"/>
          <w:lang w:val="en-GB"/>
        </w:rPr>
        <w:fldChar w:fldCharType="begin" w:fldLock="1"/>
      </w:r>
      <w:r w:rsidR="007D2D56">
        <w:rPr>
          <w:rFonts w:cs="Times New Roman"/>
          <w:lang w:val="en-GB"/>
        </w:rPr>
        <w:instrText>ADDIN CSL_CITATION { "citationItems" : [ { "id" : "ITEM-1", "itemData" : { "DOI" : "10.2151/jmsj.2018-042", "ISSN" : "0026-1165", "author" : [ { "dropping-particle" : "", "family" : "Chan", "given" : "Kelvin T. F.", "non-dropping-particle" : "", "parse-names" : false, "suffix" : "" }, { "dropping-particle" : "", "family" : "Chan", "given" : "Johnny C. L.", "non-dropping-particle" : "", "parse-names" : false, "suffix" : "" } ], "container-title" : "Journal of the Meteorological Society of Japan. Series II", "id" : "ITEM-1", "issue" : "4", "issued" : { "date-parts" : [ [ "2018" ] ] }, "page" : "297-315", "title" : "The Outer-Core Wind Structure of Tropical Cyclones", "translator" : [ { "dropping-particle" : "", "family" : "S2807", "given" : "", "non-dropping-particle" : "", "parse-names" : false, "suffix" : "" } ], "type" : "article-journal", "volume" : "96" }, "uris" : [ "http://www.mendeley.com/documents/?uuid=4170d607-bd3c-4743-9a9f-4b53230395bb" ] }, { "id" : "ITEM-2", "itemData" : { "DOI" : "10.1175/JAS-D-13-0155.1", "ISSN" : "15200469", "abstract" : "Tropical cyclone size remains an unsolved problem in tropical meteorology, yet size plays a significant role in modulating damage. This work employs the Bryan cloud model (CM1) to systematically explore the sensitivity of the structure of an axisymmetric tropical cyclone at statistical equilibrium to the set of relevant model, initial, and environmental external parameters. The analysis is performed in a highly idealized state of radiative-convective equilibrium(RCE) governed by only four thermodynamic parameters, which are shown to modulate the storm structure primarily via modulation of the potential intensity. Using dimensional analysis, the authors find that the equilibrium radial wind profile is primarily a function of a single nondimensional parameter given by the ratio of the storm radial length scale to the parameterized eddy radial length scale. The former is found to be the ratio of the potential intensity to the Coriolis parameter, matching the prediction for the ''natural'' storm length scale embedded within prevailing axisymmetric tropical cyclone theory; the Rossby deformation radius is shown not to be fundamental. Beyond this primary scaling, a second nondimensional parameter representing the nondimensional Ekman suction velocity is found to modulate the far outer wind field. Implications of the primary nondimensional parameter are discussed, including the critical role of effective turbulence in modulating inner-core structure and new insight into empirical estimates of the radial mixing length. \u00a9 2014 American Meteorological Society.", "author" : [ { "dropping-particle" : "", "family" : "Chavas", "given" : "Daniel R.", "non-dropping-particle" : "", "parse-names" : false, "suffix" : "" }, { "dropping-particle" : "", "family" : "Emanuel", "given" : "Kerry", "non-dropping-particle" : "", "parse-names" : false, "suffix" : "" } ], "container-title" : "Journal of the Atmospheric Sciences", "id" : "ITEM-2", "issue" : "5", "issued" : { "date-parts" : [ [ "2014" ] ] }, "page" : "1663-1680", "title" : "Equilibrium tropical cyclone size in an idealized state of axisymmetric radiative-convective equilibrium", "translator" : [ { "dropping-particle" : "", "family" : "S2808", "given" : "", "non-dropping-particle" : "", "parse-names" : false, "suffix" : "" } ], "type" : "article-journal", "volume" : "71" }, "uris" : [ "http://www.mendeley.com/documents/?uuid=82daeac5-e9ce-48a3-9028-7769086a0bd6" ] } ], "mendeley" : { "formattedCitation" : "(Chavas and Emanuel, 2014; Chan and Chan, 2018)", "plainTextFormattedCitation" : "(Chavas and Emanuel, 2014; Chan and Chan, 2018)", "previouslyFormattedCitation" : "(Chavas and Emanuel, 2014; Chan and Cha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vas and Emanuel, 2014; Chan and Chan, 2018)</w:t>
      </w:r>
      <w:r w:rsidRPr="00D424AA">
        <w:rPr>
          <w:rFonts w:cs="Times New Roman"/>
          <w:lang w:val="en-GB"/>
        </w:rPr>
        <w:fldChar w:fldCharType="end"/>
      </w:r>
      <w:r w:rsidRPr="00841A35">
        <w:rPr>
          <w:rFonts w:cs="Times New Roman"/>
          <w:lang w:val="en-GB"/>
        </w:rPr>
        <w:t>. However, proj</w:t>
      </w:r>
      <w:r w:rsidRPr="00D424AA">
        <w:rPr>
          <w:rFonts w:cs="Times New Roman"/>
          <w:lang w:val="en-GB"/>
        </w:rPr>
        <w:t xml:space="preserve">ections by high-resolution models indicate future broadening of TC wind-fields when compared to TCs of the same categories </w:t>
      </w:r>
      <w:r w:rsidRPr="00D424AA">
        <w:rPr>
          <w:rFonts w:cs="Times New Roman"/>
          <w:lang w:val="en-GB"/>
        </w:rPr>
        <w:fldChar w:fldCharType="begin" w:fldLock="1"/>
      </w:r>
      <w:r w:rsidR="00FF6231">
        <w:rPr>
          <w:rFonts w:cs="Times New Roman"/>
          <w:lang w:val="en-GB"/>
        </w:rPr>
        <w:instrText>ADDIN CSL_CITATION { "citationItems" : [ { "id" : "ITEM-1", "itemData" : { "DOI" : "10.1175/JCLI-D-17-0068.1", "abstract" : " AbstractFuture changes in tropical cyclone (TC) activity and structure are investigated using the outputs of a 14-km mesh climate simulation. A set of 30-yr simulations was performed under present-day and warmer climate conditions using a nonhydrostatic icosahedral atmospheric model with explicitly calculated convection. The model projected that the global frequency of TCs is reduced by 22.7%, the ratio of intense TCs is increased by 6.6%, and the precipitation rate within 100 km of the TC center increased by 11.8% under warmer climate conditions. These tendencies are consistent with previous studies using a hydrostatic global model with cumulus parameterization.The responses of vertical and horizontal structures to global warming are investigated for TCs with the same intensity categories. For TCs whose minimum sea level pressure (SLP) reaches less than 980 hPa, the model predicted that tangential wind increases in the outside region of the eyewall. Increases in the tangential wind are related to the elevation of the tropopause caused by global warming. The tropopause rise induces an upward extension of the eyewall, resulting in an increase in latent heating in the upper layers of the inclined eyewall. Thus, SLP is reduced underneath the warmed eyewall regions through hydrostatic adjustment. The altered distribution of SLP enhances tangential winds in the outward region of the eyewall cloud. Hence, this study shows that the horizontal scale of TCs defined by a radius of 12 m s\u22121 surface wind is projected to increase compared with the same intensity categories for SLP less than 980 hPa. ", "author" : [ { "dropping-particle" : "", "family" : "Yamada", "given" : "Yohei", "non-dropping-particle" : "", "parse-names" : false, "suffix" : "" }, { "dropping-particle" : "", "family" : "Satoh", "given" : "Masaki", "non-dropping-particle" : "", "parse-names" : false, "suffix" : "" }, { "dropping-particle" : "", "family" : "Sugi", "given" : "Masato", "non-dropping-particle" : "", "parse-names" : false, "suffix" : "" }, { "dropping-particle" : "", "family" : "Kodama", "given" : "Chihiro", "non-dropping-particle" : "", "parse-names" : false, "suffix" : "" }, { "dropping-particle" : "", "family" : "Noda", "given" : "Akira T", "non-dropping-particle" : "", "parse-names" : false, "suffix" : "" }, { "dropping-particle" : "", "family" : "Nakano", "given" : "Masuo", "non-dropping-particle" : "", "parse-names" : false, "suffix" : "" }, { "dropping-particle" : "", "family" : "Nasuno", "given" : "Tomoe", "non-dropping-particle" : "", "parse-names" : false, "suffix" : "" } ], "container-title" : "Journal of Climate", "id" : "ITEM-1", "issue" : "23", "issued" : { "date-parts" : [ [ "2017" ] ] }, "page" : "9703-9724", "title" : "Response of Tropical Cyclone Activity and Structure to Global Warming in a High-Resolution Global Nonhydrostatic Model", "translator" : [ { "dropping-particle" : "", "family" : "S200", "given" : "", "non-dropping-particle" : "", "parse-names" : false, "suffix" : "" } ], "type" : "article-journal", "volume" : "30" }, "uris" : [ "http://www.mendeley.com/documents/?uuid=c797ce30-d923-4fd3-95ef-6e942a15fd63" ] } ], "mendeley" : { "formattedCitation" : "(Yamada et al., 2017)", "plainTextFormattedCitation" : "(Yamada et al., 2017)", "previouslyFormattedCitation" : "(Yamad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amada et al., 2017)</w:t>
      </w:r>
      <w:r w:rsidRPr="00D424AA">
        <w:rPr>
          <w:rFonts w:cs="Times New Roman"/>
          <w:lang w:val="en-GB"/>
        </w:rPr>
        <w:fldChar w:fldCharType="end"/>
      </w:r>
      <w:r w:rsidRPr="00841A35">
        <w:rPr>
          <w:rFonts w:cs="Times New Roman"/>
          <w:lang w:val="en-GB"/>
        </w:rPr>
        <w:t xml:space="preserve">, while </w:t>
      </w:r>
      <w:r w:rsidRPr="00D424AA">
        <w:rPr>
          <w:rFonts w:cs="Times New Roman"/>
          <w:lang w:val="en-GB"/>
        </w:rPr>
        <w:fldChar w:fldCharType="begin" w:fldLock="1"/>
      </w:r>
      <w:r w:rsidR="00FF6231">
        <w:rPr>
          <w:rFonts w:cs="Times New Roman"/>
          <w:lang w:val="en-GB"/>
        </w:rPr>
        <w:instrText>ADDIN CSL_CITATION { "citationItems" : [ { "id" : "ITEM-1",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1", "issue" : "18", "issued" : { "date-parts" : [ [ "2015", "9" ] ] }, "page" : "7203-7224", "title" : "Global Projections of Intense Tropical Cyclone Activity for the Late Twenty-First Century from Dynamical Downscaling of CMIP5/RCP4.5 Scenarios", "translator" : [ { "dropping-particle" : "", "family" : "S1517", "given" : "", "non-dropping-particle" : "", "parse-names" : false, "suffix" : "" } ], "type" : "article-journal", "volume" : "28" }, "uris" : [ "http://www.mendeley.com/documents/?uuid=27776c59-b876-429c-a8a6-96afffb7b109" ] } ], "mendeley" : { "formattedCitation" : "(Knutson et al., 2015)", "manualFormatting" : "Knutson et al. (2015)", "plainTextFormattedCitation" : "(Knutson et al., 2015)", "previouslyFormattedCitation" : "(Knutson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nutson et al. (2015)</w:t>
      </w:r>
      <w:r w:rsidRPr="00D424AA">
        <w:rPr>
          <w:rFonts w:cs="Times New Roman"/>
          <w:lang w:val="en-GB"/>
        </w:rPr>
        <w:fldChar w:fldCharType="end"/>
      </w:r>
      <w:r w:rsidRPr="00841A35">
        <w:rPr>
          <w:rFonts w:cs="Times New Roman"/>
          <w:lang w:val="en-GB"/>
        </w:rPr>
        <w:t xml:space="preserve"> simulates a reasonable interbasin distribution of TC size climatology, but projects no statistically significant change in global average TC size. A plausible mechanism is that as the tropopause height becomes higher with global warming, the eye wall area</w:t>
      </w:r>
      <w:r w:rsidRPr="00D424AA">
        <w:rPr>
          <w:rFonts w:cs="Times New Roman"/>
          <w:lang w:val="en-GB"/>
        </w:rPr>
        <w:t xml:space="preserve">s become wider because the eye walls are inclined outward with height to the tropopause. This effect is only reproduced in high-resolution convection-permitting models capturing eye walls, and such modeling studies are not common. Moreover, the projected TC size changes are generally on the order of 10% or less, and these size changes are still highly variable between basins and studies. Thus, the projected change in both magnitude and sign of TC size is uncertain. </w:t>
      </w:r>
    </w:p>
    <w:p w14:paraId="61F44DD0" w14:textId="77777777" w:rsidR="007A1008" w:rsidRPr="00D424AA" w:rsidRDefault="007A1008" w:rsidP="00D424AA">
      <w:pPr>
        <w:rPr>
          <w:rFonts w:cs="Times New Roman"/>
          <w:lang w:val="en-GB"/>
        </w:rPr>
      </w:pPr>
    </w:p>
    <w:p w14:paraId="745A05D1" w14:textId="31C70887" w:rsidR="007A1008" w:rsidRPr="00D424AA" w:rsidRDefault="007A1008" w:rsidP="00D424AA">
      <w:pPr>
        <w:rPr>
          <w:rFonts w:cs="Times New Roman"/>
          <w:lang w:val="en-GB"/>
        </w:rPr>
      </w:pPr>
      <w:r w:rsidRPr="00D424AA">
        <w:rPr>
          <w:rFonts w:cs="Times New Roman"/>
          <w:lang w:val="en-GB"/>
        </w:rPr>
        <w:t xml:space="preserve">The coastal effects of TCs depend on TC intensity, size, track, and translation speed. Projected increases in sea level, average TC intensity, and TC rainfall rates each generally act to further elevate future storm surge and fresh-water flooding </w:t>
      </w:r>
      <w:bookmarkStart w:id="2680" w:name="_Hlk47260964"/>
      <w:r w:rsidRPr="00D424AA">
        <w:rPr>
          <w:rFonts w:cs="Times New Roman"/>
          <w:lang w:val="en-GB"/>
        </w:rPr>
        <w:t>(see Section 9.6.4.2)</w:t>
      </w:r>
      <w:bookmarkEnd w:id="2680"/>
      <w:r w:rsidRPr="00D424AA">
        <w:rPr>
          <w:rFonts w:cs="Times New Roman"/>
          <w:lang w:val="en-GB"/>
        </w:rPr>
        <w:t xml:space="preserve">. Changes in TC frequency could contribute toward increasing or decreasing future storm surge risk, depending on the net effects of changes in weaker vs stronger storms. Several studies </w:t>
      </w:r>
      <w:r w:rsidRPr="00D424AA">
        <w:rPr>
          <w:rFonts w:cs="Times New Roman"/>
          <w:lang w:val="en-GB"/>
        </w:rPr>
        <w:fldChar w:fldCharType="begin" w:fldLock="1"/>
      </w:r>
      <w:r w:rsidR="00FF6231">
        <w:rPr>
          <w:rFonts w:cs="Times New Roman"/>
          <w:lang w:val="en-GB"/>
        </w:rPr>
        <w:instrText>ADDIN CSL_CITATION { "citationItems" : [ { "id" : "ITEM-1", "itemData" : { "DOI" : "10.1016/j.gloplacha.2014.02.004", "ISSN" : "0921-8181", "abstract" : "Extreme sea level events due to tropical cyclone storm surge combined with astronomical tide (storm tides) severely impact Pacific Island communities and these impacts are expected to increase with projected sea level rise. However, these sea level extremes are not well characterised by available tide gauge records owing to the low frequency of occurrence of tropical cyclones, the sparse array of tide gauges and the short time frame over which many gauges in this region have been operating. In this study, a combined statistical/dynamical method for estimating storm tide risk is presented. Tropical cyclones in the Fiji region over the period 1969\u20132007 are characterised in a statistical model that represents cyclone frequency, intensity and movement. The statistical model is then used to develop a population of \u201csynthetic\u201d cyclones that provide boundary conditions to a hydrodynamic storm surge and tidal model. This Monte-Carlo method is applied to the coasts of the Fiji archipelago. It is found that storm tide risk is higher on the northwest coasts of both the southern and northern main islands Viti Levu and Vanua Levu, respectively. Modelling suggests that there is a greater tendency for higher storm surges to occur on southwest Viti Levu under El Ni\u00f1o and La Ni\u00f1a years compared with average years, but elsewhere on Viti Levu and Vanua Levu, there is a tendency for slightly lower storm surges in La Ni\u00f1a years. Imposing perturbations to the cyclone statistical model that represent projected tropical cyclone changes in intensity and frequency for mid to late 21st Century, leads to storm tide return period curves that are steeper such that sea levels associated with return periods of 200years or more become higher, those with return periods of 50years and less become lower and the 1-in-100year heights are little changed. Projected changes in sea level are found to make the largest contribution to increased extreme sea level risk.", "author" : [ { "dropping-particle" : "", "family" : "McInnes", "given" : "Kathleen L", "non-dropping-particle" : "", "parse-names" : false, "suffix" : "" }, { "dropping-particle" : "", "family" : "Walsh", "given" : "Kevin J E", "non-dropping-particle" : "", "parse-names" : false, "suffix" : "" }, { "dropping-particle" : "", "family" : "Hoeke", "given" : "Ron K", "non-dropping-particle" : "", "parse-names" : false, "suffix" : "" }, { "dropping-particle" : "", "family" : "O\u2019Grady", "given" : "Julian G", "non-dropping-particle" : "", "parse-names" : false, "suffix" : "" }, { "dropping-particle" : "", "family" : "Colberg", "given" : "Frank", "non-dropping-particle" : "", "parse-names" : false, "suffix" : "" }, { "dropping-particle" : "", "family" : "Hubbert", "given" : "Graeme D", "non-dropping-particle" : "", "parse-names" : false, "suffix" : "" } ], "container-title" : "Global and Planetary Change", "id" : "ITEM-1", "issued" : { "date-parts" : [ [ "2014" ] ] }, "page" : "115-129", "title" : "Quantifying storm tide risk in Fiji due to climate variability and change", "translator" : [ { "dropping-particle" : "", "family" : "S1329", "given" : "", "non-dropping-particle" : "", "parse-names" : false, "suffix" : "" } ], "type" : "article-journal", "volume" : "116" }, "uris" : [ "http://www.mendeley.com/documents/?uuid=d355eff2-3f76-4c62-a668-5f362a799a10" ] }, { "id" : "ITEM-2", "itemData" : { "DOI" : "10.1007/s10584-016-1647-8", "ISSN" : "0165-0009", "author" : [ { "dropping-particle" : "", "family" : "McInnes", "given" : "Kathleen L.", "non-dropping-particle" : "", "parse-names" : false, "suffix" : "" }, { "dropping-particle" : "", "family" : "White", "given" : "Christopher J.", "non-dropping-particle" : "", "parse-names" : false, "suffix" : "" }, { "dropping-particle" : "", "family" : "Haigh", "given" : "Ivan D.", "non-dropping-particle" : "", "parse-names" : false, "suffix" : "" }, { "dropping-particle" : "", "family" : "Hemer", "given" : "Mark A.", "non-dropping-particle" : "", "parse-names" : false, "suffix" : "" }, { "dropping-particle" : "", "family" : "Hoeke", "given" : "Ron K.", "non-dropping-particle" : "", "parse-names" : false, "suffix" : "" }, { "dropping-particle" : "", "family" : "Holbrook", "given" : "Neil J.", "non-dropping-particle" : "", "parse-names" : false, "suffix" : "" }, { "dropping-particle" : "", "family" : "Kiem", "given" : "Anthony S.", "non-dropping-particle" : "", "parse-names" : false, "suffix" : "" }, { "dropping-particle" : "", "family" : "Oliver", "given" : "Eric C. J.", "non-dropping-particle" : "", "parse-names" : false, "suffix" : "" }, { "dropping-particle" : "", "family" : "Ranasinghe", "given" : "Roshanka", "non-dropping-particle" : "", "parse-names" : false, "suffix" : "" }, { "dropping-particle" : "", "family" : "Walsh", "given" : "Kevin J. E.", "non-dropping-particle" : "", "parse-names" : false, "suffix" : "" }, { "dropping-particle" : "", "family" : "Westra", "given" : "Seth", "non-dropping-particle" : "", "parse-names" : false, "suffix" : "" }, { "dropping-particle" : "", "family" : "Cox", "given" : "Ron", "non-dropping-particle" : "", "parse-names" : false, "suffix" : "" } ], "container-title" : "Climatic Change", "id" : "ITEM-2", "issue" : "1", "issued" : { "date-parts" : [ [ "2016", "11", "24" ] ] }, "page" : "69-83", "title" : "Natural hazards in Australia: sea level and coastal extremes", "translator" : [ { "dropping-particle" : "", "family" : "S1129", "given" : "", "non-dropping-particle" : "", "parse-names" : false, "suffix" : "" } ], "type" : "article-journal", "volume" : "139" }, "uris" : [ "http://www.mendeley.com/documents/?uuid=1ed59eb6-8fa1-43c6-8f95-1959551e7b1a" ] }, { "id" : "ITEM-3", "itemData" : { "DOI" : "10.1073/pnas.1703568114", "abstract" : "We combine downscaled tropical cyclones, storm-surge models, and probabilistic sea-level rise projections to assess flood hazard associated with changing storm characteristics and sea-level rise in New York City from the preindustrial era to 2300. Compensation between increased storm intensity and offshore shifts in storm tracks causes minimal change in modeled storm-surge heights through 2300. However, projected sea-level rise leads to large increases in future overall flood heights associated with tropical cyclones in New York City. Consequently, flood height return periods that were \u223c500 y during the preindustrial era have fallen to \u223c25 y at present and are projected to fall to \u223c5 y within the next three decades.The flood hazard in New York City depends on both storm surges and rising sea levels. We combine modeled storm surges with probabilistic sea-level rise projections to assess future coastal inundation in New York City from the preindustrial era through 2300 CE. The storm surges are derived from large sets of synthetic tropical cyclones, downscaled from RCP8.5 simulations from three CMIP5 models. The sea-level rise projections account for potential partial collapse of the Antarctic ice sheet in assessing future coastal inundation. CMIP5 models indicate that there will be minimal change in storm-surge heights from 2010 to 2100 or 2300, because the predicted strengthening of the strongest storms will be compensated by storm tracks moving offshore at the latitude of New York City. However, projected sea-level rise causes overall flood heights associated with tropical cyclones in New York City in coming centuries to increase greatly compared with preindustrial or modern flood heights. For the various sea-level rise scenarios we consider, the 1-in-500-y flood event increases from 3.4 m above mean tidal level during 1970\u20132005 to 4.0\u20135.1 m above mean tidal level by 2080\u20132100 and ranges from 5.0\u201315.4 m above mean tidal level by 2280\u20132300. Further, we find that the return period of a 2.25-m flood has decreased from \u223c500 y before 1800 to \u223c25 y during 1970\u20132005 and further decreases to \u223c5 y by 2030\u20132045 in 95% of our simulations. The 2.25-m flood height is permanently exceeded by 2280\u20132300 for scenarios that include Antarctica\u2019s potential partial collapse.", "author" : [ { "dropping-particle" : "", "family" : "Garner", "given" : "Andra J", "non-dropping-particle" : "", "parse-names" : false, "suffix" : "" }, { "dropping-particle" : "", "family" : "Mann", "given" : "Michael E", "non-dropping-particle" : "", "parse-names" : false, "suffix" : "" }, { "dropping-particle" : "", "family" : "Emanuel", "given" : "Kerry A", "non-dropping-particle" : "", "parse-names" : false, "suffix" : "" }, { "dropping-particle" : "", "family" : "Kopp", "given" : "Robert E", "non-dropping-particle" : "", "parse-names" : false, "suffix" : "" }, { "dropping-particle" : "", "family" : "Lin", "given" : "Ning", "non-dropping-particle" : "", "parse-names" : false, "suffix" : "" }, { "dropping-particle" : "", "family" : "Alley", "given" : "Richard B", "non-dropping-particle" : "", "parse-names" : false, "suffix" : "" }, { "dropping-particle" : "", "family" : "Horton", "given" : "Benjamin P", "non-dropping-particle" : "", "parse-names" : false, "suffix" : "" }, { "dropping-particle" : "", "family" : "DeConto", "given" : "Robert M", "non-dropping-particle" : "", "parse-names" : false, "suffix" : "" }, { "dropping-particle" : "", "family" : "Donnelly", "given" : "Jeffrey P", "non-dropping-particle" : "", "parse-names" : false, "suffix" : "" }, { "dropping-particle" : "", "family" : "Pollard", "given" : "David", "non-dropping-particle" : "", "parse-names" : false, "suffix" : "" } ], "container-title" : "Proceedings of the National Academy of Sciences", "id" : "ITEM-3", "issue" : "45", "issued" : { "date-parts" : [ [ "2017", "11", "7" ] ] }, "page" : "11861 LP - 11866", "title" : "Impact of climate change on New York City\u2019s coastal flood hazard: Increasing flood heights from the preindustrial to 2300 CE", "translator" : [ { "dropping-particle" : "", "family" : "S277", "given" : "", "non-dropping-particle" : "", "parse-names" : false, "suffix" : "" } ], "type" : "article-journal", "volume" : "114" }, "uris" : [ "http://www.mendeley.com/documents/?uuid=8904c3a4-09c1-4cb2-b353-a4b1c2b392b7" ] }, { "id" : "ITEM-4", "itemData" : { "DOI" : "10.1038/nclimate2801", "ISSN" : "1758-678X", "author" : [ { "dropping-particle" : "", "family" : "Little", "given" : "Christopher M", "non-dropping-particle" : "", "parse-names" : false, "suffix" : "" }, { "dropping-particle" : "", "family" : "Horton", "given" : "Radley M", "non-dropping-particle" : "", "parse-names" : false, "suffix" : "" }, { "dropping-particle" : "", "family" : "Kopp", "given" : "Robert E", "non-dropping-particle" : "", "parse-names" : false, "suffix" : "" }, { "dropping-particle" : "", "family" : "Oppenheimer", "given" : "Michael", "non-dropping-particle" : "", "parse-names" : false, "suffix" : "" }, { "dropping-particle" : "", "family" : "Vecchi", "given" : "Gabriel A", "non-dropping-particle" : "", "parse-names" : false, "suffix" : "" }, { "dropping-particle" : "", "family" : "Villarini", "given" : "Gabriele", "non-dropping-particle" : "", "parse-names" : false, "suffix" : "" } ], "container-title" : "Nature Climate Change", "id" : "ITEM-4", "issue" : "12", "issued" : { "date-parts" : [ [ "2015", "9", "21" ] ] }, "page" : "1114", "publisher" : "Nature Publishing Group", "title" : "Joint projections of US East Coast sea level and storm surge", "translator" : [ { "dropping-particle" : "", "family" : "S1524", "given" : "", "non-dropping-particle" : "", "parse-names" : false, "suffix" : "" } ], "type" : "article-journal", "volume" : "5" }, "uris" : [ "http://www.mendeley.com/documents/?uuid=6ffe9d5c-674e-4c3f-b0b4-9b3ca16ece8e" ] }, { "id" : "ITEM-5", "itemData" : { "DOI" : "10.1002/2016GL071681", "ISSN" : "0094-8276", "abstract" : "Abstract The effect of forcing wind resolution on the extremes of global wind-wave climate are investigated in numerical simulations. Forcing winds from the Community Atmosphere Model at horizontal resolutions of ?1.0\u00b0 and ?0.25\u00b0 are used to drive Wavewatch III. Differences in extreme wave height are found to manifest most strongly in tropical cyclone (TC) regions, emphasizing the need for high-resolution forcing in those areas. Comparison with observations typically show improvement in performance with increased forcing resolution, with a strong influence in the tail of the distribution, although simulated extremes can exceed observations. A simulation for the end of the 21st century under a RCP 8.5 type emission scenario suggests further increases in extreme wave height in TC regions.", "author" : [ { "dropping-particle" : "", "family" : "Timmermans", "given" : "Ben", "non-dropping-particle" : "", "parse-names" : false, "suffix" : "" }, { "dropping-particle" : "", "family" : "Stone", "given" : "D\u00e1ith\u00ed", "non-dropping-particle" : "", "parse-names" : false, "suffix" : "" }, { "dropping-particle" : "", "family" : "Wehner", "given" : "Michael", "non-dropping-particle" : "", "parse-names" : false, "suffix" : "" }, { "dropping-particle" : "", "family" : "Krishnan", "given" : "Harinarayan", "non-dropping-particle" : "", "parse-names" : false, "suffix" : "" } ], "container-title" : "Geophysical Research Letters", "id" : "ITEM-5", "issue" : "3", "issued" : { "date-parts" : [ [ "2017", "2", "16" ] ] }, "note" : "doi: 10.1002/2016GL071681", "page" : "1393-1401", "publisher" : "John Wiley &amp; Sons, Ltd", "title" : "Impact of tropical cyclones on modeled extreme wind-wave climate", "translator" : [ { "dropping-particle" : "", "family" : "S1802", "given" : "", "non-dropping-particle" : "", "parse-names" : false, "suffix" : "" } ], "type" : "article-journal", "volume" : "44" }, "uris" : [ "http://www.mendeley.com/documents/?uuid=bec5c49a-caef-4a6c-b776-7f2d767ff6ba" ] }, { "id" : "ITEM-6", "itemData" : { "DOI" : "10.5670/oceanog.2018.218", "ISSN" : "10428275", "author" : [ { "dropping-particle" : "", "family" : "Timmermans", "given" : "Ben", "non-dropping-particle" : "", "parse-names" : false, "suffix" : "" }, { "dropping-particle" : "", "family" : "Patricola", "given" : "Christina", "non-dropping-particle" : "", "parse-names" : false, "suffix" : "" }, { "dropping-particle" : "", "family" : "Wehner", "given" : "Michael", "non-dropping-particle" : "", "parse-names" : false, "suffix" : "" } ], "container-title" : "Oceanography", "id" : "ITEM-6", "issue" : "2 Special Issue", "issued" : { "date-parts" : [ [ "2018" ] ] }, "page" : "88-99", "title" : "Simulation and analysis of extremehurricane-drivenwave climate under two ocean warming scenarios", "translator" : [ { "dropping-particle" : "", "family" : "S1799", "given" : "", "non-dropping-particle" : "", "parse-names" : false, "suffix" : "" } ], "type" : "article-journal", "volume" : "31" }, "uris" : [ "http://www.mendeley.com/documents/?uuid=c9e13447-7cea-437b-ba18-3838f08c5c22" ] } ], "mendeley" : { "formattedCitation" : "(McInnes et al., 2014, 2016; Little et al., 2015; Garner et al., 2017; Timmermans et al., 2017, 2018)", "plainTextFormattedCitation" : "(McInnes et al., 2014, 2016; Little et al., 2015; Garner et al., 2017; Timmermans et al., 2017, 2018)", "previouslyFormattedCitation" : "(McInnes et al., 2014, 2016; Little et al., 2015; Garner et al., 2017; Timmermans et al., 2017,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cInnes et al., 2014, 2016; Little et al., 2015; Garner et al., 2017; Timmermans et al., 2017, 2018)</w:t>
      </w:r>
      <w:r w:rsidRPr="00D424AA">
        <w:rPr>
          <w:rFonts w:cs="Times New Roman"/>
          <w:lang w:val="en-GB"/>
        </w:rPr>
        <w:fldChar w:fldCharType="end"/>
      </w:r>
      <w:r w:rsidRPr="00841A35">
        <w:rPr>
          <w:rFonts w:cs="Times New Roman"/>
          <w:lang w:val="en-GB"/>
        </w:rPr>
        <w:t xml:space="preserve"> have explored future projections of storm surge in the context of anthropogenic climate change with the influence of both sea level rise and future TC changes. </w:t>
      </w:r>
      <w:r w:rsidRPr="00D424AA">
        <w:rPr>
          <w:rFonts w:cs="Times New Roman"/>
          <w:lang w:val="en-GB"/>
        </w:rPr>
        <w:fldChar w:fldCharType="begin" w:fldLock="1"/>
      </w:r>
      <w:r w:rsidR="00FF6231">
        <w:rPr>
          <w:rFonts w:cs="Times New Roman"/>
          <w:lang w:val="en-GB"/>
        </w:rPr>
        <w:instrText>ADDIN CSL_CITATION { "citationItems" : [ { "id" : "ITEM-1", "itemData" : { "DOI" : "10.1073/pnas.1703568114", "abstract" : "We combine downscaled tropical cyclones, storm-surge models, and probabilistic sea-level rise projections to assess flood hazard associated with changing storm characteristics and sea-level rise in New York City from the preindustrial era to 2300. Compensation between increased storm intensity and offshore shifts in storm tracks causes minimal change in modeled storm-surge heights through 2300. However, projected sea-level rise leads to large increases in future overall flood heights associated with tropical cyclones in New York City. Consequently, flood height return periods that were \u223c500 y during the preindustrial era have fallen to \u223c25 y at present and are projected to fall to \u223c5 y within the next three decades.The flood hazard in New York City depends on both storm surges and rising sea levels. We combine modeled storm surges with probabilistic sea-level rise projections to assess future coastal inundation in New York City from the preindustrial era through 2300 CE. The storm surges are derived from large sets of synthetic tropical cyclones, downscaled from RCP8.5 simulations from three CMIP5 models. The sea-level rise projections account for potential partial collapse of the Antarctic ice sheet in assessing future coastal inundation. CMIP5 models indicate that there will be minimal change in storm-surge heights from 2010 to 2100 or 2300, because the predicted strengthening of the strongest storms will be compensated by storm tracks moving offshore at the latitude of New York City. However, projected sea-level rise causes overall flood heights associated with tropical cyclones in New York City in coming centuries to increase greatly compared with preindustrial or modern flood heights. For the various sea-level rise scenarios we consider, the 1-in-500-y flood event increases from 3.4 m above mean tidal level during 1970\u20132005 to 4.0\u20135.1 m above mean tidal level by 2080\u20132100 and ranges from 5.0\u201315.4 m above mean tidal level by 2280\u20132300. Further, we find that the return period of a 2.25-m flood has decreased from \u223c500 y before 1800 to \u223c25 y during 1970\u20132005 and further decreases to \u223c5 y by 2030\u20132045 in 95% of our simulations. The 2.25-m flood height is permanently exceeded by 2280\u20132300 for scenarios that include Antarctica\u2019s potential partial collapse.", "author" : [ { "dropping-particle" : "", "family" : "Garner", "given" : "Andra J", "non-dropping-particle" : "", "parse-names" : false, "suffix" : "" }, { "dropping-particle" : "", "family" : "Mann", "given" : "Michael E", "non-dropping-particle" : "", "parse-names" : false, "suffix" : "" }, { "dropping-particle" : "", "family" : "Emanuel", "given" : "Kerry A", "non-dropping-particle" : "", "parse-names" : false, "suffix" : "" }, { "dropping-particle" : "", "family" : "Kopp", "given" : "Robert E", "non-dropping-particle" : "", "parse-names" : false, "suffix" : "" }, { "dropping-particle" : "", "family" : "Lin", "given" : "Ning", "non-dropping-particle" : "", "parse-names" : false, "suffix" : "" }, { "dropping-particle" : "", "family" : "Alley", "given" : "Richard B", "non-dropping-particle" : "", "parse-names" : false, "suffix" : "" }, { "dropping-particle" : "", "family" : "Horton", "given" : "Benjamin P", "non-dropping-particle" : "", "parse-names" : false, "suffix" : "" }, { "dropping-particle" : "", "family" : "DeConto", "given" : "Robert M", "non-dropping-particle" : "", "parse-names" : false, "suffix" : "" }, { "dropping-particle" : "", "family" : "Donnelly", "given" : "Jeffrey P", "non-dropping-particle" : "", "parse-names" : false, "suffix" : "" }, { "dropping-particle" : "", "family" : "Pollard", "given" : "David", "non-dropping-particle" : "", "parse-names" : false, "suffix" : "" } ], "container-title" : "Proceedings of the National Academy of Sciences", "id" : "ITEM-1", "issue" : "45", "issued" : { "date-parts" : [ [ "2017", "11", "7" ] ] }, "page" : "11861 LP - 11866", "title" : "Impact of climate change on New York City\u2019s coastal flood hazard: Increasing flood heights from the preindustrial to 2300 CE", "translator" : [ { "dropping-particle" : "", "family" : "S277", "given" : "", "non-dropping-particle" : "", "parse-names" : false, "suffix" : "" } ], "type" : "article-journal", "volume" : "114" }, "uris" : [ "http://www.mendeley.com/documents/?uuid=8904c3a4-09c1-4cb2-b353-a4b1c2b392b7" ] } ], "mendeley" : { "formattedCitation" : "(Garner et al., 2017)", "manualFormatting" : "Garner et al. (2017)", "plainTextFormattedCitation" : "(Garner et al., 2017)", "previouslyFormattedCitation" : "(Garner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rner et al. (2017)</w:t>
      </w:r>
      <w:r w:rsidRPr="00D424AA">
        <w:rPr>
          <w:rFonts w:cs="Times New Roman"/>
          <w:lang w:val="en-GB"/>
        </w:rPr>
        <w:fldChar w:fldCharType="end"/>
      </w:r>
      <w:r w:rsidRPr="00841A35">
        <w:rPr>
          <w:rFonts w:cs="Times New Roman"/>
          <w:lang w:val="en-GB"/>
        </w:rPr>
        <w:t xml:space="preserve"> investigated the near future changes in the New Y</w:t>
      </w:r>
      <w:r w:rsidRPr="00D424AA">
        <w:rPr>
          <w:rFonts w:cs="Times New Roman"/>
          <w:lang w:val="en-GB"/>
        </w:rPr>
        <w:t xml:space="preserve">ork City coastal flood hazard, and suggested a small change in storm-surge height because effects of TC intensification are compensated by the offshore shifts in TC tracks, but concluded that the overall effect due to the rising sea levels would increase the flood hazard. Future projection studies of storm surge in East Asia, including China, Japan and Korea, also indicate that storm surge due to TCs become more severe </w:t>
      </w:r>
      <w:commentRangeStart w:id="2681"/>
      <w:r w:rsidRPr="00D424AA">
        <w:rPr>
          <w:rFonts w:cs="Times New Roman"/>
          <w:lang w:val="en-GB"/>
        </w:rPr>
        <w:fldChar w:fldCharType="begin" w:fldLock="1"/>
      </w:r>
      <w:ins w:id="2682" w:author="Robin Matthews" w:date="2021-07-14T10:20:00Z">
        <w:r w:rsidR="00796F60">
          <w:rPr>
            <w:rFonts w:cs="Times New Roman"/>
            <w:lang w:val="en-GB"/>
          </w:rPr>
          <w:instrText>ADDIN CSL_CITATION { "citationItems" : [ { "id" : "ITEM-1", "itemData" : { "DOI" : "10.1080/21664250.2019.1586290", "ISSN" : "17936292", "abstract" : "This study examines long-term ensemble projections for historical and future climate conditions over 5,000 years using an atmospheric global circulation model. The future climate condition is assumed as a constant +4K in the global mean temperature from before the Industrial Revolution (c.a. 1850), and the historical climate condition is perturbed by observed sea surface temperature (SST) error. A set of ensemble experiments assesses the impact of low probability phenomena, such as tropical cyclones and storm surge in comparison with conventional time-slice experiments. Future changes in storm surge will be severe at 15-35\u00b0N in the northern hemisphere, especially around the East Asia region. In addition, Future changes in regional storm surges targeting Tokyo and Osaka Bays project 0.3-0.45 m increase of storm surge height with a 100-year return period.", "author" : [ { "dropping-particle" : "", "family" : "Mori", "given" : "Nobuhito", "non-dropping-particle" : "", "parse-names" : false, "suffix" : "" }, { "dropping-particle" : "", "family" : "Shimura", "given" : "Tomoya", "non-dropping-particle" : "", "parse-names" : false, "suffix" : "" }, { "dropping-particle" : "", "family" : "Yoshida", "given" : "Kohei", "non-dropping-particle" : "", "parse-names" : false, "suffix" : "" }, { "dropping-particle" : "", "family" : "Mizuta", "given" : "Ryo", "non-dropping-particle" : "", "parse-names" : false, "suffix" : "" }, { "dropping-particle" : "", "family" : "Okada", "given" : "Yasuko", "non-dropping-particle" : "", "parse-names" : false, "suffix" : "" }, { "dropping-particle" : "", "family" : "Fujita", "given" : "Mikiko", "non-dropping-particle" : "", "parse-names" : false, "suffix" : "" }, { "dropping-particle" : "", "family" : "Khujanazarov", "given" : "Temur", "non-dropping-particle" : "", "parse-names" : false, "suffix" : "" }, { "dropping-particle" : "", "family" : "Nakakita", "given" : "Eiichi", "non-dropping-particle" : "", "parse-names" : false, "suffix" : "" } ], "container-title" : "Coastal Engineering Journal", "id" : "ITEM-1", "issue" : "3", "issued" : { "date-parts" : [ [ "2019" ] ] }, "page" : "295-307", "publisher" : "Taylor &amp; Francis", "title" : "Future changes in extreme storm surges based on mega-ensemble projection using 60-km resolution atmospheric global circulation model", "translator" : [ { "dropping-particle" : "", "family" : "S2727", "given" : "", "non-dropping-particle" : "", "parse-names" : false, "suffix" : "" } ], "type" : "article-journal", "volume" : "61" }, "uris" : [ "http://www.mendeley.com/documents/?uuid=267d76c2-d286-42af-9efc-dfd20ebdc406" ] }, { "id" : "ITEM-2", "itemData" : { "DOI" : "10.1016/j.coastaleng.2018.09.008", "ISSN" : "03783839", "abstract" : "This study assesses the long-term impact of storm surges due to typhoons around the Korean Peninsula (KP) resulting from climate change. Long-term projection is conducted based on the large ensemble experiments on so-called d4PDF for the past and +4 K future climate conditions over 5000 years by a single atmospheric global climate model developed by the Meteorological Research Institute of Japan. The use of a large ensemble is to enable one to obtain probabilistic future changes in low-frequency of extreme storm surge events. The properties of typhoons which may directly and indirectly have an effect on the KP in terms of past and future climate conditions is extracted from d4PDF. These are employed as the driving force in the projection of future storm surges around the KP. The storm surge heights (SSH) around the KP are projected to increase in the future climate except for around some areas in the south coast. The magnitude of future change of SSH varies spatially. The maximum variation was estimated to be 0.36 m (9.9%) with a 100-year return period in the west area of the southeastern coast of the KP. The locations of the areas vulnerable to storm surge shift to the north area of the western region and to the west area of the southern regions in the Korean Peninsula under the future climate. The characteristic of future change to areas where high SSHs will occur coincides with that of the typhoon tracks.", "author" : [ { "dropping-particle" : "", "family" : "Yang", "given" : "Jung A.", "non-dropping-particle" : "", "parse-names" : false, "suffix" : "" }, { "dropping-particle" : "", "family" : "Kim", "given" : "Sooyoul", "non-dropping-particle" : "", "parse-names" : false, "suffix" : "" }, { "dropping-particle" : "", "family" : "Mori", "given" : "Nobuhito", "non-dropping-particle" : "", "parse-names" : false, "suffix" : "" }, { "dropping-particle" : "", "family" : "Mase", "given" : "Hajime", "non-dropping-particle" : "", "parse-names" : false, "suffix" : "" } ], "container-title" : "Coastal Engineering", "id" : "ITEM-2", "issue" : "October", "issued" : { "date-parts" : [ [ "2018" ] ] }, "page" : "1-8", "publisher" : "Elsevier", "title" : "Assessment of long-term impact of storm surges around the Korean Peninsula based on a large ensemble of climate projections", "translator" : [ { "dropping-particle" : "", "family" : "S2728", "given" : "", "non-dropping-particle" : "", "parse-names" : false, "suffix" : "" } ], "type" : "article-journal", "volume" : "142" }, "uris" : [ "http://www.mendeley.com/documents/?uuid=f4e693cb-d28a-4025-95aa-933e9b44e7b2" ] }, { "id" : "ITEM-3", "itemData" : { "DOI" : "10.1038/s41598-020-58824-8", "ISSN" : "2045-2322", "abstract" : "We have investigated changes of western North Pacific land-falling tropical cyclone (TC) characteristics due to warmer climate conditions, using the pseudo-global-warming (PGW) technique. Historical simulations of three intense TCs making landfall in Pearl River Delta (PRD) were first conducted using the Weather Research and Forecasting (WRF) model. The same cases were then re-simulated by superimposing near- (2015\u20132039) and far- (2075\u20132099) future temperature and humidity changes onto the background climate; these changes were derived from the Coupled Model Intercomparison Project phase 5 (CMIP5) multi-model projections according to the Representative Concentration Pathway (RCP) 8.5 scenario. Peak intensities of TCs (maximum surface wind in their lifetimes) are expected to increase by ~ (3) 10% in the (near) far future. Further experiments indicate that surface warming alone acts to intensify TCs by enhancing sea surface heat flux, while warmer atmosphere acts in the opposite way by increasing the stability. In the far future, associated storm surges are also estimated to increase by about 8.5%, computed by the Sea, Lake, and Overland Surges from Hurricanes (SLOSH) model. Combined with sea level rise and estimated land vertical displacement, TC-induced storm tide affecting PRD will increase by ~1\u2009m in the future 2075\u20132099 period.", "author" : [ { "dropping-particle" : "", "family" : "Chen", "given" : "Jilong", "non-dropping-particle" : "", "parse-names" : false, "suffix" : "" }, { "dropping-particle" : "", "family" : "Wang", "given" : "Ziqian", "non-dropping-particle" : "", "parse-names" : false, "suffix" : "" }, { "dropping-particle" : "", "family" : "Tam", "given" : "Chi-Yung", "non-dropping-particle" : "", "parse-names" : false, "suffix" : "" }, { "dropping-particle" : "", "family" : "Lau", "given" : "Ngar-Cheung", "non-dropping-particle" : "", "parse-names" : false, "suffix" : "" }, { "dropping-particle" : "", "family" : "Lau", "given" : "Dick-Shum Dickson", "non-dropping-particle" : "", "parse-names" : false, "suffix" : "" }, { "dropping-particle" : "", "family" : "Mok", "given" : "Hing-Yim", "non-dropping-particle" : "", "parse-names" : false, "suffix" : "" } ], "container-title" : "Scientific Reports", "id" : "ITEM-3", "issue" : "1", "issued" : { "date-parts" : [ [ "2020" ] ] }, "page" : "1965", "title" : "Impacts of climate change on tropical cyclones and induced storm surges in the Pearl River Delta region using pseudo-global-warming method", "translator" : [ { "dropping-particle" : "", "family" : "S2706", "given" : "", "non-dropping-particle" : "", "parse-names" : false, "suffix" : "" } ], "type" : "article-journal", "volume" : "10" }, "uris" : [ "http://www.mendeley.com/documents/?uuid=567fa0aa-376e-432c-a4a2-c46f0eac0f8a" ] }, { "id" : "ITEM-4", "itemData" : { "DOI" : "10.1007/s10584-021-02980-x", "ISSN" : "1573-1480", "abstract" : "This study developed an integrated model for the long-term assessment of extreme storm surge heights based on the maximum potential intensity (MPI) of a tropical cyclone, which is used to conduct future climatological projections of maximum potential storm surge height (MPS). We apply the MPS method to three major bays in Japan, Tokyo, Osaka, and Nagoya, using two mega-ensemble climate change projections: CMIP5 and d4PDF. The sensitivity of MPS change relative to sea surface temperature (SST) change for three major bays in Japan is about 0.12 m/\u2218C during tropical cyclone season, which is about 1/10 of the change when considering SST rise only. Both the mean and variance of future MPS values will be much greater, especially in September and under higher representative concentration pathway (RCP) scenarios.", "author" : [ { "dropping-particle" : "", "family" : "Mori", "given" : "Nobuhito", "non-dropping-particle" : "", "parse-names" : false, "suffix" : "" }, { "dropping-particle" : "", "family" : "Ariyoshi", "given" : "Nozomi", "non-dropping-particle" : "", "parse-names" : false, "suffix" : "" }, { "dropping-particle" : "", "family" : "Shimura", "given" : "Tomoya", "non-dropping-particle" : "", "parse-names" : false, "suffix" : "" }, { "dropping-particle" : "", "family" : "Miyashita", "given" : "Takuya", "non-dropping-particle" : "", "parse-names" : false, "suffix" : "" }, { "dropping-particle" : "", "family" : "Ninomiya", "given" : "Junichi", "non-dropping-particle" : "", "parse-names" : false, "suffix" : "" } ], "container-title" : "Climatic Change", "id" : "ITEM-4", "issue" : "3", "issued" : { "date-parts" : [ [ "2021" ] ] }, "page" : "25", "title" : "Future projection of maximum potential storm surge height at three major bays in Japan using the maximum potential intensity of a tropical cyclone", "translator" : [ { "dropping-particle" : "", "family" : "S3567", "given" : "", "non-dropping-particle" : "", "parse-names" : false, "suffix" : "" } ], "type" : "article-journal", "volume" : "164" }, "uris" : [ "http://www.mendeley.com/documents/?uuid=1de28470-165a-41e3-afdf-ac75675fa0eb", "http://www.mendeley.com/documents/?uuid=0fa9f476-40f3-4cf7-aac0-0d2197db86e5" ] } ], "mendeley" : { "formattedCitation" : "(Yang et al., 2018b; Mori et al., 2019, 2021; Chen et al., 2020c)", "manualFormatting" : "(J.A. Yang et al., 2018; Mori et al., 2019, 2021; J. Chen et al., 2020b)", "plainTextFormattedCitation" : "(Yang et al., 2018b; Mori et al., 2019, 2021; Chen et al., 2020c)", "previouslyFormattedCitation" : "(Yang et al., 2018b; Mori et al., 2019, 2021; Chen et al., 2020c)" }, "properties" : { "noteIndex" : 0 }, "schema" : "https://github.com/citation-style-language/schema/raw/master/csl-citation.json" }</w:instrText>
        </w:r>
      </w:ins>
      <w:del w:id="2683" w:author="Robin Matthews" w:date="2021-07-14T10:20:00Z">
        <w:r w:rsidR="00FF6231" w:rsidDel="00796F60">
          <w:rPr>
            <w:rFonts w:cs="Times New Roman"/>
            <w:lang w:val="en-GB"/>
          </w:rPr>
          <w:delInstrText>ADDIN CSL_CITATION { "citationItems" : [ { "id" : "ITEM-1", "itemData" : { "DOI" : "10.1080/21664250.2019.1586290", "ISSN" : "17936292", "abstract" : "This study examines long-term ensemble projections for historical and future climate conditions over 5,000 years using an atmospheric global circulation model. The future climate condition is assumed as a constant +4K in the global mean temperature from before the Industrial Revolution (c.a. 1850), and the historical climate condition is perturbed by observed sea surface temperature (SST) error. A set of ensemble experiments assesses the impact of low probability phenomena, such as tropical cyclones and storm surge in comparison with conventional time-slice experiments. Future changes in storm surge will be severe at 15-35\u00b0N in the northern hemisphere, especially around the East Asia region. In addition, Future changes in regional storm surges targeting Tokyo and Osaka Bays project 0.3-0.45 m increase of storm surge height with a 100-year return period.", "author" : [ { "dropping-particle" : "", "family" : "Mori", "given" : "Nobuhito", "non-dropping-particle" : "", "parse-names" : false, "suffix" : "" }, { "dropping-particle" : "", "family" : "Shimura", "given" : "Tomoya", "non-dropping-particle" : "", "parse-names" : false, "suffix" : "" }, { "dropping-particle" : "", "family" : "Yoshida", "given" : "Kohei", "non-dropping-particle" : "", "parse-names" : false, "suffix" : "" }, { "dropping-particle" : "", "family" : "Mizuta", "given" : "Ryo", "non-dropping-particle" : "", "parse-names" : false, "suffix" : "" }, { "dropping-particle" : "", "family" : "Okada", "given" : "Yasuko", "non-dropping-particle" : "", "parse-names" : false, "suffix" : "" }, { "dropping-particle" : "", "family" : "Fujita", "given" : "Mikiko", "non-dropping-particle" : "", "parse-names" : false, "suffix" : "" }, { "dropping-particle" : "", "family" : "Khujanazarov", "given" : "Temur", "non-dropping-particle" : "", "parse-names" : false, "suffix" : "" }, { "dropping-particle" : "", "family" : "Nakakita", "given" : "Eiichi", "non-dropping-particle" : "", "parse-names" : false, "suffix" : "" } ], "container-title" : "Coastal Engineering Journal", "id" : "ITEM-1", "issue" : "3", "issued" : { "date-parts" : [ [ "2019" ] ] }, "page" : "295-307", "publisher" : "Taylor &amp; Francis", "title" : "Future changes in extreme storm surges based on mega-ensemble projection using 60-km resolution atmospheric global circulation model", "translator" : [ { "dropping-particle" : "", "family" : "S2727", "given" : "", "non-dropping-particle" : "", "parse-names" : false, "suffix" : "" } ], "type" : "article-journal", "volume" : "61" }, "uris" : [ "http://www.mendeley.com/documents/?uuid=267d76c2-d286-42af-9efc-dfd20ebdc406" ] }, { "id" : "ITEM-2", "itemData" : { "DOI" : "10.1016/j.coastaleng.2018.09.008", "ISSN" : "03783839", "abstract" : "This study assesses the long-term impact of storm surges due to typhoons around the Korean Peninsula (KP) resulting from climate change. Long-term projection is conducted based on the large ensemble experiments on so-called d4PDF for the past and +4 K future climate conditions over 5000 years by a single atmospheric global climate model developed by the Meteorological Research Institute of Japan. The use of a large ensemble is to enable one to obtain probabilistic future changes in low-frequency of extreme storm surge events. The properties of typhoons which may directly and indirectly have an effect on the KP in terms of past and future climate conditions is extracted from d4PDF. These are employed as the driving force in the projection of future storm surges around the KP. The storm surge heights (SSH) around the KP are projected to increase in the future climate except for around some areas in the south coast. The magnitude of future change of SSH varies spatially. The maximum variation was estimated to be 0.36 m (9.9%) with a 100-year return period in the west area of the southeastern coast of the KP. The locations of the areas vulnerable to storm surge shift to the north area of the western region and to the west area of the southern regions in the Korean Peninsula under the future climate. The characteristic of future change to areas where high SSHs will occur coincides with that of the typhoon tracks.", "author" : [ { "dropping-particle" : "", "family" : "Yang", "given" : "Jung A.", "non-dropping-particle" : "", "parse-names" : false, "suffix" : "" }, { "dropping-particle" : "", "family" : "Kim", "given" : "Sooyoul", "non-dropping-particle" : "", "parse-names" : false, "suffix" : "" }, { "dropping-particle" : "", "family" : "Mori", "given" : "Nobuhito", "non-dropping-particle" : "", "parse-names" : false, "suffix" : "" }, { "dropping-particle" : "", "family" : "Mase", "given" : "Hajime", "non-dropping-particle" : "", "parse-names" : false, "suffix" : "" } ], "container-title" : "Coastal Engineering", "id" : "ITEM-2", "issue" : "October", "issued" : { "date-parts" : [ [ "2018" ] ] }, "page" : "1-8", "publisher" : "Elsevier", "title" : "Assessment of long-term impact of storm surges around the Korean Peninsula based on a large ensemble of climate projections", "translator" : [ { "dropping-particle" : "", "family" : "S2728", "given" : "", "non-dropping-particle" : "", "parse-names" : false, "suffix" : "" } ], "type" : "article-journal", "volume" : "142" }, "uris" : [ "http://www.mendeley.com/documents/?uuid=f4e693cb-d28a-4025-95aa-933e9b44e7b2" ] }, { "id" : "ITEM-3", "itemData" : { "DOI" : "10.1038/s41598-020-58824-8", "ISSN" : "2045-2322", "abstract" : "We have investigated changes of western North Pacific land-falling tropical cyclone (TC) characteristics due to warmer climate conditions, using the pseudo-global-warming (PGW) technique. Historical simulations of three intense TCs making landfall in Pearl River Delta (PRD) were first conducted using the Weather Research and Forecasting (WRF) model. The same cases were then re-simulated by superimposing near- (2015\u20132039) and far- (2075\u20132099) future temperature and humidity changes onto the background climate; these changes were derived from the Coupled Model Intercomparison Project phase 5 (CMIP5) multi-model projections according to the Representative Concentration Pathway (RCP) 8.5 scenario. Peak intensities of TCs (maximum surface wind in their lifetimes) are expected to increase by ~ (3) 10% in the (near) far future. Further experiments indicate that surface warming alone acts to intensify TCs by enhancing sea surface heat flux, while warmer atmosphere acts in the opposite way by increasing the stability. In the far future, associated storm surges are also estimated to increase by about 8.5%, computed by the Sea, Lake, and Overland Surges from Hurricanes (SLOSH) model. Combined with sea level rise and estimated land vertical displacement, TC-induced storm tide affecting PRD will increase by ~1\u2009m in the future 2075\u20132099 period.", "author" : [ { "dropping-particle" : "", "family" : "Chen", "given" : "Jilong", "non-dropping-particle" : "", "parse-names" : false, "suffix" : "" }, { "dropping-particle" : "", "family" : "Wang", "given" : "Ziqian", "non-dropping-particle" : "", "parse-names" : false, "suffix" : "" }, { "dropping-particle" : "", "family" : "Tam", "given" : "Chi-Yung", "non-dropping-particle" : "", "parse-names" : false, "suffix" : "" }, { "dropping-particle" : "", "family" : "Lau", "given" : "Ngar-Cheung", "non-dropping-particle" : "", "parse-names" : false, "suffix" : "" }, { "dropping-particle" : "", "family" : "Lau", "given" : "Dick-Shum Dickson", "non-dropping-particle" : "", "parse-names" : false, "suffix" : "" }, { "dropping-particle" : "", "family" : "Mok", "given" : "Hing-Yim", "non-dropping-particle" : "", "parse-names" : false, "suffix" : "" } ], "container-title" : "Scientific Reports", "id" : "ITEM-3", "issue" : "1", "issued" : { "date-parts" : [ [ "2020" ] ] }, "page" : "1965", "title" : "Impacts of climate change on tropical cyclones and induced storm surges in the Pearl River Delta region using pseudo-global-warming method", "translator" : [ { "dropping-particle" : "", "family" : "S2706", "given" : "", "non-dropping-particle" : "", "parse-names" : false, "suffix" : "" } ], "type" : "article-journal", "volume" : "10" }, "uris" : [ "http://www.mendeley.com/documents/?uuid=567fa0aa-376e-432c-a4a2-c46f0eac0f8a" ] }, { "id" : "ITEM-4", "itemData" : { "DOI" : "10.1007/s10584-021-02980-x", "ISSN" : "1573-1480", "abstract" : "This study developed an integrated model for the long-term assessment of extreme storm surge heights based on the maximum potential intensity (MPI) of a tropical cyclone, which is used to conduct future climatological projections of maximum potential storm surge height (MPS). We apply the MPS method to three major bays in Japan, Tokyo, Osaka, and Nagoya, using two mega-ensemble climate change projections: CMIP5 and d4PDF. The sensitivity of MPS change relative to sea surface temperature (SST) change for three major bays in Japan is about 0.12 m/\u2218C during tropical cyclone season, which is about 1/10 of the change when considering SST rise only. Both the mean and variance of future MPS values will be much greater, especially in September and under higher representative concentration pathway (RCP) scenarios.", "author" : [ { "dropping-particle" : "", "family" : "Mori", "given" : "Nobuhito", "non-dropping-particle" : "", "parse-names" : false, "suffix" : "" }, { "dropping-particle" : "", "family" : "Ariyoshi", "given" : "Nozomi", "non-dropping-particle" : "", "parse-names" : false, "suffix" : "" }, { "dropping-particle" : "", "fami</w:delInstrText>
        </w:r>
        <w:r w:rsidR="00FF6231" w:rsidRPr="006A2665" w:rsidDel="00796F60">
          <w:rPr>
            <w:rFonts w:cs="Times New Roman"/>
          </w:rPr>
          <w:delInstrText>ly" : "Shimura", "given" : "Tomoya", "non-dropping-particle" : "", "parse-names" : false, "suffix" : "" }, { "dropping-particle" : "", "family" : "Miyashita", "given" : "Takuya", "non-dropping-particle" : "", "parse-names" : false, "suffix" : "" }, { "dropping-particle" : "", "family" : "Ninomiya", "given" : "Junichi", "non-dropping-particle" : "", "parse-names" : false, "suffix" : "" } ], "container-title" : "Climatic Change", "id" : "ITEM-4", "issue" : "3", "issued" : { "date-parts" : [ [ "2021" ] ] }, "page" : "25", "title" : "Future projection of maximum potential storm surge height at three major bays in Japan using the maximum potential intensity of a tropical cyclone", "translator" : [ { "dropping-particle" : "", "family" : "S3567", "given" : "", "non-dropping-particle" : "", "parse-names" : false, "suffix" : "" } ], "type" : "article-journal", "volume" : "164" }, "uris" : [ "http://www.mendeley.com/documents/?uuid=1de28470-165a-41e3-afdf-ac75675fa0eb", "http://www.mendeley.com/documents/?uuid=0fa9f476-40f3-4cf7-aac0-0d2197db86e5" ] } ], "mendeley" : { "formattedCitation" : "(Yang et al., 2018b; Mori et al., 2019, 2021; Chen et al., 2020c)", "plainTextFormattedCitation" : "(Yang et al., 2018b; Mori et al., 2019, 2021; Chen et al., 2020c)", "previouslyFormattedCitation" : "(Yang et al., 2018b; Mori et al., 2019, 2021; Chen et al., 2020c)"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t>
      </w:r>
      <w:ins w:id="2684" w:author="Robin Matthews" w:date="2021-07-14T10:20:00Z">
        <w:r w:rsidR="00796F60">
          <w:rPr>
            <w:noProof/>
          </w:rPr>
          <w:t>J.A. Yang et al., 2018; Mori et al., 2019, 2021; J. Chen et al., 2020b</w:t>
        </w:r>
      </w:ins>
      <w:del w:id="2685" w:author="Robin Matthews" w:date="2021-07-14T10:20:00Z">
        <w:r w:rsidR="00A26296" w:rsidDel="00796F60">
          <w:rPr>
            <w:rFonts w:cs="Times New Roman"/>
            <w:noProof/>
            <w:lang w:val="nb-NO"/>
          </w:rPr>
          <w:delText xml:space="preserve">Yang et al., </w:delText>
        </w:r>
      </w:del>
      <w:del w:id="2686" w:author="Robin Matthews" w:date="2021-07-14T10:19:00Z">
        <w:r w:rsidR="00A26296" w:rsidDel="00796F60">
          <w:rPr>
            <w:rFonts w:cs="Times New Roman"/>
            <w:noProof/>
            <w:lang w:val="nb-NO"/>
          </w:rPr>
          <w:delText>2018b; Mori et al., 2019, 2021; Chen et al., 202</w:delText>
        </w:r>
      </w:del>
      <w:del w:id="2687" w:author="Robin Matthews" w:date="2021-07-14T10:20:00Z">
        <w:r w:rsidR="00A26296" w:rsidDel="00796F60">
          <w:rPr>
            <w:rFonts w:cs="Times New Roman"/>
            <w:noProof/>
            <w:lang w:val="nb-NO"/>
          </w:rPr>
          <w:delText>0c</w:delText>
        </w:r>
      </w:del>
      <w:r w:rsidR="00A26296">
        <w:rPr>
          <w:rFonts w:cs="Times New Roman"/>
          <w:noProof/>
          <w:lang w:val="nb-NO"/>
        </w:rPr>
        <w:t>)</w:t>
      </w:r>
      <w:r w:rsidRPr="00D424AA">
        <w:rPr>
          <w:rFonts w:cs="Times New Roman"/>
          <w:lang w:val="en-GB"/>
        </w:rPr>
        <w:fldChar w:fldCharType="end"/>
      </w:r>
      <w:commentRangeEnd w:id="2681"/>
      <w:r w:rsidR="00A26296">
        <w:rPr>
          <w:rStyle w:val="Marquedecommentaire"/>
        </w:rPr>
        <w:commentReference w:id="2681"/>
      </w:r>
      <w:r w:rsidRPr="00841A35">
        <w:rPr>
          <w:rFonts w:cs="Times New Roman"/>
          <w:lang w:val="nb-NO"/>
        </w:rPr>
        <w:t xml:space="preserve">. </w:t>
      </w:r>
      <w:r w:rsidRPr="00D424AA">
        <w:rPr>
          <w:rFonts w:cs="Times New Roman"/>
          <w:lang w:val="en-GB"/>
        </w:rPr>
        <w:t xml:space="preserve">For the Pacific islands, </w:t>
      </w:r>
      <w:r w:rsidRPr="00D424AA">
        <w:rPr>
          <w:rFonts w:cs="Times New Roman"/>
          <w:lang w:val="en-GB"/>
        </w:rPr>
        <w:fldChar w:fldCharType="begin" w:fldLock="1"/>
      </w:r>
      <w:r w:rsidR="00FF6231">
        <w:rPr>
          <w:rFonts w:cs="Times New Roman"/>
          <w:lang w:val="en-GB"/>
        </w:rPr>
        <w:instrText>ADDIN CSL_CITATION { "citationItems" : [ { "id" : "ITEM-1", "itemData" : { "DOI" : "10.1016/j.gloplacha.2014.02.004", "ISSN" : "0921-8181", "abstract" : "Extreme sea level events due to tropical cyclone storm surge combined with astronomical tide (storm tides) severely impact Pacific Island communities and these impacts are expected to increase with projected sea level rise. However, these sea level extremes are not well characterised by available tide gauge records owing to the low frequency of occurrence of tropical cyclones, the sparse array of tide gauges and the short time frame over which many gauges in this region have been operating. In this study, a combined statistical/dynamical method for estimating storm tide risk is presented. Tropical cyclones in the Fiji region over the period 1969\u20132007 are characterised in a statistical model that represents cyclone frequency, intensity and movement. The statistical model is then used to develop a population of \u201csynthetic\u201d cyclones that provide boundary conditions to a hydrodynamic storm surge and tidal model. This Monte-Carlo method is applied to the coasts of the Fiji archipelago. It is found that storm tide risk is higher on the northwest coasts of both the southern and northern main islands Viti Levu and Vanua Levu, respectively. Modelling suggests that there is a greater tendency for higher storm surges to occur on southwest Viti Levu under El Ni\u00f1o and La Ni\u00f1a years compared with average years, but elsewhere on Viti Levu and Vanua Levu, there is a tendency for slightly lower storm surges in La Ni\u00f1a years. Imposing perturbations to the cyclone statistical model that represent projected tropical cyclone changes in intensity and frequency for mid to late 21st Century, leads to storm tide return period curves that are steeper such that sea levels associated with return periods of 200years or more become higher, those with return periods of 50years and less become lower and the 1-in-100year heights are little changed. Projected changes in sea level are found to make the largest contribution to increased extreme sea level risk.", "author" : [ { "dropping-particle" : "", "family" : "McInnes", "given" : "Kathleen L", "non-dropping-particle" : "", "parse-names" : false, "suffix" : "" }, { "dropping-particle" : "", "family" : "Walsh", "given" : "Kevin J E", "non-dropping-particle" : "", "parse-names" : false, "suffix" : "" }, { "dropping-particle" : "", "family" : "Hoeke", "given" : "Ron K", "non-dropping-particle" : "", "parse-names" : false, "suffix" : "" }, { "dropping-particle" : "", "family" : "O\u2019Grady", "given" : "Julian G", "non-dropping-particle" : "", "parse-names" : false, "suffix" : "" }, { "dropping-particle" : "", "family" : "Colberg", "given" : "Frank", "non-dropping-particle" : "", "parse-names" : false, "suffix" : "" }, { "dropping-particle" : "", "family" : "Hubbert", "given" : "Graeme D", "non-dropping-particle" : "", "parse-names" : false, "suffix" : "" } ], "container-title" : "Global and Planetary Change", "id" : "ITEM-1", "issued" : { "date-parts" : [ [ "2014" ] ] }, "page" : "115-129", "title" : "Quantifying storm tide risk in Fiji due to climate variability and change", "translator" : [ { "dropping-particle" : "", "family" : "S1329", "given" : "", "non-dropping-particle" : "", "parse-names" : false, "suffix" : "" } ], "type" : "article-journal", "volume" : "116" }, "uris" : [ "http://www.mendeley.com/documents/?uuid=d355eff2-3f76-4c62-a668-5f362a799a10" ] } ], "mendeley" : { "formattedCitation" : "(McInnes et al., 2014)", "manualFormatting" : "McInnes et al. (2014)", "plainTextFormattedCitation" : "(McInnes et al., 2014)", "previouslyFormattedCitation" : "(McInnes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cInnes et al. (2014)</w:t>
      </w:r>
      <w:r w:rsidRPr="00D424AA">
        <w:rPr>
          <w:rFonts w:cs="Times New Roman"/>
          <w:lang w:val="en-GB"/>
        </w:rPr>
        <w:fldChar w:fldCharType="end"/>
      </w:r>
      <w:r w:rsidRPr="00841A35">
        <w:rPr>
          <w:rFonts w:cs="Times New Roman"/>
          <w:lang w:val="en-GB"/>
        </w:rPr>
        <w:t xml:space="preserve"> found that the future projected increase in storm surge in Fiji is domina</w:t>
      </w:r>
      <w:r w:rsidRPr="00D424AA">
        <w:rPr>
          <w:rFonts w:cs="Times New Roman"/>
          <w:lang w:val="en-GB"/>
        </w:rPr>
        <w:t xml:space="preserve">ted by sea level rise, and projected TC changes make only a minor contribution. Among various storm surge factors, there is </w:t>
      </w:r>
      <w:r w:rsidRPr="00D424AA">
        <w:rPr>
          <w:rFonts w:cs="Times New Roman"/>
          <w:i/>
          <w:lang w:val="en-GB"/>
        </w:rPr>
        <w:t>high confidence</w:t>
      </w:r>
      <w:r w:rsidRPr="00D424AA">
        <w:rPr>
          <w:rFonts w:cs="Times New Roman"/>
          <w:lang w:val="en-GB"/>
        </w:rPr>
        <w:t xml:space="preserve"> that sea level rise will lead to a higher possibility of extreme coastal water levels in most regions, with all other factors </w:t>
      </w:r>
      <w:r w:rsidRPr="00D424AA">
        <w:rPr>
          <w:rFonts w:cs="Times New Roman"/>
          <w:lang w:val="en-GB"/>
        </w:rPr>
        <w:lastRenderedPageBreak/>
        <w:t xml:space="preserve">assumed equal. </w:t>
      </w:r>
    </w:p>
    <w:p w14:paraId="3C9E1A49" w14:textId="77777777" w:rsidR="007A1008" w:rsidRPr="00D424AA" w:rsidRDefault="007A1008" w:rsidP="00D424AA">
      <w:pPr>
        <w:rPr>
          <w:rFonts w:cs="Times New Roman"/>
          <w:lang w:val="en-GB"/>
        </w:rPr>
      </w:pPr>
    </w:p>
    <w:p w14:paraId="7A022535" w14:textId="09CBF829" w:rsidR="007A1008" w:rsidRPr="00D424AA" w:rsidRDefault="007A1008" w:rsidP="00D424AA">
      <w:pPr>
        <w:rPr>
          <w:rFonts w:cs="Times New Roman"/>
          <w:lang w:val="en-GB"/>
        </w:rPr>
      </w:pPr>
      <w:r w:rsidRPr="00D424AA">
        <w:rPr>
          <w:rFonts w:cs="Times New Roman"/>
          <w:lang w:val="en-GB"/>
        </w:rPr>
        <w:t>In the North Atlantic, vertical wind shear</w:t>
      </w:r>
      <w:r w:rsidR="009123E5">
        <w:rPr>
          <w:rFonts w:cs="Times New Roman"/>
          <w:lang w:val="en-GB"/>
        </w:rPr>
        <w:t>,</w:t>
      </w:r>
      <w:r w:rsidRPr="00D424AA">
        <w:rPr>
          <w:rFonts w:cs="Times New Roman"/>
          <w:lang w:val="en-GB"/>
        </w:rPr>
        <w:t xml:space="preserve"> which inhibits TC genesis and intensification</w:t>
      </w:r>
      <w:r w:rsidR="009123E5">
        <w:rPr>
          <w:rFonts w:cs="Times New Roman"/>
          <w:lang w:val="en-GB"/>
        </w:rPr>
        <w:t>,</w:t>
      </w:r>
      <w:r w:rsidRPr="00D424AA">
        <w:rPr>
          <w:rFonts w:cs="Times New Roman"/>
          <w:lang w:val="en-GB"/>
        </w:rPr>
        <w:t xml:space="preserve"> varies in a quasi-dipole pattern with one center of action in the tropics and another along the U.S. southeast coast </w:t>
      </w:r>
      <w:r w:rsidRPr="00D424AA">
        <w:rPr>
          <w:rFonts w:cs="Times New Roman"/>
          <w:lang w:val="en-GB"/>
        </w:rPr>
        <w:fldChar w:fldCharType="begin" w:fldLock="1"/>
      </w:r>
      <w:r w:rsidR="00FF6231">
        <w:rPr>
          <w:rFonts w:cs="Times New Roman"/>
          <w:lang w:val="en-GB"/>
        </w:rPr>
        <w:instrText>ADDIN CSL_CITATION { "citationItems" : [ { "id" : "ITEM-1", "itemData" : { "DOI" : "10.1029/2007GL029683", "ISSN" : "0094-8276", "abstract" : "Connections between the Atlantic Meridional Mode (AMM) and seasonal hurricane activity are investigated. The AMM, a dynamical ?mode? of variability intrinsic to the tropical coupled ocean-atmosphere system, is strongly related to seasonal hurricane activity on both decadal and interannual time scales. The connection arises due to the AMM's relationship with a number of local climatic conditions that all cooperate in their influence on hurricane activity. Further analysis indicates that the Atlantic Multi-decadal Oscillation (AMO) can excite the AMM on decadal time scales. As such, it is suggested that the AMO's influence on seasonal hurricane activity manifests itself through the AMM. This relationship between the AMM, AMO, and seasonal hurricane activity refocuses our understanding of how climate variations relate to seasonal hurricane activity in the Atlantic, and offers an improved framework beyond purely thermodynamic arguments that relates hurricanes to large-scale climate variations.", "author" : [ { "dropping-particle" : "", "family" : "Vimont", "given" : "Daniel J", "non-dropping-particle" : "", "parse-names" : false, "suffix" : "" }, { "dropping-particle" : "", "family" : "Kossin", "given" : "James P", "non-dropping-particle" : "", "parse-names" : false, "suffix" : "" } ], "container-title" : "Geophysical Research Letters", "id" : "ITEM-1", "issue" : "7", "issued" : { "date-parts" : [ [ "2007", "4", "1" ] ] }, "note" : "doi: 10.1029/2007GL029683", "publisher" : "John Wiley &amp; Sons, Ltd", "title" : "The Atlantic Meridional Mode and hurricane activity", "translator" : [ { "dropping-particle" : "", "family" : "S2416", "given" : "", "non-dropping-particle" : "", "parse-names" : false, "suffix" : "" } ], "type" : "article-journal", "volume" : "34" }, "uris" : [ "http://www.mendeley.com/documents/?uuid=e7f8b08e-8583-4a4b-a581-c69f5ae079ac" ] } ], "mendeley" : { "formattedCitation" : "(Vimont and Kossin, 2007)", "plainTextFormattedCitation" : "(Vimont and Kossin, 2007)", "previouslyFormattedCitation" : "(Vimont and Kossin, 200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imont and Kossin, 2007)</w:t>
      </w:r>
      <w:r w:rsidRPr="00D424AA">
        <w:rPr>
          <w:rFonts w:cs="Times New Roman"/>
          <w:lang w:val="en-GB"/>
        </w:rPr>
        <w:fldChar w:fldCharType="end"/>
      </w:r>
      <w:r w:rsidRPr="00841A35">
        <w:rPr>
          <w:rFonts w:cs="Times New Roman"/>
          <w:lang w:val="en-GB"/>
        </w:rPr>
        <w:t xml:space="preserve">. This pattern of variability creates a protective barrier of high shear along the U.S. coast during periods of heightened TC activity in the tropics </w:t>
      </w:r>
      <w:r w:rsidRPr="00D424AA">
        <w:rPr>
          <w:rFonts w:cs="Times New Roman"/>
          <w:lang w:val="en-GB"/>
        </w:rPr>
        <w:fldChar w:fldCharType="begin" w:fldLock="1"/>
      </w:r>
      <w:r w:rsidR="00FF6231">
        <w:rPr>
          <w:rFonts w:cs="Times New Roman"/>
          <w:lang w:val="en-GB"/>
        </w:rPr>
        <w:instrText>ADDIN CSL_CITATION { "citationItems" : [ { "id" : "ITEM-1", "itemData" : { "DOI" : "10.1038/nature20783", "ISSN" : "14764687", "abstract" : "The North Atlantic ocean/atmosphere environment exhibits pronounced interdecadal variability that is known to strongly modulate Atlantic hurricane activity. Variability in sea surface temperature (SST) is correlated with hurricane variability through its relationship with the genesis and thermodynamic potential intensity of hurricanes. Another key factor that governs the genesis and intensity of hurricanes is ambient environmental vertical wind shear (VWS). Warmer SSTs generally correlate with more frequent genesis and greater potential intensity, while VWS inhibits genesis and prevents any hurricanes that do form from reaching their potential intensity. When averaged over the main hurricane-development region in the Atlantic, SST and VWS co-vary inversely, so that the two factors act in concert to either enhance or inhibit basin-wide hurricane activity. Here I show, however, that conditions conducive to greater basin-wide Atlantic hurricane activity occur together with conditions for more probable weakening of hurricanes near the United States coast. Thus, the VWS and SST form a protective barrier along the United States coast during periods of heightened basin-wide hurricane activity. Conversely, during the most-recent period of basin-wide quiescence, hurricanes (and particularly major hurricanes) near the United States coast, although substantially less frequent, exhibited much greater variability in their rate of intensification, and were much more likely to intensify rapidly. Such heightened variability poses greater challenges to operational forecasting and, consequently, greater coastal risk during hurricane events.", "author" : [ { "dropping-particle" : "", "family" : "Kossin", "given" : "James P.", "non-dropping-particle" : "", "parse-names" : false, "suffix" : "" } ], "container-title" : "Nature", "id" : "ITEM-1", "issue" : "7637", "issued" : { "date-parts" : [ [ "2017" ] ] }, "page" : "390-393", "publisher" : "Nature Publishing Group", "title" : "Hurricane intensification along United States coast suppressed during active hurricane periods", "translator" : [ { "dropping-particle" : "", "family" : "S2417", "given" : "", "non-dropping-particle" : "", "parse-names" : false, "suffix" : "" } ], "type" : "article-journal", "volume" : "541" }, "uris" : [ "http://www.mendeley.com/documents/?uuid=1e0f755d-f88c-4f30-9697-669735820efc" ] } ], "mendeley" : { "formattedCitation" : "(Kossin, 2017)", "plainTextFormattedCitation" : "(Kossin, 2017)", "previouslyFormattedCitation" : "(Kossin,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2017)</w:t>
      </w:r>
      <w:r w:rsidRPr="00D424AA">
        <w:rPr>
          <w:rFonts w:cs="Times New Roman"/>
          <w:lang w:val="en-GB"/>
        </w:rPr>
        <w:fldChar w:fldCharType="end"/>
      </w:r>
      <w:r w:rsidRPr="00841A35">
        <w:rPr>
          <w:rFonts w:cs="Times New Roman"/>
          <w:lang w:val="en-GB"/>
        </w:rPr>
        <w:t>, and appears to be a natural part of the Atlantic ocean-atmosphere climate sys</w:t>
      </w:r>
      <w:r w:rsidRPr="00D424AA">
        <w:rPr>
          <w:rFonts w:cs="Times New Roman"/>
          <w:lang w:val="en-GB"/>
        </w:rPr>
        <w:t xml:space="preserve">tem </w:t>
      </w:r>
      <w:r w:rsidRPr="00D424AA">
        <w:rPr>
          <w:rFonts w:cs="Times New Roman"/>
          <w:bCs/>
          <w:lang w:val="en-GB"/>
        </w:rPr>
        <w:fldChar w:fldCharType="begin" w:fldLock="1"/>
      </w:r>
      <w:r w:rsidR="00FF6231">
        <w:rPr>
          <w:rFonts w:cs="Times New Roman"/>
          <w:bCs/>
          <w:lang w:val="en-GB"/>
        </w:rPr>
        <w:instrText>ADDIN CSL_CITATION { "citationItems" : [ { "id" : "ITEM-1", "itemData" : { "DOI" : "10.1038/s41598-019-44252-w", "ISSN" : "2045-2322", "abstract" : "The ocean and atmosphere in the North Atlantic are coupled through a feedback mechanism that excites a dipole pattern in vertical wind shear (VWS), a metric that strongly controls Atlantic hurricanes. In particular, when tropical VWS is under the weakening phase and thus favorable for increased hurricane activity in the Main Development Region (MDR), a protective barrier of high VWS inhibits hurricane intensification along the U.S. East Coast. Here we show that this pattern is driven mostly by natural decadal variability, but that greenhouse gas (GHG) forcing erodes the pattern and degrades the natural barrier along the U.S. coast. Twenty-first century climate model projections show that the increased VWS along the U.S. East Coast during decadal periods of enhanced hurricane activity is substantially reduced by GHG forcing, which allows hurricanes approaching the U.S. coast to intensify more rapidly. The erosion of this natural intensification barrier is especially large following the Representative Concentration Pathway 8.5 (rcp8.5) emission scenario.", "author" : [ { "dropping-particle" : "", "family" : "Ting", "given" : "Mingfang", "non-dropping-particle" : "", "parse-names" : false, "suffix" : "" }, { "dropping-particle" : "", "family" : "Kossin", "given" : "James P", "non-dropping-particle" : "", "parse-names" : false, "suffix" : "" }, { "dropping-particle" : "", "family" : "Camargo", "given" : "Suzana J", "non-dropping-particle" : "", "parse-names" : false, "suffix" : "" }, { "dropping-particle" : "", "family" : "Li", "given" : "Cuihua", "non-dropping-particle" : "", "parse-names" : false, "suffix" : "" } ], "container-title" : "Scientific Reports", "id" : "ITEM-1", "issue" : "1", "issued" : { "date-parts" : [ [ "2019" ] ] }, "page" : "7795", "title" : "Past and Future Hurricane Intensity Change along the U.S. East Coast", "translator" : [ { "dropping-particle" : "", "family" : "S1798", "given" : "", "non-dropping-particle" : "", "parse-names" : false, "suffix" : "" } ], "type" : "article-journal", "volume" : "9" }, "uris" : [ "http://www.mendeley.com/documents/?uuid=fc644fea-2e10-4f35-8948-2596b6ebfccf" ] } ], "mendeley" : { "formattedCitation" : "(Ting et al., 2019)", "plainTextFormattedCitation" : "(Ting et al., 2019)", "previouslyFormattedCitation" : "(Ting et al., 2019)" }, "properties" : { "noteIndex" : 0 }, "schema" : "https://github.com/citation-style-language/schema/raw/master/csl-citation.json" }</w:instrText>
      </w:r>
      <w:r w:rsidRPr="00D424AA">
        <w:rPr>
          <w:rFonts w:cs="Times New Roman"/>
          <w:bCs/>
          <w:lang w:val="en-GB"/>
        </w:rPr>
        <w:fldChar w:fldCharType="separate"/>
      </w:r>
      <w:r w:rsidR="00A26296">
        <w:rPr>
          <w:rFonts w:cs="Times New Roman"/>
          <w:bCs/>
          <w:noProof/>
          <w:lang w:val="en-GB"/>
        </w:rPr>
        <w:t>(Ting et al., 2019)</w:t>
      </w:r>
      <w:r w:rsidRPr="00D424AA">
        <w:rPr>
          <w:rFonts w:cs="Times New Roman"/>
          <w:lang w:val="en-GB"/>
        </w:rPr>
        <w:fldChar w:fldCharType="end"/>
      </w:r>
      <w:r w:rsidRPr="00841A35">
        <w:rPr>
          <w:rFonts w:cs="Times New Roman"/>
          <w:bCs/>
          <w:lang w:val="en-GB"/>
        </w:rPr>
        <w:t>.</w:t>
      </w:r>
      <w:r w:rsidRPr="00D424AA">
        <w:rPr>
          <w:rFonts w:cs="Times New Roman"/>
          <w:lang w:val="en-GB"/>
        </w:rPr>
        <w:t xml:space="preserve"> Greenhouse gas forcing in CMIP5 and the Community Earth System Model Large Ensemble (CESM-LE; </w:t>
      </w:r>
      <w:commentRangeStart w:id="2688"/>
      <w:r w:rsidRPr="00D424AA">
        <w:rPr>
          <w:rFonts w:cs="Times New Roman"/>
          <w:lang w:val="en-GB"/>
        </w:rPr>
        <w:fldChar w:fldCharType="begin" w:fldLock="1"/>
      </w:r>
      <w:ins w:id="2689" w:author="Robin Matthews" w:date="2021-07-14T10:20:00Z">
        <w:r w:rsidR="00835732">
          <w:rPr>
            <w:rFonts w:cs="Times New Roman"/>
            <w:lang w:val="en-GB"/>
          </w:rPr>
          <w:instrText>ADDIN CSL_CITATION { "citationItems" : [ { "id" : "ITEM-1", "itemData" : { "DOI" : "10.1175/BAMS-D-13-00255.1", "abstract" : " Abstract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 ] }, "page" : "1333-1349", "title" : "The Community Earth System Model (CESM) Large Ensemble Project: A Community Resource for Studying Climate Change in the Presence of Internal Climate Variability", "translator" : [ { "dropping-particle" : "", "family" : "S321", "given" : "", "non-dropping-particle" : "", "parse-names" : false, "suffix" : "" } ], "type" : "article-journal", "volume" : "96" }, "uris" : [ "http://www.mendeley.com/documents/?uuid=c76f5888-1c15-4f60-9edf-6ed953b87765" ] } ], "mendeley" : { "formattedCitation" : "(Kay et al., 2015)", "manualFormatting" : "Kay et al., 2015)", "plainTextFormattedCitation" : "(Kay et al., 2015)", "previouslyFormattedCitation" : "(Kay et al., 2015)" }, "properties" : { "noteIndex" : 0 }, "schema" : "https://github.com/citation-style-language/schema/raw/master/csl-citation.json" }</w:instrText>
        </w:r>
      </w:ins>
      <w:del w:id="2690" w:author="Robin Matthews" w:date="2021-07-14T10:20:00Z">
        <w:r w:rsidR="00FF6231" w:rsidDel="00835732">
          <w:rPr>
            <w:rFonts w:cs="Times New Roman"/>
            <w:lang w:val="en-GB"/>
          </w:rPr>
          <w:delInstrText>ADDIN CSL_CITATION { "citationItems" : [ { "id" : "ITEM-1", "itemData" : { "DOI" : "10.1175/BAMS-D-13-00255.1", "abstract" : " Abstract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 ] }, "page" : "1333-1349", "title" : "The Community Earth System Model (CESM) Large Ensemble Project: A Community Resource for Studying Climate Change in the Presence of Internal Climate Variability", "translator" : [ { "dropping-particle" : "", "family" : "S321", "given" : "", "non-dropping-particle" : "", "parse-names" : false, "suffix" : "" } ], "type" : "article-journal", "volume" : "96" }, "uris" : [ "http://www.mendeley.com/documents/?uuid=c76f5888-1c15-4f60-9edf-6ed953b87765" ] } ], "mendeley" : { "formattedCitation" : "(Kay et al., 2015)", "manualFormatting" : "Kay et al., 2015", "plainTextFormattedCitation" : "(Kay et al., 2015)", "previouslyFormattedCitation" : "(Kay et al., 2015)"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Kay et al., 201</w:t>
      </w:r>
      <w:ins w:id="2691" w:author="Robin Matthews" w:date="2021-07-14T10:20:00Z">
        <w:r w:rsidR="00835732">
          <w:rPr>
            <w:rFonts w:cs="Times New Roman"/>
            <w:noProof/>
            <w:lang w:val="en-GB"/>
          </w:rPr>
          <w:t>5)</w:t>
        </w:r>
      </w:ins>
      <w:del w:id="2692" w:author="Robin Matthews" w:date="2021-07-14T10:20:00Z">
        <w:r w:rsidR="00A26296" w:rsidDel="00835732">
          <w:rPr>
            <w:rFonts w:cs="Times New Roman"/>
            <w:noProof/>
            <w:lang w:val="en-GB"/>
          </w:rPr>
          <w:delText>5</w:delText>
        </w:r>
      </w:del>
      <w:r w:rsidRPr="00D424AA">
        <w:rPr>
          <w:rFonts w:cs="Times New Roman"/>
          <w:lang w:val="en-GB"/>
        </w:rPr>
        <w:fldChar w:fldCharType="end"/>
      </w:r>
      <w:commentRangeEnd w:id="2688"/>
      <w:r w:rsidR="00A26296">
        <w:rPr>
          <w:rStyle w:val="Marquedecommentaire"/>
        </w:rPr>
        <w:commentReference w:id="2688"/>
      </w:r>
      <w:del w:id="2693" w:author="Robin Matthews" w:date="2021-07-14T10:20:00Z">
        <w:r w:rsidRPr="00841A35" w:rsidDel="00835732">
          <w:rPr>
            <w:rFonts w:cs="Times New Roman"/>
            <w:lang w:val="en-GB"/>
          </w:rPr>
          <w:delText>)</w:delText>
        </w:r>
      </w:del>
      <w:r w:rsidRPr="00841A35">
        <w:rPr>
          <w:rFonts w:cs="Times New Roman"/>
          <w:lang w:val="en-GB"/>
        </w:rPr>
        <w:t xml:space="preserve"> simulations, however, </w:t>
      </w:r>
      <w:r w:rsidRPr="00D424AA">
        <w:rPr>
          <w:rFonts w:cs="Times New Roman"/>
          <w:bCs/>
          <w:lang w:val="en-GB"/>
        </w:rPr>
        <w:t>erodes the pattern and degrades</w:t>
      </w:r>
      <w:r w:rsidRPr="00D424AA">
        <w:rPr>
          <w:rFonts w:cs="Times New Roman"/>
          <w:lang w:val="en-GB"/>
        </w:rPr>
        <w:t xml:space="preserve"> </w:t>
      </w:r>
      <w:r w:rsidRPr="00D424AA">
        <w:rPr>
          <w:rFonts w:cs="Times New Roman"/>
          <w:bCs/>
          <w:lang w:val="en-GB"/>
        </w:rPr>
        <w:t xml:space="preserve">the natural shear barrier along the U.S. coast. Following the Representative Concentration Pathway 8.5 (RCP8.5) emission scenario, the magnitude of the erosion of the barrier equals the amplitude of past natural variability (time of emergence) by the mid-twenty-first century </w:t>
      </w:r>
      <w:r w:rsidRPr="00D424AA">
        <w:rPr>
          <w:rFonts w:cs="Times New Roman"/>
          <w:bCs/>
          <w:lang w:val="en-GB"/>
        </w:rPr>
        <w:fldChar w:fldCharType="begin" w:fldLock="1"/>
      </w:r>
      <w:r w:rsidR="00FF6231">
        <w:rPr>
          <w:rFonts w:cs="Times New Roman"/>
          <w:bCs/>
          <w:lang w:val="en-GB"/>
        </w:rPr>
        <w:instrText>ADDIN CSL_CITATION { "citationItems" : [ { "id" : "ITEM-1", "itemData" : { "DOI" : "10.1038/s41598-019-44252-w", "ISSN" : "2045-2322", "abstract" : "The ocean and atmosphere in the North Atlantic are coupled through a feedback mechanism that excites a dipole pattern in vertical wind shear (VWS), a metric that strongly controls Atlantic hurricanes. In particular, when tropical VWS is under the weakening phase and thus favorable for increased hurricane activity in the Main Development Region (MDR), a protective barrier of high VWS inhibits hurricane intensification along the U.S. East Coast. Here we show that this pattern is driven mostly by natural decadal variability, but that greenhouse gas (GHG) forcing erodes the pattern and degrades the natural barrier along the U.S. coast. Twenty-first century climate model projections show that the increased VWS along the U.S. East Coast during decadal periods of enhanced hurricane activity is substantially reduced by GHG forcing, which allows hurricanes approaching the U.S. coast to intensify more rapidly. The erosion of this natural intensification barrier is especially large following the Representative Concentration Pathway 8.5 (rcp8.5) emission scenario.", "author" : [ { "dropping-particle" : "", "family" : "Ting", "given" : "Mingfang", "non-dropping-particle" : "", "parse-names" : false, "suffix" : "" }, { "dropping-particle" : "", "family" : "Kossin", "given" : "James P", "non-dropping-particle" : "", "parse-names" : false, "suffix" : "" }, { "dropping-particle" : "", "family" : "Camargo", "given" : "Suzana J", "non-dropping-particle" : "", "parse-names" : false, "suffix" : "" }, { "dropping-particle" : "", "family" : "Li", "given" : "Cuihua", "non-dropping-particle" : "", "parse-names" : false, "suffix" : "" } ], "container-title" : "Scientific Reports", "id" : "ITEM-1", "issue" : "1", "issued" : { "date-parts" : [ [ "2019" ] ] }, "page" : "7795", "title" : "Past and Future Hurricane Intensity Change along the U.S. East Coast", "translator" : [ { "dropping-particle" : "", "family" : "S1798", "given" : "", "non-dropping-particle" : "", "parse-names" : false, "suffix" : "" } ], "type" : "article-journal", "volume" : "9" }, "uris" : [ "http://www.mendeley.com/documents/?uuid=fc644fea-2e10-4f35-8948-2596b6ebfccf" ] } ], "mendeley" : { "formattedCitation" : "(Ting et al., 2019)", "plainTextFormattedCitation" : "(Ting et al., 2019)", "previouslyFormattedCitation" : "(Ting et al., 2019)" }, "properties" : { "noteIndex" : 0 }, "schema" : "https://github.com/citation-style-language/schema/raw/master/csl-citation.json" }</w:instrText>
      </w:r>
      <w:r w:rsidRPr="00D424AA">
        <w:rPr>
          <w:rFonts w:cs="Times New Roman"/>
          <w:bCs/>
          <w:lang w:val="en-GB"/>
        </w:rPr>
        <w:fldChar w:fldCharType="separate"/>
      </w:r>
      <w:r w:rsidR="00A26296">
        <w:rPr>
          <w:rFonts w:cs="Times New Roman"/>
          <w:bCs/>
          <w:noProof/>
          <w:lang w:val="en-GB"/>
        </w:rPr>
        <w:t>(Ting et al., 2019)</w:t>
      </w:r>
      <w:r w:rsidRPr="00D424AA">
        <w:rPr>
          <w:rFonts w:cs="Times New Roman"/>
          <w:lang w:val="en-GB"/>
        </w:rPr>
        <w:fldChar w:fldCharType="end"/>
      </w:r>
      <w:r w:rsidRPr="00841A35">
        <w:rPr>
          <w:rFonts w:cs="Times New Roman"/>
          <w:bCs/>
          <w:lang w:val="en-GB"/>
        </w:rPr>
        <w:t xml:space="preserve">. The projected reduction of shear along the U.S. East Coast with warming is consistent among studies (e.g., </w:t>
      </w:r>
      <w:commentRangeStart w:id="2694"/>
      <w:r w:rsidRPr="00D424AA">
        <w:rPr>
          <w:rFonts w:cs="Times New Roman"/>
          <w:bCs/>
          <w:lang w:val="en-GB"/>
        </w:rPr>
        <w:fldChar w:fldCharType="begin" w:fldLock="1"/>
      </w:r>
      <w:ins w:id="2695" w:author="Robin Matthews" w:date="2021-07-14T10:20:00Z">
        <w:r w:rsidR="00835732">
          <w:rPr>
            <w:rFonts w:cs="Times New Roman"/>
            <w:bCs/>
            <w:lang w:val="en-GB"/>
          </w:rPr>
          <w:instrText>ADDIN CSL_CITATION { "citationItems" : [ { "id" : "ITEM-1", "itemData" : { "DOI" : "10.1029/2006GL028905", "ISSN" : "00948276", "author" : [ { "dropping-particle" : "", "family" : "Vecchi", "given" : "Gabriel A.", "non-dropping-particle" : "", "parse-names" : false, "suffix" : "" }, { "dropping-particle" : "", "family" : "Soden", "given" : "Brian J.", "non-dropping-particle" : "", "parse-names" : false, "suffix" : "" } ], "container-title" : "Geophysical Research Letters", "id" : "ITEM-1", "issue" : "8", "issued" : { "date-parts" : [ [ "2007", "4" ] ] }, "title" : "Increased tropical Atlantic wind shear in model projections of global warming", "translator" : [ { "dropping-particle" : "", "family" : "S2672", "given" : "", "non-dropping-particle" : "", "parse-names" : false, "suffix" : "" } ], "type" : "article-journal", "volume" : "34" }, "uris" : [ "http://www.mendeley.com/documents/?uuid=d1625bff-cdb7-4f0b-92fa-f5866bbfe8ea" ] } ], "mendeley" : { "formattedCitation" : "(Vecchi and Soden, 2007)", "manualFormatting" : "Vecchi and Soden, 2007)", "plainTextFormattedCitation" : "(Vecchi and Soden, 2007)", "previouslyFormattedCitation" : "(Vecchi and Soden, 2007)" }, "properties" : { "noteIndex" : 0 }, "schema" : "https://github.com/citation-style-language/schema/raw/master/csl-citation.json" }</w:instrText>
        </w:r>
      </w:ins>
      <w:del w:id="2696" w:author="Robin Matthews" w:date="2021-07-14T10:20:00Z">
        <w:r w:rsidR="00FF6231" w:rsidDel="00835732">
          <w:rPr>
            <w:rFonts w:cs="Times New Roman"/>
            <w:bCs/>
            <w:lang w:val="en-GB"/>
          </w:rPr>
          <w:delInstrText>ADDIN CSL_CITATION { "citationItems" : [ { "id" : "ITEM-1", "itemData" : { "DOI" : "10.1029/2006GL028905", "ISSN" : "00948276", "author" : [ { "dropping-particle" : "", "family" : "Vecchi", "given" : "Gabriel A.", "non-dropping-particle" : "", "parse-names" : false, "suffix" : "" }, { "dropping-particle" : "", "family" : "Soden", "given" : "Brian J.", "non-dropping-particle" : "", "parse-names" : false, "suffix" : "" } ], "container-title" : "Geophysical Research Letters", "id" : "ITEM-1", "issue" : "8", "issued" : { "date-parts" : [ [ "2007", "4" ] ] }, "title" : "Increased tropical Atlantic wind shear in model projections of global warming", "translator" : [ { "dropping-particle" : "", "family" : "S2672", "given" : "", "non-dropping-particle" : "", "parse-names" : false, "suffix" : "" } ], "type" : "article-journal", "volume" : "34" }, "uris" : [ "http://www.mendeley.com/documents/?uuid=d1625bff-cdb7-4f0b-92fa-f5866bbfe8ea" ] } ], "mendeley" : { "formattedCitation" : "(Vecchi and Soden, 2007)", "manualFormatting" : "Vecchi and Soden, 2007", "plainTextFormattedCitation" : "(Vecchi and Soden, 2007)", "previouslyFormattedCitation" : "(Vecchi and Soden, 2007)" }, "properties" : { "noteIndex" : 0 }, "schema" : "https://github.com/citation-style-language/schema/raw/master/csl-citation.json" }</w:delInstrText>
        </w:r>
      </w:del>
      <w:r w:rsidRPr="00D424AA">
        <w:rPr>
          <w:rFonts w:cs="Times New Roman"/>
          <w:bCs/>
          <w:lang w:val="en-GB"/>
        </w:rPr>
        <w:fldChar w:fldCharType="separate"/>
      </w:r>
      <w:r w:rsidR="00A26296">
        <w:rPr>
          <w:rFonts w:cs="Times New Roman"/>
          <w:bCs/>
          <w:noProof/>
          <w:lang w:val="en-GB"/>
        </w:rPr>
        <w:t>Vecchi and Soden, 200</w:t>
      </w:r>
      <w:ins w:id="2697" w:author="Robin Matthews" w:date="2021-07-14T10:20:00Z">
        <w:r w:rsidR="00835732">
          <w:rPr>
            <w:rFonts w:cs="Times New Roman"/>
            <w:bCs/>
            <w:noProof/>
            <w:lang w:val="en-GB"/>
          </w:rPr>
          <w:t>7)</w:t>
        </w:r>
      </w:ins>
      <w:del w:id="2698" w:author="Robin Matthews" w:date="2021-07-14T10:20:00Z">
        <w:r w:rsidR="00A26296" w:rsidDel="00835732">
          <w:rPr>
            <w:rFonts w:cs="Times New Roman"/>
            <w:bCs/>
            <w:noProof/>
            <w:lang w:val="en-GB"/>
          </w:rPr>
          <w:delText>7</w:delText>
        </w:r>
      </w:del>
      <w:r w:rsidRPr="00D424AA">
        <w:rPr>
          <w:rFonts w:cs="Times New Roman"/>
          <w:lang w:val="en-GB"/>
        </w:rPr>
        <w:fldChar w:fldCharType="end"/>
      </w:r>
      <w:commentRangeEnd w:id="2694"/>
      <w:r w:rsidR="00A26296">
        <w:rPr>
          <w:rStyle w:val="Marquedecommentaire"/>
        </w:rPr>
        <w:commentReference w:id="2694"/>
      </w:r>
      <w:del w:id="2699" w:author="Robin Matthews" w:date="2021-07-14T10:20:00Z">
        <w:r w:rsidRPr="00841A35" w:rsidDel="00835732">
          <w:rPr>
            <w:rFonts w:cs="Times New Roman"/>
            <w:bCs/>
            <w:lang w:val="en-GB"/>
          </w:rPr>
          <w:delText>)</w:delText>
        </w:r>
      </w:del>
      <w:r w:rsidRPr="00D424AA">
        <w:rPr>
          <w:rFonts w:cs="Times New Roman"/>
          <w:lang w:val="en-GB"/>
        </w:rPr>
        <w:t>.</w:t>
      </w:r>
    </w:p>
    <w:p w14:paraId="3F5A4E4D" w14:textId="77777777" w:rsidR="007A1008" w:rsidRPr="00D424AA" w:rsidRDefault="007A1008" w:rsidP="00D424AA">
      <w:pPr>
        <w:rPr>
          <w:rFonts w:cs="Times New Roman"/>
          <w:lang w:val="en-GB"/>
        </w:rPr>
      </w:pPr>
    </w:p>
    <w:p w14:paraId="2CCFB6E4" w14:textId="0397CB13" w:rsidR="007A1008" w:rsidRPr="00D506A9" w:rsidRDefault="007A1008" w:rsidP="00D424AA">
      <w:pPr>
        <w:rPr>
          <w:rFonts w:cs="Times New Roman"/>
          <w:lang w:val="en-GB"/>
        </w:rPr>
      </w:pPr>
      <w:r w:rsidRPr="00D506A9">
        <w:rPr>
          <w:rFonts w:cs="Times New Roman"/>
          <w:lang w:val="en-GB"/>
        </w:rPr>
        <w:t xml:space="preserve">In summary, average peak TC wind speeds and the proportion of Category 4-5 TCs will </w:t>
      </w:r>
      <w:r w:rsidRPr="00D506A9">
        <w:rPr>
          <w:rFonts w:cs="Times New Roman"/>
          <w:i/>
          <w:lang w:val="en-GB"/>
        </w:rPr>
        <w:t>very likely</w:t>
      </w:r>
      <w:r w:rsidRPr="00D506A9">
        <w:rPr>
          <w:rFonts w:cs="Times New Roman"/>
          <w:lang w:val="en-GB"/>
        </w:rPr>
        <w:t xml:space="preserve"> increase globally with warming. It is </w:t>
      </w:r>
      <w:r w:rsidRPr="00D506A9">
        <w:rPr>
          <w:rFonts w:cs="Times New Roman"/>
          <w:i/>
          <w:lang w:val="en-GB"/>
        </w:rPr>
        <w:t>likely</w:t>
      </w:r>
      <w:r w:rsidRPr="00D506A9">
        <w:rPr>
          <w:rFonts w:cs="Times New Roman"/>
          <w:lang w:val="en-GB"/>
        </w:rPr>
        <w:t xml:space="preserve"> that the frequency of Category 4-5 TCs will increase in limited regions over the western North Pacific. It is </w:t>
      </w:r>
      <w:r w:rsidRPr="00D506A9">
        <w:rPr>
          <w:rFonts w:cs="Times New Roman"/>
          <w:i/>
          <w:iCs/>
          <w:lang w:val="en-GB"/>
        </w:rPr>
        <w:t>very likely</w:t>
      </w:r>
      <w:r w:rsidRPr="00D506A9">
        <w:rPr>
          <w:rFonts w:cs="Times New Roman"/>
          <w:lang w:val="en-GB"/>
        </w:rPr>
        <w:t xml:space="preserve"> that average TC rain-rates will increase with warming, and </w:t>
      </w:r>
      <w:r w:rsidRPr="00D506A9">
        <w:rPr>
          <w:rFonts w:cs="Times New Roman"/>
          <w:i/>
          <w:iCs/>
          <w:lang w:val="en-GB"/>
        </w:rPr>
        <w:t>likely</w:t>
      </w:r>
      <w:r w:rsidRPr="00D506A9">
        <w:rPr>
          <w:rFonts w:cs="Times New Roman"/>
          <w:lang w:val="en-GB"/>
        </w:rPr>
        <w:t xml:space="preserve"> that the peak rain-rates will increase at greater than the Clausius-Clapeyron scaling rate of 7% per °C of warming in some regions due to increased low-level moisture convergence caused by regional increases in TC wind-intensity. It is </w:t>
      </w:r>
      <w:r w:rsidRPr="00D506A9">
        <w:rPr>
          <w:rFonts w:cs="Times New Roman"/>
          <w:i/>
          <w:lang w:val="en-GB"/>
        </w:rPr>
        <w:t>likely</w:t>
      </w:r>
      <w:r w:rsidRPr="00D506A9">
        <w:rPr>
          <w:rFonts w:cs="Times New Roman"/>
          <w:lang w:val="en-GB"/>
        </w:rPr>
        <w:t xml:space="preserve"> that the average location where TCs reach their peak wind-intensity will migrate poleward in the western North Pacific Ocean as the tropics expand with warming, and that the global frequency of TCs over all categories will decrease or remain unchanged. </w:t>
      </w:r>
    </w:p>
    <w:p w14:paraId="0CCA81E0" w14:textId="1F3C1351" w:rsidR="00823CCF" w:rsidRDefault="00823CCF" w:rsidP="00D424AA">
      <w:pPr>
        <w:rPr>
          <w:rFonts w:cs="Times New Roman"/>
          <w:lang w:val="en-GB"/>
        </w:rPr>
      </w:pPr>
    </w:p>
    <w:p w14:paraId="5EBDC95D" w14:textId="77777777" w:rsidR="0012500E" w:rsidRPr="00D424AA" w:rsidRDefault="0012500E" w:rsidP="00D424AA">
      <w:pPr>
        <w:rPr>
          <w:rFonts w:cs="Times New Roman"/>
          <w:lang w:val="en-GB"/>
        </w:rPr>
      </w:pPr>
    </w:p>
    <w:p w14:paraId="37A81D20" w14:textId="77777777" w:rsidR="007A1008" w:rsidRPr="00D424AA" w:rsidRDefault="007A1008" w:rsidP="00D424AA">
      <w:pPr>
        <w:pStyle w:val="AR6Chap11Level21111"/>
        <w:rPr>
          <w:rFonts w:cs="Times New Roman"/>
          <w:lang w:val="en-GB"/>
        </w:rPr>
      </w:pPr>
      <w:bookmarkStart w:id="2700" w:name="_Toc70703046"/>
      <w:r w:rsidRPr="00D424AA">
        <w:rPr>
          <w:rFonts w:cs="Times New Roman"/>
          <w:lang w:val="en-GB"/>
        </w:rPr>
        <w:t>Extratropical storms</w:t>
      </w:r>
      <w:bookmarkEnd w:id="2700"/>
    </w:p>
    <w:p w14:paraId="4772155D" w14:textId="77777777" w:rsidR="007A1008" w:rsidRPr="00D424AA" w:rsidRDefault="007A1008" w:rsidP="00D424AA">
      <w:pPr>
        <w:rPr>
          <w:rFonts w:cs="Times New Roman"/>
          <w:lang w:val="en-GB"/>
        </w:rPr>
      </w:pPr>
    </w:p>
    <w:p w14:paraId="7EAA6839" w14:textId="572B30A3" w:rsidR="007A1008" w:rsidRPr="00D424AA" w:rsidRDefault="007A1008" w:rsidP="00D424AA">
      <w:pPr>
        <w:rPr>
          <w:rFonts w:cs="Times New Roman"/>
          <w:lang w:val="en-GB"/>
        </w:rPr>
      </w:pPr>
      <w:r w:rsidRPr="00D424AA">
        <w:rPr>
          <w:rFonts w:cs="Times New Roman"/>
          <w:lang w:val="en-GB"/>
        </w:rPr>
        <w:t xml:space="preserve">This section focuses on extratropical cyclones (ETCs) that are either classified as strong or extreme by using some measure of their intensity, or by being associated with the occurrence of extremes in variables such as precipitation or near-surface wind speed </w:t>
      </w:r>
      <w:r w:rsidRPr="00D424AA">
        <w:rPr>
          <w:rFonts w:cs="Times New Roman"/>
          <w:lang w:val="en-GB"/>
        </w:rPr>
        <w:fldChar w:fldCharType="begin" w:fldLock="1"/>
      </w:r>
      <w:r w:rsidR="007D2D56">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plainTextFormattedCitation" : "(Seneviratne et al., 2012)", "previouslyFormattedCitation" : "(Seneviratne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neviratne et al., 2012)</w:t>
      </w:r>
      <w:r w:rsidRPr="00D424AA">
        <w:rPr>
          <w:rFonts w:cs="Times New Roman"/>
          <w:lang w:val="en-GB"/>
        </w:rPr>
        <w:fldChar w:fldCharType="end"/>
      </w:r>
      <w:r w:rsidRPr="00841A35">
        <w:rPr>
          <w:rFonts w:cs="Times New Roman"/>
          <w:lang w:val="en-GB"/>
        </w:rPr>
        <w:t>. Since AR5, t</w:t>
      </w:r>
      <w:r w:rsidRPr="00D424AA">
        <w:rPr>
          <w:rFonts w:cs="Times New Roman"/>
          <w:color w:val="00000A"/>
          <w:lang w:val="en-GB"/>
        </w:rPr>
        <w:t xml:space="preserve">he high relevance of ETCs for extreme precipitation events has been well established </w:t>
      </w:r>
      <w:r w:rsidRPr="00D424AA">
        <w:rPr>
          <w:rFonts w:cs="Times New Roman"/>
          <w:color w:val="00000A"/>
          <w:lang w:val="en-GB"/>
        </w:rPr>
        <w:fldChar w:fldCharType="begin" w:fldLock="1"/>
      </w:r>
      <w:r w:rsidR="007D2D56">
        <w:rPr>
          <w:rFonts w:cs="Times New Roman"/>
          <w:color w:val="00000A"/>
          <w:lang w:val="en-GB"/>
        </w:rPr>
        <w:instrText>ADDIN CSL_CITATION { "citationItems" : [ { "id" : "ITEM-1", "itemData" : { "DOI" : "10.1175/JCLI-D-11-00705.1", "ISSN" : "08948755", "abstract" : "AbstractOwing to the huge potential impact of precipitation extremes on society, it is important to better understand the mechanisms causing these events, and their variations with respect to a changing climate. In this study, the importance of a particular category of weather systems, namely cyclones, for the occurrence of regional-scale precipitation extremes is quantified globally using the ECMWF Interim reanalysis (ERA-Interim) dataset. Such an event-based climatological approach complements previous case studies, which established the physical relationship between cyclones and heavy precipitation. A high percentage of precipitation extremes is found to be directly related to cyclones. Regional hot spots are identified where this percentage of cyclone-induced precipitation extremes exceeds 80% (e.g., in the Mediterranean region, Newfoundland, near Japan, and over the South China Sea). The results suggest that in these regions changes of heavy precipitation with global warming are specifically sensitiv...", "author" : [ { "dropping-particle" : "", "family" : "Pfahl", "given" : "Stephan", "non-dropping-particle" : "", "parse-names" : false, "suffix" : "" }, { "dropping-particle" : "", "family" : "Wernli", "given" : "Heini", "non-dropping-particle" : "", "parse-names" : false, "suffix" : "" } ], "container-title" : "Journal of Climate", "id" : "ITEM-1", "issue" : "19", "issued" : { "date-parts" : [ [ "2012" ] ] }, "page" : "6770-6780", "title" : "Quantifying the relevance of cyclones for precipitation extremes", "translator" : [ { "dropping-particle" : "", "family" : "S1906", "given" : "", "non-dropping-particle" : "", "parse-names" : false, "suffix" : "" } ], "type" : "article-journal", "volume" : "25" }, "uris" : [ "http://www.mendeley.com/documents/?uuid=8e8ad398-8c96-435d-a043-9f8598b6accd" ] }, { "id" : "ITEM-2", "itemData" : { "DOI" : "10.1002/jgrd.50852", "ISBN" : "2169-8996", "ISSN" : "2169897X", "abstract" : "Extratropical cyclones and their associated frontal systems are well known to be related to heavy precipitation events. Here an objective method is used to directly link extreme precipitation events with atmospheric fronts, identified using European Centre for Medium-Range Weather Forecasts Interim Reanalysis data, to quantify the importance of fronts for precipitation extremes globally. In some parts of the major midlatitude storm track regions, over 90% of precipitation extremes are associated with fronts, with slightly more events associated with warm fronts than cold fronts. On average, 51% of global precipitation extremes are associated with fronts, with 75% in the midlatitudes and 31% in the tropics. A large proportion of extreme precipitation events occur in the presence of both a cyclone and a front, but remote fronts are responsible for many of the \u201cfront-only\u201d events. The fronts producing extreme precipitation events are found to have up to 35% stronger frontal gradients than other fronts, potentially providing some improved forecasting capabilities for extreme precipitation events.", "author" : [ { "dropping-particle" : "", "family" : "Catto", "given" : "J. L.", "non-dropping-particle" : "", "parse-names" : false, "suffix" : "" }, { "dropping-particle" : "", "family" : "Pfahl", "given" : "S.", "non-dropping-particle" : "", "parse-names" : false, "suffix" : "" } ], "container-title" : "Journal of Geophysical Research: Atmospheres", "id" : "ITEM-2", "issue" : "19", "issued" : { "date-parts" : [ [ "2013", "10", "16" ] ] }, "page" : "10791-10801", "title" : "The importance of fronts for extreme precipitation", "translator" : [ { "dropping-particle" : "", "family" : "S1907", "given" : "", "non-dropping-particle" : "", "parse-names" : false, "suffix" : "" } ], "type" : "article-journal", "volume" : "118" }, "uris" : [ "http://www.mendeley.com/documents/?uuid=4a962ba4-9465-4f18-8b86-d1e135c92a1f" ] }, { "id" : "ITEM-3", "itemData" : { "DOI" : "10.1002/2016JD025222", "ISSN" : "2169897X", "abstract" : "This study presents the first global estimates of the relative contributions of different weather systems, i.e. tropical cyclone, center and front of extratropical cyclone, and others, to mean and extreme precipitation. An objective method of classification of the precipitating weather systems was used with a reanalysis dataset and a satellite-based precipitation product for 2001\u20132010. Tropical cyclones, extratropical cyclones with associated fronts, and other weather systems contribute about 4%, 37%, and 59%, respectively, of the global (60\u00b0S\u201360\u00b0N) mean precipitation. The relative contributions of the weather systems were found to be different both in terms of the different classes of precipitation intensity and in terms of the different temporal scales of precipitation. Tropical cyclones and extratropical cyclones produced greater contributions to extreme hourly precipitation than to annual precipitation in most of the oceanic regions of their activity. The contributions of tropical cyclones to extreme precipitation showed clear peaks on temporal scales of 24\u201372 hours. The contributions of extratropical cyclones showed less dependence on the temporal scale than tropical cyclones. Consideration of combinations of multiple weather systems revealed that in eastern North America and East Asia, substantial portions (22% and 19%, respectively) of the extreme 24-hour precipitation related to tropical cyclones are contributed by the coexistence of tropical cyclones and fronts. However, such contributions were found rarely in other land regions. On most temporal scales, fronts at locations remote from the centers of extratropical cyclones were found to contribute to extreme precipitation as much as the centers of extratropical cyclones.", "author" : [ { "dropping-particle" : "", "family" : "Utsumi", "given" : "Nobuyuki", "non-dropping-particle" : "", "parse-names" : false, "suffix" : "" }, { "dropping-particle" : "", "family" : "Kim", "given" : "Hyungjun", "non-dropping-particle" : "", "parse-names" : false, "suffix" : "" }, { "dropping-particle" : "", "family" : "Kanae", "given" : "Shinjiro", "non-dropping-particle" : "", "parse-names" : false, "suffix" : "" }, { "dropping-particle" : "", "family" : "Oki", "given" : "Taikan", "non-dropping-particle" : "", "parse-names" : false, "suffix" : "" } ], "container-title" : "Journal of Geophysical Research: Atmospheres", "id" : "ITEM-3", "issue" : "1", "issued" : { "date-parts" : [ [ "2017", "1", "16" ] ] }, "page" : "152-167", "title" : "Relative contributions of weather systems to mean and extreme global precipitation", "translator" : [ { "dropping-particle" : "", "family" : "S47", "given" : "", "non-dropping-particle" : "", "parse-names" : false, "suffix" : "" } ], "type" : "article-journal", "volume" : "122" }, "uris" : [ "http://www.mendeley.com/documents/?uuid=f68295a6-8487-4783-b351-206a1b77389b" ] } ], "mendeley" : { "formattedCitation" : "(Pfahl and Wernli, 2012; Catto and Pfahl, 2013; Utsumi et al., 2017)", "plainTextFormattedCitation" : "(Pfahl and Wernli, 2012; Catto and Pfahl, 2013; Utsumi et al., 2017)", "previouslyFormattedCitation" : "(Pfahl and Wernli, 2012; Catto and Pfahl, 2013; Utsumi et al., 2017)" }, "properties" : { "noteIndex" : 0 }, "schema" : "https://github.com/citation-style-language/schema/raw/master/csl-citation.json" }</w:instrText>
      </w:r>
      <w:r w:rsidRPr="00D424AA">
        <w:rPr>
          <w:rFonts w:cs="Times New Roman"/>
          <w:color w:val="00000A"/>
          <w:lang w:val="en-GB"/>
        </w:rPr>
        <w:fldChar w:fldCharType="separate"/>
      </w:r>
      <w:r w:rsidR="00A26296">
        <w:rPr>
          <w:rFonts w:cs="Times New Roman"/>
          <w:noProof/>
          <w:color w:val="00000A"/>
          <w:lang w:val="en-GB"/>
        </w:rPr>
        <w:t>(Pfahl and Wernli, 2012; Catto and Pfahl, 2013; Utsumi et al., 2017)</w:t>
      </w:r>
      <w:r w:rsidRPr="00D424AA">
        <w:rPr>
          <w:rFonts w:cs="Times New Roman"/>
          <w:color w:val="00000A"/>
          <w:lang w:val="en-GB"/>
        </w:rPr>
        <w:fldChar w:fldCharType="end"/>
      </w:r>
      <w:r w:rsidRPr="00841A35">
        <w:rPr>
          <w:rFonts w:cs="Times New Roman"/>
          <w:color w:val="00000A"/>
          <w:lang w:val="en-GB"/>
        </w:rPr>
        <w:t>, with 80% or more of hourly and daily precipitati</w:t>
      </w:r>
      <w:r w:rsidRPr="00D424AA">
        <w:rPr>
          <w:rFonts w:cs="Times New Roman"/>
          <w:color w:val="00000A"/>
          <w:lang w:val="en-GB"/>
        </w:rPr>
        <w:t xml:space="preserve">on extremes being associated with either ETCs or fronts over oceanic mid-latitude regions, and somewhat smaller, but still very large, proportions of events over mid-latitude land regions </w:t>
      </w:r>
      <w:r w:rsidRPr="00D424AA">
        <w:rPr>
          <w:rFonts w:cs="Times New Roman"/>
          <w:color w:val="00000A"/>
          <w:lang w:val="en-GB"/>
        </w:rPr>
        <w:fldChar w:fldCharType="begin" w:fldLock="1"/>
      </w:r>
      <w:r w:rsidR="007D2D56">
        <w:rPr>
          <w:rFonts w:cs="Times New Roman"/>
          <w:color w:val="00000A"/>
          <w:lang w:val="en-GB"/>
        </w:rPr>
        <w:instrText>ADDIN CSL_CITATION { "citationItems" : [ { "id" : "ITEM-1", "itemData" : { "DOI" : "10.1002/2016JD025222", "ISSN" : "2169897X", "abstract" : "This study presents the first global estimates of the relative contributions of different weather systems, i.e. tropical cyclone, center and front of extratropical cyclone, and others, to mean and extreme precipitation. An objective method of classification of the precipitating weather systems was used with a reanalysis dataset and a satellite-based precipitation product for 2001\u20132010. Tropical cyclones, extratropical cyclones with associated fronts, and other weather systems contribute about 4%, 37%, and 59%, respectively, of the global (60\u00b0S\u201360\u00b0N) mean precipitation. The relative contributions of the weather systems were found to be different both in terms of the different classes of precipitation intensity and in terms of the different temporal scales of precipitation. Tropical cyclones and extratropical cyclones produced greater contributions to extreme hourly precipitation than to annual precipitation in most of the oceanic regions of their activity. The contributions of tropical cyclones to extreme precipitation showed clear peaks on temporal scales of 24\u201372 hours. The contributions of extratropical cyclones showed less dependence on the temporal scale than tropical cyclones. Consideration of combinations of multiple weather systems revealed that in eastern North America and East Asia, substantial portions (22% and 19%, respectively) of the extreme 24-hour precipitation related to tropical cyclones are contributed by the coexistence of tropical cyclones and fronts. However, such contributions were found rarely in other land regions. On most temporal scales, fronts at locations remote from the centers of extratropical cyclones were found to contribute to extreme precipitation as much as the centers of extratropical cyclones.", "author" : [ { "dropping-particle" : "", "family" : "Utsumi", "given" : "Nobuyuki", "non-dropping-particle" : "", "parse-names" : false, "suffix" : "" }, { "dropping-particle" : "", "family" : "Kim", "given" : "Hyungjun", "non-dropping-particle" : "", "parse-names" : false, "suffix" : "" }, { "dropping-particle" : "", "family" : "Kanae", "given" : "Shinjiro", "non-dropping-particle" : "", "parse-names" : false, "suffix" : "" }, { "dropping-particle" : "", "family" : "Oki", "given" : "Taikan", "non-dropping-particle" : "", "parse-names" : false, "suffix" : "" } ], "container-title" : "Journal of Geophysical Research: Atmospheres", "id" : "ITEM-1", "issue" : "1", "issued" : { "date-parts" : [ [ "2017", "1", "16" ] ] }, "page" : "152-167", "title" : "Relative contributions of weather systems to mean and extreme global precipitation", "translator" : [ { "dropping-particle" : "", "family" : "S47", "given" : "", "non-dropping-particle" : "", "parse-names" : false, "suffix" : "" } ], "type" : "article-journal", "volume" : "122" }, "uris" : [ "http://www.mendeley.com/documents/?uuid=f68295a6-8487-4783-b351-206a1b77389b" ] } ], "mendeley" : { "formattedCitation" : "(Utsumi et al., 2017)", "plainTextFormattedCitation" : "(Utsumi et al., 2017)", "previouslyFormattedCitation" : "(Utsumi et al., 2017)" }, "properties" : { "noteIndex" : 0 }, "schema" : "https://github.com/citation-style-language/schema/raw/master/csl-citation.json" }</w:instrText>
      </w:r>
      <w:r w:rsidRPr="00D424AA">
        <w:rPr>
          <w:rFonts w:cs="Times New Roman"/>
          <w:color w:val="00000A"/>
          <w:lang w:val="en-GB"/>
        </w:rPr>
        <w:fldChar w:fldCharType="separate"/>
      </w:r>
      <w:r w:rsidR="00A26296">
        <w:rPr>
          <w:rFonts w:cs="Times New Roman"/>
          <w:noProof/>
          <w:color w:val="00000A"/>
          <w:lang w:val="en-GB"/>
        </w:rPr>
        <w:t>(Utsumi et al., 2017)</w:t>
      </w:r>
      <w:r w:rsidRPr="00D424AA">
        <w:rPr>
          <w:rFonts w:cs="Times New Roman"/>
          <w:color w:val="00000A"/>
          <w:lang w:val="en-GB"/>
        </w:rPr>
        <w:fldChar w:fldCharType="end"/>
      </w:r>
      <w:r w:rsidRPr="00841A35">
        <w:rPr>
          <w:rFonts w:cs="Times New Roman"/>
          <w:color w:val="00000A"/>
          <w:lang w:val="en-GB"/>
        </w:rPr>
        <w:t>. The emphasis in this section is on individual ETCs that have been identified using some detection and track</w:t>
      </w:r>
      <w:r w:rsidRPr="00D424AA">
        <w:rPr>
          <w:rFonts w:cs="Times New Roman"/>
          <w:color w:val="00000A"/>
          <w:lang w:val="en-GB"/>
        </w:rPr>
        <w:t>ing algorithms. Mid-latitude atmospheric rivers are assessed in Section 8.3.2.8.</w:t>
      </w:r>
    </w:p>
    <w:p w14:paraId="6A6D51EF" w14:textId="5B1956F2" w:rsidR="007A1008" w:rsidRDefault="007A1008" w:rsidP="00D424AA">
      <w:pPr>
        <w:rPr>
          <w:rFonts w:cs="Times New Roman"/>
          <w:lang w:val="en-GB" w:eastAsia="en-US"/>
        </w:rPr>
      </w:pPr>
    </w:p>
    <w:p w14:paraId="76295874" w14:textId="77777777" w:rsidR="0012500E" w:rsidRPr="00D424AA" w:rsidRDefault="0012500E" w:rsidP="00D424AA">
      <w:pPr>
        <w:rPr>
          <w:rFonts w:cs="Times New Roman"/>
          <w:lang w:val="en-GB" w:eastAsia="en-US"/>
        </w:rPr>
      </w:pPr>
    </w:p>
    <w:p w14:paraId="7EED2825" w14:textId="77777777" w:rsidR="007A1008" w:rsidRPr="00D424AA" w:rsidRDefault="007A1008" w:rsidP="00D424AA">
      <w:pPr>
        <w:pStyle w:val="AR6Chap11Level311111"/>
        <w:rPr>
          <w:rFonts w:cs="Times New Roman"/>
          <w:lang w:val="en-GB"/>
        </w:rPr>
      </w:pPr>
      <w:bookmarkStart w:id="2701" w:name="_Toc70703047"/>
      <w:r w:rsidRPr="00D424AA">
        <w:rPr>
          <w:rFonts w:cs="Times New Roman"/>
          <w:lang w:val="en-GB"/>
        </w:rPr>
        <w:t>Observed trends</w:t>
      </w:r>
      <w:bookmarkEnd w:id="2701"/>
    </w:p>
    <w:p w14:paraId="6B2A09FA" w14:textId="77777777" w:rsidR="007A1008" w:rsidRPr="00D424AA" w:rsidRDefault="007A1008" w:rsidP="00D424AA">
      <w:pPr>
        <w:rPr>
          <w:rFonts w:cs="Times New Roman"/>
          <w:lang w:val="en-GB" w:eastAsia="en-US"/>
        </w:rPr>
      </w:pPr>
    </w:p>
    <w:p w14:paraId="46CDA372" w14:textId="5837797C" w:rsidR="007A1008" w:rsidRPr="00D424AA" w:rsidRDefault="009123E5" w:rsidP="00D424AA">
      <w:pPr>
        <w:rPr>
          <w:rFonts w:cs="Times New Roman"/>
          <w:lang w:val="en-GB"/>
        </w:rPr>
      </w:pPr>
      <w:r>
        <w:rPr>
          <w:rFonts w:cs="Times New Roman"/>
          <w:bCs/>
          <w:lang w:val="en-GB"/>
        </w:rPr>
        <w:t>Chapter 2 (</w:t>
      </w:r>
      <w:r w:rsidR="007A1008" w:rsidRPr="00D424AA">
        <w:rPr>
          <w:rFonts w:cs="Times New Roman"/>
          <w:bCs/>
          <w:lang w:val="en-GB"/>
        </w:rPr>
        <w:t>Section 2.3.1.4.3</w:t>
      </w:r>
      <w:r>
        <w:rPr>
          <w:rFonts w:cs="Times New Roman"/>
          <w:bCs/>
          <w:lang w:val="en-GB"/>
        </w:rPr>
        <w:t>)</w:t>
      </w:r>
      <w:r w:rsidR="007A1008" w:rsidRPr="00D424AA">
        <w:rPr>
          <w:rFonts w:cs="Times New Roman"/>
          <w:bCs/>
          <w:lang w:val="en-GB"/>
        </w:rPr>
        <w:t xml:space="preserve"> concluded that there is overall </w:t>
      </w:r>
      <w:r w:rsidR="007A1008" w:rsidRPr="00D424AA">
        <w:rPr>
          <w:rFonts w:cs="Times New Roman"/>
          <w:bCs/>
          <w:i/>
          <w:iCs/>
          <w:lang w:val="en-GB"/>
        </w:rPr>
        <w:t>low confidence</w:t>
      </w:r>
      <w:r w:rsidR="007A1008" w:rsidRPr="00D424AA">
        <w:rPr>
          <w:rFonts w:cs="Times New Roman"/>
          <w:bCs/>
          <w:lang w:val="en-GB"/>
        </w:rPr>
        <w:t xml:space="preserve"> in recent changes in the total number of ETCs over both hemispheres and that there is </w:t>
      </w:r>
      <w:r w:rsidR="007A1008" w:rsidRPr="00D424AA">
        <w:rPr>
          <w:rFonts w:cs="Times New Roman"/>
          <w:bCs/>
          <w:i/>
          <w:iCs/>
          <w:lang w:val="en-GB"/>
        </w:rPr>
        <w:t>medium confidence</w:t>
      </w:r>
      <w:r w:rsidR="007A1008" w:rsidRPr="00D424AA">
        <w:rPr>
          <w:rFonts w:cs="Times New Roman"/>
          <w:bCs/>
          <w:lang w:val="en-GB"/>
        </w:rPr>
        <w:t xml:space="preserve"> in a poleward shift of the storm tracks over both hemispheres since the 1980s. Overall, there is also </w:t>
      </w:r>
      <w:r w:rsidR="007A1008" w:rsidRPr="00D424AA">
        <w:rPr>
          <w:rFonts w:cs="Times New Roman"/>
          <w:bCs/>
          <w:i/>
          <w:iCs/>
          <w:lang w:val="en-GB"/>
        </w:rPr>
        <w:t>low confidence</w:t>
      </w:r>
      <w:r w:rsidR="007A1008" w:rsidRPr="00D424AA">
        <w:rPr>
          <w:rFonts w:cs="Times New Roman"/>
          <w:bCs/>
          <w:lang w:val="en-GB"/>
        </w:rPr>
        <w:t xml:space="preserve"> in past-century trends in the number and intensity of the strongest ETCs </w:t>
      </w:r>
      <w:r w:rsidR="007A1008" w:rsidRPr="00D424AA">
        <w:rPr>
          <w:rFonts w:cs="Times New Roman"/>
          <w:lang w:val="en-GB"/>
        </w:rPr>
        <w:t xml:space="preserve">due to the large interannual and decadal variability </w:t>
      </w:r>
      <w:r w:rsidR="007A1008" w:rsidRPr="00D424AA">
        <w:rPr>
          <w:rFonts w:cs="Times New Roman"/>
          <w:color w:val="00000A"/>
          <w:lang w:val="en-GB"/>
        </w:rPr>
        <w:fldChar w:fldCharType="begin" w:fldLock="1"/>
      </w:r>
      <w:r w:rsidR="00FF6231">
        <w:rPr>
          <w:rFonts w:cs="Times New Roman"/>
          <w:color w:val="00000A"/>
          <w:lang w:val="en-GB"/>
        </w:rPr>
        <w:instrText>ADDIN CSL_CITATION { "citationItems" : [ { "id" : "ITEM-1", "itemData" : { "DOI" : "10.1007/s00382-014-2447-3", "ISSN" : "14320894", "abstract" : "This study investigated the annual and seasonal trend of the extratropical cyclones occurrence, from 1980 to 2012, considering the whole Southern Hemisphere (SH). The influence of El Ni\u00f1o-Southern Oscillation (ENSO), Southern Annular Mode (SAM) and Indian Ocean Dipole (IOD) in the cyclones track density during the austral spring was also evaluated. Mean sea level pressure from National Centers for Environmental Prediction\u2013National Center for Atmospheric Research reanalysis was used in an automatic scheme for cyclones tracking. The influence of the teleconnection patterns in the cyclones location is assessed through two methodologies: composite analysis and partial correlation technique. For whole SH and considering the total of cyclones and the stronger ones (with central pressure lower than 980\u00a0hPa in some period of their lifecycle) there is a statistically significant positive trend, while for weak cyclones the negative trend is not statistically significant. These patterns of trend occur along the year except in the spring. Regionally, the trend signal (positive or negative) of the cyclones occurrence varies spatially in each austral ocean. We suggested that the positive trend of the cyclones in high latitudes of the South Atlantic and South Pacific Oceans would be associated with the last decades global warming. The number of cyclones in the different phases of the ENSO, SAM and IOD is similar to that of neutral periods. However, these teleconnection patterns are important to modify the preferential regions of cyclones occurrence. The composite analysis of the cyclones track density during ENSO and SAM events is similar to that obtained in the partial correlation; but it is not true for IOD. Isolating ENSO and SAM effects in the cyclones track density, it is observed that the IOD positive phase contributes to the decrease in the cyclones density in large part of SH, particularly over the Indian and western South Pacific Oceans.", "author" : [ { "dropping-particle" : "", "family" : "Reboita", "given" : "Michelle Sim\u00f5es", "non-dropping-particle" : "", "parse-names" : false, "suffix" : "" }, { "dropping-particle" : "", "family" : "Rocha", "given" : "Rosmeri Porf\u00edrio", "non-dropping-particle" : "da", "parse-names" : false, "suffix" : "" }, { "dropping-particle" : "", "family" : "Ambrizzi", "given" : "T\u00e9rcio", "non-dropping-particle" : "", "parse-names" : false, "suffix" : "" }, { "dropping-particle" : "", "family" : "Gouveia", "given" : "Carolina Daniel", "non-dropping-particle" : "", "parse-names" : false, "suffix" : "" } ], "container-title" : "Climate Dynamics", "id" : "ITEM-1", "issue" : "7-8", "issued" : { "date-parts" : [ [ "2015" ] ] }, "page" : "1929-1944", "publisher" : "Springer Berlin Heidelberg", "title" : "Trend and teleconnection patterns in the climatology of extratropical cyclones over the Southern Hemisphere", "translator" : [ { "dropping-particle" : "", "family" : "S2025", "given" : "", "non-dropping-particle" : "", "parse-names" : false, "suffix" : "" } ], "type" : "article-journal", "volume" : "45" }, "uris" : [ "http://www.mendeley.com/documents/?uuid=ee7d63e7-744d-4199-9119-5afdcbc5aed1" ] }, { "id" : "ITEM-2", "itemData" : { "DOI" : "10.1007/s00382-018-4176-5", "ISSN" : "14320894", "abstract" : "Strom-track variability and trends over the 20th Century using long-term reanalyses is a subject of interest among the scientific community. However the homogeneity of these datasets throughout the time is questioned and results less conclusive or unreliable for early periods of the century. In this study we intend to better understand the climatology of extra-tropical cyclones during the last century using a vorticity-based tracking algorithm applied to the new-released long-term ERA-20C reanalysis from ECMWF since the beginning of the century. The main originality of our study relies on the physical interpretation of the detected cyclone trends in terms of changes in the large-scale circulation. It provides confidence in the results despite the heterogeneous assimilated observations throughout the analysed period. The variability of moderate-to-deep extra-tropical winter cyclones in ERA-20C show three distinct periods. Two at the beginning and at the end of the century (1900-1935 and 1980-2010) present no significant trends in the Northern Hemisphere and one in between (1935 -1980) is marked by a significant increase in frequency of these cyclones. During this latter period, polar regions underwent a significant cooling that increased the mid-latitude meridional temperature gradient over the whole troposphere and consequently the baroclinicity. As a result, extra-tropical cyclones intensified. In contrast, the first and third periods are characterized by warmer polar temperatures. However, as the stronger warming is confined to the lower troposphere, the mid-latitude meridional temperature gradients and the baroclinicity do not uniformly increase in the whole troposphere. This may explain why the recent rapid increase in polar temperatures has not affected the behaviour of extratropical cyclones very much.", "author" : [ { "dropping-particle" : "", "family" : "Varino", "given" : "Filipa", "non-dropping-particle" : "", "parse-names" : false, "suffix" : "" }, { "dropping-particle" : "", "family" : "Arbogast", "given" : "Philippe", "non-dropping-particle" : "", "parse-names" : false, "suffix" : "" }, { "dropping-particle" : "", "family" : "Joly", "given" : "Bruno", "non-dropping-particle" : "", "parse-names" : false, "suffix" : "" }, { "dropping-particle" : "", "family" : "Riviere", "given" : "Gwendal", "non-dropping-particle" : "", "parse-names" : false, "suffix" : "" }, { "dropping-particle" : "", "family" : "Fandeur", "given" : "Marie Laure", "non-dropping-particle" : "", "parse-names" : false, "suffix" : "" }, { "dropping-particle" : "", "family" : "Bovy", "given" : "Henry", "non-dropping-particle" : "", "parse-names" : false, "suffix" : "" }, { "dropping-particle" : "", "family" : "Granier", "given" : "Jean Baptiste", "non-dropping-particle" : "", "parse-names" : false, "suffix" : "" } ], "container-title" : "Climate Dynamics", "id" : "ITEM-2", "issued" : { "date-parts" : [ [ "2018" ] ] }, "title" : "Northern Hemisphere extratropical winter cyclones variability over the 20th century derived from ERA-20C reanalysis", "translator" : [ { "dropping-particle" : "", "family" : "S16", "given" : "", "non-dropping-particle" : "", "parse-names" : false, "suffix" : "" } ], "type" : "article-newspaper" }, "uris" : [ "http://www.mendeley.com/documents/?uuid=0f390826-baa7-4bac-8928-6428218d9073" ] }, { "id" : "ITEM-3",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u00a0\u2264\u00a0980\u00a0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3", "issued" : { "date-parts" : [ [ "2016" ] ] }, "title" : "Inter-comparison of extra-tropical cyclone activity in nine reanalysis datasets", "translator" : [ { "dropping-particle" : "", "family" : "S1757", "given" : "", "non-dropping-particle" : "", "parse-names" : false, "suffix" : "" } ], "type" : "article" }, "uris" : [ "http://www.mendeley.com/documents/?uuid=0558a4b8-699a-4ce4-a5d3-25524e412aa6" ] }, { "id" : "ITEM-4", "itemData" : { "DOI" : "10.1002/qj.2364", "ISSN" : "0035-9009", "abstract" : "Abstract This review assesses storm studies over the North Atlantic and northwestern Europe regarding the occurrence of potential long-term trends. Based on a systematic review of available articles, trends are classified according to different geographical regions, datasets, and time periods. Articles that used measurement and proxy data, reanalyses, regional and global climate model data on past and future trends are evaluated for changes in storm climate. The most important result is that trends in storm activity depend critically on the time period analysed. An increase in storm numbers is evident for the reanalyses period for the most recent decades, whereas most long-term studies show merely decadal variability for the last 100?150 years. Storm trends derived from reanalyses data and climate model data for the past are mostly limited to the last four to six decades. The majority of these studies find increasing storm activity north of about 55?60\u00b0 N over the North Atlantic with a negative tendency southward. This increase from about the 1970s until the mid-1990s is also mirrored by long-term proxies and the North Atlantic Oscillation and constitutes a part of their decadal variability. Studies based on proxy and measurement data or model studies over the North Atlantic for the past which cover more than 100 years show large decadal variations and either no trend or a decrease in storm numbers. Future scenarios until about the year 2100 indicate mostly an increase in winter storm intensity over the North Atlantic and western Europe. However, future trends in total storm numbers are quite heterogeneous and depend on the model generation used.", "author" : [ { "dropping-particle" : "", "family" : "Feser", "given" : "F", "non-dropping-particle" : "", "parse-names" : false, "suffix" : "" }, { "dropping-particle" : "", "family" : "Barcikowska", "given" : "M", "non-dropping-particle" : "", "parse-names" : false, "suffix" : "" }, { "dropping-particle" : "", "family" : "Krueger", "given" : "O", "non-dropping-particle" : "", "parse-names" : false, "suffix" : "" }, { "dropping-particle" : "", "family" : "Schenk", "given" : "F", "non-dropping-particle" : "", "parse-names" : false, "suffix" : "" }, { "dropping-particle" : "", "family" : "Weisse", "given" : "R", "non-dropping-particle" : "", "parse-names" : false, "suffix" : "" }, { "dropping-particle" : "", "family" : "Xia", "given" : "L", "non-dropping-particle" : "", "parse-names" : false, "suffix" : "" } ], "container-title" : "Quarterly Journal of the Royal Meteorological Society", "id" : "ITEM-4", "issue" : "687", "issued" : { "date-parts" : [ [ "2015", "1", "1" ] ] }, "note" : "doi: 10.1002/qj.2364", "page" : "350-382", "publisher" : "John Wiley &amp; Sons, Ltd", "title" : "Storminess over the North Atlantic and northwestern Europe \u2013 A review", "translator" : [ { "dropping-particle" : "", "family" : "S2737", "given" : "", "non-dropping-particle" : "", "parse-names" : false, "suffix" : "" } ], "type" : "article-journal", "volume" : "141" }, "uris" : [ "http://www.mendeley.com/documents/?uuid=0796c51d-4340-4839-a0d2-e1224bf6893f" ] } ], "mendeley" : { "formattedCitation" : "(Feser et al., 2015; Reboita et al., 2015; Wang et al., 2016; Varino et al., 2018)", "plainTextFormattedCitation" : "(Feser et al., 2015; Reboita et al., 2015; Wang et al., 2016; Varino et al., 2018)", "previouslyFormattedCitation" : "(Feser et al., 2015; Reboita et al., 2015; Wang et al., 2016; Varino et al., 2018)" }, "properties" : { "noteIndex" : 0 }, "schema" : "https://github.com/citation-style-language/schema/raw/master/csl-citation.json" }</w:instrText>
      </w:r>
      <w:r w:rsidR="007A1008" w:rsidRPr="00D424AA">
        <w:rPr>
          <w:rFonts w:cs="Times New Roman"/>
          <w:color w:val="00000A"/>
          <w:lang w:val="en-GB"/>
        </w:rPr>
        <w:fldChar w:fldCharType="separate"/>
      </w:r>
      <w:r w:rsidR="00A26296">
        <w:rPr>
          <w:rFonts w:cs="Times New Roman"/>
          <w:noProof/>
          <w:color w:val="00000A"/>
          <w:lang w:val="en-GB"/>
        </w:rPr>
        <w:t>(Feser et al., 2015; Reboita et al., 2015; Wang et al., 2016; Varino et al., 2018)</w:t>
      </w:r>
      <w:r w:rsidR="007A1008" w:rsidRPr="00D424AA">
        <w:rPr>
          <w:rFonts w:cs="Times New Roman"/>
          <w:color w:val="00000A"/>
          <w:lang w:val="en-GB"/>
        </w:rPr>
        <w:fldChar w:fldCharType="end"/>
      </w:r>
      <w:r w:rsidR="007A1008" w:rsidRPr="00841A35">
        <w:rPr>
          <w:rFonts w:cs="Times New Roman"/>
          <w:color w:val="00000A"/>
          <w:lang w:val="en-GB"/>
        </w:rPr>
        <w:t xml:space="preserve"> </w:t>
      </w:r>
      <w:r w:rsidR="007A1008" w:rsidRPr="00D424AA">
        <w:rPr>
          <w:rFonts w:cs="Times New Roman"/>
          <w:lang w:val="en-GB"/>
        </w:rPr>
        <w:t xml:space="preserve">and due to temporal and spatial heterogeneities in the number and type of assimilated data in reanalyses, particularly before the satellite era </w:t>
      </w:r>
      <w:r w:rsidR="007A1008" w:rsidRPr="00D424AA">
        <w:rPr>
          <w:rFonts w:cs="Times New Roman"/>
          <w:lang w:val="en-GB"/>
        </w:rPr>
        <w:fldChar w:fldCharType="begin" w:fldLock="1"/>
      </w:r>
      <w:r w:rsidR="00FF6231">
        <w:rPr>
          <w:rFonts w:cs="Times New Roman"/>
          <w:lang w:val="en-GB"/>
        </w:rPr>
        <w:instrText>ADDIN CSL_CITATION { "citationItems" : [ { "id" : "ITEM-1", "itemData" : { "DOI" : "10.1175/JCLI-D-12-00309.1", "ISBN" : "0894-8755\\r1520-0442", "ISSN" : "08948755", "abstract" : "AbstractGlobal atmospheric reanalyses have become a common tool for both validation of climate models and diagnostic studies, such as assessing climate variability and long-term trends. Presently, the Twentieth Century Reanalysis (20CR), which assimilates only surface pressure reports, sea ice, and sea surface temperature distributions, represents the longest global reanalysis dataset available covering the period from 1871 to the present. Currently the 20CR dataset is extensively used for the assessment of climate variability and trends. Here, the authors compare the variability and long-term trends in northeast Atlantic storminess derived from 20CR and from observations. A well-established storm index derived from pressure observations over a relatively densely monitored marine area is used. It is found that both variability and long-term trends derived from 20CR and from observations are inconsistent. In particular, both time series show opposing trends during the first half of the twentieth century: both storm indices share a similar behavior only for the more recent periods. While the variability and long-term trend derived from the observations are supported by a number of independent data and analyses, the behavior shown by 20CR is quite different, indicating substantial inhomogeneities in the reanalysis, most likely caused by the increasing number of observations assimilated into 20CR over time. The latter makes 20CR likely unsuitable for the identification of trends in storminess in the earlier part of the record, at least over the northeast Atlantic. The results imply and reconfirm previous findings that care is needed in general when global reanalyses are used to assess long-term changes.", "author" : [ { "dropping-particle" : "", "family" : "Krueger", "given" : "Oliver", "non-dropping-particle" : "", "parse-names" : false, "suffix" : "" }, { "dropping-particle" : "", "family" : "Schenk", "given" : "Frederik", "non-dropping-particle" : "", "parse-names" : false, "suffix" : "" }, { "dropping-particle" : "", "family" : "Feser", "given" : "Frauke", "non-dropping-particle" : "", "parse-names" : false, "suffix" : "" }, { "dropping-particle" : "", "family" : "Weisse", "given" : "Ralf", "non-dropping-particle" : "", "parse-names" : false, "suffix" : "" } ], "container-title" : "Journal of Climate", "id" : "ITEM-1", "issue" : "3", "issued" : { "date-parts" : [ [ "2013" ] ] }, "page" : "868-874", "title" : "Inconsistencies between long-term trends in storminess derived from the 20CR reanalysis and observations", "translator" : [ { "dropping-particle" : "", "family" : "S1097", "given" : "", "non-dropping-particle" : "", "parse-names" : false, "suffix" : "" } ], "type" : "article-journal", "volume" : "26" }, "uris" : [ "http://www.mendeley.com/documents/?uuid=14a14be1-5a40-4328-9ac6-59bf7a986bf5" ] }, { "id" : "ITEM-2", "itemData" : { "DOI" : "10.1002/asl.694", "ISSN" : "1530261X", "abstract" : "NOAA 20th century and ERA-20C reanalysis datasets are evaluated regarding the representation of extra-tropical cyclones and windstorms over the Northern and Southern Hemisphere during the respective 6-month winter seasons. The results indicate substantial differences in low-frequency variability between the two datasets \u2013 especially in the first half of the 20th century \u2013 expressed in different signs and/or magnitudes of long-term trends. This is hampering a reliable analysis of real long-term trends of cyclone and windstorm activity. However, higher-frequency variability is in good agreement between both datasets especially for the Northern Hemisphere.", "author" : [ { "dropping-particle" : "", "family" : "Befort", "given" : "Daniel J.", "non-dropping-particle" : "", "parse-names" : false, "suffix" : "" }, { "dropping-particle" : "", "family" : "Wild", "given" : "Simon", "non-dropping-particle" : "", "parse-names" : false, "suffix" : "" }, { "dropping-particle" : "", "family" : "Kruschke", "given" : "Tim", "non-dropping-particle" : "", "parse-names" : false, "suffix" : "" }, { "dropping-particle" : "", "family" : "Ulbrich", "given" : "Uwe", "non-dropping-particle" : "", "parse-names" : false, "suffix" : "" }, { "dropping-particle" : "", "family" : "Leckebusch", "given" : "Gregor C.", "non-dropping-particle" : "", "parse-names" : false, "suffix" : "" } ], "container-title" : "Atmospheric Science Letters", "id" : "ITEM-2", "issue" : "11", "issued" : { "date-parts" : [ [ "2016" ] ] }, "page" : "586-595", "title" : "Different long-term trends of extra-tropical cyclones and windstorms in ERA-20C and NOAA-20CR reanalyses", "translator" : [ { "dropping-particle" : "", "family" : "S1893", "given" : "", "non-dropping-particle" : "", "parse-names" : false, "suffix" : "" } ], "type" : "article-journal", "volume" : "17" }, "uris" : [ "http://www.mendeley.com/documents/?uuid=14dca53d-dfb7-4de1-a89c-a3d5ff5bd79f" ] }, { "id" : "ITEM-3",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u00a0\u2264\u00a0980\u00a0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3", "issued" : { "date-parts" : [ [ "2016" ] ] }, "title" : "Inter-comparison of extra-tropical cyclone activity in nine reanalysis datasets", "translator" : [ { "dropping-particle" : "", "family" : "S1757", "given" : "", "non-dropping-particle" : "", "parse-names" : false, "suffix" : "" } ], "type" : "article" }, "uris" : [ "http://www.mendeley.com/documents/?uuid=0558a4b8-699a-4ce4-a5d3-25524e412aa6" ] }, { "id" : "ITEM-4", "itemData" : { "DOI" : "10.1007/s00382-015-2911-8", "ISSN" : "14320894", "abstract" : "In this study, a comprehensive comparison of Northern Hemisphere winter storm track trend since 1959 derived from multiple reanalysis datasets and rawinsonde observations has been conducted. In addition, trends in terms of variance and cyclone track statistics have been compared. Previous studies, based largely on the National Center for Environmental Prediction--National Center for Atmospheric Research Reanalysis (NNR), have suggested that both the Pacific and Atlantic storm tracks have significantly intensified between the 1950s and 1990s. Comparison with trends derived from rawinsonde observations suggest that the trends derived from NNR are significantly biased high, while those from the European Center for Medium Range Weather Forecasts 40-year Reanalysis and the Japanese 55-year Reanalysis are much less biased but still too high. Those from the two twentieth century reanalysis datasets are most consistent with observations but may exhibit slight biases of opposite signs. Between 1959 and 2010, Pacific storm track activity has likely increased by 10 {%} or more, while Atlantic storm track activity has likely increased by &lt;10 {%}. Our analysis suggests that trends in Pacific and Atlantic basin wide storm track activity prior to the 1950s derived from the two twentieth century reanalysis datasets are unlikely to be reliable due to changes in density of surface observations. Nevertheless, these datasets may provide useful information on interannual variability, especially over the Atlantic.", "author" : [ { "dropping-particle" : "", "family" : "Chang", "given" : "Edmund K.M.", "non-dropping-particle" : "", "parse-names" : false, "suffix" : "" }, { "dropping-particle" : "", "family" : "Yau", "given" : "Albert M.W.", "non-dropping-particle" : "", "parse-names" : false, "suffix" : "" } ], "container-title" : "Climate Dynamics", "id" : "ITEM-4", "issue" : "5-6", "issued" : { "date-parts" : [ [ "2016" ] ] }, "page" : "1435-1454", "publisher" : "Springer Berlin Heidelberg", "title" : "Northern Hemisphere winter storm track trends since 1959 derived from multiple reanalysis datasets", "translator" : [ { "dropping-particle" : "", "family" : "S1411", "given" : "", "non-dropping-particle" : "", "parse-names" : false, "suffix" : "" } ], "type" : "article-journal", "volume" : "47" }, "uris" : [ "http://www.mendeley.com/documents/?uuid=f2cf735a-128e-4feb-a082-e7085a01a238" ] }, { "id" : "ITEM-5", "itemData" : { "DOI" : "10.1175/JCLI-D-12-00777.1", "ISSN" : "08948755", "abstract" : "AbstractCharacteristics of Northern Hemisphere extratropical cyclone activity were compared for five concurrent reanalyses: the NCEP\u2013U.S. Department of Energy (DOE) reanalysis (herein NCEP\u2013DOE), the Japanese 25-year Reanalysis Project (JRA-25), the ECMWF Interim Re-Analysis (ERA-Interim), the National Aeronautics and Space Administration's Modern-Era Retrospective Analysis for Research and Applications (NASA-MERRA), and the NCEP Climate Forecast System Reanalysis (NCEP-CFSR), for the period 1979\u20132010 using a single cyclone tracking algorithm. The total number of cyclones, ranging from 1400 to more than 1800 yr\u22121, was found to depend strongly on the spatial resolution of the respective reanalysis. The largest cyclone population was identified using NASA-MERRA data, which also showed the highest occurrence of very deep cyclones. Of the reanalyses, two (NCEP\u2013DOE and ERA-Interim) are associated with statistically significant positive trends in the total number of cyclones from 1% to 2% decade\u22121. These trends ...", "author" : [ { "dropping-particle" : "", "family" : "Tilinina", "given" : "Natalia", "non-dropping-particle" : "", "parse-names" : false,</w:instrText>
      </w:r>
      <w:r w:rsidR="00FF6231" w:rsidRPr="006A2665">
        <w:rPr>
          <w:rFonts w:cs="Times New Roman"/>
        </w:rPr>
        <w:instrText xml:space="preserve"> "suffix" : "" }, { "dropping-particle" : "", "family" : "Gulev", "given" : "Sergey K.", "non-dropping-particle" : "", "parse-names" : false, "suffix" : "" }, { "dropping-particle" : "", "family" : "Rudeva", "given" : "Irina", "non-dropping-particle" : "", "parse-names" : false, "suffix" : "" }, { "dropping-particle" : "", "family" : "Koltermann", "given" : "Peter", "non-dropping-particle" : "", "parse-names" : false, "suffix" : "" } ], "container-title" : "Journal of Climate", "id" : "ITEM-5", "issued" : { "date-parts" : [ [ "2013" ] ] }, "title" : "Comparing cyclone life cycle characteristics and their interannual variability in different reanalyses", "translator" : [ { "dropping-particle" : "", "family" : "S60", "given" : "", "non-dropping-particle" : "", "parse-names" : false, "suffix" : "" } ], "type" : "article-journal" }, "uris" : [ "http://www.mendeley.com/documents/?uuid=dccc0bbb-ff1e-4a22-98ee-7d22cb25cc32" ] } ], "mendeley" : { "formattedCitation" : "(Krueger et al., 2013; Tilinina et al., 2013; Befort et al., 2016; Chang and Yau, 2016; Wang et al., 2016)", "plainTextFormattedCitation" : "(Krueger et al., 2013; Tilinina et al., 2013; Befort et al., 2016; Chang and Yau, 2016; Wang et al., 2016)", "previouslyFormattedCitation" : "(Krueger et al., 2013; Tilinina et al., 2013; Befort et al., 2016; Chang and Yau, 2016; Wang et al., 2016)" }, "properties" : { "noteIndex" : 0 }, "schema" : "https://github.com/citation-style-language/schema/raw/master/csl-citation.json" }</w:instrText>
      </w:r>
      <w:r w:rsidR="007A1008" w:rsidRPr="00D424AA">
        <w:rPr>
          <w:rFonts w:cs="Times New Roman"/>
          <w:lang w:val="en-GB"/>
        </w:rPr>
        <w:fldChar w:fldCharType="separate"/>
      </w:r>
      <w:r w:rsidR="00A26296">
        <w:rPr>
          <w:rFonts w:cs="Times New Roman"/>
          <w:noProof/>
          <w:lang w:val="nb-NO"/>
        </w:rPr>
        <w:t>(Krueger et al., 2013; Tilinina et al., 2013; Befort et al., 2016; Chang and Yau, 2016; Wang et al., 2016)</w:t>
      </w:r>
      <w:r w:rsidR="007A1008" w:rsidRPr="00D424AA">
        <w:rPr>
          <w:rFonts w:cs="Times New Roman"/>
          <w:lang w:val="en-GB"/>
        </w:rPr>
        <w:fldChar w:fldCharType="end"/>
      </w:r>
      <w:r w:rsidR="007A1008" w:rsidRPr="00841A35">
        <w:rPr>
          <w:rFonts w:cs="Times New Roman"/>
          <w:lang w:val="nb-NO"/>
        </w:rPr>
        <w:t>.</w:t>
      </w:r>
      <w:r w:rsidR="007A1008" w:rsidRPr="00D424AA">
        <w:rPr>
          <w:rFonts w:cs="Times New Roman"/>
          <w:bCs/>
          <w:lang w:val="nb-NO"/>
        </w:rPr>
        <w:t xml:space="preserve"> </w:t>
      </w:r>
      <w:r w:rsidR="007A1008" w:rsidRPr="00D424AA">
        <w:rPr>
          <w:rFonts w:cs="Times New Roman"/>
          <w:bCs/>
          <w:lang w:val="en-GB"/>
        </w:rPr>
        <w:t xml:space="preserve">There is </w:t>
      </w:r>
      <w:r w:rsidR="007A1008" w:rsidRPr="00D424AA">
        <w:rPr>
          <w:rFonts w:cs="Times New Roman"/>
          <w:bCs/>
          <w:i/>
          <w:iCs/>
          <w:lang w:val="en-GB"/>
        </w:rPr>
        <w:t>medium confidence</w:t>
      </w:r>
      <w:r w:rsidR="007A1008" w:rsidRPr="00D424AA">
        <w:rPr>
          <w:rFonts w:cs="Times New Roman"/>
          <w:bCs/>
          <w:lang w:val="en-GB"/>
        </w:rPr>
        <w:t xml:space="preserve"> that the agreement among reanalyses and among detection and tracking algorithms is higher when considering stronger cyclones </w:t>
      </w:r>
      <w:r w:rsidR="007A1008" w:rsidRPr="00D424AA">
        <w:rPr>
          <w:rFonts w:cs="Times New Roman"/>
          <w:bCs/>
          <w:lang w:val="en-GB"/>
        </w:rPr>
        <w:fldChar w:fldCharType="begin" w:fldLock="1"/>
      </w:r>
      <w:r w:rsidR="00FF6231">
        <w:rPr>
          <w:rFonts w:cs="Times New Roman"/>
          <w:bCs/>
          <w:lang w:val="en-GB"/>
        </w:rPr>
        <w:instrText>ADDIN CSL_CITATION { "citationItems" : [ { "id" : "ITEM-1", "itemData" : { "DOI" : "10.1175/BAMS-D-11-00154.1", "ISBN" : "0003-0007", "ISSN" : "00030007", "abstract" : "The variability of results from different automated methods of detection and tracking of extratropical cyclones is assessed in order to identify uncertainties related to the choice of method. Fifteen international teams applied their own algorithms to the same dataset\u2014the period 1989\u20132009 of interim European Centre for Medium-Range Weather Forecasts (ECMWF) Re-Analysis (ERAInterim) data. This experiment is part of the community project Intercomparison of Mid Latitude Storm Diagnostics (IMILAST; see www.proclim.ch/imilast/index.html). The spread of results for cyclone frequency, intensity, life cycle, and track location is presented to illustrate the impact of using different methods. Globally, methods agree well for geographical distribution in large oceanic regions, interannual variability of cyclone numbers, geographical patterns of strong trends, and distribution shape for many life cycle characteristics. In contrast, the largest disparities exist for the total numbers of cyclones, the detection of weak cyclones, and distribution in some densely populated regions. Consistency between methods is better for strong cyclones than for shallow ones. Two case studies of relatively large, intense cyclones reveal that the identification of the most intense part of the life cycle of these events is robust between methods, but considerable differences exist during the development and the dissolution phases.", "author" : [ { "dropping-particle" : "", "family" : "Neu", "given" : "Urs", "non-dropping-particle" : "", "parse-names" : false, "suffix" : "" }, { "dropping-particle" : "", "family" : "Akperov", "given" : "Mirseid G.", "non-dropping-particle" : "", "parse-names" : false, "suffix" : "" }, { "dropping-particle" : "", "family" : "Bellenbaum", "given" : "Nina", "non-dropping-particle" : "", "parse-names" : false, "suffix" : "" }, { "dropping-particle" : "", "family" : "Benestad", "given" : "Rasmus", "non-dropping-particle" : "", "parse-names" : false, "suffix" : "" }, { "dropping-particle" : "", "family" : "Blender", "given" : "Richard", "non-dropping-particle" : "", "parse-names" : false, "suffix" : "" }, { "dropping-particle" : "", "family" : "Caballero", "given" : "Rodrigo", "non-dropping-particle" : "", "parse-names" : false, "suffix" : "" }, { "dropping-particle" : "", "family" : "Cocozza", "given" : "Angela", "non-dropping-particle" : "", "parse-names" : false, "suffix" : "" }, { "dropping-particle" : "", "family" : "Dacre", "given" : "Helen F.", "non-dropping-particle" : "", "parse-names" : false, "suffix" : "" }, { "dropping-particle" : "", "family" : "Feng", "given" : "Yang", "non-dropping-particle" : "", "parse-names" : false, "suffix" : "" }, { "dropping-particle" : "", "family" : "Fraedrich", "given" : "Klaus", "non-dropping-particle" : "", "parse-names" : false, "suffix" : "" }, { "dropping-particle" : "", "family" : "Grieger", "given" : "Jens", "non-dropping-particle" : "", "parse-names" : false, "suffix" : "" }, { "dropping-particle" : "", "family" : "Gulev", "given" : "Sergey", "non-dropping-particle" : "", "parse-names" : false, "suffix" : "" }, { "dropping-particle" : "", "family" : "Hanley", "given" : "John", "non-dropping-particle" : "", "parse-names" : false, "suffix" : "" }, { "dropping-particle" : "", "family" : "Hewson", "given" : "Tim", "non-dropping-particle" : "", "parse-names" : false, "suffix" : "" }, { "dropping-particle" : "", "family" : "Inatsu", "given" : "Masaru", "non-dropping-particle" : "", "parse-names" : false, "suffix" : "" }, { "dropping-particle" : "", "family" : "Keay", "given" : "Kevin", "non-dropping-particle" : "", "parse-names" : false, "suffix" : "" }, { "dropping-particle" : "", "family" : "Kew", "given" : "Sarah F.", "non-dropping-particle" : "", "parse-names" : false, "suffix" : "" }, { "dropping-particle" : "", "family" : "Kindem", "given" : "Ina", "non-dropping-particle" : "", "parse-names" : false, "suffix" : "" }, { "dropping-particle" : "", "family" : "Leckebusch", "given" : "Gregor C.", "non-dropping-particle" : "", "parse-names" : false, "suffix" : "" }, { "dropping-particle" : "", "family" : "Liberato", "given" : "Margarida L.R.", "non-dropping-particle" : "", "parse-names" : false, "suffix" : "" }, { "dropping-particle" : "", "family" : "Lionello", "given" : "Piero", "non-dropping-particle" : "", "parse-names" : false, "suffix" : "" }, { "dropping-particle" : "", "family" : "Mokhov", "given" : "Igor I.", "non-dropping-particle" : "", "parse-names" : false, "suffix" : "" }, { "dropping-particle" : "", "family" : "Pinto", "given" : "Joaquim G.", "non-dropping-particle" : "", "parse-names" : false, "suffix" : "" }, { "dropping-particle" : "", "family" : "Raible", "given" : "Christoph C.", "non-dropping-particle" : "", "parse-names" : false, "suffix" : "" }, { "dropping-particle" : "", "family" : "Reale", "given" : "Marco", "non-dropping-particle" : "", "parse-names" : false, "suffix" : "" }, { "dropping-particle" : "", "family" : "Rudeva", "given" : "Irina", "non-dropping-particle" : "", "parse-names" : false, "suffix" : "" }, { "dropping-particle" : "", "family" : "Schuster", "given" : "Mareike", "non-dropping-particle" : "", "parse-names" : false, "suffix" : "" }, { "dropping-particle" : "", "family" : "Simmonds", "given" : "Ian", "non-dropping-particle" : "", "parse-names" : false, "suffix" : "" }, { "dropping-particle" : "", "family" : "Sinclair", "given" : "Mark", "non-dropping-particle" : "", "parse-names" : false, "suffix" : "" }, { "dropping-particle" : "", "family" : "Sprenger", "given" : "Michael", "non-dropping-particle" : "", "parse-names" : false, "suffix" : "" }, { "dropping-particle" : "", "family" : "Tilinina", "given" : "Natalia D.", "non-dropping-particle" : "", "parse-names" : false, "suffix" : "" }, { "dropping-particle" : "", "family" : "Trigo", "given" : "Isabel F.", "non-dropping-particle" : "", "parse-names" : false, "suffix" : "" }, { "dropping-particle" : "", "family" : "Ulbrich", "given" : "Sven", "non-dropping-particle" : "", "parse-names" : false, "suffix" : "" }, { "dropping-particle" : "", "family" : "Ulbrich", "given" : "Uwe", "non-dropping-particle" : "", "parse-names" : false, "suffix" : "" }, { "dropping-particle" : "", "family" : "Wang", "given" : "Xiaolan L.", "non-dropping-particle" : "", "parse-names" : false, "suffix" : "" }, { "dropping-particle" : "", "family" : "Wernli", "given" : "Heini", "non-dropping-particle" : "", "parse-names" : false, "suffix" : "" } ], "container-title" : "Bulletin of the American Meteorological Society", "id" : "ITEM-1", "issued" : { "date-parts" : [ [ "2013" ] ] }, "title" : "Imilast: A community effort to intercompare extratropical cyclone detection and tracking algorithms", "translator" : [ { "dropping-particle" : "", "family" : "S508", "given" : "", "non-dropping-particle" : "", "parse-names" : false, "suffix" : "" } ], "type" : "article-journal" }, "uris" : [ "http://www.mendeley.com/documents/?uuid=2d5ec897-da91-4b5f-bb1b-8b792224ad0c" ] }, { "id" : "ITEM-2",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u00a0\u2264\u00a0980\u00a0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2", "issued" : { "date-parts" : [ [ "2016" ] ] }, "title" : "Inter-comparison of extra-tropical cyclone activity in nine reanalysis datasets", "translator" : [ { "dropping-particle" : "", "family" : "S1757", "given" : "", "non-dropping-particle" : "", "parse-names" : false, "suffix" : "" } ], "type" : "article" }, "uris" : [ "http://www.mendeley.com/documents/?uuid=0558a4b8-699a-4ce4-a5d3-25524e412aa6" ] }, { "id" : "ITEM-3", "itemData" : { "DOI" : "10.1175/MWR-D-14-00188.1", "ISSN" : "0027-0644", "abstract" : "The Australian east coast low (ECL) is both a major cause of damaging severe weather and an important contributor to rainfall and dam inflow along the east coast, and is of interest to a wide range of groups including catchment managers and emergency services. For this reason, several studies in recent years have developed and interrogated databases of east coast lows using a variety of automated cyclone detection methods and identification criteria. This paper retunes each method so that all yield a similar event frequency within the ECL region, to enable a detailed intercomparison of the similarities, differences, and relative advantages of each method. All methods are shown to have substantial skill at identifying ECL events leading to major impacts or explosive development, but the choice of method significantly affects both the seasonal and interannual variation of detected ECL numbers. This must be taken into consideration in studies on trends or variability in ECLs, with a subcategorization of ECL events by synoptic situation of key importance.", "author" : [ { "dropping-particle" : "", "family" : "Pepler", "given" : "Acacia S.", "non-dropping-particle" : "", "parse-names" : false, "suffix" : "" }, { "dropping-particle" : "", "family" : "Luca", "given" : "Alejandro", "non-dropping-particle" : "Di", "parse-names" : false, "suffix" : "" }, { "dropping-particle" : "", "family" : "Ji", "given" : "Fei", "non-dropping-particle" : "", "parse-names" : false, "suffix" : "" }, { "dropping-particle" : "V.", "family" : "Alexander", "given" : "Lisa", "non-dropping-particle" : "", "parse-names" : false, "suffix" : "" }, { "dropping-particle" : "", "family" : "Evans", "given" : "Jason P.", "non-dropping-particle" : "", "parse-names" : false, "suffix" : "" }, { "dropping-particle" : "", "family" : "Sherwood", "given" : "Steven C.", "non-dropping-particle" : "", "parse-names" : false, "suffix" : "" } ], "container-title" : "Monthly Weather Review", "id" : "ITEM-3", "issue" : "3", "issued" : { "date-parts" : [ [ "2015", "3", "1" ] ] }, "page" : "864-877", "title" : "Impact of Identification Method on the Inferred Characteristics and Variability of Australian East Coast Lows", "translator" : [ { "dropping-particle" : "", "family" : "S507", "given" : "", "non-dropping-particle" : "", "parse-names" : false, "suffix" : "" } ], "type" : "article-journal", "volume" : "143" }, "uris" : [ "http://www.mendeley.com/documents/?uuid=12899afc-465c-48f2-9c2f-7b89f6444013" ] } ], "mendeley" : { "formattedCitation" : "(Neu et al., 2013; Pepler et al., 2015; Wang et al., 2016)", "plainTextFormattedCitation" : "(Neu et al., 2013; Pepler et al., 2015; Wang et al., 2016)", "previouslyFormattedCitation" : "(Neu et al., 2013; Pepler et al., 2015; Wang et al., 2016)" }, "properties" : { "noteIndex" : 0 }, "schema" : "https://github.com/citation-style-language/schema/raw/master/csl-citation.json" }</w:instrText>
      </w:r>
      <w:r w:rsidR="007A1008" w:rsidRPr="00D424AA">
        <w:rPr>
          <w:rFonts w:cs="Times New Roman"/>
          <w:bCs/>
          <w:lang w:val="en-GB"/>
        </w:rPr>
        <w:fldChar w:fldCharType="separate"/>
      </w:r>
      <w:r w:rsidR="00A26296">
        <w:rPr>
          <w:rFonts w:cs="Times New Roman"/>
          <w:bCs/>
          <w:noProof/>
          <w:lang w:val="en-GB"/>
        </w:rPr>
        <w:t>(Neu et al., 2013; Pepler et al., 2015; Wang et al., 2016)</w:t>
      </w:r>
      <w:r w:rsidR="007A1008" w:rsidRPr="00D424AA">
        <w:rPr>
          <w:rFonts w:cs="Times New Roman"/>
          <w:bCs/>
          <w:lang w:val="en-GB"/>
        </w:rPr>
        <w:fldChar w:fldCharType="end"/>
      </w:r>
      <w:r w:rsidR="007A1008" w:rsidRPr="00841A35">
        <w:rPr>
          <w:rFonts w:cs="Times New Roman"/>
          <w:bCs/>
          <w:lang w:val="en-GB"/>
        </w:rPr>
        <w:t xml:space="preserve">. </w:t>
      </w:r>
      <w:r w:rsidR="007A1008" w:rsidRPr="00D424AA">
        <w:rPr>
          <w:rFonts w:cs="Times New Roman"/>
          <w:lang w:val="en-GB"/>
        </w:rPr>
        <w:t xml:space="preserve">Over the Southern Hemisphere, there is </w:t>
      </w:r>
      <w:r w:rsidR="007A1008" w:rsidRPr="00D424AA">
        <w:rPr>
          <w:rFonts w:cs="Times New Roman"/>
          <w:i/>
          <w:iCs/>
          <w:lang w:val="en-GB"/>
        </w:rPr>
        <w:t>high confidence</w:t>
      </w:r>
      <w:r w:rsidR="007A1008" w:rsidRPr="00D424AA">
        <w:rPr>
          <w:rFonts w:cs="Times New Roman"/>
          <w:lang w:val="en-GB"/>
        </w:rPr>
        <w:t xml:space="preserve"> that the total number of ETCs with low central pressures (&lt;980 hPa) has increased between 1979 and 2009, with all eight reanalyses considered by </w:t>
      </w:r>
      <w:r w:rsidR="007A1008" w:rsidRPr="00D424AA">
        <w:rPr>
          <w:rFonts w:cs="Times New Roman"/>
          <w:lang w:val="en-GB"/>
        </w:rPr>
        <w:fldChar w:fldCharType="begin" w:fldLock="1"/>
      </w:r>
      <w:r w:rsidR="00FF6231">
        <w:rPr>
          <w:rFonts w:cs="Times New Roman"/>
          <w:lang w:val="en-GB"/>
        </w:rPr>
        <w:instrText>ADDIN CSL_CITATION { "citationItems" : [ { "id" : "ITEM-1",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u00a0\u2264\u00a0980\u00a0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1", "issued" : { "date-parts" : [ [ "2016" ] ] }, "title" : "Inter-comparison of extra-tropical cyclone activity in nine reanalysis datasets", "translator" : [ { "dropping-particle" : "", "family" : "S1757", "given" : "", "non-dropping-particle" : "", "parse-names" : false, "suffix" : "" } ], "type" : "article" }, "uris" : [ "http://www.mendeley.com/documents/?uuid=0558a4b8-699a-4ce4-a5d3-25524e412aa6" ] } ], "mendeley" : { "formattedCitation" : "(Wang et al., 2016)", "manualFormatting" : "Wang et al. (2016)", "plainTextFormattedCitation" : "(Wang et al., 2016)", "previouslyFormattedCitation" : "(Wang et al., 2016)" }, "properties" : { "noteIndex" : 0 }, "schema" : "https://github.com/citation-style-language/schema/raw/master/csl-citation.json" }</w:instrText>
      </w:r>
      <w:r w:rsidR="007A1008" w:rsidRPr="00D424AA">
        <w:rPr>
          <w:rFonts w:cs="Times New Roman"/>
          <w:lang w:val="en-GB"/>
        </w:rPr>
        <w:fldChar w:fldCharType="separate"/>
      </w:r>
      <w:r w:rsidR="00A26296">
        <w:rPr>
          <w:rFonts w:cs="Times New Roman"/>
          <w:noProof/>
          <w:lang w:val="en-GB"/>
        </w:rPr>
        <w:t>Wang et al. (2016)</w:t>
      </w:r>
      <w:r w:rsidR="007A1008" w:rsidRPr="00D424AA">
        <w:rPr>
          <w:rFonts w:cs="Times New Roman"/>
          <w:lang w:val="en-GB"/>
        </w:rPr>
        <w:fldChar w:fldCharType="end"/>
      </w:r>
      <w:r>
        <w:rPr>
          <w:rFonts w:cs="Times New Roman"/>
          <w:lang w:val="en-GB"/>
        </w:rPr>
        <w:t>,</w:t>
      </w:r>
      <w:r w:rsidR="007A1008" w:rsidRPr="00841A35">
        <w:rPr>
          <w:rFonts w:cs="Times New Roman"/>
          <w:lang w:val="en-GB"/>
        </w:rPr>
        <w:t xml:space="preserve"> showing positive trends and five of them showing statistically significant trends. Similar results were found by </w:t>
      </w:r>
      <w:r w:rsidR="007A1008" w:rsidRPr="00D424AA">
        <w:rPr>
          <w:rFonts w:cs="Times New Roman"/>
          <w:lang w:val="en-GB"/>
        </w:rPr>
        <w:fldChar w:fldCharType="begin" w:fldLock="1"/>
      </w:r>
      <w:r w:rsidR="00FF6231">
        <w:rPr>
          <w:rFonts w:cs="Times New Roman"/>
          <w:lang w:val="en-GB"/>
        </w:rPr>
        <w:instrText>ADDIN CSL_CITATION { "citationItems" : [ { "id" : "ITEM-1", "itemData" : { "DOI" : "10.1007/s00382-014-2447-3", "ISSN" : "14320894", "abstract" : "This study investigated the annual and seasonal trend of the extratropical cyclones occurrence, from 1980 to 2012, considering the whole Southern Hemisphere (SH). The influence of El Ni\u00f1o-Southern Oscillation (ENSO), Southern Annular Mode (SAM) and Indian Ocean Dipole (IOD) in the cyclones track density during the austral spring was also evaluated. Mean sea level pressure from National Centers for Environmental Prediction\u2013National Center for Atmospheric Research reanalysis was used in an automatic scheme for cyclones tracking. The influence of the teleconnection patterns in the cyclones location is assessed through two methodologies: composite analysis and partial correlation technique. For whole SH and considering the total of cyclones and the stronger ones (with central pressure lower than 980\u00a0hPa in some period of their lifecycle) there is a statistically significant positive trend, while for weak cyclones the negative trend is not statistically significant. These patterns of trend occur along the year except in the spring. Regionally, the trend signal (positive or negative) of the cyclones occurrence varies spatially in each austral ocean. We suggested that the positive trend of the cyclones in high latitudes of the South Atlantic and South Pacific Oceans would be associated with the last decades global warming. The number of cyclones in the different phases of the ENSO, SAM and IOD is similar to that of neutral periods. However, these teleconnection patterns are important to modify the preferential regions of cyclones occurrence. The composite analysis of the cyclones track density during ENSO and SAM events is similar to that obtained in the partial correlation; but it is not true for IOD. Isolating ENSO and SAM effects in the cyclones track density, it is observed that the IOD positive phase contributes to the decrease in the cyclones density in large part of SH, particularly over the Indian and western South Pacific Oceans.", "author" : [ { "dropping-particle" : "", "family" : "Reboita", "given" : "Michelle Sim\u00f5es", "non-dropping-particle" : "", "parse-names" : false, "suffix" : "" }, { "dropping-particle" : "", "family" : "Rocha", "given" : "Rosmeri Porf\u00edrio", "non-dropping-particle" : "da", "parse-names" : false, "suffix" : "" }, { "dropping-particle" : "", "family" : "Ambrizzi", "given" : "T\u00e9rcio", "non-dropping-particle" : "", "parse-names" : false, "suffix" : "" }, { "dropping-particle" : "", "family" : "Gouveia", "given" : "Carolina Daniel", "non-dropping-particle" : "", "parse-names" : false, "suffix" : "" } ], "container-title" : "Climate Dynamics", "id" : "ITEM-1", "issue" : "7-8", "issued" : { "date-parts" : [ [ "2015" ] ] }, "page" : "1929-1944", "publisher" : "Springer Berlin Heidelberg", "title" : "Trend and teleconnection patterns in the climatology of extratropical cyclones over the Southern Hemisphere", "translator" : [ { "dropping-particle" : "", "family" : "S2025", "given" : "", "non-dropping-particle" : "", "parse-names" : false, "suffix" : "" } ], "type" : "article-journal", "volume" : "45" }, "uris" : [ "http://www.mendeley.com/documents/?uuid=ee7d63e7-744d-4199-9119-5afdcbc5aed1" ] } ], "mendeley" : { "formattedCitation" : "(Reboita et al., 2015)", "plainTextFormattedCitation" : "(Reboita et al., 2015)", "previouslyFormattedCitation" : "(Reboita et al., 2015)" }, "properties" : { "noteIndex" : 0 }, "schema" : "https://github.com/citation-style-language/schema/raw/master/csl-citation.json" }</w:instrText>
      </w:r>
      <w:r w:rsidR="007A1008" w:rsidRPr="00D424AA">
        <w:rPr>
          <w:rFonts w:cs="Times New Roman"/>
          <w:lang w:val="en-GB"/>
        </w:rPr>
        <w:fldChar w:fldCharType="separate"/>
      </w:r>
      <w:r w:rsidR="00A26296">
        <w:rPr>
          <w:rFonts w:cs="Times New Roman"/>
          <w:noProof/>
          <w:lang w:val="en-GB"/>
        </w:rPr>
        <w:t>(Reboita et al., 2015)</w:t>
      </w:r>
      <w:r w:rsidR="007A1008" w:rsidRPr="00D424AA">
        <w:rPr>
          <w:rFonts w:cs="Times New Roman"/>
          <w:lang w:val="en-GB"/>
        </w:rPr>
        <w:fldChar w:fldCharType="end"/>
      </w:r>
      <w:r w:rsidR="007A1008" w:rsidRPr="00841A35">
        <w:rPr>
          <w:rFonts w:cs="Times New Roman"/>
          <w:lang w:val="en-GB"/>
        </w:rPr>
        <w:t xml:space="preserve"> using a different detection and tracking algorithm and a single reanalysis product. Over the Northern Hemisphere, there</w:t>
      </w:r>
      <w:r w:rsidR="007A1008" w:rsidRPr="00D424AA">
        <w:rPr>
          <w:rFonts w:cs="Times New Roman"/>
          <w:lang w:val="en-GB"/>
        </w:rPr>
        <w:t xml:space="preserve"> is </w:t>
      </w:r>
      <w:r w:rsidR="007A1008" w:rsidRPr="00D424AA">
        <w:rPr>
          <w:rFonts w:cs="Times New Roman"/>
          <w:i/>
          <w:iCs/>
          <w:lang w:val="en-GB"/>
        </w:rPr>
        <w:t>high agreement</w:t>
      </w:r>
      <w:r w:rsidR="007A1008" w:rsidRPr="00D424AA">
        <w:rPr>
          <w:rFonts w:cs="Times New Roman"/>
          <w:lang w:val="en-GB"/>
        </w:rPr>
        <w:t xml:space="preserve"> among reanalyses that the number of cyclones with low central pressures (&lt;970 hPa) has decreased in summer and winter during the period 1979-2010 </w:t>
      </w:r>
      <w:r w:rsidR="007A1008" w:rsidRPr="00D424AA">
        <w:rPr>
          <w:rFonts w:cs="Times New Roman"/>
          <w:lang w:val="en-GB"/>
        </w:rPr>
        <w:fldChar w:fldCharType="begin" w:fldLock="1"/>
      </w:r>
      <w:r w:rsidR="00FF6231">
        <w:rPr>
          <w:rFonts w:cs="Times New Roman"/>
          <w:lang w:val="en-GB"/>
        </w:rPr>
        <w:instrText>ADDIN CSL_CITATION { "citationItems" : [ { "id" : "ITEM-1", "itemData" : { "DOI" : "10.1175/JCLI-D-12-00777.1", "ISSN" : "08948755", "abstract" : "AbstractCharacteristics of Northern Hemisphere extratropical cyclone activity were compared for five concurrent reanalyses: the NCEP\u2013U.S. Department of Energy (DOE) reanalysis (herein NCEP\u2013DOE), the Japanese 25-year Reanalysis Project (JRA-25), the ECMWF Interim Re-Analysis (ERA-Interim), the National Aeronautics and Space Administration's Modern-Era Retrospective Analysis for Research and Applications (NASA-MERRA), and the NCEP Climate Forecast System Reanalysis (NCEP-CFSR), for the period 1979\u20132010 using a single cyclone tracking algorithm. The total number of cyclones, ranging from 1400 to more than 1800 yr\u22121, was found to depend strongly on the spatial resolution of the respective reanalysis. The largest cyclone population was identified using NASA-MERRA data, which also showed the highest occurrence of very deep cyclones. Of the reanalyses, two (NCEP\u2013DOE and ERA-Interim) are associated with statistically significant positive trends in the total number of cyclones from 1% to 2% decade\u22121. These trends ...", "author" : [ { "dropping-particle" : "", "family" : "Tilinina", "given" : "Natalia", "non-dropping-particle" : "", "parse-names" : false, "suffix" : "" }, { "dropping-particle" : "", "family" : "Gulev", "given" : "Sergey K.", "non-dropping-particle" : "", "parse-names" : false, "suffix" : "" }, { "dropping-particle" : "", "family" : "Rudeva", "given" : "Irina", "non-dropping-particle" : "", "parse-names" : false, "suffix" : "" }, { "dropping-particle" : "", "family" : "Koltermann", "given" : "Peter", "non-dropping-particle" : "", "parse-names" : false, "suffix" : "" } ], "container-title" : "Journal of Climate", "id" : "ITEM-1", "issued" : { "date-parts" : [ [ "2013" ] ] }, "title" : "Comparing cyclone life cycle characteristics and their interannual variability in different reanalyses", "translator" : [ { "dropping-particle" : "", "family" : "S60", "given" : "", "non-dropping-particle" : "", "parse-names" : false, "suffix" : "" } ], "type" : "article-journal" }, "uris" : [ "http://www.mendeley.com/documents/?uuid=dccc0bbb-ff1e-4a22-98ee-7d22cb25cc32" ] }, { "id" : "ITEM-2", "itemData" : { "DOI" : "10.1002/2016GL068172", "ISSN" : "19448007", "abstract" : "Extratropical cyclones cause much of the high-impact weather over\\nthe midlatitudes. With increasing greenhouse gases, enhanced high-latitude\\nwarming will lead to weaker cyclone activity. Here we show that between\\n1979 and 2014, the number of strong cyclones in Northern Hemisphere\\nin summer has decreased at a rate of 4% per decade, with even larger\\ndecrease found near northeastern North America. Climate models project\\na decrease in summer cyclone activity, but the observed decreasing\\nrate is near the fastest projected. Decrease in summer cyclone activity\\nwill lead to decrease in cloud cover, giving rise to higher maximum\\ntemperature, potentially enhancing the increase in maximum temperature\\nby 0.5?K or more over some regions. We also show that climate models\\nmay have biases in simulating the positive relationship between cyclone\\nactivity and cloud cover, potentially underestimating the impacts\\nof cyclone decrease on accentuating the future increase in maximum\\ntemperature.", "author" : [ { "dropping-particle" : "", "family" : "Chang", "given" : "Edmund K.M.", "non-dropping-particle" : "", "parse-names" : false, "suffix" : "" }, { "dropping-particle" : "", "family" : "Ma", "given" : "Chen Geng", "non-dropping-particle" : "", "parse-names" : false, "suffix" : "" }, { "dropping-particle" : "", "family" : "Zheng", "given" : "Cheng", "non-dropping-particle" : "", "parse-names" : false, "suffix" : "" }, { "dropping-particle" : "", "family" : "Yau", "given" : "Albert M.W.", "non-dropping-particle" : "", "parse-names" : false, "suffix" : "" } ], "container-title" : "Geophysical Research Letters", "id" : "ITEM-2", "issued" : { "date-parts" : [ [ "2016" ] ] }, "title" : "Observed and projected decrease in Northern Hemisphere extratropical cyclone activity in summer and its impacts on maximum temperature", "translator" : [ { "dropping-particle" : "", "family" : "S1677", "given" : "", "non-dropping-particle" : "", "parse-names" : false, "suffix" : "" } ], "type" : "article-journal" }, "uris" : [ "http://www.mendeley.com/documents/?uuid=54840e87-e923-4610-8a9e-527600fddca7" ] } ], "mendeley" : { "formattedCitation" : "(Tilinina et al., 2013; Chang et al., 2016)", "plainTextFormattedCitation" : "(Tilinina et al., 2013; Chang et al., 2016)", "previouslyFormattedCitation" : "(Tilinina et al., 2013; Chang et al., 2016)" }, "properties" : { "noteIndex" : 0 }, "schema" : "https://github.com/citation-style-language/schema/raw/master/csl-citation.json" }</w:instrText>
      </w:r>
      <w:r w:rsidR="007A1008" w:rsidRPr="00D424AA">
        <w:rPr>
          <w:rFonts w:cs="Times New Roman"/>
          <w:lang w:val="en-GB"/>
        </w:rPr>
        <w:fldChar w:fldCharType="separate"/>
      </w:r>
      <w:r w:rsidR="00A26296">
        <w:rPr>
          <w:rFonts w:cs="Times New Roman"/>
          <w:noProof/>
          <w:lang w:val="en-GB"/>
        </w:rPr>
        <w:t>(Tilinina et al., 2013; Chang et al., 2016)</w:t>
      </w:r>
      <w:r w:rsidR="007A1008" w:rsidRPr="00D424AA">
        <w:rPr>
          <w:rFonts w:cs="Times New Roman"/>
          <w:lang w:val="en-GB"/>
        </w:rPr>
        <w:fldChar w:fldCharType="end"/>
      </w:r>
      <w:r w:rsidR="007A1008" w:rsidRPr="00841A35">
        <w:rPr>
          <w:rFonts w:cs="Times New Roman"/>
          <w:lang w:val="en-GB"/>
        </w:rPr>
        <w:t xml:space="preserve">. However, changes exhibit substantial decadal </w:t>
      </w:r>
      <w:r w:rsidR="007A1008" w:rsidRPr="00841A35">
        <w:rPr>
          <w:rFonts w:cs="Times New Roman"/>
          <w:lang w:val="en-GB"/>
        </w:rPr>
        <w:lastRenderedPageBreak/>
        <w:t>variability and do not show monotonic trends since the 1980s. For example, over the Arct</w:t>
      </w:r>
      <w:r w:rsidR="007A1008" w:rsidRPr="00D424AA">
        <w:rPr>
          <w:rFonts w:cs="Times New Roman"/>
          <w:lang w:val="en-GB"/>
        </w:rPr>
        <w:t xml:space="preserve">ic and North Atlantic, </w:t>
      </w:r>
      <w:r w:rsidR="007A1008" w:rsidRPr="00D424AA">
        <w:rPr>
          <w:rFonts w:cs="Times New Roman"/>
          <w:lang w:val="en-GB"/>
        </w:rPr>
        <w:fldChar w:fldCharType="begin" w:fldLock="1"/>
      </w:r>
      <w:r w:rsidR="00FF6231">
        <w:rPr>
          <w:rFonts w:cs="Times New Roman"/>
          <w:lang w:val="en-GB"/>
        </w:rPr>
        <w:instrText>ADDIN CSL_CITATION { "citationItems" : [ { "id" : "ITEM-1", "itemData" : { "DOI" : "10.1175/JCLI-D-12-00777.1", "ISSN" : "08948755", "abstract" : "AbstractCharacteristics of Northern Hemisphere extratropical cyclone activity were compared for five concurrent reanalyses: the NCEP\u2013U.S. Department of Energy (DOE) reanalysis (herein NCEP\u2013DOE), the Japanese 25-year Reanalysis Project (JRA-25), the ECMWF Interim Re-Analysis (ERA-Interim), the National Aeronautics and Space Administration's Modern-Era Retrospective Analysis for Research and Applications (NASA-MERRA), and the NCEP Climate Forecast System Reanalysis (NCEP-CFSR), for the period 1979\u20132010 using a single cyclone tracking algorithm. The total number of cyclones, ranging from 1400 to more than 1800 yr\u22121, was found to depend strongly on the spatial resolution of the respective reanalysis. The largest cyclone population was identified using NASA-MERRA data, which also showed the highest occurrence of very deep cyclones. Of the reanalyses, two (NCEP\u2013DOE and ERA-Interim) are associated with statistically significant positive trends in the total number of cyclones from 1% to 2% decade\u22121. These trends ...", "author" : [ { "dropping-particle" : "", "family" : "Tilinina", "given" : "Natalia", "non-dropping-particle" : "", "parse-names" : false, "suffix" : "" }, { "dropping-particle" : "", "family" : "Gulev", "given" : "Sergey K.", "non-dropping-particle" : "", "parse-names" : false, "suffix" : "" }, { "dropping-particle" : "", "family" : "Rudeva", "given" : "Irina", "non-dropping-particle" : "", "parse-names" : false, "suffix" : "" }, { "dropping-particle" : "", "family" : "Koltermann", "given" : "Peter", "non-dropping-particle" : "", "parse-names" : false, "suffix" : "" } ], "container-title" : "Journal of Climate", "id" : "ITEM-1", "issued" : { "date-parts" : [ [ "2013" ] ] }, "title" : "Comparing cyclone life cycle characteristics and their interannual variability in different reanalyses", "translator" : [ { "dropping-particle" : "", "family" : "S60", "given" : "", "non-dropping-particle" : "", "parse-names" : false, "suffix" : "" } ], "type" : "article-journal" }, "uris" : [ "http://www.mendeley.com/documents/?uuid=dccc0bbb-ff1e-4a22-98ee-7d22cb25cc32" ] } ], "mendeley" : { "formattedCitation" : "(Tilinina et al., 2013)", "manualFormatting" : "Tilinina et al. (2013)", "plainTextFormattedCitation" : "(Tilinina et al., 2013)", "previouslyFormattedCitation" : "(Tilinina et al., 2013)" }, "properties" : { "noteIndex" : 0 }, "schema" : "https://github.com/citation-style-language/schema/raw/master/csl-citation.json" }</w:instrText>
      </w:r>
      <w:r w:rsidR="007A1008" w:rsidRPr="00D424AA">
        <w:rPr>
          <w:rFonts w:cs="Times New Roman"/>
          <w:lang w:val="en-GB"/>
        </w:rPr>
        <w:fldChar w:fldCharType="separate"/>
      </w:r>
      <w:r w:rsidR="00A26296">
        <w:rPr>
          <w:rFonts w:cs="Times New Roman"/>
          <w:noProof/>
          <w:lang w:val="en-GB"/>
        </w:rPr>
        <w:t>Tilinina et al. (2013)</w:t>
      </w:r>
      <w:r w:rsidR="007A1008" w:rsidRPr="00D424AA">
        <w:rPr>
          <w:rFonts w:cs="Times New Roman"/>
          <w:lang w:val="en-GB"/>
        </w:rPr>
        <w:fldChar w:fldCharType="end"/>
      </w:r>
      <w:r w:rsidR="007A1008" w:rsidRPr="00841A35">
        <w:rPr>
          <w:rFonts w:cs="Times New Roman"/>
          <w:lang w:val="en-GB"/>
        </w:rPr>
        <w:t xml:space="preserve"> showed the number of cyclones with very low central pressure (&lt;960 hPa) increased from 1979 to 1990 and then declined until 2010 in all five reanalyses considered. Over the North Pacific, the number of cyclones wit</w:t>
      </w:r>
      <w:r w:rsidR="007A1008" w:rsidRPr="00D424AA">
        <w:rPr>
          <w:rFonts w:cs="Times New Roman"/>
          <w:lang w:val="en-GB"/>
        </w:rPr>
        <w:t xml:space="preserve">h very low central pressure reached a peak around 2000 and then decreased until 2010 in the five reanalyses considered </w:t>
      </w:r>
      <w:r w:rsidR="007A1008" w:rsidRPr="00D424AA">
        <w:rPr>
          <w:rFonts w:cs="Times New Roman"/>
          <w:lang w:val="en-GB"/>
        </w:rPr>
        <w:fldChar w:fldCharType="begin" w:fldLock="1"/>
      </w:r>
      <w:r w:rsidR="00FF6231">
        <w:rPr>
          <w:rFonts w:cs="Times New Roman"/>
          <w:lang w:val="en-GB"/>
        </w:rPr>
        <w:instrText>ADDIN CSL_CITATION { "citationItems" : [ { "id" : "ITEM-1", "itemData" : { "DOI" : "10.1175/JCLI-D-12-00777.1", "ISSN" : "08948755", "abstract" : "AbstractCharacteristics of Northern Hemisphere extratropical cyclone activity were compared for five concurrent reanalyses: the NCEP\u2013U.S. Department of Energy (DOE) reanalysis (herein NCEP\u2013DOE), the Japanese 25-year Reanalysis Project (JRA-25), the ECMWF Interim Re-Analysis (ERA-Interim), the National Aeronautics and Space Administration's Modern-Era Retrospective Analysis for Research and Applications (NASA-MERRA), and the NCEP Climate Forecast System Reanalysis (NCEP-CFSR), for the period 1979\u20132010 using a single cyclone tracking algorithm. The total number of cyclones, ranging from 1400 to more than 1800 yr\u22121, was found to depend strongly on the spatial resolution of the respective reanalysis. The largest cyclone population was identified using NASA-MERRA data, which also showed the highest occurrence of very deep cyclones. Of the reanalyses, two (NCEP\u2013DOE and ERA-Interim) are associated with statistically significant positive trends in the total number of cyclones from 1% to 2% decade\u22121. These trends ...", "author" : [ { "dropping-particle" : "", "family" : "Tilinina", "given" : "Natalia", "non-dropping-particle" : "", "parse-names" : false, "suffix" : "" }, { "dropping-particle" : "", "family" : "Gulev", "given" : "Sergey K.", "non-dropping-particle" : "", "parse-names" : false, "suffix" : "" }, { "dropping-particle" : "", "family" : "Rudeva", "given" : "Irina", "non-dropping-particle" : "", "parse-names" : false, "suffix" : "" }, { "dropping-particle" : "", "family" : "Koltermann", "given" : "Peter", "non-dropping-particle" : "", "parse-names" : false, "suffix" : "" } ], "container-title" : "Journal of Climate", "id" : "ITEM-1", "issued" : { "date-parts" : [ [ "2013" ] ] }, "title" : "Comparing cyclone life cycle characteristics and their interannual variability in different reanalyses", "translator" : [ { "dropping-particle" : "", "family" : "S60", "given" : "", "non-dropping-particle" : "", "parse-names" : false, "suffix" : "" } ], "type" : "article-journal" }, "uris" : [ "http://www.mendeley.com/documents/?uuid=dccc0bbb-ff1e-4a22-98ee-7d22cb25cc32" ] } ], "mendeley" : { "formattedCitation" : "(Tilinina et al., 2013)", "plainTextFormattedCitation" : "(Tilinina et al., 2013)", "previouslyFormattedCitation" : "(Tilinina et al., 2013)" }, "properties" : { "noteIndex" : 0 }, "schema" : "https://github.com/citation-style-language/schema/raw/master/csl-citation.json" }</w:instrText>
      </w:r>
      <w:r w:rsidR="007A1008" w:rsidRPr="00D424AA">
        <w:rPr>
          <w:rFonts w:cs="Times New Roman"/>
          <w:lang w:val="en-GB"/>
        </w:rPr>
        <w:fldChar w:fldCharType="separate"/>
      </w:r>
      <w:r w:rsidR="00A26296">
        <w:rPr>
          <w:rFonts w:cs="Times New Roman"/>
          <w:noProof/>
          <w:lang w:val="en-GB"/>
        </w:rPr>
        <w:t>(Tilinina et al., 2013)</w:t>
      </w:r>
      <w:r w:rsidR="007A1008" w:rsidRPr="00D424AA">
        <w:rPr>
          <w:rFonts w:cs="Times New Roman"/>
          <w:lang w:val="en-GB"/>
        </w:rPr>
        <w:fldChar w:fldCharType="end"/>
      </w:r>
      <w:r w:rsidR="007A1008" w:rsidRPr="00841A35">
        <w:rPr>
          <w:rFonts w:cs="Times New Roman"/>
          <w:lang w:val="en-GB"/>
        </w:rPr>
        <w:t>.</w:t>
      </w:r>
    </w:p>
    <w:p w14:paraId="5A042E58" w14:textId="77777777" w:rsidR="007A1008" w:rsidRPr="00D424AA" w:rsidRDefault="007A1008" w:rsidP="00D424AA">
      <w:pPr>
        <w:rPr>
          <w:rFonts w:cs="Times New Roman"/>
          <w:lang w:val="en-GB"/>
        </w:rPr>
      </w:pPr>
    </w:p>
    <w:p w14:paraId="6D72CF51" w14:textId="554C78A0" w:rsidR="007A1008" w:rsidRPr="00D424AA" w:rsidRDefault="007A1008" w:rsidP="00D424AA">
      <w:pPr>
        <w:rPr>
          <w:rFonts w:cs="Times New Roman"/>
          <w:lang w:val="en-GB"/>
        </w:rPr>
      </w:pPr>
      <w:r w:rsidRPr="00D424AA">
        <w:rPr>
          <w:rFonts w:cs="Times New Roman"/>
          <w:lang w:val="en-GB"/>
        </w:rPr>
        <w:t xml:space="preserve">Overall, however, it should be noted that characterising trends in the dynamical intensity of ETCs (e.g., wind speeds) using the absolute central pressure is problematic because the central pressure depends on the background mean sea level pressure, which varies seasonally and regionally </w:t>
      </w:r>
      <w:r w:rsidRPr="00D424AA">
        <w:rPr>
          <w:rFonts w:cs="Times New Roman"/>
          <w:lang w:val="en-GB"/>
        </w:rPr>
        <w:fldChar w:fldCharType="begin" w:fldLock="1"/>
      </w:r>
      <w:r w:rsidR="00FF6231">
        <w:rPr>
          <w:rFonts w:cs="Times New Roman"/>
          <w:lang w:val="en-GB"/>
        </w:rPr>
        <w:instrText>ADDIN CSL_CITATION { "citationItems" : [ { "id" : "ITEM-1", "itemData" : { "DOI" : "10.1002/asl.694", "ISSN" : "1530261X", "abstract" : "NOAA 20th century and ERA-20C reanalysis datasets are evaluated regarding the representation of extra-tropical cyclones and windstorms over the Northern and Southern Hemisphere during the respective 6-month winter seasons. The results indicate substantial differences in low-frequency variability between the two datasets \u2013 especially in the first half of the 20th century \u2013 expressed in different signs and/or magnitudes of long-term trends. This is hampering a reliable analysis of real long-term trends of cyclone and windstorm activity. However, higher-frequency variability is in good agreement between both datasets especially for the Northern Hemisphere.", "author" : [ { "dropping-particle" : "", "family" : "Befort", "given" : "Daniel J.", "non-dropping-particle" : "", "parse-names" : false, "suffix" : "" }, { "dropping-particle" : "", "family" : "Wild", "given" : "Simon", "non-dropping-particle" : "", "parse-names" : false, "suffix" : "" }, { "dropping-particle" : "", "family" : "Kruschke", "given" : "Tim", "non-dropping-particle" : "", "parse-names" : false, "suffix" : "" }, { "dropping-particle" : "", "family" : "Ulbrich", "given" : "Uwe", "non-dropping-particle" : "", "parse-names" : false, "suffix" : "" }, { "dropping-particle" : "", "family" : "Leckebusch", "given" : "Gregor C.", "non-dropping-particle" : "", "parse-names" : false, "suffix" : "" } ], "container-title" : "Atmospheric Science Letters", "id" : "ITEM-1", "issue" : "11", "issued" : { "date-parts" : [ [ "2016" ] ] }, "page" : "586-595", "title" : "Different long-term trends of extra-tropical cyclones and windstorms in ERA-20C and NOAA-20CR reanalyses", "translator" : [ { "dropping-particle" : "", "family" : "S1893", "given" : "", "non-dropping-particle" : "", "parse-names" : false, "suffix" : "" } ], "type" : "article-journal", "volume" : "17" }, "uris" : [ "http://www.mendeley.com/documents/?uuid=14dca53d-dfb7-4de1-a89c-a3d5ff5bd79f" ] } ], "mendeley" : { "formattedCitation" : "(Befort et al., 2016)", "manualFormatting" : "(e.g., Befort et al., 2016)", "plainTextFormattedCitation" : "(Befort et al., 2016)", "previouslyFormattedCitation" : "(Befort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g., Befort et al., 2016)</w:t>
      </w:r>
      <w:r w:rsidRPr="00D424AA">
        <w:rPr>
          <w:rFonts w:cs="Times New Roman"/>
          <w:lang w:val="en-GB"/>
        </w:rPr>
        <w:fldChar w:fldCharType="end"/>
      </w:r>
      <w:r w:rsidRPr="00841A35">
        <w:rPr>
          <w:rFonts w:cs="Times New Roman"/>
          <w:lang w:val="en-GB"/>
        </w:rPr>
        <w:t xml:space="preserve">. </w:t>
      </w:r>
    </w:p>
    <w:p w14:paraId="68883F19" w14:textId="5EBA7685" w:rsidR="007A1008" w:rsidRDefault="007A1008" w:rsidP="00D424AA">
      <w:pPr>
        <w:rPr>
          <w:rFonts w:cs="Times New Roman"/>
          <w:lang w:val="en-GB"/>
        </w:rPr>
      </w:pPr>
    </w:p>
    <w:p w14:paraId="3261A675" w14:textId="77777777" w:rsidR="0012500E" w:rsidRPr="00D424AA" w:rsidRDefault="0012500E" w:rsidP="00D424AA">
      <w:pPr>
        <w:rPr>
          <w:rFonts w:cs="Times New Roman"/>
          <w:lang w:val="en-GB"/>
        </w:rPr>
      </w:pPr>
    </w:p>
    <w:p w14:paraId="4DE998D8" w14:textId="77777777" w:rsidR="007A1008" w:rsidRPr="00D424AA" w:rsidRDefault="007A1008" w:rsidP="00D424AA">
      <w:pPr>
        <w:pStyle w:val="AR6Chap11Level311111"/>
        <w:rPr>
          <w:rFonts w:cs="Times New Roman"/>
          <w:lang w:val="en-GB"/>
        </w:rPr>
      </w:pPr>
      <w:bookmarkStart w:id="2702" w:name="_Toc70703048"/>
      <w:r w:rsidRPr="00D424AA">
        <w:rPr>
          <w:rFonts w:cs="Times New Roman"/>
          <w:lang w:val="en-GB"/>
        </w:rPr>
        <w:t>Model evaluation</w:t>
      </w:r>
      <w:bookmarkEnd w:id="2702"/>
    </w:p>
    <w:p w14:paraId="15996C7D" w14:textId="77777777" w:rsidR="007A1008" w:rsidRPr="00D424AA" w:rsidRDefault="007A1008" w:rsidP="00D424AA">
      <w:pPr>
        <w:rPr>
          <w:rFonts w:cs="Times New Roman"/>
          <w:lang w:val="en-GB"/>
        </w:rPr>
      </w:pPr>
    </w:p>
    <w:p w14:paraId="39E3BEF8" w14:textId="564A0797" w:rsidR="007A1008" w:rsidRPr="00D424AA" w:rsidRDefault="007A1008" w:rsidP="00D424AA">
      <w:pPr>
        <w:rPr>
          <w:rFonts w:cs="Times New Roman"/>
          <w:lang w:val="en-GB"/>
        </w:rPr>
      </w:pPr>
      <w:r w:rsidRPr="00D424AA">
        <w:rPr>
          <w:rFonts w:cs="Times New Roman"/>
          <w:lang w:val="en-GB"/>
        </w:rPr>
        <w:t xml:space="preserve">There is </w:t>
      </w:r>
      <w:r w:rsidRPr="00D424AA">
        <w:rPr>
          <w:rFonts w:cs="Times New Roman"/>
          <w:i/>
          <w:iCs/>
          <w:lang w:val="en-GB"/>
        </w:rPr>
        <w:t>high confidence</w:t>
      </w:r>
      <w:r w:rsidRPr="00D424AA">
        <w:rPr>
          <w:rFonts w:cs="Times New Roman"/>
          <w:lang w:val="en-GB"/>
        </w:rPr>
        <w:t xml:space="preserve"> that coarse-resolution climate models (e.g., CMIP5 and CMIP6) underestimate the dynamical intensity of ETCs, including the strongest ETCs, as measured using a variety of metrics, including mean pressure gradient, mean vorticity and near-surface winds, over most regions </w:t>
      </w:r>
      <w:r w:rsidRPr="00D424AA">
        <w:rPr>
          <w:rFonts w:cs="Times New Roman"/>
          <w:lang w:val="en-GB"/>
        </w:rPr>
        <w:fldChar w:fldCharType="begin" w:fldLock="1"/>
      </w:r>
      <w:r w:rsidR="00417CA4">
        <w:rPr>
          <w:rFonts w:cs="Times New Roman"/>
          <w:lang w:val="en-GB"/>
        </w:rPr>
        <w:instrText>ADDIN CSL_CITATION { "citationItems" : [ { "id" : "ITEM-1", "itemData" : { "DOI" : "10.1007/s00382-015-2777-9", "ISSN" : "14320894", "abstract" : "Cyclonic windstorms are one of the most important natural hazards for Europe, but robust climate projections of the position and the strength of the North Atlantic storm track are not yet possible, bearing significant risks to European societies and the (re)insurance industry. Previous studies addressing the problem of climate model uncertainty through statistical comparisons of simulations of the current climate with (re-)analysis data show large disagreement between different climate models, differ- ent ensemble members of the same model and observed climatologies of intense cyclones. One weakness of such evaluations lies in the difficulty to separate influences of the climate model\u2019s basic state from the influence of fast processes on the development of the most intense storms, which could create compensating effects and therefore sug- gest higher reliability than there really is. This work aims to shed new light into this problem through a cost-effective \u201cseamless\u201d approach of hindcasting 20 historical severe storms with the two global climate models, ECHAM6 and GA4 configuration of the Met Office Unified Model, run in a numerical weather prediction mode using different lead times, and horizontal and vertical resolutions. These runs are then compared to re-analysis data. The main conclu- sions from this work are: (a) objectively identified cyclone tracks are represented satisfactorily by most hindcasts; (b) sensitivity to vertical resolution is low; (c) cyclone depth is systematically under-predicted for a coarse resolution of T63 by both climate models; (d) no systematic bias is found for the higher resolution of T127 out to about three days, demonstrating that climate models are in fact able to represent the complex dynamics of explosively deepen- ing cyclones well, if given the correct initial conditions; (e) an analysis using a recently developed diagnostic tool based on the surface pressure tendency equation points to too weak diabatic processes, mainly latent heating, as the main source for the under-prediction in the coarse-resolu- tion runs. Finally, an interesting implication of these results is that the too low number of deep cyclones in many free- running climate simulations may therefore be related to an insufficient number of storm-prone initial conditions. This question will be addressed in future work.", "author" : [ { "dropping-particle" : "", "family" : "Trzeciak", "given" : "Tomasz M.", "non-dropping-particle" : "", "parse-names" : false, "suffix" : "" }, { "dropping-particle" : "", "family" : "Knippertz", "given" : "Peter", "non-dropping-particle" : "", "parse-names" : false, "suffix" : "" }, { "dropping-particle" : "", "family" : "Pirret", "given" : "Jennifer S.R.", "non-dropping-particle" : "", "parse-names" : false, "suffix" : "" }, { "dropping-particle" : "", "family" : "Williams", "given" : "Keith D.", "non-dropping-particle" : "", "parse-names" : false, "suffix" : "" } ], "container-title" : "Climate Dynamics", "id" : "ITEM-1", "issue" : "11-12", "issued" : { "date-parts" : [ [ "2016" ] ] }, "page" : "3431-3451", "publisher" : "Springer Berlin Heidelberg", "title" : "Can we trust climate models to realistically represent severe European windstorms?", "translator" : [ { "dropping-particle" : "", "family" : "S1917", "given" : "", "non-dropping-particle" : "", "parse-names" : false, "suffix" : "" } ], "type" : "article-journal", "volume" : "46" }, "uris" : [ "http://www.mendeley.com/documents/?uuid=adf49376-9135-4c9e-87f7-a0018c9a9364" ] }, { "id" : "ITEM-2", "itemData" : { "DOI" : "10.1175/JCLI-D-12-00498.1", "ISBN" : "0894-8755\\r1520-0442", "ISSN" : "08948755", "abstract" : "Extratropical cyclone track density, genesis frequency, deepening rate, and maximum intensity distributions over eastern North America and the western North Atlantic were analyzed for 15 Coupled Model Intercomparison Project phase 5 (CMIP5) models for the historical period (1979-2004) and three future periods (2009-2038, 2039-2068, and 2069-2098). The cyclones were identified using an automated tracking algorithm applied to sea-level pressure every 6 hours. The CMIP5 results for the historical period were evaluated using the Climate Forecast System Reanalysis (CFSR). The CMIP5 models were ranked given their track density, intensity, and overall performance for the historical period. It was found that 6 of the top 7 CMIP5 models with the highest spatial resolution were ranked the best overall. These models had less underprediction of cyclone track density, more realistic distribution of intense cyclones along the U.S. East coast, and more realistic cyclogenesis and deepening rates. The best 7 models were used to determine projected future changes in cyclones, which included a 10-30% decrease in cyclone track density and weakening of cyclones over the western Atlantic storm track, while in contrast there is a 10-20% increase in cyclone track density over the eastern U.S., including 10-40% more intense (&lt; 980 hPa) cyclones and 20-40% more rapid deepening rates just inland of the U.S. East coast. Some of the reasons for these CMIP5 model differences were explored for selected models based on model generated Eady growth rate, upper-level jet, surface baroclinicity, and precipitation.", "author" : [ { "dropping-particle" : "", "family" : "Colle", "given" : "Brian A.", "non-dropping-particle" : "", "parse-names" : false, "suffix" : "" }, { "dropping-particle" : "", "family" : "Zhang", "given" : "Zhenhai", "non-dropping-particle" : "", "parse-names" : false, "suffix" : "" }, { "dropping-particle" : "", "family" : "Lombardo", "given" : "Kelly A.", "non-dropping-particle" : "", "parse-names" : false, "suffix" : "" }, { "dropping-particle" : "", "family" : "Chang", "given" : "Edmund", "non-dropping-particle" : "", "parse-names" : false, "suffix" : "" }, { "dropping-particle" : "", "family" : "Liu", "given" : "Ping", "non-dropping-particle" : "", "parse-names" : false, "suffix" : "" }, { "dropping-particle" : "", "family" : "Zhang", "given" : "Minghua", "non-dropping-particle" : "", "parse-names" : false, "suffix" : "" } ], "container-title" : "Journal of Climate", "id" : "ITEM-2", "issued" : { "date-parts" : [ [ "2013" ] ] }, "title" : "Historical evaluation and future prediction of eastern North American and Western Atlantic extratropical cyclones in the CMIP5 models during the cool season", "translator" : [ { "dropping-particle" : "", "family" : "S1904", "given" : "", "non-dropping-particle" : "", "parse-names" : false, "suffix" : "" } ], "type" : "article-journal" }, "uris" : [ "http://www.mendeley.com/documents/?uuid=47ca818a-5b8b-4876-a0ae-523a7e1a8413" ] }, { "id" : "ITEM-3", "itemData" : { "DOI" : "10.22499/3.6602.003", "ISSN" : "22065865", "abstract" : "Due to their large influence on both severe weather and water security along the east coast of Australia, it is increasingly important to understand how East Coast Lows (ECLs) may change over coming decades. Changes in ECLs may occur for a number of reasons including changes in the general atmospheric circulation (e.g. poleward shift of storm tracks) and/or changes in local conditions (e.g. changes in sea surface temperatures). Numerical climate models are the best available tool for studying these changes however, in order to assess future projections, climate model simulations need to be evaluated on how well they represent the historical climatology of ECLs. In this paper, we evaluate the performance of a 15-member ensemble of regional climate model (RCM) simulations to reproduce the climatology of cyclones obtained using three high-resolution reanalysis datasets (ERAInterim, NASA-MERRA and JRA55). The performance of the RCM ensemble is also compared to results obtained from the global datasets that are used to drive the RCM ensemble (four general circulation model simulations and a low resolution reanalysis), to identify whether they offer additional value beyond the driving data. An existing cyclone detection and tracking algorithm is applied to derive a number of ECL characteristics and assess results at a variety of spatial scales. The RCM ensemble offers substantial improvement on the coarse-resolution driving data for most ECL characteristics, with results typically falling within the range of observational uncertainty, instilling confidence for studies of future projections. The study clearly highlights the need to use an ensemble of simulations to obtain reliable projections and a range of possible future changes.", "author" : [ { "dropping-particle" : "", "family" : "Luca", "given" : "Alejandro", "non-dropping-particle" : "Di", "parse-names" : false, "suffix" : "" }, { "dropping-particle" : "", "family" : "Evans", "given" : "Jason J.P.", "non-dropping-particle" : "", "parse-names" : false, "suffix" : "" }, { "dropping-particle" : "", "family" : "Pepler", "given" : "A.S. Acacia", "non-dropping-particle" : "", "parse-names" : false, "suffix" : "" }, { "dropping-particle" : "", "family" : "Alexander", "given" : "L.V. Lisa", "non-dropping-particle" : "", "parse-names" : false, "suffix" : "" }, { "dropping-particle" : "", "family" : "Arg\u00fceso", "given" : "Daniel", "non-dropping-particle" : "", "parse-names" : false, "suffix" : "" } ], "container-title" : "Journal of Southern Hemisphere Earth System Science", "id" : "ITEM-3", "issue" : "2", "issued" : { "date-parts" : [ [ "2016" ] ] }, "page" : "108-124", "title" : "Evaluating the representation of Australian East Coast Lows in a regional climate model ensemble", "translator" : [ { "dropping-particle" : "", "family" : "S64", "given" : "", "non-dropping-particle" : "", "parse-names" : false, "suffix" : "" } ], "type" : "article-journal", "volume" : "66" }, "uris" : [ "http://www.mendeley.com/documents/?uuid=460999cd-8dd9-4663-9136-78c1db26c53f" ] }, { "id" : "ITEM-4", "itemData" : { "DOI" : "10.1007/s00382-017-3634-9", "ISBN" : "0123456789", "ISSN" : "0930-7575", "abstract" : "\u00a9 2017 Springer-Verlag Berlin HeidelbergExplosive extratropical cyclones (EETCs) are rapidly intensifying low pressure systems that generate severe weather along North America\u2019s Atlantic coast. Global climate models (GCMs) tend to simulate too few EETCs, perhaps partly due to their coarse horizontal resolution and poorly resolved moist diabatic processes. This study explores whether dynamical downscaling can reduce EETC frequency biases, and whether this affects future projections of storms along North America\u2019s Atlantic coast. A regional climate model (CanRCM4) is forced with the CanESM2 GCM for the periods 1981 to 2000 and 2081 to 2100. EETCs are tracked from relative vorticity using an objective feature tracking algorithm. CanESM2 simulates 38% fewer EETC tracks compared to reanalysis data, which is consistent with a negative Eady growth rate bias (\u22120.1 day(Formula presented.)). Downscaling CanESM2 with CanRCM4 increases EETC frequency by one third, which reduces the frequency bias to \u221222%, and increases maximum EETC precipitation by 22%. Anthropogenic greenhouse gas forcing is projected to decrease EETC frequency (\u221215%, \u221218%) and Eady growth rate (\u22120.2 day(Formula presented.), \u22120.2 day(Formula presented.)), and increase maximum EETC precipitation (46%, 52%) in CanESM2 and CanRCM4, respectively. The limited effect of dynamical downscaling on EETC frequency projections is consistent with the lack of impact on the maximum Eady growth rate. The coarse spatial resolution of GCMs presents an important limitation for simulating extreme ETCs, but Eady growth rate biases are likely just as relevant. Further bias reductions could be achieved by addressing processes that lead to an underestimation of lower tropospheric meridional temperature gradients.", "author" : [ { "dropping-particle" : "", "family" : "Seiler", "given" : "C.", "non-dropping-particle" : "", "parse-names" : false, "suffix" : "" }, { "dropping-particle" : "", "family" : "Zwiers", "given" : "F. W.", "non-dropping-particle" : "", "parse-names" : false, "suffix" : "" }, { "dropping-particle" : "", "family" : "Hodges", "given" : "K. I.", "non-dropping-particle" : "", "parse-names" : false, "suffix" : "" }, { "dropping-particle" : "", "family" : "Scinocca", "given" : "J. F.", "non-dropping-particle" : "", "parse-names" : false, "suffix" : "" } ], "container-title" : "Climate Dynamics", "id" : "ITEM-4", "issue" : "1-2", "issued" : { "date-parts" : [ [ "2018", "1", "29" ] ] }, "page" : "677-692", "title" : "How does dynamical downscaling affect model biases and future projections of explosive extratropical cyclones along North America\u2019s Atlantic coast?", "translator" : [ { "dropping-particle" : "", "family" : "S2486", "given" : "", "non-dropping-particle" : "", "parse-names" : false, "suffix" : "" } ], "type" : "article-journal", "volume" : "50" }, "uris" : [ "http://www.mendeley.com/documents/?uuid=657039d5-1bcb-4764-b37e-d2e3b55ab303" ] }, { "id" : "ITEM-5", "itemData" : { "DOI" : "10.1175/JCLI-D-12-00501.1", "ISBN" : "10.1175/JCLI-D-12-00501.1", "ISSN" : "0894-8755", "abstract" : "The ability of the climate models participating in phase 5 of the Coupled Model Intercomparison Project (CMIP5) to simulate North Atlantic extratropical cyclones in winter [December\u2013February (DJF)] and summer [June\u2013August (JJA)] is investigated in detail. Cyclones are identified as maxima in T42 vorticity at 850 hPa and their propagation is tracked using an objective feature-tracking algorithm. By comparing the historical CMIP5 simulations (1976\u20132005) and the ECMWF Interim Re-Analysis (ERA-Interim; 1979\u20132008), the authors find that systematic biases affect the number and intensity of North Atlantic cyclones in CMIP5 models. In DJF, the North Atlantic storm track tends to be either too zonal or displaced southward, thus leading to too few and weak cyclones over the Norwegian Sea and too many cyclones in central Europe. In JJA, the position of the North Atlantic storm track is generally well captured but some CMIP5 models underestimate the total number of cyclones. The dynamical intensity of cyclones, as measured by either T42 vorticity at 850 hPa or mean sea level pressure, is too weak in both DJF and JJA. The intensity bias has a hemispheric character, and it cannot be simply attributed to the representation of the North Atlantic large-scale atmospheric state. Despite these biases, the representation of Northern Hemisphere (NH) storm tracks has improved since CMIP3 and some CMIP5 models are able of representing well both the number and the intensity of North Atlantic cyclones. In particular, some of the higher-atmospheric-resolution models tend to have a better representation of the tilt of the North Atlantic storm track and of the intensity of cyclones in DJF.", "author" : [ { "dropping-particle" : "", "family" : "Zappa", "given" : "Giuseppe", "non-dropping-particle" : "", "parse-names" : false, "suffix" : "" }, { "dropping-particle" : "", "family" : "Shaffrey", "given" : "Len C.", "non-dropping-particle" : "", "parse-names" : false, "suffix" : "" }, { "dropping-particle" : "", "family" : "Hodges", "given" : "Kevin I.", "non-dropping-particle" : "", "parse-names" : false, "suffix" : "" } ], "container-title" : "Journal of Climate", "id" : "ITEM-5", "issue" : "15", "issued" : { "date-parts" : [ [ "2013", "8", "1" ] ] }, "page" : "5379-5396", "title" : "The Ability of CMIP5 Models to Simulate North Atlantic Extratropical Cyclones", "translator" : [ { "dropping-particle" : "", "family" : "S2145", "given" : "", "non-dropping-particle" : "", "parse-names" : false, "suffix" : "" } ], "type" : "article-journal", "volume" : "26" }, "uris" : [ "http://www.mendeley.com/documents/?uuid=ede4b1d1-3dbd-4b63-80d2-0ee8384bee40" ] }, { "id" : "ITEM-6", "itemData" : { "DOI" : "10.1002/2013JD020699", "ISSN" : "2169-8996", "abstract" : "The representation of clouds over the Southern Ocean in contemporary climate models remains a major challenge. A major dynamical influence on the structure of clouds is the passage of extratropical cyclones. They exert significant dynamical influences on the clouds in the dynamically active frontal regions as well as in the dynamically suppressed regions ahead and behind the cyclones. A cyclone compositing methodology is applied to a reanalysis and vertical profiles of cloudiness from CloudSat/CALIPSO to quantify the relationship between clouds and dynamics in extratropical cyclones over the Southern Ocean. It is found that the range of cloud fraction, vertical motion and relative humidity changes considerably with height. There is a strong quasi-linear relationship between the three variables which changes with altitude. After establishing the observed relationships, the methodology is applied to the Australian Community Climate and Earth System Simulator (ACCESS) to evaluate the model's ability to simulate the identified cloud-dynamics relationships. While the model is able to qualitatively reproduce the overall cloud structure, the circulation around the cyclone is generally too weak. As a result, the model fails to represent the observed cloud to dynamics relationship. This wrong relationship in the model lead to a misrepresentation of the cloud field manifested as either an error in the cloud fraction or as simulating the \" right\" clouds for the \" wrong\" reason. The result underscores the importance of relationship-oriented model evaluation techniques over simpleright-or-wrong assessments.", "author" : [ { "dropping-particle" : "", "family" : "Govekar", "given" : "Pallavi D.", "non-dropping-particle" : "", "parse-names" : false, "suffix" : "" }, { "dropping-particle" : "", "family" : "Jakob", "given" : "Christian", "non-dropping-particle" : "", "parse-names" : false, "suffix" : "" }, { "dropping-particle" : "", "family" : "Catto", "given" : "Jennifer", "non-dropping-particle" : "", "parse-names" : false, "suffix" : "" } ], "container-title" : "Journal of Geophysical Research: Atmospheres", "id" : "ITEM-6", "issued" : { "date-parts" : [ [ "2014" ] ] }, "title" : "The relationship between clouds and dynamics in Southern Hemisphere extratropical cyclones in the real world and a climate model", "translator" : [ { "dropping-particle" : "", "family" : "S1909", "given" : "", "non-dropping-particle" : "", "parse-names" : false, "suffix" : "" } ], "type" : "article-journal" }, "uris" : [ "http://www.mendeley.com/documents/?uuid=09620b39-e012-4059-916f-3d2e9ec7ffbb" ] }, { "id" : "ITEM-7",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7", "issue" : "15", "issued" : { "date-parts" : [ [ "2020", "8", "1" ] ] }, "page" : "6315-6343", "title" : "An Overview of the Extratropical Storm Tracks in CMIP6 Historical Simulations", "translator" : [ { "dropping-particle" : "", "family" : "S3471", "given" : "", "non-dropping-particle" : "", "parse-names" : false, "suffix" : "" } ], "type" : "article-journal", "volume" : "33" }, "uris" : [ "http://www.mendeley.com/documents/?uuid=a9a6f709-78a5-48d2-9618-83aee49aeaf2" ] } ], "mendeley" : { "formattedCitation" : "(Colle et al., 2013; Zappa et al., 2013a; Govekar et al., 2014; Di Luca et al., 2016; Trzeciak et al., 2016; Seiler et al., 2018; Priestley et al., 2020)", "plainTextFormattedCitation" : "(Colle et al., 2013; Zappa et al., 2013a; Govekar et al., 2014; Di Luca et al., 2016; Trzeciak et al., 2016; Seiler et al., 2018; Priestley et al., 2020)", "previouslyFormattedCitation" : "(Colle et al., 2013; Zappa et al., 2013a; Govekar et al., 2014; Di Luca et al., 2016; Trzeciak et al., 2016; Seiler et al., 2018; Priestley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Colle et al., 2013; Zappa et al., 2013a; Govekar et al., 2014; Di Luca et al., 2016; Trzeciak et al., 2016; Seiler et al., 2018; Priestley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There is also </w:t>
      </w:r>
      <w:r w:rsidRPr="00D424AA">
        <w:rPr>
          <w:rFonts w:cs="Times New Roman"/>
          <w:i/>
          <w:iCs/>
          <w:lang w:val="en-GB"/>
        </w:rPr>
        <w:t>high</w:t>
      </w:r>
      <w:r w:rsidR="00011A52" w:rsidRPr="00D424AA">
        <w:rPr>
          <w:rFonts w:cs="Times New Roman"/>
          <w:i/>
          <w:iCs/>
          <w:lang w:val="en-GB"/>
        </w:rPr>
        <w:t xml:space="preserve"> </w:t>
      </w:r>
      <w:r w:rsidRPr="00D424AA">
        <w:rPr>
          <w:rFonts w:cs="Times New Roman"/>
          <w:i/>
          <w:iCs/>
          <w:lang w:val="en-GB"/>
        </w:rPr>
        <w:t>confidence</w:t>
      </w:r>
      <w:r w:rsidRPr="00D424AA">
        <w:rPr>
          <w:rFonts w:cs="Times New Roman"/>
          <w:lang w:val="en-GB"/>
        </w:rPr>
        <w:t xml:space="preserve"> that most current climate</w:t>
      </w:r>
      <w:r w:rsidRPr="00D424AA" w:rsidDel="00EA0F82">
        <w:rPr>
          <w:rFonts w:cs="Times New Roman"/>
          <w:lang w:val="en-GB"/>
        </w:rPr>
        <w:t xml:space="preserve"> </w:t>
      </w:r>
      <w:r w:rsidRPr="00D424AA">
        <w:rPr>
          <w:rFonts w:cs="Times New Roman"/>
          <w:lang w:val="en-GB"/>
        </w:rPr>
        <w:t xml:space="preserve">models underestimate the number of explosive systems (i.e., systems showing a decrease in mean sea level pressure of at least 24 hPa in 24 hours) over both hemispheres </w:t>
      </w:r>
      <w:r w:rsidRPr="00D424AA">
        <w:rPr>
          <w:rFonts w:cs="Times New Roman"/>
          <w:lang w:val="en-GB"/>
        </w:rPr>
        <w:fldChar w:fldCharType="begin" w:fldLock="1"/>
      </w:r>
      <w:r w:rsidR="00417CA4">
        <w:rPr>
          <w:rFonts w:cs="Times New Roman"/>
          <w:lang w:val="en-GB"/>
        </w:rPr>
        <w:instrText>ADDIN CSL_CITATION { "citationItems" : [ { "id" : "ITEM-1", "itemData" : { "DOI" : "10.1007/s00382-015-2642-x", "ISBN" : "0038201526", "ISSN" : "0930-7575", "abstract" : "Extratropical explosive cyclones are rapidly intensifying low pressure systems with severe wind speeds and heavy precipitation, affecting livelihoods and infrastructure primarily in coastal and marine environments. This study evaluates how well the most recent generation of climate models reproduces extratropical explosive cyclones in the Northern Hemisphere for the period 1980\u20132005. An objective-feature tracking algorithm is used to identify and track cyclones from 25 climate models and three reanalysis products. Model biases are compared to biases in the sea surface temperature (SST) gradient, the polar jet stream, the Eady growth rate, and model resolution. Most models accurately reproduce the spatial distribution of explosive cyclones when compared to reanalysis data (R = 0.94), with high frequencies along the Kuroshio Current and the Gulf Stream. Three quarters of the models however significantly underpredict explosive cyclone frequencies, by a third on average and by two thirds in the worst case. This frequency bias is significantly correlated with jet stream speed in the inter-model spread (R \u2265\\ge 0.51), which in the Atlantic is correlated with a negative meridional SST gradient (R = \u22120.56). The importance of the jet stream versus other variables considered in this study also applies to the interannual variability of explosive cyclone frequency. Furthermore, models with fewer explosive cyclones tend to underpredict the corresponding deepening rates (R \u2265\\ge 0.88). A follow-up study will assess the impacts of climate change on explosive cyclones, and evaluate how model biases presented in this study affect the projections.", "author" : [ { "dropping-particle" : "", "family" : "Seiler", "given" : "C.", "non-dropping-particle" : "", "parse-names" : false, "suffix" : "" }, { "dropping-particle" : "", "family" : "Zwiers", "given" : "F. W.", "non-dropping-particle" : "", "parse-names" : false, "suffix" : "" } ], "container-title" : "Climate Dynamics", "id" : "ITEM-1", "issue" : "3-4", "issued" : { "date-parts" : [ [ "2016", "2", "28" ] ] }, "page" : "1241-1256", "title" : "How well do CMIP5 climate models reproduce explosive cyclones in the extratropics of the Northern Hemisphere?", "translator" : [ { "dropping-particle" : "", "family" : "S2364", "given" : "", "non-dropping-particle" : "", "parse-names" : false, "suffix" : "" } ], "type" : "article-journal", "volume" : "46" }, "uris" : [ "http://www.mendeley.com/documents/?uuid=e470d8cb-4d1c-44f1-9417-b86a87c90d49" ] }, { "id" : "ITEM-2",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2", "issue" : "15", "issued" : { "date-parts" : [ [ "2020", "8", "1" ] ] }, "page" : "6315-6343", "title" : "An Overview of the Extratropical Storm Tracks in CMIP6 Historical Simulations", "translator" : [ { "dropping-particle" : "", "family" : "S3471", "given" : "", "non-dropping-particle" : "", "parse-names" : false, "suffix" : "" } ], "type" : "article-journal", "volume" : "33" }, "uris" : [ "http://www.mendeley.com/documents/?uuid=a9a6f709-78a5-48d2-9618-83aee49aeaf2" ] }, { "id" : "ITEM-3", "itemData" : { "DOI" : "10.1088/1748-9326/ab88fa", "ISSN" : "1748-9326", "abstract" : "Bomb cyclones are explosively intensifying extratropical cyclones that can cause severe damage to life and property. However, the poor ability of coarse-resolution climate models to simulate bomb cyclones, including underestimation of the frequency of bomb cyclones, remains a problem. In this study, the dependence of bomb cyclone characteristics on horizontal resolution from 135 to 18 km is investigated by analyzing the outputs of HighResMIP historical simulations of atmospheric general circulation models and four reanalysis datasets. Robust resolution dependence of bomb cyclone characteristics is identified for both the models and the reanalyses. Finer horizontal resolution significantly increases the frequency of bomb cyclones and reduces their average horizontal size. A regression analysis indicates that bomb cyclone frequency is roughly doubled from 140 km to 25 km resolution. The overall increase in bomb cyclone number is associated with a large increase in small bomb cyclones and a moderate decrease in large ones. Bomb cyclones in higher-resolution models are also accompanied by a higher maximum wind speed and more extreme wind events, which is probably related to the increased pressure gradients due to the smaller size of the bomb cyclones. These results imply that high-resolution models should be used for evaluating the impacts of bomb cyclones.", "author" : [ { "dropping-particle" : "", "family" : "Gao", "given" : "Jiaxiang", "non-dropping-particle" : "", "parse-names" : false, "suffix" : "" }, { "dropping-particle" : "", "family" : "Shoshiro", "given" : "Minobe", "non-dropping-particle" : "", "parse-names" : false, "suffix" : "" }, { "dropping-particle" : "", "family" : "Roberts", "given" : "Malcolm J", "non-dropping-particle" : "", "parse-names" : false, "suffix" : "" }, { "dropping-particle" : "", "family" : "Haarsma", "given" : "Rei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coccimarro", "given" : "Enrico", "non-dropping-particle" : "", "parse-names" : false, "suffix" : "" }, { "dropping-particle" : "", "family" : "Terray", "given" : "Laurent", "non-dropping-particle" : "", "parse-names" : false, "suffix" : "" }, { "dropping-particle" : "", "family" : "Vanni\u00e8re", "given" : "Beno\u00eet", "non-dropping-particle" : "", "parse-names" : false, "suffix" : "" }, { "dropping-particle" : "", "family" : "Vidale", "given" : "Pier Luigi", "non-dropping-particle" : "", "parse-names" : false, "suffix" : "" } ], "container-title" : "Environmental Research Letters", "id" : "ITEM-3", "issue" : "8", "issued" : { "date-parts" : [ [ "2020", "7", "24" ] ] }, "page" : "084001", "title" : "Influence of model resolution on bomb cyclones revealed by HighResMIP-PRIMAVERA simulations", "translator" : [ { "dropping-particle" : "", "family" : "S3410", "given" : "", "non-dropping-particle" : "", "parse-names" : false, "suffix" : "" } ], "type" : "article-journal", "volume" : "15" }, "uris" : [ "http://www.mendeley.com/documents/?uuid=265c2b51-ff99-4fe1-89cd-ae4e6dc5a6dc" ] } ], "mendeley" : { "formattedCitation" : "(Seiler and Zwiers, 2016a; Gao et al., 2020; Priestley et al., 2020)", "plainTextFormattedCitation" : "(Seiler and Zwiers, 2016a; Gao et al., 2020; Priestley et al., 2020)", "previouslyFormattedCitation" : "(Seiler and Zwiers, 2016a; Gao et al., 2020; Priestley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rPr>
        <w:t>(Seiler and Zwiers, 2016a; Gao et al., 2020; Priestley et al., 2020)</w:t>
      </w:r>
      <w:r w:rsidRPr="00D424AA">
        <w:rPr>
          <w:rFonts w:cs="Times New Roman"/>
          <w:lang w:val="en-GB"/>
        </w:rPr>
        <w:fldChar w:fldCharType="end"/>
      </w:r>
      <w:r w:rsidRPr="001C2BC4">
        <w:rPr>
          <w:rFonts w:cs="Times New Roman"/>
        </w:rPr>
        <w:t xml:space="preserve">. </w:t>
      </w:r>
      <w:r w:rsidRPr="00841A35">
        <w:rPr>
          <w:rFonts w:cs="Times New Roman"/>
          <w:lang w:val="en-GB"/>
        </w:rPr>
        <w:t xml:space="preserve">There is </w:t>
      </w:r>
      <w:r w:rsidRPr="00D424AA">
        <w:rPr>
          <w:rFonts w:cs="Times New Roman"/>
          <w:i/>
          <w:iCs/>
          <w:lang w:val="en-GB"/>
        </w:rPr>
        <w:t>high confidence</w:t>
      </w:r>
      <w:r w:rsidRPr="00D424AA">
        <w:rPr>
          <w:rFonts w:cs="Times New Roman"/>
          <w:lang w:val="en-GB"/>
        </w:rPr>
        <w:t xml:space="preserve"> that the underestimation of the intensity of ETCs is associated with the coarse horizontal resolution of climate models, with higher horizontal resolution models, including models from </w:t>
      </w:r>
      <w:r w:rsidRPr="00D424AA">
        <w:rPr>
          <w:rFonts w:cs="Times New Roman"/>
          <w:lang w:val="en-GB" w:eastAsia="en-US"/>
        </w:rPr>
        <w:t>HighResMIP and CORDEX</w:t>
      </w:r>
      <w:r w:rsidRPr="00D424AA">
        <w:rPr>
          <w:rFonts w:cs="Times New Roman"/>
          <w:lang w:val="en-GB"/>
        </w:rPr>
        <w:t xml:space="preserve">, usually showing better performance </w:t>
      </w:r>
      <w:r w:rsidRPr="00D424AA">
        <w:rPr>
          <w:rFonts w:cs="Times New Roman"/>
          <w:lang w:val="en-GB"/>
        </w:rPr>
        <w:fldChar w:fldCharType="begin" w:fldLock="1"/>
      </w:r>
      <w:r w:rsidR="00417CA4">
        <w:rPr>
          <w:rFonts w:cs="Times New Roman"/>
          <w:lang w:val="en-GB"/>
        </w:rPr>
        <w:instrText>ADDIN CSL_CITATION { "citationItems" : [ { "id" : "ITEM-1", "itemData" : { "DOI" : "10.1007/s00382-015-2777-9", "ISSN" : "14320894", "abstract" : "Cyclonic windstorms are one of the most important natural hazards for Europe, but robust climate projections of the position and the strength of the North Atlantic storm track are not yet possible, bearing significant risks to European societies and the (re)insurance industry. Previous studies addressing the problem of climate model uncertainty through statistical comparisons of simulations of the current climate with (re-)analysis data show large disagreement between different climate models, differ- ent ensemble members of the same model and observed climatologies of intense cyclones. One weakness of such evaluations lies in the difficulty to separate influences of the climate model\u2019s basic state from the influence of fast processes on the development of the most intense storms, which could create compensating effects and therefore sug- gest higher reliability than there really is. This work aims to shed new light into this problem through a cost-effective \u201cseamless\u201d approach of hindcasting 20 historical severe storms with the two global climate models, ECHAM6 and GA4 configuration of the Met Office Unified Model, run in a numerical weather prediction mode using different lead times, and horizontal and vertical resolutions. These runs are then compared to re-analysis data. The main conclu- sions from this work are: (a) objectively identified cyclone tracks are represented satisfactorily by most hindcasts; (b) sensitivity to vertical resolution is low; (c) cyclone depth is systematically under-predicted for a coarse resolution of T63 by both climate models; (d) no systematic bias is found for the higher resolution of T127 out to about three days, demonstrating that climate models are in fact able to represent the complex dynamics of explosively deepen- ing cyclones well, if given the correct initial conditions; (e) an analysis using a recently developed diagnostic tool based on the surface pressure tendency equation points to too weak diabatic processes, mainly latent heating, as the main source for the under-prediction in the coarse-resolu- tion runs. Finally, an interesting implication of these results is that the too low number of deep cyclones in many free- running climate simulations may therefore be related to an insufficient number of storm-prone initial conditions. This question will be addressed in future work.", "author" : [ { "dropping-particle" : "", "family" : "Trzeciak", "given" : "Tomasz M.", "non-dropping-particle" : "", "parse-names" : false, "suffix" : "" }, { "dropping-particle" : "", "family" : "Knippertz", "given" : "Peter", "non-dropping-particle" : "", "parse-names" : false, "suffix" : "" }, { "dropping-particle" : "", "family" : "Pirret", "given" : "Jennifer S.R.", "non-dropping-particle" : "", "parse-names" : false, "suffix" : "" }, { "dropping-particle" : "", "family" : "Williams", "given" : "Keith D.", "non-dropping-particle" : "", "parse-names" : false, "suffix" : "" } ], "container-title" : "Climate Dynamics", "id" : "ITEM-1", "issue" : "11-12", "issued" : { "date-parts" : [ [ "2016" ] ] }, "page" : "3431-3451", "publisher" : "Springer Berlin Heidelberg", "title" : "Can we trust climate models to realistically represent severe European windstorms?", "translator" : [ { "dropping-particle" : "", "family" : "S1917", "given" : "", "non-dropping-particle" : "", "parse-names" : false, "suffix" : "" } ], "type" : "article-journal", "volume" : "46" }, "uris" : [ "http://www.mendeley.com/documents/?uuid=adf49376-9135-4c9e-87f7-a0018c9a9364" ] }, { "id" : "ITEM-2", "itemData" : { "DOI" : "10.1175/JCLI-D-12-00498.1", "ISBN" : "0894-8755\\r1520-0442", "ISSN" : "08948755", "abstract" : "Extratropical cyclone track density, genesis frequency, deepening rate, and maximum intensity distributions over eastern North America and the western North Atlantic were analyzed for 15 Coupled Model Intercomparison Project phase 5 (CMIP5) models for the historical period (1979-2004) and three future periods (2009-2038, 2039-2068, and 2069-2098). The cyclones were identified using an automated tracking algorithm applied to sea-level pressure every 6 hours. The CMIP5 results for the historical period were evaluated using the Climate Forecast System Reanalysis (CFSR). The CMIP5 models were ranked given their track density, intensity, and overall performance for the historical period. It was found that 6 of the top 7 CMIP5 models with the highest spatial resolution were ranked the best overall. These models had less underprediction of cyclone track density, more realistic distribution of intense cyclones along the U.S. East coast, and more realistic cyclogenesis and deepening rates. The best 7 models were used to determine projected future changes in cyclones, which included a 10-30% decrease in cyclone track density and weakening of cyclones over the western Atlantic storm track, while in contrast there is a 10-20% increase in cyclone track density over the eastern U.S., including 10-40% more intense (&lt; 980 hPa) cyclones and 20-40% more rapid deepening rates just inland of the U.S. East coast. Some of the reasons for these CMIP5 model differences were explored for selected models based on model generated Eady growth rate, upper-level jet, surface baroclinicity, and precipitation.", "author" : [ { "dropping-particle" : "", "family" : "Colle", "given" : "Brian A.", "non-dropping-particle" : "", "parse-names" : false, "suffix" : "" }, { "dropping-particle" : "", "family" : "Zhang", "given" : "Zhenhai", "non-dropping-particle" : "", "parse-names" : false, "suffix" : "" }, { "dropping-particle" : "", "family" : "Lombardo", "given" : "Kelly A.", "non-dropping-particle" : "", "parse-names" : false, "suffix" : "" }, { "dropping-particle" : "", "family" : "Chang", "given" : "Edmund", "non-dropping-particle" : "", "parse-names" : false, "suffix" : "" }, { "dropping-particle" : "", "family" : "Liu", "given" : "Ping", "non-dropping-particle" : "", "parse-names" : false, "suffix" : "" }, { "dropping-particle" : "", "family" : "Zhang", "given" : "Minghua", "non-dropping-particle" : "", "parse-names" : false, "suffix" : "" } ], "container-title" : "Journal of Climate", "id" : "ITEM-2", "issued" : { "date-parts" : [ [ "2013" ] ] }, "title" : "Historical evaluation and future prediction of eastern North American and Western Atlantic extratropical cyclones in the CMIP5 models during the cool season", "translator" : [ { "dropping-particle" : "", "family" : "S1904", "given" : "", "non-dropping-particle" : "", "parse-names" : false, "suffix" : "" } ], "type" : "article-journal" }, "uris" : [ "http://www.mendeley.com/documents/?uuid=47ca818a-5b8b-4876-a0ae-523a7e1a8413" ] }, { "id" : "ITEM-3", "itemData" : { "DOI" : "10.22499/3.6602.003", "ISSN" : "22065865", "abstract" : "Due to their large influence on both severe weather and water security along the east coast of Australia, it is increasingly important to understand how East Coast Lows (ECLs) may change over coming decades. Changes in ECLs may occur for a number of reasons including changes in the general atmospheric circulation (e.g. poleward shift of storm tracks) and/or changes in local conditions (e.g. changes in sea surface temperatures). Numerical climate models are the best available tool for studying these changes however, in order to assess future projections, climate model simulations need to be evaluated on how well they represent the historical climatology of ECLs. In this paper, we evaluate the performance of a 15-member ensemble of regional climate model (RCM) simulations to reproduce the climatology of cyclones obtained using three high-resolution reanalysis datasets (ERAInterim, NASA-MERRA and JRA55). The performance of the RCM ensemble is also compared to results obtained from the global datasets that are used to drive the RCM ensemble (four general circulation model simulations and a low resolution reanalysis), to identify whether they offer additional value beyond the driving data. An existing cyclone detection and tracking algorithm is applied to derive a number of ECL characteristics and assess results at a variety of spatial scales. The RCM ensemble offers substantial improvement on the coarse-resolution driving data for most ECL characteristics, with results typically falling within the range of observational uncertainty, instilling confidence for studies of future projections. The study clearly highlights the need to use an ensemble of simulations to obtain reliable projections and a range of possible future changes.", "author" : [ { "dropping-particle" : "", "family" : "Luca", "given" : "Alejandro", "non-dropping-particle" : "Di", "parse-names" : false, "suffix" : "" }, { "dropping-particle" : "", "family" : "Evans", "given" : "Jason J.P.", "non-dropping-particle" : "", "parse-names" : false, "suffix" : "" }, { "dropping-particle" : "", "family" : "Pepler", "given" : "A.S. Acacia", "non-dropping-particle" : "", "parse-names" : false, "suffix" : "" }, { "dropping-particle" : "", "family" : "Alexander", "given" : "L.V. Lisa", "non-dropping-particle" : "", "parse-names" : false, "suffix" : "" }, { "dropping-particle" : "", "family" : "Arg\u00fceso", "given" : "Daniel", "non-dropping-particle" : "", "parse-names" : false, "suffix" : "" } ], "container-title" : "Journal of Southern Hemisphere Earth System Science", "id" : "ITEM-3", "issue" : "2", "issued" : { "date-parts" : [ [ "2016" ] ] }, "page" : "108-124", "title" : "Evaluating the representation of Australian East Coast Lows in a regional climate model ensemble", "translator" : [ { "dropping-particle" : "", "family" : "S64", "given" : "", "non-dropping-particle" : "", "parse-names" : false, "suffix" : "" } ], "type" : "article-journal", "volume" : "66" }, "uris" : [ "http://www.mendeley.com/documents/?uuid=460999cd-8dd9-4663-9136-78c1db26c53f" ] }, { "id" : "ITEM-4", "itemData" : { "DOI" : "10.1175/JCLI-D-12-00501.1", "ISBN" : "10.1175/JCLI-D-12-00501.1", "ISSN" : "0894-8755", "abstract" : "The ability of the climate models participating in phase 5 of the Coupled Model Intercomparison Project (CMIP5) to simulate North Atlantic extratropical cyclones in winter [December\u2013February (DJF)] and summer [June\u2013August (JJA)] is investigated in detail. Cyclones are identified as maxima in T42 vorticity at 850 hPa and their propagation is tracked using an objective feature-tracking algorithm. By comparing the historical CMIP5 simulations (1976\u20132005) and the ECMWF Interim Re-Analysis (ERA-Interim; 1979\u20132008), the authors find that systematic biases affect the number and intensity of North Atlantic cyclones in CMIP5 models. In DJF, the North Atlantic storm track tends to be either too zonal or displaced southward, thus leading to too few and weak cyclones over the Norwegian Sea and too many cyclones in central Europe. In JJA, the position of the North Atlantic storm track is generally well captured but some CMIP5 models underestimate the total number of cyclones. The dynamical intensity of cyclones, as measured by either T42 vorticity at 850 hPa or mean sea level pressure, is too weak in both DJF and JJA. The intensity bias has a hemispheric character, and it cannot be simply attributed to the representation of the North Atlantic large-scale atmospheric state. Despite these biases, the representation of Northern Hemisphere (NH) storm tracks has improved since CMIP3 and some CMIP5 models are able of representing well both the number and the intensity of North Atlantic cyclones. In particular, some of the higher-atmospheric-resolution models tend to have a better representation of the tilt of the North Atlantic storm track and of the intensity of cyclones in DJF.", "author" : [ { "dropping-particle" : "", "family" : "Zappa", "given" : "Giuseppe", "non-dropping-particle" : "", "parse-names" : false, "suffix" : "" }, { "dropping-particle" : "", "family" : "Shaffrey", "given" : "Len C.", "non-dropping-particle" : "", "parse-names" : false, "suffix" : "" }, { "dropping-particle" : "", "family" : "Hodges", "given" : "Kevin I.", "non-dropping-particle" : "", "parse-names" : false, "suffix" : "" } ], "container-title" : "Journal of Climate", "id" : "ITEM-4", "issue" : "15", "issued" : { "date-parts" : [ [ "2013", "8", "1" ] ] }, "page" : "5379-5396", "title" : "The Ability of CMIP5 Models to Simulate North Atlantic Extratropical Cyclones", "translator" : [ { "dropping-particle" : "", "family" : "S2145", "given" : "", "non-dropping-particle" : "", "parse-names" : false, "suffix" : "" } ], "type" : "article-journal", "volume" : "26" }, "uris" : [ "http://www.mendeley.com/documents/?uuid=ede4b1d1-3dbd-4b63-80d2-0ee8384bee40" ] }, { "id" : "ITEM-5", "itemData" : { "DOI" : "10.1007/s00382-017-3634-9", "ISBN" : "0123456789", "ISSN" : "0930-7575", "abstract" : "\u00a9 2017 Springer-Verlag Berlin HeidelbergExplosive extratropical cyclones (EETCs) are rapidly intensifying low pressure systems that generate severe weather along North America\u2019s Atlantic coast. Global climate models (GCMs) tend to simulate too few EETCs, perhaps partly due to their coarse horizontal resolution and poorly resolved moist diabatic processes. This study explores whether dynamical downscaling can reduce EETC frequency biases, and whether this affects future projections of storms along North America\u2019s Atlantic coast. A regional climate model (CanRCM4) is forced with the CanESM2 GCM for the periods 1981 to 2000 and 2081 to 2100. EETCs are tracked from relative vorticity using an objective feature tracking algorithm. CanESM2 simulates 38% fewer EETC tracks compared to reanalysis data, which is consistent with a negative Eady growth rate bias (\u22120.1 day(Formula presented.)). Downscaling CanESM2 with CanRCM4 increases EETC frequency by one third, which reduces the frequency bias to \u221222%, and increases maximum EETC precipitation by 22%. Anthropogenic greenhouse gas forcing is projected to decrease EETC frequency (\u221215%, \u221218%) and Eady growth rate (\u22120.2 day(Formula presented.), \u22120.2 day(Formula presented.)), and increase maximum EETC precipitation (46%, 52%) in CanESM2 and CanRCM4, respectively. The limited effect of dynamical downscaling on EETC frequency projections is consistent with the lack of impact on the maximum Eady growth rate. The coarse spatial resolution of GCMs presents an important limitation for simulating extreme ETCs, but Eady growth rate biases are likely just as relevant. Further bias reductions could be achieved by addressing processes that lead to an underestimation of lower tropospheric meridional temperature gradients.", "author" : [ { "dropping-particle" : "", "family" : "Seiler", "given" : "C.", "non-dropping-particle" : "", "parse-names" : false, "suffix" : "" }, { "dropping-particle" : "", "family" : "Zwiers", "given" : "F. W.", "non-dropping-particle" : "", "parse-names" : false, "suffix" : "" }, { "dropping-particle" : "", "family" : "Hodges", "given" : "K. I.", "non-dropping-particle" : "", "parse-names" : false, "suffix" : "" }, { "dropping-particle" : "", "family" : "Scinocca", "given" : "J. F.", "non-dropping-particle" : "", "parse-names" : false, "suffix" : "" } ], "container-title" : "Climate Dynamics", "id" : "ITEM-5", "issue" : "1-2", "issued" : { "date-parts" : [ [ "2018", "1", "29" ] ] }, "page" : "677-692", "title" : "How does dynamical downscaling affect model biases and future projections of explosive extratropical cyclones along North America\u2019s Atlantic coast?", "translator" : [ { "dropping-particle" : "", "family" : "S2486", "given" : "", "non-dropping-particle" : "", "parse-names" : false, "suffix" : "" } ], "type" : "article-journal", "volume" : "50" }, "uris" : [ "http://www.mendeley.com/documents/?uuid=657039d5-1bcb-4764-b37e-d2e3b55ab303" ] }, { "id" : "ITEM-6",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6", "issue" : "15", "issued" : { "date-parts" : [ [ "2020", "8", "1" ] ] }, "page" : "6315-6343", "title" : "An Overview of the Extratropical Storm Tracks in CMIP6 Historical Simulations", "translator" : [ { "dropping-particle" : "", "family" : "S3471", "given" : "", "non-dropping-particle" : "", "parse-names" : false, "suffix" : "" } ], "type" : "article-journal", "volume" : "33" }, "uris" : [ "http://www.mendeley.com/documents/?uuid=a9a6f709-78a5-48d2-9618-83aee49aeaf2" ] }, { "id" : "ITEM-7", "itemData" : { "DOI" : "10.1088/1748-9326/ab88fa", "ISSN" : "1748-9326", "abstract" : "Bomb cyclones are explosively intensifying extratropical cyclones that can cause severe damage to life and property. However, the poor ability of coarse-resolution climate models to simulate bomb cyclones, including underestimation of the frequency of bomb cyclones, remains a problem. In this study, the dependence of bomb cyclone characteristics on horizontal resolution from 135 to 18 km is investigated by analyzing the outputs of HighResMIP historical simulations of atmospheric general circulation models and four reanalysis datasets. Robust resolution dependence of bomb cyclone characteristics is identified for both the models and the reanalyses. Finer horizontal resolution significantly increases the frequency of bomb cyclones and reduces their average horizontal size. A regression analysis indicates that bomb cyclone frequency is roughly doubled from 140 km to 25 km resolution. The overall increase in bomb cyclone number is associated with a large increase in small bomb cyclones and a moderate decrease in large ones. Bomb cyclones in higher-resolution models are also accompanied by a higher maximum wind speed and more extreme wind events, which is probably related to the increased pressure gradients due to the smaller size of the bomb cyclones. These results imply that high-resolution models should be used for evaluating the impacts of bomb cyclones.", "author" : [ { "dropping-particle" : "", "family" : "Gao", "given" : "Jiaxiang", "non-dropping-particle" : "", "parse-names" : false, "suffix" : "" }, { "dropping-particle" : "", "family" : "Shoshiro", "given" : "Minobe", "non-dropping-particle" : "", "parse-names" : false, "suffix" : "" }, { "dropping-particle" : "", "family" : "Roberts", "given" : "Malcolm J", "non-dropping-particle" : "", "parse-names" : false, "suffix" : "" }, { "dropping-particle" : "", "family" : "Haarsma", "given" : "Rei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coccimarro", "given" : "Enrico", "non-dropping-particle" : "", "parse-names" : false, "suffix" : "" }, { "dropping-particle" : "", "family" : "Terray", "given" : "Laurent", "non-dropping-particle" : "", "parse-names" : false, "suffix" : "" }, { "dropping-particle" : "", "family" : "Vanni\u00e8re", "given" : "Beno\u00eet", "non-dropping-particle" : "", "parse-names" : false, "suffix" : "" }, { "dropping-particle" : "", "family" : "Vidale", "given" : "Pier Luigi", "non-dropping-particle" : "", "parse-names" : false, "suffix" : "" } ], "container-title" : "Environmental Research Letters", "id" : "ITEM-7", "issue" : "8", "issued" : { "date-parts" : [ [ "2020", "7", "24" ] ] }, "page" : "084001", "title" : "Influence of model resolution on bomb cyclones revealed by HighResMIP-PRIMAVERA simulations", "translator" : [ { "dropping-particle" : "", "family" : "S3410", "given" : "", "non-dropping-particle" : "", "parse-names" : false, "suffix" : "" } ], "type" : "article-journal", "volume" : "15" }, "uris" : [ "http://www.mendeley.com/documents/?uuid=265c2b51-ff99-4fe1-89cd-ae4e6dc5a6dc" ] } ], "mendeley" : { "formattedCitation" : "(Colle et al., 2013; Zappa et al., 2013a; Di Luca et al., 2016; Trzeciak et al., 2016; Seiler et al., 2018; Gao et al., 2020; Priestley et al., 2020)", "plainTextFormattedCitation" : "(Colle et al., 2013; Zappa et al., 2013a; Di Luca et al., 2016; Trzeciak et al., 2016; Seiler et al., 2018; Gao et al., 2020; Priestley et al., 2020)", "previouslyFormattedCitation" : "(Colle et al., 2013; Zappa et al., 2013a; Di Luca et al., 2016; Trzeciak et al., 2016; Seiler et al., 2018; Gao et al., 2020; Priestley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Colle et al., 2013; Zappa et al., 2013a; Di Luca et al., 2016; Trzeciak et al., 2016; Seiler et al., 2018; Gao et al., 2020; Priestley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The improvement by higher-resolution models is found even when comparing models and reanalyses after postprocessing data to a common resolution </w:t>
      </w:r>
      <w:r w:rsidRPr="00D424AA">
        <w:rPr>
          <w:rFonts w:cs="Times New Roman"/>
          <w:lang w:val="en-GB"/>
        </w:rPr>
        <w:fldChar w:fldCharType="begin" w:fldLock="1"/>
      </w:r>
      <w:r w:rsidR="00417CA4">
        <w:rPr>
          <w:rFonts w:cs="Times New Roman"/>
          <w:lang w:val="en-GB"/>
        </w:rPr>
        <w:instrText>ADDIN CSL_CITATION { "citationItems" : [ { "id" : "ITEM-1", "itemData" : { "DOI" : "10.1175/JCLI-D-12-00501.1", "ISBN" : "10.1175/JCLI-D-12-00501.1", "ISSN" : "0894-8755", "abstract" : "The ability of the climate models participating in phase 5 of the Coupled Model Intercomparison Project (CMIP5) to simulate North Atlantic extratropical cyclones in winter [December\u2013February (DJF)] and summer [June\u2013August (JJA)] is investigated in detail. Cyclones are identified as maxima in T42 vorticity at 850 hPa and their propagation is tracked using an objective feature-tracking algorithm. By comparing the historical CMIP5 simulations (1976\u20132005) and the ECMWF Interim Re-Analysis (ERA-Interim; 1979\u20132008), the authors find that systematic biases affect the number and intensity of North Atlantic cyclones in CMIP5 models. In DJF, the North Atlantic storm track tends to be either too zonal or displaced southward, thus leading to too few and weak cyclones over the Norwegian Sea and too many cyclones in central Europe. In JJA, the position of the North Atlantic storm track is generally well captured but some CMIP5 models underestimate the total number of cyclones. The dynamical intensity of cyclones, as measured by either T42 vorticity at 850 hPa or mean sea level pressure, is too weak in both DJF and JJA. The intensity bias has a hemispheric character, and it cannot be simply attributed to the representation of the North Atlantic large-scale atmospheric state. Despite these biases, the representation of Northern Hemisphere (NH) storm tracks has improved since CMIP3 and some CMIP5 models are able of representing well both the number and the intensity of North Atlantic cyclones. In particular, some of the higher-atmospheric-resolution models tend to have a better representation of the tilt of the North Atlantic storm track and of the intensity of cyclones in DJF.", "author" : [ { "dropping-particle" : "", "family" : "Zappa", "given" : "Giuseppe", "non-dropping-particle" : "", "parse-names" : false, "suffix" : "" }, { "dropping-particle" : "", "family" : "Shaffrey", "given" : "Len C.", "non-dropping-particle" : "", "parse-names" : false, "suffix" : "" }, { "dropping-particle" : "", "family" : "Hodges", "given" : "Kevin I.", "non-dropping-particle" : "", "parse-names" : false, "suffix" : "" } ], "container-title" : "Journal of Climate", "id" : "ITEM-1", "issue" : "15", "issued" : { "date-parts" : [ [ "2013", "8", "1" ] ] }, "page" : "5379-5396", "title" : "The Ability of CMIP5 Models to Simulate North Atlantic Extratropical Cyclones", "translator" : [ { "dropping-particle" : "", "family" : "S2145", "given" : "", "non-dropping-particle" : "", "parse-names" : false, "suffix" : "" } ], "type" : "article-journal", "volume" : "26" }, "uris" : [ "http://www.mendeley.com/documents/?uuid=ede4b1d1-3dbd-4b63-80d2-0ee8384bee40" ] }, { "id" : "ITEM-2",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2", "issue" : "15", "issued" : { "date-parts" : [ [ "2020", "8", "1" ] ] }, "page" : "6315-6343", "title" : "An Overview of the Extratropical Storm Tracks in CMIP6 Historical Simulations", "translator" : [ { "dropping-particle" : "", "family" : "S3471", "given" : "", "non-dropping-particle" : "", "parse-names" : false, "suffix" : "" } ], "type" : "article-journal", "volume" : "33" }, "uris" : [ "http://www.mendeley.com/documents/?uuid=a9a6f709-78a5-48d2-9618-83aee49aeaf2" ] }, { "id" : "ITEM-3", "itemData" : { "DOI" : "10.22499/3.6602.003", "ISSN" : "22065865", "abstract" : "Due to their large influence on both severe weather and water security along the east coast of Australia, it is increasingly important to understand how East Coast Lows (ECLs) may change over coming decades. Changes in ECLs may occur for a number of reasons including changes in the general atmospheric circulation (e.g. poleward shift of storm tracks) and/or changes in local conditions (e.g. changes in sea surface temperatures). Numerical climate models are the best available tool for studying these changes however, in order to assess future projections, climate model simulations need to be evaluated on how well they represent the historical climatology of ECLs. In this paper, we evaluate the performance of a 15-member ensemble of regional climate model (RCM) simulations to reproduce the climatology of cyclones obtained using three high-resolution reanalysis datasets (ERAInterim, NASA-MERRA and JRA55). The performance of the RCM ensemble is also compared to results obtained from the global datasets that are used to drive the RCM ensemble (four general circulation model simulations and a low resolution reanalysis), to identify whether they offer additional value beyond the driving data. An existing cyclone detection and tracking algorithm is applied to derive a number of ECL characteristics and assess results at a variety of spatial scales. The RCM ensemble offers substantial improvement on the coarse-resolution driving data for most ECL characteristics, with results typically falling within the range of observational uncertainty, instilling confidence for studies of future projections. The study clearly highlights the need to use an ensemble of simulations to obtain reliable projections and a range of possible future changes.", "author" : [ { "dropping-particle" : "", "family" : "Luca", "given" : "Alejandro", "non-dropping-particle" : "Di", "parse-names" : false, "suffix" : "" }, { "dropping-particle" : "", "family" : "Evans", "given" : "Jason J.P.", "non-dropping-particle" : "", "parse-names" : false, "suffix" : "" }, { "dropping-particle" : "", "family" : "Pepler", "given" : "A.S. Acacia", "non-dropping-particle" : "", "parse-names" : false, "suffix" : "" }, { "dropping-particle" : "", "family" : "Alexander", "given" : "L.V. Lisa", "non-dropping-particle" : "", "parse-names" : false, "suffix" : "" }, { "dropping-particle" : "", "family" : "Arg\u00fceso", "given" : "Daniel", "non-dropping-particle" : "", "parse-names" : false, "suffix" : "" } ], "container-title" : "Journal of Southern Hemisphere Earth System Science", "id" : "ITEM-3", "issue" : "2", "issued" : { "date-parts" : [ [ "2016" ] ] }, "page" : "108-124", "title" : "Evaluating the representation of Australian East Coast Lows in a regional climate model ensemble", "translator" : [ { "dropping-particle" : "", "family" : "S64", "given" : "", "non-dropping-particle" : "", "parse-names" : false, "suffix" : "" } ], "type" : "article-journal", "volume" : "66" }, "uris" : [ "http://www.mendeley.com/documents/?uuid=460999cd-8dd9-4663-9136-78c1db26c53f" ] } ], "mendeley" : { "formattedCitation" : "(Zappa et al., 2013a; Di Luca et al., 2016; Priestley et al., 2020)", "plainTextFormattedCitation" : "(Zappa et al., 2013a; Di Luca et al., 2016; Priestley et al., 2020)", "previouslyFormattedCitation" : "(Zappa et al., 2013a; Di Luca et al., 2016; Priestley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Zappa et al., 2013a; Di Luca et al., 2016; Priestley et al., 2020)</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The systematic bias in the intensity of ETCs has also been linked to the inability of current climate models to well resolve diabatic processes, particularly those related to the release of latent heat </w:t>
      </w:r>
      <w:r w:rsidRPr="00D424AA">
        <w:rPr>
          <w:rFonts w:cs="Times New Roman"/>
          <w:lang w:val="en-GB"/>
        </w:rPr>
        <w:fldChar w:fldCharType="begin" w:fldLock="1"/>
      </w:r>
      <w:r w:rsidR="00FF6231">
        <w:rPr>
          <w:rFonts w:cs="Times New Roman"/>
          <w:lang w:val="en-GB"/>
        </w:rPr>
        <w:instrText>ADDIN CSL_CITATION { "citationItems" : [ { "id" : "ITEM-1", "itemData" : { "DOI" : "10.1007/s00382-015-2777-9", "ISSN" : "14320894", "abstract" : "Cyclonic windstorms are one of the most important natural hazards for Europe, but robust climate projections of the position and the strength of the North Atlantic storm track are not yet possible, bearing significant risks to European societies and the (re)insurance industry. Previous studies addressing the problem of climate model uncertainty through statistical comparisons of simulations of the current climate with (re-)analysis data show large disagreement between different climate models, differ- ent ensemble members of the same model and observed climatologies of intense cyclones. One weakness of such evaluations lies in the difficulty to separate influences of the climate model\u2019s basic state from the influence of fast processes on the development of the most intense storms, which could create compensating effects and therefore sug- gest higher reliability than there really is. This work aims to shed new light into this problem through a cost-effective \u201cseamless\u201d approach of hindcasting 20 historical severe storms with the two global climate models, ECHAM6 and GA4 configuration of the Met Office Unified Model, run in a numerical weather prediction mode using different lead times, and horizontal and vertical resolutions. These runs are then compared to re-analysis data. The main conclu- sions from this work are: (a) objectively identified cyclone tracks are represented satisfactorily by most hindcasts; (b) sensitivity to vertical resolution is low; (c) cyclone depth is systematically under-predicted for a coarse resolution of T63 by both climate models; (d) no systematic bias is found for the higher resolution of T127 out to about three days, demonstrating that climate models are in fact able to represent the complex dynamics of explosively deepen- ing cyclones well, if given the correct initial conditions; (e) an analysis using a recently developed diagnostic tool based on the surface pressure tendency equation points to too weak diabatic processes, mainly latent heating, as the main source for the under-prediction in the coarse-resolu- tion runs. Finally, an interesting implication of these results is that the too low number of deep cyclones in many free- running climate simulations may therefore be related to an insufficient number of storm-prone initial conditions. This question will be addressed in future work.", "author" : [ { "dropping-particle" : "", "family" : "Trzeciak", "given" : "Tomasz M.", "non-dropping-particle" : "", "parse-names" : false, "suffix" : "" }, { "dropping-particle" : "", "family" : "Knippertz", "given" : "Peter", "non-dropping-particle" : "", "parse-names" : false, "suffix" : "" }, { "dropping-particle" : "", "family" : "Pirret", "given" : "Jennifer S.R.", "non-dropping-particle" : "", "parse-names" : false, "suffix" : "" }, { "dropping-particle" : "", "family" : "Williams", "given" : "Keith D.", "non-dropping-particle" : "", "parse-names" : false, "suffix" : "" } ], "container-title" : "Climate Dynamics", "id" : "ITEM-1", "issue" : "11-12", "issued" : { "date-parts" : [ [ "2016" ] ] }, "page" : "3431-3451", "publisher" : "Springer Berlin Heidelberg", "title" : "Can we trust climate models to realistically represent severe European windstorms?", "translator" : [ { "dropping-particle" : "", "family" : "S1917", "given" : "", "non-dropping-particle" : "", "parse-names" : false, "suffix" : "" } ], "type" : "article-journal", "volume" : "46" }, "uris" : [ "http://www.mendeley.com/documents/?uuid=adf49376-9135-4c9e-87f7-a0018c9a9364" ] }, { "id" : "ITEM-2", "itemData" : { "DOI" : "10.1175/JAS-D-12-0226.1", "ISBN" : "0022-4928", "ISSN" : "0022-4928", "abstract" : "Theoretical, observational, and modeling studies have established an important role for latent heating in midlatitude cyclone development. Models simulate some contribution from condensational heating to cyclogenesis, even with relatively coarse grid spacing (on the order of 100 km). Our goal is to more accurately assess the diabatic contribution to storm-track dynamics and cyclogenesis while bridging the gap between climate modeling and synoptic dynamics. This study uses Weather Research and Forecasting model (WRF) simulations with 120- and 20-km grid spacing to demonstrate the importance of resolving additional mesoscale features that are associated with intense precipitation and latent heat release within extratropical cyclones. Sensitivity to resolution is demonstrated first with a case study, followed by analyses of 10 simulated winters over the North Atlantic storm track. Potential vorticity diagnostics are employed to isolate the influences of latent heating on storm dynamics, and terms in the Lorenz energy cycle are analyzed to determine the resulting influences on the storm track. The authors find that the intensities of individual storms and their aggregate behavior in the storm track are strongly sensitive to horizontal resolution. An enhanced positive feedback between cyclone intensification and latent heat release is seen at higher resolution, resulting in a systematic increase in eddy intensity and a stronger storm track relative to the coarser simulations. These results have implications for general circulation models and their projections of climate change.", "author" : [ { "dropping-particle" : "", "family" : "Willison", "given" : "Jeff", "non-dropping-particle" : "", "parse-names" : false, "suffix" : "" }, { "dropping-particle" : "", "family" : "Robinson", "given" : "Walter A.", "non-dropping-particle" : "", "parse-names" : false, "suffix" : "" }, { "dropping-particle" : "", "family" : "Lackmann", "given" : "Gary M.", "non-dropping-particle" : "", "parse-names" : false, "suffix" : "" } ], "container-title" : "Journal of the Atmospheric Sciences", "id" : "ITEM-2", "issue" : "7", "issued" : { "date-parts" : [ [ "2013" ] ] }, "page" : "2234-2250", "title" : "The Importance of Resolving Mesoscale Latent Heating in the North Atlantic Storm Track", "translator" : [ { "dropping-particle" : "", "family" : "S515", "given" : "", "non-dropping-particle" : "", "parse-names" : false, "suffix" : "" } ], "type" : "article-journal", "volume" : "70" }, "uris" : [ "http://www.mendeley.com/documents/?uuid=baecdc02-cfb2-45b0-a900-80c0f0f3ff4d" ] } ], "mendeley" : { "formattedCitation" : "(Willison et al., 2013; Trzeciak et al., 2016)", "plainTextFormattedCitation" : "(Willison et al., 2013; Trzeciak et al., 2016)", "previouslyFormattedCitation" : "(Willison et al., 2013; Trzeciak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illison et al., 2013; Trzeciak et al., 2016)</w:t>
      </w:r>
      <w:r w:rsidRPr="00D424AA">
        <w:rPr>
          <w:rFonts w:cs="Times New Roman"/>
          <w:lang w:val="en-GB"/>
        </w:rPr>
        <w:fldChar w:fldCharType="end"/>
      </w:r>
      <w:r w:rsidRPr="00841A35">
        <w:rPr>
          <w:rFonts w:cs="Times New Roman"/>
          <w:lang w:val="en-GB"/>
        </w:rPr>
        <w:t xml:space="preserve"> and the formation of clouds </w:t>
      </w:r>
      <w:r w:rsidRPr="00D424AA">
        <w:rPr>
          <w:rFonts w:cs="Times New Roman"/>
          <w:lang w:val="en-GB"/>
        </w:rPr>
        <w:fldChar w:fldCharType="begin" w:fldLock="1"/>
      </w:r>
      <w:r w:rsidR="00FF6231">
        <w:rPr>
          <w:rFonts w:cs="Times New Roman"/>
          <w:lang w:val="en-GB"/>
        </w:rPr>
        <w:instrText>ADDIN CSL_CITATION { "citationItems" : [ { "id" : "ITEM-1", "itemData" : { "DOI" : "10.1002/2013JD020699", "ISSN" : "2169-8996", "abstract" : "The representation of clouds over the Southern Ocean in contemporary climate models remains a major challenge. A major dynamical influence on the structure of clouds is the passage of extratropical cyclones. They exert significant dynamical influences on the clouds in the dynamically active frontal regions as well as in the dynamically suppressed regions ahead and behind the cyclones. A cyclone compositing methodology is applied to a reanalysis and vertical profiles of cloudiness from CloudSat/CALIPSO to quantify the relationship between clouds and dynamics in extratropical cyclones over the Southern Ocean. It is found that the range of cloud fraction, vertical motion and relative humidity changes considerably with height. There is a strong quasi-linear relationship between the three variables which changes with altitude. After establishing the observed relationships, the methodology is applied to the Australian Community Climate and Earth System Simulator (ACCESS) to evaluate the model's ability to simulate the identified cloud-dynamics relationships. While the model is able to qualitatively reproduce the overall cloud structure, the circulation around the cyclone is generally too weak. As a result, the model fails to represent the observed cloud to dynamics relationship. This wrong relationship in the model lead to a misrepresentation of the cloud field manifested as either an error in the cloud fraction or as simulating the \" right\" clouds for the \" wrong\" reason. The result underscores the importance of relationship-oriented model evaluation techniques over simpleright-or-wrong assessments.", "author" : [ { "dropping-particle" : "", "family" : "Govekar", "given" : "Pallavi D.", "non-dropping-particle" : "", "parse-names" : false, "suffix" : "" }, { "dropping-particle" : "", "family" : "Jakob", "given" : "Christian", "non-dropping-particle" : "", "parse-names" : false, "suffix" : "" }, { "dropping-particle" : "", "family" : "Catto", "given" : "Jennifer", "non-dropping-particle" : "", "parse-names" : false, "suffix" : "" } ], "container-title" : "Journal of Geophysical Research: Atmospheres", "id" : "ITEM-1", "issued" : { "date-parts" : [ [ "2014" ] ] }, "title" : "The relationship between clouds and dynamics in Southern Hemisphere extratropical cyclones in the real world and a climate model", "translator" : [ { "dropping-particle" : "", "family" : "S1909", "given" : "", "non-dropping-particle" : "", "parse-names" : false, "suffix" : "" } ], "type" : "article-journal" }, "uris" : [ "http://www.mendeley.com/documents/?uuid=09620b39-e012-4059-916f-3d2e9ec7ffbb" ] } ], "mendeley" : { "formattedCitation" : "(Govekar et al., 2014)", "plainTextFormattedCitation" : "(Govekar et al., 2014)", "previouslyFormattedCitation" : "(Govekar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ovekar et al., 2014)</w:t>
      </w:r>
      <w:r w:rsidRPr="00D424AA">
        <w:rPr>
          <w:rFonts w:cs="Times New Roman"/>
          <w:lang w:val="en-GB"/>
        </w:rPr>
        <w:fldChar w:fldCharType="end"/>
      </w:r>
      <w:r w:rsidRPr="00841A35">
        <w:rPr>
          <w:rFonts w:cs="Times New Roman"/>
          <w:lang w:val="en-GB"/>
        </w:rPr>
        <w:t xml:space="preserve">. There is </w:t>
      </w:r>
      <w:r w:rsidRPr="00D424AA">
        <w:rPr>
          <w:rFonts w:cs="Times New Roman"/>
          <w:i/>
          <w:iCs/>
          <w:lang w:val="en-GB"/>
        </w:rPr>
        <w:t>medium confidence</w:t>
      </w:r>
      <w:r w:rsidRPr="00D424AA">
        <w:rPr>
          <w:rFonts w:cs="Times New Roman"/>
          <w:lang w:val="en-GB"/>
        </w:rPr>
        <w:t xml:space="preserve"> that climate models simulate well the spatial distribution of precipitation associated with ETCs over the Northern Hemisphere, together with some of the main features of the ETC life cycle, including the maximum in precipitation occurring just before the peak in dynamical intensity (e.g., vorticity) as observed in a reanalysis and observations </w:t>
      </w:r>
      <w:r w:rsidRPr="00D424AA">
        <w:rPr>
          <w:rFonts w:cs="Times New Roman"/>
          <w:lang w:val="en-GB"/>
        </w:rPr>
        <w:fldChar w:fldCharType="begin" w:fldLock="1"/>
      </w:r>
      <w:r w:rsidR="00FF6231">
        <w:rPr>
          <w:rFonts w:cs="Times New Roman"/>
          <w:lang w:val="en-GB"/>
        </w:rPr>
        <w:instrText>ADDIN CSL_CITATION { "citationItems" : [ { "id" : "ITEM-1", "itemData" : { "DOI" : "10.1088/1748-9326/aaed59", "ISSN" : "17489326", "abstract" : "For the Northern Hemisphere extratropics, changes in the mid-latitude storm tracks are key to understanding the impacts of climate warming, but projections of their future location in current climate models are affected by large uncertainty. Here, we show that in spite of this uncertainty in the atmospheric circulation response to warming, by analysing the behaviour of the storms (or extratropical cyclones) themselves, projections of change in the number of the most intensely precipitating extratropical cyclones are substantial and consistent across models. In particular, we show large increases in the frequency of extreme extratropical cyclones (those above the present day 99th percentile of precipitation intensity) by the end of the century. In both Europe and North America, these intensely precipitating extratropical cyclones are projected to more than triple in number by the end of the century unless greenhouse gas emissions are mitigated. Such changes in extratropical cyclone behaviour may have major impacts on society given intensely precipitating extratropical cyclones are responsible for many large-scale flooding events, and associated severe economic losses, in these regions.", "author" : [ { "dropping-particle" : "", "family" : "Hawcroft", "given" : "Matt", "non-dropping-particle" : "", "parse-names" : false, "suffix" : "" }, { "dropping-particle" : "", "family" : "Walsh", "given" : "Ella", "non-dropping-particle" : "", "parse-names" : false, "suffix" : "" }, { "dropping-particle" : "", "family" : "Hodges", "given" : "Kevin", "non-dropping-particle" : "", "parse-names" : false, "suffix" : "" }, { "dropping-particle" : "", "family" : "Zappa", "given" : "Giuseppe", "non-dropping-particle" : "", "parse-names" : false, "suffix" : "" } ], "container-title" : "Environmental Research Letters", "id" : "ITEM-1", "issue" : "12", "issued" : { "date-parts" : [ [ "2018" ] ] }, "publisher" : "IOP Publishing", "title" : "Significantly increased extreme precipitation expected in Europe and North America from extratropical cyclones", "translator" : [ { "dropping-particle" : "", "family" : "S1915", "given" : "", "non-dropping-particle" : "", "parse-names" : false, "suffix" : "" } ], "type" : "article-journal", "volume" : "13" }, "uris" : [ "http://www.mendeley.com/documents/?uuid=4cba3159-bea4-48e6-9fcd-c09f090cb974" ] } ], "mendeley" : { "formattedCitation" : "(Hawcroft et al., 2018)", "plainTextFormattedCitation" : "(Hawcroft et al., 2018)", "previouslyFormattedCitation" : "(Hawcroft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wcroft et al., 2018)</w:t>
      </w:r>
      <w:r w:rsidRPr="00D424AA">
        <w:rPr>
          <w:rFonts w:cs="Times New Roman"/>
          <w:lang w:val="en-GB"/>
        </w:rPr>
        <w:fldChar w:fldCharType="end"/>
      </w:r>
      <w:r w:rsidRPr="00841A35">
        <w:rPr>
          <w:rFonts w:cs="Times New Roman"/>
          <w:lang w:val="en-GB"/>
        </w:rPr>
        <w:t xml:space="preserve">. There is, however, large observational uncertainty in ETC-associated precipitation </w:t>
      </w:r>
      <w:r w:rsidRPr="00D424AA">
        <w:rPr>
          <w:rFonts w:cs="Times New Roman"/>
          <w:lang w:val="en-GB"/>
        </w:rPr>
        <w:fldChar w:fldCharType="begin" w:fldLock="1"/>
      </w:r>
      <w:r w:rsidR="00FF6231">
        <w:rPr>
          <w:rFonts w:cs="Times New Roman"/>
          <w:lang w:val="en-GB"/>
        </w:rPr>
        <w:instrText>ADDIN CSL_CITATION { "citationItems" : [ { "id" : "ITEM-1", "itemData" : { "DOI" : "10.1088/1748-9326/aaed59", "ISSN" : "17489326", "abstract" : "For the Northern Hemisphere extratropics, changes in the mid-latitude storm tracks are key to understanding the impacts of climate warming, but projections of their future location in current climate models are affected by large uncertainty. Here, we show that in spite of this uncertainty in the atmospheric circulation response to warming, by analysing the behaviour of the storms (or extratropical cyclones) themselves, projections of change in the number of the most intensely precipitating extratropical cyclones are substantial and consistent across models. In particular, we show large increases in the frequency of extreme extratropical cyclones (those above the present day 99th percentile of precipitation intensity) by the end of the century. In both Europe and North America, these intensely precipitating extratropical cyclones are projected to more than triple in number by the end of the century unless greenhouse gas emissions are mitigated. Such changes in extratropical cyclone behaviour may have major impacts on society given intensely precipitating extratropical cyclones are responsible for many large-scale flooding events, and associated severe economic losses, in these regions.", "author" : [ { "dropping-particle" : "", "family" : "Hawcroft", "given" : "Matt", "non-dropping-particle" : "", "parse-names" : false, "suffix" : "" }, { "dropping-particle" : "", "family" : "Walsh", "given" : "Ella", "non-dropping-particle" : "", "parse-names" : false, "suffix" : "" }, { "dropping-particle" : "", "family" : "Hodges", "given" : "Kevin", "non-dropping-particle" : "", "parse-names" : false, "suffix" : "" }, { "dropping-particle" : "", "family" : "Zappa", "given" : "Giuseppe", "non-dropping-particle" : "", "parse-names" : false, "suffix" : "" } ], "container-title" : "Environmental Research Letters", "id" : "ITEM-1", "issue" : "12", "issued" : { "date-parts" : [ [ "2018" ] ] }, "publisher" : "IOP Publishing", "title" : "Significantly increased extreme precipitation expected in Europe and North America from extratropical cyclones", "translator" : [ { "dropping-particle" : "", "family" : "S1915", "given" : "", "non-dropping-particle" : "", "parse-names" : false, "suffix" : "" } ], "type" : "article-journal", "volume" : "13" }, "uris" : [ "http://www.mendeley.com/documents/?uuid=4cba3159-bea4-48e6-9fcd-c09f090cb974" ] } ], "mendeley" : { "formattedCitation" : "(Hawcroft et al., 2018)", "plainTextFormattedCitation" : "(Hawcroft et al., 2018)", "previouslyFormattedCitation" : "(Hawcroft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wcroft et al., 2018)</w:t>
      </w:r>
      <w:r w:rsidRPr="00D424AA">
        <w:rPr>
          <w:rFonts w:cs="Times New Roman"/>
          <w:lang w:val="en-GB"/>
        </w:rPr>
        <w:fldChar w:fldCharType="end"/>
      </w:r>
      <w:r w:rsidRPr="00841A35">
        <w:rPr>
          <w:rFonts w:cs="Times New Roman"/>
          <w:lang w:val="en-GB"/>
        </w:rPr>
        <w:t xml:space="preserve"> and limitations in the simulation of frontal precipitation, including too low rainfall intensity over mid-latitude oceanic areas in both hemispheres </w:t>
      </w:r>
      <w:r w:rsidRPr="00D424AA">
        <w:rPr>
          <w:rFonts w:cs="Times New Roman"/>
          <w:lang w:val="en-GB"/>
        </w:rPr>
        <w:fldChar w:fldCharType="begin" w:fldLock="1"/>
      </w:r>
      <w:r w:rsidR="00FF6231">
        <w:rPr>
          <w:rFonts w:cs="Times New Roman"/>
          <w:lang w:val="en-GB"/>
        </w:rPr>
        <w:instrText>ADDIN CSL_CITATION { "citationItems" : [ { "id" : "ITEM-1", "itemData" : { "DOI" : "10.1002/2015GL066015", "ISSN" : "19448007", "abstract" : "Much of the day-to-day variability of rainfall in the midlatitudes is controlled by the passage of extratropical cyclones and their related fronts. A good representation of fronts and their associated rainfall in climate models is essential to have confidence in future projections of midlatitude precipitation. An objective front identification method has been applied to the data from ERA-Interim and 18 Coupled Model Intercomparison Project, version 5 (CMIP5) models and the fronts linked with daily precipitation estimates to investigate how winter front-related precipitation is represented in the models. While the front frequency is well represented, the frequency of frontal precipitation is too high and the intensity is too low, thus adding little bias to the rainfall total. Although the intensity of the modeled frontal precipitation is too low, the intensity of other precipitation is even lower; thus, the ratio of frontal precipitation to total precipitation is higher in the models than in the reanalysis.", "author" : [ { "dropping-particle" : "", "family" : "Catto", "given" : "J. L.", "non-dropping-particle" : "", "parse-names" : false, "suffix" : "" }, { "dropping-particle" : "", "family" : "Jakob", "given" : "C.", "non-dropping-particle" : "", "parse-names" : false, "suffix" : "" }, { "dropping-particle" : "", "family" : "Nicholls", "given" : "N.", "non-dropping-particle" : "", "parse-names" : false, "suffix" : "" } ], "container-title" : "Geophysical Research Letters", "id" : "ITEM-1", "issued" : { "date-parts" : [ [ "2015" ] ] }, "title" : "Can the CMIP5 models represent winter frontal precipitation?", "translator" : [ { "dropping-particle" : "", "family" : "S1898", "given" : "", "non-dropping-particle" : "", "parse-names" : false, "suffix" : "" } ], "type" : "article-journal" }, "uris" : [ "http://www.mendeley.com/documents/?uuid=c9434bad-6432-4641-92fd-70786c6aa4ec" ] } ], "mendeley" : { "formattedCitation" : "(Catto et al., 2015)", "plainTextFormattedCitation" : "(Catto et al., 2015)", "previouslyFormattedCitation" : "(Catto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atto et al., 2015)</w:t>
      </w:r>
      <w:r w:rsidRPr="00D424AA">
        <w:rPr>
          <w:rFonts w:cs="Times New Roman"/>
          <w:lang w:val="en-GB"/>
        </w:rPr>
        <w:fldChar w:fldCharType="end"/>
      </w:r>
      <w:r w:rsidRPr="00841A35">
        <w:rPr>
          <w:rFonts w:cs="Times New Roman"/>
          <w:lang w:val="en-GB"/>
        </w:rPr>
        <w:t>.</w:t>
      </w:r>
    </w:p>
    <w:p w14:paraId="7121F57A" w14:textId="3B595A82" w:rsidR="007A1008" w:rsidRDefault="007A1008" w:rsidP="00D424AA">
      <w:pPr>
        <w:rPr>
          <w:rFonts w:cs="Times New Roman"/>
          <w:lang w:val="en-GB"/>
        </w:rPr>
      </w:pPr>
    </w:p>
    <w:p w14:paraId="6DF1F395" w14:textId="77777777" w:rsidR="0012500E" w:rsidRPr="00D424AA" w:rsidRDefault="0012500E" w:rsidP="00D424AA">
      <w:pPr>
        <w:rPr>
          <w:rFonts w:cs="Times New Roman"/>
          <w:lang w:val="en-GB"/>
        </w:rPr>
      </w:pPr>
    </w:p>
    <w:p w14:paraId="3ED32ACD" w14:textId="77777777" w:rsidR="007A1008" w:rsidRPr="00D424AA" w:rsidRDefault="007A1008" w:rsidP="00D424AA">
      <w:pPr>
        <w:pStyle w:val="AR6Chap11Level311111"/>
        <w:rPr>
          <w:rFonts w:cs="Times New Roman"/>
          <w:lang w:val="en-GB"/>
        </w:rPr>
      </w:pPr>
      <w:bookmarkStart w:id="2703" w:name="_Toc70703049"/>
      <w:r w:rsidRPr="00D424AA">
        <w:rPr>
          <w:rFonts w:cs="Times New Roman"/>
          <w:lang w:val="en-GB"/>
        </w:rPr>
        <w:t>Detection and attribution, event attribution</w:t>
      </w:r>
      <w:bookmarkEnd w:id="2703"/>
    </w:p>
    <w:p w14:paraId="461DE073" w14:textId="77777777" w:rsidR="007A1008" w:rsidRPr="00D424AA" w:rsidRDefault="007A1008" w:rsidP="00D424AA">
      <w:pPr>
        <w:rPr>
          <w:rFonts w:cs="Times New Roman"/>
          <w:lang w:val="en-GB" w:eastAsia="en-US"/>
        </w:rPr>
      </w:pPr>
    </w:p>
    <w:p w14:paraId="03387DCA" w14:textId="7A7A1DEC" w:rsidR="007A1008" w:rsidRPr="00D424AA" w:rsidRDefault="009123E5" w:rsidP="00D424AA">
      <w:pPr>
        <w:rPr>
          <w:rFonts w:cs="Times New Roman"/>
          <w:lang w:val="en-GB" w:eastAsia="en-US"/>
        </w:rPr>
      </w:pPr>
      <w:r>
        <w:rPr>
          <w:rFonts w:cs="Times New Roman"/>
          <w:lang w:val="en-GB" w:eastAsia="en-US"/>
        </w:rPr>
        <w:t>Chapter 3 (</w:t>
      </w:r>
      <w:r w:rsidR="007A1008" w:rsidRPr="00D424AA">
        <w:rPr>
          <w:rFonts w:cs="Times New Roman"/>
          <w:lang w:val="en-GB" w:eastAsia="en-US"/>
        </w:rPr>
        <w:t>Section 3.3.3.3</w:t>
      </w:r>
      <w:r>
        <w:rPr>
          <w:rFonts w:cs="Times New Roman"/>
          <w:lang w:val="en-GB" w:eastAsia="en-US"/>
        </w:rPr>
        <w:t>)</w:t>
      </w:r>
      <w:r w:rsidR="007A1008" w:rsidRPr="00D424AA">
        <w:rPr>
          <w:rFonts w:cs="Times New Roman"/>
          <w:lang w:val="en-GB" w:eastAsia="en-US"/>
        </w:rPr>
        <w:t xml:space="preserve"> concluded that there is </w:t>
      </w:r>
      <w:r w:rsidR="007A1008" w:rsidRPr="00D424AA">
        <w:rPr>
          <w:rFonts w:cs="Times New Roman"/>
          <w:i/>
          <w:iCs/>
          <w:lang w:val="en-GB" w:eastAsia="en-US" w:bidi="th-TH"/>
        </w:rPr>
        <w:t>low confidence</w:t>
      </w:r>
      <w:r w:rsidR="007A1008" w:rsidRPr="00D424AA">
        <w:rPr>
          <w:rFonts w:cs="Times New Roman"/>
          <w:lang w:val="en-GB" w:eastAsia="en-US"/>
        </w:rPr>
        <w:t xml:space="preserve"> in the attribution of observed changes in the number of ETCs in the Northern Hemisphere and that there is </w:t>
      </w:r>
      <w:r w:rsidR="007A1008" w:rsidRPr="00D424AA">
        <w:rPr>
          <w:rFonts w:cs="Times New Roman"/>
          <w:i/>
          <w:iCs/>
          <w:lang w:val="en-GB" w:eastAsia="en-US" w:bidi="th-TH"/>
        </w:rPr>
        <w:t>high confidence</w:t>
      </w:r>
      <w:r w:rsidR="007A1008" w:rsidRPr="00D424AA">
        <w:rPr>
          <w:rFonts w:cs="Times New Roman"/>
          <w:lang w:val="en-GB" w:eastAsia="en-US"/>
        </w:rPr>
        <w:t xml:space="preserve"> that the poleward shift of storm tracks in the Southern Hemisph</w:t>
      </w:r>
      <w:r w:rsidR="007A1008" w:rsidRPr="00D424AA">
        <w:rPr>
          <w:rFonts w:cs="Times New Roman"/>
          <w:color w:val="222222"/>
          <w:shd w:val="clear" w:color="auto" w:fill="FFFFFF"/>
          <w:lang w:val="en-GB" w:eastAsia="fr-CA"/>
        </w:rPr>
        <w:t>ere is linked to human activity, mostly due to emissions of ozone-depleting substances</w:t>
      </w:r>
      <w:r w:rsidR="007A1008" w:rsidRPr="00D424AA">
        <w:rPr>
          <w:rFonts w:cs="Times New Roman"/>
          <w:lang w:val="en-GB" w:eastAsia="en-US"/>
        </w:rPr>
        <w:t xml:space="preserve">. Specific studies attributing changes in the most extreme ETCs are not available. The human influence on individual extreme ETC events has been considered only a few times and there is overall </w:t>
      </w:r>
      <w:r w:rsidR="007A1008" w:rsidRPr="00D424AA">
        <w:rPr>
          <w:rFonts w:cs="Times New Roman"/>
          <w:i/>
          <w:iCs/>
          <w:lang w:val="en-GB" w:eastAsia="en-US"/>
        </w:rPr>
        <w:t>low confidence</w:t>
      </w:r>
      <w:r w:rsidR="007A1008" w:rsidRPr="00D424AA">
        <w:rPr>
          <w:rFonts w:cs="Times New Roman"/>
          <w:lang w:val="en-GB" w:eastAsia="en-US"/>
        </w:rPr>
        <w:t xml:space="preserve"> in the attribution of these changes </w:t>
      </w:r>
      <w:r w:rsidR="007A1008" w:rsidRPr="00D424AA">
        <w:rPr>
          <w:rFonts w:cs="Times New Roman"/>
          <w:lang w:val="en-GB" w:eastAsia="en-US"/>
        </w:rPr>
        <w:fldChar w:fldCharType="begin" w:fldLock="1"/>
      </w:r>
      <w:r w:rsidR="007D2D56">
        <w:rPr>
          <w:rFonts w:cs="Times New Roman"/>
          <w:lang w:val="en-GB" w:eastAsia="en-US"/>
        </w:rPr>
        <w:instrText>ADDIN CSL_CITATION { "citationItems" : [ { "id" : "ITEM-1", "itemData" : { "DOI" : "10.17226/21852", "ISBN" : "978-0-309-38097-3", "author" : [ { "dropping-particle" : "", "family" : "NASEM", "given" : "", "non-dropping-particle" : "", "parse-names" : false, "suffix" : "" } ], "id" : "ITEM-1", "issued" : { "date-parts" : [ [ "2016", "7", "28" ] ] }, "number-of-pages" : "186", "publisher" : "National Academies of Sciences Engineering and Medicine (NASEM). The National Academies Press", "publisher-place" : "Washington, DC, USA", "title" : "Attribution of Extreme Weather Events in the Context of Climate Change", "translator" : [ { "dropping-particle" : "", "family" : "S171", "given" : "Rt7", "non-dropping-particle" : "", "parse-names" : false, "suffix" : "" } ], "type" : "report" }, "uris" : [ "http://www.mendeley.com/documents/?uuid=1c2fd783-f69d-4386-aedf-a8c08f5c8b30" ] }, { "id" : "ITEM-2", "itemData" : { "DOI" : "10.5194/esd-10-271-2019", "ISSN" : "2190-4987", "author" : [ { "dropping-particle" : "", "family" : "Vautard", "given" : "R", "non-dropping-particle" : "", "parse-names" : false, "suffix" : "" }, { "dropping-particle" : "", "family" : "Oldenborgh", "given" : "G J", "non-dropping-particle" : "van", "parse-names" : false, "suffix" : "" }, { "dropping-particle" : "", "family" : "Otto", "given" : "F E L", "non-dropping-particle" : "", "parse-names" : false, "suffix" : "" }, { "dropping-particle" : "", "family" : "Yiou", "given" : "P", "non-dropping-particle" : "", "parse-names" : false, "suffix" : "" }, { "dropping-particle" : "", "family" : "Vries", "given" : "H", "non-dropping-particle" : "de", "parse-names" : false, "suffix" : "" }, { "dropping-particle" : "", "family" : "Meijgaard", "given" : "E", "non-dropping-particle" : "van", "parse-names" : false, "suffix" : "" }, { "dropping-particle" : "", "family" : "Stepek", "given" : "A", "non-dropping-particle" : "", "parse-names" : false, "suffix" : "" }, { "dropping-particle" : "", "family" : "Soubeyroux", "given" : "J.-M.", "non-dropping-particle" : "", "parse-names" : false, "suffix" : "" }, { "dropping-particle" : "", "family" : "Philip", "given" : "S", "non-dropping-particle" : "", "parse-names" : false, "suffix" : "" }, { "dropping-particle" : "", "family" : "Kew", "given" : "S F", "non-dropping-particle" : "", "parse-names" : false, "suffix" : "" }, { "dropping-particle" : "", "family" : "Costella", "given" : "C", "non-dropping-particle" : "", "parse-names" : false, "suffix" : "" }, { "dropping-particle" : "", "family" : "Singh", "given" : "R", "non-dropping-particle" : "", "parse-names" : false, "suffix" : "" }, { "dropping-particle" : "", "family" : "Tebaldi", "given" : "C", "non-dropping-particle" : "", "parse-names" : false, "suffix" : "" } ], "container-title" : "Earth System Dynamics", "id" : "ITEM-2", "issue" : "2", "issued" : { "date-parts" : [ [ "2019", "4", "25" ] ] }, "page" : "271-286", "publisher" : "Copernicus Publications", "title" : "Human influence on European winter wind storms such as those of January 2018", "translator" : [ { "dropping-particle" : "", "family" : "S2749", "given" : "", "non-dropping-particle" : "", "parse-names" : false, "suffix" : "" } ], "type" : "article-journal", "volume" : "10" }, "uris" : [ "http://www.mendeley.com/documents/?uuid=dece804f-07f9-4d3e-9e38-9fa30e13257e" ] } ], "mendeley" : { "formattedCitation" : "(NASEM, 2016; Vautard et al., 2019)", "plainTextFormattedCitation" : "(NASEM, 2016; Vautard et al., 2019)", "previouslyFormattedCitation" : "(NASEM, 2016; Vautard et al., 2019)" }, "properties" : { "noteIndex" : 0 }, "schema" : "https://github.com/citation-style-language/schema/raw/master/csl-citation.json" }</w:instrText>
      </w:r>
      <w:r w:rsidR="007A1008" w:rsidRPr="00D424AA">
        <w:rPr>
          <w:rFonts w:cs="Times New Roman"/>
          <w:lang w:val="en-GB" w:eastAsia="en-US"/>
        </w:rPr>
        <w:fldChar w:fldCharType="separate"/>
      </w:r>
      <w:r w:rsidR="00A26296">
        <w:rPr>
          <w:rFonts w:cs="Times New Roman"/>
          <w:noProof/>
          <w:lang w:val="en-GB" w:eastAsia="en-US"/>
        </w:rPr>
        <w:t>(NASEM, 2016; Vautard et al., 2019)</w:t>
      </w:r>
      <w:r w:rsidR="007A1008" w:rsidRPr="00D424AA">
        <w:rPr>
          <w:rFonts w:cs="Times New Roman"/>
          <w:lang w:val="en-GB" w:eastAsia="en-US"/>
        </w:rPr>
        <w:fldChar w:fldCharType="end"/>
      </w:r>
      <w:r w:rsidR="007A1008" w:rsidRPr="00841A35">
        <w:rPr>
          <w:rFonts w:cs="Times New Roman"/>
          <w:lang w:val="en-GB" w:eastAsia="en-US"/>
        </w:rPr>
        <w:t>.</w:t>
      </w:r>
    </w:p>
    <w:p w14:paraId="293E51FA" w14:textId="13AD5954" w:rsidR="007A1008" w:rsidRDefault="007A1008" w:rsidP="00D424AA">
      <w:pPr>
        <w:rPr>
          <w:rFonts w:cs="Times New Roman"/>
          <w:lang w:val="en-GB" w:eastAsia="fr-CA"/>
        </w:rPr>
      </w:pPr>
    </w:p>
    <w:p w14:paraId="7C48B2FE" w14:textId="77777777" w:rsidR="0012500E" w:rsidRPr="00D424AA" w:rsidRDefault="0012500E" w:rsidP="00D424AA">
      <w:pPr>
        <w:rPr>
          <w:rFonts w:cs="Times New Roman"/>
          <w:lang w:val="en-GB" w:eastAsia="fr-CA"/>
        </w:rPr>
      </w:pPr>
    </w:p>
    <w:p w14:paraId="56DBA203" w14:textId="77777777" w:rsidR="007A1008" w:rsidRPr="00D424AA" w:rsidRDefault="007A1008" w:rsidP="00D424AA">
      <w:pPr>
        <w:pStyle w:val="AR6Chap11Level311111"/>
        <w:rPr>
          <w:rFonts w:cs="Times New Roman"/>
          <w:lang w:val="en-GB"/>
        </w:rPr>
      </w:pPr>
      <w:bookmarkStart w:id="2704" w:name="_Toc70703050"/>
      <w:r w:rsidRPr="00D424AA">
        <w:rPr>
          <w:rFonts w:cs="Times New Roman"/>
          <w:lang w:val="en-GB"/>
        </w:rPr>
        <w:t>Projections</w:t>
      </w:r>
      <w:bookmarkEnd w:id="2704"/>
    </w:p>
    <w:p w14:paraId="42E334CA" w14:textId="77777777" w:rsidR="007A1008" w:rsidRPr="00D424AA" w:rsidRDefault="007A1008" w:rsidP="00D424AA">
      <w:pPr>
        <w:rPr>
          <w:rFonts w:cs="Times New Roman"/>
          <w:lang w:val="en-GB" w:eastAsia="en-US"/>
        </w:rPr>
      </w:pPr>
    </w:p>
    <w:p w14:paraId="216D1236" w14:textId="2C3E7B06" w:rsidR="007A1008" w:rsidRPr="00D424AA" w:rsidRDefault="007A1008" w:rsidP="00D424AA">
      <w:pPr>
        <w:rPr>
          <w:rFonts w:cs="Times New Roman"/>
          <w:lang w:val="en-GB"/>
        </w:rPr>
      </w:pPr>
      <w:r w:rsidRPr="00D424AA">
        <w:rPr>
          <w:rFonts w:cs="Times New Roman"/>
          <w:lang w:val="en-GB"/>
        </w:rPr>
        <w:t xml:space="preserve">The frequency of ETCs is expected to change primarily following a poleward shift of the storm tracks as discussed in </w:t>
      </w:r>
      <w:r w:rsidR="009123E5">
        <w:rPr>
          <w:rFonts w:cs="Times New Roman"/>
          <w:lang w:val="en-GB"/>
        </w:rPr>
        <w:t>Chapters 4 (</w:t>
      </w:r>
      <w:r w:rsidRPr="00D424AA">
        <w:rPr>
          <w:rFonts w:cs="Times New Roman"/>
          <w:lang w:val="en-GB"/>
        </w:rPr>
        <w:t>Section 4.5.1.6</w:t>
      </w:r>
      <w:r w:rsidR="009123E5">
        <w:rPr>
          <w:rFonts w:cs="Times New Roman"/>
          <w:lang w:val="en-GB"/>
        </w:rPr>
        <w:t xml:space="preserve">, </w:t>
      </w:r>
      <w:r w:rsidR="009123E5" w:rsidRPr="00D424AA">
        <w:rPr>
          <w:rFonts w:cs="Times New Roman"/>
          <w:lang w:val="en-GB"/>
        </w:rPr>
        <w:t>see also Figure 4.31</w:t>
      </w:r>
      <w:r w:rsidR="009123E5">
        <w:rPr>
          <w:rFonts w:cs="Times New Roman"/>
          <w:lang w:val="en-GB"/>
        </w:rPr>
        <w:t>)</w:t>
      </w:r>
      <w:r w:rsidRPr="00D424AA">
        <w:rPr>
          <w:rFonts w:cs="Times New Roman"/>
          <w:lang w:val="en-GB"/>
        </w:rPr>
        <w:t xml:space="preserve"> and </w:t>
      </w:r>
      <w:r w:rsidR="009123E5">
        <w:rPr>
          <w:rFonts w:cs="Times New Roman"/>
          <w:lang w:val="en-GB"/>
        </w:rPr>
        <w:t xml:space="preserve">8 (Section </w:t>
      </w:r>
      <w:r w:rsidRPr="00D424AA">
        <w:rPr>
          <w:rFonts w:cs="Times New Roman"/>
          <w:lang w:val="en-GB"/>
        </w:rPr>
        <w:t xml:space="preserve">8.4.2.8). There is </w:t>
      </w:r>
      <w:r w:rsidRPr="00D424AA">
        <w:rPr>
          <w:rFonts w:cs="Times New Roman"/>
          <w:i/>
          <w:iCs/>
          <w:lang w:val="en-GB"/>
        </w:rPr>
        <w:t>medium confidence</w:t>
      </w:r>
      <w:r w:rsidRPr="00D424AA">
        <w:rPr>
          <w:rFonts w:cs="Times New Roman"/>
          <w:lang w:val="en-GB"/>
        </w:rPr>
        <w:t xml:space="preserve"> that changes in the dynamical intensity (e.g., wind speeds) of ETCs will be small, although changes in the location of storm tracks can lead to substantial changes in local extreme wind speeds </w:t>
      </w:r>
      <w:commentRangeStart w:id="2705"/>
      <w:r w:rsidRPr="00841A35">
        <w:rPr>
          <w:rFonts w:cs="Times New Roman"/>
          <w:lang w:val="en-GB"/>
        </w:rPr>
        <w:fldChar w:fldCharType="begin" w:fldLock="1"/>
      </w:r>
      <w:r w:rsidR="007D2D56">
        <w:rPr>
          <w:rFonts w:cs="Times New Roman"/>
          <w:lang w:val="en-GB"/>
        </w:rPr>
        <w:instrText>ADDIN CSL_CITATION { "citationItems" : [ { "id" : "ITEM-1", "itemData" : { "DOI" : "10.1007/s00382-016-3410-2", "ISSN" : "1432-0894", "abstract" : "The extratropical precipitation response to global warming is investigated within a 30-member initial condition climate model ensemble. As in observations, modeled cyclonic precipitation contributes a large fraction of extratropical precipitation, especially over the ocean and in the winter hemisphere. When compared to present day, the ensemble projects increased cyclone-associated precipitation under twenty-first century business-as-usual greenhouse gas forcing. While the cyclone-associated precipitation response is weaker in the near-future (2016--2035) than in the far-future (2081--2100), both future periods have similar patterns of response. Though cyclone frequency changes are important regionally, most of the increased cyclone-associated precipitation results from increased within-cyclone precipitation. Consistent with this result, cyclone-centric composites show statistically significant precipitation increases in all cyclone sectors. Decomposition into thermodynamic (mean cyclone water vapor path) and dynamic (mean cyclone wind speed) contributions shows that thermodynamics explains 92 and 95% of the near-future and far-future within-cyclone precipitation increases respectively. Surprisingly, the influence of dynamics on future cyclonic precipitation changes is negligible. In addition, the forced response exceeds internal variability in both future time periods. Overall, this work suggests that future cyclonic precipitation changes will result primarily from increased moisture availability in a warmer world, with secondary contributions from changes in cyclone frequency and cyclone dynamics.", "author" : [ { "dropping-particle" : "", "family" : "Yettella", "given" : "Vineel", "non-dropping-particle" : "", "parse-names" : false, "suffix" : "" }, { "dropping-particle" : "", "family" : "Kay", "given" : "Jennifer E.", "non-dropping-particle" : "", "parse-names" : false, "suffix" : "" } ], "container-title" : "Climate Dynamics", "id" : "ITEM-1", "issue" : "5", "issued" : { "date-parts" : [ [ "2017" ] ] }, "page" : "1765-1781", "title" : "How will precipitation change in extratropical cyclones as the planet warms? Insights from a large initial condition climate model ensemble", "translator" : [ { "dropping-particle" : "", "family" : "S1527", "given" : "", "non-dropping-particle" : "", "parse-names" : false, "suffix" : "" } ], "type" : "article-journal", "volume" : "49" }, "uris" : [ "http://www.mendeley.com/documents/?uuid=e375478a-367a-4b5c-b020-fb5dd852eba2" ] }, { "id" : "ITEM-2", "itemData" : { "DOI" : "10.1002/2014GL062186", "ISSN" : "19448007", "abstract" : "Current climate model projections do not exhibit a large change in the intensity of extratropical cyclones. However, there are concerns that current models represent moist processes poorly, and this provides motivation for investigating observational evidence for how cyclones behave in warmer climates. In the North Atlantic in particular, recent decades provide a clear contrast between warm and cold climates due to Atlantic Multidecadal Variability. In this paper we investigate these periods as analogues which may provide a guide to future cyclone behavior. While temperature and moisture rise in recent warm periods as in the projections, differences in energetics and temperature gradients imply that these periods are only partial analogues. The main result from current reanalyses is that while increased cyclone-associated precipitation is seen in the recent warm periods, there is no robust evidence of an increase in cyclone intensity by other measures, such as maximum wind speed or vorticity. A set of low- and high-resolution model simulations are also studied, suggesting that changes in cyclone intensity may be different in higher-resolution reanalyses.", "author" : [ { "dropping-particle" : "", "family" : "Li", "given" : "Muxingzi", "non-dropping-particle" : "", "parse-names" : false, "suffix" : "" }, { "dropping-particle" : "", "family" : "Woollings", "given" : "Tim", "non-dropping-particle" : "", "parse-names" : false, "suffix" : "" }, { "dropping-particle" : "", "family" : "Hodges", "given" : "Kevin", "non-dropping-particle" : "", "parse-names" : false, "suffix" : "" }, { "dropping-particle" : "", "family" : "Masato", "given" : "Giacomo", "non-dropping-particle" : "", "parse-names" : false, "suffix" : "" } ], "container-title" : "Geophysical Research Letters", "id" : "ITEM-2", "issue" : "23", "issued" : { "date-parts" : [ [ "2014" ] ] }, "page" : "8594-8601", "title" : "Extratropical cyclones in a warmer, moister climate: A recent Atlantic analogue", "translator" : [ { "dropping-particle" : "", "family" : "S513", "given" : "", "non-dropping-particle" : "", "parse-names" : false, "suffix" : "" } ], "type" : "article-journal", "volume" : "41" }, "uris" : [ "http://www.mendeley.com/documents/?uuid=47935c49-a570-4294-b5d9-02915c2e74e9" ] }, { "id" : "ITEM-3", "itemData" : { "DOI" : "10.1175/JCLI-D-12-00573.1", "ISBN" : "0894-8755", "ISSN" : "08948755", "abstract" : "The response of North Atlantic and European extratropical cyclones to climate change is investigated in the climate models participating in phase 5 of the Coupled Model Intercomparison Project (CMIP5). In contrast to previous multimodel studies, a feature-tracking algorithm is here applied to separately quantify the responses in the number, the wind intensity, and the precipitation intensity of extratropical cyclones. Moreover, a statistical framework is employed to formally assess the uncertainties in the multimodel projections. Under the midrange representative concentration pathway (RCP4.5) emission scenario, the December\u2013February (DJF) response is characterized by a tripolar pattern over Europe, with an increase in the number of cyclones in central Europe and a decreased number in the Norwegian and Mediterranean Seas. The June\u2013August (JJA) response is characterized by a reduction in the number of North Atlantic cyclones along the southern flank of the storm track. The total number of cyclones decreases in both DJF (\u22124%) and JJA (\u22122%). Classifying cyclones according to their intensity indicates a slight basinwide reduction in the number of cyclones associated with strong winds, but an increase in those associated with strong precipitation. However, in DJF, a slight increase in the number and intensity of cyclones associated with strong wind speeds is found over the United Kingdom and central Europe. The results are confirmed under the high-emission RCP8.5 scenario, where the signals tend to be larger. The sources of uncertainty in these projections are discussed.", "author" : [ { "dropping-particle" : "", "family" : "Zappa", "given" : "Giuseppe", "non-dropping-particle" : "", "parse-names" : false, "suffix" : "" }, { "dropping-particle" : "", "family" : "Shaffrey", "given" : "Len C.", "non-dropping-particle" : "", "parse-names" : false, "suffix" : "" }, { "dropping-particle" : "", "family" : "Hodges", "given" : "Kevin I.", "non-dropping-particle" : "", "parse-names" : false, "suffix" : "" }, { "dropping-particle" : "", "family" : "Sansom", "given" : "Phil G.", "non-dropping-particle" : "", "parse-names" : false, "suffix" : "" }, { "dropping-particle" : "", "family" : "Stephenson", "given" : "David B.", "non-dropping-particle" : "", "parse-names" : false, "suffix" : "" } ], "container-title" : "Journal of Climate", "id" : "ITEM-3", "issue" : "16", "issued" : { "date-parts" : [ [ "2013" ] ] }, "page" : "5846-5862", "title" : "A multimodel assessment of future projections of north atlantic and european extratropical cyclones in the CMIP5 climate models", "translator" : [ { "dropping-particle" : "", "family" : "S1092", "given" : "", "non-dropping-particle" : "", "parse-names" : false, "suffix" : "" } ], "type" : "article-journal", "volume" : "26" }, "uris" : [ "http://www.mendeley.com/documents/?uuid=ee3b915a-dd91-485b-a94b-02926f1ded06" ] }, { "id" : "ITEM-4", "itemData" : { "DOI" : "10.1002/2013JD020746", "ISSN" : "2169897X", "author" : [ { "dropping-particle" : "", "family" : "Chang", "given" : "Edmund K. M.", "non-dropping-particle" : "", "parse-names" : false, "suffix" : "" } ], "container-title" : "Journal of Geophysical Research: Atmospheres", "id" : "ITEM-4", "issue" : "8", "issued" : { "date-parts" : [ [ "2014", "4", "27" ] ] }, "page" : "4626-4639", "title" : "Impacts of background field removal on CMIP5 projected changes in Pacific winter cyclone activity", "translator" : [ { "dropping-particle" : "", "family" : "S2407", "given" : "", "non-dropping-particle" : "", "parse-names" : false, "suffix" : "" } ], "type" : "article-journal", "volume" : "119" }, "uris" : [ "http://www.mendeley.com/documents/?uuid=6c433b5a-0819-4cf7-b44a-0b72bb8889b0" ] }, { "id" : "ITEM-5", "itemData" : { "DOI" : "10.1007/s00382-015-2791-y", "ISSN" : "14320894",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2. 2 \u2218 latitude on average in the northern Pacific, with fewer and weaker events south of 45 \u2218N , and more frequent and stronger events north of this latitude. This shift is correlated with a poleward shift of the jet stream in the inter-model spread ($$R=0.56$$R= 0.56). In the Atlantic, the total number of explosive cyclones is projected to decrease by about 17\u00a0% when averaging across models, with the largest changes occurring along North America\u2019s East Coast. This reduction is correlated with a decline in the lower-tropospheric Eady growth rate (R= 0.51), and is stronger for models with smaller frequency biases (R= - 0.65). The same region is also projected to experience a small intensification of explosive cyclones, with larger vorticity values for models that predict stronger increases in the speed of the jet stream (R= 0.58). This strengthening of the jet stream is correlated with an enhanced sea surface temperature gradient in the North Atlantic (R= - 0.63).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5", "issue" : "11-12", "issued" : { "date-parts" : [ [ "2016" ] ] }, "page" : "3633-3644", "publisher" : "Springer Berlin Heidelberg", "title" : "How will climate change affect explosive cyclones in the extratropics of the Northern Hemisphere?", "translator" : [ { "dropping-particle" : "", "family" : "S2406", "given" : "", "non-dropping-particle" : "", "parse-names" : false, "suffix" : "" } ], "type" : "article-journal", "volume" : "46" }, "uris" : [ "http://www.mendeley.com/documents/?uuid=8abb1ec1-3f8c-4ca4-a5ea-f1537f865096" ] }, { "id" : "ITEM-6", "itemData" : { "DOI" : "10.1175/JCLI-D-17-0899.1", "ISSN" : "0894-8755", "abstract" : "In this study, 19 simulations from phase 5 of the Coupled Model Intercomparison Project (CMIP5) have been analyzed to examine how winter cyclones producing extreme near-surface winds are projected to change. Extreme wind thresholds correspond to a top 5 or top 1 cyclone per winter month in the entire Northern Hemisphere (NH). The results show that CMIP5 models project a significant decrease in the number of such cyclones, with a 19-model mean decrease of about 17% for the entire NH toward the end of the twenty-first century, under the high-emission RCP8.5 scenario. The projected decrease is larger in the Atlantic (about 21%). Over the Pacific, apart from an overall decrease (about 13%), there is a northeastward shift in the extreme cyclone activity. Less decrease is found in the frequency of cyclones producing extreme winds at 850 hPa (about 5% hemisphere-wide), with models mainly projecting a northeastward shift in the Pacific. These results suggest that 850-hPa wind changes may not be a good proxy for near-surface wind changes. These results contrast with those for the Southern Hemisphere, in which the frequency of cyclones with extreme winds are projected to significantly increase in all four seasons.", "author" : [ { "dropping-particle" : "", "family" : "Kar-Man Chang", "given" : "Edmund", "non-dropping-particle" : "", "parse-names" : false, "suffix" : "" } ], "container-title" : "Journal of Climate", "id" : "ITEM-6", "issue" : "16", "issued" : { "date-parts" : [ [ "2018", "8", "15" ] ] }, "page" : "6527-6542", "title" : "CMIP5 Projected Change in Northern Hemisphere Winter Cyclones with Associated Extreme Winds", "translator" : [ { "dropping-particle" : "", "family" : "S3415", "given" : "", "non-dropping-particle" : "", "parse-names" : false, "suffix" : "" } ], "type" : "article-journal", "volume" : "31" }, "uris" : [ "http://www.mendeley.com/documents/?uuid=44b1f3a4-2012-4d6f-90ca-cfd2a52f3857" ] }, { "id" : "ITEM-7", "itemData" : { "author" : [ { "dropping-particle" : "", "family" : "Barcikowska", "given" : "Monika J", "non-dropping-particle" : "", "parse-names" : false, "suffix" : "" }, { "dropping-particle" : "", "family" : "Weaver", "given" : "Scott J", "non-dropping-particle" : "", "parse-names" : false, "suffix" : "" }, { "dropping-particle" : "", "family" : "Feser", "given" : "Frauke", "non-dropping-particle" : "", "parse-names" : false, "suffix" : "" }, { "dropping-particle" : "", "family" : "Russo", "given" : "Simone", "non-dropping-particle" : "", "parse-names" : false, "suffix" : "" }, { "dropping-particle" : "", "family" : "Schenk", "given" : "Frederik", "non-dropping-particle" : "", "parse-names" : false, "suffix" : "" }, { "dropping-particle" : "", "family" : "Stone", "given" : "D\u00e1ith\\'\\i A", "non-dropping-particle" : "", "parse-names" : false, "suffix" : "" }, { "dropping-particle" : "", "family" : "Wehner", "given" : "Michael F", "non-dropping-particle" : "", "parse-names" : false, "suffix" : "" }, { "dropping-particle" : "", "family" : "Zahn", "given" : "Matthias", "non-dropping-particle" : "", "parse-names" : false, "suffix" : "" } ], "container-title" : "Earth System Dynamics", "id" : "ITEM-7", "issue" : "2", "issued" : { "date-parts" : [ [ "2018" ] ] }, "title" : "Euro-Atlantic winter storminess and precipitation extremes under 1.5\u00b0 C vs. 2\u00b0 C warming scenarios", "translator" : [ { "dropping-particle" : "", "family" : "S2951", "given" : "", "non-dropping-particle" : "", "parse-names" : false, "suffix" : "" } ], "type" : "article-journal", "volume" : "9" }, "uris" : [ "http://www.mendeley.com/documents/?uuid=0d85b55d-a7f8-45a6-b605-3a645dcc7546" ] } ], "mendeley" : { "formattedCitation" : "(Zappa et al., 2013b; Chang, 2014; Li et al., 2014; Seiler and Zwiers, 2016b; Yettella and Kay, 2017; Barcikowska et al., 2018; Kar-Man Chang, 2018)", "plainTextFormattedCitation" : "(Zappa et al., 2013b; Chang, 2014; Li et al., 2014; Seiler and Zwiers, 2016b; Yettella and Kay, 2017; Barcikowska et al., 2018; Kar-Man Chang, 2018)", "previouslyFormattedCitation" : "(Zappa et al., 2013b; Chang, 2014; Li et al., 2014; Seiler and Zwiers, 2016b; Yettella and Kay, 2017; Barcikowska et al., 2018; Kar-Man Chang, 2018)" }, "properties" : { "noteIndex" : 0 }, "schema" : "https://github.com/citation-style-language/schema/raw/master/csl-citation.json" }</w:instrText>
      </w:r>
      <w:r w:rsidRPr="00841A35">
        <w:rPr>
          <w:rFonts w:cs="Times New Roman"/>
          <w:lang w:val="en-GB"/>
        </w:rPr>
        <w:fldChar w:fldCharType="separate"/>
      </w:r>
      <w:r w:rsidR="00A26296">
        <w:rPr>
          <w:rFonts w:cs="Times New Roman"/>
          <w:noProof/>
        </w:rPr>
        <w:t>(Zappa et al., 2013b; Chang, 2014; Li et al., 2014; Seiler and Zwiers, 2016b; Yettella and Kay, 2017; Barcikowska et al., 2018; Kar-Man Chang, 2018)</w:t>
      </w:r>
      <w:r w:rsidRPr="00841A35">
        <w:rPr>
          <w:rFonts w:cs="Times New Roman"/>
          <w:lang w:val="en-GB"/>
        </w:rPr>
        <w:fldChar w:fldCharType="end"/>
      </w:r>
      <w:commentRangeEnd w:id="2705"/>
      <w:r w:rsidR="00F3315F">
        <w:rPr>
          <w:rStyle w:val="Marquedecommentaire"/>
        </w:rPr>
        <w:commentReference w:id="2705"/>
      </w:r>
      <w:r w:rsidRPr="001C2BC4">
        <w:rPr>
          <w:rFonts w:cs="Times New Roman"/>
        </w:rPr>
        <w:t xml:space="preserve">. </w:t>
      </w:r>
      <w:r w:rsidRPr="00D424AA">
        <w:rPr>
          <w:rFonts w:cs="Times New Roman"/>
          <w:lang w:val="en-GB"/>
        </w:rPr>
        <w:fldChar w:fldCharType="begin" w:fldLock="1"/>
      </w:r>
      <w:r w:rsidR="00FF6231">
        <w:rPr>
          <w:rFonts w:cs="Times New Roman"/>
        </w:rPr>
        <w:instrText>ADDIN CSL_CITATION { "citationItems" : [ { "id" : "ITEM-1", "itemData" : { "DOI" : "10.1007/s00382-016-3410-2", "ISSN" : "1432-0894", "abstract" : "The extratropical precipitation response to global warming is investigated within a 30-member initial condition climate model ensemble. As in observations, modeled cyclonic precipitation contributes a large fraction of extratropical precipitation, especially over the ocean and in the winter hemisphere. When compared to present day, the ensemble projects increased cyclone-associated precipitation under twenty-first century business-as-usual greenhouse gas forcing. While the cyclone-associated precipitation response is weaker in the near-future (2016--2035) than in the far-future (2081--2100), both future periods have similar patterns of response. Though cyclone frequency changes are important regionally, most of the increased cyclone-associated precipitation results from increased within-cyclone precipitation. Consistent with this result, cyclone-centric composites show statistically significant precipitation increases in all cyclone sectors. Decomposition into thermodynamic (mean cyclone water vapor path) and dynamic (mean cyclone wind speed) contributions shows that thermodynamics explains 92 and 95% of the near-future and far-future within-cyclone precipitation increases respectively. Surprisingly, the influence of dynamics on future cyclonic precipitation changes is negligible. In addition, the forced response exceeds internal variability in both future</w:instrText>
      </w:r>
      <w:r w:rsidR="00FF6231" w:rsidRPr="006A2665">
        <w:rPr>
          <w:rFonts w:cs="Times New Roman"/>
          <w:lang w:val="en-GB"/>
        </w:rPr>
        <w:instrText xml:space="preserve"> time periods. Overall, this work suggests that future cyclonic precipitation changes will result primarily from increased moisture availability in a warmer world, with secondary contributions from changes in cyclone frequency and cyclone dynamics.", "author" : [ { "dropping-particle" : "", "family" : "Yettella", "given" : "Vineel", "non-dropping-particle" : "", "parse-names" : false, "suffix" : "" }, { "dropping-particle" : "", "family" : "Kay", "given" : "Jennifer E.", "non-dropping-particle" : "", "parse-names" : false, "suffix" : "" } ], "container-title" : "Climate Dynamics", "id" : "ITEM-1", "issue" : "5", "issued" : { "date-parts" : [ [ "2017" ] ] }, "page" : "1765-1781", "title" : "How will precipitation change in extratropical cyclones as the planet warms? Insights from a large initial condition climate model ensemble", "translator" : [ { "dropping-particle" : "", "family" : "S1527", "given" : "", "non-dropping-particle" : "", "parse-names" : false, "suffix" : "" } ], "type" : "article-journal", "volume" : "49" }, "uris" : [ "http://www.mendeley.com/documents/?uuid=e375478a-367a-4b5c-b020-fb5dd852eba2" ] } ], "mendeley" : { "formattedCitation" : "(Yettella and Kay, 2017)", "manualFormatting" : "Yettella and Kay (2017)", "plainTextFormattedCitation" : "(Yettella and Kay, 2017)", "previouslyFormattedCitation" : "(Yettella and Kay,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ettella and Kay (2017)</w:t>
      </w:r>
      <w:r w:rsidRPr="00D424AA">
        <w:rPr>
          <w:rFonts w:cs="Times New Roman"/>
          <w:lang w:val="en-GB"/>
        </w:rPr>
        <w:fldChar w:fldCharType="end"/>
      </w:r>
      <w:r w:rsidRPr="00841A35">
        <w:rPr>
          <w:rFonts w:cs="Times New Roman"/>
          <w:lang w:val="en-GB"/>
        </w:rPr>
        <w:t xml:space="preserve"> detected and tracked ETCs over both </w:t>
      </w:r>
      <w:r w:rsidRPr="00841A35">
        <w:rPr>
          <w:rFonts w:cs="Times New Roman"/>
          <w:lang w:val="en-GB"/>
        </w:rPr>
        <w:lastRenderedPageBreak/>
        <w:t>hemispheres in an ensemble of 30 CESM-LE simulations, differing only in their initial conditions,</w:t>
      </w:r>
      <w:r w:rsidRPr="00D424AA">
        <w:rPr>
          <w:rFonts w:cs="Times New Roman"/>
          <w:lang w:val="en-GB"/>
        </w:rPr>
        <w:t xml:space="preserve"> and found that changes in mean wind speeds around ETC centres are often negligible between present (1986-2005) and future (2081-2100) periods. Using 19 CMIP5 models, </w:t>
      </w:r>
      <w:r w:rsidRPr="00D424AA">
        <w:rPr>
          <w:rFonts w:cs="Times New Roman"/>
          <w:lang w:val="en-GB"/>
        </w:rPr>
        <w:fldChar w:fldCharType="begin" w:fldLock="1"/>
      </w:r>
      <w:r w:rsidR="00FF6231">
        <w:rPr>
          <w:rFonts w:cs="Times New Roman"/>
          <w:lang w:val="en-GB"/>
        </w:rPr>
        <w:instrText>ADDIN CSL_CITATION { "citationItems" : [ { "id" : "ITEM-1", "itemData" : { "DOI" : "10.1175/JCLI-D-12-00573.1", "ISBN" : "0894-8755", "ISSN" : "08948755", "abstract" : "The response of North Atlantic and European extratropical cyclones to climate change is investigated in the climate models participating in phase 5 of the Coupled Model Intercomparison Project (CMIP5). In contrast to previous multimodel studies, a feature-tracking algorithm is here applied to separately quantify the responses in the number, the wind intensity, and the precipitation intensity of extratropical cyclones. Moreover, a statistical framework is employed to formally assess the uncertainties in the multimodel projections. Under the midrange representative concentration pathway (RCP4.5) emission scenario, the December\u2013February (DJF) response is characterized by a tripolar pattern over Europe, with an increase in the number of cyclones in central Europe and a decreased number in the Norwegian and Mediterranean Seas. The June\u2013August (JJA) response is characterized by a reduction in the number of North Atlantic cyclones along the southern flank of the storm track. The total number of cyclones decreases in both DJF (\u22124%) and JJA (\u22122%). Classifying cyclones according to their intensity indicates a slight basinwide reduction in the number of cyclones associated with strong winds, but an increase in those associated with strong precipitation. However, in DJF, a slight increase in the number and intensity of cyclones associated with strong wind speeds is found over the United Kingdom and central Europe. The results are confirmed under the high-emission RCP8.5 scenario, where the signals tend to be larger. The sources of uncertainty in these projections are discussed.", "author" : [ { "dropping-particle" : "", "family" : "Zappa", "given" : "Giuseppe", "non-dropping-particle" : "", "parse-names" : false, "suffix" : "" }, { "dropping-particle" : "", "family" : "Shaffrey", "given" : "Len C.", "non-dropping-particle" : "", "parse-names" : false, "suffix" : "" }, { "dropping-particle" : "", "family" : "Hodges", "given" : "Kevin I.", "non-dropping-particle" : "", "parse-names" : false, "suffix" : "" }, { "dropping-particle" : "", "family" : "Sansom", "given" : "Phil G.", "non-dropping-particle" : "", "parse-names" : false, "suffix" : "" }, { "dropping-particle" : "", "family" : "Stephenson", "given" : "David B.", "non-dropping-particle" : "", "parse-names" : false, "suffix" : "" } ], "container-title" : "Journal of Climate", "id" : "ITEM-1", "issue" : "16", "issued" : { "date-parts" : [ [ "2013" ] ] }, "page" : "5846-5862", "title" : "A multimodel assessment of future projections of north atlantic and european extratropical cyclones in the CMIP5 climate models", "translator" : [ { "dropping-particle" : "", "family" : "S1092", "given" : "", "non-dropping-particle" : "", "parse-names" : false, "suffix" : "" } ], "type" : "article-journal", "volume" : "26" }, "uris" : [ "http://www.mendeley.com/documents/?uuid=ee3b915a-dd91-485b-a94b-02926f1ded06" ] } ], "mendeley" : { "formattedCitation" : "(Zappa et al., 2013b)", "manualFormatting" : "Zappa et al. (2013b)", "plainTextFormattedCitation" : "(Zappa et al., 2013b)", "previouslyFormattedCitation" : "(Zappa et al., 2013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appa et al. (2013b)</w:t>
      </w:r>
      <w:r w:rsidRPr="00D424AA">
        <w:rPr>
          <w:rFonts w:cs="Times New Roman"/>
          <w:lang w:val="en-GB"/>
        </w:rPr>
        <w:fldChar w:fldCharType="end"/>
      </w:r>
      <w:r w:rsidRPr="00841A35">
        <w:rPr>
          <w:rFonts w:cs="Times New Roman"/>
          <w:lang w:val="en-GB"/>
        </w:rPr>
        <w:t xml:space="preserve"> found an overall reduction </w:t>
      </w:r>
      <w:r w:rsidRPr="00D424AA">
        <w:rPr>
          <w:rFonts w:ascii="Tahoma" w:hAnsi="Tahoma" w:cs="Tahoma"/>
          <w:lang w:val="en-GB"/>
        </w:rPr>
        <w:t>﻿</w:t>
      </w:r>
      <w:r w:rsidRPr="00D424AA">
        <w:rPr>
          <w:rFonts w:cs="Times New Roman"/>
          <w:lang w:val="en-GB"/>
        </w:rPr>
        <w:t>in the number of cyclones associated with low-troposphere (850-hPa) wind speeds larger than 25 m s</w:t>
      </w:r>
      <w:r w:rsidRPr="00D424AA">
        <w:rPr>
          <w:rFonts w:cs="Times New Roman"/>
          <w:vertAlign w:val="superscript"/>
          <w:lang w:val="en-GB"/>
        </w:rPr>
        <w:t>-1</w:t>
      </w:r>
      <w:r w:rsidRPr="00D424AA">
        <w:rPr>
          <w:rFonts w:cs="Times New Roman"/>
          <w:lang w:val="en-GB"/>
        </w:rPr>
        <w:t xml:space="preserve"> over the North Atlantic and Europe with the number of the 10% strongest cyclones decreasing by about 8% and 6% in DJF and JJA according to the RCP4.5 scenario (2070-2099 vs. 1976-2005). Over the North Pacific, </w:t>
      </w:r>
      <w:commentRangeStart w:id="2706"/>
      <w:r w:rsidRPr="00D424AA">
        <w:rPr>
          <w:rFonts w:cs="Times New Roman"/>
          <w:lang w:val="en-GB"/>
        </w:rPr>
        <w:fldChar w:fldCharType="begin" w:fldLock="1"/>
      </w:r>
      <w:r w:rsidR="007D2D56">
        <w:rPr>
          <w:rFonts w:cs="Times New Roman"/>
          <w:lang w:val="en-GB"/>
        </w:rPr>
        <w:instrText>ADDIN CSL_CITATION { "citationItems" : [ { "id" : "ITEM-1", "itemData" : { "DOI" : "10.1002/2013JD020746", "ISSN" : "2169897X", "author" : [ { "dropping-particle" : "", "family" : "Chang", "given" : "Edmund K. M.", "non-dropping-particle" : "", "parse-names" : false, "suffix" : "" } ], "container-title" : "Journal of Geophysical Research: Atmospheres", "id" : "ITEM-1", "issue" : "8", "issued" : { "date-parts" : [ [ "2014", "4", "27" ] ] }, "page" : "4626-4639", "title" : "Impacts of background field removal on CMIP5 projected changes in Pacific winter cyclone activity", "translator" : [ { "dropping-particle" : "", "family" : "S2407", "given" : "", "non-dropping-particle" : "", "parse-names" : false, "suffix" : "" } ], "type" : "article-journal", "volume" : "119" }, "uris" : [ "http://www.mendeley.com/documents/?uuid=6c433b5a-0819-4cf7-b44a-0b72bb8889b0" ] } ], "mendeley" : { "formattedCitation" : "(Chang, 2014)", "manualFormatting" : "Chang (2014)", "plainTextFormattedCitation" : "(Chang, 2014)", "previouslyFormattedCitation" : "(Chang,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ng (2014)</w:t>
      </w:r>
      <w:r w:rsidRPr="00D424AA">
        <w:rPr>
          <w:rFonts w:cs="Times New Roman"/>
          <w:lang w:val="en-GB"/>
        </w:rPr>
        <w:fldChar w:fldCharType="end"/>
      </w:r>
      <w:commentRangeEnd w:id="2706"/>
      <w:r w:rsidR="00F3315F">
        <w:rPr>
          <w:rStyle w:val="Marquedecommentaire"/>
        </w:rPr>
        <w:commentReference w:id="2706"/>
      </w:r>
      <w:r w:rsidRPr="00841A35">
        <w:rPr>
          <w:rFonts w:cs="Times New Roman"/>
          <w:lang w:val="en-GB"/>
        </w:rPr>
        <w:t xml:space="preserve"> showed that CMIP5 models project a decrease in the frequency of ETCs with the larges</w:t>
      </w:r>
      <w:r w:rsidRPr="00D424AA">
        <w:rPr>
          <w:rFonts w:cs="Times New Roman"/>
          <w:lang w:val="en-GB"/>
        </w:rPr>
        <w:t xml:space="preserve">t central pressure perturbation (i.e., the depth, strongly related with low-level wind speeds) by the end of the century according to simulations using the RCP8.5 scenario. Using projections from CMIP5 GCMs under the RCP8.5 scenario (1981-2000 to </w:t>
      </w:r>
      <w:r w:rsidRPr="00D424AA">
        <w:rPr>
          <w:rFonts w:ascii="Tahoma" w:hAnsi="Tahoma" w:cs="Tahoma"/>
          <w:lang w:val="en-GB"/>
        </w:rPr>
        <w:t>﻿</w:t>
      </w:r>
      <w:r w:rsidRPr="00D424AA">
        <w:rPr>
          <w:rFonts w:cs="Times New Roman"/>
          <w:lang w:val="en-GB"/>
        </w:rPr>
        <w:t xml:space="preserve">2081-2100), </w:t>
      </w:r>
      <w:r w:rsidRPr="00D424AA">
        <w:rPr>
          <w:rFonts w:cs="Times New Roman"/>
          <w:lang w:val="en-GB"/>
        </w:rPr>
        <w:fldChar w:fldCharType="begin" w:fldLock="1"/>
      </w:r>
      <w:r w:rsidR="00FF6231">
        <w:rPr>
          <w:rFonts w:cs="Times New Roman"/>
          <w:lang w:val="en-GB"/>
        </w:rPr>
        <w:instrText>ADDIN CSL_CITATION { "citationItems" : [ { "id" : "ITEM-1", "itemData" : { "DOI" : "10.1007/s00382-015-2791-y", "ISSN" : "14320894",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2. 2 \u2218 latitude on average in the northern Pacific, with fewer and weaker events south of 45 \u2218N , and more frequent and stronger events north of this latitude. This shift is correlated with a poleward shift of the jet stream in the inter-model spread ($$R=0.56$$R= 0.56). In the Atlantic, the total number of explosive cyclones is projected to decrease by about 17\u00a0% when averaging across models, with the largest changes occurring along North America\u2019s East Coast. This reduction is correlated with a decline in the lower-tropospheric Eady growth rate (R= 0.51), and is stronger for models with smaller frequency biases (R= - 0.65). The same region is also projected to experience a small intensification of explosive cyclones, with larger vorticity values for models that predict stronger increases in the speed of the jet stream (R= 0.58). This strengthening of the jet stream is correlated with an enhanced sea surface temperature gradient in the North Atlantic (R= - 0.63).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1", "issue" : "11-12", "issued" : { "date-parts" : [ [ "2016" ] ] }, "page" : "3633-3644", "publisher" : "Springer Berlin Heidelberg", "title" : "How will climate change affect explosive cyclones in the extratropics of the Northern Hemisphere?", "translator" : [ { "dropping-particle" : "", "family" : "S2406", "given" : "", "non-dropping-particle" : "", "parse-names" : false, "suffix" : "" } ], "type" : "article-journal", "volume" : "46" }, "uris" : [ "http://www.mendeley.com/documents/?uuid=8abb1ec1-3f8c-4ca4-a5ea-f1537f865096" ] } ], "mendeley" : { "formattedCitation" : "(Seiler and Zwiers, 2016b)", "manualFormatting" : "Seiler and Zwiers (2016b)", "plainTextFormattedCitation" : "(Seiler and Zwiers, 2016b)", "previouslyFormattedCitation" : "(Seiler and Zwiers, 2016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iler and Zwiers (2016b)</w:t>
      </w:r>
      <w:r w:rsidRPr="00D424AA">
        <w:rPr>
          <w:rFonts w:cs="Times New Roman"/>
          <w:lang w:val="en-GB"/>
        </w:rPr>
        <w:fldChar w:fldCharType="end"/>
      </w:r>
      <w:r w:rsidRPr="00841A35">
        <w:rPr>
          <w:rFonts w:cs="Times New Roman"/>
          <w:lang w:val="en-GB"/>
        </w:rPr>
        <w:t xml:space="preserve"> projected a northward shift in the number of</w:t>
      </w:r>
      <w:r w:rsidRPr="00D424AA">
        <w:rPr>
          <w:rFonts w:cs="Times New Roman"/>
          <w:lang w:val="en-GB"/>
        </w:rPr>
        <w:t xml:space="preserve"> explosive ETCs in the northern Pacific, with fewer and weaker events south, and more frequent and stronger events north of 45°N. Using 19 CMIP5 GCMs under the </w:t>
      </w:r>
      <w:r w:rsidRPr="00D424AA">
        <w:rPr>
          <w:rFonts w:ascii="Tahoma" w:hAnsi="Tahoma" w:cs="Tahoma"/>
          <w:lang w:val="en-GB"/>
        </w:rPr>
        <w:t>﻿</w:t>
      </w:r>
      <w:r w:rsidRPr="00D424AA">
        <w:rPr>
          <w:rFonts w:cs="Times New Roman"/>
          <w:lang w:val="en-GB"/>
        </w:rPr>
        <w:t xml:space="preserve">RCP8.5 scenario, </w:t>
      </w:r>
      <w:r w:rsidRPr="00D424AA">
        <w:rPr>
          <w:rFonts w:cs="Times New Roman"/>
          <w:lang w:val="en-GB"/>
        </w:rPr>
        <w:fldChar w:fldCharType="begin" w:fldLock="1"/>
      </w:r>
      <w:ins w:id="2707" w:author="Robin Matthews" w:date="2021-07-15T12:18:00Z">
        <w:r w:rsidR="0074094D">
          <w:rPr>
            <w:rFonts w:cs="Times New Roman"/>
            <w:lang w:val="en-GB"/>
          </w:rPr>
          <w:instrText>ADDIN CSL_CITATION { "citationItems" : [ { "id" : "ITEM-1", "itemData" : { "DOI" : "10.1175/JCLI-D-17-0899.1", "ISSN" : "0894-8755", "abstract" : "In this study, 19 simulations from phase 5 of the Coupled Model Intercomparison Project (CMIP5) have been analyzed to examine how winter cyclones producing extreme near-surface winds are projected to change. Extreme wind thresholds correspond to a top 5 or top 1 cyclone per winter month in the entire Northern Hemisphere (NH). The results show that CMIP5 models project a significant decrease in the number of such cyclones, with a 19-model mean decrease of about 17% for the entire NH toward the end of the twenty-first century, under the high-emission RCP8.5 scenario. The projected decrease is larger in the Atlantic (about 21%). Over the Pacific, apart from an overall decrease (about 13%), there is a northeastward shift in the extreme cyclone activity. Less decrease is found in the frequency of cyclones producing extreme winds at 850 hPa (about 5% hemisphere-wide), with models mainly projecting a northeastward shift in the Pacific. These results suggest that 850-hPa wind changes may not be a good proxy for near-surface wind changes. These results contrast with those for the Southern Hemisphere, in which the frequency of cyclones with extreme winds are projected to significantly increase in all four seasons.", "author" : [ { "dropping-particle" : "", "family" : "Kar-Man Chang", "given" : "Edmund", "non-dropping-particle" : "", "parse-names" : false, "suffix" : "" } ], "container-title" : "Journal of Climate", "id" : "ITEM-1", "issue" : "16", "issued" : { "date-parts" : [ [ "2018", "8", "15" ] ] }, "page" : "6527-6542", "title" : "CMIP5 Projected Change in Northern Hemisphere Winter Cyclones with Associated Extreme Winds", "translator" : [ { "dropping-particle" : "", "family" : "S3415", "given" : "", "non-dropping-particle" : "", "parse-names" : false, "suffix" : "" } ], "type" : "article-journal", "volume" : "31" }, "uris" : [ "http://www.mendeley.com/documents/?uuid=44b1f3a4-2012-4d6f-90ca-cfd2a52f3857" ] } ], "mendeley" : { "formattedCitation" : "(Kar-Man Chang, 2018)", "manualFormatting" : "Kar-Man Chang, (2018)", "plainTextFormattedCitation" : "(Kar-Man Chang, 2018)", "previouslyFormattedCitation" : "(Kar-Man Chang, 2018)" }, "properties" : { "noteIndex" : 0 }, "schema" : "https://github.com/citation-style-language/schema/raw/master/csl-citation.json" }</w:instrText>
        </w:r>
      </w:ins>
      <w:del w:id="2708" w:author="Robin Matthews" w:date="2021-07-15T12:18:00Z">
        <w:r w:rsidR="00FF6231" w:rsidDel="0074094D">
          <w:rPr>
            <w:rFonts w:cs="Times New Roman"/>
            <w:lang w:val="en-GB"/>
          </w:rPr>
          <w:delInstrText>ADDIN CSL_CITATION { "citationItems" : [ { "id" : "ITEM-1", "itemData" : { "DOI" : "10.1175/JCLI-D-17-0899.1", "ISSN" : "0894-8755", "abstract" : "In this study, 19 simulations from phase 5 of the Coupled Model Intercomparison Project (CMIP5) have been analyzed to examine how winter cyclones producing extreme near-surface winds are projected to change. Extreme wind thresholds correspond to a top 5 or top 1 cyclone per winter month in the entire Northern Hemisphere (NH). The results show that CMIP5 models project a significant decrease in the number of such cyclones, with a 19-model mean decrease of about 17% for the entire NH toward the end of the twenty-first century, under the high-emission RCP8.5 scenario. The projected decrease is larger in the Atlantic (about 21%). Over the Pacific, apart from an overall decrease (about 13%), there is a northeastward shift in the extreme cyclone activity. Less decrease is found in the frequency of cyclones producing extreme winds at 850 hPa (about 5% hemisphere-wide), with models mainly projecting a northeastward shift in the Pacific. These results suggest that 850-hPa wind changes may not be a good proxy for near-surface wind changes. These results contrast with those for the Southern Hemisphere, in which the frequency of cyclones with extreme winds are projected to significantly increase in all four seasons.", "author" : [ { "dropping-particle" : "", "family" : "Kar-Man Chang", "given" : "Edmund", "non-dropping-particle" : "", "parse-names" : false, "suffix" : "" } ], "container-title" : "Journal of Climate", "id" : "ITEM-1", "issue" : "16", "issued" : { "date-parts" : [ [ "2018", "8", "15" ] ] }, "page" : "6527-6542", "title" : "CMIP5 Projected Change in Northern Hemisphere Winter Cyclones with Associated Extreme Winds", "translator" : [ { "dropping-particle" : "", "family" : "S3415", "given" : "", "non-dropping-particle" : "", "parse-names" : false, "suffix" : "" } ], "type" : "article-journal", "volume" : "31" }, "uris" : [ "http://www.mendeley.com/documents/?uuid=44b1f3a4-2012-4d6f-90ca-cfd2a52f3857" ] } ], "mendeley" : { "formattedCitation" : "(Kar-Man Chang, 2018)", "plainTextFormattedCitation" : "(Kar-Man Chang, 2018)", "previouslyFormattedCitation" : "(Kar-Man Chang, 2018)" }, "properties" : { "noteIndex" : 0 }, "schema" : "https://github.com/citation-style-language/schema/raw/master/csl-citation.json" }</w:delInstrText>
        </w:r>
      </w:del>
      <w:r w:rsidRPr="00D424AA">
        <w:rPr>
          <w:rFonts w:cs="Times New Roman"/>
          <w:lang w:val="en-GB"/>
        </w:rPr>
        <w:fldChar w:fldCharType="separate"/>
      </w:r>
      <w:del w:id="2709" w:author="Robin Matthews" w:date="2021-07-15T12:18:00Z">
        <w:r w:rsidR="00A26296" w:rsidDel="0074094D">
          <w:rPr>
            <w:rFonts w:cs="Times New Roman"/>
            <w:noProof/>
            <w:lang w:val="en-GB"/>
          </w:rPr>
          <w:delText>(</w:delText>
        </w:r>
      </w:del>
      <w:r w:rsidR="00A26296">
        <w:rPr>
          <w:rFonts w:cs="Times New Roman"/>
          <w:noProof/>
          <w:lang w:val="en-GB"/>
        </w:rPr>
        <w:t xml:space="preserve">Kar-Man Chang, </w:t>
      </w:r>
      <w:ins w:id="2710" w:author="Robin Matthews" w:date="2021-07-15T12:18:00Z">
        <w:r w:rsidR="0074094D">
          <w:rPr>
            <w:rFonts w:cs="Times New Roman"/>
            <w:noProof/>
            <w:lang w:val="en-GB"/>
          </w:rPr>
          <w:t>(</w:t>
        </w:r>
      </w:ins>
      <w:r w:rsidR="00A26296">
        <w:rPr>
          <w:rFonts w:cs="Times New Roman"/>
          <w:noProof/>
          <w:lang w:val="en-GB"/>
        </w:rPr>
        <w:t>2018)</w:t>
      </w:r>
      <w:r w:rsidRPr="00D424AA">
        <w:rPr>
          <w:rFonts w:cs="Times New Roman"/>
          <w:lang w:val="en-GB"/>
        </w:rPr>
        <w:fldChar w:fldCharType="end"/>
      </w:r>
      <w:r w:rsidRPr="00841A35">
        <w:rPr>
          <w:rFonts w:cs="Times New Roman"/>
          <w:lang w:val="en-GB"/>
        </w:rPr>
        <w:t xml:space="preserve"> found a significant decrease in the number of ETCs associated with extreme wind speeds </w:t>
      </w:r>
      <w:r w:rsidRPr="00D424AA">
        <w:rPr>
          <w:rFonts w:ascii="Tahoma" w:hAnsi="Tahoma" w:cs="Tahoma"/>
          <w:lang w:val="en-GB"/>
        </w:rPr>
        <w:t>﻿</w:t>
      </w:r>
      <w:r w:rsidRPr="00D424AA">
        <w:rPr>
          <w:rFonts w:cs="Times New Roman"/>
          <w:lang w:val="en-GB"/>
        </w:rPr>
        <w:t>(2081–2100 vs. 1980–99) over the Northern Hemisphere (average decrease of 17%) and over some smaller regions, including the Pacific and Atlantic regions.</w:t>
      </w:r>
    </w:p>
    <w:p w14:paraId="70605983" w14:textId="77777777" w:rsidR="007A1008" w:rsidRPr="00D424AA" w:rsidRDefault="007A1008" w:rsidP="00D424AA">
      <w:pPr>
        <w:rPr>
          <w:rFonts w:cs="Times New Roman"/>
          <w:lang w:val="en-GB"/>
        </w:rPr>
      </w:pPr>
    </w:p>
    <w:p w14:paraId="3B56E3C3" w14:textId="453C1AD5" w:rsidR="007A1008" w:rsidRPr="00D424AA" w:rsidRDefault="007A1008" w:rsidP="00D424AA">
      <w:pPr>
        <w:rPr>
          <w:rFonts w:cs="Times New Roman"/>
          <w:lang w:val="en-GB"/>
        </w:rPr>
      </w:pPr>
      <w:r w:rsidRPr="00D424AA">
        <w:rPr>
          <w:rFonts w:cs="Times New Roman"/>
          <w:lang w:val="en-GB"/>
        </w:rPr>
        <w:t xml:space="preserve">Over the Southern Hemisphere, future changes (RCP8.5 scenario; 1980-1999 to 2081-2100) in extreme ETCs were studied by </w:t>
      </w:r>
      <w:r w:rsidRPr="00D424AA">
        <w:rPr>
          <w:rFonts w:cs="Times New Roman"/>
          <w:lang w:val="en-GB"/>
        </w:rPr>
        <w:fldChar w:fldCharType="begin" w:fldLock="1"/>
      </w:r>
      <w:r w:rsidR="00FF6231">
        <w:rPr>
          <w:rFonts w:cs="Times New Roman"/>
          <w:lang w:val="en-GB"/>
        </w:rPr>
        <w:instrText>ADDIN CSL_CITATION { "citationItems" : [ { "id" : "ITEM-1", "itemData" : { "DOI" : "10.1175/JCLI-D-16-0553.1", "ISSN" : "08948755", "abstract" : "Extratropical cyclones are responsible for much of the extreme weather in the midlatitudes; thus, how these cyclones may change under increasing greenhouse gas forcing is of much general interest. Previous studies have suggested a poleward shift in the location of these cyclones, but how the intensity may change remains uncertain, especially in terms of maximum wind speed. In this study, projected changes in extreme cyclones in the Southern Hemisphere, based on 26 models participating in phase 5 of the Coupled Model Intercomparison Project (CMIP5), are presented. Multiple definitions of extreme cyclones have been examined, including intensity exceeding constant thresholds of sea level pressure perturbations, 850-hPa vorticity, and 850-hPa winds, as well as variable thresholds corresponding to a top-5 or top-1 cyclone per winter month in these three parameters and the near-surface winds. Results presented show that CMIP5 models project a significant increase in the frequency of extreme cyclones in all four seasons regardless of the definition, with over 88% of the models projecting an increase. Spatial patterns of increase are also consistent, with the largest increase projected between 45\u00b0 and 60\u00b0S, extending from the South Atlantic across the south Indian Ocean into the Pacific. The projected increases in cyclone statistics are consistent with those in Eulerian statistics, such as sea level pressure (SLP) variance. However, while the projected increase in SLP variance can be linked to increase in the mean available potential energy (MAPE), the increases in cyclone statistics are not well correlated with those in MAPE.", "author" : [ { "dropping-particle" : "", "family" : "Chang", "given" : "Edmund K.M.", "non-dropping-particle" : "", "parse-names" : false, "suffix" : "" } ], "container-title" : "Journal of Climate", "id" : "ITEM-1", "issue" : "13", "issued" : { "date-parts" : [ [ "2017" ] ] }, "page" : "4915-4935", "title" : "Projected Significant Increase in the Number of Extreme Extratropical Cyclones in the Southern Hemisphere", "translator" : [ { "dropping-particle" : "", "family" : "S1138", "given" : "", "non-dropping-particle" : "", "parse-names" : false, "suffix" : "" } ], "type" : "article-journal", "volume" : "30" }, "uris" : [ "http://www.mendeley.com/documents/?uuid=3f791ea2-b1cc-4552-9030-622cedae8fa6" ] } ], "mendeley" : { "formattedCitation" : "(Chang, 2017)", "manualFormatting" : "Chang (2017)", "plainTextFormattedCitation" : "(Chang, 2017)", "previouslyFormattedCitation" : "(Chang,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ng (2017)</w:t>
      </w:r>
      <w:r w:rsidRPr="00D424AA">
        <w:rPr>
          <w:rFonts w:cs="Times New Roman"/>
          <w:lang w:val="en-GB"/>
        </w:rPr>
        <w:fldChar w:fldCharType="end"/>
      </w:r>
      <w:r w:rsidRPr="00841A35">
        <w:rPr>
          <w:rFonts w:cs="Times New Roman"/>
          <w:lang w:val="en-GB"/>
        </w:rPr>
        <w:t xml:space="preserve"> using 26 CMIP5 models and a variety of intensity metrics (850-hPa vorticity, 850-hPa wind spe</w:t>
      </w:r>
      <w:r w:rsidRPr="00D424AA">
        <w:rPr>
          <w:rFonts w:cs="Times New Roman"/>
          <w:lang w:val="en-GB"/>
        </w:rPr>
        <w:t>ed, mean sea level pressure and near-surface wind speed). They found that the number of extreme cyclones is projected to increase by at least 20% and as much as 50%, depending on the specific metric used to define extreme ETCs. Increases in the number of strong cyclones appear to be robust across models and for most seasons, although they show strong regional variations with increases occurring mostly over the southern flank of the storm track, consistent with a shift and intensification of the storm track.</w:t>
      </w:r>
      <w:r w:rsidRPr="00D424AA">
        <w:rPr>
          <w:rFonts w:cs="Times New Roman"/>
          <w:lang w:val="en-GB" w:eastAsia="en-US"/>
        </w:rPr>
        <w:t xml:space="preserve"> </w:t>
      </w:r>
      <w:r w:rsidRPr="00D424AA">
        <w:rPr>
          <w:rFonts w:cs="Times New Roman"/>
          <w:lang w:val="en-GB"/>
        </w:rPr>
        <w:t xml:space="preserve">Overall, there is </w:t>
      </w:r>
      <w:r w:rsidRPr="00D424AA">
        <w:rPr>
          <w:rFonts w:cs="Times New Roman"/>
          <w:i/>
          <w:iCs/>
          <w:lang w:val="en-GB"/>
        </w:rPr>
        <w:t xml:space="preserve">medium confidence </w:t>
      </w:r>
      <w:r w:rsidRPr="00D424AA">
        <w:rPr>
          <w:rFonts w:cs="Times New Roman"/>
          <w:lang w:val="en-GB"/>
        </w:rPr>
        <w:t xml:space="preserve">that projected changes in the dynamical intensity of ETCs depend on the resolution and formulation (e.g., explicit or implicit representation of convection) of climate models </w:t>
      </w:r>
      <w:r w:rsidRPr="00D424AA">
        <w:rPr>
          <w:rFonts w:cs="Times New Roman"/>
          <w:lang w:val="en-GB"/>
        </w:rPr>
        <w:fldChar w:fldCharType="begin" w:fldLock="1"/>
      </w:r>
      <w:r w:rsidR="00FF6231">
        <w:rPr>
          <w:rFonts w:cs="Times New Roman"/>
          <w:lang w:val="en-GB"/>
        </w:rPr>
        <w:instrText>ADDIN CSL_CITATION { "citationItems" : [ { "id" : "ITEM-1", "itemData" : { "DOI" : "10.1007/s00382-012-1472-3", "ISSN" : "1432-0894", "abstract" : "The response of midlatitude storms to global warming remains uncertain. This is due, in part, to the competing effects of a weaker meridional surface temperature gradient and a higher low-level moisture content, both of which are projected to occur as a consequence of increasing greenhouse gases. Here we address the latter of these two effects, and try to elucidate the effect of increased moisture on the development and evolution of midlatitude storms. We do this with a set of highly controlled, baroclinic lifecycle experiments, in which atmospheric moisture is progressively increased. To assess the robustness of the results, the moisture content is changed in two different ways: first by using different initial relative humidity, and second by varying a parameter that we insert into the Clausius-Clapeyron equation. The latter method allows us to artificially increase the moisture content above current levels while keeping the relative humidity constant. Irrespective of how moisture is altered, we find that nearly all important measures of storm strength increase as the moisture content rises. Specifically, we examine the storm\u2019s central pressure minimum, the strongest surface winds, and both extreme and accumulated precipitation rates. For all these metrics, increased moisture yields a stronger storm. Interestingly, we also find that when moisture is increased beyond current levels, the resulting storm has a reduced horizontal scale while its vertical extent increases. Finally, we note that for moisture increases comparable to those projected to occur by the end of the twentyfirst century, the actual amplitude of the increases in storm strength is relatively modest, irrespective of the specific measure one uses.", "author" : [ { "dropping-particle" : "", "family" : "Booth", "given" : "James F", "non-dropping-particle" : "", "parse-names" : false, "suffix" : "" }, { "dropping-particle" : "", "family" : "Wang", "given" : "Shuguang", "non-dropping-particle" : "", "parse-names" : false, "suffix" : "" }, { "dropping-particle" : "", "family" : "Polvani", "given" : "Lorenzo", "non-dropping-particle" : "", "parse-names" : false, "suffix" : "" } ], "container-title" : "Climate Dynamics", "id" : "ITEM-1", "issue" : "3", "issued" : { "date-parts" : [ [ "2013" ] ] }, "page" : "787-802", "title" : "Midlatitude storms in a moister world: lessons from idealized baroclinic life cycle experiments", "translator" : [ { "dropping-particle" : "", "family" : "S1597", "given" : "", "non-dropping-particle" : "", "parse-names" : false, "suffix" : "" } ], "type" : "article-journal", "volume" : "41" }, "uris" : [ "http://www.mendeley.com/documents/?uuid=30f41881-f29b-46f6-b57d-4b8c897349a1" ] }, { "id" : "ITEM-2", "itemData" : { "DOI" : "10.1175/JCLI-D-16-0697.1", "ISSN" : "08948755", "abstract" : "AbstractThe present study investigates changes in the location, frequency, intensity, and dynamical processes of North Atlantic extratropical cyclones with warming consistent with the IPCC Fifth Assessment Report (AR5) representative concentration pathway 8.5 (RCP8.5) scenario. The modeling, analysis, and prediction (MAP) climatology of midlatitude storminess (MCMS) feature-tracking algorithm was utilized to analyze 10 cold-season high-resolution atmospheric simulations over the North Atlantic region in current and future climates. Enhanced extratropical cyclone activity is most evident in the northeast North Atlantic and off the U.S. East Coast. These changes in cyclone activity are offset from changes in eddy kinetic energy and eddy heat flux. Investigation of the minimum SLP reached at each grid point reveals a lack of correspondence between the strongest events in the current and future simulations, indicating the future simulations produced a different population of storms. Examination of the percent...", "author" : [ { "dropping-particle" : "", "family" : "Michaelis", "given" : "Allison C.", "non-dropping-particle" : "", "parse-names" : false, "suffix" : "" }, { "dropping-particle" : "", "family" : "Willison", "given" : "Jeff", "non-dropping-particle" : "", "parse-names" : false, "suffix" : "" }, { "dropping-particle" : "", "family" : "Lackmann", "given" : "Gary M.", "non-dropping-particle" : "", "parse-names" : false, "suffix" : "" }, { "dropping-particle" : "", "family" : "Robinson", "given" : "Walter A.", "non-dropping-particle" : "", "parse-names" : false, "suffix" : "" } ], "container-title" : "Journal of Climate", "id" : "ITEM-2", "issue" : "17", "issued" : { "date-parts" : [ [ "2017" ] ] }, "page" : "6905-6925", "title" : "Changes in winter North Atlantic extratropical cyclones in high-resolution regional pseudo-global warming simulations", "translator" : [ { "dropping-particle" : "", "family" : "S2165", "given" : "", "non-dropping-particle" : "", "parse-names" : false, "suffix" : "" } ], "type" : "article-journal", "volume" : "30" }, "uris" : [ "http://www.mendeley.com/documents/?uuid=dbf245c6-4f4e-4d74-adf0-a8368b35d414" ] }, { "id" : "ITEM-3", "itemData" : { "DOI" : "10.1175/JCLI-D-16-0906.1", "ISSN" : "0894-8755", "abstract" : "This study investigates the future change in precipitation associated with extratropical cyclones over eastern North America and the western Atlantic during the cool season (November\u2013March) through the twenty-first century. A cyclone-relative approach is applied to 10 models from phase 5 of the Coupled Model Intercomparison Project (CMIP5) in order to isolate precipitation changes for different cyclone intensities and storm life cycle, as well as determine the relevant physical processes associated with these changes. The historical analysis suggests that models with better performance in predicting extratropical cyclones tend to have smaller precipitation errors, and the ensemble mean has a smaller mean absolute error than the individual models. By the late-twenty-first century, the precipitation amount associated with cyclones increases by 5%\u201325% over the U.S. East Coast, with about 90% of the increase from the relatively strong (&lt;990 hPa) and moderate (990\u20131005 hPa) cyclones. Meanwhile, the precipitation rate increases by 15%\u201325% over the U.S. East Coast for the strong cyclone centers, which is larger than the moderate and weak cyclones. The relatively strong cyclones just inland of the U.S. East Coast have the largest increase (~30%) in precipitation rate, since these centers over land have the largest increase in low-level temperature (and moisture), a decrease (5%\u201313%) in the static stability, and an increase (~5%) in upward motion during the late-twenty-first century. This east coast region also has an increase in cyclone intensity in the future even though there is a decrease in low-level baroclinicity, which suggests that the latent heat release from heavier precipitation contributes to this storm deepening.", "author" : [ { "dropping-particle" : "", "family" : "Zhang", "given" : "Zhenhai", "non-dropping-particle" : "", "parse-names" : false, "suffix" : "" }, { "dropping-particle" : "", "family" : "Colle", "given" : "Brian A.", "non-dropping-particle" : "", "parse-names" : false, "suffix" : "" } ], "container-title" : "Journal of Climate", "id" : "ITEM-3", "issue" : "21", "issued" : { "date-parts" : [ [ "2017", "11" ] ] }, "page" : "8633-8656", "title" : "Changes in Extratropical Cyclone Precipitation and Associated Processes during the Twenty-First Century over Eastern North America and the Western Atlantic Using a Cyclone-Relative Approach", "translator" : [ { "dropping-particle" : "", "family" : "S2648", "given" : "", "non-dropping-particle" : "", "parse-names" : false, "suffix" : "" } ], "type" : "article-journal", "volume" : "30" }, "uris" : [ "http://www.mendeley.com/documents/?uuid=0aed2184-d57d-4ec2-98a0-651e42de863e" ] } ], "mendeley" : { "formattedCitation" : "(Booth et al., 2013; Michaelis et al., 2017; Zhang and Colle, 2017)", "plainTextFormattedCitation" : "(Booth et al., 2013; Michaelis et al., 2017; Zhang and Colle, 2017)", "previouslyFormattedCitation" : "(Booth et al., 2013; Michaelis et al., 2017; Zhang and Colle,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ooth et al., 2013; Michaelis et al., 2017; Zhang and Colle, 2017)</w:t>
      </w:r>
      <w:r w:rsidRPr="00D424AA">
        <w:rPr>
          <w:rFonts w:cs="Times New Roman"/>
          <w:lang w:val="en-GB"/>
        </w:rPr>
        <w:fldChar w:fldCharType="end"/>
      </w:r>
      <w:r w:rsidRPr="00841A35">
        <w:rPr>
          <w:rFonts w:cs="Times New Roman"/>
          <w:lang w:val="en-GB"/>
        </w:rPr>
        <w:t xml:space="preserve">. </w:t>
      </w:r>
    </w:p>
    <w:p w14:paraId="0F6C7C58" w14:textId="77777777" w:rsidR="007A1008" w:rsidRPr="00D424AA" w:rsidRDefault="007A1008" w:rsidP="00D424AA">
      <w:pPr>
        <w:rPr>
          <w:rFonts w:cs="Times New Roman"/>
          <w:lang w:val="en-GB"/>
        </w:rPr>
      </w:pPr>
    </w:p>
    <w:p w14:paraId="4FEB00E7" w14:textId="0C8656FA" w:rsidR="007A1008" w:rsidRPr="00D424AA" w:rsidRDefault="007A1008" w:rsidP="00D424AA">
      <w:pPr>
        <w:rPr>
          <w:rFonts w:cs="Times New Roman"/>
          <w:lang w:val="en-GB"/>
        </w:rPr>
      </w:pPr>
      <w:r w:rsidRPr="00D424AA">
        <w:rPr>
          <w:rFonts w:cs="Times New Roman"/>
          <w:lang w:val="en-GB"/>
        </w:rPr>
        <w:t xml:space="preserve">As reported in AR5 and in </w:t>
      </w:r>
      <w:r w:rsidR="009123E5">
        <w:rPr>
          <w:rFonts w:cs="Times New Roman"/>
          <w:lang w:val="en-GB"/>
        </w:rPr>
        <w:t>Chapter 8 (</w:t>
      </w:r>
      <w:r w:rsidRPr="00D424AA">
        <w:rPr>
          <w:rFonts w:cs="Times New Roman"/>
          <w:lang w:val="en-GB"/>
        </w:rPr>
        <w:t>Section 8.4.2.8</w:t>
      </w:r>
      <w:r w:rsidR="009123E5">
        <w:rPr>
          <w:rFonts w:cs="Times New Roman"/>
          <w:lang w:val="en-GB"/>
        </w:rPr>
        <w:t>)</w:t>
      </w:r>
      <w:r w:rsidRPr="00D424AA">
        <w:rPr>
          <w:rFonts w:cs="Times New Roman"/>
          <w:lang w:val="en-GB"/>
        </w:rPr>
        <w:t xml:space="preserve">, despite small changes in the dynamical intensity of ETCs, there is </w:t>
      </w:r>
      <w:r w:rsidRPr="00D424AA">
        <w:rPr>
          <w:rFonts w:cs="Times New Roman"/>
          <w:i/>
          <w:iCs/>
          <w:lang w:val="en-GB"/>
        </w:rPr>
        <w:t>high confidence</w:t>
      </w:r>
      <w:r w:rsidRPr="00D424AA">
        <w:rPr>
          <w:rFonts w:cs="Times New Roman"/>
          <w:lang w:val="en-GB"/>
        </w:rPr>
        <w:t xml:space="preserve"> that the precipitation associated with ETCs will increase in the future </w:t>
      </w:r>
      <w:commentRangeStart w:id="2711"/>
      <w:r w:rsidRPr="00D424AA">
        <w:rPr>
          <w:rFonts w:cs="Times New Roman"/>
          <w:lang w:val="en-GB"/>
        </w:rPr>
        <w:fldChar w:fldCharType="begin" w:fldLock="1"/>
      </w:r>
      <w:r w:rsidR="0012753B">
        <w:rPr>
          <w:rFonts w:cs="Times New Roman"/>
          <w:lang w:val="en-GB"/>
        </w:rPr>
        <w:instrText>ADDIN CSL_CITATION { "citationItems" : [ { "id" : "ITEM-1", "itemData" : { "DOI" : "10.1175/JCLI-D-12-00573.1", "ISBN" : "0894-8755", "ISSN" : "08948755", "abstract" : "The response of North Atlantic and European extratropical cyclones to climate change is investigated in the climate models participating in phase 5 of the Coupled Model Intercomparison Project (CMIP5). In contrast to previous multimodel studies, a feature-tracking algorithm is here applied to separately quantify the responses in the number, the wind intensity, and the precipitation intensity of extratropical cyclones. Moreover, a statistical framework is employed to formally assess the uncertainties in the multimodel projections. Under the midrange representative concentration pathway (RCP4.5) emission scenario, the December\u2013February (DJF) response is characterized by a tripolar pattern over Europe, with an increase in the number of cyclones in central Europe and a decreased number in the Norwegian and Mediterranean Seas. The June\u2013August (JJA) response is characterized by a reduction in the number of North Atlantic cyclones along the southern flank of the storm track. The total number of cyclones decreases in both DJF (\u22124%) and JJA (\u22122%). Classifying cyclones according to their intensity indicates a slight basinwide reduction in the number of cyclones associated with strong winds, but an increase in those associated with strong precipitation. However, in DJF, a slight increase in the number and intensity of cyclones associated with strong wind speeds is found over the United Kingdom and central Europe. The results are confirmed under the high-emission RCP8.5 scenario, where the signals tend to be larger. The sources of uncertainty in these projections are discussed.", "author" : [ { "dropping-particle" : "", "family" : "Zappa", "given" : "Giuseppe", "non-dropping-particle" : "", "parse-names" : false, "suffix" : "" }, { "dropping-particle" : "", "family" : "Shaffrey", "given" : "Len C.", "non-dropping-particle" : "", "parse-names" : false, "suffix" : "" }, { "dropping-particle" : "", "family" : "Hodges", "given" : "Kevin I.", "non-dropping-particle" : "", "parse-names" : false, "suffix" : "" }, { "dropping-particle" : "", "family" : "Sansom", "given" : "Phil G.", "non-dropping-particle" : "", "parse-names" : false, "suffix" : "" }, { "dropping-particle" : "", "family" : "Stephenson", "given" : "David B.", "non-dropping-particle" : "", "parse-names" : false, "suffix" : "" } ], "container-title" : "Journal of Climate", "id" : "ITEM-1", "issue" : "16", "issued" : { "date-parts" : [ [ "2013" ] ] }, "page" : "5846-5862", "title" : "A multimodel assessment of future projections of north atlantic and european extratropical cyclones in the CMIP5 climate models", "translator" : [ { "dropping-particle" : "", "family" : "S1092", "given" : "", "non-dropping-particle" : "", "parse-names" : false, "suffix" : "" } ], "type" : "article-journal", "volume" : "26" }, "uris" : [ "http://www.mendeley.com/documents/?uuid=ee3b915a-dd91-485b-a94b-02926f1ded06" ] }, { "id" : "ITEM-2", "itemData" : { "DOI" : "10.1007/s00382-016-3410-2", "ISSN" : "1432-0894", "abstract" : "The extratropical precipitation response to global warming is investigated within a 30-member initial condition climate model ensemble. As in observations, modeled cyclonic precipitation contributes a large fraction of extratropical precipitation, especially over the ocean and in the winter hemisphere. When compared to present day, the ensemble projects increased cyclone-associated precipitation under twenty-first century business-as-usual greenhouse gas forcing. While the cyclone-associated precipitation response is weaker in the near-future (2016--2035) than in the far-future (2081--2100), both future periods have similar patterns of response. Though cyclone frequency changes are important regionally, most of the increased cyclone-associated precipitation results from increased within-cyclone precipitation. Consistent with this result, cyclone-centric composites show statistically significant precipitation increases in all cyclone sectors. Decomposition into thermodynamic (mean cyclone water vapor path) and dynamic (mean cyclone wind speed) contributions shows that thermodynamics explains 92 and 95% of the near-future and far-future within-cyclone precipitation increases respectively. Surprisingly, the influence of dynamics on future cyclonic precipitation changes is negligible. In addition, the forced response exceeds internal variability in both future time periods. Overall, this work suggests that future cyclonic precipitation changes will result primarily from increased moisture availability in a warmer world, with secondary contributions from changes in cyclone frequency and cyclone dynamics.", "author" : [ { "dropping-particle" : "", "family" : "Yettella", "given" : "Vineel", "non-dropping-particle" : "", "parse-names" : false, "suffix" : "" }, { "dropping-particle" : "", "family" : "Kay", "given" : "Jennifer E.", "non-dropping-particle" : "", "parse-names" : false, "suffix" : "" } ], "container-title" : "Climate Dynamics", "id" : "ITEM-2", "issue" : "5", "issued" : { "date-parts" : [ [ "2017" ] ] }, "page" : "1765-1781", "title" : "How will precipitation change in extratropical cyclones as the planet warms? Insights from a large initial condition climate model ensemble", "translator" : [ { "dropping-particle" : "", "family" : "S1527", "given" : "", "non-dropping-particle" : "", "parse-names" : false, "suffix" : "" } ], "type" : "article-journal", "volume" : "49" }, "uris" : [ "http://www.mendeley.com/documents/?uuid=e375478a-367a-4b5c-b020-fb5dd852eba2" ] }, { "id" : "ITEM-3", "itemData" : { "DOI" : "10.1088/1748-9326/aaed59", "ISSN" : "17489326", "abstract" : "For the Northern Hemisphere extratropics, changes in the mid-latitude storm tracks are key to understanding the impacts of climate warming, but projections of their future location in current climate models are affected by large uncertainty. Here, we show that in spite of this uncertainty in the atmospheric circulation response to warming, by analysing the behaviour of the storms (or extratropical cyclones) themselves, projections of change in the number of the most intensely precipitating extratropical cyclones are substantial and consistent across models. In particular, we show large increases in the frequency of extreme extratropical cyclones (those above the present day 99th percentile of precipitation intensity) by the end of the century. In both Europe and North America, these intensely precipitating extratropical cyclones are projected to more than triple in number by the end of the century unless greenhouse gas emissions are mitigated. Such changes in extratropical cyclone behaviour may have major impacts on society given intensely precipitating extratropical cyclones are responsible for many large-scale flooding events, and associated severe economic losses, in these regions.", "author" : [ { "dropping-particle" : "", "family" : "Hawcroft", "given" : "Matt", "non-dropping-particle" : "", "parse-names" : false, "suffix" : "" }, { "dropping-particle" : "", "family" : "Walsh", "given" : "Ella", "non-dropping-particle" : "", "parse-names" : false, "suffix" : "" }, { "dropping-particle" : "", "family" : "Hodges", "given" : "Kevin", "non-dropping-particle" : "", "parse-names" : false, "suffix" : "" }, { "dropping-particle" : "", "family" : "Zappa", "given" : "Giuseppe", "non-dropping-particle" : "", "parse-names" : false, "suffix" : "" } ], "container-title" : "Environmental Research Letters", "id" : "ITEM-3", "issue" : "12", "issued" : { "date-parts" : [ [ "2018" ] ] }, "publisher" : "IOP Publishing", "title" : "Significantly increased extreme precipitation expected in Europe and North America from extratropical cyclones", "translator" : [ { "dropping-particle" : "", "family" : "S1915", "given" : "", "non-dropping-particle" : "", "parse-names" : false, "suffix" : "" } ], "type" : "article-journal", "volume" : "13" }, "uris" : [ "http://www.mendeley.com/documents/?uuid=4cba3159-bea4-48e6-9fcd-c09f090cb974" ] }, { "id" : "ITEM-4", "itemData" : { "DOI" : "10.1002/2015GL067267.Received", "ISSN" : "19448007", "abstract" : "The east coast of Australia is regularly influenced by midlatitude cyclones known as East Coast Lows. These form in a range of synoptic situations and are both a cause of severe weather and an important contributor to water security. This paper presents the first projections of future cyclone activity in this region using a regional climate model ensemble, with the use of a range of cyclone identification methods increasing the robustness of results. While there is considerable uncertainty in projections of cyclone frequency during the warm months, there is a robust agreement on a decreased frequency of cyclones during the winter months, when they are most common in the current climate. However, there is a potential increase in the frequency of cyclones with heavy rainfall and those closest to the coast and accordingly those with potential for severe flooding.", "author" : [ { "dropping-particle" : "", "family" : "Pepler", "given" : "Acacia S", "non-dropping-particle" : "", "parse-names" : false, "suffix" : "" }, { "dropping-particle" : "Di", "family" : "Luca", "given" : "Alejandro", "non-dropping-particle" : "", "parse-names" : false, "suffix" : "" }, { "dropping-particle" : "", "family" : "Ji", "given" : "Fei", "non-dropping-particle" : "", "parse-names" : false, "suffix" : "" }, { "dropping-particle" : "V", "family" : "Alexander", "given" : "Lisa", "non-dropping-particle" : "", "parse-names" : false, "suffix" : "" }, { "dropping-particle" : "", "family" : "Evans", "given" : "Jason P", "non-dropping-particle" : "", "parse-names" : false, "suffix" : "" }, { "dropping-particle" : "", "family" : "Sherwood", "given" : "Steven C", "non-dropping-particle" : "", "parse-names" : false, "suffix" : "" } ], "container-title" : "Geophysical Research Letters", "id" : "ITEM-4", "issue" : "1", "issued" : { "date-parts" : [ [ "2016" ] ] }, "page" : "334-340", "title" : "Projected changes in east Australian midlatitude cyclones during the 21st century", "translator" : [ { "dropping-particle" : "", "family" : "S683", "given" : "", "non-dropping-particle" : "", "parse-names" : false, "suffix" : "" } ], "type" : "article-journal", "volume" : "43" }, "uris" : [ "http://www.mendeley.com/documents/?uuid=9ea1d0e8-ab28-478c-9feb-4a7fbfceff99" ] }, { "id" : "ITEM-5", "itemData" : { "DOI" : "10.1175/JCLI-D-14-00418.1", "ISSN" : "08948755", "abstract" : "Previous studies investigating the impacts of climate change on extratropical cyclones have primarily fo- cused on changes in the frequency, intensity, and distribution of these events. Fewer studies have directly investigated changes in the storm-scale dynamics of individual cyclones. Precipitation associated with these events is projected to increase with warming owing to increased atmospheric water vapor content. This presents the potential for enhancement of cyclone intensity through increased lower-tropospheric diabatic potential vorticity generation. This hypothesis is tested using the Weather Research and Forecasting Model to simulate individual wintertime extratropical cyclone events along the United States East Coast in present-day and future thermodynamic environments. Thermodynamic changes derived from an ensemble of GCMs for the IPCC Fourth Assessment Report (AR4) A2 emissions scenario are applied to analyzed initial and lateral boundary conditions of observed strongly developing cyclone events, holding relative humidity constant. The perturbed boundary conditions are then used to drive future simulations of these strongly developing events. Present-to-future changes in the storm-scale dynamics are assessed using Earth-relative and storm-relative compositing. Precipitation increases at a rate slightly less than that dictated by the Clausius\u2013Clapeyron relation with warming. Increases in cyclone intensity are seen in the form of minimum sea level pressure decreases and a strengthened 10-m wind field. Amplification of the low-level jet occurs because of the en- hancement of latent heating. Storm-relative potential vorticity diagnostics indicate a strengthening of diabatic potential vorticity near the cyclone center, thus supporting the hypothesis that enhanced latent heat release is responsible for this regional increase in future cyclone intensity.", "author" : [ { "dropping-particle" : "", "family" : "Marciano", "given" : "Christopher G.", "non-dropping-particle" : "", "parse-names" : false, "suffix" : "" }, { "dropping-particle" : "", "family" : "Lackmann", "given" : "Gary M.", "non-dropping-particle" : "", "parse-names" : false, "suffix" : "" }, { "dropping-particle" : "", "family" : "Robinson", "given" : "Walter A.", "non-dropping-particle" : "", "parse-names" : false, "suffix" : "" } ], "container-title" : "Journal of Climate", "id" : "ITEM-5", "issue" : "2", "issued" : { "date-parts" : [ [ "2015" ] ] }, "page" : "468-484", "title" : "Changes in U.S. East Coast cyclone dynamics with climate change", "translator" : [ { "dropping-particle" : "", "family" : "S1142", "given" : "", "non-dropping-particle" : "", "parse-names" : false, "suffix" : "" } ], "type" : "article-journal", "volume" : "28" }, "uris" : [ "http://www.mendeley.com/documents/?uuid=eeb47732-f401-4c9c-92af-61eee6f323c4" ] }, { "id" : "ITEM-6", "itemData" : { "DOI" : "10.1175/JCLI-D-16-0697.1", "ISSN" : "08948755", "abstract" : "AbstractThe present study investigates changes in the location, frequency, intensity, and dynamical processes of North Atlantic extratropical cyclones with warming consistent with the IPCC Fifth Assessment Report (AR5) representative concentration pathway 8.5 (RCP8.5) scenario. The modeling, analysis, and prediction (MAP) climatology of midlatitude storminess (MCMS) feature-tracking algorithm was utilized to analyze 10 cold-season high-resolution atmospheric simulations over the North Atlantic region in current and future climates. Enhanced extratropical cyclone activity is most evident in the northeast North Atlantic and off the U.S. East Coast. These changes in cyclone activity are offset from changes in eddy kinetic energy and eddy heat flux. Investigation of the minimum SLP reached at each grid point reveals a lack of correspondence between the strongest events in the current and future simulations, indicating the future simulations produced a different population of storms. Examination of the percent...", "author" : [ { "dropping-particle" : "", "family" : "Michaelis", "given" : "Allison C.", "non-dropping-particle" : "", "parse-names" : false, "suffix" : "" }, { "dropping-particle" : "", "family" : "Willison", "given" : "Jeff", "non-dropping-particle" : "", "parse-names" : false, "suffix" : "" }, { "dropping-particle" : "", "family" : "Lackmann", "given" : "Gary M.", "non-dropping-particle" : "", "parse-names" : false, "suffix" : "" }, { "dropping-particle" : "", "family" : "Robinson", "given" : "Walter A.", "non-dropping-particle" : "", "parse-names" : false, "suffix" : "" } ], "container-title" : "Journal of Climate", "id" : "ITEM-6", "issue" : "17", "issued" : { "date-parts" : [ [ "2017" ] ] }, "page" : "6905-6925", "title" : "Changes in winter North Atlantic extratropical cyclones in high-resolution regional pseudo-global warming simulations", "translator" : [ { "dropping-particle" : "", "family" : "S2165", "given" : "", "non-dropping-particle" : "", "parse-names" : false, "suffix" : "" } ], "type" : "article-journal", "volume" : "30" }, "uris" : [ "http://www.mendeley.com/documents/?uuid=dbf245c6-4f4e-4d74-adf0-a8368b35d414" ] }, { "id" : "ITEM-7", "itemData" : { "DOI" : "10.1175/JCLI-D-16-0906.1", "ISSN" : "0894-8755", "abstract" : "This study investigates the future change in precipitation associated with extratropical cyclones over eastern North America and the western Atlantic during the cool season (November\u2013March) through the twenty-first century. A cyclone-relative approach is applied to 10 models from phase 5 of the Coupled Model Intercomparison Project (CMIP5) in order to isolate precipitation changes for different cyclone intensities and storm life cycle, as well as determine the relevant physical processes associated with these changes. The historical analysis suggests that models with better performance in predicting extratropical cyclones tend to have smaller precipitation errors, and the ensemble mean has a smaller mean absolute error than the individual models. By the late-twenty-first century, the precipitation amount associated with cyclones increases by 5%\u201325% over the U.S. East Coast, with about 90% of the increase from the relatively strong (&lt;990 hPa) and moderate (990\u20131005 hPa) cyclones. Meanwhile, the precipitation rate increases by 15%\u201325% over the U.S. East Coast for the strong cyclone centers, which is larger than the moderate and weak cyclones. The relatively strong cyclones just inland of the U.S. East Coast have the largest increase (~30%) in precipitation rate, since these centers over land have the largest increase in low-level temperature (and moisture), a decrease (5%\u201313%) in the static stability, and an increase (~5%) in upward motion during the late-twenty-first century. This east coast region also has an increase in cyclone intensity in the future even though there is a decrease in low-level baroclinicity, which suggests that the latent heat release from heavier precipitation contributes to this storm deepening.", "author" : [ { "dropping-particle" : "", "family" : "Zhang", "given" : "Zhenhai", "non-dropping-particle" : "", "parse-names" : false, "suffix" : "" }, { "dropping-particle" : "", "family" : "Colle", "given" : "Brian A.", "non-dropping-particle" : "", "parse-names" : false, "suffix" : "" } ], "container-title" : "Journal of Climate", "id" : "ITEM-7", "issue" : "21", "issued" : { "date-parts" : [ [ "2017", "11" ] ] }, "page" : "8633-8656", "title" : "Changes in Extratropical Cyclone Precipitation and Associated Processes during the Twenty-First Century over Eastern North America and the Western Atlantic Using a Cyclone-Relative Approach", "translator" : [ { "dropping-particle" : "", "family" : "S2648", "given" : "", "non-dropping-particle" : "", "parse-names" : false, "suffix" : "" } ], "type" : "article-journal", "volume" : "30" }, "uris" : [ "http://www.mendeley.com/documents/?uuid=0aed2184-d57d-4ec2-98a0-651e42de863e" ] }, { "id" : "ITEM-8", "itemData" : { "DOI" : "10.1029/2019GL084001", "ISSN" : "19448007", "abstract" : "Extratropical cyclones, major contributors to precipitation in the midlatitudes, comprise mesoscale fronts and fine-scale convective storms. Intense oceanic cyclones pose natural hazards, making reliable projections of their changes with global warming of great interest. Here, we analyze the first ever global climate simulations to resolve such mesoscale dynamics of extratropical cyclones. The present-day structure, frequency, and precipitation of the oceanic extratropical cyclones compare well with reanalyses and new satellite datasets that resolve the multiscale cloud-precipitation system. Simulated precipitation from intense oceanic cyclones increases at a rate of 7%/K1, following Clausius-Clapeyron, with warming. The same scaling is apparent also in the interhemispheric contrast, suggesting that the latter could serve as a predictor of the former. Projected changes in precipitation from intense oceanic cyclones with warming may thus be testable using a reliable global observation network of precipitation in the present day.", "author" : [ { "dropping-particle" : "", "family" : "Kodama", "given" : "C.", "non-dropping-particle" : "", "parse-names" : false, "suffix" : "" }, { "dropping-particle" : "", "family" : "Stevens", "given" : "B.", "non-dropping-particle" : "", "parse-names" : false, "suffix" : "" }, { "dropping-particle" : "", "family" : "Mauritsen", "given" : "T.", "non-dropping-particle" : "", "parse-names" : false, "suffix" : "" }, { "dropping-particle" : "", "family" : "Seiki", "given" : "T.", "non-dropping-particle" : "", "parse-names" : false, "suffix" : "" }, { "dropping-particle" : "", "family" : "Satoh", "given" : "M.", "non-dropping-particle" : "", "parse-names" : false, "suffix" : "" } ], "container-title" : "Geophysical Research Letters", "id" : "ITEM-8", "issued" : { "date-parts" : [ [ "2019" ] ] }, "title" : "A New Perspective for Future Precipitation Change from Intense Extratropical Cyclones", "translator" : [ { "dropping-particle" : "", "family" : "S2570", "given" : "", "non-dropping-particle" : "", "parse-names" : false, "suffix" : "" } ], "type" : "article-journal", "volume" : "46" }, "uris" : [ "http://www.mendeley.com/documents/?uuid=861e2c38-6552-45e0-8e7e-fde147abfcbd" ] }, { "id" : "ITEM-9", "itemData" : { "DOI" : "10.1007/s00382-020-05317-z", "ISBN" : "0123456789", "ISSN" : "14320894", "abstract" : "Changes in the characteristics of austral winter (June\u2013July\u2013August) synoptic activity in three domains (Africa, Australia and South America) of the extratropical Southern Hemisphere projected with the Regional Climate Model version 4 (RegCM4) are presented. The model is nested in three global climate models (GCMs) from the Coupled Model Intercomparison Project phase 5 (CMIP5) under the Representative Concentration Pathway 8.5. The model grid spacing is 25\u00a0km and the simulations cover the period 1970\u20132100. Synoptic activity is analyzed using both Eulerian and Lagrangian approaches. The Eulerian analysis shows an increase of the synoptic activity south of 40\u00b0 S in the RegCM4 and GCMs ensembles for the future (2080\u20132099) compared to the present (1995\u20132014), but this signal does not necessarily indicate an increase in the cyclone frequency since it includes cyclonic and anticyclonic features. The Lagrangian analysis, however, indicates a decrease in the frequency of cyclones, with a positive tendency towards stronger systems, although the latter is not statistically significant at 95% confidence level. Lifetime, traveled distance and mean speed of the cyclones do not present statistically significant changes in the future climate. On the other hand, a significant increase in both intensity and extension of areas affected by precipitation associated with cyclones is found. As a consequence, there is a statistically significant trend of individual cyclones to produce more rainfall in the future.", "author" : [ { "dropping-particle" : "", "family" : "Reboita", "given" : "Michelle Sim\u00f5es", "non-dropping-particle" : "", "parse-names" : false, "suffix" : "" }, { "dropping-particle" : "", "family" : "Reale", "given" : "Marco", "non-dropping-particle" : "", "parse-names" : false, "suffix" : "" }, { "dropping-particle" : "", "family" : "Rocha", "given" : "Rosmeri P.", "non-dropping-particle" : "da", "parse-names" : false, "suffix" : "" }, { "dropping-particle" : "", "family" : "Giorgi", "given" : "Filippo", "non-dropping-particle" : "", "parse-names" : false, "suffix" : "" }, { "dropping-particle" : "", "family" : "Giuliani", "given" : "Graziano", "non-dropping-particle" : "", "parse-names" : false, "suffix" : "" }, { "dropping-particle" : "", "family" : "Coppola", "given" : "Erika", "non-dropping-particle" : "", "parse-names" : false, "suffix" : "" }, { "dropping-particle" : "", "family" : "Nino", "given" : "Rosa Beatriz Luna", "non-dropping-particle" : "", "parse-names" : false, "suffix" : "" }, { "dropping-particle" : "", "family" : "Llopart", "given" : "Marta", "non-dropping-particle" : "", "parse-names" : false, "suffix" : "" }, { "dropping-particle" : "", "family" : "Torres", "given" : "Jose Abraham", "non-dropping-particle" : "", "parse-names" : false, "suffix" : "" }, { "dropping-particle" : "", "family" : "Cavazos", "given" : "Tereza", "non-dropping-particle" : "", "parse-names" : false, "suffix" : "" } ], "container-title" : "Climate Dynamics", "id" : "ITEM-9", "issue" : "June", "issued" : { "date-parts" : [ [ "2020" ] ] }, "publisher" : "Springer Berlin Heidelberg", "title" : "Future changes in the wintertime cyclonic activity over the CORDEX-CORE southern hemisphere domains in a multi-model approach", "translator" : [ { "dropping-particle" : "", "family" : "S3113", "given" : "", "non-dropping-particle" : "", "parse-names" : false, "suffix" : "" } ], "type" : "article-journal" }, "uris" : [ "http://www.mendeley.com/documents/?uuid=e63b4968-759a-48e8-95f4-fa2b0d124343" ] }, { "id" : "ITEM-10", "itemData" : { "author" : [ { "dropping-particle" : "", "family" : "Barcikowska", "given" : "Monika J", "non-dropping-particle" : "", "parse-names" : false, "suffix" : "" }, { "dropping-particle" : "", "family" : "Weaver", "given" : "Scott J", "non-dropping-particle" : "", "parse-names" : false, "suffix" : "" }, { "dropping-particle" : "", "family" : "Feser", "given" : "Frauke", "non-dropping-particle" : "", "parse-names" : false, "suffix" : "" }, { "dropping-particle" : "", "family" : "Russo", "given" : "Simone", "non-dropping-particle" : "", "parse-names" : false, "suffix" : "" }, { "dropping-particle" : "", "family" : "Schenk", "given" : "Frederik", "non-dropping-particle" : "", "parse-names" : false, "suffix" : "" }, { "dropping-particle" : "", "family" : "Stone", "given" : "D\u00e1ith\\'\\i A", "non-dropping-particle" : "", "parse-names" : false, "suffix" : "" }, { "dropping-particle" : "", "family" : "Wehner", "given" : "Michael F", "non-dropping-particle" : "", "parse-names" : false, "suffix" : "" }, { "dropping-particle" : "", "family" : "Zahn", "given" : "Matthias", "non-dropping-particle" : "", "parse-names" : false, "suffix" : "" } ], "container-title" : "Earth System Dynamics", "id" : "ITEM-10", "issue" : "2", "issued" : { "date-parts" : [ [ "2018" ] ] }, "title" : "Euro-Atlantic winter storminess and precipitation extremes under 1.5\u00b0 C vs. 2\u00b0 C warming scenarios", "translator" : [ { "dropping-particle" : "", "family" : "S2951", "given" : "", "non-dropping-particle" : "", "parse-names" : false, "suffix" : "" } ], "type" : "article-journal", "volume" : "9" }, "uris" : [ "http://www.mendeley.com/documents/?uuid=0d85b55d-a7f8-45a6-b605-3a645dcc7546" ] }, { "id" : "ITEM-11", "itemData" : { "DOI" : "10.1029/2018GL079820", "ISSN" : "19448007", "abstract" : "The northeastern United States is vulnerable to many impacts from snowfall-producing winter cyclones that are amplified by the proximity of population centers to storm tracks. Historically, climatic snowfall assessments have centered around seasonal means even though local impacts typically occur at scales of hours to days. To detect snowstorms at the event level, an objective algorithm is defined based on the Regional Snowfall Index. The metric collocates storm snowfall with population to produce statistics of snowstorms with societal impacts. When applied to the Community Earth System Model Large Ensemble, broad declines in snowstorm frequency are projected by the later 21st century. These decreases are primarily due to a warmer atmosphere less conducive to snowfall as the predominant precipitation type. However, reductions are less significant for major events, since more hostile thermodynamic environments are partially offset by increased precipitation associated with cyclones that dynamically drive high-impact snowstorms.", "author" : [ { "dropping-particle" : "", "family" : "Zarzycki", "given" : "C. M.", "non-dropping-particle" : "", "parse-names" : false, "suffix" : "" } ], "container-title" : "Geophysical Research Letters", "id" : "ITEM-11", "issue" : "21", "issued" : { "date-parts" : [ [ "2018" ] ] }, "page" : "12,067-12,075", "title" : "Projecting Changes in Societally Impactful Northeastern U.S. Snowstorms", "translator" : [ { "dropping-particle" : "", "family" : "S3431", "given" : "", "non-dropping-particle" : "", "parse-names" : false, "suffix" : "" } ], "type" : "article-journal", "volume" : "45" }, "uris" : [ "http://www.mendeley.com/documents/?uuid=effe88c9-bf8e-4df9-a1c9-284d384da631" ] }, { "id" : "ITEM-12", "itemData" : { "DOI" : "10.1088/1748-9326/abbde7", "ISSN" : "1748-9326", "abstract" : "Wintertime extreme precipitation from cyclone clusters, i.e. consecutive cyclones moving across the same region, can lead to flooding and devastating socio-economic impacts in Europe. Previous studies have suggested that the future direction of the changes in these events are uncertain across climate models. By employing an impact-based metric of accumulated precipitation extremes, we show that projections of cyclone clusters are instead broadly robust, i.e. consistent in sign, across models. A novel physical diagnostic shows that accumulated precipitation extremes are projected to grow by only +1.0%/K on average across Europe, although the mean precipitation per cyclone increases by +4.7%/K. This results from a decreased number of clustered cyclones, associated with decreased wintertime storminess, the extent of which varies from northern to southern Europe and depends on the future storyline of atmospheric circulation change. Neglecting the changes in the number of clustered cyclones, i.e. assuming that accumulated precipitation extremes would change as the mean precipitation per cyclone, would lead to overestimating the population affected by increased accumulated wintertime precipitation extremes by 130-490 million across Europe.", "author" : [ { "dropping-particle" : "", "family" : "Bevacqua", "given" : "Emanuele", "non-dropping-particle" : "", "parse-names" : false, "suffix" : "" }, { "dropping-particle" : "", "family" : "Zappa", "given" : "Giuseppe", "non-dropping-particle" : "", "parse-names" : false, "suffix" : "" }, { "dropping-particle" : "", "family" : "Shepherd", "given" : "Theodore G", "non-dropping-particle" : "", "parse-names" : false, "suffix" : "" } ], "container-title" : "Environmental Research Letters", "id" : "ITEM-12", "issue" : "12", "issued" : { "date-parts" : [ [ "2020", "10", "2" ] ] }, "page" : "808-812", "title" : "Shorter cyclone clusters modulate changes in European wintertime precipitation extremes", "translator" : [ { "dropping-particle" : "", "family" : "S3414", "given" : "", "non-dropping-particle" : "", "parse-names" : false, "su</w:instrText>
      </w:r>
      <w:r w:rsidR="0012753B" w:rsidRPr="00127991">
        <w:rPr>
          <w:rFonts w:cs="Times New Roman"/>
          <w:rPrChange w:id="2712" w:author="Clotilde Pean" w:date="2021-08-07T15:25:00Z">
            <w:rPr>
              <w:rFonts w:cs="Times New Roman"/>
              <w:lang w:val="en-GB"/>
            </w:rPr>
          </w:rPrChange>
        </w:rPr>
        <w:instrText>ffix" : "" } ], "type" : "article-journal", "volume" : "8" }, "uris" : [ "http://www.mendeley.com/documents/?uuid=7b7c37db-5f7a-46e5-9a4e-f8563a634429" ] } ], "mendeley" : { "formattedCitation" : "(Zappa et al., 2013b; Marciano et al., 2015; Pepler et al., 2016; Zhang and Colle, 2017; Michaelis et al., 2017; Yettella and Kay, 2017; Barcikowska et al., 2018; Zarzycki, 2018; Hawcroft et al., 2018; Kodama et al., 2019; Bevacqua et al., 2020c; Reboita et al., 2020)", "manualFormatting" : "(Zappa et al., 2013b; Marciano et al., 2015; Pepler et al., 2016; Zhang and Colle, 2017; Michaelis et al., 2017; Yettella and Kay, 2017; Barcikowska et al., 2018; Zarzycki, 2018; Hawcroft et al., 2018; Kodama et al., 2019; Bevacqua et al., 2020a; Reboita et al., 2020)", "plainTextFormattedCitation" : "(Zappa et al., 2013b; Marciano et al., 2015; Pepler et al., 2016; Zhang and Colle, 2017; Michaelis et al., 2017; Yettella and Kay, 2017; Barcikowska et al., 2018; Zarzycki, 2018; Hawcroft et al., 2018; Kodama et al., 2019; Bevacqua et al., 2020c; Reboita et al., 2020)", "previouslyFormattedCitation" : "(Zappa et al., 2013b; Marciano et al., 2015; Pepler et al., 2016; Zhang and Colle, 2017; Michaelis et al., 2017; Yettella and Kay, 2017; Barcikowska et al., 2018; Zarzycki, 2018; Hawcroft et al., 2018; Kodama et al., 2019; Bevacqua et al., 2020c; Reboita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rPr>
        <w:t>(Zappa et al., 2013b; Marciano et al., 2015; Pepler et al., 2016; Zhang and Colle, 2017; Michaelis et al., 2017; Yettella and Kay, 2017; Barcikowska et al., 2018; Zarzycki, 2018; Hawcroft et al., 2018; Kodama et al., 2019; Bevacqua et al., 2020</w:t>
      </w:r>
      <w:del w:id="2713" w:author="Robin Matthews" w:date="2021-07-14T10:21:00Z">
        <w:r w:rsidR="00A26296" w:rsidDel="00835732">
          <w:rPr>
            <w:rFonts w:cs="Times New Roman"/>
            <w:noProof/>
          </w:rPr>
          <w:delText>c</w:delText>
        </w:r>
      </w:del>
      <w:ins w:id="2714" w:author="Robin Matthews" w:date="2021-07-14T10:21:00Z">
        <w:r w:rsidR="00835732">
          <w:rPr>
            <w:rFonts w:cs="Times New Roman"/>
            <w:noProof/>
          </w:rPr>
          <w:t>a</w:t>
        </w:r>
      </w:ins>
      <w:r w:rsidR="00A26296">
        <w:rPr>
          <w:rFonts w:cs="Times New Roman"/>
          <w:noProof/>
        </w:rPr>
        <w:t>; Reboita et al., 2020)</w:t>
      </w:r>
      <w:r w:rsidRPr="00D424AA">
        <w:rPr>
          <w:rFonts w:cs="Times New Roman"/>
          <w:lang w:val="en-GB"/>
        </w:rPr>
        <w:fldChar w:fldCharType="end"/>
      </w:r>
      <w:commentRangeEnd w:id="2711"/>
      <w:r w:rsidR="00A26296">
        <w:rPr>
          <w:rStyle w:val="Marquedecommentaire"/>
        </w:rPr>
        <w:commentReference w:id="2711"/>
      </w:r>
      <w:r w:rsidRPr="001C2BC4">
        <w:rPr>
          <w:rFonts w:cs="Times New Roman"/>
        </w:rPr>
        <w:t xml:space="preserve">. </w:t>
      </w:r>
      <w:r w:rsidRPr="00841A35">
        <w:rPr>
          <w:rFonts w:cs="Times New Roman"/>
          <w:lang w:val="en-GB"/>
        </w:rPr>
        <w:t xml:space="preserve">There is </w:t>
      </w:r>
      <w:r w:rsidRPr="00D424AA">
        <w:rPr>
          <w:rFonts w:cs="Times New Roman"/>
          <w:i/>
          <w:iCs/>
          <w:lang w:val="en-GB"/>
        </w:rPr>
        <w:t>high confidence</w:t>
      </w:r>
      <w:r w:rsidRPr="00D424AA">
        <w:rPr>
          <w:rFonts w:cs="Times New Roman"/>
          <w:lang w:val="en-GB"/>
        </w:rPr>
        <w:t xml:space="preserve"> that increases in precipitation will follow increases in low-level water vapour (i.e., about 7% per degree of surface warming; Box 11.1) and will be largest for higher warming levels </w:t>
      </w:r>
      <w:r w:rsidRPr="00D424AA">
        <w:rPr>
          <w:rFonts w:cs="Times New Roman"/>
          <w:lang w:val="en-GB"/>
        </w:rPr>
        <w:fldChar w:fldCharType="begin" w:fldLock="1"/>
      </w:r>
      <w:r w:rsidR="00FF6231">
        <w:rPr>
          <w:rFonts w:cs="Times New Roman"/>
          <w:lang w:val="en-GB"/>
        </w:rPr>
        <w:instrText>ADDIN CSL_CITATION { "citationItems" : [ { "id" : "ITEM-1", "itemData" : { "DOI" : "10.1175/JCLI-D-16-0906.1", "ISSN" : "0894-8755", "abstract" : "This study investigates the future change in precipitation associated with extratropical cyclones over eastern North America and the western Atlantic during the cool season (November\u2013March) through the twenty-first century. A cyclone-relative approach is applied to 10 models from phase 5 of the Coupled Model Intercomparison Project (CMIP5) in order to isolate precipitation changes for different cyclone intensities and storm life cycle, as well as determine the relevant physical processes associated with these changes. The historical analysis suggests that models with better performance in predicting extratropical cyclones tend to have smaller precipitation errors, and the ensemble mean has a smaller mean absolute error than the individual models. By the late-twenty-first century, the precipitation amount associated with cyclones increases by 5%\u201325% over the U.S. East Coast, with about 90% of the increase from the relatively strong (&lt;990 hPa) and moderate (990\u20131005 hPa) cyclones. Meanwhile, the precipitation rate increases by 15%\u201325% over the U.S. East Coast for the strong cyclone centers, which is larger than the moderate and weak cyclones. The relatively strong cyclones just inland of the U.S. East Coast have the largest increase (~30%) in precipitation rate, since these centers over land have the largest increase in low-level temperature (and moisture), a decrease (5%\u201313%) in the static stability, and an increase (~5%) in upward motion during the late-twenty-first century. This east coast region also has an increase in cyclone intensity in the future even though there is a decrease in low-level baroclinicity, which suggests that the latent heat release from heavier precipitation contributes to this storm deepening.", "author" : [ { "dropping-particle" : "", "family" : "Zhang", "given" : "Zhenhai", "non-dropping-particle" : "", "parse-names" : false, "suffix" : "" }, { "dropping-particle" : "", "family" : "Colle", "given" : "Brian A.", "non-dropping-particle" : "", "parse-names" : false, "suffix" : "" } ], "container-title" : "Journal of Climate", "id" : "ITEM-1", "issue" : "21", "issued" : { "date-parts" : [ [ "2017", "11" ] ] }, "page" : "8633-8656", "title" : "Changes in Extratropical Cyclone Precipitation and Associated Processes during the Twenty-First Century over Eastern North America and the Western Atlantic Using a Cyclone-Relative Approach", "translator" : [ { "dropping-particle" : "", "family" : "S2648", "given" : "", "non-dropping-particle" : "", "parse-names" : false, "suffix" : "" } ], "type" : "article-journal", "volume" : "30" }, "uris" : [ "http://www.mendeley.com/documents/?uuid=0aed2184-d57d-4ec2-98a0-651e42de863e" ] } ], "mendeley" : { "formattedCitation" : "(Zhang and Colle, 2017)", "plainTextFormattedCitation" : "(Zhang and Colle, 2017)", "previouslyFormattedCitation" : "(Zhang and Colle,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hang and Colle, 2017)</w:t>
      </w:r>
      <w:r w:rsidRPr="00D424AA">
        <w:rPr>
          <w:rFonts w:cs="Times New Roman"/>
          <w:lang w:val="en-GB"/>
        </w:rPr>
        <w:fldChar w:fldCharType="end"/>
      </w:r>
      <w:r w:rsidRPr="00841A35">
        <w:rPr>
          <w:rFonts w:cs="Times New Roman"/>
          <w:lang w:val="en-GB"/>
        </w:rPr>
        <w:t xml:space="preserve">. There is </w:t>
      </w:r>
      <w:r w:rsidRPr="00D424AA">
        <w:rPr>
          <w:rFonts w:cs="Times New Roman"/>
          <w:i/>
          <w:iCs/>
          <w:lang w:val="en-GB"/>
        </w:rPr>
        <w:t>medium confidence</w:t>
      </w:r>
      <w:r w:rsidRPr="00D424AA">
        <w:rPr>
          <w:rFonts w:cs="Times New Roman"/>
          <w:lang w:val="en-GB"/>
        </w:rPr>
        <w:t xml:space="preserve"> that precipitation changes will show regional and seasonal differences due to distinct changes in atmospheric humidity and dynamical conditions </w:t>
      </w:r>
      <w:r w:rsidRPr="00D424AA">
        <w:rPr>
          <w:rFonts w:cs="Times New Roman"/>
          <w:lang w:val="en-GB"/>
        </w:rPr>
        <w:fldChar w:fldCharType="begin" w:fldLock="1"/>
      </w:r>
      <w:r w:rsidR="00FF6231">
        <w:rPr>
          <w:rFonts w:cs="Times New Roman"/>
          <w:lang w:val="en-GB"/>
        </w:rPr>
        <w:instrText>ADDIN CSL_CITATION { "citationItems" : [ { "id" : "ITEM-1", "itemData" : { "DOI" : "10.1007/s00382-014-2426-8", "ISSN" : "14320894", "abstract" : "The Mediterranean region has been identified as a climate change\\n``hot-spot{''} due to a projected reduction in precipitation and fresh\\nwater availability which has potentially large socio-economic impacts.\\nTo increase confidence in these projections, it is important to\\nphysically understand how this precipitation reduction occurs. This\\nstudy quantifies the impact on winter Mediterranean precipitation due to\\nchanges in extratropical cyclones in 17 CMIP5 climate models. In each\\nmodel, the extratropical cyclones are objectively tracked and a simple\\napproach is applied to identify the precipitation associated to each\\ncyclone. This allows us to decompose the Mediterranean precipitation\\nreduction into a contribution due to changes in the number of cyclones\\nand a contribution due to changes in the amount of precipitation\\ngenerated by each cyclone. The results show that the projected\\nMediterranean precipitation reduction in winter is strongly related to a\\ndecrease in the number of Mediterranean cyclones. However, the\\ncontribution from changes in the amount of precipitation generated by\\neach cyclone are also locally important: in the East Mediterranean they\\namplify the precipitation trend due to the reduction in the number of\\ncyclones, while in the North Mediterranean they compensate for it. Some\\nof the processes that determine the opposing cyclone precipitation\\nintensity responses in the North and East Mediterranean regions are\\ninvestigated by exploring the CMIP5 inter-model spread.", "author" : [ { "dropping-particle" : "", "family" : "Zappa", "given" : "Giuseppe", "non-dropping-particle" : "", "parse-names" : false, "suffix" : "" }, { "dropping-particle" : "", "family" : "Hawcroft", "given" : "Matthew K.", "non-dropping-particle" : "", "parse-names" : false, "suffix" : "" }, { "dropping-particle" : "", "family" : "Shaffrey", "given" : "Len", "non-dropping-particle" : "", "parse-names" : false, "suffix" : "" }, { "dropping-particle" : "", "family" : "Black", "given" : "Emily", "non-dropping-particle" : "", "parse-names" : false, "suffix" : "" }, { "dropping-particle" : "", "family" : "Brayshaw", "given" : "David J.", "non-dropping-particle" : "", "parse-names" : false, "suffix" : "" } ], "container-title" : "Climate Dynamics", "id" : "ITEM-1", "issued" : { "date-parts" : [ [ "2015" ] ] }, "title" : "Extratropical cyclones and the projected decline of winter Mediterranean precipitation in the CMIP5 models", "translator" : [ { "dropping-particle" : "", "family" : "S1190", "given" : "", "non-dropping-particle" : "", "parse-names" : false, "suffix" : "" } ], "type" : "article-journal" }, "uris" : [ "http://www.mendeley.com/documents/?uuid=f63747c4-8f03-4beb-ad03-df7c6bc1cafd" ] }, { "id" : "ITEM-2", "itemData" : { "DOI" : "10.1088/1748-9326/aaed59", "ISSN" : "17489326", "abstract" : "For the Northern Hemisphere extratropics, changes in the mid-latitude storm tracks are key to understanding the impacts of climate warming, but projections of their future location in current climate models are affected by large uncertainty. Here, we show that in spite of this uncertainty in the atmospheric circulation response to warming, by analysing the behaviour of the storms (or extratropical cyclones) themselves, projections of change in the number of the most intensely precipitating extratropical cyclones are substantial and consistent across models. In particular, we show large increases in the frequency of extreme extratropical cyclones (those above the present day 99th percentile of precipitation intensity) by the end of the century. In both Europe and North America, these intensely precipitating extratropical cyclones are projected to more than triple in number by the end of the century unless greenhouse gas emissions are mitigated. Such changes in extratropical cyclone behaviour may have major impacts on society given intensely precipitating extratropical cyclones are responsible for many large-scale flooding events, and associated severe economic losses, in these regions.", "author" : [ { "dropping-particle" : "", "family" : "Hawcroft", "given" : "Matt", "non-dropping-particle" : "", "parse-names" : false, "suffix" : "" }, { "dropping-particle" : "", "family" : "Walsh", "given" : "Ella", "non-dropping-particle" : "", "parse-names" : false, "suffix" : "" }, { "dropping-particle" : "", "family" : "Hodges", "given" : "Kevin", "non-dropping-particle" : "", "parse-names" : false, "suffix" : "" }, { "dropping-particle" : "", "family" : "Zappa", "given" : "Giuseppe", "non-dropping-particle" : "", "parse-names" : false, "suffix" : "" } ], "container-title" : "Environmental Research Letters", "id" : "ITEM-2", "issue" : "12", "issued" : { "date-parts" : [ [ "2018" ] ] }, "publisher" : "IOP Publishing", "title" : "Significantly increased extreme precipitation expected in Europe and North America from extratropical cyclones", "translator" : [ { "dropping-particle" : "", "family" : "S1915", "given" : "", "non-dropping-particle" : "", "parse-names" : false, "suffix" : "" } ], "type" : "article-journal", "volume" : "13" }, "uris" : [ "http://www.mendeley.com/documents/?uuid=4cba3159-bea4-48e6-9fcd-c09f090cb974" ] } ], "mendeley" : { "formattedCitation" : "(Zappa et al., 2015; Hawcroft et al., 2018)", "plainTextFormattedCitation" : "(Zappa et al., 2015; Hawcroft et al., 2018)", "previouslyFormattedCitation" : "(Zappa et al., 2015; Hawcroft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appa et al., 2015; Hawcroft et al., 2018)</w:t>
      </w:r>
      <w:r w:rsidRPr="00D424AA">
        <w:rPr>
          <w:rFonts w:cs="Times New Roman"/>
          <w:lang w:val="en-GB"/>
        </w:rPr>
        <w:fldChar w:fldCharType="end"/>
      </w:r>
      <w:r w:rsidRPr="00841A35">
        <w:rPr>
          <w:rFonts w:cs="Times New Roman"/>
          <w:lang w:val="en-GB"/>
        </w:rPr>
        <w:t xml:space="preserve">, with even decreases in some specific regions such as the Mediterranean </w:t>
      </w:r>
      <w:r w:rsidRPr="00D424AA">
        <w:rPr>
          <w:rFonts w:cs="Times New Roman"/>
          <w:lang w:val="en-GB"/>
        </w:rPr>
        <w:fldChar w:fldCharType="begin" w:fldLock="1"/>
      </w:r>
      <w:r w:rsidR="00FF6231">
        <w:rPr>
          <w:rFonts w:cs="Times New Roman"/>
          <w:lang w:val="en-GB"/>
        </w:rPr>
        <w:instrText>ADDIN CSL_CITATION { "citationItems" : [ { "id" : "ITEM-1", "itemData" : { "DOI" : "10.1007/s00382-014-2426-8", "ISSN" : "14320894", "abstract" : "The Mediterranean region has been identified as a climate change\\n``hot-spot{''} due to a projected reduction in precipitation and fresh\\nwater availability which has potentially large socio-economic impacts.\\nTo increase confidence in these projections, it is important to\\nphysically understand how this precipitation reduction occurs. This\\nstudy quantifies the impact on winter Mediterranean precipitation due to\\nchanges in extratropical cyclones in 17 CMIP5 climate models. In each\\nmodel, the extratropical cyclones are objectively tracked and a simple\\napproach is applied to identify the precipitation associated to each\\ncyclone. This allows us to decompose the Mediterranean precipitation\\nreduction into a contribution due to changes in the number of cyclones\\nand a contribution due to changes in the amount of precipitation\\ngenerated by each cyclone. The results show that the projected\\nMediterranean precipitation reduction in winter is strongly related to a\\ndecrease in the number of Mediterranean cyclones. However, the\\ncontribution from changes in the amount of precipitation generated by\\neach cyclone are also locally important: in the East Mediterranean they\\namplify the precipitation trend due to the reduction in the number of\\ncyclones, while in the North Mediterranean they compensate for it. Some\\nof the processes that determine the opposing cyclone precipitation\\nintensity responses in the North and East Mediterranean regions are\\ninvestigated by exploring the CMIP5 inter-model spread.", "author" : [ { "dropping-particle" : "", "family" : "Zappa", "given" : "Giuseppe", "non-dropping-particle" : "", "parse-names" : false, "suffix" : "" }, { "dropping-particle" : "", "family" : "Hawcroft", "given" : "Matthew K.", "non-dropping-particle" : "", "parse-names" : false, "suffix" : "" }, { "dropping-particle" : "", "family" : "Shaffrey", "given" : "Len", "non-dropping-particle" : "", "parse-names" : false, "suffix" : "" }, { "dropping-particle" : "", "family" : "Black", "given" : "Emily", "non-dropping-particle" : "", "parse-names" : false, "suffix" : "" }, { "dropping-particle" : "", "family" : "Brayshaw", "given" : "David J.", "non-dropping-particle" : "", "parse-names" : false, "suffix" : "" } ], "container-title" : "Climate Dynamics", "id" : "ITEM-1", "issued" : { "date-parts" : [ [ "2015" ] ] }, "title" : "Extratropical cyclones and the projected decline of winter Mediterranean precipitation in the CMIP5 models", "translator" : [ { "dropping-particle" : "", "family" : "S1190", "given" : "", "non-dropping-particle" : "", "parse-names" : false, "suffix" : "" } ], "type" : "article-journal" }, "uris" : [ "http://www.mendeley.com/documents/?uuid=f63747c4-8f03-4beb-ad03-df7c6bc1cafd" ] }, { "id" : "ITEM-2", "itemData" : { "author" : [ { "dropping-particle" : "", "family" : "Barcikowska", "given" : "Monika J", "non-dropping-particle" : "", "parse-names" : false, "suffix" : "" }, { "dropping-particle" : "", "family" : "Weaver", "given" : "Scott J", "non-dropping-particle" : "", "parse-names" : false, "suffix" : "" }, { "dropping-particle" : "", "family" : "Feser", "given" : "Frauke", "non-dropping-particle" : "", "parse-names" : false, "suffix" : "" }, { "dropping-particle" : "", "family" : "Russo", "given" : "Simone", "non-dropping-particle" : "", "parse-names" : false, "suffix" : "" }, { "dropping-particle" : "", "family" : "Schenk", "given" : "Frederik", "non-dropping-particle" : "", "parse-names" : false, "suffix" : "" }, { "dropping-particle" : "", "family" : "Stone", "given" : "D\u00e1ith\\'\\i A", "non-dropping-particle" : "", "parse-names" : false, "suffix" : "" }, { "dropping-particle" : "", "family" : "Wehner", "given" : "Michael F", "non-dropping-particle" : "", "parse-names" : false, "suffix" : "" }, { "dropping-particle" : "", "family" : "Zahn", "given" : "Matthias", "non-dropping-particle" : "", "parse-names" : false, "suffix" : "" } ], "container-title" : "Earth System Dynamics", "id" : "ITEM-2", "issue" : "2", "issued" : { "date-parts" : [ [ "2018" ] ] }, "title" : "Euro-Atlantic winter storminess and precipitation extremes under 1.5\u00b0 C vs. 2\u00b0 C warming scenarios", "translator" : [ { "dropping-particle" : "", "family" : "S2951", "given" : "", "non-dropping-particle" : "", "parse-names" : false, "suffix" : "" } ], "type" : "article-journal", "volume" : "9" }, "uris" : [ "http://www.mendeley.com/documents/?uuid=0d85b55d-a7f8-45a6-b605-3a645dcc7546" ] } ], "mendeley" : { "formattedCitation" : "(Zappa et al., 2015; Barcikowska et al., 2018)", "plainTextFormattedCitation" : "(Zappa et al., 2015; Barcikowska et al., 2018)", "previouslyFormattedCitation" : "(Zappa et al., 2015; Barcikowska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appa et al., 2015; Barcikowska et al., 2018)</w:t>
      </w:r>
      <w:r w:rsidRPr="00D424AA">
        <w:rPr>
          <w:rFonts w:cs="Times New Roman"/>
          <w:lang w:val="en-GB"/>
        </w:rPr>
        <w:fldChar w:fldCharType="end"/>
      </w:r>
      <w:r w:rsidRPr="00841A35">
        <w:rPr>
          <w:rFonts w:cs="Times New Roman"/>
          <w:lang w:val="en-GB"/>
        </w:rPr>
        <w:t>.</w:t>
      </w:r>
      <w:r w:rsidRPr="00D424AA" w:rsidDel="00825A94">
        <w:rPr>
          <w:rFonts w:cs="Times New Roman"/>
          <w:lang w:val="en-GB"/>
        </w:rPr>
        <w:t xml:space="preserve"> </w:t>
      </w:r>
      <w:r w:rsidRPr="00D424AA">
        <w:rPr>
          <w:rFonts w:cs="Times New Roman"/>
          <w:lang w:val="en-GB"/>
        </w:rPr>
        <w:t xml:space="preserve">There is </w:t>
      </w:r>
      <w:r w:rsidRPr="00D424AA">
        <w:rPr>
          <w:rFonts w:cs="Times New Roman"/>
          <w:i/>
          <w:iCs/>
          <w:lang w:val="en-GB"/>
        </w:rPr>
        <w:t>high confidence</w:t>
      </w:r>
      <w:r w:rsidRPr="00D424AA">
        <w:rPr>
          <w:rFonts w:cs="Times New Roman"/>
          <w:lang w:val="en-GB"/>
        </w:rPr>
        <w:t xml:space="preserve"> that snowfall associated with wintertime ETCs will decrease in the future, because increases in tropospheric temperatures lead to a lower proportion of precipitation falling as snow </w:t>
      </w:r>
      <w:r w:rsidRPr="00D424AA">
        <w:rPr>
          <w:rFonts w:cs="Times New Roman"/>
          <w:lang w:val="en-GB"/>
        </w:rPr>
        <w:fldChar w:fldCharType="begin" w:fldLock="1"/>
      </w:r>
      <w:r w:rsidR="00FF6231">
        <w:rPr>
          <w:rFonts w:cs="Times New Roman"/>
          <w:lang w:val="en-GB"/>
        </w:rPr>
        <w:instrText>ADDIN CSL_CITATION { "citationItems" : [ { "id" : "ITEM-1", "itemData" : { "DOI" : "10.1007/s00382-017-3606-0", "ISSN" : "1432-0894", "abstract" : "Climate change will impact western USA water supplies by shifting precipitation from snow to rain and driving snowmelt earlier in the season. However, changes at the regional-to-mountain scale is still a major topic of interest. This study addresses the impacts of climate change on mountain snowpack by assessing historical and projected variable-resolution (VR) climate simulations in the community earth system model (VR-CESM) forced by prescribed sea-surface temperatures along with widely used regional downscaling techniques, the coupled model intercomparison projects phase 5 bias corrected and statistically downscaled (CMIP5-BCSD) and the North American regional climate change assessment program (NARCCAP). The multi-model RCP8.5 scenario analysis of winter season SWE for western USA mountains indicates by 2040-2065 mean SWE could decrease \u221219% (NARCCAP) to \u221238% (VR-CESM), with an ensemble median change of \u221227%. Contrary to CMIP5-BCSD and NARCCAP, VR-CESM highlights a more pessimistic outcome for western USA mountain snowpack in latter-parts of the 21st century. This is related to temperature changes altering the snow-albedo feedback, snowpack storage, and precipitation phase, but may indicate that VR-CESM resolves more physically consistent elevational effects lacking in statistically downscaled datasets and teleconnections that are not captured in limited area models. Overall, VR-CESM projects by 2075\u20132100 that average western USA mountain snowfall decreases by \u221230%, snow cover by \u221244%, SWE by \u221269%, and average surface temperature increase of +5.0                                                                           $$^\\circ$$                                                                                                            \u2218                                                                            C. This places pressure on western USA states to preemptively invest in climate adaptation measures such as alternative water storage, water use efficiency, and reassess reservoir storage operations.", "author" : [ { "dropping-particle" : "", "family" : "Rhoades", "given" : "Alan M", "non-dropping-particle" : "", "parse-names" : false, "suffix" : "" }, { "dropping-particle" : "", "family" : "Ullrich", "given" : "Paul A", "non-dropping-particle" : "", "parse-names" : false, "suffix" : "" }, { "dropping-particle" : "", "family" : "Zarzycki", "given" : "Colin M", "non-dropping-particle" : "", "parse-names" : false, "suffix" : "" } ], "container-title" : "Climate Dynamics", "id" : "ITEM-1", "issue" : "1", "issued" : { "date-parts" : [ [ "2018" ] ] }, "page" : "261-288", "title" : "Projecting 21st century snowpack trends in western USA mountains using variable-resolution CESM", "translator" : [ { "dropping-particle" : "", "family" : "S992", "given" : "", "non-dropping-particle" : "", "parse-names" : false, "suffix" : "" } ], "type" : "article-journal", "volume" : "50" }, "uris" : [ "http://www.mendeley.com/documents/?uuid=3be675aa-4411-4f5d-a288-806765efa3e4" ] }, { "id" : "ITEM-2", "itemData" : { "DOI" : "10.1029/2018GL079820", "ISSN" : "19448007", "abstract" : "The northeastern United States is vulnerable to many impacts from snowfall-producing winter cyclones that are amplified by the proximity of population centers to storm tracks. Historically, climatic snowfall assessments have centered around seasonal means even though local impacts typically occur at scales of hours to days. To detect snowstorms at the event level, an objective algorithm is defined based on the Regional Snowfall Index. The metric collocates storm snowfall with population to produce statistics of snowstorms with societal impacts. When applied to the Community Earth System Model Large Ensemble, broad declines in snowstorm frequency are projected by the later 21st century. These decreases are primarily due to a warmer atmosphere less conducive to snowfall as the predominant precipitation type. However, reductions are less significant for major events, since more hostile thermodynamic environments are partially offset by increased precipitation associated with cyclones that dynamically drive high-impact snowstorms.", "author" : [ { "dropping-particle" : "", "family" : "Zarzycki", "given" : "C. M.", "non-dropping-particle" : "", "parse-names" : false, "suffix" : "" } ], "container-title" : "Geophysical Research Letters", "id" : "ITEM-2", "issue" : "21", "issued" : { "date-parts" : [ [ "2018" ] ] }, "page" : "12,067-12,075", "title" : "Projecting Changes in Societally Impactful Northeastern U.S. Snowstorms", "translator" : [ { "dropping-particle" : "", "family" : "S3431", "given" : "", "non-dropping-particle" : "", "parse-names" : false, "suffix" : "" } ], "type" : "article-journal", "volume" : "45" }, "uris" : [ "http://www.mendeley.com/documents/?uuid=effe88c9-bf8e-4df9-a1c9-284d384da631" ] }, { "id" : "ITEM-3", "itemData" : { "author" : [ { "dropping-particle" : "", "family" : "O'Gorman", "given" : "Paul", "non-dropping-particle" : "", "parse-names" : false, "suffix" : "" } ], "container-title" : "Nature", "id" : "ITEM-3", "issue" : "7515", "issued" : { "date-parts" : [ [ "2014" ] ] }, "page" : "416-418", "title" : "Contrasting responses of mean and extreme snowfall to climate change", "translator" : [ { "dropping-particle" : "", "family" : "S3430", "given" : "", "non-dropping-particle" : "", "parse-names" : false, "suffix" : "" } ], "type" : "article-journal", "volume" : "512" }, "uris" : [ "http://www.mendeley.com/documents/?uuid=b40ed980-e472-416b-b334-e6d6dea0ad2b" ] } ], "mendeley" : { "formattedCitation" : "(O\u2019Gorman, 2014; Rhoades et al., 2018; Zarzycki, 2018)", "plainTextFormattedCitation" : "(O\u2019Gorman, 2014; Rhoades et al., 2018; Zarzycki, 2018)", "previouslyFormattedCitation" : "(O\u2019Gorman, 2014; Rhoades et al., 2018; Zarzycki,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Gorman, 2014; Rhoades et al., 2018; Zarzycki, 2018)</w:t>
      </w:r>
      <w:r w:rsidRPr="00D424AA">
        <w:rPr>
          <w:rFonts w:cs="Times New Roman"/>
          <w:lang w:val="en-GB"/>
        </w:rPr>
        <w:fldChar w:fldCharType="end"/>
      </w:r>
      <w:r w:rsidRPr="00841A35">
        <w:rPr>
          <w:rFonts w:cs="Times New Roman"/>
          <w:lang w:val="en-GB"/>
        </w:rPr>
        <w:t xml:space="preserve">. However, there is </w:t>
      </w:r>
      <w:r w:rsidRPr="00D424AA">
        <w:rPr>
          <w:rFonts w:cs="Times New Roman"/>
          <w:i/>
          <w:iCs/>
          <w:lang w:val="en-GB"/>
        </w:rPr>
        <w:t>medium confidence</w:t>
      </w:r>
      <w:r w:rsidRPr="00D424AA">
        <w:rPr>
          <w:rFonts w:cs="Times New Roman"/>
          <w:lang w:val="en-GB"/>
        </w:rPr>
        <w:t xml:space="preserve"> that extreme snowfall events associated with wintertime ETCs will change little in regions where snowfall will be supported in the future </w:t>
      </w:r>
      <w:r w:rsidRPr="00D424AA">
        <w:rPr>
          <w:rFonts w:cs="Times New Roman"/>
          <w:lang w:val="en-GB"/>
        </w:rPr>
        <w:fldChar w:fldCharType="begin" w:fldLock="1"/>
      </w:r>
      <w:r w:rsidR="00FF6231">
        <w:rPr>
          <w:rFonts w:cs="Times New Roman"/>
          <w:lang w:val="en-GB"/>
        </w:rPr>
        <w:instrText>ADDIN CSL_CITATION { "citationItems" : [ { "id" : "ITEM-1", "itemData" : { "DOI" : "10.1029/2018GL079820", "ISSN" : "19448007", "abstract" : "The northeastern United States is vulnerable to many impacts from snowfall-producing winter cyclones that are amplified by the proximity of population centers to storm tracks. Historically, climatic snowfall assessments have centered around seasonal means even though local impacts typically occur at scales of hours to days. To detect snowstorms at the event level, an objective algorithm is defined based on the Regional Snowfall Index. The metric collocates storm snowfall with population to produce statistics of snowstorms with societal impacts. When applied to the Community Earth System Model Large Ensemble, broad declines in snowstorm frequency are projected by the later 21st century. These decreases are primarily due to a warmer atmosphere less conducive to snowfall as the predominant precipitation type. However, reductions are less significant for major events, since more hostile thermodynamic environments are partially offset by increased precipitation associated with cyclones that dynamically drive high-impact snowstorms.", "author" : [ { "dropping-particle" : "", "family" : "Zarzycki", "given" : "C. M.", "non-dropping-particle" : "", "parse-names" : false, "suffix" : "" } ], "container-title" : "Geophysical Research Letters", "id" : "ITEM-1", "issue" : "21", "issued" : { "date-parts" : [ [ "2018" ] ] }, "page" : "12,067-12,075", "title" : "Projecting Changes in Societally Impactful Northeastern U.S. Snowstorms", "translator" : [ { "dropping-particle" : "", "family" : "S3431", "given" : "", "non-dropping-particle" : "", "parse-names" : false, "suffix" : "" } ], "type" : "article-journal", "volume" : "45" }, "uris" : [ "http://www.mendeley.com/documents/?uuid=effe88c9-bf8e-4df9-a1c9-284d384da631" ] }, { "id" : "ITEM-2", "itemData" : { "author" : [ { "dropping-particle" : "", "family" : "O'Gorman", "given" : "Paul", "non-dropping-particle" : "", "parse-names" : false, "suffix" : "" } ], "container-title" : "Nature", "id" : "ITEM-2", "issue" : "7515", "issued" : { "date-parts" : [ [ "2014" ] ] }, "page" : "416-418", "title" : "Contrasting responses of mean and extreme snowfall to climate change", "translator" : [ { "dropping-particle" : "", "family" : "S3430", "given" : "", "non-dropping-particle" : "", "parse-names" : false, "suffix" : "" } ], "type" : "article-journal", "volume" : "512" }, "uris" : [ "http://www.mendeley.com/documents/?uuid=b40ed980-e472-416b-b334-e6d6dea0ad2b" ] } ], "mendeley" : { "formattedCitation" : "(O\u2019Gorman, 2014; Zarzycki, 2018)", "plainTextFormattedCitation" : "(O\u2019Gorman, 2014; Zarzycki, 2018)", "previouslyFormattedCitation" : "(O\u2019Gorman, 2014; Zarzycki,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O’Gorman, 2014; Zarzycki, 2018)</w:t>
      </w:r>
      <w:r w:rsidRPr="00D424AA">
        <w:rPr>
          <w:rFonts w:cs="Times New Roman"/>
          <w:lang w:val="en-GB"/>
        </w:rPr>
        <w:fldChar w:fldCharType="end"/>
      </w:r>
      <w:r w:rsidRPr="00841A35">
        <w:rPr>
          <w:rFonts w:cs="Times New Roman"/>
          <w:lang w:val="en-GB"/>
        </w:rPr>
        <w:t>.</w:t>
      </w:r>
    </w:p>
    <w:p w14:paraId="058E7BF5" w14:textId="77777777" w:rsidR="007A1008" w:rsidRPr="00D424AA" w:rsidRDefault="007A1008" w:rsidP="00D424AA">
      <w:pPr>
        <w:rPr>
          <w:rFonts w:cs="Times New Roman"/>
          <w:lang w:val="en-GB"/>
        </w:rPr>
      </w:pPr>
    </w:p>
    <w:p w14:paraId="451CADBE" w14:textId="79FCB736" w:rsidR="007A1008" w:rsidRDefault="007A1008" w:rsidP="00D424AA">
      <w:pPr>
        <w:rPr>
          <w:rFonts w:cs="Times New Roman"/>
          <w:lang w:val="en-GB"/>
        </w:rPr>
      </w:pPr>
      <w:r w:rsidRPr="00D506A9">
        <w:rPr>
          <w:rFonts w:cs="Times New Roman"/>
          <w:lang w:val="en-GB"/>
        </w:rPr>
        <w:t>In summary, there is</w:t>
      </w:r>
      <w:r w:rsidRPr="00D506A9">
        <w:rPr>
          <w:rFonts w:cs="Times New Roman"/>
          <w:i/>
          <w:iCs/>
          <w:lang w:val="en-GB"/>
        </w:rPr>
        <w:t xml:space="preserve"> low confidence</w:t>
      </w:r>
      <w:r w:rsidRPr="00D506A9">
        <w:rPr>
          <w:rFonts w:cs="Times New Roman"/>
          <w:lang w:val="en-GB"/>
        </w:rPr>
        <w:t xml:space="preserve"> in past changes in the dynamical intensity (e.g., maximum wind speeds) of ETCs and </w:t>
      </w:r>
      <w:r w:rsidRPr="00D506A9">
        <w:rPr>
          <w:rFonts w:cs="Times New Roman"/>
          <w:i/>
          <w:iCs/>
          <w:lang w:val="en-GB"/>
        </w:rPr>
        <w:t>medium confidence</w:t>
      </w:r>
      <w:r w:rsidRPr="00D506A9">
        <w:rPr>
          <w:rFonts w:cs="Times New Roman"/>
          <w:lang w:val="en-GB"/>
        </w:rPr>
        <w:t xml:space="preserve"> that in the future these changes will be small, although changes in the location of storm tracks could lead to substantial changes in local extreme wind speeds. There is </w:t>
      </w:r>
      <w:r w:rsidRPr="00D506A9">
        <w:rPr>
          <w:rFonts w:cs="Times New Roman"/>
          <w:i/>
          <w:lang w:val="en-GB"/>
        </w:rPr>
        <w:t>high confidence</w:t>
      </w:r>
      <w:r w:rsidRPr="00D506A9">
        <w:rPr>
          <w:rFonts w:cs="Times New Roman"/>
          <w:lang w:val="en-GB"/>
        </w:rPr>
        <w:t xml:space="preserve"> that average and maximum ETC precipitation-rates will increase with warming, with the magnitude of the increases associated with increases in atmospheric water vapour. There is </w:t>
      </w:r>
      <w:r w:rsidRPr="00D506A9">
        <w:rPr>
          <w:rFonts w:cs="Times New Roman"/>
          <w:i/>
          <w:iCs/>
          <w:lang w:val="en-GB"/>
        </w:rPr>
        <w:t>medium confidence</w:t>
      </w:r>
      <w:r w:rsidRPr="00D506A9">
        <w:rPr>
          <w:rFonts w:cs="Times New Roman"/>
          <w:lang w:val="en-GB"/>
        </w:rPr>
        <w:t xml:space="preserve"> that projected changes in the intensity of ETCs, including wind speeds and precipitation, depend on the resolution and formulation of climate models.</w:t>
      </w:r>
    </w:p>
    <w:p w14:paraId="034BCDA3" w14:textId="4CF0F730" w:rsidR="0012500E" w:rsidRDefault="0012500E" w:rsidP="00D424AA">
      <w:pPr>
        <w:rPr>
          <w:rFonts w:cs="Times New Roman"/>
          <w:lang w:val="en-GB"/>
        </w:rPr>
      </w:pPr>
    </w:p>
    <w:p w14:paraId="5347BC29" w14:textId="77777777" w:rsidR="0012500E" w:rsidRPr="00D424AA" w:rsidRDefault="0012500E" w:rsidP="00D424AA">
      <w:pPr>
        <w:rPr>
          <w:rFonts w:cs="Times New Roman"/>
          <w:lang w:val="en-GB"/>
        </w:rPr>
      </w:pPr>
    </w:p>
    <w:p w14:paraId="78423EBE" w14:textId="77777777" w:rsidR="007A1008" w:rsidRPr="00D424AA" w:rsidRDefault="007A1008" w:rsidP="00D424AA">
      <w:pPr>
        <w:pStyle w:val="AR6Chap11Level21111"/>
        <w:rPr>
          <w:rFonts w:cs="Times New Roman"/>
          <w:lang w:val="en-GB"/>
        </w:rPr>
      </w:pPr>
      <w:bookmarkStart w:id="2715" w:name="_Toc25583709"/>
      <w:bookmarkStart w:id="2716" w:name="_Toc29672899"/>
      <w:bookmarkStart w:id="2717" w:name="_Toc57192469"/>
      <w:bookmarkStart w:id="2718" w:name="_Toc70703051"/>
      <w:r w:rsidRPr="00D424AA">
        <w:rPr>
          <w:rFonts w:cs="Times New Roman"/>
          <w:lang w:val="en-GB"/>
        </w:rPr>
        <w:t>Severe convective storms</w:t>
      </w:r>
      <w:bookmarkEnd w:id="2715"/>
      <w:bookmarkEnd w:id="2716"/>
      <w:bookmarkEnd w:id="2717"/>
      <w:bookmarkEnd w:id="2718"/>
    </w:p>
    <w:p w14:paraId="206DEE5F" w14:textId="77777777" w:rsidR="007A1008" w:rsidRPr="00D424AA" w:rsidRDefault="007A1008" w:rsidP="00D424AA">
      <w:pPr>
        <w:rPr>
          <w:rFonts w:cs="Times New Roman"/>
          <w:i/>
          <w:lang w:val="en-GB"/>
        </w:rPr>
      </w:pPr>
    </w:p>
    <w:p w14:paraId="345E62FE" w14:textId="7AA19638" w:rsidR="007A1008" w:rsidRPr="00D424AA" w:rsidRDefault="007A1008" w:rsidP="00D424AA">
      <w:pPr>
        <w:rPr>
          <w:rFonts w:cs="Times New Roman"/>
          <w:lang w:val="en-GB"/>
        </w:rPr>
      </w:pPr>
      <w:r w:rsidRPr="00D424AA">
        <w:rPr>
          <w:rFonts w:cs="Times New Roman"/>
          <w:lang w:val="en-GB"/>
        </w:rPr>
        <w:t xml:space="preserve">Severe convective storms are convective systems that are associated with extreme phenomena such as </w:t>
      </w:r>
      <w:r w:rsidRPr="00D424AA">
        <w:rPr>
          <w:rFonts w:cs="Times New Roman"/>
          <w:lang w:val="en-GB"/>
        </w:rPr>
        <w:lastRenderedPageBreak/>
        <w:t xml:space="preserve">tornadoes, hail, heavy precipitation (rain or snow), strong winds, and lightning. The assessment of changes in severe convective storms in SREX </w:t>
      </w:r>
      <w:commentRangeStart w:id="2719"/>
      <w:r w:rsidRPr="00D424AA">
        <w:rPr>
          <w:rFonts w:cs="Times New Roman"/>
          <w:lang w:val="en-GB"/>
        </w:rPr>
        <w:fldChar w:fldCharType="begin" w:fldLock="1"/>
      </w:r>
      <w:r w:rsidR="007D2D56">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manualFormatting" : "(Chapter 3, Seneviratne et al., 2012)", "plainTextFormattedCitation" : "(Seneviratne et al., 2012)", "previouslyFormattedCitation" : "(Seneviratne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pter 3, Seneviratne et al., 2012)</w:t>
      </w:r>
      <w:r w:rsidRPr="00D424AA">
        <w:rPr>
          <w:rFonts w:cs="Times New Roman"/>
          <w:lang w:val="en-GB"/>
        </w:rPr>
        <w:fldChar w:fldCharType="end"/>
      </w:r>
      <w:commentRangeEnd w:id="2719"/>
      <w:r w:rsidR="00A26296">
        <w:rPr>
          <w:rStyle w:val="Marquedecommentaire"/>
        </w:rPr>
        <w:commentReference w:id="2719"/>
      </w:r>
      <w:r w:rsidRPr="00841A35">
        <w:rPr>
          <w:rFonts w:cs="Times New Roman"/>
          <w:lang w:val="en-GB"/>
        </w:rPr>
        <w:t xml:space="preserve"> and AR5 </w:t>
      </w:r>
      <w:commentRangeStart w:id="2720"/>
      <w:r w:rsidRPr="00D424AA">
        <w:rPr>
          <w:rFonts w:cs="Times New Roman"/>
          <w:lang w:val="en-GB"/>
        </w:rPr>
        <w:fldChar w:fldCharType="begin" w:fldLock="1"/>
      </w:r>
      <w:r w:rsidR="00FF6231">
        <w:rPr>
          <w:rFonts w:cs="Times New Roman"/>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S3516", "given" : "Rt13", "non-dropping-particle" : "", "parse-names" : false, "suffix" : "" } ], "type" : "chapter" }, "uris" : [ "http://www.mendeley.com/documents/?uuid=623078c0-d1d2-43b3-aced-dccf68930033" ] } ], "mendeley" : { "formattedCitation" : "(Collins et al., 2013)", "manualFormatting" : "(Chapter 12, Collins et al., 2013)", "plainTextFormattedCitation" : "(Collins et al., 2013)", "previouslyFormattedCitation" : "(Collins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pter 12, Collins et al., 2013)</w:t>
      </w:r>
      <w:r w:rsidRPr="00D424AA">
        <w:rPr>
          <w:rFonts w:cs="Times New Roman"/>
          <w:lang w:val="en-GB"/>
        </w:rPr>
        <w:fldChar w:fldCharType="end"/>
      </w:r>
      <w:commentRangeEnd w:id="2720"/>
      <w:r w:rsidR="00A26296">
        <w:rPr>
          <w:rStyle w:val="Marquedecommentaire"/>
        </w:rPr>
        <w:commentReference w:id="2720"/>
      </w:r>
      <w:r w:rsidRPr="00841A35">
        <w:rPr>
          <w:rFonts w:cs="Times New Roman"/>
          <w:lang w:val="en-GB"/>
        </w:rPr>
        <w:t xml:space="preserve"> is limited and focused mainly on tornadoes and hail storms. SREX assessed that there is </w:t>
      </w:r>
      <w:r w:rsidRPr="00D424AA">
        <w:rPr>
          <w:rFonts w:cs="Times New Roman"/>
          <w:i/>
          <w:iCs/>
          <w:lang w:val="en-GB"/>
        </w:rPr>
        <w:t>low confidence</w:t>
      </w:r>
      <w:r w:rsidRPr="00D424AA">
        <w:rPr>
          <w:rFonts w:cs="Times New Roman"/>
          <w:lang w:val="en-GB"/>
        </w:rPr>
        <w:t xml:space="preserve"> in observed trends in tornadoes and hail because of data inhomogeneities and inadequacies in monitoring systems. Subsequent </w:t>
      </w:r>
      <w:r w:rsidR="009123E5">
        <w:rPr>
          <w:rFonts w:cs="Times New Roman"/>
          <w:lang w:val="en-GB"/>
        </w:rPr>
        <w:t>literature</w:t>
      </w:r>
      <w:r w:rsidR="009123E5" w:rsidRPr="00D424AA">
        <w:rPr>
          <w:rFonts w:cs="Times New Roman"/>
          <w:lang w:val="en-GB"/>
        </w:rPr>
        <w:t xml:space="preserve"> </w:t>
      </w:r>
      <w:r w:rsidRPr="00D424AA">
        <w:rPr>
          <w:rFonts w:cs="Times New Roman"/>
          <w:lang w:val="en-GB"/>
        </w:rPr>
        <w:t xml:space="preserve">assessed in the Climate Science Special Report </w:t>
      </w:r>
      <w:r w:rsidRPr="00D424AA">
        <w:rPr>
          <w:rFonts w:cs="Times New Roman"/>
          <w:lang w:val="en-GB"/>
        </w:rPr>
        <w:fldChar w:fldCharType="begin" w:fldLock="1"/>
      </w:r>
      <w:r w:rsidR="003B3493">
        <w:rPr>
          <w:rFonts w:cs="Times New Roman"/>
          <w:lang w:val="en-GB"/>
        </w:rPr>
        <w:instrText>ADDIN CSL_CITATION { "citationItems" : [ { "id" : "ITEM-1", "itemData" : { "DOI" : "10.7930/J07S7KXX", "author" : [ { "dropping-particle" : "", "family" : "Kossin", "given" : "J.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E.", "non-dropping-particle" : "", "parse-names" : false, "suffix" : "" }, { "dropping-particle" : "", "family" : "Trapp", "given" : "R.J.",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page" : "257-276", "publisher" : "U.S. Global Change Research Program", "publisher-place" : "Washington, DC, USA", "title" : "Extreme Storms", "translator" : [ { "dropping-particle" : "", "family" : "S570", "given" : "Rt6", "non-dropping-particle" : "", "parse-names" : false, "suffix" : "" } ], "type" : "chapter" }, "uris" : [ "http://www.mendeley.com/documents/?uuid=b0e0349f-3892-4f07-8443-38c41856d324" ] } ], "mendeley" : { "formattedCitation" : "(Kossin et al., 2017)", "manualFormatting" : "(Kossin et al., 2017)", "plainTextFormattedCitation" : "(Kossin et al., 2017)", "previouslyFormattedCitation" : "(Kossin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17)</w:t>
      </w:r>
      <w:r w:rsidRPr="00D424AA">
        <w:rPr>
          <w:rFonts w:cs="Times New Roman"/>
          <w:lang w:val="en-GB"/>
        </w:rPr>
        <w:fldChar w:fldCharType="end"/>
      </w:r>
      <w:r w:rsidRPr="00841A35">
        <w:rPr>
          <w:rFonts w:cs="Times New Roman"/>
          <w:lang w:val="en-GB"/>
        </w:rPr>
        <w:t xml:space="preserve"> led to the assessment of the observed tornado activity over the 2000s in the United States with a </w:t>
      </w:r>
      <w:r w:rsidRPr="00D424AA">
        <w:rPr>
          <w:rFonts w:cs="Times New Roman"/>
          <w:lang w:val="en-GB"/>
        </w:rPr>
        <w:t>decrease in the number of days per year with tornadoes and an increase in the number of tornadoes on these days (</w:t>
      </w:r>
      <w:r w:rsidRPr="00D424AA">
        <w:rPr>
          <w:rFonts w:cs="Times New Roman"/>
          <w:i/>
          <w:lang w:val="en-GB"/>
        </w:rPr>
        <w:t>medium confidence</w:t>
      </w:r>
      <w:r w:rsidRPr="00D424AA">
        <w:rPr>
          <w:rFonts w:cs="Times New Roman"/>
          <w:lang w:val="en-GB"/>
        </w:rPr>
        <w:t xml:space="preserve">). However, there is </w:t>
      </w:r>
      <w:r w:rsidRPr="00D424AA">
        <w:rPr>
          <w:rFonts w:cs="Times New Roman"/>
          <w:i/>
          <w:iCs/>
          <w:lang w:val="en-GB"/>
        </w:rPr>
        <w:t>low confidence</w:t>
      </w:r>
      <w:r w:rsidRPr="00D424AA">
        <w:rPr>
          <w:rFonts w:cs="Times New Roman"/>
          <w:lang w:val="en-GB"/>
        </w:rPr>
        <w:t xml:space="preserve"> in past trends for hail and severe thunderstorm winds. Climate models consistently project environmental changes that would support an increase in the frequency and intensity of severe thunderstorms that combine tornadoes, hail, and winds (</w:t>
      </w:r>
      <w:r w:rsidRPr="00D424AA">
        <w:rPr>
          <w:rFonts w:cs="Times New Roman"/>
          <w:i/>
          <w:iCs/>
          <w:lang w:val="en-GB"/>
        </w:rPr>
        <w:t>high confidence</w:t>
      </w:r>
      <w:r w:rsidRPr="00D424AA">
        <w:rPr>
          <w:rFonts w:cs="Times New Roman"/>
          <w:lang w:val="en-GB"/>
        </w:rPr>
        <w:t xml:space="preserve">), but there is </w:t>
      </w:r>
      <w:r w:rsidRPr="00D424AA">
        <w:rPr>
          <w:rFonts w:cs="Times New Roman"/>
          <w:i/>
          <w:iCs/>
          <w:lang w:val="en-GB"/>
        </w:rPr>
        <w:t>low confidence</w:t>
      </w:r>
      <w:r w:rsidRPr="00D424AA">
        <w:rPr>
          <w:rFonts w:cs="Times New Roman"/>
          <w:lang w:val="en-GB"/>
        </w:rPr>
        <w:t xml:space="preserve"> in the details of the projected increase. Regional aspects of severe convective storms and details of the assessment of tornadoes and hail are also assessed in Chapter 12 (Section 12.3.3.2 for tornadoes; Section 12.3.4.5 for hail; Section 12.4.5.3 for Europe, Section 12.4.6.3 for North America, and Section 12.7.2 for regional gaps and uncertainties).</w:t>
      </w:r>
    </w:p>
    <w:p w14:paraId="240871C2" w14:textId="1E5A5559" w:rsidR="007A1008" w:rsidRDefault="007A1008" w:rsidP="00D424AA">
      <w:pPr>
        <w:rPr>
          <w:rFonts w:cs="Times New Roman"/>
          <w:lang w:val="en-GB"/>
        </w:rPr>
      </w:pPr>
    </w:p>
    <w:p w14:paraId="0A88F261" w14:textId="77777777" w:rsidR="0012500E" w:rsidRPr="00D424AA" w:rsidRDefault="0012500E" w:rsidP="00D424AA">
      <w:pPr>
        <w:rPr>
          <w:rFonts w:cs="Times New Roman"/>
          <w:lang w:val="en-GB"/>
        </w:rPr>
      </w:pPr>
    </w:p>
    <w:p w14:paraId="7300DDE4" w14:textId="77777777" w:rsidR="007A1008" w:rsidRPr="00D424AA" w:rsidRDefault="007A1008" w:rsidP="00D424AA">
      <w:pPr>
        <w:pStyle w:val="AR6Chap11Level311111"/>
        <w:rPr>
          <w:rFonts w:cs="Times New Roman"/>
          <w:lang w:val="en-GB"/>
        </w:rPr>
      </w:pPr>
      <w:bookmarkStart w:id="2721" w:name="_Toc6904568"/>
      <w:bookmarkStart w:id="2722" w:name="_Toc25583710"/>
      <w:bookmarkStart w:id="2723" w:name="_Toc57192470"/>
      <w:bookmarkStart w:id="2724" w:name="_Toc70703052"/>
      <w:r w:rsidRPr="00D424AA">
        <w:rPr>
          <w:rFonts w:cs="Times New Roman"/>
          <w:lang w:val="en-GB"/>
        </w:rPr>
        <w:t>Mechanisms and drivers</w:t>
      </w:r>
      <w:bookmarkEnd w:id="2721"/>
      <w:bookmarkEnd w:id="2722"/>
      <w:bookmarkEnd w:id="2723"/>
      <w:bookmarkEnd w:id="2724"/>
    </w:p>
    <w:p w14:paraId="034D596F" w14:textId="77777777" w:rsidR="007A1008" w:rsidRPr="00D424AA" w:rsidRDefault="007A1008" w:rsidP="00D424AA">
      <w:pPr>
        <w:rPr>
          <w:rFonts w:cs="Times New Roman"/>
          <w:lang w:val="en-GB"/>
        </w:rPr>
      </w:pPr>
    </w:p>
    <w:p w14:paraId="496CB67D" w14:textId="41827F2D" w:rsidR="007A1008" w:rsidRPr="00D424AA" w:rsidRDefault="007A1008" w:rsidP="00D424AA">
      <w:pPr>
        <w:rPr>
          <w:rFonts w:cs="Times New Roman"/>
          <w:lang w:val="en-GB"/>
        </w:rPr>
      </w:pPr>
      <w:r w:rsidRPr="00D424AA">
        <w:rPr>
          <w:rFonts w:cs="Times New Roman"/>
          <w:lang w:val="en-GB"/>
        </w:rPr>
        <w:t xml:space="preserve">Severe convective storms are sometimes embedded in synoptic-scale weather systems, such as TCs, ETCs, and fronts </w:t>
      </w:r>
      <w:r w:rsidRPr="00D424AA">
        <w:rPr>
          <w:rFonts w:cs="Times New Roman"/>
          <w:lang w:val="en-GB"/>
        </w:rPr>
        <w:fldChar w:fldCharType="begin" w:fldLock="1"/>
      </w:r>
      <w:r w:rsidR="00FF6231">
        <w:rPr>
          <w:rFonts w:cs="Times New Roman"/>
          <w:lang w:val="en-GB"/>
        </w:rPr>
        <w:instrText>ADDIN CSL_CITATION { "citationItems" : [ { "id" : "ITEM-1", "itemData" : { "DOI" : "10.1175/BAMS-D-11-00262.1", "ISSN" : "0003-0007", "abstract" : "The state of knowledge regarding trends and an understanding of their causes is presented for a specific subset of extreme weather and climate types. For severe convective storms (tornadoes, hailstorms, and severe thunderstorms), differences in time and space of practices of collecting reports of events make using the reporting database to detect trends extremely difficult. Overall, changes in the frequency of environments favorable for severe thunderstorms have not been statistically significant. For extreme precipitation, there is strong evidence for a nationally averaged upward trend in the frequency and intensity of events. The causes of the observed trends have not been determined with certainty, although there is evidence that increasing atmospheric water vapor may be one factor. For hurricanes and typhoons, robust detection of trends in Atlantic and western North Pacific tropical cyclone (TC) activity is significantly constrained by data heterogeneity and deficient quantification of internal variability. Attribution of past TC changes is further challenged by a lack of consensus on the physical link- ages between climate forcing and TC activity. As a result, attribution of trends to anthropogenic forcing remains controversial. For severe snowstorms and ice storms, the number of severe regional snowstorms that occurred since 1960 was more than twice that of the preceding 60 years. There are no significant multidecadal trends in the areal percentage of the contiguous United States impacted by extreme seasonal snowfall amounts since 1900. There is no distinguishable trend in the frequency of ice storms for the United States as a whole since 1950.", "author" : [ { "dropping-particle" : "", "family" : "Kunkel", "given" : "Kenneth E", "non-dropping-particle" : "", "parse-names" : false, "suffix" : "" }, { "dropping-particle" : "", "family" : "Karl", "given" : "Thomas R", "non-dropping-particle" : "", "parse-names" : false, "suffix" : "" }, { "dropping-particle" : "", "family" : "Brooks", "given" : "Harold", "non-dropping-particle" : "", "parse-names" : false, "suffix" : "" }, { "dropping-particle" : "", "family" : "Kossin", "given" : "James", "non-dropping-particle" : "", "parse-names" : false, "suffix" : "" }, { "dropping-particle" : "", "family" : "Lawrimore", "given" : "Jay H", "non-dropping-particle" : "", "parse-names" : false, "suffix" : "" }, { "dropping-particle" : "", "family" : "Arndt", "given" : "Derek", "non-dropping-particle" : "", "parse-names" : false, "suffix" : "" }, { "dropping-particle" : "", "family" : "Bosart", "given" : "Lance", "non-dropping-particle" : "", "parse-names" : false, "suffix" : "" }, { "dropping-particle" : "", "family" : "Changnon", "given" : "David", "non-dropping-particle" : "", "parse-names" : false, "suffix" : "" }, { "dropping-particle" : "", "family" : "Cutter", "given" : "Susan L", "non-dropping-particle" : "", "parse-names" : false, "suffix" : "" }, { "dropping-particle" : "", "family" : "Doesken", "given" : "Nolan", "non-dropping-particle" : "", "parse-names" : false, "suffix" : "" }, { "dropping-particle" : "", "family" : "others", "given" : "", "non-dropping-particle" : "", "parse-names" : false, "suffix" : "" }, { "dropping-particle" : "", "family" : "Emanuel", "given" : "Kerry", "non-dropping-particle" : "", "parse-names" : false, "suffix" : "" }, { "dropping-particle" : "", "family" : "Groisman", "given" : "Pavel Ya.", "non-dropping-particle" : "", "parse-names" : false, "suffix" : "" }, { "dropping-particle" : "", "family" : "Katz", "given" : "Richard W", "non-dropping-particle" : "", "parse-names" : false, "suffix" : "" }, { "dropping-particle" : "", "family" : "Knutson", "given" : "Thomas", "non-dropping-particle" : "", "parse-names" : false, "suffix" : "" }, { "dropping-particle" : "", "family" : "O'Brien", "given" : "James", "non-dropping-particle" : "", "parse-names" : false, "suffix" : "" }, { "dropping-particle" : "", "family" : "Paciorek", "given" : "Christopher J", "non-dropping-particle" : "", "parse-names" : false, "suffix" : "" }, { "dropping-particle" : "", "family" : "Peterson", "given" : "Thomas C", "non-dropping-particle" : "", "parse-names" : false, "suffix" : "" }, { "dropping-particle" : "", "family" : "Redmond", "given" : "Kelly", "non-dropping-particle" : "", "parse-names" : false, "suffix" : "" }, { "dropping-particle" : "", "family" : "Robinson", "given" : "David", "non-dropping-particle" : "", "parse-names" : false, "suffix" : "" }, { "dropping-particle" : "", "family" : "Trapp", "given" : "Jeff", "non-dropping-particle" : "", "parse-names" : false, "suffix" : "" }, { "dropping-particle" : "", "family" : "Vose", "given" : "Russell", "non-dropping-particle" : "", "parse-names" : false, "suffix" : "" }, { "dropping-particle" : "", "family" : "Weaver", "given" : "Scott", "non-dropping-particle" : "", "parse-names" : false, "suffix" : "" }, { "dropping-particle" : "", "family" : "Wehner", "given" : "Michael", "non-dropping-particle" : "", "parse-names" : false, "suffix" : "" }, { "dropping-particle" : "", "family" : "Wolter", "given" : "Klaus", "non-dropping-particle" : "", "parse-names" : false, "suffix" : "" }, { "dropping-particle" : "", "family" : "Wuebbles", "given" : "Donald", "non-dropping-particle" : "", "parse-names" : false, "suffix" : "" } ], "container-title" : "Bulletin of the American Meteorological Society", "id" : "ITEM-1", "issue" : "4", "issued" : { "date-parts" : [ [ "2013", "8" ] ] }, "page" : "499-514", "publisher" : "American Meteorological Society", "title" : "Monitoring and understanding trends in extreme storms: State of knowledge", "translator" : [ { "dropping-particle" : "", "family" : "S1171", "given" : "", "non-dropping-particle" : "", "parse-names" : false, "suffix" : "" } ], "type" : "article-journal", "volume" : "94" }, "uris" : [ "http://www.mendeley.com/documents/?uuid=c2e20896-010a-4a58-8d09-77eea647774c" ] } ], "mendeley" : { "formattedCitation" : "(Kunkel et al., 2013)", "plainTextFormattedCitation" : "(Kunkel et al., 2013)", "previouslyFormattedCitation" : "(Kunkel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unkel et al., 2013)</w:t>
      </w:r>
      <w:r w:rsidRPr="00D424AA">
        <w:rPr>
          <w:rFonts w:cs="Times New Roman"/>
          <w:lang w:val="en-GB"/>
        </w:rPr>
        <w:fldChar w:fldCharType="end"/>
      </w:r>
      <w:r w:rsidRPr="00841A35">
        <w:rPr>
          <w:rFonts w:cs="Times New Roman"/>
          <w:lang w:val="en-GB"/>
        </w:rPr>
        <w:t>. They are also generated as individual events as mesoscale convect</w:t>
      </w:r>
      <w:r w:rsidRPr="00D424AA">
        <w:rPr>
          <w:rFonts w:cs="Times New Roman"/>
          <w:lang w:val="en-GB"/>
        </w:rPr>
        <w:t xml:space="preserve">ive systems (MCSs) and mesoscale convective complexes (MCCs) (a special type of a large,organized and long-lived MCS), without being clearly embedded within larger-scale weather systems. In addition to the general vigorousness of precipitation, hail, and winds associated with MCSs, characteristics of MCSs are viewed in new perspectives in recent years, probably because of both the development of dense mesoscale observing networks and advances in high-resolution mesoscale modelling (Sections 11.7.3.2 and 11.7.3.3). The horizontal scale of MCSs is discussed with their organization of the convective structure and it is examined with a concept of "convective aggregation" in recent years </w:t>
      </w:r>
      <w:r w:rsidRPr="00D424AA">
        <w:rPr>
          <w:rFonts w:cs="Times New Roman"/>
          <w:lang w:val="en-GB"/>
        </w:rPr>
        <w:fldChar w:fldCharType="begin" w:fldLock="1"/>
      </w:r>
      <w:r w:rsidR="00FF6231">
        <w:rPr>
          <w:rFonts w:cs="Times New Roman"/>
          <w:lang w:val="en-GB"/>
        </w:rPr>
        <w:instrText>ADDIN CSL_CITATION { "citationItems" : [ { "id" : "ITEM-1", "itemData" : { "DOI" : "10.1007/s10712-017-9419-1", "ISSN" : "1573-0956", "abstract" : "Convective self-aggregation, the spontaneous organization of initially scattered convection into isolated convective clusters despite spatially homogeneous boundary conditions and forcing, was first recognized and studied in idealized numerical simulations. While there is a rich history of observational work on convective clustering and organization, there have been only a few studies that have analyzed observations to look specifically for processes related to self-aggregation in models. Here we review observational work in both of these categories and motivate the need for more of this work. We acknowledge that self-aggregation may appear to be far-removed from observed convective organization in terms of time scales, initial conditions, initiation processes, and mean state extremes, but we argue that these differences vary greatly across the diverse range of model simulations in the literature and that these comparisons are already offering important insights into real tropical phenomena. Some preliminary new findings are presented, including results showing that a self-aggregation simulation with square geometry has too broad distribution of humidity and is too dry in the driest regions when compared with radiosonde records from Nauru, while an elongated channel simulation has realistic representations of atmospheric humidity and its variability. We discuss recent work increasing our understanding of how organized convection and climate change may interact, and how model discrepancies related to this question are prompting interest in observational comparisons. We also propose possible future directions for observational work related to convective aggregation, including novel satellite approaches and a ground-based observational network.", "author" : [ { "dropping-particle" : "", "family" : "Holloway", "given" : "Christopher E", "non-dropping-particle" : "", "parse-names" : false, "suffix" : "" }, { "dropping-particle" : "", "family" : "Wing", "given" : "Allison A", "non-dropping-particle" : "", "parse-names" : false, "suffix" : "" }, { "dropping-particle" : "", "family" : "Bony", "given" : "Sandrine", "non-dropping-particle" : "", "parse-names" : false, "suffix" : "" }, { "dropping-particle" : "", "family" : "Muller", "given" : "Caroline", "non-dropping-particle" : "", "parse-names" : false, "suffix" : "" }, { "dropping-particle" : "", "family" : "Masunaga", "given" : "Hirohiko", "non-dropping-particle" : "", "parse-names" : false, "suffix" : "" }, { "dropping-particle" : "", "family" : "L\u2019Ecuyer", "given" : "Tristan S", "non-dropping-particle" : "", "parse-names" : false, "suffix" : "" }, { "dropping-particle" : "", "family" : "Turner", "given" : "David D", "non-dropping-particle" : "", "parse-names" : false, "suffix" : "" }, { "dropping-particle" : "", "family" : "Zuidema", "given" : "Paquita", "non-dropping-particle" : "", "parse-names" : false, "suffix" : "" } ], "container-title" : "Surveys in Geophysics", "id" : "ITEM-1", "issue" : "6", "issued" : { "date-parts" : [ [ "2017" ] ] }, "page" : "1199-1236", "title" : "Observing Convective Aggregation", "translator" : [ { "dropping-particle" : "", "family" : "S1379", "given" : "", "non-dropping-particle" : "", "parse-names" : false, "suffix" : "" } ], "type" : "article-journal", "volume" : "38" }, "uris" : [ "http://www.mendeley.com/documents/?uuid=1d58622e-c481-496b-8b5e-1f880e631639" ] } ], "mendeley" : { "formattedCitation" : "(Holloway et al., 2017)", "plainTextFormattedCitation" : "(Holloway et al., 2017)", "previouslyFormattedCitation" : "(Holloway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olloway et al., 2017)</w:t>
      </w:r>
      <w:r w:rsidRPr="00D424AA">
        <w:rPr>
          <w:rFonts w:cs="Times New Roman"/>
          <w:lang w:val="en-GB"/>
        </w:rPr>
        <w:fldChar w:fldCharType="end"/>
      </w:r>
      <w:r w:rsidRPr="00841A35">
        <w:rPr>
          <w:rFonts w:cs="Times New Roman"/>
          <w:lang w:val="en-GB"/>
        </w:rPr>
        <w:t xml:space="preserve">. MCSs sometimes take a linear shape and stay almost stationary with successive production of cumulonimbus on the upstream side (back-building type convection), </w:t>
      </w:r>
      <w:r w:rsidRPr="00D424AA">
        <w:rPr>
          <w:rFonts w:cs="Times New Roman"/>
          <w:lang w:val="en-GB"/>
        </w:rPr>
        <w:t xml:space="preserve">and cause heavy rainfall </w:t>
      </w:r>
      <w:r w:rsidRPr="00D424AA">
        <w:rPr>
          <w:rFonts w:cs="Times New Roman"/>
          <w:lang w:val="en-GB"/>
        </w:rPr>
        <w:fldChar w:fldCharType="begin" w:fldLock="1"/>
      </w:r>
      <w:r w:rsidR="00FF6231">
        <w:rPr>
          <w:rFonts w:cs="Times New Roman"/>
          <w:lang w:val="en-GB"/>
        </w:rPr>
        <w:instrText>ADDIN CSL_CITATION { "citationItems" : [ { "id" : "ITEM-1", "itemData" : { "DOI" : "10.1175/MWR2899.1", "ISBN" : "0027-0644", "ISSN" : "0027-0644", "abstract" : "This study examines the radar-indicated structures and other features of extreme rain events in the United States over a 3-yr period. A rainfall event is defined as \u201cextreme\u201d when the 24-h precipitation total at one or more stations surpasses the 50-yr recurrence interval amount for that location. This definition yields 116 such cases from 1999 to 2001 in the area east of the Rocky Mountains, excluding Florida. Two-kilometer national composite radar reflectivity data are then used to examine the structure and evolution of each extreme rain event. Sixty-five percent of the total number of events are associated with mesoscale convective systems (MCSs). While a wide variety of organizational structures (as indicated by radar reflectivity data) are seen among the MCS cases, two patterns of organization are observed most frequently. The first type has a line, often oriented east\u2013west, with \u201ctraining\u201d convective elements. It also has a region of adjoining stratiform rain that is displaced to the north of the line. The second type has a back-building or quasi-stationary area of convection that produces a region of stratiform rain downstream. Surface observations and composite analysis of Rapid Update Cycle Version 2 (RUC-2) model data reveal that training line/adjoining stratiform (TL/AS) systems typically form in a very moist, unstable environment on the cool side of a preexisting slow-moving surface boundary. On the other hand, back-building/quasi-stationary (BB) MCSs are more dependent on mesoscale and storm-scale processes, particularly lifting provided by storm-generated cold pools, than on preexisting synoptic boundaries.", "author" : [ { "dropping-particle" : "", "family" : "Schumacher", "given" : "Russ S", "non-dropping-particle" : "", "parse-names" : false, "suffix" : "" }, { "dropping-particle" : "", "family" : "Johnson", "given" : "Richard H", "non-dropping-particle" : "", "parse-names" : false, "suffix" : "" } ], "container-title" : "Monthly Weather Review", "id" : "ITEM-1", "issue" : "4", "issued" : { "date-parts" : [ [ "2005" ] ] }, "page" : "961-976", "title" : "Organization and Environmental Properties of Extreme-Rain-Producing Mesoscale Convective Systems", "translator" : [ { "dropping-particle" : "", "family" : "S1380", "given" : "", "non-dropping-particle" : "", "parse-names" : false, "suffix" : "" } ], "type" : "article-journal", "volume" : "133" }, "uris" : [ "http://www.mendeley.com/documents/?uuid=c64793e3-ccc3-409c-89ad-5248e217ad28" ] } ], "mendeley" : { "formattedCitation" : "(Schumacher and Johnson, 2005)", "plainTextFormattedCitation" : "(Schumacher and Johnson, 2005)", "previouslyFormattedCitation" : "(Schumacher and Johnson, 200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umacher and Johnson, 2005)</w:t>
      </w:r>
      <w:r w:rsidRPr="00D424AA">
        <w:rPr>
          <w:rFonts w:cs="Times New Roman"/>
          <w:lang w:val="en-GB"/>
        </w:rPr>
        <w:fldChar w:fldCharType="end"/>
      </w:r>
      <w:r w:rsidRPr="00841A35">
        <w:rPr>
          <w:rFonts w:cs="Times New Roman"/>
          <w:lang w:val="en-GB"/>
        </w:rPr>
        <w:t>. Many of the recent severe rainfall event</w:t>
      </w:r>
      <w:r w:rsidRPr="00D424AA">
        <w:rPr>
          <w:rFonts w:cs="Times New Roman"/>
          <w:lang w:val="en-GB"/>
        </w:rPr>
        <w:t xml:space="preserve">s in Japan are associated with band-shaped precipitation systems </w:t>
      </w:r>
      <w:r w:rsidRPr="00D424AA">
        <w:rPr>
          <w:rFonts w:cs="Times New Roman"/>
          <w:lang w:val="en-GB"/>
        </w:rPr>
        <w:fldChar w:fldCharType="begin" w:fldLock="1"/>
      </w:r>
      <w:r w:rsidR="007D2D56">
        <w:rPr>
          <w:rFonts w:cs="Times New Roman"/>
          <w:lang w:val="en-GB"/>
        </w:rPr>
        <w:instrText>ADDIN CSL_CITATION { "citationItems" : [ { "id" : "ITEM-1", "itemData" : { "DOI" : "10.2151/sola.2016-042", "ISSN" : "1349-6476", "author" : [ { "dropping-particle" : "", "family" : "Kunii", "given" : "Masaru", "non-dropping-particle" : "", "parse-names" : false, "suffix" : "" }, { "dropping-particle" : "", "family" : "Otsuka", "given" : "Michiko", "non-dropping-particle" : "", "parse-names" : false, "suffix" : "" }, { "dropping-particle" : "", "family" : "Shimoji", "given" : "Kazuki", "non-dropping-particle" : "", "parse-names" : false, "suffix" : "" }, { "dropping-particle" : "", "family" : "Seko", "given" : "Hiromu", "non-dropping-particle" : "", "parse-names" : false, "suffix" : "" } ], "container-title" : "SOLA", "id" : "ITEM-1", "issue" : "0", "issued" : { "date-parts" : [ [ "2016" ] ] }, "page" : "209-214", "title" : "Ensemble Data Assimilation and Forecast Experiments for the September 2015 Heavy Rainfall Event in Kanto and Tohoku Regions with Atmospheric Motion Vectors from Himawari-8", "translator" : [ { "dropping-particle" : "", "family" : "S1133", "given" : "", "non-dropping-particle" : "", "parse-names" : false, "suffix" : "" } ], "type" : "article-journal", "volume" : "12" }, "uris" : [ "http://www.mendeley.com/documents/?uuid=6534c6aa-353c-4d31-a82b-b60fb626e375" ] }, { "id" : "ITEM-2", "itemData" : { "DOI" : "10.2151/jmsj.2018-006", "author" : [ { "dropping-particle" : "", "family" : "Oizumi", "given" : "Tsutao", "non-dropping-particle" : "", "parse-names" : false, "suffix" : "" }, { "dropping-particle" : "", "family" : "Saito", "given" : "Kazuo", "non-dropping-particle" : "", "parse-names" : false, "suffix" : "" }, { "dropping-particle" : "", "family" : "Ito", "given" : "Junshi", "non-dropping-particle" : "", "parse-names" : false, "suffix" : "" }, { "dropping-particle" : "", "family" : "Kuroda", "given" : "Tohru", "non-dropping-particle" : "", "parse-names" : false, "suffix" : "" }, { "dropping-particle" : "", "family" : "Doc", "given" : "Le", "non-dropping-particle" : "", "parse-names" : false, "suffix" : "" }, { "dropping-particle" : "", "family" : "DUC", "given" : "Le", "non-dropping-particle" : "", "parse-names" : false, "suffix" : "" }, { "dropping-particle" : "", "family" : "Doc", "given" : "Le", "non-dropping-particle" : "", "parse-names" : false, "suffix" : "" } ], "container-title" : "Journal of the Meteorological Society of Japan. Series II", "id" : "ITEM-2", "issue" : "1", "issued" : { "date-parts" : [ [ "2018" ] ] }, "page" : "25-54", "title" : "Ultra-High-Resolution Numerical Weather Prediction with a Large Domain Using the K Computer: A Case Study of the Izu Oshima Heavy Rainfall Event on October 15-16, 2013", "translator" : [ { "dropping-particle" : "", "family" : "S1545", "given" : "", "non-dropping-particle" : "", "parse-names" : false, "suffix" : "" } ], "type" : "article-journal", "volume" : "96" }, "uris" : [ "http://www.mendeley.com/documents/?uuid=ed8d008d-c11c-44e3-b4b6-f88431920217" ] }, { "id" : "ITEM-3", "itemData" : { "DOI" : "10.1007/s10346-018-1098-6", "ISSN" : "1612-5118", "abstract" : "An extremely heavy rainfall occurred over wide areas of Japan from 28 June to 8 July 2018. Heavily damaged areas were distributed from western Japan to Tokai region. This event was officially named the \u201cHeavy Rain Event of July 2018\u201d by the Japan Meteorological Agency. This paper provides a meteorological overview of the event. A comparison with other heavy rainfall events that have occurred since 1982 showed that the heavy rainfall event of 2018 was characterized by rainfall that was unusually widespread spatially and persistent temporally. Factors primarily responsible for this event included the prolonged concentration of two very moist airstreams over western Japan and persistent upward flow associated with activation of the stationary Baiu front. In some areas, line-shaped precipitation systems led to locally anomalous precipitation totals.", "author" : [ { "dropping-particle" : "", "family" : "Tsuguti", "given" : "Hiroshige", "non-dropping-particle" : "", "parse-names" : false, "suffix" : "" }, { "dropping-particle" : "", "family" : "Seino", "given" : "Naoko", "non-dropping-particle" : "", "parse-names" : false, "suffix" : "" }, { "dropping-particle" : "", "family" : "Kawase", "given" : "Hiroaki", "non-dropping-particle" : "", "parse-names" : false, "suffix" : "" }, { "dropping-particle" : "", "family" : "Imada", "given" : "Yukiko", "non-dropping-particle" : "", "parse-names" : false, "suffix" : "" }, { "dropping-particle" : "", "family" : "Nakaegawa", "given" : "Toshiyuki", "non-dropping-particle" : "", "parse-names" : false, "suffix" : "" }, { "dropping-particle" : "", "family" : "Takayabu", "given" : "Izuru", "non-dropping-particle" : "", "parse-names" : false, "suffix" : "" } ], "container-title" : "Landslides", "id" : "ITEM-3", "issue" : "2", "issued" : { "date-parts" : [ [ "2018" ] ] }, "page" : "363-371", "title" : "Meteorological overview and mesoscale characteristics of the Heavy Rain Event of July 2018 in Japan", "translator" : [ { "dropping-particle" : "", "family" : "S1636", "given" : "", "non-dropping-particle" : "", "parse-names" : false, "suffix" : "" } ], "type" : "article-journal", "volume" : "16" }, "uris" : [ "http://www.mendeley.com/documents/?uuid=7b4dda58-b799-4c47-a517-70f764fdf476" ] }, { "id" : "ITEM-4", "itemData" : { "DOI" : "10.2151/jmsj.2020-029", "author" : [ { "dropping-particle" : "", "family" : "Kato", "given" : "Teruyuki", "non-dropping-particle" : "", "parse-names" : false, "suffix" : "" } ], "container-title" : "Journal of the Meteorological Society of Japan", "id" : "ITEM-4", "issue" : "3", "issued" : { "date-parts" : [ [ "2020" ] ] }, "page" : "485-509", "title" : "Quasi-stationary band-shaped precipitation systems, named as \u201csenjo-kousuitai\u201d, causing localized heavy rainfall in Japan", "translator" : [ { "dropping-particle" : "", "family" : "S2842", "given" : "", "non-dropping-particle" : "", "parse-names" : false, "suffix" : "" } ], "type" : "article-journal", "volume" : "98" }, "uris" : [ "http://www.mendeley.com/documents/?uuid=3d344140-4a17-4dc5-bf06-596b660c145e" ] } ], "mendeley" : { "formattedCitation" : "(Kunii et al., 2016; Oizumi et al., 2018; Tsuguti et al., 2018; Kato, 2020)", "plainTextFormattedCitation" : "(Kunii et al., 2016; Oizumi et al., 2018; Tsuguti et al., 2018; Kato, 2020)", "previouslyFormattedCitation" : "(Kunii et al., 2016; Oizumi et al., 2018; Tsuguti et al., 2018; Kato,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unii et al., 2016; Oizumi et al., 2018; Tsuguti et al., 2018; Kato, 2020)</w:t>
      </w:r>
      <w:r w:rsidRPr="00D424AA">
        <w:rPr>
          <w:rFonts w:cs="Times New Roman"/>
          <w:lang w:val="en-GB"/>
        </w:rPr>
        <w:fldChar w:fldCharType="end"/>
      </w:r>
      <w:r w:rsidRPr="00841A35">
        <w:rPr>
          <w:rFonts w:cs="Times New Roman"/>
          <w:lang w:val="en-GB"/>
        </w:rPr>
        <w:t>, suggesting common characteristics of severe precipita</w:t>
      </w:r>
      <w:r w:rsidRPr="00D424AA">
        <w:rPr>
          <w:rFonts w:cs="Times New Roman"/>
          <w:lang w:val="en-GB"/>
        </w:rPr>
        <w:t xml:space="preserve">tion, at least in East Asia. The convective modes of severe storms in the United States can be classified into rotating or linear modes and preferable environmental conditions for these modes, such as vertical shear, have been identified </w:t>
      </w:r>
      <w:r w:rsidRPr="00D424AA">
        <w:rPr>
          <w:rFonts w:cs="Times New Roman"/>
          <w:lang w:val="en-GB"/>
        </w:rPr>
        <w:fldChar w:fldCharType="begin" w:fldLock="1"/>
      </w:r>
      <w:r w:rsidR="00FF6231">
        <w:rPr>
          <w:rFonts w:cs="Times New Roman"/>
          <w:lang w:val="en-GB"/>
        </w:rPr>
        <w:instrText>ADDIN CSL_CITATION { "citationItems" : [ { "id" : "ITEM-1", "itemData" : { "DOI" : "10.1093/acrefore/9780190228620.013.62", "ISBN" : "9780190228620", "abstract" : "The response of severe thunderstorms to a changing climate is a rapidly growing area of research. Severe thunderstorms are one of the largest contributors to global losses in excess of USD $10 billion per year in terms of property and agriculture, as well as dozens of fatalities. Phenomena associated with severe thunderstorms such as large hail (greater than 2 cm), damaging winds (greater than 90 kmh\u22121), and tornadoes pose a global threat, and have been documented on every continent except Antarctica. Limitations of observational records for assessing past trends have driven a variety of approaches to not only characterize the past occurrence but provide a baseline against which future projections can be interpreted. These proxy methods have included using environments or conditions favorable to the development of thunderstorms and directly simulating storm updrafts using dynamic downscaling. Both methodologies have demonstrated pronounced changes to the frequency of days producing severe thunderstorms. Major impacts of a strongly warmed climate include a general increase in the length of the season in both the fall and spring associated with increased thermal instability and increased frequency of severe days by the late 21st century. While earlier studies noted changes to vertical wind shear decreasing frequency, recent studies have illustrated that this change appears not to coincide with days which are unstable. Questions remain as to whether the likelihood of storm initiation decreases, whether all storms which now produce severe weather will maintain their physical structure in a warmer world, and how these changes to storm frequency and or intensity may manifest for each of the threats posed by tornadoes, hail, and damaging winds. Expansion of the existing understanding globally is identified as an area of needed future research, together with meaningful consideration of both the influence of climate variability and indirect implications of anthropogenic modification of the physical environment.", "author" : [ { "dropping-particle" : "", "family" : "Allen", "given" : "John T.", "non-dropping-particle" : "", "parse-names" : false, "suffix" : "" } ], "container-title" : "Oxford Research Encyclopedia of Climate Science", "id" : "ITEM-1", "issue" : "July", "issued" : { "date-parts" : [ [ "2018", "7", "30" ] ] }, "page" : "1-65", "publisher" : "Oxford University Press", "publisher-place" : "Oxford, UK", "title" : "Climate Change and Severe Thunderstorms", "translator" : [ { "dropping-particle" : "", "family" : "S2336", "given" : "Rt14", "non-dropping-particle" : "", "parse-names" : false, "suffix" : "" } ], "type" : "chapter", "volume" : "1" }, "uris" : [ "http://www.mendeley.com/documents/?uuid=81d3bb6d-d9d8-4bb9-9a0d-dd6c513b2c5a" ] }, { "id" : "ITEM-2", "itemData" : { "DOI" : "10.1175/WAF-835.1", "ISSN" : "0882-8156", "abstract" : "Abstract The primary objective of this study was to estimate the percentage of U.S. tornadoes that are spawned annually by squall lines and bow echoes, or quasi-linear convective systems (QLCSs). This was achieved by examining radar reflectivity images for every tornado event recorded during 1998?2000 in the contiguous United States. Based on these images, the type of storm associated with each tornado was classified as cell, QLCS, or other. Of the 3828 tornadoes in the database, 79% were produced by cells, 18% were produced by QLCSs, and the remaining 3% were produced by other storm types, primarily rainbands of landfallen tropical cyclones. Geographically, these percentages as well as those based on tornado days exhibited wide variations. For example, 50% of the tornado days in Indiana were associated with QLCSs. In an examination of other tornado attributes, statistically more weak (F1) and fewer strong (F2?F3) tornadoes were associated with QLCSs than with cells. QLCS tornadoes were more probable during the winter months than were cells. And finally, QLCS tornadoes displayed a comparatively higher and statistically significant tendency to occur during the late night/early morning hours. Further analysis revealed a disproportional decrease in F0?F1 events during this time of day, which led the authors to propose that many (perhaps as many as 12% of the total) weak QLCSs tornadoes were not reported.", "author" : [ { "dropping-particle" : "", "family" : "Trapp", "given" : "Robert J", "non-dropping-particle" : "", "parse-names" : false, "suffix" : "" }, { "dropping-particle" : "", "family" : "Tessendorf", "given" : "Sarah A", "non-dropping-particle" : "", "parse-names" : false, "suffix" : "" }, { "dropping-particle" : "", "family" : "Godfrey", "given" : "Elaine Savageau", "non-dropping-particle" : "", "parse-names" : false, "suffix" : "" }, { "dropping-particle" : "", "family" : "Brooks", "given" : "Harold E", "non-dropping-particle" : "", "parse-names" : false, "suffix" : "" } ], "container-title" : "Weather and Forecasting", "id" : "ITEM-2", "issue" : "1", "issued" : { "date-parts" : [ [ "2005", "2", "1" ] ] }, "note" : "From Duplicate 1 (Tornadoes from Squall Lines and Bow Echoes. Part I: Climatological Distribution - Trapp, Robert J; Tessendorf, Sarah A; Godfrey, Elaine Savageau; Brooks, Harold E)\n\ndoi: 10.1175/WAF-835.1\n\nFrom Duplicate 2 (Tornadoes from Squall Lines and Bow Echoes. Part I: Climatological Distribution - Trapp, Robert J; Tessendorf, Sarah A; Godfrey, Elaine Savageau; Brooks, Harold E)\n\nFrom Duplicate 2 (Tornadoes from Squall Lines and Bow Echoes. Part I: Climatological Distribution - Trapp, Robert J; Tessendorf, Sarah A; Godfrey, Elaine Savageau; Brooks, Harold E)\nAnd Duplicate 3 (Tornadoes from Squall Lines and Bow Echoes. Part I: Climatological Distribution - Trapp, Robert J; Tessendorf, Sarah A; Godfrey, Elaine Savageau; Brooks, Harold E)\n\ndoi: 10.1175/WAF-835.1", "page" : "23-34", "publisher" : "American Meteorological Society", "title" : "Tornadoes from Squall Lines and Bow Echoes. Part I: Climatological Distribution", "translator" : [ { "dropping-particle" : "", "family" : "S2425", "given" : "", "non-dropping-particle" : "", "parse-names" : false, "suffix" : "" } ], "type" : "article-journal", "volume" : "20" }, "uris" : [ "http://www.mendeley.com/documents/?uuid=7f03cd8e-07d6-4e63-98a8-fdf21dfa250f" ] }, { "id" : "ITEM-3", "itemData" : { "DOI" : "10.1002/wrcr.20223", "ISSN" : "00431397", "abstract" : "Key Points Peak discharge and runoff ratio distributions vary greatly between urban basins Stormwater detention infrastructure increases response times and runoff ratios Spatial and temporal properties of flood-producing rainfall vary over the basins", "author" : [ { "dropping-particle" : "", "family" : "Smith", "given" : "B. K.", "non-dropping-particle" : "", "parse-names" : false, "suffix" : "" }, { "dropping-particle" : "", "family" : "Smith", "given" : "J.A.", "non-dropping-particle" : "", "parse-names" : false, "suffix" : "" }, { "dropping-particle" : "", "family" : "Baeck", "given" : "M.L.", "non-dropping-particle" : "", "parse-names" : false, "suffix" : "" }, { "dropping-particle" : "", "family" : "Villarini", "given" : "G.", "non-dropping-particle" : "", "parse-names" : false, "suffix" : "" }, { "dropping-particle" : "", "family" : "Wright", "given" : "D.B.", "non-dropping-particle" : "", "parse-names" : false, "suffix" : "" } ], "container-title" : "Water Resources Research", "id" : "ITEM-3", "issue" : "5", "issued" : { "date-parts" : [ [ "2013", "5", "1" ] ] }, "note" : "From Duplicate 2 (Spectrum of storm event hydrologic response in urban watersheds - Smith, B.K. K.; Smith, J.A. A.; Baeck, M.L. L.; Villarini, G.; Wright, D.B. B.)\n\nFrom Duplicate 1 (Spectrum of storm event hydrologic response in urban watersheds - Smith, B.K. K.; Smith, J.A. A.; Baeck, M.L. L.; Villarini, G.; Wright, D.B. B.)\n\nFrom Duplicate 1 (Spectrum of storm event hydrologic response in urban watersheds - Smith, B.K. K.; Smith, J.A. A.; Baeck, M.L. L.; Villarini, G.; Wright, D.B. B.)\n\nFrom Duplicate 2 (Spectrum of storm event hydrologic response in urban watersheds - Smith, B. K.; Smith, J. A.; Baeck, M. L.; Villarini, G.; Wright, D. B.)\n\nFrom Duplicate 2 (Spectrum of storm event hydrologic response in urban watersheds - Smith, B.K.; Smith, J.A.; Baeck, M.L.; Villarini, G.; Wright, D.B.; K., Smith B; A., Smith J; L., Baeck M; G., Villarini; B., Wright D)\n\nFrom Duplicate 1 (Spectrum of storm event hydrologic response in urban watersheds - Smith, B.K.; Smith, J.A.; Baeck, M.L.; Villarini, G.; Wright, D.B.; K., Smith B; A., Smith J; L., Baeck M; G., Villarini; B., Wright D)\n\nFrom Duplicate 1 (Spectrum of storm event hydrologic response in urban watersheds - K., Smith B; A., Smith J; L., Baeck M; G., Villarini; B., Wright D)\n\ndoi: 10.1002/wrcr.20223", "page" : "2649-2663", "publisher" : "Wiley-Blackwell", "title" : "Spectrum of storm event hydrologic response in urban watersheds", "translator" : [ { "dropping-particle" : "", "family" : "S1583", "given" : "", "non-dropping-particle" : "", "parse-names" : false, "suffix" : "" } ], "type" : "article-journal", "volume" : "49" }, "uris" : [ "http://www.mendeley.com/documents/?uuid=85888408-6ee2-4419-823f-d8b2b72cc0db" ] } ], "mendeley" : { "formattedCitation" : "(Trapp et al., 2005; Smith et al., 2013; Allen, 2018)", "plainTextFormattedCitation" : "(Trapp et al., 2005; Smith et al., 2013; Allen, 2018)", "previouslyFormattedCitation" : "(Trapp et al., 2005; Smith et al., 2013; Alle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rapp et al., 2005; Smith et al., 2013; Allen, 2018)</w:t>
      </w:r>
      <w:r w:rsidRPr="00D424AA">
        <w:rPr>
          <w:rFonts w:cs="Times New Roman"/>
          <w:lang w:val="en-GB"/>
        </w:rPr>
        <w:fldChar w:fldCharType="end"/>
      </w:r>
      <w:r w:rsidRPr="00841A35">
        <w:rPr>
          <w:rFonts w:cs="Times New Roman"/>
          <w:lang w:val="en-GB"/>
        </w:rPr>
        <w:t>. Cloud microphysics characteristics of MCSs were examined and the role</w:t>
      </w:r>
      <w:r w:rsidRPr="00D424AA">
        <w:rPr>
          <w:rFonts w:cs="Times New Roman"/>
          <w:lang w:val="en-GB"/>
        </w:rPr>
        <w:t xml:space="preserve">s of warm rain processes on extreme precipitation were emphasized recently </w:t>
      </w:r>
      <w:r w:rsidRPr="00D424AA">
        <w:rPr>
          <w:rFonts w:cs="Times New Roman"/>
          <w:lang w:val="en-GB"/>
        </w:rPr>
        <w:fldChar w:fldCharType="begin" w:fldLock="1"/>
      </w:r>
      <w:r w:rsidR="00FF6231">
        <w:rPr>
          <w:rFonts w:cs="Times New Roman"/>
          <w:lang w:val="en-GB"/>
        </w:rPr>
        <w:instrText>ADDIN CSL_CITATION { "citationItems" : [ { "id" : "ITEM-1", "itemData" : { "DOI" : "10.1038/ncomms7213", "ISSN" : "20411723", "abstract" : "Conventionally, the heaviest rainfall has been linked to the tallest, most intense convective storms. However, the global picture of the linkage between extreme rainfall and convection remains unclear. Here we analyse an 11-year record of spaceborne precipitation radar observations and establish that a relatively small fraction of extreme convective events produces extreme rainfall rates in any region of the tropics and subtropics. Robust differences between extreme rainfall and convective events are found in the rainfall characteristics and environmental conditions, irrespective of region; most extreme rainfall events are characterized by less intense convection with intense radar echoes not extending to extremely high altitudes. Rainfall characteristics and environmental conditions both indicate the importance of warm-rain processes in producing extreme rainfall rates. Our results demonstrate that, even in regions where severe convective storms are representative extreme weather events, the heaviest rainfall events are mostly associated with less intense convection.", "author" : [ { "dropping-particle" : "", "family" : "Hamada", "given" : "Atsushi", "non-dropping-particle" : "", "parse-names" : false, "suffix" : "" }, { "dropping-particle" : "", "family" : "Takayabu", "given" : "Yukari N", "non-dropping-particle" : "", "parse-names" : false, "suffix" : "" }, { "dropping-particle" : "", "family" : "Liu", "given" : "Chuntao", "non-dropping-particle" : "", "parse-names" : false, "suffix" : "" }, { "dropping-particle" : "", "family" : "Zipser", "given" : "Edward J", "non-dropping-particle" : "", "parse-names" : false, "suffix" : "" } ], "container-title" : "Nature Communications", "id" : "ITEM-1", "issued" : { "date-parts" : [ [ "2015" ] ] }, "page" : "1-6", "publisher" : "Nature Publishing Group", "title" : "Weak linkage between the heaviest rainfall and tallest storms", "translator" : [ { "dropping-particle" : "", "family" : "S297", "given" : "", "non-dropping-particle" : "", "parse-names" : false, "suffix" : "" } ], "type" : "article-journal", "volume" : "6" }, "uris" : [ "http://www.mendeley.com/documents/?uuid=fb867cc2-ef13-449a-9bbe-79dc0b50ccce" ] }, { "id" : "ITEM-2", "itemData" : { "DOI" : "10.1175/MWR-D-13-00075.1", "abstract" : " AbstractIn contrast to the view that deep convection causes heavy rainfall, Tropical Rainfall Measuring Mission (TRMM) measurements demonstrate that heavy rainfall (ranging from moderate to extreme rain rate) over the Korean peninsula is associated more with low-level clouds (referred to as warm-type clouds in this study) than with conventional deep convective clouds (cold-type clouds). Moreover, it is noted that the low-level warm-type clouds producing heavy rainfall over Korea appear to be closely linked to the atmospheric river, which can form a channel that transports water vapor across the Korean peninsula along the northwestern periphery of the North Pacific high. Much water vapor is transported through the channel and converges on the Korean peninsula when warm-type heavy rain occurs there. It may be possible to produce abundant liquid water owing to the excess of water vapor; this could increase the rate and extent of raindrop growth, primarily below the melting layer, causing heavy rain when these drops fall to the surface. The occurrence of heavy rainfall (also exhibited as medium-depth convection in radar observations over Okinawa, Japan) due to such liquid-water-rich lower warm clouds should induce difficulties in retrieving rainfall from space owing to the lack of scattering-inducing ice crystals over land and the warmer cloud tops. An understanding of the microphysical processes involved in the production of warm-type rain appears to be a prerequisite for better rain retrieval from space and rain forecasting in this wet region. ", "author" : [ { "dropping-particle" : "", "family" : "Sohn", "given" : "B J", "non-dropping-particle" : "", "parse-names" : false, "suffix" : "" }, { "dropping-particle" : "", "family" : "Ryu", "given" : "Geun-Hyeok", "non-dropping-particle" : "", "parse-names" : false, "suffix" : "" }, { "dropping-particle" : "", "family" : "Song", "given" : "Hwan-Jin", "non-dropping-particle" : "", "parse-names" : false, "suffix" : "" }, { "dropping-particle" : "", "family" : "Ou", "given" : "Mi-Lim", "non-dropping-particle" : "", "parse-names" : false, "suffix" : "" } ], "container-title" : "Monthly Weather Review", "id" : "ITEM-2", "issue" : "11", "issued" : { "date-parts" : [ [ "2013" ] ] }, "page" : "3873-3888", "title" : "Characteristic Features of Warm-Type Rain Producing Heavy Rainfall over the Korean Peninsula Inferred from TRMM Measurements", "translator" : [ { "dropping-particle" : "", "family" : "S300", "given" : "", "non-dropping-particle" : "", "parse-names" : false, "suffix" : "" } ], "type" : "article-journal", "volume" : "141" }, "uris" : [ "http://www.mendeley.com/documents/?uuid=3921fa49-c047-4892-89ab-48c412cb7d56" ] }, { "id" : "ITEM-3", "itemData" : { "DOI" : "10.1175/JCLI-D-17-0632.1", "abstract" : "AbstractThe precipitation characteristics of extreme events in August determined from 13 years of satellite data around Japan in the TRMM observation region and their relationship with large-scale environmental conditions are examined. Two types of extreme events, extreme rainfall and extreme convective events, are defined in each analysis grid box using maximum near-surface rainfall and maximum 40-dBZ echo-top height in each event, respectively.There are clear differences in precipitation characteristics between the two types of extreme events. Extreme rainfall events are more organized precipitation systems than the extreme convective events, with relatively lower echo-top heights and very low lightning activity. There are also clear differences in the related environmental conditions, where the environments related to the extreme rainfall events are somewhat convectively stable and very humid in almost the entire troposphere. These facts are consistent with our previous studies and reinforce the importance of warm-rain processes in extremely intense precipitation productions. The environments related to the extreme rainfall events exhibit a zonally extended moist anomaly in the free troposphere from southern China to the east of Japan, indicating that the excessive moisture transported from the west by a large-scale flow may partially play a role in producing environmental conditions favorable for extreme rainfall. On the other hand, the environments related to extreme convective events are not associated with free-tropospheric moisture inflow.The relationships with the tropical cyclones and upper-tropospheric dynamical fields are also examined, and are found to be clearly different between the extreme rainfall events and extreme convective events.", "author" : [ { "dropping-particle" : "", "family" : "Hamada", "given" : "Atsushi", "non-dropping-particle" : "", "parse-names" : false, "suffix" : "" }, { "dropping-particle" : "", "family" : "Takayabu", "given" : "Yukari N", "non-dropping-particle" : "", "parse-names" : false, "suffix" : "" } ], "container-title" : "Journal of Climate", "id" : "ITEM-3", "issue" : "0", "issued" : { "date-parts" : [ [ "2018" ] ] }, "page" : "null", "title" : "Large-scale environmental conditions related to midsummer extreme rainfall events around Japan in the TRMM region", "translator" : [ { "dropping-particle" : "", "family" : "S299", "given" : "", "non-dropping-particle" : "", "parse-names" : false, "suffix" : "" } ], "type" : "article-journal", "volume" : "0" }, "uris" : [ "http://www.mendeley.com/documents/?uuid=41e827ca-9beb-4051-a16d-4590211f7f1d" ] } ], "mendeley" : { "formattedCitation" : "(Sohn et al., 2013; Hamada et al., 2015; Hamada and Takayabu, 2018)", "plainTextFormattedCitation" : "(Sohn et al., 2013; Hamada et al., 2015; Hamada and Takayabu, 2018)", "previouslyFormattedCitation" : "(Sohn et al., 2013; Hamada et al., 2015; Hamada and Takayabu,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ohn et al., 2013; Hamada et al., 2015; Hamada and Takayabu, 2018)</w:t>
      </w:r>
      <w:r w:rsidRPr="00D424AA">
        <w:rPr>
          <w:rFonts w:cs="Times New Roman"/>
          <w:lang w:val="en-GB"/>
        </w:rPr>
        <w:fldChar w:fldCharType="end"/>
      </w:r>
      <w:r w:rsidRPr="00841A35">
        <w:rPr>
          <w:rFonts w:cs="Times New Roman"/>
          <w:lang w:val="en-GB"/>
        </w:rPr>
        <w:t xml:space="preserve">. Idealized studies also suggest the importance of ice and mixed-phase processes of cloud microphysics on extreme precipitation </w:t>
      </w:r>
      <w:r w:rsidRPr="00D424AA">
        <w:rPr>
          <w:rFonts w:cs="Times New Roman"/>
          <w:lang w:val="en-GB"/>
        </w:rPr>
        <w:fldChar w:fldCharType="begin" w:fldLock="1"/>
      </w:r>
      <w:r w:rsidR="00FF6231">
        <w:rPr>
          <w:rFonts w:cs="Times New Roman"/>
          <w:lang w:val="en-GB"/>
        </w:rPr>
        <w:instrText>ADDIN CSL_CITATION { "citationItems" : [ { "id" : "ITEM-1", "itemData" : { "DOI" : "10.1007/s00382-017-3593-1", "ISSN" : "1432-0894", "abstract" : "Using high resolution convective permitting simulations, we have investigated the sensitivity of historical orographically enhanced extreme precipitation events to idealized temperature perturbations. Our simulations were typical autumn and winter synoptic scale extreme precipitation events on the west coast of Norway. The response in daily mean precipitation was around 5%/K for a 2\u2009\u00b0C temperature perturbation with a clear topographical pattern. Low lying coastal regions experienced relative changes that were only about 1/3 of the changes at higher elevations. The largest changes were seen in the highest elevations of the near coastal mountain regions where the change was in order of +7.5%/K. With a response around 5%/K, our simulations had a precipitation response that was around 2%/K lower than Clausius-Clapeyron scaling and 3%/K lower than the water vapor change. The below Clausius-Clapeyron scaling in precipitation could not be explained by changes in vertical velocities, stability or relative humidity. We suggest that the lower response in precipitation is a result of a shift from the more efficient ice-phase precipitation growth to less effective rain production in a warmer atmosphere. A considerable change in precipitation phase was seen with a mean increase in rainfall of 16%/K which was partly compensated by a reduction in snowfall of around 23%/K. This change may have serious implications for flooding and geohazards.", "author" : [ { "dropping-particle" : "", "family" : "Sandvik", "given" : "Mari Ingeborg", "non-dropping-particle" : "", "parse-names" : false, "suffix" : "" }, { "dropping-particle" : "", "family" : "Sorteberg", "given" : "Asgeir", "non-dropping-particle" : "", "parse-names" : false, "suffix" : "" }, { "dropping-particle" : "", "family" : "Rasmussen", "given" : "Roy", "non-dropping-particle" : "", "parse-names" : false, "suffix" : "" } ], "container-title" : "Climate Dynamics", "id" : "ITEM-1", "issue" : "1", "issued" : { "date-parts" : [ [ "2018" ] ] }, "page" : "143-157", "title" : "Sensitivity of historical orographically enhanced extreme precipitation events to idealized temperature perturbations", "translator" : [ { "dropping-particle" : "", "family" : "S2485", "given" : "", "non-dropping-particle" : "", "parse-names" : false, "suffix" : "" } ], "type" : "article-journal", "volume" : "50" }, "uris" : [ "http://www.mendeley.com/documents/?uuid=606b6ac8-14bc-4ba2-b703-3640b2f65c54" ] }, { "id" : "ITEM-2", "itemData" : { "DOI" : "10.1029/2018MS001503", "ISSN" : "1942-2466", "abstract" : "Abstract The impacts of convective self-aggregation on extreme precipitation and updraft velocity are investigated by using the Weather Research and Forecasting Model in the idealized setting of radiative-convective equilibrium with a 3-km horizontal resolution. Aggregated and unaggregated states are achieved by conducting simulations with fully interactive and fixed radiation, respectively. We find that convective self-aggregation has a negligible impact on extreme instantaneous precipitation but weakens the extreme updrafts and condensation, indicating a negative dynamical contribution from aggregation to extreme instantaneous precipitation. However, this is balanced by higher precipitation efficiency to maintain the same extreme instantaneous precipitation. This balance occurs because updrafts decrease mainly above the freezing level, suppressing graupel production. As graupel has a longer residence time than rain, less graupel formation with aggregation implies enhanced instantaneous local precipitation efficiency. Peak updraft velocity scales with the vertical integral of buoyancy, measured with respect to the local prestorm environment. This local environment is warmer and moister at middle and high levels when convection is aggregated compared to when it is unaggregated, reducing the buoyancy and updraft velocity. Unlike extreme instantaneous precipitation, extreme daily precipitation is stronger in aggregated states, as self-aggregation localizes and sustains updrafts and condensation in relatively fixed locations. Our results imply that extreme instantaneous precipitation is more sensitive to microphysical processes while extreme daily precipitation is more linked to the degree of aggregation.", "author" : [ { "dropping-particle" : "", "family" : "Bao", "given" : "Jiawei", "non-dropping-particle" : "", "parse-names" : false, "suffix" : "" }, { "dropping-particle" : "", "family" : "Sherwood", "given" : "Steven C", "non-dropping-particle" : "", "parse-names" : false, "suffix" : "" } ], "container-title" : "Journal of Advances in Modeling Earth Systems", "id" : "ITEM-2", "issue" : "1", "issued" : { "date-parts" : [ [ "2019", "1", "1" ] ] }, "note" : "From Duplicate 1 (The Role of Convective Self-Aggregation in Extreme Instantaneous Versus Daily Precipitation - Bao, Jiawei; Sherwood, Steven C)\n\nFrom Duplicate 1 (The Role of Convective Self-Aggregation in Extreme Instantaneous Versus Daily Precipitation - Bao, Jiawei; Sherwood, Steven C)\n\ndoi: 10.1029/2018MS001503\n\nFrom Duplicate 2 (The Role of Convective Self-Aggregation in Extreme Instantaneous Versus Daily Precipitation - Bao, Jiawei; Sherwood, Steven C)\n\ndoi: 10.1029/2018MS001503", "page" : "19-33", "publisher" : "John Wiley &amp; Sons, Ltd", "title" : "The Role of Convective Self-Aggregation in Extreme Instantaneous Versus Daily Precipitation", "translator" : [ { "dropping-particle" : "", "family" : "S2452", "given" : "", "non-dropping-particle" : "", "parse-names" : false, "suffix" : "" } ], "type" : "article-journal", "volume" : "11" }, "uris" : [ "http://www.mendeley.com/documents/?uuid=c4e1b8d7-84c2-4599-bda5-b338cb37d984" ] } ], "mendeley" : { "formattedCitation" : "(Sandvik et al., 2018; Bao and Sherwood, 2019)", "plainTextFormattedCitation" : "(Sandvik et al., 2018; Bao and Sherwood, 2019)", "previouslyFormattedCitation" : "(Sandvik et al., 2018; Bao and Sherwood,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andvik et al., 2018; Bao and Sherwood, 2019)</w:t>
      </w:r>
      <w:r w:rsidRPr="00D424AA">
        <w:rPr>
          <w:rFonts w:cs="Times New Roman"/>
          <w:lang w:val="en-GB"/>
        </w:rPr>
        <w:fldChar w:fldCharType="end"/>
      </w:r>
      <w:r w:rsidRPr="00841A35">
        <w:rPr>
          <w:rFonts w:cs="Times New Roman"/>
          <w:lang w:val="en-GB"/>
        </w:rPr>
        <w:t>. However, it is unknown</w:t>
      </w:r>
      <w:r w:rsidRPr="00D424AA">
        <w:rPr>
          <w:rFonts w:cs="Times New Roman"/>
          <w:lang w:val="en-GB"/>
        </w:rPr>
        <w:t xml:space="preserve"> whether the types of MCSs are changing in recent periods or observed ubiquitously all over the world.</w:t>
      </w:r>
    </w:p>
    <w:p w14:paraId="6AA1B7F8" w14:textId="77777777" w:rsidR="007A1008" w:rsidRPr="00D424AA" w:rsidRDefault="007A1008" w:rsidP="00D424AA">
      <w:pPr>
        <w:rPr>
          <w:rFonts w:cs="Times New Roman"/>
          <w:lang w:val="en-GB"/>
        </w:rPr>
      </w:pPr>
    </w:p>
    <w:p w14:paraId="591B9EC7" w14:textId="0EAF8596" w:rsidR="007A1008" w:rsidRPr="00D424AA" w:rsidRDefault="007A1008" w:rsidP="00D424AA">
      <w:pPr>
        <w:rPr>
          <w:rFonts w:cs="Times New Roman"/>
          <w:lang w:val="en-GB"/>
        </w:rPr>
      </w:pPr>
      <w:r w:rsidRPr="00D424AA">
        <w:rPr>
          <w:rFonts w:cs="Times New Roman"/>
          <w:lang w:val="en-GB"/>
        </w:rPr>
        <w:t xml:space="preserve">Severe convective storms occur under conditions preferable for deep convection, that is, conditionally unstable stratification, sufficient moisture both in lower and middle levels of the atmosphere, and a strong vertical shear. These large-scale environmental conditions are viewed as necessary conditions for the occurrence of severe convective systems, or the resulting tornadoes and lightning, and the relevance of these factors strongly depends on the region </w:t>
      </w:r>
      <w:r w:rsidRPr="00D424AA">
        <w:rPr>
          <w:rFonts w:cs="Times New Roman"/>
          <w:lang w:val="en-GB"/>
        </w:rPr>
        <w:fldChar w:fldCharType="begin" w:fldLock="1"/>
      </w:r>
      <w:r w:rsidR="00FF6231">
        <w:rPr>
          <w:rFonts w:cs="Times New Roman"/>
          <w:lang w:val="en-GB"/>
        </w:rPr>
        <w:instrText>ADDIN CSL_CITATION { "citationItems" : [ { "id" : "ITEM-1", "itemData" : { "DOI" : "10.2151/jmsj.2018-043", "author" : [ { "dropping-particle" : "", "family" : "Tochimoto", "given" : "Eigo", "non-dropping-particle" : "", "parse-names" : false, "suffix" : "" }, { "dropping-particle" : "", "family" : "Niino", "given" : "Hiroshi", "non-dropping-particle" : "", "parse-names" : false, "suffix" : "" } ], "container-title" : "Journal of the Meteorological Society of Japan", "id" : "ITEM-1", "issue" : "4", "issued" : { "date-parts" : [ [ "2018" ] ] }, "page" : "355-380", "title" : "Structure and Environment of Tornado-Spawning Extratropical Cyclones around Japan", "translator" : [ { "dropping-particle" : "", "family" : "S1381", "given" : "", "non-dropping-particle" : "", "parse-names" : false, "suffix" : "" } ], "type" : "article-journal", "volume" : "96" }, "uris" : [ "http://www.mendeley.com/documents/?uuid=dc0e7bb3-6192-4c7a-90e1-2d3787b0b048" ] }, { "id" : "ITEM-2", "itemData" : { "DOI" : "10.1093/acrefore/9780190228620.013.62", "ISBN" : "9780190228620", "abstract" : "The response of severe thunderstorms to a changing climate is a rapidly growing area of research. Severe thunderstorms are one of the largest contributors to global losses in excess of USD $10 billion per year in terms of property and agriculture, as well as dozens of fatalities. Phenomena associated with severe thunderstorms such as large hail (greater than 2 cm), damaging winds (greater than 90 kmh\u22121), and tornadoes pose a global threat, and have been documented on every continent except Antarctica. Limitations of observational records for assessing past trends have driven a variety of approaches to not only characterize the past occurrence but provide a baseline against which future projections can be interpreted. These proxy methods have included using environments or conditions favorable to the development of thunderstorms and directly simulating storm updrafts using dynamic downscaling. Both methodologies have demonstrated pronounced changes to the frequency of days producing severe thunderstorms. Major impacts of a strongly warmed climate include a general increase in the length of the season in both the fall and spring associated with increased thermal instability and increased frequency of severe days by the late 21st century. While earlier studies noted changes to vertical wind shear decreasing frequency, recent studies have illustrated that this change appears not to coincide with days which are unstable. Questions remain as to whether the likelihood of storm initiation decreases, whether all storms which now produce severe weather will maintain their physical structure in a warmer world, and how these changes to storm frequency and or intensity may manifest for each of the threats posed by tornadoes, hail, and damaging winds. Expansion of the existing understanding globally is identified as an area of needed future research, together with meaningful consideration of both the influence of climate variability and indirect implications of anthropogenic modification of the physical environment.", "author" : [ { "dropping-particle" : "", "family" : "Allen", "given" : "John T.", "non-dropping-particle" : "", "parse-names" : false, "suffix" : "" } ], "container-title" : "Oxford Research Encyclopedia of Climate Science", "id" : "ITEM-2", "issue" : "July", "issued" : { "date-parts" : [ [ "2018", "7", "30" ] ] }, "page" : "1-65", "publisher" : "Oxford University Press", "publisher-place" : "Oxford, UK", "title" : "Climate Change and Severe Thunderstorms", "translator" : [ { "dropping-particle" : "", "family" : "S2336", "given" : "Rt14", "non-dropping-particle" : "", "parse-names" : false, "suffix" : "" } ], "type" : "chapter", "volume" : "1" }, "uris" : [ "http://www.mendeley.com/documents/?uuid=81d3bb6d-d9d8-4bb9-9a0d-dd6c513b2c5a" ] }, { "id" : "ITEM-3", "itemData" : { "DOI" : "10.1175/BAMS-D-16-0171.1", "ISSN" : "0003-0007", "abstract" : "AbstractThe social and economic impact of tornadoes in Europe is analyzed using tornado reports from the European Severe Weather Database between 1950 and 2015. Despite what is often assumed by the general public and even by meteorologists and researchers, tornadoes do occur in Europe and they are associated with injuries, fatalities, and damages, although their reported frequencies and intensities are lower compared with the United States. Currently, the threat of tornadoes to Europe is underestimated. Few European meteorological services have developed and maintained tornado databases and even fewer have issued tornado warnings. This article summarizes our current understanding of the tornado threat to Europe by showing the changes in tornado injuries and fatalities since the 1950s and by estimating for the first time the damages associated with European tornadoes. To increase awareness of tornadoes and their threat to Europe, we propose a strategy that includes 1) collaboration between meteorological services, researchers, and the general public toward a pan-European database; 2) development of national forecasting and warning systems and of pan-European convective outlooks; and 3) development by decision-makers and emergency managers of policies and strategies that include tornadoes.", "author" : [ { "dropping-particle" : "", "family" : "Antonescu", "given" : "Bogdan", "non-dropping-particle" : "", "parse-names" : false, "suffix" : "" }, { "dropping-particle" : "", "family" : "Schultz", "given" : "David M", "non-dropping-particle" : "", "parse-names" : false, "suffix" : "" }, { "dropping-particle" : "", "family" : "Holzer", "given" : "Alois", "non-dropping-particle" : "", "parse-names" : false, "suffix" : "" }, { "dropping-particle" : "", "family" : "Groenemeijer", "given" : "Pieter", "non-dropping-particle" : "", "parse-names" : false, "suffix" : "" } ], "container-title" : "Bulletin of the American Meteorological Society", "id" : "ITEM-3", "issue" : "4", "issued" : { "date-parts" : [ [ "2016", "12", "5" ] ] }, "note" : "doi: 10.1175/BAMS-D-16-0171.1", "page" : "713-728", "publisher" : "American Meteorological Society", "title" : "Tornadoes in Europe: An Underestimated Threat", "translator" : [ { "dropping-particle" : "", "family" : "S1654", "given" : "", "non-dropping-particle" : "", "parse-names" : false, "suffix" : "" } ], "type" : "article-journal", "volume" : "98" }, "uris" : [ "http://www.mendeley.com/documents/?uuid=aa0bec5e-3c92-440d-b4f8-ada1941343fe" ] } ], "mendeley" : { "formattedCitation" : "(Antonescu et al., 2016a; Allen, 2018; Tochimoto and Niino, 2018)", "manualFormatting" : "(e.g., Antonescu et al., 2016a; Allen, 2018; Tochimoto and Niino, 2018)", "plainTextFormattedCitation" : "(Antonescu et al., 2016a; Allen, 2018; Tochimoto and Niino, 2018)", "previouslyFormattedCitation" : "(Antonescu et al., 2016a; Allen, 2018; Tochimoto and Niino,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g., Antonescu et al., 2016a; Allen, 2018; Tochimoto and Niino, 2018)</w:t>
      </w:r>
      <w:r w:rsidRPr="00D424AA">
        <w:rPr>
          <w:rFonts w:cs="Times New Roman"/>
          <w:lang w:val="en-GB"/>
        </w:rPr>
        <w:fldChar w:fldCharType="end"/>
      </w:r>
      <w:r w:rsidRPr="00841A35">
        <w:rPr>
          <w:rFonts w:cs="Times New Roman"/>
          <w:lang w:val="en-GB"/>
        </w:rPr>
        <w:t xml:space="preserve">. Frequently used metrics are atmospheric static stability, moisture content, convective </w:t>
      </w:r>
      <w:r w:rsidRPr="00D424AA">
        <w:rPr>
          <w:rFonts w:cs="Times New Roman"/>
          <w:lang w:val="en-GB"/>
        </w:rPr>
        <w:t xml:space="preserve">available potential energy (CAPE) and convective inhibition (CIN), wind shear or helicity, including storm-relative environmental helicity (SREH) </w:t>
      </w:r>
      <w:r w:rsidRPr="00D424AA">
        <w:rPr>
          <w:rFonts w:cs="Times New Roman"/>
          <w:lang w:val="en-GB"/>
        </w:rPr>
        <w:fldChar w:fldCharType="begin" w:fldLock="1"/>
      </w:r>
      <w:r w:rsidR="00FF6231">
        <w:rPr>
          <w:rFonts w:cs="Times New Roman"/>
          <w:lang w:val="en-GB"/>
        </w:rPr>
        <w:instrText>ADDIN CSL_CITATION { "citationItems" : [ { "id" : "ITEM-1", "itemData" : { "DOI" : "10.1029/2018GL080819", "ISSN" : "0094-8276", "abstract" : "Abstract Storm reports show an upward trend in the power of tornadoes. Quantifying the magnitude of the increase is difficult given diurnal and seasonal influences on tornadoes embedded within natural variations and made worse by changes in practices for rating damage. Here the authors solve this problem by fitting a statistical model to a metric of tornado power during the period 1994\u20132016. They find an increase of 5.5% [(4.6, 6.5%), 95% CI] per year in power controlling for the diurnal cycle, seasonality, natural climate variability, and the switch to a new damage scale. A portion of the trend is attributed to long\u2010term changes in convective storm environments involving dynamic and thermodynamic variables and their interactions. Increasing power is occurring in environments where the effect of convective available potential energy is enhanced by increasing vertical wind shear. However, a majority of the trend is not attributable to changes in storm environments.", "author" : [ { "dropping-particle" : "", "family" : "Elsner", "given" : "James B.", "non-dropping-particle" : "", "parse-names" : false, "suffix" : "" }, { "dropping-particle" : "", "family" : "Fricker", "given" : "Tyler", "non-dropping-particle" : "", "parse-names" : false, "suffix" : "" }, { "dropping-particle" : "", "family" : "Schroder", "given" : "Zoe", "non-dropping-particle" : "", "parse-names" : false, "suffix" : "" } ], "container-title" : "Geophysical Research Letters", "id" : "ITEM-1", "issued" : { "date-parts" : [ [ "2019" ] ] }, "page" : "1-10", "title" : "Increasingly powerful tornadoes in the United States", "translator" : [ { "dropping-particle" : "", "family" : "S1383", "given" : "", "non-dropping-particle" : "", "parse-names" : false, "suffix" : "" } ], "type" : "article-journal" }, "uris" : [ "http://www.mendeley.com/documents/?uuid=674df981-7477-47ff-968c-41849eb21e4a" ] }, { "id" : "ITEM-2", "itemData" : { "DOI" : "10.2151/jmsj.2018-043", "author" : [ { "dropping-particle" : "", "family" : "Tochimoto", "given" : "Eigo", "non-dropping-particle" : "", "parse-names" : false, "suffix" : "" }, { "dropping-particle" : "", "family" : "Niino", "given" : "Hiroshi", "non-dropping-particle" : "", "parse-names" : false, "suffix" : "" } ], "container-title" : "Journal of the Meteorological Society of Japan", "id" : "ITEM-2", "issue" : "4", "issued" : { "date-parts" : [ [ "2018" ] ] }, "page" : "355-380", "title" : "Structure and Environment of Tornado-Spawning Extratropical Cyclones around Japan", "translator" : [ { "dropping-particle" : "", "family" : "S1381", "given" : "", "non-dropping-particle" : "", "parse-names" : false, "suffix" : "" } ], "type" : "article-journal", "volume" : "96" }, "uris" : [ "http://www.mendeley.com/documents/?uuid=dc0e7bb3-6192-4c7a-90e1-2d3787b0b048" ] } ], "mendeley" : { "formattedCitation" : "(Tochimoto and Niino, 2018; Elsner et al., 2019)", "plainTextFormattedCitation" : "(Tochimoto and Niino, 2018; Elsner et al., 2019)", "previouslyFormattedCitation" : "(Tochimoto and Niino, 2018; Elsner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ochimoto and Niino, 2018; Elsner et al., 2019)</w:t>
      </w:r>
      <w:r w:rsidRPr="00D424AA">
        <w:rPr>
          <w:rFonts w:cs="Times New Roman"/>
          <w:lang w:val="en-GB"/>
        </w:rPr>
        <w:fldChar w:fldCharType="end"/>
      </w:r>
      <w:r w:rsidRPr="00841A35">
        <w:rPr>
          <w:rFonts w:cs="Times New Roman"/>
          <w:lang w:val="en-GB"/>
        </w:rPr>
        <w:t>. These metrics, largely controlled by large-scale atmospheric circulation</w:t>
      </w:r>
      <w:r w:rsidRPr="00D424AA">
        <w:rPr>
          <w:rFonts w:cs="Times New Roman"/>
          <w:lang w:val="en-GB"/>
        </w:rPr>
        <w:t xml:space="preserve">s or synoptic weather systems, such as TCs and ETCs, are then generally used to examine severe convective systems. In particular, there is </w:t>
      </w:r>
      <w:r w:rsidRPr="00D424AA">
        <w:rPr>
          <w:rFonts w:cs="Times New Roman"/>
          <w:i/>
          <w:iCs/>
          <w:lang w:val="en-GB"/>
        </w:rPr>
        <w:t>high confidence</w:t>
      </w:r>
      <w:r w:rsidRPr="00D424AA">
        <w:rPr>
          <w:rFonts w:cs="Times New Roman"/>
          <w:lang w:val="en-GB"/>
        </w:rPr>
        <w:t xml:space="preserve"> that CAPE in the tropics and the subtropics increases in response to global warming </w:t>
      </w:r>
      <w:commentRangeStart w:id="2725"/>
      <w:r w:rsidRPr="00D424AA">
        <w:rPr>
          <w:rFonts w:cs="Times New Roman"/>
          <w:lang w:val="en-GB"/>
        </w:rPr>
        <w:fldChar w:fldCharType="begin" w:fldLock="1"/>
      </w:r>
      <w:ins w:id="2726" w:author="Robin Matthews" w:date="2021-07-14T10:21:00Z">
        <w:r w:rsidR="00835732">
          <w:rPr>
            <w:rFonts w:cs="Times New Roman"/>
            <w:lang w:val="en-GB"/>
          </w:rPr>
          <w:instrText>ADDIN CSL_CITATION { "citationItems" : [ { "id" : "ITEM-1", "itemData" : { "DOI" : "10.1073/pnas.1707603114", "abstract" : "A substantial fraction of the world\u2019s most intense thunderstorms occur in the tropics and subtropics, but the response of such storms to climate change remains uncertain. Here, we show that, in simulations of global warming, a measure of the energy available to thunderstorms increases robustly across the tropics and subtropics. Furthermore, we elucidate an important mechanism contributing to such increases in available energy, and we present observational evidence that this mechanism is present in Earth\u2019s atmosphere. By combining theory, observations, and models, our results provide confidence in climate model projections of future intense thunderstorm potential; such model projections are shown to imply large future increases in the frequency of damaging thunderstorm environments in tropical and subtropical regions.Intense thunderstorms produce rapid cloud updrafts and may be associated with a range of destructive weather events. An important ingredient in measures of the potential for intense thunderstorms is the convective available potential energy (CAPE). Climate models project increases in summertime mean CAPE in the tropics and subtropics in response to global warming, but the physical mechanisms responsible for such increases and the implications for future thunderstorm activity remain uncertain. Here, we show that high percentiles of the CAPE distribution (CAPE extremes) also increase robustly with warming across the tropics and subtropics in an ensemble of state-of-the-art climate models, implying strong increases in the frequency of occurrence of environments conducive to intense thunderstorms in future climate projections. The increase in CAPE extremes is consistent with a recently proposed theoretical model in which CAPE depends on the influence of convective entrainment on the tropospheric lapse rate, and we demonstrate the importance of this influence for simulated CAPE extremes using a climate model in which the convective entrainment rate is varied. We further show that the theoretical model is able to account for the climatological relationship between CAPE and a measure of lower-tropospheric humidity in simulations and in observations. Our results provide a physical basis on which to understand projected future increases in intense thunderstorm potential, and they suggest that an important mechanism that contributes to such increases may be present in Earth\u2019s atmosphere.", "author" : [ { "dropping-particle" : "", "family" : "Singh", "given" : "Martin S", "non-dropping-particle" : "", "parse-names" : false, "suffix" : "" }, { "dropping-particle" : "", "family" : "Kuang", "given" : "Zhiming", "non-dropping-particle" : "", "parse-names" : false, "suffix" : "" }, { "dropping-particle" : "", "family" : "Maloney", "given" : "Eric D", "non-dropping-particle" : "", "parse-names" : false, "suffix" : "" }, { "dropping-particle" : "", "family" : "Hannah", "given" : "Walter M", "non-dropping-particle" : "", "parse-names" : false, "suffix" : "" }, { "dropping-particle" : "", "family" : "Wolding", "given" : "Brandon O", "non-dropping-particle" : "", "parse-names" : false, "suffix" : "" } ], "container-title" : "Proceedings of the National Academy of Sciences", "id" : "ITEM-1", "issue" : "44", "issued" : { "date-parts" : [ [ "2017", "10", "31" ] ] }, "page" : "11657 LP  - 11662", "title" : "Increasing potential for intense tropical and subtropical thunderstorms under global warming", "translator" : [ { "dropping-particle" : "", "family" : "S3000", "given" : "", "non-dropping-particle" : "", "parse-names" : false, "suffix" : "" } ], "type" : "article-journal", "volume" : "114" }, "uris" : [ "http://www.mendeley.com/documents/?uuid=88822d91-e58b-46d2-a4af-95e2f012dd3f" ] } ], "mendeley" : { "formattedCitation" : "(Singh et al., 2017a)", "manualFormatting" : "(M.S. Singh et al., 2017)", "plainTextFormattedCitation" : "(Singh et al., 2017a)", "previouslyFormattedCitation" : "(Singh et al., 2017a)" }, "properties" : { "noteIndex" : 0 }, "schema" : "https://github.com/citation-style-language/schema/raw/master/csl-citation.json" }</w:instrText>
        </w:r>
      </w:ins>
      <w:del w:id="2727" w:author="Robin Matthews" w:date="2021-07-14T10:21:00Z">
        <w:r w:rsidR="00FF6231" w:rsidDel="00835732">
          <w:rPr>
            <w:rFonts w:cs="Times New Roman"/>
            <w:lang w:val="en-GB"/>
          </w:rPr>
          <w:delInstrText>ADDIN CSL_CITATION { "citationItems" : [ { "id" : "ITEM-1", "itemData" : { "DOI" : "10.1073/pnas.1707603114", "abstract" : "A substantial fraction of the world\u2019s most intense thunderstorms occur in the tropics and subtropics, but the response of such storms to climate change remains uncertain. Here, we show that, in simulations of global warming, a measure of the energy available to thunderstorms increases robustly across the tropics and subtropics. Furthermore, we elucidate an important mechanism contributing to such increases in available energy, and we present observational evidence that this mechanism is present in Earth\u2019s atmosphere. By combining theory, observations, and models, our results provide confidence in climate model projections of future intense thunderstorm potential; such model projections are shown to imply large future increases in the frequency of damaging thunderstorm environments in tropical and subtropical regions.Intense thunderstorms produce rapid cloud updrafts and may be associated with a range of destructive weather events. An important ingredient in measures of the potential for intense thunderstorms is the convective available potential energy (CAPE). Climate models project increases in summertime mean CAPE in the tropics and subtropics in response to global warming, but the physical mechanisms responsible for such increases and the implications for future thunderstorm activity remain uncertain. Here, we show that high percentiles of the CAPE distribution (CAPE extremes) also increase robustly with warming across the tropics and subtropics in an ensemble of state-of-the-art climate models, implying strong increases in the frequency of occurrence of environments conducive to intense thunderstorms in future climate projections. The increase in CAPE extremes is consistent with a recently proposed theoretical model in which CAPE depends on the influence of convective entrainment on the tropospheric lapse rate, and we demonstrate the importance of this influence for simulated CAPE extremes using a climate model in which the convective entrainment rate is varied. We further show that the theoretical model is able to account for the climatological relationship between CAPE and a measure of lower-tropospheric humidity in simulations and in observations. Our results provide a physical basis on which to understand projected future increases in intense thunderstorm potential, and they suggest that an important mechanism that contributes to such increases may be present in Earth\u2019s atmosphere.", "author" : [ { "dropping-particle" : "", "family" : "Singh", "given" : "Martin S", "non-dropping-particle" : "", "parse-names" : false, "suffix" : "" }, { "dropping-particle" : "", "family" : "Kuang", "given" : "Zhiming", "non-dropping-particle" : "", "parse-names" : false, "suffix" : "" }, { "dropping-particle" : "", "family" : "Maloney", "given" : "Eric D", "non-dropping-particle" : "", "parse-names" : false, "suffix" : "" }, { "dropping-particle" : "", "family" : "Hannah", "given" : "Walter M", "non-dropping-particle" : "", "parse-names" : false, "suffix" : "" }, { "dropping-particle" : "", "family" : "Wolding", "given" : "Brandon O", "non-dropping-particle" : "", "parse-names" : false, "suffix" : "" } ], "container-title" : "Proceedings of the National Academy of Sciences", "id" : "ITEM-1", "issue" : "44", "issued" : { "date-parts" : [ [ "2017", "10", "31" ] ] }, "page" : "11657 LP  - 11662", "title" : "Increasing potential for intense tropical and subtropical thunderstorms under global warming", "translator" : [ { "dropping-particle" : "", "family" : "S3000", "given" : "", "non-dropping-particle" : "", "parse-names" : false, "suffix" : "" } ], "type" : "article-journal", "volume" : "114" }, "uris" : [ "http://www.mendeley.com/documents/?uuid=88822d91-e58b-46d2-a4af-95e2f012dd3f" ] } ], "mendeley" : { "formattedCitation" : "(Singh et al., 2017a)", "plainTextFormattedCitation" : "(Singh et al., 2017a)", "previouslyFormattedCitation" : "(Singh et al., 2017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728" w:author="Robin Matthews" w:date="2021-07-14T10:21:00Z">
        <w:r w:rsidR="00835732">
          <w:rPr>
            <w:rFonts w:cs="Times New Roman"/>
            <w:noProof/>
            <w:lang w:val="en-GB"/>
          </w:rPr>
          <w:t xml:space="preserve">M.S. </w:t>
        </w:r>
      </w:ins>
      <w:r w:rsidR="00A26296">
        <w:rPr>
          <w:rFonts w:cs="Times New Roman"/>
          <w:noProof/>
          <w:lang w:val="en-GB"/>
        </w:rPr>
        <w:t>Singh et al., 2017</w:t>
      </w:r>
      <w:del w:id="2729" w:author="Robin Matthews" w:date="2021-07-14T10:21:00Z">
        <w:r w:rsidR="00A26296" w:rsidDel="00835732">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725"/>
      <w:r w:rsidR="00A26296">
        <w:rPr>
          <w:rStyle w:val="Marquedecommentaire"/>
        </w:rPr>
        <w:commentReference w:id="2725"/>
      </w:r>
      <w:r w:rsidRPr="00841A35">
        <w:rPr>
          <w:rFonts w:cs="Times New Roman"/>
          <w:lang w:val="en-GB"/>
        </w:rPr>
        <w:t xml:space="preserve">, as supported by theoretical studies </w:t>
      </w:r>
      <w:r w:rsidRPr="00D424AA">
        <w:rPr>
          <w:rFonts w:cs="Times New Roman"/>
          <w:lang w:val="en-GB"/>
        </w:rPr>
        <w:fldChar w:fldCharType="begin" w:fldLock="1"/>
      </w:r>
      <w:r w:rsidR="00FF6231">
        <w:rPr>
          <w:rFonts w:cs="Times New Roman"/>
          <w:lang w:val="en-GB"/>
        </w:rPr>
        <w:instrText>ADDIN CSL_CITATION { "citationItems" : [ { "id" : "ITEM-1", "itemData" : { "DOI" : "10.1002/grl.50796", "ISSN" : "00948276", "abstract" : "Convective available potential energy (CAPE) is shown to increase rapidly with warming in simulations of radiative-convective equilibrium over a wide range of surface temperatures. The increase in CAPE implies a systematic deviation of the thermal stratification from moist adiabatic that is non-negligible at high temperatures. However, cloud buoyancy remains much smaller than what CAPE would imply because entrainment is more effective in reducing buoyancy in warmer atmospheres. An entraining plume model in the limit of zero cloud buoyancy is shown to reproduce the increase in CAPE with warming if the entrainment rate is held fixed and increases in the vertical extent of convection are taken into account. These model results together with radiosonde observations are used to support a conceptual model in which entrainment plays a role in determining the thermal stratification of the tropical atmosphere. Key Points CAPE increases with warming in simulations of radiative-convective equilibrium Cloud buoyancy remains small because of entrainment Observations suggest entrainment also influences tropical stratification. \u00a9 2013. American Geophysical Union. All Rights Reserved.", "author" : [ { "dropping-particle" : "", "family" : "Singh", "given" : "Martin S.", "non-dropping-particle" : "", "parse-names" : false, "suffix" : "" }, { "dropping-particle" : "", "family" : "O'Gorman", "given" : "Paul A.", "non-dropping-particle" : "", "parse-names" : false, "suffix" : "" } ], "container-title" : "Geophysical Research Letters", "id" : "ITEM-1", "issue" : "16", "issued" : { "date-parts" : [ [ "2013" ] ] }, "page" : "4398-4403", "title" : "Influence of entrainment on the thermal stratification in simulations of radiative-convective equilibrium", "translator" : [ { "dropping-particle" : "", "family" : "S2888", "given" : "", "non-dropping-particle" : "", "parse-names" : false, "suffix" : "" } ], "type" : "article-journal", "volume" : "40" }, "uris" : [ "http://www.mendeley.com/documents/?uuid=f3c433a7-484c-494b-9507-d2522606ed27" ] }, { "id" : "ITEM-2", "itemData" : { "DOI" : "10.1002/2015GL066199", "ISSN" : "0094-8276", "abstract" : "Abstract Recent work has produced a theory for tropical convective available potential energy (CAPE) that highlights the Clausius-Clapeyron (CC) scaling of the atmosphere's saturation deficit as a driver of increases in CAPE with warming. Here we test this so-called ?zero-buoyancy? theory for CAPE by\u00a0modulating the saturation deficit of cloud-resolving simulations of radiative-convective equilibrium in two ways:\u00a0changing the sea surface temperature (SST) and changing the environmental relative\u00a0humidity (RH). For earthlike and warmer SSTs, undilute parcel buoyancy in the lower troposphere is insensitive to increasing SST because of a countervailing CC scaling that balances the increase in the saturation deficit; however,\u00a0buoyancy increases dramatically with SST in the upper troposphere. Conversely, in the RH\u00a0experiment,\u00a0undilute buoyancy throughout the troposphere increases monotonically with decreasing RH. We show that the zero-buoyancy theory successfully predicts these contrasting behaviors, building confidence that it describes the fundamental physics of CAPE and its response to warming.", "author" : [ { "dropping-particle" : "", "family" : "Seeley", "given" : "Jacob T", "non-dropping-particle" : "", "parse-names" : false, "suffix" : "" }, { "dropping-particle" : "", "family" : "Romps", "given" : "David M", "non-dropping-particle" : "", "parse-names" : false, "suffix" : "" } ], "container-title" : "Geophysical Research Letters", "id" : "ITEM-2", "issue" : "23", "issued" : { "date-parts" : [ [ "2015", "12", "16" ] ] }, "note" : "doi: 10.1002/2015GL066199", "page" : "10,410-429,437", "publisher" : "John Wiley &amp; Sons, Ltd", "title" : "Why does tropical convective available potential energy (CAPE) increase with warming?", "translator" : [ { "dropping-particle" : "", "family" : "S2890", "given" : "", "non-dropping-particle" : "", "parse-names" : false, "suffix" : "" } ], "type" : "article-journal", "volume" : "42" }, "uris" : [ "http://www.mendeley.com/documents/?uuid=f8266dee-af02-47b9-8ad3-015554174b84" ] }, { "id" : "ITEM-3", "itemData" : { "DOI" : "10.1175/JAS-D-16-0352.1", "ISSN" : "15200469", "abstract" : "Athermodynamic constraint on convective available potential energy (CAPE) in continental environments is established using an idealized one-dimensional model. This theoretical model simplifies the synoptic-scale preconditioning framework for continental severe convection by considering a dry adiabatic column that comes into contact with a moist land surface. A system of equations is derived to describe the evolution of the ensuing surface boundary layer. From these, the maximum value of transient CAPE in the column can be found for any particular combination of surface temperature and moisture. It is demonstrated that, for a given range of surface temperatures, the value of peak CAPE scales with the Clausius-Clapeyron relation.", "author" : [ { "dropping-particle" : "", "family" : "Agard", "given" : "Vince", "non-dropping-particle" : "", "parse-names" : false, "suffix" : "" }, { "dropping-particle" : "", "family" : "Emanuel", "given" : "Kerry", "non-dropping-particle" : "", "parse-names" : false, "suffix" : "" } ], "container-title" : "Journal of the Atmospheric Sciences", "id" : "ITEM-3", "issue" : "9", "issued" : { "date-parts" : [ [ "2017" ] ] }, "page" : "3043-3054", "title" : "Clausius-Clapeyron scaling of peak CAPE in continental convective storm environments", "translator" : [ { "dropping-particle" : "", "family" : "S2887", "given" : "", "non-dropping-particle" : "", "parse-names" : false, "suffix" : "" } ], "type" : "article-journal", "volume" : "74" }, "uris" : [ "http://www.mendeley.com/documents/?uuid=fa0e4cde-51e0-4f3b-850e-ae37a0d1b7c0" ] }, { "id" : "ITEM-4", "itemData" : { "DOI" : "10.1175/JAS-D-15-0327.1", "ISSN" : "15200469", "abstract" : "By deriving analytical solutions to radiative-convective equilibrium (RCE), it is shown mathematically that convective available potential energy (CAPE) exhibits Clausius-Clapeyron (CC) scaling over a wide range of surface temperatures up to 310 K. Above 310 K, CAPE deviates from CC scaling and even decreases with warming at very high surface temperatures. At the surface temperature of the current tropics, the analytical solutions predict that CAPE increases at a rate of about 6%-7% per kelvin of surface warming. The analytical solutions also provide insight on how the tropopause height and stratospheric humidity change with warming. Changes in the tropopause height exhibit CC scaling, with the tropopause rising by about 400 m per kelvin of surface warming at current tropical temperatures and by about 1-2 km K-1 at surface temperatures in the range of 320-340 K. The specific humidity of the stratosphere exhibits super-CC scaling at temperatures moderately warmer than the current tropics. With a surface temperature of the current tropics, the stratospheric specific humidity increases by about 6% per kelvin of surface warming, but the rate of increase is as high as 30% K-1 at warmer surface temperatures.", "author" : [ { "dropping-particle" : "", "family" : "Romps", "given" : "David M.", "non-dropping-particle" : "", "parse-names" : false, "suffix" : "" } ], "container-title" : "Journal of the Atmospheric Sciences", "id" : "ITEM-4", "issue" : "9", "issued" : { "date-parts" : [ [ "2016" ] ] }, "page" : "3719-3737", "title" : "Clausius-clapeyron scaling of CAPE from analytical solutions to RCE", "translator" : [ { "dropping-particle" : "", "family" : "S2831", "given" : "", "non-dropping-particle" : "", "parse-names" : false, "suffix" : "" } ], "type" : "article-journal", "volume" : "73" }, "uris" : [ "http://www.mendeley.com/documents/?uuid=2858478b-fdb5-412d-9d1d-a810ae86bf7a" ] } ], "mendeley" : { "formattedCitation" : "(Singh and O\u2019Gorman, 2013; Seeley and Romps, 2015; Romps, 2016; Agard and Emanuel, 2017)", "plainTextFormattedCitation" : "(Singh and O\u2019Gorman, 2013; Seeley and Romps, 2015; Romps, 2016; Agard and Emanuel, 2017)", "previouslyFormattedCitation" : "(Singh and O\u2019Gorman, 2013; Seeley and Romps, 2015; Romps, 2016; Agard and Emanue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ingh and O’Gorman, 2013; Seeley and Romps, 2015; Romps, 2016; Agard and Emanuel, 2017)</w:t>
      </w:r>
      <w:r w:rsidRPr="00D424AA">
        <w:rPr>
          <w:rFonts w:cs="Times New Roman"/>
          <w:lang w:val="en-GB"/>
        </w:rPr>
        <w:fldChar w:fldCharType="end"/>
      </w:r>
      <w:r w:rsidRPr="00841A35">
        <w:rPr>
          <w:rFonts w:cs="Times New Roman"/>
          <w:lang w:val="en-GB"/>
        </w:rPr>
        <w:t>. The uncert</w:t>
      </w:r>
      <w:r w:rsidRPr="00D424AA">
        <w:rPr>
          <w:rFonts w:cs="Times New Roman"/>
          <w:lang w:val="en-GB"/>
        </w:rPr>
        <w:t xml:space="preserve">ainty, however, arises from the balance between factors affecting severe storm occurrence. For example, the warming of mid-tropospheric temperatures leads to an increase in the freezing level, which leads to increased melting of smaller hailstones, while there may be some offset by </w:t>
      </w:r>
      <w:r w:rsidRPr="00D424AA">
        <w:rPr>
          <w:rFonts w:cs="Times New Roman"/>
          <w:lang w:val="en-GB"/>
        </w:rPr>
        <w:lastRenderedPageBreak/>
        <w:t xml:space="preserve">stronger updrafts driven by increasing CAPE, which would favour the growth of larger hailstones, leading to less melting when falling </w:t>
      </w:r>
      <w:r w:rsidRPr="00D424AA">
        <w:rPr>
          <w:rFonts w:cs="Times New Roman"/>
          <w:lang w:val="en-GB"/>
        </w:rPr>
        <w:fldChar w:fldCharType="begin" w:fldLock="1"/>
      </w:r>
      <w:r w:rsidR="00FF6231">
        <w:rPr>
          <w:rFonts w:cs="Times New Roman"/>
          <w:lang w:val="en-GB"/>
        </w:rPr>
        <w:instrText>ADDIN CSL_CITATION { "citationItems" : [ { "id" : "ITEM-1", "itemData" : { "DOI" : "10.1093/acrefore/9780190228620.013.62", "ISBN" : "9780190228620", "abstract" : "The response of severe thunderstorms to a changing climate is a rapidly growing area of research. Severe thunderstorms are one of the largest contributors to global losses in excess of USD $10 billion per year in terms of property and agriculture, as well as dozens of fatalities. Phenomena associated with severe thunderstorms such as large hail (greater than 2 cm), damaging winds (greater than 90 kmh\u22121), and tornadoes pose a global threat, and have been documented on every continent except Antarctica. Limitations of observational records for assessing past trends have driven a variety of approaches to not only characterize the past occurrence but provide a baseline against which future projections can be interpreted. These proxy methods have included using environments or conditions favorable to the development of thunderstorms and directly simulating storm updrafts using dynamic downscaling. Both methodologies have demonstrated pronounced changes to the frequency of days producing severe thunderstorms. Major impacts of a strongly warmed climate include a general increase in the length of the season in both the fall and spring associated with increased thermal instability and increased frequency of severe days by the late 21st century. While earlier studies noted changes to vertical wind shear decreasing frequency, recent studies have illustrated that this change appears not to coincide with days which are unstable. Questions remain as to whether the likelihood of storm initiation decreases, whether all storms which now produce severe weather will maintain their physical structure in a warmer world, and how these changes to storm frequency and or intensity may manifest for each of the threats posed by tornadoes, hail, and damaging winds. Expansion of the existing understanding globally is identified as an area of needed future research, together with meaningful consideration of both the influence of climate variability and indirect implications of anthropogenic modification of the physical environment.", "author" : [ { "dropping-particle" : "", "family" : "Allen", "given" : "John T.", "non-dropping-particle" : "", "parse-names" : false, "suffix" : "" } ], "container-title" : "Oxford Research Encyclopedia of Climate Science", "id" : "ITEM-1", "issue" : "July", "issued" : { "date-parts" : [ [ "2018", "7", "30" ] ] }, "page" : "1-65", "publisher" : "Oxford University Press", "publisher-place" : "Oxford, UK", "title" : "Climate Change and Severe Thunderstorms", "translator" : [ { "dropping-particle" : "", "family" : "S2336", "given" : "Rt14", "non-dropping-particle" : "", "parse-names" : false, "suffix" : "" } ], "type" : "chapter", "volume" : "1" }, "uris" : [ "http://www.mendeley.com/documents/?uuid=81d3bb6d-d9d8-4bb9-9a0d-dd6c513b2c5a" ] }, { "id" : "ITEM-2", "itemData" : { "DOI" : "10.1175/BAMS-D-19-0233.1", "author" : [ { "dropping-particle" : "", "family" : "Mahoney", "given" : "Kelly", "non-dropping-particle" : "", "parse-names" : false, "suffix" : "" } ], "container-title" : "Bulletin of the American Meteorological Society", "id" : "ITEM-2", "issue" : "9", "issued" : { "date-parts" : [ [ "2020" ] ] }, "page" : "S17-S22", "title" : "Extreme Hail Storms and Climate Change: Foretelling the Future In Tiny, Turbulent Crystal Balls?", "translator" : [ { "dropping-particle" : "", "family" : "S2835", "given" : "", "non-dropping-particle" : "", "parse-names" : false, "suffix" : "" } ], "type" : "article-journal", "volume" : "95" }, "uris" : [ "http://www.mendeley.com/documents/?uuid=14b9387f-6032-423e-8480-60f96b7f66bf" ] } ], "mendeley" : { "formattedCitation" : "(Allen, 2018; Mahoney, 2020)", "plainTextFormattedCitation" : "(Allen, 2018; Mahoney, 2020)", "previouslyFormattedCitation" : "(Allen, 2018; Mahoney,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len, 2018; Mahoney, 2020)</w:t>
      </w:r>
      <w:r w:rsidRPr="00D424AA">
        <w:rPr>
          <w:rFonts w:cs="Times New Roman"/>
          <w:lang w:val="en-GB"/>
        </w:rPr>
        <w:fldChar w:fldCharType="end"/>
      </w:r>
      <w:r w:rsidRPr="00841A35">
        <w:rPr>
          <w:rFonts w:cs="Times New Roman"/>
          <w:lang w:val="en-GB"/>
        </w:rPr>
        <w:t xml:space="preserve">. </w:t>
      </w:r>
    </w:p>
    <w:p w14:paraId="13A71189" w14:textId="77777777" w:rsidR="007A1008" w:rsidRPr="00D424AA" w:rsidRDefault="007A1008" w:rsidP="00D424AA">
      <w:pPr>
        <w:rPr>
          <w:rFonts w:cs="Times New Roman"/>
          <w:lang w:val="en-GB"/>
        </w:rPr>
      </w:pPr>
    </w:p>
    <w:p w14:paraId="0B587510" w14:textId="1D6B2910" w:rsidR="007A1008" w:rsidRPr="00D424AA" w:rsidRDefault="007A1008" w:rsidP="00D424AA">
      <w:pPr>
        <w:rPr>
          <w:rFonts w:cs="Times New Roman"/>
          <w:lang w:val="en-GB"/>
        </w:rPr>
      </w:pPr>
      <w:r w:rsidRPr="00D424AA">
        <w:rPr>
          <w:rFonts w:cs="Times New Roman"/>
          <w:lang w:val="en-GB"/>
        </w:rPr>
        <w:t xml:space="preserve">There are few studies on relations between changes in severe convective storms and those of the large-scale circulation patterns. Tornado outbreaks in the United States are usually associated with ETCs with their frontal systems and TCs </w:t>
      </w:r>
      <w:r w:rsidRPr="00D424AA">
        <w:rPr>
          <w:rFonts w:cs="Times New Roman"/>
          <w:lang w:val="en-GB"/>
        </w:rPr>
        <w:fldChar w:fldCharType="begin" w:fldLock="1"/>
      </w:r>
      <w:r w:rsidR="00FF6231">
        <w:rPr>
          <w:rFonts w:cs="Times New Roman"/>
          <w:lang w:val="en-GB"/>
        </w:rPr>
        <w:instrText>ADDIN CSL_CITATION { "citationItems" : [ { "id" : "ITEM-1", "itemData" : { "DOI" : "10.1175/MWR-D-15-0015.1", "ISSN" : "0027-0644", "abstract" : "The structural and environmental characteristics of extratropical cyclones that cause tornado outbreaks [outbreak cyclones (OCs)] and that do not [nonoutbreak cyclones (NOCs)] are examined using the Japanese 55-year Reanalysis dataset (JRA-55). Composite analyses show differences between OCs and NOCs: for OCs, storm relative environmental helicity (SREH) and convective available potential energy (CAPE) are notably larger, and the areas in which these parameters have significant values are wider in the warm sector than they are for NOCs. The larger CAPE in OCs is due to larger amounts of low-level water vapor, while the greater SREH is due to stronger low-level southerly wind.The composite analyses for environmental fields defined by 20-day means suggest that environmental meridional flows have the potential to advect large amounts of warm and moist air northward, creating atmospheric instability in the troposphere that contributes to the occurrence of a tornado outbreak. A piecewise potential vorticity (PV) diagnosis shows that low- to midlevel PV anomalies are the main contributor to the difference in the low-level winds between OCs and NOCs, whereas upper-level PV anomalies make only a minor contribution.An examination of the structures of the extratropical cyclones and the upper-level jet stream suggests that the difference in the low-level winds between OCs and NOCs is due to differences in the structure of the jet stream. The OCs develop when the jet stream displays larger anticyclonic shear. This causes a more meridionally elongated structure of OCs, resulting in stronger low-level winds in the southeastern quadrant of the cyclones.", "author" : [ { "dropping-particle" : "", "family" : "Tochimoto", "given" : "Eigo", "non-dropping-particle" : "", "parse-names" : false, "suffix" : "" }, { "dropping-particle" : "", "family" : "Niino", "given" : "Hiroshi", "non-dropping-particle" : "", "parse-names" : false, "suffix" : "" } ], "container-title" : "Monthly Weather Review", "id" : "ITEM-1", "issue" : "3", "issued" : { "date-parts" : [ [ "2016", "2", "16" ] ] }, "page" : "945-969", "title" : "Structural and Environmental Characteristics of Extratropical Cyclones that Cause Tornado Outbreaks in the Warm Sector: A Composite Study", "translator" : [ { "dropping-particle" : "", "family" : "S2827", "given" : "", "non-dropping-particle" : "", "parse-names" : false, "suffix" : "" } ], "type" : "article-journal", "volume" : "144" }, "uris" : [ "http://www.mendeley.com/documents/?uuid=54a720b5-b06c-4587-a592-5018e3729b88" ] }, { "id" : "ITEM-2", "itemData" : { "DOI" : "10.1175/WAF-D-13-00128.1", "ISSN" : "0882-8156", "abstract" : "The calendar year 2011 was an extraordinary year for tornadoes across the United States, as it marked the second highest annual number of tornadoes since 1950 and was the deadliest tornado year since 1936. Most of the fatalities in 2011 occurred in a series of outbreaks, highlighted by a particularly strong outbreak across the southeastern United States in late April and a series of outbreaks over the Great Plains and Midwest regions in late May, which included a tornado rated as a category 5 event on the enhanced Fujita scale (EF5) that devastated the town of Joplin, Missouri. While most tornado-related fatalities often occur in outbreaks, very few studies have examined the climatological characteristics of outbreaks, particularly those of varying strength. In this study a straightforward metric to assess the strength, or physical magnitude, of tornado outbreaks east of the Rocky Mountains from 1973 to 2010 is developed. This measure of outbreak strength, which integrates the intensity of tornadoes [Fujita (F)/EF-scale rating] over their distance traveled (pathlength), is more highly correlated with injuries and fatalities than other commonly used variables, such as the number of significant tornadoes, and is therefore more reflective of the potential threat of outbreaks to human life. All outbreaks are then ranked according to this metric and their climatological characteristics are examined, with comparisons made to all other tornadoes not associated with outbreaks. The results of the ranking scheme are also compared to those of previous studies, while the strongest outbreaks from 2011 are ranked among other outbreaks in the modern record, including the April 1974 Super Outbreak.", "author" : [ { "dropping-particle" : "", "family" : "Fuhrmann", "given" : "Christopher M", "non-dropping-particle" : "", "parse-names" : false, "suffix" : "" }, { "dropping-particle" : "", "family" : "Konrad  II", "given" : "Charles E", "non-dropping-particle" : "", "parse-names" : false, "suffix" : "" }, { "dropping-particle" : "", "family" : "Kovach", "given" : "Margaret M", "non-dropping-particle" : "", "parse-names" : false, "suffix" : "" }, { "dropping-particle" : "", "family" : "McLeod", "given" : "Jordan T", "non-dropping-particle" : "", "parse-names" : false, "suffix" : "" }, { "dropping-particle" : "", "family" : "Schmitz", "given" : "William G", "non-dropping-particle" : "", "parse-names" : false, "suffix" : "" }, { "dropping-particle" : "", "family" : "Dixon", "given" : "P Grady", "non-dropping-particle" : "", "parse-names" : false, "suffix" : "" } ], "container-title" : "Weather and Forecasting", "id" : "ITEM-2", "issue" : "3", "issued" : { "date-parts" : [ [ "2014", "6", "5" ] ] }, "page" : "684-701", "title" : "Ranking of Tornado Outbreaks across the United States and Their Climatological Characteristics", "translator" : [ { "dropping-particle" : "", "family" : "S2828", "given" : "", "non-dropping-particle" : "", "parse-names" : false, "suffix" : "" } ], "type" : "article-journal", "volume" : "29" }, "uris" : [ "http://www.mendeley.com/documents/?uuid=afefe568-82ae-4268-89e8-7b33532d87be" ] } ], "mendeley" : { "formattedCitation" : "(Fuhrmann et al., 2014; Tochimoto and Niino, 2016)", "plainTextFormattedCitation" : "(Fuhrmann et al., 2014; Tochimoto and Niino, 2016)", "previouslyFormattedCitation" : "(Fuhrmann et al., 2014; Tochimoto and Niino,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uhrmann et al., 2014; Tochimoto and Niino, 2016)</w:t>
      </w:r>
      <w:r w:rsidRPr="00D424AA">
        <w:rPr>
          <w:rFonts w:cs="Times New Roman"/>
          <w:lang w:val="en-GB"/>
        </w:rPr>
        <w:fldChar w:fldCharType="end"/>
      </w:r>
      <w:r w:rsidRPr="00841A35">
        <w:rPr>
          <w:rFonts w:cs="Times New Roman"/>
          <w:lang w:val="en-GB"/>
        </w:rPr>
        <w:t>. In early June in East Asia, associated with the Baiu/Changma/Mei-yu, severe precipitation events are frequent</w:t>
      </w:r>
      <w:r w:rsidRPr="00D424AA">
        <w:rPr>
          <w:rFonts w:cs="Times New Roman"/>
          <w:lang w:val="en-GB"/>
        </w:rPr>
        <w:t xml:space="preserve">ly caused by MCSs. Severe precipitation events are also caused by remote effects of TCs, known as predecessor rain events (PREs) </w:t>
      </w:r>
      <w:r w:rsidRPr="00D424AA">
        <w:rPr>
          <w:rFonts w:cs="Times New Roman"/>
          <w:lang w:val="en-GB"/>
        </w:rPr>
        <w:fldChar w:fldCharType="begin" w:fldLock="1"/>
      </w:r>
      <w:r w:rsidR="00FF6231">
        <w:rPr>
          <w:rFonts w:cs="Times New Roman"/>
          <w:lang w:val="en-GB"/>
        </w:rPr>
        <w:instrText>ADDIN CSL_CITATION { "citationItems" : [ { "id" : "ITEM-1", "itemData" : { "DOI" : "10.1175/2010MWR3243.1", "ISSN" : "0027-0644", "abstract" : "Abstract Twenty-eight predecessor rain events (PREs) that occurred over the United States east of the Rockies during 1995?2008 are examined from a synoptic climatology and case study perspective. PREs are coherent mesoscale regions of heavy rainfall, with rainfall rates \u2265100 mm (24 h)?1, that can occur approximately 1000 km poleward of recurving tropical cyclones (TCs). PREs occur most commonly in August and September, and approximately 36 h prior to the arrival of the main rain shield associated with the TC. A distinguishing feature of PREs is that they are sustained by deep tropical moisture that is transported poleward directly from the TC. PREs are high-impact weather events that can often result in significant inland flooding, either from the PRE itself or from the subsequent arrival of the main rain shield associated with the TC that falls onto soils already saturated by the PRE. The composite analysis shows that on the synoptic-scale, PREs form in the equatorward jet-entrance region of a 200-hPa jet on the western flank of a 925-hPa equivalent potential temperature ridge located east of a 700-hPa trough. On the mesoscale, PREs occur in conjunction with low-level frontogenetical forcing along a baroclinic zone where heavy rainfall is focused. A case study analysis was conducted of a PRE ahead of TC Erin (2007) that produced record-breaking rainfall (&gt;250 mm) from southern Minnesota to Lake Michigan. This analysis highlighted the importance of frontogenetical forcing along a low-level baroclinic zone in the presence of deep tropical moisture from TC Erin in producing a long-lived, quasi-stationary mesoscale convective system.", "author" : [ { "dropping-particle" : "", "family" : "Galarneau", "given" : "Thomas J", "non-dropping-particle" : "", "parse-names" : false, "suffix" : "" }, { "dropping-particle" : "", "family" : "Bosart", "given" : "Lance F", "non-dropping-particle" : "", "parse-names" : false, "suffix" : "" }, { "dropping-particle" : "", "family" : "Schumacher", "given" : "Russ S", "non-dropping-particle" : "", "parse-names" : false, "suffix" : "" } ], "container-title" : "Monthly Weather Review", "id" : "ITEM-1", "issue" : "8", "issued" : { "date-parts" : [ [ "2010", "8", "23" ] ] }, "note" : "doi: 10.1175/2010MWR3243.1", "page" : "3272-3297", "publisher" : "American Meteorological Society", "title" : "Predecessor rain events ahead of tropical cyclones", "translator" : [ { "dropping-particle" : "", "family" : "S1376", "given" : "", "non-dropping-particle" : "", "parse-names" : false, "suffix" : "" } ], "type" : "article-journal", "volume" : "138" }, "uris" : [ "http://www.mendeley.com/documents/?uuid=edbdf40f-938a-49b0-a5a8-d00a5f1eea8c" ] } ], "mendeley" : { "formattedCitation" : "(Galarneau et al., 2010)", "plainTextFormattedCitation" : "(Galarneau et al., 2010)", "previouslyFormattedCitation" : "(Galarneau et al., 201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alarneau et al., 2010)</w:t>
      </w:r>
      <w:r w:rsidRPr="00D424AA">
        <w:rPr>
          <w:rFonts w:cs="Times New Roman"/>
          <w:lang w:val="en-GB"/>
        </w:rPr>
        <w:fldChar w:fldCharType="end"/>
      </w:r>
      <w:r w:rsidRPr="00841A35">
        <w:rPr>
          <w:rFonts w:cs="Times New Roman"/>
          <w:lang w:val="en-GB"/>
        </w:rPr>
        <w:t>. Atmospheric rivers and other coherent types of enhanc</w:t>
      </w:r>
      <w:r w:rsidRPr="00D424AA">
        <w:rPr>
          <w:rFonts w:cs="Times New Roman"/>
          <w:lang w:val="en-GB"/>
        </w:rPr>
        <w:t xml:space="preserve">ed water vapour flux also have the potential to induce severe convective systems </w:t>
      </w:r>
      <w:commentRangeStart w:id="2730"/>
      <w:r w:rsidRPr="00D424AA">
        <w:rPr>
          <w:rFonts w:cs="Times New Roman"/>
          <w:lang w:val="en-GB"/>
        </w:rPr>
        <w:fldChar w:fldCharType="begin" w:fldLock="1"/>
      </w:r>
      <w:ins w:id="2731" w:author="Robin Matthews" w:date="2021-07-14T10:22:00Z">
        <w:r w:rsidR="00835732">
          <w:rPr>
            <w:rFonts w:cs="Times New Roman"/>
            <w:lang w:val="en-GB"/>
          </w:rPr>
          <w:instrText>ADDIN CSL_CITATION { "citationItems" : [ { "id" : "ITEM-1", "itemData" : { "DOI" : "10.1175/BAMS-D-17-0157.1", "ISSN" : "0003-0007", "author" : [ { "dropping-particle" : "", "family" : "Ralph", "given" : "F Martin", "non-dropping-particle" : "", "parse-names" : false, "suffix" : "" }, { "dropping-particle" : "", "family" : "Dettinger", "given" : "Michael D", "non-dropping-particle" : "", "parse-names" : false, "suffix" : "" }, { "dropping-particle" : "", "family" : "Cairns", "given" : "Mary M", "non-dropping-particle" : "", "parse-names" : false, "suffix" : "" }, { "dropping-particle" : "", "family" : "Galarneau", "given" : "Thomas J", "non-dropping-particle" : "", "parse-names" : false, "suffix" : "" }, { "dropping-particle" : "", "family" : "Eylander", "given" : "John", "non-dropping-particle" : "", "parse-names" : false, "suffix" : "" } ], "container-title" : "Bulletin of the American Meteorological Society", "id" : "ITEM-1", "issue" : "4", "issued" : { "date-parts" : [ [ "2018", "4" ] ] }, "page" : "837-839", "publisher" : "American Meteorological Society", "title" : "Defining \u201cAtmospheric River\u201d: How the Glossary of Meteorology Helped Resolve a Debate", "translator" : [ { "dropping-particle" : "", "family" : "S1058", "given" : "", "non-dropping-particle" : "", "parse-names" : false, "suffix" : "" } ], "type" : "article-journal", "volume" : "99" }, "uris" : [ "http://www.mendeley.com/documents/?uuid=89103458-cd72-4c49-9e62-e8acce832166" ] }, { "id" : "ITEM-2", "itemData" : { "DOI" : "10.1175/JCLI-D-16-0875.1", "ISSN" : "08948755", "abstract" : "AbstractAtmospheric rivers (ARs), conduits of intense water vapor transport in the middle latitudes, are critically important for water resources and heavy rainfall events over the west coast of North America, Europe and Africa. ARs are also frequently observed over the Northwestern Pacific (NWP) during boreal summer but have not been studied comprehensively. Here we examine the climatology, seasonal variation, interannual variability and predictability of NWP ARs (NWPARs) by using a large ensemble, high resolution atmospheric general circulation model (AGCM) simulation and a global atmospheric reanalysis. The AGCM captures general characteristics of climatology and variability compared to the reanalysis, suggesting strong sea surface temperature (SST) effect on NWPARs. The summertime NWPAR occurrences are tightly related to the El Ni\u00f1o Southern Oscillation (ENSO) in the preceding winter through the Indo\u2013western Pacific Ocean Capacitor (IPOC) effects. An enhanced East Asian Summer Monsoon and a low level ...", "author" : [ { "dropping-particle" : "", "family" : "Kamae", "given" : "Youichi", "non-dropping-particle" : "", "parse-names" : false, "suffix" : "" }, { "dropping-particle" : "", "family" : "Mei", "given" : "Wei", "non-dropping-particle" : "", "parse-names" : false, "suffix" : "" }, { "dropping-particle" : "", "family" : "Xie", "given" : "Shang Ping", "non-dropping-particle" : "", "parse-names" : false, "suffix" : "" }, { "dropping-particle" : "", "family" : "Naoi", "given" : "Moeka", "non-dropping-particle" : "", "parse-names" : false, "suffix" : "" }, { "dropping-particle" : "", "family" : "Ueda", "given" : "Hiroaki", "non-dropping-particle" : "", "parse-names" : false, "suffix" : "" } ], "container-title" : "Journal of Climate", "id" : "ITEM-2", "issue" : "15", "issued" : { "date-parts" : [ [ "2017" ] ] }, "page" : "5605-5619", "title" : "Atmospheric rivers over the Northwestern Pacific: Climatology and interannual variability", "translator" : [ { "dropping-particle" : "", "family" : "S197", "given" : "", "non-dropping-particle" : "", "parse-names" : false, "suffix" : "" } ], "type" : "article-journal", "volume" : "30" }, "uris" : [ "http://www.mendeley.com/documents/?uuid=3936b3d8-0e3e-4679-a2e4-e4eae924c8bb" ] }, { "id" : "ITEM-3", "itemData" : { "DOI" : "10.1038/ngeo2894", "author" : [ { "dropping-particle" : "", "family" : "Waliser", "given" : "Duane", "non-dropping-particle" : "", "parse-names" : false, "suffix" : "" }, { "dropping-particle" : "", "family" : "Guan", "given" : "Bin", "non-dropping-particle" : "", "parse-names" : false, "suffix" : "" } ], "container-title" : "Nature Geoscience", "id" : "ITEM-3", "issued" : { "date-parts" : [ [ "2017", "2", "20" ] ] }, "page" : "179", "publisher" : "Nature Publishing Group", "title" : "Extreme winds and precipitation during landfall of atmospheric rivers", "translator" : [ { "dropping-particle" : "", "family" : "S1182", "given" : "", "non-dropping-particle" : "", "parse-names" : false, "suffix" : "" } ], "type" : "article-journal", "volume" : "10" }, "uris" : [ "http://www.mendeley.com/documents/?uuid=4ca44f98-d220-4a2e-b095-66dfe02a0507" ] } ], "mendeley" : { "formattedCitation" : "(Kamae et al., 2017a; Waliser and Guan, 2017; Ralph et al., 2018)", "manualFormatting" : "(Kamae et al., 2017a; Ralph et al., 2018; Waliser and Guan, 2017", "plainTextFormattedCitation" : "(Kamae et al., 2017a; Waliser and Guan, 2017; Ralph et al., 2018)", "previouslyFormattedCitation" : "(Kamae et al., 2017a; Waliser and Guan, 2017; Ralph et al., 2018)" }, "properties" : { "noteIndex" : 0 }, "schema" : "https://github.com/citation-style-language/schema/raw/master/csl-citation.json" }</w:instrText>
        </w:r>
      </w:ins>
      <w:del w:id="2732" w:author="Robin Matthews" w:date="2021-07-14T10:22:00Z">
        <w:r w:rsidR="00FF6231" w:rsidDel="00835732">
          <w:rPr>
            <w:rFonts w:cs="Times New Roman"/>
            <w:lang w:val="en-GB"/>
          </w:rPr>
          <w:delInstrText>ADDIN CSL_CITATION { "citationItems" : [ { "id" : "ITEM-1", "itemData" : { "DOI" : "10.1175/BAMS-D-17-0157.1", "ISSN" : "0003-0007", "author" : [ { "dropping-particle" : "", "family" : "Ralph", "given" : "F Martin", "non-dropping-particle" : "", "parse-names" : false, "suffix" : "" }, { "dropping-particle" : "", "family" : "Dettinger", "given" : "Michael D", "non-dropping-particle" : "", "parse-names" : false, "suffix" : "" }, { "dropping-particle" : "", "family" : "Cairns", "given" : "Mary M", "non-dropping-particle" : "", "parse-names" : false, "suffix" : "" }, { "dropping-particle" : "", "family" : "Galarneau", "given" : "Thomas J", "non-dropping-particle" : "", "parse-names" : false, "suffix" : "" }, { "dropping-particle" : "", "family" : "Eylander", "given" : "John", "non-dropping-particle" : "", "parse-names" : false, "suffix" : "" } ], "container-title" : "Bulletin of the American Meteorological Society", "id" : "ITEM-1", "issue" : "4", "issued" : { "date-parts" : [ [ "2018", "4" ] ] }, "page" : "837-839", "publisher" : "American Meteorological Society", "title" : "Defining \u201cAtmospheric River\u201d: How the Glossary of Meteorology Helped Resolve a Debate", "translator" : [ { "dropping-particle" : "", "family" : "S1058", "given" : "", "non-dropping-particle" : "", "parse-names" : false, "suffix" : "" } ], "type" : "article-journal", "volume" : "99" }, "uris" : [ "http://www.mendeley.com/documents/?uuid=89103458-cd72-4c49-9e62-e8acce832166" ] }, { "id" : "ITEM-2", "itemData" : { "DOI" : "10.1175/JCLI-D-16-0875.1", "ISSN" : "08948755", "abstract" : "AbstractAtmospheric rivers (ARs), conduits of intense water vapor transport in the middle latitudes, are critically important for water resources and heavy rainfall events over the west coast of North America, Europe and Africa. ARs are also frequently observed over the Northwestern Pacific (NWP) during boreal summer but have not been studied comprehensively. Here we examine the climatology, seasonal variation, interannual variability and predictability of NWP ARs (NWPARs) by using a large ensemble, high resolution atmospheric general circulation model (AGCM) simulation and a global atmospheric reanalysis. The AGCM captures general characteristics of climatology and variability compared to the reanalysis, suggesting strong sea surface temperature (SST) effect on NWPARs. The summertime NWPAR occurrences are tightly related to the El Ni\u00f1o Southern Oscillation (ENSO) in the preceding winter through the Indo\u2013western Pacific Ocean Capacitor (IPOC) effects. An enhanced East Asian Summer Monsoon and a low level ...", "author" : [ { "dropping-particle" : "", "family" : "Kamae", "given" : "Youichi", "non-dropping-particle" : "", "parse-names" : false, "suffix" : "" }, { "dropping-particle" : "", "family" : "Mei", "given" : "Wei", "non-dropping-particle" : "", "parse-names" : false, "suffix" : "" }, { "dropping-particle" : "", "family" : "Xie", "given" : "Shang Ping", "non-dropping-particle" : "", "parse-names" : false, "suffix" : "" }, { "dropping-particle" : "", "family" : "Naoi", "given" : "Moeka", "non-dropping-particle" : "", "parse-names" : false, "suffix" : "" }, { "dropping-particle" : "", "family" : "Ueda", "given" : "Hiroaki", "non-dropping-particle" : "", "parse-names" : false, "suffix" : "" } ], "container-title" : "Journal of Climate", "id" : "ITEM-2", "issue" : "15", "issued" : { "date-parts" : [ [ "2017" ] ] }, "page" : "5605-5619", "title" : "Atmospheric rivers over the Northwestern Pacific: Climatology and interannual variability", "translator" : [ { "dropping-particle" : "", "family" : "S197", "given" : "", "non-dropping-particle" : "", "parse-names" : false, "suffix" : "" } ], "type" : "article-journal", "volume" : "30" }, "uris" : [ "http://www.mendeley.com/documents/?uuid=3936b3d8-0e3e-4679-a2e4-e4eae924c8bb" ] }, { "id" : "ITEM-3", "itemData" : { "DOI" : "10.1038/ngeo2894", "author" : [ { "dropping-particle" : "", "family" : "Waliser", "given" : "Duane", "non-dropping-particle" : "", "parse-names" : false, "suffix" : "" }, { "dropping-particle" : "", "family" : "Guan", "given" : "Bin", "non-dropping-particle" : "", "parse-names" : false, "suffix" : "" } ], "container-title" : "Nature Geoscience", "id" : "ITEM-3", "issued" : { "date-parts" : [ [ "2017", "2", "20" ] ] }, "page" : "179", "publisher" : "Nature Publishing Group", "title" : "Extreme winds and precipitation during landfall of atmospheric rivers", "translator" : [ { "dropping-particle" : "", "family" : "S1182", "given" : "", "non-dropping-particle" : "", "parse-names" : false, "suffix" : "" } ], "type" : "article-journal", "volume" : "10" }, "uris" : [ "http://www.mendeley.com/documents/?uuid=4ca44f98-d220-4a2e-b095-66dfe02a0507" ] } ], "mendeley" : { "formattedCitation" : "(Kamae et al., 2017a; Waliser and Guan, 2017; Ralph et al., 2018)", "manualFormatting" : "(Kamae et al., 2017; Ralph et al., 2018; Waliser and Guan, 2017;", "plainTextFormattedCitation" : "(Kamae et al., 2017a; Waliser and Guan, 2017; Ralph et al., 2018)", "previouslyFormattedCitation" : "(Kamae et al., 2017a; Waliser and Guan, 2017; Ralph et al., 2018)"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Kamae et al., 2017</w:t>
      </w:r>
      <w:ins w:id="2733" w:author="Robin Matthews" w:date="2021-07-14T10:22:00Z">
        <w:r w:rsidR="00835732">
          <w:rPr>
            <w:rFonts w:cs="Times New Roman"/>
            <w:noProof/>
            <w:lang w:val="en-GB"/>
          </w:rPr>
          <w:t>a</w:t>
        </w:r>
      </w:ins>
      <w:r w:rsidR="00A26296">
        <w:rPr>
          <w:rFonts w:cs="Times New Roman"/>
          <w:noProof/>
          <w:lang w:val="en-GB"/>
        </w:rPr>
        <w:t>; Ralph et al., 2018; Waliser and Guan, 2017</w:t>
      </w:r>
      <w:del w:id="2734" w:author="Robin Matthews" w:date="2021-07-14T10:22:00Z">
        <w:r w:rsidR="00A26296" w:rsidDel="00835732">
          <w:rPr>
            <w:rFonts w:cs="Times New Roman"/>
            <w:noProof/>
            <w:lang w:val="en-GB"/>
          </w:rPr>
          <w:delText>;</w:delText>
        </w:r>
      </w:del>
      <w:r w:rsidRPr="00D424AA">
        <w:rPr>
          <w:rFonts w:cs="Times New Roman"/>
          <w:lang w:val="en-GB"/>
        </w:rPr>
        <w:fldChar w:fldCharType="end"/>
      </w:r>
      <w:commentRangeEnd w:id="2730"/>
      <w:r w:rsidR="00A26296">
        <w:rPr>
          <w:rStyle w:val="Marquedecommentaire"/>
        </w:rPr>
        <w:commentReference w:id="2730"/>
      </w:r>
      <w:ins w:id="2735" w:author="Robin Matthews" w:date="2021-07-14T10:22:00Z">
        <w:r w:rsidR="00835732">
          <w:rPr>
            <w:rFonts w:cs="Times New Roman"/>
            <w:lang w:val="en-GB"/>
          </w:rPr>
          <w:t>;</w:t>
        </w:r>
      </w:ins>
      <w:r w:rsidRPr="00841A35">
        <w:rPr>
          <w:rFonts w:cs="Times New Roman"/>
          <w:lang w:val="en-GB"/>
        </w:rPr>
        <w:t xml:space="preserve"> see Section 8.3.2.8.1). Combined with the above drivers, topographic effects also enhance the intensity and durati</w:t>
      </w:r>
      <w:r w:rsidRPr="00D424AA">
        <w:rPr>
          <w:rFonts w:cs="Times New Roman"/>
          <w:lang w:val="en-GB"/>
        </w:rPr>
        <w:t xml:space="preserve">on of severe convective systems and the associated precipitation </w:t>
      </w:r>
      <w:r w:rsidRPr="00D424AA">
        <w:rPr>
          <w:rFonts w:cs="Times New Roman"/>
          <w:lang w:val="en-GB"/>
        </w:rPr>
        <w:fldChar w:fldCharType="begin" w:fldLock="1"/>
      </w:r>
      <w:r w:rsidR="00FF6231">
        <w:rPr>
          <w:rFonts w:cs="Times New Roman"/>
          <w:lang w:val="en-GB"/>
        </w:rPr>
        <w:instrText>ADDIN CSL_CITATION { "citationItems" : [ { "id" : "ITEM-1", "itemData" : { "DOI" : "10.1002/qj.2496", "ISSN" : "0035-9009", "abstract" : "Alpine heavy precipitation events often affect small catchments, although the circulation pattern leading to the event extends over the entire North Atlantic. The various scale interactions involved are particularly challenging for the numerical weather prediction of such events. Unlike previous studies focusing on the southern Alps, here a comprehensive study of a heavy precipitation event in the northern Alps in October 2011 is presented with particular focus on the role of the large-scale circulation in the North Atlantic/European region. During the event exceptionally high amounts of total precipitable water occurred in and north of the Alps. This moisture was initially transported along the flanks of a blocking ridge over the North Atlantic. Subsequently, strong and persistent northerly flow established at the upstream flank of a trough over Europe and steered the moisture towards the northern Alps. Lagrangian diagnostics reveal that a large fraction of the moisture emerged from the West African coast where a subtropical upper-level cut-off low served as an important moisture collector. Wave activity flux diagnostics show that the ridge was initiated as part of a low-frequency, large-scale Rossby wave train while convergence of fast transients helped to amplify it locally in the North Atlantic. A novel diagnostic for advective potential vorticity tendencies sheds more light on this amplification and further emphasizes the role of the ridge in amplifying the trough over Europe. Operational forecasts misrepresented the amplitude and orientation of this trough. For the first time, this study documents an important pathway for northern Alpine flooding, in which the interaction of synoptic-scale to large-scale weather systems and of long-range moisture transport from the Tropics are dominant. Moreover, the trapping of moisture in a subtropical cut-off near the West African coast is found to be a crucial precursor to the observed European high-impact weather.", "author" : [ { "dropping-particle" : "", "family" : "Piaget", "given" : "Nicolas", "non-dropping-particle" : "", "parse-names" : false, "suffix" : "" }, { "dropping-particle" : "", "family" : "Froidevaux", "given" : "Paul", "non-dropping-particle" : "", "parse-names" : false, "suffix" : "" }, { "dropping-particle" : "", "family" : "Giannakaki", "given" : "Paraskevi", "non-dropping-particle" : "", "parse-names" : false, "suffix" : "" }, { "dropping-particle" : "", "family" : "Gierth", "given" : "Franziska", "non-dropping-particle" : "", "parse-names" : false, "suffix" : "" }, { "dropping-particle" : "", "family" : "Martius", "given" : "Olivia", "non-dropping-particle" : "", "parse-names" : false, "suffix" : "" }, { "dropping-particle" : "", "family" : "Riemer", "given" : "Michael", "non-dropping-particle" : "", "parse-names" : false, "suffix" : "" }, { "dropping-particle" : "", "family" : "Wolf", "given" : "Gabriel", "non-dropping-particle" : "", "parse-names" : false, "suffix" : "" }, { "dropping-particle" : "", "family" : "Grams", "given" : "Christian M", "non-dropping-particle" : "", "parse-names" : false, "suffix" : "" } ], "container-title" : "Quarterly Journal of the Royal Meteorological Society", "id" : "ITEM-1", "issue" : "690", "issued" : { "date-parts" : [ [ "2015", "7" ] ] }, "page" : "1922-1937", "publisher" : "John Wiley &amp; Sons, Ltd", "title" : "Dynamics of a local Alpine flooding event in October 2011: moisture source and large-scale circulation", "translator" : [ { "dropping-particle" : "", "family" : "S1417", "given" : "", "non-dropping-particle" : "", "parse-names" : false, "suffix" : "" } ], "type" : "article-journal", "volume" : "141" }, "uris" : [ "http://www.mendeley.com/documents/?uuid=4591603f-7aed-4b52-ba4d-1ecb3bb7a65f" ] }, { "id" : "ITEM-2", "itemData" : { "DOI" : "10.1002/qj.199", "ISSN" : "0035-9009", "abstract" : "Abstract In the western Mediterranean basin, large amounts of precipitation can accumulate in less than a day when a Mesoscale Convective System (MCS) stays over the same area for several hours. Heavy Precipitating Events (HPEs) in this region (especially southern France) are not only characterized by significant precipitation rates (typically more than 200 mm in less than 24 or 48 hours) but also by quasi-stationary behaviour. The aim of this present study is to use realistic simulations of past events to analyze and better understand the physical mechanisms which lead to the stationarity of HPEs over southern France using a high-resolution (2.5 km) non-hydrostatic mesoscale atmospheric model. We focused on three HPEs: 13?14 October 1995 (the C\u00e9vennes case), 12?13 November 1999 (the Aude case) and 8?9 September 2002 (the Gard case). The experimental design for simulating realistic structures and evolutions of the HPEs with the Meso-NH model has been presented in a companion paper. In that study, the evolution of the synoptic patterns in which the HPEs occurred were analysed. In this paper, the importance of mesoscale ingredients, such as the moist and conditionally unstable low-level jet (LLJ), is examined in terms of their ability to focus the deep convection over the same area for several hours. The C\u00e9vennes case is typical of a so-called ?C\u00e9venole? event in France for which orographic forcing is the primary mechanism which acts to continuously generate convective cells upwind of the Massif Central. The unusual location of the Gard event is explained by a cold pool induced by the evaporation of precipitation which acts as a relief-like feature to force the conditionally unstable and moist LLJ to rise. This constitutes a quasi-stationary forcing as the cold pool is blocked in the Rh\u00f4ne Valley. For the third case, diabatic cooling and the Massif Central act to enhance the precipitation but have almost no impact on the location of the anchoring point of the precipitating system. Copyright ? 2008 Royal Meteorological Society", "author" : [ { "dropping-particle" : "", "family" : "Ducrocq", "given" : "V", "non-dropping-particle" : "", "parse-names" : false, "suffix" : "" }, { "dropping-particle" : "", "family" : "Nuissier", "given" : "O", "non-dropping-particle" : "", "parse-names" : false, "suffix" : "" }, { "dropping-particle" : "", "family" : "Ricard", "given" : "D", "non-dropping-particle" : "", "parse-names" : false, "suffix" : "" }, { "dropping-particle" : "", "family" : "Lebeaupin", "given" : "C", "non-dropping-particle" : "", "parse-names" : false, "suffix" : "" }, { "dropping-particle" : "", "family" : "Thouvenin", "given" : "T", "non-dropping-particle" : "", "parse-names" : false, "suffix" : "" } ], "container-title" : "Quarterly Journal of the Royal Meteorological Society", "id" : "ITEM-2", "issue" : "630", "issued" : { "date-parts" : [ [ "2008", "1", "1" ] ] }, "note" : "From Duplicate 1 (A numerical study of three catastrophic precipitating events over southern France. II: Mesoscale triggering and stationarity factors - Ducrocq, V; Nuissier, O; Ricard, D; Lebeaupin, C; Thouvenin, T)\nAnd Duplicate 2 (A numerical study of three catastrophic precipitating events over southern France. II: Mesoscale triggering and stationarity factors - Ducrocq, V; Nuissier, O; Ricard, D; Lebeaupin, C; Thouvenin, T)\n\ndoi: 10.1002/qj.199", "page" : "131-145", "publisher" : "John Wiley &amp; Sons, Ltd", "title" : "A numerical study of three catastrophic precipitating events over southern France. II: Mesoscale triggering and stationarity factors", "translator" : [ { "dropping-particle" : "", "family" : "S2143", "given" : "", "non-dropping-particle" : "", "parse-names" : false, "suffix" : "" } ], "type" : "article-journal", "volume" : "134" }, "uris" : [ "http://www.mendeley.com/documents/?uuid=34399964-7773-4587-a9bb-124185fc0671" ] } ], "mendeley" : { "formattedCitation" : "(Ducrocq et al., 2008; Piaget et al., 2015)", "plainTextFormattedCitation" : "(Ducrocq et al., 2008; Piaget et al., 2015)", "previouslyFormattedCitation" : "(Ducrocq et al., 2008; Piaget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ucrocq et al., 2008; Piaget et al., 2015)</w:t>
      </w:r>
      <w:r w:rsidRPr="00D424AA">
        <w:rPr>
          <w:rFonts w:cs="Times New Roman"/>
          <w:lang w:val="en-GB"/>
        </w:rPr>
        <w:fldChar w:fldCharType="end"/>
      </w:r>
      <w:r w:rsidRPr="00841A35">
        <w:rPr>
          <w:rFonts w:cs="Times New Roman"/>
          <w:lang w:val="en-GB"/>
        </w:rPr>
        <w:t xml:space="preserve">. However, the </w:t>
      </w:r>
      <w:r w:rsidRPr="00D424AA">
        <w:rPr>
          <w:rFonts w:cs="Times New Roman"/>
          <w:lang w:val="en-GB"/>
        </w:rPr>
        <w:t>changes in these drivers are not generally significant, so their relations to severe convective storms are unclear.</w:t>
      </w:r>
    </w:p>
    <w:p w14:paraId="5B8F9471" w14:textId="77777777" w:rsidR="007A1008" w:rsidRPr="00D424AA" w:rsidRDefault="007A1008" w:rsidP="00D424AA">
      <w:pPr>
        <w:rPr>
          <w:rFonts w:cs="Times New Roman"/>
          <w:b/>
          <w:lang w:val="en-GB"/>
        </w:rPr>
      </w:pPr>
    </w:p>
    <w:p w14:paraId="2E3EA4A5" w14:textId="77777777" w:rsidR="007A1008" w:rsidRPr="00D506A9" w:rsidRDefault="007A1008" w:rsidP="00D424AA">
      <w:pPr>
        <w:rPr>
          <w:rFonts w:cs="Times New Roman"/>
          <w:lang w:val="en-GB"/>
        </w:rPr>
      </w:pPr>
      <w:r w:rsidRPr="00D506A9">
        <w:rPr>
          <w:rFonts w:cs="Times New Roman"/>
          <w:lang w:val="en-GB"/>
        </w:rPr>
        <w:t>In summary, severe convective storms are sometimes embedded in synoptic-scale weather systems, such as TCs, ETCs, and fronts, and modulated by large-scale atmospheric circulation patterns. The occurrence of severe convective storms and the associated severe events, including tornadoes, hail, and lightning, is affected by environmental conditions of the atmosphere, such as CAPE and vertical shear. The uncertainty, however, arises from the balance between these environmental factors affecting severe storm occurrence.</w:t>
      </w:r>
    </w:p>
    <w:p w14:paraId="72429F3A" w14:textId="7466700A" w:rsidR="007A1008" w:rsidRPr="00504BF7" w:rsidRDefault="007A1008" w:rsidP="00D424AA">
      <w:pPr>
        <w:rPr>
          <w:rFonts w:cs="Times New Roman"/>
          <w:lang w:val="en-GB"/>
        </w:rPr>
      </w:pPr>
    </w:p>
    <w:p w14:paraId="18E5359B" w14:textId="77777777" w:rsidR="0012500E" w:rsidRPr="00D424AA" w:rsidRDefault="0012500E" w:rsidP="00D424AA">
      <w:pPr>
        <w:rPr>
          <w:rFonts w:cs="Times New Roman"/>
          <w:lang w:val="en-GB"/>
        </w:rPr>
      </w:pPr>
    </w:p>
    <w:p w14:paraId="00E36C56" w14:textId="77777777" w:rsidR="007A1008" w:rsidRPr="00D424AA" w:rsidRDefault="007A1008" w:rsidP="00D424AA">
      <w:pPr>
        <w:pStyle w:val="AR6Chap11Level311111"/>
        <w:rPr>
          <w:rFonts w:cs="Times New Roman"/>
          <w:lang w:val="en-GB"/>
        </w:rPr>
      </w:pPr>
      <w:bookmarkStart w:id="2736" w:name="_Toc6904569"/>
      <w:bookmarkStart w:id="2737" w:name="_Toc25583711"/>
      <w:bookmarkStart w:id="2738" w:name="_Toc57192471"/>
      <w:bookmarkStart w:id="2739" w:name="_Toc70703053"/>
      <w:r w:rsidRPr="00D424AA">
        <w:rPr>
          <w:rFonts w:cs="Times New Roman"/>
          <w:lang w:val="en-GB"/>
        </w:rPr>
        <w:t>Observed trends</w:t>
      </w:r>
      <w:bookmarkEnd w:id="2736"/>
      <w:bookmarkEnd w:id="2737"/>
      <w:bookmarkEnd w:id="2738"/>
      <w:bookmarkEnd w:id="2739"/>
    </w:p>
    <w:p w14:paraId="2FBFC0E3" w14:textId="77777777" w:rsidR="007A1008" w:rsidRPr="00D424AA" w:rsidRDefault="007A1008" w:rsidP="00D424AA">
      <w:pPr>
        <w:rPr>
          <w:rFonts w:cs="Times New Roman"/>
          <w:lang w:val="en-GB"/>
        </w:rPr>
      </w:pPr>
    </w:p>
    <w:p w14:paraId="6A578D4B" w14:textId="3C288621" w:rsidR="007A1008" w:rsidRPr="00D424AA" w:rsidRDefault="007A1008" w:rsidP="00D424AA">
      <w:pPr>
        <w:rPr>
          <w:rFonts w:cs="Times New Roman"/>
          <w:lang w:val="en-GB"/>
        </w:rPr>
      </w:pPr>
      <w:r w:rsidRPr="00D424AA">
        <w:rPr>
          <w:rFonts w:cs="Times New Roman"/>
          <w:lang w:val="en-GB"/>
        </w:rPr>
        <w:t xml:space="preserve">Observed trends in severe convective storms or MCSs are not well documented, but the climatology of MCSs has been analysed in specific regions (North America, South America, Europe, Asia; regional aspects of convective storms are separately assessed in Chapter 12). As the definition of severe convective storms varies depending on the literature, it is not straightforward to make a synthesizing view of observed trends in severe convective storms in different regions. However, analysis using satellite observations provides a global view of MCSs </w:t>
      </w:r>
      <w:r w:rsidRPr="00D424AA">
        <w:rPr>
          <w:rFonts w:cs="Times New Roman"/>
          <w:lang w:val="en-GB"/>
        </w:rPr>
        <w:fldChar w:fldCharType="begin" w:fldLock="1"/>
      </w:r>
      <w:r w:rsidR="003B3493">
        <w:rPr>
          <w:rFonts w:cs="Times New Roman"/>
          <w:lang w:val="en-GB"/>
        </w:rPr>
        <w:instrText>ADDIN CSL_CITATION { "citationItems" : [ { "id" : "ITEM-1", "itemData" : { "DOI" : "10.7930/J07S7KXX", "author" : [ { "dropping-particle" : "", "family" : "Kossin", "given" : "J.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E.", "non-dropping-particle" : "", "parse-names" : false, "suffix" : "" }, { "dropping-particle" : "", "family" : "Trapp", "given" : "R.J.",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page" : "257-276", "publisher" : "U.S. Global Change Research Program", "publisher-place" : "Washington, DC, USA", "title" : "Extreme Storms", "translator" : [ { "dropping-particle" : "", "family" : "S570", "given" : "Rt6", "non-dropping-particle" : "", "parse-names" : false, "suffix" : "" } ], "type" : "chapter" }, "uris" : [ "http://www.mendeley.com/documents/?uuid=b0e0349f-3892-4f07-8443-38c41856d324" ] } ], "mendeley" : { "formattedCitation" : "(Kossin et al., 2017)", "plainTextFormattedCitation" : "(Kossin et al., 2017)", "previouslyFormattedCitation" : "(Kossin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ossin et al., 2017)</w:t>
      </w:r>
      <w:r w:rsidRPr="00D424AA">
        <w:rPr>
          <w:rFonts w:cs="Times New Roman"/>
          <w:lang w:val="en-GB"/>
        </w:rPr>
        <w:fldChar w:fldCharType="end"/>
      </w:r>
      <w:r w:rsidRPr="00841A35">
        <w:rPr>
          <w:rFonts w:cs="Times New Roman"/>
          <w:lang w:val="en-GB"/>
        </w:rPr>
        <w:t xml:space="preserve">. The global distribution of thunderstorms is captured </w:t>
      </w:r>
      <w:r w:rsidRPr="00D424AA">
        <w:rPr>
          <w:rFonts w:cs="Times New Roman"/>
          <w:lang w:val="en-GB"/>
        </w:rPr>
        <w:fldChar w:fldCharType="begin" w:fldLock="1"/>
      </w:r>
      <w:r w:rsidR="00FF6231">
        <w:rPr>
          <w:rFonts w:cs="Times New Roman"/>
          <w:lang w:val="en-GB"/>
        </w:rPr>
        <w:instrText>ADDIN CSL_CITATION { "citationItems" : [ { "id" : "ITEM-1", "itemData" : { "DOI" : "10.1175/BAMS-87-8-1057", "ISBN" : "0003-0007", "ISSN" : "00030007", "abstract" : "The instruments on the Tropical Rainfall Measuring Mission (TRMM)\\nsatellite have been observing storms as well as rainfall since December\\n1997. This paper shows the results of a systematic search through\\nseven full years of the TRMM database to find indicators of uncommonly\\nintense storms. These include strong (&gt; 40 dBZ) radar echoes extending\\nto great heights, high lightning flash rates, and very low brightness\\ntemperatures at 37 and 85 GHz. These are used as proxy variables,\\nindicating powerful convective updrafts. The main physical principles\\nsupporting this assertion involve the effects of such updrafts in\\nproducing and lofting large ice particles high into the storm, where\\nTRMM's radar easily detects them near storm top. TRMM's passive microwave\\nradiometer detects the large integrated ice water path as very low\\nbrightness temperatures, while high lightning flash rates are a physically\\nrelated but instrumentally independent indicator. The geographical\\nlocations of these very intense convective storms demonstrate strong\\nregional preferences for certain land areas while they are extremely\\nrare over tropical oceans. Favored locations include the south-central\\nUnited States, southeast South America, and equatorial Africa. Other\\nregions have extreme storms mainly in specific seasons, such as the\\nSahel, the Indian subcontinent, and northern Australia. Because intense\\nstorms are distributed quite differently from rainfall, these maps\\nprovide some new metrics for global models, if they are to simulate\\nthe type of convection as a component of our climate system.", "author" : [ { "dropping-particle" : "", "family" : "Zipser", "given" : "Edward J.", "non-dropping-particle" : "", "parse-names" : false, "suffix" : "" }, { "dropping-particle" : "", "family" : "Cecil", "given" : "Daniel J.", "non-dropping-particle" : "", "parse-names" : false, "suffix" : "" }, { "dropping-particle" : "", "family" : "Liu", "given" : "Chuntao", "non-dropping-particle" : "", "parse-names" : false, "suffix" : "" }, { "dropping-particle" : "", "family" : "Nesbitt", "given" : "Stephen W.", "non-dropping-particle" : "", "parse-names" : false, "suffix" : "" }, { "dropping-particle" : "", "family" : "Yorty", "given" : "David P.", "non-dropping-particle" : "", "parse-names" : false, "suffix" : "" } ], "container-title" : "Bulletin of the American Meteorological Society", "id" : "ITEM-1", "issue" : "8", "issued" : { "date-parts" : [ [ "2006" ] ] }, "page" : "1057-1071", "title" : "Where are the most: Intense thunderstorms on Earth?", "translator" : [ { "dropping-particle" : "", "family" : "S583", "given" : "", "non-dropping-particle" : "", "parse-names" : false, "suffix" : "" } ], "type" : "article-journal", "volume" : "87" }, "uris" : [ "http://www.mendeley.com/documents/?uuid=5bb6456c-5081-41b8-80a5-77fc4d853abf" ] }, { "id" : "ITEM-2", "itemData" : { "DOI" : "10.1002/2015GL063776", "ISSN" : "0094-8276", "abstract" : "Abstract By grouping the contiguous precipitating area detected by the precipitation radar on board the Global Precipitation Mission (GPM) core satellite, snapshots of precipitation systems are summarized as precipitation features (PFs), and their properties are cataloged from 1?year GPM observations. These PFs are categorized by their area and depth and convective intensity based on the 20 and 40?dBZ radar echo tops, respectively. The largest PFs are found mainly over ocean at the mid-high latitudes, especially over southern ocean. The deepest PFs are mainly over tropical land, the West Pacific Warm Pool, and the Great Plains of the United States and Argentina. The most convectively intense PFs are dominant over land regions, including midlatitude and high latitude. The zonal precipitation contribution from extremely large precipitation systems is greater in midlatitude and high latitude than in the tropics. These extreme precipitation systems are rare but contribute significantly to the global precipitation. It is important to include their impacts in global climate models to correctly describe the global water cycle.", "author" : [ { "dropping-particle" : "", "family" : "Liu", "given" : "Chuntao", "non-dropping-particle" : "", "parse-names" : false, "suffix" : "" }, { "dropping-particle" : "", "family" : "Zipser", "given" : "Edward J", "non-dropping-particle" : "", "parse-names" : false, "suffix" : "" } ], "container-title" : "Geophysical Research Letters", "id" : "ITEM-2", "issue" : "9", "issued" : { "date-parts" : [ [ "2015", "5", "16" ] ] }, "note" : "From Duplicate 1 (The global distribution of largest, deepest, and most intense precipitation systems - Liu, Chuntao; Zipser, Edward J)\n\nFrom Duplicate 1 (The global distribution of largest, deepest, and most intense precipitation systems - Liu, Chuntao; Zipser, Edward J)\n\ndoi: 10.1002/2015GL063776\n\nFrom Duplicate 2 (The global distribution of largest, deepest, and most intense precipitation systems - Liu, Chuntao; Zipser, Edward J)\n\nFrom Duplicate 2 (The global distribution of largest, deepest, and most intense precipitation systems - Liu, Chuntao; Zipser, Edward J)\n\ndoi: 10.1002/2015GL063776\n\nFrom Duplicate 2 (The global distribution of largest, deepest, and most intense precipitation systems - Liu, Chuntao; Zipser, Edward J)\n\ndoi: 10.1002/2015GL063776", "page" : "3591-3595", "publisher" : "John Wiley &amp; Sons, Ltd", "title" : "The global distribution of largest, deepest, and most intense precipitation systems", "translator" : [ { "dropping-particle" : "", "family" : "S2451", "given" : "", "non-dropping-particle" : "", "parse-names" : false, "suffix" : "" } ], "type" : "article-journal", "volume" : "42" }, "uris" : [ "http://www.mendeley.com/documents/?uuid=0b6d7e33-4be8-41ad-ba80-aa14622d6783" ] } ], "mendeley" : { "formattedCitation" : "(Zipser et al., 2006; Liu and Zipser, 2015)", "plainTextFormattedCitation" : "(Zipser et al., 2006; Liu and Zipser, 2015)", "previouslyFormattedCitation" : "(Zipser et al., 2006; Liu and Zipser,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ipser et al., 2006; Liu and Zipser, 2015)</w:t>
      </w:r>
      <w:r w:rsidRPr="00D424AA">
        <w:rPr>
          <w:rFonts w:cs="Times New Roman"/>
          <w:lang w:val="en-GB"/>
        </w:rPr>
        <w:fldChar w:fldCharType="end"/>
      </w:r>
      <w:r w:rsidRPr="00841A35">
        <w:rPr>
          <w:rFonts w:cs="Times New Roman"/>
          <w:lang w:val="en-GB"/>
        </w:rPr>
        <w:t xml:space="preserve"> by using the satellite precipitation measureme</w:t>
      </w:r>
      <w:r w:rsidRPr="00D424AA">
        <w:rPr>
          <w:rFonts w:cs="Times New Roman"/>
          <w:lang w:val="en-GB"/>
        </w:rPr>
        <w:t xml:space="preserve">nts by the Tropical Rainfall Measuring Mission (TRMM) and Global Precipitation Mission (GPM) </w:t>
      </w:r>
      <w:r w:rsidRPr="00D424AA">
        <w:rPr>
          <w:rFonts w:cs="Times New Roman"/>
          <w:lang w:val="en-GB"/>
        </w:rPr>
        <w:fldChar w:fldCharType="begin" w:fldLock="1"/>
      </w:r>
      <w:r w:rsidR="00FF6231">
        <w:rPr>
          <w:rFonts w:cs="Times New Roman"/>
          <w:lang w:val="en-GB"/>
        </w:rPr>
        <w:instrText>ADDIN CSL_CITATION { "citationItems" : [ { "id" : "ITEM-1", "itemData" : { "DOI" : "10.1175/BAMS-D-13-00164.1", "ISSN" : "0003-0007", "abstract" : "Precipitation affects many aspects of our everyday life. It is the primary source of freshwater and has significant socioeconomic impacts resulting from natural hazards such as hurricanes, floods, droughts, and landslides. Fundamentally, precipitation is a critical component of the global water and energy cycle that governs the weather, climate, and ecological systems. Accurate and timely knowledge of when, where, and how much it rains or snows is essential for understanding how the Earth system functions and for improving the prediction of weather, climate, freshwater resources, and natural hazard events. The Global Precipitation Measurement (GPM) mission is an international satellite mission specifically designed to set a new standard for the measurement of precipitation from space and to provide a new generation of global rainfall and snowfall observations in all parts of the world every 3 h. The National Aeronautics and Space Administration (NASA) and the Japan Aerospace and Exploration Agency (JAXA) ...", "author" : [ { "dropping-particle" : "", "family" : "Hou", "given" : "Arthur Y.", "non-dropping-particle" : "", "parse-names" : false, "suffix" : "" }, { "dropping-particle" : "", "family" : "Kakar", "given" : "Ramesh K.", "non-dropping-particle" : "", "parse-names" : false, "suffix" : "" }, { "dropping-particle" : "", "family" : "Neeck", "given" : "Steven", "non-dropping-particle" : "", "parse-names" : false, "suffix" : "" }, { "dropping-particle" : "", "family" : "Azarbarzin", "given" : "Ardeshir A.", "non-dropping-particle" : "", "parse-names" : false, "suffix" : "" }, { "dropping-particle" : "", "family" : "Kummerow", "given" : "Christian D.", "non-dropping-particle" : "", "parse-names" : false, "suffix" : "" }, { "dropping-particle" : "", "family" : "Kojima", "given" : "Masahiro", "non-dropping-particle" : "", "parse-names" : false, "suffix" : "" }, { "dropping-particle" : "", "family" : "Oki", "given" : "Riko", "non-dropping-particle" : "", "parse-names" : false, "suffix" : "" }, { "dropping-particle" : "", "family" : "Nakamura", "given" : "Kenji", "non-dropping-particle" : "", "parse-names" : false, "suffix" : "" }, { "dropping-particle" : "", "family" : "Iguchi", "given" : "Toshio", "non-dropping-particle" : "", "parse-names" : false, "suffix" : "" } ], "container-title" : "Bulletin of the American Meteorological Society", "id" : "ITEM-1", "issue" : "5", "issued" : { "date-parts" : [ [ "2014", "5" ] ] }, "page" : "701-722", "title" : "The Global Precipitation Measurement Mission", "translator" : [ { "dropping-particle" : "", "family" : "S2330", "given" : "", "non-dropping-particle" : "", "parse-names" : false, "suffix" : "" } ], "type" : "article-journal", "volume" : "95" }, "uris" : [ "http://www.mendeley.com/documents/?uuid=973acee6-7428-4ac5-b60c-0545ed9d103c" ] } ], "mendeley" : { "formattedCitation" : "(Hou et al., 2014)", "plainTextFormattedCitation" : "(Hou et al., 2014)", "previouslyFormattedCitation" : "(Hou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ou et al., 2014)</w:t>
      </w:r>
      <w:r w:rsidRPr="00D424AA">
        <w:rPr>
          <w:rFonts w:cs="Times New Roman"/>
          <w:lang w:val="en-GB"/>
        </w:rPr>
        <w:fldChar w:fldCharType="end"/>
      </w:r>
      <w:r w:rsidRPr="00841A35">
        <w:rPr>
          <w:rFonts w:cs="Times New Roman"/>
          <w:lang w:val="en-GB"/>
        </w:rPr>
        <w:t xml:space="preserve">. The climatological characteristics of MCSs are provided by satellite analyses in South America </w:t>
      </w:r>
      <w:r w:rsidRPr="00D424AA">
        <w:rPr>
          <w:rFonts w:cs="Times New Roman"/>
          <w:lang w:val="en-GB"/>
        </w:rPr>
        <w:fldChar w:fldCharType="begin" w:fldLock="1"/>
      </w:r>
      <w:r w:rsidR="00FF6231">
        <w:rPr>
          <w:rFonts w:cs="Times New Roman"/>
          <w:lang w:val="en-GB"/>
        </w:rPr>
        <w:instrText>ADDIN CSL_CITATION { "citationItems" : [ { "id" : "ITEM-1", "itemData" : { "DOI" : "10.1002/joc.1893", "ISBN" : "0262194929", "ISSN" : "08998418", "PMID" : "23739423", "abstract" : "The circulation of the ocean is usually divided into two parts, a wind-driven circulation that dominates in the upper few hundred meters, and a density-driven circulation that dominates below. The latter is called the \u2018thermohaline' circulation because of the role of heating, cool- ing, freshening, and salinification in producing regional density differences within the ocean. The thermohaline circulation, for the most part, is an \u2018overturning' circulation in which warm water flows poleward near the surface and is subsequently converted into cold water that sinks and flows equatorward in the in- terior. Radiocarbon measurements show that the thermohaline circulation turns over all the deep water in the ocean every 600 years or so", "author" : [ { "dropping-particle" : "", "family" : "Durkee", "given" : "Joshua D", "non-dropping-particle" : "", "parse-names" : false, "suffix" : "" }, { "dropping-particle" : "", "family" : "Mote", "given" : "Thomas L", "non-dropping-particle" : "", "parse-names" : false, "suffix" : "" } ], "container-title" : "International Journal of Climatology", "id" : "ITEM-1", "issue" : "3", "issued" : { "date-parts" : [ [ "2010" ] ] }, "page" : "418-431", "title" : "A climatology of warm-season mesoscale convective complexes in subtropical South America", "translator" : [ { "dropping-particle" : "", "family" : "S585", "given" : "", "non-dropping-particle" : "", "parse-names" : false, "suffix" : "" } ], "type" : "article-journal", "volume" : "30" }, "uris" : [ "http://www.mendeley.com/documents/?uuid=1c91dede-7d1f-4e7f-a2a1-c7aae0fd515f" ] }, { "id" : "ITEM-2", "itemData" : { "DOI" : "10.1175/MWR-D-10-05006.1", "abstract" : " AbstractExtreme orogenic convective storms in southeastern South America are divided into three categories: storms with deep convective cores, storms with wide convective cores, and storms containing broad stratiform regions. Data from the Tropical Rainfall Measuring Mission satellite\u2019s Precipitation Radar show that storms with wide convective cores are the most frequent, tending to originate near the Sierra de Cordoba range. Downslope flow at upper levels caps a nocturnally enhanced low-level jet, thus preventing convection from breaking out until the jet hits a steep slope of terrain, such as the Sierra de Cordoba Mountains or Andean foothills, so that the moist low-level air is lifted enough to release the instability and overcome the cap. This capping and triggering is similar to the way intense convection is released near the northwestern Himalayas. However, the intense storms with wide convective cores over southeastern South America are unlike their Himalayan counterparts in that they exhibit leading-line/trailing-stratiform organization and are influenced by baroclinic troughs more similar to storms east of the Rocky Mountains in the United States. Comparison of South American storms containing wide convective cores with storms in other parts of the world contributes to a global understanding of how major mountain ranges influence precipitating cloud systems. ", "author" : [ { "dropping-particle" : "", "family" : "Rasmussen", "given" : "Kristen L", "non-dropping-particle" : "", "parse-names" : false, "suffix" : "" }, { "dropping-particle" : "", "family" : "Houze", "given" : "Robert A", "non-dropping-particle" : "", "parse-names" : false, "suffix" : "" } ], "container-title" : "Monthly Weather Review", "id" : "ITEM-2", "issue" : "8", "issued" : { "date-parts" : [ [ "2011" ] ] }, "page" : "2399-2420", "title" : "Orogenic Convection in Subtropical South America as Seen by the TRMM Satellite", "translator" : [ { "dropping-particle" : "", "family" : "S574", "given" : "", "non-dropping-particle" : "", "parse-names" : false, "suffix" : "" } ], "type" : "article-journal", "volume" : "139" }, "uris" : [ "http://www.mendeley.com/documents/?uuid=31a48e38-d269-4ba6-ac27-7e0bc8530f82" ] }, { "id" : "ITEM-3", "itemData" : { "DOI" : "10.1002/joc.5171", "abstract" : "ABSTRACT Mesoscale convective systems (MCSs) over the Amazon basin provide a large contribution to regional precipitation, which strongly influences the maintenance of unique ecosystems. Despite the importance of these MCSs, their characteristics are not well described in the literature. The present study uses a 14-year long (2000\u20132013) data set of high-resolution (4 km; 30 min) infrared satellite images to compile a climatology of MCSs that during the period of analysis were within the borders of the Amazon basin at some point in their lifespan. MCSs that originated over the continent and the ocean are considered separately. It is found that on average about 7200 continental and 50 oceanic MCSs occurred per year in the Amazon basin. The majority (minority) of continental (oceanic) MCSs completed their lifecycles between 3 and 5.5 h. These MCSs are studied separately from those with lifespan longer than 6 h. Continental and oceanic MCSs over the Amazon occurred primarily during austral summer and autumn\u2013winter, respectively. The preferred regions and time for genesis of continental and oceanic MCSs are identified. The average area, propagation speed and direction of displacement for MCSs in the different stages of their lifecycle are also examined.", "author" : [ { "dropping-particle" : "", "family" : "Rehbein", "given" : "Amanda", "non-dropping-particle" : "", "parse-names" : false, "suffix" : "" }, { "dropping-particle" : "", "family" : "Ambrizzi", "given" : "Tercio", "non-dropping-particle" : "", "parse-names" : false, "suffix" : "" }, { "dropping-particle" : "", "family" : "Mechoso", "given" : "Carlos Roberto", "non-dropping-particle" : "", "parse-names" : false, "suffix" : "" } ], "container-title" : "International Journal of Climatology", "id" : "ITEM-3", "issue" : "1", "issued" : { "date-parts" : [ [ "2018" ] ] }, "page" : "215-229", "title" : "Mesoscale convective systems over the Amazon basin. Part I: climatological aspects", "translator" : [ { "dropping-particle" : "", "family" : "S584", "given" : "", "non-dropping-particle" : "", "parse-names" : false, "suffix" : "" } ], "type" : "article-journal", "volume" : "38" }, "uris" : [ "http://www.mendeley.com/documents/?uuid=1e8cd0fd-66d6-4ede-b1ee-322f9f750519" ] } ], "mendeley" : { "formattedCitation" : "(Durkee and Mote, 2010; Rasmussen and Houze, 2011; Rehbein et al., 2018)", "plainTextFormattedCitation" : "(Durkee and Mote, 2010; Rasmussen and Houze, 2011; Rehbein et al., 2018)", "previouslyFormattedCitation" : "(Durkee and Mote, 2010; Rasmussen and Houze, 2011; Rehbein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urkee and Mote, 2010; Rasmussen and Houze, 2011; Rehbein et al., 2018)</w:t>
      </w:r>
      <w:r w:rsidRPr="00D424AA">
        <w:rPr>
          <w:rFonts w:cs="Times New Roman"/>
          <w:lang w:val="en-GB"/>
        </w:rPr>
        <w:fldChar w:fldCharType="end"/>
      </w:r>
      <w:r w:rsidRPr="00841A35">
        <w:rPr>
          <w:rFonts w:cs="Times New Roman"/>
          <w:lang w:val="en-GB"/>
        </w:rPr>
        <w:t xml:space="preserve"> and those of MCC in the Maritime Continent by </w:t>
      </w:r>
      <w:r w:rsidRPr="00D424AA">
        <w:rPr>
          <w:rFonts w:cs="Times New Roman"/>
          <w:lang w:val="en-GB"/>
        </w:rPr>
        <w:fldChar w:fldCharType="begin" w:fldLock="1"/>
      </w:r>
      <w:r w:rsidR="00FF6231">
        <w:rPr>
          <w:rFonts w:cs="Times New Roman"/>
          <w:lang w:val="en-GB"/>
        </w:rPr>
        <w:instrText>ADDIN CSL_CITATION { "citationItems" : [ { "id" : "ITEM-1", "itemData" : { "DOI" : "10.1088/1755-1315/149/1/012025", "ISSN" : "1755-1307", "abstract" : "This study analyzed the mesoscale convective complexes (MCCs) over the Indonesian Maritime Continent (IMC) during the El Ni\u00f1o/Southern Oscillation (ENSO) events for the the15-year period from 2001 to 2015. The MCCs identified by infrared satellite imagery that obtained from the Himawari generation satellite data. This study has reported that the frequencies of the MCC occurrences at the El Ni\u00f1o and La Ni\u00f1a were higher than that of neutral conditions during DJF. Peak of MCC occurrences during DJF at La Ni\u00f1a and neutral condition is in February, while El Ni\u00f1o is in January. ENSO strongly affects the occurrence of MCC during the DJF season. The existences of the MCC were also accompanied by increased rainfall intensity at the locations of the MCC occurrences for all ENSO events. During JJA seasons, the MCC occurrences are always found during neutral conditions, El Ni\u00f1o and La Ni\u00f1a in Indian Ocean. MCC occurring during the JJA season on El Ni\u00f1o and neutral conditions averaged much longer than during the DJF season. In contrast, MCCs occurring in La Ni\u00f1a conditions during the JJA season are more rapidly extinct than during the DJF. It indicates that the influence of MCC during La Ni\u00f1a during the DJF season is stronger than during the JJA season.", "author" : [ { "dropping-particle" : "", "family" : "Trismidianto", "given" : "", "non-dropping-particle" : "", "parse-names" : false, "suffix" : "" }, { "dropping-particle" : "", "family" : "Satyawardhana", "given" : "H", "non-dropping-particle" : "", "parse-names" : false, "suffix" : "" } ], "container-title" : "IOP Conference Series: Earth and Environmental Science", "id" : "ITEM-1", "issue" : "1", "issued" : { "date-parts" : [ [ "2018", "5" ] ] }, "page" : "012025", "title" : "Mesoscale Convective Complexes (MCCs) over the Indonesian Maritime Continent during the ENSO events", "translator" : [ { "dropping-particle" : "", "family" : "S576", "given" : "", "non-dropping-particle" : "", "parse-names" : false, "suffix" : "" } ], "type" : "article-journal", "volume" : "149" }, "uris" : [ "http://www.mendeley.com/documents/?uuid=9b5b1411-5c9b-4b41-b62c-2451ef45096c" ] } ], "mendeley" : { "formattedCitation" : "(Trismidianto and Satyawardhana, 2018)", "manualFormatting" : "Trismidianto and Satyawardhana (2018)", "plainTextFormattedCitation" : "(Trismidianto and Satyawardhana, 2018)", "previouslyFormattedCitation" : "(Trismidianto and Satyawardhana,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rismidianto and Satyawardhana (2018)</w:t>
      </w:r>
      <w:r w:rsidRPr="00D424AA">
        <w:rPr>
          <w:rFonts w:cs="Times New Roman"/>
          <w:lang w:val="en-GB"/>
        </w:rPr>
        <w:fldChar w:fldCharType="end"/>
      </w:r>
      <w:r w:rsidRPr="00841A35">
        <w:rPr>
          <w:rFonts w:cs="Times New Roman"/>
          <w:lang w:val="en-GB"/>
        </w:rPr>
        <w:t>. Analysis o</w:t>
      </w:r>
      <w:r w:rsidRPr="00D424AA">
        <w:rPr>
          <w:rFonts w:cs="Times New Roman"/>
          <w:lang w:val="en-GB"/>
        </w:rPr>
        <w:t xml:space="preserve">f the environmental conditions favourable for severe convective events indirectly indicates the climatology and trends of severe convective events </w:t>
      </w:r>
      <w:r w:rsidRPr="00D424AA">
        <w:rPr>
          <w:rFonts w:cs="Times New Roman"/>
          <w:lang w:val="en-GB"/>
        </w:rPr>
        <w:fldChar w:fldCharType="begin" w:fldLock="1"/>
      </w:r>
      <w:r w:rsidR="00FF6231">
        <w:rPr>
          <w:rFonts w:cs="Times New Roman"/>
          <w:lang w:val="en-GB"/>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S1316", "given" : "Rt13", "non-dropping-particle" : "", "parse-names" : false, "suffix" : "" } ], "type" : "chapter" }, "uris" : [ "http://www.mendeley.com/documents/?uuid=38bcfaf7-41f2-4ac9-afaa-14aa1b728981" ] }, { "id" : "ITEM-2", "itemData" : { "DOI" : "10.1175/JCLI-D-17-0596.1", "ISSN" : "0894-8755", "abstract" : "We compare over 1 million sounding measurements with ERA-Interim reanalysis for the 38-yr period from 1979 to 2016. The large dataset allows us to provide an improved insight into the spatial and temporal distributions of the prerequisites of deep moist convection across Europe. In addition, ERA-Interim is also evaluated. ERA-Interim estimates parameters describing boundary layer moisture and midtropospheric lapse rates well, with correlation coefficients of 0.94. Mixed-layer CAPE is, on average, underestimated by the reanalysis while the most unstable CAPE is overestimated. Vertical shear parameters in the reanalysis are better correlated with observations than CAPE, but are underestimated by approximately 1\u20132 m s\u22121. The underestimation decreases as the depth of the shear layer increases. Compared to radiosonde observations, instability in ERA-Interim is overestimated in southern Europe and underestimated over eastern Europe. High values of instability are observed from May to September, out of phase with the climatological pattern of wind shear, which peaks in winter. From September to April, favorable conditions for thunderstorms occur mainly over southern and western Europe with the peak location and higher frequency shifting to central and eastern Europe from May to August. For southern Europe, the annual cycle peaks in September with high values of inhibition suppressing thunderstorm activity in July and August. The area with the highest annual number of days with environmental conditions favorable for thunderstorms extends from Italy and Austria eastward through the Carpathians and Balkans.", "author" : [ { "dropping-particle" : "", "family" : "Taszarek", "given" : "Mateusz", "non-dropping-particle" : "", "parse-names" : false, "suffix" : "" }, { "dropping-particle" : "", "family" : "Brooks", "given" : "Harold E", "non-dropping-particle" : "", "parse-names" : false, "suffix" : "" }, { "dropping-particle" : "", "family" : "Czernecki", "given" : "Bartosz", "non-dropping-particle" : "", "parse-names" : false, "suffix" : "" }, { "dropping-particle" : "", "family" : "Szuster", "given" : "Piotr", "non-dropping-particle" : "", "parse-names" : false, "suffix" : "" }, { "dropping-particle" : "", "family" : "Fortuniak", "given" : "Krzysztof", "non-dropping-particle" : "", "parse-names" : false, "suffix" : "" } ], "container-title" : "Journal of Climate", "id" : "ITEM-2", "issue" : "11", "issued" : { "date-parts" : [ [ "2018", "5", "3" ] ] }, "page" : "4281-4308", "title" : "Climatological Aspects of Convective Parameters over Europe: A Comparison of ERA-Interim and Sounding Data", "translator" : [ { "dropping-particle" : "", "family" : "S2694", "given" : "", "non-dropping-particle" : "", "parse-names" : false, "suffix" : "" } ], "type" : "article-journal", "volume" : "31" }, "uris" : [ "http://www.mendeley.com/documents/?uuid=a640acdd-f843-41ad-98b1-a6510bd5afc4" ] }, { "id" : "ITEM-3", "itemData" : { "DOI" : "10.1175/JCLI-D-18-0372.1", "ISSN" : "0894-8755", "abstract" : "The climatology of (severe) thunderstorm days is investigated on a pan-European scale for the period of 1979\u20132017. For this purpose, sounding measurements, surface observations, lightning data from ZEUS (a European-wide lightning detection system) and European Cooperation for Lightning Detection (EUCLID), ERA-Interim, and severe weather reports are compared and their respective strengths and weaknesses are discussed. The research focuses on the annual cycles in thunderstorm activity and their spatial variability. According to all datasets thunderstorms are the most frequent in the central Mediterranean, the Alps, the Balkan Peninsula, and the Carpathians. Proxies for severe thunderstorm environments show similar patterns, but severe weather reports instead have their highest frequency over central Europe. Annual peak thunderstorm activity is in July and August over northern, eastern, and central Europe, contrasting with peaks in May and June over western and southeastern Europe. The Mediterranean, driven by the warm waters, has predominant activity in the fall (western part) and winter (eastern part) while the nearby Iberian Peninsula and eastern Turkey have peaks in April and May. Trend analysis of the mean annual number of days with thunderstorms since 1979 indicates an increase over the Alps and central, southeastern, and eastern Europe with a decrease over the southwest. Multiannual changes refer also to changes in the pattern of the annual cycle. Comparison of different data sources revealed that although lightning data provide the most objective sampling of thunderstorm activity, short operating periods and areas devoid of sensors limit their utility. In contrast, reanalysis complements these disadvantages to provide a longer climatology, but is prone to errors related to modeling thunderstorm occurrence and the numerical simulation itself.", "author" : [ { "dropping-particle" : "", "family" : "Taszarek", "given" : "Mateusz", "non-dropping-particle" : "", "parse-names" : false, "suffix" : "" }, { "dropping-particle" : "", "family" : "Allen", "given" : "John", "non-dropping-particle" : "", "parse-names" : false, "suffix" : "" }, { "dropping-particle" : "", "family" : "P\u00fa\u010dik", "given" : "Tom\u00e1\u0161", "non-dropping-particle" : "", "parse-names" : false, "suffix" : "" }, { "dropping-particle" : "", "family" : "Groenemeijer", "given" : "Pieter", "non-dropping-particle" : "", "parse-names" : false, "suffix" : "" }, { "dropping-particle" : "", "family" : "Czernecki", "given" : "Bartosz", "non-dropping-particle" : "", "parse-names" : false, "suffix" : "" }, { "dropping-particle" : "", "family" : "Kolendowicz", "given" : "Leszek", "non-dropping-particle" : "", "parse-names" : false, "suffix" : "" }, { "dropping-particle" : "", "family" : "Lagouvardos", "given" : "Kostas", "non-dropping-particle" : "", "parse-names" : false, "suffix" : "" }, { "dropping-particle" : "", "family" : "Kotroni", "given" : "Vasiliki", "non-dropping-particle" : "", "parse-names" : false, "suffix" : "" }, { "dropping-particle" : "", "family" : "Schulz", "given" : "Wolfgang", "non-dropping-particle" : "", "parse-names" : false, "suffix" : "" } ], "container-title" : "Journal of Climate", "id" : "ITEM-3", "issue" : "6", "issued" : { "date-parts" : [ [ "2019", "3", "8" ] ] }, "page" : "1813-1837", "title" : "A Climatology of Thunderstorms across Europe from a Synthesis of Multiple Data Sources", "translator" : [ { "dropping-particle" : "", "family" : "S2697", "given" : "", "non-dropping-particle" : "", "parse-names" : false, "suffix" : "" } ], "type" : "article-journal", "volume" : "32" }, "uris" : [ "http://www.mendeley.com/documents/?uuid=db9f66ba-794b-4428-b841-1776681e71aa" ] } ], "mendeley" : { "formattedCitation" : "(Allen et al., 2018; Taszarek et al., 2018, 2019)", "plainTextFormattedCitation" : "(Allen et al., 2018; Taszarek et al., 2018, 2019)", "previouslyFormattedCitation" : "(Allen et al., 2018; Taszarek et al., 2018,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len et al., 2018; Taszarek et al., 2018, 2019)</w:t>
      </w:r>
      <w:r w:rsidRPr="00D424AA">
        <w:rPr>
          <w:rFonts w:cs="Times New Roman"/>
          <w:lang w:val="en-GB"/>
        </w:rPr>
        <w:fldChar w:fldCharType="end"/>
      </w:r>
      <w:r w:rsidRPr="00841A35">
        <w:rPr>
          <w:rFonts w:cs="Times New Roman"/>
          <w:lang w:val="en-GB"/>
        </w:rPr>
        <w:t>, though</w:t>
      </w:r>
      <w:r w:rsidRPr="00D424AA">
        <w:rPr>
          <w:rFonts w:cs="Times New Roman"/>
          <w:lang w:val="en-GB"/>
        </w:rPr>
        <w:t xml:space="preserve"> favourable conditions depend on the location, such as the difference for tornadoes associated with ETCs between the United States and Japan </w:t>
      </w:r>
      <w:r w:rsidRPr="00D424AA">
        <w:rPr>
          <w:rFonts w:cs="Times New Roman"/>
          <w:lang w:val="en-GB"/>
        </w:rPr>
        <w:fldChar w:fldCharType="begin" w:fldLock="1"/>
      </w:r>
      <w:r w:rsidR="00FF6231">
        <w:rPr>
          <w:rFonts w:cs="Times New Roman"/>
          <w:lang w:val="en-GB"/>
        </w:rPr>
        <w:instrText>ADDIN CSL_CITATION { "citationItems" : [ { "id" : "ITEM-1", "itemData" : { "DOI" : "10.2151/jmsj.2018-043", "author" : [ { "dropping-particle" : "", "family" : "Tochimoto", "given" : "Eigo", "non-dropping-particle" : "", "parse-names" : false, "suffix" : "" }, { "dropping-particle" : "", "family" : "Niino", "given" : "Hiroshi", "non-dropping-particle" : "", "parse-names" : false, "suffix" : "" } ], "container-title" : "Journal of the Meteorological Society of Japan", "id" : "ITEM-1", "issue" : "4", "issued" : { "date-parts" : [ [ "2018" ] ] }, "page" : "355-380", "title" : "Structure and Environment of Tornado-Spawning Extratropical Cyclones around Japan", "translator" : [ { "dropping-particle" : "", "family" : "S1381", "given" : "", "non-dropping-particle" : "", "parse-names" : false, "suffix" : "" } ], "type" : "article-journal", "volume" : "96" }, "uris" : [ "http://www.mendeley.com/documents/?uuid=dc0e7bb3-6192-4c7a-90e1-2d3787b0b048" ] } ], "mendeley" : { "formattedCitation" : "(Tochimoto and Niino, 2018)", "plainTextFormattedCitation" : "(Tochimoto and Niino, 2018)", "previouslyFormattedCitation" : "(Tochimoto and Niino,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ochimoto and Niino, 2018)</w:t>
      </w:r>
      <w:r w:rsidRPr="00D424AA">
        <w:rPr>
          <w:rFonts w:cs="Times New Roman"/>
          <w:lang w:val="en-GB"/>
        </w:rPr>
        <w:fldChar w:fldCharType="end"/>
      </w:r>
      <w:r w:rsidRPr="00841A35">
        <w:rPr>
          <w:rFonts w:cs="Times New Roman"/>
          <w:lang w:val="en-GB"/>
        </w:rPr>
        <w:t>.</w:t>
      </w:r>
    </w:p>
    <w:p w14:paraId="3BD470DE" w14:textId="77777777" w:rsidR="007A1008" w:rsidRPr="00D424AA" w:rsidRDefault="007A1008" w:rsidP="00D424AA">
      <w:pPr>
        <w:rPr>
          <w:rFonts w:cs="Times New Roman"/>
          <w:lang w:val="en-GB"/>
        </w:rPr>
      </w:pPr>
    </w:p>
    <w:p w14:paraId="5FFAC51F" w14:textId="54B52D86" w:rsidR="007A1008" w:rsidRPr="00D424AA" w:rsidRDefault="007A1008" w:rsidP="00D424AA">
      <w:pPr>
        <w:rPr>
          <w:rFonts w:cs="Times New Roman"/>
          <w:lang w:val="en-GB"/>
        </w:rPr>
      </w:pPr>
      <w:r w:rsidRPr="00D424AA">
        <w:rPr>
          <w:rFonts w:cs="Times New Roman"/>
          <w:lang w:val="en-GB"/>
        </w:rPr>
        <w:t xml:space="preserve">Observed trends in severe convective storms are highly regionally dependent. In the United States, it is indicated that there is no significant increase in convective storms, and hail and severe thunderstorms </w:t>
      </w:r>
      <w:commentRangeStart w:id="2740"/>
      <w:r w:rsidRPr="00D424AA">
        <w:rPr>
          <w:rFonts w:cs="Times New Roman"/>
          <w:lang w:val="en-GB"/>
        </w:rPr>
        <w:fldChar w:fldCharType="begin" w:fldLock="1"/>
      </w:r>
      <w:ins w:id="2741" w:author="Robin Matthews" w:date="2021-07-14T10:22:00Z">
        <w:r w:rsidR="00835732">
          <w:rPr>
            <w:rFonts w:cs="Times New Roman"/>
            <w:lang w:val="en-GB"/>
          </w:rPr>
          <w:instrText>ADDIN CSL_CITATION { "citationItems" : [ { "id" : "ITEM-1", "itemData" : { "DOI" : "10.1175/BAMS-D-11-00262.1", "ISSN" : "0003-0007", "abstract" : "The state of knowledge regarding trends and an understanding of their causes is presented for a specific subset of extreme weather and climate types. For severe convective storms (tornadoes, hailstorms, and severe thunderstorms), differences in time and space of practices of collecting reports of events make using the reporting database to detect trends extremely difficult. Overall, changes in the frequency of environments favorable for severe thunderstorms have not been statistically significant. For extreme precipitation, there is strong evidence for a nationally averaged upward trend in the frequency and intensity of events. The causes of the observed trends have not been determined with certainty, although there is evidence that increasing atmospheric water vapor may be one factor. For hurricanes and typhoons, robust detection of trends in Atlantic and western North Pacific tropical cyclone (TC) activity is significantly constrained by data heterogeneity and deficient quantification of internal variability. Attribution of past TC changes is further challenged by a lack of consensus on the physical link- ages between climate forcing and TC activity. As a result, attribution of trends to anthropogenic forcing remains controversial. For severe snowstorms and ice storms, the number of severe regional snowstorms that occurred since 1960 was more than twice that of the preceding 60 years. There are no significant multidecadal trends in the areal percentage of the contiguous United States impacted by extreme seasonal snowfall amounts since 1900. There is no distinguishable trend in the frequency of ice storms for the United States as a whole since 1950.", "author" : [ { "dropping-particle" : "", "family" : "Kunkel", "given" : "Kenneth E", "non-dropping-particle" : "", "parse-names" : false, "suffix" : "" }, { "dropping-particle" : "", "family" : "Karl", "given" : "Thomas R", "non-dropping-particle" : "", "parse-names" : false, "suffix" : "" }, { "dropping-particle" : "", "family" : "Brooks", "given" : "Harold", "non-dropping-particle" : "", "parse-names" : false, "suffix" : "" }, { "dropping-particle" : "", "family" : "Kossin", "given" : "James", "non-dropping-particle" : "", "parse-names" : false, "suffix" : "" }, { "dropping-particle" : "", "family" : "Lawrimore", "given" : "Jay H", "non-dropping-particle" : "", "parse-names" : false, "suffix" : "" }, { "dropping-particle" : "", "family" : "Arndt", "given" : "Derek", "non-dropping-particle" : "", "parse-names" : false, "suffix" : "" }, { "dropping-particle" : "", "family" : "Bosart", "given" : "Lance", "non-dropping-particle" : "", "parse-names" : false, "suffix" : "" }, { "dropping-particle" : "", "family" : "Changnon", "given" : "David", "non-dropping-particle" : "", "parse-names" : false, "suffix" : "" }, { "dropping-particle" : "", "family" : "Cutter", "given" : "Susan L", "non-dropping-particle" : "", "parse-names" : false, "suffix" : "" }, { "dropping-particle" : "", "family" : "Doesken", "given" : "Nolan", "non-dropping-particle" : "", "parse-names" : false, "suffix" : "" }, { "dropping-particle" : "", "family" : "others", "given" : "", "non-dropping-particle" : "", "parse-names" : false, "suffix" : "" }, { "dropping-particle" : "", "family" : "Emanuel", "given" : "Kerry", "non-dropping-particle" : "", "parse-names" : false, "suffix" : "" }, { "dropping-particle" : "", "family" : "Groisman", "given" : "Pavel Ya.", "non-dropping-particle" : "", "parse-names" : false, "suffix" : "" }, { "dropping-particle" : "", "family" : "Katz", "given" : "Richard W", "non-dropping-particle" : "", "parse-names" : false, "suffix" : "" }, { "dropping-particle" : "", "family" : "Knutson", "given" : "Thomas", "non-dropping-particle" : "", "parse-names" : false, "suffix" : "" }, { "dropping-particle" : "", "family" : "O'Brien", "given" : "James", "non-dropping-particle" : "", "parse-names" : false, "suffix" : "" }, { "dropping-particle" : "", "family" : "Paciorek", "given" : "Christopher J", "non-dropping-particle" : "", "parse-names" : false, "suffix" : "" }, { "dropping-particle" : "", "family" : "Peterson", "given" : "Thomas C", "non-dropping-particle" : "", "parse-names" : false, "suffix" : "" }, { "dropping-particle" : "", "family" : "Redmond", "given" : "Kelly", "non-dropping-particle" : "", "parse-names" : false, "suffix" : "" }, { "dropping-particle" : "", "family" : "Robinson", "given" : "David", "non-dropping-particle" : "", "parse-names" : false, "suffix" : "" }, { "dropping-particle" : "", "family" : "Trapp", "given" : "Jeff", "non-dropping-particle" : "", "parse-names" : false, "suffix" : "" }, { "dropping-particle" : "", "family" : "Vose", "given" : "Russell", "non-dropping-particle" : "", "parse-names" : false, "suffix" : "" }, { "dropping-particle" : "", "family" : "Weaver", "given" : "Scott", "non-dropping-particle" : "", "parse-names" : false, "suffix" : "" }, { "dropping-particle" : "", "family" : "Wehner", "given" : "Michael", "non-dropping-particle" : "", "parse-names" : false, "suffix" : "" }, { "dropping-particle" : "", "family" : "Wolter", "given" : "Klaus", "non-dropping-particle" : "", "parse-names" : false, "suffix" : "" }, { "dropping-particle" : "", "family" : "Wuebbles", "given" : "Donald", "non-dropping-particle" : "", "parse-names" : false, "suffix" : "" } ], "container-title" : "Bulletin of the American Meteorological Society", "id" : "ITEM-1", "issue" : "4", "issued" : { "date-parts" : [ [ "2013", "8" ] ] }, "page" : "499-514", "publisher" : "American Meteorological Society", "title" : "Monitoring and understanding trends in extreme storms: State of knowledge", "translator" : [ { "dropping-particle" : "", "family" : "S1171", "given" : "", "non-dropping-particle" : "", "parse-names" : false, "suffix" : "" } ], "type" : "article-journal", "volume" : "94" }, "uris" : [ "http://www.mendeley.com/documents/?uuid=c2e20896-010a-4a58-8d09-77eea647774c" ] }, { "id" : "ITEM-2", "itemData" : { "DOI" : "10.7930/J07S7KXX", "author" : [ { "dropping-particle" : "", "family" : "Kossin", "given" : "J.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E.", "non-dropping-particle" : "", "parse-names" : false, "suffix" : "" }, { "dropping-particle" : "", "family" : "Trapp", "given" : "R.J.",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2", "issued" : { "date-parts" : [ [ "2017" ] ] }, "page" : "257-276", "publisher" : "U.S. Global Change Research Program", "publisher-place" : "Washington, DC, USA", "title" : "Extreme Storms", "translator" : [ { "dropping-particle" : "", "family" : "S570", "given" : "Rt6", "non-dropping-particle" : "", "parse-names" : false, "suffix" : "" } ], "type" : "chapter" }, "uris" : [ "http://www.mendeley.com/documents/?uuid=b0e0349f-3892-4f07-8443-38c41856d324" ] } ], "mendeley" : { "formattedCitation" : "(Kunkel et al., 2013; Kossin et al., 2017)", "manualFormatting" : "(Kunkel et al., 2013; Kossin et al., 2017)", "plainTextFormattedCitation" : "(Kunkel et al., 2013; Kossin et al., 2017)", "previouslyFormattedCitation" : "(Kunkel et al., 2013; Kossin et al., 2017)" }, "properties" : { "noteIndex" : 0 }, "schema" : "https://github.com/citation-style-language/schema/raw/master/csl-citation.json" }</w:instrText>
        </w:r>
      </w:ins>
      <w:del w:id="2742" w:author="Robin Matthews" w:date="2021-07-14T10:22:00Z">
        <w:r w:rsidR="003B3493" w:rsidDel="00835732">
          <w:rPr>
            <w:rFonts w:cs="Times New Roman"/>
            <w:lang w:val="en-GB"/>
          </w:rPr>
          <w:delInstrText>ADDIN CSL_CITATION { "citationItems" : [ { "id" : "ITEM-1", "itemData" : { "DOI" : "10.1175/BAMS-D-11-00262.1", "ISSN" : "0003-0007", "abstract" : "The state of knowledge regarding trends and an understanding of their causes is presented for a specific subset of extreme weather and climate types. For severe convective storms (tornadoes, hailstorms, and severe thunderstorms), differences in time and space of practices of collecting reports of events make using the reporting database to detect trends extremely difficult. Overall, changes in the frequency of environments favorable for severe thunderstorms have not been statistically significant. For extreme precipitation, there is strong evidence for a nationally averaged upward trend in the frequency and intensity of events. The causes of the observed trends have not been determined with certainty, although there is evidence that increasing atmospheric water vapor may be one factor. For hurricanes and typhoons, robust detection of trends in Atlantic and western North Pacific tropical cyclone (TC) activity is significantly constrained by data heterogeneity and deficient quantification of internal variability. Attribution of past TC changes is further challenged by a lack of consensus on the physical link- ages between climate forcing and TC activity. As a result, attribution of trends to anthropogenic forcing remains controversial. For severe snowstorms and ice storms, the number of severe regional snowstorms that occurred since 1960 was more than twice that of the preceding 60 years. There are no significant multidecadal trends in the areal percentage of the contiguous United States impacted by extreme seasonal snowfall amounts since 1900. There is no distinguishable trend in the frequency of ice storms for the United States as a whole since 1950.", "author" : [ { "dropping-particle" : "", "family" : "Kunkel", "given" : "Kenneth E", "non-dropping-particle" : "", "parse-names" : false, "suffix" : "" }, { "dropping-particle" : "", "family" : "Karl", "given" : "Thomas R", "non-dropping-particle" : "", "parse-names" : false, "suffix" : "" }, { "dropping-particle" : "", "family" : "Brooks", "given" : "Harold", "non-dropping-particle" : "", "parse-names" : false, "suffix" : "" }, { "dropping-particle" : "", "family" : "Kossin", "given" : "James", "non-dropping-particle" : "", "parse-names" : false, "suffix" : "" }, { "dropping-particle" : "", "family" : "Lawrimore", "given" : "Jay H", "non-dropping-particle" : "", "parse-names" : false, "suffix" : "" }, { "dropping-particle" : "", "family" : "Arndt", "given" : "Derek", "non-dropping-particle" : "", "parse-names" : false, "suffix" : "" }, { "dropping-particle" : "", "family" : "Bosart", "given" : "Lance", "non-dropping-particle" : "", "parse-names" : false, "suffix" : "" }, { "dropping-particle" : "", "family" : "Changnon", "given" : "David", "non-dropping-particle" : "", "parse-names" : false, "suffix" : "" }, { "dropping-particle" : "", "family" : "Cutter", "given" : "Susan L", "non-dropping-particle" : "", "parse-names" : false, "suffix" : "" }, { "dropping-particle" : "", "family" : "Doesken", "given" : "Nolan", "non-dropping-particle" : "", "parse-names" : false, "suffix" : "" }, { "dropping-particle" : "", "family" : "others", "given" : "", "non-dropping-particle" : "", "parse-names" : false, "suffix" : "" }, { "dropping-particle" : "", "family" : "Emanuel", "given" : "Kerry", "non-dropping-particle" : "", "parse-names" : false, "suffix" : "" }, { "dropping-particle" : "", "family" : "Groisman", "given" : "Pavel Ya.", "non-dropping-particle" : "", "parse-names" : false, "suffix" : "" }, { "dropping-particle" : "", "family" : "Katz", "given" : "Richard W", "non-dropping-particle" : "", "parse-names" : false, "suffix" : "" }, { "dropping-particle" : "", "family" : "Knutson", "given" : "Thomas", "non-dropping-particle" : "", "parse-names" : false, "suffix" : "" }, { "dropping-particle" : "", "family" : "O'Brien", "given" : "James", "non-dropping-particle" : "", "parse-names" : false, "suffix" : "" }, { "dropping-particle" : "", "family" : "Paciorek", "given" : "Christopher J", "non-dropping-particle" : "", "parse-names" : false, "suffix" : "" }, { "dropping-particle" : "", "family" : "Peterson", "given" : "Thomas C", "non-dropping-particle" : "", "parse-names" : false, "suffix" : "" }, { "dropping-particle" : "", "family" : "Redmond", "given" : "Kelly", "non-dropping-particle" : "", "parse-names" : false, "suffix" : "" }, { "dropping-particle" : "", "family" : "Robinson", "given" : "David", "non-dropping-particle" : "", "parse-names" : false, "suffix" : "" }, { "dropping-particle" : "", "family" : "Trapp", "given" : "Jeff", "non-dropping-particle" : "", "parse-names" : false, "suffix" : "" }, { "dropping-particle" : "", "family" : "Vose", "given" : "Russell", "non-dropping-particle" : "", "parse-names" : false, "suffix" : "" }, { "dropping-particle" : "", "family" : "Weaver", "given" : "Scott", "non-dropping-particle" : "", "parse-names" : false, "suffix" : "" }, { "dropping-particle" : "", "family" : "Wehner", "given" : "Michael", "non-dropping-particle" : "", "parse-names" : false, "suffix" : "" }, { "dropping-particle" : "", "family" : "Wolter", "given" : "Klaus", "non-dropping-particle" : "", "parse-names" : false, "suffix" : "" }, { "dropping-particle" : "", "family" : "Wuebbles", "given" : "Donald", "non-dropping-particle" : "", "parse-names" : false, "suffix" : "" } ], "container-title" : "Bulletin of the American Meteorological Society", "id" : "ITEM-1", "issue" : "4", "issued" : { "date-parts" : [ [ "2013", "8" ] ] }, "page" : "499-514", "publisher" : "American Meteorological Society", "title" : "Monitoring and understanding trends in extreme storms: State of knowledge", "translator" : [ { "dropping-particle" : "", "family" : "S1171", "given" : "", "non-dropping-particle" : "", "parse-names" : false, "suffix" : "" } ], "type" : "article-journal", "volume" : "94" }, "uris" : [ "http://www.mendeley.com/documents/?uuid=c2e20896-010a-4a58-8d09-77eea647774c" ] }, { "id" : "ITEM-2", "itemData" : { "DOI" : "10.7930/J07S7KXX", "author" : [ { "dropping-particle" : "", "family" : "Kossin", "given" : "J.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E.", "non-dropping-particle" : "", "parse-names" : false, "suffix" : "" }, { "dropping-particle" : "", "family" : "Trapp", "given" : "R.J.",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2", "issued" : { "date-parts" : [ [ "2017" ] ] }, "page" : "257-276", "publisher" : "U.S. Global Change Research Program", "publisher-place" : "Washington, DC, USA", "title" : "Extreme Storms", "translator" : [ { "dropping-particle" : "", "family" : "S570", "given" : "Rt6", "non-dropping-particle" : "", "parse-names" : false, "suffix" : "" } ], "type" : "chapter" }, "uris" : [ "http://www.mendeley.com/documents/?uuid=b0e0349f-3892-4f07-8443-38c41856d324" ] } ], "mendeley" : { "formattedCitation" : "(Kunkel et al., 2013; Kossin et al., 2017)", "manualFormatting" : "(Kossin et al., 2017; Kunkel et al., 2013)", "plainTextFormattedCitation" : "(Kunkel et al., 2013; Kossin et al., 2017)", "previouslyFormattedCitation" : "(Kunkel et al., 2013; Kossin et al., 2017)"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743" w:author="Robin Matthews" w:date="2021-07-14T10:22:00Z">
        <w:r w:rsidR="00835732">
          <w:rPr>
            <w:noProof/>
          </w:rPr>
          <w:t>Kunkel et al., 2013; Kossin et al., 2017</w:t>
        </w:r>
      </w:ins>
      <w:del w:id="2744" w:author="Robin Matthews" w:date="2021-07-14T10:22:00Z">
        <w:r w:rsidR="00A26296" w:rsidDel="00835732">
          <w:rPr>
            <w:rFonts w:cs="Times New Roman"/>
            <w:noProof/>
            <w:lang w:val="en-GB"/>
          </w:rPr>
          <w:delText>Kossin et al., 2017; Kunkel et al., 2013</w:delText>
        </w:r>
      </w:del>
      <w:r w:rsidR="00A26296">
        <w:rPr>
          <w:rFonts w:cs="Times New Roman"/>
          <w:noProof/>
          <w:lang w:val="en-GB"/>
        </w:rPr>
        <w:t>)</w:t>
      </w:r>
      <w:r w:rsidRPr="00D424AA">
        <w:rPr>
          <w:rFonts w:cs="Times New Roman"/>
          <w:lang w:val="en-GB"/>
        </w:rPr>
        <w:fldChar w:fldCharType="end"/>
      </w:r>
      <w:commentRangeEnd w:id="2740"/>
      <w:r w:rsidR="00A26296">
        <w:rPr>
          <w:rStyle w:val="Marquedecommentaire"/>
        </w:rPr>
        <w:commentReference w:id="2740"/>
      </w:r>
      <w:r w:rsidRPr="00841A35">
        <w:rPr>
          <w:rFonts w:cs="Times New Roman"/>
          <w:lang w:val="en-GB"/>
        </w:rPr>
        <w:t>. There is an upward trend in the frequency and intensity of extreme precipitation events in th</w:t>
      </w:r>
      <w:r w:rsidRPr="00D424AA">
        <w:rPr>
          <w:rFonts w:cs="Times New Roman"/>
          <w:lang w:val="en-GB"/>
        </w:rPr>
        <w:t>e United States (</w:t>
      </w:r>
      <w:r w:rsidRPr="00D424AA">
        <w:rPr>
          <w:rFonts w:cs="Times New Roman"/>
          <w:i/>
          <w:iCs/>
          <w:lang w:val="en-GB"/>
        </w:rPr>
        <w:t>high confidence</w:t>
      </w:r>
      <w:r w:rsidRPr="00D424AA">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175/BAMS-D-11-00262.1", "ISSN" : "0003-0007", "abstract" : "The state of knowledge regarding trends and an understanding of their causes is presented for a specific subset of extreme weather and climate types. For severe convective storms (tornadoes, hailstorms, and severe thunderstorms), differences in time and space of practices of collecting reports of events make using the reporting database to detect trends extremely difficult. Overall, changes in the frequency of environments favorable for severe thunderstorms have not been statistically significant. For extreme precipitation, there is strong evidence for a nationally averaged upward trend in the frequency and intensity of events. The causes of the observed trends have not been determined with certainty, although there is evidence that increasing atmospheric water vapor may be one factor. For hurricanes and typhoons, robust detection of trends in Atlantic and western North Pacific tropical cyclone (TC) activity is significantly constrained by data heterogeneity and deficient quantification of internal variability. Attribution of past TC changes is further challenged by a lack of consensus on the physical link- ages between climate forcing and TC activity. As a result, attribution of trends to anthropogenic forcing remains controversial. For severe snowstorms and ice storms, the number of severe regional snowstorms that occurred since 1960 was more than twice that of the preceding 60 years. There are no significant multidecadal trends in the areal percentage of the contiguous United States impacted by extreme seasonal snowfall amounts since 1900. There is no distinguishable trend in the frequency of ice storms for the United States as a whole since 1950.", "author" : [ { "dropping-particle" : "", "family" : "Kunkel", "given" : "Kenneth E", "non-dropping-particle" : "", "parse-names" : false, "suffix" : "" }, { "dropping-particle" : "", "family" : "Karl", "given" : "Thomas R", "non-dropping-particle" : "", "parse-names" : false, "suffix" : "" }, { "dropping-particle" : "", "family" : "Brooks", "given" : "Harold", "non-dropping-particle" : "", "parse-names" : false, "suffix" : "" }, { "dropping-particle" : "", "family" : "Kossin", "given" : "James", "non-dropping-particle" : "", "parse-names" : false, "suffix" : "" }, { "dropping-particle" : "", "family" : "Lawrimore", "given" : "Jay H", "non-dropping-particle" : "", "parse-names" : false, "suffix" : "" }, { "dropping-particle" : "", "family" : "Arndt", "given" : "Derek", "non-dropping-particle" : "", "parse-names" : false, "suffix" : "" }, { "dropping-particle" : "", "family" : "Bosart", "given" : "Lance", "non-dropping-particle" : "", "parse-names" : false, "suffix" : "" }, { "dropping-particle" : "", "family" : "Changnon", "given" : "David", "non-dropping-particle" : "", "parse-names" : false, "suffix" : "" }, { "dropping-particle" : "", "family" : "Cutter", "given" : "Susan L", "non-dropping-particle" : "", "parse-names" : false, "suffix" : "" }, { "dropping-particle" : "", "family" : "Doesken", "given" : "Nolan", "non-dropping-particle" : "", "parse-names" : false, "suffix" : "" }, { "dropping-particle" : "", "family" : "others", "given" : "", "non-dropping-particle" : "", "parse-names" : false, "suffix" : "" }, { "dropping-particle" : "", "family" : "Emanuel", "given" : "Kerry", "non-dropping-particle" : "", "parse-names" : false, "suffix" : "" }, { "dropping-particle" : "", "family" : "Groisman", "given" : "Pavel Ya.", "non-dropping-particle" : "", "parse-names" : false, "suffix" : "" }, { "dropping-particle" : "", "family" : "Katz", "given" : "Richard W", "non-dropping-particle" : "", "parse-names" : false, "suffix" : "" }, { "dropping-particle" : "", "family" : "Knutson", "given" : "Thomas", "non-dropping-particle" : "", "parse-names" : false, "suffix" : "" }, { "dropping-particle" : "", "family" : "O'Brien", "given" : "James", "non-dropping-particle" : "", "parse-names" : false, "suffix" : "" }, { "dropping-particle" : "", "family" : "Paciorek", "given" : "Christopher J", "non-dropping-particle" : "", "parse-names" : false, "suffix" : "" }, { "dropping-particle" : "", "family" : "Peterson", "given" : "Thomas C", "non-dropping-particle" : "", "parse-names" : false, "suffix" : "" }, { "dropping-particle" : "", "family" : "Redmond", "given" : "Kelly", "non-dropping-particle" : "", "parse-names" : false, "suffix" : "" }, { "dropping-particle" : "", "family" : "Robinson", "given" : "David", "non-dropping-particle" : "", "parse-names" : false, "suffix" : "" }, { "dropping-particle" : "", "family" : "Trapp", "given" : "Jeff", "non-dropping-particle" : "", "parse-names" : false, "suffix" : "" }, { "dropping-particle" : "", "family" : "Vose", "given" : "Russell", "non-dropping-particle" : "", "parse-names" : false, "suffix" : "" }, { "dropping-particle" : "", "family" : "Weaver", "given" : "Scott", "non-dropping-particle" : "", "parse-names" : false, "suffix" : "" }, { "dropping-particle" : "", "family" : "Wehner", "given" : "Michael", "non-dropping-particle" : "", "parse-names" : false, "suffix" : "" }, { "dropping-particle" : "", "family" : "Wolter", "given" : "Klaus", "non-dropping-particle" : "", "parse-names" : false, "suffix" : "" }, { "dropping-particle" : "", "family" : "Wuebbles", "given" : "Donald", "non-dropping-particle" : "", "parse-names" : false, "suffix" : "" } ], "container-title" : "Bulletin of the American Meteorological Society", "id" : "ITEM-1", "issue" : "4", "issued" : { "date-parts" : [ [ "2013", "8" ] ] }, "page" : "499-514", "publisher" : "American Meteorological Society", "title" : "Monitoring and understanding trends in extreme storms: State of knowledge", "translator" : [ { "dropping-particle" : "", "family" : "S1171", "given" : "", "non-dropping-particle" : "", "parse-names" : false, "suffix" : "" } ], "type" : "article-journal", "volume" : "94" }, "uris" : [ "http://www.mendeley.com/documents/?uuid=c2e20896-010a-4a58-8d09-77eea647774c" ] }, { "id" : "ITEM-2",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Kunkel et al., 2013; Easterling et al., 2017)", "plainTextFormattedCitation" : "(Kunkel et al., 2013; Easterling et al., 2017)", "previouslyFormattedCitation" : "(Kunkel et al., 2013; Easterling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unkel et al., 2013; Easterling et al., 2017)</w:t>
      </w:r>
      <w:r w:rsidRPr="00D424AA">
        <w:rPr>
          <w:rFonts w:cs="Times New Roman"/>
          <w:lang w:val="en-GB"/>
        </w:rPr>
        <w:fldChar w:fldCharType="end"/>
      </w:r>
      <w:r w:rsidRPr="00841A35">
        <w:rPr>
          <w:rFonts w:cs="Times New Roman"/>
          <w:lang w:val="en-GB"/>
        </w:rPr>
        <w:t>, a</w:t>
      </w:r>
      <w:r w:rsidRPr="00D424AA">
        <w:rPr>
          <w:rFonts w:cs="Times New Roman"/>
          <w:lang w:val="en-GB"/>
        </w:rPr>
        <w:t>nd MCSs have increased in occurrence and precipitation amounts since 1979 (</w:t>
      </w:r>
      <w:r w:rsidRPr="00D424AA">
        <w:rPr>
          <w:rFonts w:cs="Times New Roman"/>
          <w:i/>
          <w:iCs/>
          <w:lang w:val="en-GB"/>
        </w:rPr>
        <w:t>limited evidence</w:t>
      </w:r>
      <w:r w:rsidRPr="00D424AA">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38/ncomms13429", "ISBN" : "2041-1723 (Electronic)\\r2041-1723 (Linking)", "ISSN" : "20411723", "PMID" : "27834368", "abstract" : "The central United States has exhibited increased extreme precipitation. Here, using satellite, radar, and rain-gauge data, Feng et al. show that springtime total and extreme rainfall trends are linked to increased intensity and frequency of long-lived Mesoscale Convective Systems.", "author" : [ { "dropping-particle" : "", "family" : "Feng", "given" : "Zhe", "non-dropping-particle" : "", "parse-names" : false, "suffix" : "" }, { "dropping-particle" : "", "family" : "Leung", "given" : "L. Ruby", "non-dropping-particle" : "", "parse-names" : false, "suffix" : "" }, { "dropping-particle" : "", "family" : "Hagos", "given" : "Samson", "non-dropping-particle" : "", "parse-names" : false, "suffix" : "" }, { "dropping-particle" : "", "family" : "Houze", "given" : "Robert A.", "non-dropping-particle" : "", "parse-names" : false, "suffix" : "" }, { "dropping-particle" : "", "family" : "Burleyson", "given" : "Casey D.", "non-dropping-particle" : "", "parse-names" : false, "suffix" : "" }, { "dropping-particle" : "", "family" : "Balaguru", "given" : "Karthik", "non-dropping-particle" : "", "parse-names" : false, "suffix" : "" } ], "container-title" : "Nature Communications", "id" : "ITEM-1", "issue" : "May", "issued" : { "date-parts" : [ [ "2016", "11", "11" ] ] }, "page" : "13429", "publisher" : "The Author(s)", "title" : "More frequent intense and long-lived storms dominate the springtime trend in central US rainfall", "translator" : [ { "dropping-particle" : "", "family" : "S3183", "given" : "", "non-dropping-particle" : "", "parse-names" : false, "suffix" : "" } ], "type" : "article-journal", "volume" : "7" }, "uris" : [ "http://www.mendeley.com/documents/?uuid=a6c523c0-e12a-4616-8431-509823193d11" ] } ], "mendeley" : { "formattedCitation" : "(Feng et al., 2016)", "plainTextFormattedCitation" : "(Feng et al., 2016)", "previouslyFormattedCitation" : "(Feng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eng et al., 2016)</w:t>
      </w:r>
      <w:r w:rsidRPr="00D424AA">
        <w:rPr>
          <w:rFonts w:cs="Times New Roman"/>
          <w:lang w:val="en-GB"/>
        </w:rPr>
        <w:fldChar w:fldCharType="end"/>
      </w:r>
      <w:r w:rsidRPr="00841A35">
        <w:rPr>
          <w:rFonts w:cs="Times New Roman"/>
          <w:lang w:val="en-GB"/>
        </w:rPr>
        <w:t xml:space="preserve">.  </w:t>
      </w:r>
      <w:r w:rsidRPr="00D424AA">
        <w:rPr>
          <w:rFonts w:cs="Times New Roman"/>
          <w:lang w:val="en-GB"/>
        </w:rPr>
        <w:t xml:space="preserve">Significant interannual variability of hailstone occurrences is found in the Southern Great Plains of the United States </w:t>
      </w:r>
      <w:r w:rsidRPr="00D424AA">
        <w:rPr>
          <w:rFonts w:cs="Times New Roman"/>
          <w:lang w:val="en-GB"/>
        </w:rPr>
        <w:fldChar w:fldCharType="begin" w:fldLock="1"/>
      </w:r>
      <w:r w:rsidR="00FF6231">
        <w:rPr>
          <w:rFonts w:cs="Times New Roman"/>
          <w:lang w:val="en-GB"/>
        </w:rPr>
        <w:instrText>ADDIN CSL_CITATION { "citationItems" : [ { "id" : "ITEM-1", "itemData" : { "DOI" : "10.1175/JCLI-D-19-0606.1", "ISSN" : "0894-8755", "abstract" : "Hailstones are a natural hazard that pose a significant threat to property and are responsible for significant economic losses each year in the United States. Detailed understanding of their characteristics is essential to mitigate their impact. Identifying the dynamic and physical factors contributing to hail formation and hailstone sizes is of great importance to weather and climate prediction and policymakers. In this study, we have analyzed the temporal and spatial variabilities of severe hail occurrences over the U.S. southern Great Plains (SGP) states from 2004 to 2016 using two hail datasets: hail reports from the Storm Prediction Center and the newly developed radar-retrieved maximum expected size of hail (MESH). It is found that severe and significant severe hail occurrences have a considerable year-to-year temporal variability in the SGP region. The interannual variabilities have a strong correspondence with sea surface temperature anomalies over the northern Gulf of Mexico and there is no outlier. The year 2016 is identified as an outlier for the correlations with both El Ni\u00f1o\u2013Southern Oscillation (ENSO) and aerosol loading. The correlations with ENSO and aerosol loading are not statistically robust to inclusion of the outlier 2016. Statistical analysis without the outlier 2016 shows that 1) aerosols that may be mainly from northern Mexico have the largest correlation with hail interannual variability among the three factors and 2) meteorological covariation does not significantly contribute to the high correlation. These analyses warrant further investigations of aerosol impacts on hail occurrence.", "author" : [ { "dropping-particle" : "", "family" : "Jeong", "given" : "Jong-Hoon", "non-dropping-particle" : "", "parse-names" : false, "suffix" : "" }, { "dropping-particle" : "", "family" : "Fan", "given" : "Jiwen", "non-dropping-particle" : "", "parse-names" : false, "suffix" : "" }, { "dropping-particle" : "", "family" : "Homeyer", "given" : "Cameron R", "non-dropping-particle" : "", "parse-names" : false, "suffix" : "" }, { "dropping-particle" : "", "family" : "Hou", "given" : "Zhangshuan", "non-dropping-particle" : "", "parse-names" : false, "suffix" : "" } ], "container-title" : "Journal of Climate", "id" : "ITEM-1", "issue" : "10", "issued" : { "date-parts" : [ [ "2020", "4", "7" ] ] }, "page" : "3947-3966", "title" : "Understanding Hailstone Temporal Variability and Contributing Factors over the U.S. Southern Great Plains", "translator" : [ { "dropping-particle" : "", "family" : "S2696", "given" : "", "non-dropping-particle" : "", "parse-names" : false, "suffix" : "" } ], "type" : "article-journal", "volume" : "33" }, "uris" : [ "http://www.mendeley.com/documents/?uuid=bfc0d90d-40a6-4c12-8c09-81ceeb5fc1e3" ] } ], "mendeley" : { "formattedCitation" : "(Jeong et al., 2020)", "plainTextFormattedCitation" : "(Jeong et al., 2020)", "previouslyFormattedCitation" : "(Jeong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Jeong et al., 2020)</w:t>
      </w:r>
      <w:r w:rsidRPr="00D424AA">
        <w:rPr>
          <w:rFonts w:cs="Times New Roman"/>
          <w:lang w:val="en-GB"/>
        </w:rPr>
        <w:fldChar w:fldCharType="end"/>
      </w:r>
      <w:r w:rsidRPr="00841A35">
        <w:rPr>
          <w:rFonts w:cs="Times New Roman"/>
          <w:lang w:val="en-GB"/>
        </w:rPr>
        <w:t xml:space="preserve">. The mean annual number of tornadoes has remained </w:t>
      </w:r>
      <w:r w:rsidRPr="00D424AA">
        <w:rPr>
          <w:rFonts w:cs="Times New Roman"/>
          <w:lang w:val="en-GB"/>
        </w:rPr>
        <w:t xml:space="preserve">relatively constant, but their variability of occurrence has increased since the 1970s, </w:t>
      </w:r>
      <w:bookmarkStart w:id="2745" w:name="_Hlk46416875"/>
      <w:r w:rsidRPr="00D424AA">
        <w:rPr>
          <w:rFonts w:cs="Times New Roman"/>
          <w:lang w:val="en-GB"/>
        </w:rPr>
        <w:t>particularly over the 2000s</w:t>
      </w:r>
      <w:bookmarkEnd w:id="2745"/>
      <w:r w:rsidRPr="00D424AA">
        <w:rPr>
          <w:rFonts w:cs="Times New Roman"/>
          <w:lang w:val="en-GB"/>
        </w:rPr>
        <w:t xml:space="preserve">, with a decrease in the number of days per year, but an increase in the number of tornadoes on these days </w:t>
      </w:r>
      <w:r w:rsidRPr="00D424AA">
        <w:rPr>
          <w:rFonts w:cs="Times New Roman"/>
          <w:lang w:val="en-GB"/>
        </w:rPr>
        <w:fldChar w:fldCharType="begin" w:fldLock="1"/>
      </w:r>
      <w:r w:rsidR="00AB36D4">
        <w:rPr>
          <w:rFonts w:cs="Times New Roman"/>
          <w:lang w:val="en-GB"/>
        </w:rPr>
        <w:instrText>ADDIN CSL_CITATION { "citationItems" : [ { "id" : "ITEM-1", "itemData" : { "DOI" : "10.1007/s00382-014-2277-3", "ISSN" : "1432-0894", "abstract" : "The authors analyze the historical record of tornado reports in the United States and find evidence for changes in tornado climatology possibly related to global warming. They do this by examining the annual number of days with many tornadoes and the ratio of these days to days with at least one tornado and by examining the annual proportion of tornadoes occurring on days with many tornadoes. Additional evidence of a changing tornado climate is presented by considering tornadoes in geographic clusters and by analyzing the density of tornadoes within the clusters. There is a consistent decrease in the number of days with at least one tornado at the same time as an increase in the number of days with many tornadoes. These changes are interpreted as an increasing proportion of tornadoes occurring on days with many tornadoes. Coincident with these temporal changes are increases in tornado density as defined by the number of tornadoes per area. Trends are insensitive to the begin year of the analysis. The bottom line is that the risk of big tornado days featuring densely concentrated tornado outbreaks is on the rise. The results are broadly consistent with numerical modeling studies that project increases in convective energy within the tornado environment.", "author" : [ { "dropping-particle" : "", "family" : "Elsner", "given" : "James B", "non-dropping-particle" : "", "parse-names" : false, "suffix" : "" }, { "dropping-particle" : "", "family" : "Elsner", "given" : "Svetoslava C", "non-dropping-particle" : "", "parse-names" : false, "suffix" : "" }, { "dropping-particle" : "", "family" : "Jagger", "given" : "Thomas H", "non-dropping-particle" : "", "parse-names" : false, "suffix" : "" } ], "container-title" : "Climate Dynamics", "id" : "ITEM-1", "issue" : "3", "issued" : { "date-parts" : [ [ "2015" ] ] }, "page" : "651-659", "title" : "The increasing efficiency of tornado days in the United States", "translator" : [ { "dropping-particle" : "", "family" : "S1377", "given" : "", "non-dropping-particle" : "", "parse-names" : false, "suffix" : "" } ], "type" : "article-journal", "volume" : "45" }, "uris" : [ "http://www.mendeley.com/documents/?uuid=672e006e-f92f-4f29-9359-4e05629b7c9d" ] }, { "id" : "ITEM-2", "itemData" : { "DOI" : "10.7930/J07S7KXX", "author" : [ { "dropping-particle" : "", "family" : "Kossin", "given" : "J.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E.", "non-dropping-particle" : "", "parse-names" : false, "suffix" : "" }, { "dropping-particle" : "", "family" : "Trapp", "given" : "R.J.",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2", "issued" : { "date-parts" : [ [ "2017" ] ] }, "page" : "257-276", "publisher" : "U.S. Global Change Research Program", "publisher-place" : "Washington, DC, USA", "title" : "Extreme Storms", "translator" : [ { "dropping-particle" : "", "family" : "S570", "given" : "Rt6", "non-dropping-particle" : "", "parse-names" : false, "suffix" : "" } ], "type" : "chapter" }, "uris" : [ "http://www.mendeley.com/documents/?uuid=b0e0349f-3892-4f07-8443-38c41856d324" ] }, { "id" : "ITEM-3", "itemData" : { "DOI" : "10.1029/2018GL080819", "ISSN" : "0094-8276", "abstract" : "Abstract Storm reports show an upward trend in the power of tornadoes. Quantifying the magnitude of the increase is difficult given diurnal and seasonal influences on tornadoes embedded within natural variations and made worse by changes in practices for rating damage. Here the authors solve this problem by fitting a statistical model to a metric of tornado power during the period 1994\u20132016. They find an increase of 5.5% [(4.6, 6.5%), 95% CI] per year in power controlling for the diurnal cycle, seasonality, natural climate variability, and the switch to a new damage scale. A portion of the trend is attributed to long\u2010term changes in convective storm environments involving dynamic and thermodynamic variables and their interactions. Increasing power is occurring in environments where the effect of convective available potential energy is enhanced by increasing vertical wind shear. However, a majority of the trend is not attributable to changes in storm environments.", "author" : [ { "dropping-particle" : "", "family" : "Elsner", "given" : "James B.", "non-dropping-particle" : "", "parse-names" : false, "suffix" : "" }, { "dropping-particle" : "", "family" : "Fricker", "given" : "Tyler", "non-dropping-particle" : "", "parse-names" : false, "suffix" : "" }, { "dropping-particle" : "", "family" : "Schroder", "given" : "Zoe", "non-dropping-particle" : "", "parse-names" : false, "suffix" : "" } ], "container-title" : "Geophysical Research Letters", "id" : "ITEM-3", "issued" : { "date-parts" : [ [ "2019" ] ] }, "page" : "1-10", "title" : "Increasingly powerful tornadoes in the United States", "translator" : [ { "dropping-particle" : "", "family" : "S1383", "given" : "", "non-dropping-particle" : "", "parse-names" : false, "suffix" : "" } ], "type" : "article-journal" }, "uris" : [ "http://www.mendeley.com/documents/?uuid=674df981-7477-47ff-968c-41849eb21e4a" ] }, { "id" : "ITEM-4", "itemData" : { "DOI" : "10.1093/acrefore/9780190228620.013.62", "ISBN" : "9780190228620", "abstract" : "The response of severe thunderstorms to a changing climate is a rapidly growing area of research. Severe thunderstorms are one of the largest contributors to global losses in excess of USD $10 billion per year in terms of property and agriculture, as well as dozens of fatalities. Phenomena associated with severe thunderstorms such as large hail (greater than 2 cm), damaging winds (greater than 90 kmh\u22121), and tornadoes pose a global threat, and have been documented on every continent except Antarctica. Limitations of observational records for assessing past trends have driven a variety of approaches to not only characterize the past occurrence but provide a baseline against which future projections can be interpreted. These proxy methods have included using environments or conditions favorable to the development of thunderstorms and directly simulating storm updrafts using dynamic downscaling. Both methodologies have demonstrated pronounced changes to the frequency of days producing severe thunderstorms. Major impacts of a strongly warmed climate include a general increase in the length of the season in both the fall and spring associated with increased thermal instability and increased frequency of severe days by the late 21st century. While earlier studies noted changes to vertical wind shear decreasing frequency, recent studies have illustrated that this change appears not to coincide with days which are unstable. Questions remain as to whether the likelihood of storm initiation decreases, whether all storms which now produce severe weather will maintain their physical structure in a warmer world, and how these changes to storm frequency and or intensity may manifest for each of the threats posed by tornadoes, hail, and damaging winds. Expansion of the existing understanding globally is identified as an area of needed future research, together with meaningful consideration of both the influence of climate variability and indirect implications of anthropogenic modification of the physical environment.", "author" : [ { "dropping-particle" : "", "family" : "Allen", "given" : "John T.", "non-dropping-particle" : "", "parse-names" : false, "suffix" : "" } ], "container-title" : "Oxford Research Encyclopedia of Climate Science", "id" : "ITEM-4", "issue" : "July", "issued" : { "date-parts" : [ [ "2018", "7", "30" ] ] }, "page" : "1-65", "publisher" : "Oxford University Press", "publisher-place" : "Oxford, UK", "title" : "Climate Change and Severe Thunderstorms", "translator" : [ { "dropping-particle" : "", "family" : "S2336", "given" : "Rt14", "non-dropping-particle" : "", "parse-names" : false, "suffix" : "" } ], "type" : "chapter", "volume" : "1" }, "uris" : [ "http://www.mendeley.com/documents/?uuid=81d3bb6d-d9d8-4bb9-9a0d-dd6c513b2c5a" ] }, { "id" : "ITEM-5", "itemData" : { "DOI" : "10.1126/science.1257460", "abstract" : "Whether or not climate change has had an impact on the occurrence of tornadoes in the United States has become a question of high public and scientific interest, but changes in how tornadoes are reported have made it difficult to answer it convincingly. We show that, excluding the weakest tornadoes, the mean annual number of tornadoes has remained relatively constant, but their variability of occurrence has increased since the 1970s. This is due to a decrease in the number of days per year with tornadoes combined with an increase in days with many tornadoes, leading to greater variability on annual and monthly time scales and changes in the timing of the start of the tornado season.Will global warming cause more tornadoes? If so, that has not happened yet. Brooks et al. compiled data on the occurrence of tornadoes in the United States between 1954 and 2013 to determine if and how tornado numbers have changed. Although the authors saw no clear trend in the annual number of tornadoes, they did see more clusters of tornadoes since the 1970s. In other words, there has been a decrease in the number of days per year with tornadoes but an increase in the number of days with multiple tornadoes. Why this clustering effect has occurred is not clear.Science, this issue p. 349", "author" : [ { "dropping-particle" : "", "family" : "Brooks", "given" : "Harold E", "non-dropping-particle" : "", "parse-names" : false, "suffix" : "" }, { "dropping-particle" : "", "family" : "Carbin", "given" : "Gregory W", "non-dropping-particle" : "", "parse-names" : false, "suffix" : "" }, { "dropping-particle" : "", "family" : "Marsh", "given" : "Patrick T", "non-dropping-particle" : "", "parse-names" : false, "suffix" : "" } ], "container-title" : "Science", "id" : "ITEM-5", "issue" : "6207", "issued" : { "date-parts" : [ [ "2014", "10", "17" ] ] }, "page" : "349 LP  - 352", "title" : "Increased variability of tornado occurrence in the United States", "translator" : [ { "dropping-particle" : "", "family" : "S2557", "given" : "", "non-dropping-particle" : "", "parse-names" : false, "suffix" : "" } ], "type" : "article-journal", "volume" : "346" }, "uris" : [ "http://www.mendeley.com/documents/?uuid=565a47c7-edaf-4e0f-b434-8f5d5478b93a" ] } ], "mendeley" : { "formattedCitation" : "(Brooks et al., 2014; Elsner et al., 2015, 2019; Kossin et al., 2017; Allen, 2018)", "plainTextFormattedCitation" : "(Brooks et al., 2014; Elsner et al., 2015, 2019; Kossin et al., 2017; Allen, 2018)", "previouslyFormattedCitation" : "(Brooks et al., 2014; Elsner et al., 2015, 2019; Kossin et al., 2017; Alle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Brooks et al., 2014; Elsner et al., 2015, 2019; Kossin et al., 2017; Allen, 2018)</w:t>
      </w:r>
      <w:r w:rsidRPr="00D424AA">
        <w:rPr>
          <w:rFonts w:cs="Times New Roman"/>
          <w:lang w:val="en-GB"/>
        </w:rPr>
        <w:fldChar w:fldCharType="end"/>
      </w:r>
      <w:r w:rsidRPr="00841A35">
        <w:rPr>
          <w:rFonts w:cs="Times New Roman"/>
          <w:lang w:val="nb-NO"/>
        </w:rPr>
        <w:t xml:space="preserve">. </w:t>
      </w:r>
      <w:r w:rsidRPr="00D424AA">
        <w:rPr>
          <w:rFonts w:cs="Times New Roman"/>
          <w:lang w:val="en-GB"/>
        </w:rPr>
        <w:t xml:space="preserve">There has been a shift in the distribution of tornadoes, with increases in tornado occurrence in the mid-south of the US and decreases over the High Plains </w:t>
      </w:r>
      <w:r w:rsidRPr="00D424AA">
        <w:rPr>
          <w:rFonts w:cs="Times New Roman"/>
          <w:lang w:val="en-GB"/>
        </w:rPr>
        <w:fldChar w:fldCharType="begin" w:fldLock="1"/>
      </w:r>
      <w:r w:rsidR="00FF6231">
        <w:rPr>
          <w:rFonts w:cs="Times New Roman"/>
          <w:lang w:val="en-GB"/>
        </w:rPr>
        <w:instrText>ADDIN CSL_CITATION { "citationItems" : [ { "id" : "ITEM-1", "itemData" : { "DOI" : "10.1038/s41612-018-0048-2", "ISSN" : "2397-3722", "abstract" : "Severe thunderstorms accompanied by tornadoes, hail, and damaging winds cause an average of 5.4 billion dollars of damage each year across the United States, and 10 billion-dollar events are no longer uncommon. This overall economic and casualty risk\u2014with over 600 severe thunderstorm related deaths in 2011\u2014has prompted public and scientific inquiries about the impact of climate change on tornadoes. We show that national annual frequencies of tornado reports have remained relatively constant, but significant spatially-varying temporal trends in tornado frequency have occurred since 1979. Negative tendencies of tornado occurrence have been noted in portions of the central and southern Great Plains, while robust positive trends have been documented in portions of the Midwest and Southeast United States. In addition, the significant tornado parameter is used as an environmental covariate to increase confidence in the tornado report results.", "author" : [ { "dropping-particle" : "", "family" : "Gensini", "given" : "Vittorio A", "non-dropping-particle" : "", "parse-names" : false, "suffix" : "" }, { "dropping-particle" : "", "family" : "Brooks", "given" : "Harold E", "non-dropping-particle" : "", "parse-names" : false, "suffix" : "" } ], "container-title" : "npj Climate and Atmospheric Science", "id" : "ITEM-1", "issue" : "1", "issued" : { "date-parts" : [ [ "2018" ] ] }, "page" : "38", "title" : "Spatial trends in United States tornado frequency", "translator" : [ { "dropping-particle" : "", "family" : "S2840", "given" : "", "non-dropping-particle" : "", "parse-names" : false, "suffix" : "" } ], "type" : "article-journal", "volume" : "1" }, "uris" : [ "http://www.mendeley.com/documents/?uuid=f9565f2d-cc36-464e-9da9-cdc97701cfa8" ] } ], "mendeley" : { "formattedCitation" : "(Gensini and Brooks, 2018)", "plainTextFormattedCitation" : "(Gensini and Brooks, 2018)", "previouslyFormattedCitation" : "(Gensini and Brooks,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ensini and Brooks, 2018)</w:t>
      </w:r>
      <w:r w:rsidRPr="00D424AA">
        <w:rPr>
          <w:rFonts w:cs="Times New Roman"/>
          <w:lang w:val="en-GB"/>
        </w:rPr>
        <w:fldChar w:fldCharType="end"/>
      </w:r>
      <w:r w:rsidRPr="00841A35">
        <w:rPr>
          <w:rFonts w:cs="Times New Roman"/>
          <w:lang w:val="en-GB"/>
        </w:rPr>
        <w:t>. Trends in</w:t>
      </w:r>
      <w:r w:rsidRPr="00D424AA">
        <w:rPr>
          <w:rFonts w:cs="Times New Roman"/>
          <w:lang w:val="en-GB"/>
        </w:rPr>
        <w:t xml:space="preserve"> MCSs are relatively more visible for particular aspects of MCSs, such as lengthening of active seasons and dependency on duration. MCSs have increased in occurrence and precipitation amounts since 1979 </w:t>
      </w:r>
      <w:r w:rsidRPr="00D424AA">
        <w:rPr>
          <w:rFonts w:cs="Times New Roman"/>
          <w:lang w:val="en-GB"/>
        </w:rPr>
        <w:fldChar w:fldCharType="begin" w:fldLock="1"/>
      </w:r>
      <w:r w:rsidR="00FF6231">
        <w:rPr>
          <w:rFonts w:cs="Times New Roman"/>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plainTextFormattedCitation" : "(Easterling et al., 2017)", "previouslyFormattedCitation" : "(Easterling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Easterling et al., 2017)</w:t>
      </w:r>
      <w:r w:rsidRPr="00D424AA">
        <w:rPr>
          <w:rFonts w:cs="Times New Roman"/>
          <w:lang w:val="en-GB"/>
        </w:rPr>
        <w:fldChar w:fldCharType="end"/>
      </w:r>
      <w:r w:rsidRPr="00841A35">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38/ncomms13429", "ISBN" : "2041-1723 (Electronic)\\r2041-1723 (Linking)", "ISSN" : "20411723", "PMID" : "27834368", "abstract" : "The central United States has exhibited increased extreme precipitation. Here, using satellite, radar, and rain-gauge data, Feng et al. show that springtime total and extreme rainfall trends are linked to increased intensity and frequency of long-lived Mesoscale Convective Systems.", "author" : [ { "dropping-particle" : "", "family" : "Feng", "given" : "Zhe", "non-dropping-particle" : "", "parse-names" : false, "suffix" : "" }, { "dropping-particle" : "", "family" : "Leung", "given" : "L. Ruby", "non-dropping-particle" : "", "parse-names" : false, "suffix" : "" }, { "dropping-particle" : "", "family" : "Hagos", "given" : "Samson", "non-dropping-particle" : "", "parse-names" : false, "suffix" : "" }, { "dropping-particle" : "", "family" : "Houze", "given" : "Robert A.", "non-dropping-particle" : "", "parse-names" : false, "suffix" : "" }, { "dropping-particle" : "", "family" : "Burleyson", "given" : "Casey D.", "non-dropping-particle" : "", "parse-names" : false, "suffix" : "" }, { "dropping-particle" : "", "family" : "Balaguru", "given" : "Karthik", "non-dropping-particle" : "", "parse-names" : false, "suffix" : "" } ], "container-title" : "Nature Communications", "id" : "ITEM-1", "issue" : "May", "issued" : { "date-parts" : [ [ "2016", "11", "11" ] ] }, "page" : "13429", "publisher" : "The Author(s)", "title" : "More frequent intense and long-lived storms dominate the springtime trend in central US rainfall", "translator" : [ { "dropping-particle" : "", "family" : "S3183", "given" : "", "non-dropping-particle" : "", "parse-names" : false, "suffix" : "" } ], "type" : "article-journal", "volume" : "7" }, "uris" : [ "http://www.mendeley.com/documents/?uuid=a6c523c0-e12a-4616-8431-509823193d11" ] } ], "mendeley" : { "formattedCitation" : "(Feng et al., 2016)", "manualFormatting" : "Feng et al. (2016)", "plainTextFormattedCitation" : "(Feng et al., 2016)", "previouslyFormattedCitation" : "(Feng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eng et al. (2016)</w:t>
      </w:r>
      <w:r w:rsidRPr="00D424AA">
        <w:rPr>
          <w:rFonts w:cs="Times New Roman"/>
          <w:lang w:val="en-GB"/>
        </w:rPr>
        <w:fldChar w:fldCharType="end"/>
      </w:r>
      <w:r w:rsidRPr="00841A35">
        <w:rPr>
          <w:rFonts w:cs="Times New Roman"/>
          <w:lang w:val="en-GB"/>
        </w:rPr>
        <w:t xml:space="preserve"> analysed that the observed inc</w:t>
      </w:r>
      <w:r w:rsidRPr="00D424AA">
        <w:rPr>
          <w:rFonts w:cs="Times New Roman"/>
          <w:lang w:val="en-GB"/>
        </w:rPr>
        <w:t xml:space="preserve">reases in springtime total and extreme rainfall in the central </w:t>
      </w:r>
      <w:r w:rsidRPr="00D424AA">
        <w:rPr>
          <w:rFonts w:cs="Times New Roman"/>
          <w:lang w:val="en-GB"/>
        </w:rPr>
        <w:lastRenderedPageBreak/>
        <w:t xml:space="preserve">United States are dominated by MCSs, with increased frequency and intensity of long-lasting MCSs. </w:t>
      </w:r>
    </w:p>
    <w:p w14:paraId="32691340" w14:textId="77777777" w:rsidR="007A1008" w:rsidRPr="00D424AA" w:rsidRDefault="007A1008" w:rsidP="00D424AA">
      <w:pPr>
        <w:rPr>
          <w:rFonts w:eastAsia="MS Mincho" w:cs="Times New Roman"/>
          <w:lang w:val="en-GB" w:eastAsia="ja-JP"/>
        </w:rPr>
      </w:pPr>
    </w:p>
    <w:p w14:paraId="041441B0" w14:textId="7D3AA889" w:rsidR="007A1008" w:rsidRPr="00D424AA" w:rsidRDefault="007A1008" w:rsidP="00D424AA">
      <w:pPr>
        <w:rPr>
          <w:rFonts w:cs="Times New Roman"/>
          <w:lang w:val="en-GB"/>
        </w:rPr>
      </w:pPr>
      <w:r w:rsidRPr="00D424AA">
        <w:rPr>
          <w:rFonts w:cs="Times New Roman"/>
          <w:lang w:val="en-GB"/>
        </w:rPr>
        <w:t xml:space="preserve">Studies on trends in severe convective storms and their ingredients outside of the United States are limited. </w:t>
      </w:r>
      <w:r w:rsidRPr="00D424AA">
        <w:rPr>
          <w:rFonts w:cs="Times New Roman"/>
          <w:lang w:val="en-GB"/>
        </w:rPr>
        <w:fldChar w:fldCharType="begin" w:fldLock="1"/>
      </w:r>
      <w:r w:rsidR="00FF6231">
        <w:rPr>
          <w:rFonts w:cs="Times New Roman"/>
          <w:lang w:val="en-GB"/>
        </w:rPr>
        <w:instrText>ADDIN CSL_CITATION { "citationItems" : [ { "id" : "ITEM-1", "itemData" : { "DOI" : "10.1002/2014RG000464", "ISSN" : "87551209", "abstract" : "Abstract Evidence that extreme rainfall intensity is increasing at the global scale has strengthened considerably in recent years. Research now indicates that the greatest increases are likely to occur in short-duration storms lasting less than a day, potentially leading to an increase in the magnitude and frequency of flash floods. This review examines the evidence for subdaily extreme rainfall intensification due to anthropogenic climate change and describes our current physical understanding of the association between subdaily extreme rainfall intensity and atmospheric temperature. We also examine the nature, quality, and quantity of information needed to allow society to adapt successfully to predicted future changes, and discuss the roles of observational and modeling studies in helping us to better understand the physical processes that can influence subdaily extreme rainfall characteristics. We conclude by describing the types of research required to produce a more thorough understanding of the relationships between local-scale thermodynamic effects, large-scale atmospheric circulation, and subdaily extreme rainfall intensity.", "author" : [ { "dropping-particle" : "", "family" : "Westra", "given" : "S", "non-dropping-particle" : "", "parse-names" : false, "suffix" : "" }, { "dropping-particle" : "", "family" : "Fowler", "given" : "H J", "non-dropping-particle" : "", "parse-names" : false, "suffix" : "" }, { "dropping-particle" : "", "family" : "Evans", "given" : "J P", "non-dropping-particle" : "", "parse-names" : false, "suffix" : "" }, { "dropping-particle" : "V", "family" : "Alexander", "given" : "L", "non-dropping-particle" : "", "parse-names" : false, "suffix" : "" }, { "dropping-particle" : "", "family" : "Berg", "given" : "P", "non-dropping-particle" : "", "parse-names" : false, "suffix" : "" }, { "dropping-particle" : "", "family" : "Johnson", "given" : "F", "non-dropping-particle" : "", "parse-names" : false, "suffix" : "" }, { "dropping-particle" : "", "family" : "Kendon", "given" : "E J", "non-dropping-particle" : "", "parse-names" : false, "suffix" : "" }, { "dropping-particle" : "", "family" : "Lenderink", "given" : "G", "non-dropping-particle" : "", "parse-names" : false, "suffix" : "" }, { "dropping-particle" : "", "family" : "Roberts", "given" : "N M", "non-dropping-particle" : "", "parse-names" : false, "suffix" : "" } ], "container-title" : "Reviews of Geophysics", "id" : "ITEM-1", "issue" : "3", "issued" : { "date-parts" : [ [ "2014", "9" ] ] }, "page" : "522-555", "title" : "Future changes to the intensity and frequency of short-duration extreme rainfall", "translator" : [ { "dropping-particle" : "", "family" : "S577", "given" : "", "non-dropping-particle" : "", "parse-names" : false, "suffix" : "" } ], "type" : "article-journal", "volume" : "52" }, "uris" : [ "http://www.mendeley.com/documents/?uuid=5b17e376-84e8-4141-811d-d4ddf8126d5a" ] } ], "mendeley" : { "formattedCitation" : "(Westra et al., 2014)", "manualFormatting" : "Westra et al. (2014)", "plainTextFormattedCitation" : "(Westra et al., 2014)", "previouslyFormattedCitation" : "(Westra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stra et al. (2014)</w:t>
      </w:r>
      <w:r w:rsidRPr="00D424AA">
        <w:rPr>
          <w:rFonts w:cs="Times New Roman"/>
          <w:lang w:val="en-GB"/>
        </w:rPr>
        <w:fldChar w:fldCharType="end"/>
      </w:r>
      <w:r w:rsidRPr="00841A35">
        <w:rPr>
          <w:rFonts w:cs="Times New Roman"/>
          <w:lang w:val="en-GB"/>
        </w:rPr>
        <w:t xml:space="preserve"> found that there is an increase in</w:t>
      </w:r>
      <w:r w:rsidRPr="00D424AA">
        <w:rPr>
          <w:rFonts w:cs="Times New Roman"/>
          <w:lang w:val="en-GB"/>
        </w:rPr>
        <w:t xml:space="preserve"> the intensity of short-duration convective events (minutes to hours) over many regions of the world, except eastern China. In Europe, a climatology of tornadoes shows an increase in detected tornadoes between 1800 to 2014, but this trend might be affected by the density of observations </w:t>
      </w:r>
      <w:commentRangeStart w:id="2746"/>
      <w:r w:rsidRPr="00D424AA">
        <w:rPr>
          <w:rFonts w:cs="Times New Roman"/>
          <w:lang w:val="en-GB"/>
        </w:rPr>
        <w:fldChar w:fldCharType="begin" w:fldLock="1"/>
      </w:r>
      <w:ins w:id="2747" w:author="Robin Matthews" w:date="2021-07-14T10:22:00Z">
        <w:r w:rsidR="00835732">
          <w:rPr>
            <w:rFonts w:cs="Times New Roman"/>
            <w:lang w:val="en-GB"/>
          </w:rPr>
          <w:instrText>ADDIN CSL_CITATION { "citationItems" : [ { "id" : "ITEM-1", "itemData" : { "DOI" : "10.1175/MWR-D-15-0298.1", "ISSN" : "0027-0644", "abstract" : "AbstractA synthesis of tornado observations across Europe between 1800 and 2014 is used to produce a pan-European climatology. Based on regional tornado-occurrence datasets and articles published in peer-reviewed journals, the evolution and the major contributions to tornado databases for 30 European countries were analyzed. Between 1800 and 2014, 9563 tornadoes were reported in Europe with an increase from 8 tornadoes per year between 1800 and 1850 to 242 tornadoes per year between 2000 and 2014. The majority of the reports came from northern, western, and southern Europe, and to a lesser extent from eastern Europe where tornado databases were developed after the 1990s. Tornadoes occur throughout the year with a maximum in June?August for most of Europe and in August?November for southern Europe. Tornadoes occur more frequently between 1300 and 1500 UTC over most of Europe and between 0900 and 1100 UTC over southern Europe. Where intensity was known, 74.7% of tornadoes were classified as F0 and F1, 24.5% as F2 and F3, and 0.8% as F4 and F5. Comparing this intensity distribution over Europe with the intensity distribution for tornadoes in the United States shows that tornadoes over western and eastern Europe are more likely to be supercellular tornadoes and those over northern and southern Europe are likely to also include nonsupercellular tornadoes.", "author" : [ { "dropping-particle" : "", "family" : "Antonescu", "given" : "Bogdan", "non-dropping-particle" : "", "parse-names" : false, "suffix" : "" }, { "dropping-particle" : "", "family" : "Schultz", "given" : "David M", "non-dropping-particle" : "", "parse-names" : false, "suffix" : "" }, { "dropping-particle" : "", "family" : "Lomas", "given" : "Fiona", "non-dropping-particle" : "", "parse-names" : false, "suffix" : "" }, { "dropping-particle" : "", "family" : "K\u00fchne", "given" : "Thilo", "non-dropping-particle" : "", "parse-names" : false, "suffix" : "" } ], "container-title" : "Monthly Weather Review", "id" : "ITEM-1", "issue" : "7", "issued" : { "date-parts" : [ [ "2016", "1", "7" ] ] }, "note" : "doi: 10.1175/MWR-D-15-0298.1", "page" : "2445-2480", "publisher" : "American Meteorological Society", "title" : "Tornadoes in Europe: Synthesis of the Observational Datasets", "translator" : [ { "dropping-particle" : "", "family" : "S3175", "given" : "", "non-dropping-particle" : "", "parse-names" : false, "suffix" : "" } ], "type" : "article-journal", "volume" : "144" }, "uris" : [ "http://www.mendeley.com/documents/?uuid=864a8cc1-1090-4aa4-951d-1731a590dad4" ] }, { "id" : "ITEM-2", "itemData" : { "DOI" : "10.1175/BAMS-D-16-0171.1", "ISSN" : "0003-0007", "abstract" : "AbstractThe social and economic impact of tornadoes in Europe is analyzed using tornado reports from the European Severe Weather Database between 1950 and 2015. Despite what is often assumed by the general public and even by meteorologists and researchers, tornadoes do occur in Europe and they are associated with injuries, fatalities, and damages, although their reported frequencies and intensities are lower compared with the United States. Currently, the threat of tornadoes to Europe is underestimated. Few European meteorological services have developed and maintained tornado databases and even fewer have issued tornado warnings. This article summarizes our current understanding of the tornado threat to Europe by showing the changes in tornado injuries and fatalities since the 1950s and by estimating for the first time the damages associated with European tornadoes. To increase awareness of tornadoes and their threat to Europe, we propose a strategy that includes 1) collaboration between meteorological services, researchers, and the general public toward a pan-European database; 2) development of national forecasting and warning systems and of pan-European convective outlooks; and 3) development by decision-makers and emergency managers of policies and strategies that include tornadoes.", "author" : [ { "dropping-particle" : "", "family" : "Antonescu", "given" : "Bogdan", "non-dropping-particle" : "", "parse-names" : false, "suffix" : "" }, { "dropping-particle" : "", "family" : "Schultz", "given" : "David M", "non-dropping-particle" : "", "parse-names" : false, "suffix" : "" }, { "dropping-particle" : "", "family" : "Holzer", "given" : "Alois", "non-dropping-particle" : "", "parse-names" : false, "suffix" : "" }, { "dropping-particle" : "", "family" : "Groenemeijer", "given" : "Pieter", "non-dropping-particle" : "", "parse-names" : false, "suffix" : "" } ], "container-title" : "Bulletin of the American Meteorological Society", "id" : "ITEM-2", "issue" : "4", "issued" : { "date-parts" : [ [ "2016", "12", "5" ] ] }, "note" : "doi: 10.1175/BAMS-D-16-0171.1", "page" : "713-728", "publisher" : "American Meteorological Society", "title" : "Tornadoes in Europe: An Underestimated Threat", "translator" : [ { "dropping-particle" : "", "family" : "S1654", "given" : "", "non-dropping-particle" : "", "parse-names" : false, "suffix" : "" } ], "type" : "article-journal", "volume" : "98" }, "uris" : [ "http://www.mendeley.com/documents/?uuid=aa0bec5e-3c92-440d-b4f8-ada1941343fe" ] } ], "mendeley" : { "formattedCitation" : "(Antonescu et al., 2016b, 2016a)", "manualFormatting" : "(Antonescu et al., 2016a, b)", "plainTextFormattedCitation" : "(Antonescu et al., 2016b, 2016a)", "previouslyFormattedCitation" : "(Antonescu et al., 2016b, 2016a)" }, "properties" : { "noteIndex" : 0 }, "schema" : "https://github.com/citation-style-language/schema/raw/master/csl-citation.json" }</w:instrText>
        </w:r>
      </w:ins>
      <w:del w:id="2748" w:author="Robin Matthews" w:date="2021-07-14T10:22:00Z">
        <w:r w:rsidR="00FF6231" w:rsidDel="00835732">
          <w:rPr>
            <w:rFonts w:cs="Times New Roman"/>
            <w:lang w:val="en-GB"/>
          </w:rPr>
          <w:delInstrText>ADDIN CSL_CITATION { "citationItems" : [ { "id" : "ITEM-1", "itemData" : { "DOI" : "10.1175/MWR-D-15-0298.1", "ISSN" : "0027-0644", "abstract" : "AbstractA synthesis of tornado observations across Europe between 1800 and 2014 is used to produce a pan-European climatology. Based on regional tornado-occurrence datasets and articles published in peer-reviewed journals, the evolution and the major contributions to tornado databases for 30 European countries were analyzed. Between 1800 and 2014, 9563 tornadoes were reported in Europe with an increase from 8 tornadoes per year between 1800 and 1850 to 242 tornadoes per year between 2000 and 2014. The majority of the reports came from northern, western, and southern Europe, and to a lesser extent from eastern Europe where tornado databases were developed after the 1990s. Tornadoes occur throughout the year with a maximum in June?August for most of Europe and in August?November for southern Europe. Tornadoes occur more frequently between 1300 and 1500 UTC over most of Europe and between 0900 and 1100 UTC over southern Europe. Where intensity was known, 74.7% of tornadoes were classified as F0 and F1, 24.5% as F2 and F3, and 0.8% as F4 and F5. Comparing this intensity distribution over Europe with the intensity distribution for tornadoes in the United States shows that tornadoes over western and eastern Europe are more likely to be supercellular tornadoes and those over northern and southern Europe are likely to also include nonsupercellular tornadoes.", "author" : [ { "dropping-particle" : "", "family" : "Antonescu", "given" : "Bogdan", "non-dropping-particle" : "", "parse-names" : false, "suffix" : "" }, { "dropping-particle" : "", "family" : "Schultz", "given" : "David M", "non-dropping-particle" : "", "parse-names" : false, "suffix" : "" }, { "dropping-particle" : "", "family" : "Lomas", "given" : "Fiona", "non-dropping-particle" : "", "parse-names" : false, "suffix" : "" }, { "dropping-particle" : "", "family" : "K\u00fchne", "given" : "Thilo", "non-dropping-particle" : "", "parse-names" : false, "suffix" : "" } ], "container-title" : "Monthly Weather Review", "id" : "ITEM-1", "issue" : "7", "issued" : { "date-parts" : [ [ "2016", "1", "7" ] ] }, "note" : "doi: 10.1175/MWR-D-15-0298.1", "page" : "2445-2480", "publisher" : "American Meteorological Society", "title" : "Tornadoes in Europe: Synthesis of the Observational Datasets", "translator" : [ { "dropping-particle" : "", "family" : "S3175", "given" : "", "non-dropping-particle" : "", "parse-names" : false, "suffix" : "" } ], "type" : "article-journal", "volume" : "144" }, "uris" : [ "http://www.mendeley.com/documents/?uuid=864a8cc1-1090-4aa4-951d-1731a590dad4" ] }, { "id" : "ITEM-2", "itemData" : { "DOI" : "10.1175/BAMS-D-16-0171.1", "ISSN" : "0003-0007", "abstract" : "AbstractThe social and economic impact of tornadoes in Europe is analyzed using tornado reports from the European Severe Weather Database between 1950 and 2015. Despite what is often assumed by the general public and even by meteorologists and researchers, tornadoes do occur in Europe and they are associated with injuries, fatalities, and damages, although their reported frequencies and intensities are lower compared with the United States. Currently, the threat of tornadoes to Europe is underestimated. Few European meteorological services have developed and maintained tornado databases and even fewer have issued tornado warnings. This article summarizes our current understanding of the tornado threat to Europe by showing the changes in tornado injuries and fatalities since the 1950s and by estimating for the first time the damages associated with European tornadoes. To increase awareness of tornadoes and their threat to Europe, we propose a strategy that includes 1) collaboration between meteorological services, researchers, and the general public toward a pan-European database; 2) development of national forecasting and warning systems and of pan-European convective outlooks; and 3) development by decision-makers and emergency managers of policies and strategies that include tornadoes.", "author" : [ { "dropping-particle" : "", "family" : "Antonescu", "given" : "Bogdan", "non-dropping-particle" : "", "parse-names" : false, "suffix" : "" }, { "dropping-particle" : "", "family" : "Schultz", "given" : "David M", "non-dropping-particle" : "", "parse-names" : false, "suffix" : "" }, { "dropping-particle" : "", "family" : "Holzer", "given" : "Alois", "non-dropping-particle" : "", "parse-names" : false, "suffix" : "" }, { "dropping-particle" : "", "family" : "Groenemeijer", "given" : "Pieter", "non-dropping-particle" : "", "parse-names" : false, "suffix" : "" } ], "container-title" : "Bulletin of the American Meteorological Society", "id" : "ITEM-2", "issue" : "4", "issued" : { "date-parts" : [ [ "2016", "12", "5" ] ] }, "note" : "doi: 10.1175/BAMS-D-16-0171.1", "page" : "713-728", "publisher" : "American Meteorological Society", "title" : "Tornadoes in Europe: An Underestimated Threat", "translator" : [ { "dropping-particle" : "", "family" : "S1654", "given" : "", "non-dropping-particle" : "", "parse-names" : false, "suffix" : "" } ], "type" : "article-journal", "volume" : "98" }, "uris" : [ "http://www.mendeley.com/documents/?uuid=aa0bec5e-3c92-440d-b4f8-ada1941343fe" ] } ], "mendeley" : { "formattedCitation" : "(Antonescu et al., 2016b, 2016a)", "plainTextFormattedCitation" : "(Antonescu et al., 2016b, 2016a)", "previouslyFormattedCitation" : "(Antonescu et al., 2016b, 2016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Antonescu et al., 2016</w:t>
      </w:r>
      <w:ins w:id="2749" w:author="Robin Matthews" w:date="2021-07-14T10:22:00Z">
        <w:r w:rsidR="00835732">
          <w:rPr>
            <w:rFonts w:cs="Times New Roman"/>
            <w:noProof/>
            <w:lang w:val="en-GB"/>
          </w:rPr>
          <w:t>a</w:t>
        </w:r>
      </w:ins>
      <w:del w:id="2750" w:author="Robin Matthews" w:date="2021-07-14T10:22:00Z">
        <w:r w:rsidR="00A26296" w:rsidDel="00835732">
          <w:rPr>
            <w:rFonts w:cs="Times New Roman"/>
            <w:noProof/>
            <w:lang w:val="en-GB"/>
          </w:rPr>
          <w:delText>b</w:delText>
        </w:r>
      </w:del>
      <w:r w:rsidR="00A26296">
        <w:rPr>
          <w:rFonts w:cs="Times New Roman"/>
          <w:noProof/>
          <w:lang w:val="en-GB"/>
        </w:rPr>
        <w:t xml:space="preserve">, </w:t>
      </w:r>
      <w:ins w:id="2751" w:author="Robin Matthews" w:date="2021-07-14T10:22:00Z">
        <w:r w:rsidR="00835732">
          <w:rPr>
            <w:rFonts w:cs="Times New Roman"/>
            <w:noProof/>
            <w:lang w:val="en-GB"/>
          </w:rPr>
          <w:t>b</w:t>
        </w:r>
      </w:ins>
      <w:del w:id="2752" w:author="Robin Matthews" w:date="2021-07-14T10:22:00Z">
        <w:r w:rsidR="00A26296" w:rsidDel="00835732">
          <w:rPr>
            <w:rFonts w:cs="Times New Roman"/>
            <w:noProof/>
            <w:lang w:val="en-GB"/>
          </w:rPr>
          <w:delText>2016a</w:delText>
        </w:r>
      </w:del>
      <w:r w:rsidR="00A26296">
        <w:rPr>
          <w:rFonts w:cs="Times New Roman"/>
          <w:noProof/>
          <w:lang w:val="en-GB"/>
        </w:rPr>
        <w:t>)</w:t>
      </w:r>
      <w:r w:rsidRPr="00D424AA">
        <w:rPr>
          <w:rFonts w:cs="Times New Roman"/>
          <w:lang w:val="en-GB"/>
        </w:rPr>
        <w:fldChar w:fldCharType="end"/>
      </w:r>
      <w:commentRangeEnd w:id="2746"/>
      <w:r w:rsidR="00A26296">
        <w:rPr>
          <w:rStyle w:val="Marquedecommentaire"/>
        </w:rPr>
        <w:commentReference w:id="2746"/>
      </w:r>
      <w:r w:rsidRPr="00841A35">
        <w:rPr>
          <w:rFonts w:cs="Times New Roman"/>
          <w:lang w:val="en-GB"/>
        </w:rPr>
        <w:t xml:space="preserve">. An increase in the trend in extreme daily rainfall is found in southeastern France, where MCSs play a key role in this type of event </w:t>
      </w:r>
      <w:r w:rsidRPr="00D424AA">
        <w:rPr>
          <w:rFonts w:cs="Times New Roman"/>
          <w:lang w:val="en-GB"/>
        </w:rPr>
        <w:fldChar w:fldCharType="begin" w:fldLock="1"/>
      </w:r>
      <w:r w:rsidR="00FF6231">
        <w:rPr>
          <w:rFonts w:cs="Times New Roman"/>
          <w:lang w:val="en-GB"/>
        </w:rPr>
        <w:instrText>ADDIN CSL_CITATION { "citationItems" : [ { "id" : "ITEM-1", "itemData" : { "DOI" : "10.1007/s00382-016-3122-7", "ISSN" : "1432-0894", "abstract" : "This paper makes a regional evaluation of trend in yearly maxima of daily rainfall in southern France, both at point and spatial scales on a regular grid of 8\u00a0\u00d7\u00a08\u00a0km2. In order to filter out the high variability of rainfall maxima, the current analysis is based on a non-stationary GEV modeling in which the location parameter is allowed to vary with time. Three non-stationary models are considered for each series of maxima by constraining the location parameter to vary either linearly, linearly after a given date or linearly up to a final date. Statistical criteria are used to compare these models and select the best starting or final point of putative trends. The analysis shows that, at regional scale, the best distribution of maxima involves a linear trend starting in year 1985 and that this trend is significant in half the region, including most of the mountain ranges and part of the Rh\u00f4ne valley. Increases in yearly maxima are considerable since they reach up more than 60\u00a0mm/day in 20\u00a0years, which is more than 40\u00a0% of the average maximum in this area.", "author" : [ { "dropping-particle" : "", "family" : "Blanchet", "given" : "Juliette", "non-dropping-particle" : "", "parse-names" : false, "suffix" : "" }, { "dropping-particle" : "", "family" : "Molini\u00e9", "given" : "Gilles", "non-dropping-particle" : "", "parse-names" : false, "suffix" : "" }, { "dropping-particle" : "", "family" : "Touati", "given" : "Julien", "non-dropping-particle" : "", "parse-names" : false, "suffix" : "" } ], "container-title" : "Climate Dynamics", "id" : "ITEM-1", "issue" : "3", "issued" : { "date-parts" : [ [ "2018" ] ] }, "page" : "799-812", "title" : "Spatial analysis of trend in extreme daily rainfall in southern France", "translator" : [ { "dropping-particle" : "", "family" : "S2382", "given" : "", "non-dropping-particle" : "", "parse-names" : false, "suffix" : "" } ], "type" : "article-journal", "volume" : "51" }, "uris" : [ "http://www.mendeley.com/documents/?uuid=df525689-3c96-450d-968c-1442af86291c" ] }, { "id" : "ITEM-2", "itemData" : { "DOI" : "10.1007/s00382-018-4179-2", "ISSN" : "0930-7575", "abstract" : "We examine long-term trends in the historical record of extreme precipitation events occurring over the French Mediterranean area. Extreme events are considered in terms of their intensity, frequency, extent and precipitated volume. Changes in intensity are analysed via an original statistical approach where the annual maximum rainfall amounts observed at each measurement station are aggregated into a univariate time-series according to their dependence. The mean intensity increase is significant and estimated at + 22% (+ 7 to + 39% at the 90% confidence level) over the 1961\u20132015 period. Given the observed warming over the considered area, this increase is consistent with a rate of about one to three times that implied by the Clausius\u2013Clapeyron relationship. Changes in frequency and other spatial features are investigated through a Generalised Linear Model. Changes in frequency for events exceeding high thresholds (about 200 mm in 1 day) are found to be significant, typically near a doubling of the frequency, but with large uncertainties in this change ratio. The area affected by severe events and the water volume precipitated during those events also exhibit significant trends, with an increase by a factor of about 4 for a 200 mm threshold, again with large uncertainties. All diagnoses consistently point toward an intensification of the most extreme events over the last decades. We argue that it is difficult to explain the diagnosed trends without invoking the human influence on climate.", "author" : [ { "dropping-particle" : "", "family" : "Ribes", "given" : "Aur\u00e9lien", "non-dropping-particle" : "", "parse-names" : false, "suffix" : "" }, { "dropping-particle" : "", "family" : "Thao", "given" : "Soulivanh", "non-dropping-particle" : "", "parse-names" : false, "suffix" : "" }, { "dropping-particle" : "", "family" : "Vautard", "given" : "Robert", "non-dropping-particle" : "", "parse-names" : false, "suffix" : "" }, { "dropping-particle" : "", "family" : "Dubuisson", "given" : "Brigitte", "non-dropping-particle" : "", "parse-names" : false, "suffix" : "" }, { "dropping-particle" : "", "family" : "Somot", "given" : "Samuel", "non-dropping-particle" : "", "parse-names" : false, "suffix" : "" }, { "dropping-particle" : "", "family" : "Colin", "given" : "Jeanne", "non-dropping-particle" : "", "parse-names" : false, "suffix" : "" }, { "dropping-particle" : "", "family" : "Planton", "given" : "Serge", "non-dropping-particle" : "", "parse-names" : false, "suffix" : "" }, { "dropping-particle" : "", "family" : "Soubeyroux", "given" : "Jean-Michel", "non-dropping-particle" : "", "parse-names" : false, "suffix" : "" } ], "container-title" : "Climate Dynamics", "id" : "ITEM-2", "issue" : "1-2", "issued" : { "date-parts" : [ [ "2019", "1", "13" ] ] }, "page" : "1095-1114", "title" : "Observed increase in extreme daily rainfall in the French Mediterranean", "translator" : [ { "dropping-particle" : "", "family" : "S2482", "given" : "", "non-dropping-particle" : "", "parse-names" : false, "suffix" : "" } ], "type" : "article-journal", "volume" : "52" }, "uris" : [ "http://www.mendeley.com/documents/?uuid=dc301933-348c-4e79-a2d8-9f1c8b6d81af" ] } ], "mendeley" : { "formattedCitation" : "(Blanchet et al., 2018; Ribes et al., 2019)", "plainTextFormattedCitation" : "(Blanchet et al., 2018; Ribes et al., 2019)", "previouslyFormattedCitation" : "(Blanchet et al., 2018; Ribes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lanchet et al., 2018; Ribes et al., 2019)</w:t>
      </w:r>
      <w:r w:rsidRPr="00D424AA">
        <w:rPr>
          <w:rFonts w:cs="Times New Roman"/>
          <w:lang w:val="en-GB"/>
        </w:rPr>
        <w:fldChar w:fldCharType="end"/>
      </w:r>
      <w:r w:rsidRPr="00841A35">
        <w:rPr>
          <w:rFonts w:cs="Times New Roman"/>
          <w:lang w:val="en-GB"/>
        </w:rPr>
        <w:t>. Trend analysis of th</w:t>
      </w:r>
      <w:r w:rsidRPr="00D424AA">
        <w:rPr>
          <w:rFonts w:cs="Times New Roman"/>
          <w:lang w:val="en-GB"/>
        </w:rPr>
        <w:t xml:space="preserve">e mean annual number of days with thunderstorms since 1979 in Europe indicates an increase over the Alps and central, southeastern, and eastern Europe, with a decrease over the southwest </w:t>
      </w:r>
      <w:r w:rsidRPr="00D424AA">
        <w:rPr>
          <w:rFonts w:cs="Times New Roman"/>
          <w:lang w:val="en-GB"/>
        </w:rPr>
        <w:fldChar w:fldCharType="begin" w:fldLock="1"/>
      </w:r>
      <w:r w:rsidR="00FF6231">
        <w:rPr>
          <w:rFonts w:cs="Times New Roman"/>
          <w:lang w:val="en-GB"/>
        </w:rPr>
        <w:instrText>ADDIN CSL_CITATION { "citationItems" : [ { "id" : "ITEM-1", "itemData" : { "DOI" : "10.1175/JCLI-D-18-0372.1", "ISSN" : "0894-8755", "abstract" : "The climatology of (severe) thunderstorm days is investigated on a pan-European scale for the period of 1979\u20132017. For this purpose, sounding measurements, surface observations, lightning data from ZEUS (a European-wide lightning detection system) and European Cooperation for Lightning Detection (EUCLID), ERA-Interim, and severe weather reports are compared and their respective strengths and weaknesses are discussed. The research focuses on the annual cycles in thunderstorm activity and their spatial variability. According to all datasets thunderstorms are the most frequent in the central Mediterranean, the Alps, the Balkan Peninsula, and the Carpathians. Proxies for severe thunderstorm environments show similar patterns, but severe weather reports instead have their highest frequency over central Europe. Annual peak thunderstorm activity is in July and August over northern, eastern, and central Europe, contrasting with peaks in May and June over western and southeastern Europe. The Mediterranean, driven by the warm waters, has predominant activity in the fall (western part) and winter (eastern part) while the nearby Iberian Peninsula and eastern Turkey have peaks in April and May. Trend analysis of the mean annual number of days with thunderstorms since 1979 indicates an increase over the Alps and central, southeastern, and eastern Europe with a decrease over the southwest. Multiannual changes refer also to changes in the pattern of the annual cycle. Comparison of different data sources revealed that although lightning data provide the most objective sampling of thunderstorm activity, short operating periods and areas devoid of sensors limit their utility. In contrast, reanalysis complements these disadvantages to provide a longer climatology, but is prone to errors related to modeling thunderstorm occurrence and the numerical simulation itself.", "author" : [ { "dropping-particle" : "", "family" : "Taszarek", "given" : "Mateusz", "non-dropping-particle" : "", "parse-names" : false, "suffix" : "" }, { "dropping-particle" : "", "family" : "Allen", "given" : "John", "non-dropping-particle" : "", "parse-names" : false, "suffix" : "" }, { "dropping-particle" : "", "family" : "P\u00fa\u010dik", "given" : "Tom\u00e1\u0161", "non-dropping-particle" : "", "parse-names" : false, "suffix" : "" }, { "dropping-particle" : "", "family" : "Groenemeijer", "given" : "Pieter", "non-dropping-particle" : "", "parse-names" : false, "suffix" : "" }, { "dropping-particle" : "", "family" : "Czernecki", "given" : "Bartosz", "non-dropping-particle" : "", "parse-names" : false, "suffix" : "" }, { "dropping-particle" : "", "family" : "Kolendowicz", "given" : "Leszek", "non-dropping-particle" : "", "parse-names" : false, "suffix" : "" }, { "dropping-particle" : "", "family" : "Lagouvardos", "given" : "Kostas", "non-dropping-particle" : "", "parse-names" : false, "suffix" : "" }, { "dropping-particle" : "", "family" : "Kotroni", "given" : "Vasiliki", "non-dropping-particle" : "", "parse-names" : false, "suffix" : "" }, { "dropping-particle" : "", "family" : "Schulz", "given" : "Wolfgang", "non-dropping-particle" : "", "parse-names" : false, "suffix" : "" } ], "container-title" : "Journal of Climate", "id" : "ITEM-1", "issue" : "6", "issued" : { "date-parts" : [ [ "2019", "3", "8" ] ] }, "page" : "1813-1837", "title" : "A Climatology of Thunderstorms across Europe from a Synthesis of Multiple Data Sources", "translator" : [ { "dropping-particle" : "", "family" : "S2697", "given" : "", "non-dropping-particle" : "", "parse-names" : false, "suffix" : "" } ], "type" : "article-journal", "volume" : "32" }, "uris" : [ "http://www.mendeley.com/documents/?uuid=db9f66ba-794b-4428-b841-1776681e71aa" ] } ], "mendeley" : { "formattedCitation" : "(Taszarek et al., 2019)", "plainTextFormattedCitation" : "(Taszarek et al., 2019)", "previouslyFormattedCitation" : "(Taszarek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szarek et al., 2019)</w:t>
      </w:r>
      <w:r w:rsidRPr="00D424AA">
        <w:rPr>
          <w:rFonts w:cs="Times New Roman"/>
          <w:lang w:val="en-GB"/>
        </w:rPr>
        <w:fldChar w:fldCharType="end"/>
      </w:r>
      <w:r w:rsidRPr="00841A35">
        <w:rPr>
          <w:rFonts w:cs="Times New Roman"/>
          <w:lang w:val="en-GB"/>
        </w:rPr>
        <w:t xml:space="preserve">. In the Sahelian region, </w:t>
      </w:r>
      <w:r w:rsidRPr="00D424AA">
        <w:rPr>
          <w:rFonts w:cs="Times New Roman"/>
          <w:lang w:val="en-GB"/>
        </w:rPr>
        <w:fldChar w:fldCharType="begin" w:fldLock="1"/>
      </w:r>
      <w:r w:rsidR="00FF6231">
        <w:rPr>
          <w:rFonts w:cs="Times New Roman"/>
          <w:lang w:val="en-GB"/>
        </w:rPr>
        <w:instrText>ADDIN CSL_CITATION { "citationItems" : [ { "id" : "ITEM-1", "itemData" : { "DOI" : "10.1038/nature22069", "ISBN" : "0028-0836, 1476-4687", "ISSN" : "14764687", "PMID" : "24778244", "abstract" : "Since 1982, extreme daily rainfall in the western Sahel has increased persistently, owing to a warmer Sahara which has led to increased wind shear and an increase in intense storms.", "author" : [ { "dropping-particle" : "", "family" : "Taylor", "given" : "Christopher M.", "non-dropping-particle" : "", "parse-names" : false, "suffix" : "" }, { "dropping-particle" : "", "family" : "Belusic", "given" : "Danijel", "non-dropping-particle" : "", "parse-names" : false, "suffix" : "" }, { "dropping-particle" : "", "family" : "Guichard", "given" : "Fran\u00e7oise", "non-dropping-particle" : "", "parse-names" : false, "suffix" : "" }, { "dropping-particle" : "", "family" : "Parker", "given" : "Douglas J.", "non-dropping-particle" : "", "parse-names" : false, "suffix" : "" }, { "dropping-particle" : "", "family" : "Vischel", "given" : "Th\u00e9o", "non-dropping-particle" : "", "parse-names" : false, "suffix" : "" }, { "dropping-particle" : "", "family" : "Bock", "given" : "Olivier", "non-dropping-particle" : "", "parse-names" : false, "suffix" : "" }, { "dropping-particle" : "", "family" : "Harris", "given" : "Phil P.", "non-dropping-particle" : "", "parse-names" : false, "suffix" : "" }, { "dropping-particle" : "", "family" : "Janicot", "given" : "Serge", "non-dropping-particle" : "", "parse-names" : false, "suffix" : "" }, { "dropping-particle" : "", "family" : "Klein", "given" : "Cornelia", "non-dropping-particle" : "", "parse-names" : false, "suffix" : "" }, { "dropping-particle" : "", "family" : "Panthou", "given" : "G\u00e9r\u00e9my", "non-dropping-particle" : "", "parse-names" : false, "suffix" : "" } ], "container-title" : "Nature", "id" : "ITEM-1", "issue" : "7651", "issued" : { "date-parts" : [ [ "2017" ] ] }, "page" : "475-478", "publisher" : "Nature Publishing Group", "title" : "Frequency of extreme Sahelian storms tripled since 1982 in satellite observations", "translator" : [ { "dropping-particle" : "", "family" : "S2363", "given" : "", "non-dropping-particle" : "", "parse-names" : false, "suffix" : "" } ], "type" : "article-journal", "volume" : "544" }, "uris" : [ "http://www.mendeley.com/documents/?uuid=f5e70f53-6d6b-4aca-ac15-49a8a3e5142a" ] } ], "mendeley" : { "formattedCitation" : "(Taylor et al., 2017)", "manualFormatting" : "Taylor et al. (2017)", "plainTextFormattedCitation" : "(Taylor et al., 2017)", "previouslyFormattedCitation" : "(Taylor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aylor et al. (2017)</w:t>
      </w:r>
      <w:r w:rsidRPr="00D424AA">
        <w:rPr>
          <w:rFonts w:cs="Times New Roman"/>
          <w:lang w:val="en-GB"/>
        </w:rPr>
        <w:fldChar w:fldCharType="end"/>
      </w:r>
      <w:r w:rsidRPr="00841A35">
        <w:rPr>
          <w:rFonts w:cs="Times New Roman"/>
          <w:lang w:val="en-GB"/>
        </w:rPr>
        <w:t xml:space="preserve"> analysed MCSs using satellite observations since 1982 and showed an increase in the frequency of extreme s</w:t>
      </w:r>
      <w:r w:rsidRPr="00D424AA">
        <w:rPr>
          <w:rFonts w:cs="Times New Roman"/>
          <w:lang w:val="en-GB"/>
        </w:rPr>
        <w:t xml:space="preserve">torms. In Bangladesh, the annual number of propagating MCSs decreased significantly during 1998-2015 based on TRMM precipitation data </w:t>
      </w:r>
      <w:r w:rsidRPr="00D424AA">
        <w:rPr>
          <w:rFonts w:cs="Times New Roman"/>
          <w:lang w:val="en-GB"/>
        </w:rPr>
        <w:fldChar w:fldCharType="begin" w:fldLock="1"/>
      </w:r>
      <w:r w:rsidR="00417CA4">
        <w:rPr>
          <w:rFonts w:cs="Times New Roman"/>
          <w:lang w:val="en-GB"/>
        </w:rPr>
        <w:instrText>ADDIN CSL_CITATION { "citationItems" : [ { "id" : "ITEM-1", "itemData" : { "DOI" : "10.1002/asl.879", "ISSN" : "1530-261X", "abstract" : "Mesoscale convective systems (MCSs) are important precipitation-bearing phenomena in the Tropics. Hence, it is important to elucidate the temporal variation of MCSs. This study investigated the interannual variation of MCSs in Bangladesh and surrounding area during June?September using 3-hr TRMM3B42 precipitation data. After objective detection of propagating MCSs (PMCSs), their statistical features were analyzed. It was found that the annual number of PMCSs decreased significantly during 1998?2015. The most remarkable decrease was in southward PMCSs generated over land, consistent with the observed decrease in precipitation. Recent weakening of the low-level southwesterly and stabilization of the atmosphere probably contributed to the decrease of PMCSs. Because southward PMCSs generated over land were present on about 40% of days with heavy rain, PMCSs clearly have a crucial role in precipitation variability. The findings of this study suggest that investigation of MCSs is essential for understanding precipitation response to climate change in South Asia.", "author" : [ { "dropping-particle" : "", "family" : "Habib", "given" : "S M A", "non-dropping-particle" : "", "parse-names" : false, "suffix" : "" }, { "dropping-particle" : "", "family" : "Sato", "given" : "Tomonori", "non-dropping-particle" : "", "parse-names" : false, "suffix" : "" }, { "dropping-particle" : "", "family" : "Hatsuzuka", "given" : "Daisuke", "non-dropping-particle" : "", "parse-names" : false, "suffix" : "" } ], "container-title" : "Atmospheric Science Letters", "id" : "ITEM-1", "issue" : "2", "issued" : { "date-parts" : [ [ "2019", "2", "1" ] ] }, "note" : "From Duplicate 1 (Decreasing number of propagating mesoscale convective systems in Bangladesh and surrounding area during 1998\u20132015 - Habib, S M Ahsan; Sato, Tomonori; Hatsuzuka, Daisuke)\n\nFrom Duplicate 1 (Decreasing number of propagating mesoscale convective systems in Bangladesh and surrounding area during 1998\u20132015 - Habib, S M Ahsan; Sato, Tomonori; Hatsuzuka, Daisuke)\n\ndoi: 10.1002/asl.879\n\nFrom Duplicate 2 (Decreasing number of propagating mesoscale convective systems in Bangladesh and surrounding area during 1998\u20132015 - Habib, S M Ahsan; Sato, Tomonori; Hatsuzuka, Daisuke)\n\nFrom Duplicate 2 (Decreasing number of propagating mesoscale convective systems in Bangladesh and surrounding area during 1998\u20132015 - Habib, S M Ahsan; Sato, Tomonori; Hatsuzuka, Daisuke)\n\ndoi: 10.1002/asl.879\n\nFrom Duplicate 2 (Decreasing number of propagating mesoscale convective systems in Bangladesh and surrounding area during 1998\u20132015 - Habib, S M Ahsan; Sato, Tomonori; Hatsuzuka, Daisuke)\n\ndoi: 10.1002/asl.879", "page" : "e879", "publisher" : "John Wiley &amp; Sons, Ltd", "title" : "Decreasing number of propagating mesoscale convective systems in Bangladesh and surrounding area during 1998\u20132015", "translator" : [ { "dropping-particle" : "", "family" : "S2446", "given" : "", "non-dropping-particle" : "", "parse-names" : false, "suffix" : "" } ], "type" : "article-journal", "volume" : "20" }, "uris" : [ "http://www.mendeley.com/documents/?uuid=42630630-caa9-41ee-8aaa-d46af347ab97" ] } ], "mendeley" : { "formattedCitation" : "(Habib et al., 2019)", "plainTextFormattedCitation" : "(Habib et al., 2019)", "previouslyFormattedCitation" : "(Habib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Habib et al., 2019)</w:t>
      </w:r>
      <w:r w:rsidRPr="00D424AA">
        <w:rPr>
          <w:rFonts w:cs="Times New Roman"/>
          <w:lang w:val="en-GB"/>
        </w:rPr>
        <w:fldChar w:fldCharType="end"/>
      </w:r>
      <w:r w:rsidRPr="00841A35">
        <w:rPr>
          <w:rFonts w:cs="Times New Roman"/>
          <w:lang w:val="nb-NO"/>
        </w:rPr>
        <w:t xml:space="preserve">. </w:t>
      </w:r>
      <w:r w:rsidRPr="00D424AA">
        <w:rPr>
          <w:rFonts w:cs="Times New Roman"/>
          <w:lang w:val="en-GB"/>
        </w:rPr>
        <w:fldChar w:fldCharType="begin" w:fldLock="1"/>
      </w:r>
      <w:r w:rsidR="00FF6231">
        <w:rPr>
          <w:rFonts w:cs="Times New Roman"/>
          <w:lang w:val="nb-NO"/>
        </w:rPr>
        <w:instrText>ADDIN CSL_CITATION { "citationItems" : [ { "id" : "ITEM-1", "itemData" : { "DOI" : "10.1016/j.wace.2018.10.004", "ISBN" : "2212-0947", "ISSN" : "22120947", "abstract" : "A single hailstorm can cause losses in the billion-dollar range if it occurs over a densely populated area. Property losses from hailstorms are rising with time mainly due to a combination of increases in population density and wealth. Report based observational hail data alone are highly inhomogeneous and unable to discriminate between climate and societal changes. Here we present a statistical approach that estimates hail hazard from large-scale environmental conditions. Using daily ERA-Interim reanalysis data and large hail observations (diameter larger than 2.5 cm) from the conterminous United States (CONUS) we show that four predictors enable skillful discrimination of large hail frequencies on a regional scale. The predictors include atmospheric instability, freezing level height, and 0\u20133 km wind shear and storm relative helicity. These variables are used to develop a hail algorithm, which provides the probabilities for large hail occurrence from regional to global scales and from daily to climate timescales. The algorithm skill is tested over the CONUS and with independent hail observations from Australia and Europe. It skillfully captures the frequency, annual cycle, spatial patterns, and interannual variability of observed large hail records in a large variety of climate regions. Deficiencies are found in regions with strong orographic forcing and low shear environments. The algorithm outperforms established severe convection indices in terms of more accurately predicting absolute hail frequencies and the annual cycles of large hail in all tested regions. The code is open-source and is applicable to a variety of tasks including daily to seasonal forecasting and assessing climate change influences on hail hazard.", "author" : [ { "dropping-particle" : "", "family" : "Prein", "given" : "Andreas F.", "non-dropping-particle" : "", "parse-names" : false, "suffix" : "" }, { "dropping-particle" : "", "family" : "Holland", "given" : "Greg J.", "non-dropping-particle" : "", "parse-names" : false, "suffix" : "" } ], "container-title" : "Weather and Climate Extremes", "id" : "ITEM-1", "issue" : "October", "issued" : { "date-parts" : [ [ "2018" ] ] }, "page" : "10-23", "publisher" : "Elsevier B.V.", "title" : "Global estimates of damaging hail hazard", "translator" : [ { "dropping-particle" : "", "family" : "S1382", "given" : "", "non-dropping-particle" : "", "parse-names" : false, "suffix" : "" } ], "type" : "article-journal", "volume" : "22" }, "uris" : [ "http://www.mendeley.com/documents/?uuid=4137ea89-0549-4975-a86f-7c27f9ffee99" ] } ], "mendeley" : { "formattedCitation" : "(Prein and Holland, 2018)", "manualFormatting" : "Prein and Holland (2018)", "plainTextFormattedCitation" : "(Prein and Holland, 2018)", "previouslyFormattedCitation" : "(Prein and Holland,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rein and Holland (2018)</w:t>
      </w:r>
      <w:r w:rsidRPr="00D424AA">
        <w:rPr>
          <w:rFonts w:cs="Times New Roman"/>
          <w:lang w:val="en-GB"/>
        </w:rPr>
        <w:fldChar w:fldCharType="end"/>
      </w:r>
      <w:r w:rsidRPr="006A2665">
        <w:rPr>
          <w:rFonts w:cs="Times New Roman"/>
          <w:lang w:val="en-GB"/>
        </w:rPr>
        <w:t xml:space="preserve"> estimated the hail hazard from large-scale environmental conditions using a statistical approach and showed increasing trends in the United States, Europe, and Australia. </w:t>
      </w:r>
      <w:r w:rsidRPr="00D424AA">
        <w:rPr>
          <w:rFonts w:cs="Times New Roman"/>
          <w:lang w:val="en-GB"/>
        </w:rPr>
        <w:t xml:space="preserve">However, trends in hail on regional scales are difficult to validate because of an insufficient length of observations and inhomogeneous records </w:t>
      </w:r>
      <w:r w:rsidRPr="00D424AA">
        <w:rPr>
          <w:rFonts w:cs="Times New Roman"/>
          <w:lang w:val="en-GB"/>
        </w:rPr>
        <w:fldChar w:fldCharType="begin" w:fldLock="1"/>
      </w:r>
      <w:r w:rsidR="00FF6231">
        <w:rPr>
          <w:rFonts w:cs="Times New Roman"/>
          <w:lang w:val="en-GB"/>
        </w:rPr>
        <w:instrText>ADDIN CSL_CITATION { "citationItems" : [ { "id" : "ITEM-1", "itemData" : { "DOI" : "10.1093/acrefore/9780190228620.013.62", "ISBN" : "9780190228620", "abstract" : "The response of severe thunderstorms to a changing climate is a rapidly growing area of research. Severe thunderstorms are one of the largest contributors to global losses in excess of USD $10 billion per year in terms of property and agriculture, as well as dozens of fatalities. Phenomena associated with severe thunderstorms such as large hail (greater than 2 cm), damaging winds (greater than 90 kmh\u22121), and tornadoes pose a global threat, and have been documented on every continent except Antarctica. Limitations of observational records for assessing past trends have driven a variety of approaches to not only characterize the past occurrence but provide a baseline against which future projections can be interpreted. These proxy methods have included using environments or conditions favorable to the development of thunderstorms and directly simulating storm updrafts using dynamic downscaling. Both methodologies have demonstrated pronounced changes to the frequency of days producing severe thunderstorms. Major impacts of a strongly warmed climate include a general increase in the length of the season in both the fall and spring associated with increased thermal instability and increased frequency of severe days by the late 21st century. While earlier studies noted changes to vertical wind shear decreasing frequency, recent studies have illustrated that this change appears not to coincide with days which are unstable. Questions remain as to whether the likelihood of storm initiation decreases, whether all storms which now produce severe weather will maintain their physical structure in a warmer world, and how these changes to storm frequency and or intensity may manifest for each of the threats posed by tornadoes, hail, and damaging winds. Expansion of the existing understanding globally is identified as an area of needed future research, together with meaningful consideration of both the influence of climate variability and indirect implications of anthropogenic modification of the physical environment.", "author" : [ { "dropping-particle" : "", "family" : "Allen", "given" : "John T.", "non-dropping-particle" : "", "parse-names" : false, "suffix" : "" } ], "container-title" : "Oxford Research Encyclopedia of Climate Science", "id" : "ITEM-1", "issue" : "July", "issued" : { "date-parts" : [ [ "2018", "7", "30" ] ] }, "page" : "1-65", "publisher" : "Oxford University Press", "publisher-place" : "Oxford, UK", "title" : "Climate Change and Severe Thunderstorms", "translator" : [ { "dropping-particle" : "", "family" : "S2336", "given" : "Rt14", "non-dropping-particle" : "", "parse-names" : false, "suffix" : "" } ], "type" : "chapter", "volume" : "1" }, "uris" : [ "http://www.mendeley.com/documents/?uuid=81d3bb6d-d9d8-4bb9-9a0d-dd6c513b2c5a" ] } ], "mendeley" : { "formattedCitation" : "(Allen, 2018)", "plainTextFormattedCitation" : "(Allen, 2018)", "previouslyFormattedCitation" : "(Alle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len, 2018)</w:t>
      </w:r>
      <w:r w:rsidRPr="00D424AA">
        <w:rPr>
          <w:rFonts w:cs="Times New Roman"/>
          <w:lang w:val="en-GB"/>
        </w:rPr>
        <w:fldChar w:fldCharType="end"/>
      </w:r>
      <w:r w:rsidRPr="00841A35">
        <w:rPr>
          <w:rFonts w:cs="Times New Roman"/>
          <w:lang w:val="en-GB"/>
        </w:rPr>
        <w:t>. The high spatial variability of hail suggests it is reasonable that there would be local signals of both positive and negative trends</w:t>
      </w:r>
      <w:r w:rsidRPr="00D424AA">
        <w:rPr>
          <w:rFonts w:cs="Times New Roman"/>
          <w:lang w:val="en-GB"/>
        </w:rPr>
        <w:t xml:space="preserve"> and the trends that are occurring in hail globally are uncertain. In China, the total number of days that have either a thunderstorm or hail have decreased by about 50% from 1961 to 2010, and the reduction in these severe weather occurrences correlates strongly with the weakening of the East Asian summer monsoon </w:t>
      </w:r>
      <w:commentRangeStart w:id="2753"/>
      <w:r w:rsidRPr="00D424AA">
        <w:rPr>
          <w:rFonts w:cs="Times New Roman"/>
          <w:lang w:val="en-GB"/>
        </w:rPr>
        <w:fldChar w:fldCharType="begin" w:fldLock="1"/>
      </w:r>
      <w:ins w:id="2754" w:author="Robin Matthews" w:date="2021-07-14T10:23:00Z">
        <w:r w:rsidR="00835732">
          <w:rPr>
            <w:rFonts w:cs="Times New Roman"/>
            <w:lang w:val="en-GB"/>
          </w:rPr>
          <w:instrText>ADDIN CSL_CITATION { "citationItems" : [ { "id" : "ITEM-1", "itemData" : { "DOI" : "10.1038/srep42310", "ISSN" : "2045-2322", "abstract" : "Understanding the trend of localized severe weather under the changing climate is of great significance but remains challenging which is at least partially due to the lack of persistent and homogeneous severe weather observations at climate scales while the detailed physical processes of severe weather cannot be resolved in global climate models. Based on continuous and coherent severe weather reports from over 500 manned stations, for the first time, this study shows a significant decreasing trend in severe weather occurrence across China during the past five decades. The total number of severe weather days that have either thunderstorm, hail and/or damaging wind decrease about 50% from 1961 to 2010. It is further shown that the reduction in severe weather occurrences correlates strongly with the weakening of East Asian summer monsoon which is the primary source of moisture and dynamic forcing conducive for warm-season severe weather over China.", "author" : [ { "dropping-particle" : "", "family" : "Zhang", "given" : "Qinghong", "non-dropping-particle" : "", "parse-names" : false, "suffix" : "" }, { "dropping-particle" : "", "family" : "Ni", "given" : "Xiang", "non-dropping-particle" : "", "parse-names" : false, "suffix" : "" }, { "dropping-particle" : "", "family" : "Zhang", "given" : "Fuqing", "non-dropping-particle" : "", "parse-names" : false, "suffix" : "" } ], "container-title" : "Scientific Reports", "id" : "ITEM-1", "issue" : "1", "issued" : { "date-parts" : [ [ "2017" ] ] }, "page" : "42310", "title" : "Decreasing trend in severe weather occurrence over China during the past 50 years", "translator" : [ { "dropping-particle" : "", "family" : "S2830", "given" : "", "non-dropping-particle" : "", "parse-names" : false, "suffix" : "" } ], "type" : "article-journal", "volume" : "7" }, "uris" : [ "http://www.mendeley.com/documents/?uuid=edaf21a4-55b5-4fef-b91f-0e4fbdceff72" ] } ], "mendeley" : { "formattedCitation" : "(Zhang et al., 2017b)", "manualFormatting" : "(Q. Zhang et al., 2017)", "plainTextFormattedCitation" : "(Zhang et al., 2017b)", "previouslyFormattedCitation" : "(Zhang et al., 2017b)" }, "properties" : { "noteIndex" : 0 }, "schema" : "https://github.com/citation-style-language/schema/raw/master/csl-citation.json" }</w:instrText>
        </w:r>
      </w:ins>
      <w:del w:id="2755" w:author="Robin Matthews" w:date="2021-07-14T10:23:00Z">
        <w:r w:rsidR="00FF6231" w:rsidDel="00835732">
          <w:rPr>
            <w:rFonts w:cs="Times New Roman"/>
            <w:lang w:val="en-GB"/>
          </w:rPr>
          <w:delInstrText>ADDIN CSL_CITATION { "citationItems" : [ { "id" : "ITEM-1", "itemData" : { "DOI" : "10.1038/srep42310", "ISSN" : "2045-2322", "abstract" : "Understanding the trend of localized severe weather under the changing climate is of great significance but remains challenging which is at least partially due to the lack of persistent and homogeneous severe weather observations at climate scales while the detailed physical processes of severe weather cannot be resolved in global climate models. Based on continuous and coherent severe weather reports from over 500 manned stations, for the first time, this study shows a significant decreasing trend in severe weather occurrence across China during the past five decades. The total number of severe weather days that have either thunderstorm, hail and/or damaging wind decrease about 50% from 1961 to 2010. It is further shown that the reduction in severe weather occurrences correlates strongly with the weakening of East Asian summer monsoon which is the primary source of moisture and dynamic forcing conducive for warm-season severe weather over China.", "author" : [ { "dropping-particle" : "", "family" : "Zhang", "given" : "Qinghong", "non-dropping-particle" : "", "parse-names" : false, "suffix" : "" }, { "dropping-particle" : "", "family" : "Ni", "given" : "Xiang", "non-dropping-particle" : "", "parse-names" : false, "suffix" : "" }, { "dropping-particle" : "", "family" : "Zhang", "given" : "Fuqing", "non-dropping-particle" : "", "parse-names" : false, "suffix" : "" } ], "container-title" : "Scientific Reports", "id" : "ITEM-1", "issue" : "1", "issued" : { "date-parts" : [ [ "2017" ] ] }, "page" : "42310", "title" : "Decreasing trend in severe weather occurrence over China during the past 50 years", "translator" : [ { "dropping-particle" : "", "family" : "S2830", "given" : "", "non-dropping-particle" : "", "parse-names" : false, "suffix" : "" } ], "type" : "article-journal", "volume" : "7" }, "uris" : [ "http://www.mendeley.com/documents/?uuid=edaf21a4-55b5-4fef-b91f-0e4fbdceff72" ] } ], "mendeley" : { "formattedCitation" : "(Zhang et al., 2017b)", "plainTextFormattedCitation" : "(Zhang et al., 2017b)", "previouslyFormattedCitation" : "(Zhang et al., 2017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756" w:author="Robin Matthews" w:date="2021-07-14T10:23:00Z">
        <w:r w:rsidR="00835732">
          <w:rPr>
            <w:rFonts w:cs="Times New Roman"/>
            <w:noProof/>
            <w:lang w:val="en-GB"/>
          </w:rPr>
          <w:t xml:space="preserve">Q. </w:t>
        </w:r>
      </w:ins>
      <w:r w:rsidR="00A26296">
        <w:rPr>
          <w:rFonts w:cs="Times New Roman"/>
          <w:noProof/>
          <w:lang w:val="en-GB"/>
        </w:rPr>
        <w:t>Zhang et al., 2017</w:t>
      </w:r>
      <w:del w:id="2757" w:author="Robin Matthews" w:date="2021-07-14T10:23:00Z">
        <w:r w:rsidR="00A26296" w:rsidDel="00835732">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753"/>
      <w:r w:rsidR="00A26296">
        <w:rPr>
          <w:rStyle w:val="Marquedecommentaire"/>
        </w:rPr>
        <w:commentReference w:id="2753"/>
      </w:r>
      <w:r w:rsidRPr="00841A35">
        <w:rPr>
          <w:rFonts w:cs="Times New Roman"/>
          <w:lang w:val="en-GB"/>
        </w:rPr>
        <w:t>. More regional aspects of severe convective storms are detailed in Chapter 12.</w:t>
      </w:r>
    </w:p>
    <w:p w14:paraId="1828C2B3" w14:textId="77777777" w:rsidR="007A1008" w:rsidRPr="00D424AA" w:rsidRDefault="007A1008" w:rsidP="00D424AA">
      <w:pPr>
        <w:rPr>
          <w:rFonts w:cs="Times New Roman"/>
          <w:lang w:val="en-GB"/>
        </w:rPr>
      </w:pPr>
    </w:p>
    <w:p w14:paraId="6EC2049F" w14:textId="5CE62296" w:rsidR="007A1008" w:rsidRPr="00D506A9" w:rsidRDefault="007A1008" w:rsidP="00D424AA">
      <w:pPr>
        <w:rPr>
          <w:rFonts w:cs="Times New Roman"/>
          <w:bCs/>
          <w:lang w:val="en-GB"/>
        </w:rPr>
      </w:pPr>
      <w:r w:rsidRPr="00D506A9">
        <w:rPr>
          <w:rFonts w:cs="Times New Roman"/>
          <w:bCs/>
          <w:lang w:val="en-GB"/>
        </w:rPr>
        <w:t xml:space="preserve">In summary, because the definition of severe convective storms varies depending on the literature and the region, it is not straightforward to make a synthesizing view of observed trends in severe convective storms in different regions. In particular, observational trends in tornadoes, hail, and lightning associated with severe convective storms are not robustly detected due to insufficient coverage of the long-term observations. There is </w:t>
      </w:r>
      <w:r w:rsidRPr="00D506A9">
        <w:rPr>
          <w:rFonts w:cs="Times New Roman"/>
          <w:bCs/>
          <w:i/>
          <w:iCs/>
          <w:lang w:val="en-GB"/>
        </w:rPr>
        <w:t>medium confidence</w:t>
      </w:r>
      <w:r w:rsidRPr="00D506A9">
        <w:rPr>
          <w:rFonts w:cs="Times New Roman"/>
          <w:bCs/>
          <w:lang w:val="en-GB"/>
        </w:rPr>
        <w:t xml:space="preserve"> that the mean annual number of tornadoes in the United States has remained relatively constant, but their variability of occurrence has increased since the 1970s, particularly over the 2000s, with a decrease in the number of days per year and an increase in the number of tornadoes on these days</w:t>
      </w:r>
      <w:r w:rsidR="007B0074" w:rsidRPr="00D506A9">
        <w:rPr>
          <w:rFonts w:cs="Times New Roman"/>
          <w:bCs/>
          <w:lang w:val="en-GB"/>
        </w:rPr>
        <w:t xml:space="preserve"> (</w:t>
      </w:r>
      <w:r w:rsidR="007B0074" w:rsidRPr="00D506A9">
        <w:rPr>
          <w:rFonts w:cs="Times New Roman"/>
          <w:bCs/>
          <w:i/>
          <w:iCs/>
          <w:lang w:val="en-GB"/>
        </w:rPr>
        <w:t>high confidence</w:t>
      </w:r>
      <w:r w:rsidR="007B0074" w:rsidRPr="00D506A9">
        <w:rPr>
          <w:rFonts w:cs="Times New Roman"/>
          <w:bCs/>
          <w:lang w:val="en-GB"/>
        </w:rPr>
        <w:t>)</w:t>
      </w:r>
      <w:r w:rsidRPr="00D506A9">
        <w:rPr>
          <w:rFonts w:cs="Times New Roman"/>
          <w:bCs/>
          <w:lang w:val="en-GB"/>
        </w:rPr>
        <w:t xml:space="preserve">. Detected tornadoes have also increased in Europe, but the trend depends on the density of observations. </w:t>
      </w:r>
    </w:p>
    <w:p w14:paraId="24383F6D" w14:textId="77777777" w:rsidR="007A1008" w:rsidRPr="00D424AA" w:rsidRDefault="007A1008" w:rsidP="00D424AA">
      <w:pPr>
        <w:rPr>
          <w:rFonts w:cs="Times New Roman"/>
          <w:lang w:val="en-GB"/>
        </w:rPr>
      </w:pPr>
    </w:p>
    <w:p w14:paraId="1CE5EF39" w14:textId="77777777" w:rsidR="007A1008" w:rsidRPr="00D424AA" w:rsidRDefault="007A1008" w:rsidP="00D424AA">
      <w:pPr>
        <w:rPr>
          <w:rFonts w:cs="Times New Roman"/>
          <w:lang w:val="en-GB"/>
        </w:rPr>
      </w:pPr>
    </w:p>
    <w:p w14:paraId="3C172125" w14:textId="77777777" w:rsidR="007A1008" w:rsidRPr="00D424AA" w:rsidRDefault="007A1008" w:rsidP="00D424AA">
      <w:pPr>
        <w:pStyle w:val="AR6Chap11Level311111"/>
        <w:rPr>
          <w:rFonts w:cs="Times New Roman"/>
          <w:lang w:val="en-GB"/>
        </w:rPr>
      </w:pPr>
      <w:bookmarkStart w:id="2758" w:name="_Toc6904570"/>
      <w:bookmarkStart w:id="2759" w:name="_Toc25583712"/>
      <w:bookmarkStart w:id="2760" w:name="_Toc57192472"/>
      <w:bookmarkStart w:id="2761" w:name="_Toc70703054"/>
      <w:r w:rsidRPr="00D424AA">
        <w:rPr>
          <w:rFonts w:cs="Times New Roman"/>
          <w:lang w:val="en-GB"/>
        </w:rPr>
        <w:t>Model evaluation</w:t>
      </w:r>
      <w:bookmarkEnd w:id="2758"/>
      <w:bookmarkEnd w:id="2759"/>
      <w:bookmarkEnd w:id="2760"/>
      <w:bookmarkEnd w:id="2761"/>
    </w:p>
    <w:p w14:paraId="5E5F4E33" w14:textId="77777777" w:rsidR="007A1008" w:rsidRPr="00D424AA" w:rsidRDefault="007A1008" w:rsidP="00D424AA">
      <w:pPr>
        <w:rPr>
          <w:rFonts w:cs="Times New Roman"/>
          <w:lang w:val="en-GB"/>
        </w:rPr>
      </w:pPr>
    </w:p>
    <w:p w14:paraId="0947D87E" w14:textId="1C7AF684" w:rsidR="007A1008" w:rsidRPr="00D424AA" w:rsidRDefault="007A1008" w:rsidP="00D424AA">
      <w:pPr>
        <w:rPr>
          <w:rFonts w:cs="Times New Roman"/>
          <w:lang w:val="en-GB"/>
        </w:rPr>
      </w:pPr>
      <w:r w:rsidRPr="00D424AA">
        <w:rPr>
          <w:rFonts w:cs="Times New Roman"/>
          <w:lang w:val="en-GB"/>
        </w:rPr>
        <w:t xml:space="preserve">The explicit representation of severe convective storms requires non-hydrostatic models with horizontal grid spacings below 5 km, denoted as convection-permitting models or storm-resolving models (Section 10.3.1). Convection-permitting models are becoming available to run over a wide domain, such as a continental scale or even over the global area, and show realistic climatological characteristics of MCSs </w:t>
      </w:r>
      <w:r w:rsidRPr="00D424AA">
        <w:rPr>
          <w:rFonts w:cs="Times New Roman"/>
          <w:lang w:val="en-GB"/>
        </w:rPr>
        <w:fldChar w:fldCharType="begin" w:fldLock="1"/>
      </w:r>
      <w:r w:rsidR="007D2D56">
        <w:rPr>
          <w:rFonts w:cs="Times New Roman"/>
          <w:lang w:val="en-GB"/>
        </w:rPr>
        <w:instrText>ADDIN CSL_CITATION { "citationItems" : [ { "id" : "ITEM-1", "itemData" : { "DOI" : "10.1002/2014RG000475", "ISBN" : "1944-9208", "ISSN" : "19449208", "PMID" : "27478878", "abstract" : "Regional climate modeling using convection-permitting models (CPMs; horizontal grid spacing 10\u2009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non-dropping-particle" : "Van", "parse-names" : false, "suffix" : "" }, { "dropping-particle" : "", "family" : "Leung", "given" : "Ruby", "non-dropping-particle" : "", "parse-names" : false, "suffix" : "" } ], "container-title" : "Reviews of Geophysics", "id" : "ITEM-1", "issue" : "2", "issued" : { "date-parts" : [ [ "2015" ] ] }, "page" : "323-361", "title" : "A review on regional convection-permitting climate modeling: Demonstrations, prospects, and challenges", "translator" : [ { "dropping-particle" : "", "family" : "S498", "given" : "", "non-dropping-particle" : "", "parse-names" : false, "suffix" : "" } ], "type" : "article-journal", "volume" : "53" }, "uris" : [ "http://www.mendeley.com/documents/?uuid=79f4fa4b-ac83-4066-a34b-2fa41cfd21ec" ] }, { "id" : "ITEM-2", "itemData" : { "DOI" : "10.1007/s40641-019-00131-0", "ISBN" : "8147136439", "author" : [ { "dropping-particle" : "", "family" : "Satoh", "given" : "Masaki", "non-dropping-particle" : "", "parse-names" : false, "suffix" : "" }, { "dropping-particle" : "", "family" : "Stevens", "given" : "Bjorn", "non-dropping-particle" : "", "parse-names" : false, "suffix" : "" }, { "dropping-particle" : "", "family" : "Judt", "given" : "Falko", "non-dropping-particle" : "", "parse-names" : false, "suffix" : "" }, { "dropping-particle" : "", "family" : "Khairoutdinov", "given" : "Marat", "non-dropping-particle" : "", "parse-names" : false, "suffix" : "" }, { "dropping-particle" : "", "family" : "Lin", "given" : "Shian-jiann", "non-dropping-particle" : "", "parse-names" : false, "suffix" : "" }, { "dropping-particle" : "", "family" : "Putman", "given" : "William M", "non-dropping-particle" : "", "parse-names" : false, "suffix" : "" } ], "container-title" : "Current Climate Change Reports", "id" : "ITEM-2", "issued" : { "date-parts" : [ [ "2019" ] ] }, "title" : "Global Cloud-Resolving Models", "translator" : [ { "dropping-particle" : "", "family" : "S1374", "given" : "", "non-dropping-particle" : "", "parse-names" : false, "suffix" : "" } ], "type" : "article-journal" }, "uris" : [ "http://www.mendeley.com/documents/?uuid=6c72703c-09ec-4330-aa1a-15731b1898d4" ] }, { "id" : "ITEM-3", "itemData" : { "DOI" : "10.1080/16000870.2017.1373578", "ISSN" : "1600-0870", "abstract" : "A cloud-resolving model (CRM) allows performing numerical simulations of convective clouds, such as shallow cumulus and stratocumulus, or storms and squall-lines with a resolution on the order of a few tens of metres to a few kilometres over a limited-area 4D (time and space) domain. The development of such models over the past decades is reviewed and their specific features are presented. The latter include a non-hydrostatic dynamic and parameterizations of sub-grid turbulence, microphysical and radiative processes. The capabilities of such models are discussed based on comparisons with observations and model-intercomparison studies. CRMs are used in a variety of ways, from the exploration of cloud phenomenology and process-understanding studies to the development of algorithms for satellite products, as well as to address climate issues and to develop convective and cloud parametrizations for large-scale weather and climate models. A few results illustrating this wide utilization are presented. The continuous increase of computer power induces rapid changes in modelling perspectives and therefore, influences the developments and applications of CRMs. This is discussed together with emerging scientific questions which will further benefit from CRM simulations.", "author" : [ { "dropping-particle" : "", "family" : "Guichard", "given" : "Fran\u00e7oise", "non-dropping-particle" : "", "parse-names" : false, "suffix" : "" }, { "dropping-particle" : "", "family" : "Couvreux", "given" : "Fleur", "non-dropping-particle" : "", "parse-names" : false, "suffix" : "" } ], "container-title" : "Tellus A: Dynamic Meteorology and Oceanography", "id" : "ITEM-3", "issue" : "1", "issued" : { "date-parts" : [ [ "2017", "1", "1" ] ] }, "page" : "1373578", "publisher" : "Taylor &amp; Francis", "title" : "A short review of numerical cloud-resolving models", "translator" : [ { "dropping-particle" : "", "family" : "S2834", "given" : "", "non-dropping-particle" : "", "parse-names" : false, "suffix" : "" } ], "type" : "article-journal", "volume" : "69" }, "uris" : [ "http://www.mendeley.com/documents/?uuid=548708f5-2723-4e2c-9123-e574725462a3" ] } ], "mendeley" : { "formattedCitation" : "(Prein et al., 2015; Guichard and Couvreux, 2017; Satoh et al., 2019)", "plainTextFormattedCitation" : "(Prein et al., 2015; Guichard and Couvreux, 2017; Satoh et al., 2019)", "previouslyFormattedCitation" : "(Prein et al., 2015; Guichard and Couvreux, 2017; Satoh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rein et al., 2015; Guichard and Couvreux, 2017; Satoh et al., 2019)</w:t>
      </w:r>
      <w:r w:rsidRPr="00D424AA">
        <w:rPr>
          <w:rFonts w:cs="Times New Roman"/>
          <w:lang w:val="en-GB"/>
        </w:rPr>
        <w:fldChar w:fldCharType="end"/>
      </w:r>
      <w:r w:rsidRPr="00841A35">
        <w:rPr>
          <w:rFonts w:cs="Times New Roman"/>
          <w:lang w:val="en-GB"/>
        </w:rPr>
        <w:t xml:space="preserve">. </w:t>
      </w:r>
      <w:r w:rsidRPr="00D424AA" w:rsidDel="00841FDB">
        <w:rPr>
          <w:rFonts w:cs="Times New Roman"/>
          <w:lang w:val="en-GB"/>
        </w:rPr>
        <w:t>Such high</w:t>
      </w:r>
      <w:r w:rsidRPr="00D424AA">
        <w:rPr>
          <w:rFonts w:cs="Times New Roman"/>
          <w:lang w:val="en-GB"/>
        </w:rPr>
        <w:t>-</w:t>
      </w:r>
      <w:r w:rsidRPr="00D424AA" w:rsidDel="00841FDB">
        <w:rPr>
          <w:rFonts w:cs="Times New Roman"/>
          <w:lang w:val="en-GB"/>
        </w:rPr>
        <w:t>resolution simulations are computational</w:t>
      </w:r>
      <w:r w:rsidRPr="00D424AA">
        <w:rPr>
          <w:rFonts w:cs="Times New Roman"/>
          <w:lang w:val="en-GB"/>
        </w:rPr>
        <w:t>l</w:t>
      </w:r>
      <w:r w:rsidRPr="00D424AA" w:rsidDel="00841FDB">
        <w:rPr>
          <w:rFonts w:cs="Times New Roman"/>
          <w:lang w:val="en-GB"/>
        </w:rPr>
        <w:t xml:space="preserve">y too expensive to perform at the </w:t>
      </w:r>
      <w:r w:rsidRPr="00D424AA">
        <w:rPr>
          <w:rFonts w:cs="Times New Roman"/>
          <w:lang w:val="en-GB"/>
        </w:rPr>
        <w:t xml:space="preserve">larger domain </w:t>
      </w:r>
      <w:r w:rsidRPr="00D424AA" w:rsidDel="00841FDB">
        <w:rPr>
          <w:rFonts w:cs="Times New Roman"/>
          <w:lang w:val="en-GB"/>
        </w:rPr>
        <w:t xml:space="preserve">and for long periods and alternative methods </w:t>
      </w:r>
      <w:r w:rsidRPr="00D424AA">
        <w:rPr>
          <w:rFonts w:cs="Times New Roman"/>
          <w:lang w:val="en-GB"/>
        </w:rPr>
        <w:t xml:space="preserve">by using an RCM with dynamical downscaling </w:t>
      </w:r>
      <w:r w:rsidRPr="00D424AA" w:rsidDel="00841FDB">
        <w:rPr>
          <w:rFonts w:cs="Times New Roman"/>
          <w:lang w:val="en-GB"/>
        </w:rPr>
        <w:t>are generally used</w:t>
      </w:r>
      <w:r w:rsidRPr="00D424AA">
        <w:rPr>
          <w:rFonts w:cs="Times New Roman"/>
          <w:lang w:val="en-GB"/>
        </w:rPr>
        <w:t xml:space="preserve"> (Section 10.3.1)</w:t>
      </w:r>
      <w:r w:rsidRPr="00D424AA" w:rsidDel="00841FDB">
        <w:rPr>
          <w:rFonts w:cs="Times New Roman"/>
          <w:lang w:val="en-GB"/>
        </w:rPr>
        <w:t xml:space="preserve">. </w:t>
      </w:r>
      <w:r w:rsidRPr="00D424AA">
        <w:rPr>
          <w:rFonts w:cs="Times New Roman"/>
          <w:lang w:val="en-GB"/>
        </w:rPr>
        <w:t xml:space="preserve">Convection-permitting models are used as the flagship project of CORDEX to particularly study projections of thunderstorms (Section 10.3.3). Simulations of North American MCSs by a convection-permitting model conducted by </w:t>
      </w:r>
      <w:r w:rsidRPr="00D424AA">
        <w:rPr>
          <w:rFonts w:cs="Times New Roman"/>
          <w:lang w:val="en-GB"/>
        </w:rPr>
        <w:fldChar w:fldCharType="begin" w:fldLock="1"/>
      </w:r>
      <w:r w:rsidR="00FF6231">
        <w:rPr>
          <w:rFonts w:cs="Times New Roman"/>
          <w:lang w:val="en-GB"/>
        </w:rPr>
        <w:instrText>ADDIN CSL_CITATION { "citationItems" : [ { "id" : "ITEM-1", "itemData" : { "DOI" : "10.1007/s00382-017-3993-2", "ISBN" : "0038201739", "ISSN" : "14320894", "abstract" : "Deep convection is a key process in the climate system and the main source of precipitation in the tropics, subtropics, and mid-latitudes during summer. Furthermore, it is related to high impact weather causing floods, hail, tornadoes, landslides, and other hazards. State-of-the-art climate models have to parameterize deep convection due to their coarse grid spacing. These parameterizations are a major source of uncertainty and long-standing model biases. We present a North American scale convection-permitting climate simulation that is able to explicitly simulate deep convection due to its 4-km grid spacing. We apply a feature-tracking algorithm to detect hourly precipitation from Mesoscale Convective Systems (MCSs) in the model and compare it with radar-based precipitation estimates east of the US Continental Divide. The simulation is able to capture the main characteristics of the observed MCSs such as their size, precipitation rate, propagation speed, and lifetime within observational uncertainties. In particular, the model is able to produce realistically propagating MCSs, which was a long-standing challenge in climate modeling. However, the MCS frequency is significantly underestimated in the central US during late summer. We discuss the origin of this frequency biases and suggest strategies for model improvements.", "author" : [ { "dropping-particle" : "", "family" : "Prein", "given" : "Andreas F", "non-dropping-particle" : "", "parse-names" : false, "suffix" : "" }, { "dropping-particle" : "", "family" : "Liu", "given" : "Changhai", "non-dropping-particle" : "", "parse-names" : false, "suffix" : "" }, { "dropping-particle" : "", "family" : "Ikeda", "given" : "Kyoko", "non-dropping-particle" : "", "parse-names" : false, "suffix" : "" }, { "dropping-particle" : "", "family" : "Bullock", "given" : "Randy", "non-dropping-particle" : "", "parse-names" : false, "suffix" : "" }, { "dropping-particle" : "", "family" : "Rasmussen", "given" : "Roy M", "non-dropping-particle" : "", "parse-names" : false, "suffix" : "" }, { "dropping-particle" : "", "family" : "Holland", "given" : "Greg J", "non-dropping-particle" : "", "parse-names" : false, "suffix" : "" }, { "dropping-particle" : "", "family" : "Clark", "given" : "Martyn", "non-dropping-particle" : "", "parse-names" : false, "suffix" : "" } ], "container-title" : "Climate Dynamics", "id" : "ITEM-1", "issue" : "0", "issued" : { "date-parts" : [ [ "2017" ] ] }, "page" : "1-16", "publisher" : "Springer Berlin Heidelberg", "title" : "Simulating North American mesoscale convective systems with a convection-permitting climate model", "translator" : [ { "dropping-particle" : "", "family" : "S588", "given" : "", "non-dropping-particle" : "", "parse-names" : false, "suffix" : "" } ], "type" : "article-journal", "volume" : "0" }, "uris" : [ "http://www.mendeley.com/documents/?uuid=f2f6309d-0c14-41c6-a4b3-64b69069d952" ] } ], "mendeley" : { "formattedCitation" : "(Prein et al., 2017a)", "manualFormatting" : "Prein et al. (2017a)", "plainTextFormattedCitation" : "(Prein et al., 2017a)", "previouslyFormattedCitation" : "(Prein et al., 2017a)"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rein et al. (2017a)</w:t>
      </w:r>
      <w:r w:rsidRPr="00D424AA">
        <w:rPr>
          <w:rFonts w:cs="Times New Roman"/>
          <w:lang w:val="en-GB"/>
        </w:rPr>
        <w:fldChar w:fldCharType="end"/>
      </w:r>
      <w:r w:rsidRPr="00841A35">
        <w:rPr>
          <w:rFonts w:cs="Times New Roman"/>
          <w:lang w:val="en-GB"/>
        </w:rPr>
        <w:t xml:space="preserve"> were able to capture the main characteristics of the observed MCSs, such as their size, precipitation rate, propagation speed, and lifetime.</w:t>
      </w:r>
      <w:r w:rsidRPr="00D424AA" w:rsidDel="00133F84">
        <w:rPr>
          <w:rFonts w:cs="Times New Roman"/>
          <w:lang w:val="en-GB"/>
        </w:rPr>
        <w:t xml:space="preserve"> </w:t>
      </w:r>
      <w:r w:rsidRPr="00D424AA">
        <w:rPr>
          <w:rFonts w:cs="Times New Roman"/>
          <w:lang w:val="en-GB"/>
        </w:rPr>
        <w:t xml:space="preserve">Cloud-permitting model simulations in Europe also showed sub-daily precipitation realistically </w:t>
      </w:r>
      <w:r w:rsidRPr="00D424AA">
        <w:rPr>
          <w:rFonts w:cs="Times New Roman"/>
          <w:lang w:val="en-GB"/>
        </w:rPr>
        <w:fldChar w:fldCharType="begin" w:fldLock="1"/>
      </w:r>
      <w:r w:rsidR="007D2D56">
        <w:rPr>
          <w:rFonts w:cs="Times New Roman"/>
          <w:lang w:val="en-GB"/>
        </w:rPr>
        <w:instrText>ADDIN CSL_CITATION { "citationItems" : [ { "id" : "ITEM-1", "itemData" : { "DOI" : "10.1038/nclimate2258", "ISBN" : "1758-6798", "ISSN" : "17586798", "abstract" : "The intensification of precipitation extremes with climate change1 is of key importance to society as a result of the large impact through flooding. Observations show that heavy rainfall is increasing on daily timescales in many regions2 , but how changes will manifest themselves on sub-daily timescales remains highly uncertain. Here we perform the first climate change experiments with a very high resolution (1.5km grid spacing) model more typically used for weather forecasting, in this instance for a region of the UK. The model simulates realistic hourly rainfall characteristics, including extremes3,4 , unlike coarser resolution climate models5,6 , giving us confidence in its ability to project future changes at this timescale.We find the 1.5km model shows increases in hourly rainfall intensities in winter, consistent with projections from a coarser 12km resolution model and previous studies at the daily timescale7 . However, the 1.5km model also shows a future intensification of short-duration rain in summer, with significantly more events exceeding the high thresholds indicative of serious flash flooding.We conclude that accurate representation of the local storm dynamics is an essential requirement for predicting changes to convective extremes; when included we find for the model here that summer downpours intensify with warming. Few", "author" : [ { "dropping-particle" : "", "family" : "Kendon", "given" : "Elizabeth J.",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Senior", "given" : "Catherine A.", "non-dropping-particle" : "", "parse-names" : false, "suffix" : "" } ], "container-title" : "Nature Climate Change", "id" : "ITEM-1", "issue" : "7", "issued" : { "date-parts" : [ [ "2014" ] ] }, "page" : "570-576", "title" : "Heavier summer downpours with climate change revealed by weather forecast resolution model", "translator" : [ { "dropping-particle" : "", "family" : "S1632", "given" : "", "non-dropping-particle" : "", "parse-names" : false, "suffix" : "" } ], "type" : "article-journal", "volume" : "4" }, "uris" : [ "http://www.mendeley.com/documents/?uuid=b1c9e4bb-1e82-4c65-a113-92440754df70" ] }, { "id" : "ITEM-2", "itemData" : { "DOI" : "10.1002/2014JD021478", "ISBN" : "2169897X", "ISSN" : "2169897X", "abstract" : "The uncertainties in current global and regional climate model integrations are partly related to the representation of clouds, moist convection, and complex topography, thus motivating the use of convection-resolving models. On climate time scales, convection-resolving methods have been used for process studies, but application to long-term scenario simulations has been very limited. Here we present a convection-resolving simulation for a 10 yearlong period (1998-2007) integrated with the Consortium for Small-Scale Modeling in Climate Mode model. Two one-way nested grids are used with horizontal resolutions of 2.2 km for a convection-resolving model (CRM2) on an extended Alpine domain (1100 km * 1100 km) and 12 km for a convection-parametrizing model (CPM12) covering Europe. CPM12 is driven by lateral boundary conditions from the ERA-Interim reanalysis. Validation is conducted against high-resolution surface data. The CRM2 model strongly improves the simulation of the diurnal cycles of precipitation and temperature, despite an enhanced warm bias and a tendency for the overestimation of precipitation over the Alps. The CPM12 model has a poor diurnal cycle associated with the use of parameterized convection. The assessment of extreme precipitation events reveals that both models adequately represent the frequency-intensity distributions for daylong events in summer, but large differences occur for hourly precipitation. The CPM12 model underestimates the frequency of heavy hourly events, while CRM2 shows good agreement with observations in the summer season. We also present results on the scaling of precipitation extremes with local daily mean temperatures. In accordance with observations, CRM2 exhibits adiabatic scaling for intermediate hourly events (90th percentile) and superadiabatic scaling for extreme hourly events (99th and 99.9th percentiles) during the summer season. The CPM12 model partly reproduces this scaling as well. The excellent performance of CRM2 in representing hourly precipitation events in terms of intensity and scaling is highly encouraging, as this addresses a previously untested (and untuned) model capability.",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Journal of Geophysical Research: Atmospheres", "id" : "ITEM-2", "issue" : "13", "issued" : { "date-parts" : [ [ "2014", "7", "16" ] ] }, "page" : "7889-7907", "title" : "Evaluation of the convection-resolving regional climate modeling approach in decade-long simulations", "translator" : [ { "dropping-particle" : "", "family" : "S2332", "given" : "", "non-dropping-particle" : "", "parse-names" : false, "suffix" : "" } ], "type" : "article-journal", "volume" : "119" }, "uris" : [ "http://www.mendeley.com/documents/?uuid=092bac6b-13ef-4a6e-afed-7a4dcd6f6b4f" ] } ], "mendeley" : { "formattedCitation" : "(Ban et al., 2014; Kendon et al., 2014)", "plainTextFormattedCitation" : "(Ban et al., 2014; Kendon et al., 2014)", "previouslyFormattedCitation" : "(Ban et al., 2014; Kendon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n et al., 2014; Kendon et al., 2014)</w:t>
      </w:r>
      <w:r w:rsidRPr="00D424AA">
        <w:rPr>
          <w:rFonts w:cs="Times New Roman"/>
          <w:lang w:val="en-GB"/>
        </w:rPr>
        <w:fldChar w:fldCharType="end"/>
      </w:r>
      <w:r w:rsidRPr="00841A35">
        <w:rPr>
          <w:rFonts w:cs="Times New Roman"/>
          <w:lang w:val="en-GB"/>
        </w:rPr>
        <w:t xml:space="preserve">. Evaluation of </w:t>
      </w:r>
      <w:r w:rsidRPr="00D424AA" w:rsidDel="00133F84">
        <w:rPr>
          <w:rFonts w:cs="Times New Roman"/>
          <w:lang w:val="en-GB"/>
        </w:rPr>
        <w:t xml:space="preserve">precipitation conducted using convection-permitting simulations around Japan </w:t>
      </w:r>
      <w:r w:rsidRPr="00D424AA">
        <w:rPr>
          <w:rFonts w:cs="Times New Roman"/>
          <w:lang w:val="en-GB"/>
        </w:rPr>
        <w:t xml:space="preserve">showed that finer resolution improves intense precipitation </w:t>
      </w:r>
      <w:r w:rsidRPr="00D424AA" w:rsidDel="00133F84">
        <w:rPr>
          <w:rFonts w:cs="Times New Roman"/>
          <w:lang w:val="en-GB"/>
        </w:rPr>
        <w:fldChar w:fldCharType="begin" w:fldLock="1"/>
      </w:r>
      <w:r w:rsidR="00FF6231">
        <w:rPr>
          <w:rFonts w:cs="Times New Roman"/>
          <w:lang w:val="en-GB"/>
        </w:rPr>
        <w:instrText>ADDIN CSL_CITATION { "citationItems" : [ { "id" : "ITEM-1", "itemData" : { "DOI" : "10.1007/s00382-016-3172-x", "ISSN" : "0930-7575", "abstract" : "We investigated the performance of a convection-permitting regional climate model with respect to precipitation in the present climate around the southwestern oceanic region of Japan. The effects of explicit representation of convective processes without cumulus parameterization can be properly estimated by using a model domain without complex topography or convoluted coastlines. The amounts of annual and monthly precipitation and the frequencies of daily and hourly precipitation were well reproduced by the convection-permitting model with a 2-km grid spacing, and its performance was better than that of a model with a coarser mesh. In particular, the frequencies of hourly precipitation in the convection-permitting simulation matched the observed frequencies for precipitation intensities below 20 mm h\u22121. Above intensities of 20 mm h\u22121, however, the convection-permitting model tended to overestimate the frequency of hourly precipitation. To explore the mechanism of this overestimation of heavy hourly precipitation, the sensitivity of the frequency distribution of precipitation to the horizontal resolution was tested by changing the horizontal grid spacing of the model from 2 to 4 km and then 1.5 km. The results showed that the overestimation was increased when the horizontal resolution was coarser, owing to spurious grid-scale precipitation, which causes heavy precipitation to be highly concentrated in a single grid. This spurious grid-scale precipitation may be caused by insufficient representation of convective downdrafts in convection-permitting simulations by models with coarser resolutions.", "author" : [ { "dropping-particle" : "", "family" : "Murata", "given" : "Akihiko", "non-dropping-particle" : "", "parse-names" : false, "suffix" : "" }, { "dropping-particle" : "", "family" : "Sasaki", "given" : "Hidetaka", "non-dropping-particle" : "", "parse-names" : false, "suffix" : "" }, { "dropping-particle" : "", "family" : "Kawase", "given" : "Hiroaki", "non-dropping-particle" : "", "parse-names" : false, "suffix" : "" }, { "dropping-particle" : "", "family" : "Nosaka", "given" : "Masaya", "non-dropping-particle" : "", "parse-names" : false, "suffix" : "" } ], "container-title" : "Climate Dynamics", "id" : "ITEM-1", "issue" : "5-6", "issued" : { "date-parts" : [ [ "2017", "3", "23" ] ] }, "page" : "1779-1792", "title" : "Evaluation of precipitation over an oceanic region of Japan in convection-permitting regional climate model simulations", "translator" : [ { "dropping-particle" : "", "family" : "S571", "given" : "", "non-dropping-particle" : "", "parse-names" : false, "suffix" : "" } ], "type" : "article-journal", "volume" : "48" }, "uris" : [ "http://www.mendeley.com/documents/?uuid=3b4f59c8-2fe7-4805-940e-2520d9a42a9a" ] } ], "mendeley" : { "formattedCitation" : "(Murata et al., 2017)", "plainTextFormattedCitation" : "(Murata et al., 2017)", "previouslyFormattedCitation" : "(Murata et al., 2017)" }, "properties" : { "noteIndex" : 0 }, "schema" : "https://github.com/citation-style-language/schema/raw/master/csl-citation.json" }</w:instrText>
      </w:r>
      <w:r w:rsidRPr="00D424AA" w:rsidDel="00133F84">
        <w:rPr>
          <w:rFonts w:cs="Times New Roman"/>
          <w:lang w:val="en-GB"/>
        </w:rPr>
        <w:fldChar w:fldCharType="separate"/>
      </w:r>
      <w:r w:rsidR="00A26296">
        <w:rPr>
          <w:rFonts w:cs="Times New Roman"/>
          <w:noProof/>
          <w:lang w:val="en-GB"/>
        </w:rPr>
        <w:t>(Murata et al., 2017)</w:t>
      </w:r>
      <w:r w:rsidRPr="00D424AA" w:rsidDel="00133F84">
        <w:rPr>
          <w:rFonts w:cs="Times New Roman"/>
          <w:lang w:val="en-GB"/>
        </w:rPr>
        <w:fldChar w:fldCharType="end"/>
      </w:r>
      <w:r w:rsidRPr="00841A35" w:rsidDel="00133F84">
        <w:rPr>
          <w:rFonts w:cs="Times New Roman"/>
          <w:lang w:val="en-GB"/>
        </w:rPr>
        <w:t>.</w:t>
      </w:r>
      <w:r w:rsidRPr="00D424AA">
        <w:rPr>
          <w:rFonts w:cs="Times New Roman"/>
          <w:lang w:val="en-GB"/>
        </w:rPr>
        <w:t xml:space="preserve"> MCSs over Africa simulated using convection-permitting models showed better extreme rainfall </w:t>
      </w:r>
      <w:r w:rsidRPr="00D424AA">
        <w:rPr>
          <w:rFonts w:cs="Times New Roman"/>
          <w:lang w:val="en-GB"/>
        </w:rPr>
        <w:fldChar w:fldCharType="begin" w:fldLock="1"/>
      </w:r>
      <w:r w:rsidR="00FF6231">
        <w:rPr>
          <w:rFonts w:cs="Times New Roman"/>
          <w:lang w:val="en-GB"/>
        </w:rPr>
        <w:instrText>ADDIN CSL_CITATION { "citationItems" : [ { "id" : "ITEM-1", "itemData" : { "DOI" : "10.1038/s41467-019-09776-9", "ISSN" : "2041-1723", "abstract" : "African society is particularly vulnerable to climate change. The representation of convection in climate models has so far restricted our ability to accurately simulate African weather extremes, limiting climate change predictions. Here we show results from climate change experiments with a convection-permitting (4.5 km grid-spacing) model, for the first time over an Africa-wide domain (CP4A). The model realistically captures hourly rainfall characteristics, unlike coarser resolution models. CP4A shows greater future increases in extreme 3-hourly precipitation compared to a convection-parameterised 25 km model (R25). CP4A also shows future increases in dry spell length during the wet season over western and central Africa, weaker or not apparent in R25. These differences relate to the more realistic representation of convection in CP4A, and its response to increasing atmospheric moisture and stability. We conclude that, with the more accurate representation of convection, projected changes in both wet and dry extremes over Africa may be more severe.", "author" : [ { "dropping-particle" : "", "family" : "Kendon", "given" : "Elizabeth J.", "non-dropping-particle" : "", "parse-names" : false, "suffix" : "" }, { "dropping-particle" : "", "family" : "Stratton", "given" : "Rachel A.", "non-dropping-particle" : "", "parse-names" : false, "suffix" : "" }, { "dropping-particle" : "", "family" : "Tucker", "given" : "Simon", "non-dropping-particle" : "", "parse-names" : false, "suffix" : "" }, { "dropping-particle" : "", "family" : "Marsham", "given" : "John H.", "non-dropping-particle" : "", "parse-names" : false, "suffix" : "" }, { "dropping-particle" : "", "family" : "Berthou", "given" : "S\u00e9gol\u00e8ne", "non-dropping-particle" : "", "parse-names" : false, "suffix" : "" }, { "dropping-particle" : "", "family" : "Rowell", "given" : "David P.", "non-dropping-particle" : "", "parse-names" : false, "suffix" : "" }, { "dropping-particle" : "", "family" : "Senior", "given" : "Catherine A.", "non-dropping-particle" : "", "parse-names" : false, "suffix" : "" } ], "container-title" : "Nature Communications", "id" : "ITEM-1", "issue" : "1", "issued" : { "date-parts" : [ [ "2019", "12", "23" ] ] }, "page" : "1794", "title" : "Enhanced future changes in wet and dry extremes over Africa at convection-permitting scale", "translator" : [ { "dropping-particle" : "", "family" : "S2996", "given" : "", "non-dropping-particle" : "", "parse-names" : false, "suffix" : "" } ], "type" : "article-journal", "volume" : "10" }, "uris" : [ "http://www.mendeley.com/documents/?uuid=65668845-837a-4e2f-ae86-2d0eeffb1c60" ] } ], "mendeley" : { "formattedCitation" : "(Kendon et al., 2019)", "plainTextFormattedCitation" : "(Kendon et al., 2019)", "previouslyFormattedCitation" : "(Kend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endon et al., 2019)</w:t>
      </w:r>
      <w:r w:rsidRPr="00D424AA">
        <w:rPr>
          <w:rFonts w:cs="Times New Roman"/>
          <w:lang w:val="en-GB"/>
        </w:rPr>
        <w:fldChar w:fldCharType="end"/>
      </w:r>
      <w:r w:rsidRPr="00841A35">
        <w:rPr>
          <w:rFonts w:cs="Times New Roman"/>
          <w:lang w:val="en-GB"/>
        </w:rPr>
        <w:t xml:space="preserve"> and diurnal cycles and convective rainfall ove</w:t>
      </w:r>
      <w:r w:rsidRPr="00D424AA">
        <w:rPr>
          <w:rFonts w:cs="Times New Roman"/>
          <w:lang w:val="en-GB"/>
        </w:rPr>
        <w:t xml:space="preserve">r land than the coarser-resolution RCMs or GCMs </w:t>
      </w:r>
      <w:r w:rsidRPr="00D424AA">
        <w:rPr>
          <w:rFonts w:cs="Times New Roman"/>
          <w:lang w:val="en-GB"/>
        </w:rPr>
        <w:fldChar w:fldCharType="begin" w:fldLock="1"/>
      </w:r>
      <w:r w:rsidR="00FF6231">
        <w:rPr>
          <w:rFonts w:cs="Times New Roman"/>
          <w:lang w:val="en-GB"/>
        </w:rPr>
        <w:instrText>ADDIN CSL_CITATION { "citationItems" : [ { "id" : "ITEM-1", "itemData" : { "DOI" : "10.1029/2018EA000491", "ISSN" : "2333-5084", "abstract" : "Abstract Convection-permitting models perform better at representing the diurnal cycle and the intermittency of convective rainfall over land than parameterized-convection models. However, most of the previous model assessments have been from an Eulerian point of view, while key impacts of the rainfall depend on a storm-relative perspective of the system lifecycle. Here a storm-tracking algorithm is used to generate storm-centered Lagrangian lifecycle statistics of precipitation over West Africa from regional climate model simulations and observations. Two versions of the Met Office Unified Model with and without convection parameterization at 4-, 12-, and 25-km resolution were analyzed. In both of the parameterized-convection simulations, storm lifetimes are too short compared to observations, and storms have no preferred propagation direction; the diurnal cycle of initiations and dissipations and the spatial distribution of storms are also inaccurate. The storms in the convection-permitting simulations have more realistic diurnal cycles and lifetimes but are not as large as the largest observed storms. The convection-permitting model storms propagate in the correct direction, although not as fast as observed storms, and they have a much improved spatial distribution. The rainfall rate of convection-permitting storms is likely too intense compared to observations. The improved representation of the statistics of organized convective lifecycles shows that convection-permitting models provide better simulation of a number of aspects of high-impact weather, which are critical to climate impacts in this important geographic region, providing the high rainfall rates can be taken into account.", "author" : [ { "dropping-particle" : "", "family" : "Crook", "given" : "Julia", "non-dropping-particle" : "", "parse-names" : false, "suffix" : "" }, { "dropping-particle" : "", "family" : "Klein", "given" : "Cornelia", "non-dropping-particle" : "", "parse-names" : false, "suffix" : "" }, { "dropping-particle" : "", "family" : "Folwell", "given" : "Sonja", "non-dropping-particle" : "", "parse-names" : false, "suffix" : "" }, { "dropping-particle" : "", "family" : "Taylor", "given" : "Christopher M", "non-dropping-particle" : "", "parse-names" : false, "suffix" : "" }, { "dropping-particle" : "", "family" : "Parker", "given" : "Douglas J", "non-dropping-particle" : "", "parse-names" : false, "suffix" : "" }, { "dropping-particle" : "", "family" : "Stratton", "given" : "Rachel", "non-dropping-particle" : "", "parse-names" : false, "suffix" : "" }, { "dropping-particle" : "", "family" : "Stein", "given" : "Thorwald", "non-dropping-particle" : "", "parse-names" : false, "suffix" : "" } ], "container-title" : "Earth and Space Science", "id" : "ITEM-1", "issue" : "5", "issued" : { "date-parts" : [ [ "2019", "5", "1" ] ] }, "note" : "From Duplicate 1 (Assessment of the Representation of West African Storm Lifecycles in Convection-Permitting Simulations - Crook, Julia; Klein, Cornelia; Folwell, Sonja; Taylor, Christopher M; Parker, Douglas J; Stratton, Rachel; Stein, Thorwald)\n\nFrom Duplicate 1 (Assessment of the Representation of West African Storm Lifecycles in Convection-Permitting Simulations - Crook, Julia; Klein, Cornelia; Folwell, Sonja; Taylor, Christopher M; Parker, Douglas J; Stratton, Rachel; Stein, Thorwald)\n\nFrom Duplicate 2 (Assessment of the Representation of West African Storm Lifecycles in Convection-Permitting Simulations - Crook, Julia; Klein, Cornelia; Folwell, Sonja; Taylor, Christopher M; Parker, Douglas J; Stratton, Rachel; Stein, Thorwald)\n\ndoi: 10.1029/2018EA000491\n\nFrom Duplicate 2 (Assessment of the Representation of West African Storm Lifecycles in Convection-Permitting Simulations - Crook, Julia; Klein, Cornelia; Folwell, Sonja; Taylor, Christopher M; Parker, Douglas J; Stratton, Rachel; Stein, Thorwald)\n\ndoi: 10.1029/2018EA000491\n\nFrom Duplicate 2 (Assessment of the Representation of West African Storm Lifecycles in Convection-Permitting Simulations - Crook, Julia; Klein, Cornelia; Folwell, Sonja; Taylor, Christopher M; Parker, Douglas J; Stratton, Rachel; Stein, Thorwald)\n\ndoi: 10.1029/2018EA000491", "page" : "818-835", "publisher" : "John Wiley &amp; Sons, Ltd", "title" : "Assessment of the Representation of West African Storm Lifecycles in Convection-Permitting Simulations", "translator" : [ { "dropping-particle" : "", "family" : "S2436", "given" : "", "non-dropping-particle" : "", "parse-names" : false, "suffix" : "" } ], "type" : "article-journal", "volume" : "6" }, "uris" : [ "http://www.mendeley.com/documents/?uuid=b66bc8e6-e176-4273-a92b-4d13c20f070f" ] }, { "id" : "ITEM-2", "itemData" : { "DOI" : "10.1175/JCLI-D-17-0503.1", "ISSN" : "0894-8755", "abstract" : "AbstractA convection-permitting multiyear regional climate simulation using the Met Office Unified Model has been run for the first time on an Africa-wide domain. The model has been run as part of the Future Climate for Africa (FCFA) Improving Model Processes for African Climate (IMPALA) project, and its configuration, domain, and forcing data are described here in detail. The model [Pan-African Convection-Permitting Regional Climate Simulation with the Met Office UM (CP4-Africa)] uses a 4.5-km horizontal grid spacing at the equator and is run without a convection parameterization, nested within a global atmospheric model driven by observations at the sea surface, which does include a convection scheme. An additional regional simulation, with identical resolution and physical parameterizations to the global model, but with the domain, land surface, and aerosol climatologies of CP4-Africa, has been run to aid in the understanding of the differences between the CP4-Africa and global model, in particular to isolate the impact of the convection parameterization and resolution. The effect of enforcing moisture conservation in CP4-Africa is described and its impact on reducing extreme precipitation values is assessed. Preliminary results from the first five years of the CP4-Africa simulation show substantial improvements in JJA average rainfall compared to the parameterized convection models, with most notably a reduction in the persistent dry bias in West Africa, giving an indication of the benefits to be gained from running a convection-permitting simulation over the whole African continent.", "author" : [ { "dropping-particle" : "", "family" : "Stratton", "given" : "Rachel A", "non-dropping-particle" : "", "parse-names" : false, "suffix" : "" }, { "dropping-particle" : "", "family" : "Senior", "given" : "Catherine A", "non-dropping-particle" : "", "parse-names" : false, "suffix" : "" }, { "dropping-particle" : "", "family" : "Vosper", "given" : "Simon B", "non-dropping-particle" : "", "parse-names" : false, "suffix" : "" }, { "dropping-particle" : "", "family" : "Folwell", "given" : "Sonja S", "non-dropping-particle" : "", "parse-names" : false, "suffix" : "" }, { "dropping-particle" : "", "family" : "Boutle", "given" : "Ian A", "non-dropping-particle" : "", "parse-names" : false, "suffix" : "" }, { "dropping-particle" : "", "family" : "Earnshaw", "given" : "Paul D", "non-dropping-particle" : "", "parse-names" : false, "suffix" : "" }, { "dropping-particle" : "", "family" : "Kendon", "given" : "Elizabeth", "non-dropping-particle" : "", "parse-names" : false, "suffix" : "" }, { "dropping-particle" : "", "family" : "Lock", "given" : "Adrian P", "non-dropping-particle" : "", "parse-names" : false, "suffix" : "" }, { "dropping-particle" : "", "family" : "Malcolm", "given" : "Andrew", "non-dropping-particle" : "", "parse-names" : false, "suffix" : "" }, { "dropping-particle" : "", "family" : "Manners", "given" : "James", "non-dropping-particle" : "", "parse-names" : false, "suffix" : "" }, { "dropping-particle" : "", "family" : "Morcrette", "given" : "Cyril J", "non-dropping-particle" : "", "parse-names" : false, "suffix" : "" }, { "dropping-particle" : "", "family" : "Short", "given" : "Christopher", "non-dropping-particle" : "", "parse-names" : false, "suffix" : "" }, { "dropping-particle" : "", "family" : "Stirling", "given" : "Alison J", "non-dropping-particle" : "", "parse-names" : false, "suffix" : "" }, { "dropping-particle" : "", "family" : "Taylor", "given" : "Christopher M", "non-dropping-particle" : "", "parse-names" : false, "suffix" : "" }, { "dropping-particle" : "", "family" : "Tucker", "given" : "Simon", "non-dropping-particle" : "", "parse-names" : false, "suffix" : "" }, { "dropping-particle" : "", "family" : "Webster", "given" : "Stuart", "non-dropping-particle" : "", "parse-names" : false, "suffix" : "" }, { "dropping-particle" : "", "family" : "Wilkinson", "given" : "Jonathan M", "non-dropping-particle" : "", "parse-names" : false, "suffix" : "" } ], "container-title" : "Journal of Climate", "id" : "ITEM-2", "issue" : "9", "issued" : { "date-parts" : [ [ "2018", "2", "5" ] ] }, "note" : "From Duplicate 1 (A Pan-African Convection-Permitting Regional Climate Simulation with the Met Office Unified Model: CP4-Africa - Stratton, Rachel A; Senior, Catherine A; Vosper, Simon B; Folwell, Sonja S; Boutle, Ian A; Earnshaw, Paul D; Kendon, Elizabeth; Lock, Adrian P; Malcolm, Andrew; Manners, James; Morcrette, Cyril J; Short, Christopher; Stirling, Alison J; Taylor, Christopher M; Tucker, Simon; Webster, Stuart; Wilkinson, Jonathan M)\n\ndoi: 10.1175/JCLI-D-17-0503.1\n\nFrom Duplicate 2 (A Pan-African Convection-Permitting Regional Climate Simulation with the Met Office Unified Model: CP4-Africa - Stratton, Rachel A; Senior, Catherine A; Vosper, Simon B; Folwell, Sonja S; Boutle, Ian A; Earnshaw, Paul D; Kendon, Elizabeth; Lock, Adrian P; Malcolm, Andrew; Manners, James; Morcrette, Cyril J; Short, Christopher; Stirling, Alison J; Taylor, Christopher M; Tucker, Simon; Webster, Stuart; Wilkinson, Jonathan M)\n\nFrom Duplicate 1 (A Pan-African Convection-Permitting Regional Climate Simulation with the Met Office Unified Model: CP4-Africa - Stratton, Rachel A; Senior, Catherine A; Vosper, Simon B; Folwell, Sonja S; Boutle, Ian A; Earnshaw, Paul D; Kendon, Elizabeth; Lock, Adrian P; Malcolm, Andrew; Manners, James; Morcrette, Cyril J; Short, Christopher; Stirling, Alison J; Taylor, Christopher M; Tucker, Simon; Webster, Stuart; Wilkinson, Jonathan M)\n\nFrom Duplicate 2 (A Pan-African Convection-Permitting Regional Climate Simulation with the Met Office Unified Model: CP4-Africa - Stratton, Rachel A; Senior, Catherine A; Vosper, Simon B; Folwell, Sonja S; Boutle, Ian A; Earnshaw, Paul D; Kendon, Elizabeth; Lock, Adrian P; Malcolm, Andrew; Manners, James; Morcrette, Cyril J; Short, Christopher; Stirling, Alison J; Taylor, Christopher M; Tucker, Simon; Webster, Stuart; Wilkinson, Jonathan M)\n\ndoi: 10.1175/JCLI-D-17-0503.1\n\nFrom Duplicate 2 (A Pan-African Convection-Permitting Regional Climate Simulation with the Met Office Unified Model: CP4-Africa - Stratton, Rachel A; Senior, Catherine A; Vosper, Simon B; Folwell, Sonja S; Boutle, Ian A; Earnshaw, Paul D; Kendon, Elizabeth; Lock, Adrian P; Malcolm, Andrew; Manners, James; Morcrette, Cyril J; Short, Christopher; Stirling, Alison J; Taylor, Christopher M; Tucker, Simon; Webster, Stuart; Wilkinson, Jonathan M)\n\ndoi: 10.1175/JCLI-D-17-0503.1", "page" : "3485-3508", "publisher" : "American Meteorological Society", "title" : "A Pan-African Convection-Permitting Regional Climate Simulation with the Met Office Unified Model: CP4-Africa", "translator" : [ { "dropping-particle" : "", "family" : "S2447", "given" : "", "non-dropping-particle" : "", "parse-names" : false, "suffix" : "" } ], "type" : "article-journal", "volume" : "31" }, "uris" : [ "http://www.mendeley.com/documents/?uuid=1d4a3b1f-fd74-4ae5-aaf7-e1e6e8919012" ] } ], "mendeley" : { "formattedCitation" : "(Stratton et al., 2018; Crook et al., 2019)", "plainTextFormattedCitation" : "(Stratton et al., 2018; Crook et al., 2019)", "previouslyFormattedCitation" : "(Stratton et al., 2018; Crook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tratton et al., 2018; Crook et al., 2019)</w:t>
      </w:r>
      <w:r w:rsidRPr="00D424AA">
        <w:rPr>
          <w:rFonts w:cs="Times New Roman"/>
          <w:lang w:val="en-GB"/>
        </w:rPr>
        <w:fldChar w:fldCharType="end"/>
      </w:r>
      <w:r w:rsidRPr="00841A35">
        <w:rPr>
          <w:rFonts w:cs="Times New Roman"/>
          <w:lang w:val="en-GB"/>
        </w:rPr>
        <w:t>.</w:t>
      </w:r>
    </w:p>
    <w:p w14:paraId="244904B6" w14:textId="77777777" w:rsidR="007A1008" w:rsidRPr="00D424AA" w:rsidRDefault="007A1008" w:rsidP="00D424AA">
      <w:pPr>
        <w:rPr>
          <w:rFonts w:cs="Times New Roman"/>
          <w:lang w:val="en-GB"/>
        </w:rPr>
      </w:pPr>
    </w:p>
    <w:p w14:paraId="204670AB" w14:textId="408C93D0" w:rsidR="007A1008" w:rsidRPr="00D424AA" w:rsidRDefault="007A1008" w:rsidP="00D424AA">
      <w:pPr>
        <w:rPr>
          <w:rFonts w:cs="Times New Roman"/>
          <w:lang w:val="en-GB"/>
        </w:rPr>
      </w:pPr>
      <w:r w:rsidRPr="00D424AA">
        <w:rPr>
          <w:rFonts w:cs="Times New Roman"/>
          <w:lang w:val="en-GB"/>
        </w:rPr>
        <w:t xml:space="preserve">The other modeling approach is the analysis of the environmental conditions that control characteristics of severe convective storms using the typical climate model results in CMIP5/6 </w:t>
      </w:r>
      <w:r w:rsidRPr="00D424AA">
        <w:rPr>
          <w:rFonts w:cs="Times New Roman"/>
          <w:lang w:val="en-GB"/>
        </w:rPr>
        <w:fldChar w:fldCharType="begin" w:fldLock="1"/>
      </w:r>
      <w:r w:rsidR="00FF6231">
        <w:rPr>
          <w:rFonts w:cs="Times New Roman"/>
          <w:lang w:val="en-GB"/>
        </w:rPr>
        <w:instrText>ADDIN CSL_CITATION { "citationItems" : [ { "id" : "ITEM-1", "itemData" : { "DOI" : "10.1093/acrefore/9780190228620.013.62", "ISBN" : "9780190228620", "abstract" : "The response of severe thunderstorms to a changing climate is a rapidly growing area of research. Severe thunderstorms are one of the largest contributors to global losses in excess of USD $10 billion per year in terms of property and agriculture, as well as dozens of fatalities. Phenomena associated with severe thunderstorms such as large hail (greater than 2 cm), damaging winds (greater than 90 kmh\u22121), and tornadoes pose a global threat, and have been documented on every continent except Antarctica. Limitations of observational records for assessing past trends have driven a variety of approaches to not only characterize the past occurrence but provide a baseline against which future projections can be interpreted. These proxy methods have included using environments or conditions favorable to the development of thunderstorms and directly simulating storm updrafts using dynamic downscaling. Both methodologies have demonstrated pronounced changes to the frequency of days producing severe thunderstorms. Major impacts of a strongly warmed climate include a general increase in the length of the season in both the fall and spring associated with increased thermal instability and increased frequency of severe days by the late 21st century. While earlier studies noted changes to vertical wind shear decreasing frequency, recent studies have illustrated that this change appears not to coincide with days which are unstable. Questions remain as to whether the likelihood of storm initiation decreases, whether all storms which now produce severe weather will maintain their physical structure in a warmer world, and how these changes to storm frequency and or intensity may manifest for each of the threats posed by tornadoes, hail, and damaging winds. Expansion of the existing understanding globally is identified as an area of needed future research, together with meaningful consideration of both the influence of climate variability and indirect implications of anthropogenic modification of the physical environment.", "author" : [ { "dropping-particle" : "", "family" : "Allen", "given" : "John T.", "non-dropping-particle" : "", "parse-names" : false, "suffix" : "" } ], "container-title" : "Oxford Research Encyclopedia of Climate Science", "id" : "ITEM-1", "issue" : "July", "issued" : { "date-parts" : [ [ "2018", "7", "30" ] ] }, "page" : "1-65", "publisher" : "Oxford University Press", "publisher-place" : "Oxford, UK", "title" : "Climate Change and Severe Thunderstorms", "translator" : [ { "dropping-particle" : "", "family" : "S2336", "given" : "Rt14", "non-dropping-particle" : "", "parse-names" : false, "suffix" : "" } ], "type" : "chapter", "volume" : "1" }, "uris" : [ "http://www.mendeley.com/documents/?uuid=81d3bb6d-d9d8-4bb9-9a0d-dd6c513b2c5a" ] } ], "mendeley" : { "formattedCitation" : "(Allen, 2018)", "plainTextFormattedCitation" : "(Allen, 2018)", "previouslyFormattedCitation" : "(Alle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len, 2018)</w:t>
      </w:r>
      <w:r w:rsidRPr="00D424AA">
        <w:rPr>
          <w:rFonts w:cs="Times New Roman"/>
          <w:lang w:val="en-GB"/>
        </w:rPr>
        <w:fldChar w:fldCharType="end"/>
      </w:r>
      <w:r w:rsidRPr="00841A35">
        <w:rPr>
          <w:rFonts w:cs="Times New Roman"/>
          <w:lang w:val="en-GB"/>
        </w:rPr>
        <w:t>. Sever</w:t>
      </w:r>
      <w:r w:rsidRPr="00D424AA">
        <w:rPr>
          <w:rFonts w:cs="Times New Roman"/>
          <w:lang w:val="en-GB"/>
        </w:rPr>
        <w:t xml:space="preserve">e </w:t>
      </w:r>
      <w:r w:rsidRPr="00D424AA">
        <w:rPr>
          <w:rFonts w:cs="Times New Roman"/>
          <w:lang w:val="en-GB"/>
        </w:rPr>
        <w:lastRenderedPageBreak/>
        <w:t xml:space="preserve">convective storms are generally formed in environments with large CAPE and tornadic storms are, in particular, formed with a combination of large CAPE and strong vertical wind shear. As the processes associated with severe convective storms occur over a wide range of spatial and temporal scales, some of which are poorly understood and are inadequately sampled by observational networks, the model calibration approaches are in general difficult and insufficiently validated. Therefore, model simulations and their interpretations should be done with much caution. </w:t>
      </w:r>
    </w:p>
    <w:p w14:paraId="495D0C97" w14:textId="77777777" w:rsidR="007A1008" w:rsidRPr="00D424AA" w:rsidRDefault="007A1008" w:rsidP="00D424AA">
      <w:pPr>
        <w:rPr>
          <w:rFonts w:cs="Times New Roman"/>
          <w:lang w:val="en-GB"/>
        </w:rPr>
      </w:pPr>
    </w:p>
    <w:p w14:paraId="11B8C6BD" w14:textId="77777777" w:rsidR="007A1008" w:rsidRPr="00D506A9" w:rsidRDefault="007A1008" w:rsidP="00D424AA">
      <w:pPr>
        <w:rPr>
          <w:rFonts w:cs="Times New Roman"/>
          <w:lang w:val="en-GB"/>
        </w:rPr>
      </w:pPr>
      <w:r w:rsidRPr="00D506A9">
        <w:rPr>
          <w:rFonts w:cs="Times New Roman"/>
          <w:lang w:val="en-GB"/>
        </w:rPr>
        <w:t>In summary, there are typically two kinds of modeling approaches for studying changes in severe convective storms. One is to use convection-permitting models in wider regions or the global domain in time-sliced downscaling methods to directly simulate severe convective storms. The other is the analysis of the environmental conditions that control characteristics of severe convective storms by using coarse-resolution GCMs. Even in finer-resolution convection-permitting models, it is difficult to directly simulate tornadoes, hail storms, and lightning, so modeling studies of these changes are limited.</w:t>
      </w:r>
    </w:p>
    <w:p w14:paraId="78ACF7E1" w14:textId="410E58B4" w:rsidR="007A1008" w:rsidRDefault="007A1008" w:rsidP="00D424AA">
      <w:pPr>
        <w:rPr>
          <w:rFonts w:cs="Times New Roman"/>
          <w:lang w:val="en-GB"/>
        </w:rPr>
      </w:pPr>
    </w:p>
    <w:p w14:paraId="5E6DCE00" w14:textId="77777777" w:rsidR="0012500E" w:rsidRPr="00D424AA" w:rsidRDefault="0012500E" w:rsidP="00D424AA">
      <w:pPr>
        <w:rPr>
          <w:rFonts w:cs="Times New Roman"/>
          <w:lang w:val="en-GB"/>
        </w:rPr>
      </w:pPr>
    </w:p>
    <w:p w14:paraId="1EAE6DEC" w14:textId="77777777" w:rsidR="007A1008" w:rsidRPr="00D424AA" w:rsidRDefault="007A1008" w:rsidP="00D424AA">
      <w:pPr>
        <w:pStyle w:val="AR6Chap11Level311111"/>
        <w:rPr>
          <w:rFonts w:cs="Times New Roman"/>
          <w:lang w:val="en-GB"/>
        </w:rPr>
      </w:pPr>
      <w:bookmarkStart w:id="2762" w:name="_Toc6904571"/>
      <w:bookmarkStart w:id="2763" w:name="_Toc25583713"/>
      <w:bookmarkStart w:id="2764" w:name="_Toc57192473"/>
      <w:bookmarkStart w:id="2765" w:name="_Toc70703055"/>
      <w:r w:rsidRPr="00D424AA">
        <w:rPr>
          <w:rFonts w:cs="Times New Roman"/>
          <w:lang w:val="en-GB"/>
        </w:rPr>
        <w:t>Detection and attribution, event attribution</w:t>
      </w:r>
      <w:bookmarkEnd w:id="2762"/>
      <w:bookmarkEnd w:id="2763"/>
      <w:bookmarkEnd w:id="2764"/>
      <w:bookmarkEnd w:id="2765"/>
    </w:p>
    <w:p w14:paraId="24BBC1E4" w14:textId="77777777" w:rsidR="007A1008" w:rsidRPr="00D424AA" w:rsidRDefault="007A1008" w:rsidP="00D424AA">
      <w:pPr>
        <w:rPr>
          <w:rFonts w:cs="Times New Roman"/>
          <w:lang w:val="en-GB"/>
        </w:rPr>
      </w:pPr>
    </w:p>
    <w:p w14:paraId="520A026C" w14:textId="757B6910" w:rsidR="007A1008" w:rsidRPr="00D424AA" w:rsidRDefault="007A1008" w:rsidP="00D424AA">
      <w:pPr>
        <w:rPr>
          <w:rFonts w:cs="Times New Roman"/>
          <w:lang w:val="en-GB"/>
        </w:rPr>
      </w:pPr>
      <w:bookmarkStart w:id="2766" w:name="_Hlk46047288"/>
      <w:r w:rsidRPr="00D424AA">
        <w:rPr>
          <w:rFonts w:cs="Times New Roman"/>
          <w:lang w:val="en-GB"/>
        </w:rPr>
        <w:t>It is extremely difficult to detect differences in time and space of severe convective storms</w:t>
      </w:r>
      <w:bookmarkEnd w:id="2766"/>
      <w:r w:rsidRPr="00D424AA">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175/BAMS-D-11-00262.1", "ISSN" : "0003-0007", "abstract" : "The state of knowledge regarding trends and an understanding of their causes is presented for a specific subset of extreme weather and climate types. For severe convective storms (tornadoes, hailstorms, and severe thunderstorms), differences in time and space of practices of collecting reports of events make using the reporting database to detect trends extremely difficult. Overall, changes in the frequency of environments favorable for severe thunderstorms have not been statistically significant. For extreme precipitation, there is strong evidence for a nationally averaged upward trend in the frequency and intensity of events. The causes of the observed trends have not been determined with certainty, although there is evidence that increasing atmospheric water vapor may be one factor. For hurricanes and typhoons, robust detection of trends in Atlantic and western North Pacific tropical cyclone (TC) activity is significantly constrained by data heterogeneity and deficient quantification of internal variability. Attribution of past TC changes is further challenged by a lack of consensus on the physical link- ages between climate forcing and TC activity. As a result, attribution of trends to anthropogenic forcing remains controversial. For severe snowstorms and ice storms, the number of severe regional snowstorms that occurred since 1960 was more than twice that of the preceding 60 years. There are no significant multidecadal trends in the areal percentage of the contiguous United States impacted by extreme seasonal snowfall amounts since 1900. There is no distinguishable trend in the frequency of ice storms for the United States as a whole since 1950.", "author" : [ { "dropping-particle" : "", "family" : "Kunkel", "given" : "Kenneth E", "non-dropping-particle" : "", "parse-names" : false, "suffix" : "" }, { "dropping-particle" : "", "family" : "Karl", "given" : "Thomas R", "non-dropping-particle" : "", "parse-names" : false, "suffix" : "" }, { "dropping-particle" : "", "family" : "Brooks", "given" : "Harold", "non-dropping-particle" : "", "parse-names" : false, "suffix" : "" }, { "dropping-particle" : "", "family" : "Kossin", "given" : "James", "non-dropping-particle" : "", "parse-names" : false, "suffix" : "" }, { "dropping-particle" : "", "family" : "Lawrimore", "given" : "Jay H", "non-dropping-particle" : "", "parse-names" : false, "suffix" : "" }, { "dropping-particle" : "", "family" : "Arndt", "given" : "Derek", "non-dropping-particle" : "", "parse-names" : false, "suffix" : "" }, { "dropping-particle" : "", "family" : "Bosart", "given" : "Lance", "non-dropping-particle" : "", "parse-names" : false, "suffix" : "" }, { "dropping-particle" : "", "family" : "Changnon", "given" : "David", "non-dropping-particle" : "", "parse-names" : false, "suffix" : "" }, { "dropping-particle" : "", "family" : "Cutter", "given" : "Susan L", "non-dropping-particle" : "", "parse-names" : false, "suffix" : "" }, { "dropping-particle" : "", "family" : "Doesken", "given" : "Nolan", "non-dropping-particle" : "", "parse-names" : false, "suffix" : "" }, { "dropping-particle" : "", "family" : "others", "given" : "", "non-dropping-particle" : "", "parse-names" : false, "suffix" : "" }, { "dropping-particle" : "", "family" : "Emanuel", "given" : "Kerry", "non-dropping-particle" : "", "parse-names" : false, "suffix" : "" }, { "dropping-particle" : "", "family" : "Groisman", "given" : "Pavel Ya.", "non-dropping-particle" : "", "parse-names" : false, "suffix" : "" }, { "dropping-particle" : "", "family" : "Katz", "given" : "Richard W", "non-dropping-particle" : "", "parse-names" : false, "suffix" : "" }, { "dropping-particle" : "", "family" : "Knutson", "given" : "Thomas", "non-dropping-particle" : "", "parse-names" : false, "suffix" : "" }, { "dropping-particle" : "", "family" : "O'Brien", "given" : "James", "non-dropping-particle" : "", "parse-names" : false, "suffix" : "" }, { "dropping-particle" : "", "family" : "Paciorek", "given" : "Christopher J", "non-dropping-particle" : "", "parse-names" : false, "suffix" : "" }, { "dropping-particle" : "", "family" : "Peterson", "given" : "Thomas C", "non-dropping-particle" : "", "parse-names" : false, "suffix" : "" }, { "dropping-particle" : "", "family" : "Redmond", "given" : "Kelly", "non-dropping-particle" : "", "parse-names" : false, "suffix" : "" }, { "dropping-particle" : "", "family" : "Robinson", "given" : "David", "non-dropping-particle" : "", "parse-names" : false, "suffix" : "" }, { "dropping-particle" : "", "family" : "Trapp", "given" : "Jeff", "non-dropping-particle" : "", "parse-names" : false, "suffix" : "" }, { "dropping-particle" : "", "family" : "Vose", "given" : "Russell", "non-dropping-particle" : "", "parse-names" : false, "suffix" : "" }, { "dropping-particle" : "", "family" : "Weaver", "given" : "Scott", "non-dropping-particle" : "", "parse-names" : false, "suffix" : "" }, { "dropping-particle" : "", "family" : "Wehner", "given" : "Michael", "non-dropping-particle" : "", "parse-names" : false, "suffix" : "" }, { "dropping-particle" : "", "family" : "Wolter", "given" : "Klaus", "non-dropping-particle" : "", "parse-names" : false, "suffix" : "" }, { "dropping-particle" : "", "family" : "Wuebbles", "given" : "Donald", "non-dropping-particle" : "", "parse-names" : false, "suffix" : "" } ], "container-title" : "Bulletin of the American Meteorological Society", "id" : "ITEM-1", "issue" : "4", "issued" : { "date-parts" : [ [ "2013", "8" ] ] }, "page" : "499-514", "publisher" : "American Meteorological Society", "title" : "Monitoring and understanding trends in extreme storms: State of knowledge", "translator" : [ { "dropping-particle" : "", "family" : "S1171", "given" : "", "non-dropping-particle" : "", "parse-names" : false, "suffix" : "" } ], "type" : "article-journal", "volume" : "94" }, "uris" : [ "http://www.mendeley.com/documents/?uuid=c2e20896-010a-4a58-8d09-77eea647774c" ] } ], "mendeley" : { "formattedCitation" : "(Kunkel et al., 2013)", "plainTextFormattedCitation" : "(Kunkel et al., 2013)", "previouslyFormattedCitation" : "(Kunkel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unkel et al., 2013)</w:t>
      </w:r>
      <w:r w:rsidRPr="00D424AA">
        <w:rPr>
          <w:rFonts w:cs="Times New Roman"/>
          <w:lang w:val="en-GB"/>
        </w:rPr>
        <w:fldChar w:fldCharType="end"/>
      </w:r>
      <w:r w:rsidRPr="00841A35">
        <w:rPr>
          <w:rFonts w:cs="Times New Roman"/>
          <w:lang w:val="en-GB"/>
        </w:rPr>
        <w:t>. Although some ingredients that are favourable for severe thunderstorms have increased over the years, others have not; thus, overall, changes in the frequency of environments favoura</w:t>
      </w:r>
      <w:r w:rsidRPr="00D424AA">
        <w:rPr>
          <w:rFonts w:cs="Times New Roman"/>
          <w:lang w:val="en-GB"/>
        </w:rPr>
        <w:t xml:space="preserve">ble for severe thunderstorms have not been statistically significant. Event attribution studies on severe convective events have now been undertaken for some cases. For the case of the July 2018 heavy rainfall event in Japan (BOX 11.3), </w:t>
      </w:r>
      <w:r w:rsidRPr="00D424AA">
        <w:rPr>
          <w:rFonts w:cs="Times New Roman"/>
          <w:lang w:val="en-GB"/>
        </w:rPr>
        <w:fldChar w:fldCharType="begin" w:fldLock="1"/>
      </w:r>
      <w:r w:rsidR="007D2D56">
        <w:rPr>
          <w:rFonts w:cs="Times New Roman"/>
          <w:lang w:val="en-GB"/>
        </w:rPr>
        <w:instrText>ADDIN CSL_CITATION { "citationItems" : [ { "id" : "ITEM-1", "itemData" : { "DOI" : "10.1175/BAMS-D-19-0173.1", "author" : [ { "dropping-particle" : "", "family" : "Kawase", "given" : "Hiroakiki", "non-dropping-particle" : "", "parse-names" : false, "suffix" : "" }, { "dropping-particle" : "", "family" : "Imada", "given" : "Yukiko", "non-dropping-particle" : "", "parse-names" : false, "suffix" : "" }, { "dropping-particle" : "", "family" : "Tsuguti", "given" : "Hiroshige", "non-dropping-particle" : "", "parse-names" : false, "suffix" : "" }, { "dropping-particle" : "", "family" : "Nakaegawa", "given" : "Toshiyuki", "non-dropping-particle" : "", "parse-names" : false, "suffix" : "" }, { "dropping-particle" : "", "family" : "Seinino", "given" : "Naoko", "non-dropping-particle" : "", "parse-names" : false, "suffix" : "" }, { "dropping-particle" : "", "family" : "Murata", "given" : "Akihiko", "non-dropping-particle" : "", "parse-names" : false, "suffix" : "" }, { "dropping-particle" : "", "family" : "Takayabu", "given" : "Izuru", "non-dropping-particle" : "", "parse-names" : false, "suffix" : "" } ], "container-title" : "Bulletin of the American Meteorological Society", "id" : "ITEM-1", "issued" : { "date-parts" : [ [ "2019" ] ] }, "title" : "The heavy rain event of July 2019 in Japan enhanced by historical warming", "translator" : [ { "dropping-particle" : "", "family" : "S2500", "given" : "", "non-dropping-particle" : "", "parse-names" : false, "suffix" : "" } ], "type" : "article-journal" }, "uris" : [ "http://www.mendeley.com/documents/?uuid=7c4538b8-063c-4158-8ed5-013bab2b8819" ] } ], "mendeley" : { "formattedCitation" : "(Kawase et al., 2019)", "manualFormatting" : "Kawase et al. (2019)", "plainTextFormattedCitation" : "(Kawase et al., 2019)", "previouslyFormattedCitation" : "(Kawase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awase et al. (2019)</w:t>
      </w:r>
      <w:r w:rsidRPr="00D424AA">
        <w:rPr>
          <w:rFonts w:cs="Times New Roman"/>
          <w:lang w:val="en-GB"/>
        </w:rPr>
        <w:fldChar w:fldCharType="end"/>
      </w:r>
      <w:r w:rsidRPr="00841A35">
        <w:rPr>
          <w:rFonts w:cs="Times New Roman"/>
          <w:lang w:val="en-GB"/>
        </w:rPr>
        <w:t xml:space="preserve"> took a storyline approach to show that the rainfall during this event in Japan was increased by approximately 7% due to the recent rapid warming around Japan. For the case of the December 2015 extreme rainfall event i</w:t>
      </w:r>
      <w:r w:rsidRPr="00D424AA">
        <w:rPr>
          <w:rFonts w:cs="Times New Roman"/>
          <w:lang w:val="en-GB"/>
        </w:rPr>
        <w:t xml:space="preserve">n Chennai, India, the extremity of the event was equally caused by the warming trend in the Bay of Bengal SSTs and the strong El Niño conditions </w:t>
      </w:r>
      <w:r w:rsidRPr="00D424AA">
        <w:rPr>
          <w:rFonts w:cs="Times New Roman"/>
          <w:lang w:val="en-GB"/>
        </w:rPr>
        <w:fldChar w:fldCharType="begin" w:fldLock="1"/>
      </w:r>
      <w:r w:rsidR="00FF6231">
        <w:rPr>
          <w:rFonts w:cs="Times New Roman"/>
          <w:lang w:val="en-GB"/>
        </w:rPr>
        <w:instrText>ADDIN CSL_CITATION { "citationItems" : [ { "id" : "ITEM-1", "itemData" : { "DOI" : "10.1007/s00382-017-3778-7", "ISSN" : "1432-0894", "abstract" : "Southeast India experienced a heavy rainfall during 30 Nov\u20132 Dec 2015. Particularly, the Chennai city, the fourth major metropolitan city in India with a population of 5\u00a0million, experienced extreme flooding and causalities. Using various observed/reanalysed datasets, we find that the concurrent southern Bay of Bengal (BoB) sea surface temperatures (SST) were anomalously warm. Our analysis shows that BoB sea surface temperature anomalies (SSTA) are indeed positively, and significantly, correlated with the northeastern Indian monsoonal rainfall during this season. Our sensitivity experiments carried out with the Weather Research and Forecasting (WRF) model at 25\u00a0km resolution suggest that, while the strong concurrent El Ni\u00f1o conditions contributed to about 21.5% of the intensity of the extreme Chennai rainfall through its signals in the local SST mentioned above, the warming trend in BoB SST also contributed equally to the extremity of the event. Further, the El Ni\u00f1o southern oscillation (ENSO) impacts on the intensity of the synoptic events in the BoB during the northeast monsoon are manifested largely through the local SST in the BoB as compared through its signature in the atmospheric circulations over the BoB.", "author" : [ { "dropping-particle" : "", "family" : "Boyaj", "given" : "Alugula", "non-dropping-particle" : "", "parse-names" : false, "suffix" : "" }, { "dropping-particle" : "", "family" : "Ashok", "given" : "Karumuri", "non-dropping-particle" : "", "parse-names" : false, "suffix" : "" }, { "dropping-particle" : "", "family" : "Ghosh", "given" : "Subimal", "non-dropping-particle" : "", "parse-names" : false, "suffix" : "" }, { "dropping-particle" : "", "family" : "Devanand", "given" : "Anjana", "non-dropping-particle" : "", "parse-names" : false, "suffix" : "" }, { "dropping-particle" : "", "family" : "Dandu", "given" : "Govardhan", "non-dropping-particle" : "", "parse-names" : false, "suffix" : "" } ], "container-title" : "Climate Dynamics", "id" : "ITEM-1", "issue" : "7", "issued" : { "date-parts" : [ [ "2018" ] ] }, "page" : "2867-2879", "title" : "The Chennai extreme rainfall event in 2015: The Bay of Bengal connection", "translator" : [ { "dropping-particle" : "", "family" : "S1885", "given" : "", "non-dropping-particle" : "", "parse-names" : false, "suffix" : "" } ], "type" : "article-journal", "volume" : "50" }, "uris" : [ "http://www.mendeley.com/documents/?uuid=ddc3b479-c98c-4b8e-8121-b9b91847fe88" ] }, { "id" : "ITEM-2", "itemData" : { "DOI" : "10.1175/BAMS-D-16-0129.1", "ISSN" : "0003-0007", "author" : [ { "dropping-particle" : "", "family" : "Oldenborgh", "given" : "Geert Jan", "non-dropping-particle" : "van", "parse-names" : false, "suffix" : "" }, { "dropping-particle" : "", "family" : "Otto", "given" : "Friederike E. L.", "non-dropping-particle" : "", "parse-names" : false, "suffix" : "" }, { "dropping-particle" : "", "family" : "Haustein", "given" : "Karsten", "non-dropping-particle" : "", "parse-names" : false, "suffix" : "" }, { "dropping-particle" : "", "family" : "AchutaRao", "given" : "Krishna", "non-dropping-particle" : "", "parse-names" : false, "suffix" : "" } ], "container-title" : "Bulletin of the American Meteorological Society", "id" : "ITEM-2", "issue" : "12", "issued" : { "date-parts" : [ [ "2016", "12" ] ] }, "page" : "S87-S91", "title" : "The Heavy Precipitation Event of December 2015 in Chennai, India", "translator" : [ { "dropping-particle" : "", "family" : "S2341", "given" : "", "non-dropping-particle" : "", "parse-names" : false, "suffix" : "" } ], "type" : "article-journal", "volume" : "97" }, "uris" : [ "http://www.mendeley.com/documents/?uuid=910faf42-1ead-44df-84f2-959df4d08cf0" ] } ], "mendeley" : { "formattedCitation" : "(van Oldenborgh et al., 2016; Boyaj et al., 2018)", "plainTextFormattedCitation" : "(van Oldenborgh et al., 2016; Boyaj et al., 2018)", "previouslyFormattedCitation" : "(van Oldenborgh et al., 2016; Boyaj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 Oldenborgh et al., 2016; Boyaj et al., 2018)</w:t>
      </w:r>
      <w:r w:rsidRPr="00D424AA">
        <w:rPr>
          <w:rFonts w:cs="Times New Roman"/>
          <w:lang w:val="en-GB"/>
        </w:rPr>
        <w:fldChar w:fldCharType="end"/>
      </w:r>
      <w:r w:rsidRPr="00841A35">
        <w:rPr>
          <w:rFonts w:cs="Times New Roman"/>
          <w:lang w:val="en-GB"/>
        </w:rPr>
        <w:t>. For hailstorms, such as</w:t>
      </w:r>
      <w:r w:rsidRPr="00D424AA">
        <w:rPr>
          <w:rFonts w:cs="Times New Roman"/>
          <w:lang w:val="en-GB"/>
        </w:rPr>
        <w:t xml:space="preserve"> those that caused disasters in the United States in 2018, detection of the role of climate change in changing hail storms is more difficult, because hail storms are not, in general, directly simulated by convection-permitting models and not adequately represented by the environmental parameters of coarse-resolution GCMs </w:t>
      </w:r>
      <w:r w:rsidRPr="00D424AA">
        <w:rPr>
          <w:rFonts w:cs="Times New Roman"/>
          <w:lang w:val="en-GB"/>
        </w:rPr>
        <w:fldChar w:fldCharType="begin" w:fldLock="1"/>
      </w:r>
      <w:r w:rsidR="00FF6231">
        <w:rPr>
          <w:rFonts w:cs="Times New Roman"/>
          <w:lang w:val="en-GB"/>
        </w:rPr>
        <w:instrText>ADDIN CSL_CITATION { "citationItems" : [ { "id" : "ITEM-1", "itemData" : { "DOI" : "10.1175/BAMS-D-19-0233.1", "author" : [ { "dropping-particle" : "", "family" : "Mahoney", "given" : "Kelly", "non-dropping-particle" : "", "parse-names" : false, "suffix" : "" } ], "container-title" : "Bulletin of the American Meteorological Society", "id" : "ITEM-1", "issue" : "9", "issued" : { "date-parts" : [ [ "2020" ] ] }, "page" : "S17-S22", "title" : "Extreme Hail Storms and Climate Change: Foretelling the Future In Tiny, Turbulent Crystal Balls?", "translator" : [ { "dropping-particle" : "", "family" : "S2835", "given" : "", "non-dropping-particle" : "", "parse-names" : false, "suffix" : "" } ], "type" : "article-journal", "volume" : "95" }, "uris" : [ "http://www.mendeley.com/documents/?uuid=14b9387f-6032-423e-8480-60f96b7f66bf" ] } ], "mendeley" : { "formattedCitation" : "(Mahoney, 2020)", "plainTextFormattedCitation" : "(Mahoney, 2020)", "previouslyFormattedCitation" : "(Mahoney,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honey, 2020)</w:t>
      </w:r>
      <w:r w:rsidRPr="00D424AA">
        <w:rPr>
          <w:rFonts w:cs="Times New Roman"/>
          <w:lang w:val="en-GB"/>
        </w:rPr>
        <w:fldChar w:fldCharType="end"/>
      </w:r>
      <w:r w:rsidRPr="00841A35">
        <w:rPr>
          <w:rFonts w:cs="Times New Roman"/>
          <w:lang w:val="en-GB"/>
        </w:rPr>
        <w:t xml:space="preserve">. </w:t>
      </w:r>
    </w:p>
    <w:p w14:paraId="650BC4B8" w14:textId="77777777" w:rsidR="007A1008" w:rsidRPr="00690D85" w:rsidRDefault="007A1008" w:rsidP="00D424AA">
      <w:pPr>
        <w:rPr>
          <w:rFonts w:cs="Times New Roman"/>
          <w:bCs/>
          <w:lang w:val="en-GB"/>
        </w:rPr>
      </w:pPr>
    </w:p>
    <w:p w14:paraId="3F4FD763" w14:textId="715637F8" w:rsidR="007A1008" w:rsidRPr="00D506A9" w:rsidRDefault="007A1008" w:rsidP="00D424AA">
      <w:pPr>
        <w:rPr>
          <w:rFonts w:cs="Times New Roman"/>
          <w:bCs/>
          <w:lang w:val="en-GB"/>
        </w:rPr>
      </w:pPr>
      <w:r w:rsidRPr="00D506A9">
        <w:rPr>
          <w:rFonts w:cs="Times New Roman"/>
          <w:bCs/>
          <w:lang w:val="en-GB"/>
        </w:rPr>
        <w:t xml:space="preserve">In summary, it is extremely difficult to detect and attribute changes in severe convective storms, except for case study approaches by event attribution. There is </w:t>
      </w:r>
      <w:r w:rsidRPr="00D506A9">
        <w:rPr>
          <w:rFonts w:cs="Times New Roman"/>
          <w:bCs/>
          <w:i/>
          <w:iCs/>
          <w:lang w:val="en-GB"/>
        </w:rPr>
        <w:t>limited evidence</w:t>
      </w:r>
      <w:r w:rsidRPr="00D506A9">
        <w:rPr>
          <w:rFonts w:cs="Times New Roman"/>
          <w:bCs/>
          <w:lang w:val="en-GB"/>
        </w:rPr>
        <w:t xml:space="preserve"> that extreme precipitation associated with severe convective storms has increased in some cases.</w:t>
      </w:r>
    </w:p>
    <w:p w14:paraId="7506C76E" w14:textId="45B63E1E" w:rsidR="007A1008" w:rsidRDefault="007A1008" w:rsidP="00D424AA">
      <w:pPr>
        <w:rPr>
          <w:rFonts w:cs="Times New Roman"/>
          <w:lang w:val="en-GB"/>
        </w:rPr>
      </w:pPr>
    </w:p>
    <w:p w14:paraId="7B79DE49" w14:textId="77777777" w:rsidR="0012500E" w:rsidRPr="00D424AA" w:rsidRDefault="0012500E" w:rsidP="00D424AA">
      <w:pPr>
        <w:rPr>
          <w:rFonts w:cs="Times New Roman"/>
          <w:lang w:val="en-GB"/>
        </w:rPr>
      </w:pPr>
    </w:p>
    <w:p w14:paraId="201DB854" w14:textId="77777777" w:rsidR="007A1008" w:rsidRPr="00D424AA" w:rsidRDefault="007A1008" w:rsidP="00D424AA">
      <w:pPr>
        <w:pStyle w:val="AR6Chap11Level311111"/>
        <w:rPr>
          <w:rFonts w:cs="Times New Roman"/>
          <w:lang w:val="en-GB"/>
        </w:rPr>
      </w:pPr>
      <w:bookmarkStart w:id="2767" w:name="_Toc6904572"/>
      <w:bookmarkStart w:id="2768" w:name="_Toc25583714"/>
      <w:bookmarkStart w:id="2769" w:name="_Toc57192474"/>
      <w:bookmarkStart w:id="2770" w:name="_Toc70703056"/>
      <w:r w:rsidRPr="00D424AA">
        <w:rPr>
          <w:rFonts w:cs="Times New Roman"/>
          <w:lang w:val="en-GB"/>
        </w:rPr>
        <w:t>Projections</w:t>
      </w:r>
      <w:bookmarkEnd w:id="2767"/>
      <w:bookmarkEnd w:id="2768"/>
      <w:bookmarkEnd w:id="2769"/>
      <w:bookmarkEnd w:id="2770"/>
    </w:p>
    <w:p w14:paraId="2F35419D" w14:textId="77777777" w:rsidR="007A1008" w:rsidRPr="00D424AA" w:rsidRDefault="007A1008" w:rsidP="00D424AA">
      <w:pPr>
        <w:rPr>
          <w:rFonts w:cs="Times New Roman"/>
          <w:lang w:val="en-GB"/>
        </w:rPr>
      </w:pPr>
    </w:p>
    <w:p w14:paraId="2922E85F" w14:textId="58A11ED1" w:rsidR="007A1008" w:rsidRPr="00D424AA" w:rsidRDefault="007A1008" w:rsidP="00D424AA">
      <w:pPr>
        <w:rPr>
          <w:rFonts w:cs="Times New Roman"/>
          <w:lang w:val="en-GB"/>
        </w:rPr>
      </w:pPr>
      <w:r w:rsidRPr="00D424AA">
        <w:rPr>
          <w:rFonts w:cs="Times New Roman"/>
          <w:lang w:val="en-GB"/>
        </w:rPr>
        <w:t xml:space="preserve">Future projections of severe convective storms are usually studied either by analysing the environmental conditions simulated by climate models or by a time slice approach with higher-resolution convection-permitting models by comparing simulations downscaled with climate model results under historical conditions and those under hypothesized future conditions </w:t>
      </w:r>
      <w:r w:rsidRPr="00D424AA">
        <w:rPr>
          <w:rFonts w:cs="Times New Roman"/>
          <w:lang w:val="en-GB"/>
        </w:rPr>
        <w:fldChar w:fldCharType="begin" w:fldLock="1"/>
      </w:r>
      <w:r w:rsidR="00FF6231">
        <w:rPr>
          <w:rFonts w:cs="Times New Roman"/>
          <w:lang w:val="en-GB"/>
        </w:rPr>
        <w:instrText>ADDIN CSL_CITATION { "citationItems" : [ { "id" : "ITEM-1", "itemData" : { "DOI" : "10.1093/acrefore/9780190228620.013.62", "ISBN" : "9780190228620", "abstract" : "The response of severe thunderstorms to a changing climate is a rapidly growing area of research. Severe thunderstorms are one of the largest contributors to global losses in excess of USD $10 billion per year in terms of property and agriculture, as well as dozens of fatalities. Phenomena associated with severe thunderstorms such as large hail (greater than 2 cm), damaging winds (greater than 90 kmh\u22121), and tornadoes pose a global threat, and have been documented on every continent except Antarctica. Limitations of observational records for assessing past trends have driven a variety of approaches to not only characterize the past occurrence but provide a baseline against which future projections can be interpreted. These proxy methods have included using environments or conditions favorable to the development of thunderstorms and directly simulating storm updrafts using dynamic downscaling. Both methodologies have demonstrated pronounced changes to the frequency of days producing severe thunderstorms. Major impacts of a strongly warmed climate include a general increase in the length of the season in both the fall and spring associated with increased thermal instability and increased frequency of severe days by the late 21st century. While earlier studies noted changes to vertical wind shear decreasing frequency, recent studies have illustrated that this change appears not to coincide with days which are unstable. Questions remain as to whether the likelihood of storm initiation decreases, whether all storms which now produce severe weather will maintain their physical structure in a warmer world, and how these changes to storm frequency and or intensity may manifest for each of the threats posed by tornadoes, hail, and damaging winds. Expansion of the existing understanding globally is identified as an area of needed future research, together with meaningful consideration of both the influence of climate variability and indirect implications of anthropogenic modification of the physical environment.", "author" : [ { "dropping-particle" : "", "family" : "Allen", "given" : "John T.", "non-dropping-particle" : "", "parse-names" : false, "suffix" : "" } ], "container-title" : "Oxford Research Encyclopedia of Climate Science", "id" : "ITEM-1", "issue" : "July", "issued" : { "date-parts" : [ [ "2018", "7", "30" ] ] }, "page" : "1-65", "publisher" : "Oxford University Press", "publisher-place" : "Oxford, UK", "title" : "Climate Change and Severe Thunderstorms", "translator" : [ { "dropping-particle" : "", "family" : "S2336", "given" : "Rt14", "non-dropping-particle" : "", "parse-names" : false, "suffix" : "" } ], "type" : "chapter", "volume" : "1" }, "uris" : [ "http://www.mendeley.com/documents/?uuid=81d3bb6d-d9d8-4bb9-9a0d-dd6c513b2c5a" ] }, { "id" : "ITEM-2", "itemData" : { "DOI" : "10.1175/BAMS-D-15-0004.1", "ISSN" : "0003-0007", "abstract" : "AbstractRegional climate projections are used in a wide range of impact studies, from assessing future flood risk to climate change impacts on food and energy production. These model projections are typically at 12\u201350-km resolution, providing valuable regional detail but with inherent limitations, in part because of the need to parameterize convection. The first climate change experiments at convection-permitting resolution (kilometer-scale grid spacing) are now available for the United Kingdom; the Alps; Germany; Sydney, Australia; and the western United States. These models give a more realistic representation of convection and are better able to simulate hourly precipitation characteristics that are poorly represented in coarser-resolution climate models. Here we examine these new experiments to determine whether future midlatitude precipitation projections are robust from coarse to higher resolutions, with implications also for the tropics. We find that the explicit representation of the convective storms themselves, only possible in convection-permitting models, is necessary for capturing changes in the intensity and duration of summertime rain on daily and shorter time scales. Other aspects of rainfall change, including changes in seasonal mean precipitation and event occurrence, appear robust across resolutions, and therefore coarse-resolution regional climate models are likely to provide reliable future projections, provided that large-scale changes from the global climate model are reliable. The improved representation of convective storms also has implications for projections of wind, hail, fog, and lightning. We identify a number of impact areas, especially flooding, but also transport and wind energy, for which very high-resolution models may be needed for reliable future assessments.", "author" : [ { "dropping-particle" : "", "family" : "Kendon", "given" : "Elizabeth J.", "non-dropping-particle" : "", "parse-names" : false, "suffix" : "" }, { "dropping-particle" : "", "family" : "Ban", "given" : "Nikolina",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Evans", "given" : "Jason P.", "non-dropping-particle" : "", "parse-names" : false, "suffix" : "" }, { "dropping-particle" : "", "family" : "Fosser", "given" : "Giorgia", "non-dropping-particle" : "", "parse-names" : false, "suffix" : "" }, { "dropping-particle" : "", "family" : "Wilkinson", "given" : "Jonathan M.", "non-dropping-particle" : "", "parse-names" : false, "suffix" : "" } ], "container-title" : "Bulletin of the American Meteorological Society", "id" : "ITEM-2", "issue" : "1", "issued" : { "date-parts" : [ [ "2017", "1" ] ] }, "page" : "79-93", "title" : "Do Convection-Permitting Regional Climate Models Improve Projections of Future Precipitation Change?", "translator" : [ { "dropping-particle" : "", "family" : "S2206", "given" : "", "non-dropping-particle" : "", "parse-names" : false, "suffix" : "" } ], "type" : "article-journal", "volume" : "98" }, "uris" : [ "http://www.mendeley.com/documents/?uuid=c9567153-6560-4649-9cea-9ed739320c8c" ] } ], "mendeley" : { "formattedCitation" : "(Kendon et al., 2017; Allen, 2018)", "plainTextFormattedCitation" : "(Kendon et al., 2017; Allen, 2018)", "previouslyFormattedCitation" : "(Kendon et al., 2017; Alle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endon et al., 2017; Allen, 2018)</w:t>
      </w:r>
      <w:r w:rsidRPr="00D424AA">
        <w:rPr>
          <w:rFonts w:cs="Times New Roman"/>
          <w:lang w:val="en-GB"/>
        </w:rPr>
        <w:fldChar w:fldCharType="end"/>
      </w:r>
      <w:r w:rsidRPr="00841A35">
        <w:rPr>
          <w:rFonts w:cs="Times New Roman"/>
          <w:lang w:val="en-GB"/>
        </w:rPr>
        <w:t>. Up to now, individual studies using convection-permitting models gave projections of extreme events associated with sev</w:t>
      </w:r>
      <w:r w:rsidRPr="00D424AA">
        <w:rPr>
          <w:rFonts w:cs="Times New Roman"/>
          <w:lang w:val="en-GB"/>
        </w:rPr>
        <w:t xml:space="preserve">ere convective storms in local regions, and it is not generally possible to obtain global or general views of projected changes of severe convective storms. </w:t>
      </w:r>
      <w:r w:rsidRPr="00D424AA">
        <w:rPr>
          <w:rFonts w:cs="Times New Roman"/>
          <w:lang w:val="en-GB"/>
        </w:rPr>
        <w:fldChar w:fldCharType="begin" w:fldLock="1"/>
      </w:r>
      <w:r w:rsidR="00FF6231">
        <w:rPr>
          <w:rFonts w:cs="Times New Roman"/>
          <w:lang w:val="en-GB"/>
        </w:rPr>
        <w:instrText>ADDIN CSL_CITATION { "citationItems" : [ { "id" : "ITEM-1", "itemData" : { "DOI" : "10.1038/s41558-017-0007-7", "ISSN" : "1758-6798", "abstract" : "Mesoscale convective system (MCS)-organized convective storms with a size of ~100\u2009km have increased in frequency and intensity in the USA over the past 35 years                  1                , causing fatalities and economic losses                  2                . However, their poor representation in traditional climate models hampers the understanding of their change in the future                  3                . Here, a North American-scale convection-permitting model which is able to realistically simulate MSCs                  4                 is used to investigate their change by the end-of-century under RCP8.5 (ref.                   5                ). A storm-tracking algorithm                  6                 indicates that intense summertime MCS frequency will more than triple in North America. Furthermore, the combined effect of a 15\u201340% increase in maximum precipitation rates and a significant spreading of regions impacted by heavy precipitation results in up to 80% increases in the total MCS precipitation volume, focussed in a 40\u2009km radius around the storm centre. These typically neglected increases substantially raise future flood risk. Current investments in long-lived infrastructures, such as flood protection and water management systems, need to take these changes into account to improve climate-adaptation practices.", "author" : [ { "dropping-particle" : "", "family" : "Prein", "given" : "Andreas F", "non-dropping-particle" : "", "parse-names" : false, "suffix" : "" }, { "dropping-particle" : "", "family" : "Liu", "given" : "Changhai", "non-dropping-particle" : "", "parse-names" : false, "suffix" : "" }, { "dropping-particle" : "", "family" : "Ikeda", "given" : "Kyoko", "non-dropping-particle" : "", "parse-names" : false, "suffix" : "" }, { "dropping-particle" : "", "family" : "Trier", "given" : "Stanley B", "non-dropping-particle" : "", "parse-names" : false, "suffix" : "" }, { "dropping-particle" : "", "family" : "Rasmussen", "given" : "Roy M", "non-dropping-particle" : "", "parse-names" : false, "suffix" : "" }, { "dropping-particle" : "", "family" : "Holland", "given" : "Greg J", "non-dropping-particle" : "", "parse-names" : false, "suffix" : "" }, { "dropping-particle" : "", "family" : "Clark", "given" : "Martyn P", "non-dropping-particle" : "", "parse-names" : false, "suffix" : "" } ], "container-title" : "Nature Climate Change", "id" : "ITEM-1", "issue" : "12", "issued" : { "date-parts" : [ [ "2017" ] ] }, "page" : "880-884", "title" : "Increased rainfall volume from future convective storms in the US", "translator" : [ { "dropping-particle" : "", "family" : "S572", "given" : "", "non-dropping-particle" : "", "parse-names" : false, "suffix" : "" } ], "type" : "article-journal", "volume" : "7" }, "uris" : [ "http://www.mendeley.com/documents/?uuid=34e12aae-be7b-4076-8b73-558774b33c5c" ] } ], "mendeley" : { "formattedCitation" : "(Prein et al., 2017b)", "manualFormatting" : "Prein et al. (2017b)", "plainTextFormattedCitation" : "(Prein et al., 2017b)", "previouslyFormattedCitation" : "(Prein et al., 2017b)"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Prein et al. (2017b)</w:t>
      </w:r>
      <w:r w:rsidRPr="00D424AA">
        <w:rPr>
          <w:rFonts w:cs="Times New Roman"/>
          <w:lang w:val="en-GB"/>
        </w:rPr>
        <w:fldChar w:fldCharType="end"/>
      </w:r>
      <w:r w:rsidRPr="00841A35">
        <w:rPr>
          <w:rFonts w:cs="Times New Roman"/>
          <w:lang w:val="en-GB"/>
        </w:rPr>
        <w:t xml:space="preserve"> investigated future projections of North American MCS simulations and showed an increase in MCS frequency and an increase in total MCS precipitati</w:t>
      </w:r>
      <w:r w:rsidRPr="00D424AA">
        <w:rPr>
          <w:rFonts w:cs="Times New Roman"/>
          <w:lang w:val="en-GB"/>
        </w:rPr>
        <w:t xml:space="preserve">on volume by the combined effect of increases in maximum precipitation rates associated with MCSs and increases in their size. </w:t>
      </w:r>
      <w:r w:rsidRPr="00D424AA">
        <w:rPr>
          <w:rFonts w:cs="Times New Roman"/>
          <w:lang w:val="en-GB"/>
        </w:rPr>
        <w:fldChar w:fldCharType="begin" w:fldLock="1"/>
      </w:r>
      <w:r w:rsidR="00FF6231">
        <w:rPr>
          <w:rFonts w:cs="Times New Roman"/>
          <w:lang w:val="en-GB"/>
        </w:rPr>
        <w:instrText>ADDIN CSL_CITATION { "citationItems" : [ { "id" : "ITEM-1", "itemData" : { "DOI" : "10.1007/s00382-017-4000-7", "ISSN" : "1432-0894", "abstract" : "Novel high-resolution convection-permitting regional climate simulations over the US employing the pseudo-global warming approach are used to investigate changes in the convective population and thermodynamic environments in a future climate. Two continuous 13-year simulations were conducted using (1) ERA-Interim reanalysis and (2) ERA-Interim reanalysis plus a climate perturbation for the RCP8.5 scenario. The simulations adequately reproduce the observed precipitation diurnal cycle, indicating that they capture organized and propagating convection that most climate models cannot adequately represent. This study shows that weak to moderate convection will decrease and strong convection will increase in frequency in a future climate. Analysis of the thermodynamic environments supporting convection shows that both convective available potential energy (CAPE) and convective inhibition (CIN) increase downstream of the Rockies in a future climate. Previous studies suggest that CAPE will increase in a warming climate, however a corresponding increase in CIN acts as a balancing force to shift the convective population by suppressing weak to moderate convection and provides an environment where CAPE can build to extreme levels that may result in more frequent severe convection. An idealized investigation of fundamental changes in the thermodynamic environment was conducted by shifting a standard atmospheric profile by {\\textpm}{\\thinspace}5 {\\textdegree}C. When temperature is increased, both CAPE and CIN increase in magnitude, while the opposite is true for decreased temperatures. Thus, even in the absence of synoptic and mesoscale variations, a warmer climate will provide more CAPE and CIN that will shift the convective population, likely impacting water and energy budgets on Earth.", "author" : [ { "dropping-particle" : "", "family" : "Rasmussen", "given" : "K L", "non-dropping-particle" : "", "parse-names" : false, "suffix" : "" }, { "dropping-particle" : "", "family" : "Prein", "given" : "A F", "non-dropping-particle" : "", "parse-names" : false, "suffix" : "" }, { "dropping-particle" : "", "family" : "Rasmussen", "given" : "R M", "non-dropping-particle" : "", "parse-names" : false, "suffix" : "" }, { "dropping-particle" : "", "family" : "Ikeda", "given" : "K", "non-dropping-particle" : "", "parse-names" : false, "suffix" : "" }, { "dropping-particle" : "", "family" : "Liu", "given" : "C", "non-dropping-particle" : "", "parse-names" : false, "suffix" : "" } ], "container-title" : "Climate Dynamics", "id" : "ITEM-1", "issued" : { "date-parts" : [ [ "2017" ] ] }, "title" : "Changes in the convective population and thermodynamic environments in convection-permitting regional climate simulations over the United States", "translator" : [ { "dropping-particle" : "", "family" : "S579", "given" : "", "non-dropping-particle" : "", "parse-names" : false, "suffix" : "" } ], "type" : "article-journal" }, "uris" : [ "http://www.mendeley.com/documents/?uuid=26715aa4-fb87-4a0e-8133-03c7d9c49c08" ] } ], "mendeley" : { "formattedCitation" : "(Rasmussen et al., 2017)", "manualFormatting" : "Rasmussen et al. (2017)", "plainTextFormattedCitation" : "(Rasmussen et al., 2017)", "previouslyFormattedCitation" : "(Rasmussen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asmussen et al. (2017)</w:t>
      </w:r>
      <w:r w:rsidRPr="00D424AA">
        <w:rPr>
          <w:rFonts w:cs="Times New Roman"/>
          <w:lang w:val="en-GB"/>
        </w:rPr>
        <w:fldChar w:fldCharType="end"/>
      </w:r>
      <w:r w:rsidRPr="00841A35">
        <w:rPr>
          <w:rFonts w:cs="Times New Roman"/>
          <w:lang w:val="en-GB"/>
        </w:rPr>
        <w:t xml:space="preserve"> investigated future changes in the diurnal cycle of precipitation by capturing organized and propagating convection and showed that weak to moderate convection will decrease and strong convection will increas</w:t>
      </w:r>
      <w:r w:rsidRPr="00D424AA">
        <w:rPr>
          <w:rFonts w:cs="Times New Roman"/>
          <w:lang w:val="en-GB"/>
        </w:rPr>
        <w:t xml:space="preserve">e in frequency in the future. </w:t>
      </w:r>
      <w:r w:rsidRPr="00D424AA">
        <w:rPr>
          <w:rFonts w:cs="Times New Roman"/>
          <w:lang w:val="en-GB"/>
        </w:rPr>
        <w:fldChar w:fldCharType="begin" w:fldLock="1"/>
      </w:r>
      <w:r w:rsidR="00FF6231">
        <w:rPr>
          <w:rFonts w:cs="Times New Roman"/>
          <w:lang w:val="en-GB"/>
        </w:rPr>
        <w:instrText>ADDIN CSL_CITATION { "citationItems" : [ { "id" : "ITEM-1", "itemData" : { "DOI" : "10.1002/2014GL062588", "ISSN" : "19448007", "abstract" : "AbstractClimate models project that heavy precipitation events intensify with climate change. It is generally accepted that extreme day-long events will increase at a rate of about 6?7% per degree warming, consistent with the Clausius-Clapeyron relation. However, recent studies suggest that subdaily (e.g., hourly) precipitation extremes may increase at about twice this rate. Conventional climate models are not suited to assess such events, due to the limited spatial resolution and the need to parametrize convective precipitation (i.e., thunderstorms and rain showers). Here we employ a convection-resolving model using a horizontal grid spacing of 2.2 km across an extended region covering the Alps and its larger-scale surrounding from northern Italy to northern Germany. Consistent with previous results, projections using a Representative Concentration Pathways version 8.5 greenhouse gas scenario reveal a significant decrease of mean summer precipitation. However, unlike previous studies, we find that both extreme day-long and hour-long precipitation events asymptotically intensify with the Clausius-Clapeyron relation. Differences to previous studies might be due to the model or region considered, but we also show that it is inconsistent to extrapolate from present-day precipitation scaling into the future.",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Geophysical Research Letters", "id" : "ITEM-1", "issue" : "4", "issued" : { "date-parts" : [ [ "2015", "2", "28" ] ] }, "note" : "From Duplicate 2 (Heavy precipitation in a changing climate: Does short-term summer precipitation increase faster? - Ban, Nikolina; Schmidli, Juerg; Sch\u00e4r, Christoph)\n\ndoi: 10.1002/2014GL062588", "page" : "1165-1172", "publisher" : "John Wiley &amp; Sons, Ltd", "title" : "Heavy precipitation in a changing climate: Does short-term summer precipitation increase faster?", "translator" : [ { "dropping-particle" : "", "family" : "S3309", "given" : "", "non-dropping-particle" : "", "parse-names" : false, "suffix" : "" } ], "type" : "article-journal", "volume" : "42" }, "uris" : [ "http://www.mendeley.com/documents/?uuid=487a2137-3054-42f6-b4cc-81b9543a02e7" ] } ], "mendeley" : { "formattedCitation" : "(Ban et al., 2015)", "manualFormatting" : "Ban et al. (2015)", "plainTextFormattedCitation" : "(Ban et al., 2015)", "previouslyFormattedCitation" : "(Ban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an et al. (2015)</w:t>
      </w:r>
      <w:r w:rsidRPr="00D424AA">
        <w:rPr>
          <w:rFonts w:cs="Times New Roman"/>
          <w:lang w:val="en-GB"/>
        </w:rPr>
        <w:fldChar w:fldCharType="end"/>
      </w:r>
      <w:r w:rsidRPr="00841A35">
        <w:rPr>
          <w:rFonts w:cs="Times New Roman"/>
          <w:lang w:val="en-GB"/>
        </w:rPr>
        <w:t xml:space="preserve"> found the day-l</w:t>
      </w:r>
      <w:r w:rsidRPr="00D424AA">
        <w:rPr>
          <w:rFonts w:cs="Times New Roman"/>
          <w:lang w:val="en-GB"/>
        </w:rPr>
        <w:t xml:space="preserve">ong and hour-long precipitation events in summer intensify in the European region covering the Alps. </w:t>
      </w:r>
      <w:r w:rsidRPr="00D424AA">
        <w:rPr>
          <w:rFonts w:cs="Times New Roman"/>
          <w:lang w:val="en-GB"/>
        </w:rPr>
        <w:fldChar w:fldCharType="begin" w:fldLock="1"/>
      </w:r>
      <w:r w:rsidR="00FF6231">
        <w:rPr>
          <w:rFonts w:cs="Times New Roman"/>
          <w:lang w:val="en-GB"/>
        </w:rPr>
        <w:instrText>ADDIN CSL_CITATION { "citationItems" : [ { "id" : "ITEM-1", "itemData" : { "DOI" : "10.1038/s41467-019-09776-9", "ISSN" : "2041-1723", "abstract" : "African society is particularly vulnerable to climate change. The representation of convection in climate models has so far restricted our ability to accurately simulate African weather extremes, limiting climate change predictions. Here we show results from climate change experiments with a convection-permitting (4.5 km grid-spacing) model, for the first time over an Africa-wide domain (CP4A). The model realistically captures hourly rainfall characteristics, unlike coarser resolution models. CP4A shows greater future increases in extreme 3-hourly precipitation compared to a convection-parameterised 25 km model (R25). CP4A also shows future increases in dry spell length during the wet season over western and central Africa, weaker or not apparent in R25. These differences relate to the more realistic representation of convection in CP4A, and its response to increasing atmospheric moisture and stability. We conclude that, with the more accurate representation of convection, projected changes in both wet and dry extremes over Africa may be more severe.", "author" : [ { "dropping-particle" : "", "family" : "Kendon", "given" : "Elizabeth J.", "non-dropping-particle" : "", "parse-names" : false, "suffix" : "" }, { "dropping-particle" : "", "family" : "Stratton", "given" : "Rachel A.", "non-dropping-particle" : "", "parse-names" : false, "suffix" : "" }, { "dropping-particle" : "", "family" : "Tucker", "given" : "Simon", "non-dropping-particle" : "", "parse-names" : false, "suffix" : "" }, { "dropping-particle" : "", "family" : "Marsham", "given" : "John H.", "non-dropping-particle" : "", "parse-names" : false, "suffix" : "" }, { "dropping-particle" : "", "family" : "Berthou", "given" : "S\u00e9gol\u00e8ne", "non-dropping-particle" : "", "parse-names" : false, "suffix" : "" }, { "dropping-particle" : "", "family" : "Rowell", "given" : "David P.", "non-dropping-particle" : "", "parse-names" : false, "suffix" : "" }, { "dropping-particle" : "", "family" : "Senior", "given" : "Catherine A.", "non-dropping-particle" : "", "parse-names" : false, "suffix" : "" } ], "container-title" : "Nature Communications", "id" : "ITEM-1", "issue" : "1", "issued" : { "date-parts" : [ [ "2019", "12", "23" ] ] }, "page" : "1794", "title" : "Enhanced future changes in wet and dry extremes over Africa at convection-permitting scale", "translator" : [ { "dropping-particle" : "", "family" : "S2996", "given" : "", "non-dropping-particle" : "", "parse-names" : false, "suffix" : "" } ], "type" : "article-journal", "volume" : "10" }, "uris" : [ "http://www.mendeley.com/documents/?uuid=65668845-837a-4e2f-ae86-2d0eeffb1c60" ] } ], "mendeley" : { "formattedCitation" : "(Kendon et al., 2019)", "manualFormatting" : "Kendon et al. (2019)", "plainTextFormattedCitation" : "(Kendon et al., 2019)", "previouslyFormattedCitation" : "(Kendon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endon et al. (2019)</w:t>
      </w:r>
      <w:r w:rsidRPr="00D424AA">
        <w:rPr>
          <w:rFonts w:cs="Times New Roman"/>
          <w:lang w:val="en-GB"/>
        </w:rPr>
        <w:fldChar w:fldCharType="end"/>
      </w:r>
      <w:r w:rsidRPr="00841A35">
        <w:rPr>
          <w:rFonts w:cs="Times New Roman"/>
          <w:lang w:val="en-GB"/>
        </w:rPr>
        <w:t xml:space="preserve"> showed future increases in extreme 3-hourly precipitation in Africa. </w:t>
      </w:r>
      <w:r w:rsidRPr="00D424AA">
        <w:rPr>
          <w:rFonts w:cs="Times New Roman"/>
          <w:lang w:val="en-GB"/>
        </w:rPr>
        <w:fldChar w:fldCharType="begin" w:fldLock="1"/>
      </w:r>
      <w:r w:rsidR="00FF6231">
        <w:rPr>
          <w:rFonts w:cs="Times New Roman"/>
          <w:lang w:val="en-GB"/>
        </w:rPr>
        <w:instrText>ADDIN CSL_CITATION { "citationItems" : [ { "id" : "ITEM-1", "itemData" : { "DOI" : "10.2151/sola.2015-022", "author" : [ { "dropping-particle" : "", "family" : "Murata", "given" : "Akihiko", "non-dropping-particle" : "", "parse-names" : false, "suffix" : "" }, { "dropping-particle" : "", "family" : "Sasaki", "given" : "Hidetaka", "non-dropping-particle" : "", "parse-names" : false, "suffix" : "" }, { "dropping-particle" : "", "family" : "Kawase", "given" : "Hiroaki", "non-dropping-particle" : "", "parse-names" : false, "suffix" : "" }, { "dropping-particle" : "", "family" : "Nosaka", "given" : "Masaya", "non-dropping-particle" : "", "parse-names" : false, "suffix" : "" }, { "dropping-particle" : "", "family" : "Oh'izumi", "given" : "Mitsuo", "non-dropping-particle" : "", "parse-names" : false, "suffix" : "" }, { "dropping-particle" : "", "family" : "Kato", "given" : "Teruyuki", "non-dropping-particle" : "", "parse-names" : false, "suffix" : "" }, { "dropping-particle" : "", "family" : "Aoyagi", "given" : "Toshinori", "non-dropping-particle" : "", "parse-names" : false, "suffix" : "" }, { "dropping-particle" : "", "family" : "Shido", "given" : "Fumitake", "non-dropping-particle" : "", "parse-names" : false, "suffix" : "" }, { "dropping-particle" : "", "family" : "Hibino", "given" : "Kenshi", "non-dropping-particle" : "", "parse-names" : false, "suffix" : "" }, { "dropping-particle" : "", "family" : "Kanada", "given" : "Sachie", "non-dropping-particle" : "", "parse-names" : false, "suffix" : "" }, { "dropping-particle" : "", "family" : "Suzuki-Parker", "given" : "Asuka", "non-dropping-particle" : "", "parse-names" : false, "suffix" : "" }, { "dropping-particle" : "", "family" : "Nagatomo", "given" : "Toshiharu", "non-dropping-particle" : "", "parse-names" : false, "suffix" : "" }, { "dropping-particle" : "", "family" : "Oh'izumi", "given" : "Mitsuo", "non-dropping-particle" : "", "parse-names" : false, "suffix" : "" }, { "dropping-particle" : "", "family" : "Seino", "given" : "Naoko", "non-dropping-particle" : "", "parse-names" : false, "suffix" : "" }, { "dropping-particle" : "", "family" : "Shido", "given" : "Fumitake", "non-dropping-particle" : "", "parse-names" : false, "suffix" : "" }, { "dropping-particle" : "", "family" : "Hibino", "given" : "Kenshi", "non-dropping-particle" : "", "parse-names" : false, "suffix" : "" }, { "dropping-particle" : "", "family" : "Ishihara", "given" : "Koji", "non-dropping-particle" : "", "parse-names" : false, "suffix" : "" }, { "dropping-particle" : "", "family" : "Murai", "given" : "Hirokazu", "non-dropping-particle" : "", "parse-names" : false, "suffix" : "" }, { "dropping-particle" : "", "family" : "Yasui", "given" : "Souichirou", "non-dropping-particle" : "", "parse-names" : false, "suffix" : "" }, { "dropping-particle" : "", "family" : "Wakamatsu", "given" : "Shunya", "non-dropping-particle" : "", "parse-names" : false, "suffix" : "" }, { "dropping-particle" : "", "family" : "Takayabu", "given" : "Izuru", "non-dropping-particle" : "", "parse-names" : false, "suffix" : "" } ], "container-title" : "SOLA", "id" : "ITEM-1", "issued" : { "date-parts" : [ [ "2015" ] ] }, "page" : "90-94", "title" : "Projection of Future Climate Change over Japan in Ensemble Simulations with a High-Resolution Regional Climate Model", "translator" : [ { "dropping-particle" : "", "family" : "S1756", "given" : "", "non-dropping-particle" : "", "parse-names" : false, "suffix" : "" } ], "type" : "article-journal", "volume" : "11" }, "uris" : [ "http://www.mendeley.com/documents/?uuid=a93cc641-3378-4c5c-8db9-8e9794f196ca" ] } ], "mendeley" : { "formattedCitation" : "(Murata et al., 2015)", "manualFormatting" : "Murata et al. (2015)", "plainTextFormattedCitation" : "(Murata et al., 2015)", "previouslyFormattedCitation" : "(Murat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urata et al. (2015)</w:t>
      </w:r>
      <w:r w:rsidRPr="00D424AA">
        <w:rPr>
          <w:rFonts w:cs="Times New Roman"/>
          <w:lang w:val="en-GB"/>
        </w:rPr>
        <w:fldChar w:fldCharType="end"/>
      </w:r>
      <w:r w:rsidRPr="00841A35">
        <w:rPr>
          <w:rFonts w:cs="Times New Roman"/>
          <w:lang w:val="en-GB"/>
        </w:rPr>
        <w:t xml:space="preserve"> investigated future projections of precipitation around Japan and showed a decrease in monthly mean precipitation in the eastern </w:t>
      </w:r>
      <w:r w:rsidRPr="00D424AA">
        <w:rPr>
          <w:rFonts w:cs="Times New Roman"/>
          <w:lang w:val="en-GB"/>
        </w:rPr>
        <w:t>Japan Sea region in December, suggesting convective clouds become shallower in the future in the winter over the Japan Sea.</w:t>
      </w:r>
    </w:p>
    <w:p w14:paraId="3B39512A" w14:textId="77777777" w:rsidR="007A1008" w:rsidRPr="00D424AA" w:rsidRDefault="007A1008" w:rsidP="00D424AA">
      <w:pPr>
        <w:rPr>
          <w:rFonts w:cs="Times New Roman"/>
          <w:lang w:val="en-GB"/>
        </w:rPr>
      </w:pPr>
    </w:p>
    <w:p w14:paraId="20EB8B21" w14:textId="7A6032F3" w:rsidR="007A1008" w:rsidRPr="00D424AA" w:rsidRDefault="007A1008" w:rsidP="00D424AA">
      <w:pPr>
        <w:rPr>
          <w:rFonts w:cs="Times New Roman"/>
          <w:lang w:val="en-GB"/>
        </w:rPr>
      </w:pPr>
      <w:r w:rsidRPr="00D424AA">
        <w:rPr>
          <w:rFonts w:cs="Times New Roman"/>
          <w:lang w:val="en-GB"/>
        </w:rPr>
        <w:t xml:space="preserve">The other approach is the projection of the environmental conditions that control characteristics of severe convective storms by analysing climate model results. There is </w:t>
      </w:r>
      <w:r w:rsidRPr="00D424AA">
        <w:rPr>
          <w:rFonts w:cs="Times New Roman"/>
          <w:i/>
          <w:iCs/>
          <w:lang w:val="en-GB"/>
        </w:rPr>
        <w:t>high confidence</w:t>
      </w:r>
      <w:r w:rsidRPr="00D424AA">
        <w:rPr>
          <w:rFonts w:cs="Times New Roman"/>
          <w:lang w:val="en-GB"/>
        </w:rPr>
        <w:t xml:space="preserve"> that CAPE, particularly summertime mean CAPE and high percentiles of the CAPE in the tropics and subtropics, increases in response to global warming in an ensemble of climate models including those of CMIP5, mainly from increased low-level specific humidity </w:t>
      </w:r>
      <w:commentRangeStart w:id="2771"/>
      <w:r w:rsidRPr="00D424AA">
        <w:rPr>
          <w:rFonts w:cs="Times New Roman"/>
          <w:lang w:val="en-GB"/>
        </w:rPr>
        <w:fldChar w:fldCharType="begin" w:fldLock="1"/>
      </w:r>
      <w:ins w:id="2772" w:author="Robin Matthews" w:date="2021-07-14T10:23:00Z">
        <w:r w:rsidR="00835732">
          <w:rPr>
            <w:rFonts w:cs="Times New Roman"/>
            <w:lang w:val="en-GB"/>
          </w:rPr>
          <w:instrText>ADDIN CSL_CITATION { "citationItems" : [ { "id" : "ITEM-1", "itemData" : { "DOI" : "10.1175/2010JCLI3748.1", "ISSN" : "0894-8755", "abstract" : "The authors analyze changes in the tropical sea surface temperature (SST), surface wind, and other fields from the twentieth to the twenty-first century in climate projections using the Coupled Model Intercomparison Project phase 3 (CMIP3) multimodel ensemble, focusing on the seasons January\u2013March (JFM) and July\u2013September (JAS). When the annual mean change is subtracted, the remaining \u201cseasonal changes\u201d have robust, coherent structures. The JFM and JAS changes resemble each other very closely after either a change of sign or reflection about the equator. The seasonal changes include an increase in the summer hemisphere SST and a decrease in the winter hemisphere SST. These appear to be thermodynamic consequences of easterly trade winds strengthening in the winter subtropics and weakening in the summer subtropics. These in turn are associated with the weakening and expansion of the Hadley circulation, documented by previous studies, which themselves are likely consequences of changes in extratropical eddies. The seasonal SST changes influence the environment for deep convection: peak precipitation in the summer hemisphere increases by around 10% and convective available potential energy (CAPE) increases by as much as 25%. Comparable fractions of these changes are attributable to the annual mean change and the seasonal changes, though the two have very different spatial structures. Since the annual mean change is marked by relative warming in the Northern Hemisphere compared to the Southern Hemisphere, the seasonal changes oppose the annual mean change in JFM and enhance it in JAS.", "author" : [ { "dropping-particle" : "", "family" : "Sobel", "given" : "Adam H", "non-dropping-particle" : "", "parse-names" : false, "suffix" : "" }, { "dropping-particle" : "", "family" : "Camargo", "given" : "Suzana J", "non-dropping-particle" : "", "parse-names" : false, "suffix" : "" } ], "container-title" : "Journal of Climate", "id" : "ITEM-1", "issue" : "2", "issued" : { "date-parts" : [ [ "2011", "1", "15" ] ] }, "page" : "473-487", "title" : "Projected Future Seasonal Changes in Tropical Summer Climate", "translator" : [ { "dropping-particle" : "", "family" : "S2889", "given" : "", "non-dropping-particle" : "", "parse-names" : false, "suffix" : "" } ], "type" : "article-journal", "volume" : "24" }, "uris" : [ "http://www.mendeley.com/documents/?uuid=688a8674-1244-4df3-8cc9-14de530fee25" ] }, { "id" : "ITEM-2", "itemData" : { "DOI" : "10.1175/JCLI-D-19-0461.1", "ISSN" : "0894-8755", "abstract" : "Atmospheric convective available potential energy (CAPE) is expected to increase under greenhouse gas\u2013induced global warming, but a recent regional study also suggests enhanced convective inhibition (CIN) over land although its cause is not well understood. In this study, a global climate model is first evaluated by comparing its CAPE and CIN with reanalysis data, and then their future changes and the underlying causes are examined. The climate model reasonably captures the present-day CAPE and CIN patterns seen in the reanalysis, and projects increased CAPE almost everywhere and stronger CIN over most land under global warming. Over land, the cases or times with medium to strong CAPE or CIN would increase while cases with weak CAPE or CIN would decrease, leading to an overall strengthening in their mean values. These projected changes are confirmed by convection-permitting 4-km model simulations over the United States. The CAPE increase results mainly from increased low-level specific humidity, which leads to more latent heating and buoyancy for a lifted parcel above the level of free convection (LFC) and also a higher level of neutral buoyancy. The enhanced CIN over most land results mainly from reduced low-level relative humidity (RH), which leads to a higher lifting condensation level and a higher LFC and thus more negative buoyancy. Over tropical oceans, the near-surface RH increases slightly, leading to slight weakening of CIN. Over the subtropical eastern Pacific and Atlantic Ocean, the impact of reduced low-level atmospheric lapse rates overshadows the effect of increased specific humidity, leading to decreased CAPE.", "author" : [ { "dropping-particle" : "", "family" : "Chen", "given" : "Jiao", "non-dropping-particle" : "", "parse-names" : false, "suffix" : "" }, { "dropping-particle" : "", "family" : "Dai", "given" : "Aiguo", "non-dropping-particle" : "", "parse-names" : false, "suffix" : "" }, { "dropping-particle" : "", "family" : "Zhang", "given" : "Yaocun", "non-dropping-particle" : "", "parse-names" : false, "suffix" : "" }, { "dropping-particle" : "", "family" : "Rasmussen", "given" : "Kristen L", "non-dropping-particle" : "", "parse-names" : false, "suffix" : "" } ], "container-title" : "Journal of Climate", "id" : "ITEM-2", "issue" : "6", "issued" : { "date-parts" : [ [ "2020", "2", "7" ] ] }, "page" : "2025-2050", "title" : "Changes in Convective Available Potential Energy and Convective Inhibition under Global Warming", "translator" : [ { "dropping-particle" : "", "family" : "S2693", "given" : "", "non-dropping-particle" : "", "parse-names" : false, "suffix" : "" } ], "type" : "article-journal", "volume" : "33" }, "uris" : [ "http://www.mendeley.com/documents/?uuid=d8f1891a-1e94-4e86-b859-633b888e0519" ] }, { "id" : "ITEM-3", "itemData" : { "DOI" : "10.1073/pnas.1707603114", "abstract" : "A substantial fraction of the world\u2019s most intense thunderstorms occur in the tropics and subtropics, but the response of such storms to climate change remains uncertain. Here, we show that, in simulations of global warming, a measure of the energy available to thunderstorms increases robustly across the tropics and subtropics. Furthermore, we elucidate an important mechanism contributing to such increases in available energy, and we present observational evidence that this mechanism is present in Earth\u2019s atmosphere. By combining theory, observations, and models, our results provide confidence in climate model projections of future intense thunderstorm potential; such model projections are shown to imply large future increases in the frequency of damaging thunderstorm environments in tropical and subtropical regions.Intense thunderstorms produce rapid cloud updrafts and may be associated with a range of destructive weather events. An important ingredient in measures of the potential for intense thunderstorms is the convective available potential energy (CAPE). Climate models project increases in summertime mean CAPE in the tropics and subtropics in response to global warming, but the physical mechanisms responsible for such increases and the implications for future thunderstorm activity remain uncertain. Here, we show that high percentiles of the CAPE distribution (CAPE extremes) also increase robustly with warming across the tropics and subtropics in an ensemble of state-of-the-art climate models, implying strong increases in the frequency of occurrence of environments conducive to intense thunderstorms in future climate projections. The increase in CAPE extremes is consistent with a recently proposed theoretical model in which CAPE depends on the influence of convective entrainment on the tropospheric lapse rate, and we demonstrate the importance of this influence for simulated CAPE extremes using a climate model in which the convective entrainment rate is varied. We further show that the theoretical model is able to account for the climatological relationship between CAPE and a measure of lower-tropospheric humidity in simulations and in observations. Our results provide a physical basis on which to understand projected future increases in intense thunderstorm potential, and they suggest that an important mechanism that contributes to such increases may be present in Earth\u2019s atmosphere.", "author" : [ { "dropping-particle" : "", "family" : "Singh", "given" : "Martin S", "non-dropping-particle" : "", "parse-names" : false, "suffix" : "" }, { "dropping-particle" : "", "family" : "Kuang", "given" : "Zhiming", "non-dropping-particle" : "", "parse-names" : false, "suffix" : "" }, { "dropping-particle" : "", "family" : "Maloney", "given" : "Eric D", "non-dropping-particle" : "", "parse-names" : false, "suffix" : "" }, { "dropping-particle" : "", "family" : "Hannah", "given" : "Walter M", "non-dropping-particle" : "", "parse-names" : false, "suffix" : "" }, { "dropping-particle" : "", "family" : "Wolding", "given" : "Brandon O", "non-dropping-particle" : "", "parse-names" : false, "suffix" : "" } ], "container-title" : "Proceedings of the National Academy of Sciences", "id" : "ITEM-3", "issue" : "44", "issued" : { "date-parts" : [ [ "2017", "10", "31" ] ] }, "page" : "11657 LP  - 11662", "title" : "Increasing potential for intense tropical and subtropical thunderstorms under global warming", "translator" : [ { "dropping-particle" : "", "family" : "S3000", "given" : "", "non-dropping-particle" : "", "parse-names" : false, "suffix" : "" } ], "type" : "article-journal", "volume" : "114" }, "uris" : [ "http://www.mendeley.com/documents/?uuid=88822d91-e58b-46d2-a4af-95e2f012dd3f" ] } ], "mendeley" : { "formattedCitation" : "(Sobel and Camargo, 2011; Singh et al., 2017a; Chen et al., 2020b)", "manualFormatting" : "(Sobel and Camargo, 2011; M.S. Singh et al., 2017; J. Chen et al., 2020a)", "plainTextFormattedCitation" : "(Sobel and Camargo, 2011; Singh et al., 2017a; Chen et al., 2020b)", "previouslyFormattedCitation" : "(Sobel and Camargo, 2011; Singh et al., 2017a; Chen et al., 2020b)" }, "properties" : { "noteIndex" : 0 }, "schema" : "https://github.com/citation-style-language/schema/raw/master/csl-citation.json" }</w:instrText>
        </w:r>
      </w:ins>
      <w:del w:id="2773" w:author="Robin Matthews" w:date="2021-07-14T10:23:00Z">
        <w:r w:rsidR="00FF6231" w:rsidDel="00835732">
          <w:rPr>
            <w:rFonts w:cs="Times New Roman"/>
            <w:lang w:val="en-GB"/>
          </w:rPr>
          <w:delInstrText>ADDIN CSL_CITATION { "citationItems" : [ { "id" : "ITEM-1", "itemData" : { "DOI" : "10.1175/2010JCLI3748.1", "ISSN" : "0894-8755", "abstract" : "The authors analyze changes in the tropical sea surface temperature (SST), surface wind, and other fields from the twentieth to the twenty-first century in climate projections using the Coupled Model Intercomparison Project phase 3 (CMIP3) multimodel ensemble, focusing on the seasons January\u2013March (JFM) and July\u2013September (JAS). When the annual mean change is subtracted, the remaining \u201cseasonal changes\u201d have robust, coherent structures. The JFM and JAS changes resemble each other very closely after either a change of sign or reflection about the equator. The seasonal changes include an increase in the summer hemisphere SST and a decrease in the winter hemisphere SST. These appear to be thermodynamic consequences of easterly trade winds strengthening in the winter subtropics and weakening in the summer subtropics. These in turn are associated with the weakening and expansion of the Hadley circulation, documented by previous studies, which themselves are likely consequences of changes in extratropical eddies. The seasonal SST changes influence the environment for deep convection: peak precipitation in the summer hemisphere increases by around 10% and convective available potential energy (CAPE) increases by as much as 25%. Comparable fractions of these changes are attributable to the annual mean change and the seasonal changes, though the two have very different spatial structures. Since the annual mean change is marked by relative warming in the Northern Hemisphere compared to the Southern Hemisphere, the seasonal changes oppose the annual mean change in JFM and enhance it in JAS.", "author" : [ { "dropping-particle" : "", "family" : "Sobel", "given" : "Adam H", "non-dropping-particle" : "", "parse-names" : false, "suffix" : "" }, { "dropping-particle" : "", "family" : "Camargo", "given" : "Suzana J", "non-dropping-particle" : "", "parse-names" : false, "suffix" : "" } ], "container-title" : "Journal of Climate", "id" : "ITEM-1", "issue" : "2", "issued" : { "date-parts" : [ [ "2011", "1", "15" ] ] }, "page" : "473-487", "title" : "Projected Future Seasonal Changes in Tropical Summer Climate", "translator" : [ { "dropping-particle" : "", "family" : "S2889", "given" : "", "non-dropping-particle" : "", "parse-names" : false, "suffix" : "" } ], "type" : "article-journal", "volume" : "24" }, "uris" : [ "http://www.mendeley.com/documents/?uuid=688a8674-1244-4df3-8cc9-14de530fee25" ] }, { "id" : "ITEM-2", "itemData" : { "DOI" : "10.1175/JCLI-D-19-0461.1", "ISSN" : "0894-8755", "abstract" : "Atmospheric convective available potential energy (CAPE) is expected to increase under greenhouse gas\u2013induced global warming, but a recent regional study also suggests enhanced convective inhibition (CIN) over land although its cause is not well understood. In this study, a global climate model is first evaluated by comparing its CAPE and CIN with reanalysis data, and then their future changes and the underlying causes are examined. The climate model reasonably captures the present-day CAPE and CIN patterns seen in the reanalysis, and projects increased CAPE almost everywhere and stronger CIN over most land under global warming. Over land, the cases or times with medium to strong CAPE or CIN would increase while cases with weak CAPE or CIN would decrease, leading to an overall strengthening in their mean values. These projected changes are confirmed by convection-permitting 4-km model simulations over the United States. The CAPE increase results mainly from increased low-level specific humidity, which leads to more latent heating and buoyancy for a lifted parcel above the level of free convection (LFC) and also a higher level of neutral buoyancy. The enhanced CIN over most land results mainly from reduced low-level relative humidity (RH), which leads to a higher lifting condensation level and a higher LFC and thus more negative buoyancy. Over tropical oceans, the near-surface RH increases slightly, leading to slight weakening of CIN. Over the subtropical eastern Pacific and Atlantic Ocean, the impact of reduced low-level atmospheric lapse rates overshadows the effect of increased specific humidity, leading to decreased CAPE.", "author" : [ { "dropping-particle" : "", "family" : "Chen", "given" : "Jiao", "non-dropping-particle" : "", "parse-names" : false, "suffix" : "" }, { "dropping-particle" : "", "family" : "Dai", "given" : "Aiguo", "non-dropping-particle" : "", "parse-names" : false, "suffix" : "" }, { "dropping-particle" : "", "family" : "Zhang", "given" : "Yaocun", "non-dropping-particle" : "", "parse-names" : false, "suffix" : "" }, { "dropping-particle" : "", "family" : "Rasmussen", "given" : "Kristen L", "non-dropping-particle" : "", "parse-names" : false, "suffix" : "" } ], "container-title" : "Journal of Climate", "id" : "ITEM-2", "issue" : "6", "issued" : { "date-parts" : [ [ "2020", "2", "7" ] ] }, "page" : "2025-2050", "title" : "Changes in Convective Available Potential Energy and Convective Inhibition under Global Warming", "translator" : [ { "dropping-particle" : "", "family" : "S2693", "given" : "", "non-dropping-particle" : "", "parse-names" : false, "suffix" : "" } ], "type" : "article-journal", "volume" : "33" }, "uris" : [ "http://www.mendeley.com/documents/?uuid=d8f1891a-1e94-4e86-b859-633b888e0519" ] }, { "id" : "ITEM-3", "itemData" : { "DOI" : "10.1073/pnas.1707603114", "abstract" : "A substantial fraction of the world\u2019s most intense thunderstorms occur in the tropics and subtropics, but the response of such storms to climate change remains uncertain. Here, we show that, in simulations of global warming, a measure of the energy available to thunderstorms increases robustly across the tropics and subtropics. Furthermore, we elucidate an important mechanism contributing to such increases in available energy, and we present observational evidence that this mechanism is present in Earth\u2019s atmosphere. By combining theory, observations, and models, our results provide confidence in climate model projections of future intense thunderstorm potential; such model projections are shown to imply large future increases in the frequency of damaging thunderstorm environments in tropical and subtropical regions.Intense thunderstorms produce rapid cloud updrafts and may be associated with a range of destructive weather events. An important ingredient in measures of the potential for intense thunderstorms is the convective available potential energy (CAPE). Climate models project increases in summertime mean CAPE in the tropics and subtropics in response to global warming, but the physical mechanisms responsible for such increases and the implications for future thunderstorm activity remain uncertain. Here, we show that high percentiles of the CAPE distribution (CAPE extremes) also increase robustly with warming across the tropics and subtropics in an ensemble of state-of-the-art climate models, implying strong increases in the frequency of occurrence of environments conducive to intense thunderstorms in future climate projections. The increase in CAPE extremes is consistent with a recently proposed theoretical model in which CAPE depends on the influence of convective entrainment on the tropospheric lapse rate, and we demonstrate the importance of this influence for simulated CAPE extremes using a climate model in which the convective entrainment rate is varied. We further show that the theoretical model is able to account for the climatological relationship between CAPE and a measure of lower-tropospheric humidity in simulations and in observations. Our results provide a physical basis on which to understand projected future increases in intense thunderstorm potential, and they suggest that an important mechanism that contributes to such increases may be present in Earth\u2019s atmosphere.", "author" : [ { "dropping-particle" : "", "family" : "Singh", "given" : "Martin S", "non-dropping-particle" : "", "parse-names" : false, "suffix" : "" }, { "dropping-particle" : "", "family" : "Kuang", "given" : "Zhiming", "non-dropping-particle" : "", "parse-names" : false, "suffix" : "" }, { "dropping-particle" : "", "family" : "Maloney", "given" : "Eric D", "non-dropping-particle" : "", "parse-names" : false, "suffix" : "" }, { "dropping-particle" : "", "family" : "Hannah", "given" : "Walter M", "non-dropping-particle" : "", "parse-names" : false, "suffix" : "" }, { "dropping-particle" : "", "family" : "Wolding", "given" : "Brandon O", "non-dropping-particle" : "", "parse-names" : false, "suffix" : "" } ], "container-title" : "Proceedings of the National Academy of Sciences", "id" : "ITEM-3", "issue" : "44", "issued" : { "date-parts" : [ [ "2017", "10", "31" ] ] }, "page" : "11657 LP  - 11662", "title" : "Increasing potential for intense tropical and subtropical thunderstorms under global warming", "translator" : [ { "dropping-particle" : "", "family" : "S3000", "given" : "", "non-dropping-particle" : "", "parse-names" : false, "suffix" : "" } ], "type" : "article-journal", "volume" : "114" }, "uris" : [ "http://www.mendeley.com/documents/?uuid=88822d91-e58b-46d2-a4af-95e2f012dd3f" ] } ], "mendeley" : { "formattedCitation" : "(Sobel and Camargo, 2011; Singh et al., 2017a; Chen et al., 2020b)", "plainTextFormattedCitation" : "(Sobel and Camargo, 2011; Singh et al., 2017a; Chen et al., 2020b)", "previouslyFormattedCitation" : "(Sobel and Camargo, 2011; Singh et al., 2017a; Chen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 xml:space="preserve">(Sobel and Camargo, 2011; </w:t>
      </w:r>
      <w:ins w:id="2774" w:author="Robin Matthews" w:date="2021-07-14T10:23:00Z">
        <w:r w:rsidR="00835732">
          <w:rPr>
            <w:rFonts w:cs="Times New Roman"/>
            <w:noProof/>
            <w:lang w:val="en-GB"/>
          </w:rPr>
          <w:t xml:space="preserve">M.S. </w:t>
        </w:r>
      </w:ins>
      <w:r w:rsidR="00A26296">
        <w:rPr>
          <w:rFonts w:cs="Times New Roman"/>
          <w:noProof/>
          <w:lang w:val="en-GB"/>
        </w:rPr>
        <w:t>Singh et al., 2017</w:t>
      </w:r>
      <w:del w:id="2775" w:author="Robin Matthews" w:date="2021-07-14T10:23:00Z">
        <w:r w:rsidR="00A26296" w:rsidDel="00835732">
          <w:rPr>
            <w:rFonts w:cs="Times New Roman"/>
            <w:noProof/>
            <w:lang w:val="en-GB"/>
          </w:rPr>
          <w:delText>a</w:delText>
        </w:r>
      </w:del>
      <w:r w:rsidR="00A26296">
        <w:rPr>
          <w:rFonts w:cs="Times New Roman"/>
          <w:noProof/>
          <w:lang w:val="en-GB"/>
        </w:rPr>
        <w:t xml:space="preserve">; </w:t>
      </w:r>
      <w:ins w:id="2776" w:author="Robin Matthews" w:date="2021-07-14T10:23:00Z">
        <w:r w:rsidR="00835732">
          <w:rPr>
            <w:rFonts w:cs="Times New Roman"/>
            <w:noProof/>
            <w:lang w:val="en-GB"/>
          </w:rPr>
          <w:t xml:space="preserve">J. </w:t>
        </w:r>
      </w:ins>
      <w:r w:rsidR="00A26296">
        <w:rPr>
          <w:rFonts w:cs="Times New Roman"/>
          <w:noProof/>
          <w:lang w:val="en-GB"/>
        </w:rPr>
        <w:t>Chen et al., 2020</w:t>
      </w:r>
      <w:ins w:id="2777" w:author="Robin Matthews" w:date="2021-07-14T10:23:00Z">
        <w:r w:rsidR="00835732">
          <w:rPr>
            <w:rFonts w:cs="Times New Roman"/>
            <w:noProof/>
            <w:lang w:val="en-GB"/>
          </w:rPr>
          <w:t>a</w:t>
        </w:r>
      </w:ins>
      <w:del w:id="2778" w:author="Robin Matthews" w:date="2021-07-14T10:23:00Z">
        <w:r w:rsidR="00A26296" w:rsidDel="00835732">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771"/>
      <w:r w:rsidR="00A26296">
        <w:rPr>
          <w:rStyle w:val="Marquedecommentaire"/>
        </w:rPr>
        <w:commentReference w:id="2771"/>
      </w:r>
      <w:r w:rsidRPr="00841A35">
        <w:rPr>
          <w:rFonts w:cs="Times New Roman"/>
          <w:lang w:val="en-GB"/>
        </w:rPr>
        <w:t>. CIN becomes stronger over most land areas unde</w:t>
      </w:r>
      <w:r w:rsidRPr="00D424AA">
        <w:rPr>
          <w:rFonts w:cs="Times New Roman"/>
          <w:lang w:val="en-GB"/>
        </w:rPr>
        <w:t xml:space="preserve">r global warming, resulting mainly from reduced low-level relative humidity over land </w:t>
      </w:r>
      <w:commentRangeStart w:id="2779"/>
      <w:r w:rsidRPr="00D424AA">
        <w:rPr>
          <w:rFonts w:cs="Times New Roman"/>
          <w:lang w:val="en-GB"/>
        </w:rPr>
        <w:fldChar w:fldCharType="begin" w:fldLock="1"/>
      </w:r>
      <w:ins w:id="2780" w:author="Robin Matthews" w:date="2021-07-14T10:23:00Z">
        <w:r w:rsidR="00835732">
          <w:rPr>
            <w:rFonts w:cs="Times New Roman"/>
            <w:lang w:val="en-GB"/>
          </w:rPr>
          <w:instrText>ADDIN CSL_CITATION { "citationItems" : [ { "id" : "ITEM-1", "itemData" : { "DOI" : "10.1175/JCLI-D-19-0461.1", "ISSN" : "0894-8755", "abstract" : "Atmospheric convective available potential energy (CAPE) is expected to increase under greenhouse gas\u2013induced global warming, but a recent regional study also suggests enhanced convective inhibition (CIN) over land although its cause is not well understood. In this study, a global climate model is first evaluated by comparing its CAPE and CIN with reanalysis data, and then their future changes and the underlying causes are examined. The climate model reasonably captures the present-day CAPE and CIN patterns seen in the reanalysis, and projects increased CAPE almost everywhere and stronger CIN over most land under global warming. Over land, the cases or times with medium to strong CAPE or CIN would increase while cases with weak CAPE or CIN would decrease, leading to an overall strengthening in their mean values. These projected changes are confirmed by convection-permitting 4-km model simulations over the United States. The CAPE increase results mainly from increased low-level specific humidity, which leads to more latent heating and buoyancy for a lifted parcel above the level of free convection (LFC) and also a higher level of neutral buoyancy. The enhanced CIN over most land results mainly from reduced low-level relative humidity (RH), which leads to a higher lifting condensation level and a higher LFC and thus more negative buoyancy. Over tropical oceans, the near-surface RH increases slightly, leading to slight weakening of CIN. Over the subtropical eastern Pacific and Atlantic Ocean, the impact of reduced low-level atmospheric lapse rates overshadows the effect of increased specific humidity, leading to decreased CAPE.", "author" : [ { "dropping-particle" : "", "family" : "Chen", "given" : "Jiao", "non-dropping-particle" : "", "parse-names" : false, "suffix" : "" }, { "dropping-particle" : "", "family" : "Dai", "given" : "Aiguo", "non-dropping-particle" : "", "parse-names" : false, "suffix" : "" }, { "dropping-particle" : "", "family" : "Zhang", "given" : "Yaocun", "non-dropping-particle" : "", "parse-names" : false, "suffix" : "" }, { "dropping-particle" : "", "family" : "Rasmussen", "given" : "Kristen L", "non-dropping-particle" : "", "parse-names" : false, "suffix" : "" } ], "container-title" : "Journal of Climate", "id" : "ITEM-1", "issue" : "6", "issued" : { "date-parts" : [ [ "2020", "2", "7" ] ] }, "page" : "2025-2050", "title" : "Changes in Convective Available Potential Energy and Convective Inhibition under Global Warming", "translator" : [ { "dropping-particle" : "", "family" : "S2693", "given" : "", "non-dropping-particle" : "", "parse-names" : false, "suffix" : "" } ], "type" : "article-journal", "volume" : "33" }, "uris" : [ "http://www.mendeley.com/documents/?uuid=d8f1891a-1e94-4e86-b859-633b888e0519" ] } ], "mendeley" : { "formattedCitation" : "(Chen et al., 2020b)", "manualFormatting" : "(J. Chen et al., 2020a)", "plainTextFormattedCitation" : "(Chen et al., 2020b)", "previouslyFormattedCitation" : "(Chen et al., 2020b)" }, "properties" : { "noteIndex" : 0 }, "schema" : "https://github.com/citation-style-language/schema/raw/master/csl-citation.json" }</w:instrText>
        </w:r>
      </w:ins>
      <w:del w:id="2781" w:author="Robin Matthews" w:date="2021-07-14T10:23:00Z">
        <w:r w:rsidR="00FF6231" w:rsidDel="00835732">
          <w:rPr>
            <w:rFonts w:cs="Times New Roman"/>
            <w:lang w:val="en-GB"/>
          </w:rPr>
          <w:delInstrText>ADDIN CSL_CITATION { "citationItems" : [ { "id" : "ITEM-1", "itemData" : { "DOI" : "10.1175/JCLI-D-19-0461.1", "ISSN" : "0894-8755", "abstract" : "Atmospheric convective available potential energy (CAPE) is expected to increase under greenhouse gas\u2013induced global warming, but a recent regional study also suggests enhanced convective inhibition (CIN) over land although its cause is not well understood. In this study, a global climate model is first evaluated by comparing its CAPE and CIN with reanalysis data, and then their future changes and the underlying causes are examined. The climate model reasonably captures the present-day CAPE and CIN patterns seen in the reanalysis, and projects increased CAPE almost everywhere and stronger CIN over most land under global warming. Over land, the cases or times with medium to strong CAPE or CIN would increase while cases with weak CAPE or CIN would decrease, leading to an overall strengthening in their mean values. These projected changes are confirmed by convection-permitting 4-km model simulations over the United States. The CAPE increase results mainly from increased low-level specific humidity, which leads to more latent heating and buoyancy for a lifted parcel above the level of free convection (LFC) and also a higher level of neutral buoyancy. The enhanced CIN over most land results mainly from reduced low-level relative humidity (RH), which leads to a higher lifting condensation level and a higher LFC and thus more negative buoyancy. Over tropical oceans, the near-surface RH increases slightly, leading to slight weakening of CIN. Over the subtropical eastern Pacific and Atlantic Ocean, the impact of reduced low-level atmospheric lapse rates overshadows the effect of increased specific humidity, leading to decreased CAPE.", "author" : [ { "dropping-particle" : "", "family" : "Chen", "given" : "Jiao", "non-dropping-particle" : "", "parse-names" : false, "suffix" : "" }, { "dropping-particle" : "", "family" : "Dai", "given" : "Aiguo", "non-dropping-particle" : "", "parse-names" : false, "suffix" : "" }, { "dropping-particle" : "", "family" : "Zhang", "given" : "Yaocun", "non-dropping-particle" : "", "parse-names" : false, "suffix" : "" }, { "dropping-particle" : "", "family" : "Rasmussen", "given" : "Kristen L", "non-dropping-particle" : "", "parse-names" : false, "suffix" : "" } ], "container-title" : "Journal of Climate", "id" : "ITEM-1", "issue" : "6", "issued" : { "date-parts" : [ [ "2020", "2", "7" ] ] }, "page" : "2025-2050", "title" : "Changes in Convective Available Potential Energy and Convective Inhibition under Global Warming", "translator" : [ { "dropping-particle" : "", "family" : "S2693", "given" : "", "non-dropping-particle" : "", "parse-names" : false, "suffix" : "" } ], "type" : "article-journal", "volume" : "33" }, "uris" : [ "http://www.mendeley.com/documents/?uuid=d8f1891a-1e94-4e86-b859-633b888e0519" ] } ], "mendeley" : { "formattedCitation" : "(Chen et al., 2020b)", "plainTextFormattedCitation" : "(Chen et al., 2020b)", "previouslyFormattedCitation" : "(Chen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782" w:author="Robin Matthews" w:date="2021-07-14T10:23:00Z">
        <w:r w:rsidR="00835732">
          <w:rPr>
            <w:rFonts w:cs="Times New Roman"/>
            <w:noProof/>
            <w:lang w:val="en-GB"/>
          </w:rPr>
          <w:t xml:space="preserve">J. </w:t>
        </w:r>
      </w:ins>
      <w:r w:rsidR="00A26296">
        <w:rPr>
          <w:rFonts w:cs="Times New Roman"/>
          <w:noProof/>
          <w:lang w:val="en-GB"/>
        </w:rPr>
        <w:t>Chen et al., 2020</w:t>
      </w:r>
      <w:ins w:id="2783" w:author="Robin Matthews" w:date="2021-07-14T10:23:00Z">
        <w:r w:rsidR="00835732">
          <w:rPr>
            <w:rFonts w:cs="Times New Roman"/>
            <w:noProof/>
            <w:lang w:val="en-GB"/>
          </w:rPr>
          <w:t>a</w:t>
        </w:r>
      </w:ins>
      <w:del w:id="2784" w:author="Robin Matthews" w:date="2021-07-14T10:23:00Z">
        <w:r w:rsidR="00A26296" w:rsidDel="00835732">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779"/>
      <w:r w:rsidR="00A26296">
        <w:rPr>
          <w:rStyle w:val="Marquedecommentaire"/>
        </w:rPr>
        <w:commentReference w:id="2779"/>
      </w:r>
      <w:r w:rsidRPr="00841A35">
        <w:rPr>
          <w:rFonts w:cs="Times New Roman"/>
          <w:lang w:val="en-GB"/>
        </w:rPr>
        <w:t>. However, there are large differences within the CMIP</w:t>
      </w:r>
      <w:r w:rsidRPr="00D424AA">
        <w:rPr>
          <w:rFonts w:cs="Times New Roman"/>
          <w:lang w:val="en-GB"/>
        </w:rPr>
        <w:t xml:space="preserve">5 ensemble for environmental conditions, which contribute to some degree of uncertainty </w:t>
      </w:r>
      <w:r w:rsidRPr="00D424AA">
        <w:rPr>
          <w:rFonts w:cs="Times New Roman"/>
          <w:lang w:val="en-GB"/>
        </w:rPr>
        <w:fldChar w:fldCharType="begin" w:fldLock="1"/>
      </w:r>
      <w:r w:rsidR="00FF6231">
        <w:rPr>
          <w:rFonts w:cs="Times New Roman"/>
          <w:lang w:val="en-GB"/>
        </w:rPr>
        <w:instrText>ADDIN CSL_CITATION { "citationItems" : [ { "id" : "ITEM-1", "itemData" : { "DOI" : "10.1093/acrefore/9780190228620.013.62", "ISBN" : "9780190228620", "abstract" : "The response of severe thunderstorms to a changing climate is a rapidly growing area of research. Severe thunderstorms are one of the largest contributors to global losses in excess of USD $10 billion per year in terms of property and agriculture, as well as dozens of fatalities. Phenomena associated with severe thunderstorms such as large hail (greater than 2 cm), damaging winds (greater than 90 kmh\u22121), and tornadoes pose a global threat, and have been documented on every continent except Antarctica. Limitations of observational records for assessing past trends have driven a variety of approaches to not only characterize the past occurrence but provide a baseline against which future projections can be interpreted. These proxy methods have included using environments or conditions favorable to the development of thunderstorms and directly simulating storm updrafts using dynamic downscaling. Both methodologies have demonstrated pronounced changes to the frequency of days producing severe thunderstorms. Major impacts of a strongly warmed climate include a general increase in the length of the season in both the fall and spring associated with increased thermal instability and increased frequency of severe days by the late 21st century. While earlier studies noted changes to vertical wind shear decreasing frequency, recent studies have illustrated that this change appears not to coincide with days which are unstable. Questions remain as to whether the likelihood of storm initiation decreases, whether all storms which now produce severe weather will maintain their physical structure in a warmer world, and how these changes to storm frequency and or intensity may manifest for each of the threats posed by tornadoes, hail, and damaging winds. Expansion of the existing understanding globally is identified as an area of needed future research, together with meaningful consideration of both the influence of climate variability and indirect implications of anthropogenic modification of the physical environment.", "author" : [ { "dropping-particle" : "", "family" : "Allen", "given" : "John T.", "non-dropping-particle" : "", "parse-names" : false, "suffix" : "" } ], "container-title" : "Oxford Research Encyclopedia of Climate Science", "id" : "ITEM-1", "issue" : "July", "issued" : { "date-parts" : [ [ "2018", "7", "30" ] ] }, "page" : "1-65", "publisher" : "Oxford University Press", "publisher-place" : "Oxford, UK", "title" : "Climate Change and Severe Thunderstorms", "translator" : [ { "dropping-particle" : "", "family" : "S2336", "given" : "Rt14", "non-dropping-particle" : "", "parse-names" : false, "suffix" : "" } ], "type" : "chapter", "volume" : "1" }, "uris" : [ "http://www.mendeley.com/documents/?uuid=81d3bb6d-d9d8-4bb9-9a0d-dd6c513b2c5a" ] } ], "mendeley" : { "formattedCitation" : "(Allen, 2018)", "plainTextFormattedCitation" : "(Allen, 2018)", "previouslyFormattedCitation" : "(Allen,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llen, 2018)</w:t>
      </w:r>
      <w:r w:rsidRPr="00D424AA">
        <w:rPr>
          <w:rFonts w:cs="Times New Roman"/>
          <w:lang w:val="en-GB"/>
        </w:rPr>
        <w:fldChar w:fldCharType="end"/>
      </w:r>
      <w:r w:rsidRPr="00841A35">
        <w:rPr>
          <w:rFonts w:cs="Times New Roman"/>
          <w:lang w:val="en-GB"/>
        </w:rPr>
        <w:t xml:space="preserve">. Because the relation between </w:t>
      </w:r>
      <w:r w:rsidRPr="00D424AA">
        <w:rPr>
          <w:rFonts w:cs="Times New Roman"/>
          <w:lang w:val="en-GB"/>
        </w:rPr>
        <w:t xml:space="preserve">simulated environments in models and the occurrence of severe convective storms are in general insufficiently validated, the </w:t>
      </w:r>
      <w:r w:rsidRPr="00D506A9">
        <w:rPr>
          <w:rFonts w:cs="Times New Roman"/>
          <w:iCs/>
          <w:lang w:val="en-GB"/>
        </w:rPr>
        <w:t>confidence</w:t>
      </w:r>
      <w:r w:rsidRPr="00D424AA">
        <w:rPr>
          <w:rFonts w:cs="Times New Roman"/>
          <w:lang w:val="en-GB"/>
        </w:rPr>
        <w:t xml:space="preserve"> level of the projection of severe convective storms with the approach of the environmental conditions is generally </w:t>
      </w:r>
      <w:r w:rsidRPr="00D424AA">
        <w:rPr>
          <w:rFonts w:cs="Times New Roman"/>
          <w:i/>
          <w:iCs/>
          <w:lang w:val="en-GB"/>
        </w:rPr>
        <w:t>low</w:t>
      </w:r>
      <w:r w:rsidRPr="00D424AA">
        <w:rPr>
          <w:rFonts w:cs="Times New Roman"/>
          <w:lang w:val="en-GB"/>
        </w:rPr>
        <w:t>.</w:t>
      </w:r>
    </w:p>
    <w:p w14:paraId="074546C9" w14:textId="77777777" w:rsidR="007A1008" w:rsidRPr="00D424AA" w:rsidRDefault="007A1008" w:rsidP="00D424AA">
      <w:pPr>
        <w:rPr>
          <w:rFonts w:cs="Times New Roman"/>
          <w:lang w:val="en-GB"/>
        </w:rPr>
      </w:pPr>
    </w:p>
    <w:p w14:paraId="07B93FAD" w14:textId="407BD3D0" w:rsidR="007A1008" w:rsidRPr="00D424AA" w:rsidRDefault="007A1008" w:rsidP="00D424AA">
      <w:pPr>
        <w:rPr>
          <w:rFonts w:cs="Times New Roman"/>
          <w:lang w:val="en-GB"/>
        </w:rPr>
      </w:pPr>
      <w:r w:rsidRPr="00D424AA">
        <w:rPr>
          <w:rFonts w:cs="Times New Roman"/>
          <w:lang w:val="en-GB"/>
        </w:rPr>
        <w:t xml:space="preserve">In the United States, projected changes in the environmental conditions show an increase in CAPE and no changes or decreases in the vertical wind shear, suggesting favourable conditions for an increase in severe convective storms in the future, but the interpretation of how tornadoes or hail will change is an open question because of the strong dependence on shear </w:t>
      </w:r>
      <w:r w:rsidRPr="00D424AA">
        <w:rPr>
          <w:rFonts w:cs="Times New Roman"/>
          <w:lang w:val="en-GB"/>
        </w:rPr>
        <w:fldChar w:fldCharType="begin" w:fldLock="1"/>
      </w:r>
      <w:r w:rsidR="00FF6231">
        <w:rPr>
          <w:rFonts w:cs="Times New Roman"/>
          <w:lang w:val="en-GB"/>
        </w:rPr>
        <w:instrText>ADDIN CSL_CITATION { "citationItems" : [ { "id" : "ITEM-1", "itemData" : { "DOI" : "10.1016/j.atmosres.2012.04.002", "ISBN" : "01698095", "ISSN" : "01698095", "abstract" : "As the planet warms, it is important to consider possible impacts of climate change on severe thunderstorms and tornadoes. To further that discussion, the current distribution of severe thunderstorms as a function of large-scale environmental conditions is presented. Severe thunderstorms are much more likely to form in environments with large values of convective available potential energy (CAPE) and deep-tropospheric wind shear. Tornadoes and large hail are preferred in high-shear environments and non-tornadic wind events in low shear. Further, the intensity of tornadoes and hail, given that they occur, tends to be almost entirely a function of the shear and only weakly depends on the thermodynamics.Climate model simulations suggest that CAPE will increase in the future and the wind shear will decrease. Detailed analysis has suggested that the CAPE change will lead to more frequent environments favorable for severe thunderstorms, but the strong dependence on shear for tornadoes, particularly the strongest ones, and hail means that the interpretation of how individual hazards will change is open to question. The recent development of techniques to use higher-resolution models to estimate the occurrence of storms of various kinds is discussed. Given the large interannual variability in environments and occurrence of events, caution is urged in interpreting the observational record as evidence of climate change. \u00a9 2012.", "author" : [ { "dropping-particle" : "", "family" : "Brooks", "given" : "H. E.", "non-dropping-particle" : "", "parse-names" : false, "suffix" : "" } ], "container-title" : "Atmospheric Research", "id" : "ITEM-1", "issued" : { "date-parts" : [ [ "2013" ] ] }, "page" : "129-138", "publisher" : "Elsevier B.V.", "title" : "Severe thunderstorms and climate change", "translator" : [ { "dropping-particle" : "", "family" : "S1350", "given" : "", "non-dropping-particle" : "", "parse-names" : false, "suffix" : "" } ], "type" : "article-journal", "volume" : "123" }, "uris" : [ "http://www.mendeley.com/documents/?uuid=9cd1c5fb-35f5-415f-9544-21553adc177f" ] } ], "mendeley" : { "formattedCitation" : "(Brooks, 2013)", "plainTextFormattedCitation" : "(Brooks, 2013)", "previouslyFormattedCitation" : "(Brooks,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rooks, 2013)</w:t>
      </w:r>
      <w:r w:rsidRPr="00D424AA">
        <w:rPr>
          <w:rFonts w:cs="Times New Roman"/>
          <w:lang w:val="en-GB"/>
        </w:rPr>
        <w:fldChar w:fldCharType="end"/>
      </w:r>
      <w:r w:rsidRPr="00841A35">
        <w:rPr>
          <w:rFonts w:cs="Times New Roman"/>
          <w:lang w:val="en-GB"/>
        </w:rPr>
        <w:t xml:space="preserve">. </w:t>
      </w:r>
      <w:r w:rsidRPr="00D424AA">
        <w:rPr>
          <w:rFonts w:cs="Times New Roman"/>
          <w:lang w:val="en-GB"/>
        </w:rPr>
        <w:fldChar w:fldCharType="begin" w:fldLock="1"/>
      </w:r>
      <w:r w:rsidR="00FF6231">
        <w:rPr>
          <w:rFonts w:cs="Times New Roman"/>
          <w:lang w:val="en-GB"/>
        </w:rPr>
        <w:instrText>ADDIN CSL_CITATION { "citationItems" : [ { "id" : "ITEM-1", "itemData" : { "DOI" : "10.1073/pnas.1307758110", "abstract" : "Severe thunderstorms are one of the primary causes of catastrophic loss in the United States. However, the response of such storms to elevated greenhouse forcing has remained highly uncertain. We use an ensemble of global climate model experiments to probe the severe thunderstorm response. We find that this ensemble exhibits robust increases in the occurrence of severe thunderstorm environments over the eastern United States. In addition, the simulated changes in the atmospheric environment indicate an increase in the number of days supportive of the spectrum of convective hazards, with the suggestion of a possible increase in the number of days supportive of tornadic storms. Given current vulnerabilities, such increases imply increasing risk of thunderstorm-related damage if global warming continues.Although severe thunderstorms are one of the primary causes of catastrophic loss in the United States, their response to elevated greenhouse forcing has remained a prominent source of uncertainty for climate change impacts assessment. We find that the Coupled Model Intercomparison Project, Phase 5, global climate model ensemble indicates robust increases in the occurrence of severe thunderstorm environments over the eastern United States in response to further global warming. For spring and autumn, these robust increases emerge before mean global warming of 2 \u00b0C above the preindustrial baseline. We also find that days with high convective available potential energy (CAPE) and strong low-level wind shear increase in occurrence, suggesting an increasing likelihood of atmospheric conditions that contribute to the most severe events, including tornadoes. In contrast, whereas expected decreases in mean wind shear have been used to argue for a negative influence of global warming on severe thunderstorms, we find that decreases in shear are in fact concentrated in days with low CAPE and therefore do not decrease the total occurrence of severe environments. Further, we find that the shift toward high CAPE is most concentrated in days with low convective inhibition, increasing the occurrence of high-CAPE/low-convective inhibition days. The fact that the projected increases in severe environments are robust across a suite of climate models, emerge in response to relatively moderate global warming, and result from robust physical changes suggests that continued increases in greenhouse forcing are likely to increase severe thunderstorm occurrence, thereby increasing th\u2026", "author" : [ { "dropping-particle" : "", "family" : "Diffenbaugh", "given" : "Noah S", "non-dropping-particle" : "", "parse-names" : false, "suffix" : "" }, { "dropping-particle" : "", "family" : "Scherer", "given" : "Martin", "non-dropping-particle" : "", "parse-names" : false, "suffix" : "" }, { "dropping-particle" : "", "family" : "Trapp", "given" : "Robert J", "non-dropping-particle" : "", "parse-names" : false, "suffix" : "" } ], "container-title" : "Proceedings of the National Academy of Sciences", "id" : "ITEM-1", "issue" : "41", "issued" : { "date-parts" : [ [ "2013", "10", "8" ] ] }, "page" : "16361 LP  - 16366", "title" : "Robust increases in severe thunderstorm environments in response to greenhouse forcing", "translator" : [ { "dropping-particle" : "", "family" : "S2326", "given" : "", "non-dropping-particle" : "", "parse-names" : false, "suffix" : "" } ], "type" : "article-journal", "volume" : "110" }, "uris" : [ "http://www.mendeley.com/documents/?uuid=e5e8fdc3-41b7-4edb-ba74-f324117cf40d" ] } ], "mendeley" : { "formattedCitation" : "(Diffenbaugh et al., 2013)", "manualFormatting" : "Diffenbaugh et al. (2013)", "plainTextFormattedCitation" : "(Diffenbaugh et al., 2013)", "previouslyFormattedCitation" : "(Diffenbaugh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ffenbaugh et al. (2013)</w:t>
      </w:r>
      <w:r w:rsidRPr="00D424AA">
        <w:rPr>
          <w:rFonts w:cs="Times New Roman"/>
          <w:lang w:val="en-GB"/>
        </w:rPr>
        <w:fldChar w:fldCharType="end"/>
      </w:r>
      <w:r w:rsidRPr="00841A35">
        <w:rPr>
          <w:rFonts w:cs="Times New Roman"/>
          <w:lang w:val="en-GB"/>
        </w:rPr>
        <w:t xml:space="preserve"> showed robust increases in the occurrence of the favourable environments for severe convective storms with increased CAPE and stronger low-level wind shear in response to future global warming. A downscaling approach </w:t>
      </w:r>
      <w:r w:rsidRPr="00D424AA">
        <w:rPr>
          <w:rFonts w:cs="Times New Roman"/>
          <w:lang w:val="en-GB"/>
        </w:rPr>
        <w:t xml:space="preserve">showed that the variability of the occurrence of severe convective storms increases in spring in late 21st century simulations </w:t>
      </w:r>
      <w:r w:rsidRPr="00D424AA">
        <w:rPr>
          <w:rFonts w:cs="Times New Roman"/>
          <w:lang w:val="en-GB"/>
        </w:rPr>
        <w:fldChar w:fldCharType="begin" w:fldLock="1"/>
      </w:r>
      <w:r w:rsidR="00FF6231">
        <w:rPr>
          <w:rFonts w:cs="Times New Roman"/>
          <w:lang w:val="en-GB"/>
        </w:rPr>
        <w:instrText>ADDIN CSL_CITATION { "citationItems" : [ { "id" : "ITEM-1", "itemData" : { "DOI" : "10.1007/s10584-014-1320-z", "ISSN" : "1573-1480", "abstract" : "High-resolution dynamical downscaling is used to explore 2080\u20132090 peak-season hazardous convective weather as simulated from the Community Climate System Model version 3. Downscaling to 4 km grid spacing is performed using the Weather Research and Forecasting model. Tornadoes, damaging wind gusts, and large hail are simulated using a model proxy at hourly intervals for locations east of the U.S. Continental Divide. Future period results are placed into context using 1980\u20131990 output. While a limited sample size exists, a statistically significant increase in synthetic severe weather activity is noted in March, whereas event frequency is shown to slightly increase in April, and stay the same in May. These increases are primarily found in the Mississippi, Tennessee, and Ohio River valleys. Diurnally, most of the increase in hazardous convective weather activity is shown to be in the hours surrounding local sunset. Peak-season severe weather is also shown to be more variable in the future with a skewed potential toward larger counts. Finally, modeled proxy events are compared to environmental parameters known to generate hazardous convective weather activity. These environmental conditions explain over 80 % of the variance associated with modeled reports during March\u2013May and show an increasing future tendency. Finally, challenges associated with dynamical downscaling for purposes of resolving severe local storms are discussed.", "author" : [ { "dropping-particle" : "", "family" : "Gensini", "given" : "Vittorio A", "non-dropping-particle" : "", "parse-names" : false, "suffix" : "" }, { "dropping-particle" : "", "family" : "Mote", "given" : "Thomas L", "non-dropping-particle" : "", "parse-names" : false, "suffix" : "" } ], "container-title" : "Climatic Change", "id" : "ITEM-1", "issue" : "1", "issued" : { "date-parts" : [ [ "2015" ] ] }, "page" : "307-321", "title" : "Downscaled estimates of late 21st century severe weather from CCSM3", "translator" : [ { "dropping-particle" : "", "family" : "S2346", "given" : "", "non-dropping-particle" : "", "parse-names" : false, "suffix" : "" } ], "type" : "article-journal", "volume" : "129" }, "uris" : [ "http://www.mendeley.com/documents/?uuid=7d07aad1-73f1-4c3d-a0fc-12ced6e0452a" ] } ], "mendeley" : { "formattedCitation" : "(Gensini and Mote, 2015)", "plainTextFormattedCitation" : "(Gensini and Mote, 2015)", "previouslyFormattedCitation" : "(Gensini and Mote,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ensini and Mote, 2015)</w:t>
      </w:r>
      <w:r w:rsidRPr="00D424AA">
        <w:rPr>
          <w:rFonts w:cs="Times New Roman"/>
          <w:lang w:val="en-GB"/>
        </w:rPr>
        <w:fldChar w:fldCharType="end"/>
      </w:r>
      <w:r w:rsidRPr="00841A35">
        <w:rPr>
          <w:rFonts w:cs="Times New Roman"/>
          <w:lang w:val="en-GB"/>
        </w:rPr>
        <w:t>. Future changes in hail occurrence in the United States examined through convection-permitting dynamical downscaling suggested that the hail season may begin earlier in the year and exhibit more interannual variab</w:t>
      </w:r>
      <w:r w:rsidRPr="00D424AA">
        <w:rPr>
          <w:rFonts w:cs="Times New Roman"/>
          <w:lang w:val="en-GB"/>
        </w:rPr>
        <w:t xml:space="preserve">ility with increases in the frequency of large hail in broad areas over the United States </w:t>
      </w:r>
      <w:r w:rsidRPr="00D424AA">
        <w:rPr>
          <w:rFonts w:cs="Times New Roman"/>
          <w:lang w:val="en-GB"/>
        </w:rPr>
        <w:fldChar w:fldCharType="begin" w:fldLock="1"/>
      </w:r>
      <w:r w:rsidR="00FF6231">
        <w:rPr>
          <w:rFonts w:cs="Times New Roman"/>
          <w:lang w:val="en-GB"/>
        </w:rPr>
        <w:instrText>ADDIN CSL_CITATION { "citationItems" : [ { "id" : "ITEM-1", "itemData" : { "DOI" : "10.1175/JCLI-D-18-0740.1", "ISSN" : "0894-8755", "abstract" : "The effect of anthropogenically enhanced greenhouse gas concentrations on the frequency and intensity of hail depends on a range of physical processes and scales. These include the environmental support of the hail-generating convective storms and the frequency of their initiation, the storm volume over which hail growth is promoted, and the depth of the lower atmosphere conducive to melting. Here, we use high-resolution (convection permitting) dynamical downscaling to simultaneously account for these effects. We find broad geographical areas of increases in the frequency of large hail (\u227335-mm diameter) over the United States, during all four seasons. Increases in very large hail (\u227350-mm diameter) are mostly confined to the central United States, during boreal spring and summer. And, although increases in moderate hail (\u227320-mm diameter) are also found throughout the year, decreases occur over much of the eastern United States in summer. Such decreases result from a projected decrease in convective-storm frequency. Overall, these results suggest that the annual U.S. hail season may begin earlier in the year, be lengthened by more than a week, and exhibit more interannual variability in the future.", "author" : [ { "dropping-particle" : "", "family" : "Trapp", "given" : "Robert J", "non-dropping-particle" : "", "parse-names" : false, "suffix" : "" }, { "dropping-particle" : "", "family" : "Hoogewind", "given" : "Kimberly A", "non-dropping-particle" : "", "parse-names" : false, "suffix" : "" }, { "dropping-particle" : "", "family" : "Lasher-Trapp", "given" : "Sonia", "non-dropping-particle" : "", "parse-names" : false, "suffix" : "" } ], "container-title" : "Journal of Climate", "id" : "ITEM-1", "issue" : "17", "issued" : { "date-parts" : [ [ "2019", "7", "30" ] ] }, "page" : "5493-5509", "title" : "Future Changes in Hail Occurrence in the United States Determined through Convection-Permitting Dynamical Downscaling", "translator" : [ { "dropping-particle" : "", "family" : "S2836", "given" : "", "non-dropping-particle" : "", "parse-names" : false, "suffix" : "" } ], "type" : "article-journal", "volume" : "32" }, "uris" : [ "http://www.mendeley.com/documents/?uuid=768fdee0-29eb-415f-a4f4-02843e529f89" ] } ], "mendeley" : { "formattedCitation" : "(Trapp et al., 2019)", "plainTextFormattedCitation" : "(Trapp et al., 2019)", "previouslyFormattedCitation" : "(Trapp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rapp et al., 2019)</w:t>
      </w:r>
      <w:r w:rsidRPr="00D424AA">
        <w:rPr>
          <w:rFonts w:cs="Times New Roman"/>
          <w:lang w:val="en-GB"/>
        </w:rPr>
        <w:fldChar w:fldCharType="end"/>
      </w:r>
      <w:r w:rsidRPr="00841A35">
        <w:rPr>
          <w:rFonts w:cs="Times New Roman"/>
          <w:lang w:val="en-GB"/>
        </w:rPr>
        <w:t>. There</w:t>
      </w:r>
      <w:r w:rsidRPr="00D424AA">
        <w:rPr>
          <w:rFonts w:cs="Times New Roman"/>
          <w:lang w:val="en-GB"/>
        </w:rPr>
        <w:t xml:space="preserve"> is </w:t>
      </w:r>
      <w:r w:rsidRPr="00D424AA">
        <w:rPr>
          <w:rFonts w:cs="Times New Roman"/>
          <w:i/>
          <w:iCs/>
          <w:lang w:val="en-GB"/>
        </w:rPr>
        <w:t>medium confidence</w:t>
      </w:r>
      <w:r w:rsidRPr="00D424AA">
        <w:rPr>
          <w:rFonts w:cs="Times New Roman"/>
          <w:lang w:val="en-GB"/>
        </w:rPr>
        <w:t xml:space="preserve"> that the frequency and variability of the favourable environments for severe convective storms will increase in spring, and </w:t>
      </w:r>
      <w:r w:rsidRPr="00D424AA">
        <w:rPr>
          <w:rFonts w:cs="Times New Roman"/>
          <w:i/>
          <w:iCs/>
          <w:lang w:val="en-GB"/>
        </w:rPr>
        <w:t>low confidence</w:t>
      </w:r>
      <w:r w:rsidRPr="00D424AA">
        <w:rPr>
          <w:rFonts w:cs="Times New Roman"/>
          <w:lang w:val="en-GB"/>
        </w:rPr>
        <w:t xml:space="preserve"> for summer and autumn </w:t>
      </w:r>
      <w:r w:rsidRPr="00D424AA">
        <w:rPr>
          <w:rFonts w:cs="Times New Roman"/>
          <w:lang w:val="en-GB"/>
        </w:rPr>
        <w:fldChar w:fldCharType="begin" w:fldLock="1"/>
      </w:r>
      <w:r w:rsidR="00FF6231">
        <w:rPr>
          <w:rFonts w:cs="Times New Roman"/>
          <w:lang w:val="en-GB"/>
        </w:rPr>
        <w:instrText>ADDIN CSL_CITATION { "citationItems" : [ { "id" : "ITEM-1", "itemData" : { "DOI" : "10.1073/pnas.1307758110", "abstract" : "Severe thunderstorms are one of the primary causes of catastrophic loss in the United States. However, the response of such storms to elevated greenhouse forcing has remained highly uncertain. We use an ensemble of global climate model experiments to probe the severe thunderstorm response. We find that this ensemble exhibits robust increases in the occurrence of severe thunderstorm environments over the eastern United States. In addition, the simulated changes in the atmospheric environment indicate an increase in the number of days supportive of the spectrum of convective hazards, with the suggestion of a possible increase in the number of days supportive of tornadic storms. Given current vulnerabilities, such increases imply increasing risk of thunderstorm-related damage if global warming continues.Although severe thunderstorms are one of the primary causes of catastrophic loss in the United States, their response to elevated greenhouse forcing has remained a prominent source of uncertainty for climate change impacts assessment. We find that the Coupled Model Intercomparison Project, Phase 5, global climate model ensemble indicates robust increases in the occurrence of severe thunderstorm environments over the eastern United States in response to further global warming. For spring and autumn, these robust increases emerge before mean global warming of 2 \u00b0C above the preindustrial baseline. We also find that days with high convective available potential energy (CAPE) and strong low-level wind shear increase in occurrence, suggesting an increasing likelihood of atmospheric conditions that contribute to the most severe events, including tornadoes. In contrast, whereas expected decreases in mean wind shear have been used to argue for a negative influence of global warming on severe thunderstorms, we find that decreases in shear are in fact concentrated in days with low CAPE and therefore do not decrease the total occurrence of severe environments. Further, we find that the shift toward high CAPE is most concentrated in days with low convective inhibition, increasing the occurrence of high-CAPE/low-convective inhibition days. The fact that the projected increases in severe environments are robust across a suite of climate models, emerge in response to relatively moderate global warming, and result from robust physical changes suggests that continued increases in greenhouse forcing are likely to increase severe thunderstorm occurrence, thereby increasing th\u2026", "author" : [ { "dropping-particle" : "", "family" : "Diffenbaugh", "given" : "Noah S", "non-dropping-particle" : "", "parse-names" : false, "suffix" : "" }, { "dropping-particle" : "", "family" : "Scherer", "given" : "Martin", "non-dropping-particle" : "", "parse-names" : false, "suffix" : "" }, { "dropping-particle" : "", "family" : "Trapp", "given" : "Robert J", "non-dropping-particle" : "", "parse-names" : false, "suffix" : "" } ], "container-title" : "Proceedings of the National Academy of Sciences", "id" : "ITEM-1", "issue" : "41", "issued" : { "date-parts" : [ [ "2013", "10", "8" ] ] }, "page" : "16361 LP  - 16366", "title" : "Robust increases in severe thunderstorm environments in response to greenhouse forcing", "translator" : [ { "dropping-particle" : "", "family" : "S2326", "given" : "", "non-dropping-particle" : "", "parse-names" : false, "suffix" : "" } ], "type" : "article-journal", "volume" : "110" }, "uris" : [ "http://www.mendeley.com/documents/?uuid=e5e8fdc3-41b7-4edb-ba74-f324117cf40d" ] }, { "id" : "ITEM-2", "itemData" : { "DOI" : "10.1175/JCLI-D-16-0885.1", "ISSN" : "0894-8755", "abstract" : "AbstractThis study explores the potential impact anthropogenic climate change may have upon hazardous convective weather (HCW; i.e., tornadoes, large hail, and damaging wind gusts) in the United States. Utilizing the Weather Research and Forecasting (WRF) Model, high-resolution (4 km) dynamically downscaled simulations of the Geophysical Fluid Dynamics Laboratory Climate Model, version 3 (GFDL CM3), are produced for a historical (1971?2000) and future (2071?2100) period. Synthetic HCW day climatologies are created using upward vertical velocity (UVV) exceeding 22 m s?1 as a proxy for HCW occurrence and subsequently compared to the environmental approach of estimating changes in daily frequency of convective environments favorable for HCW (NDSEV) from the driving climate model. Results from the WRF simulations demonstrate that the proxy for HCW becomes more frequent by the end of the twenty-first century, with the greatest absolute increases in daily frequency occurring during the spring and summer. Compared to NDSEV from GFDL CM3, both approaches suggest a longer HCW season, perhaps lengthening by more than a month. The change in environmental estimates are 2?4 times larger than that gauged from WRF; further analyses show that the conditional probability of HCW given NDSEV declines during summer for much of the central United States, a result that may be attributed to both an increase in the magnitude of convective inhibition (CIN) and decreased forcing for ascent, hindering convective initiation. Such an outcome supports the motivation for continued use of dynamical downscaling to overcome the limitations of the GCM-based environmental analysis.", "author" : [ { "dropping-particle" : "", "family" : "Hoogewind", "given" : "Kimberly A", "non-dropping-particle" : "", "parse-names" : false, "suffix" : "" }, { "dropping-particle" : "", "family" : "Baldwin", "given" : "Michael E", "non-dropping-particle" : "", "parse-names" : false, "suffix" : "" }, { "dropping-particle" : "", "family" : "Trapp", "given" : "Robert J", "non-dropping-particle" : "", "parse-names" : false, "suffix" : "" } ], "container-title" : "Journal of Climate", "id" : "ITEM-2", "issue" : "24", "issued" : { "date-parts" : [ [ "2017", "9", "21" ] ] }, "note" : "From Duplicate 1 (The Impact of Climate Change on Hazardous Convective Weather in the United States: Insight from High-Resolution Dynamical Downscaling - Hoogewind, Kimberly A; Baldwin, Michael E; Trapp, Robert J)\n\nFrom Duplicate 1 (The Impact of Climate Change on Hazardous Convective Weather in the United States: Insight from High-Resolution Dynamical Downscaling - Hoogewind, Kimberly A; Baldwin, Michael E; Trapp, Robert J)\n\nFrom Duplicate 1 (The Impact of Climate Change on Hazardous Convective Weather in the United States: Insight from High-Resolution Dynamical Downscaling - Hoogewind, Kimberly A; Baldwin, Michael E; Trapp, Robert J)\n\ndoi: 10.1175/JCLI-D-16-0885.1\n\nFrom Duplicate 2 (The Impact of Climate Change on Hazardous Convective Weather in the United States: Insight from High-Resolution Dynamical Downscaling - Hoogewind, Kimberly A; Baldwin, Michael E; Trapp, Robert J)\n\ndoi: 10.1175/JCLI-D-16-0885.1\n\nFrom Duplicate 2 (The Impact of Climate Change on Hazardous Convective Weather in the United States: Insight from High-Resolution Dynamical Downscaling - Hoogewind, Kimberly A; Baldwin, Michael E; Trapp, Robert J)\n\ndoi: 10.1175/JCLI-D-16-0885.1", "page" : "10081-10100", "publisher" : "American Meteorological Society", "title" : "The Impact of Climate Change on Hazardous Convective Weather in the United States: Insight from High-Resolution Dynamical Downscaling", "translator" : [ { "dropping-particle" : "", "family" : "S2443", "given" : "", "non-dropping-particle" : "", "parse-names" : false, "suffix" : "" } ], "type" : "article-journal", "volume" : "30" }, "uris" : [ "http://www.mendeley.com/documents/?uuid=a67130fa-652b-4fea-9ab3-1106b60e3a9f" ] }, { "id" : "ITEM-3", "itemData" : { "DOI" : "10.1007/s10584-014-1320-z", "ISSN" : "1573-1480", "abstract" : "High-resolution dynamical downscaling is used to explore 2080\u20132090 peak-season hazardous convective weather as simulated from the Community Climate System Model version 3. Downscaling to 4 km grid spacing is performed using the Weather Research and Forecasting model. Tornadoes, damaging wind gusts, and large hail are simulated using a model proxy at hourly intervals for locations east of the U.S. Continental Divide. Future period results are placed into context using 1980\u20131990 output. While a limited sample size exists, a statistically significant increase in synthetic severe weather activity is noted in March, whereas event frequency is shown to slightly increase in April, and stay the same in May. These increases are primarily found in the Mississippi, Tennessee, and Ohio River valleys. Diurnally, most of the increase in hazardous convective weather activity is shown to be in the hours surrounding local sunset. Peak-season severe weather is also shown to be more variable in the future with a skewed potential toward larger counts. Finally, modeled proxy events are compared to environmental parameters known to generate hazardous convective weather activity. These environmental conditions explain over 80 % of the variance associated with modeled reports during March\u2013May and show an increasing future tendency. Finally, challenges associated with dynamical downscaling for purposes of resolving severe local storms are discussed.", "author" : [ { "dropping-particle" : "", "family" : "Gensini", "given" : "Vittorio A", "non-dropping-particle" : "", "parse-names" : false, "suffix" : "" }, { "dropping-particle" : "", "family" : "Mote", "given" : "Thomas L", "non-dropping-particle" : "", "parse-names" : false, "suffix" : "" } ], "container-title" : "Climatic Change", "id" : "ITEM-3", "issue" : "1", "issued" : { "date-parts" : [ [ "2015" ] ] }, "page" : "307-321", "title" : "Downscaled estimates of late 21st century severe weather from CCSM3", "translator" : [ { "dropping-particle" : "", "family" : "S2346", "given" : "", "non-dropping-particle" : "", "parse-names" : false, "suffix" : "" } ], "type" : "article-journal", "volume" : "129" }, "uris" : [ "http://www.mendeley.com/documents/?uuid=7d07aad1-73f1-4c3d-a0fc-12ced6e0452a" ] } ], "mendeley" : { "formattedCitation" : "(Diffenbaugh et al., 2013; Gensini and Mote, 2015; Hoogewind et al., 2017)", "plainTextFormattedCitation" : "(Diffenbaugh et al., 2013; Gensini and Mote, 2015; Hoogewind et al., 2017)", "previouslyFormattedCitation" : "(Diffenbaugh et al., 2013; Gensini and Mote, 2015; Hoogewind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iffenbaugh et al., 2013; Gensini and Mote, 2015; Hoogewind et al., 2017)</w:t>
      </w:r>
      <w:r w:rsidRPr="00D424AA">
        <w:rPr>
          <w:rFonts w:cs="Times New Roman"/>
          <w:lang w:val="en-GB"/>
        </w:rPr>
        <w:fldChar w:fldCharType="end"/>
      </w:r>
      <w:r w:rsidRPr="00841A35">
        <w:rPr>
          <w:rFonts w:cs="Times New Roman"/>
          <w:lang w:val="en-GB"/>
        </w:rPr>
        <w:t>. The occurrence of h</w:t>
      </w:r>
      <w:r w:rsidRPr="00D424AA">
        <w:rPr>
          <w:rFonts w:cs="Times New Roman"/>
          <w:lang w:val="en-GB"/>
        </w:rPr>
        <w:t xml:space="preserve">ail events in Colorado in the United States was examined by comparing both present-day and projected future climates using high-resolution model simulations capable of resolving hailstorms </w:t>
      </w:r>
      <w:r w:rsidRPr="00D424AA">
        <w:rPr>
          <w:rFonts w:cs="Times New Roman"/>
          <w:lang w:val="en-GB"/>
        </w:rPr>
        <w:fldChar w:fldCharType="begin" w:fldLock="1"/>
      </w:r>
      <w:r w:rsidR="00FF6231">
        <w:rPr>
          <w:rFonts w:cs="Times New Roman"/>
          <w:lang w:val="en-GB"/>
        </w:rPr>
        <w:instrText>ADDIN CSL_CITATION { "citationItems" : [ { "id" : "ITEM-1", "itemData" : { "DOI" : "10.1038/nclimate1344", "ISSN" : "1758-6798", "abstract" : "The effect of a warming climate on hailstorm frequency and intensity is largely unknown. Global climate models have too coarse resolution to simulate hailstorms explicitly; thus it is unclear if a warmer climate will change hailstorm frequency and intensity, and if so, whether such events will become more likely through intensified thunderstorms or less likely owing to overall warmer conditions. Here we investigate hail generation and maintenance for warm-season extreme precipitation events in Colorado, USA, for both present-day and projected future climates using high-resolution model simulations capable of resolving hailstorms. Most simulations indicate a near-elimination of hail at the surface in future simulations for this region, despite more intense future storms and significantly larger amounts of hail generated in-cloud. An increase in the height of the environmental melting level due to climate warming is found to be the primary reason for the disappearance of surface hail, as the warmer atmosphere increases the melting of frozen precipitation. A decrease in future surface hail at high-elevation locations may imply potential changes in both hail damage and flood risk.", "author" : [ { "dropping-particle" : "", "family" : "Mahoney", "given" : "Kelly", "non-dropping-particle" : "", "parse-names" : false, "suffix" : "" }, { "dropping-particle" : "", "family" : "Alexander", "given" : "Michael A", "non-dropping-particle" : "", "parse-names" : false, "suffix" : "" }, { "dropping-particle" : "", "family" : "Thompson", "given" : "Gregory", "non-dropping-particle" : "", "parse-names" : false, "suffix" : "" }, { "dropping-particle" : "", "family" : "Barsugli", "given" : "Joseph J", "non-dropping-particle" : "", "parse-names" : false, "suffix" : "" }, { "dropping-particle" : "", "family" : "Scott", "given" : "James D", "non-dropping-particle" : "", "parse-names" : false, "suffix" : "" } ], "container-title" : "Nature Climate Change", "id" : "ITEM-1", "issue" : "2", "issued" : { "date-parts" : [ [ "2012" ] ] }, "page" : "125-131", "title" : "Changes in hail and flood risk in high-resolution simulations over Colorado's mountains", "translator" : [ { "dropping-particle" : "", "family" : "S2837", "given" : "", "non-dropping-particle" : "", "parse-names" : false, "suffix" : "" } ], "type" : "article-journal", "volume" : "2" }, "uris" : [ "http://www.mendeley.com/documents/?uuid=93398ff2-b711-4dc8-a707-5b1c731fbea4" ] } ], "mendeley" : { "formattedCitation" : "(Mahoney et al., 2012)", "plainTextFormattedCitation" : "(Mahoney et al., 2012)", "previouslyFormattedCitation" : "(Mahoney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ahoney et al., 2012)</w:t>
      </w:r>
      <w:r w:rsidRPr="00D424AA">
        <w:rPr>
          <w:rFonts w:cs="Times New Roman"/>
          <w:lang w:val="en-GB"/>
        </w:rPr>
        <w:fldChar w:fldCharType="end"/>
      </w:r>
      <w:r w:rsidRPr="00841A35">
        <w:rPr>
          <w:rFonts w:cs="Times New Roman"/>
          <w:lang w:val="en-GB"/>
        </w:rPr>
        <w:t>, which showed hail is almost</w:t>
      </w:r>
      <w:r w:rsidRPr="00D424AA">
        <w:rPr>
          <w:rFonts w:cs="Times New Roman"/>
          <w:lang w:val="en-GB"/>
        </w:rPr>
        <w:t xml:space="preserve"> eliminated at the surface in the future in most of the simulations, despite more intense future storms and significantly larger amounts of hail generated in-cloud.</w:t>
      </w:r>
    </w:p>
    <w:p w14:paraId="68CC7B3B" w14:textId="77777777" w:rsidR="007A1008" w:rsidRPr="00D424AA" w:rsidRDefault="007A1008" w:rsidP="00D424AA">
      <w:pPr>
        <w:rPr>
          <w:rFonts w:cs="Times New Roman"/>
          <w:lang w:val="en-GB"/>
        </w:rPr>
      </w:pPr>
    </w:p>
    <w:p w14:paraId="07A066CC" w14:textId="5A64A5C8" w:rsidR="007A1008" w:rsidRPr="00D424AA" w:rsidRDefault="007A1008" w:rsidP="00D424AA">
      <w:pPr>
        <w:rPr>
          <w:rFonts w:cs="Times New Roman"/>
          <w:lang w:val="en-GB"/>
        </w:rPr>
      </w:pPr>
      <w:r w:rsidRPr="00D424AA">
        <w:rPr>
          <w:rFonts w:cs="Times New Roman"/>
          <w:lang w:val="en-GB"/>
        </w:rPr>
        <w:t xml:space="preserve">Future changes in severe convection environments show enhancement of instability with less robust changes in the frequency of strong vertical wind shear in Europe </w:t>
      </w:r>
      <w:del w:id="2785" w:author="Robin Matthews" w:date="2021-07-14T10:23:00Z">
        <w:r w:rsidRPr="00D424AA" w:rsidDel="00835732">
          <w:rPr>
            <w:rFonts w:cs="Times New Roman"/>
            <w:lang w:val="en-GB"/>
          </w:rPr>
          <w:delText>(</w:delText>
        </w:r>
      </w:del>
      <w:commentRangeStart w:id="2786"/>
      <w:r w:rsidRPr="00D424AA">
        <w:rPr>
          <w:rFonts w:cs="Times New Roman"/>
          <w:lang w:val="en-GB"/>
        </w:rPr>
        <w:fldChar w:fldCharType="begin" w:fldLock="1"/>
      </w:r>
      <w:ins w:id="2787" w:author="Robin Matthews" w:date="2021-07-14T10:23:00Z">
        <w:r w:rsidR="00835732">
          <w:rPr>
            <w:rFonts w:cs="Times New Roman"/>
            <w:lang w:val="en-GB"/>
          </w:rPr>
          <w:instrText>ADDIN CSL_CITATION { "citationItems" : [ { "id" : "ITEM-1", "itemData" : { "DOI" : "10.1175/JCLI-D-16-0777.1", "ISSN" : "0894-8755", "abstract" : "AbstractThe occurrence of environmental conditions favorable for severe convective storms was assessed in an ensemble of 14 regional climate models covering Europe and the Mediterranean with a horizontal grid spacing of 0.44\u00b0. These conditions included the collocated presence of latent instability and strong deep-layer (surface to 500 hPa) wind shear, which is conducive to the severe and well-organized convective storms. The occurrence of precipitation in the models was used as a proxy for convective initiation. Two climate scenarios (RCP4.5 and RCP8.5) were investigated by comparing two future periods (2021?50 and 2071?2100) to a historical period (1971?2000) for each of these scenarios. The ensemble simulates a robust increase (change larger than twice the ensemble sample standard deviation) in the frequency of occurrence of unstable environments (lifted index \u2264 ?2) across central and south-central Europe in the RCP8.5 scenario in the late twenty-first century. This increase coincides with the increase in lower-tropospheric moisture. Smaller, less robust changes were found until midcentury in the RCP8.5 scenario and in the RCP4.5 scenario. Changes in the frequency of situations with strong (\u226515 m s?1) deep-layer shear were found to be small and not robust, except across far northern Europe, where a decrease in shear is projected. By the end of the century, the simultaneous occurrence of latent instability, strong deep-layer shear, and model precipitation is simulated to increase by up to 100% across central and eastern Europe in the RCP8.5 and by 30%?50% in the RCP4.5 scenario. Until midcentury, increases in the 10%?25% range are forecast for most regions. A large intermodel variability is present in the ensemble and is primarily due to the uncertainties in the frequency of the occurrence of unstable environments.", "author" : [ { "dropping-particle" : "", "family" : "P\u00fa\u010dik", "given" : "Tom\u00e1\u0161", "non-dropping-particle" : "", "parse-names" : false, "suffix" : "" }, { "dropping-particle" : "", "family" : "Groenemeijer", "given" : "Pieter", "non-dropping-particle" : "", "parse-names" : false, "suffix" : "" }, { "dropping-particle" : "", "family" : "R\u00e4dler", "given" : "Anja T", "non-dropping-particle" : "", "parse-names" : false, "suffix" : "" }, { "dropping-particle" : "", "family" : "Tijssen", "given" : "Lars", "non-dropping-particle" : "", "parse-names" : false, "suffix" : "" }, { "dropping-particle" : "", "family" : "Nikulin", "given" : "Grigory", "non-dropping-particle" : "", "parse-names" : false, "suffix" : "" }, { "dropping-particle" : "", "family" : "Prein", "given" : "Andreas F", "non-dropping-particle" : "", "parse-names" : false, "suffix" : "" }, { "dropping-particle" : "", "family" : "Meijgaard", "given" : "Erik", "non-dropping-particle" : "van", "parse-names" : false, "suffix" : "" }, { "dropping-particle" : "", "family" : "Fealy", "given" : "Rowan", "non-dropping-particle" : "", "parse-names" : false, "suffix" : "" }, { "dropping-particle" : "", "family" : "Jacob", "given" : "Daniela", "non-dropping-particle" : "", "parse-names" : false, "suffix" : "" }, { "dropping-particle" : "", "family" : "Teichmann", "given" : "Claas", "non-dropping-particle" : "", "parse-names" : false, "suffix" : "" } ], "container-title" : "Journal of Climate", "id" : "ITEM-1", "issue" : "17", "issued" : { "date-parts" : [ [ "2017", "6", "7" ] ] }, "note" : "doi: 10.1175/JCLI-D-16-0777.1", "page" : "6771-6794", "publisher" : "American Meteorological Society", "title" : "Future Changes in European Severe Convection Environments in a Regional Climate Model Ensemble", "translator" : [ { "dropping-particle" : "", "family" : "S1349", "given" : "", "non-dropping-particle" : "", "parse-names" : false, "suffix" : "" } ], "type" : "article-journal", "volume" : "30" }, "uris" : [ "http://www.mendeley.com/documents/?uuid=bfae8f7d-64f4-4eed-a8c3-b3ca0f3fd5f3" ] } ], "mendeley" : { "formattedCitation" : "(P\u00fa\u010dik et al., 2017)", "manualFormatting" : "(P\u00fa\u010dik et al., 2017)", "plainTextFormattedCitation" : "(P\u00fa\u010dik et al., 2017)", "previouslyFormattedCitation" : "(P\u00fa\u010dik et al., 2017)" }, "properties" : { "noteIndex" : 0 }, "schema" : "https://github.com/citation-style-language/schema/raw/master/csl-citation.json" }</w:instrText>
        </w:r>
      </w:ins>
      <w:del w:id="2788" w:author="Robin Matthews" w:date="2021-07-14T10:23:00Z">
        <w:r w:rsidR="00FF6231" w:rsidDel="00835732">
          <w:rPr>
            <w:rFonts w:cs="Times New Roman"/>
            <w:lang w:val="en-GB"/>
          </w:rPr>
          <w:delInstrText>ADDIN CSL_CITATION { "citationItems" : [ { "id" : "ITEM-1", "itemData" : { "DOI" : "10.1175/JCLI-D-16-0777.1", "ISSN" : "0894-8755", "abstract" : "AbstractThe occurrence of environmental conditions favorable for severe convective storms was assessed in an ensemble of 14 regional climate models covering Europe and the Mediterranean with a horizontal grid spacing of 0.44\u00b0. These conditions included the collocated presence of latent instability and strong deep-layer (surface to 500 hPa) wind shear, which is conducive to the severe and well-organized convective storms. The occurrence of precipitation in the models was used as a proxy for convective initiation. Two climate scenarios (RCP4.5 and RCP8.5) were investigated by comparing two future periods (2021?50 and 2071?2100) to a historical period (1971?2000) for each of these scenarios. The ensemble simulates a robust increase (change larger than twice the ensemble sample standard deviation) in the frequency of occurrence of unstable environments (lifted index \u2264 ?2) across central and south-central Europe in the RCP8.5 scenario in the late twenty-first century. This increase coincides with the increase in lower-tropospheric moisture. Smaller, less robust changes were found until midcentury in the RCP8.5 scenario and in the RCP4.5 scenario. Changes in the frequency of situations with strong (\u226515 m s?1) deep-layer shear were found to be small and not robust, except across far northern Europe, where a decrease in shear is projected. By the end of the century, the simultaneous occurrence of latent instability, strong deep-layer shear, and model precipitation is simulated to increase by up to 100% across central and eastern Europe in the RCP8.5 and by 30%?50% in the RCP4.5 scenario. Until midcentury, increases in the 10%?25% range are forecast for most regions. A large intermodel variability is present in the ensemble and is primarily due to the uncertainties in the frequency of the occurrence of unstable environments.", "author" : [ { "dropping-particle" : "", "family" : "P\u00fa\u010dik", "given" : "Tom\u00e1\u0161", "non-dropping-particle" : "", "parse-names" : false, "suffix" : "" }, { "dropping-particle" : "", "family" : "Groenemeijer", "given" : "Pieter", "non-dropping-particle" : "", "parse-names" : false, "suffix" : "" }, { "dropping-particle" : "", "family" : "R\u00e4dler", "given" : "Anja T", "non-dropping-particle" : "", "parse-names" : false, "suffix" : "" }, { "dropping-particle" : "", "family" : "Tijssen", "given" : "Lars", "non-dropping-particle" : "", "parse-names" : false, "suffix" : "" }, { "dropping-particle" : "", "family" : "Nikulin", "given" : "Grigory", "non-dropping-particle" : "", "parse-names" : false, "suffix" : "" }, { "dropping-particle" : "", "family" : "Prein", "given" : "Andreas F", "non-dropping-particle" : "", "parse-names" : false, "suffix" : "" }, { "dropping-particle" : "", "family" : "Meijgaard", "given" : "Erik", "non-dropping-particle" : "van", "parse-names" : false, "suffix" : "" }, { "dropping-particle" : "", "family" : "Fealy", "given" : "Rowan", "non-dropping-particle" : "", "parse-names" : false, "suffix" : "" }, { "dropping-particle" : "", "family" : "Jacob", "given" : "Daniela", "non-dropping-particle" : "", "parse-names" : false, "suffix" : "" }, { "dropping-particle" : "", "family" : "Teichmann", "given" : "Claas", "non-dropping-particle" : "", "parse-names" : false, "suffix" : "" } ], "container-title" : "Journal of Climate", "id" : "ITEM-1", "issue" : "17", "issued" : { "date-parts" : [ [ "2017", "6", "7" ] ] }, "note" : "doi: 10.1175/JCLI-D-16-0777.1", "page" : "6771-6794", "publisher" : "American Meteorological Society", "title" : "Future Changes in European Severe Convection Environments in a Regional Climate Model Ensemble", "translator" : [ { "dropping-particle" : "", "family" : "S1349", "given" : "", "non-dropping-particle" : "", "parse-names" : false, "suffix" : "" } ], "type" : "article-journal", "volume" : "30" }, "uris" : [ "http://www.mendeley.com/documents/?uuid=bfae8f7d-64f4-4eed-a8c3-b3ca0f3fd5f3" ] } ], "mendeley" : { "formattedCitation" : "(P\u00fa\u010dik et al., 2017)", "manualFormatting" : "P\u00fa\u010dik et al. 2017)", "plainTextFormattedCitation" : "(P\u00fa\u010dik et al., 2017)", "previouslyFormattedCitation" : "(P\u00fa\u010dik et al., 2017)" }, "properties" : { "noteIndex" : 0 }, "schema" : "https://github.com/citation-style-language/schema/raw/master/csl-citation.json" }</w:delInstrText>
        </w:r>
      </w:del>
      <w:r w:rsidRPr="00D424AA">
        <w:rPr>
          <w:rFonts w:cs="Times New Roman"/>
          <w:lang w:val="en-GB"/>
        </w:rPr>
        <w:fldChar w:fldCharType="separate"/>
      </w:r>
      <w:del w:id="2789" w:author="Robin Matthews" w:date="2021-07-14T10:23:00Z">
        <w:r w:rsidR="00A26296" w:rsidDel="00835732">
          <w:rPr>
            <w:rFonts w:cs="Times New Roman"/>
            <w:noProof/>
            <w:lang w:val="en-GB"/>
          </w:rPr>
          <w:delText>P</w:delText>
        </w:r>
      </w:del>
      <w:ins w:id="2790" w:author="Robin Matthews" w:date="2021-07-14T10:23:00Z">
        <w:r w:rsidR="00835732">
          <w:rPr>
            <w:rFonts w:cs="Times New Roman"/>
            <w:noProof/>
            <w:lang w:val="en-GB"/>
          </w:rPr>
          <w:t>(P</w:t>
        </w:r>
      </w:ins>
      <w:r w:rsidR="00A26296">
        <w:rPr>
          <w:rFonts w:cs="Times New Roman"/>
          <w:noProof/>
          <w:lang w:val="en-GB"/>
        </w:rPr>
        <w:t>účik et al.</w:t>
      </w:r>
      <w:ins w:id="2791" w:author="Robin Matthews" w:date="2021-07-14T10:23:00Z">
        <w:r w:rsidR="00835732">
          <w:rPr>
            <w:rFonts w:cs="Times New Roman"/>
            <w:noProof/>
            <w:lang w:val="en-GB"/>
          </w:rPr>
          <w:t>,</w:t>
        </w:r>
      </w:ins>
      <w:r w:rsidR="00A26296">
        <w:rPr>
          <w:rFonts w:cs="Times New Roman"/>
          <w:noProof/>
          <w:lang w:val="en-GB"/>
        </w:rPr>
        <w:t xml:space="preserve"> 2017)</w:t>
      </w:r>
      <w:r w:rsidRPr="00D424AA">
        <w:rPr>
          <w:rFonts w:cs="Times New Roman"/>
          <w:lang w:val="en-GB"/>
        </w:rPr>
        <w:fldChar w:fldCharType="end"/>
      </w:r>
      <w:commentRangeEnd w:id="2786"/>
      <w:r w:rsidR="00A26296">
        <w:rPr>
          <w:rStyle w:val="Marquedecommentaire"/>
        </w:rPr>
        <w:commentReference w:id="2786"/>
      </w:r>
      <w:r w:rsidRPr="00841A35">
        <w:rPr>
          <w:rFonts w:cs="Times New Roman"/>
          <w:lang w:val="en-GB"/>
        </w:rPr>
        <w:t xml:space="preserve"> and in Japan </w:t>
      </w:r>
      <w:del w:id="2792" w:author="Robin Matthews" w:date="2021-07-14T10:24:00Z">
        <w:r w:rsidRPr="00841A35" w:rsidDel="00835732">
          <w:rPr>
            <w:rFonts w:cs="Times New Roman"/>
            <w:lang w:val="en-GB"/>
          </w:rPr>
          <w:delText>(</w:delText>
        </w:r>
      </w:del>
      <w:commentRangeStart w:id="2793"/>
      <w:r w:rsidRPr="00D424AA">
        <w:rPr>
          <w:rFonts w:cs="Times New Roman"/>
          <w:lang w:val="en-GB"/>
        </w:rPr>
        <w:fldChar w:fldCharType="begin" w:fldLock="1"/>
      </w:r>
      <w:ins w:id="2794" w:author="Robin Matthews" w:date="2021-07-14T10:24:00Z">
        <w:r w:rsidR="00835732">
          <w:rPr>
            <w:rFonts w:cs="Times New Roman"/>
            <w:lang w:val="en-GB"/>
          </w:rPr>
          <w:instrText>ADDIN CSL_CITATION { "citationItems" : [ { "id" : "ITEM-1", "itemData" : { "DOI" : "10.2151/jmsj.2015-053", "author" : [ { "dropping-particle" : "", "family" : "Muramatsu", "given" : "Takanari", "non-dropping-particle" : "", "parse-names" : false, "suffix" : "" }, { "dropping-particle" : "", "family" : "Kato", "given" : "Teruyuki", "non-dropping-particle" : "", "parse-names" : false, "suffix" : "" }, { "dropping-particle" : "", "family" : "Nakazato", "given" : "Masahisa", "non-dropping-particle" : "", "parse-names" : false, "suffix" : "" }, { "dropping-particle" : "", "family" : "Endo", "given" : "Hirokazu", "non-dropping-particle" : "", "parse-names" : false, "suffix" : "" }, { "dropping-particle" : "", "family" : "Kitoh", "given" : "Akio", "non-dropping-particle" : "", "parse-names" : false, "suffix" : "" } ], "container-title" : "Journal of the Meteorological Society of Japan. Series II", "id" : "ITEM-1", "issued" : { "date-parts" : [ [ "2016" ] ] }, "page" : "105-120", "title" : "Future Change of Tornadogenesis-Favorable Environmental Conditions in Japan Estimated by a 20-km-Mesh Atmospheric General Circulation Model", "translator" : [ { "dropping-particle" : "", "family" : "S1519", "given" : "", "non-dropping-particle" : "", "parse-names" : false, "suffix" : "" } ], "type" : "article-journal", "volume" : "94A" }, "uris" : [ "http://www.mendeley.com/documents/?uuid=b9276b99-1edf-4e53-8434-529df43c6067" ] } ], "mendeley" : { "formattedCitation" : "(Muramatsu et al., 2016)", "manualFormatting" : "(Muramatsu et al., 2016)", "plainTextFormattedCitation" : "(Muramatsu et al., 2016)", "previouslyFormattedCitation" : "(Muramatsu et al., 2016)" }, "properties" : { "noteIndex" : 0 }, "schema" : "https://github.com/citation-style-language/schema/raw/master/csl-citation.json" }</w:instrText>
        </w:r>
      </w:ins>
      <w:del w:id="2795" w:author="Robin Matthews" w:date="2021-07-14T10:24:00Z">
        <w:r w:rsidR="007D2D56" w:rsidDel="00835732">
          <w:rPr>
            <w:rFonts w:cs="Times New Roman"/>
            <w:lang w:val="en-GB"/>
          </w:rPr>
          <w:delInstrText>ADDIN CSL_CITATION { "citationItems" : [ { "id" : "ITEM-1", "itemData" : { "DOI" : "10.2151/jmsj.2015-053", "author" : [ { "dropping-particle" : "", "family" : "Muramatsu", "given" : "Takanari", "non-dropping-particle" : "", "parse-names" : false, "suffix" : "" }, { "dropping-particle" : "", "family" : "Kato", "given" : "Teruyuki", "non-dropping-particle" : "", "parse-names" : false, "suffix" : "" }, { "dropping-particle" : "", "family" : "Nakazato", "given" : "Masahisa", "non-dropping-particle" : "", "parse-names" : false, "suffix" : "" }, { "dropping-particle" : "", "family" : "Endo", "given" : "Hirokazu", "non-dropping-particle" : "", "parse-names" : false, "suffix" : "" }, { "dropping-particle" : "", "family" : "Kitoh", "given" : "Akio", "non-dropping-particle" : "", "parse-names" : false, "suffix" : "" } ], "container-title" : "Journal of the Meteorological Society of Japan. Series II", "id" : "ITEM-1", "issued" : { "date-parts" : [ [ "2016" ] ] }, "page" : "105-120", "title" : "Future Change of Tornadogenesis-Favorable Environmental Conditions in Japan Estimated by a 20-km-Mesh Atmospheric General Circulation Model", "translator" : [ { "dropping-particle" : "", "family" : "S1519", "given" : "", "non-dropping-particle" : "", "parse-names" : false, "suffix" : "" } ], "type" : "article-journal", "volume" : "94A" }, "uris" : [ "http://www.mendeley.com/documents/?uuid=b9276b99-1edf-4e53-8434-529df43c6067" ] } ], "mendeley" : { "formattedCitation" : "(Muramatsu et al., 2016)", "manualFormatting" : "Muramatsu et al. 2016)", "plainTextFormattedCitation" : "(Muramatsu et al., 2016)", "previouslyFormattedCitation" : "(Muramatsu et al., 2016)" }, "properties" : { "noteIndex" : 0 }, "schema" : "https://github.com/citation-style-language/schema/raw/master/csl-citation.json" }</w:delInstrText>
        </w:r>
      </w:del>
      <w:r w:rsidRPr="00D424AA">
        <w:rPr>
          <w:rFonts w:cs="Times New Roman"/>
          <w:lang w:val="en-GB"/>
        </w:rPr>
        <w:fldChar w:fldCharType="separate"/>
      </w:r>
      <w:del w:id="2796" w:author="Robin Matthews" w:date="2021-07-14T10:24:00Z">
        <w:r w:rsidR="00A26296" w:rsidDel="00835732">
          <w:rPr>
            <w:rFonts w:cs="Times New Roman"/>
            <w:noProof/>
            <w:lang w:val="en-GB"/>
          </w:rPr>
          <w:delText>M</w:delText>
        </w:r>
      </w:del>
      <w:ins w:id="2797" w:author="Robin Matthews" w:date="2021-07-14T10:24:00Z">
        <w:r w:rsidR="00835732">
          <w:rPr>
            <w:rFonts w:cs="Times New Roman"/>
            <w:noProof/>
            <w:lang w:val="en-GB"/>
          </w:rPr>
          <w:t>(M</w:t>
        </w:r>
      </w:ins>
      <w:r w:rsidR="00A26296">
        <w:rPr>
          <w:rFonts w:cs="Times New Roman"/>
          <w:noProof/>
          <w:lang w:val="en-GB"/>
        </w:rPr>
        <w:t>uramatsu et al.</w:t>
      </w:r>
      <w:ins w:id="2798" w:author="Robin Matthews" w:date="2021-07-14T10:24:00Z">
        <w:r w:rsidR="00835732">
          <w:rPr>
            <w:rFonts w:cs="Times New Roman"/>
            <w:noProof/>
            <w:lang w:val="en-GB"/>
          </w:rPr>
          <w:t>,</w:t>
        </w:r>
      </w:ins>
      <w:r w:rsidR="00A26296">
        <w:rPr>
          <w:rFonts w:cs="Times New Roman"/>
          <w:noProof/>
          <w:lang w:val="en-GB"/>
        </w:rPr>
        <w:t xml:space="preserve"> 2016)</w:t>
      </w:r>
      <w:r w:rsidRPr="00D424AA">
        <w:rPr>
          <w:rFonts w:cs="Times New Roman"/>
          <w:lang w:val="en-GB"/>
        </w:rPr>
        <w:fldChar w:fldCharType="end"/>
      </w:r>
      <w:commentRangeEnd w:id="2793"/>
      <w:r w:rsidR="00A26296">
        <w:rPr>
          <w:rStyle w:val="Marquedecommentaire"/>
        </w:rPr>
        <w:commentReference w:id="2793"/>
      </w:r>
      <w:r w:rsidRPr="00841A35">
        <w:rPr>
          <w:rFonts w:cs="Times New Roman"/>
          <w:lang w:val="en-GB"/>
        </w:rPr>
        <w:t>. In Japan, the frequency of conditions favourable for strong tornadoes inc</w:t>
      </w:r>
      <w:r w:rsidRPr="00D424AA">
        <w:rPr>
          <w:rFonts w:cs="Times New Roman"/>
          <w:lang w:val="en-GB"/>
        </w:rPr>
        <w:t xml:space="preserve">reases in spring and partly in summer. </w:t>
      </w:r>
    </w:p>
    <w:p w14:paraId="2F9443DA" w14:textId="77777777" w:rsidR="007A1008" w:rsidRPr="00D424AA" w:rsidRDefault="007A1008" w:rsidP="00D424AA">
      <w:pPr>
        <w:rPr>
          <w:rFonts w:cs="Times New Roman"/>
          <w:lang w:val="en-GB"/>
        </w:rPr>
      </w:pPr>
    </w:p>
    <w:p w14:paraId="08270E9D" w14:textId="4FB8652C" w:rsidR="007A1008" w:rsidRPr="00D506A9" w:rsidRDefault="007A1008" w:rsidP="00D424AA">
      <w:pPr>
        <w:rPr>
          <w:rFonts w:cs="Times New Roman"/>
          <w:bCs/>
          <w:lang w:val="en-GB"/>
        </w:rPr>
      </w:pPr>
      <w:r w:rsidRPr="00D506A9">
        <w:rPr>
          <w:rFonts w:cs="Times New Roman"/>
          <w:bCs/>
          <w:lang w:val="en-GB"/>
        </w:rPr>
        <w:t xml:space="preserve">In summary, the average and maximum rain rates associated with severe convective storms increase in a warming world in some regions including the </w:t>
      </w:r>
      <w:r w:rsidR="00A97A00" w:rsidRPr="00D506A9">
        <w:rPr>
          <w:rFonts w:cs="Times New Roman"/>
          <w:bCs/>
          <w:lang w:val="en-GB"/>
        </w:rPr>
        <w:t>USA</w:t>
      </w:r>
      <w:r w:rsidRPr="00D506A9">
        <w:rPr>
          <w:rFonts w:cs="Times New Roman"/>
          <w:bCs/>
          <w:lang w:val="en-GB"/>
        </w:rPr>
        <w:t xml:space="preserve"> (</w:t>
      </w:r>
      <w:r w:rsidRPr="00D506A9">
        <w:rPr>
          <w:rFonts w:cs="Times New Roman"/>
          <w:bCs/>
          <w:i/>
          <w:iCs/>
          <w:lang w:val="en-GB"/>
        </w:rPr>
        <w:t>high confidence</w:t>
      </w:r>
      <w:r w:rsidRPr="00D506A9">
        <w:rPr>
          <w:rFonts w:cs="Times New Roman"/>
          <w:bCs/>
          <w:lang w:val="en-GB"/>
        </w:rPr>
        <w:t xml:space="preserve">). There is </w:t>
      </w:r>
      <w:r w:rsidRPr="00D506A9">
        <w:rPr>
          <w:rFonts w:cs="Times New Roman"/>
          <w:bCs/>
          <w:i/>
          <w:iCs/>
          <w:lang w:val="en-GB"/>
        </w:rPr>
        <w:t>high confidence</w:t>
      </w:r>
      <w:r w:rsidRPr="00D506A9">
        <w:rPr>
          <w:rFonts w:cs="Times New Roman"/>
          <w:bCs/>
          <w:lang w:val="en-GB"/>
        </w:rPr>
        <w:t xml:space="preserve"> from climate models that CAPE increases in response to global warming in the tropics and subtropics, suggesting more favourable environments for severe convective storms. The frequency of springtime severe convective storms is projected to increase in the USA leading to a lengthening of the severe convective storm season (</w:t>
      </w:r>
      <w:r w:rsidRPr="00D506A9">
        <w:rPr>
          <w:rFonts w:cs="Times New Roman"/>
          <w:bCs/>
          <w:i/>
          <w:iCs/>
          <w:lang w:val="en-GB"/>
        </w:rPr>
        <w:t>medium confidence</w:t>
      </w:r>
      <w:r w:rsidRPr="00D506A9">
        <w:rPr>
          <w:rFonts w:cs="Times New Roman"/>
          <w:bCs/>
          <w:lang w:val="en-GB"/>
        </w:rPr>
        <w:t>), evidence in other regions is limited.</w:t>
      </w:r>
      <w:r w:rsidRPr="00D506A9" w:rsidDel="00BA7EE1">
        <w:rPr>
          <w:rFonts w:cs="Times New Roman"/>
          <w:bCs/>
          <w:lang w:val="en-GB"/>
        </w:rPr>
        <w:t xml:space="preserve"> </w:t>
      </w:r>
      <w:r w:rsidRPr="00D506A9">
        <w:rPr>
          <w:rFonts w:cs="Times New Roman"/>
          <w:bCs/>
          <w:lang w:val="en-GB"/>
        </w:rPr>
        <w:t>There is significant uncertainty about projected regional changes in tornadoes, hail, and lightning due to limited analysis of simulations using convection-permitting models (</w:t>
      </w:r>
      <w:r w:rsidRPr="00D506A9">
        <w:rPr>
          <w:rFonts w:cs="Times New Roman"/>
          <w:bCs/>
          <w:i/>
          <w:iCs/>
          <w:lang w:val="en-GB"/>
        </w:rPr>
        <w:t>high confidence</w:t>
      </w:r>
      <w:r w:rsidRPr="00D506A9">
        <w:rPr>
          <w:rFonts w:cs="Times New Roman"/>
          <w:bCs/>
          <w:lang w:val="en-GB"/>
        </w:rPr>
        <w:t>).</w:t>
      </w:r>
    </w:p>
    <w:p w14:paraId="03DD3AAC" w14:textId="06BD5B10" w:rsidR="007A1008" w:rsidRDefault="007A1008" w:rsidP="00D424AA">
      <w:pPr>
        <w:rPr>
          <w:rFonts w:cs="Times New Roman"/>
          <w:lang w:val="en-GB"/>
        </w:rPr>
      </w:pPr>
    </w:p>
    <w:p w14:paraId="295B1987" w14:textId="77777777" w:rsidR="0012500E" w:rsidRPr="00D424AA" w:rsidRDefault="0012500E" w:rsidP="00D424AA">
      <w:pPr>
        <w:rPr>
          <w:rFonts w:cs="Times New Roman"/>
          <w:lang w:val="en-GB"/>
        </w:rPr>
      </w:pPr>
    </w:p>
    <w:p w14:paraId="59209C85" w14:textId="77777777" w:rsidR="007A1008" w:rsidRPr="00D424AA" w:rsidRDefault="007A1008" w:rsidP="00D424AA">
      <w:pPr>
        <w:pStyle w:val="AR6Chap11Level21111"/>
        <w:rPr>
          <w:rFonts w:cs="Times New Roman"/>
          <w:lang w:val="en-GB"/>
        </w:rPr>
      </w:pPr>
      <w:bookmarkStart w:id="2799" w:name="_Toc25583716"/>
      <w:bookmarkStart w:id="2800" w:name="_Toc29672900"/>
      <w:bookmarkStart w:id="2801" w:name="_Toc57192475"/>
      <w:bookmarkStart w:id="2802" w:name="_Toc70703057"/>
      <w:r w:rsidRPr="00D424AA">
        <w:rPr>
          <w:rFonts w:cs="Times New Roman"/>
          <w:lang w:val="en-GB"/>
        </w:rPr>
        <w:t>Extreme winds</w:t>
      </w:r>
      <w:bookmarkEnd w:id="2799"/>
      <w:bookmarkEnd w:id="2800"/>
      <w:bookmarkEnd w:id="2801"/>
      <w:bookmarkEnd w:id="2802"/>
    </w:p>
    <w:p w14:paraId="53217175" w14:textId="77777777" w:rsidR="007A1008" w:rsidRPr="00D424AA" w:rsidRDefault="007A1008" w:rsidP="00D424AA">
      <w:pPr>
        <w:rPr>
          <w:rFonts w:cs="Times New Roman"/>
          <w:lang w:val="en-GB"/>
        </w:rPr>
      </w:pPr>
    </w:p>
    <w:p w14:paraId="450A78DC" w14:textId="07CE34F9" w:rsidR="007A1008" w:rsidRPr="00D424AA" w:rsidRDefault="007A1008" w:rsidP="00D424AA">
      <w:pPr>
        <w:rPr>
          <w:rFonts w:cs="Times New Roman"/>
          <w:lang w:val="en-GB"/>
        </w:rPr>
      </w:pPr>
      <w:r w:rsidRPr="00D424AA">
        <w:rPr>
          <w:rFonts w:cs="Times New Roman"/>
          <w:lang w:val="en-GB"/>
        </w:rPr>
        <w:t xml:space="preserve">Extreme winds are defined here in terms of the strongest near-surface wind speeds that are generally associated with extreme storms, such as TCs, ETCs, and severe convective storms. In previous IPCC reports, near-surface wind speed (including extremes), has not been assessed as a variable in its own right, but rather in the context of other extreme atmospheric or oceanic phenomena. The exception was the SREX report </w:t>
      </w:r>
      <w:r w:rsidRPr="00D424AA">
        <w:rPr>
          <w:rFonts w:cs="Times New Roman"/>
          <w:lang w:val="en-GB"/>
        </w:rPr>
        <w:fldChar w:fldCharType="begin" w:fldLock="1"/>
      </w:r>
      <w:r w:rsidR="007D2D56">
        <w:rPr>
          <w:rFonts w:cs="Times New Roman"/>
          <w:lang w:val="en-GB"/>
        </w:rPr>
        <w:instrText>ADDIN CSL_CITATION { "citationItems" : [ { "id" : "ITEM-1", "itemData" : { "DOI" : "10.1017/CBO9781139177245.006", "ISBN" : "9781107025066", "author" : [ { "dropping-particle" : "", "family" : "Seneviratne", "given" : "Sonia I", "non-dropping-particle" : "", "parse-names" : false, "suffix" : "" }, { "dropping-particle" : "", "family" : "Nicholls", "given" : "Neville", "non-dropping-particle" : "", "parse-names" : false, "suffix" : "" }, { "dropping-particle" : "", "family" : "Easterling", "given" : "David", "non-dropping-particle" : "", "parse-names" : false, "suffix" : "" }, { "dropping-particle" : "", "family" : "Goodess", "given" : "Clare M", "non-dropping-particle" : "", "parse-names" : false, "suffix" : "" }, { "dropping-particle" : "", "family" : "Kanae", "given" : "Shinjiro", "non-dropping-particle" : "", "parse-names" : false, "suffix" : "" }, { "dropping-particle" : "", "family" : "Kossin", "given" : "James", "non-dropping-particle" : "", "parse-names" : false, "suffix" : "" }, { "dropping-particle" : "", "family" : "Luo", "given" : "Yali", "non-dropping-particle" : "", "parse-names" : false, "suffix" : "" }, { "dropping-particle" : "", "family" : "Marengo", "given" : "Jose", "non-dropping-particle" : "", "parse-names" : false, "suffix" : "" }, { "dropping-particle" : "", "family" : "McInnes", "given" : "Kathleen", "non-dropping-particle" : "", "parse-names" : false, "suffix" : "" }, { "dropping-particle" : "", "family" : "Rahimi", "given" : "Mohammad", "non-dropping-particle" : "", "parse-names" : false, "suffix" : "" }, { "dropping-particle" : "", "family" : "Reichstein", "given" : "Markus", "non-dropping-particle" : "", "parse-names" : false, "suffix" : "" }, { "dropping-particle" : "", "family" : "Sorteberg", "given" : "Asgeir", "non-dropping-particle" : "", "parse-names" : false, "suffix" : "" }, { "dropping-particle" : "", "family" : "Vera", "given" : "Carolina", "non-dropping-particle" : "", "parse-names" : false, "suffix" : "" }, { "dropping-particle" : "", "family" : "Zhang", "given" : "Xuebin", "non-dropping-particle" : "", "parse-names" : false, "suffix" : "" }, { "dropping-particle" : "", "family" : "Rusticucci", "given" : "Matilde", "non-dropping-particle" : "", "parse-names" : false, "suffix" : "" }, { "dropping-particle" : "", "family" : "Semenov", "given" : "Vladimir", "non-dropping-particle" : "", "parse-names" : false, "suffix" : "" }, { "dropping-particle" : "V.", "family" : "Alexander", "given" : "Lisa", "non-dropping-particle" : "", "parse-names" : false, "suffix" : "" }, { "dropping-particle" : "", "family" : "Allen", "given" : "Simon", "non-dropping-particle" : "", "parse-names" : false, "suffix" : "" }, { "dropping-particle" : "", "family" : "Benito", "given" : "Gerardo", "non-dropping-particle" : "", "parse-names" : false, "suffix" : "" }, { "dropping-particle" : "", "family" : "Cavazos", "given" : "Tereza", "non-dropping-particle" : "", "parse-names" : false, "suffix" : "" }, { "dropping-particle" : "", "family" : "Clague", "given" : "John", "non-dropping-particle" : "", "parse-names" : false, "suffix" : "" }, { "dropping-particle" : "", "family" : "Conway", "given" : "Declan", "non-dropping-particle" : "", "parse-names" : false, "suffix" : "" }, { "dropping-particle" : "", "family" : "Della-Marta", "given" : "Paul M.", "non-dropping-particle" : "", "parse-names" : false, "suffix" : "" }, { "dropping-particle" : "", "family" : "Gerber", "given" : "Markus", "non-dropping-particle" : "", "parse-names" : false, "suffix" : "" }, { "dropping-particle" : "", "family" : "Gong", "given" : "Sunling", "non-dropping-particle" : "", "parse-names" : false, "suffix" : "" }, { "dropping-particle" : "", "family" : "Goswami", "given" : "B. N.", "non-dropping-particle" : "", "parse-names" : false, "suffix" : "" }, { "dropping-particle" : "", "family" : "Hemer", "given" : "Mark", "non-dropping-particle" : "", "parse-names" : false, "suffix" : "" }, { "dropping-particle" : "", "family" : "Huggel", "given" : "Christian", "non-dropping-particle" : "", "parse-names" : false, "suffix" : "" }, { "dropping-particle" : "", "family" : "Hurk", "given" : "Bart", "non-dropping-particle" : "van den", "parse-names" : false, "suffix" : "" }, { "dropping-particle" : "V.", "family" : "Kharin", "given" : "Viatcheslav", "non-dropping-particle" : "", "parse-names" : false, "suffix" : "" }, { "dropping-particle" : "", "family" : "Kitoh", "given" : "Akio", "non-dropping-particle" : "", "parse-names" : false, "suffix" : "" }, { "dropping-particle" : "", "family" : "Tank", "given" : "Albert M.G. Klein", "non-dropping-particle" : "", "parse-names" : false, "suffix" : "" }, { "dropping-particle" : "", "family" : "Li", "given" : "Guilong", "non-dropping-particle" : "", "parse-names" : false, "suffix" : "" }, { "dropping-particle" : "", "family" : "Mason", "given" : "Simon", "non-dropping-particle" : "", "parse-names" : false, "suffix" : "" }, { "dropping-particle" : "", "family" : "McGuire", "given" : "William", "non-dropping-particle" : "", "parse-names" : false, "suffix" : "" }, { "dropping-particle" : "", "family" : "Oldenborgh", "given" : "Geert Jan", "non-dropping-particle" : "van", "parse-names" : false, "suffix" : "" }, { "dropping-particle" : "", "family" : "Orlowsky", "given" : "Boris", "non-dropping-particle" : "", "parse-names" : false, "suffix" : "" }, { "dropping-particle" : "", "family" : "Smith", "given" : "Sharon", "non-dropping-particle" : "", "parse-names" : false, "suffix" : "" }, { "dropping-particle" : "", "family" : "Thiaw", "given" : "Wassila", "non-dropping-particle" : "", "parse-names" : false, "suffix" : "" }, { "dropping-particle" : "", "family" : "Velegrakis", "given" : "Adonis", "non-dropping-particle" : "", "parse-names" : false, "suffix" : "" }, { "dropping-particle" : "", "family" : "Yiou", "given" : "Pascal", "non-dropping-particle" : "", "parse-names" : false, "suffix" : "" }, { "dropping-particle" : "", "family" : "Zhang", "given" : "Tingjun", "non-dropping-particle" : "", "parse-names" : false, "suffix" : "" }, { "dropping-particle" : "", "family" : "Zhou", "given" : "Tianjun", "non-dropping-particle" : "", "parse-names" : false, "suffix" : "" }, { "dropping-particle" : "", "family" : "Zwiers", "given" : "Francis W.",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109-230", "publisher" : "A Special Report of Working Groups I and II of the Intergovernmental Panel on Climate Change (IPCC). Cambridge University Press", "publisher-place" : "Cambridge, United Kingdom and New York, NY, USA", "title" : "Changes in Climate Extremes and their Impacts on the Natural Physical Environment", "translator" : [ { "dropping-particle" : "", "family" : "S2347", "given" : "Rt13", "non-dropping-particle" : "", "parse-names" : false, "suffix" : "" } ], "type" : "chapter" }, "uris" : [ "http://www.mendeley.com/documents/?uuid=34cdab7c-e4e6-4e7e-8b0c-087bd1901425" ] } ], "mendeley" : { "formattedCitation" : "(Seneviratne et al., 2012)", "manualFormatting" : "(Seneviratne et al., 2012)", "plainTextFormattedCitation" : "(Seneviratne et al., 2012)", "previouslyFormattedCitation" : "(Seneviratne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eneviratne et al., 2012)</w:t>
      </w:r>
      <w:r w:rsidRPr="00D424AA">
        <w:rPr>
          <w:rFonts w:cs="Times New Roman"/>
          <w:lang w:val="en-GB"/>
        </w:rPr>
        <w:fldChar w:fldCharType="end"/>
      </w:r>
      <w:r w:rsidRPr="00841A35">
        <w:rPr>
          <w:rFonts w:cs="Times New Roman"/>
          <w:lang w:val="en-GB"/>
        </w:rPr>
        <w:t>, which specifically examined past changes and projections of mean and extreme near-surface wind speeds. A strong decline in extreme winds compared to mean winds was reported fo</w:t>
      </w:r>
      <w:r w:rsidRPr="00D424AA">
        <w:rPr>
          <w:rFonts w:cs="Times New Roman"/>
          <w:lang w:val="en-GB"/>
        </w:rPr>
        <w:t xml:space="preserve">r the </w:t>
      </w:r>
      <w:r w:rsidRPr="00D424AA">
        <w:rPr>
          <w:rFonts w:cs="Times New Roman"/>
          <w:lang w:val="en-GB"/>
        </w:rPr>
        <w:lastRenderedPageBreak/>
        <w:t xml:space="preserve">continental northern mid-latitudes. Due to the small number of studies and uncertainties in terrestrial-based surface wind measurements, the findings were assigned </w:t>
      </w:r>
      <w:r w:rsidRPr="00D424AA">
        <w:rPr>
          <w:rFonts w:cs="Times New Roman"/>
          <w:i/>
          <w:lang w:val="en-GB"/>
        </w:rPr>
        <w:t>low confidence</w:t>
      </w:r>
      <w:r w:rsidRPr="00D424AA">
        <w:rPr>
          <w:rFonts w:cs="Times New Roman"/>
          <w:lang w:val="en-GB"/>
        </w:rPr>
        <w:t xml:space="preserve"> in the SREX. AR5 reported a weakening of mean and maximum winds from the 1960s or 1970s to the early 2000s in the tropics and mid-latitudes and increases in high latitudes, but with </w:t>
      </w:r>
      <w:r w:rsidRPr="00D424AA">
        <w:rPr>
          <w:rFonts w:cs="Times New Roman"/>
          <w:i/>
          <w:lang w:val="en-GB"/>
        </w:rPr>
        <w:t>low confidence</w:t>
      </w:r>
      <w:r w:rsidRPr="00D424AA">
        <w:rPr>
          <w:rFonts w:cs="Times New Roman"/>
          <w:lang w:val="en-GB"/>
        </w:rPr>
        <w:t xml:space="preserve"> in changes in the observed surface winds over land </w:t>
      </w:r>
      <w:r w:rsidRPr="00D424AA">
        <w:rPr>
          <w:rFonts w:cs="Times New Roman"/>
          <w:lang w:val="en-GB"/>
        </w:rPr>
        <w:fldChar w:fldCharType="begin" w:fldLock="1"/>
      </w:r>
      <w:r w:rsidR="00FF6231">
        <w:rPr>
          <w:rFonts w:cs="Times New Roman"/>
          <w:lang w:val="en-GB"/>
        </w:rPr>
        <w:instrText>ADDIN CSL_CITATION { "citationItems" : [ { "id" : "ITEM-1", "itemData" : { "DOI" : "10.1017/CBO9781107415324.008", "ISBN" : "9781107661820", "author" : [ { "dropping-particle" : "", "family" : "Hartmann", "given" : "Dennis J", "non-dropping-particle" : "", "parse-names" : false, "suffix" : "" }, { "dropping-particle" : "", "family" : "Klein Tank", "given" : "Albert M 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2",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S97", "given" : "Rt13", "non-dropping-particle" : "", "parse-names" : false, "suffix" : "" } ], "type" : "chapter" }, "uris" : [ "http://www.mendeley.com/documents/?uuid=0d7f5735-1ed9-4b19-8b77-d0fb71273b13" ] } ], "mendeley" : { "formattedCitation" : "(Hartmann et al., 2013)", "plainTextFormattedCitation" : "(Hartmann et al., 2013)", "previouslyFormattedCitation" : "(Hartmann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rtmann et al., 2013)</w:t>
      </w:r>
      <w:r w:rsidRPr="00D424AA">
        <w:rPr>
          <w:rFonts w:cs="Times New Roman"/>
          <w:lang w:val="en-GB"/>
        </w:rPr>
        <w:fldChar w:fldCharType="end"/>
      </w:r>
      <w:r w:rsidRPr="00841A35">
        <w:rPr>
          <w:rFonts w:cs="Times New Roman"/>
          <w:lang w:val="en-GB"/>
        </w:rPr>
        <w:t>. Observed trends in mean wind speed over land and the ocean are assessed in Section 2.3.1.4.4. Aspects of climate impact-drivers for winds are addressed in Section 12.3.3 and 12.5.2.3 and their regional changes are assesse</w:t>
      </w:r>
      <w:r w:rsidRPr="00D424AA">
        <w:rPr>
          <w:rFonts w:cs="Times New Roman"/>
          <w:lang w:val="en-GB"/>
        </w:rPr>
        <w:t>d in Section 12.4.</w:t>
      </w:r>
    </w:p>
    <w:p w14:paraId="3DCB6437" w14:textId="77777777" w:rsidR="007A1008" w:rsidRPr="00D424AA" w:rsidRDefault="007A1008" w:rsidP="00D424AA">
      <w:pPr>
        <w:rPr>
          <w:rFonts w:cs="Times New Roman"/>
          <w:lang w:val="en-GB"/>
        </w:rPr>
      </w:pPr>
    </w:p>
    <w:p w14:paraId="3ED07915" w14:textId="14C1C65C" w:rsidR="007A1008" w:rsidRPr="00D424AA" w:rsidRDefault="007A1008" w:rsidP="00D424AA">
      <w:pPr>
        <w:rPr>
          <w:rFonts w:cs="Times New Roman"/>
          <w:lang w:val="en-GB"/>
        </w:rPr>
      </w:pPr>
      <w:r w:rsidRPr="00D424AA">
        <w:rPr>
          <w:rFonts w:cs="Times New Roman"/>
          <w:lang w:val="en-GB"/>
        </w:rPr>
        <w:t>Observationally, although not specifically addressing extreme wind speed changes, negative surface wind speed trends (stilling) were found in the tropics and mid-latitudes of both hemispheres of -0.014 m s</w:t>
      </w:r>
      <w:r w:rsidRPr="00D424AA">
        <w:rPr>
          <w:rFonts w:cs="Times New Roman"/>
          <w:vertAlign w:val="superscript"/>
          <w:lang w:val="en-GB"/>
        </w:rPr>
        <w:t>-1</w:t>
      </w:r>
      <w:r w:rsidRPr="00D424AA">
        <w:rPr>
          <w:rFonts w:cs="Times New Roman"/>
          <w:lang w:val="en-GB"/>
        </w:rPr>
        <w:t xml:space="preserve"> year</w:t>
      </w:r>
      <w:r w:rsidRPr="00D424AA">
        <w:rPr>
          <w:rFonts w:cs="Times New Roman"/>
          <w:vertAlign w:val="superscript"/>
          <w:lang w:val="en-GB"/>
        </w:rPr>
        <w:t>-1</w:t>
      </w:r>
      <w:r w:rsidRPr="00D424AA">
        <w:rPr>
          <w:rFonts w:cs="Times New Roman"/>
          <w:lang w:val="en-GB"/>
        </w:rPr>
        <w:t xml:space="preserve">, while positive trends were reported at high latitudes poleward of 70 degrees, based on a review of 148 studies </w:t>
      </w:r>
      <w:commentRangeStart w:id="2803"/>
      <w:r w:rsidRPr="00D424AA">
        <w:rPr>
          <w:rFonts w:cs="Times New Roman"/>
          <w:lang w:val="en-GB"/>
        </w:rPr>
        <w:fldChar w:fldCharType="begin" w:fldLock="1"/>
      </w:r>
      <w:ins w:id="2804" w:author="Robin Matthews" w:date="2021-07-14T10:24:00Z">
        <w:r w:rsidR="00835732">
          <w:rPr>
            <w:rFonts w:cs="Times New Roman"/>
            <w:lang w:val="en-GB"/>
          </w:rPr>
          <w:instrText>ADDIN CSL_CITATION { "citationItems" : [ { "id" : "ITEM-1", "itemData" : { "DOI" : "10.1016/j.jhydrol.2011.10.024", "abstract" : "In a globally warming climate, observed rates of atmospheric evaporative demand have declined over recent decades. Several recent studies have shown that declining rates of evaporative demand are primarily governed by trends in the aerodynamic component (primarily being the combination of the effects of wind speed (u) and atmospheric humidity) and secondarily by changes in the radiative component. A number of these studies also show that declining rates of observed near-surface u (termed 'stilling') is the primary factor contributing to declining rates of evaporative demand. One objective of this paper was to review and synthesise the literature to assess whether stilling is a globally widespread phenomenon. We analysed 148 studies reporting terrestrial u trends from across the globe (with uneven and incomplete spatial distribution and differing periods of measurement) and found that the average trend was -0.014ms-1a-1for studies with more than 30 sites observing data for more than 30years, which confirmed that stilling was widespread. Assuming a linear trend this constitutes a -0.7ms-1change in u over 50years. A second objective was to confirm the declining rates of evaporative demand by reviewing papers reporting trends in measured pan evaporation (Epan) and estimated crop reference evapotranspiration (ETo); average trends were -3.19mma-2(n=55) and -1.31mma-2(n=26), respectively. A third objective was to assess the contribution to evaporative demand trends that the four primary meteorological variables (being u; atmospheric humidity; radiation; and air temperature) made. The results from 36 studies highlighted the importance of u trends. We also quantified the sensitivity of rates of evaporative demand to changes in u and how the relative contributions of the aerodynamic and radiative components change seasonally over the globe. Our review: (i) shows that terrestrial stilling is widespread across the globe; (ii) confirms declining rates of evaporative demand; and (iii) highlights the contribution u has made to these declining evaporative rates. Hence we advocate that assessing evaporative demand trends requires consideration of all four primary meteorological variables (being u, atmospheric humidity, radiation and air temperature). This is particularly relevant for long-term water resource assessment because changes in u exert greater influence on energy-limited water-yielding catchments than water-limited ones. \u00a9 2011.", "author" : [ { "dropping-particle" : "", "family" : "McVicar", "given" : "T.R.", "non-dropping-particle" : "", "parse-names" : false, "suffix" : "" }, { "dropping-particle" : "", "family" : "Roderick", "given" : "M.L.", "non-dropping-particle" : "", "parse-names" : false, "suffix" : "" }, { "dropping-particle" : "", "family" : "Donohue", "given" : "R.J.", "non-dropping-particle" : "", "parse-names" : false, "suffix" : "" }, { "dropping-particle" : "", "family" : "Li", "given" : "L.T.", "non-dropping-particle" : "", "parse-names" : false, "suffix" : "" }, { "dropping-particle" : "", "family" : "Niel", "given" : "T.G.", "non-dropping-particle" : "Van", "parse-names" : false, "suffix" : "" }, { "dropping-particle" : "", "family" : "Thomas", "given" : "A.", "non-dropping-particle" : "", "parse-names" : false, "suffix" : "" }, { "dropping-particle" : "", "family" : "Grieser", "given" : "J.", "non-dropping-particle" : "", "parse-names" : false, "suffix" : "" }, { "dropping-particle" : "", "family" : "Jhajharia", "given" : "D.", "non-dropping-particle" : "", "parse-names" : false, "suffix" : "" }, { "dropping-particle" : "", "family" : "Himri", "given" : "Y.", "non-dropping-particle" : "", "parse-names" : false, "suffix" : "" }, { "dropping-particle" : "", "family" : "Mahowald", "given" : "N.M.", "non-dropping-particle" : "", "parse-names" : false, "suffix" : "" }, { "dropping-particle" : "", "family" : "Mescherskaya", "given" : "A.V.", "non-dropping-particle" : "", "parse-names" : false, "suffix" : "" }, { "dropping-particle" : "", "family" : "Kruger", "given" : "A.C.", "non-dropping-particle" : "", "parse-names" : false, "suffix" : "" }, { "dropping-particle" : "", "family" : "Rehman", "given" : "S.", "non-dropping-particle" : "", "parse-names" : false, "suffix" : "" }, { "dropping-particle" : "", "family" : "Dinpashoh", "given" : "Y.", "non-dropping-particle" : "", "parse-names" : false, "suffix" : "" } ], "container-title" : "Journal of Hydrology", "id" : "ITEM-1", "issued" : { "date-parts" : [ [ "2012" ] ] }, "page" : "182-205", "title" : "Global review and synthesis of trends in observed terrestrial near-surface wind speeds: Implications for evaporation", "translator" : [ { "dropping-particle" : "", "family" : "S1785", "given" : "", "non-dropping-particle" : "", "parse-names" : false, "suffix" : "" } ], "type" : "article-journal", "volume" : "416-417" }, "uris" : [ "http://www.mendeley.com/documents/?uuid=a7758b92-a0a7-4110-831a-d120d4d4ec54" ] } ], "mendeley" : { "formattedCitation" : "(McVicar et al., 2012a)", "manualFormatting" : "(McVicar et al., 2012b)", "plainTextFormattedCitation" : "(McVicar et al., 2012a)", "previouslyFormattedCitation" : "(McVicar et al., 2012a)" }, "properties" : { "noteIndex" : 0 }, "schema" : "https://github.com/citation-style-language/schema/raw/master/csl-citation.json" }</w:instrText>
        </w:r>
      </w:ins>
      <w:del w:id="2805" w:author="Robin Matthews" w:date="2021-07-14T10:24:00Z">
        <w:r w:rsidR="00FF6231" w:rsidDel="00835732">
          <w:rPr>
            <w:rFonts w:cs="Times New Roman"/>
            <w:lang w:val="en-GB"/>
          </w:rPr>
          <w:delInstrText>ADDIN CSL_CITATION { "citationItems" : [ { "id" : "ITEM-1", "itemData" : { "DOI" : "10.1016/j.jhydrol.2011.10.024", "abstract" : "In a globally warming climate, observed rates of atmospheric evaporative demand have declined over recent decades. Several recent studies have shown that declining rates of evaporative demand are primarily governed by trends in the aerodynamic component (primarily being the combination of the effects of wind speed (u) and atmospheric humidity) and secondarily by changes in the radiative component. A number of these studies also show that declining rates of observed near-surface u (termed 'stilling') is the primary factor contributing to declining rates of evaporative demand. One objective of this paper was to review and synthesise the literature to assess whether stilling is a globally widespread phenomenon. We analysed 148 studies reporting terrestrial u trends from across the globe (with uneven and incomplete spatial distribution and differing periods of measurement) and found that the average trend was -0.014ms-1a-1for studies with more than 30 sites observing data for more than 30years, which confirmed that stilling was widespread. Assuming a linear trend this constitutes a -0.7ms-1change in u over 50years. A second objective was to confirm the declining rates of evaporative demand by reviewing papers reporting trends in measured pan evaporation (Epan) and estimated crop reference evapotranspiration (ETo); average trends were -3.19mma-2(n=55) and -1.31mma-2(n=26), respectively. A third objective was to assess the contribution to evaporative demand trends that the four primary meteorological variables (being u; atmospheric humidity; radiation; and air temperature) made. The results from 36 studies highlighted the importance of u trends. We also quantified the sensitivity of rates of evaporative demand to changes in u and how the relative contributions of the aerodynamic and radiative components change seasonally over the globe. Our review: (i) shows that terrestrial stilling is widespread across the globe; (ii) confirms declining rates of evaporative demand; and (iii) highlights the contribution u has made to these declining evaporative rates. Hence we advocate that assessing evaporative demand trends requires consideration of all four primary meteorological variables (being u, atmospheric humidity, radiation and air temperature). This is particularly relevant for long-term water resource assessment because changes in u exert greater influence on energy-limited water-yielding catchments than water-limited ones. \u00a9 2011.", "author" : [ { "dropping-particle" : "", "family" : "McVicar", "given" : "T.R.", "non-dropping-particle" : "", "parse-names" : false, "suffix" : "" }, { "dropping-particle" : "", "family" : "Roderick", "given" : "M.L.", "non-dropping-particle" : "", "parse-names" : false, "suffix" : "" }, { "dropping-particle" : "", "family" : "Donohue", "given" : "R.J.", "non-dropping-particle" : "", "parse-names" : false, "suffix" : "" }, { "dropping-particle" : "", "family" : "Li", "given" : "L.T.", "non-dropping-particle" : "", "parse-names" : false, "suffix" : "" }, { "dropping-particle" : "", "family" : "Niel", "given" : "T.G.", "non-dropping-particle" : "Van", "parse-names" : false, "suffix" : "" }, { "dropping-particle" : "", "family" : "Thomas", "given" : "A.", "non-dropping-particle" : "", "parse-names" : false, "suffix" : "" }, { "dropping-particle" : "", "family" : "Grieser", "given" : "J.", "non-dropping-particle" : "", "parse-names" : false, "suffix" : "" }, { "dropping-particle" : "", "family" : "Jhajharia", "given" : "D.", "non-dropping-particle" : "", "parse-names" : false, "suffix" : "" }, { "dropping-particle" : "", "family" : "Himri", "given" : "Y.", "non-dropping-particle" : "", "parse-names" : false, "suffix" : "" }, { "dropping-particle" : "", "family" : "Mahowald", "given" : "N.M.", "non-dropping-particle" : "", "parse-names" : false, "suffix" : "" }, { "dropping-particle" : "", "family" : "Mescherskaya", "given" : "A.V.", "non-dropping-particle" : "", "parse-names" : false, "suffix" : "" }, { "dropping-particle" : "", "family" : "Kruger", "given" : "A.C.", "non-dropping-particle" : "", "parse-names" : false, "suffix" : "" }, { "dropping-particle" : "", "family" : "Rehman", "given" : "S.", "non-dropping-particle" : "", "parse-names" : false, "suffix" : "" }, { "dropping-particle" : "", "family" : "Dinpashoh", "given" : "Y.", "non-dropping-particle" : "", "parse-names" : false, "suffix" : "" } ], "container-title" : "Journal of Hydrology", "id" : "ITEM-1", "issued" : { "date-parts" : [ [ "2012" ] ] }, "page" : "182-205", "title" : "Global review and synthesis of trends in observed terrestrial near-surface wind speeds: Implications for evaporation", "translator" : [ { "dropping-particle" : "", "family" : "S1785", "given" : "", "non-dropping-particle" : "", "parse-names" : false, "suffix" : "" } ], "type" : "article-journal", "volume" : "416-417" }, "uris" : [ "http://www.mendeley.com/documents/?uuid=a7758b92-a0a7-4110-831a-d120d4d4ec54" ] } ], "mendeley" : { "formattedCitation" : "(McVicar et al., 2012a)", "plainTextFormattedCitation" : "(McVicar et al., 2012a)", "previouslyFormattedCitation" : "(McVicar et al., 2012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McVicar et al., 2012</w:t>
      </w:r>
      <w:ins w:id="2806" w:author="Robin Matthews" w:date="2021-07-14T10:24:00Z">
        <w:r w:rsidR="00835732">
          <w:rPr>
            <w:rFonts w:cs="Times New Roman"/>
            <w:noProof/>
            <w:lang w:val="en-GB"/>
          </w:rPr>
          <w:t>b</w:t>
        </w:r>
      </w:ins>
      <w:del w:id="2807" w:author="Robin Matthews" w:date="2021-07-14T10:24:00Z">
        <w:r w:rsidR="00A26296" w:rsidDel="00835732">
          <w:rPr>
            <w:rFonts w:cs="Times New Roman"/>
            <w:noProof/>
            <w:lang w:val="en-GB"/>
          </w:rPr>
          <w:delText>a</w:delText>
        </w:r>
      </w:del>
      <w:r w:rsidR="00A26296">
        <w:rPr>
          <w:rFonts w:cs="Times New Roman"/>
          <w:noProof/>
          <w:lang w:val="en-GB"/>
        </w:rPr>
        <w:t>)</w:t>
      </w:r>
      <w:r w:rsidRPr="00D424AA">
        <w:rPr>
          <w:rFonts w:cs="Times New Roman"/>
          <w:lang w:val="en-GB"/>
        </w:rPr>
        <w:fldChar w:fldCharType="end"/>
      </w:r>
      <w:commentRangeEnd w:id="2803"/>
      <w:r w:rsidR="00A26296">
        <w:rPr>
          <w:rStyle w:val="Marquedecommentaire"/>
        </w:rPr>
        <w:commentReference w:id="2803"/>
      </w:r>
      <w:r w:rsidRPr="00841A35">
        <w:rPr>
          <w:rFonts w:cs="Times New Roman"/>
          <w:lang w:val="en-GB"/>
        </w:rPr>
        <w:t xml:space="preserve">. An earlier study attributed the stilling to both </w:t>
      </w:r>
      <w:r w:rsidRPr="00D424AA">
        <w:rPr>
          <w:rFonts w:cs="Times New Roman"/>
          <w:lang w:val="en-GB"/>
        </w:rPr>
        <w:t xml:space="preserve">changes in atmospheric circulation and an increase in surface roughness due to an overall increase in vegetation cover </w:t>
      </w:r>
      <w:r w:rsidRPr="00D424AA">
        <w:rPr>
          <w:rFonts w:cs="Times New Roman"/>
          <w:lang w:val="en-GB"/>
        </w:rPr>
        <w:fldChar w:fldCharType="begin" w:fldLock="1"/>
      </w:r>
      <w:r w:rsidR="00FF6231">
        <w:rPr>
          <w:rFonts w:cs="Times New Roman"/>
          <w:lang w:val="en-GB"/>
        </w:rPr>
        <w:instrText>ADDIN CSL_CITATION { "citationItems" : [ { "id" : "ITEM-1", "itemData" : { "DOI" : "10.1038/ngeo979", "ISSN" : "1752-0908", "abstract" : "Surface winds have declined in China, the Netherlands, the Czech Republic, the United States and Australia over the past few decades. Mesoscale model simulations suggest that an increase in surface roughness is contributing to the stilling trend in the mid-latitude Northern Hemisphere.", "author" : [ { "dropping-particle" : "", "family" : "Vautard", "given" : "Robert", "non-dropping-particle" : "", "parse-names" : false, "suffix" : "" }, { "dropping-particle" : "", "family" : "Cattiaux", "given" : "Julien", "non-dropping-particle" : "", "parse-names" : false, "suffix" : "" }, { "dropping-particle" : "", "family" : "Yiou", "given" : "Pascal", "non-dropping-particle" : "", "parse-names" : false, "suffix" : "" }, { "dropping-particle" : "", "family" : "Th\u00e9paut", "given" : "Jean-No\u00ebl", "non-dropping-particle" : "", "parse-names" : false, "suffix" : "" }, { "dropping-particle" : "", "family" : "Ciais", "given" : "Philippe", "non-dropping-particle" : "", "parse-names" : false, "suffix" : "" } ], "container-title" : "Nature Geoscience", "id" : "ITEM-1", "issue" : "11", "issued" : { "date-parts" : [ [ "2010" ] ] }, "page" : "756-761", "title" : "Northern Hemisphere atmospheric stilling partly attributed to an increase in surface roughness", "translator" : [ { "dropping-particle" : "", "family" : "S2907", "given" : "", "non-dropping-particle" : "", "parse-names" : false, "suffix" : "" } ], "type" : "article-journal", "volume" : "3" }, "uris" : [ "http://www.mendeley.com/documents/?uuid=8baef41f-b115-4aa9-aa02-3aeaa943b223" ] } ], "mendeley" : { "formattedCitation" : "(Vautard et al., 2010)", "plainTextFormattedCitation" : "(Vautard et al., 2010)", "previouslyFormattedCitation" : "(Vautard et al., 201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utard et al., 2010)</w:t>
      </w:r>
      <w:r w:rsidRPr="00D424AA">
        <w:rPr>
          <w:rFonts w:cs="Times New Roman"/>
          <w:lang w:val="en-GB"/>
        </w:rPr>
        <w:fldChar w:fldCharType="end"/>
      </w:r>
      <w:r w:rsidRPr="00841A35">
        <w:rPr>
          <w:rFonts w:cs="Times New Roman"/>
          <w:lang w:val="en-GB"/>
        </w:rPr>
        <w:t xml:space="preserve">. Since then, a number of </w:t>
      </w:r>
      <w:r w:rsidRPr="00D424AA">
        <w:rPr>
          <w:rFonts w:cs="Times New Roman"/>
          <w:lang w:val="en-GB"/>
        </w:rPr>
        <w:t xml:space="preserve">additional studies have mostly confirmed these general negative mean-wind trends based on anemometer data for Spain </w:t>
      </w:r>
      <w:r w:rsidRPr="00D424AA">
        <w:rPr>
          <w:rFonts w:cs="Times New Roman"/>
          <w:lang w:val="en-GB"/>
        </w:rPr>
        <w:fldChar w:fldCharType="begin" w:fldLock="1"/>
      </w:r>
      <w:r w:rsidR="00FF6231">
        <w:rPr>
          <w:rFonts w:cs="Times New Roman"/>
          <w:lang w:val="en-GB"/>
        </w:rPr>
        <w:instrText>ADDIN CSL_CITATION { "citationItems" : [ { "id" : "ITEM-1", "itemData" : { "DOI" : "10.1002/joc.4720", "ISSN" : "10970088", "abstract" : "In a globally warming climate, a weakening in observed near-surface wind speed has been recently termed as \u2018global stilling\u2019, showing a worldwide average trend of \u22120.140 m s\u22121 dec\u22121. The precise cause(s) of the land-surface stilling remains uncertain and led to this first assessment of how the two most common measurement time intervals of daily mean data averaged wind speed being either: (1) four-synoptic times (0000, 0700, 1300 and 1800 UTC; WS) or (2) 24-h wind run measurements (WR) can affect the estimation of wind speed averages and trends. This was performed across Spain for 1961\u20132011 (12 stations) and 1979\u20132008 (19 stations), where WS and WR daily wind speed observations were simultaneously recorded. Results indicate that mean wind speed is 0.24 m s\u22121 statistically greater for WS than WR measurements annually, being seasonally dependent with major differences in July (0.49 m s\u22121) and minor in December (\u22120.01 m s\u22121); that WS (\u22120.057 m s\u22121 dec\u22121) shows a more negative wind speed trend when compared with WR (\u22120.011 m s\u22121 dec\u22121) annually (and seasonally) for 1979\u20132008, but few trend differences are statistically significant; and that the percentage of stations showing stilling is greater for WS (63.2%) than WR (36.8%) annually (and seasonally) for the shortest period. In contrast, differences are almost negligible for 1961\u20132011. These findings may have direct implications for interdisciplinary areas such as agriculture and hydrology and wind renewable energy, and highlight the need of improving our understanding on the causes associated with wind speed declines under a climate change scenario.", "author" : [ { "dropping-particle" : "", "family" : "Azorin-Molina", "given" : "Cesar", "non-dropping-particle" : "", "parse-names" : false, "suffix" : "" }, { "dropping-particle" : "", "family" : "Vicente-Serrano", "given" : "Sergio M.", "non-dropping-particle" : "", "parse-names" : false, "suffi</w:instrText>
      </w:r>
      <w:r w:rsidR="00FF6231" w:rsidRPr="006A2665">
        <w:rPr>
          <w:rFonts w:cs="Times New Roman"/>
        </w:rPr>
        <w:instrText>x" : "" }, { "dropping-particle" : "", "family" : "McVicar", "given" : "Tim R.", "non-dropping-particle" : "", "parse-names" : false, "suffix" : "" }, { "dropping-particle" : "", "family" : "Revuelto", "given" : "Jesus", "non-dropping-particle" : "", "parse-names" : false, "suffix" : "" }, { "dropping-particle" : "", "family" : "Jerez", "given" : "Sonia", "non-dropping-particle" : "", "parse-names" : false, "suffix" : "" }, { "dropping-particle" : "", "family" : "L\u00f3pez-Moreno", "given" : "Juan I.", "non-dropping-particle" : "", "parse-names" : false, "suffix" : "" } ], "container-title" : "International Journal of Climatology", "id" : "ITEM-1", "issue" : "1", "issued" : { "date-parts" : [ [ "2017" ] ] }, "page" : "480-492", "title" : "Assessing the impact of measurement time interval when calculating wind speed means and trends under the stilling phenomenon", "translator" : [ { "dropping-particle" : "", "family" : "S2582", "given" : "", "non-dropping-particle" : "", "parse-names" : false, "suffix" : "" } ], "type" : "article-journal", "volume" : "37" }, "uris" : [ "http://www.mendeley.com/documents/?uuid=c8cc155f-356c-4424-ab87-6c10fd48d2fc" ] } ], "mendeley" : { "formattedCitation" : "(Azorin-Molina et al., 2017)", "plainTextFormattedCitation" : "(Azorin-Molina et al., 2017)", "previouslyFormattedCitation" : "(Azorin-Molin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sv-SE"/>
        </w:rPr>
        <w:t>(Azorin-Molina et al., 2017)</w:t>
      </w:r>
      <w:r w:rsidRPr="00D424AA">
        <w:rPr>
          <w:rFonts w:cs="Times New Roman"/>
          <w:lang w:val="en-GB"/>
        </w:rPr>
        <w:fldChar w:fldCharType="end"/>
      </w:r>
      <w:r w:rsidRPr="00841A35">
        <w:rPr>
          <w:rFonts w:cs="Times New Roman"/>
          <w:lang w:val="sv-SE"/>
        </w:rPr>
        <w:t xml:space="preserve">, Turkey, </w:t>
      </w:r>
      <w:r w:rsidRPr="00D424AA">
        <w:rPr>
          <w:rFonts w:cs="Times New Roman"/>
          <w:lang w:val="en-GB"/>
        </w:rPr>
        <w:fldChar w:fldCharType="begin" w:fldLock="1"/>
      </w:r>
      <w:r w:rsidR="00FF6231">
        <w:rPr>
          <w:rFonts w:cs="Times New Roman"/>
          <w:lang w:val="sv-SE"/>
        </w:rPr>
        <w:instrText>ADDIN CSL_CITATION { "citationItems" : [ { "id" : "ITEM-1", "itemData" : { "DOI" : "10.1002/joc.3810", "ISSN" : "10970088", "abstract" : "This study examines the spatial and temporal dynamics of wind speeds over Turkey by analysing data from 206 weather stations for a 32-year period (1975-2006). Trends in annual, seasonal, and monthly average wind speeds were determined using the Mann-Kendall trend test with the trend-free pre-whitening procedure. The strengths of trends were estimated by calculating the Sen's slope. The possible causes of wind speed changes were discussed. The analysis showed that the majority of the stations (73%) in Turkey had average wind speeds between 1.6 and 3.3ms-1 during the 32-year period. From 1975 to 2006, 72% of stations had downward trends in annual average wind speeds. Downward trends were statistically significant at the 0.05 level for 62%. Significant upward trends were detected in only 16% of 206 stations. The rate of change in annual average wind speed data was on average -0.014ms-1year-1. The trends detected in monthly average wind speed data were mostly downward with an average strength between -0.007 and -0.017ms-1year-1. The directions and strengths of wind speed trends identified for the 1975-2006 period over Turkey are similar to the trends detected in wind speeds in many other regions over the earth. The changes in wind speeds in Turkey are most strongly related with the changes in general circulation patterns and air temperatures. The effects associated with changes in surface roughness and data quality are minor compared to other two factors. \u00a9 2013 Royal Meteorological Society.", "author" : [ { "dropping-particle" : "", "family" : "Dadaser-Celik", "given" : "Filiz", "non-dropping-particle" : "", "parse-names" : false, "suffix" : "" }, { "dropping-particle" : "", "family" : "Cengiz", "given" : "Eda", "non-dropping-particle" : "", "parse-names" : false, "suffix" : "" } ], "container-title" : "International Journal of Climatology", "id" : "ITEM-1", "issue" : "6", "issued" : { "date-parts" : [ [ "2014" ] ] }, "page" : "1913-1927", "title" : "Wind speed trends over Turkey from 1975 to 2006", "translator" : [ { "dropping-particle" : "", "family" : "S2579", "given" : "", "non-dropping-particle" : "", "parse-names" : false, "suffix" : "" } ], "type" : "article-journal", "volume" : "34" }, "uris" : [ "http://www.mendeley.com/documents/?uuid=c26a1bf1-c270-4a6c-b0af-ae66ccbb4e6b" ] } ], "mendeley" : { "formattedCitation" : "(Dadaser-Celik and Cengiz, 2014)", "plainTextFormattedCitation" : "(Dadaser-Celik and Cengiz, 2014)", "previouslyFormattedCitation" : "(Dadaser-Celik and Cengiz,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sv-SE"/>
        </w:rPr>
        <w:t>(Dadaser-Celik and Cengiz, 2014)</w:t>
      </w:r>
      <w:r w:rsidRPr="00D424AA">
        <w:rPr>
          <w:rFonts w:cs="Times New Roman"/>
          <w:lang w:val="en-GB"/>
        </w:rPr>
        <w:fldChar w:fldCharType="end"/>
      </w:r>
      <w:r w:rsidRPr="00841A35">
        <w:rPr>
          <w:rFonts w:cs="Times New Roman"/>
          <w:lang w:val="sv-SE"/>
        </w:rPr>
        <w:t xml:space="preserve">, the Netherlands, </w:t>
      </w:r>
      <w:r w:rsidRPr="00D424AA">
        <w:rPr>
          <w:rFonts w:cs="Times New Roman"/>
          <w:lang w:val="en-GB"/>
        </w:rPr>
        <w:fldChar w:fldCharType="begin" w:fldLock="1"/>
      </w:r>
      <w:r w:rsidR="007D2D56">
        <w:rPr>
          <w:rFonts w:cs="Times New Roman"/>
          <w:lang w:val="sv-SE"/>
        </w:rPr>
        <w:instrText>ADDIN CSL_CITATION { "citationItems" : [ { "id" : "ITEM-1", "itemData" : { "DOI" : "10.1029/2011JD017118", "ISSN" : "01480227", "abstract" : "Many studies analyzing surface wind speed observations find a decrease in wind speed over the last 30 to 50 years. A cause sometimes proposed is increasing surface roughness, although to date the evidence that this is the primary factor is still inconclusive. In this study, changes in surface roughness are investigated for 20 stations in the Netherlands and 137 stations in 7 other European countries. From the Dutch data set, local aerodynamic roughness lengths were calculated from hourly gust factors. Trends in wind speed for individual stations and wind direction sectors correlate negatively with trends in surface roughness. For 1962-2009, typically a doubling of the local roughness length was found, with the strongest increase after 1981. An accompanying average decrease in wind speed by 3.1% (0.13 m/s) per decade was found for 1981-2009. A conceptual boundary layer model was used to show that 70% of the wind speed trend can be attributed to surface roughness changes; the remaining 30% of the trend remains unresolved. Changes in land use, including urbanization, forestation, and a decrease in pasture land area, are probable causes for the increasing surface roughness. For the European station data from the European Climate Assessment and Dataset (ECA&amp;D) and the Swiss Federal Office of Meteorology and Climatology (MeteoSwiss), the analysis was restricted to daily gust factors. Observed trends in wind speed at stations correlate negatively with trends in gust factors. Averaged over all stations, the wind speed decreased 1.2% (0.05 m/s) per decade over 1982-2009, consistent with increasing surface roughness. Copyright 2012 by the American Geophysical Union.", "author" : [ { "dropping-particle" : "", "family" : "Wever", "given" : "N.", "non-dropping-particle" : "", "parse-names" : false, "suffix" : "" } ], "container-title" : "Journal of Geophysical Research: Atmospheres", "id" : "ITEM-1", "issue" : "D11", "issued" : { "date-parts" : [ [ "2012", "6", "16" ] ] }, "page" : "D11104", "title" : "Quantifying trends in surface roughness and the effect on surface wind speed observations", "translator" : [ { "dropping-particle" : "", "family" : "S2572", "given" : "", "non-dropping-particle" : "", "parse-names" : false, "suffix" : "" } ], "type" : "article-journal", "volume" : "117" }, "uris" : [ "http://www.mendeley.com/documents/?uuid=e1f8bb7d-b0d3-4bf5-9fbf-c57caae87863" ] } ], "mendeley" : { "formattedCitation" : "(Wever, 2012)", "plainTextFormattedCitation" : "(Wever, 2012)", "previouslyFormattedCitation" : "(Wever,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sv-SE"/>
        </w:rPr>
        <w:t>(Wever, 2012)</w:t>
      </w:r>
      <w:r w:rsidRPr="00D424AA">
        <w:rPr>
          <w:rFonts w:cs="Times New Roman"/>
          <w:lang w:val="en-GB"/>
        </w:rPr>
        <w:fldChar w:fldCharType="end"/>
      </w:r>
      <w:r w:rsidRPr="00841A35">
        <w:rPr>
          <w:rFonts w:cs="Times New Roman"/>
          <w:lang w:val="sv-SE"/>
        </w:rPr>
        <w:t xml:space="preserve">, Saudi Arabia, </w:t>
      </w:r>
      <w:r w:rsidRPr="00D424AA">
        <w:rPr>
          <w:rFonts w:cs="Times New Roman"/>
          <w:lang w:val="en-GB"/>
        </w:rPr>
        <w:fldChar w:fldCharType="begin" w:fldLock="1"/>
      </w:r>
      <w:r w:rsidR="00FF6231">
        <w:rPr>
          <w:rFonts w:cs="Times New Roman"/>
          <w:lang w:val="sv-SE"/>
        </w:rPr>
        <w:instrText>ADDIN CSL_CITATION { "citationItems" : [ { "id" : "ITEM-1", "itemData" : { "DOI" : "10.1007/s13369-012-0445-5", "ISSN" : "21914281", "abstract" : "Exponentially growing global population, power demands, pollution levels, and on the other hand rapid advancement in means of communication have made the people aware of the complex do or die situation. Kingdom of Saudi Arabia has vast open land, abundance of fossil fuel, not much population but has always been among the front runners whereas development and utilization of clean sources of energy are concerned. Long-term wind speed trends have been studied in this study using Mann-Kendall statistical trend analysis method. Historical daily mean wind speed data measured at 8-12mabove ground level at national and international airports in the Kingdom over a period of 37 years was used to obtain long-term annual and monthly mean wind speeds, annual mean wind speed trends, and energy yield using an efficient modern wind turbine of 2.75 MW rated power. Trend analysis that showed a decreasing trend of 0.01852 m/s per year was observed in annual mean wind speed values based on the algebraic average of the trend coefficient (a) of all the stations used in the present work. Based on long-term annual average wind speed of more than 4 m/s, Al-Wejh, Dhahran, Guriat, Turaif, and Yanbo are placed in the preferred category for wind power development, and AlJouf, Arar, and Qaisumah with annual average wind speed 3.75 m/s range are placed in the second list of preferred locations for wind power development. At most of the locations, the wind power can be generated with 25-35% of plant capacity factor in Saudi Arabia. \u00a9 King Fahd University of Petroleum and Minerals 2012.", "author" : [ { "dropping-particle" : "", "family" : "Rehman", "given" : "Shafiqur", "non-dropping-particle" : "", "parse-names" : false, "suffix" : "" } ], "container-title" : "Arabian Journal for Science and Engineering", "id" : "ITEM-1", "issue" : "2", "issued" : { "date-parts" : [ [ "2013" ] ] }, "page" : "421-437", "title" : "Long-term wind speed analysis and detection of its trends using Mann-Kendall test and linear regression method", "translator" : [ { "dropping-particle" : "", "family" : "S2581", "given" : "", "non-dropping-particle" : "", "parse-names" : false, "suffix" : "" } ], "type" : "article-journal", "volume" : "38" }, "uris" : [ "http://www.mendeley.com/documents/?uuid=23be1202-b212-4502-8463-a7b39b3938c3" ] } ], "mendeley" : { "formattedCitation" : "(Rehman, 2013)", "plainTextFormattedCitation" : "(Rehman, 2013)", "previouslyFormattedCitation" : "(Rehman,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sv-SE"/>
        </w:rPr>
        <w:t>(Rehman, 2013)</w:t>
      </w:r>
      <w:r w:rsidRPr="00D424AA">
        <w:rPr>
          <w:rFonts w:cs="Times New Roman"/>
          <w:lang w:val="en-GB"/>
        </w:rPr>
        <w:fldChar w:fldCharType="end"/>
      </w:r>
      <w:r w:rsidRPr="00841A35">
        <w:rPr>
          <w:rFonts w:cs="Times New Roman"/>
          <w:lang w:val="sv-SE"/>
        </w:rPr>
        <w:t xml:space="preserve">, Romania, </w:t>
      </w:r>
      <w:r w:rsidRPr="00D424AA">
        <w:rPr>
          <w:rFonts w:cs="Times New Roman"/>
          <w:lang w:val="en-GB"/>
        </w:rPr>
        <w:fldChar w:fldCharType="begin" w:fldLock="1"/>
      </w:r>
      <w:r w:rsidR="00FF6231">
        <w:rPr>
          <w:rFonts w:cs="Times New Roman"/>
          <w:lang w:val="sv-SE"/>
        </w:rPr>
        <w:instrText>ADDIN CSL_CITATION { "citationItems" : [ { "id" : "ITEM-1", "itemData" : { "ISSN" : "1844489X", "abstract" : "Six meteorological variables from all available Romanian weather stations were tested for trends at annual scale over the 1961-2013 period. Changes in annual air temperature, precipitation, sunshine hours, nebulosity, relative humidity and wind speed were investigated. The Mann-Kendall nonparametric trend test was used in order to find statistically-significant trends, whilst the magnitude of trends was estimated using the Kendall-Theil method. The results point to significant climatic changes at annual scale in Romania. The most drastic change regards the air temperature, which is increasing at all stations. The number of sunshine hours follows a similar pattern, increasing at most stations - except in the mountainous regions of Meridional and Curvature Carpathians. The wind speed presents a significant decreasing signal at the majority of the locations, in agreement with the overall tendency of terrestrial stilling. The annual precipitation amount is rather stable, with increasing trends North-Western Romania and decreasing trends in the Danube Delta (South-East). Cloud cover is generally decreasing, and the relative humidity shows mixed trends. Our findings are in good agreement with previous studies on climatic variability in Romania.", "author" : [ { "dropping-particle" : "", "family" : "Marin", "given" : "Lenuta", "non-dropping-particle" : "", "parse-names" : false, "suffix" : "" }, { "dropping-particle" : "", "family" : "Birsan", "given" : "Marius Victor", "non-dropping-particle" : "", "parse-names" : false, "suffix" : "" }, { "dropping-particle" : "", "family" : "Bojariu", "given" : "Roxana", "non-dropping-particle" : "", "parse-names" : false, "suffix" : "" }, { "dropping-particle" : "", "family" : "Dumitrescu", "given" : "Alexandru", "non-dropping-particle" : "", "parse-names" : false, "suffix" : "" }, { "dropping-particle" : "", "family" : "Micu", "given" : "Dana Magdalena", "non-dropping-particle" : "", "parse-names" : false, "suffix" : "" }, { "dropping-particle" : "", "family" : "Manea", "given" : "Ancuta", "non-dropping-particle" : "", "parse-names" : false, "suffix" : "" } ], "container-title" : "Carpathian Journal of Earth and Environmental Sciences", "id" : "ITEM-1", "issue" : "4", "issued" : { "date-parts" : [ [ "2014" ] ] }, "language" : "Refcheck: Please provide a weblink", "page" : "253-258", "title" : "An overview of annual climatic changes in Romania: Trends in air temperature, precipitation, sunshine hours, cloud cover, relative humidity and wind speed during the 1961-2013 period", "translator" : [ { "dropping-particle" : "", "family" : "S2908", "given" : "", "non-dropping-particle" : "", "parse-names" : false, "suffix" : "" } ], "type" : "article-journal", "volume" : "9" }, "uris" : [ "http://www.mendeley.com/documents/?uuid=8f6e717e-0e13-490d-a4f6-fe678c66e575" ] } ], "mendeley" : { "formattedCitation" : "(Marin et al., 2014)", "plainTextFormattedCitation" : "(Marin et al., 2014)", "previouslyFormattedCitation" : "(Marin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sv-SE"/>
        </w:rPr>
        <w:t>(Marin et al., 2014)</w:t>
      </w:r>
      <w:r w:rsidRPr="00D424AA">
        <w:rPr>
          <w:rFonts w:cs="Times New Roman"/>
          <w:lang w:val="en-GB"/>
        </w:rPr>
        <w:fldChar w:fldCharType="end"/>
      </w:r>
      <w:r w:rsidRPr="00841A35">
        <w:rPr>
          <w:rFonts w:cs="Times New Roman"/>
          <w:lang w:val="sv-SE"/>
        </w:rPr>
        <w:t xml:space="preserve">, and China </w:t>
      </w:r>
      <w:r w:rsidRPr="00D424AA">
        <w:rPr>
          <w:rFonts w:cs="Times New Roman"/>
          <w:lang w:val="en-GB"/>
        </w:rPr>
        <w:fldChar w:fldCharType="begin" w:fldLock="1"/>
      </w:r>
      <w:r w:rsidR="00FF6231">
        <w:rPr>
          <w:rFonts w:cs="Times New Roman"/>
          <w:lang w:val="sv-SE"/>
        </w:rPr>
        <w:instrText>ADDIN CSL_CITATION { "citationItems" : [ { "id" : "ITEM-1", "itemData" : { "DOI" : "10.1002/joc.3613", "ISSN" : "08998418", "abstract" : "Temporal trends (1971-2007) in 10-m wind speeds from homogeneous observational data sets from 540 weather stations and reanalysis data sets are quantified and compared. Also, possible physical cause of inconsistencies between the data sets and temporal trends and variability in wind speeds are investigated. Annual mean wind speeds from the observational data exhibit pronounced downward trends especially in the upper percentiles and during spring. The NCEP/NCAR reanalysis reproduces the observed wind speeds, seasonality and temporal trends better than the ERA-40 even though it shows larger interannual fluctuations. The warm and cold AO and ENSO phases have significant influence on probability distribution of wind speeds, thus internal climate variability is a major source of both interannual and long-term variability. \u00a9 2012 Royal Meteorological Society.", "author" : [ { "dropping-particle" : "", "family" : "Chen", "given" : "L.", "non-dropping-particle" : "", "parse-names" : false, "suffix" : "" }, { "dropping-particle" : "", "family" : "Li", "given" : "D.", "non-dropping-particle" : "", "parse-names" : false, "suffix" : "" }, { "dropping-particle" : "", "family" : "Pryor", "given" : "S. C.", "non-dropping-particle" : "", "parse-names" : false, "suffix" : "" } ], "container-title" : "International Journal of Climatology", "id" : "ITEM-1", "issue" : "11", "issued" : { "date-parts" : [ [ "2013" ] ] }, "page" : "2579-2590", "title" : "Wind speed trends over China: Quantifying the magnitude and assessing causality", "translator" : [ { "dropping-particle" : "", "family" : "S2580", "given" : "", "non-dropping-particle" : "", "parse-names" : false, "suffix" : "" } ], "type" : "article-journal", "volume" : "33" }, "uris" : [ "http://www.mendeley.com/documents/?uuid=0e5ad8fe-b22d-4a27-b6dc-f4bcbb2d946b" ] } ], "mendeley" : { "formattedCitation" : "(Chen et al., 2013)", "plainTextFormattedCitation" : "(Chen et al., 2013)", "previouslyFormattedCitation" : "(Chen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sv-SE"/>
        </w:rPr>
        <w:t>(Chen et al., 2013)</w:t>
      </w:r>
      <w:r w:rsidRPr="00D424AA">
        <w:rPr>
          <w:rFonts w:cs="Times New Roman"/>
          <w:lang w:val="en-GB"/>
        </w:rPr>
        <w:fldChar w:fldCharType="end"/>
      </w:r>
      <w:r w:rsidRPr="00841A35">
        <w:rPr>
          <w:rFonts w:cs="Times New Roman"/>
          <w:lang w:val="sv-SE"/>
        </w:rPr>
        <w:t xml:space="preserve">. </w:t>
      </w:r>
      <w:r w:rsidRPr="00D424AA">
        <w:rPr>
          <w:rFonts w:cs="Times New Roman"/>
          <w:lang w:val="en-GB"/>
        </w:rPr>
        <w:fldChar w:fldCharType="begin" w:fldLock="1"/>
      </w:r>
      <w:r w:rsidR="00FF6231">
        <w:rPr>
          <w:rFonts w:cs="Times New Roman"/>
          <w:lang w:val="sv-SE"/>
        </w:rPr>
        <w:instrText>ADDIN CSL_CITATION { "citationItems" : [ { "id" : "ITEM-1", "itemData" : { "DOI" : "10.1175/JCLI-D-12-00093.1", "ISSN" : "0894-8755", "abstract" : "Previous studies indicated that surface wind speed over China declined during past decades, and several explanations exist in the literature. This study presents long-term (1960\u20132009) changes of both surface and upper-air wind speeds over China and addresses observed evidence to interpret these changes. It is found that surface wind over China underwent a three-phase change over the past 50 yr: (i) it step changed to a strong wind level at the end of the 1960s, (ii) it declined until the beginning of the 2000s, and (iii) it seemed to be steady and even recovering during the very recent years. The variability of surface wind speed is greater at higher elevations and less at lower elevations. In particular, surface wind speed over the elevated Tibetan Plateau has changed more significantly. Changes in upper-air wind speed observed from rawinsonde are similar to surface wind changes. The NCEP\u2013NCAR reanalysis indicates that wind speed changes correspond to changes in geopotential height gradient at 500 hPa. The latter are further correlated with the changes of latitudinal surface temperature gradient, with a correlation coefficient of 0.88 for the past 50 yr over China. This strongly suggests that the spatial gradient of surface global warming or cooling may significantly change surface wind speed at a regional scale through atmospheric thermal adaption. The recovery of wind speed since the beginning of the 2000s over the Tibetan Plateau might be a precursor of the reversal of wind speed trends over China, as wind over high elevations can respond more rapidly to the warming gradient and atmospheric circulation adjustment.", "author" : [ { "dropping-particle" : "", "family" : "Lin", "given" : "Changgui", "non-dropping-particle" : "", "parse-names" : false, "suffix" : "" }, { "dropping-particle" : "", "family" : "Yang", "given" : "Kun", "non-dropping-particle" : "", "parse-names" : false, "suffix" : "" }, { "dropping-particle" : "", "family" : "Qin", "given" : "Jun", "non-dropping-particle" : "", "parse-names" : false, "suffix" : "" }, { "dropping-particle" : "", "family" : "Fu", "given" : "Rong", "non-dropping-particle" : "", "parse-names" : false, "suffix" : "" } ], "container-title" : "Journal of Climate", "id" : "ITEM-1", "issue" : "9", "issued" : { "date-parts" : [ [ "2013", "4", "26" ] ] }, "page" : "2891-2903", "title" : "Observed Coherent Trends of Surface and Upper-Air Wind Speed over China since 1960", "translator" : [ { "dropping-particle" : "", "family" : "S2909", "given" : "", "non-dropping-particle" : "", "parse-names" : false, "suffix" : "" } ], "type" : "article-journal", "volume" : "26" }, "uris" : [ "http://www.mendeley.com/documents/?uuid=a8b1f6dd-75e9-4cad-9d8a-562a72b8e1ef" ] } ], "mendeley" : { "formattedCitation" : "(Lin et al., 2013)", "manualFormatting" : "Lin et al. (2013)", "plainTextFormattedCitation" : "(Lin et al., 2013)", "previouslyFormattedCitation" : "(Lin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n et al. (2013)</w:t>
      </w:r>
      <w:r w:rsidRPr="00D424AA">
        <w:rPr>
          <w:rFonts w:cs="Times New Roman"/>
          <w:lang w:val="en-GB"/>
        </w:rPr>
        <w:fldChar w:fldCharType="end"/>
      </w:r>
      <w:r w:rsidRPr="006A2665">
        <w:rPr>
          <w:rFonts w:cs="Times New Roman"/>
          <w:lang w:val="en-GB"/>
        </w:rPr>
        <w:t xml:space="preserve"> note that wind speed variability over China is greater at high elevation locations compared to those closer to mean sea level. </w:t>
      </w:r>
      <w:r w:rsidRPr="00D424AA">
        <w:rPr>
          <w:rFonts w:cs="Times New Roman"/>
          <w:lang w:val="en-GB"/>
        </w:rPr>
        <w:fldChar w:fldCharType="begin" w:fldLock="1"/>
      </w:r>
      <w:r w:rsidR="00FF6231" w:rsidRPr="006A2665">
        <w:rPr>
          <w:rFonts w:cs="Times New Roman"/>
          <w:lang w:val="en-GB"/>
        </w:rPr>
        <w:instrText>ADDIN CSL_CITATION { "citationItems" : [ { "id" : "ITEM-1", "itemData" : { "DOI" : "10.1029/2012GL051734", "ISSN" : "00948276", "abstract" : "Most studies of trends in regional climate focus on temperature, however for maritime environments in particular, changes in the wind are equally important. An analysis of trends in the wind over Macquarie Island is performed with a radio-sonde database spanning nearly four decades. The results indicate that the surface wind speed is increasing, with the trend for the upper levels being less well defined. The surface wind is highly correlated with the upper level winds, and the wind at all levels are moderately correlated with the Southern Annular Mode. ECMWF ERA-Interim reanalysis data shows significant trends in wind speed over several levels, however slightly smaller than trends in the soundings over a similar time period. The correlations in ERA-Interim are similar to those in the soundings. A clustering analysis of the wind reveals four distinct regimes, with a trend towards a regime characterised by strong north westerly winds. \u00a9 2012 by the American Geophysical Union.", "author" : [ { "dropping-particle" : "", "family" : "Hande", "given" : "L. B.", "non-dropping-particle" : "", "parse-names" : false, "suffix" : "" }, { "dropping-particle" : "", "family" : "Siems", "given" : "S. T.", "non-dropping-particle" : "", "parse-names" : false, "suffix" : "" }, { "dropping-particle" : "", "family" : "Manton", "given" : "M. J.", "non-dropping-particle" : "", "parse-names" : false, "suffix" : "" } ], "container-title" : "Geophysical Research Letters", "id" : "ITEM-1", "issue" : "11", "issued" : { "date-parts" : [ [ "2012" ] ] }, "page" : "1-5", "title" : "Observed Trends in Wind Speed over the Southern Ocean", "translator" : [ { "dropping-particle" : "", "family" : "S2573", "given" : "", "non-dropping-particle" : "", "parse-names" : false, "suffix" : "" } ], "type" : "article-journal", "volume" : "39" }, "uris" : [ "http://www.mendeley.com/documents/?uuid=771eb0af-a9ea-46ad-b812-12a5ffea009a" ] } ], "mendeley" : { "formattedCitation" : "(Hande et al., 2012)", "manualFormatting" : "Hande et al. (2012)", "plainTextFormattedCitation" : "(Hande et al., 2012)", "previouslyFormattedCitation" : "(Hande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ande et al. (2012)</w:t>
      </w:r>
      <w:r w:rsidRPr="00D424AA">
        <w:rPr>
          <w:rFonts w:cs="Times New Roman"/>
          <w:lang w:val="en-GB"/>
        </w:rPr>
        <w:fldChar w:fldCharType="end"/>
      </w:r>
      <w:r w:rsidRPr="00841A35">
        <w:rPr>
          <w:rFonts w:cs="Times New Roman"/>
          <w:lang w:val="en-GB"/>
        </w:rPr>
        <w:t xml:space="preserve">, using radiosonde data, found an increase in surface wind speed on Macquarie Island. </w:t>
      </w:r>
    </w:p>
    <w:p w14:paraId="5EC1F212" w14:textId="77777777" w:rsidR="007A1008" w:rsidRPr="00D424AA" w:rsidRDefault="007A1008" w:rsidP="00D424AA">
      <w:pPr>
        <w:rPr>
          <w:rFonts w:cs="Times New Roman"/>
          <w:lang w:val="en-GB"/>
        </w:rPr>
      </w:pPr>
    </w:p>
    <w:p w14:paraId="51707567" w14:textId="29E5679D" w:rsidR="007A1008" w:rsidRPr="00D424AA" w:rsidRDefault="007A1008" w:rsidP="00D424AA">
      <w:pPr>
        <w:rPr>
          <w:rFonts w:cs="Times New Roman"/>
          <w:lang w:val="en-GB"/>
        </w:rPr>
      </w:pPr>
      <w:r w:rsidRPr="00D424AA">
        <w:rPr>
          <w:rFonts w:cs="Times New Roman"/>
          <w:lang w:val="en-GB"/>
        </w:rPr>
        <w:t xml:space="preserve">A number of new studies have examined surface wind speeds over the ocean based on ship-based measurements, satellite altimeters, and Special Sensor Microwave/Imagers (SSM/I) </w:t>
      </w:r>
      <w:r w:rsidRPr="00D424AA">
        <w:rPr>
          <w:rFonts w:cs="Times New Roman"/>
          <w:lang w:val="en-GB"/>
        </w:rPr>
        <w:fldChar w:fldCharType="begin" w:fldLock="1"/>
      </w:r>
      <w:r w:rsidR="00FF6231">
        <w:rPr>
          <w:rFonts w:cs="Times New Roman"/>
          <w:lang w:val="en-GB"/>
        </w:rPr>
        <w:instrText>ADDIN CSL_CITATION { "citationItems" : [ { "id" : "ITEM-1", "itemData" : { "DOI" : "10.1175/2010JCLI3789.1", "ISSN" : "0894-8755", "abstract" : "Abstract Ship-based measurements of sea surface wind speed display a spurious upward trend due to increases in anemometer height. To correct this bias, the authors constructed a new sea surface wind dataset from ship observations of wind speed and wind wave height archived in the International Comprehensive Ocean?Atmosphere Data Set (ICOADS). The Wave- and Anemometer-based Sea surface Wind (WASWind) dataset is available for wind velocity and scalar speed at monthly resolution on a 4\u00b0 ? 4\u00b0 longitude?latitude grid from 1950 to 2008. It substantially reduces the upward trend in wind speed through height correction for anemometer-measured winds, rejection of spurious Beaufort winds, and use of estimated winds from wind wave height. The reduced global upward trend is smallest among the existing global datasets of in situ observations and comparable with those of reanalysis products. Despite the significant reduction of globally averaged wind speed trend, WASWind features rich spatial structures in trend pattern, making it a valuable dataset for studies of climate changes on regional scales. Not only does the combination of ship winds and wind wave height successfully reproduce major modes of seasonal-to-decadal variability; its trend patterns are also physically consistent with sea level pressure (SLP) measurements. WASWind is in close agreement with wind changes in satellite measurements by the Special Sensor Microwave Imagers (SSM/Is) for the recent two decades. The agreement in trend pattern with such independent observations illustrates the utility of WASWind for climate trend analysis. An application to the South Asian summer monsoon is presented.", "author" : [ { "dropping-particle" : "", "family" : "Tokinaga", "given" : "Hiroki", "non-dropping-particle" : "", "parse-names" : false, "suffix" : "" }, { "dropping-particle" : "", "family" : "Xie", "given" : "Shang-Ping", "non-dropping-particle" : "", "parse-names" : false, "suffix" : "" } ], "container-title" : "Journal of Climate", "id" : "ITEM-1", "issue" : "1", "issued" : { "date-parts" : [ [ "2011", "9", "22" ] ] }, "note" : "doi: 10.1175/2010JCLI3789.1", "page" : "267-285", "publisher" : "American Meteorological Society", "title" : "Wave- and Anemometer-Based Sea Surface Wind (WASWind) for Climate Change Analysis", "translator" : [ { "dropping-particle" : "", "family" : "S1592", "given" : "", "non-dropping-particle" : "", "parse-names" : false, "suffix" : "" } ], "type" : "article-journal", "volume" : "24" }, "uris" : [ "http://www.mendeley.com/documents/?uuid=d4cf571e-54a5-435e-ace3-5f922c5867e6" ] }, { "id" : "ITEM-2", "itemData" : { "DOI" : "10.1016/j.dsr.2014.01.004", "ISSN" : "09670637", "abstract" : "Data collected from ships and satellites has frequently been used to estimate trends in surface wind speed. Although these data sets consistently show an increase in global average wind speed over recent decades, the magnitude of this increase varies depending on the data source used. Observations of the ocean surface by satellites, namely altimeter and SSM/I, provide reasonably long datasets with global coverage. These well calibrated and validated datasets are analysed for linear trends of regional mean monthly time series and mean time series for each calendar month over the period from 1991 to 2008. Differences between the resulting trends are investigated and discussed. The data indicate that the observed global trend is not uniformly distributed and can be linked to a significant positive trend in regional average time series across equatorial regions and the Southern Ocean. When trends for each calendar month are considered, the Southern Ocean showed a consistent increase for at least three continuous months. Although altimeter trends are consistently stronger than trends from SSM/I, the two datasets share similarities. For example, for some regions the trends are up to 2.0 times the global average trend. The data also show that the month of May exhibits one of largest positive trends and this was found across the North Indian Ocean which may indicate a shift in the onset time of the monsoon season. \u00a9 2014 Elsevier Ltd.", "author" : [ { "dropping-particle" : "", "family" : "Zieger", "given" : "S.", "non-dropping-particle" : "", "parse-names" : false, "suffix" : "" }, { "dropping-particle" : "V.", "family" : "Babanin", "given" : "A.", "non-dropping-particle" : "", "parse-names" : false, "suffix" : "" }, { "dropping-particle" : "", "family" : "Young", "given" : "I. R.", "non-dropping-particle" : "", "parse-names" : false, "suffix" : "" } ], "container-title" : "Deep-Sea Research Part I: Oceanographic Research Papers", "id" : "ITEM-2", "issued" : { "date-parts" : [ [ "2014" ] ] }, "page" : "56-67", "publisher" : "Elsevier", "title" : "Changes in ocean surface wind with a focus on trends in regional and monthly mean values", "translator" : [ { "dropping-particle" : "", "family" : "S2585", "given" : "", "non-dropping-particle" : "", "parse-names" : false, "suffix" : "" } ], "type" : "article-journal", "volume" : "86" }, "uris" : [ "http://www.mendeley.com/documents/?uuid=eed3ec89-5138-44d3-81e2-400769df611e" ] } ], "mendeley" : { "formattedCitation" : "(Tokinaga and Xie, 2011; Zieger et al., 2014)", "plainTextFormattedCitation" : "(Tokinaga and Xie, 2011; Zieger et al., 2014)", "previouslyFormattedCitation" : "(Tokinaga and Xie, 2011; Zieger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okinaga and Xie, 2011; Zieger et al., 2014)</w:t>
      </w:r>
      <w:r w:rsidRPr="00D424AA">
        <w:rPr>
          <w:rFonts w:cs="Times New Roman"/>
          <w:lang w:val="en-GB"/>
        </w:rPr>
        <w:fldChar w:fldCharType="end"/>
      </w:r>
      <w:r w:rsidRPr="00841A35">
        <w:rPr>
          <w:rFonts w:cs="Times New Roman"/>
          <w:lang w:val="en-GB"/>
        </w:rPr>
        <w:t xml:space="preserve">. It has been noted that wind speed trends </w:t>
      </w:r>
      <w:r w:rsidRPr="00D424AA">
        <w:rPr>
          <w:rFonts w:cs="Times New Roman"/>
          <w:lang w:val="en-GB"/>
        </w:rPr>
        <w:t xml:space="preserve">tend to be stronger in altimeter measurements, although the spatial patterns of change are qualitatively similar in both instruments </w:t>
      </w:r>
      <w:r w:rsidRPr="00D424AA">
        <w:rPr>
          <w:rFonts w:cs="Times New Roman"/>
          <w:lang w:val="en-GB"/>
        </w:rPr>
        <w:fldChar w:fldCharType="begin" w:fldLock="1"/>
      </w:r>
      <w:r w:rsidR="00FF6231">
        <w:rPr>
          <w:rFonts w:cs="Times New Roman"/>
          <w:lang w:val="en-GB"/>
        </w:rPr>
        <w:instrText xml:space="preserve">ADDIN CSL_CITATION { "citationItems" : [ { "id" : "ITEM-1", "itemData" : { "DOI" : "10.1016/j.dsr.2014.01.004", "ISSN" : "09670637", "abstract" : "Data collected from ships and satellites has frequently been used to estimate trends in surface wind speed. Although these data sets consistently show an increase in global average wind speed over recent decades, the magnitude of this increase varies depending on the data source used. Observations of the ocean surface by satellites, namely altimeter and SSM/I, provide reasonably long datasets with global coverage. These well calibrated and validated datasets are analysed for linear trends of regional mean monthly time series and mean time series for each calendar month over the period from 1991 to 2008. Differences between the resulting trends are investigated and discussed. The data indicate that the observed global trend is not uniformly distributed and can be linked to a significant positive trend in regional average time series across equatorial regions and the Southern Ocean. When trends for each calendar month are considered, the Southern Ocean showed a consistent increase for at least three continuous months. Although altimeter trends are consistently stronger than trends from SSM/I, the two datasets share similarities. For example, for some regions the trends are up to 2.0 times the global average trend. The data also show that the month of May </w:instrText>
      </w:r>
      <w:r w:rsidR="00FF6231" w:rsidRPr="006A2665">
        <w:rPr>
          <w:rFonts w:cs="Times New Roman"/>
        </w:rPr>
        <w:instrText>exhibits one of largest positive trends and this was found across the North Indian Ocean which may indicate a shift in the onset time of the monsoon season. \u00a9 2014 Elsevier Ltd.", "author" : [ { "dropping-particle" : "", "family" : "Zieger", "given" : "S.", "non-dropping-particle" : "", "parse-names" : false, "suffix" : "" }, { "dropping-particle" : "V.", "family" : "Babanin", "given" : "A.", "non-dropping-particle" : "", "parse-names" : false, "suffix" : "" }, { "dropping-particle" : "", "family" : "Young", "given" : "I. R.", "non-dropping-particle" : "", "parse-names" : false, "suffix" : "" } ], "container-title" : "Deep-Sea Research Part I: Oceanographic Research Papers", "id" : "ITEM-1", "issued" : { "date-parts" : [ [ "2014" ] ] }, "page" : "56-67", "publisher" : "Elsevier", "title" : "Changes in ocean surface wind with a focus on trends in regional and monthly mean values", "translator" : [ { "dropping-particle" : "", "family" : "S2585", "given" : "", "non-dropping-particle" : "", "parse-names" : false, "suffix" : "" } ], "type" : "article-journal", "volume" : "86" }, "uris" : [ "http://www.mendeley.com/documents/?uuid=eed3ec89-5138-44d3-81e2-400769df611e" ] } ], "mendeley" : { "formattedCitation" : "(Zieger et al., 2014)", "plainTextFormattedCitation" : "(Zieger et al., 2014)", "previouslyFormattedCitation" : "(Zieger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nb-NO"/>
        </w:rPr>
        <w:t>(Zieger et al., 2014)</w:t>
      </w:r>
      <w:r w:rsidRPr="00D424AA">
        <w:rPr>
          <w:rFonts w:cs="Times New Roman"/>
          <w:lang w:val="en-GB"/>
        </w:rPr>
        <w:fldChar w:fldCharType="end"/>
      </w:r>
      <w:r w:rsidRPr="00841A35">
        <w:rPr>
          <w:rFonts w:cs="Times New Roman"/>
          <w:lang w:val="nb-NO"/>
        </w:rPr>
        <w:t xml:space="preserve">. </w:t>
      </w:r>
      <w:commentRangeStart w:id="2808"/>
      <w:r w:rsidRPr="00D424AA">
        <w:rPr>
          <w:rFonts w:cs="Times New Roman"/>
          <w:lang w:val="en-GB"/>
        </w:rPr>
        <w:fldChar w:fldCharType="begin" w:fldLock="1"/>
      </w:r>
      <w:r w:rsidR="0012753B">
        <w:rPr>
          <w:rFonts w:cs="Times New Roman"/>
          <w:lang w:val="nb-NO"/>
        </w:rPr>
        <w:instrText>ADDIN CSL_CITATION { "citationItems" : [ { "id" : "ITEM-1", "itemData" : { "DOI" : "10.1175/JCLI-D-16-0219.1", "ISSN" : "08948755", "abstract" : "Twenty years (1996-2015) of satellite observations were used to study the climatology and trends of oceanic winds and waves in the Arctic Ocean in the summer season (August-September). The Atlantic-side seas, exposed to the open ocean, host more energetic waves than those on the Pacific side. Trend analysis shows a clear spatial (regional) and temporal (interannual) variability in wave height and wind speed. Waves in the Chukchi Sea, Beaufort Sea (near the northern Alaska), and Laptev Sea have been increasing at a rate of 0.1-0.3 m decade-1, found to be statistically significant at the 90% level. The trend of waves in the Greenland and Barents Seas, on the contrary, is weak and not statistically significant. In the Barents and Kara Seas, winds and waves initially increased between 1996 and 2006 and later decreased. Large-scale atmospheric circulations such as the Arctic Oscillation and Arctic dipole anomaly have a clear impact on the variation of winds and waves in the Atlantic sector. Comparison between altimeter observations and ERA-Interim shows that the reanalysis winds are on average 1.6 m s-1 lower in the Arctic Ocean, which translates to a low bias of significant wave height (-0.27 m) in the reanalysis wave data.", "author" : [ { "dropping-particle" : "", "family" : "Liu", "given" : "Qingxiang", "non-dropping-particle" : "", "parse-names" : false, "suffix" : "" }, { "dropping-particle" : "V.", "family" : "Babanin", "given" : "Alexander", "non-dropping-particle" : "", "parse-names" : false, "suffix" : "" }, { "dropping-particle" : "", "family" : "Zieger", "given" : "Stefan", "non-dropping-particle" : "", "parse-names" : false, "suffix" : "" }, { "dropping-particle" : "", "family" : "Young", "given" : "Ian R.", "non-dropping-particle" : "", "parse-names" : false, "suffix" : "" }, { "dropping-particle" : "", "family" : "Guan", "given" : "Changlong", "non-dropping-particle" : "", "parse-names" : false, "suffix" : "" } ], "container-title" : "Journal of Climate", "id" : "ITEM-1", "issue" : "22", "issued" : { "date-parts" : [ [ "2016" ] ] }, "page" : "7957-7975", "title" : "Wind and wave climate in the Arctic Ocean as observed by altimeters", "translator" : [ { "dropping-particle" : "", "family" : "S2578", "given" : "", "non-dropping-particle" : "", "parse-names" : false, "suffix" : "" } ], "type" : "article-journal", "volume" : "29" }, "uris" : [ "http://www.mendeley.com/documents/?uuid=a7079801-cf37-44a9-9a14-4af5c6ccd1e4" ] } ], "mendeley" : { "formattedCitation" : "(Liu et al., 2016a)", "manualFormatting" : "Q. Liu et al. (2016)", "plainTextFormattedCitation" : "(Liu et al., 2016a)", "previouslyFormattedCitation" : "(Liu et al., 2016a)" }, "properties" : { "noteIndex" : 0 }, "schema" : "https://github.com/citation-style-language/schema/raw/master/csl-citation.json" }</w:instrText>
      </w:r>
      <w:r w:rsidRPr="00D424AA">
        <w:rPr>
          <w:rFonts w:cs="Times New Roman"/>
          <w:lang w:val="en-GB"/>
        </w:rPr>
        <w:fldChar w:fldCharType="separate"/>
      </w:r>
      <w:del w:id="2809" w:author="Robin Matthews" w:date="2021-07-14T10:24:00Z">
        <w:r w:rsidR="00A26296" w:rsidRPr="00127991" w:rsidDel="00835732">
          <w:rPr>
            <w:rFonts w:cs="Times New Roman"/>
            <w:noProof/>
            <w:lang w:val="en-US"/>
            <w:rPrChange w:id="2810" w:author="Clotilde Pean" w:date="2021-08-07T18:38:00Z">
              <w:rPr>
                <w:rFonts w:cs="Times New Roman"/>
                <w:noProof/>
              </w:rPr>
            </w:rPrChange>
          </w:rPr>
          <w:delText>L</w:delText>
        </w:r>
      </w:del>
      <w:ins w:id="2811" w:author="Robin Matthews" w:date="2021-07-14T10:24:00Z">
        <w:r w:rsidR="00835732" w:rsidRPr="00127991">
          <w:rPr>
            <w:rFonts w:cs="Times New Roman"/>
            <w:noProof/>
            <w:lang w:val="en-US"/>
            <w:rPrChange w:id="2812" w:author="Clotilde Pean" w:date="2021-08-07T18:38:00Z">
              <w:rPr>
                <w:rFonts w:cs="Times New Roman"/>
                <w:noProof/>
              </w:rPr>
            </w:rPrChange>
          </w:rPr>
          <w:t>Q. L</w:t>
        </w:r>
      </w:ins>
      <w:r w:rsidR="00A26296" w:rsidRPr="00127991">
        <w:rPr>
          <w:rFonts w:cs="Times New Roman"/>
          <w:noProof/>
          <w:lang w:val="en-US"/>
          <w:rPrChange w:id="2813" w:author="Clotilde Pean" w:date="2021-08-07T18:38:00Z">
            <w:rPr>
              <w:rFonts w:cs="Times New Roman"/>
              <w:noProof/>
            </w:rPr>
          </w:rPrChange>
        </w:rPr>
        <w:t>iu et al. (2016)</w:t>
      </w:r>
      <w:r w:rsidRPr="00D424AA">
        <w:rPr>
          <w:rFonts w:cs="Times New Roman"/>
          <w:lang w:val="en-GB"/>
        </w:rPr>
        <w:fldChar w:fldCharType="end"/>
      </w:r>
      <w:commentRangeEnd w:id="2808"/>
      <w:r w:rsidR="00A26296">
        <w:rPr>
          <w:rStyle w:val="Marquedecommentaire"/>
        </w:rPr>
        <w:commentReference w:id="2808"/>
      </w:r>
      <w:r w:rsidRPr="00127991">
        <w:rPr>
          <w:rFonts w:cs="Times New Roman"/>
          <w:lang w:val="en-US"/>
          <w:rPrChange w:id="2814" w:author="Clotilde Pean" w:date="2021-08-07T18:38:00Z">
            <w:rPr>
              <w:rFonts w:cs="Times New Roman"/>
            </w:rPr>
          </w:rPrChange>
        </w:rPr>
        <w:t xml:space="preserve"> found positive trends in surface wind speeds over the Arctic Ocean in 20 years of satellite observations. </w:t>
      </w:r>
      <w:r w:rsidRPr="00D424AA">
        <w:rPr>
          <w:rFonts w:cs="Times New Roman"/>
          <w:lang w:val="en-GB"/>
        </w:rPr>
        <w:t xml:space="preserve">Small positive trends in mean wind speed were found in 33 years of satellite data, together with larger trends in the 90th percentile values over global oceans </w:t>
      </w:r>
      <w:r w:rsidRPr="00D424AA">
        <w:rPr>
          <w:rFonts w:cs="Times New Roman"/>
          <w:lang w:val="en-GB"/>
        </w:rPr>
        <w:fldChar w:fldCharType="begin" w:fldLock="1"/>
      </w:r>
      <w:r w:rsidR="00FF6231">
        <w:rPr>
          <w:rFonts w:cs="Times New Roman"/>
          <w:lang w:val="en-GB"/>
        </w:rPr>
        <w:instrText>ADDIN CSL_CITATION { "citationItems" : [ { "id" : "ITEM-1", "itemData" : { "DOI" : "10.1038/s41597-019-0083-9", "ISBN" : "4159701900839", "ISSN" : "20524463", "abstract" : "This dataset consists of 33 years (1985 to 2018), of global significant wave height and wind speed obtained from 13 altimeters, namely: GEOSAT, ERS-1, TOPEX, ERS-2, GFO, JASON-1, ENVISAT, JASON-2, CRYOSAT-2, HY-2A, SARAL, JASON-3 and SENTINEL-3A. The altimeter data have been calibrated and validated against National Oceanographic Data Center (NODC) buoy data. Differences between altimeter and buoy data as a function of time are investigated for long-term stability. A cross validation between altimeters is also carried out in order to check the stability and consistency of the calibrations developed. Quantile-quantile comparisons between altimeter and buoy data as well as between altimeters are undertaken to test consistency of probability distributions and extreme value performance. The data were binned into 1\u00b0 by 1\u00b0 bins globally, to provide convenient access for users to download only the regions of interest. All data are quality controlled. This globally calibrated and cross-validated dataset provides a single point of storage for all altimeter missions in a consistent format.", "author" : [ { "dropping-particle" : "", "family" : "Ribal", "given" : "Agustinus", "non-dropping-particle" : "", "parse-names" : false, "suffix" : "" }, { "dropping-particle" : "", "family" : "Young", "given" : "Ian R.", "non-dropping-particle" : "", "parse-names" : false, "suffix" : "" } ], "container-title" : "Scientific data", "id" : "ITEM-1", "issue" : "1", "issued" : { "date-parts" : [ [ "2019" ] ] }, "page" : "77", "publisher" : "Springer US", "title" : "33 Years of Globally Calibrated Wave Height and Wind Speed Data Based on Altimeter Observations", "translator" : [ { "dropping-particle" : "", "family" : "S2575", "given" : "", "non-dropping-particle" : "", "parse-names" : false, "suffix" : "" } ], "type" : "article-journal", "volume" : "6" }, "uris" : [ "http://www.mendeley.com/documents/?uuid=23a138f7-c0ef-464b-9350-dd65f6075db6" ] } ], "mendeley" : { "formattedCitation" : "(Ribal and Young, 2019)", "plainTextFormattedCitation" : "(Ribal and Young, 2019)", "previouslyFormattedCitation" : "(Ribal and Young,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ibal and Young, 2019)</w:t>
      </w:r>
      <w:r w:rsidRPr="00D424AA">
        <w:rPr>
          <w:rFonts w:cs="Times New Roman"/>
          <w:lang w:val="en-GB"/>
        </w:rPr>
        <w:fldChar w:fldCharType="end"/>
      </w:r>
      <w:r w:rsidRPr="00841A35">
        <w:rPr>
          <w:rFonts w:cs="Times New Roman"/>
          <w:lang w:val="en-GB"/>
        </w:rPr>
        <w:t>. These results were consistent with an earlier study that found</w:t>
      </w:r>
      <w:r w:rsidRPr="00D424AA">
        <w:rPr>
          <w:rFonts w:cs="Times New Roman"/>
          <w:lang w:val="en-GB"/>
        </w:rPr>
        <w:t xml:space="preserve"> a positive trend in 1-in-100 year wind speeds </w:t>
      </w:r>
      <w:r w:rsidRPr="00D424AA">
        <w:rPr>
          <w:rFonts w:cs="Times New Roman"/>
          <w:lang w:val="en-GB"/>
        </w:rPr>
        <w:fldChar w:fldCharType="begin" w:fldLock="1"/>
      </w:r>
      <w:r w:rsidR="00FF6231">
        <w:rPr>
          <w:rFonts w:cs="Times New Roman"/>
          <w:lang w:val="en-GB"/>
        </w:rPr>
        <w:instrText>ADDIN CSL_CITATION { "citationItems" : [ { "id" : "ITEM-1", "itemData" : { "DOI" : "10.1029/2011JC007753", "ISSN" : "21699291", "abstract" : "Global altimeter data spanning a period of more than 20years is analyzed to determine whether there are measurable trends in extreme value return period estimates of wind speed and wave height. The data is subdivided into sections of 4years duration and extreme value analysis applied to each section. The trends in values across these sections indicate that there appears to be a positive trend in 100year return period values of wind speed but no consistent trends for 100year return period wave height. However, the statistical uncertainty associated with estimates of the extreme value wind speed and wave heights is such that the quantitative values of trend are not reliable. Reliable values will require a longer-duration data set. \u00a9 2012 by the American Geophysical Union.", "author" : [ { "dropping-particle" : "", "family" : "Young", "given" : "I. R.", "non-dropping-particle" : "", "parse-names" : false, "suffix" : "" }, { "dropping-particle" : "", "family" : "Vinoth", "given" : "J.", "non-dropping-particle" : "", "parse-names" : false, "suffix" : "" }, { "dropping-particle" : "", "family" : "Zieger", "given" : "S.", "non-dropping-particle" : "", "parse-names" : false, "suffix" : "" }, { "dropping-particle" : "V.", "family" : "Babanin", "given" : "A.", "non-dropping-particle" : "", "parse-names" : false, "suffix" : "" } ], "container-title" : "Journal of Geophysical Research: Oceans", "id" : "ITEM-1", "issue" : "3", "issued" : { "date-parts" : [ [ "2012" ] ] }, "page" : "1-13", "title" : "Investigation of trends in extreme value wave height and wind speed", "translator" : [ { "dropping-particle" : "", "family" : "S2571", "given" : "", "non-dropping-particle" : "", "parse-names" : false, "suffix" : "" } ], "type" : "article-journal", "volume" : "117" }, "uris" : [ "http://www.mendeley.com/documents/?uuid=51eb800a-8985-4967-884d-a69408d40eae" ] } ], "mendeley" : { "formattedCitation" : "(Young et al., 2012)", "plainTextFormattedCitation" : "(Young et al., 2012)", "previouslyFormattedCitation" : "(Young et al.,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Young et al., 2012)</w:t>
      </w:r>
      <w:r w:rsidRPr="00D424AA">
        <w:rPr>
          <w:rFonts w:cs="Times New Roman"/>
          <w:lang w:val="en-GB"/>
        </w:rPr>
        <w:fldChar w:fldCharType="end"/>
      </w:r>
      <w:r w:rsidRPr="00841A35">
        <w:rPr>
          <w:rFonts w:cs="Times New Roman"/>
          <w:lang w:val="en-GB"/>
        </w:rPr>
        <w:t xml:space="preserve">. A positive change in mean wind speeds was found for the Arabian Sea and the Bay of Bengal </w:t>
      </w:r>
      <w:r w:rsidRPr="00D424AA">
        <w:rPr>
          <w:rFonts w:cs="Times New Roman"/>
          <w:lang w:val="en-GB"/>
        </w:rPr>
        <w:fldChar w:fldCharType="begin" w:fldLock="1"/>
      </w:r>
      <w:r w:rsidR="00FF6231">
        <w:rPr>
          <w:rFonts w:cs="Times New Roman"/>
          <w:lang w:val="en-GB"/>
        </w:rPr>
        <w:instrText>ADDIN CSL_CITATION { "citationItems" : [ { "id" : "ITEM-1", "itemData" : { "DOI" : "10.1002/joc.4164", "ISSN" : "10970088", "abstract" : "The Arabian Sea and Bay of Bengal (BoB) regions are special interested sea areas in the Northern Hemisphere with large seasonal variability. This study focused on the long-term wind and wave in the central BoB from 1979 to 2012 based on the ECMWF ERA-Interim reanalysis data sets. Data were validated with the nearest available buoy data for the years 2003, 2004 and 2005, and good correlation was observed (root mean square error\u22480.17-0.43m). A clear seasonality was noted with intensified wind and waves during the southwest monsoon season. We observed statistically declining trends in the mean and extreme wind speed (90th percentile) with increasing trend in extreme significant wave height (SWH). Seasonal analysis also investigated and found that the stronger events/winds during the southwest (SW) monsoon season are weakening. Conflicting trends in the wind and wave height were mainly due to the swell dominance at the region which was identified by the separate trend analysis of wind-sea and swell height. The area average analysis is carried out to investigate the sensitivity of the identified trend results for the point location and found similar trends for extreme wind speed and SWH. The high (&gt;5m) annual maximum SWH in the study area was attributed to the influence of tropical cyclones in the BoB, and all of these high waves occurred before 1996 indicating that the influence of tropical cyclones in the study area decreased after 1996.", "author" : [ { "dropping-particle" : "", "family" : "Shanas", "given" : "P. R.", "non-dropping-particle" : "", "parse-names" : false, "suffix" : "" }, { "dropping-particle" : "", "family" : "Kumar", "given" : "V. Sanil", "non-dropping-particle" : "", "parse-names" : false, "suffix" : "" } ], "container-title" : "International Journal of Climatology", "id" : "ITEM-1", "issue" : "9", "issued" : { "date-parts" : [ [ "2015" ] ] }, "page" : "2654-2663", "title" : "Trends in surface wind speed and significant wave height as revealed by ERA-Interim wind wave hindcast in the Central Bay of Bengal", "translator" : [ { "dropping-particle" : "", "family" : "S2576", "given" : "", "non-dropping-particle" : "", "parse-names" : false, "suffix" : "" } ], "type" : "article-journal", "volume" : "35" }, "uris" : [ "http://www.mendeley.com/documents/?uuid=cd3ccf48-74c3-4528-b23f-dab99ff09983" ] } ], "mendeley" : { "formattedCitation" : "(Shanas and Kumar, 2015)", "plainTextFormattedCitation" : "(Shanas and Kumar, 2015)", "previouslyFormattedCitation" : "(Shanas and Kumar,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anas and Kumar, 2015)</w:t>
      </w:r>
      <w:r w:rsidRPr="00D424AA">
        <w:rPr>
          <w:rFonts w:cs="Times New Roman"/>
          <w:lang w:val="en-GB"/>
        </w:rPr>
        <w:fldChar w:fldCharType="end"/>
      </w:r>
      <w:r w:rsidRPr="00841A35">
        <w:rPr>
          <w:rFonts w:cs="Times New Roman"/>
          <w:lang w:val="en-GB"/>
        </w:rPr>
        <w:t xml:space="preserve"> and </w:t>
      </w:r>
      <w:r w:rsidRPr="00D424AA">
        <w:rPr>
          <w:rFonts w:cs="Times New Roman"/>
          <w:lang w:val="en-GB"/>
        </w:rPr>
        <w:fldChar w:fldCharType="begin" w:fldLock="1"/>
      </w:r>
      <w:r w:rsidR="00FF6231">
        <w:rPr>
          <w:rFonts w:cs="Times New Roman"/>
          <w:lang w:val="en-GB"/>
        </w:rPr>
        <w:instrText>ADDIN CSL_CITATION { "citationItems" : [ { "id" : "ITEM-1", "itemData" : { "DOI" : "10.1007/s11802-017-3213-z", "ISSN" : "19935021", "abstract" : "Wind and waves are key components of the climate system as they drive air-sea interactions and influence weather systems and atmospheric circulation. In marine environments, understanding surface wind and wave fields and their evolution over time is important for conducting safe and efficient human activities, such as navigation and engineering. This study considers long-term trends in the sea surface wind speed (WS) and significant wave height (SWH) in the China Seas over the period 1988\u20132011 using the Cross-Calibrated Multi-Platform (CCMP) ocean surface wind product and a 24-year hindcast wave dataset obtained from the WAVEWATCH-III (WW3) wave model forced with CCMP winds. The long-term trends in WS and SWH in the China Seas are analyzed over the past 24 years to provide a reference point from which to assess future climate change and offshore wind and wave energy resource development in the region. Results demonstrate that over the period 1988\u20132011 in the China Seas: 1) WS and SWH showed a significant increasing trend of 3.38 cm s\u22121 yr\u22121 and 1.52 cm yr\u22121, respectively; 2) there were notable regional differences in the long-term trends of WS and SWH; 3) areas with strong increasing trends were located mainly in the middle of the Tsushima Strait, the northern and southern areas of the Taiwan Strait, and in nearshore regions of the northern South China Sea; and 4) the long-term trend in WS was closely associated with El Ni\u00f1o and a significant increase in the occurrence of gale force winds in the region.", "author" : [ { "dropping-particle" : "", "family" : "Zheng", "given" : "Chongwei", "non-dropping-particle" : "", "parse-names" : false, "suffix" : "" }, { "dropping-particle" : "", "family" : "Zhang", "given" : "Ren", "non-dropping-particle" : "", "parse-names" : false, "suffix" : "" }, { "dropping-particle" : "", "family" : "Shi", "given" : "Weilai", "non-dropping-particle" : "", "parse-names" : false, "suffix" : "" }, { "dropping-particle" : "", "family" : "Li", "given" : "Xin", "non-dropping-particle" : "", "parse-names" : false, "suffix" : "" }, { "dropping-particle" : "", "family" : "Chen", "given" : "Xuan", "non-dropping-particle" : "", "parse-names" : false, "suffix" : "" } ], "container-title" : "Journal of Ocean University of China", "id" : "ITEM-1", "issue" : "5", "issued" : { "date-parts" : [ [ "2017" ] ] }, "page" : "717-726", "title" : "Trends in significant wave height and surface wind speed in the China Seas between 1988 and 2011", "translator" : [ { "dropping-particle" : "", "family" : "S2574", "given" : "", "non-dropping-particle" : "", "parse-names" : false, "suffix" : "" } ], "type" : "article-journal", "volume" : "16" }, "uris" : [ "http://www.mendeley.com/documents/?uuid=c6335021-793f-4ec8-a3d7-3c74f2482e9c" ] } ], "mendeley" : { "formattedCitation" : "(Zheng et al., 2017)", "manualFormatting" : "Zheng et al. (2017)", "plainTextFormattedCitation" : "(Zheng et al., 2017)", "previouslyFormattedCitation" : "(Zheng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heng et al. (2017)</w:t>
      </w:r>
      <w:r w:rsidRPr="00D424AA">
        <w:rPr>
          <w:rFonts w:cs="Times New Roman"/>
          <w:lang w:val="en-GB"/>
        </w:rPr>
        <w:fldChar w:fldCharType="end"/>
      </w:r>
      <w:r w:rsidRPr="00841A35">
        <w:rPr>
          <w:rFonts w:cs="Times New Roman"/>
          <w:lang w:val="en-GB"/>
        </w:rPr>
        <w:t xml:space="preserve"> found that positive wind speed trends over the ocean were larger during winter seasons than summer seasons.</w:t>
      </w:r>
    </w:p>
    <w:p w14:paraId="6254DA97" w14:textId="77777777" w:rsidR="007A1008" w:rsidRPr="00D424AA" w:rsidRDefault="007A1008" w:rsidP="00D424AA">
      <w:pPr>
        <w:rPr>
          <w:rFonts w:cs="Times New Roman"/>
          <w:lang w:val="en-GB"/>
        </w:rPr>
      </w:pPr>
    </w:p>
    <w:p w14:paraId="6C52BB74" w14:textId="35AA9F2E" w:rsidR="007A1008" w:rsidRPr="00D424AA" w:rsidRDefault="007A1008" w:rsidP="00D424AA">
      <w:pPr>
        <w:rPr>
          <w:rFonts w:cs="Times New Roman"/>
          <w:lang w:val="en-GB"/>
        </w:rPr>
      </w:pPr>
      <w:r w:rsidRPr="00D424AA">
        <w:rPr>
          <w:rFonts w:cs="Times New Roman"/>
          <w:lang w:val="en-GB" w:eastAsia="ja-JP"/>
        </w:rPr>
        <w:t>Changes in extreme winds are associated with changes in the characteristics (locations, frequencies, and intensities) of extreme storms, including TCs, ETCs, and severe convective storms. For TCs, as assessed in Section 11.7.1.5, it is projected that the average peak TC wind speeds will increase globally with warming, while the global frequency of TCs over all categories will decrease or remain unchanged; the average location where TCs reach their peak wind-intensity will migrate poleward in the western North Pacific Ocean as the tropics expand with warming. Frequency, intensities, and geographical distributions of extreme wind events associated with TCs will change according to these TC changes. For ETCs</w:t>
      </w:r>
      <w:r w:rsidRPr="00D424AA">
        <w:rPr>
          <w:rFonts w:cs="Times New Roman"/>
          <w:lang w:val="en-GB"/>
        </w:rPr>
        <w:t>, by the end of the century, CMIP5 models show the number of ETCs associated with extreme winds will significantly decrease in the mid- and high latitudes</w:t>
      </w:r>
      <w:r w:rsidRPr="00D424AA" w:rsidDel="00DA3ABC">
        <w:rPr>
          <w:rFonts w:cs="Times New Roman"/>
          <w:lang w:val="en-GB"/>
        </w:rPr>
        <w:t xml:space="preserve"> </w:t>
      </w:r>
      <w:r w:rsidRPr="00D424AA">
        <w:rPr>
          <w:rFonts w:cs="Times New Roman"/>
          <w:lang w:val="en-GB"/>
        </w:rPr>
        <w:t xml:space="preserve">of the Northern Hemisphere in winter, with the projected decrease being larger over the Atlantic </w:t>
      </w:r>
      <w:r w:rsidRPr="00D424AA">
        <w:rPr>
          <w:rFonts w:cs="Times New Roman"/>
          <w:lang w:val="en-GB"/>
        </w:rPr>
        <w:fldChar w:fldCharType="begin" w:fldLock="1"/>
      </w:r>
      <w:r w:rsidR="00FF6231">
        <w:rPr>
          <w:rFonts w:cs="Times New Roman"/>
          <w:lang w:val="en-GB"/>
        </w:rPr>
        <w:instrText>ADDIN CSL_CITATION { "citationItems" : [ { "id" : "ITEM-1", "itemData" : { "DOI" : "10.1175/JCLI-D-17-0899.1", "ISSN" : "0894-8755", "abstract" : "In this study, 19 simulations from phase 5 of the Coupled Model Intercomparison Project (CMIP5) have been analyzed to examine how winter cyclones producing extreme near-surface winds are projected to change. Extreme wind thresholds correspond to a top 5 or top 1 cyclone per winter month in the entire Northern Hemisphere (NH). The results show that CMIP5 models project a significant decrease in the number of such cyclones, with a 19-model mean decrease of about 17% for the entire NH toward the end of the twenty-first century, under the high-emission RCP8.5 scenario. The projected decrease is larger in the Atlantic (about 21%). Over the Pacific, apart from an overall decrease (about 13%), there is a northeastward shift in the extreme cyclone activity. Less decrease is found in the frequency of cyclones producing extreme winds at 850 hPa (about 5% hemisphere-wide), with models mainly projecting a northeastward shift in the Pacific. These results suggest that 850-hPa wind changes may not be a good proxy for near-surface wind changes. These results contrast with those for the Southern Hemisphere, in which the frequency of cyclones with extreme winds are projected to significantly increase in all four seasons.", "author" : [ { "dropping-particle" : "", "family" : "Kar-Man Chang", "given" : "Edmund", "non-dropping-particle" : "", "parse-names" : false, "suffix" : "" } ], "container-title" : "Journal of Climate", "id" : "ITEM-1", "issue" : "16", "issued" : { "date-parts" : [ [ "2018", "8", "15" ] ] }, "page" : "6527-6542", "title" : "CMIP5 Projected Change in Northern Hemisphere Winter Cyclones with Associated Extreme Winds", "translator" : [ { "dropping-particle" : "", "family" : "S3415", "given" : "", "non-dropping-particle" : "", "parse-names" : false, "suffix" : "" } ], "type" : "article-journal", "volume" : "31" }, "uris" : [ "http://www.mendeley.com/documents/?uuid=44b1f3a4-2012-4d6f-90ca-cfd2a52f3857" ] } ], "mendeley" : { "formattedCitation" : "(Kar-Man Chang, 2018)", "plainTextFormattedCitation" : "(Kar-Man Chang, 2018)", "previouslyFormattedCitation" : "(Kar-Man Chang,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ar-Man Chang, 2018)</w:t>
      </w:r>
      <w:r w:rsidRPr="00D424AA">
        <w:rPr>
          <w:rFonts w:cs="Times New Roman"/>
          <w:lang w:val="en-GB"/>
        </w:rPr>
        <w:fldChar w:fldCharType="end"/>
      </w:r>
      <w:r w:rsidRPr="00841A35">
        <w:rPr>
          <w:rFonts w:cs="Times New Roman"/>
          <w:lang w:val="en-GB"/>
        </w:rPr>
        <w:t>, while it will significantly increase irrespective of the season in the Southern He</w:t>
      </w:r>
      <w:r w:rsidRPr="00D424AA">
        <w:rPr>
          <w:rFonts w:cs="Times New Roman"/>
          <w:lang w:val="en-GB"/>
        </w:rPr>
        <w:t xml:space="preserve">misphere </w:t>
      </w:r>
      <w:r w:rsidRPr="00D424AA">
        <w:rPr>
          <w:rFonts w:cs="Times New Roman"/>
          <w:lang w:val="en-GB"/>
        </w:rPr>
        <w:fldChar w:fldCharType="begin" w:fldLock="1"/>
      </w:r>
      <w:r w:rsidR="00FF6231">
        <w:rPr>
          <w:rFonts w:cs="Times New Roman"/>
          <w:lang w:val="en-GB"/>
        </w:rPr>
        <w:instrText>ADDIN CSL_CITATION { "citationItems" : [ { "id" : "ITEM-1", "itemData" : { "DOI" : "10.1175/JCLI-D-16-0553.1", "ISSN" : "08948755", "abstract" : "Extratropical cyclones are responsible for much of the extreme weather in the midlatitudes; thus, how these cyclones may change under increasing greenhouse gas forcing is of much general interest. Previous studies have suggested a poleward shift in the location of these cyclones, but how the intensity may change remains uncertain, especially in terms of maximum wind speed. In this study, projected changes in extreme cyclones in the Southern Hemisphere, based on 26 models participating in phase 5 of the Coupled Model Intercomparison Project (CMIP5), are presented. Multiple definitions of extreme cyclones have been examined, including intensity exceeding constant thresholds of sea level pressure perturbations, 850-hPa vorticity, and 850-hPa winds, as well as variable thresholds corresponding to a top-5 or top-1 cyclone per winter month in these three parameters and the near-surface winds. Results presented show that CMIP5 models project a significant increase in the frequency of extreme cyclones in all four seasons regardless of the definition, with over 88% of the models projecting an increase. Spatial patterns of increase are also consistent, with the largest increase projected between 45\u00b0 and 60\u00b0S, extending from the South Atlantic across the south Indian Ocean into the Pacific. The projected increases in cyclone statistics are consistent with those in Eulerian statistics, such as sea level pressure (SLP) variance. However, while the projected increase in SLP variance can be linked to increase in the mean available potential energy (MAPE), the increases in cyclone statistics are not well correlated with those in MAPE.", "author" : [ { "dropping-particle" : "", "family" : "Chang", "given" : "Edmund K.M.", "non-dropping-particle" : "", "parse-names" : false, "suffix" : "" } ], "container-title" : "Journal of Climate", "id" : "ITEM-1", "issue" : "13", "issued" : { "date-parts" : [ [ "2017" ] ] }, "page" : "4915-4935", "title" : "Projected Significant Increase in the Number of Extreme Extratropical Cyclones in the Southern Hemisphere", "translator" : [ { "dropping-particle" : "", "family" : "S1138", "given" : "", "non-dropping-particle" : "", "parse-names" : false, "suffix" : "" } ], "type" : "article-journal", "volume" : "30" }, "uris" : [ "http://www.mendeley.com/documents/?uuid=3f791ea2-b1cc-4552-9030-622cedae8fa6" ] } ], "mendeley" : { "formattedCitation" : "(Chang, 2017)", "plainTextFormattedCitation" : "(Chang, 2017)", "previouslyFormattedCitation" : "(Chang,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hang, 2017)</w:t>
      </w:r>
      <w:r w:rsidRPr="00D424AA">
        <w:rPr>
          <w:rFonts w:cs="Times New Roman"/>
          <w:lang w:val="en-GB"/>
        </w:rPr>
        <w:fldChar w:fldCharType="end"/>
      </w:r>
      <w:r w:rsidRPr="00841A35">
        <w:rPr>
          <w:rFonts w:cs="Times New Roman"/>
          <w:lang w:val="en-GB"/>
        </w:rPr>
        <w:t>(</w:t>
      </w:r>
      <w:r w:rsidRPr="00D424AA">
        <w:rPr>
          <w:rFonts w:cs="Times New Roman"/>
          <w:lang w:val="en-GB"/>
        </w:rPr>
        <w:t xml:space="preserve">Section 11.7.2.4). Over the ocean in the subtropics, a large ensemble of 60-km global model simulations indicated that extreme winds associated with storm surges will intensify over 15–35°N in the Northern Hemisphere </w:t>
      </w:r>
      <w:r w:rsidRPr="00D424AA">
        <w:rPr>
          <w:rFonts w:cs="Times New Roman"/>
          <w:lang w:val="en-GB"/>
        </w:rPr>
        <w:fldChar w:fldCharType="begin" w:fldLock="1"/>
      </w:r>
      <w:r w:rsidR="00FF6231">
        <w:rPr>
          <w:rFonts w:cs="Times New Roman"/>
          <w:lang w:val="en-GB"/>
        </w:rPr>
        <w:instrText>ADDIN CSL_CITATION { "citationItems" : [ { "id" : "ITEM-1", "itemData" : { "DOI" : "10.1080/21664250.2019.1586290", "ISSN" : "17936292", "abstract" : "This study examines long-term ensemble projections for historical and future climate conditions over 5,000 years using an atmospheric global circulation model. The future climate condition is assumed as a constant +4K in the global mean temperature from before the Industrial Revolution (c.a. 1850), and the historical climate condition is perturbed by observed sea surface temperature (SST) error. A set of ensemble experiments assesses the impact of low probability phenomena, such as tropical cyclones and storm surge in comparison with conventional time-slice experiments. Future changes in storm surge will be severe at 15-35\u00b0N in the northern hemisphere, especially around the East Asia region. In addition, Future changes in regional storm surges targeting Tokyo and Osaka Bays project 0.3-0.45 m increase of storm surge height with a 100-year return period.", "author" : [ { "dropping-particle" : "", "family" : "Mori", "given" : "Nobuhito", "non-dropping-particle" : "", "parse-names" : false, "suffix" : "" }, { "dropping-particle" : "", "family" : "Shimura", "given" : "Tomoya", "non-dropping-particle" : "", "parse-names" : false, "suffix" : "" }, { "dropping-particle" : "", "family" : "Yoshida", "given" : "Kohei", "non-dropping-particle" : "", "parse-names" : false, "suffix" : "" }, { "dropping-particle" : "", "family" : "Mizuta", "given" : "Ryo", "non-dropping-particle" : "", "parse-names" : false, "suffix" : "" }, { "dropping-particle" : "", "family" : "Okada", "given" : "Yasuko", "non-dropping-particle" : "", "parse-names" : false, "suffix" : "" }, { "dropping-particle" : "", "family" : "Fujita", "given" : "Mikiko", "non-dropping-particle" : "", "parse-names" : false, "suffix" : "" }, { "dropping-particle" : "", "family" : "Khujanazarov", "given" : "Temur", "non-dropping-particle" : "", "parse-names" : false, "suffix" : "" }, { "dropping-particle" : "", "family" : "Nakakita", "given" : "Eiichi", "non-dropping-particle" : "", "parse-names" : false, "suffix" : "" } ], "container-title" : "Coastal Engineering Journal", "id" : "ITEM-1", "issue" : "3", "issued" : { "date-parts" : [ [ "2019" ] ] }, "page" : "295-307", "publisher" : "Taylor &amp; Francis", "title" : "Future changes in extreme storm surges based on mega-ensemble projection using 60-km resolution atmospheric global circulation model", "translator" : [ { "dropping-particle" : "", "family" : "S2727", "given" : "", "non-dropping-particle" : "", "parse-names" : false, "suffix" : "" } ], "type" : "article-journal", "volume" : "61" }, "uris" : [ "http://www.mendeley.com/documents/?uuid=267d76c2-d286-42af-9efc-dfd20ebdc406" ] } ], "mendeley" : { "formattedCitation" : "(Mori et al., 2019)", "plainTextFormattedCitation" : "(Mori et al., 2019)", "previouslyFormattedCitation" : "(Mor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ori et al., 2019)</w:t>
      </w:r>
      <w:r w:rsidRPr="00D424AA">
        <w:rPr>
          <w:rFonts w:cs="Times New Roman"/>
          <w:lang w:val="en-GB"/>
        </w:rPr>
        <w:fldChar w:fldCharType="end"/>
      </w:r>
      <w:r w:rsidRPr="00841A35">
        <w:rPr>
          <w:rFonts w:cs="Times New Roman"/>
          <w:lang w:val="en-GB"/>
        </w:rPr>
        <w:t>. On the other hand, extreme surface wind speeds will mostly decrease due to decreases in the number and intensity of TCs over most tropical areas of the Southe</w:t>
      </w:r>
      <w:r w:rsidRPr="00D424AA">
        <w:rPr>
          <w:rFonts w:cs="Times New Roman"/>
          <w:lang w:val="en-GB"/>
        </w:rPr>
        <w:t xml:space="preserve">rn Hemisphere </w:t>
      </w:r>
      <w:r w:rsidRPr="00D424AA">
        <w:rPr>
          <w:rFonts w:cs="Times New Roman"/>
          <w:lang w:val="en-GB"/>
        </w:rPr>
        <w:fldChar w:fldCharType="begin" w:fldLock="1"/>
      </w:r>
      <w:r w:rsidR="00FF6231">
        <w:rPr>
          <w:rFonts w:cs="Times New Roman"/>
          <w:lang w:val="en-GB"/>
        </w:rPr>
        <w:instrText>ADDIN CSL_CITATION { "citationItems" : [ { "id" : "ITEM-1", "itemData" : { "DOI" : "10.1080/21664250.2019.1586290", "ISSN" : "17936292", "abstract" : "This study examines long-term ensemble projections for historical and future climate conditions over 5,000 years using an atmospheric global circulation model. The future climate condition is assumed as a constant +4K in the global mean temperature from before the Industrial Revolution (c.a. 1850), and the historical climate condition is perturbed by observed sea surface temperature (SST) error. A set of ensemble experiments assesses the impact of low probability phenomena, such as tropical cyclones and storm surge in comparison with conventional time-slice experiments. Future changes in storm surge will be severe at 15-35\u00b0N in the northern hemisphere, especially around the East Asia region. In addition, Future changes in regional storm surges targeting Tokyo and Osaka Bays project 0.3-0.45 m increase of storm surge height with a 100-year return period.", "author" : [ { "dropping-particle" : "", "family" : "Mori", "given" : "Nobuhito", "non-dropping-particle" : "", "parse-names" : false, "suffix" : "" }, { "dropping-particle" : "", "family" : "Shimura", "given" : "Tomoya", "non-dropping-particle" : "", "parse-names" : false, "suffix" : "" }, { "dropping-particle" : "", "family" : "Yoshida", "given" : "Kohei", "non-dropping-particle" : "", "parse-names" : false, "suffix" : "" }, { "dropping-particle" : "", "family" : "Mizuta", "given" : "Ryo", "non-dropping-particle" : "", "parse-names" : false, "suffix" : "" }, { "dropping-particle" : "", "family" : "Okada", "given" : "Yasuko", "non-dropping-particle" : "", "parse-names" : false, "suffix" : "" }, { "dropping-particle" : "", "family" : "Fujita", "given" : "Mikiko", "non-dropping-particle" : "", "parse-names" : false, "suffix" : "" }, { "dropping-particle" : "", "family" : "Khujanazarov", "given" : "Temur", "non-dropping-particle" : "", "parse-names" : false, "suffix" : "" }, { "dropping-particle" : "", "family" : "Nakakita", "given" : "Eiichi", "non-dropping-particle" : "", "parse-names" : false, "suffix" : "" } ], "container-title" : "Coastal Engineering Journal", "id" : "ITEM-1", "issue" : "3", "issued" : { "date-parts" : [ [ "2019" ] ] }, "page" : "295-307", "publisher" : "Taylor &amp; Francis", "title" : "Future changes in extreme storm surges based on mega-ensemble projection using 60-km resolution atmospheric global circulation model", "translator" : [ { "dropping-particle" : "", "family" : "S2727", "given" : "", "non-dropping-particle" : "", "parse-names" : false, "suffix" : "" } ], "type" : "article-journal", "volume" : "61" }, "uris" : [ "http://www.mendeley.com/documents/?uuid=267d76c2-d286-42af-9efc-dfd20ebdc406" ] } ], "mendeley" : { "formattedCitation" : "(Mori et al., 2019)", "plainTextFormattedCitation" : "(Mori et al., 2019)", "previouslyFormattedCitation" : "(Mor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ori et al., 2019)</w:t>
      </w:r>
      <w:r w:rsidRPr="00D424AA">
        <w:rPr>
          <w:rFonts w:cs="Times New Roman"/>
          <w:lang w:val="en-GB"/>
        </w:rPr>
        <w:fldChar w:fldCharType="end"/>
      </w:r>
      <w:r w:rsidRPr="00841A35">
        <w:rPr>
          <w:rFonts w:cs="Times New Roman"/>
          <w:lang w:val="en-GB"/>
        </w:rPr>
        <w:t>. The projected changes in the frequency of extreme winds are associated with the future changes in TCs and</w:t>
      </w:r>
      <w:r w:rsidRPr="00D424AA">
        <w:rPr>
          <w:rFonts w:cs="Times New Roman"/>
          <w:lang w:val="en-GB"/>
        </w:rPr>
        <w:t xml:space="preserve"> ETCs.</w:t>
      </w:r>
    </w:p>
    <w:p w14:paraId="3CEE40DC" w14:textId="77777777" w:rsidR="007A1008" w:rsidRPr="00D424AA" w:rsidRDefault="007A1008" w:rsidP="00D424AA">
      <w:pPr>
        <w:rPr>
          <w:rFonts w:cs="Times New Roman"/>
          <w:lang w:val="en-GB"/>
        </w:rPr>
      </w:pPr>
    </w:p>
    <w:p w14:paraId="1B3B0B2B" w14:textId="29A2D9A2" w:rsidR="007A1008" w:rsidRPr="00D424AA" w:rsidDel="00A0702D" w:rsidRDefault="007A1008" w:rsidP="00D424AA">
      <w:pPr>
        <w:rPr>
          <w:rFonts w:cs="Times New Roman"/>
          <w:lang w:val="en-GB"/>
        </w:rPr>
      </w:pPr>
      <w:r w:rsidRPr="00D424AA" w:rsidDel="00A0702D">
        <w:rPr>
          <w:rFonts w:cs="Times New Roman"/>
          <w:lang w:val="en-GB"/>
        </w:rPr>
        <w:t xml:space="preserve">Extreme cyclonic windstorms that share some characteristics with both </w:t>
      </w:r>
      <w:r w:rsidRPr="00D424AA">
        <w:rPr>
          <w:rFonts w:cs="Times New Roman"/>
          <w:lang w:val="en-GB"/>
        </w:rPr>
        <w:t>TCs and ETCs</w:t>
      </w:r>
      <w:r w:rsidRPr="00D424AA" w:rsidDel="00A0702D">
        <w:rPr>
          <w:rFonts w:cs="Times New Roman"/>
          <w:lang w:val="en-GB"/>
        </w:rPr>
        <w:t xml:space="preserve"> occur regularly over the Mediterranean Sea and are often referred to as “</w:t>
      </w:r>
      <w:r w:rsidRPr="00D424AA">
        <w:rPr>
          <w:rFonts w:cs="Times New Roman"/>
          <w:lang w:val="en-GB"/>
        </w:rPr>
        <w:t>m</w:t>
      </w:r>
      <w:r w:rsidRPr="00D424AA" w:rsidDel="00A0702D">
        <w:rPr>
          <w:rFonts w:cs="Times New Roman"/>
          <w:lang w:val="en-GB"/>
        </w:rPr>
        <w:t xml:space="preserve">edicanes” </w:t>
      </w:r>
      <w:bookmarkStart w:id="2815" w:name="_Hlk77150715"/>
      <w:ins w:id="2816" w:author="Robin Matthews" w:date="2021-07-14T10:26:00Z">
        <w:r w:rsidR="00835732">
          <w:rPr>
            <w:rFonts w:cs="Times New Roman"/>
            <w:lang w:val="en-GB"/>
          </w:rPr>
          <w:fldChar w:fldCharType="begin" w:fldLock="1"/>
        </w:r>
      </w:ins>
      <w:r w:rsidR="003A5209">
        <w:rPr>
          <w:rFonts w:cs="Times New Roman"/>
          <w:lang w:val="en-GB"/>
        </w:rPr>
        <w:instrText>ADDIN CSL_CITATION { "citationItems" : [ { "id" : "ITEM-1", "itemData" : { "DOI" : "10.3390/atmos9100397", "ISSN" : "2073-4433", "abstract" : "The semi-enclosed Mediterranean basin, surrounded by high mountains, is placed in a favorable location for cyclonic storms development. Most of these are extratropical cyclones of baroclinic and orographic origin, but occasionally, some low pressure systems may develop to assume features characteristic of tropical cyclones. Medicanes (MEDIterranean hurriCANES) are infrequent and small-sized tropical-like cyclones. They originate and develop over sea, and are associated with strong winds and heavy precipitations. Proper definitions and classifications for Medicanes are still partially lacking, and systematic climatic studies have appeared only in recent years. In this work, we provide climatologies of Medicanes in the Western Mediterranean basin based on multidecadal runs performed with the Weather Research and Forecasting regional model with different resolutions and setups. The detection of Medicanes is based on a cyclone tracking algorithm and on the methodology of Hart cyclone phase space diagrams. We compare the statistics of Medicanes in the historical period 1979\u20131998 between runs at a resolution of 11 km with different convective parameterizations and microphysics schemes and one run at a resolution of 4 km with explicitly resolved convection. We show how different convective parameterization schemes lead to different statistics of Medicanes, while the use of different microphysical schemes impacts the length of the cyclone trajectories.", "author" : [ { "dropping-particle" : "", "family" : "Ragone", "given" : "Francesco", "non-dropping-particle" : "", "parse-names" : false, "suffix" : "" }, { "dropping-particle" : "", "family" : "Mariotti", "given" : "Monica", "non-dropping-particle" : "", "parse-names" : false, "suffix" : "" }, { "dropping-particle" : "", "family" : "Parodi", "given" : "Antonio", "non-dropping-particle" : "", "parse-names" : false, "suffix" : "" }, { "dropping-particle" : "", "family" : "Hardenberg", "given" : "Jost", "non-dropping-particle" : "von", "parse-names" : false, "suffix" : "" }, { "dropping-particle" : "", "family" : "Pasquero", "given" : "Claudia", "non-dropping-particle" : "", "parse-names" : false, "suffix" : "" } ], "container-title" : "Atmosphere", "id" : "ITEM-1", "issue" : "10", "issued" : { "date-parts" : [ [ "2018", "10", "11" ] ] }, "page" : "397", "title" : "A Climatological Study of Western Mediterranean Medicanes in Numerical Simulations with Explicit and Parameterized Convection", "translator" : [ { "dropping-particle" : "", "family" : "S2669", "given" : "", "non-dropping-particle" : "", "parse-names" : false, "suffix" : "" } ], "type" : "article-journal", "volume" : "9" }, "uris" : [ "http://www.mendeley.com/documents/?uuid=5af92e6a-ed90-47f3-8191-c310de9ee1a0" ] }, { "id" : "ITEM-2", "itemData" : { "DOI" : "10.1002/qj.3503", "ISSN" : "0035-9009", "abstract" : "Midlatitude cyclones with characteristics similar to tropical cyclones (also known as Tropical-Like Cyclones, TLCs, or medicanes) are sometimes observed in the Mediterranean region. The Wind Induced Surface Heat Exchange (WISHE) mechanism has been considered responsible for their development, in analogy with tropical-cyclone theory. However, some recent papers have proposed a different explanation, suggesting that the deep warm core in the TLC is mainly an effect of the seclusion of warm air in the cyclone core. To investigate the latter hypothesis, two case-studies of Mediterranean TLCs are analysed here by means of high-resolution numerical experiments. The evolution of the near-surface equivalent potential temperature is followed along back-trajectories around the cyclone centre, showing for both cases a strong heating when the parcel moves from the outer part of the cyclone to its inner, warmer core. Sensitivity experiments clarify the mechanism of cyclone intensification and the way the warm-core structure is generated, showing that sea-surface fluxes and/or condensation latent heating are fundamental to explain the intensification of the cyclones. However, the importance of air?sea interaction processes is case dependent. For the first cyclone, the intense sea-surface fluxes, associated with tramontane and cierzo winds over the western Mediterranean Sea, transfer a large amount of energy from the ocean to the atmosphere in the area where the cyclone developed, so that the vortex is able to sustain itself in a barotropic environment and reach a tropical-like structure at a later stage in its lifetime. For the second cyclone, the cyclone never develops a fully tropical-like structure, evolving in the baroclinic environment associated with the potential vorticity streamer in which the cyclone formed. Based on the distinction emerging in this and other articles, a classification of medicanes in three different categories is proposed.", "author" : [ { "dropping-particle" : "", "family" : "Miglietta", "given" : "Mario Marcello", "non-dropping-particle" : "", "parse-names" : false, "suffix" : "" }, { "dropping-particle" : "", "family" : "Rotunno", "given" : "Richard", "non-dropping-particle" : "", "parse-names" : false, "suffix" : "" } ], "container-title" : "Quarterly Journal of the Royal Meteorological Society", "id" : "ITEM-2", "issue" : "721", "issued" : { "date-parts" : [ [ "2019", "4", "1" ] ] }, "note" : "doi: 10.1002/qj.3503", "page" : "1444-1460", "publisher" : "John Wiley &amp; Sons, Ltd", "title" : "Development mechanisms for Mediterranean tropical-like cyclones (medicanes)", "translator" : [ { "dropping-particle" : "", "family" : "S2701", "given" : "", "non-dropping-particle" : "", "parse-names" : false, "suffix" : "" } ], "type" : "article-journal", "volume" : "145" }, "uris" : [ "http://www.mendeley.com/documents/?uuid=df0af70f-4ea4-404b-aeb7-d939e57f568c" ] }, { "id" : "ITEM-3", "itemData" : { "DOI" : "10.1002/joc.6669", "ISSN" : "0899-8418", "abstract" : "Abstract Medicanes, hurricane-like cyclonic systems in the Mediterranean Sea, are becoming an increasingly severe problem for many Mediterranean countries because climate projections suggest a higher risk under anthropogenic forcing even under an intermediate scenario. Due to the small size of these weather systems, high-resolution data are required to better resolve their structure and evolution. Here we investigate medicanes from the perspective of precipitation using the high-resolution (0.25\u00b0) ERA-5 reanalysis data released by European Centre for Medium-Range Weather Forecasts. Overall, we identify a total of 59 medicanes from ERA-5 data during 1979?2017, with marked year-to-year variability. These storms tend to occur mostly between September and March. Overall, the intensity of medicanes (i.e., maximum wind) is lower than that of tropical cyclones, and this is also true for precipitation. The composite precipitation of medicanes increases from the centre to ~0.8\u00b0 and then decreases. During 1979?2017, many regions along the Mediterranean Sea experienced over 20 extreme precipitation events (i.e., days) which were caused by medicanes, accounting for 2?5% of all the extreme precipitation events.", "author" : [ { "dropping-particle" : "", "family" : "Zhang", "given" : "Wei", "non-dropping-particle" : "", "parse-names" : false, "suffix" : "" }, { "dropping-particle" : "", "family" : "Villarini", "given" : "Gabriele", "non-dropping-particle" : "", "parse-names" : false, "suffix" : "" }, { "dropping-particle" : "", "family" : "Scoccimarro", "given" : "Enrico", "non-dropping-particle" : "", "parse-names" : false, "suffix" : "" }, { "dropping-particle" : "", "family" : "Napolitano", "given" : "Francesco", "non-dropping-particle" : "", "parse-names" : false, "suffix" : "" } ], "container-title" : "International Journal of Climatology", "id" : "ITEM-3", "issue" : "n/a", "issued" : { "date-parts" : [ [ "2020", "5", "18" ] ] }, "note" : "doi: 10.1002/joc.6669", "publisher" : "John Wiley &amp; Sons, Ltd", "title" : "Examining the precipitation associated with medicanes in the high-resolution ERA-5 reanalysis data", "translator" : [ { "dropping-particle" : "", "family" : "S2698", "given" : "", "non-dropping-particle" : "", "parse-names" : false, "suffix" : "" } ], "type" : "article-journal", "volume" : "n/a" }, "uris" : [ "http://www.mendeley.com/documents/?uuid=9c6525e4-dcc2-496f-a4ae-01afb3fdc312" ] } ], "mendeley" : { "formattedCitation" : "(Ragone et al., 2018; Miglietta and Rotunno, 2019; Zhang et al., 2020e)", "manualFormatting" : "(Ragone et al., 2018; Miglietta and Rotunno, 2019; W. Zhang et al., 2020a)", "plainTextFormattedCitation" : "(Ragone et al., 2018; Miglietta and Rotunno, 2019; Zhang et al., 2020e)", "previouslyFormattedCitation" : "(Ragone et al., 2018; Miglietta and Rotunno, 2019; Zhang et al., 2020e)" }, "properties" : { "noteIndex" : 0 }, "schema" : "https://github.com/citation-style-language/schema/raw/master/csl-citation.json" }</w:instrText>
      </w:r>
      <w:ins w:id="2817" w:author="Robin Matthews" w:date="2021-07-14T10:26:00Z">
        <w:r w:rsidR="00835732">
          <w:rPr>
            <w:rFonts w:cs="Times New Roman"/>
            <w:lang w:val="en-GB"/>
          </w:rPr>
          <w:fldChar w:fldCharType="separate"/>
        </w:r>
        <w:r w:rsidR="00835732" w:rsidRPr="00146803">
          <w:rPr>
            <w:rFonts w:cs="Times New Roman"/>
            <w:noProof/>
            <w:lang w:val="en-GB"/>
          </w:rPr>
          <w:t xml:space="preserve">(Ragone et al., 2018; Miglietta and Rotunno, 2019; </w:t>
        </w:r>
        <w:r w:rsidR="00835732">
          <w:rPr>
            <w:rFonts w:cs="Times New Roman"/>
            <w:noProof/>
            <w:lang w:val="en-GB"/>
          </w:rPr>
          <w:t xml:space="preserve">W. </w:t>
        </w:r>
        <w:r w:rsidR="00835732" w:rsidRPr="00146803">
          <w:rPr>
            <w:rFonts w:cs="Times New Roman"/>
            <w:noProof/>
            <w:lang w:val="en-GB"/>
          </w:rPr>
          <w:t>Zhang et al., 2020</w:t>
        </w:r>
        <w:r w:rsidR="00835732">
          <w:rPr>
            <w:rFonts w:cs="Times New Roman"/>
            <w:noProof/>
            <w:lang w:val="en-GB"/>
          </w:rPr>
          <w:t>a</w:t>
        </w:r>
        <w:r w:rsidR="00835732" w:rsidRPr="00146803">
          <w:rPr>
            <w:rFonts w:cs="Times New Roman"/>
            <w:noProof/>
            <w:lang w:val="en-GB"/>
          </w:rPr>
          <w:t>)</w:t>
        </w:r>
        <w:r w:rsidR="00835732">
          <w:rPr>
            <w:rFonts w:cs="Times New Roman"/>
            <w:lang w:val="en-GB"/>
          </w:rPr>
          <w:fldChar w:fldCharType="end"/>
        </w:r>
      </w:ins>
      <w:commentRangeStart w:id="2818"/>
      <w:del w:id="2819" w:author="Robin Matthews" w:date="2021-07-14T10:26:00Z">
        <w:r w:rsidRPr="00D424AA" w:rsidDel="00835732">
          <w:rPr>
            <w:rFonts w:cs="Times New Roman"/>
            <w:lang w:val="en-GB"/>
          </w:rPr>
          <w:fldChar w:fldCharType="begin" w:fldLock="1"/>
        </w:r>
        <w:r w:rsidR="00FF6231" w:rsidRPr="00835732" w:rsidDel="00835732">
          <w:rPr>
            <w:rFonts w:cs="Times New Roman"/>
            <w:lang w:val="en-GB"/>
          </w:rPr>
          <w:delInstrText>ADDIN CSL_CITATION { "citationItems" : [ { "id" : "ITEM-1", "itemData" : { "DOI" : "10.3390/atmos9100397", "ISSN" : "2073-4433", "abstract" : "The semi-enclosed Mediterranean basin, surrounded by high mountains, is placed in a favorable location for cyclonic storms development. Most of these are extratropical cyclones of baroclinic and orographic origin, but occasionally, some low pressure systems may develop to assume features characteristic of tropical cyclones. Medicanes (MEDIterranean hurriCANES) are infrequent and small-sized tropical-like cyclones. They originate and develop over sea, and are associated with strong winds and heavy precipitations. Proper definitions and classifications for Medicanes are still partially lacking, and systematic climatic studies have appeared only in recent years. In this work, we provide climatologies of Medicanes in the Western Mediterranean basin based on multidecadal runs performed with the Weather Research and Forecasting regional model with different resolutions and setups. The detection of Medicanes is based on a cyclone tracking algorithm and on the methodology of Hart cyclone phase space diagrams. We compare the statistics of Medicanes in the historical period 1979\u20131998 between runs at a resolution of 11 km with different convective parameterizations and microphysics schemes and one run at a resolution of 4 km with explicitly resolved convection. We show how different convective parameterization schemes lead to different statistics of Medicanes, while the use of different microphysical schemes impacts the length of the cyclone trajectories.", "author" : [ { "dropping-particle" : "", "family" : "Ragone", "given" : "Francesco", "non-dropping-particle" : "", "parse-names" : false, "suffix" : "" }, { "dropping-particle" : "", "family" : "Mariotti", "given" : "Monica", "non-dropping-particle" : "", "parse-names" : false, "suffix" : "" }, { "dropping-particle" : "", "family" : "Parodi", "given" : "Antonio", "non-dropping-particle" : "", "parse-names" : false, "suffix" : "" }, { "dropping-particle" : "", "family" : "Hardenberg", "given" : "Jost", "non-dropping-particle" : "von", "parse-names" : false, "suffix" : "" }, { "dropping-particle" : "", "family" : "Pasquero", "given" : "Claudia", "non-dropping-particle" : "", "parse-names" : false, "suffix" : "" } ], "container-title" : "Atmosphere", "id" : "ITEM-1", "issue" : "10", "issued" : { "date-parts" : [ [ "2018", "10", "11" ] ] }, "page" : "397", "title" : "A Climatological Study of Western Mediterranean Medicanes in Numerical Simulations with Explicit and Parameterized Convection", "translator" : [ { "dropping-particle" : "", "family" : "S2669", "given" : "", "non-dropping-particle" : "", "parse-names" : false, "suffix" : "" } ], "type" : "article-journal", "volume" : "9" }, "uris" : [ "http://www.mendeley.com/documents/?uuid=5af92e6a-ed90-47f3-8191-c310de9ee1a0" ] }, { "id" : "ITEM-2", "itemData" : { "DOI" : "10.1002/qj.3503", "ISSN" : "0035-9009", "abstract" : "Midlatitude cyclones with characteristics similar to tropical cyclones (also known as Tropical-Like Cyclones, TLCs, or medicanes) are sometimes observed in the Mediterranean region. The Wind Induced Surface Heat Exchange (WISHE) mechanism has been considered responsible for their development, in analogy with tropical-cyclone theory. However, some recent papers have proposed a different explanation, suggesting that the deep warm core in the TLC is mainly an effect of the seclusion of warm air in the cyclone core. To investigate the latter hypothesis, two case-studies of Mediterranean TLCs are analysed here by means of high-resolution numerical experiments. The evolution of the near-surface equivalent potential temperature is followed along back-trajectories around the cyclone centre, showing for both cases a strong heating when the parcel moves from the outer part of the cyclone to its inner, warmer core. Sensitivity experiments clarify the mechanism of cyclone intensification and the way the warm-core structure is generated, showing that sea-surface fluxes and/or condensation latent heating are fundamental to explain the intensification of the cyclones. However, the importance of air?sea interaction processes is case dependent. For the first cyclone, the intense sea-surface fluxes, associated with tramontane and cierzo winds over the western Mediterranean Sea, transfer a large amount of energy from the ocean to the atmosphere in the area where the cyclone developed, so that the vortex is able to sustain itself in a barotropic environment and reach a tropical-like structure at a later stage in its lifetime. For the second cyclone, the cyclone never develops a fully tropical-like structure, evolving in the baroclinic environment associated with the potential vorticity streamer in which the cyclone formed. Based on the distinction emerging in this and other articles, a classification of medicanes in three different categories is proposed.", "author" : [ { "dropping-particle" : "", "family" : "Miglietta", "given" : "Mario Marcello", "non-dropping-particle" : "", "parse-names" : false, "suffix" : "" }, { "dropping-particle" : "", "family" : "Rotunno", "given" : "Richard", "non-dropping-particle" : "", "parse-names" : false, "suffix" : "" } ], "container-title" : "Quarterly Journal of the Royal Meteorological Society", "id" : "ITEM-2", "issue" : "721", "issued" : { "date-parts" : [ [ "2019", "4", "1" ] ] }, "note" : "doi: 10.1002/qj.3503", "page" : "1444-1460", "publisher" : "John Wiley &amp; Sons, Ltd", "title" : "Development mechanisms for Mediterranean tropical-like cyclones (medicanes)", "translator" : [ { "dropping-particle" : "", "family" : "S2701", "given" : "", "non-dropping-particle" : "", "parse-names" : false, "suffix" : "" } ], "type" : "article-journal", "volume" : "145" }, "uris" : [ "http://www.mendeley.com/documents/?uuid=df0af70f-4ea4-404b-aeb7-d939e57f568c" ] } ], "mendeley" : { "formattedCitation" : "(Ragone et al., 2018; Miglietta and Rotunno, 2019)", "manualFormatting" : "(Ragone et al., 2018; Miglietta and Rotunno, 2019", "plainTextFormattedCitation" : "(Ragone et al., 2018; Miglietta and Rotunno, 2019)", "previouslyFormattedCitation" : "(Ragone et al., 2018; Miglietta and Rotunno, 2019)" }, "properties" : { "noteIndex" : 0 }, "schema" : "https://github.com/citation-style-language/schema/raw/master/csl-citation.json" }</w:delInstrText>
        </w:r>
        <w:r w:rsidRPr="00D424AA" w:rsidDel="00835732">
          <w:rPr>
            <w:rFonts w:cs="Times New Roman"/>
            <w:lang w:val="en-GB"/>
          </w:rPr>
          <w:fldChar w:fldCharType="separate"/>
        </w:r>
        <w:r w:rsidR="00A26296" w:rsidRPr="00835732" w:rsidDel="00835732">
          <w:rPr>
            <w:rFonts w:cs="Times New Roman"/>
            <w:noProof/>
            <w:lang w:val="en-GB"/>
          </w:rPr>
          <w:delText>(Ragone et al., 2018; Miglietta and Rotunno, 2019</w:delText>
        </w:r>
        <w:r w:rsidRPr="00D424AA" w:rsidDel="00835732">
          <w:rPr>
            <w:rFonts w:cs="Times New Roman"/>
            <w:lang w:val="en-GB"/>
          </w:rPr>
          <w:fldChar w:fldCharType="end"/>
        </w:r>
        <w:commentRangeStart w:id="2820"/>
        <w:commentRangeEnd w:id="2818"/>
        <w:r w:rsidR="00A26296" w:rsidDel="00835732">
          <w:rPr>
            <w:rStyle w:val="Marquedecommentaire"/>
          </w:rPr>
          <w:commentReference w:id="2818"/>
        </w:r>
        <w:r w:rsidRPr="00D424AA" w:rsidDel="00835732">
          <w:rPr>
            <w:rFonts w:cs="Times New Roman"/>
            <w:lang w:val="en-GB"/>
          </w:rPr>
          <w:fldChar w:fldCharType="begin" w:fldLock="1"/>
        </w:r>
        <w:r w:rsidR="00FF6231" w:rsidDel="00835732">
          <w:rPr>
            <w:rFonts w:cs="Times New Roman"/>
            <w:lang w:val="en-GB"/>
          </w:rPr>
          <w:delInstrText>ADDIN CSL_CITATION { "citationItems" : [ { "id" : "ITEM-1", "itemData" : { "DOI" : "10.3390/atmos9100397", "ISSN" : "2073-4433", "abstract" : "The semi-enclosed Mediterranean basin, surrounded by high mountains, is placed in a favorable location for cyclonic storms development. Most of these are extratropical cyclones of baroclinic and orographic origin, but occasionally, some low pressure systems may develop to assume features characteristic of tropical cyclones. Medicanes (MEDIterranean hurriCANES) are infrequent and small-sized tropical-like cyclones. They originate and develop over sea, and are associated with strong winds and heavy precipitations. Proper definitions and classifications for Medicanes are still partially lacking, and systematic climatic studies have appeared only in recent years. In this work, we provide climatologies of Medicanes in the Western Mediterranean basin based on multidecadal runs performed with the Weather Research and Forecasting regional model with different resolutions and setups. The detection of Medicanes is based on a cyclone tracking algorithm and on the methodology of Hart cyclone phase space diagrams. We compare the statistics of Medicanes in the historical period 1979\u20131998 between runs at a resolution of 11 km with different convective parameterizations and microphysics schemes and one run at a resolution of 4 km with explicitly resolved convection. We show how different convective parameterization schemes lead to different statistics of Medicanes, while the use of different microphysical schemes impacts the length of the cyclone trajectories.", "author" : [ { "dropping-particle" : "", "family" : "Ragone", "given" : "Francesco", "non-dropping-particle" : "", "parse-names" : false, "suffix" : "" }, { "dropping-particle" : "", "family" : "Mariotti", "given" : "Monica", "non-dropping-particle" : "", "parse-names" : false, "suffix" : "" }, { "dropping-particle" : "", "family" : "Parodi", "given" : "Antonio", "non-dropping-particle" : "", "parse-names" : false, "suffix" : "" }, { "dropping-particle" : "", "family" : "Hardenberg", "given" : "Jost", "non-dropping-particle" : "von", "parse-names" : false, "suffix" : "" }, { "dropping-particle" : "", "family" : "Pasquero", "given" : "Claudia", "non-dropping-particle" : "", "parse-names" : false, "suffix" : "" } ], "container-title" : "Atmosphere", "id" : "ITEM-1", "issue" : "10", "issued" : { "date-parts" : [ [ "2018", "10", "11" ] ] }, "page" : "397", "title" : "A Climatological Study of Western Mediterranean Medicanes in Numerical Simulations with Explicit and Parameterized Convection", "translator" : [ { "dropping-particle" : "", "family" : "S2669", "given" : "", "non-dropping-particle" : "", "parse-names" : false, "suffix" : "" } ], "type" : "article-journal", "volume" : "9" }, "uris" : [ "http://www.mendeley.com/documents/?uuid=5af92e6a-ed90-47f3-8191-c310de9ee1a0" ] }, { "id" : "ITEM-2", "itemData" : { "DOI" : "10.1002/qj.3503", "ISSN" : "0035-9009", "abstract" : "Midlatitude cyclones with characteristics similar to tropical cyclones (also known as Tropical-Like Cyclones, TLCs, or medicanes) are sometimes observed in the Mediterranean region. The Wind Induced Surface Heat Exchange (WISHE) mechanism has been considered responsible for their development, in analogy with tropical-cyclone theory. However, some recent papers have proposed a different explanation, suggesting that the deep warm core in the TLC is mainly an effect of the seclusion of warm air in the cyclone core. To investigate the latter hypothesis, two case-studies of Mediterranean TLCs are analysed here by means of high-resolution numerical experiments. The evolution of the near-surface equivalent potential temperature is followed along back-trajectories around the cyclone centre, showing for both cases a strong heating when the parcel moves from the outer part of the cyclone to its inner, warmer core. Sensitivity experiments clarify the mechanism of cyclone intensification and the way the warm-core structure is generated, showing that sea-surface fluxes and/or condensation latent heating are fundamental to explain the intensification of the cyclones. However, the importance of air?sea interaction processes is case dependent. For the first cyclone, the intense sea-surface fluxes, associated with tramontane and cierzo winds over the western Mediterranean Sea, transfer a large amount of energy from the ocean to the atmosphere in the area where the cyclone developed, so that the vortex is able to sustain itself in a barotropic environment and reach a tropical-like structure at a later stage in its lifetime. For the second cyclone, the cyclone never develops a fully tropical-like structure, evolving in the baroclinic environment associated with the potential vorticity streamer in which the cyclone formed. Based on the distinction emerging in this and other articles, a classification of medicanes in three different categories is proposed.", "author" : [ { "dropping-particle" : "", "family" : "Miglietta", "given" : "Mario Marcello", "non-dropping-particle" : "", "parse-names" : false, "suffix" : "" }, { "dropping-particle" : "", "family" : "Rotunno", "given" : "Richard", "non-dropping-particle" : "", "parse-names" : false, "suffix" : "" } ], "container-title" : "Quarterly Journal of the Royal Meteorological Society", "id" : "ITEM-2", "issue" : "721", "issued" : { "date-parts" : [ [ "2019", "4", "1" ] ] }, "note" : "doi: 10.1002/qj.3503", "page" : "1444-1460", "publisher" : "John Wiley &amp; Sons, Ltd", "title" : "Development mechanisms for Mediterranean tropical-like cyclones (medicanes)", "translator" : [ { "dropping-particle" : "", "family" : "S2701", "given" : "", "non-dropping-particle" : "", "parse-names" : false, "suffix" : "" } ], "type" : "article-journal", "volume" : "145" }, "uris" : [ "http://www.mendeley.com/documents/?uuid=df0af70f-4ea4-404b-aeb7-d939e57f568c" ] }, { "id" : "ITEM-3", "itemData" : { "DOI" : "10.1002/joc.6669", "ISSN" : "0899-8418", "abstract" : "Abstract Medicanes, hurricane-like cyclonic systems in the Mediterranean Sea, are becoming an increasingly severe problem for many Mediterranean countries because climate projections suggest a higher risk under anthropogenic forcing even under an intermediate scenario. Due to the small size of these weather systems, high-resolution data are required to better resolve their structure and evolution. Here we investigate medicanes from the perspective of precipitation using the high-resolution (0.25\u00b0) ERA-5 reanalysis data released by European Centre for Medium-Range Weather Forecasts. Overall, we identify a total of 59 medicanes from ERA-5 data during 1979?2017, with marked year-to-year variability. These storms tend to occur mostly between September and March. Overall, the intensity of medicanes (i.e., maximum wind) is lower than that of tropical cyclones, and this is also true for precipitation. The composite precipitation of medicanes increases from the centre to ~0.8\u00b0 and then decreases. During 1979?2017, many regions along the Mediterranean Sea experienced over 20 extreme precipitation events (i.e., days) which were caused by medicanes, accounting for 2?5% of all the extreme precipitation events.", "author" : [ { "dropping-particle" : "", "family" : "Zhang", "given" : "Wei", "non-dropping-particle" : "", "parse-names" : false, "suffix" : "" }, { "dropping-particle" : "", "family" : "Villarini", "given" : "Gabriele", "non-dropping-particle" : "", "parse-names" : fal</w:delInstrText>
        </w:r>
        <w:r w:rsidR="00FF6231" w:rsidRPr="006A2665" w:rsidDel="00835732">
          <w:rPr>
            <w:rFonts w:cs="Times New Roman"/>
          </w:rPr>
          <w:delInstrText>se, "suffix" : "" }, { "dropping-particle" : "", "family" : "Scoccimarro", "given" : "Enrico", "non-dropping-particle" : "", "parse-names" : false, "suffix" : "" }, { "dropping-particle" : "", "family" : "Napolitano", "given" : "Francesco", "non-dropping-particle" : "", "parse-names" : false, "suffix" : "" } ], "container-title" : "International Journal of Climatology", "id" : "ITEM-3", "issue" : "n/a", "issued" : { "date-parts" : [ [ "2020", "5", "18" ] ] }, "note" : "doi: 10.1002/joc.6669", "publisher" : "John Wiley &amp; Sons, Ltd", "title" : "Examining the precipitation associated with medicanes in the high-resolution ERA-5 reanalysis data", "translator" : [ { "dropping-particle" : "", "family" : "S2698", "given" : "", "non-dropping-particle" : "", "parse-names" : false, "suffix" : "" } ], "type" : "article-journal", "volume" : "n/a" }, "uris" : [ "http://www.mendeley.com/documents/?uuid=9c6525e4-dcc2-496f-a4ae-01afb3fdc312" ] } ], "mendeley" : { "formattedCitation" : "(Ragone et al., 2018; Miglietta and Rotunno, 2019; Zhang et al., 2020e)", "manualFormatting" : "; Ragone et al., 2018; Miglietta and Rotunno, 2019; Zhang et al., 2020e)", "plainTextFormattedCitation" : "(Ragone et al., 2018; Miglietta and Rotunno, 2019; Zhang et al., 2020e)", "previouslyFormattedCitation" : "(Ragone et al., 2018; Miglietta and Rotunno, 2019; Zhang et al., 2020e)" }, "properties" : { "noteIndex" : 0 }, "schema" : "https://github.com/citation-style-language/schema/raw/master/csl-citation.json" }</w:delInstrText>
        </w:r>
        <w:r w:rsidRPr="00D424AA" w:rsidDel="00835732">
          <w:rPr>
            <w:rFonts w:cs="Times New Roman"/>
            <w:lang w:val="en-GB"/>
          </w:rPr>
          <w:fldChar w:fldCharType="separate"/>
        </w:r>
        <w:r w:rsidR="00A26296" w:rsidDel="00835732">
          <w:rPr>
            <w:rFonts w:cs="Times New Roman"/>
            <w:noProof/>
          </w:rPr>
          <w:delText>; Ragone et al., 2018; Miglietta and Rotunno, 2019; Zhang et al., 2020e)</w:delText>
        </w:r>
        <w:r w:rsidRPr="00D424AA" w:rsidDel="00835732">
          <w:rPr>
            <w:rFonts w:cs="Times New Roman"/>
            <w:lang w:val="en-GB"/>
          </w:rPr>
          <w:fldChar w:fldCharType="end"/>
        </w:r>
      </w:del>
      <w:commentRangeEnd w:id="2820"/>
      <w:r w:rsidR="00A26296">
        <w:rPr>
          <w:rStyle w:val="Marquedecommentaire"/>
        </w:rPr>
        <w:commentReference w:id="2820"/>
      </w:r>
      <w:bookmarkEnd w:id="2815"/>
      <w:r w:rsidRPr="001C2BC4" w:rsidDel="00A0702D">
        <w:rPr>
          <w:rFonts w:cs="Times New Roman"/>
        </w:rPr>
        <w:t xml:space="preserve">. </w:t>
      </w:r>
      <w:r w:rsidRPr="00841A35" w:rsidDel="00A0702D">
        <w:rPr>
          <w:rFonts w:cs="Times New Roman"/>
          <w:lang w:val="en-GB"/>
        </w:rPr>
        <w:t>Medicanes pose substantial threats to regional islands and coastal zones. A growing body of literature consistently f</w:t>
      </w:r>
      <w:r w:rsidRPr="00D424AA">
        <w:rPr>
          <w:rFonts w:cs="Times New Roman"/>
          <w:lang w:val="en-GB"/>
        </w:rPr>
        <w:t>ou</w:t>
      </w:r>
      <w:r w:rsidRPr="00D424AA" w:rsidDel="00A0702D">
        <w:rPr>
          <w:rFonts w:cs="Times New Roman"/>
          <w:lang w:val="en-GB"/>
        </w:rPr>
        <w:t>nd that the frequency of medicanes decreases under warming</w:t>
      </w:r>
      <w:r w:rsidRPr="00D424AA">
        <w:rPr>
          <w:rFonts w:cs="Times New Roman"/>
          <w:lang w:val="en-GB"/>
        </w:rPr>
        <w:t>,</w:t>
      </w:r>
      <w:r w:rsidRPr="00D424AA" w:rsidDel="00A0702D">
        <w:rPr>
          <w:rFonts w:cs="Times New Roman"/>
          <w:lang w:val="en-GB"/>
        </w:rPr>
        <w:t xml:space="preserve"> while the strongest medicanes become stronger </w:t>
      </w:r>
      <w:bookmarkStart w:id="2821" w:name="_Hlk77150840"/>
      <w:ins w:id="2822" w:author="Robin Matthews" w:date="2021-07-14T10:27:00Z">
        <w:r w:rsidR="00835732">
          <w:rPr>
            <w:rFonts w:cs="Times New Roman"/>
            <w:lang w:val="en-GB"/>
          </w:rPr>
          <w:fldChar w:fldCharType="begin" w:fldLock="1"/>
        </w:r>
        <w:r w:rsidR="00835732">
          <w:rPr>
            <w:rFonts w:cs="Times New Roman"/>
            <w:lang w:val="en-GB"/>
          </w:rPr>
          <w:instrText>ADDIN CSL_CITATION { "citationItems" : [ { "id" : "ITEM-1", "itemData" : { "DOI" : "10.1029/2018GL081253", "ISSN" : "0094-8276", "abstract" : "Abstract Mediterranean hurricanes (Medicanes) are intense cyclones that acquire tropical characteristics, associated with extreme winds and rainfall, thus posing a serious natural hazard to populated areas along Mediterranean coasts. Understanding how Medicanes will change with global warming remains, however, a challenge, because coarse resolution and/or the lack of atmosphere-ocean coupling limit the reliability of numerical simulations. Here we investigate the Medicanes' response to global warming using a recently developed 25-km global coupled climate model, which features a realistic representation of Medicanes in present climate conditions. It is found that despite a decrease in frequency, Medicanes potentially become more hazardous in the late century, lasting longer and producing stronger winds and rainfall. These changes are associated with a more robust hurricane-like structure and are mainly confined to autumn. Thus, continued anthropogenic warming will increase the risks associated with Medicanes even in an intermediate scenario (Representative Concentration Pathway, RCP4.5), with potential natural and socioeconomic consequences.", "author" : [ { "dropping-particle" : "", "family" : "Gonz\u00e1lez-Alem\u00e1n", "given" : "Juan J", "non-dropping-particle" : "", "parse-names" : false, "suffix" : "" }, { "dropping-particle" : "", "family" : "Pascale", "given" : "Salvatore", "non-dropping-particle" : "", "parse-names" : false, "suffix" : "" }, { "dropping-particle" : "", "family" : "Gutierrez-Fernandez", "given" : "Jes\u00fas", "non-dropping-particle" : "", "parse-names" : false, "suffix" : "" }, { "dropping-particle" : "", "family" : "Murakami", "given" : "Hiroyuki", "non-dropping-particle" : "", "parse-names" : false, "suffix" : "" }, { "dropping-particle" : "", "family" : "Gaertner", "given" : "Miguel A", "non-dropping-particle" : "", "parse-names" : false, "suffix" : "" }, { "dropping-particle" : "", "family" : "Vecchi", "given" : "Gabriel A", "non-dropping-particle" : "", "parse-names" : false, "suffix" : "" } ], "container-title" : "Geophysical Research Letters", "id" : "ITEM-1", "issue" : "3", "issued" : { "date-parts" : [ [ "2019", "2", "16" ] ] }, "note" : "doi: 10.1029/2018GL081253", "page" : "1754-1764", "publisher" : "John Wiley &amp; Sons, Ltd", "title" : "Potential Increase in Hazard From Mediterranean Hurricane Activity With Global Warming", "translator" : [ { "dropping-particle" : "", "family" : "S1864", "given" : "", "non-dropping-particle" : "", "parse-names" : false, "suffix" : "" } ], "type" : "article-journal", "volume" : "46" }, "uris" : [ "http://www.mendeley.com/documents/?uuid=26201ca2-980c-4208-a0a0-db72ca746be2" ] }, { "id" : "ITEM-2", "itemData" : { "DOI" : "10.1007/s00382-015-2941-2", "ISSN" : "0930-7575", "author" : [ { "dropping-particle" : "", "family" : "Tous", "given" : "M.", "non-dropping-particle" : "", "parse-names" : false, "suffix" : "" }, { "dropping-particle" : "", "family" : "Zappa", "given" : "G.", "non-dropping-particle" : "", "parse-names" : false, "suffix" : "" }, { "dropping-particle" : "", "family" : "Romero", "given" : "R.", "non-dropping-particle" : "", "parse-names" : false, "suffix" : "" }, { "dropping-particle" : "", "family" : "Shaffrey", "given" : "L.", "non-dropping-particle" : "", "parse-names" : false, "suffix" : "" }, { "dropping-particle" : "", "family" : "Vidale", "given" : "P. L.", "non-dropping-particle" : "", "parse-names" : false, "suffix" : "" } ], "container-title" : "Climate Dynamics", "id" : "ITEM-2", "issue" : "5-6", "issued" : { "date-parts" : [ [ "2016", "9", "23" ] ] }, "page" : "1913-1924", "title" : "Projected changes in medicanes in the HadGEM3 N512 high-resolution global climate model", "translator" : [ { "dropping-particle" : "", "family" : "S2668", "given" : "", "non-dropping-particle" : "", "parse-names" : false, "suffix" : "" } ], "type" : "article-journal", "volume" : "47" }, "uris" : [ "http://www.mendeley.com/documents/?uuid=0051f288-77a7-4e67-8be5-ebe6543ccc3c" ] }, { "id" : "ITEM-3", "itemData" : { "DOI" : "10.1175/JCLI-D-16-0255.1", "ISSN" : "08948755", "abstract" : "AbstractA novel statistical-deterministic method is applied to generate thousands of synthetic tracks of North-Atlantic (NA) polar lows and medicanes (\u201cMediterranean hurricanes\u201d); these synthetic storms are compatible with the climates simulated by 30 CMIP5 models in both historical and RCP85 simulations for a recent (1986-2005) and a future (2081-2100) period, respectively. Present-to-future multimodel mean changes in storm risk are analysed, with special attention to robust patterns (in terms of consensus among individual models) and privileging in each case the subset of models exhibiting the highest agreement with the results yielded by two reanalyses. A reduction of about 10-15% in the overall frequency of NA polar lows that would uniformly affect the full spectrum of storm intensities is expected. In addition, a very robust regional redistribution of cases is obtained, namely a tendency to shift part of the polar low activity from the south Greenland-Icelandic sector towards the Nordic Seas closer t...", "author" : [ { "dropping-particle" : "", "family" : "Romero", "given" : "R.", "non-dropping-particle" : "", "parse-names" : false, "suffix" : "" }, { "dropping-particle" : "", "family" : "Emanuel", "given" : "K.", "non-dropping-particle" : "", "parse-names" : false, "suffix" : "" } ], "container-title" : "Journal of Climate", "id" : "ITEM-3", "issue" : "1", "issued" : { "date-parts" : [ [ "2017" ] ] }, "page" : "279-299", "title" : "Climate change and hurricane-like extratropical cyclones: Projections for North Atlantic polar lows and medicanes based on CMIP5 models", "translator" : [ { "dropping-particle" : "", "family" : "S28", "given" : "", "non-dropping-particle" : "", "parse-names" : false, "suffix" : "" } ], "type" : "article-journal", "volume" : "30" }, "uris" : [ "http://www.mendeley.com/documents/?uuid=e9a28395-c934-4ada-9ee6-6394bee2e3da" ] }, { "id" : "ITEM-4", "itemData" : { "DOI" : "10.1016/j.gloplacha.2016.10.008", "ISSN" : "09218181", "author" : [ { "dropping-particle" : "", "family" : "Romera", "given" : "Raquel", "non-dropping-particle" : "", "parse-names" : false, "suffix" : "" }, { "dropping-particle" : "", "family" : "Gaertner", "given" : "Miguel \u00c1ngel", "non-dropping-particle" : "", "parse-names" : false, "suffix" : "" }, { "dropping-particle" : "", "family" : "S\u00e1nchez", "given" : "Enrique", "non-dropping-particle" : "", "parse-names" : false, "suffix" : "" }, { "dropping-particle" : "", "family" : "Dom\u00ednguez", "given" : "Marta", "non-dropping-particle" : "", "parse-names" : false, "suffix" : "" }, { "dropping-particle" : "", "family" : "Gonz\u00e1lez-Alem\u00e1n", "given" : "Juan Jes\u00fas", "non-dropping-particle" : "", "parse-names" : false, "suffix" : "" }, { "dropping-particle" : "", "family" : "Miglietta", "given" : "Mario Marcello", "non-dropping-particle" : "", "parse-names" : false, "suffix" : "" } ], "container-title" : "Global and Planetary Change", "id" : "ITEM-4", "issued" : { "date-parts" : [ [ "2017", "4" ] ] }, "page" : "134-143", "title" : "Climate change projections of medicanes with a large multi-model ensemble of regional climate models", "translator" : [ { "dropping-particle" : "", "family" : "S2666", "given" : "", "non-dropping-particle" : "", "parse-names" : false, "suffix" : "" } ], "type" : "article-journal", "volume" : "151" }, "uris" : [ "http://www.mendeley.com/documents/?uuid=54a785bf-33b5-4d08-8b6f-95a2e9b2dbc2" ] }, { "id" : "ITEM-5", "itemData" : { "DOI" : "10.1175/JCLI-D-14-00339.1", "ISSN" : "0894-8755", "abstract" : "The Mediterranean has been identified as one of the most responsive regions to climate change. It has been conjectured that one of the effects of a warmer climate could be to make the Mediterranean Sea prone to the formation of hurricanes. Already in the present climate regime, however, a few of the numerous low pressure systems that form in the area develop a dynamical evolution similar to the one of tropical cyclones. Even if their spatial extent is generally smaller and the life cycle shorter compared to tropical cyclones, such storms produce severe damage on the highly populated coastal areas surrounding the Mediterranean Sea. This study, based on the analysis of individual realistically simulated storms in homogeneous long-term and high-resolution data from multiple climate change scenarios, shows that the projected effect of climate change on Mediterranean tropical-like cyclones is decreased frequency and a tendency toward a moderate increase of intensity.", "author" : [ { "dropping-particle" : "", "family" : "Cavicchia", "given" : "Leone", "non-dropping-particle" : "", "parse-names" : false, "suffix" : "" }, { "dropping-particle" : "", "family" : "Storch", "given" : "Hans", "non-dropping-particle" : "von", "parse-names" : false, "suffix" : "" }, { "dropping-particle" : "", "family" : "Gualdi", "given" : "Silvio", "non-dropping-particle" : "", "parse-names" : false, "suffix" : "" } ], "container-title" : "Journal of Climate", "id" : "ITEM-5", "issue" : "19", "issued" : { "date-parts" : [ [ "2014", "10" ] ] }, "page" : "7493-7501", "title" : "Mediterranean Tropical-Like Cyclones in Present and Future Climate", "translator" : [ { "dropping-particle" : "", "family" : "S2667", "given" : "", "non-dropping-particle" : "", "parse-names" : false, "suffix" : "" } ], "type" : "article-journal", "volume" : "27" }, "uris" : [ "http://www.mendeley.com/documents/?uuid=2a4fb61d-5d77-423e-8393-629dc6715255" ] }, { "id" : "ITEM-6", "itemData" : { "DOI" : "10.1002/jgrd.50475", "ISSN" : "2169897X", "author" : [ { "dropping-particle" : "", "family" : "Romero", "given" : "R.", "non-dropping-particle" : "", "parse-names" : false, "suffix" : "" }, { "dropping-particle" : "", "family" : "Emanuel", "given" : "K.", "non-dropping-particle" : "", "parse-names" : false, "suffix" : "" } ], "container-title" : "Journal of Geophysical Research: Atmospheres", "id" : "ITEM-6", "issue" : "12", "issued" : { "date-parts" : [ [ "2013", "6", "27" ] ] }, "page" : "5992-6001", "title" : "Medicane risk in a changing climate", "translator" : [ { "dropping-particle" : "", "family" : "S2676", "given" : "", "non-dropping-particle" : "", "parse-names" : false, "suffix" : "" } ], "type" : "article-journal", "volume" : "118" }, "uris" : [ "http://www.mendeley.com/documents/?uuid=a8b69576-3ee4-462f-845b-18c3e480ab50" ] }, { "id" : "ITEM-7", "itemData" : { "DOI" : "10.1029/2007GL029977", "ISSN" : "0094-8276", "author" : [ { "dropping-particle" : "", "family" : "Gaertner", "given" : "M. A.", "non-dropping-particle" : "", "parse-names" : false, "suffix" : "" }, { "dropping-particle" : "", "family" : "Jacob", "given" : "D.", "non-dropping-particle" : "", "parse-names" : false, "suffix" : "" }, { "dropping-particle" : "", "family" : "Gil", "given" : "V.", "non-dropping-particle" : "", "parse-names" : false, "suffix" : "" }, { "dropping-particle" : "", "family" : "Dom\u00ednguez", "given" : "M.", "non-dropping-particle" : "", "parse-names" : false, "suffix" : "" }, { "dropping-particle" : "", "family" : "Padorno", "given" : "E.", "non-dropping-particle" : "", "parse-names" : false, "suffix" : "" }, { "dropping-particle" : "", "family" : "S\u00e1nchez", "given" : "E.", "non-dropping-particle" : "", "parse-names" : false, "suffix" : "" }, { "dropping-particle" : "", "family" : "Castro", "given" : "M.", "non-dropping-particle" : "", "parse-names" : false, "suffix" : "" } ], "container-title" : "Geophysical Research Letters", "id" : "ITEM-7", "issue" : "14", "issued" : { "date-parts" : [ [ "2007", "7", "28" ] ] }, "page" : "L14711", "title" : "Tropical cyclones over the Mediterranean Sea in climate change simulations", "translator" : [ { "dropping-particle" : "", "family" : "S2675", "given" : "", "non-dropping-particle" : "", "parse-names" : false, "suffix" : "" } ], "type" : "article-journal", "volume" : "34" }, "uris" : [ "http://www.mendeley.com/documents/?uuid=90e5f6d8-d2c1-4202-a5d6-e140553defb0" ] } ], "mendeley" : { "formattedCitation" : "(Gaertner et al., 2007; Romero and Emanuel, 2013, 2017; Cavicchia et al., 2014; Tous et al., 2016; Romera et al., 2017; Gonz\u00e1lez-Alem\u00e1n et al., 2019)", "plainTextFormattedCitation" : "(Gaertner et al., 2007; Romero and Emanuel, 2013, 2017; Cavicchia et al., 2014; Tous et al., 2016; Romera et al., 2017; Gonz\u00e1lez-Alem\u00e1n et al., 2019)", "previouslyFormattedCitation" : "(Gaertner et al., 2007; Romero and Emanuel, 2013, 2017; Cavicchia et al., 2014; Tous et al., 2016; Romera et al., 2017; Gonz\u00e1lez-Alem\u00e1n et al., 2019)" }, "properties" : { "noteIndex" : 0 }, "schema" : "https://github.com/citation-style-language/schema/raw/master/csl-citation.json" }</w:instrText>
        </w:r>
        <w:r w:rsidR="00835732">
          <w:rPr>
            <w:rFonts w:cs="Times New Roman"/>
            <w:lang w:val="en-GB"/>
          </w:rPr>
          <w:fldChar w:fldCharType="separate"/>
        </w:r>
        <w:r w:rsidR="00835732" w:rsidRPr="00146803">
          <w:rPr>
            <w:rFonts w:cs="Times New Roman"/>
            <w:noProof/>
            <w:lang w:val="en-GB"/>
          </w:rPr>
          <w:t xml:space="preserve">(Gaertner et al., 2007; Romero and Emanuel, </w:t>
        </w:r>
        <w:r w:rsidR="00835732" w:rsidRPr="00146803">
          <w:rPr>
            <w:rFonts w:cs="Times New Roman"/>
            <w:noProof/>
            <w:lang w:val="en-GB"/>
          </w:rPr>
          <w:lastRenderedPageBreak/>
          <w:t>2013, 2017; Cavicchia et al., 2014; Tous et al., 2016; Romera et al., 2017; González-Alemán et al., 2019)</w:t>
        </w:r>
        <w:r w:rsidR="00835732">
          <w:rPr>
            <w:rFonts w:cs="Times New Roman"/>
            <w:lang w:val="en-GB"/>
          </w:rPr>
          <w:fldChar w:fldCharType="end"/>
        </w:r>
        <w:r w:rsidR="00835732">
          <w:rPr>
            <w:rFonts w:cs="Times New Roman"/>
            <w:lang w:val="en-GB"/>
          </w:rPr>
          <w:t>.</w:t>
        </w:r>
      </w:ins>
      <w:commentRangeStart w:id="2823"/>
      <w:del w:id="2824" w:author="Robin Matthews" w:date="2021-07-14T10:27:00Z">
        <w:r w:rsidRPr="00D424AA" w:rsidDel="00835732">
          <w:rPr>
            <w:rFonts w:cs="Times New Roman"/>
            <w:lang w:val="en-GB"/>
          </w:rPr>
          <w:fldChar w:fldCharType="begin" w:fldLock="1"/>
        </w:r>
        <w:r w:rsidR="00FF6231" w:rsidDel="00835732">
          <w:rPr>
            <w:rFonts w:cs="Times New Roman"/>
            <w:lang w:val="en-GB"/>
          </w:rPr>
          <w:delInstrText xml:space="preserve">ADDIN CSL_CITATION { "citationItems" : [ { "id" : "ITEM-1", "itemData" : { "DOI" : "10.1029/2018GL081253", "ISSN" : "0094-8276", "abstract" : "Abstract Mediterranean hurricanes (Medicanes) are intense cyclones that acquire tropical characteristics, associated with extreme winds and rainfall, thus posing a serious natural hazard to populated areas along Mediterranean coasts. Understanding how Medicanes will change with global warming remains, however, a challenge, because coarse resolution and/or the lack of atmosphere-ocean coupling limit the reliability of numerical simulations. Here we investigate the Medicanes' response to global warming using a recently developed 25-km global coupled climate model, which features a realistic representation of Medicanes in present climate conditions. It is found that despite a decrease in frequency, Medicanes potentially become more hazardous in the late century, lasting longer and producing stronger winds and rainfall. These changes are associated with a more robust hurricane-like structure and are mainly confined to autumn. Thus, continued anthropogenic warming will increase the risks associated with Medicanes even in an intermediate scenario (Representative Concentration Pathway, RCP4.5), with potential natural and socioeconomic consequences.", "author" : [ { "dropping-particle" : "", "family" : "Gonz\u00e1lez-Alem\u00e1n", "given" : "Juan J", "non-dropping-particle" : "", "parse-names" : false, "suffix" : "" }, { "dropping-particle" : "", "family" : "Pascale", "given" : "Salvatore", "non-dropping-particle" : "", "parse-names" : false, "suffix" : "" }, { "dropping-particle" : "", "family" : "Gutierrez-Fernandez", "given" : "Jes\u00fas", "non-dropping-particle" : "", "parse-names" : false, "suffix" : </w:delInstrText>
        </w:r>
        <w:r w:rsidR="00FF6231" w:rsidRPr="006A2665" w:rsidDel="00835732">
          <w:rPr>
            <w:rFonts w:cs="Times New Roman"/>
          </w:rPr>
          <w:delInstrText>"" }, { "dropping-particle" : "", "family" : "Murakami", "given" : "Hiroyuki", "non-dropping-particle" : "", "parse-names" : false, "suffix" : "" }, { "dropping-particle" : "", "family" : "Gaertner", "given" : "Miguel A", "non-dropping-particle" : "", "parse-names" : false, "suffix" : "" }, { "dropping-particle" : "", "family" : "Vecchi", "given" : "Gabriel A", "non-dropping-particle" : "", "parse-names" : false, "suffix" : "" } ], "container-title" : "Geophysical Research Letters", "id" : "ITEM-1", "issue" : "3", "issued" : { "date-parts" : [ [ "2019", "2", "16" ] ] }, "note" : "doi: 10.1029/2018GL081253", "page" : "1754-1764", "publisher" : "John Wiley &amp; Sons, Ltd", "title" : "Potential Increase in Hazard From Mediterranean Hurricane Activity With Global Warming", "translator" : [ { "dropping-particle" : "", "family" : "S1864", "given" : "", "non-dropping-particle" : "", "parse-names" : false, "suffix" : "" } ], "type" : "article-journal", "volume" : "46" }, "uris" : [ "http://www.mendeley.com/documents/?uuid=26201ca2-980c-4208-a0a0-db72ca746be2" ] } ], "mendeley" : { "formattedCitation" : "(Gonz\u00e1lez-Alem\u00e1n et al., 2019)", "manualFormatting" : "(Gonz\u00e1lez-Alem\u00e1n et al., 2019", "plainTextFormattedCitation" : "(Gonz\u00e1lez-Alem\u00e1n et al., 2019)", "previouslyFormattedCitation" : "(Gonz\u00e1lez-Alem\u00e1n et al., 2019)" }, "properties" : { "noteIndex" : 0 }, "schema" : "https://github.com/citation-style-language/schema/raw/master/csl-citation.json" }</w:delInstrText>
        </w:r>
        <w:r w:rsidRPr="00D424AA" w:rsidDel="00835732">
          <w:rPr>
            <w:rFonts w:cs="Times New Roman"/>
            <w:lang w:val="en-GB"/>
          </w:rPr>
          <w:fldChar w:fldCharType="separate"/>
        </w:r>
        <w:r w:rsidR="00A26296" w:rsidDel="00835732">
          <w:rPr>
            <w:rFonts w:cs="Times New Roman"/>
            <w:noProof/>
          </w:rPr>
          <w:delText>(González-Alemán et al., 2019</w:delText>
        </w:r>
        <w:r w:rsidRPr="00D424AA" w:rsidDel="00835732">
          <w:rPr>
            <w:rFonts w:cs="Times New Roman"/>
            <w:lang w:val="en-GB"/>
          </w:rPr>
          <w:fldChar w:fldCharType="end"/>
        </w:r>
        <w:commentRangeEnd w:id="2823"/>
        <w:r w:rsidR="00A26296" w:rsidDel="00835732">
          <w:rPr>
            <w:rStyle w:val="Marquedecommentaire"/>
          </w:rPr>
          <w:commentReference w:id="2823"/>
        </w:r>
        <w:r w:rsidRPr="006A2665" w:rsidDel="00835732">
          <w:rPr>
            <w:rFonts w:cs="Times New Roman"/>
          </w:rPr>
          <w:delText xml:space="preserve">; </w:delText>
        </w:r>
        <w:commentRangeStart w:id="2825"/>
        <w:r w:rsidRPr="00D424AA" w:rsidDel="00835732">
          <w:rPr>
            <w:rFonts w:cs="Times New Roman"/>
            <w:lang w:val="en-GB"/>
          </w:rPr>
          <w:fldChar w:fldCharType="begin" w:fldLock="1"/>
        </w:r>
        <w:r w:rsidR="00FF6231" w:rsidRPr="006A2665" w:rsidDel="00835732">
          <w:rPr>
            <w:rFonts w:cs="Times New Roman"/>
          </w:rPr>
          <w:delInstrText>ADDIN CSL_CITATION { "citationItems" : [ { "id" : "ITEM-1", "itemData" : { "DOI" : "10.1007/s00382-015-2941-2", "ISSN" : "0930-7575", "author" : [ { "dropping-particle" : "", "family" : "Tous", "given" : "M.", "non-dropping-particle" : "", "parse-names" : false, "suffix" : "" }, { "dropping-particle" : "", "family" : "Zappa", "given" : "G.", "non-dropping-particle" : "", "parse-names" : false, "suffix" : "" }, { "dropping-particle" : "", "family" : "Romero", "given" : "R.", "non-dropping-particle" : "", "parse-names" : false, "suffix" : "" }, { "dropping-particle" : "", "family" : "Shaffrey", "given" : "L.", "non-dropping-particle" : "", "parse-names" : false, "suffix" : "" }, { "dropping-particle" : "", "family" : "Vidale", "given" : "P. L.", "non-dropping-particle" : "", "parse-names" : false, "suffix" : "" } ], "container-title" : "Climate Dynamics", "id" : "ITEM-1", "issue" : "5-6", "issued" : { "date-parts" : [ [ "2016", "9", "23" ] ] }, "page" : "1913-1924", "title" : "Projected changes in medicanes in the HadGEM3 N512 high-resolution global climate model", "translator" : [ { "dropping-particle" : "", "family" : "S2668", "given" : "", "non-dropping-particle" : "", "parse-names" : false, "suffix" : "" } ], "type" : "article-journal", "volume" : "47" }, "uris" : [ "http://www.mendeley.com/documents/?uuid=0051f288-77a7-4e67-8be5-ebe6543ccc3c" ] } ], "mendeley" : { "formattedCitation" : "(Tous et al., 2016)", "manualFormatting" : "Tous et al., 2016", "plainTextFormattedCitation" : "(Tous et al., 2016)", "previouslyFormattedCitation" : "(Tous et al., 2016)" }, "properties" : { "noteIndex" : 0 }, "schema" : "https://github.com/citation-style-language/schema/raw/master/csl-citation.json" }</w:delInstrText>
        </w:r>
        <w:r w:rsidRPr="00D424AA" w:rsidDel="00835732">
          <w:rPr>
            <w:rFonts w:cs="Times New Roman"/>
            <w:lang w:val="en-GB"/>
          </w:rPr>
          <w:fldChar w:fldCharType="separate"/>
        </w:r>
        <w:r w:rsidR="00A26296" w:rsidDel="00835732">
          <w:rPr>
            <w:rFonts w:cs="Times New Roman"/>
            <w:noProof/>
          </w:rPr>
          <w:delText>Tous et al., 2016</w:delText>
        </w:r>
        <w:r w:rsidRPr="00D424AA" w:rsidDel="00835732">
          <w:rPr>
            <w:rFonts w:cs="Times New Roman"/>
            <w:lang w:val="en-GB"/>
          </w:rPr>
          <w:fldChar w:fldCharType="end"/>
        </w:r>
        <w:commentRangeEnd w:id="2825"/>
        <w:r w:rsidR="00A26296" w:rsidDel="00835732">
          <w:rPr>
            <w:rStyle w:val="Marquedecommentaire"/>
          </w:rPr>
          <w:commentReference w:id="2825"/>
        </w:r>
        <w:r w:rsidRPr="006A2665" w:rsidDel="00835732">
          <w:rPr>
            <w:rFonts w:cs="Times New Roman"/>
          </w:rPr>
          <w:delText xml:space="preserve">; </w:delText>
        </w:r>
        <w:commentRangeStart w:id="2826"/>
        <w:r w:rsidRPr="00D424AA" w:rsidDel="00835732">
          <w:rPr>
            <w:rFonts w:cs="Times New Roman"/>
            <w:lang w:val="en-GB"/>
          </w:rPr>
          <w:fldChar w:fldCharType="begin" w:fldLock="1"/>
        </w:r>
        <w:r w:rsidR="00FF6231" w:rsidRPr="006A2665" w:rsidDel="00835732">
          <w:rPr>
            <w:rFonts w:cs="Times New Roman"/>
          </w:rPr>
          <w:delInstrText>ADDIN CSL_CITATION { "citationItems" : [ { "id" : "ITEM-1", "itemData" : { "DOI" : "10.1175/JCLI-D-16-0255.1", "ISSN" : "08948755", "abstract" : "AbstractA novel statistical-deterministic method is applied to generate thousands of synthetic tracks of North-Atlantic (NA) polar lows and medicanes (\u201cMediterranean hurricanes\u201d); these synthetic storms are compatible with the climates simulated by 30 CMIP5 models in both historical and RCP85 simulations for a recent (1986-2005) and a future (2081-2100) period, respectively. Present-to-future multimodel mean changes in storm risk are analysed, with special attention to robust patterns (in terms of consensus among individual models) and privileging in each case the subset of models exhibiting the highest agreement with the results yielded by two reanalyses. A reduction of about 10-15% in the overall frequency of NA polar lows that would uniformly affect the full spectrum of storm intensities is expected. In addition, a very robust regional redistribution of cases is obtained, namely a tendency to shift part of the polar low activity from the south Greenland-Icelandic sector towards the Nordic Seas closer t...", "author" : [ { "dropping-particle" : "", "family" : "Romero", "given" : "R.", "non-dropping-particle" : "", "parse-names" : false, "suffix" : "" }, { "dropping-particle" : "", "family" : "Emanuel", "given" : "K.", "non-dropping-particle" : "", "parse-names" : false, "suffix" : "" } ], "container-title" : "Journal of Climate", "id" : "ITEM-1", "issue" : "1", "issued" : { "date-parts" : [ [ "2017" ] ] }, "page" : "279-299", "title" : "Climate change and hurricane-like extratropical cyclones: Projections for North Atlantic polar lows and medicanes based on CMIP5 models", "translator" : [ { "dropping-particle" : "", "family" : "S28", "given" : "", "non-dropping-particle" : "", "parse-names" : false, "suffix" : "" } ], "type" : "article-journal", "volume" : "30" }, "uris" : [ "http://www.mendeley.com/documents/?uuid=e9a28395-c934-4ada-9ee6-6394bee2e3da" ] } ], "mendeley" : { "formattedCitation" : "(Romero and Emanuel, 2017)", "manualFormatting" : "Romero and Emanuel, 2017", "plainTextFormattedCitation" : "(Romero and Emanuel, 2017)", "previouslyFormattedCitation" : "(Romero and Emanuel, 2017)" }, "properties" : { "noteIndex" : 0 }, "schema" : "https://github.com/citation-style-language/schema/raw/master/csl-citation.json" }</w:delInstrText>
        </w:r>
        <w:r w:rsidRPr="00D424AA" w:rsidDel="00835732">
          <w:rPr>
            <w:rFonts w:cs="Times New Roman"/>
            <w:lang w:val="en-GB"/>
          </w:rPr>
          <w:fldChar w:fldCharType="separate"/>
        </w:r>
        <w:r w:rsidR="00A26296" w:rsidDel="00835732">
          <w:rPr>
            <w:rFonts w:cs="Times New Roman"/>
            <w:noProof/>
            <w:lang w:val="pt-BR"/>
          </w:rPr>
          <w:delText>Romero and Emanuel, 2017</w:delText>
        </w:r>
        <w:r w:rsidRPr="00D424AA" w:rsidDel="00835732">
          <w:rPr>
            <w:rFonts w:cs="Times New Roman"/>
            <w:lang w:val="en-GB"/>
          </w:rPr>
          <w:fldChar w:fldCharType="end"/>
        </w:r>
        <w:commentRangeEnd w:id="2826"/>
        <w:r w:rsidR="00A26296" w:rsidDel="00835732">
          <w:rPr>
            <w:rStyle w:val="Marquedecommentaire"/>
          </w:rPr>
          <w:commentReference w:id="2826"/>
        </w:r>
        <w:r w:rsidRPr="00841A35" w:rsidDel="00835732">
          <w:rPr>
            <w:rFonts w:cs="Times New Roman"/>
            <w:lang w:val="pt-BR"/>
          </w:rPr>
          <w:delText xml:space="preserve">; </w:delText>
        </w:r>
        <w:commentRangeStart w:id="2827"/>
        <w:r w:rsidRPr="00D424AA" w:rsidDel="00835732">
          <w:rPr>
            <w:rFonts w:cs="Times New Roman"/>
            <w:lang w:val="en-GB"/>
          </w:rPr>
          <w:fldChar w:fldCharType="begin" w:fldLock="1"/>
        </w:r>
        <w:r w:rsidR="00FF6231" w:rsidDel="00835732">
          <w:rPr>
            <w:rFonts w:cs="Times New Roman"/>
            <w:lang w:val="pt-BR"/>
          </w:rPr>
          <w:delInstrText>ADDIN CSL_CITATION { "citationItems" : [ { "id" : "ITEM-1", "itemData" : { "DOI" : "10.1016/j.gloplacha.2016.10.008", "ISSN" : "09218181", "author" : [ { "dropping-particle" : "", "family" : "Romera", "given" : "Raquel", "non-dropping-particle" : "", "parse-names" : false, "suffix" : "" }, { "dropping-particle" : "", "family" : "Gaertner", "given" : "Miguel \u00c1ngel", "non-dropping-particle" : "", "parse-names" : false, "suffix" : "" }, { "dropping-particle" : "", "family" : "S\u00e1nchez", "given" : "Enrique", "non-dropping-particle" : "", "parse-names" : false, "suffix" : "" }, { "dropping-particle" : "", "family" : "Dom\u00ednguez", "given" : "Marta", "non-dropping-particle" : "", "parse-names" : false, "suffix" : "" }, { "dropping-particle" : "", "family" : "Gonz\u00e1lez-Alem\u00e1n", "given" : "Juan Jes\u00fas", "non-dropping-particle" : "", "parse-names" : false, "suffix" : "" }, { "dropping-particle" : "", "family" : "Miglietta", "given" : "Mario Marcello", "non-dropping-particle" : "", "parse-names" : false, "suffix" : "" } ], "container-title" : "Global and Planetary Change", "id" : "ITEM-1", "issued" : { "date-parts" : [ [ "2017", "4" ] ] }, "page" : "134-143", "title" : "Climate change projections of medicanes with a large multi-model ensemble of regional climate models", "translator" : [ { "dropping-particle" : "", "family" : "S2666", "given" : "", "non-dropping-particle" : "", "parse-names" : false, "suffix" : "" } ], "type" : "article-journal", "volume" : "151" }, "uris" : [ "http://www.mendeley.com/documents/?uuid=54a785bf-33b5-4d08-8b6f-95a2e9b2dbc2" ] } ], "mendeley" : { "formattedCitation" : "(Romera et al., 2017)", "manualFormatting" : "Romera et al., 2017", "plainTextFormattedCitation" : "(Romera et al., 2017)", "previouslyFormattedCitation" : "(Romera et al., 2017)" }, "properties" : { "noteIndex" : 0 }, "schema" : "https://github.com/citation-style-language/schema/raw/master/csl-citation.json" }</w:delInstrText>
        </w:r>
        <w:r w:rsidRPr="00D424AA" w:rsidDel="00835732">
          <w:rPr>
            <w:rFonts w:cs="Times New Roman"/>
            <w:lang w:val="en-GB"/>
          </w:rPr>
          <w:fldChar w:fldCharType="separate"/>
        </w:r>
        <w:r w:rsidR="00A26296" w:rsidDel="00835732">
          <w:rPr>
            <w:rFonts w:cs="Times New Roman"/>
            <w:noProof/>
            <w:lang w:val="pt-BR"/>
          </w:rPr>
          <w:delText>Romera et al., 2017</w:delText>
        </w:r>
        <w:r w:rsidRPr="00D424AA" w:rsidDel="00835732">
          <w:rPr>
            <w:rFonts w:cs="Times New Roman"/>
            <w:lang w:val="en-GB"/>
          </w:rPr>
          <w:fldChar w:fldCharType="end"/>
        </w:r>
        <w:commentRangeEnd w:id="2827"/>
        <w:r w:rsidR="00A26296" w:rsidDel="00835732">
          <w:rPr>
            <w:rStyle w:val="Marquedecommentaire"/>
          </w:rPr>
          <w:commentReference w:id="2827"/>
        </w:r>
        <w:r w:rsidRPr="00841A35" w:rsidDel="00835732">
          <w:rPr>
            <w:rFonts w:cs="Times New Roman"/>
            <w:lang w:val="pt-BR"/>
          </w:rPr>
          <w:delText xml:space="preserve">; </w:delText>
        </w:r>
        <w:commentRangeStart w:id="2828"/>
        <w:r w:rsidRPr="00D424AA" w:rsidDel="00835732">
          <w:rPr>
            <w:rFonts w:cs="Times New Roman"/>
            <w:lang w:val="en-GB"/>
          </w:rPr>
          <w:fldChar w:fldCharType="begin" w:fldLock="1"/>
        </w:r>
        <w:r w:rsidR="00FF6231" w:rsidDel="00835732">
          <w:rPr>
            <w:rFonts w:cs="Times New Roman"/>
            <w:lang w:val="pt-BR"/>
          </w:rPr>
          <w:delInstrText>ADDIN CSL_CITATION { "citationItems" : [ { "id" : "ITEM-1", "itemData" : { "DOI" : "10.1175/JCLI-D-14-00339.1", "ISSN" : "0894-8755", "abstract" : "The Mediterranean has been identified as one of the most responsive regions to climate change. It has been conjectured that one of the effects of a warmer climate could be to make the Mediterranean Sea prone to the formation of hurricanes. Already in the present climate regime, however, a few of the numerous low pressure systems that form in the area develop a dynamical evolution similar to the one of tropical cyclones. Even if their spatial extent is generally smaller and the life cycle shorter compared to tropical cyclones, such storms produce severe damage on the highly populated coastal areas surrounding the Mediterranean Sea. This study, based on the analysis of individual realistically simulated storms in homogeneous long-term and high-resolution data from multiple climate change scenarios, shows that the projected effect of climate change on Mediterranean tropical-like cyclones is decreased frequency and a tendency toward a moderate increase of intensity.", "author" : [ { "dropping-particle" : "", "family" : "Cavicchia", "given" : "Leone", "non-dropping-particle" : "", "parse-names" : false, "suffix" : "" }, { "dropping-particle" : "", "family" : "Storch", "given" : "Hans", "non-dropping-particle" : "von", "parse-names" : false, "suffix" : "" }, { "dropping-particle" : "", "family" : "Gualdi", "given" : "Silvio", "non-dropping-particle" : "", "parse-names" : false, "suffix" : "" } ], "container-title" : "Journal of Climate", "id" : "ITEM-1", "issue" : "19", "issued" : { "date-parts" : [ [ "2014", "10" ] ] }, "page" : "7493-7501", "title" : "Mediterranean Tropical-Like Cyclones in Present and Future Climate", "translator" : [ { "dropping-particle" : "", "family" : "S2667", "given" : "", "non-dropping-particle" : "", "parse-names" : false, "suffix" : "" } ], "type" : "article-journal", "volume" : "27" }, "uris" : [ "http://www.mendeley.com/documents/?uuid=2a4fb61d-5d77-423e-8393-629dc6715255" ] } ], "mendeley" : { "formattedCitation" : "(Cavicchia et al., 2014)", "manualFormatting" : "Cavicchia et al., 2014", "plainTextFormattedCitation" : "(Cavicchia et al., 2014)", "previouslyFormattedCitation" : "(Cavicchia et al., 2014)" }, "properties" : { "noteIndex" : 0 }, "schema" : "https://github.com/citation-style-language/schema/raw/master/csl-citation.json" }</w:delInstrText>
        </w:r>
        <w:r w:rsidRPr="00D424AA" w:rsidDel="00835732">
          <w:rPr>
            <w:rFonts w:cs="Times New Roman"/>
            <w:lang w:val="en-GB"/>
          </w:rPr>
          <w:fldChar w:fldCharType="separate"/>
        </w:r>
        <w:r w:rsidR="00A26296" w:rsidDel="00835732">
          <w:rPr>
            <w:rFonts w:cs="Times New Roman"/>
            <w:noProof/>
            <w:lang w:val="pt-BR"/>
          </w:rPr>
          <w:delText>Cavicchia et al., 2014</w:delText>
        </w:r>
        <w:r w:rsidRPr="00D424AA" w:rsidDel="00835732">
          <w:rPr>
            <w:rFonts w:cs="Times New Roman"/>
            <w:lang w:val="en-GB"/>
          </w:rPr>
          <w:fldChar w:fldCharType="end"/>
        </w:r>
        <w:commentRangeEnd w:id="2828"/>
        <w:r w:rsidR="00A26296" w:rsidDel="00835732">
          <w:rPr>
            <w:rStyle w:val="Marquedecommentaire"/>
          </w:rPr>
          <w:commentReference w:id="2828"/>
        </w:r>
        <w:r w:rsidRPr="00841A35" w:rsidDel="00835732">
          <w:rPr>
            <w:rFonts w:cs="Times New Roman"/>
            <w:lang w:val="pt-BR"/>
          </w:rPr>
          <w:delText xml:space="preserve">; </w:delText>
        </w:r>
        <w:commentRangeStart w:id="2829"/>
        <w:r w:rsidRPr="00D424AA" w:rsidDel="00835732">
          <w:rPr>
            <w:rFonts w:cs="Times New Roman"/>
            <w:lang w:val="en-GB"/>
          </w:rPr>
          <w:fldChar w:fldCharType="begin" w:fldLock="1"/>
        </w:r>
        <w:r w:rsidR="00FF6231" w:rsidDel="00835732">
          <w:rPr>
            <w:rFonts w:cs="Times New Roman"/>
            <w:lang w:val="pt-BR"/>
          </w:rPr>
          <w:delInstrText>ADDIN CSL_CITATION { "citationItems" : [ { "id" : "ITEM-1", "itemData" : { "DOI" : "10.1002/jgrd.50475", "ISSN" : "2169897X", "author" : [ { "dropping-particle" : "", "family" : "Romero", "given" : "R.", "non-dropping-particle" : "", "parse-names" : false, "suffix" : "" }, { "dropping-particle" : "", "family" : "Emanuel", "given" : "K.", "non-dropping-particle" : "", "parse-names" : false, "suffix" : "" } ], "container-title" : "Journal of Geophysical Research: Atmospheres", "id" : "ITEM-1", "issue" : "12", "issued" : { "date-parts" : [ [ "2013", "6", "27" ] ] }, "page" : "5992-6001", "title" : "Medicane risk in a changing climate", "translator" : [ { "dropping-particle" : "", "family" : "S2676", "given" : "", "non-dropping-particle" : "", "parse-names" : false, "suffix" : "" } ], "type" : "article-journal", "volume" : "118" }, "uris" : [ "http://www.mendeley.com/documents/?uuid=a8b69576-3ee4-462f-845b-18c3e480ab50" ] } ], "mendeley" : { "formattedCitation" : "(Romero and Emanuel, 2013)", "manualFormatting" : "Romero and Emanuel, 2013", "plainTextFormattedCitation" : "(Romero and Emanuel, 2013)", "previouslyFormattedCitation" : "(Romero and Emanuel, 2013)" }, "properties" : { "noteIndex" : 0 }, "schema" : "https://github.com/citation-style-language/schema/raw/master/csl-citation.json" }</w:delInstrText>
        </w:r>
        <w:r w:rsidRPr="00D424AA" w:rsidDel="00835732">
          <w:rPr>
            <w:rFonts w:cs="Times New Roman"/>
            <w:lang w:val="en-GB"/>
          </w:rPr>
          <w:fldChar w:fldCharType="separate"/>
        </w:r>
        <w:r w:rsidR="00A26296" w:rsidDel="00835732">
          <w:rPr>
            <w:rFonts w:cs="Times New Roman"/>
            <w:noProof/>
            <w:lang w:val="pt-BR"/>
          </w:rPr>
          <w:delText>Romero and Emanuel, 2013</w:delText>
        </w:r>
        <w:r w:rsidRPr="00D424AA" w:rsidDel="00835732">
          <w:rPr>
            <w:rFonts w:cs="Times New Roman"/>
            <w:lang w:val="en-GB"/>
          </w:rPr>
          <w:fldChar w:fldCharType="end"/>
        </w:r>
        <w:commentRangeEnd w:id="2829"/>
        <w:r w:rsidR="00A26296" w:rsidDel="00835732">
          <w:rPr>
            <w:rStyle w:val="Marquedecommentaire"/>
          </w:rPr>
          <w:commentReference w:id="2829"/>
        </w:r>
        <w:r w:rsidRPr="00841A35" w:rsidDel="00835732">
          <w:rPr>
            <w:rFonts w:cs="Times New Roman"/>
            <w:lang w:val="pt-BR"/>
          </w:rPr>
          <w:delText xml:space="preserve">; </w:delText>
        </w:r>
        <w:commentRangeStart w:id="2830"/>
        <w:r w:rsidRPr="00D424AA" w:rsidDel="00835732">
          <w:rPr>
            <w:rFonts w:cs="Times New Roman"/>
            <w:lang w:val="en-GB"/>
          </w:rPr>
          <w:fldChar w:fldCharType="begin" w:fldLock="1"/>
        </w:r>
        <w:r w:rsidR="00FF6231" w:rsidDel="00835732">
          <w:rPr>
            <w:rFonts w:cs="Times New Roman"/>
            <w:lang w:val="pt-BR"/>
          </w:rPr>
          <w:delInstrText>ADDIN CSL_CITATION { "citationItems" : [ { "id" : "ITEM-1", "itemData" : { "DOI" : "10.1029/2007GL029977", "ISSN" : "0094-8276", "author" : [ { "dropping-particle" : "", "family" : "Gaertner", "given" : "M. A.", "non-dropping-particle" : "", "parse-names" : false, "suffix" : "" }, { "dropping-particle" : "", "family" : "Jacob", "given" : "D.", "non-dropping-particle" : "", "parse-names" : false, "suffix" : "" }, { "dropping-particle" : "", "family" : "Gil", "given" : "V.", "non-dropping-particle" : "", "parse-names" : false, "suffix" : "" }, { "dropping-particle" : "", "family" : "Dom\u00ednguez", "given" : "M.", "non-dropping-particle" : "", "parse-names" : false, "suffix" : "" }, { "dropping-particle" : "", "family" : "Padorno", "given" : "E.", "non-dropping-particle" : "", "parse-names" : false, "suffix" : "" }, { "dropping-particle" : "", "family" : "S\u00e1nchez", "given" : "E.", "non-dropping-particle" : "", "parse-names" : false, "suffix" : "" }, { "dropping-particle" : "", "family" : "Castro", "given" : "M.", "non-dropping-particle" : "", "parse-names" : false, "suffix" : "" } ], "container-title" : "Geophysical Research Letters", "id" : "ITEM-1", "issue" : "14", "issued" : { "date-parts" : [ [ "2007", "7", "28" ] ] }, "page" : "L14711", "title" : "Tropical cyclones over the Mediterranean Sea in climate change simulations", "translator" : [ { "dropping-particle" : "", "family" : "S2675", "given" : "", "non-dropping-particle" : "", "parse-names" : false, "suffix" : "" } ], "type" : "article-journal", "volume" : "34" }, "uris" : [ "http://www.mendeley.com/documents/?uuid=90e5f6d8-d2c1-4202-a5d6-e140553defb0" ] } ], "mendeley" : { "formattedCitation" : "(Gaertner et al., 2007)", "manualFormatting" : "Gaertner et al., 2007)", "plainTextFormattedCitation" : "(Gaertner et al., 2007)", "previouslyFormattedCitation" : "(Gaertner et al., 2007)" }, "properties" : { "noteIndex" : 0 }, "schema" : "https://github.com/citation-style-language/schema/raw/master/csl-citation.json" }</w:delInstrText>
        </w:r>
        <w:r w:rsidRPr="00D424AA" w:rsidDel="00835732">
          <w:rPr>
            <w:rFonts w:cs="Times New Roman"/>
            <w:lang w:val="en-GB"/>
          </w:rPr>
          <w:fldChar w:fldCharType="separate"/>
        </w:r>
        <w:r w:rsidR="00A26296" w:rsidDel="00835732">
          <w:rPr>
            <w:rFonts w:cs="Times New Roman"/>
            <w:noProof/>
            <w:lang w:val="en-GB"/>
          </w:rPr>
          <w:delText>Gaertner et al., 2007)</w:delText>
        </w:r>
        <w:r w:rsidRPr="00D424AA" w:rsidDel="00835732">
          <w:rPr>
            <w:rFonts w:cs="Times New Roman"/>
            <w:lang w:val="en-GB"/>
          </w:rPr>
          <w:fldChar w:fldCharType="end"/>
        </w:r>
        <w:commentRangeEnd w:id="2830"/>
        <w:r w:rsidR="00A26296" w:rsidDel="00835732">
          <w:rPr>
            <w:rStyle w:val="Marquedecommentaire"/>
          </w:rPr>
          <w:commentReference w:id="2830"/>
        </w:r>
        <w:r w:rsidRPr="00841A35" w:rsidDel="00835732">
          <w:rPr>
            <w:rFonts w:cs="Times New Roman"/>
            <w:lang w:val="en-GB"/>
          </w:rPr>
          <w:delText>.</w:delText>
        </w:r>
      </w:del>
      <w:bookmarkEnd w:id="2821"/>
      <w:r w:rsidRPr="00841A35" w:rsidDel="00A0702D">
        <w:rPr>
          <w:rFonts w:cs="Times New Roman"/>
          <w:lang w:val="en-GB"/>
        </w:rPr>
        <w:t xml:space="preserve"> This is also consistent with expected global changes in </w:t>
      </w:r>
      <w:r w:rsidRPr="00D424AA">
        <w:rPr>
          <w:rFonts w:cs="Times New Roman"/>
          <w:lang w:val="en-GB"/>
        </w:rPr>
        <w:t>TCs</w:t>
      </w:r>
      <w:r w:rsidRPr="00D424AA" w:rsidDel="00A0702D">
        <w:rPr>
          <w:rFonts w:cs="Times New Roman"/>
          <w:lang w:val="en-GB"/>
        </w:rPr>
        <w:t xml:space="preserve"> under warming (11.7.1). Based on the consistency of these studies, it is </w:t>
      </w:r>
      <w:r w:rsidRPr="00D424AA" w:rsidDel="00A0702D">
        <w:rPr>
          <w:rFonts w:cs="Times New Roman"/>
          <w:i/>
          <w:lang w:val="en-GB"/>
        </w:rPr>
        <w:t>likely</w:t>
      </w:r>
      <w:r w:rsidRPr="00D424AA" w:rsidDel="00A0702D">
        <w:rPr>
          <w:rFonts w:cs="Times New Roman"/>
          <w:lang w:val="en-GB"/>
        </w:rPr>
        <w:t xml:space="preserve"> that medicanes will decrease in frequency</w:t>
      </w:r>
      <w:r w:rsidRPr="00D424AA">
        <w:rPr>
          <w:rFonts w:cs="Times New Roman"/>
          <w:lang w:val="en-GB"/>
        </w:rPr>
        <w:t>,</w:t>
      </w:r>
      <w:r w:rsidRPr="00D424AA" w:rsidDel="00A0702D">
        <w:rPr>
          <w:rFonts w:cs="Times New Roman"/>
          <w:lang w:val="en-GB"/>
        </w:rPr>
        <w:t xml:space="preserve"> while the strongest medicanes become stronger under warming scenario projections (</w:t>
      </w:r>
      <w:r w:rsidRPr="00D424AA" w:rsidDel="00A0702D">
        <w:rPr>
          <w:rFonts w:cs="Times New Roman"/>
          <w:i/>
          <w:lang w:val="en-GB"/>
        </w:rPr>
        <w:t>medium confidence</w:t>
      </w:r>
      <w:r w:rsidRPr="00D424AA" w:rsidDel="00A0702D">
        <w:rPr>
          <w:rFonts w:cs="Times New Roman"/>
          <w:lang w:val="en-GB"/>
        </w:rPr>
        <w:t>).</w:t>
      </w:r>
    </w:p>
    <w:p w14:paraId="432842E4" w14:textId="77777777" w:rsidR="007A1008" w:rsidRPr="00D424AA" w:rsidRDefault="007A1008" w:rsidP="00D424AA">
      <w:pPr>
        <w:rPr>
          <w:rFonts w:cs="Times New Roman"/>
          <w:lang w:val="en-GB"/>
        </w:rPr>
      </w:pPr>
    </w:p>
    <w:p w14:paraId="0B75F942" w14:textId="4E8137D9" w:rsidR="00DD1D97" w:rsidRPr="00D506A9" w:rsidRDefault="007A1008" w:rsidP="00D424AA">
      <w:pPr>
        <w:rPr>
          <w:rFonts w:cs="Times New Roman"/>
          <w:bCs/>
          <w:lang w:val="en-GB"/>
        </w:rPr>
      </w:pPr>
      <w:r w:rsidRPr="00D506A9">
        <w:rPr>
          <w:rFonts w:cs="Times New Roman"/>
          <w:bCs/>
          <w:lang w:val="en-GB"/>
        </w:rPr>
        <w:t>In summary, the observed intensity of extreme winds is becoming less severe in the lower to mid-latitudes, while becoming more severe in higher latitudes poleward of 60 degrees (</w:t>
      </w:r>
      <w:r w:rsidRPr="00D506A9">
        <w:rPr>
          <w:rFonts w:cs="Times New Roman"/>
          <w:bCs/>
          <w:i/>
          <w:iCs/>
          <w:lang w:val="en-GB"/>
        </w:rPr>
        <w:t>low confidence</w:t>
      </w:r>
      <w:r w:rsidRPr="00D506A9">
        <w:rPr>
          <w:rFonts w:cs="Times New Roman"/>
          <w:bCs/>
          <w:lang w:val="en-GB"/>
        </w:rPr>
        <w:t>). Projected changes in the frequency and intensity of extreme winds are associated with projected changes in the frequency and intensity of TCs and ETCs (</w:t>
      </w:r>
      <w:r w:rsidRPr="00D506A9">
        <w:rPr>
          <w:rFonts w:cs="Times New Roman"/>
          <w:bCs/>
          <w:i/>
          <w:iCs/>
          <w:lang w:val="en-GB"/>
        </w:rPr>
        <w:t>medium confidence</w:t>
      </w:r>
      <w:r w:rsidRPr="00D506A9">
        <w:rPr>
          <w:rFonts w:cs="Times New Roman"/>
          <w:bCs/>
          <w:lang w:val="en-GB"/>
        </w:rPr>
        <w:t>).</w:t>
      </w:r>
    </w:p>
    <w:p w14:paraId="4E486536" w14:textId="77777777" w:rsidR="004B7990" w:rsidRPr="00D424AA" w:rsidRDefault="004B7990" w:rsidP="00D424AA">
      <w:pPr>
        <w:rPr>
          <w:rFonts w:cs="Times New Roman"/>
          <w:b/>
          <w:lang w:val="en-GB"/>
        </w:rPr>
      </w:pPr>
    </w:p>
    <w:p w14:paraId="4A865E6B" w14:textId="573CDF36" w:rsidR="007C725F" w:rsidRPr="00D424AA" w:rsidRDefault="007C725F" w:rsidP="00D424AA">
      <w:pPr>
        <w:pStyle w:val="AR6BodyText"/>
        <w:rPr>
          <w:rFonts w:cs="Times New Roman"/>
          <w:lang w:val="en-GB"/>
        </w:rPr>
      </w:pPr>
    </w:p>
    <w:p w14:paraId="1217257D" w14:textId="77777777" w:rsidR="007C725F" w:rsidRPr="00D424AA" w:rsidRDefault="007C725F" w:rsidP="00D424AA">
      <w:pPr>
        <w:pStyle w:val="AR6Chap11Level1111"/>
        <w:rPr>
          <w:rFonts w:cs="Times New Roman"/>
          <w:lang w:val="en-GB"/>
        </w:rPr>
      </w:pPr>
      <w:bookmarkStart w:id="2831" w:name="_Toc5603704"/>
      <w:bookmarkStart w:id="2832" w:name="_Toc25583718"/>
      <w:bookmarkStart w:id="2833" w:name="_Toc29672901"/>
      <w:bookmarkStart w:id="2834" w:name="_Toc57192476"/>
      <w:bookmarkStart w:id="2835" w:name="_Toc70703058"/>
      <w:r w:rsidRPr="00D424AA">
        <w:rPr>
          <w:rFonts w:cs="Times New Roman"/>
          <w:lang w:val="en-GB"/>
        </w:rPr>
        <w:t>Compound events</w:t>
      </w:r>
      <w:bookmarkEnd w:id="2831"/>
      <w:bookmarkEnd w:id="2832"/>
      <w:bookmarkEnd w:id="2833"/>
      <w:bookmarkEnd w:id="2834"/>
      <w:bookmarkEnd w:id="2835"/>
      <w:r w:rsidRPr="00D424AA">
        <w:rPr>
          <w:rFonts w:cs="Times New Roman"/>
          <w:lang w:val="en-GB"/>
        </w:rPr>
        <w:t xml:space="preserve"> </w:t>
      </w:r>
    </w:p>
    <w:p w14:paraId="1D05D985" w14:textId="77777777" w:rsidR="007C725F" w:rsidRPr="00D424AA" w:rsidRDefault="007C725F" w:rsidP="00D424AA">
      <w:pPr>
        <w:rPr>
          <w:rFonts w:cs="Times New Roman"/>
          <w:lang w:val="en-GB"/>
        </w:rPr>
      </w:pPr>
    </w:p>
    <w:p w14:paraId="04768422" w14:textId="0B3F9268" w:rsidR="007C725F" w:rsidRPr="00D424AA" w:rsidRDefault="007C725F" w:rsidP="00D424AA">
      <w:pPr>
        <w:rPr>
          <w:rFonts w:cs="Times New Roman"/>
          <w:lang w:val="en-GB"/>
        </w:rPr>
      </w:pPr>
      <w:r w:rsidRPr="00D424AA">
        <w:rPr>
          <w:rFonts w:cs="Times New Roman"/>
          <w:lang w:val="en-GB"/>
        </w:rPr>
        <w:t xml:space="preserve">The IPCC SREX </w:t>
      </w:r>
      <w:r w:rsidR="005F49F0" w:rsidRPr="00D424AA">
        <w:rPr>
          <w:rFonts w:cs="Times New Roman"/>
          <w:lang w:val="en-GB"/>
        </w:rPr>
        <w:t xml:space="preserve">(SREX Ch3) </w:t>
      </w:r>
      <w:r w:rsidRPr="00D424AA">
        <w:rPr>
          <w:rFonts w:cs="Times New Roman"/>
          <w:lang w:val="en-GB"/>
        </w:rPr>
        <w:t xml:space="preserve">first defined compound events as “(1) two or more extreme events occurring simultaneously or successively, (2) combinations of extreme events with underlying conditions that amplify the impact of the events, or (3) combinations of events that are not themselves extremes but lead to an extreme event or impact when combined”. Further definitions of compound events have emerged since </w:t>
      </w:r>
      <w:r w:rsidR="005F49F0" w:rsidRPr="00D424AA">
        <w:rPr>
          <w:rFonts w:cs="Times New Roman"/>
          <w:lang w:val="en-GB"/>
        </w:rPr>
        <w:t xml:space="preserve">the </w:t>
      </w:r>
      <w:r w:rsidRPr="00D424AA">
        <w:rPr>
          <w:rFonts w:cs="Times New Roman"/>
          <w:lang w:val="en-GB"/>
        </w:rPr>
        <w:t xml:space="preserve">SREX. </w:t>
      </w:r>
      <w:r w:rsidRPr="00D424AA">
        <w:rPr>
          <w:rFonts w:cs="Times New Roman"/>
          <w:lang w:val="en-GB"/>
        </w:rPr>
        <w:fldChar w:fldCharType="begin" w:fldLock="1"/>
      </w:r>
      <w:r w:rsidR="00AB36D4">
        <w:rPr>
          <w:rFonts w:cs="Times New Roman"/>
          <w:lang w:val="en-GB"/>
        </w:rPr>
        <w:instrText>ADDIN CSL_CITATION { "citationItems" : [ { "id" : "ITEM-1", "itemData" : { "DOI" : "10.1038/s41558-018-0156-3", "ISSN" : "1758-678X", "author" : [ { "dropping-particle" : "", "family" : "Zscheischler", "given" : "Jakob", "non-dropping-particle" : "", "parse-names" : false, "suffix" : "" }, { "dropping-particle" : "", "family" : "Westra", "given" : "Seth", "non-dropping-particle" : "", "parse-names" : false, "suffix" : "" }, { "dropping-particle" : "", "family" : "Hurk", "given" : "Bart J. J. M.", "non-dropping-particle" : "van den", "parse-names" : false, "suffix" : "" }, { "dropping-particle" : "", "family" : "Seneviratne", "given" : "Sonia I.", "non-dropping-particle" : "", "parse-names" : false, "suffix" : "" }, { "dropping-particle" : "", "family" : "Ward", "given" : "Philip J.", "non-dropping-particle" : "", "parse-names" : false, "suffix" : "" }, { "dropping-particle" : "", "family" : "Pitman", "given" : "Andy", "non-dropping-particle" : "", "parse-names" : false, "suffix" : "" }, { "dropping-particle" : "", "family" : "AghaKouchak", "given" : "Amir", "non-dropping-particle" : "", "parse-names" : false, "suffix" : "" }, { "dropping-particle" : "", "family" : "Bresch", "given" : "David N.", "non-dropping-particle" : "", "parse-names" : false, "suffix" : "" }, { "dropping-particle" : "", "family" : "Leonard", "given" : "Michael", "non-dropping-particle" : "", "parse-names" : false, "suffix" : "" }, { "dropping-particle" : "", "family" : "Wahl", "given" : "Thomas", "non-dropping-particle" : "", "parse-names" : false, "suffix" : "" }, { "dropping-particle" : "", "family" : "Zhang", "given" : "Xuebin", "non-dropping-particle" : "", "parse-names" : false, "suffix" : "" } ], "container-title" : "Nature Climate Change", "id" : "ITEM-1", "issue" : "6", "issued" : { "date-parts" : [ [ "2018", "6", "14" ] ] }, "page" : "469-477", "title" : "Future climate risk from compound events", "translator" : [ { "dropping-particle" : "", "family" : "S1747", "given" : "", "non-dropping-particle" : "", "parse-names" : false, "suffix" : "" } ], "type" : "article-journal", "volume" : "8" }, "uris" : [ "http://www.mendeley.com/documents/?uuid=62a11e1f-fbab-4b56-ac3c-a7b9f1e1bd10", "http://www.mendeley.com/documents/?uuid=c5fbb4dd-d404-46fe-a9c6-5cfd06e53416", "http://www.mendeley.com/documents/?uuid=25dd2772-f194-4b1f-8dcd-d848eb4bedba" ] } ], "mendeley" : { "formattedCitation" : "(Zscheischler et al., 2018)", "manualFormatting" : "Zscheischler et al. (2018)", "plainTextFormattedCitation" : "(Zscheischler et al., 2018)", "previouslyFormattedCitation" : "(Zscheischl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scheischler et al. (2018)</w:t>
      </w:r>
      <w:r w:rsidRPr="00D424AA">
        <w:rPr>
          <w:rFonts w:cs="Times New Roman"/>
          <w:lang w:val="en-GB"/>
        </w:rPr>
        <w:fldChar w:fldCharType="end"/>
      </w:r>
      <w:r w:rsidRPr="00841A35">
        <w:rPr>
          <w:rFonts w:cs="Times New Roman"/>
          <w:lang w:val="en-GB"/>
        </w:rPr>
        <w:t xml:space="preserve"> defined compound events broadly as “the combination of multiple </w:t>
      </w:r>
      <w:r w:rsidRPr="00D424AA">
        <w:rPr>
          <w:rFonts w:cs="Times New Roman"/>
          <w:lang w:val="en-GB"/>
        </w:rPr>
        <w:t xml:space="preserve">drivers and/or hazards that contributes to societal or environmental risk”. </w:t>
      </w:r>
      <w:r w:rsidR="005F49F0" w:rsidRPr="00D424AA">
        <w:rPr>
          <w:rFonts w:cs="Times New Roman"/>
          <w:lang w:val="en-GB"/>
        </w:rPr>
        <w:t>T</w:t>
      </w:r>
      <w:r w:rsidRPr="00D424AA">
        <w:rPr>
          <w:rFonts w:cs="Times New Roman"/>
          <w:lang w:val="en-GB"/>
        </w:rPr>
        <w:t>his definition</w:t>
      </w:r>
      <w:r w:rsidR="005F49F0" w:rsidRPr="00D424AA">
        <w:rPr>
          <w:rFonts w:cs="Times New Roman"/>
          <w:lang w:val="en-GB"/>
        </w:rPr>
        <w:t xml:space="preserve"> is used</w:t>
      </w:r>
      <w:r w:rsidRPr="00D424AA">
        <w:rPr>
          <w:rFonts w:cs="Times New Roman"/>
          <w:lang w:val="en-GB"/>
        </w:rPr>
        <w:t xml:space="preserve"> in the present assessment, because of its clear focus on the risk framework established by the IPCC, and also highlighting that compound events may not necessarily result from dependent drivers. Compound events have been classified into preconditioned events, where a weather-driven or climate-driven precondition aggravates the impacts of a hazard; multivariate events, where multiple drivers and/or hazards lead to an impact; temporally compounding events, where a succession of hazards leads to an impact; and spatially compounding events, where hazards in multiple connected locations cause an aggregated impact </w:t>
      </w:r>
      <w:r w:rsidRPr="00D424AA">
        <w:rPr>
          <w:rFonts w:cs="Times New Roman"/>
          <w:lang w:val="en-GB"/>
        </w:rPr>
        <w:fldChar w:fldCharType="begin" w:fldLock="1"/>
      </w:r>
      <w:r w:rsidR="00FF6231">
        <w:rPr>
          <w:rFonts w:cs="Times New Roman"/>
          <w:lang w:val="en-GB"/>
        </w:rPr>
        <w:instrText>ADDIN CSL_CITATION { "citationItems" : [ { "id" : "ITEM-1", "itemData" : { "DOI" : "10.1038/s43017-020-0060-z", "ISSN" : "2662-138X", "author" : [ { "dropping-particle" : "", "family" : "Zscheischler", "given" : "Jakob", "non-dropping-particle" : "", "parse-names" : false, "suffix" : "" }, { "dropping-particle" : "", "family" : "Martius", "given" : "Olivia", "non-dropping-particle" : "", "parse-names" : false, "suffix" : "" }, { "dropping-particle" : "", "family" : "Westra", "given" : "Seth", "non-dropping-particle" : "", "parse-names" : false, "suffix" : "" }, { "dropping-particle" : "", "family" : "Bevacqua", "given" : "Emanuele", "non-dropping-particle" : "", "parse-names" : false, "suffix" : "" }, { "dropping-particle" : "", "family" : "Raymond", "given" : "Colin", "non-dropping-particle" : "", "parse-names" : false, "suffix" : "" }, { "dropping-particle" : "", "family" : "Horton", "given" : "Radley M.", "non-dropping-particle" : "", "parse-names" : false, "suffix" : "" }, { "dropping-particle" : "", "family" : "Hurk", "given" : "Bart", "non-dropping-particle" : "van den", "parse-names" : false, "suffix" : "" }, { "dropping-particle" : "", "family" : "AghaKouchak", "given" : "Amir", "non-dropping-particle" : "", "parse-names" : false, "suffix" : "" }, { "dropping-particle" : "", "family" : "J\u00e9z\u00e9quel", "given" : "Agla\u00e9", "non-dropping-particle" : "", "parse-names" : false, "suffix" : "" }, { "dropping-particle" : "", "family" : "Mahecha", "given" : "Miguel D.", "non-dropping-particle" : "", "parse-names" : false, "suffix" : "" }, { "dropping-particle" : "", "family" : "Maraun", "given" : "Douglas", "non-dropping-particle" : "", "parse-names" : false, "suffix" : "" }, { "dropping-particle" : "", "family" : "Ramos", "given" : "Alexandre M.", "non-dropping-particle" : "", "parse-names" : false, "suffix" : "" }, { "dropping-particle" : "", "family" : "Ridder", "given" : "Nina N.", "non-dropping-particle" : "", "parse-names" : false, "suffix" : "" }, { "dropping-particle" : "", "family" : "Thiery", "given" : "Wim", "non-dropping-particle" : "", "parse-names" : false, "suffix" : "" }, { "dropping-particle" : "", "family" : "Vignotto", "given" : "Edoardo", "non-dropping-particle" : "", "parse-names" : false, "suffix" : "" } ], "container-title" : "Nature Reviews Earth &amp; Environment", "id" : "ITEM-1", "issue" : "7", "issued" : { "date-parts" : [ [ "2020", "7", "15" ] ] }, "page" : "333-347", "title" : "A typology of compound weather and climate events", "translator" : [ { "dropping-particle" : "", "family" : "S3379", "given" : "", "non-dropping-particle" : "", "parse-names" : false, "suffix" : "" } ], "type" : "article-journal", "volume" : "1" }, "uris" : [ "http://www.mendeley.com/documents/?uuid=436c993b-ce5b-42fb-a32a-fbc575fc3b5f" ] } ], "mendeley" : { "formattedCitation" : "(Zscheischler et al., 2020)", "plainTextFormattedCitation" : "(Zscheischler et al., 2020)", "previouslyFormattedCitation" : "(Zscheischl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scheischler et al., 2020)</w:t>
      </w:r>
      <w:r w:rsidRPr="00D424AA">
        <w:rPr>
          <w:rFonts w:cs="Times New Roman"/>
          <w:lang w:val="en-GB"/>
        </w:rPr>
        <w:fldChar w:fldCharType="end"/>
      </w:r>
      <w:r w:rsidRPr="00841A35">
        <w:rPr>
          <w:rFonts w:cs="Times New Roman"/>
          <w:lang w:val="en-GB"/>
        </w:rPr>
        <w:t>.</w:t>
      </w:r>
      <w:r w:rsidRPr="00D424AA">
        <w:rPr>
          <w:rFonts w:cs="Times New Roman"/>
          <w:lang w:val="en-GB"/>
        </w:rPr>
        <w:t xml:space="preserve"> Drivers include processes, variables, and phenomena in the climate and weather domain that may span over multiple spatial and temporal scales. Hazards (such as floods, heat waves, wildfires) are usually the immediate physical precursors to negative impacts, but can occasionally have positive outcomes </w:t>
      </w:r>
      <w:r w:rsidRPr="00D424AA">
        <w:rPr>
          <w:rFonts w:cs="Times New Roman"/>
          <w:lang w:val="en-GB"/>
        </w:rPr>
        <w:fldChar w:fldCharType="begin" w:fldLock="1"/>
      </w:r>
      <w:r w:rsidR="00FF6231">
        <w:rPr>
          <w:rFonts w:cs="Times New Roman"/>
          <w:lang w:val="en-GB"/>
        </w:rPr>
        <w:instrText>ADDIN CSL_CITATION { "citationItems" : [ { "id" : "ITEM-1", "itemData" : { "DOI" : "10.5194/bg-15-6067-2018", "ISSN" : "1726-4189", "abstract" : "Abstract. Combined droughts and heatwaves are among those compound extreme events that induce severe impacts on the terrestrial biosphere and human health. A record breaking hot and dry compound event hit western Russia in summer 2010 (Russian heatwave, RHW). Events of this kind are relevant from a hydrometeorological perspective, but are also interesting from a biospheric point of view because of their impacts on ecosystems, e.g., reductions in the terrestrial carbon storage. Integrating both perspectives might facilitate our knowledge about the RHW. We revisit the RHW from both a biospheric and a hydrometeorological perspective. We apply a recently developed multivariate anomaly detection approach to a set of hydrometeorological variables, and then to multiple biospheric variables relevant to describe the RHW. One main finding is that the extreme event identified in the hydrometeorological variables leads to multidirectional responses in biospheric variables, e.g., positive and negative anomalies in gross primary production (GPP). In particular, the region of reduced summer ecosystem production does not match the area identified as extreme in the hydrometeorological variables. The reason is that forest-dominated ecosystems in the higher latitudes respond with unusually high productivity to the RHW. Furthermore, the RHW was preceded by an anomalously warm spring, which leads annually integrated to a partial compensation of 54% (36% in the preceding spring, 18% in summer) of the reduced GPP in southern agriculturally dominated ecosystems. Our results show that an ecosystem-specific and multivariate perspective on extreme events can reveal multiple facets of extreme events by simultaneously integrating several data streams irrespective of impact direction and the variables' domain. Our study exemplifies the need for robust multivariate analytic approaches to detect extreme events in both hydrometeorological conditions and associated biosphere responses to fully characterize the effects of extremes, including possible compensatory effects in space and time.", "author" : [ { "dropping-particle" : "", "family" : "Flach", "given" : "Milan", "non-dropping-particle" : "", "parse-names" : false, "suffix" : "" }, { "dropping-particle" : "", "family" : "Sippel", "given" : "Sebastian", "non-dropping-particle" : "", "parse-names" : false, "suffix" : "" }, { "dropping-particle" : "", "family" : "Gans", "given" : "Fabian", "non-dropping-particle" : "", "parse-names" : false, "suffix" : "" }, { "dropping-particle" : "", "family" : "Bastos", "given" : "Ana", "non-dropping-particle" : "", "parse-names" : false, "suffix" : "" }, { "dropping-particle" : "", "family" : "Brenning", "given" : "Alexander", "non-dropping-particle" : "", "parse-names" : false, "suffix" : "" }, { "dropping-particle" : "", "family" : "Reichstein", "given" : "Markus", "non-dropping-particle" : "", "parse-names" : false, "suffix" : "" }, { "dropping-particle" : "", "family" : "Mahecha", "given" : "Miguel D.", "non-dropping-particle" : "", "parse-names" : false, "suffix" : "" } ], "container-title" : "Biogeosciences", "id" : "ITEM-1", "issue" : "20", "issued" : { "date-parts" : [ [ "2018", "10", "16" ] ] }, "page" : "6067-6085", "title" : "Contrasting biosphere responses to hydrometeorological extremes: revisiting the 2010 western Russian heatwave", "translator" : [ { "dropping-particle" : "", "family" : "S1746", "given" : "", "non-dropping-particle" : "", "parse-names" : false, "suffix" : "" } ], "type" : "article-journal", "volume" : "15" }, "uris" : [ "http://www.mendeley.com/documents/?uuid=bf0d36f1-f319-4431-9dc9-9282083a65b6" ] } ], "mendeley" : { "formattedCitation" : "(Flach et al., 2018)", "plainTextFormattedCitation" : "(Flach et al., 2018)", "previouslyFormattedCitation" : "(Flach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Flach et al., 2018)</w:t>
      </w:r>
      <w:r w:rsidRPr="00D424AA">
        <w:rPr>
          <w:rFonts w:cs="Times New Roman"/>
          <w:lang w:val="en-GB"/>
        </w:rPr>
        <w:fldChar w:fldCharType="end"/>
      </w:r>
      <w:r w:rsidRPr="00841A35">
        <w:rPr>
          <w:rFonts w:cs="Times New Roman"/>
          <w:lang w:val="en-GB"/>
        </w:rPr>
        <w:t>.</w:t>
      </w:r>
    </w:p>
    <w:p w14:paraId="76594F15" w14:textId="1B2A0C02" w:rsidR="00BA66CB" w:rsidRDefault="00BA66CB" w:rsidP="00D424AA">
      <w:pPr>
        <w:rPr>
          <w:rFonts w:cs="Times New Roman"/>
          <w:lang w:val="en-GB"/>
        </w:rPr>
      </w:pPr>
    </w:p>
    <w:p w14:paraId="371B6053" w14:textId="77777777" w:rsidR="0012500E" w:rsidRPr="00D424AA" w:rsidRDefault="0012500E" w:rsidP="00D424AA">
      <w:pPr>
        <w:rPr>
          <w:rFonts w:cs="Times New Roman"/>
          <w:lang w:val="en-GB"/>
        </w:rPr>
      </w:pPr>
    </w:p>
    <w:p w14:paraId="67351437" w14:textId="0428A546" w:rsidR="00BA66CB" w:rsidRPr="00D424AA" w:rsidRDefault="00BA66CB" w:rsidP="00D424AA">
      <w:pPr>
        <w:pStyle w:val="AR6Chap11Level21111"/>
        <w:rPr>
          <w:rFonts w:cs="Times New Roman"/>
          <w:lang w:val="en-GB"/>
        </w:rPr>
      </w:pPr>
      <w:bookmarkStart w:id="2836" w:name="_Toc70703059"/>
      <w:r w:rsidRPr="00D424AA">
        <w:rPr>
          <w:rFonts w:cs="Times New Roman"/>
          <w:lang w:val="en-GB"/>
        </w:rPr>
        <w:t>Overview</w:t>
      </w:r>
      <w:bookmarkEnd w:id="2836"/>
    </w:p>
    <w:p w14:paraId="3AF7B333" w14:textId="77777777" w:rsidR="00BA66CB" w:rsidRPr="00D424AA" w:rsidRDefault="00BA66CB" w:rsidP="00D424AA">
      <w:pPr>
        <w:rPr>
          <w:rFonts w:cs="Times New Roman"/>
          <w:lang w:val="en-GB"/>
        </w:rPr>
      </w:pPr>
    </w:p>
    <w:p w14:paraId="11F651CD" w14:textId="3FB3BFC3" w:rsidR="007C725F" w:rsidRPr="006A2665" w:rsidRDefault="007C725F" w:rsidP="00D424AA">
      <w:pPr>
        <w:rPr>
          <w:rFonts w:cs="Times New Roman"/>
          <w:lang w:val="en-GB"/>
        </w:rPr>
      </w:pPr>
      <w:r w:rsidRPr="00D424AA">
        <w:rPr>
          <w:rFonts w:cs="Times New Roman"/>
          <w:lang w:val="en-GB"/>
        </w:rPr>
        <w:t xml:space="preserve">The combination of two or more – not necessarily extreme – weather or climate events that occur i) at the same time, ii) in close succession, or iii) concurrently in different regions, can lead to extreme impacts that are much larger than the sum of the impacts due to the occurrence of individual extremes alone. This is because multiple stressors can exceed the coping capacity of a system more quickly. The contributing events can be of similar types (clustered multiple events) or of different types </w:t>
      </w:r>
      <w:r w:rsidRPr="00D424AA">
        <w:rPr>
          <w:rFonts w:cs="Times New Roman"/>
          <w:lang w:val="en-GB"/>
        </w:rPr>
        <w:fldChar w:fldCharType="begin" w:fldLock="1"/>
      </w:r>
      <w:r w:rsidR="00FF6231">
        <w:rPr>
          <w:rFonts w:cs="Times New Roman"/>
          <w:lang w:val="en-GB"/>
        </w:rPr>
        <w:instrText>ADDIN CSL_CITATION { "citationItems" : [ { "id" : "ITEM-1", "itemData" : { "DOI" : "10.1038/s43017-020-0060-z", "ISSN" : "2662-138X", "author" : [ { "dropping-particle" : "", "family" : "Zscheischler", "given" : "Jakob", "non-dropping-particle" : "", "parse-names" : false, "suffix" : "" }, { "dropping-particle" : "", "family" : "Martius", "given" : "Olivia", "non-dropping-particle" : "", "parse-names" : false, "suffix" : "" }, { "dropping-particle" : "", "family" : "Westra", "given" : "Seth", "non-dropping-particle" : "", "parse-names" : false, "suffix" : "" }, { "dropping-particle" : "", "family" : "Bevacqua", "given" : "Emanuele", "non-dropping-particle" : "", "parse-names" : false, "suffix" : "" }, { "dropping-particle" : "", "family" : "Raymond", "given" : "Colin", "non-dropping-particle" : "", "parse-names" : false, "suffix" : "" }, { "dropping-particle" : "", "family" : "Horton", "given" : "Radley M.", "non-dropping-particle" : "", "parse-names" : false, "suffix" : "" }, { "dropping-particle" : "", "family" : "Hurk", "given" : "Bart", "non-dropping-particle" : "van den", "parse-names" : false, "suffix" : "" }, { "dropping-particle" : "", "family" : "AghaKouchak", "given" : "Amir", "non-dropping-particle" : "", "parse-names" : false, "suffix" : "" }, { "dropping-particle" : "", "family" : "J\u00e9z\u00e9quel", "given" : "Agla\u00e9", "non-dropping-particle" : "", "parse-names" : false, "suffix" : "" }, { "dropping-particle" : "", "family" : "Mahecha", "given" : "Miguel D.", "non-dropping-particle" : "", "parse-names" : false, "suffix" : "" }, { "dropping-particle" : "", "family" : "Maraun", "given" : "Douglas", "non-dropping-particle" : "", "parse-names" : false, "suffix" : "" }, { "dropping-particle" : "", "family" : "Ramos", "given" : "Alexandre M.", "non-dropping-particle" : "", "parse-names" : false, "suffix" : "" }, { "dropping-particle" : "", "family" : "Ridder", "given" : "Nina N.", "non-dropping-particle" : "", "parse-names" : false, "suffix" : "" }, { "dropping-particle" : "", "family" : "Thiery", "given" : "Wim", "non-dropping-particle" : "", "parse-names" : false, "suffix" : "" }, { "dropping-particle" : "", "family" : "Vignotto", "given" : "Edoardo", "non-dropping-particle" : "", "parse-names" : false, "suffix" : "" } ], "container-title" : "Nature Reviews Earth &amp; Environment", "id" : "ITEM-1", "issue" : "7", "issued" : { "date-parts" : [ [ "2020", "7", "15" ] ] }, "page" : "333-347", "title" : "A typology of compound weather and climate events", "translator" : [ { "dropping-particle" : "", "family" : "S3379", "given" : "", "non-dropping-particle" : "", "parse-names" : false, "suffix" : "" } ], "type" : "article-journal", "volume" : "1" }, "uris" : [ "http://www.mendeley.com/documents/?uuid=436c993b-ce5b-42fb-a32a-fbc575fc3b5f" ] } ], "mendeley" : { "formattedCitation" : "(Zscheischler et al., 2020)", "plainTextFormattedCitation" : "(Zscheischler et al., 2020)", "previouslyFormattedCitation" : "(Zscheischl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scheischler et al., 2020)</w:t>
      </w:r>
      <w:r w:rsidRPr="00D424AA">
        <w:rPr>
          <w:rFonts w:cs="Times New Roman"/>
          <w:lang w:val="en-GB"/>
        </w:rPr>
        <w:fldChar w:fldCharType="end"/>
      </w:r>
      <w:r w:rsidRPr="00841A35">
        <w:rPr>
          <w:rFonts w:cs="Times New Roman"/>
          <w:lang w:val="en-GB"/>
        </w:rPr>
        <w:t xml:space="preserve">. Many major weather- and climate-related catastrophes are inherently of a compound nature </w:t>
      </w:r>
      <w:commentRangeStart w:id="2837"/>
      <w:del w:id="2838" w:author="Robin Matthews" w:date="2021-07-14T10:27:00Z">
        <w:r w:rsidRPr="00841A35" w:rsidDel="00835732">
          <w:rPr>
            <w:rFonts w:cs="Times New Roman"/>
            <w:lang w:val="en-GB"/>
          </w:rPr>
          <w:delText>(</w:delText>
        </w:r>
      </w:del>
      <w:bookmarkStart w:id="2839" w:name="_Hlk77150948"/>
      <w:commentRangeStart w:id="2840"/>
      <w:r w:rsidRPr="00D424AA">
        <w:rPr>
          <w:rFonts w:cs="Times New Roman"/>
          <w:lang w:val="en-GB"/>
        </w:rPr>
        <w:fldChar w:fldCharType="begin" w:fldLock="1"/>
      </w:r>
      <w:ins w:id="2841" w:author="Robin Matthews" w:date="2021-07-14T10:30:00Z">
        <w:r w:rsidR="00BB4511">
          <w:rPr>
            <w:rFonts w:cs="Times New Roman"/>
            <w:lang w:val="en-GB"/>
          </w:rPr>
          <w:instrText>ADDIN CSL_CITATION { "citationItems" : [ { "id" : "ITEM-1", "itemData" : { "DOI" : "10.5194/esd-10-31-2019", "ISSN" : "2190-4987", "author" : [ { "dropping-particle" : "", "family" : "Zscheischler", "given" : "Jakob", "non-dropping-particle" : "", "parse-names" : false, "suffix" : "" }, { "dropping-particle" : "", "family" : "Fischer", "given" : "Erich M.", "non-dropping-particle" : "", "parse-names" : false, "suffix" : "" }, { "dropping-particle" : "", "family" : "Lange", "given" : "Stefan", "non-dropping-particle" : "", "parse-names" : false, "suffix" : "" } ], "container-title" : "Earth System Dynamics", "id" : "ITEM-1", "issue" : "1", "issued" : { "date-parts" : [ [ "2019", "1", "7" ] ] }, "page" : "31-43", "title" : "The effect of univariate bias adjustment on multivariate hazard estimates", "translator" : [ { "dropping-particle" : "", "family" : "S1177", "given" : "", "non-dropping-particle" : "", "parse-names" : false, "suffix" : "" } ], "type" : "article-journal", "volume" : "10" }, "uris" : [ "http://www.mendeley.com/documents/?uuid=5abb5bef-c5fd-49a7-9062-ae65a5b3169c" ] } ], "mendeley" : { "formattedCitation" : "(Zscheischler et al., 2019)", "manualFormatting" : "(Zscheischler et al., 2018)", "plainTextFormattedCitation" : "(Zscheischler et al., 2019)", "previouslyFormattedCitation" : "(Zscheischler et al., 2019)" }, "properties" : { "noteIndex" : 0 }, "schema" : "https://github.com/citation-style-language/schema/raw/master/csl-citation.json" }</w:instrText>
        </w:r>
      </w:ins>
      <w:del w:id="2842" w:author="Robin Matthews" w:date="2021-07-14T10:27:00Z">
        <w:r w:rsidR="00AB36D4" w:rsidDel="00835732">
          <w:rPr>
            <w:rFonts w:cs="Times New Roman"/>
            <w:lang w:val="en-GB"/>
          </w:rPr>
          <w:delInstrText>ADDIN CSL_CITATION { "citationItems" : [ { "id" : "ITEM-1", "itemData" : { "DOI" : "10.5194/esd-10-31-2019", "ISSN" : "2190-4987", "author" : [ { "dropping-particle" : "", "family" : "Zscheischler", "given" : "Jakob", "non-dropping-particle" : "", "parse-names" : false, "suffix" : "" }, { "dropping-particle" : "", "family" : "Fischer", "given" : "Erich M.", "non-dropping-particle" : "", "parse-names" : false, "suffix" : "" }, { "dropping-particle" : "", "family" : "Lange", "given" : "Stefan", "non-dropping-particle" : "", "parse-names" : false, "suffix" : "" } ], "container-title" : "Earth System Dynamics", "id" : "ITEM-1", "issue" : "1", "issued" : { "date-parts" : [ [ "2019", "1", "7" ] ] }, "page" : "31-43", "title" : "The effect of univariate bias adjustment on multivariate hazard estimates", "translator" : [ { "dropping-particle" : "", "family" : "S1177", "given" : "", "non-dropping-particle" : "", "parse-names" : false, "suffix" : "" } ], "type" : "article-journal", "volume" : "10" }, "uris" : [ "http://www.mendeley.com/documents/?uuid=5abb5bef-c5fd-49a7-9062-ae65a5b3169c" ] } ], "mendeley" : { "formattedCitation" : "(Zscheischler et al., 2019)", "manualFormatting" : "Zscheischler et al., 2018", "plainTextFormattedCitation" : "(Zscheischler et al., 2019)", "previouslyFormattedCitation" : "(Zscheischler et al., 2019)" }, "properties" : { "noteIndex" : 0 }, "schema" : "https://github.com/citation-style-language/schema/raw/master/csl-citation.json" }</w:delInstrText>
        </w:r>
      </w:del>
      <w:r w:rsidRPr="00D424AA">
        <w:rPr>
          <w:rFonts w:cs="Times New Roman"/>
          <w:lang w:val="en-GB"/>
        </w:rPr>
        <w:fldChar w:fldCharType="separate"/>
      </w:r>
      <w:del w:id="2843" w:author="Robin Matthews" w:date="2021-07-14T10:27:00Z">
        <w:r w:rsidR="00A26296" w:rsidDel="00835732">
          <w:rPr>
            <w:rFonts w:cs="Times New Roman"/>
            <w:noProof/>
            <w:lang w:val="en-GB"/>
          </w:rPr>
          <w:delText>Z</w:delText>
        </w:r>
      </w:del>
      <w:ins w:id="2844" w:author="Robin Matthews" w:date="2021-07-14T10:27:00Z">
        <w:r w:rsidR="00835732">
          <w:rPr>
            <w:rFonts w:cs="Times New Roman"/>
            <w:noProof/>
            <w:lang w:val="en-GB"/>
          </w:rPr>
          <w:t>(Z</w:t>
        </w:r>
      </w:ins>
      <w:r w:rsidR="00A26296">
        <w:rPr>
          <w:rFonts w:cs="Times New Roman"/>
          <w:noProof/>
          <w:lang w:val="en-GB"/>
        </w:rPr>
        <w:t>scheischler et al., 201</w:t>
      </w:r>
      <w:ins w:id="2845" w:author="Robin Matthews" w:date="2021-07-14T10:30:00Z">
        <w:r w:rsidR="00BB4511">
          <w:rPr>
            <w:rFonts w:cs="Times New Roman"/>
            <w:noProof/>
            <w:lang w:val="en-GB"/>
          </w:rPr>
          <w:t>8)</w:t>
        </w:r>
      </w:ins>
      <w:del w:id="2846" w:author="Robin Matthews" w:date="2021-07-14T10:30:00Z">
        <w:r w:rsidR="00A26296" w:rsidDel="00BB4511">
          <w:rPr>
            <w:rFonts w:cs="Times New Roman"/>
            <w:noProof/>
            <w:lang w:val="en-GB"/>
          </w:rPr>
          <w:delText>8</w:delText>
        </w:r>
      </w:del>
      <w:r w:rsidRPr="00D424AA">
        <w:rPr>
          <w:rFonts w:cs="Times New Roman"/>
          <w:lang w:val="en-GB"/>
        </w:rPr>
        <w:fldChar w:fldCharType="end"/>
      </w:r>
      <w:commentRangeEnd w:id="2840"/>
      <w:ins w:id="2847" w:author="Robin Matthews" w:date="2021-07-14T10:31:00Z">
        <w:r w:rsidR="00BB4511">
          <w:rPr>
            <w:rFonts w:cs="Times New Roman"/>
            <w:lang w:val="en-GB"/>
          </w:rPr>
          <w:t>. T</w:t>
        </w:r>
      </w:ins>
      <w:commentRangeStart w:id="2848"/>
      <w:del w:id="2849" w:author="Robin Matthews" w:date="2021-07-14T10:31:00Z">
        <w:r w:rsidR="00A26296" w:rsidDel="00BB4511">
          <w:rPr>
            <w:rStyle w:val="Marquedecommentaire"/>
          </w:rPr>
          <w:commentReference w:id="2840"/>
        </w:r>
      </w:del>
      <w:del w:id="2850" w:author="Robin Matthews" w:date="2021-07-14T10:30:00Z">
        <w:r w:rsidRPr="00D424AA" w:rsidDel="00BB4511">
          <w:rPr>
            <w:rFonts w:cs="Times New Roman"/>
            <w:lang w:val="en-GB"/>
          </w:rPr>
          <w:fldChar w:fldCharType="begin" w:fldLock="1"/>
        </w:r>
        <w:r w:rsidR="00FF6231" w:rsidRPr="00BB4511" w:rsidDel="00BB4511">
          <w:rPr>
            <w:rFonts w:cs="Times New Roman"/>
            <w:lang w:val="en-GB"/>
          </w:rPr>
          <w:delInstrText>ADDIN CSL_CITATION { "citationItems" : [ { "id" : "ITEM-1", "itemData" : { "DOI" : "10.1038/srep28334", "author" : [ { "dropping-particle" : "", "family" : "Orth", "given" : "Ren\u00e9", "non-dropping-particle" : "", "parse-names" : false, "suffix" : "" }, { "dropping-particle" : "", "family" : "Zscheischler", "given" : "Jakob", "non-dropping-particle" : "", "parse-names" : false, "suffix" : "" }, { "dropping-particle" : "", "family" : "Seneviratne", "given" : "Sonia I", "non-dropping-particle" : "", "parse-names" : false, "suffix" : "" } ], "container-title" : "Scientific Reports", "id" : "ITEM-1", "issued" : { "date-parts" : [ [ "2016", "6", "21" ] ] }, "page" : "28334", "publisher" : "The Author(s)", "title" : "Record dry summer in 2015 challenges precipitation projections in Central Europe", "translator" : [ { "dropping-particle" : "", "family" : "S403", "given" : "", "non-dropping-particle" : "", "parse-names" : false, "suffix" : "" } ], "type" : "article-journal", "volume" : "6" }, "uris" : [ "http://www.mendeley.com/documents/?uuid=6ebe952c-286c-41e7-a933-85f0d42e99a6" ] } ], "mendeley" : { "formattedCitation" : "(Orth et al., 2016b)", "manualFormatting" : ")", "plainTextFormattedCitation" : "(Orth et al., 2016b)", "previouslyFormattedCitation" : "(Orth et al., 2016b)" }, "properties" : { "noteIndex" : 0 }, "schema" : "https://github.com/citation-style-language/schema/raw/master/csl-citation.json" }</w:delInstrText>
        </w:r>
        <w:r w:rsidRPr="00D424AA" w:rsidDel="00BB4511">
          <w:rPr>
            <w:rFonts w:cs="Times New Roman"/>
            <w:lang w:val="en-GB"/>
          </w:rPr>
          <w:fldChar w:fldCharType="separate"/>
        </w:r>
        <w:r w:rsidR="00A26296" w:rsidRPr="00BB4511" w:rsidDel="00BB4511">
          <w:rPr>
            <w:rFonts w:cs="Times New Roman"/>
            <w:noProof/>
            <w:lang w:val="en-GB"/>
          </w:rPr>
          <w:delText>)</w:delText>
        </w:r>
        <w:r w:rsidRPr="00D424AA" w:rsidDel="00BB4511">
          <w:rPr>
            <w:rFonts w:cs="Times New Roman"/>
            <w:lang w:val="en-GB"/>
          </w:rPr>
          <w:fldChar w:fldCharType="end"/>
        </w:r>
      </w:del>
      <w:commentRangeEnd w:id="2837"/>
      <w:commentRangeEnd w:id="2848"/>
      <w:del w:id="2851" w:author="Robin Matthews" w:date="2021-07-14T10:31:00Z">
        <w:r w:rsidR="00835732" w:rsidDel="00BB4511">
          <w:rPr>
            <w:rStyle w:val="Marquedecommentaire"/>
          </w:rPr>
          <w:commentReference w:id="2837"/>
        </w:r>
        <w:r w:rsidR="00A26296" w:rsidDel="00BB4511">
          <w:rPr>
            <w:rStyle w:val="Marquedecommentaire"/>
          </w:rPr>
          <w:commentReference w:id="2848"/>
        </w:r>
        <w:r w:rsidRPr="00841A35" w:rsidDel="00BB4511">
          <w:rPr>
            <w:rFonts w:cs="Times New Roman"/>
            <w:lang w:val="en-GB"/>
          </w:rPr>
          <w:delText>. Th</w:delText>
        </w:r>
      </w:del>
      <w:ins w:id="2852" w:author="Robin Matthews" w:date="2021-07-14T10:31:00Z">
        <w:r w:rsidR="00BB4511">
          <w:rPr>
            <w:rFonts w:cs="Times New Roman"/>
            <w:lang w:val="en-GB"/>
          </w:rPr>
          <w:t>h</w:t>
        </w:r>
      </w:ins>
      <w:r w:rsidRPr="00841A35">
        <w:rPr>
          <w:rFonts w:cs="Times New Roman"/>
          <w:lang w:val="en-GB"/>
        </w:rPr>
        <w:t xml:space="preserve">is has been highlighted for a broad range of hazards, such as droughts, heat </w:t>
      </w:r>
      <w:bookmarkEnd w:id="2839"/>
      <w:r w:rsidRPr="00841A35">
        <w:rPr>
          <w:rFonts w:cs="Times New Roman"/>
          <w:lang w:val="en-GB"/>
        </w:rPr>
        <w:t>w</w:t>
      </w:r>
      <w:r w:rsidRPr="00D424AA">
        <w:rPr>
          <w:rFonts w:cs="Times New Roman"/>
          <w:lang w:val="en-GB"/>
        </w:rPr>
        <w:t xml:space="preserve">aves, wildfires, coastal extremes, and floods </w:t>
      </w:r>
      <w:r w:rsidRPr="00D424AA">
        <w:rPr>
          <w:rFonts w:cs="Times New Roman"/>
          <w:lang w:val="en-GB"/>
        </w:rPr>
        <w:fldChar w:fldCharType="begin" w:fldLock="1"/>
      </w:r>
      <w:r w:rsidR="00FF6231">
        <w:rPr>
          <w:rFonts w:cs="Times New Roman"/>
          <w:lang w:val="en-GB"/>
        </w:rPr>
        <w:instrText>ADDIN CSL_CITATION { "citationItems" : [ { "id" : "ITEM-1", "itemData" : { "DOI" : "10.1007/s10584-016-1826-7", "ISSN" : "1573-1480", "author" : [ { "dropping-particle" : "", "family" : "Westra", "given" : "Seth", "non-dropping-particle" : "", "parse-names" : false, "suffix" : "" }, { "dropping-particle" : "", "family" : "White", "given" : "Christopher J", "non-dropping-particle" : "", "parse-names" : false, "suffix" : "" }, { "dropping-particle" : "", "family" : "Kiem", "given" : "Anthony S", "non-dropping-particle" : "", "parse-names" : false, "suffix" : "" } ], "container-title" : "Climatic Change", "id" : "ITEM-1", "issue" : "1", "issued" : { "date-parts" : [ [ "2016", "11" ] ] }, "page" : "1-19", "title" : "Introduction to the special issue: historical and projected climatic changes to Australian natural hazards", "translator" : [ { "dropping-particle" : "", "family" : "S924", "given" : "", "non-dropping-particle" : "", "parse-names" : false, "suffix" : "" } ], "type" : "article-journal", "volume" : "139" }, "uris" : [ "http://www.mendeley.com/documents/?uuid=83603932-3c89-4837-bfe9-6f010997bcce", "http://www.mendeley.com/documents/?uuid=7870b68e-c60e-4548-b383-b6f324608744" ] }, { "id" : "ITEM-2", "itemData" : { "DOI" : "10.1146/annurev-earth-071719-055228", "ISSN" : "0084-6597", "abstract" : "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u25aa Climate hazards are expected to increase in frequency and intensity in a warming world. \u25aa Anthropogenic-induced warming increases the risk of compound and cascading hazards. \u25aa We need to improve our understanding of causes and drivers of compound and cascading hazards.", "author" : [ { "dropping-particle" : "", "family" : "AghaKouchak", "given" : "Amir", "non-dropping-particle" : "", "parse-names" : false, "suffix" : "" }, { "dropping-particle" : "", "family" : "Chiang", "given" : "Felicia", "non-dropping-particle" : "", "parse-names" : false, "suffix" : "" }, { "dropping-particle" : "", "family" : "Huning", "given" : "Laurie S.", "non-dropping-particle" : "", "parse-names" : false, "suffix" : "" }, { "dropping-particle" : "", "family" : "Love", "given" : "Charlotte A.", "non-dropping-particle" : "", "parse-names" : false, "suffix" : "" }, { "dropping-particle" : "", "family" : "Mallakpour", "given" : "Iman", "non-dropping-particle" : "", "parse-names" : false, "suffix" : "" }, { "dropping-particle" : "", "family" : "Mazdiyasni", "given" : "Omid", "non-dropping-particle" : "", "parse-names" : false, "suffix" : "" }, { "dropping-particle" : "", "family" : "Moftakhari", "given" : "Hamed", "non-dropping-particle" : "", "parse-names" : false, "suffix" : "" }, { "dropping-particle" : "", "family" : "Papalexiou", "given" : "Simon Michael", "non-dropping-particle" : "", "parse-names" : false, "suffix" : "" }, { "dropping-particle" : "", "family" : "Ragno", "given" : "Elisa", "non-dropping-particle" : "", "parse-names" : false, "suffix" : "" }, { "dropping-particle" : "", "family" : "Sadegh", "given" : "Mojtaba", "non-dropping-particle" : "", "parse-names" : false, "suffix" : "" } ], "container-title" : "Annual Review of Earth and Planetary Sciences", "id" : "ITEM-2", "issue" : "1", "issued" : { "date-parts" : [ [ "2020", "5", "30" ] ] }, "page" : "519-548", "title" : "Climate Extremes and Compound Hazards in a Warming World", "translator" : [ { "dropping-particle" : "", "family" : "S3362", "given" : "", "non-dropping-particle" : "", "parse-names" : false, "suffix" : "" } ], "type" : "article-journal", "volume" : "48" }, "uris" : [ "http://www.mendeley.com/documents/?uuid=5e03abdc-2135-401f-acac-6eca2eb3ad4a" ] }, { "id" : "ITEM-3", "itemData" : { "DOI" : "10.1038/s41467-020-19639-3", "ISSN" : "2041-1723", "abstract" : "Compound events (CEs) are weather and climate events that result from multiple hazards or drivers with the potential to cause severe socio-economic impacts. Compared with isolated hazards, the multiple hazards/drivers associated with CEs can lead to higher economic losses and death tolls. Here, we provide the first analysis of multiple multivariate CEs potentially causing high-impact floods, droughts, and fires. Using observations and reanalysis data during 1980\u20132014, we analyse 27 hazard pairs and provide the first spatial estimates of their occurrences on the global scale. We identify hotspots of multivariate CEs including many socio-economically important regions such as North America, Russia and western Europe. We analyse the relative importance of different multivariate CEs in six continental regions to highlight CEs posing the highest risk. Our results provide initial guidance to assess the regional risk of CE events and an observationally-based dataset to aid evaluation of climate models for simulating multivariate CEs.", "author" : [ { "dropping-particle" : "", "family" : "Ridder", "given" : "Nina N.", "non-dropping-particle" : "", "parse-names" : false, "suffix" : "" }, { "dropping-particle" : "", "family" : "Pitman", "given" : "Andy J.", "non-dropping-particle" : "", "parse-names" : false, "suffix" : "" }, { "dropping-particle" : "", "family" : "Westra", "given" : "Seth", "non-dropping-particle" : "", "parse-names" : false, "suffix" : "" }, { "dropping-particle" : "", "family" : "Ukkola", "given" : "Anna", "non-dropping-particle" : "", "parse-names" : false, "suffix" : "" }, { "dropping-particle" : "", "family" : "Do", "given" : "Hong X.", "non-dropping-particle" : "", "parse-names" : false, "suffix" : "" }, { "dropping-particle" : "", "family" : "Bador", "given" : "Margot", "non-dropping-particle" : "", "parse-names" : false, "suffix" : "" }, { "dropping-particle" : "", "family" : "Hirsch", "given" : "Annette L.", "non-dropping-particle" : "", "parse-names" : false, "suffix" : "" }, { "dropping-particle" : "", "family" : "Evans", "given" : "Jason P.", "non-dropping-particle" : "", "parse-names" : false, "suffix" : "" }, { "dropping-particle" : "", "family" : "Luca", "given" : "Alejandro", "non-dropping-particle" : "Di", "parse-names" : false, "suffix" : "" }, { "dropping-particle" : "", "family" : "Zscheischler", "given" : "Jakob", "non-dropping-particle" : "", "parse-names" : false, "suffix" : "" } ], "container-title" : "Nature Communications", "id" : "ITEM-3", "issue" : "1", "issued" : { "date-parts" : [ [ "2020", "12", "24" ] ] }, "page" : "5956", "title" : "Global hotspots for the occurrence of compound events", "translator" : [ { "dropping-particle" : "", "family" : "S3497", "given" : "", "non-dropping-particle" : "", "parse-names" : false, "suffix" : "" } ], "type" : "article-journal", "volume" : "11" }, "uris" : [ "http://www.mendeley.com/documents/?uuid=d048b355-a9b3-4582-8bee-aa6b2c9288f3" ] } ], "mendeley" : { "formattedCitation" : "(Westra et al., 2016; AghaKouchak et al., 2020; Ridder et al., 2020)", "plainTextFormattedCitation" : "(Westra et al., 2016; AghaKouchak et al., 2020; Ridder et al., 2020)", "previouslyFormattedCitation" : "(Westra et al., 2016; AghaKouchak et al., 2020; Ridd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estra et al., 2016; AghaKouchak et al., 2020; Ridder et al., 2020)</w:t>
      </w:r>
      <w:r w:rsidRPr="00D424AA">
        <w:rPr>
          <w:rFonts w:cs="Times New Roman"/>
          <w:lang w:val="en-GB"/>
        </w:rPr>
        <w:fldChar w:fldCharType="end"/>
      </w:r>
      <w:r w:rsidRPr="00841A35">
        <w:rPr>
          <w:rFonts w:cs="Times New Roman"/>
          <w:lang w:val="en-GB"/>
        </w:rPr>
        <w:t>. Co-occur</w:t>
      </w:r>
      <w:r w:rsidRPr="00D424AA">
        <w:rPr>
          <w:rFonts w:cs="Times New Roman"/>
          <w:lang w:val="en-GB"/>
        </w:rPr>
        <w:t xml:space="preserve">ring extreme precipitation and extreme winds can result in infrastructural damage </w:t>
      </w:r>
      <w:r w:rsidRPr="00D424AA">
        <w:rPr>
          <w:rFonts w:cs="Times New Roman"/>
          <w:i/>
          <w:lang w:val="en-GB"/>
        </w:rPr>
        <w:fldChar w:fldCharType="begin" w:fldLock="1"/>
      </w:r>
      <w:r w:rsidR="00FF6231">
        <w:rPr>
          <w:rFonts w:cs="Times New Roman"/>
          <w:lang w:val="en-GB"/>
        </w:rPr>
        <w:instrText>ADDIN CSL_CITATION { "citationItems" : [ { "id" : "ITEM-1", "itemData" : { "DOI" : "10.1002/2016GL070017", "ISSN" : "19448007", "abstract" : "\u00a92016. American Geophysical Union. All Rights Reserved. The concomitant occurrence of extreme precipitation and winds can have severe impacts. Here this concomitant occurrence is quantified globally using ERA-Interim reanalysis data. A logistic regression model is used to determine significant changes in the odds of precipitation extremes given a wind extreme that occurs on the same day, the day before, or the day after. High percentages of cooccurring wind and precipitation extremes are found in coastal regions and in areas with frequent tropical cyclones, with maxima of more than 50% of concomitant events. Strong regional-scale variations in this percentage are related to the interaction of weather systems with topography resulting in F\u00f6hn winds, gap winds, and orographic drying and the structure and tracks of extratropical and tropical cyclones. The percentage of concomitant events increases substantially if spatial shifts by one grid point are taken into account. Such spatially shifted but cooccurring events are important in insurance applications.", "author" : [ { "dropping-particle" : "", "family" : "Martius", "given" : "Olivia", "non-dropping-particle" : "", "parse-names" : false, "suffix" : "" }, { "dropping-particle" : "", "family" : "Pfahl", "given" : "Stephan", "non-dropping-particle" : "", "parse-names" : false, "suffix" : "" }, { "dropping-particle" : "", "family" : "Chevalier", "given" : "Cl\u00e9ment", "non-dropping-particle" : "", "parse-names" : false, "suffix" : "" } ], "container-title" : "Geophysical Research Letters", "id" : "ITEM-1", "issue" : "14", "issued" : { "date-parts" : [ [ "2016", "7", "28" ] ] }, "page" : "7709-7717", "title" : "A global quantification of compound precipitation and wind extremes", "translator" : [ { "dropping-particle" : "", "family" : "S1409", "given" : "", "non-dropping-particle" : "", "parse-names" : false, "suffix" : "" } ], "type" : "article-journal", "volume" : "43" }, "uris" : [ "http://www.mendeley.com/documents/?uuid=e2059579-1af3-4732-af41-69edb565e718" ] } ], "mendeley" : { "formattedCitation" : "(Martius et al., 2016)", "plainTextFormattedCitation" : "(Martius et al., 2016)", "previouslyFormattedCitation" : "(Martius et al., 2016)" }, "properties" : { "noteIndex" : 0 }, "schema" : "https://github.com/citation-style-language/schema/raw/master/csl-citation.json" }</w:instrText>
      </w:r>
      <w:r w:rsidRPr="00D424AA">
        <w:rPr>
          <w:rFonts w:cs="Times New Roman"/>
          <w:i/>
          <w:lang w:val="en-GB"/>
        </w:rPr>
        <w:fldChar w:fldCharType="separate"/>
      </w:r>
      <w:r w:rsidR="00A26296">
        <w:rPr>
          <w:rFonts w:cs="Times New Roman"/>
          <w:noProof/>
          <w:lang w:val="en-GB"/>
        </w:rPr>
        <w:t>(Martius et al., 2016)</w:t>
      </w:r>
      <w:r w:rsidRPr="00D424AA">
        <w:rPr>
          <w:rFonts w:cs="Times New Roman"/>
          <w:lang w:val="en-GB"/>
        </w:rPr>
        <w:fldChar w:fldCharType="end"/>
      </w:r>
      <w:r w:rsidRPr="00841A35">
        <w:rPr>
          <w:rFonts w:cs="Times New Roman"/>
          <w:lang w:val="en-GB"/>
        </w:rPr>
        <w:t xml:space="preserve">; the compounding of storm surge and precipitation extremes can cause coastal floods </w:t>
      </w:r>
      <w:r w:rsidRPr="00D424AA">
        <w:rPr>
          <w:rFonts w:cs="Times New Roman"/>
          <w:i/>
          <w:lang w:val="en-GB"/>
        </w:rPr>
        <w:fldChar w:fldCharType="begin" w:fldLock="1"/>
      </w:r>
      <w:r w:rsidR="00FF6231">
        <w:rPr>
          <w:rFonts w:cs="Times New Roman"/>
          <w:lang w:val="en-GB"/>
        </w:rPr>
        <w:instrText>ADDIN CSL_CITATION { "citationItems" : [ { "id" : "ITEM-1", "itemData" : { "DOI" : "10.1038/nclimate2736",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1", "issued" : { "date-parts" : [ [ "2015", "7", "27" ] ] }, "page" : "1093", "publisher" : "Nature Publishing Group", "title" : "Increasing risk of compound flooding from storm surge and rainfall for major US cities", "translator" : [ { "dropping-particle" : "", "family" : "S276", "given" : "", "non-dropping-particle" : "", "parse-names" : false, "suffix" : "" } ], "type" : "article-journal", "volume" : "5" }, "uris" : [ "http://www.mendeley.com/documents/?uuid=00db6100-1236-4225-94b6-7c3be47f7416" ] } ], "mendeley" : { "formattedCitation" : "(Wahl et al., 2015)", "plainTextFormattedCitation" : "(Wahl et al., 2015)", "previouslyFormattedCitation" : "(Wahl et al., 2015)" }, "properties" : { "noteIndex" : 0 }, "schema" : "https://github.com/citation-style-language/schema/raw/master/csl-citation.json" }</w:instrText>
      </w:r>
      <w:r w:rsidRPr="00D424AA">
        <w:rPr>
          <w:rFonts w:cs="Times New Roman"/>
          <w:i/>
          <w:lang w:val="en-GB"/>
        </w:rPr>
        <w:fldChar w:fldCharType="separate"/>
      </w:r>
      <w:r w:rsidR="00A26296">
        <w:rPr>
          <w:rFonts w:cs="Times New Roman"/>
          <w:noProof/>
          <w:lang w:val="en-GB"/>
        </w:rPr>
        <w:t>(Wahl et al., 2015)</w:t>
      </w:r>
      <w:r w:rsidRPr="00D424AA">
        <w:rPr>
          <w:rFonts w:cs="Times New Roman"/>
          <w:lang w:val="en-GB"/>
        </w:rPr>
        <w:fldChar w:fldCharType="end"/>
      </w:r>
      <w:r w:rsidRPr="00841A35">
        <w:rPr>
          <w:rFonts w:cs="Times New Roman"/>
          <w:lang w:val="en-GB"/>
        </w:rPr>
        <w:t xml:space="preserve">; the combination of drought and heat can lead to tree mortality </w:t>
      </w:r>
      <w:r w:rsidRPr="00D424AA">
        <w:rPr>
          <w:rFonts w:cs="Times New Roman"/>
          <w:i/>
          <w:lang w:val="en-GB"/>
        </w:rPr>
        <w:fldChar w:fldCharType="begin" w:fldLock="1"/>
      </w:r>
      <w:r w:rsidR="00FF6231">
        <w:rPr>
          <w:rFonts w:cs="Times New Roman"/>
          <w:lang w:val="en-GB"/>
        </w:rPr>
        <w:instrText>ADDIN CSL_CITATION { "citationItems" : [ { "id" : "ITEM-1", "itemData" : { "DOI" : "10.1890/ES15-00203.1", "ISSN" : "2150-8925", "abstract" : "\u00a9 2015 Allen et al. 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1", "issue" : "8", "issued" : { "date-parts" : [ [ "2015", "8" ] ] }, "page" : "art129", "title" : "On underestimation of global vulnerability to tree mortality and forest die-off from hotter drought in the Anthropocene", "translator" : [ { "dropping-particle" : "", "family" : "S1572", "given" : "", "non-dropping-particle" : "", "parse-names" : false, "suffix" : "" } ], "type" : "article-journal", "volume" : "6" }, "uris" : [ "http://www.mendeley.com/documents/?uuid=75f09960-d23b-4569-afad-ef1023b5d670" ] } ], "mendeley" : { "formattedCitation" : "(Allen et al., 2015)", "plainTextFormattedCitation" : "(Allen et al., 2015)", "previouslyFormattedCitation" : "(Allen et al., 2015)" }, "properties" : { "noteIndex" : 0 }, "schema" : "https://github.com/citation-style-language/schema/raw/master/csl-citation.json" }</w:instrText>
      </w:r>
      <w:r w:rsidRPr="00D424AA">
        <w:rPr>
          <w:rFonts w:cs="Times New Roman"/>
          <w:i/>
          <w:lang w:val="en-GB"/>
        </w:rPr>
        <w:fldChar w:fldCharType="separate"/>
      </w:r>
      <w:r w:rsidR="00A26296">
        <w:rPr>
          <w:rFonts w:cs="Times New Roman"/>
          <w:noProof/>
          <w:lang w:val="en-GB"/>
        </w:rPr>
        <w:t>(Allen et al., 2015)</w:t>
      </w:r>
      <w:r w:rsidRPr="00D424AA">
        <w:rPr>
          <w:rFonts w:cs="Times New Roman"/>
          <w:lang w:val="en-GB"/>
        </w:rPr>
        <w:fldChar w:fldCharType="end"/>
      </w:r>
      <w:r w:rsidR="005F49F0" w:rsidRPr="00841A35">
        <w:rPr>
          <w:rFonts w:cs="Times New Roman"/>
          <w:lang w:val="en-GB"/>
        </w:rPr>
        <w:t>(see also Section 11.6)</w:t>
      </w:r>
      <w:r w:rsidRPr="00D424AA">
        <w:rPr>
          <w:rFonts w:cs="Times New Roman"/>
          <w:lang w:val="en-GB"/>
        </w:rPr>
        <w:t xml:space="preserve">; wildfires increase occurrences of hailstorms and lightning </w:t>
      </w:r>
      <w:commentRangeStart w:id="2853"/>
      <w:r w:rsidRPr="00D424AA">
        <w:rPr>
          <w:rFonts w:cs="Times New Roman"/>
          <w:lang w:val="en-GB"/>
        </w:rPr>
        <w:fldChar w:fldCharType="begin" w:fldLock="1"/>
      </w:r>
      <w:ins w:id="2854" w:author="Robin Matthews" w:date="2021-07-14T10:30:00Z">
        <w:r w:rsidR="00BB4511">
          <w:rPr>
            <w:rFonts w:cs="Times New Roman"/>
            <w:lang w:val="en-GB"/>
          </w:rPr>
          <w:instrText>ADDIN CSL_CITATION { "citationItems" : [ { "id" : "ITEM-1", "itemData" : { "DOI" : "10.1029/2019GL084534", "ISSN" : "0094-8276", "author" : [ { "dropping-particle" : "", "family" : "Zhang", "given" : "Yuwei", "non-dropping-particle" : "", "parse-names" : false, "suffix" : "" }, { "dropping-particle" : "", "family" : "Fan", "given" : "Jiwen", "non-dropping-particle" : "", "parse-names" : false, "suffix" : "" }, { "dropping-particle" : "", "family" : "Logan", "given" : "Timothy", "non-dropping-particle" : "", "parse-names" : false, "suffix" : "" }, { "dropping-particle" : "", "family" : "Li", "given" : "Zhanqing", "non-dropping-particle" : "", "parse-names" : false, "suffix" : "" }, { "dropping-particle" : "", "family" : "Homeyer", "given" : "Cameron R.", "non-dropping-particle" : "", "parse-names" : false, "suffix" : "" } ], "container-title" : "Geophysical Research Letters", "id" : "ITEM-1", "issue" : "16", "issued" : { "date-parts" : [ [ "2019", "8", "28" ] ] }, "page" : "10082-10093", "title" : "Wildfire Impact on Environmental Thermodynamics and Severe Convective Storms", "translator" : [ { "dropping-particle" : "", "family" : "S3365", "given" : "", "non-dropping-particle" : "", "parse-names" : false, "suffix" : "" } ], "type" : "article-journal", "volume" : "46" }, "uris" : [ "http://www.mendeley.com/documents/?uuid=994b6dcc-cf0d-413d-9ece-5115feae3710" ] } ], "mendeley" : { "formattedCitation" : "(Zhang et al., 2019e)", "manualFormatting" : "(Y. Zhang et al., 2019a)", "plainTextFormattedCitation" : "(Zhang et al., 2019e)", "previouslyFormattedCitation" : "(Zhang et al., 2019e)" }, "properties" : { "noteIndex" : 0 }, "schema" : "https://github.com/citation-style-language/schema/raw/master/csl-citation.json" }</w:instrText>
        </w:r>
      </w:ins>
      <w:del w:id="2855" w:author="Robin Matthews" w:date="2021-07-14T10:30:00Z">
        <w:r w:rsidR="00FF6231" w:rsidDel="00BB4511">
          <w:rPr>
            <w:rFonts w:cs="Times New Roman"/>
            <w:lang w:val="en-GB"/>
          </w:rPr>
          <w:delInstrText>ADDIN CSL_CITATION { "citationItems" : [ { "id" : "ITEM-1", "itemData" : { "DOI" : "10.1029/2019GL084534", "ISSN" : "0094-8276", "author" : [ { "dropping-particle" : "", "family" : "Zhang", "given" : "Yuwei", "non-dropping-particle" : "", "parse-names" : false, "suffix" : "" }, { "dropping-particle" : "", "family" : "Fan", "given" : "Jiwen", "non-dropping-particle" : "", "parse-names" : false, "suffix" : "" }, { "dropping-particle" : "", "family" : "Logan", "given" : "Timothy", "non-dropping-particle" : "", "parse-names" : false, "suffix" : "" }, { "dropping-particle" : "", "family" : "Li", "given" : "Zhanqing", "non-dropping-particle" : "", "parse-names" : false, "suffix" : "" }, { "dropping-particle" : "", "family" : "Homeyer", "given" : "Cameron R.", "non-dropping-particle" : "", "parse-names" : false, "suffix" : "" } ], "container-title" : "Geophysical Research Letters", "id" : "ITEM-1", "issue" : "16", "issued" : { "date-parts" : [ [ "2019", "8", "28" ] ] }, "page" : "10082-10093", "title" : "Wildfire Impact on Environmental Thermodynamics and Severe Convective Storms", "translator" : [ { "dropping-particle" : "", "family" : "S3365", "given" : "", "non-dropping-particle" : "", "parse-names" : false, "suffix" : "" } ], "type" : "article-journal", "volume" : "46" }, "uris" : [ "http://www.mendeley.com/documents/?uuid=994b6dcc-cf0d-413d-9ece-5115feae3710" ] } ], "mendeley" : { "formattedCitation" : "(Zhang et al., 2019e)", "plainTextFormattedCitation" : "(Zhang et al., 2019e)", "previouslyFormattedCitation" : "(Zhang et al., 2019e)"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856" w:author="Robin Matthews" w:date="2021-07-14T10:30:00Z">
        <w:r w:rsidR="00BB4511">
          <w:rPr>
            <w:rFonts w:cs="Times New Roman"/>
            <w:noProof/>
            <w:lang w:val="en-GB"/>
          </w:rPr>
          <w:t xml:space="preserve">Y. </w:t>
        </w:r>
      </w:ins>
      <w:r w:rsidR="00A26296">
        <w:rPr>
          <w:rFonts w:cs="Times New Roman"/>
          <w:noProof/>
          <w:lang w:val="en-GB"/>
        </w:rPr>
        <w:t>Zhang et al., 2019</w:t>
      </w:r>
      <w:ins w:id="2857" w:author="Robin Matthews" w:date="2021-07-14T10:30:00Z">
        <w:r w:rsidR="00BB4511">
          <w:rPr>
            <w:rFonts w:cs="Times New Roman"/>
            <w:noProof/>
            <w:lang w:val="en-GB"/>
          </w:rPr>
          <w:t>a</w:t>
        </w:r>
      </w:ins>
      <w:del w:id="2858" w:author="Robin Matthews" w:date="2021-07-14T10:30:00Z">
        <w:r w:rsidR="00A26296" w:rsidDel="00BB4511">
          <w:rPr>
            <w:rFonts w:cs="Times New Roman"/>
            <w:noProof/>
            <w:lang w:val="en-GB"/>
          </w:rPr>
          <w:delText>e</w:delText>
        </w:r>
      </w:del>
      <w:r w:rsidR="00A26296">
        <w:rPr>
          <w:rFonts w:cs="Times New Roman"/>
          <w:noProof/>
          <w:lang w:val="en-GB"/>
        </w:rPr>
        <w:t>)</w:t>
      </w:r>
      <w:r w:rsidRPr="00D424AA">
        <w:rPr>
          <w:rFonts w:cs="Times New Roman"/>
          <w:lang w:val="en-GB"/>
        </w:rPr>
        <w:fldChar w:fldCharType="end"/>
      </w:r>
      <w:commentRangeEnd w:id="2853"/>
      <w:r w:rsidR="00A26296">
        <w:rPr>
          <w:rStyle w:val="Marquedecommentaire"/>
        </w:rPr>
        <w:commentReference w:id="2853"/>
      </w:r>
      <w:r w:rsidRPr="00841A35">
        <w:rPr>
          <w:rFonts w:cs="Times New Roman"/>
          <w:lang w:val="en-GB"/>
        </w:rPr>
        <w:t>. Compound storm types consisting of co-located cyclone, front and thunderstorm systems have a higher chan</w:t>
      </w:r>
      <w:r w:rsidR="005F49F0" w:rsidRPr="00D424AA">
        <w:rPr>
          <w:rFonts w:cs="Times New Roman"/>
          <w:lang w:val="en-GB"/>
        </w:rPr>
        <w:t>c</w:t>
      </w:r>
      <w:r w:rsidRPr="00D424AA">
        <w:rPr>
          <w:rFonts w:cs="Times New Roman"/>
          <w:lang w:val="en-GB"/>
        </w:rPr>
        <w:t xml:space="preserve">e of causing extreme rainfall and extreme winds than individual storm types </w:t>
      </w:r>
      <w:r w:rsidRPr="00D424AA">
        <w:rPr>
          <w:rFonts w:cs="Times New Roman"/>
          <w:lang w:val="en-GB"/>
        </w:rPr>
        <w:fldChar w:fldCharType="begin" w:fldLock="1"/>
      </w:r>
      <w:r w:rsidR="00FF6231">
        <w:rPr>
          <w:rFonts w:cs="Times New Roman"/>
          <w:lang w:val="en-GB"/>
        </w:rPr>
        <w:instrText>ADDIN CSL_CITATION { "citationItems" : [ { "id" : "ITEM-1", "itemData" : { "DOI" : "10.1038/srep40359", "ISSN" : "20452322", "abstract" : "Phenomena such as cyclones, fronts and thunderstorms can cause extreme weather in various regions throughout the world. Although these phenomena have been examined in numerous studies, they have not all been systematically examined in combination with each other, including in relation to extreme precipitation and extreme winds throughout the world. Consequently, the combined influence of these phenomena represents a substantial gap in the current understanding of the causes of extreme weather events. Here we present a systematic analysis of cyclones, fronts and thunderstorms in combination with each other, as represented by seven different types of storm combinations. Our results highlight the storm combinations that most frequently cause extreme weather in various regions of the world. The highest risk of extreme precipitation and extreme wind speeds is found to be associated with a triple storm type characterized by concurrent cyclone, front and thunderstorm occurrences. Our findings reveal new insight on the relationships between cyclones, fronts and thunderstorms and clearly demonstrate the importance of concurrent phenomena in causing extreme weather.", "author" : [ { "dropping-particle" : "", "family" : "Dowdy", "given" : "Andrew J.", "non-dropping-particle" : "", "parse-names" : false, "suffix" : "" }, { "dropping-particle" : "", "family" : "Catto", "given" : "Jennifer L.", "non-dropping-particle" : "", "parse-names" : false, "suffix" : "" } ], "container-title" : "Scientific Reports", "id" : "ITEM-1", "issued" : { "date-parts" : [ [ "2017" ] ] }, "page" : "1-8", "publisher" : "Nature Publishing Group", "title" : "Extreme weather caused by concurrent cyclone, front and thunderstorm occurrences", "translator" : [ { "dropping-particle" : "", "family" : "S1913", "given" : "", "non-dropping-particle" : "", "parse-names" : false, "suffix" : "" } ], "type" : "article-journal", "volume" : "7" }, "uris" : [ "http://www.mendeley.com/documents/?uuid=0b3558d9-d3af-4e42-9dff-e469a8ab287b" ] } ], "mendeley" : { "formattedCitation" : "(Dowdy and Catto, 2017)", "plainTextFormattedCitation" : "(Dowdy and Catto, 2017)", "previouslyFormattedCitation" : "(Dowdy and Catto,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wdy and Catto, 2017)</w:t>
      </w:r>
      <w:r w:rsidRPr="00D424AA">
        <w:rPr>
          <w:rFonts w:cs="Times New Roman"/>
          <w:lang w:val="en-GB"/>
        </w:rPr>
        <w:fldChar w:fldCharType="end"/>
      </w:r>
      <w:r w:rsidRPr="00841A35">
        <w:rPr>
          <w:rFonts w:cs="Times New Roman"/>
          <w:lang w:val="en-GB"/>
        </w:rPr>
        <w:t xml:space="preserve">. Extremes may occur at similar times at different locations </w:t>
      </w:r>
      <w:commentRangeStart w:id="2859"/>
      <w:r w:rsidRPr="00D424AA">
        <w:rPr>
          <w:rFonts w:cs="Times New Roman"/>
          <w:lang w:val="en-GB"/>
        </w:rPr>
        <w:fldChar w:fldCharType="begin" w:fldLock="1"/>
      </w:r>
      <w:ins w:id="2860" w:author="Robin Matthews" w:date="2021-07-14T10:32:00Z">
        <w:r w:rsidR="007B3F67">
          <w:rPr>
            <w:rFonts w:cs="Times New Roman"/>
            <w:lang w:val="en-GB"/>
          </w:rPr>
          <w:instrText>ADDIN CSL_CITATION { "citationItems" : [ { "id" : "ITEM-1", "itemData" : { "DOI" : "10.5194/esd-11-251-2020", "ISSN" : "2190-4987", "author" : [ { "dropping-particle" : "", "family" : "Luca", "given" : "Paolo", "non-dropping-particle" : "De", "parse-names" : false, "suffix" : "" }, { "dropping-particle" : "", "family" : "Messori", "given" : "Gabriele", "non-dropping-particle" : "", "parse-names" : false, "suffix" : "" }, { "dropping-particle" : "", "family" : "Wilby", "given" : "Robert L.", "non-dropping-particle" : "", "parse-names" : false, "suffix" : "" }, { "dropping-particle" : "", "family" : "Mazzoleni", "given" : "Maurizio", "non-dropping-particle" : "", "parse-names" : false, "suffix" : "" }, { "dropping-particle" : "", "family" : "Baldassarre", "given" : "Giuliano", "non-dropping-particle" : "Di", "parse-names" : false, "suffix" : "" } ], "container-title" : "Earth System Dynamics", "id" : "ITEM-1", "issue" : "1", "issued" : { "date-parts" : [ [ "2020", "3", "10" ] ] }, "page" : "251-266", "title" : "Concurrent wet and dry hydrological extremes at the global scale", "translator" : [ { "dropping-particle" : "", "family" : "S3364", "given" : "", "non-dropping-particle" : "", "parse-names" : false, "suffix" : "" } ], "type" : "article-journal", "volume" : "11" }, "uris" : [ "http://www.mendeley.com/documents/?uuid=dd171442-f9c1-4035-ad75-a62c50a3e9b9" ] }, { "id" : "ITEM-2", "itemData" : { "DOI" : "10.1002/qj.3757", "ISSN" : "0035-9009", "author" : [ { "dropping-particle" : "", "family" : "Luca", "given" : "P.", "non-dropping-particle" : "De", "parse-names" : false, "suffix" : "" }, { "dropping-particle" : "", "family" : "Messori", "given" : "G.", "non-dropping-particle" : "", "parse-names" : false, "suffix" : "" }, { "dropping-particle" : "", "family" : "Pons", "given" : "F. M. E.", "non-dropping-particle" : "", "parse-names" : false, "suffix" : "" }, { "dropping-particle" : "", "family" : "Faranda", "given" : "D.", "non-dropping-particle" : "", "parse-names" : false, "suffix" : "" } ], "container-title" : "Quarterly Journal of the Royal Meteorological Society", "id" : "ITEM-2", "issue" : "729", "issued" : { "date-parts" : [ [ "2020", "4", "17" ] ] }, "page" : "1636-1650", "title" : "Dynamical systems theory sheds new light on compound climate extremes in Europe and Eastern North America", "translator" : [ { "dropping-particle" : "", "family" : "S3367", "given" : "", "non-dropping-particle" : "", "parse-names" : false, "suffix" : "" } ], "type" : "article-journal", "volume" : "146" }, "uris" : [ "http://www.mendeley.com/documents/?uuid=8863ece8-3f4f-4c1b-ab29-4727d81d3c12" ] } ], "mendeley" : { "formattedCitation" : "(De Luca et al., 2020b, 2020a)", "manualFormatting" : "(De Luca et al., 2020a, b)", "plainTextFormattedCitation" : "(De Luca et al., 2020b, 2020a)", "previouslyFormattedCitation" : "(De Luca et al., 2020b, 2020a)" }, "properties" : { "noteIndex" : 0 }, "schema" : "https://github.com/citation-style-language/schema/raw/master/csl-citation.json" }</w:instrText>
        </w:r>
      </w:ins>
      <w:del w:id="2861" w:author="Robin Matthews" w:date="2021-07-14T10:32:00Z">
        <w:r w:rsidR="00FF6231" w:rsidDel="007B3F67">
          <w:rPr>
            <w:rFonts w:cs="Times New Roman"/>
            <w:lang w:val="en-GB"/>
          </w:rPr>
          <w:delInstrText>ADDIN CSL_CITATION { "citationItems" : [ { "id" : "ITEM-1", "itemData" : { "DOI" : "10.5194/esd-11-251-2020", "ISSN" : "2190-4987", "author" : [ { "dropping-particle" : "", "family" : "Luca", "given" : "Paolo", "non-dropping-particle" : "De", "parse-names" : false, "suffix" : "" }, { "dropping-particle" : "", "family" : "Messori", "given" : "Gabriele", "non-dropping-particle" : "", "parse-names" : false, "suffix" : "" }, { "dropping-particle" : "", "family" : "Wilby", "given" : "Robert L.", "non-dropping-particle" : "", "parse-names" : false, "suffix" : "" }, { "dropping-particle" : "", "family" : "Mazzoleni", "given" : "Maurizio", "non-dropping-particle" : "", "parse-names" : false, "suffix" : "" }, { "dropping-particle" : "", "family" : "Baldassarre", "given" : "Giuliano", "non-dropping-particle" : "Di", "parse-names" : false, "suffix" : "" } ], "container-title" : "Earth System Dynamics", "id" : "ITEM-1", "issue" : "1", "issued" : { "date-parts" : [ [ "2020", "3", "10" ] ] }, "page" : "251-266", "title" : "Concurrent wet and dry hydrological extremes at the global scale", "translator" : [ { "dropping-particle" : "", "family" : "S3364", "given" : "", "non-dropping-particle" : "", "parse-names" : false, "suffix" : "" } ], "type" : "article-journal", "volume" : "11" }, "uris" : [ "http://www.mendeley.com/documents/?uuid=dd171442-f9c1-4035-ad75-a62c50a3e9b9" ] }, { "id" : "ITEM-2", "itemData" : { "DOI" : "10.1002/qj.3757", "ISSN" : "0035-9009", "author" : [ { "dropping-particle" : "", "family" : "Luca", "given" : "P.", "non-dropping-particle" : "De", "parse-names" : false, "suffix" : "" }, { "dropping-particle" : "", "family" : "Messori", "given" : "G.", "non-dropping-particle" : "", "parse-names" : false, "suffix" : "" }, { "dropping-particle" : "", "family" : "Pons", "given" : "F. M. E.", "non-dropping-particle" : "", "parse-names" : false, "suffix" : "" }, { "dropping-particle" : "", "family" : "Faranda", "given" : "D.", "non-dropping-particle" : "", "parse-names" : false, "suffix" : "" } ], "container-title" : "Quarterly Journal of the Royal Meteorological Society", "id" : "ITEM-2", "issue" : "729", "issued" : { "date-parts" : [ [ "2020", "4", "17" ] ] }, "page" : "1636-1650", "title" : "Dynamical systems theory sheds new light on compound climate extremes in Europe and Eastern North America", "translator" : [ { "dropping-particle" : "", "family" : "S3367", "given" : "", "non-dropping-particle" : "", "parse-names" : false, "suffix" : "" } ], "type" : "article-journal", "volume" : "146" }, "uris" : [ "http://www.mendeley.com/documents/?uuid=8863ece8-3f4f-4c1b-ab29-4727d81d3c12" ] } ], "mendeley" : { "formattedCitation" : "(De Luca et al., 2020b, 2020a)", "manualFormatting" : "(De Luca et al., 2020a,b)", "plainTextFormattedCitation" : "(De Luca et al., 2020b, 2020a)", "previouslyFormattedCitation" : "(De Luca et al., 2020b, 2020a)"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De Luca et al., 2020a,</w:t>
      </w:r>
      <w:ins w:id="2862" w:author="Robin Matthews" w:date="2021-07-14T10:32:00Z">
        <w:r w:rsidR="007B3F67">
          <w:rPr>
            <w:rFonts w:cs="Times New Roman"/>
            <w:noProof/>
            <w:lang w:val="en-GB"/>
          </w:rPr>
          <w:t xml:space="preserve"> </w:t>
        </w:r>
      </w:ins>
      <w:r w:rsidR="00A26296">
        <w:rPr>
          <w:rFonts w:cs="Times New Roman"/>
          <w:noProof/>
          <w:lang w:val="en-GB"/>
        </w:rPr>
        <w:t>b)</w:t>
      </w:r>
      <w:r w:rsidRPr="00D424AA">
        <w:rPr>
          <w:rFonts w:cs="Times New Roman"/>
          <w:lang w:val="en-GB"/>
        </w:rPr>
        <w:fldChar w:fldCharType="end"/>
      </w:r>
      <w:commentRangeEnd w:id="2859"/>
      <w:r w:rsidR="00A26296">
        <w:rPr>
          <w:rStyle w:val="Marquedecommentaire"/>
        </w:rPr>
        <w:commentReference w:id="2859"/>
      </w:r>
      <w:r w:rsidRPr="00841A35">
        <w:rPr>
          <w:rFonts w:cs="Times New Roman"/>
          <w:lang w:val="en-GB"/>
        </w:rPr>
        <w:t xml:space="preserve"> but</w:t>
      </w:r>
      <w:r w:rsidRPr="00D424AA">
        <w:rPr>
          <w:rFonts w:cs="Times New Roman"/>
          <w:lang w:val="en-GB"/>
        </w:rPr>
        <w:t xml:space="preserve"> affect the same system, for instance, spatially-concurrent climate extremes affecting crop yields and food </w:t>
      </w:r>
      <w:bookmarkStart w:id="2863" w:name="_Hlk77151183"/>
      <w:r w:rsidRPr="00D424AA">
        <w:rPr>
          <w:rFonts w:cs="Times New Roman"/>
          <w:lang w:val="en-GB"/>
        </w:rPr>
        <w:t>prices</w:t>
      </w:r>
      <w:del w:id="2864" w:author="Robin Matthews" w:date="2021-07-14T10:33:00Z">
        <w:r w:rsidRPr="00D424AA" w:rsidDel="007B3F67">
          <w:rPr>
            <w:rFonts w:cs="Times New Roman"/>
            <w:lang w:val="en-GB"/>
          </w:rPr>
          <w:delText xml:space="preserve"> </w:delText>
        </w:r>
      </w:del>
      <w:ins w:id="2865" w:author="Robin Matthews" w:date="2021-07-14T10:33:00Z">
        <w:r w:rsidR="007B3F67">
          <w:rPr>
            <w:rFonts w:cs="Times New Roman"/>
            <w:lang w:val="en-GB"/>
          </w:rPr>
          <w:t xml:space="preserve"> </w:t>
        </w:r>
        <w:r w:rsidR="007B3F67">
          <w:rPr>
            <w:rFonts w:cs="Times New Roman"/>
            <w:lang w:val="en-GB"/>
          </w:rPr>
          <w:fldChar w:fldCharType="begin" w:fldLock="1"/>
        </w:r>
      </w:ins>
      <w:r w:rsidR="0012753B">
        <w:rPr>
          <w:rFonts w:cs="Times New Roman"/>
          <w:lang w:val="en-GB"/>
        </w:rPr>
        <w:instrText>ADDIN CSL_CITATION { "citationItems" : [ { "id" : "ITEM-1", "itemData" : { "DOI" : "10.1126/sciadv.aaw1976", "ISSN" : "2375-2548", "abstract" : "Large-scale modes of climate variability can force widespread crop yield anomalies and are therefore often presented as a risk to food security. We quantify how modes of climate variability contribute to crop production variance. We find that the El Ni\u00f1o Southern Oscillation (ENSO), the Indian Ocean Dipole (IOD), tropical Atlantic variability (TAV), and the North Atlantic Oscillation (NAO) together account for 18, 7, and 6% of globally aggregated maize, soybean, and wheat production variability, respectively. The lower fractions of global-scale soybean and wheat production variability result from substantial but offsetting climate-forced production anomalies. All climate modes are important in at least one region studied. In 1983, ENSO, the only mode capable of forcing globally synchronous crop failures, was responsible for the largest synchronous crop failure in the modern historical record. Our results provide the basis for monitoring, and potentially predicting, simultaneous crop failures.", "author" : [ { "dropping-particle" : "", "family" : "Anderson", "given" : "W. B.", "non-dropping-particle" : "", "parse-names" : false, "suffix" : "" }, { "dropping-particle" : "", "family" : "Seager", "given" : "R.", "non-dropping-particle" : "", "parse-names" : false, "suffix" : "" }, { "dropping-particle" : "", "family" : "Baethgen", "given" : "W.", "non-dropping-particle" : "", "parse-names" : false, "suffix" : "" }, { "dropping-particle" : "", "family" : "Cane", "given" : "M.", "non-dropping-particle" : "", "parse-names" : false, "suffix" : "" }, { "dropping-particle" : "", "family" : "You", "given" : "L.", "non-dropping-particle" : "", "parse-names" : false, "suffix" : "" } ], "container-title" : "Science Advances", "id" : "ITEM-1", "issue" : "7", "issued" : { "date-parts" : [ [ "2019", "7", "3" ] ] }, "page" : "eaaw1976", "title" : "Synchronous crop failures and climate-forced production variability", "translator" : [ { "dropping-particle" : "", "family" : "S2106", "given" : "", "non-dropping-particle" : "", "parse-names" : false, "suffix" : "" } ], "type" : "article-journal", "volume" : "5" }, "uris" : [ "http://www.mendeley.com/documents/?uuid=b7218ce4-b0ab-4efa-900e-985c52e0d3f1" ] }, { "id" : "ITEM-2", "itemData" : { "DOI" : "10.1175/JCLI-D-18-0159.1", "ISSN" : "0894-8755", "author" : [ { "dropping-particle" : "", "family" : "Singh", "given" : "Deepti", "non-dropping-particle" : "", "parse-names" : false, "suffix" : "" }, { "dropping-particle" : "", "family" : "Seager", "given" : "Richard", "non-dropping-particle" : "", "parse-names" : false, "suffix" : "" }, { "dropping-particle" : "", "family" : "Cook", "given" : "Benjamin I.", "non-dropping-particle" : "", "parse-names" : false, "suffix" : "" }, { "dropping-particle" : "", "family" : "Cane", "given" : "Mark", "non-dropping-particle" : "", "parse-names" : false, "suffix" : "" }, { "dropping-particle" : "", "family" : "Ting", "given" : "Mingfang", "non-dropping-particle" : "", "parse-names" : false, "suffix" : "" }, { "dropping-particle" : "", "family" : "Cook", "given" : "Edward", "non-dropping-particle" : "", "parse-names" : false, "suffix" : "" }, { "dropping-particle" : "", "family" : "Davis", "given" : "Michael", "non-dropping-particle" : "", "parse-names" : false, "suffix" : "" } ], "container-title" : "Journal of Climate", "id" : "ITEM-2", "issue" : "23", "issued" : { "date-parts" : [ [ "2018", "12" ] ] }, "page" : "9445-9467", "title" : "Climate and the Global Famine of 1876\u201378", "translator" : [ { "dropping-particle" : "", "family" : "S2105", "given" : "", "non-dropping-particle" : "", "parse-names" : false, "suffix" : "" } ], "type" : "article-journal", "volume" : "31" }, "uris" : [ "http://www.mendeley.com/documents/?uuid=e25eeb2c-d05f-46fc-b209-510ccbdeaf17" ] } ], "mendeley" : { "formattedCitation" : "(Singh et al., 2018; Anderson et al., 2019)", "plainTextFormattedCitation" : "(Singh et al., 2018; Anderson et al., 2019)", "previouslyFormattedCitation" : "(Singh et al., 2018; Anderson et al., 2019)" }, "properties" : { "noteIndex" : 0 }, "schema" : "https://github.com/citation-style-language/schema/raw/master/csl-citation.json" }</w:instrText>
      </w:r>
      <w:ins w:id="2866" w:author="Robin Matthews" w:date="2021-07-14T10:33:00Z">
        <w:r w:rsidR="007B3F67">
          <w:rPr>
            <w:rFonts w:cs="Times New Roman"/>
            <w:lang w:val="en-GB"/>
          </w:rPr>
          <w:fldChar w:fldCharType="separate"/>
        </w:r>
        <w:r w:rsidR="007B3F67" w:rsidRPr="009C1FD1">
          <w:rPr>
            <w:rFonts w:cs="Times New Roman"/>
            <w:noProof/>
            <w:lang w:val="en-GB"/>
          </w:rPr>
          <w:t>(Singh et al., 2018; Anderson et al., 2019)</w:t>
        </w:r>
        <w:r w:rsidR="007B3F67">
          <w:rPr>
            <w:rFonts w:cs="Times New Roman"/>
            <w:lang w:val="en-GB"/>
          </w:rPr>
          <w:fldChar w:fldCharType="end"/>
        </w:r>
      </w:ins>
      <w:commentRangeStart w:id="2867"/>
      <w:del w:id="2868" w:author="Robin Matthews" w:date="2021-07-14T10:33:00Z">
        <w:r w:rsidRPr="00D424AA" w:rsidDel="007B3F67">
          <w:rPr>
            <w:rFonts w:cs="Times New Roman"/>
            <w:lang w:val="en-GB"/>
          </w:rPr>
          <w:fldChar w:fldCharType="begin" w:fldLock="1"/>
        </w:r>
        <w:r w:rsidR="00FF6231" w:rsidRPr="007B3F67" w:rsidDel="007B3F67">
          <w:rPr>
            <w:rFonts w:cs="Times New Roman"/>
            <w:lang w:val="en-GB"/>
          </w:rPr>
          <w:delInstrText>ADDIN CSL_CITATION { "citationItems" : [ { "id" : "ITEM-1", "itemData" : { "DOI" : "10.1126/sciadv.aaw1976", "ISSN" : "2375-2548", "abstract" : "Large-scale modes of climate variability can force widespread crop yield anomalies and are therefore often presented as a risk to food security. We quantify how modes of climate variability contribute to crop production variance. We find that the El Ni\u00f1o Southern Oscillation (ENSO), the Indian Ocean Dipole (IOD), tropical Atlantic variability (TAV), and the North Atlantic Oscillation (NAO) together account for 18, 7, and 6% of globally aggregated maize, soybean, and wheat production variability, respectively. The lower fractions of global-scale soybean and wheat production variability result from substantial but offsetting climate-forced production anomalies. All climate modes are important in at least one region studied. In 1983, ENSO, the only mode capable of forcing globally synchronous crop failures, was responsible for the largest synchronous crop failure in the modern historical record. Our results provide the basis for monitoring, and potentially predicting, simultaneous crop failures.", "author" : [ { "dropping-particle" : "", "family" : "Anderson", "given" : "W</w:delInstrText>
        </w:r>
        <w:r w:rsidR="00FF6231" w:rsidRPr="007B3F67" w:rsidDel="007B3F67">
          <w:rPr>
            <w:rFonts w:cs="Times New Roman"/>
          </w:rPr>
          <w:delInstrText>. B.", "non-dropping-particle" : "", "parse-names" : false, "suffix" : "" }, { "dropping-particle" : "", "family" : "Seager", "given" : "R.", "non-dropping-particle" : "", "parse-names" : false, "suffix" : "" }, { "dropping-particle" : "", "family" : "Baethgen", "given" : "W.", "non-dropping-particle" : "", "parse-names" : false, "suffix" : "" }, { "dropping-particle" : "", "family" : "Cane", "given" : "M.", "non-dropping-particle" : "", "parse-names" : false, "suffix" : "" }, { "dropping-particle" : "", "family" : "You", "given" : "L.", "non-dropping-particle" : "", "parse-names" : false, "suffix" : "" } ], "container-title" : "Science Advances", "id" : "ITEM-1", "issue" : "7", "issued" : { "date-parts" : [ [ "2019", "7", "3" ] ] }, "page" : "eaaw1976", "title" : "Synchronous crop failures and climate-forced production variability", "translator" : [ { "dropping-particle" : "", "family" : "S2106", "given" : "", "non-dropping-particle" : "", "parse-names" : false, "suffix" : "" } ], "type" : "article-journal", "volume" : "5" }, "uris" : [ "http://www.mendeley.com/documents/?uuid=b7218ce4-b0ab-4efa-900e-985c52e0d3f1" ] } ], "mendeley" : { "formattedCitation" : "(Anderson et al., 2019)", "manualFormatting" : "(Anderson et al., 2019", "plainTextFormattedCitation" : "(Anderson et al., 2019)", "previouslyFormattedCitation" : "(Anderson et al., 2019)" }, "properties" : { "noteIndex" : 0 }, "schema" : "https://github.com/citation-style-language/schema/raw/master/csl-citation.json" }</w:delInstrText>
        </w:r>
        <w:r w:rsidRPr="00D424AA" w:rsidDel="007B3F67">
          <w:rPr>
            <w:rFonts w:cs="Times New Roman"/>
            <w:lang w:val="en-GB"/>
          </w:rPr>
          <w:fldChar w:fldCharType="separate"/>
        </w:r>
        <w:r w:rsidR="00A26296" w:rsidRPr="007B3F67" w:rsidDel="007B3F67">
          <w:rPr>
            <w:rFonts w:cs="Times New Roman"/>
            <w:noProof/>
            <w:lang w:val="nb-NO"/>
          </w:rPr>
          <w:delText>(Anderson et al., 2019</w:delText>
        </w:r>
        <w:r w:rsidRPr="00D424AA" w:rsidDel="007B3F67">
          <w:rPr>
            <w:rFonts w:cs="Times New Roman"/>
            <w:lang w:val="en-GB"/>
          </w:rPr>
          <w:fldChar w:fldCharType="end"/>
        </w:r>
        <w:commentRangeEnd w:id="2867"/>
        <w:r w:rsidR="00A26296" w:rsidDel="007B3F67">
          <w:rPr>
            <w:rStyle w:val="Marquedecommentaire"/>
          </w:rPr>
          <w:commentReference w:id="2867"/>
        </w:r>
        <w:r w:rsidRPr="00841A35" w:rsidDel="007B3F67">
          <w:rPr>
            <w:rFonts w:cs="Times New Roman"/>
            <w:lang w:val="nb-NO"/>
          </w:rPr>
          <w:delText xml:space="preserve">; </w:delText>
        </w:r>
        <w:commentRangeStart w:id="2869"/>
        <w:r w:rsidRPr="00D424AA" w:rsidDel="007B3F67">
          <w:rPr>
            <w:rFonts w:cs="Times New Roman"/>
            <w:lang w:val="en-GB"/>
          </w:rPr>
          <w:fldChar w:fldCharType="begin" w:fldLock="1"/>
        </w:r>
        <w:r w:rsidR="00FF6231" w:rsidDel="007B3F67">
          <w:rPr>
            <w:rFonts w:cs="Times New Roman"/>
            <w:lang w:val="nb-NO"/>
          </w:rPr>
          <w:delInstrText>ADDIN CSL_CITATION { "citationItems" : [ { "id" : "ITEM-1", "itemData" : { "DOI" : "10.1175/JCLI-D-18-0159.1", "ISSN" : "0894-8755", "author" : [ { "dropping-particle" : "", "family" : "Singh", "given" : "Deepti", "non-dropping-particle" : "", "parse-names" : false, "suffix" : "" }, { "dropping-particle" : "", "family" : "Seager", "given" : "Richard", "non-dropping-particle" : "", "parse-names" : false, "suffix" : "" }, { "dropping-particle" : "", "family" : "Cook", "given" : "Benjamin I.", "non-dropping-particle" : "", "parse-names" : false, "suffix" : "" }, { "dropping-particle" : "", "family" : "Cane", "given" : "Mark", "non-dropping-particle" : "", "parse-names" : false, "suffix" : "" }, { "dropping-particle" : "", "family" : "Ting", "given" : "Mingfang", "non-dropping-particle" : "", "parse-names" : false, "suffix" : "" }, { "dropping-particle" : "", "family" : "Cook", "given" : "Edward", "non-dropping-particle" : "", "parse-names" : false, "suffix" : "" }, { "dropping-particle" : "", "family" : "Davis", "given" : "Michael", "non-dropping-particle" : "", "parse-names" : false, "suffix" : "" } ], "container-title" : "Journal of Climate", "id" : "ITEM-1", "issue" : "23", "issued" : { "date-parts" : [ [ "2018", "12" ] ] }, "page" : "9445-9467", "title" : "Climate and the Global Famine of 1876\u201378", "translator" : [ { "dropping-particle" : "", "family" : "S2105", "given" : "", "non-dropping-particle" : "", "parse-names" : false, "suffix" : "" } ], "type" : "article-journal", "volume" : "31" }, "uris" : [ "http://www.mendeley.com/documents/?uuid=e25eeb2c-d05f-46fc-b209-510ccbdeaf17" ] } ], "mendeley" : { "formattedCitation" : "(Singh et al., 2018)", "manualFormatting" : "Singh et al., 2018)", "plainTextFormattedCitation" : "(Singh et al., 2018)", "previouslyFormattedCitation" : "(Singh et al., 2018)"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nb-NO"/>
          </w:rPr>
          <w:delText>Singh et al., 2018)</w:delText>
        </w:r>
        <w:r w:rsidRPr="00D424AA" w:rsidDel="007B3F67">
          <w:rPr>
            <w:rFonts w:cs="Times New Roman"/>
            <w:lang w:val="en-GB"/>
          </w:rPr>
          <w:fldChar w:fldCharType="end"/>
        </w:r>
        <w:commentRangeEnd w:id="2869"/>
        <w:r w:rsidR="00A26296" w:rsidDel="007B3F67">
          <w:rPr>
            <w:rStyle w:val="Marquedecommentaire"/>
          </w:rPr>
          <w:commentReference w:id="2869"/>
        </w:r>
      </w:del>
      <w:r w:rsidRPr="00841A35">
        <w:rPr>
          <w:rFonts w:cs="Times New Roman"/>
          <w:lang w:val="nb-NO"/>
        </w:rPr>
        <w:t xml:space="preserve">. </w:t>
      </w:r>
      <w:bookmarkEnd w:id="2863"/>
      <w:r w:rsidR="00BA66CB" w:rsidRPr="00127991">
        <w:rPr>
          <w:rFonts w:cs="Times New Roman"/>
          <w:lang w:val="en-US"/>
          <w:rPrChange w:id="2870" w:author="Clotilde Pean" w:date="2021-08-07T18:38:00Z">
            <w:rPr>
              <w:rFonts w:cs="Times New Roman"/>
            </w:rPr>
          </w:rPrChange>
        </w:rPr>
        <w:t xml:space="preserve">Studies also show an increasing risk for breadbasket regions to be concurrently affected by climate extremes with increasing global warming, even </w:t>
      </w:r>
      <w:r w:rsidR="00BF74C9" w:rsidRPr="00127991">
        <w:rPr>
          <w:rFonts w:cs="Times New Roman"/>
          <w:lang w:val="en-US"/>
          <w:rPrChange w:id="2871" w:author="Clotilde Pean" w:date="2021-08-07T18:38:00Z">
            <w:rPr>
              <w:rFonts w:cs="Times New Roman"/>
            </w:rPr>
          </w:rPrChange>
        </w:rPr>
        <w:t>between 1.5°C and 2°C</w:t>
      </w:r>
      <w:r w:rsidR="00BA66CB" w:rsidRPr="00127991">
        <w:rPr>
          <w:rFonts w:cs="Times New Roman"/>
          <w:lang w:val="en-US"/>
          <w:rPrChange w:id="2872" w:author="Clotilde Pean" w:date="2021-08-07T18:38:00Z">
            <w:rPr>
              <w:rFonts w:cs="Times New Roman"/>
            </w:rPr>
          </w:rPrChange>
        </w:rPr>
        <w:t xml:space="preserve"> </w:t>
      </w:r>
      <w:r w:rsidR="00BF74C9" w:rsidRPr="00127991">
        <w:rPr>
          <w:rFonts w:cs="Times New Roman"/>
          <w:lang w:val="en-US"/>
          <w:rPrChange w:id="2873" w:author="Clotilde Pean" w:date="2021-08-07T18:38:00Z">
            <w:rPr>
              <w:rFonts w:cs="Times New Roman"/>
            </w:rPr>
          </w:rPrChange>
        </w:rPr>
        <w:t>of</w:t>
      </w:r>
      <w:r w:rsidR="00BA66CB" w:rsidRPr="00127991">
        <w:rPr>
          <w:rFonts w:cs="Times New Roman"/>
          <w:lang w:val="en-US"/>
          <w:rPrChange w:id="2874" w:author="Clotilde Pean" w:date="2021-08-07T18:38:00Z">
            <w:rPr>
              <w:rFonts w:cs="Times New Roman"/>
            </w:rPr>
          </w:rPrChange>
        </w:rPr>
        <w:t xml:space="preserve"> global warming </w:t>
      </w:r>
      <w:r w:rsidR="00BA66CB" w:rsidRPr="00D424AA">
        <w:rPr>
          <w:rFonts w:cs="Times New Roman"/>
        </w:rPr>
        <w:fldChar w:fldCharType="begin" w:fldLock="1"/>
      </w:r>
      <w:r w:rsidR="00FF6231" w:rsidRPr="00127991">
        <w:rPr>
          <w:rFonts w:cs="Times New Roman"/>
          <w:lang w:val="en-US"/>
          <w:rPrChange w:id="2875" w:author="Clotilde Pean" w:date="2021-08-07T18:38:00Z">
            <w:rPr>
              <w:rFonts w:cs="Times New Roman"/>
            </w:rPr>
          </w:rPrChange>
        </w:rPr>
        <w:instrText>ADDIN CSL_CITATION { "citationItems" : [ { "id" : "ITEM-1", "itemData" : { "DOI" : "10.1016/j.agsy.2019.05.010", "ISSN" : "0308-521X", "abstract" : "The increasingly inter-connected global food system is becoming more vulnerable to production shocks owing to increasing global mean temperatures and more frequent climate extremes. Little is known, however, about the actual risks of multiple breadbasket failure due to extreme weather events. Motivated by the Paris Climate Agreement, this paper quantifies spatial risks to global agriculture in 1.5 and 2 \u00b0C warmer worlds. This paper focuses on climate risks posed to three major crops - wheat, soybean and maize - in five major global food producing areas. Climate data from the atmosphere-only HadAM3P model as part of the \u201cHalf a degree Additional warming, Prognosis and Projected Impacts\u201d (HAPPI) experiment are used to analyse the risks of climatic extreme events. Using the copula methodology, the risks of simultaneous crop failure in multiple breadbaskets are investigated. Projected losses do not scale linearly with global warming increases between 1.5 and 2 \u00b0C Global Mean Temperature (GMT). In general, whilst the differences in yield at 1.5 versus 2 \u00b0C are significant they are not as large as the difference between 1.5 \u0</w:instrText>
      </w:r>
      <w:r w:rsidR="00FF6231">
        <w:rPr>
          <w:rFonts w:cs="Times New Roman"/>
        </w:rPr>
        <w:instrText>0b0C and the historical baseline which corresponds to 0.85 \u00b0C above pre-industrial GMT. Risks of simultaneous crop failure, however, do increase disproportionately between 1.5 and 2 \u00b0C, so surpassing the 1.5 \u00b0C threshold will represent a threat to global food security. For maize, risks of multiple breadbasket failures increase the most, from 6% to 40% at 1.5 to 54% at 2 \u00b0C warming. In relative terms, the highest simultaneous climate risk increase between the two warming scenarios was found for wheat (40%), followed by maize (35%) and soybean (23%). Looking at the impacts on agricultural production, we show that limiting global warming to 1.5 \u00b0C would avoid production losses of up to 2753 million (161,000, 265,000) tonnes maize (wheat, soybean) in the glob</w:instrText>
      </w:r>
      <w:r w:rsidR="00FF6231" w:rsidRPr="006A2665">
        <w:rPr>
          <w:rFonts w:cs="Times New Roman"/>
          <w:lang w:val="en-GB"/>
        </w:rPr>
        <w:instrText>al breadbaskets and would reduce the risk of simultaneous crop failure by 26%, 28% and 19% respectively.", "author" : [ { "dropping-particle" : "", "family" : "Gaupp", "given" : "Franziska", "non-dropping-particle" : "", "parse-names" : false, "suffix" : "" }, { "dropping-particle" : "", "family" : "Hall", "given" : "Jim", "non-dropping-particle" : "", "parse-names" : false, "suffix" : "" }, { "dropping-particle" : "", "family" : "Mitchell", "given" : "Dann", "non-dropping-particle" : "", "parse-names" : false, "suffix" : "" }, { "dropping-particle" : "", "family" : "Dadson", "given" : "Simon", "non-dropping-particle" : "", "parse-names" : false, "suffix" : "" } ], "container-title" : "Agricultural Systems", "id" : "ITEM-1", "issued" : { "date-parts" : [ [ "2019" ] ] }, "page" : "34-45", "title" : "Increasing risks of multiple breadbasket failure under 1.5 and 2 \u00b0C global warming", "translator" : [ { "dropping-particle" : "", "family" : "S2342", "given" : "", "non-dropping-particle" : "", "parse-names" : false, "suffix" : "" } ], "type" : "article-journal", "volume" : "175" }, "uris" : [ "http://www.mendeley.com/documents/?uuid=bffdfc48-7541-4208-8e71-949aede250f3" ] } ], "mendeley" : { "formattedCitation" : "(Gaupp et al., 2019)", "plainTextFormattedCitation" : "(Gaupp et al., 2019)", "previouslyFormattedCitation" : "(Gaupp et al., 2019)" }, "properties" : { "noteIndex" : 0 }, "schema" : "https://github.com/citation-style-language/schema/raw/master/csl-citation.json" }</w:instrText>
      </w:r>
      <w:r w:rsidR="00BA66CB" w:rsidRPr="00D424AA">
        <w:rPr>
          <w:rFonts w:cs="Times New Roman"/>
        </w:rPr>
        <w:fldChar w:fldCharType="separate"/>
      </w:r>
      <w:r w:rsidR="00A26296">
        <w:rPr>
          <w:rFonts w:cs="Times New Roman"/>
          <w:noProof/>
          <w:lang w:val="en-GB"/>
        </w:rPr>
        <w:t>(Gaupp et al., 2019)</w:t>
      </w:r>
      <w:r w:rsidR="00BA66CB" w:rsidRPr="00D424AA">
        <w:rPr>
          <w:rFonts w:cs="Times New Roman"/>
        </w:rPr>
        <w:fldChar w:fldCharType="end"/>
      </w:r>
      <w:r w:rsidR="00D506A9" w:rsidRPr="006A2665">
        <w:rPr>
          <w:rFonts w:cs="Times New Roman"/>
          <w:lang w:val="en-GB"/>
        </w:rPr>
        <w:t xml:space="preserve"> </w:t>
      </w:r>
      <w:r w:rsidR="00BA66CB" w:rsidRPr="006A2665">
        <w:rPr>
          <w:rFonts w:cs="Times New Roman"/>
          <w:lang w:val="en-GB"/>
        </w:rPr>
        <w:t xml:space="preserve">(Box 11.2). Concomitant extreme conditions at different locations become more probable as changes in climate extremes are emerging over an increasing </w:t>
      </w:r>
      <w:r w:rsidR="00BA66CB" w:rsidRPr="006A2665">
        <w:rPr>
          <w:rFonts w:cs="Times New Roman"/>
          <w:lang w:val="en-GB"/>
        </w:rPr>
        <w:lastRenderedPageBreak/>
        <w:t>fraction of the land area (Sections 11.2.3, 11.2.4</w:t>
      </w:r>
      <w:r w:rsidR="00BF74C9" w:rsidRPr="006A2665">
        <w:rPr>
          <w:rFonts w:cs="Times New Roman"/>
          <w:lang w:val="en-GB"/>
        </w:rPr>
        <w:t>, 11.8.2, 11.8.3</w:t>
      </w:r>
      <w:r w:rsidR="00BA66CB" w:rsidRPr="006A2665">
        <w:rPr>
          <w:rFonts w:cs="Times New Roman"/>
          <w:lang w:val="en-GB"/>
        </w:rPr>
        <w:t xml:space="preserve">; Box 11.4). </w:t>
      </w:r>
    </w:p>
    <w:p w14:paraId="31ACE9A9" w14:textId="77777777" w:rsidR="007C725F" w:rsidRPr="006A2665" w:rsidRDefault="007C725F" w:rsidP="00D424AA">
      <w:pPr>
        <w:rPr>
          <w:rFonts w:cs="Times New Roman"/>
          <w:lang w:val="en-GB"/>
        </w:rPr>
      </w:pPr>
    </w:p>
    <w:p w14:paraId="1E598849" w14:textId="6B2DC876" w:rsidR="007C725F" w:rsidRPr="00D424AA" w:rsidRDefault="007C725F" w:rsidP="00D424AA">
      <w:pPr>
        <w:rPr>
          <w:rFonts w:cs="Times New Roman"/>
          <w:lang w:val="en-GB"/>
        </w:rPr>
      </w:pPr>
      <w:r w:rsidRPr="006A2665">
        <w:rPr>
          <w:rFonts w:cs="Times New Roman"/>
          <w:lang w:val="en-GB"/>
        </w:rPr>
        <w:t xml:space="preserve">Finally, impacts may occur because of large multivariate anomalies in the climate drivers, if systems are adapted to historical multivariate climate variability </w:t>
      </w:r>
      <w:commentRangeStart w:id="2876"/>
      <w:r w:rsidRPr="00D424AA">
        <w:rPr>
          <w:rFonts w:cs="Times New Roman"/>
          <w:lang w:val="en-GB"/>
        </w:rPr>
        <w:fldChar w:fldCharType="begin" w:fldLock="1"/>
      </w:r>
      <w:ins w:id="2877" w:author="Robin Matthews" w:date="2021-07-14T10:33:00Z">
        <w:r w:rsidR="007B3F67">
          <w:rPr>
            <w:rFonts w:cs="Times New Roman"/>
            <w:lang w:val="en-GB"/>
          </w:rPr>
          <w:instrText>ADDIN CSL_CITATION { "citationItems" : [ { "id" : "ITEM-1", "itemData" : { "DOI" : "10.5194/esd-8-677-2017", "ISSN" : "2190-4987", "abstract" : "Abstract. Today, many processes at the Earth's surface are constantly monitored by multiple data streams. These observations have become central to advancing our understanding of vegetation dynamics in response to climate or land use change. Another set of important applications is monitoring effects of extreme climatic events, other disturbances such as fires, or abrupt land transitions. One important methodological question is how to reliably detect anomalies in an automated and generic way within multivariate data streams, which typically vary seasonally and are interconnected across variables. Although many algorithms have been proposed for detecting anomalies in multivariate data, only a few have been investigated in the context of Earth system science applications. In this study, we systematically combine and compare feature extraction and anomaly detection algorithms for detecting anomalous events. Our aim is to identify suitable workflows for automatically detecting anomalous patterns in multivariate Earth system data streams. We rely on artificial data that mimic typical properties and anomalies in multivariate spatiotemporal Earth observations like sudden changes in basic characteristics of time series such as the sample mean, the variance, changes in the cycle amplitude, and trends. This artificial experiment is needed as there is no gold standard for the identification of anomalies in real Earth observations. Our results show that a well-chosen feature extraction step (e.g., subtracting seasonal cycles, or dimensionality reduction) is more important than the choice of a particular anomaly detection algorithm. Nevertheless, we identify three detection algorithms (k-nearest neighbors mean distance, kernel density estimation, a recurrence approach) and their combinations (ensembles) that outperform other multivariate approaches as well as univariate extreme-event detection methods. Our results therefore provide an effective workflow to automatically detect anomalies in Earth system science data.", "author" : [ { "dropping-particle" : "", "family" : "Flach", "given" : "Milan", "non-dropping-particle" : "", "parse-names" : false, "suffix" : "" }, { "dropping-particle" : "", "family" : "Gans", "given" : "Fabian", "non-dropping-particle" : "", "parse-names" : false, "suffix" : "" }, { "dropping-particle" : "", "family" : "Brenning", "given" : "Alexander", "non-dropping-particle" : "", "parse-names" : false, "suffix" : "" }, { "dropping-particle" : "", "family" : "Denzler", "given" : "Joachim", "non-dropping-particle" : "", "parse-names" : false, "suffix" : "" }, { "dropping-particle" : "", "family" : "Reichstein", "given" : "Markus", "non-dropping-particle" : "", "parse-names" : false, "suffix" : "" }, { "dropping-particle" : "", "family" : "Rodner", "given" : "Erik", "non-dropping-particle" : "", "parse-names" : false, "suffix" : "" }, { "dropping-particle" : "", "family" : "Bathiany", "given" : "Sebastian", "non-dropping-particle" : "", "parse-names" : false, "suffix" : "" }, { "dropping-particle" : "", "family" : "Bodesheim", "given" : "Paul", "non-dropping-particle" : "", "parse-names" : false, "suffix" : "" }, { "dropping-particle" : "", "family" : "Guanche", "given" : "Yanira", "non-dropping-particle" : "", "parse-names" : false, "suffix" : "" }, { "dropping-particle" : "", "family" : "Sippel", "given" : "Sebastian", "non-dropping-particle" : "", "parse-names" : false, "suffix" : "" }, { "dropping-particle" : "", "family" : "Mahecha", "given" : "Miguel D.", "non-dropping-particle" : "", "parse-names" : false, "suffix" : "" } ], "container-title" : "Earth System Dynamics", "id" : "ITEM-1", "issue" : "3", "issued" : { "date-parts" : [ [ "2017", "8", "8" ] ] }, "page" : "677-696", "title" : "Multivariate anomaly detection for Earth observations: a comparison of algorithms and feature extraction techniques", "translator" : [ { "dropping-particle" : "", "family" : "S1174", "given" : "", "non-dropping-particle" : "", "parse-names" : false, "suffix" : "" } ], "type" : "article-journal", "volume" : "8" }, "uris" : [ "http://www.mendeley.com/documents/?uuid=9dd4e9fb-76b5-4e39-810a-e947beddbb01" ] } ], "mendeley" : { "formattedCitation" : "(Flach et al., 2017)", "manualFormatting" : "(Flach et al., 2017)", "plainTextFormattedCitation" : "(Flach et al., 2017)", "previouslyFormattedCitation" : "(Flach et al., 2017)" }, "properties" : { "noteIndex" : 0 }, "schema" : "https://github.com/citation-style-language/schema/raw/master/csl-citation.json" }</w:instrText>
        </w:r>
      </w:ins>
      <w:del w:id="2878" w:author="Robin Matthews" w:date="2021-07-14T10:33:00Z">
        <w:r w:rsidR="00FF6231" w:rsidRPr="006A2665" w:rsidDel="007B3F67">
          <w:rPr>
            <w:rFonts w:cs="Times New Roman"/>
            <w:lang w:val="en-GB"/>
          </w:rPr>
          <w:delInstrText>ADDIN CSL_CITATION { "citationItems" : [ { "id" : "ITEM-1", "itemData" : { "DOI" : "10.5194/esd-8-677-2017", "ISSN" : "2190-4987", "abstract" : "Abstract. Today, many processes at the Earth's surface are constantly monitored by multiple data streams. These observations have become central to advancing our understanding of vegetation dynamics in response to climate or land use change. Another set of important applications is monitoring effects of extreme climatic events, other disturbances such as fires, or abrupt land transitions. One important methodological question is how to reliably detect anomalies in an automated and generic way within multivariate data streams, which typically vary seasonally and are interconnected across variables. Although many algorithms have been proposed for detecting anomalies in multivariate data, only a few have been investigated in the context of Earth system science applications. In this study, we systematically combine and compare feature extraction and anomaly detection algorithms for detecting anomalous events. Our aim is to identify suitable workflows for automatically detecting anomalous patterns in multivariate Earth system data streams. We rely on artificial data that mimic typical properties and anomalies in multivariate spatiotemporal Earth observations like sudden changes in basic characteristics of time series such as the sample mean, the variance, changes in the cycle amplitude, and trends. This artificial experiment is needed as there is no gold standard for the identification of anomalies in real Earth observations. Our results show that a well-chosen feature extraction step (e.g., subtracting seasonal cycles, or dimensionality reduction) is more important than the choice of a particular anomaly detection algorithm. Nevertheless, we identify three detection algorithms (k-nearest neighbors mean distance, kernel density estimation, a recurrence approach) and their combinations (ensembles) that outperform other multivariate approaches as well as univariate extreme-event detection methods. Our results therefore provide an effective workflow to automatically detect anomalies in Earth system science data.", "author" : [ { "dropping-particle" : "", "family" : "Flach", "given" : "Milan", "non-dropping-particle" : "", "parse-names" : false, "suffix" : "" }, { "dropping-particle" : "", "family" : "Gans", "given" : "Fabian", "non-dropping-particle" : "", "parse-names" : false, "suffix" : "" }, { "dropping-particle" : "", "family" : "Brenning", "given" : "Alexander", "non-dropping-particle" : "", "parse-names" : false, "suffix" : "" }, { "dropping-particle" : "", "family" : "Denzler", "given" : "Joachim", "non-dropping-particle" : "", "parse-names" : false, "suffix" : "" }, { "dropping-particle" : "", "family" : "Reichstein", "given" : "Markus", "non-d</w:delInstrText>
        </w:r>
        <w:r w:rsidR="00FF6231" w:rsidDel="007B3F67">
          <w:rPr>
            <w:rFonts w:cs="Times New Roman"/>
          </w:rPr>
          <w:delInstrText>ropping-particle" : "", "parse-names" : false, "suffix" : "" }, { "dropping-particle" : "", "family" : "Rodner", "given" : "Erik", "non-dropping-particle" : "", "parse-names" : false, "suffix" : "" }, { "dropping-particle" : "", "family" : "Bathiany", "given" : "Sebastian", "non-dropping-particle" : "", "parse-names" : false, "suffix"</w:delInstrText>
        </w:r>
        <w:r w:rsidR="00FF6231" w:rsidRPr="006A2665" w:rsidDel="007B3F67">
          <w:rPr>
            <w:rFonts w:cs="Times New Roman"/>
            <w:lang w:val="en-GB"/>
          </w:rPr>
          <w:delInstrText xml:space="preserve"> : "" }, { "dropping-particle" : "", "family" : "Bodesheim", "given" : "Paul", "non-dropping-particle" : "", "parse-names" : false, "suffix" : "" }, { "dropping-particle" : "", "family" : "Guanche", "given" : "Yanira", "non-dropping-particle" : "", "parse-names" : false, "suffix" : "" }, { "dropping-particle" : "", "family" : "Sippel", "given" : "Sebastian", "non-dropping-particle" : "", "parse-names" : false, "suffix" : "" }, { "dropping-particle" : "", "family" : "Mahecha", "given" : "Miguel D.", "non-dropping-particle" : "", "parse-names" : false, "suffix" : "" } ], "container-title" : "Earth System Dynamics", "id" : "ITEM-1", "issue" : "3", "issued" : { "date-parts" : [ [ "2017", "8", "8" ] ] }, "page" : "677-696", "title" : "Multivariate anomaly detection for Earth observations: a comparison of algorithms and feature extraction techniques", "translator" : [ { "dropping-particle" : "", "family" : "S1174", "given" : "", "non-dropping-particle" : "", "parse-names" : false, "suffix" : "" } ], "type" : "article-journal", "volume" : "8" }, "uris" : [ "http://www.mendeley.com/documents/?uuid=9dd4e9fb-76b5-4e39-810a-e947beddbb01" ] } ], "mendeley" : { "formattedCitation" : "(Flach et al., 2017)", "manualFormatting" : "(Flach et al., 2017", "plainTextFormattedCitation" : "(Flach et al., 2017)", "previouslyFormattedCitation" : "(Flach et al., 2017)"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Flach et al., 201</w:t>
      </w:r>
      <w:ins w:id="2879" w:author="Robin Matthews" w:date="2021-07-14T10:33:00Z">
        <w:r w:rsidR="007B3F67">
          <w:rPr>
            <w:rFonts w:cs="Times New Roman"/>
            <w:noProof/>
            <w:lang w:val="en-GB"/>
          </w:rPr>
          <w:t>7)</w:t>
        </w:r>
      </w:ins>
      <w:del w:id="2880" w:author="Robin Matthews" w:date="2021-07-14T10:33:00Z">
        <w:r w:rsidR="00A26296" w:rsidDel="007B3F67">
          <w:rPr>
            <w:rFonts w:cs="Times New Roman"/>
            <w:noProof/>
            <w:lang w:val="en-GB"/>
          </w:rPr>
          <w:delText>7</w:delText>
        </w:r>
      </w:del>
      <w:r w:rsidRPr="00D424AA">
        <w:rPr>
          <w:rFonts w:cs="Times New Roman"/>
          <w:lang w:val="en-GB"/>
        </w:rPr>
        <w:fldChar w:fldCharType="end"/>
      </w:r>
      <w:commentRangeEnd w:id="2876"/>
      <w:r w:rsidR="00A26296">
        <w:rPr>
          <w:rStyle w:val="Marquedecommentaire"/>
        </w:rPr>
        <w:commentReference w:id="2876"/>
      </w:r>
      <w:del w:id="2881" w:author="Robin Matthews" w:date="2021-07-14T10:33:00Z">
        <w:r w:rsidRPr="00841A35" w:rsidDel="007B3F67">
          <w:rPr>
            <w:rFonts w:cs="Times New Roman"/>
            <w:lang w:val="en-GB"/>
          </w:rPr>
          <w:delText>)</w:delText>
        </w:r>
      </w:del>
      <w:r w:rsidRPr="00841A35">
        <w:rPr>
          <w:rFonts w:cs="Times New Roman"/>
          <w:lang w:val="en-GB"/>
        </w:rPr>
        <w:t xml:space="preserve">. For instance, ecosystems are typically adapted to the local covariability of temperature and precipitation such that a bivariate anomaly may have a large impact even though neither temperature nor precipitation may be extreme based on a univariate assessment </w:t>
      </w:r>
      <w:del w:id="2882" w:author="Robin Matthews" w:date="2021-07-14T10:33:00Z">
        <w:r w:rsidRPr="00841A35" w:rsidDel="007B3F67">
          <w:rPr>
            <w:rFonts w:cs="Times New Roman"/>
            <w:lang w:val="en-GB"/>
          </w:rPr>
          <w:delText>(</w:delText>
        </w:r>
      </w:del>
      <w:commentRangeStart w:id="2883"/>
      <w:r w:rsidRPr="00D424AA">
        <w:rPr>
          <w:rFonts w:cs="Times New Roman"/>
          <w:lang w:val="en-GB"/>
        </w:rPr>
        <w:fldChar w:fldCharType="begin" w:fldLock="1"/>
      </w:r>
      <w:ins w:id="2884" w:author="Robin Matthews" w:date="2021-07-14T10:33:00Z">
        <w:r w:rsidR="007B3F67">
          <w:rPr>
            <w:rFonts w:cs="Times New Roman"/>
            <w:lang w:val="en-GB"/>
          </w:rPr>
          <w:instrText>ADDIN CSL_CITATION { "citationItems" : [ { "id" : "ITEM-1", "itemData" : { "DOI" : "10.1038/s41467-018-03132-z", "ISSN" : "2041-1723", "author" : [ { "dropping-particle" : "", "family" : "Mahony", "given" : "Colin R.", "non-dropping-particle" : "", "parse-names" : false, "suffix" : "" }, { "dropping-particle" : "", "family" : "Cannon", "given" : "Alex J.", "non-dropping-particle" : "", "parse-names" : false, "suffix" : "" } ], "container-title" : "Nature Communications", "id" : "ITEM-1", "issue" : "1", "issued" : { "date-parts" : [ [ "2018", "12", "22" ] ] }, "page" : "783", "title" : "Wetter summers can intensify departures from natural variability in a warming climate", "translator" : [ { "dropping-particle" : "", "family" : "S1197", "given" : "", "non-dropping-particle" : "", "parse-names" : false, "suffix" : "" } ], "type" : "article-journal", "volume" : "9" }, "uris" : [ "http://www.mendeley.com/documents/?uuid=24937dca-6794-402f-880b-c8ee4b1d78a9" ] } ], "mendeley" : { "formattedCitation" : "(Mahony and Cannon, 2018)", "manualFormatting" : "(Mahony and Cannon, 2018)", "plainTextFormattedCitation" : "(Mahony and Cannon, 2018)", "previouslyFormattedCitation" : "(Mahony and Cannon, 2018)" }, "properties" : { "noteIndex" : 0 }, "schema" : "https://github.com/citation-style-language/schema/raw/master/csl-citation.json" }</w:instrText>
        </w:r>
      </w:ins>
      <w:del w:id="2885" w:author="Robin Matthews" w:date="2021-07-14T10:33:00Z">
        <w:r w:rsidR="00FF6231" w:rsidDel="007B3F67">
          <w:rPr>
            <w:rFonts w:cs="Times New Roman"/>
            <w:lang w:val="en-GB"/>
          </w:rPr>
          <w:delInstrText>ADDIN CSL_CITATION { "citationItems" : [ { "id" : "ITEM-1", "itemData" : { "DOI" : "10.1038/s41467-018-03132-z", "ISSN" : "2041-1723", "author" : [ { "dropping-particle" : "", "family" : "Mahony", "given" : "Colin R.", "non-dropping-particle" : "", "parse-names" : false, "suffix" : "" }, { "dropping-particle" : "", "family" : "Cannon", "given" : "Alex J.", "non-dropping-particle" : "", "parse-names" : false, "suffix" : "" } ], "container-title" : "Nature Communications", "id" : "ITEM-1", "issue" : "1", "issued" : { "date-parts" : [ [ "2018", "12", "22" ] ] }, "page" : "783", "title" : "Wetter summers can intensify departures from natural variability in a warming climate", "translator" : [ { "dropping-particle" : "", "family" : "S1197", "given" : "", "non-dropping-particle" : "", "parse-names" : false, "suffix" : "" } ], "type" : "article-journal", "volume" : "9" }, "uris" : [ "http://www.mendeley.com/documents/?uuid=24937dca-6794-402f-880b-c8ee4b1d78a9" ] } ], "mendeley" : { "formattedCitation" : "(Mahony and Cannon, 2018)", "manualFormatting" : "Mahony and Cannon, 2018", "plainTextFormattedCitation" : "(Mahony and Cannon, 2018)", "previouslyFormattedCitation" : "(Mahony and Cannon, 2018)" }, "properties" : { "noteIndex" : 0 }, "schema" : "https://github.com/citation-style-language/schema/raw/master/csl-citation.json" }</w:delInstrText>
        </w:r>
      </w:del>
      <w:r w:rsidRPr="00D424AA">
        <w:rPr>
          <w:rFonts w:cs="Times New Roman"/>
          <w:lang w:val="en-GB"/>
        </w:rPr>
        <w:fldChar w:fldCharType="separate"/>
      </w:r>
      <w:del w:id="2886" w:author="Robin Matthews" w:date="2021-07-14T10:33:00Z">
        <w:r w:rsidR="00A26296" w:rsidDel="007B3F67">
          <w:rPr>
            <w:rFonts w:cs="Times New Roman"/>
            <w:noProof/>
            <w:lang w:val="en-GB"/>
          </w:rPr>
          <w:delText>M</w:delText>
        </w:r>
      </w:del>
      <w:ins w:id="2887" w:author="Robin Matthews" w:date="2021-07-14T10:33:00Z">
        <w:r w:rsidR="007B3F67">
          <w:rPr>
            <w:rFonts w:cs="Times New Roman"/>
            <w:noProof/>
            <w:lang w:val="en-GB"/>
          </w:rPr>
          <w:t>(M</w:t>
        </w:r>
      </w:ins>
      <w:r w:rsidR="00A26296">
        <w:rPr>
          <w:rFonts w:cs="Times New Roman"/>
          <w:noProof/>
          <w:lang w:val="en-GB"/>
        </w:rPr>
        <w:t>ahony and Cannon, 201</w:t>
      </w:r>
      <w:ins w:id="2888" w:author="Robin Matthews" w:date="2021-07-14T10:33:00Z">
        <w:r w:rsidR="007B3F67">
          <w:rPr>
            <w:rFonts w:cs="Times New Roman"/>
            <w:noProof/>
            <w:lang w:val="en-GB"/>
          </w:rPr>
          <w:t>8)</w:t>
        </w:r>
      </w:ins>
      <w:del w:id="2889" w:author="Robin Matthews" w:date="2021-07-14T10:33:00Z">
        <w:r w:rsidR="00A26296" w:rsidDel="007B3F67">
          <w:rPr>
            <w:rFonts w:cs="Times New Roman"/>
            <w:noProof/>
            <w:lang w:val="en-GB"/>
          </w:rPr>
          <w:delText>8</w:delText>
        </w:r>
      </w:del>
      <w:r w:rsidRPr="00D424AA">
        <w:rPr>
          <w:rFonts w:cs="Times New Roman"/>
          <w:lang w:val="en-GB"/>
        </w:rPr>
        <w:fldChar w:fldCharType="end"/>
      </w:r>
      <w:commentRangeEnd w:id="2883"/>
      <w:r w:rsidR="00A26296">
        <w:rPr>
          <w:rStyle w:val="Marquedecommentaire"/>
        </w:rPr>
        <w:commentReference w:id="2883"/>
      </w:r>
      <w:del w:id="2890" w:author="Robin Matthews" w:date="2021-07-14T10:33:00Z">
        <w:r w:rsidRPr="00841A35" w:rsidDel="007B3F67">
          <w:rPr>
            <w:rFonts w:cs="Times New Roman"/>
            <w:lang w:val="en-GB"/>
          </w:rPr>
          <w:delText>)</w:delText>
        </w:r>
      </w:del>
      <w:r w:rsidRPr="00841A35">
        <w:rPr>
          <w:rFonts w:cs="Times New Roman"/>
          <w:lang w:val="en-GB"/>
        </w:rPr>
        <w:t xml:space="preserve">. Given that almost all systems are affected by weather and climate phenomena at multiple space-time scales </w:t>
      </w:r>
      <w:r w:rsidRPr="00D424AA">
        <w:rPr>
          <w:rFonts w:cs="Times New Roman"/>
          <w:lang w:val="en-GB"/>
        </w:rPr>
        <w:fldChar w:fldCharType="begin" w:fldLock="1"/>
      </w:r>
      <w:r w:rsidR="00FF6231">
        <w:rPr>
          <w:rFonts w:cs="Times New Roman"/>
          <w:lang w:val="en-GB"/>
        </w:rPr>
        <w:instrText>ADDIN CSL_CITATION { "citationItems" : [ { "id" : "ITEM-1", "itemData" : { "DOI" : "10.1038/s41558-020-0790-4", "ISSN" : "1758-678X", "author" : [ { "dropping-particle" : "", "family" : "Raymond", "given" : "Colin", "non-dropping-particle" : "", "parse-names" : false, "suffix" : "" }, { "dropping-particle" : "", "family" : "Horton", "given" : "Radley M.", "non-dropping-particle" : "", "parse-names" : false, "suffix" : "" }, { "dropping-particle" : "", "family" : "Zscheischler", "given" : "Jakob", "non-dropping-particle" : "", "parse-names" : false, "suffix" : "" }, { "dropping-particle" : "", "family" : "Martius", "given" : "Olivia", "non-dropping-particle" : "", "parse-names" : false, "suffix" : "" }, { "dropping-particle" : "", "family" : "AghaKouchak", "given" : "Amir", "non-dropping-particle" : "", "parse-names" : false, "suffix" : "" }, { "dropping-particle" : "", "family" : "Balch", "given" : "Jennifer", "non-dropping-particle" : "", "parse-names" : false, "suffix" : "" }, { "dropping-particle" : "", "family" : "Bowen", "given" : "Steven G.", "non-dropping-particle" : "", "parse-names" : false, "suffix" : "" }, { "dropping-particle" : "", "family" : "Camargo", "given" : "Suzana J.", "non-dropping-particle" : "", "parse-names" : false, "suffix" : "" }, { "dropping-particle" : "", "family" : "Hess", "given" : "Jeremy", "non-dropping-particle" : "", "parse-names" : false, "suffix" : "" }, { "dropping-particle" : "", "family" : "Kornhuber", "given" : "Kai", "non-dropping-particle" : "", "parse-names" : false, "suffix" : "" }, { "dropping-particle" : "", "family" : "Oppenheimer", "given" : "Michael", "non-dropping-particle" : "", "parse-names" : false, "suffix" : "" }, { "dropping-particle" : "", "family" : "Ruane", "given" : "Alex C.", "non-dropping-particle" : "", "parse-names" : false, "suffix" : "" }, { "dropping-particle" : "", "family" : "Wahl", "given" : "Thomas", "non-dropping-particle" : "", "parse-names" : false, "suffix" : "" }, { "dropping-particle" : "", "family" : "White", "given" : "Kathleen", "non-dropping-particle" : "", "parse-names" : false, "suffix" : "" } ], "container-title" : "Nature Climate Change", "id" : "ITEM-1", "issue" : "7", "issued" : { "date-parts" : [ [ "2020", "7", "15" ] ] }, "page" : "611-621", "title" : "Understanding and managing connected extreme events", "translator" : [ { "dropping-particle" : "", "family" : "S3366", "given" : "", "non-dropping-particle" : "", "parse-names" : false, "suffix" : "" } ], "type" : "article-journal", "volume" : "10" }, "uris" : [ "http://www.mendeley.com/documents/?uuid=8124049b-cfa7-476f-800e-6c0057b9a992" ] } ], "mendeley" : { "formattedCitation" : "(Raymond et al., 2020)", "plainTextFormattedCitation" : "(Raymond et al., 2020)", "previouslyFormattedCitation" : "(Raymond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aymond et al., 2020)</w:t>
      </w:r>
      <w:r w:rsidRPr="00D424AA">
        <w:rPr>
          <w:rFonts w:cs="Times New Roman"/>
          <w:lang w:val="en-GB"/>
        </w:rPr>
        <w:fldChar w:fldCharType="end"/>
      </w:r>
      <w:r w:rsidRPr="00841A35">
        <w:rPr>
          <w:rFonts w:cs="Times New Roman"/>
          <w:lang w:val="en-GB"/>
        </w:rPr>
        <w:t xml:space="preserve">, it is natural to consider extremes in a compound event framework. It should be noted, however, that multi-hazard dependencies can also decrease risk, for instance when hazards are </w:t>
      </w:r>
      <w:r w:rsidRPr="00D424AA">
        <w:rPr>
          <w:rFonts w:cs="Times New Roman"/>
          <w:lang w:val="en-GB"/>
        </w:rPr>
        <w:t xml:space="preserve">negatively correlated </w:t>
      </w:r>
      <w:r w:rsidRPr="00D424AA">
        <w:rPr>
          <w:rFonts w:cs="Times New Roman"/>
          <w:lang w:val="en-GB"/>
        </w:rPr>
        <w:fldChar w:fldCharType="begin" w:fldLock="1"/>
      </w:r>
      <w:r w:rsidR="00FF6231">
        <w:rPr>
          <w:rFonts w:cs="Times New Roman"/>
          <w:lang w:val="en-GB"/>
        </w:rPr>
        <w:instrText>ADDIN CSL_CITATION { "citationItems" : [ { "id" : "ITEM-1", "itemData" : { "DOI" : "10.1038/s41558-020-0832-y", "ISSN" : "1758-678X", "author" : [ { "dropping-particle" : "", "family" : "Hillier", "given" : "John K.", "non-dropping-particle" : "", "parse-names" : false, "suffix" : "" }, { "dropping-particle" : "", "family" : "Matthews", "given" : "Tom", "non-dropping-particle" : "", "parse-names" : false, "suffix" : "" }, { "dropping-particle" : "", "family" : "Wilby", "given" : "Robert L.", "non-dropping-particle" : "", "parse-names" : false, "suffix" : "" }, { "dropping-particle" : "", "family" : "Murphy", "given" : "Conor", "non-dropping-particle" : "", "parse-names" : false, "suffix" : "" } ], "container-title" : "Nature Climate Change", "id" : "ITEM-1", "issue" : "7", "issued" : { "date-parts" : [ [ "2020", "7", "30" ] ] }, "page" : "595-598", "title" : "Multi-hazard dependencies can increase or decrease risk", "translator" : [ { "dropping-particle" : "", "family" : "S3368", "given" : "", "non-dropping-particle" : "", "parse-names" : false, "suffix" : "" } ], "type" : "article-journal", "volume" : "10" }, "uris" : [ "http://www.mendeley.com/documents/?uuid=584146dc-10cb-49d0-a77f-bc1fffdcfe51" ] } ], "mendeley" : { "formattedCitation" : "(Hillier et al., 2020)", "plainTextFormattedCitation" : "(Hillier et al., 2020)", "previouslyFormattedCitation" : "(Hillier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illier et al., 2020)</w:t>
      </w:r>
      <w:r w:rsidRPr="00D424AA">
        <w:rPr>
          <w:rFonts w:cs="Times New Roman"/>
          <w:lang w:val="en-GB"/>
        </w:rPr>
        <w:fldChar w:fldCharType="end"/>
      </w:r>
      <w:r w:rsidRPr="00841A35">
        <w:rPr>
          <w:rFonts w:cs="Times New Roman"/>
          <w:lang w:val="en-GB"/>
        </w:rPr>
        <w:t>. Despite this r</w:t>
      </w:r>
      <w:r w:rsidRPr="00D424AA">
        <w:rPr>
          <w:rFonts w:cs="Times New Roman"/>
          <w:lang w:val="en-GB"/>
        </w:rPr>
        <w:t xml:space="preserve">ecognition, the literature on past and future changes in compound events has been limited, but is growing. This section assesses examples of types of compound events in available literature. </w:t>
      </w:r>
    </w:p>
    <w:p w14:paraId="44C70F55" w14:textId="23A408F8" w:rsidR="00BA66CB" w:rsidRPr="00D424AA" w:rsidRDefault="00BA66CB" w:rsidP="00D424AA">
      <w:pPr>
        <w:rPr>
          <w:rFonts w:cs="Times New Roman"/>
          <w:lang w:val="en-GB"/>
        </w:rPr>
      </w:pPr>
    </w:p>
    <w:p w14:paraId="66F8EACF" w14:textId="27E7F7E2" w:rsidR="00BA66CB" w:rsidRPr="00D506A9" w:rsidRDefault="00504BF7" w:rsidP="00D424AA">
      <w:pPr>
        <w:rPr>
          <w:rFonts w:cs="Times New Roman"/>
          <w:lang w:val="en-GB"/>
        </w:rPr>
      </w:pPr>
      <w:r w:rsidRPr="00D506A9">
        <w:rPr>
          <w:rFonts w:cs="Times New Roman"/>
          <w:lang w:val="en-GB"/>
        </w:rPr>
        <w:t>In s</w:t>
      </w:r>
      <w:r w:rsidR="00BA66CB" w:rsidRPr="00D506A9">
        <w:rPr>
          <w:rFonts w:cs="Times New Roman"/>
          <w:lang w:val="en-GB"/>
        </w:rPr>
        <w:t>ummary</w:t>
      </w:r>
      <w:r w:rsidRPr="00D506A9">
        <w:rPr>
          <w:rFonts w:cs="Times New Roman"/>
          <w:lang w:val="en-GB"/>
        </w:rPr>
        <w:t>, c</w:t>
      </w:r>
      <w:r w:rsidR="008212B9" w:rsidRPr="00D506A9">
        <w:rPr>
          <w:rFonts w:cs="Times New Roman"/>
          <w:lang w:val="en-GB"/>
        </w:rPr>
        <w:t xml:space="preserve">ompound events include </w:t>
      </w:r>
      <w:r w:rsidR="00BF74C9" w:rsidRPr="00D506A9">
        <w:rPr>
          <w:rFonts w:cs="Times New Roman"/>
          <w:lang w:val="en-GB"/>
        </w:rPr>
        <w:t xml:space="preserve">the combination of two or more – not necessarily extreme – weather or climate events that occur i) at the same time, ii) in close succession, or iii) concurrently in different regions. </w:t>
      </w:r>
      <w:r w:rsidR="00BF74C9" w:rsidRPr="00D506A9">
        <w:rPr>
          <w:lang w:val="en-GB"/>
        </w:rPr>
        <w:t xml:space="preserve"> </w:t>
      </w:r>
      <w:r w:rsidR="008212B9" w:rsidRPr="00D506A9">
        <w:rPr>
          <w:lang w:val="en-GB"/>
        </w:rPr>
        <w:t>The land area affected by concurrent extremes has increased (</w:t>
      </w:r>
      <w:r w:rsidR="008212B9" w:rsidRPr="00D506A9">
        <w:rPr>
          <w:i/>
          <w:iCs/>
          <w:lang w:val="en-GB"/>
        </w:rPr>
        <w:t>high confidence</w:t>
      </w:r>
      <w:r w:rsidR="008212B9" w:rsidRPr="00D506A9">
        <w:rPr>
          <w:lang w:val="en-GB"/>
        </w:rPr>
        <w:t>). Concurrent extreme events at different locations, but possibly affecting similar sectors (e.g., breadbaskets) in different regions, will become more frequent with increasing global warming, in particular above +2°C of global warming (</w:t>
      </w:r>
      <w:r w:rsidR="008212B9" w:rsidRPr="00D506A9">
        <w:rPr>
          <w:i/>
          <w:iCs/>
          <w:lang w:val="en-GB"/>
        </w:rPr>
        <w:t>high confidence</w:t>
      </w:r>
      <w:r w:rsidR="008212B9" w:rsidRPr="00D506A9">
        <w:rPr>
          <w:lang w:val="en-GB"/>
        </w:rPr>
        <w:t xml:space="preserve">).  </w:t>
      </w:r>
    </w:p>
    <w:p w14:paraId="6BCE2D90" w14:textId="0A644F79" w:rsidR="007C725F" w:rsidRDefault="007C725F" w:rsidP="00D424AA">
      <w:pPr>
        <w:rPr>
          <w:rFonts w:cs="Times New Roman"/>
          <w:lang w:val="en-GB"/>
        </w:rPr>
      </w:pPr>
    </w:p>
    <w:p w14:paraId="45497F97" w14:textId="77777777" w:rsidR="0012500E" w:rsidRPr="00D424AA" w:rsidRDefault="0012500E" w:rsidP="00D424AA">
      <w:pPr>
        <w:rPr>
          <w:rFonts w:cs="Times New Roman"/>
          <w:lang w:val="en-GB"/>
        </w:rPr>
      </w:pPr>
    </w:p>
    <w:p w14:paraId="5FB6CD5E" w14:textId="77777777" w:rsidR="007C725F" w:rsidRPr="00D424AA" w:rsidRDefault="007C725F" w:rsidP="00D424AA">
      <w:pPr>
        <w:pStyle w:val="AR6Chap11Level21111"/>
        <w:rPr>
          <w:rFonts w:cs="Times New Roman"/>
          <w:lang w:val="en-GB"/>
        </w:rPr>
      </w:pPr>
      <w:bookmarkStart w:id="2891" w:name="_Toc5114094"/>
      <w:bookmarkStart w:id="2892" w:name="_Toc5603705"/>
      <w:bookmarkStart w:id="2893" w:name="_Toc25583719"/>
      <w:bookmarkStart w:id="2894" w:name="_Toc29672902"/>
      <w:bookmarkStart w:id="2895" w:name="_Toc57192477"/>
      <w:bookmarkStart w:id="2896" w:name="_Toc70703060"/>
      <w:r w:rsidRPr="00D424AA">
        <w:rPr>
          <w:rFonts w:cs="Times New Roman"/>
          <w:lang w:val="en-GB"/>
        </w:rPr>
        <w:t>Concurrent extremes in coastal and estuarine regions</w:t>
      </w:r>
      <w:bookmarkEnd w:id="2891"/>
      <w:bookmarkEnd w:id="2892"/>
      <w:bookmarkEnd w:id="2893"/>
      <w:bookmarkEnd w:id="2894"/>
      <w:bookmarkEnd w:id="2895"/>
      <w:bookmarkEnd w:id="2896"/>
    </w:p>
    <w:p w14:paraId="02F18A42" w14:textId="77777777" w:rsidR="007C725F" w:rsidRPr="00D424AA" w:rsidRDefault="007C725F" w:rsidP="00D424AA">
      <w:pPr>
        <w:rPr>
          <w:rFonts w:cs="Times New Roman"/>
          <w:lang w:val="en-GB"/>
        </w:rPr>
      </w:pPr>
    </w:p>
    <w:p w14:paraId="0751CA2A" w14:textId="0761F3A6" w:rsidR="007C725F" w:rsidRPr="00D424AA" w:rsidRDefault="007C725F" w:rsidP="00D424AA">
      <w:pPr>
        <w:rPr>
          <w:rFonts w:cs="Times New Roman"/>
          <w:lang w:val="nb-NO"/>
        </w:rPr>
      </w:pPr>
      <w:r w:rsidRPr="00D424AA">
        <w:rPr>
          <w:rFonts w:cs="Times New Roman"/>
          <w:lang w:val="en-GB"/>
        </w:rPr>
        <w:t xml:space="preserve">Coastal and estuarine zones are prone to a number of meteorological extreme events and also to concurrent extremes. A major </w:t>
      </w:r>
      <w:r w:rsidR="00BA66CB" w:rsidRPr="00D424AA">
        <w:rPr>
          <w:rFonts w:cs="Times New Roman"/>
          <w:lang w:val="en-GB"/>
        </w:rPr>
        <w:t>climati-impact driver</w:t>
      </w:r>
      <w:r w:rsidRPr="00D424AA">
        <w:rPr>
          <w:rFonts w:cs="Times New Roman"/>
          <w:lang w:val="en-GB"/>
        </w:rPr>
        <w:t xml:space="preserve"> in coastal regions around the world is floods</w:t>
      </w:r>
      <w:r w:rsidR="00BA66CB" w:rsidRPr="00D424AA">
        <w:rPr>
          <w:rFonts w:cs="Times New Roman"/>
          <w:lang w:val="en-GB"/>
        </w:rPr>
        <w:t xml:space="preserve"> (Chapter 12)</w:t>
      </w:r>
      <w:r w:rsidRPr="00D424AA">
        <w:rPr>
          <w:rFonts w:cs="Times New Roman"/>
          <w:lang w:val="en-GB"/>
        </w:rPr>
        <w:t xml:space="preserve">, and flood occurrence may be influenced by the dependence between storm surge, extreme rainfall, river flow, but also by sea level rise, waves and tides, as well as groundwater for estuaries. Floods with multiple drivers are often referred to as “compound floods” </w:t>
      </w:r>
      <w:commentRangeStart w:id="2897"/>
      <w:r w:rsidRPr="00D424AA">
        <w:rPr>
          <w:rFonts w:cs="Times New Roman"/>
          <w:lang w:val="en-GB"/>
        </w:rPr>
        <w:fldChar w:fldCharType="begin" w:fldLock="1"/>
      </w:r>
      <w:ins w:id="2898" w:author="Robin Matthews" w:date="2021-07-14T10:34:00Z">
        <w:r w:rsidR="007B3F67">
          <w:rPr>
            <w:rFonts w:cs="Times New Roman"/>
            <w:lang w:val="en-GB"/>
          </w:rPr>
          <w:instrText>ADDIN CSL_CITATION { "citationItems" : [ { "id" : "ITEM-1", "itemData" : { "DOI" : "10.1038/s43247-020-00044-z", "ISSN" : "2662-4435", "abstract" : "Compound flooding arises from storms causing concurrent extreme meteorological tides (that is the superposition of storm surge and waves) and precipitation. This flooding can severely affect densely populated low-lying coastal areas. Here, combining output from climate and ocean models, we analyse the concurrence probability of the meteorological conditions driving compound flooding. We show that, under a high emissions scenario, the concurrence probability would increase globally by more than 25% by 2100 compared to present. In latitudes above 40 o north, compound flooding could become more than 2.5 times as frequent, in contrast to parts of the subtropics where it would weaken. Changes in extreme precipitation and meteorological tides account for most (77% and 20%, respectively) of the projected change in concurrence probability. The evolution of the dependence between precipitation and meteorological tide dominates the uncertainty in the projections. Our results indicate that not accounting for these effects in adaptation planning could leave coastal communities insufficiently protected against flooding.", "author" : [ { "dropping-particle" : "", "family" : "Bevacqua", "given" : "Emanuele", "non-dropping-particle" : "", "parse-names" : false, "suffix" : "" }, { "dropping-particle" : "", "family" : "Vousdoukas", "given" : "Michalis I.", "non-dropping-particle" : "", "parse-names" : false, "suffix" : "" }, { "dropping-particle" : "", "family" : "Zappa", "given" : "Giuseppe", "non-dropping-particle" : "", "parse-names" : false, "suffix" : "" }, { "dropping-particle" : "", "family" : "Hodges", "given" : "Kevin", "non-dropping-particle" : "", "parse-names" : false, "suffix" : "" }, { "dropping-particle" : "", "family" : "Shepherd", "given" : "Theodore G", "non-dropping-particle" : "", "parse-names" : false, "suffix" : "" }, { "dropping-particle" : "", "family" : "Maraun", "given" : "Douglas", "non-dropping-particle" : "", "parse-names" : false, "suffix" : "" }, { "dropping-particle" : "", "family" : "Mentaschi", "given" : "Lorenzo", "non-dropping-particle" : "", "parse-names" : false, "suffix" : "" }, { "dropping-particle" : "", "family" : "Feyen", "given" : "Luc", "non-dropping-particle" : "", "parse-names" : false, "suffix" : "" } ], "container-title" : "Communications Earth &amp; Environment", "id" : "ITEM-1", "issue" : "1", "issued" : { "date-parts" : [ [ "2020", "12", "12" ] ] }, "page" : "47", "title" : "More meteorological events that drive compound coastal flooding are projected under climate change", "translator" : [ { "dropping-particle" : "", "family" : "S3369", "given" : "", "non-dropping-particle" : "", "parse-names" : false, "suffix" : "" } ], "type" : "article-journal", "volume" : "1" }, "uris" : [ "http://www.mendeley.com/documents/?uuid=d76ab021-bc04-4b65-bfd3-df1dafca6180" ] }, { "id" : "ITEM-2", "itemData" : { "DOI" : "10.1073/pnas.1620325114", "ISSN" : "0027-8424", "author" : [ { "dropping-particle" : "", "family" : "Moftakhari", "given" : "Hamed R.", "non-dropping-particle" : "", "parse-names" : false, "suffix" : "" }, { "dropping-particle" : "", "family" : "Salvadori", "given" : "Gianfausto", "non-dropping-particle" : "", "parse-names" : false, "suffix" : "" }, { "dropping-particle" : "", "family" : "AghaKouchak", "given" : "Amir", "non-dropping-particle" : "", "parse-names" : false, "suffix" : "" }, { "dropping-particle" : "", "family" : "Sanders", "given" : "Brett F.", "non-dropping-particle" : "", "parse-names" : false, "suffix" : "" }, { "dropping-particle" : "", "family" : "Matthew", "given" : "Richard A.", "non-dropping-particle" : "", "parse-names" : false, "suffix" : "" } ], "container-title" : "Proceedings of the National Academy of Sciences", "id" : "ITEM-2", "issue" : "37", "issued" : { "date-parts" : [ [ "2017", "9", "12" ] ] }, "page" : "9785-9790", "title" : "Compounding effects of sea level rise and fluvial flooding", "translator" : [ { "dropping-particle" : "", "family" : "S1126", "given" : "", "non-dropping-particle" : "", "parse-names" : false, "suffix" : "" } ], "type" : "article-journal", "volume" : "114" }, "uris" : [ "http://www.mendeley.com/documents/?uuid=8acf347c-3688-4d94-a456-853c58ef48c9" ] }, { "id" : "ITEM-3", "itemData" : { "DOI" : "10.1038/nclimate2736",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3", "issued" : { "date-parts" : [ [ "2015", "7", "27" ] ] }, "page" : "1093", "publisher" : "Nature Publishing Group", "title" : "Increasing risk of compound flooding from storm surge and rainfall for major US cities", "translator" : [ { "dropping-particle" : "", "family" : "S276", "given" : "", "non-dropping-particle" : "", "parse-names" : false, "suffix" : "" } ], "type" : "article-journal", "volume" : "5" }, "uris" : [ "http://www.mendeley.com/documents/?uuid=00db6100-1236-4225-94b6-7c3be47f7416" ] } ], "mendeley" : { "formattedCitation" : "(Wahl et al., 2015; Moftakhari et al., 2017; Bevacqua et al., 2020b)", "manualFormatting" : "(Wahl et al., 2015; Moftakhari et al., 2017; Bevacqua et al., 2020c)", "plainTextFormattedCitation" : "(Wahl et al., 2015; Moftakhari et al., 2017; Bevacqua et al., 2020b)", "previouslyFormattedCitation" : "(Wahl et al., 2015; Moftakhari et al., 2017; Bevacqua et al., 2020b)" }, "properties" : { "noteIndex" : 0 }, "schema" : "https://github.com/citation-style-language/schema/raw/master/csl-citation.json" }</w:instrText>
        </w:r>
      </w:ins>
      <w:del w:id="2899" w:author="Robin Matthews" w:date="2021-07-14T10:34:00Z">
        <w:r w:rsidR="00FF6231" w:rsidDel="007B3F67">
          <w:rPr>
            <w:rFonts w:cs="Times New Roman"/>
            <w:lang w:val="en-GB"/>
          </w:rPr>
          <w:delInstrText>ADDIN CSL_CITATION { "citationItems" : [ { "id" : "ITEM-1", "itemData" : { "DOI" : "10.1038/s43247-020-00044-z", "ISSN" : "2662-4435", "abstract" : "Compound flooding arises from storms causing concurrent extreme meteorological tides (that is the superposition of storm surge and waves) and precipitation. This flooding can severely affect densely populated low-lying coastal areas. Here, combining output from climate and ocean models, we analyse the concurrence probability of the meteorological conditions driving compound flooding. We show that, under a high emissions scenario, the concurrence probability would increase globally by more than 25% by 2100 compared to present. In latitudes above 40 o north, compound flooding could become more than 2.5 times as frequent, in contrast to parts of the subtropics where it would weaken. Changes in extreme precipitation and meteorological tides account for most (77% and 20%, respectively) of the projected change in concurrence probability. The evolution of the dependence between precipitation and meteorological tide dominates the uncertainty in the projections. Our results indicate that not accounting for these effects in adaptation planning could leave coastal communities insufficiently protected against flooding.", "author" : [ { "dropping-particle" : "", "family" : "Bevacqua", "given" : "Emanuele", "non-dropping-particle" : "", "parse-names" : false, "suffix" : "" }, { "dropping-particle" : "", "family" : "Vousdoukas", "given" : "Michalis I.", "non-dropping-particle" : "", "parse-names" : false, "suffix" : "" }, { "dropping-particle" : "", "family" : "Zappa", "given" : "Giuseppe", "non-dropping-particle" : "", "parse-names" : false, "suffix" : "" }, { "dropping-particle" : "", "family" : "Hodges", "given" : "Kevin", "non-dropping-particle" : "", "parse-names" : false, "suffix" : "" }, { "dropping-particle" : "", "family" : "Shepherd", "given" : "Theodore G", "non-dropping-particle" : "", "parse-names" : false, "suffix" : "" }, { "dropping-particle" : "", "family" : "Maraun", "given" : "Douglas", "non-dropping-particle" : "", "parse-names" : false, "suffix" : "" }, { "dropping-particle" : "", "family" : "Mentaschi", "given" : "Lorenzo", "non-dropping-particle" : "", "parse-names" : false, "suffix" : "" }, { "dropping-particle" : "", "family" : "Feyen", "given" : "Luc", "non-dropping-particle" : "", "parse-names" : false, "suffix" : "" } ], "container-title" : "Communications Earth &amp; Environment", "id" : "ITEM-1", "issue" : "1", "issued" : { "date-parts" : [ [ "2020", "12", "12" ] ] }, "page" : "47", "title" : "More meteorological events that drive compound coastal flooding are projected under climate change", "translator" : [ { "dropping-particle" : "", "family" : "S3369", "given" : "", "non-dropping-particle" : "", "parse-names" : false, "suffix" : "" } ], "type" : "article-journal", "volume" : "1" }, "uris" : [ "http://www.mendeley.com/documents/?uuid=d76ab021-bc04-4b65-bfd3-df1dafca6180" ] }, { "id" : "ITEM-2", "itemData" : { "DOI" : "10.1073/pnas.1620325114", "ISSN" : "0027-8424", "author" : [ { "dropping-particle" : "", "family" : "Moftakhari", "given" : "Hamed R.", "non-dropping-particle" : "", "parse-names" : false, "suffix" : "" }, { "dropping-particle" : "", "family" : "Salvadori", "given" : "Gianfausto", "non-dropping-particle" : "", "parse-names" : false, "suffix" : "" }, { "dropping-particle" : "", "family" : "AghaKouchak", "given" : "Amir", "non-dropping-particle" : "", "parse-names" : false, "suffix" : "" }, { "dropping-particle" : "", "family" : "Sanders", "given" : "Brett F.", "non-dropping-particle" : "", "parse-names" : false, "suffix" : "" }, { "dropping-particle" : "", "family" : "Matthew", "given" : "Richard A.", "non-dropping-particle" : "", "parse-names" : false, "suffix" : "" } ], "container-title" : "Proceedings of the National Academy of Sciences", "id" : "ITEM-2", "issue" : "37", "issued" : { "date-parts" : [ [ "2017", "9", "12" ] ] }, "page" : "9785-9790", "title" : "Compounding effects of sea level rise and fluvial flooding", "translator" : [ { "dropping-particle" : "", "family" : "S1126", "given" : "", "non-dropping-particle" : "", "parse-names" : false, "suffix" : "" } ], "type" : "article-journal", "volume" : "114" }, "uris" : [ "http://www.mendeley.com/documents/?uuid=8acf347c-3688-4d94-a456-853c58ef48c9" ] }, { "id" : "ITEM-3", "itemData" : { "DOI" : "10.1038/nclimate2736", "author" : [ { "dropping-particle" : "", "family" : "Wahl", "given" : "Thomas", "non-dropping-particle" : "", "parse-names" : false, "suffix" : "" }, { "dropping-particle" : "", "family" : "Jain", "given" : "Shaleen", "non-dr</w:delInstrText>
        </w:r>
        <w:r w:rsidR="00FF6231" w:rsidRPr="006A2665" w:rsidDel="007B3F67">
          <w:rPr>
            <w:rFonts w:cs="Times New Roman"/>
          </w:rPr>
          <w:delInstrText>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3", "issued" : { "date-parts" : [ [ "2015", "7", "27" ] ] }, "page" : "1093", "publisher" : "Nature Publishing Group", "title" : "Increasing risk of compound flooding from storm surge and rainfall for major US cities", "translator" : [ { "dropping-particle" : "", "family" : "S276", "given" : "", "non-dropping-particle" : "", "parse-names" : false, "suffix" : "" } ], "type" : "article-journal", "volume" : "5" }, "uris" : [ "http://www.mendeley.com/documents/?uuid=00db6100-1236-4225-94b6-7c3be47f7416" ] } ], "mendeley" : { "formattedCitation" : "(Wahl et al., 2015; Moftakhari et al., 2017; Bevacqua et al., 2020b)", "plainTextFormattedCitation" : "(Wahl et al., 2015; Moftakhari et al., 2017; Bevacqua et al., 2020b)", "previouslyFormattedCitation" : "(Wahl et al., 2015; Moftakhari et al., 2017; Bevacqua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nb-NO"/>
        </w:rPr>
        <w:t>(Wahl et al., 2015; Moftakhari et al., 2017; Bevacqua et al., 2020</w:t>
      </w:r>
      <w:ins w:id="2900" w:author="Robin Matthews" w:date="2021-07-14T10:34:00Z">
        <w:r w:rsidR="007B3F67">
          <w:rPr>
            <w:rFonts w:cs="Times New Roman"/>
            <w:noProof/>
            <w:lang w:val="nb-NO"/>
          </w:rPr>
          <w:t>c</w:t>
        </w:r>
      </w:ins>
      <w:del w:id="2901" w:author="Robin Matthews" w:date="2021-07-14T10:34:00Z">
        <w:r w:rsidR="00A26296" w:rsidDel="007B3F67">
          <w:rPr>
            <w:rFonts w:cs="Times New Roman"/>
            <w:noProof/>
            <w:lang w:val="nb-NO"/>
          </w:rPr>
          <w:delText>b</w:delText>
        </w:r>
      </w:del>
      <w:r w:rsidR="00A26296">
        <w:rPr>
          <w:rFonts w:cs="Times New Roman"/>
          <w:noProof/>
          <w:lang w:val="nb-NO"/>
        </w:rPr>
        <w:t>)</w:t>
      </w:r>
      <w:r w:rsidRPr="00D424AA">
        <w:rPr>
          <w:rFonts w:cs="Times New Roman"/>
          <w:lang w:val="en-GB"/>
        </w:rPr>
        <w:fldChar w:fldCharType="end"/>
      </w:r>
      <w:commentRangeEnd w:id="2897"/>
      <w:r w:rsidR="00A26296">
        <w:rPr>
          <w:rStyle w:val="Marquedecommentaire"/>
        </w:rPr>
        <w:commentReference w:id="2897"/>
      </w:r>
      <w:r w:rsidRPr="00841A35">
        <w:rPr>
          <w:rFonts w:cs="Times New Roman"/>
          <w:lang w:val="nb-NO"/>
        </w:rPr>
        <w:t xml:space="preserve">. </w:t>
      </w:r>
    </w:p>
    <w:p w14:paraId="67C56BF9" w14:textId="77777777" w:rsidR="007C725F" w:rsidRPr="00D424AA" w:rsidRDefault="007C725F" w:rsidP="00D424AA">
      <w:pPr>
        <w:rPr>
          <w:rFonts w:cs="Times New Roman"/>
          <w:lang w:val="nb-NO"/>
        </w:rPr>
      </w:pPr>
    </w:p>
    <w:p w14:paraId="1BCC2191" w14:textId="58675C9B" w:rsidR="007C725F" w:rsidRPr="00D424AA" w:rsidRDefault="007C725F" w:rsidP="00D424AA">
      <w:pPr>
        <w:rPr>
          <w:rFonts w:cs="Times New Roman"/>
          <w:lang w:val="en-GB"/>
        </w:rPr>
      </w:pPr>
      <w:r w:rsidRPr="00D424AA" w:rsidDel="005E6345">
        <w:rPr>
          <w:rFonts w:cs="Times New Roman"/>
          <w:lang w:val="en-GB"/>
        </w:rPr>
        <w:t xml:space="preserve">At US coasts, the </w:t>
      </w:r>
      <w:r w:rsidR="00AF0EAB" w:rsidRPr="00D424AA">
        <w:rPr>
          <w:rFonts w:cs="Times New Roman"/>
          <w:lang w:val="en-GB"/>
        </w:rPr>
        <w:t>probability</w:t>
      </w:r>
      <w:r w:rsidRPr="00D424AA" w:rsidDel="005E6345">
        <w:rPr>
          <w:rFonts w:cs="Times New Roman"/>
          <w:lang w:val="en-GB"/>
        </w:rPr>
        <w:t xml:space="preserve"> of co-occurring storm surge and heavy precipitation is higher for the Atlantic/Gulf coast relative to the Pacific coast </w:t>
      </w:r>
      <w:r w:rsidRPr="00D424AA">
        <w:rPr>
          <w:rFonts w:cs="Times New Roman"/>
          <w:lang w:val="en-GB"/>
        </w:rPr>
        <w:fldChar w:fldCharType="begin" w:fldLock="1"/>
      </w:r>
      <w:r w:rsidR="00FF6231">
        <w:rPr>
          <w:rFonts w:cs="Times New Roman"/>
          <w:lang w:val="en-GB"/>
        </w:rPr>
        <w:instrText>ADDIN CSL_CITATION { "citationItems" : [ { "id" : "ITEM-1", "itemData" : { "DOI" : "10.1038/nclimate2736",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1", "issued" : { "date-parts" : [ [ "2015", "7", "27" ] ] }, "page" : "1093", "publisher" : "Nature Publishing Group", "title" : "Increasing risk of compound flooding from storm surge and rainfall for major US cities", "translator" : [ { "dropping-particle" : "", "family" : "S276", "given" : "", "non-dropping-particle" : "", "parse-names" : false, "suffix" : "" } ], "type" : "article-journal", "volume" : "5" }, "uris" : [ "http://www.mendeley.com/documents/?uuid=00db6100-1236-4225-94b6-7c3be47f7416" ] } ], "mendeley" : { "formattedCitation" : "(Wahl et al., 2015)", "plainTextFormattedCitation" : "(Wahl et al., 2015)", "previouslyFormattedCitation" : "(Wahl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hl et al., 2015)</w:t>
      </w:r>
      <w:r w:rsidRPr="00D424AA">
        <w:rPr>
          <w:rFonts w:cs="Times New Roman"/>
          <w:lang w:val="en-GB"/>
        </w:rPr>
        <w:fldChar w:fldCharType="end"/>
      </w:r>
      <w:r w:rsidRPr="00841A35">
        <w:rPr>
          <w:rFonts w:cs="Times New Roman"/>
          <w:lang w:val="en-GB"/>
        </w:rPr>
        <w:t>. Furthermore, six studied locations on the US coast with long overlapp</w:t>
      </w:r>
      <w:r w:rsidRPr="00D424AA">
        <w:rPr>
          <w:rFonts w:cs="Times New Roman"/>
          <w:lang w:val="en-GB"/>
        </w:rPr>
        <w:t xml:space="preserve">ing time series show an increase in the dependence between heavy precipitation and storm surge over the last century, leading to more frequent co-occurring storm surge and heavy precipitation events at the present day </w:t>
      </w:r>
      <w:r w:rsidRPr="00D424AA">
        <w:rPr>
          <w:rFonts w:cs="Times New Roman"/>
          <w:lang w:val="en-GB"/>
        </w:rPr>
        <w:fldChar w:fldCharType="begin" w:fldLock="1"/>
      </w:r>
      <w:r w:rsidR="00FF6231">
        <w:rPr>
          <w:rFonts w:cs="Times New Roman"/>
          <w:lang w:val="en-GB"/>
        </w:rPr>
        <w:instrText>ADDIN CSL_CITATION { "citationItems" : [ { "id" : "ITEM-1", "itemData" : { "DOI" : "10.1038/nclimate2736",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1", "issued" : { "date-parts" : [ [ "2015", "7", "27" ] ] }, "page" : "1093", "publisher" : "Nature Publishing Group", "title" : "Increasing risk of compound flooding from storm surge and rainfall for major US cities", "translator" : [ { "dropping-particle" : "", "family" : "S276", "given" : "", "non-dropping-particle" : "", "parse-names" : false, "suffix" : "" } ], "type" : "article-journal", "volume" : "5" }, "uris" : [ "http://www.mendeley.com/documents/?uuid=00db6100-1236-4225-94b6-7c3be47f7416" ] } ], "mendeley" : { "formattedCitation" : "(Wahl et al., 2015)", "plainTextFormattedCitation" : "(Wahl et al., 2015)", "previouslyFormattedCitation" : "(Wahl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hl et al., 2015)</w:t>
      </w:r>
      <w:r w:rsidRPr="00D424AA">
        <w:rPr>
          <w:rFonts w:cs="Times New Roman"/>
          <w:lang w:val="en-GB"/>
        </w:rPr>
        <w:fldChar w:fldCharType="end"/>
      </w:r>
      <w:r w:rsidRPr="00841A35">
        <w:rPr>
          <w:rFonts w:cs="Times New Roman"/>
          <w:lang w:val="en-GB"/>
        </w:rPr>
        <w:t xml:space="preserve">. Storm surge and extreme rainfall are also dependent in most locations on the Australian coasts </w:t>
      </w:r>
      <w:r w:rsidRPr="00D424AA">
        <w:rPr>
          <w:rFonts w:cs="Times New Roman"/>
          <w:lang w:val="en-GB"/>
        </w:rPr>
        <w:fldChar w:fldCharType="begin" w:fldLock="1"/>
      </w:r>
      <w:r w:rsidR="00FF6231">
        <w:rPr>
          <w:rFonts w:cs="Times New Roman"/>
          <w:lang w:val="en-GB"/>
        </w:rPr>
        <w:instrText>ADDIN CSL_CITATION { "citationItems" : [ { "id" : "ITEM-1", "itemData" : { "DOI" : "10.1016/j.jhydrol.2013.09.054", "ISSN" : "00221694", "author" : [ { "dropping-particle" : "", "family" : "Zheng", "given" : "Feifei", "non-dropping-particle" : "", "parse-names" : false, "suffix" : "" }, { "dropping-particle" : "", "family" : "Westra", "given" : "Seth", "non-dropping-particle" : "", "parse-names" : false, "suffix" : "" }, { "dropping-particle" : "", "family" : "Sisson", "given" : "Scott A.", "non-dropping-particle" : "", "parse-names" : false, "suffix" : "" } ], "container-title" : "Journal of Hydrology", "id" : "ITEM-1", "issued" : { "date-parts" : [ [ "2013", "11" ] ] }, "page" : "172-187", "title" : "Quantifying the dependence between extreme rainfall and storm surge in the coastal zone", "translator" : [ { "dropping-particle" : "", "family" : "S1127", "given" : "", "non-dropping-particle" : "", "parse-names" : false, "suffix" : "" } ], "type" : "article-journal", "volume" : "505" }, "uris" : [ "http://www.mendeley.com/documents/?uuid=2ea16fa0-d9f6-489b-8a0c-6d8a885e12ff" ] } ], "mendeley" : { "formattedCitation" : "(Zheng et al., 2013)", "plainTextFormattedCitation" : "(Zheng et al., 2013)", "previouslyFormattedCitation" : "(Zheng et al., 2013)"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heng et al., 2013)</w:t>
      </w:r>
      <w:r w:rsidRPr="00D424AA">
        <w:rPr>
          <w:rFonts w:cs="Times New Roman"/>
          <w:lang w:val="en-GB"/>
        </w:rPr>
        <w:fldChar w:fldCharType="end"/>
      </w:r>
      <w:r w:rsidRPr="00841A35">
        <w:rPr>
          <w:rFonts w:cs="Times New Roman"/>
          <w:lang w:val="en-GB"/>
        </w:rPr>
        <w:t xml:space="preserve"> and in Europe along the D</w:t>
      </w:r>
      <w:r w:rsidRPr="00D424AA">
        <w:rPr>
          <w:rFonts w:cs="Times New Roman"/>
          <w:lang w:val="en-GB"/>
        </w:rPr>
        <w:t xml:space="preserve">utch coasts </w:t>
      </w:r>
      <w:r w:rsidRPr="00D424AA">
        <w:rPr>
          <w:rFonts w:cs="Times New Roman"/>
          <w:lang w:val="en-GB"/>
        </w:rPr>
        <w:fldChar w:fldCharType="begin" w:fldLock="1"/>
      </w:r>
      <w:r w:rsidR="00FF6231">
        <w:rPr>
          <w:rFonts w:cs="Times New Roman"/>
          <w:lang w:val="en-GB"/>
        </w:rPr>
        <w:instrText>ADDIN CSL_CITATION { "citationItems" : [ { "id" : "ITEM-1", "itemData" : { "DOI" : "10.5194/nhess-18-3311-2018", "ISSN" : "1684-9981", "author" : [ { "dropping-particle" : "", "family" : "Ridder", "given" : "Nina", "non-dropping-particle" : "", "parse-names" : false, "suffix" : "" }, { "dropping-particle" : "", "family" : "Vries", "given" : "Hylke", "non-dropping-particle" : "de", "parse-names" : false, "suffix" : "" }, { "dropping-particle" : "", "family" : "Drijfhout", "given" : "Sybren", "non-dropping-particle" : "", "parse-names" : false, "suffix" : "" } ], "container-title" : "Natural Hazards and Earth System Sciences", "id" : "ITEM-1", "issue" : "12", "issued" : { "date-parts" : [ [ "2018", "12", "14" ] ] }, "page" : "3311-3326", "title" : "The role of atmospheric rivers in compound events consisting of heavy precipitation and high storm surges along the Dutch coast", "translator" : [ { "dropping-particle" : "", "family" : "S2107", "given" : "", "non-dropping-particle" : "", "parse-names" : false, "suffix" : "" } ], "type" : "article-journal", "volume" : "18" }, "uris" : [ "http://www.mendeley.com/documents/?uuid=27f589eb-7035-4a71-90dc-1044473520d3" ] } ], "mendeley" : { "formattedCitation" : "(Ridder et al., 2018)", "plainTextFormattedCitation" : "(Ridder et al., 2018)", "previouslyFormattedCitation" : "(Ridd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Ridder et al., 2018)</w:t>
      </w:r>
      <w:r w:rsidRPr="00D424AA">
        <w:rPr>
          <w:rFonts w:cs="Times New Roman"/>
          <w:lang w:val="en-GB"/>
        </w:rPr>
        <w:fldChar w:fldCharType="end"/>
      </w:r>
      <w:r w:rsidRPr="00841A35">
        <w:rPr>
          <w:rFonts w:cs="Times New Roman"/>
          <w:lang w:val="en-GB"/>
        </w:rPr>
        <w:t>, along the Mediterranean Sea, the Atlantic coast and</w:t>
      </w:r>
      <w:r w:rsidRPr="00D424AA">
        <w:rPr>
          <w:rFonts w:cs="Times New Roman"/>
          <w:lang w:val="en-GB"/>
        </w:rPr>
        <w:t xml:space="preserve"> the North Sea </w:t>
      </w:r>
      <w:r w:rsidRPr="00D424AA">
        <w:rPr>
          <w:rFonts w:cs="Times New Roman"/>
          <w:lang w:val="en-GB"/>
        </w:rPr>
        <w:fldChar w:fldCharType="begin" w:fldLock="1"/>
      </w:r>
      <w:r w:rsidR="00FF6231">
        <w:rPr>
          <w:rFonts w:cs="Times New Roman"/>
          <w:lang w:val="en-GB"/>
        </w:rPr>
        <w:instrText>ADDIN CSL_CITATION { "citationItems" : [ { "id" : "ITEM-1", "itemData" : { "DOI" : "10.1126/sciadv.aaw5531", "ISSN" : "2375-2548", "abstract" : "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 "author" : [ { "dropping-particle" : "", "family" : "Bevacqua", "given" : "E.", "non-dropping-particle" : "", "parse-names" : false, "suffix" : "" }, { "dropping-particle" : "", "family" : "Maraun", "given" : "D.", "non-dropping-particle" : "", "parse-names" : false, "suffix" : "" }, { "dropping-particle" : "", "family" : "Vousdoukas", "given" : "M. I.", "non-dropping-particle" : "", "parse-names" : false, "suffix" : "" }, { "dropping-particle" : "", "family" : "Voukouvalas", "given" : "E.", "non-dropping-particle" : "", "parse-names" : false, "suffix" : "" }, { "dropping-particle" : "", "family" : "Vrac", "given" : "M.", "non-dropping-particle" : "", "parse-names" : false, "suffix" : "" }, { "dropping-particle" : "", "family" : "Mentaschi", "given" : "L.", "non-dropping-particle" : "", "parse-names" : false, "suffix" : "" }, { "dropping-particle" : "", "family" : "Widmann", "given" : "M.", "non-dropping-particle" : "", "parse-names" : false, "suffix" : "" } ], "container-title" : "Science Advances", "id" : "ITEM-1", "issue" : "9", "issued" : { "date-parts" : [ [ "2019", "9", "18" ] ] }, "page" : "eaaw5531", "title" : "Higher probability of compound flooding from precipitation and storm surge in Europe under anthropogenic climate change", "translator" : [ { "dropping-particle" : "", "family" : "S2111", "given" : "", "non-dropping-particle" : "", "parse-names" : false, "suffix" : "" } ], "type" : "article-journal", "volume" : "5" }, "uris" : [ "http://www.mendeley.com/documents/?uuid=ecfaec92-b5e2-48a1-9ee4-17639bf03db1" ] } ], "mendeley" : { "formattedCitation" : "(Bevacqua et al., 2019)", "plainTextFormattedCitation" : "(Bevacqua et al., 2019)", "previouslyFormattedCitation" : "(Bevacqu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vacqua et al., 2019)</w:t>
      </w:r>
      <w:r w:rsidRPr="00D424AA">
        <w:rPr>
          <w:rFonts w:cs="Times New Roman"/>
          <w:lang w:val="en-GB"/>
        </w:rPr>
        <w:fldChar w:fldCharType="end"/>
      </w:r>
      <w:r w:rsidRPr="00841A35">
        <w:rPr>
          <w:rFonts w:cs="Times New Roman"/>
          <w:lang w:val="en-GB"/>
        </w:rPr>
        <w:t xml:space="preserve">. The </w:t>
      </w:r>
      <w:r w:rsidR="00AF0EAB" w:rsidRPr="00D424AA">
        <w:rPr>
          <w:rFonts w:cs="Times New Roman"/>
          <w:lang w:val="en-GB"/>
        </w:rPr>
        <w:t>probability</w:t>
      </w:r>
      <w:r w:rsidRPr="00D424AA">
        <w:rPr>
          <w:rFonts w:cs="Times New Roman"/>
          <w:lang w:val="en-GB"/>
        </w:rPr>
        <w:t xml:space="preserve"> of flood occurrence can be assessed via the dependence between storm surge and river flow </w:t>
      </w:r>
      <w:commentRangeStart w:id="2902"/>
      <w:r w:rsidRPr="00D424AA">
        <w:rPr>
          <w:rFonts w:cs="Times New Roman"/>
          <w:lang w:val="en-GB"/>
        </w:rPr>
        <w:fldChar w:fldCharType="begin" w:fldLock="1"/>
      </w:r>
      <w:ins w:id="2903" w:author="Robin Matthews" w:date="2021-07-14T10:34:00Z">
        <w:r w:rsidR="007B3F67">
          <w:rPr>
            <w:rFonts w:cs="Times New Roman"/>
            <w:lang w:val="en-GB"/>
          </w:rPr>
          <w:instrText>ADDIN CSL_CITATION { "citationItems" : [ { "id" : "ITEM-1", "itemData" : { "DOI" : "10.5194/nhess-20-1765-2020", "ISSN" : "1684-9981", "abstract" : "Abstract. Interacting storm surges and high water runoff can cause compound flooding (CF) in low-lying coasts and river estuaries. The large-scale CF hazard has been typically studied using proxies such as the concurrence of storm surge extremes either with precipitation or with river discharge extremes. Here the impact of the choice of such proxies is addressed employing state-of-the-art global datasets. Although they are proxies of diverse physical mechanisms, we find that the two approaches show similar CF spatial patterns. On average, deviations are smaller in regions where assessing the actual CF is more relevant, i.e. where the CF potential is high. Differences between the two assessments increase with the catchment size, and our findings indicate that CF in long rivers (catchment \u22735\u201310\u00d7103 km2) should be analysed using river discharge data. The precipitation-based assessment allows for considering local-rainfall-driven CF and CF in small rivers not resolved by large-scale datasets.", "author" : [ { "dropping-particle" : "", "family" : "Bevacqua", "given" : "Emanuele", "non-dropping-particle" : "", "parse-names" : false, "suffix" : "" }, { "dropping-particle" : "", "family" : "Vousdoukas", "given" : "Michalis I.", "non-dropping-particle" : "", "parse-names" : false, "suffix" : "" }, { "dropping-particle" : "", "family" : "Shepherd", "given" : "Theodore G.", "non-dropping-particle" : "", "parse-names" : false, "suffix" : "" }, { "dropping-particle" : "", "family" : "Vrac", "given" : "Mathieu", "non-dropping-particle" : "", "parse-names" : false, "suffix" : "" } ], "container-title" : "Natural Hazards and Earth System Sciences", "id" : "ITEM-1", "issue" : "6", "issued" : { "date-parts" : [ [ "2020", "6", "17" ] ] }, "page" : "1765-1782", "title" : "Brief communication: The role of using precipitation or river discharge data when assessing global coastal compound flooding", "translator" : [ { "dropping-particle" : "", "family" : "S3370", "given" : "", "non-dropping-particle" : "", "parse-names" : false, "suffix" : "" } ], "type" : "article-journal", "volume" : "20" }, "uris" : [ "http://www.mendeley.com/documents/?uuid=da9c00e4-41a6-4c8f-ba08-ee79ddebc02b" ] }, { "id" : "ITEM-2", "itemData" : { "DOI" : "10.1038/s43247-020-00044-z", "ISSN" : "2662-4435", "abstract" : "Compound flooding arises from storms causing concurrent extreme meteorological tides (that is the superposition of storm surge and waves) and precipitation. This flooding can severely affect densely populated low-lying coastal areas. Here, combining output from climate and ocean models, we analyse the concurrence probability of the meteorological conditions driving compound flooding. We show that, under a high emissions scenario, the concurrence probability would increase globally by more than 25% by 2100 compared to present. In latitudes above 40 o north, compound flooding could become more than 2.5 times as frequent, in contrast to parts of the subtropics where it would weaken. Changes in extreme precipitation and meteorological tides account for most (77% and 20%, respectively) of the projected change in concurrence probability. The evolution of the dependence between precipitation and meteorological tide dominates the uncertainty in the projections. Our results indicate that not accounting for these effects in adaptation planning could leave coastal communities insufficiently protected against flooding.", "author" : [ { "dropping-particle" : "", "family" : "Bevacqua", "given" : "Emanuele", "non-dropping-particle" : "", "parse-names" : false, "suffix" : "" }, { "dropping-particle" : "", "family" : "Vousdoukas", "given" : "Michalis I.", "non-dropping-particle" : "", "parse-names" : false, "suffix" : "" }, { "dropping-particle" : "", "family" : "Zappa", "given" : "Giuseppe", "non-dropping-particle" : "", "parse-names" : false, "suffix" : "" }, { "dropping-particle" : "", "family" : "Hodges", "given" : "Kevin", "non-dropping-particle" : "", "parse-names" : false, "suffix" : "" }, { "dropping-particle" : "", "family" : "Shepherd", "given" : "Theodore G", "non-dropping-particle" : "", "parse-names" : false, "suffix" : "" }, { "dropping-particle" : "", "family" : "Maraun", "given" : "Douglas", "non-dropping-particle" : "", "parse-names" : false, "suffix" : "" }, { "dropping-particle" : "", "family" : "Mentaschi", "given" : "Lorenzo", "non-dropping-particle" : "", "parse-names" : false, "suffix" : "" }, { "dropping-particle" : "", "family" : "Feyen", "given" : "Luc", "non-dropping-particle" : "", "parse-names" : false, "suffix" : "" } ], "container-title" : "Communications Earth &amp; Environment", "id" : "ITEM-2", "issue" : "1", "issued" : { "date-parts" : [ [ "2020", "12", "12" ] ] }, "page" : "47", "title" : "More meteorological events that drive compound coastal flooding are projected under climate change", "translator" : [ { "dropping-particle" : "", "family" : "S3369", "given" : "", "non-dropping-particle" : "", "parse-names" : false, "suffix" : "" } ], "type" : "article-journal", "volume" : "1" }, "uris" : [ "http://www.mendeley.com/documents/?uuid=d76ab021-bc04-4b65-bfd3-df1dafca6180" ] } ], "mendeley" : { "formattedCitation" : "(Bevacqua et al., 2020a, 2020b)", "manualFormatting" : "(Bevacqua et al., 2020b, 2020c)", "plainTextFormattedCitation" : "(Bevacqua et al., 2020a, 2020b)", "previouslyFormattedCitation" : "(Bevacqua et al., 2020a, 2020b)" }, "properties" : { "noteIndex" : 0 }, "schema" : "https://github.com/citation-style-language/schema/raw/master/csl-citation.json" }</w:instrText>
        </w:r>
      </w:ins>
      <w:del w:id="2904" w:author="Robin Matthews" w:date="2021-07-14T10:34:00Z">
        <w:r w:rsidR="00FF6231" w:rsidDel="007B3F67">
          <w:rPr>
            <w:rFonts w:cs="Times New Roman"/>
            <w:lang w:val="en-GB"/>
          </w:rPr>
          <w:delInstrText>ADDIN CSL_CITATION { "citationItems" : [ { "id" : "ITEM-1", "itemData" : { "DOI" : "10.5194/nhess-20-1765-2020", "ISSN" : "1684-9981", "abstract" : "Abstract. Interacting storm surges and high water runoff can cause compound flooding (CF) in low-lying coasts and river estuaries. The large-scale CF hazard has been typically studied using proxies such as the concurrence of storm surge extremes either with precipitation or with river discharge extremes. Here the impact of the choice of such proxies is addressed employing state-of-the-art global datasets. Although they are proxies of diverse physical mechanisms, we find that the two approaches show similar CF spatial patterns. On average, deviations are smaller in regions where assessing the actual CF is more relevant, i.e. where the CF potential is high. Differences between the two assessments increase with the catchment size, and our findings indicate that CF in long rivers (catchment \u22735\u201310\u00d7103 km2) should be analysed using river discharge data. The precipitation-based assessment allows for considering local-rainfall-driven CF and CF in small rivers not resolved by large-scale datasets.", "author" : [ { "dropping-particle" : "", "family" : "Bevacqua", "given" : "Emanuele", "non-dropping-particle" : "", "parse-names" : false, "suffix" : "" }, { "dropping-particle" : "", "family" : "Vousdoukas", "given" : "Michalis I.", "non-dropping-particle" : "", "parse-names" : false, "suffix" : "" }, { "dropping-particle" : "", "family" : "Shepherd", "given" : "Theodore G.", "non-dropping-particle" : "", "parse-names" : false, "suffix" : "" }, { "dropping-particle" : "", "family" : "Vrac", "given" : "Mathieu", "non-dropping-particle" : "", "parse-names" : false, "suffix" : "" } ], "container-title" : "Natural Hazards and Earth System Sciences", "id" : "ITEM-1", "issue" : "6", "issued" : { "date-parts" : [ [ "2020", "6", "17" ] ] }, "page" : "1765-1782", "title" : "Brief communication: The role of using precipitation or river discharge data when assessing global coastal compound flooding", "translator" : [ { "dropping-particle" : "", "family" : "S3370", "given" : "", "non-dropping-particle" : "", "parse-names" : false, "suffix" : "" } ], "type" : "article-journal", "volume" : "20" }, "uris" : [ "http://www.mendeley.com/documents/?uuid=da9c00e4-41a6-4c8f-ba08-ee79ddebc02b" ] }, { "id" : "ITEM-2", "itemData" : { "DOI" : "10.1038/s43247-020-00044-z", "ISSN" : "2662-4435", "abstract" : "Compound flooding arises from storms causing concurrent extreme meteorological tides (that is the superposition of storm surge and waves) and precipitation. This flooding can severely affect densely populated low-lying coastal areas. Here, combining output from climate and ocean models, we analyse the concurrence probability of the meteorological conditions driving compound flooding. We show that, under a high emissions scenario, the concurrence probability would increase globally by more than 25% by 2100 compared to present. In latitudes above 40 o north, compound flooding could become more than 2.5 times as frequent, in contrast to parts of the subtropics where it would weaken. Changes in extreme precipitation and meteorological tides account for most (77% and 20%, respectively) of the projected change in concurrence probability. The evolution of the dependence between precipitation and meteorological tide dominates the uncertainty in the projections. Our results indicate that not accounting for these effects in adaptation planning could leave coastal communities insufficiently protected against flooding.", "author" : [ { "dropping-particle" : "", "family" : "Bevacqua", "given" : "Emanuele", "non-dropping-particle" : "", "parse-names" : false, "suffix" : "" }, { "dropping-particle" : "", "family" : "Vousdoukas", "given" : "Michalis I.", "non-dropping-particle" : "", "parse-names" : false, "suffix" : "" }, { "dropping-particle" : "", "family" : "Zappa", "given" : "Giuseppe", "non-dropping-particle" : "", "parse-names" : false, "suffix" : "" }, { "dropping-particle" : "", "family" : "Hodges", "given" : "Kevin", "non-dropping-particle" : "", "parse-names" : false, "suffix" : "" }, { "dropping-particle" : "", "family" : "Shepherd", "given" : "Theodore G", "non-dropping-particle" : "", "parse-names" : false, "suffix" : "" }, { "dropping-particle" : "", "family" : "Maraun", "given" : "Douglas", "non-dropping-particle" : "", "parse-names" : false, "suffix" : "" }, { "dropping-particle" : "", "family" : "Mentaschi", "given" : "Lorenzo", "non-dropping-particle" : "", "parse-names" : false, "suffix" : "" }, { "dropping-particle" : "", "family" : "Feyen", "given" : "Luc", "non-dropping-particle" : "", "parse-names" : false, "suffix" : "" } ], "container-title" : "Communications Earth &amp; Environment", "id" : "ITEM-2", "issue" : "1", "issued" : { "date-parts" : [ [ "2020", "12", "12" ] ] }, "page" : "47", "title" : "More meteorological events that drive compound coastal flooding are projected under climate change", "translator" : [ { "dropping-particle" : "", "family" : "S3369", "given" : "", "non-dropping-particle" : "", "parse-names" : false, "suffix" : "" } ], "type" : "article-journal", "volume" : "1" }, "uris" : [ "http://www.mendeley.com/documents/?uuid=d76ab021-bc04-4b65-bfd3-df1dafca6180" ] } ], "mendeley" : { "formattedCitation" : "(Bevacqua et al., 2020a, 2020b)", "plainTextFormattedCitation" : "(Bevacqua et al., 2020a, 2020b)", "previouslyFormattedCitation" : "(Bevacqua et al., 2020a,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Bevacqua et al., 2020</w:t>
      </w:r>
      <w:ins w:id="2905" w:author="Robin Matthews" w:date="2021-07-14T10:34:00Z">
        <w:r w:rsidR="007B3F67">
          <w:rPr>
            <w:rFonts w:cs="Times New Roman"/>
            <w:noProof/>
            <w:lang w:val="en-GB"/>
          </w:rPr>
          <w:t>b</w:t>
        </w:r>
      </w:ins>
      <w:del w:id="2906" w:author="Robin Matthews" w:date="2021-07-14T10:34:00Z">
        <w:r w:rsidR="00A26296" w:rsidDel="007B3F67">
          <w:rPr>
            <w:rFonts w:cs="Times New Roman"/>
            <w:noProof/>
            <w:lang w:val="en-GB"/>
          </w:rPr>
          <w:delText>a</w:delText>
        </w:r>
      </w:del>
      <w:r w:rsidR="00A26296">
        <w:rPr>
          <w:rFonts w:cs="Times New Roman"/>
          <w:noProof/>
          <w:lang w:val="en-GB"/>
        </w:rPr>
        <w:t>, 2020</w:t>
      </w:r>
      <w:ins w:id="2907" w:author="Robin Matthews" w:date="2021-07-14T10:34:00Z">
        <w:r w:rsidR="007B3F67">
          <w:rPr>
            <w:rFonts w:cs="Times New Roman"/>
            <w:noProof/>
            <w:lang w:val="en-GB"/>
          </w:rPr>
          <w:t>c</w:t>
        </w:r>
      </w:ins>
      <w:del w:id="2908" w:author="Robin Matthews" w:date="2021-07-14T10:34:00Z">
        <w:r w:rsidR="00A26296" w:rsidDel="007B3F67">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902"/>
      <w:r w:rsidR="00A26296">
        <w:rPr>
          <w:rStyle w:val="Marquedecommentaire"/>
        </w:rPr>
        <w:commentReference w:id="2902"/>
      </w:r>
      <w:r w:rsidRPr="00841A35">
        <w:rPr>
          <w:rFonts w:cs="Times New Roman"/>
          <w:lang w:val="en-GB"/>
        </w:rPr>
        <w:t xml:space="preserve">. For instance, the occurrence of a North Sea storm surge in close succession with an extreme Rhine or Meuse river discharge is much more </w:t>
      </w:r>
      <w:r w:rsidR="004C7673" w:rsidRPr="00D424AA">
        <w:rPr>
          <w:rFonts w:cs="Times New Roman"/>
          <w:lang w:val="en-GB"/>
        </w:rPr>
        <w:t>probable</w:t>
      </w:r>
      <w:r w:rsidRPr="00D424AA">
        <w:rPr>
          <w:rFonts w:cs="Times New Roman"/>
          <w:lang w:val="en-GB"/>
        </w:rPr>
        <w:t xml:space="preserve"> due to their dependence, compared to if both events would be independent </w:t>
      </w:r>
      <w:bookmarkStart w:id="2909" w:name="_Hlk77151322"/>
      <w:ins w:id="2910" w:author="Robin Matthews" w:date="2021-07-14T10:35:00Z">
        <w:r w:rsidR="007B3F67">
          <w:rPr>
            <w:rFonts w:cs="Times New Roman"/>
            <w:lang w:val="en-GB"/>
          </w:rPr>
          <w:fldChar w:fldCharType="begin" w:fldLock="1"/>
        </w:r>
      </w:ins>
      <w:r w:rsidR="0012753B">
        <w:rPr>
          <w:rFonts w:cs="Times New Roman"/>
          <w:lang w:val="en-GB"/>
        </w:rPr>
        <w:instrText>ADDIN CSL_CITATION { "citationItems" : [ { "id" : "ITEM-1", "itemData" : { "DOI" : "10.5194/nhess-13-2017-2013", "ISSN" : "1684-9981", "abstract" : "Abstract. The low-lying Netherlands is at risk from multiple threats of sea level rise, storm surges and extreme river discharges. Should these occur simultaneously, a catastrophe will be at hand. Knowledge about the likelihood of simultaneous occurrence or the so-called \"compound effect\" of such threats is essential to provide guidance on legislation for dike heights, flood barrier design and water management in general. In this study, we explore the simultaneous threats of North Sea storm surges and extreme Rhine river discharge for the current and future climate in a large 17-member global climate model ensemble. We use a simple approach, taking proxies of north-northwesterly winds over the North Sea and multiple~day precipitation averaged over the Rhine basin for storm surge and discharge respectively, so that a sensitivity analysis is straightforward to apply. By investigating soft extremes, we circumvent the need to extrapolate the data and thereby permit the model's synoptic development of the extreme events to be inspected. Our principle finding based on the climate model data is that, for the current climate, the probability of extreme surge conditions following extreme 20-day precipitation sums is around 3 times higher than that estimated from treating extreme surge and discharge probabilities as independent, as previously assumed. For the future climate (2070\u20132100), the assumption of independence cannot be rejected, at least not for precipitation sums exceeding 7 days.", "author" : [ { "dropping-particle" : "", "family" : "Kew", "given" : "S. F.", "non-dropping-particle" : "", "parse-names" : false, "suffix" : "" }, { "dropping-particle" : "", "family" : "Selten", "given" : "F. M.", "non-dropping-particle" : "", "parse-names" : false, "suffix" : "" }, { "dropping-particle" : "", "family" : "Lenderink", "given" : "G.", "non-dropping-particle" : "", "parse-names" : false, "suffix" : "" }, { "dropping-particle" : "", "family" : "Hazeleger", "given" : "W", "non-dropping-particle" : "", "parse-names" : false, "suffix" : "" } ], "container-title" : "Natural Hazards and Earth System Sciences", "id" : "ITEM-1", "issue" : "8", "issued" : { "date-parts" : [ [ "2013", "8", "13" ] ] }, "page" : "2017-2029", "title" : "The simultaneous occurrence of surge and discharge extremes for the Rhine delta", "translator" : [ { "dropping-particle" : "", "family" : "S1125", "given" : "", "non-dropping-particle" : "", "parse-names" : false, "suffix" : "" } ], "type" : "article-journal", "volume" : "13" }, "uris" : [ "http://www.mendeley.com/documents/?uuid=0b1b5fca-e5ec-4722-a7dc-458dea8b3ed9" ] }, { "id" : "ITEM-2", "itemData" : { "DOI" : "10.1088/1748-9326/10/3/035005", "ISSN" : "1748-9326", "author" : [ { "dropping-particle" : "", "family" : "Klerk", "given" : "W J", "non-dropping-particle" : "", "parse-names" : false, "suffix" : "" }, { "dropping-particle" : "", "family" : "Winsemius", "given" : "H C", "non-dropping-particle" : "", "parse-names" : false, "suffix" : "" }, { "dropping-particle" : "", "family" : "Verseveld", "given" : "W J", "non-dropping-particle" : "van", "parse-names" : false, "suffix" : "" }, { "dropping-particle" : "", "family" : "Bakker", "given" : "A M R", "non-dropping-particle" : "", "parse-names" : false, "suffix" : "" }, { "dropping-particle" : "", "family" : "Diermanse", "given" : "F L M", "non-dropping-particle" : "", "parse-names" : false, "suffix" : "" } ], "container-title" : "Environmental Research Letters", "id" : "ITEM-2", "issue" : "3", "issued" : { "date-parts" : [ [ "2015", "3", "1" ] ] }, "page" : "035005", "title" : "The co-incidence of storm surges and extreme discharges within the Rhine\u2013Meuse Delta", "translator" : [ { "dropping-particle" : "", "family" : "S2114", "given" : "", "non-dropping-particle" : "", "parse-names" : false, "suffix" : "" } ], "type" : "article-journal", "volume" : "10" }, "uris" : [ "http://www.mendeley.com/documents/?uuid=ca4e3513-344a-4b2f-a391-9436de3513ed" ] } ], "mendeley" : { "formattedCitation" : "(Kew et al., 2013; Klerk et al., 2015)", "plainTextFormattedCitation" : "(Kew et al., 2013; Klerk et al., 2015)", "previouslyFormattedCitation" : "(Kew et al., 2013; Klerk et al., 2015)" }, "properties" : { "noteIndex" : 0 }, "schema" : "https://github.com/citation-style-language/schema/raw/master/csl-citation.json" }</w:instrText>
      </w:r>
      <w:ins w:id="2911" w:author="Robin Matthews" w:date="2021-07-14T10:35:00Z">
        <w:r w:rsidR="007B3F67">
          <w:rPr>
            <w:rFonts w:cs="Times New Roman"/>
            <w:lang w:val="en-GB"/>
          </w:rPr>
          <w:fldChar w:fldCharType="separate"/>
        </w:r>
        <w:r w:rsidR="007B3F67" w:rsidRPr="009C1FD1">
          <w:rPr>
            <w:rFonts w:cs="Times New Roman"/>
            <w:noProof/>
            <w:lang w:val="en-GB"/>
          </w:rPr>
          <w:t>(Kew et al., 2013; Klerk et al., 2015)</w:t>
        </w:r>
        <w:r w:rsidR="007B3F67">
          <w:rPr>
            <w:rFonts w:cs="Times New Roman"/>
            <w:lang w:val="en-GB"/>
          </w:rPr>
          <w:fldChar w:fldCharType="end"/>
        </w:r>
      </w:ins>
      <w:commentRangeStart w:id="2912"/>
      <w:commentRangeStart w:id="2913"/>
      <w:del w:id="2914" w:author="Robin Matthews" w:date="2021-07-14T10:35:00Z">
        <w:r w:rsidRPr="00D424AA" w:rsidDel="007B3F67">
          <w:rPr>
            <w:rFonts w:cs="Times New Roman"/>
            <w:lang w:val="en-GB"/>
          </w:rPr>
          <w:fldChar w:fldCharType="begin" w:fldLock="1"/>
        </w:r>
        <w:r w:rsidR="00FF6231" w:rsidDel="007B3F67">
          <w:rPr>
            <w:rFonts w:cs="Times New Roman"/>
            <w:lang w:val="en-GB"/>
          </w:rPr>
          <w:delInstrText>ADDIN CSL_CITATION { "citationItems" : [ { "id" : "ITEM-1", "itemData" : { "DOI" : "10.5194/nhess-13-2017-2013", "ISSN" : "1684-9981", "abstract" : "Abstract. The low-lying Netherlands is at risk from multiple threats of sea level rise, storm surges and extreme river discharges. Should these occur simultaneously, a catastrophe will be at hand. Knowledge about the likelihood of simultaneous occurrence or the so-called \"compound effect\" of such threats is essential to provide guidance on legislation for dike heights, flood barrier design and water management in general. In this study, we explore the simultaneous threats of North Sea storm surges and extreme Rhine river discharge for the current and future climate in a large 17-member global climate model ensemble. We use a simple approach, taking proxies of north-northwesterly winds over the North Sea and multiple~day precipitation averaged over the Rhine basin for storm surge and discharge respectively, so that a sensitivity analysis is straightforward to apply. By investigating soft extremes, we circumvent the need to extrapolate the data and thereby permit the model's synoptic development of the extreme events to be inspected. Our principle finding based on the climate model data is that, for the current climate, the probability of extreme surge conditions following extreme 20-day precipitation sums is around 3 times higher than that estimated from treating extreme surge and discharge probabilities as independent, as previously assumed. For the future climate (2070\u20132100), the assumption of independence cannot be rejected, at least not for precipi</w:delInstrText>
        </w:r>
        <w:r w:rsidR="00FF6231" w:rsidRPr="006A2665" w:rsidDel="007B3F67">
          <w:rPr>
            <w:rFonts w:cs="Times New Roman"/>
          </w:rPr>
          <w:delInstrText>tation sums exceeding 7 days.", "author" : [ { "dropping-particle" : "", "family" : "Kew", "given" : "S. F.", "non-dropping-particle" : "", "parse-names" : false, "suffix" : "" }, { "dropping-particle" : "", "family" : "Selten", "given" : "F. M.", "non-dropping-particle" : "", "parse-names" : false, "suffix" : "" }, { "dropping-particle" : "", "family" : "Lenderink", "given" : "G.", "non-dropping-particle" : "", "parse-names" : false, "suffix" : "" }, { "dropping-particle" : "", "family" : "Hazeleger", "given" : "W", "non-dropping-particle" : "", "parse-names" : false, "suffix" : "" } ], "container-title" : "Natural Hazards and Earth System Sciences", "id" : "ITEM-1", "issue" : "8", "issued" : { "date-parts" : [ [ "2013", "8", "13" ] ] }, "page" : "2017-2029", "title" : "The simultaneous occurrence of surge and discharge extremes for the Rhine delta", "translator" : [ { "dropping-particle" : "", "family" : "S1125", "given" : "", "non-dropping-particle" : "", "parse-names" : false, "suffix" : "" } ], "type" : "article-journal", "volume" : "13" }, "uris" : [ "http://www.mendeley.com/documents/?uuid=0b1b5fca-e5ec-4722-a7dc-458dea8b3ed9" ] } ], "mendeley" : { "formattedCitation" : "(Kew et al., 2013)", "manualFormatting" : "(Kew et al., 2013;", "plainTextFormattedCitation" : "(Kew et al., 2013)", "previouslyFormattedCitation" : "(Kew et al., 2013)"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rPr>
          <w:delText>(Kew et al., 2013;</w:delText>
        </w:r>
        <w:r w:rsidRPr="00D424AA" w:rsidDel="007B3F67">
          <w:rPr>
            <w:rFonts w:cs="Times New Roman"/>
            <w:lang w:val="en-GB"/>
          </w:rPr>
          <w:fldChar w:fldCharType="end"/>
        </w:r>
        <w:commentRangeEnd w:id="2912"/>
        <w:r w:rsidR="00A26296" w:rsidDel="007B3F67">
          <w:rPr>
            <w:rStyle w:val="Marquedecommentaire"/>
          </w:rPr>
          <w:commentReference w:id="2912"/>
        </w:r>
        <w:r w:rsidRPr="00D424AA" w:rsidDel="007B3F67">
          <w:rPr>
            <w:rFonts w:cs="Times New Roman"/>
            <w:lang w:val="en-GB"/>
          </w:rPr>
          <w:fldChar w:fldCharType="begin" w:fldLock="1"/>
        </w:r>
        <w:r w:rsidR="00FF6231" w:rsidRPr="006A2665" w:rsidDel="007B3F67">
          <w:rPr>
            <w:rFonts w:cs="Times New Roman"/>
          </w:rPr>
          <w:delInstrText>ADDIN CSL_CITATION { "citationItems" : [ { "id" : "ITEM-1", "itemData" : { "DOI" : "10.1088/1748-9326/10/3/035005", "ISSN" : "1748-9326", "author" : [ { "dropping-particle" : "", "family" : "Klerk", "given" : "W J", "non-dropping-particle" : "", "parse-names" : false, "suffix" : "" }, { "dropping-particle" : "", "family" : "Winsemius", "given" : "H C", "non-dropping-particle" : "", "parse-names" : false, "suffix" : "" }, { "dropping-particle" : "", "family" : "Verseveld", "given" : "W J", "non-dropping-particle" : "van", "parse-names" : false, "suffix" : "" }, { "dropping-particle" : "", "family" : "Bakker", "given" : "A M R", "non-dropping-particle" : "", "parse-names" : false, "suffix" : "" }, { "dropping-particle" : "", "family" : "Diermanse", "given" : "F L M", "non-dropping-particle" : "", "parse-names" : false, "suffix" : "" } ], "container-title" : "Environmental Research Letters", "id" : "ITEM-1", "issue" : "3", "issued" : { "date-parts" : [ [ "2015", "3", "1" ] ] }, "page" : "035005", "title" : "The co-incidence of storm surges and extreme discharges within the Rhine\u2013Meuse Delta", "translator" : [ { "dropping-particle" : "", "family" : "S2114", "given" : "", "non-dropping-particle" : "", "parse-names" : false, "suffix" : "" } ], "type" : "article-journal", "volume" : "10" }, "uris" : [ "http://www.mendeley.com/documents/?uuid=ca4e3513-344a-4b2f-a391-9436de3513ed" ] } ], "mendeley" : { "formattedCitation" : "(Klerk et al., 2015)", "manualFormatting" : " Klerk et al., 2015)", "plainTextFormattedCitation" : "(Klerk et al., 2015)", "previouslyFormattedCitation" : "(Klerk et al., 2015)"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rPr>
          <w:delText xml:space="preserve"> Klerk et al., 2015)</w:delText>
        </w:r>
        <w:r w:rsidRPr="00D424AA" w:rsidDel="007B3F67">
          <w:rPr>
            <w:rFonts w:cs="Times New Roman"/>
            <w:lang w:val="en-GB"/>
          </w:rPr>
          <w:fldChar w:fldCharType="end"/>
        </w:r>
      </w:del>
      <w:bookmarkEnd w:id="2909"/>
      <w:commentRangeEnd w:id="2913"/>
      <w:r w:rsidR="00A26296">
        <w:rPr>
          <w:rStyle w:val="Marquedecommentaire"/>
        </w:rPr>
        <w:commentReference w:id="2913"/>
      </w:r>
      <w:r w:rsidRPr="006A2665">
        <w:rPr>
          <w:rFonts w:cs="Times New Roman"/>
        </w:rPr>
        <w:t xml:space="preserve">. </w:t>
      </w:r>
      <w:r w:rsidRPr="00127991">
        <w:rPr>
          <w:rFonts w:cs="Times New Roman"/>
          <w:lang w:val="en-US"/>
          <w:rPrChange w:id="2915" w:author="Clotilde Pean" w:date="2021-08-07T18:38:00Z">
            <w:rPr>
              <w:rFonts w:cs="Times New Roman"/>
            </w:rPr>
          </w:rPrChange>
        </w:rPr>
        <w:t xml:space="preserve">Significant dependence between high sea levels and high river discharge are found for more than half of the available station observations, which are mostly located around the coasts of North America, Europe, Australia, and Japan </w:t>
      </w:r>
      <w:r w:rsidRPr="00D424AA">
        <w:rPr>
          <w:rFonts w:cs="Times New Roman"/>
          <w:lang w:val="en-GB"/>
        </w:rPr>
        <w:fldChar w:fldCharType="begin" w:fldLock="1"/>
      </w:r>
      <w:r w:rsidR="00FF6231" w:rsidRPr="00127991">
        <w:rPr>
          <w:rFonts w:cs="Times New Roman"/>
          <w:lang w:val="en-US"/>
          <w:rPrChange w:id="2916" w:author="Clotilde Pean" w:date="2021-08-07T18:38:00Z">
            <w:rPr>
              <w:rFonts w:cs="Times New Roman"/>
            </w:rPr>
          </w:rPrChange>
        </w:rPr>
        <w:instrText>ADDIN CSL_CITATION { "citationItems" : [ { "id" : "ITEM-1", "itemData" : { "DOI" : "10.1088/1748-9326/aad400", "ISSN" : "1748-9326", "author" : [ { "dropping-particle" : "", "family" : "Ward", "given" : "Philip J", "non-dropping-particle" : "", "parse-names" : false, "suffix" : "" }, { "dropping-particle" : "", "family" : "Couasnon", "given" : "Ana\u00efs", "non-dropping-particle" : "", "parse-names" : false, "suffix" : "" }, { "dropping-particle" : "", "family" : "Eilander", "given" : "Dirk", "non-dropping-particle" : "", "parse-names" : false, "suffix" : "" }, { "dropping-particle" : "", "family" : "Haigh", "given" : "Ivan D", "non-dropping-particle" : "", "parse-names" : false, "suffix" : "" }, { "dropping-particle" : "", "family" : "Hendry", "given" : "Alistair", "non-dropping-p</w:instrText>
      </w:r>
      <w:r w:rsidR="00FF6231" w:rsidRPr="00F1665C">
        <w:rPr>
          <w:rFonts w:cs="Times New Roman"/>
          <w:lang w:val="en-GB"/>
        </w:rPr>
        <w:instrText>article" : "", "parse-names" : false, "suffix" : "" }, { "dropping-particle" : "", "family" : "Muis", "given" : "Sanne", "non-dropping-particle" : "", "parse-names" : false, "suffix" : "" }, { "dropping-particle" : "", "family" : "Veldkamp", "given" : "Ted I E", "non-dropping-particle" : "", "parse-names" : false, "suffix" : "" }, { "dropping-particle" : "", "family" : "Winsemius", "given" : "Hessel C", "non-dropping-particle" : "", "parse-names" : false, "suffix" : "" },</w:instrText>
      </w:r>
      <w:r w:rsidR="00FF6231">
        <w:rPr>
          <w:rFonts w:cs="Times New Roman"/>
          <w:lang w:val="en-GB"/>
        </w:rPr>
        <w:instrText xml:space="preserve"> { "dropping-particle" : "", "family" : "Wahl", "given" : "Thomas", "non-dropping-particle" : "", "parse-names" : false, "suffix" : "" } ], "container-title" : "Environmental Research Letters", "id" : "ITEM-1", "issue" : "8", "issued" : { "date-parts" : [ [ "2018", "7", "30" ] ] }, "page" : "084012", "title" : "Dependence between high sea-level and high river discharge increases flood hazard in global deltas and estuaries", "translator" : [ { "dropping-particle" : "", "family" : "S2113", "given" : "", "non-dropping-particle" : "", "parse-names" : false, "suffix" : "" } ], "type" : "article-journal", "volume" : "13" }, "uris" : [ "http://www.mendeley.com/documents/?uuid=21e260b0-8184-4ce4-abba-2c2f25548f0c" ] } ], "mendeley" : { "formattedCitation" : "(Ward et al., 2018)", "plainTextFormattedCitation" : "(Ward et al., 2018)", "previouslyFormattedCitation" : "(Ward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rd et al., 2018)</w:t>
      </w:r>
      <w:r w:rsidRPr="00D424AA">
        <w:rPr>
          <w:rFonts w:cs="Times New Roman"/>
          <w:lang w:val="en-GB"/>
        </w:rPr>
        <w:fldChar w:fldCharType="end"/>
      </w:r>
      <w:r w:rsidRPr="00841A35">
        <w:rPr>
          <w:rFonts w:cs="Times New Roman"/>
          <w:lang w:val="en-GB"/>
        </w:rPr>
        <w:t>. Combining global river discharge w</w:t>
      </w:r>
      <w:r w:rsidRPr="00D424AA">
        <w:rPr>
          <w:rFonts w:cs="Times New Roman"/>
          <w:lang w:val="en-GB"/>
        </w:rPr>
        <w:t xml:space="preserve">ith a global storm surge model, hotspots of compound flooding have been discovered that are not well covered by observations, including Madagascar, Northern Morocco, Vietnam, and Taiwan </w:t>
      </w:r>
      <w:r w:rsidRPr="00D424AA">
        <w:rPr>
          <w:rFonts w:cs="Times New Roman"/>
          <w:lang w:val="en-GB"/>
        </w:rPr>
        <w:fldChar w:fldCharType="begin" w:fldLock="1"/>
      </w:r>
      <w:r w:rsidR="00FF6231">
        <w:rPr>
          <w:rFonts w:cs="Times New Roman"/>
          <w:lang w:val="en-GB"/>
        </w:rPr>
        <w:instrText>ADDIN CSL_CITATION { "citationItems" : [ { "id" : "ITEM-1", "itemData" : { "DOI" : "10.5194/nhess-20-489-2020", "ISSN" : "1684-9981", "author" : [ { "dropping-particle" : "", "family" : "Couasnon", "given" : "Ana\u00efs", "non-dropping-particle" : "", "parse-names" : false, "suffix" : "" }, { "dropping-particle" : "", "family" : "Eilander", "given" : "Dirk", "non-dropping-particle" : "", "parse-names" : false, "suffix" : "" }, { "dropping-particle" : "", "family" : "Muis", "given" : "Sanne", "non-dropping-particle" : "", "parse-names" : false, "suffix" : "" }, { "dropping-particle" : "", "family" : "Veldkamp", "given" : "Ted I. E.", "non-dropping-particle" : "", "parse-names" : false, "suffix" : "" }, { "dropping-particle" : "", "family" : "Haigh", "given" : "Ivan D", "non-dropping-particle" : "", "parse-names" : false, "suffix" : "" }, { "dropping-particle" : "", "family" : "Wahl", "given" : "Thomas", "non-dropping-particle" : "", "parse-names" : false, "suffix" : "" }, { "dropping-particle" : "", "family" : "Winsemius", "given" : "Hessel C", "non-dropping-particle" : "", "parse-names" : false, "suffix" : "" }, { "dropping-particle" : "", "family" : "Ward", "given" : "Philip J.", "non-dropping-particle" : "", "parse-names" : false, "suffix" : "" } ], "container-title" : "Natural Hazards and Earth System Sciences", "id" : "ITEM-1", "issue" : "2", "issued" : { "date-parts" : [ [ "2020", "2", "21" ] ] }, "page" : "489-504", "title" : "Measuring compound flood potential from river discharge and storm surge extremes at the global scale", "translator" : [ { "dropping-particle" : "", "family" : "S2109", "given" : "", "non-dropping-particle" : "", "parse-names" : false, "suffix" : "" } ], "type" : "article-journal", "volume" : "20" }, "uris" : [ "http://www.mendeley.com/documents/?uuid=a634d889-696d-4c67-9b4b-9cd0cf154055" ] } ], "mendeley" : { "formattedCitation" : "(Couasnon et al., 2020)", "plainTextFormattedCitation" : "(Couasnon et al., 2020)", "previouslyFormattedCitation" : "(Couasno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uasnon et al., 2020)</w:t>
      </w:r>
      <w:r w:rsidRPr="00D424AA">
        <w:rPr>
          <w:rFonts w:cs="Times New Roman"/>
          <w:lang w:val="en-GB"/>
        </w:rPr>
        <w:fldChar w:fldCharType="end"/>
      </w:r>
      <w:r w:rsidRPr="00841A35">
        <w:rPr>
          <w:rFonts w:cs="Times New Roman"/>
          <w:lang w:val="en-GB"/>
        </w:rPr>
        <w:t>. In the Dutch Noorderzijlvest area, there is more than a two-fold incr</w:t>
      </w:r>
      <w:r w:rsidRPr="00D424AA">
        <w:rPr>
          <w:rFonts w:cs="Times New Roman"/>
          <w:lang w:val="en-GB"/>
        </w:rPr>
        <w:t xml:space="preserve">ease in the frequency of exceeding the highest warning level compared to the case if storm surge and heavy precipitation were independent </w:t>
      </w:r>
      <w:r w:rsidRPr="00D424AA">
        <w:rPr>
          <w:rFonts w:cs="Times New Roman"/>
          <w:lang w:val="en-GB"/>
        </w:rPr>
        <w:fldChar w:fldCharType="begin" w:fldLock="1"/>
      </w:r>
      <w:r w:rsidR="00FF6231">
        <w:rPr>
          <w:rFonts w:cs="Times New Roman"/>
          <w:lang w:val="en-GB"/>
        </w:rPr>
        <w:instrText>ADDIN CSL_CITATION { "citationItems" : [ { "id" : "ITEM-1", "itemData" : { "DOI" : "10.1088/1748-9326/10/3/035001", "author" : [ { "dropping-particle" : "", "family" : "Hurk", "given" : "B", "non-dropping-particle" : "van den", "parse-names" : false, "suffix" : "" }, { "dropping-particle" : "van", "family" : "Meijgaard", "given" : "Erik", "non-dropping-particle" : "", "parse-names" : false, "suffix" : "" }, { "dropping-particle" : "de", "family" : "Valk", "given" : "Paul", "non-dropping-particle" : "", "parse-names" : false, "suffix" : "" }, { "dropping-particle" : "van", "family" : "Heeringen", "given" : "Klaas-Jan", "non-dropping-particle" : "", "parse-names" : false, "suffix" : "" }, { "dropping-particle" : "", "family" : "Gooijer", "given" : "Jan", "non-dropping-particle" : "", "parse-names" : false, "suffix" : "" } ], "container-title" : "Environmental Research Letters", "id" : "ITEM-1", "issued" : { "date-parts" : [ [ "2015" ] ] }, "title" : "Analysis of a compounding surge and precipitation event in the Netherlands", "translator" : [ { "dropping-particle" : "", "family" : "S1128", "given" : "", "non-dropping-particle" : "", "parse-names" : false, "suffix" : "" } ], "type" : "article-journal", "volume" : "10" }, "uris" : [ "http://www.mendeley.com/documents/?uuid=0d425689-7e35-44f8-9d18-044695b5a031" ] } ], "mendeley" : { "formattedCitation" : "(van den Hurk et al., 2015)", "plainTextFormattedCitation" : "(van den Hurk et al., 2015)", "previouslyFormattedCitation" : "(van den Hurk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 den Hurk et al., 2015)</w:t>
      </w:r>
      <w:r w:rsidRPr="00D424AA">
        <w:rPr>
          <w:rFonts w:cs="Times New Roman"/>
          <w:lang w:val="en-GB"/>
        </w:rPr>
        <w:fldChar w:fldCharType="end"/>
      </w:r>
      <w:r w:rsidRPr="00841A35">
        <w:rPr>
          <w:rFonts w:cs="Times New Roman"/>
          <w:lang w:val="en-GB"/>
        </w:rPr>
        <w:t xml:space="preserve">. In other regions and seasons, the dependence can be insignificant </w:t>
      </w:r>
      <w:commentRangeStart w:id="2917"/>
      <w:r w:rsidRPr="00D424AA">
        <w:rPr>
          <w:rFonts w:cs="Times New Roman"/>
          <w:lang w:val="en-GB"/>
        </w:rPr>
        <w:fldChar w:fldCharType="begin" w:fldLock="1"/>
      </w:r>
      <w:ins w:id="2918" w:author="Robin Matthews" w:date="2021-07-14T10:35:00Z">
        <w:r w:rsidR="007B3F67">
          <w:rPr>
            <w:rFonts w:cs="Times New Roman"/>
            <w:lang w:val="en-GB"/>
          </w:rPr>
          <w:instrText>ADDIN CSL_CITATION { "citationItems" : [ { "id" : "ITEM-1", "itemData" : { "DOI" : "10.1002/2017JC013472", "ISSN" : "21699275", "author" : [ { "dropping-particle" : "", "family" : "Wu", "given" : "Wenyan", "non-dropping-particle" : "", "parse-names" : false, "suffix" : "" }, { "dropping-particle" : "", "family" : "McInnes", "given" : "Kathleen", "non-dropping-particle" : "", "parse-names" : false, "suffix" : "" }, { "dropping-particle" : "", "family" : "O'Grady", "given" : "Julian", "non-dropping-particle" : "", "parse-names" : false, "suffix" : "" }, { "dropping-particle" : "", "family" : "Hoeke", "given" : "Ron", "non-dropping-particle" : "", "parse-names" : false, "suffix" : "" }, { "dropping-particle" : "", "family" : "Leonard", "given" : "Michael", "non-dropping-particle" : "", "parse-names" : false, "suffix" : "" }, { "dropping-particle" : "", "family" : "Westra", "given" : "Seth", "non-dropping-particle" : "", "parse-names" : false, "suffix" : "" } ], "container-title" : "Journal of Geophysical Research: Oceans", "id" : "ITEM-1", "issue" : "4", "issued" : { "date-parts" : [ [ "2018", "4" ] ] }, "page" : "2461-2474", "title" : "Mapping Dependence Between Extreme Rainfall and Storm Surge", "translator" : [ { "dropping-particle" : "", "family" : "S1124", "given" : "", "non-dropping-particle" : "", "parse-names" : false, "suffix" : "" } ], "type" : "article-journal", "volume" : "123" }, "uris" : [ "http://www.mendeley.com/documents/?uuid=2b5b70d0-3d95-4377-a764-d5dd49c0739c" ] } ], "mendeley" : { "formattedCitation" : "(Wu et al., 2018b)", "manualFormatting" : "(W. Wu et al., 2018)", "plainTextFormattedCitation" : "(Wu et al., 2018b)", "previouslyFormattedCitation" : "(Wu et al., 2018b)" }, "properties" : { "noteIndex" : 0 }, "schema" : "https://github.com/citation-style-language/schema/raw/master/csl-citation.json" }</w:instrText>
        </w:r>
      </w:ins>
      <w:del w:id="2919" w:author="Robin Matthews" w:date="2021-07-14T10:35:00Z">
        <w:r w:rsidR="00FF6231" w:rsidDel="007B3F67">
          <w:rPr>
            <w:rFonts w:cs="Times New Roman"/>
            <w:lang w:val="en-GB"/>
          </w:rPr>
          <w:delInstrText>ADDIN CSL_CITATION { "citationItems" : [ { "id" : "ITEM-1", "itemData" : { "DOI" : "10.1002/2017JC013472", "ISSN" : "21699275", "author" : [ { "dropping-particle" : "", "family" : "Wu", "given" : "Wenyan", "non-dropping-particle" : "", "parse-names" : false, "suffix" : "" }, { "dropping-particle" : "", "family" : "McInnes", "given" : "Kathleen", "non-dropping-particle" : "", "parse-names" : false, "suffix" : "" }, { "dropping-particle" : "", "family" : "O'Grady", "given" : "Julian", "non-dropping-particle" : "", "parse-names" : false, "suffix" : "" }, { "dropping-particle" : "", "family" : "Hoeke", "given" : "Ron", "non-dropping-particle" : "", "parse-names" : false, "suffix" : "" }, { "dropping-particle" : "", "family" : "Leonard", "given" : "Michael", "non-dropping-particle" : "", "parse-names" : false, "suffix" : "" }, { "dropping-particle" : "", "family" : "Westra", "given" : "Seth", "non-dropping-particle" : "", "parse-names" : false, "suffix" : "" } ], "container-title" : "Journal of Geophysical Research: Oceans", "id" : "ITEM-1", "issue" : "4", "issued" : { "date-parts" : [ [ "2018", "4" ] ] }, "page" : "2461-2474", "title" : "Mapping Dependence Between Extreme Rainfall and Storm Surge", "translator" : [ { "dropping-particle" : "", "family" : "S1124", "given" : "", "non-dropping-particle" : "", "parse-names" : false, "suffix" : "" } ], "type" : "article-journal", "volume" : "123" }, "uris" : [ "http://www.mendeley.com/documents/?uuid=2b5b70d0-3d95-4377-a764-d5dd49c0739c" ] } ], "mendeley" : { "formattedCitation" : "(Wu et al., 2018b)", "plainTextFormattedCitation" : "(Wu et al., 2018b)", "previouslyFormattedCitation" : "(Wu et al., 2018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w:t>
      </w:r>
      <w:ins w:id="2920" w:author="Robin Matthews" w:date="2021-07-14T10:35:00Z">
        <w:r w:rsidR="007B3F67">
          <w:rPr>
            <w:rFonts w:cs="Times New Roman"/>
            <w:noProof/>
            <w:lang w:val="en-GB"/>
          </w:rPr>
          <w:t xml:space="preserve">W. </w:t>
        </w:r>
      </w:ins>
      <w:r w:rsidR="00A26296">
        <w:rPr>
          <w:rFonts w:cs="Times New Roman"/>
          <w:noProof/>
          <w:lang w:val="en-GB"/>
        </w:rPr>
        <w:t>Wu et al., 2018</w:t>
      </w:r>
      <w:del w:id="2921" w:author="Robin Matthews" w:date="2021-07-14T10:35:00Z">
        <w:r w:rsidR="00A26296" w:rsidDel="007B3F67">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917"/>
      <w:r w:rsidR="00A26296">
        <w:rPr>
          <w:rStyle w:val="Marquedecommentaire"/>
        </w:rPr>
        <w:commentReference w:id="2917"/>
      </w:r>
      <w:r w:rsidRPr="00841A35">
        <w:rPr>
          <w:rFonts w:cs="Times New Roman"/>
          <w:lang w:val="en-GB"/>
        </w:rPr>
        <w:t xml:space="preserve"> and there can be significant seasonal and regional differences in th</w:t>
      </w:r>
      <w:r w:rsidRPr="00D424AA">
        <w:rPr>
          <w:rFonts w:cs="Times New Roman"/>
          <w:lang w:val="en-GB"/>
        </w:rPr>
        <w:t xml:space="preserve">e storm surge-heavy precipitation relationship. Assessments of flood </w:t>
      </w:r>
      <w:r w:rsidR="00AF0EAB" w:rsidRPr="00D424AA">
        <w:rPr>
          <w:rFonts w:cs="Times New Roman"/>
          <w:lang w:val="en-GB"/>
        </w:rPr>
        <w:t xml:space="preserve">probabilities </w:t>
      </w:r>
      <w:r w:rsidRPr="00D424AA">
        <w:rPr>
          <w:rFonts w:cs="Times New Roman"/>
          <w:lang w:val="en-GB"/>
        </w:rPr>
        <w:t xml:space="preserve">are often not based on actual flood measurements and instead are estimated from its main drivers including astronomical tides, storm surge, heavy precipitation, and high streamflow. Such single driver analyses might underestimate flood probabilities if multiple correlated drivers contribute to flood occurrence (e.g., </w:t>
      </w:r>
      <w:commentRangeStart w:id="2922"/>
      <w:r w:rsidRPr="00D424AA">
        <w:rPr>
          <w:rFonts w:cs="Times New Roman"/>
          <w:lang w:val="en-GB"/>
        </w:rPr>
        <w:fldChar w:fldCharType="begin" w:fldLock="1"/>
      </w:r>
      <w:r w:rsidR="00FF6231">
        <w:rPr>
          <w:rFonts w:cs="Times New Roman"/>
          <w:lang w:val="en-GB"/>
        </w:rPr>
        <w:instrText>ADDIN CSL_CITATION { "citationItems" : [ { "id" : "ITEM-1", "itemData" : { "DOI" : "10.1088/1748-9326/10/3/035001", "author" : [ { "dropping-particle" : "", "family" : "Hurk", "given" : "B", "non-dropping-particle" : "van den", "parse-names" : false, "suffix" : "" }, { "dropping-particle" : "van", "family" : "Meijgaard", "given" : "Erik", "non-dropping-particle" : "", "parse-names" : false, "suffix" : "" }, { "dropping-particle" : "de", "family" : "Valk", "given" : "Paul", "non-dropping-particle" : "", "parse-names" : false, "suffix" : "" }, { "dropping-particle" : "van", "family" : "Heeringen", "given" : "Klaas-Jan", "non-dropping-particle" : "", "parse-names" : false, "suffix" : "" }, { "dropping-particle" : "", "family" : "Gooijer", "given" : "Jan", "non-dropping-particle" : "", "parse-names" : false, "suffix" : "" } ], "container-title" : "Environmental Research Letters", "id" : "ITEM-1", "issued" : { "date-parts" : [ [ "2015" ] ] }, "title" : "Analysis of a compounding surge and precipitation event in the Netherlands", "translator" : [ { "dropping-particle" : "", "family" : "S1128", "given" : "", "non-dropping-particle" : "", "parse-names" : false, "suffix" : "" } ], "type" : "article-journal", "volume" : "10" }, "uris" : [ "http://www.mendeley.com/documents/?uuid=0d425689-7e35-44f8-9d18-044695b5a031" ] } ], "mendeley" : { "formattedCitation" : "(van den Hurk et al., 2015)", "manualFormatting" : "van den Hurk et al., 2015)", "plainTextFormattedCitation" : "(van den Hurk et al., 2015)", "previouslyFormattedCitation" : "(van den Hurk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van den Hurk et al., 2015)</w:t>
      </w:r>
      <w:r w:rsidRPr="00D424AA">
        <w:rPr>
          <w:rFonts w:cs="Times New Roman"/>
          <w:lang w:val="en-GB"/>
        </w:rPr>
        <w:fldChar w:fldCharType="end"/>
      </w:r>
      <w:commentRangeEnd w:id="2922"/>
      <w:r w:rsidR="00A26296">
        <w:rPr>
          <w:rStyle w:val="Marquedecommentaire"/>
        </w:rPr>
        <w:commentReference w:id="2922"/>
      </w:r>
      <w:r w:rsidRPr="00841A35">
        <w:rPr>
          <w:rFonts w:cs="Times New Roman"/>
          <w:lang w:val="en-GB"/>
        </w:rPr>
        <w:t xml:space="preserve">. </w:t>
      </w:r>
    </w:p>
    <w:p w14:paraId="0130745F" w14:textId="77777777" w:rsidR="007C725F" w:rsidRPr="00D424AA" w:rsidRDefault="007C725F" w:rsidP="00D424AA">
      <w:pPr>
        <w:rPr>
          <w:rFonts w:cs="Times New Roman"/>
          <w:lang w:val="en-GB"/>
        </w:rPr>
      </w:pPr>
    </w:p>
    <w:p w14:paraId="3AED18EF" w14:textId="3DA482F7" w:rsidR="007C725F" w:rsidRPr="00D424AA" w:rsidRDefault="007C725F" w:rsidP="00D424AA">
      <w:pPr>
        <w:rPr>
          <w:rFonts w:cs="Times New Roman"/>
          <w:lang w:val="en-GB"/>
        </w:rPr>
      </w:pPr>
      <w:r w:rsidRPr="00D424AA">
        <w:rPr>
          <w:rFonts w:cs="Times New Roman"/>
          <w:lang w:val="en-GB"/>
        </w:rPr>
        <w:t xml:space="preserve">Many coastal areas are also prone to the occurrence of compound precipitation and wind extremes, which </w:t>
      </w:r>
      <w:r w:rsidRPr="00D424AA">
        <w:rPr>
          <w:rFonts w:cs="Times New Roman"/>
          <w:lang w:val="en-GB"/>
        </w:rPr>
        <w:lastRenderedPageBreak/>
        <w:t xml:space="preserve">can cause damage, including to infrastructure and natural environments. A high percentage of co-occurring wind and precipitation extremes are found in coastal regions and in areas with frequent tropical cyclones. Finally, the combination of extreme wave height and duration is also shown to influence coastal erosion processes </w:t>
      </w:r>
      <w:r w:rsidRPr="00D424AA">
        <w:rPr>
          <w:rFonts w:cs="Times New Roman"/>
          <w:lang w:val="en-GB"/>
        </w:rPr>
        <w:fldChar w:fldCharType="begin" w:fldLock="1"/>
      </w:r>
      <w:r w:rsidR="00FF6231">
        <w:rPr>
          <w:rFonts w:cs="Times New Roman"/>
          <w:lang w:val="en-GB"/>
        </w:rPr>
        <w:instrText>ADDIN CSL_CITATION { "citationItems" : [ { "id" : "ITEM-1", "itemData" : { "DOI" : "10.5194/nhess-12-2699-2012", "ISSN" : "1684-9981", "abstract" : "Abstract. The erosion of a beach depends on various storm characteristics. Ideally, the risk associated with a storm would be described by a single multivariate return period that is also representative of the erosion risk, i.e. a 100 yr multivariate storm return period would cause a 100 yr erosion return period. Unfortunately, a specific probability level may be associated with numerous combinations of storm characteristics. These combinations, despite having the same multivariate probability, may cause very different erosion outcomes. This paper explores this ambiguity problem in the context of copula based multivariate return periods and using a case study at Durban on the east coast of South Africa. Simulations were used to correlate multivariate return periods of historical events to return periods of estimated storm induced erosion volumes. In addition, the relationship of the most-likely design event (Salvadori et al., 2011) to coastal erosion was investigated. It was found that the multivariate return periods for wave height and duration had the highest correlation to erosion return periods. The most-likely design event was found to be an inadequate design method in its current form. We explore the inclusion of conditions based on the physical realizability of wave events and the use of multivariate linear regression to relate storm parameters to erosion computed from a process based model. Establishing a link between storm statistics and erosion consequences can resolve the ambiguity between multivariate storm return periods and associated erosion return periods.", "author" : [ { "dropping-particle" : "", "family" : "Corbella", "given" : "S.", "non-dropping-particle" : "", "parse-names" : false, "suffix" : "" }, { "dropping-particle" : "", "family" : "Stretch", "given" : "D. D.", "non-dropping-particle" : "", "parse-names" : false, "suffix" : "" } ], "container-title" : "Natural Hazards and Earth System Sciences", "id" : "ITEM-1", "issue" : "8", "issued" : { "date-parts" : [ [ "2012", "8", "24" ] ] }, "page" : "2699-2708", "title" : "Multivariate return periods of sea storms for coastal erosion risk assessment", "translator" : [ { "dropping-particle" : "", "family" : "S2108", "given" : "", "non-dropping-particle" : "", "parse-names" : false, "suffix" : "" } ], "type" : "article-journal", "volume" : "12" }, "uris" : [ "http://www.mendeley.com/documents/?uuid=99d56bcd-5f25-463b-8b14-b148aab6884e" ] } ], "mendeley" : { "formattedCitation" : "(Corbella and Stretch, 2012)", "plainTextFormattedCitation" : "(Corbella and Stretch, 2012)", "previouslyFormattedCitation" : "(Corbella and Stretch, 2012)"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Corbella and Stretch, 2012)</w:t>
      </w:r>
      <w:r w:rsidRPr="00D424AA">
        <w:rPr>
          <w:rFonts w:cs="Times New Roman"/>
          <w:lang w:val="en-GB"/>
        </w:rPr>
        <w:fldChar w:fldCharType="end"/>
      </w:r>
      <w:r w:rsidRPr="00841A35">
        <w:rPr>
          <w:rFonts w:cs="Times New Roman"/>
          <w:lang w:val="en-GB"/>
        </w:rPr>
        <w:t xml:space="preserve">. </w:t>
      </w:r>
    </w:p>
    <w:p w14:paraId="34E25A0C" w14:textId="77777777" w:rsidR="007C725F" w:rsidRPr="00D424AA" w:rsidRDefault="007C725F" w:rsidP="00D424AA">
      <w:pPr>
        <w:rPr>
          <w:rFonts w:cs="Times New Roman"/>
          <w:lang w:val="en-GB"/>
        </w:rPr>
      </w:pPr>
    </w:p>
    <w:p w14:paraId="6AA55FC4" w14:textId="6C43BFFE" w:rsidR="007C725F" w:rsidRPr="00D424AA" w:rsidRDefault="007C725F" w:rsidP="00D424AA">
      <w:pPr>
        <w:rPr>
          <w:rFonts w:cs="Times New Roman"/>
          <w:lang w:val="en-GB"/>
        </w:rPr>
      </w:pPr>
      <w:r w:rsidRPr="00D424AA">
        <w:rPr>
          <w:rFonts w:cs="Times New Roman"/>
          <w:lang w:val="en-GB"/>
        </w:rPr>
        <w:t xml:space="preserve">Aspects of concurrent extremes in coastal and estuarine environments have increased in frequency and/or magnitude over the last century in some regions. These include an increase in the dependence between heavy precipitation and storm surge over the last century, leading to more frequent co-occurring storm surge and heavy precipitation events in the present day along US coastlines </w:t>
      </w:r>
      <w:r w:rsidRPr="00D424AA">
        <w:rPr>
          <w:rFonts w:cs="Times New Roman"/>
          <w:lang w:val="en-GB"/>
        </w:rPr>
        <w:fldChar w:fldCharType="begin" w:fldLock="1"/>
      </w:r>
      <w:r w:rsidR="00FF6231">
        <w:rPr>
          <w:rFonts w:cs="Times New Roman"/>
          <w:lang w:val="en-GB"/>
        </w:rPr>
        <w:instrText>ADDIN CSL_CITATION { "citationItems" : [ { "id" : "ITEM-1", "itemData" : { "DOI" : "10.1038/nclimate2736",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1", "issued" : { "date-parts" : [ [ "2015", "7", "27" ] ] }, "page" : "1093", "publisher" : "Nature Publishing Group", "title" : "Increasing risk of compound flooding from storm surge and rainfall for major US cities", "translator" : [ { "dropping-particle" : "", "family" : "S276", "given" : "", "non-dropping-particle" : "", "parse-names" : false, "suffix" : "" } ], "type" : "article-journal", "volume" : "5" }, "uris" : [ "http://www.mendeley.com/documents/?uuid=00db6100-1236-4225-94b6-7c3be47f7416" ] } ], "mendeley" : { "formattedCitation" : "(Wahl et al., 2015)", "plainTextFormattedCitation" : "(Wahl et al., 2015)", "previouslyFormattedCitation" : "(Wahl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Wahl et al., 2015)</w:t>
      </w:r>
      <w:r w:rsidRPr="00D424AA">
        <w:rPr>
          <w:rFonts w:cs="Times New Roman"/>
          <w:lang w:val="en-GB"/>
        </w:rPr>
        <w:fldChar w:fldCharType="end"/>
      </w:r>
      <w:r w:rsidRPr="00841A35">
        <w:rPr>
          <w:rFonts w:cs="Times New Roman"/>
          <w:lang w:val="en-GB"/>
        </w:rPr>
        <w:t xml:space="preserve">. In Europe, the </w:t>
      </w:r>
      <w:r w:rsidR="00AF0EAB" w:rsidRPr="00D424AA">
        <w:rPr>
          <w:rFonts w:cs="Times New Roman"/>
          <w:lang w:val="en-GB"/>
        </w:rPr>
        <w:t>probability</w:t>
      </w:r>
      <w:r w:rsidRPr="00D424AA">
        <w:rPr>
          <w:rFonts w:cs="Times New Roman"/>
          <w:lang w:val="en-GB"/>
        </w:rPr>
        <w:t xml:space="preserve"> of compound flooding occurrence increases most strongly along the Atlantic coast and the North Sea under strong warming. This increase is mostly driven by an intensification of precipitation extremes and aggravated flooding </w:t>
      </w:r>
      <w:r w:rsidR="00AF0EAB" w:rsidRPr="00D424AA">
        <w:rPr>
          <w:rFonts w:cs="Times New Roman"/>
          <w:lang w:val="en-GB"/>
        </w:rPr>
        <w:t>probability</w:t>
      </w:r>
      <w:r w:rsidRPr="00D424AA">
        <w:rPr>
          <w:rFonts w:cs="Times New Roman"/>
          <w:lang w:val="en-GB"/>
        </w:rPr>
        <w:t xml:space="preserve"> due to sea level rise </w:t>
      </w:r>
      <w:r w:rsidRPr="00D424AA">
        <w:rPr>
          <w:rFonts w:cs="Times New Roman"/>
          <w:lang w:val="en-GB"/>
        </w:rPr>
        <w:fldChar w:fldCharType="begin" w:fldLock="1"/>
      </w:r>
      <w:r w:rsidR="00FF6231">
        <w:rPr>
          <w:rFonts w:cs="Times New Roman"/>
          <w:lang w:val="en-GB"/>
        </w:rPr>
        <w:instrText>ADDIN CSL_CITATION { "citationItems" : [ { "id" : "ITEM-1", "itemData" : { "DOI" : "10.1126/sciadv.aaw5531", "ISSN" : "2375-2548", "abstract" : "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 "author" : [ { "dropping-particle" : "", "family" : "Bevacqua", "given" : "E.", "non-dropping-particle" : "", "parse-names" : false, "suffix" : "" }, { "dropping-particle" : "", "family" : "Maraun", "given" : "D.", "non-dropping-particle" : "", "parse-names" : false, "suffix" : "" }, { "dropping-particle" : "", "family" : "Vousdoukas", "given" : "M. I.", "non-dropping-particle" : "", "parse-names" : false, "suffix" : "" }, { "dropping-particle" : "", "family" : "Voukouvalas", "given" : "E.", "non-dropping-particle" : "", "parse-names" : false, "suffix" : "" }, { "dropping-particle" : "", "family" : "Vrac", "given" : "M.", "non-dropping-particle" : "", "parse-names" : false, "suffix" : "" }, { "dropping-particle" : "", "family" : "Mentaschi", "given" : "L.", "non-dropping-particle" : "", "parse-names" : false, "suffix" : "" }, { "dropping-particle" : "", "family" : "Widmann", "given" : "M.", "non-dropping-particle" : "", "parse-names" : false, "suffix" : "" } ], "container-title" : "Science Advances", "id" : "ITEM-1", "issue" : "9", "issued" : { "date-parts" : [ [ "2019", "9", "18" ] ] }, "page" : "eaaw5531", "title" : "Higher probability of compound flooding from precipitation and storm surge in Europe under anthropogenic climate change", "translator" : [ { "dropping-particle" : "", "family" : "S2111", "given" : "", "non-dropping-particle" : "", "parse-names" : false, "suffix" : "" } ], "type" : "article-journal", "volume" : "5" }, "uris" : [ "http://www.mendeley.com/documents/?uuid=ecfaec92-b5e2-48a1-9ee4-17639bf03db1" ] } ], "mendeley" : { "formattedCitation" : "(Bevacqua et al., 2019)", "plainTextFormattedCitation" : "(Bevacqua et al., 2019)", "previouslyFormattedCitation" : "(Bevacqu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vacqua et al., 2019)</w:t>
      </w:r>
      <w:r w:rsidRPr="00D424AA">
        <w:rPr>
          <w:rFonts w:cs="Times New Roman"/>
          <w:lang w:val="en-GB"/>
        </w:rPr>
        <w:fldChar w:fldCharType="end"/>
      </w:r>
      <w:r w:rsidRPr="00841A35">
        <w:rPr>
          <w:rFonts w:cs="Times New Roman"/>
          <w:lang w:val="en-GB"/>
        </w:rPr>
        <w:t>. At the global scale and under a high emissions scenario, the concurrence probability of meteorological conditions driving compound flooding would increase by more than 25% on average along coastlines worl</w:t>
      </w:r>
      <w:r w:rsidRPr="00D424AA">
        <w:rPr>
          <w:rFonts w:cs="Times New Roman"/>
          <w:lang w:val="en-GB"/>
        </w:rPr>
        <w:t xml:space="preserve">dwide by 2100, compared to the present </w:t>
      </w:r>
      <w:commentRangeStart w:id="2923"/>
      <w:r w:rsidRPr="00D424AA">
        <w:rPr>
          <w:rFonts w:cs="Times New Roman"/>
          <w:lang w:val="en-GB"/>
        </w:rPr>
        <w:fldChar w:fldCharType="begin" w:fldLock="1"/>
      </w:r>
      <w:ins w:id="2924" w:author="Robin Matthews" w:date="2021-07-14T10:36:00Z">
        <w:r w:rsidR="007B3F67">
          <w:rPr>
            <w:rFonts w:cs="Times New Roman"/>
            <w:lang w:val="en-GB"/>
          </w:rPr>
          <w:instrText>ADDIN CSL_CITATION { "citationItems" : [ { "id" : "ITEM-1", "itemData" : { "DOI" : "10.1038/s43247-020-00044-z", "ISSN" : "2662-4435", "abstract" : "Compound flooding arises from storms causing concurrent extreme meteorological tides (that is the superposition of storm surge and waves) and precipitation. This flooding can severely affect densely populated low-lying coastal areas. Here, combining output from climate and ocean models, we analyse the concurrence probability of the meteorological conditions driving compound flooding. We show that, under a high emissions scenario, the concurrence probability would increase globally by more than 25% by 2100 compared to present. In latitudes above 40 o north, compound flooding could become more than 2.5 times as frequent, in contrast to parts of the subtropics where it would weaken. Changes in extreme precipitation and meteorological tides account for most (77% and 20%, respectively) of the projected change in concurrence probability. The evolution of the dependence between precipitation and meteorological tide dominates the uncertainty in the projections. Our results indicate that not accounting for these effects in adaptation planning could leave coastal communities insufficiently protected against flooding.", "author" : [ { "dropping-particle" : "", "family" : "Bevacqua", "given" : "Emanuele", "non-dropping-particle" : "", "parse-names" : false, "suffix" : "" }, { "dropping-particle" : "", "family" : "Vousdoukas", "given" : "Michalis I.", "non-dropping-particle" : "", "parse-names" : false, "suffix" : "" }, { "dropping-particle" : "", "family" : "Zappa", "given" : "Giuseppe", "non-dropping-particle" : "", "parse-names" : false, "suffix" : "" }, { "dropping-particle" : "", "family" : "Hodges", "given" : "Kevin", "non-dropping-particle" : "", "parse-names" : false, "suffix" : "" }, { "dropping-particle" : "", "family" : "Shepherd", "given" : "Theodore G", "non-dropping-particle" : "", "parse-names" : false, "suffix" : "" }, { "dropping-particle" : "", "family" : "Maraun", "given" : "Douglas", "non-dropping-particle" : "", "parse-names" : false, "suffix" : "" }, { "dropping-particle" : "", "family" : "Mentaschi", "given" : "Lorenzo", "non-dropping-particle" : "", "parse-names" : false, "suffix" : "" }, { "dropping-particle" : "", "family" : "Feyen", "given" : "Luc", "non-dropping-particle" : "", "parse-names" : false, "suffix" : "" } ], "container-title" : "Communications Earth &amp; Environment", "id" : "ITEM-1", "issue" : "1", "issued" : { "date-parts" : [ [ "2020", "12", "12" ] ] }, "page" : "47", "title" : "More meteorological events that drive compound coastal flooding are projected under climate change", "translator" : [ { "dropping-particle" : "", "family" : "S3369", "given" : "", "non-dropping-particle" : "", "parse-names" : false, "suffix" : "" } ], "type" : "article-journal", "volume" : "1" }, "uris" : [ "http://www.mendeley.com/documents/?uuid=d76ab021-bc04-4b65-bfd3-df1dafca6180" ] } ], "mendeley" : { "formattedCitation" : "(Bevacqua et al., 2020b)", "manualFormatting" : "(Bevacqua et al., 2020c)", "plainTextFormattedCitation" : "(Bevacqua et al., 2020b)", "previouslyFormattedCitation" : "(Bevacqua et al., 2020b)" }, "properties" : { "noteIndex" : 0 }, "schema" : "https://github.com/citation-style-language/schema/raw/master/csl-citation.json" }</w:instrText>
        </w:r>
      </w:ins>
      <w:del w:id="2925" w:author="Robin Matthews" w:date="2021-07-14T10:36:00Z">
        <w:r w:rsidR="00FF6231" w:rsidDel="007B3F67">
          <w:rPr>
            <w:rFonts w:cs="Times New Roman"/>
            <w:lang w:val="en-GB"/>
          </w:rPr>
          <w:delInstrText>ADDIN CSL_CITATION { "citationItems" : [ { "id" : "ITEM-1", "itemData" : { "DOI" : "10.1038/s43247-020-00044-z", "ISSN" : "2662-4435", "abstract" : "Compound flooding arises from storms causing concurrent extreme meteorological tides (that is the superposition of storm surge and waves) and precipitation. This flooding can severely affect densely populated low-lying coastal areas. Here, combining output from climate and ocean models, we analyse the concurrence probability of the meteorological conditions driving compound flooding. We show that, under a high emissions scenario, the concurrence probability would increase globally by more than 25% by 2100 compared to present. In latitudes above 40 o north, compound flooding could become more than 2.5 times as frequent, in contrast to parts of the subtropics where it would weaken. Changes in extreme precipitation and meteorological tides account for most (77% and 20%, respectively) of the projected change in concurrence probability. The evolution of the dependence between precipitation and meteorological tide dominates the uncertainty in the projections. Our results indicate that not accounting for these effects in adaptation planning could leave coastal communities insufficiently protected against flooding.", "author" : [ { "dropping-particle" : "", "family" : "Bevacqua", "given" : "Emanuele", "non-dropping-particle" : "", "parse-names" : false, "suffix" : "" }, { "dropping-particle" : "", "family" : "Vousdoukas", "given" : "Michalis I.", "non-dropping-particle" : "", "parse-names" : false, "suffix" : "" }, { "dropping-particle" : "", "family" : "Zappa", "given" : "Giuseppe", "non-dropping-particle" : "", "parse-names" : false, "suffix" : "" }, { "dropping-particle" : "", "family" : "Hodges", "given" : "Kevin", "non-dropping-particle" : "", "parse-names" : false, "suffix" : "" }, { "dropping-particle" : "", "family" : "Shepherd", "given" : "Theodore G", "non-dropping-particle" : "", "parse-names" : false, "suffix" : "" }, { "dropping-particle" : "", "family" : "Maraun", "given" : "Douglas", "non-dropping-particle" : "", "parse-names" : false, "suffix" : "" }, { "dropping-particle" : "", "family" : "Mentaschi", "given" : "Lorenzo", "non-dropping-particle" : "", "parse-names" : false, "suffix" : "" }, { "dropping-particle" : "", "family" : "Feyen", "given" : "Luc", "non-dropping-particle" : "", "parse-names" : false, "suffix" : "" } ], "container-title" : "Communications Earth &amp; Environment", "id" : "ITEM-1", "issue" : "1", "issued" : { "date-parts" : [ [ "2020", "12", "12" ] ] }, "page" : "47", "title" : "More meteorological events that drive compound coastal flooding are projected under climate change", "translator" : [ { "dropping-particle" : "", "family" : "S3369", "given" : "", "non-dropping-particle" : "", "parse-names" : false, "suffix" : "" } ], "type" : "article-journal", "volume" : "1" }, "uris" : [ "http://www.mendeley.com/documents/?uuid=d76ab021-bc04-4b65-bfd3-df1dafca6180" ] } ], "mendeley" : { "formattedCitation" : "(Bevacqua et al., 2020b)", "plainTextFormattedCitation" : "(Bevacqua et al., 2020b)", "previouslyFormattedCitation" : "(Bevacqua et al., 2020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Bevacqua et al., 2020</w:t>
      </w:r>
      <w:del w:id="2926" w:author="Robin Matthews" w:date="2021-07-14T10:35:00Z">
        <w:r w:rsidR="00A26296" w:rsidDel="007B3F67">
          <w:rPr>
            <w:rFonts w:cs="Times New Roman"/>
            <w:noProof/>
            <w:lang w:val="en-GB"/>
          </w:rPr>
          <w:delText>b</w:delText>
        </w:r>
      </w:del>
      <w:ins w:id="2927" w:author="Robin Matthews" w:date="2021-07-14T10:35:00Z">
        <w:r w:rsidR="007B3F67">
          <w:rPr>
            <w:rFonts w:cs="Times New Roman"/>
            <w:noProof/>
            <w:lang w:val="en-GB"/>
          </w:rPr>
          <w:t>c</w:t>
        </w:r>
      </w:ins>
      <w:r w:rsidR="00A26296">
        <w:rPr>
          <w:rFonts w:cs="Times New Roman"/>
          <w:noProof/>
          <w:lang w:val="en-GB"/>
        </w:rPr>
        <w:t>)</w:t>
      </w:r>
      <w:r w:rsidRPr="00D424AA">
        <w:rPr>
          <w:rFonts w:cs="Times New Roman"/>
          <w:lang w:val="en-GB"/>
        </w:rPr>
        <w:fldChar w:fldCharType="end"/>
      </w:r>
      <w:commentRangeEnd w:id="2923"/>
      <w:r w:rsidR="00A26296">
        <w:rPr>
          <w:rStyle w:val="Marquedecommentaire"/>
        </w:rPr>
        <w:commentReference w:id="2923"/>
      </w:r>
      <w:r w:rsidRPr="00841A35">
        <w:rPr>
          <w:rFonts w:cs="Times New Roman"/>
          <w:lang w:val="en-GB"/>
        </w:rPr>
        <w:t>. Sea level extremes and their physical impacts in the coastal zone arise from a complex set of atm</w:t>
      </w:r>
      <w:r w:rsidRPr="00D424AA">
        <w:rPr>
          <w:rFonts w:cs="Times New Roman"/>
          <w:lang w:val="en-GB"/>
        </w:rPr>
        <w:t xml:space="preserve">ospheric, oceanic, and terrestrial processes that interact on a range of spatial and temporal scales and will be modified by a changing climate, including sea level rise </w:t>
      </w:r>
      <w:r w:rsidRPr="00D424AA">
        <w:rPr>
          <w:rFonts w:cs="Times New Roman"/>
          <w:lang w:val="en-GB"/>
        </w:rPr>
        <w:fldChar w:fldCharType="begin" w:fldLock="1"/>
      </w:r>
      <w:r w:rsidR="00FF6231">
        <w:rPr>
          <w:rFonts w:cs="Times New Roman"/>
          <w:lang w:val="en-GB"/>
        </w:rPr>
        <w:instrText>ADDIN CSL_CITATION { "citationItems" : [ { "id" : "ITEM-1", "itemData" : { "DOI" : "10.1007/s10584-016-1647-8", "ISSN" : "0165-0009", "author" : [ { "dropping-particle" : "", "family" : "McInnes", "given" : "Kathleen L.", "non-dropping-particle" : "", "parse-names" : false, "suffix" : "" }, { "dropping-particle" : "", "family" : "White", "given" : "Christopher J.", "non-dropping-particle" : "", "parse-names" : false, "suffix" : "" }, { "dropping-particle" : "", "family" : "Haigh", "given" : "Ivan D.", "non-dropping-particle" : "", "parse-names" : false, "suffix" : "" }, { "dropping-particle" : "", "family" : "Hemer", "given" : "Mark A.", "non-dropping-particle" : "", "parse-names" : false, "suffix" : "" }, { "dropping-particle" : "", "family" : "Hoeke", "given" : "Ron K.", "non-dropping-particle" : "", "parse-names" : false, "suffix" : "" }, { "dropping-particle" : "", "family" : "Holbrook", "given" : "Neil J.", "non-dropping-particle" : "", "parse-names" : false, "suffix" : "" }, { "dropping-particle" : "", "family" : "Kiem", "given" : "Anthony S.", "non-dropping-particle" : "", "parse-names" : false, "suffix" : "" }, { "dropping-particle" : "", "family" : "Oliver", "given" : "Eric C. J.", "non-dropping-particle" : "", "parse-names" : false, "suffix" : "" }, { "dropping-particle" : "", "family" : "Ranasinghe", "given" : "Roshanka", "non-dropping-particle" : "", "parse-names" : false, "suffix" : "" }, { "dropping-particle" : "", "family" : "Walsh", "given" : "Kevin J. E.", "non-dropping-particle" : "", "parse-names" : false, "suffix" : "" }, { "dropping-particle" : "", "family" : "Westra", "given" : "Seth", "non-dropping-particle" : "", "parse-names" : false, "suffix" : "" }, { "dropping-particle" : "", "family" : "Cox", "given" : "Ron", "non-dropping-particle" : "", "parse-names" : false, "suffix" : "" } ], "container-title" : "Climatic Change", "id" : "ITEM-1", "issue" : "1", "issued" : { "date-parts" : [ [ "2016", "11", "24" ] ] }, "page" : "69-83", "title" : "Natural hazards in Australia: sea level and coastal extremes", "translator" : [ { "dropping-particle" : "", "family" : "S1129", "given" : "", "non-dropping-particle" : "", "parse-names" : false, "suffix" : "" } ], "type" : "article-journal", "volume" : "139" }, "uris" : [ "http://www.mendeley.com/documents/?uuid=1ed59eb6-8fa1-43c6-8f95-1959551e7b1a" ] } ], "mendeley" : { "formattedCitation" : "(McInnes et al., 2016)", "plainTextFormattedCitation" : "(McInnes et al., 2016)", "previouslyFormattedCitation" : "(McInnes et al.,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cInnes et al., 2016)</w:t>
      </w:r>
      <w:r w:rsidRPr="00D424AA">
        <w:rPr>
          <w:rFonts w:cs="Times New Roman"/>
          <w:lang w:val="en-GB"/>
        </w:rPr>
        <w:fldChar w:fldCharType="end"/>
      </w:r>
      <w:r w:rsidRPr="00841A35">
        <w:rPr>
          <w:rFonts w:cs="Times New Roman"/>
          <w:lang w:val="en-GB"/>
        </w:rPr>
        <w:t xml:space="preserve">. Interactions between sea level rise and storm surges </w:t>
      </w:r>
      <w:r w:rsidRPr="00D424AA">
        <w:rPr>
          <w:rFonts w:cs="Times New Roman"/>
          <w:lang w:val="en-GB"/>
        </w:rPr>
        <w:fldChar w:fldCharType="begin" w:fldLock="1"/>
      </w:r>
      <w:r w:rsidR="00FF6231">
        <w:rPr>
          <w:rFonts w:cs="Times New Roman"/>
          <w:lang w:val="en-GB"/>
        </w:rPr>
        <w:instrText>ADDIN CSL_CITATION { "citationItems" : [ { "id" : "ITEM-1", "itemData" : { "DOI" : "10.1038/nclimate2801", "ISSN" : "1758-678X", "author" : [ { "dropping-particle" : "", "family" : "Little", "given" : "Christopher M", "non-dropping-particle" : "", "parse-names" : false, "suffix" : "" }, { "dropping-particle" : "", "family" : "Horton", "given" : "Radley M", "non-dropping-particle" : "", "parse-names" : false, "suffix" : "" }, { "dropping-particle" : "", "family" : "Kopp", "given" : "Robert E", "non-dropping-particle" : "", "parse-names" : false, "suffix" : "" }, { "dropping-particle" : "", "family" : "Oppenheimer", "given" : "Michael", "non-dropping-particle" : "", "parse-names" : false, "suffix" : "" }, { "dropping-particle" : "", "family" : "Vecchi", "given" : "Gabriel A", "non-dropping-particle" : "", "parse-names" : false, "suffix" : "" }, { "dropping-particle" : "", "family" : "Villarini", "given" : "Gabriele", "non-dropping-particle" : "", "parse-names" : false, "suffix" : "" } ], "container-title" : "Nature Climate Change", "id" : "ITEM-1", "issue" : "12", "issued" : { "date-parts" : [ [ "2015", "9", "21" ] ] }, "page" : "1114", "publisher" : "Nature Publishing Group", "title" : "Joint projections of US East Coast sea level and storm surge", "translator" : [ { "dropping-particle" : "", "family" : "S1524", "given" : "", "non-dropping-particle" : "", "parse-names" : false, "suffix" : "" } ], "type" : "article-journal", "volume" : "5" }, "uris" : [ "http://www.mendeley.com/documents/?uuid=6ffe9d5c-674e-4c3f-b0b4-9b3ca16ece8e" ] } ], "mendeley" : { "formattedCitation" : "(Little et al., 2015)", "plainTextFormattedCitation" : "(Little et al., 2015)", "previouslyFormattedCitation" : "(Little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Little et al., 2015)</w:t>
      </w:r>
      <w:r w:rsidRPr="00D424AA">
        <w:rPr>
          <w:rFonts w:cs="Times New Roman"/>
          <w:lang w:val="en-GB"/>
        </w:rPr>
        <w:fldChar w:fldCharType="end"/>
      </w:r>
      <w:r w:rsidRPr="00841A35">
        <w:rPr>
          <w:rFonts w:cs="Times New Roman"/>
          <w:lang w:val="en-GB"/>
        </w:rPr>
        <w:t xml:space="preserve">, and sea level and fluvial flooding </w:t>
      </w:r>
      <w:r w:rsidRPr="00D424AA">
        <w:rPr>
          <w:rFonts w:cs="Times New Roman"/>
          <w:lang w:val="en-GB"/>
        </w:rPr>
        <w:fldChar w:fldCharType="begin" w:fldLock="1"/>
      </w:r>
      <w:r w:rsidR="00FF6231">
        <w:rPr>
          <w:rFonts w:cs="Times New Roman"/>
          <w:lang w:val="en-GB"/>
        </w:rPr>
        <w:instrText>ADDIN CSL_CITATION { "citationItems" : [ { "id" : "ITEM-1", "itemData" : { "DOI" : "10.1073/pnas.1620325114", "ISSN" : "0027-8424", "author" : [ { "dropping-particle" : "", "family" : "Moftakhari", "given" : "Hamed R.", "non-dropping-particle" : "", "parse-names" : false, "suffix" : "" }, { "dropping-particle" : "", "family" : "Salvadori", "given" : "Gianfausto", "non-dropping-particle" : "", "parse-names" : false, "suffix" : "" }, { "dropping-particle" : "", "family" : "AghaKouchak", "given" : "Amir", "non-dropping-particle" : "", "parse-names" : false, "suffix" : "" }, { "dropping-particle" : "", "family" : "Sanders", "given" : "Brett F.", "non-dropping-particle" : "", "parse-names" : false, "suffix" : "" }, { "dropping-particle" : "", "family" : "Matthew", "given" : "Richard A.", "non-dropping-particle" : "", "parse-names" : false, "suffix" : "" } ], "container-title" : "Proceedings of the National Academy of Sciences", "id" : "ITEM-1", "issue" : "37", "issued" : { "date-parts" : [ [ "2017", "9", "12" ] ] }, "page" : "9785-9790", "title" : "Compounding effects of sea level rise and fluvial flooding", "translator" : [ { "dropping-particle" : "", "family" : "S1126", "given" : "", "non-dropping-particle" : "", "parse-names" : false, "suffix" : "" } ], "type" : "article-journal", "volume" : "114" }, "uris" : [ "http://www.mendeley.com/documents/?uuid=8acf347c-3688-4d94-a456-853c58ef48c9" ] } ], "mendeley" : { "formattedCitation" : "(Moftakhari et al., 2017)", "plainTextFormattedCitation" : "(Moftakhari et al., 2017)", "previouslyFormattedCitation" : "(Moftakhari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oftakhari et al., 2017)</w:t>
      </w:r>
      <w:r w:rsidRPr="00D424AA">
        <w:rPr>
          <w:rFonts w:cs="Times New Roman"/>
          <w:lang w:val="en-GB"/>
        </w:rPr>
        <w:fldChar w:fldCharType="end"/>
      </w:r>
      <w:r w:rsidRPr="00841A35">
        <w:rPr>
          <w:rFonts w:cs="Times New Roman"/>
          <w:lang w:val="en-GB"/>
        </w:rPr>
        <w:t xml:space="preserve"> are projected to lead to more frequent and more intense compound coastal flooding events as sea levels continue to rise. </w:t>
      </w:r>
    </w:p>
    <w:p w14:paraId="6557C123" w14:textId="77777777" w:rsidR="007C725F" w:rsidRPr="00D424AA" w:rsidRDefault="007C725F" w:rsidP="00D424AA">
      <w:pPr>
        <w:rPr>
          <w:rFonts w:cs="Times New Roman"/>
          <w:lang w:val="en-GB"/>
        </w:rPr>
      </w:pPr>
    </w:p>
    <w:p w14:paraId="3D22CDAE" w14:textId="4743FB1B" w:rsidR="007C725F" w:rsidRPr="00D506A9" w:rsidRDefault="00504BF7" w:rsidP="00D424AA">
      <w:pPr>
        <w:rPr>
          <w:rFonts w:cs="Times New Roman"/>
          <w:lang w:val="en-GB"/>
        </w:rPr>
      </w:pPr>
      <w:r w:rsidRPr="00D506A9">
        <w:rPr>
          <w:rFonts w:cs="Times New Roman"/>
          <w:lang w:val="en-GB"/>
        </w:rPr>
        <w:t>In summary, t</w:t>
      </w:r>
      <w:r w:rsidR="007C725F" w:rsidRPr="00D506A9">
        <w:rPr>
          <w:rFonts w:cs="Times New Roman"/>
          <w:lang w:val="en-GB"/>
        </w:rPr>
        <w:t xml:space="preserve">here is </w:t>
      </w:r>
      <w:r w:rsidR="007C725F" w:rsidRPr="00D506A9">
        <w:rPr>
          <w:rFonts w:cs="Times New Roman"/>
          <w:i/>
          <w:lang w:val="en-GB"/>
        </w:rPr>
        <w:t>medium confidence</w:t>
      </w:r>
      <w:r w:rsidR="007C725F" w:rsidRPr="00D506A9">
        <w:rPr>
          <w:rFonts w:cs="Times New Roman"/>
          <w:lang w:val="en-GB"/>
        </w:rPr>
        <w:t xml:space="preserve"> that over the last century the probability of compound flooding has increased in some locations, including along the US coastline. There is </w:t>
      </w:r>
      <w:r w:rsidR="007C725F" w:rsidRPr="00D506A9">
        <w:rPr>
          <w:rFonts w:cs="Times New Roman"/>
          <w:i/>
          <w:lang w:val="en-GB"/>
        </w:rPr>
        <w:t>medium confidence</w:t>
      </w:r>
      <w:r w:rsidR="007C725F" w:rsidRPr="00D506A9">
        <w:rPr>
          <w:rFonts w:cs="Times New Roman"/>
          <w:lang w:val="en-GB"/>
        </w:rPr>
        <w:t xml:space="preserve"> that the occurrence and magnitude of compound flooding in coastal regions will increase in the future due to both sea level rise and increases in heavy precipitation.</w:t>
      </w:r>
    </w:p>
    <w:p w14:paraId="7B3955B6" w14:textId="6A299D3A" w:rsidR="007C725F" w:rsidRPr="00504BF7" w:rsidRDefault="007C725F" w:rsidP="00D424AA">
      <w:pPr>
        <w:rPr>
          <w:rFonts w:cs="Times New Roman"/>
          <w:lang w:val="en-GB"/>
        </w:rPr>
      </w:pPr>
    </w:p>
    <w:p w14:paraId="59819B40" w14:textId="77777777" w:rsidR="0012500E" w:rsidRPr="00D424AA" w:rsidRDefault="0012500E" w:rsidP="00D424AA">
      <w:pPr>
        <w:rPr>
          <w:rFonts w:cs="Times New Roman"/>
          <w:lang w:val="en-GB"/>
        </w:rPr>
      </w:pPr>
    </w:p>
    <w:p w14:paraId="619A2E96" w14:textId="77777777" w:rsidR="007C725F" w:rsidRPr="00D424AA" w:rsidRDefault="007C725F" w:rsidP="00D424AA">
      <w:pPr>
        <w:pStyle w:val="AR6Chap11Level21111"/>
        <w:rPr>
          <w:rFonts w:cs="Times New Roman"/>
          <w:lang w:val="en-GB"/>
        </w:rPr>
      </w:pPr>
      <w:bookmarkStart w:id="2928" w:name="_Toc5114095"/>
      <w:bookmarkStart w:id="2929" w:name="_Toc5603706"/>
      <w:bookmarkStart w:id="2930" w:name="_Toc25583720"/>
      <w:bookmarkStart w:id="2931" w:name="_Toc29672903"/>
      <w:bookmarkStart w:id="2932" w:name="_Toc57192478"/>
      <w:bookmarkStart w:id="2933" w:name="_Toc70703061"/>
      <w:r w:rsidRPr="00D424AA">
        <w:rPr>
          <w:rFonts w:cs="Times New Roman"/>
          <w:lang w:val="en-GB"/>
        </w:rPr>
        <w:t>Concurrent droughts and heat waves</w:t>
      </w:r>
      <w:bookmarkEnd w:id="2928"/>
      <w:bookmarkEnd w:id="2929"/>
      <w:bookmarkEnd w:id="2930"/>
      <w:bookmarkEnd w:id="2931"/>
      <w:bookmarkEnd w:id="2932"/>
      <w:bookmarkEnd w:id="2933"/>
    </w:p>
    <w:p w14:paraId="72FA19EA" w14:textId="77777777" w:rsidR="007C725F" w:rsidRPr="00D424AA" w:rsidRDefault="007C725F" w:rsidP="00D424AA">
      <w:pPr>
        <w:rPr>
          <w:rFonts w:cs="Times New Roman"/>
          <w:lang w:val="en-GB"/>
        </w:rPr>
      </w:pPr>
    </w:p>
    <w:p w14:paraId="7FC115A6" w14:textId="77777777" w:rsidR="007C725F" w:rsidRPr="00D424AA" w:rsidRDefault="007C725F" w:rsidP="00D424AA">
      <w:pPr>
        <w:rPr>
          <w:rFonts w:cs="Times New Roman"/>
          <w:lang w:val="en-GB"/>
        </w:rPr>
      </w:pPr>
      <w:r w:rsidRPr="00D424AA">
        <w:rPr>
          <w:rFonts w:cs="Times New Roman"/>
          <w:lang w:val="en-GB"/>
        </w:rPr>
        <w:t>Concurrent droughts and heat waves have a number of negative impacts on human society and natural ecosystems. Studies since SREX and AR5 show several occurrences of observed combinations of drought and heat waves in various regions.</w:t>
      </w:r>
    </w:p>
    <w:p w14:paraId="2D687405" w14:textId="77777777" w:rsidR="007C725F" w:rsidRPr="00D424AA" w:rsidRDefault="007C725F" w:rsidP="00D424AA">
      <w:pPr>
        <w:rPr>
          <w:rFonts w:cs="Times New Roman"/>
          <w:lang w:val="en-GB"/>
        </w:rPr>
      </w:pPr>
    </w:p>
    <w:p w14:paraId="1B37C141" w14:textId="3476FFFF" w:rsidR="007C725F" w:rsidRPr="00D424AA" w:rsidRDefault="007C725F" w:rsidP="00D424AA">
      <w:pPr>
        <w:rPr>
          <w:rFonts w:cs="Times New Roman"/>
          <w:lang w:val="en-GB"/>
        </w:rPr>
      </w:pPr>
      <w:r w:rsidRPr="00D424AA">
        <w:rPr>
          <w:rFonts w:cs="Times New Roman"/>
          <w:lang w:val="en-GB"/>
        </w:rPr>
        <w:t xml:space="preserve">Over most land regions, temperature and precipitation are strongly negatively correlated during summer </w:t>
      </w:r>
      <w:r w:rsidRPr="00D424AA">
        <w:rPr>
          <w:rFonts w:cs="Times New Roman"/>
          <w:lang w:val="en-GB"/>
        </w:rPr>
        <w:fldChar w:fldCharType="begin" w:fldLock="1"/>
      </w:r>
      <w:r w:rsidR="00FF6231">
        <w:rPr>
          <w:rFonts w:cs="Times New Roman"/>
          <w:lang w:val="en-GB"/>
        </w:rPr>
        <w:instrText>ADDIN CSL_CITATION { "citationItems" : [ { "id" : "ITEM-1", "itemData" : { "DOI" : "10.1126/sciadv.1700263", "ISSN" : "2375-2548", "abstract" : "Compound climate extremes are receiving increasing attention because of their disproportionate impacts on humans and ecosystems. However, risks assessments generally focus on univariate statistics. We analyze the co-occurrence of hot and dry summers and show that these are correlated, inducing a much higher frequency of concurrent hot and dry summers than what would be assumed from the independent combination of the univariate statistics. Our results demonstrate how the dependence structure between variables affects the occurrence frequency of multivariate extremes. Assessments based on univariate statistics can thus strongly underestimate risks associated with given extremes, if impacts depend on multiple (dependent) variables. We conclude that a multivariate perspective is necessary to appropriately assess changes in climate extremes and their impacts and to design adaptation strategies.", "author" : [ { "dropping-particle" : "", "family" : "Zscheischler", "given" : "Jakob", "non-dropping-particle" : "", "parse-names" : false, "suffix" : "" }, { "dropping-particle" : "", "family" : "Seneviratne", "given" : "Sonia I", "non-dropping-particle" : "", "parse-names" : false, "suffix" : "" } ], "container-title" : "Science Advances", "id" : "ITEM-1", "issue" : "6", "issued" : { "date-parts" : [ [ "2017", "6", "28" ] ] }, "page" : "e1700263", "title" : "Dependence of drivers affects risks associated with compound events", "translator" : [ { "dropping-particle" : "", "family" : "S929", "given" : "", "non-dropping-particle" : "", "parse-names" : false, "suffix" : "" } ], "type" : "article-journal", "volume" : "3" }, "uris" : [ "http://www.mendeley.com/documents/?uuid=96557326-c04d-4906-955b-60e1531796ea" ] } ], "mendeley" : { "formattedCitation" : "(Zscheischler and Seneviratne, 2017)", "plainTextFormattedCitation" : "(Zscheischler and Seneviratne, 2017)", "previouslyFormattedCitation" : "(Zscheischler and Seneviratne,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scheischler and Seneviratne, 2017)</w:t>
      </w:r>
      <w:r w:rsidRPr="00D424AA">
        <w:rPr>
          <w:rFonts w:cs="Times New Roman"/>
          <w:lang w:val="en-GB"/>
        </w:rPr>
        <w:fldChar w:fldCharType="end"/>
      </w:r>
      <w:r w:rsidRPr="00841A35">
        <w:rPr>
          <w:rFonts w:cs="Times New Roman"/>
          <w:lang w:val="en-GB"/>
        </w:rPr>
        <w:t>, mostly due to land-atmosphere feedbacks</w:t>
      </w:r>
      <w:r w:rsidR="00BA66CB" w:rsidRPr="00D424AA">
        <w:rPr>
          <w:rFonts w:cs="Times New Roman"/>
          <w:lang w:val="en-GB"/>
        </w:rPr>
        <w:t xml:space="preserve"> (Sections 11.1.6, 11.3.2),</w:t>
      </w:r>
      <w:r w:rsidRPr="00D424AA">
        <w:rPr>
          <w:rFonts w:cs="Times New Roman"/>
          <w:lang w:val="en-GB"/>
        </w:rPr>
        <w:t xml:space="preserve"> but also because synoptic-scale weather systems favourable for extreme heat are also unfavourable for rain </w:t>
      </w:r>
      <w:r w:rsidRPr="00D424AA">
        <w:rPr>
          <w:rFonts w:cs="Times New Roman"/>
          <w:lang w:val="en-GB"/>
        </w:rPr>
        <w:fldChar w:fldCharType="begin" w:fldLock="1"/>
      </w:r>
      <w:r w:rsidR="00FF6231">
        <w:rPr>
          <w:rFonts w:cs="Times New Roman"/>
          <w:lang w:val="en-GB"/>
        </w:rPr>
        <w:instrText>ADDIN CSL_CITATION { "citationItems" : [ { "id" : "ITEM-1", "itemData" : { "DOI" : "10.1175/JCLI-D-14-00324.1", "ISSN" : "0894-8755", "author" : [ { "dropping-particle" : "", "family" : "Berg", "given" : "Alexis", "non-dropping-particle" : "", "parse-names" : false, "suffix" : "" }, { "dropping-particle" : "", "family" : "Lintner", "given" : "Benjamin R.", "non-dropping-particle" : "", "parse-names" : false, "suffix" : "" }, { "dropping-particle" : "", "family" : "Findell", "given" : "Kirsten",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Ducharne", "given" : "Agn\u00e8s", "non-dropping-particle" : "", "parse-names" : false, "suffix" : "" }, { "dropping-particle" : "", "family" : "Ch\u00e9ruy", "given" : "Fr\u00e9d\u00e9rique", "non-dropping-particle" : "", "parse-names" : false, "suffix" : "" }, { "dropping-particle" : "", "family" : "Hagemann", "given" : "Stefan",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Meier", "given" : "Arndt", "non-dropping-particle" : "", "parse-names" : false, "suffix" : "" }, { "dropping-particle" : "", "family" : "Gentine", "given" : "Pierre", "non-dropping-particle" : "", "parse-names" : false, "suffix" : "" } ], "container-title" : "Journal of Climate", "id" : "ITEM-1", "issue" : "3", "issued" : { "date-parts" : [ [ "2015", "2" ] ] }, "page" : "1308-1328", "title" : "Interannual Coupling between Summertime Surface Temperature and Precipitation over Land: Processes and Implications for Climate Change", "translator" : [ { "dropping-particle" : "", "family" : "S2110", "given" : "", "non-dropping-particle" : "", "parse-names" : false, "suffix" : "" } ], "type" : "article-journal", "volume" : "28" }, "uris" : [ "http://www.mendeley.com/documents/?uuid=919deab5-fbce-4168-96e7-607c4e42a9db" ] } ], "mendeley" : { "formattedCitation" : "(Berg et al., 2015)", "plainTextFormattedCitation" : "(Berg et al., 2015)", "previouslyFormattedCitation" : "(Berg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Berg et al., 2015)</w:t>
      </w:r>
      <w:r w:rsidRPr="00D424AA">
        <w:rPr>
          <w:rFonts w:cs="Times New Roman"/>
          <w:lang w:val="en-GB"/>
        </w:rPr>
        <w:fldChar w:fldCharType="end"/>
      </w:r>
      <w:r w:rsidRPr="00841A35">
        <w:rPr>
          <w:rFonts w:cs="Times New Roman"/>
          <w:lang w:val="en-GB"/>
        </w:rPr>
        <w:t>. This leads</w:t>
      </w:r>
      <w:r w:rsidRPr="00D424AA">
        <w:rPr>
          <w:rFonts w:cs="Times New Roman"/>
          <w:lang w:val="en-GB"/>
        </w:rPr>
        <w:t xml:space="preserve"> to a strong correlation between droughts and heat waves </w:t>
      </w:r>
      <w:r w:rsidRPr="00D424AA">
        <w:rPr>
          <w:rFonts w:cs="Times New Roman"/>
          <w:lang w:val="en-GB"/>
        </w:rPr>
        <w:fldChar w:fldCharType="begin" w:fldLock="1"/>
      </w:r>
      <w:r w:rsidR="00FF6231">
        <w:rPr>
          <w:rFonts w:cs="Times New Roman"/>
          <w:lang w:val="en-GB"/>
        </w:rPr>
        <w:instrText>ADDIN CSL_CITATION { "citationItems" : [ { "id" : "ITEM-1", "itemData" : { "DOI" : "10.1126/sciadv.1700263", "ISSN" : "2375-2548", "abstract" : "Compound climate extremes are receiving increasing attention because of their disproportionate impacts on humans and ecosystems. However, risks assessments generally focus on univariate statistics. We analyze the co-occurrence of hot and dry summers and show that these are correlated, inducing a much higher frequency of concurrent hot and dry summers than what would be assumed from the independent combination of the univariate statistics. Our results demonstrate how the dependence structure between variables affects the occurrence frequency of multivariate extremes. Assessments based on univariate statistics can thus strongly underestimate risks associated with given extremes, if impacts depend on multiple (dependent) variables. We conclude that a multivariate perspective is necessary to appropriately assess changes in climate extremes and their impacts and to design adaptation strategies.", "author" : [ { "dropping-particle" : "", "family" : "Zscheischler", "given" : "Jakob", "non-dropping-particle" : "", "parse-names" : false, "suffix" : "" }, { "dropping-particle" : "", "family" : "Seneviratne", "given" : "Sonia I", "non-dropping-particle" : "", "parse-names" : false, "suffix" : "" } ], "container-title" : "Science Advances", "id" : "ITEM-1", "issue" : "6", "issued" : { "date-parts" : [ [ "2017", "6", "28" ] ] }, "page" : "e1700263", "title" : "Dependence of drivers affects risks associated with compound events", "translator" : [ { "dropping-particle" : "", "family" : "S929", "given" : "", "non-dropping-particle" : "", "parse-names" : false, "suffix" : "" } ], "type" : "article-journal", "volume" : "3" }, "uris" : [ "http://www.mendeley.com/documents/?uuid=96557326-c04d-4906-955b-60e1531796ea" ] } ], "mendeley" : { "formattedCitation" : "(Zscheischler and Seneviratne, 2017)", "plainTextFormattedCitation" : "(Zscheischler and Seneviratne, 2017)", "previouslyFormattedCitation" : "(Zscheischler and Seneviratne,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scheischler and Seneviratne, 2017)</w:t>
      </w:r>
      <w:r w:rsidRPr="00D424AA">
        <w:rPr>
          <w:rFonts w:cs="Times New Roman"/>
          <w:lang w:val="en-GB"/>
        </w:rPr>
        <w:fldChar w:fldCharType="end"/>
      </w:r>
      <w:r w:rsidR="00BA66CB" w:rsidRPr="00841A35">
        <w:rPr>
          <w:rFonts w:cs="Times New Roman"/>
          <w:lang w:val="en-GB"/>
        </w:rPr>
        <w:t xml:space="preserve">. </w:t>
      </w:r>
      <w:r w:rsidRPr="00D424AA">
        <w:rPr>
          <w:rFonts w:cs="Times New Roman"/>
          <w:lang w:val="en-GB"/>
        </w:rPr>
        <w:t xml:space="preserve">Drought events characterized by low precipitation and extreme high temperatures have occurred, for example, in California </w:t>
      </w:r>
      <w:r w:rsidRPr="00D424AA">
        <w:rPr>
          <w:rFonts w:cs="Times New Roman"/>
          <w:lang w:val="en-GB"/>
        </w:rPr>
        <w:fldChar w:fldCharType="begin" w:fldLock="1"/>
      </w:r>
      <w:r w:rsidR="00FF6231">
        <w:rPr>
          <w:rFonts w:cs="Times New Roman"/>
          <w:lang w:val="en-GB"/>
        </w:rPr>
        <w:instrText>ADDIN CSL_CITATION { "citationItems" : [ { "id" : "ITEM-1", "itemData" : { "DOI" : "10.1002/2014GL062308", "ISSN" : "00948276", "author" : [ { "dropping-particle" : "", "family" : "AghaKouchak", "given" : "Amir", "non-dropping-particle" : "", "parse-names" : false, "suffix" : "" }, { "dropping-particle" : "", "family" : "Cheng", "given" : "Linyin", "non-dropping-particle" : "", "parse-names" : false, "suffix" : "" }, { "dropping-particle" : "", "family" : "Mazdiyasni", "given" : "Omid", "non-dropping-particle" : "", "parse-names" : false, "suffix" : "" }, { "dropping-particle" : "", "family" : "Farahmand", "given" : "Alireza", "non-dropping-particle" : "", "parse-names" : false, "suffix" : "" } ], "container-title" : "Geophysical Research Letters", "id" : "ITEM-1", "issue" : "24", "issued" : { "date-parts" : [ [ "2014", "12", "28" ] ] }, "page" : "8847-8852", "title" : "Global warming and changes in risk of concurrent climate extremes: Insights from the 2014 California drought", "translator" : [ { "dropping-particle" : "", "family" : "S1741", "given" : "", "non-dropping-particle" : "", "parse-names" : false, "suffix" : "" } ], "type" : "article-journal", "volume" : "41" }, "uris" : [ "http://www.mendeley.com/documents/?uuid=8d6a85c3-2425-4283-bb65-9b088bc78329" ] } ], "mendeley" : { "formattedCitation" : "(AghaKouchak et al., 2014)", "plainTextFormattedCitation" : "(AghaKouchak et al., 2014)", "previouslyFormattedCitation" : "(AghaKouchak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ghaKouchak et al., 2014)</w:t>
      </w:r>
      <w:r w:rsidRPr="00D424AA">
        <w:rPr>
          <w:rFonts w:cs="Times New Roman"/>
          <w:lang w:val="en-GB"/>
        </w:rPr>
        <w:fldChar w:fldCharType="end"/>
      </w:r>
      <w:r w:rsidRPr="00841A35">
        <w:rPr>
          <w:rFonts w:cs="Times New Roman"/>
          <w:lang w:val="en-GB"/>
        </w:rPr>
        <w:t xml:space="preserve">, inland eastern Australia </w:t>
      </w:r>
      <w:r w:rsidRPr="00D424AA">
        <w:rPr>
          <w:rFonts w:cs="Times New Roman"/>
          <w:lang w:val="en-GB"/>
        </w:rPr>
        <w:fldChar w:fldCharType="begin" w:fldLock="1"/>
      </w:r>
      <w:r w:rsidR="007D2D56">
        <w:rPr>
          <w:rFonts w:cs="Times New Roman"/>
          <w:lang w:val="en-GB"/>
        </w:rPr>
        <w:instrText>ADDIN CSL_CITATION { "citationItems" : [ { "id" : "ITEM-1", "itemData" : { "DOI" : "10.1175/1520-0477-95.9.S41", "ISBN" : "0003-0007", "ISSN" : "0003-0007",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ing", "given" : "Andrew D.", "non-dropping-particle" : "", "parse-names" : false, "suffix" : "" }, { "dropping-particle" : "", "family" : "Karoly", "given" : "David J", "non-dropping-particle" : "", "parse-names" : false, "suffix" : "" }, { "dropping-particle" : "", "family" : "Donat", "given" : "Markus G.", "non-dropping-particle" : "", "parse-names" : false, "suffix" : "" }, { "dropping-particle" : "", "family" : "Alexander", "given" : "L.V.", "non-dropping-particle" : "", "parse-names" : false, "suffix" : "" } ], "container-title" : "Bulletin of the American Meteorological Society", "id" : "ITEM-1", "issue" : "9", "issued" : { "date-parts" : [ [ "2014", "9" ] ] }, "page" : "S41-S45", "title" : "Climate change turns Australia's 2013 big dry into a year of record-breaking heat [in \u201cExplaining Extreme Events of 2013 from a Climate Perspective\u201d]", "translator" : [ { "dropping-particle" : "", "family" : "S1396", "given" : "", "non-dropping-particle" : "", "parse-names" : false, "suffix" : "" } ], "type" : "article-journal", "volume" : "95" }, "uris" : [ "http://www.mendeley.com/documents/?uuid=45e3cfc7-fa41-4e72-99d3-aa13dd5c2134" ] } ], "mendeley" : { "formattedCitation" : "(King et al., 2014)", "plainTextFormattedCitation" : "(King et al., 2014)", "previouslyFormattedCitation" : "(King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ng et al., 2014)</w:t>
      </w:r>
      <w:r w:rsidRPr="00D424AA">
        <w:rPr>
          <w:rFonts w:cs="Times New Roman"/>
          <w:lang w:val="en-GB"/>
        </w:rPr>
        <w:fldChar w:fldCharType="end"/>
      </w:r>
      <w:r w:rsidRPr="00841A35">
        <w:rPr>
          <w:rFonts w:cs="Times New Roman"/>
          <w:lang w:val="en-GB"/>
        </w:rPr>
        <w:t xml:space="preserve">, and large parts of Europe </w:t>
      </w:r>
      <w:commentRangeStart w:id="2934"/>
      <w:r w:rsidRPr="00D424AA">
        <w:rPr>
          <w:rFonts w:cs="Times New Roman"/>
          <w:lang w:val="en-GB"/>
        </w:rPr>
        <w:fldChar w:fldCharType="begin" w:fldLock="1"/>
      </w:r>
      <w:ins w:id="2935" w:author="Robin Matthews" w:date="2021-07-14T10:36:00Z">
        <w:r w:rsidR="007B3F67">
          <w:rPr>
            <w:rFonts w:cs="Times New Roman"/>
            <w:lang w:val="en-GB"/>
          </w:rPr>
          <w:instrText>ADDIN CSL_CITATION { "citationItems" : [ { "id" : "ITEM-1", "itemData" : { "DOI" : "10.1038/srep28334", "author" : [ { "dropping-particle" : "", "family" : "Orth", "given" : "Ren\u00e9", "non-dropping-particle" : "", "parse-names" : false, "suffix" : "" }, { "dropping-particle" : "", "family" : "Zscheischler", "given" : "Jakob", "non-dropping-particle" : "", "parse-names" : false, "suffix" : "" }, { "dropping-particle" : "", "family" : "Seneviratne", "given" : "Sonia I", "non-dropping-particle" : "", "parse-names" : false, "suffix" : "" } ], "container-title" : "Scientific Reports", "id" : "ITEM-1", "issued" : { "date-parts" : [ [ "2016", "6", "21" ] ] }, "page" : "28334", "publisher" : "The Author(s)", "title" : "Record dry summer in 2015 challenges precipitation projections in Central Europe", "translator" : [ { "dropping-particle" : "", "family" : "S403", "given" : "", "non-dropping-particle" : "", "parse-names" : false, "suffix" : "" } ], "type" : "article-journal", "volume" : "6" }, "uris" : [ "http://www.mendeley.com/documents/?uuid=6ebe952c-286c-41e7-a933-85f0d42e99a6" ] } ], "mendeley" : { "formattedCitation" : "(Orth et al., 2016b)", "manualFormatting" : "(Orth et al., 2016a)", "plainTextFormattedCitation" : "(Orth et al., 2016b)", "previouslyFormattedCitation" : "(Orth et al., 2016b)" }, "properties" : { "noteIndex" : 0 }, "schema" : "https://github.com/citation-style-language/schema/raw/master/csl-citation.json" }</w:instrText>
        </w:r>
      </w:ins>
      <w:del w:id="2936" w:author="Robin Matthews" w:date="2021-07-14T10:36:00Z">
        <w:r w:rsidR="00FF6231" w:rsidDel="007B3F67">
          <w:rPr>
            <w:rFonts w:cs="Times New Roman"/>
            <w:lang w:val="en-GB"/>
          </w:rPr>
          <w:delInstrText>ADDIN CSL_CITATION { "citationItems" : [ { "id" : "ITEM-1", "itemData" : { "DOI" : "10.1038/srep28334", "author" : [ { "dropping-particle" : "", "family" : "Orth", "given" : "Ren\u00e9", "non-dropping-particle" : "", "parse-names" : false, "suffix" : "" }, { "dropping-particle" : "", "family" : "Zscheischler", "given" : "Jakob", "non-dropping-particle" : "", "parse-names" : false, "suffix" : "" }, { "dropping-particle" : "", "family" : "Seneviratne", "given" : "Sonia I", "non-dropping-particle" : "", "parse-names" : false, "suffix" : "" } ], "container-title" : "Scientific Reports", "id" : "ITEM-1", "issued" : { "date-parts" : [ [ "2016", "6", "21" ] ] }, "page" : "28334", "publisher" : "The Author(s)", "title" : "Record dry summer in 2015 challenges precipitation projections in Central Europe", "translator" : [ { "dropping-particle" : "", "family" : "S403", "given" : "", "non-dropping-particle" : "", "parse-names" : false, "suffix" : "" } ], "type" : "article-journal", "volume" : "6" }, "uris" : [ "http://www.mendeley.com/documents/?uuid=6ebe952c-286c-41e7-a933-85f0d42e99a6" ] } ], "mendeley" : { "formattedCitation" : "(Orth et al., 2016b)", "plainTextFormattedCitation" : "(Orth et al., 2016b)", "previouslyFormattedCitation" : "(Orth et al., 2016b)" }, "properties" : { "noteIndex" : 0 }, "schema" : "https://github.com/citation-style-language/schema/raw/master/csl-citation.json" }</w:delInstrText>
        </w:r>
      </w:del>
      <w:r w:rsidRPr="00D424AA">
        <w:rPr>
          <w:rFonts w:cs="Times New Roman"/>
          <w:lang w:val="en-GB"/>
        </w:rPr>
        <w:fldChar w:fldCharType="separate"/>
      </w:r>
      <w:r w:rsidR="00A26296">
        <w:rPr>
          <w:rFonts w:cs="Times New Roman"/>
          <w:noProof/>
          <w:lang w:val="en-GB"/>
        </w:rPr>
        <w:t>(Orth et al., 2016</w:t>
      </w:r>
      <w:ins w:id="2937" w:author="Robin Matthews" w:date="2021-07-14T10:36:00Z">
        <w:r w:rsidR="007B3F67">
          <w:rPr>
            <w:rFonts w:cs="Times New Roman"/>
            <w:noProof/>
            <w:lang w:val="en-GB"/>
          </w:rPr>
          <w:t>a</w:t>
        </w:r>
      </w:ins>
      <w:del w:id="2938" w:author="Robin Matthews" w:date="2021-07-14T10:36:00Z">
        <w:r w:rsidR="00A26296" w:rsidDel="007B3F67">
          <w:rPr>
            <w:rFonts w:cs="Times New Roman"/>
            <w:noProof/>
            <w:lang w:val="en-GB"/>
          </w:rPr>
          <w:delText>b</w:delText>
        </w:r>
      </w:del>
      <w:r w:rsidR="00A26296">
        <w:rPr>
          <w:rFonts w:cs="Times New Roman"/>
          <w:noProof/>
          <w:lang w:val="en-GB"/>
        </w:rPr>
        <w:t>)</w:t>
      </w:r>
      <w:r w:rsidRPr="00D424AA">
        <w:rPr>
          <w:rFonts w:cs="Times New Roman"/>
          <w:lang w:val="en-GB"/>
        </w:rPr>
        <w:fldChar w:fldCharType="end"/>
      </w:r>
      <w:commentRangeEnd w:id="2934"/>
      <w:r w:rsidR="00A26296">
        <w:rPr>
          <w:rStyle w:val="Marquedecommentaire"/>
        </w:rPr>
        <w:commentReference w:id="2934"/>
      </w:r>
      <w:r w:rsidRPr="00841A35">
        <w:rPr>
          <w:rFonts w:cs="Times New Roman"/>
          <w:lang w:val="en-GB"/>
        </w:rPr>
        <w:t xml:space="preserve">. The 2018 growing season was both record-breaking dry and hot in Germany </w:t>
      </w:r>
      <w:r w:rsidRPr="00D424AA">
        <w:rPr>
          <w:rFonts w:cs="Times New Roman"/>
          <w:lang w:val="en-GB"/>
        </w:rPr>
        <w:fldChar w:fldCharType="begin" w:fldLock="1"/>
      </w:r>
      <w:r w:rsidR="00FF6231">
        <w:rPr>
          <w:rFonts w:cs="Times New Roman"/>
          <w:lang w:val="en-GB"/>
        </w:rPr>
        <w:instrText>ADDIN CSL_CITATION { "citationItems" : [ { "id" : "ITEM-1", "itemData" : { "DOI" : "10.1016/j.wace.2020.100270", "ISSN" : "22120947", "author" : [ { "dropping-particle" : "", "family" : "Zscheischler", "given" : "Jakob", "non-dropping-particle" : "", "parse-names" : false, "suffix" : "" }, { "dropping-particle" : "", "family" : "Fischer", "given" : "Erich M.", "non-dropping-particle" : "", "parse-names" : false, "suffix" : "" } ], "container-title" : "Weather and Climate Extremes", "id" : "ITEM-1", "issued" : { "date-parts" : [ [ "2020", "9" ] ] }, "page" : "100270", "title" : "The record-breaking compound hot and dry 2018 growing season in Germany", "translator" : [ { "dropping-particle" : "", "family" : "S3375", "given" : "", "non-dropping-particle" : "", "parse-names" : false, "suffix" : "" } ], "type" : "article-journal", "volume" : "29" }, "uris" : [ "http://www.mendeley.com/documents/?uuid=130434c5-43fe-4416-ae22-62cb51c38cc9" ] } ], "mendeley" : { "formattedCitation" : "(Zscheischler and Fischer, 2020)", "plainTextFormattedCitation" : "(Zscheischler and Fischer, 2020)", "previouslyFormattedCitation" : "(Zscheischler and Fischer,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Zscheischler and Fischer, 2020)</w:t>
      </w:r>
      <w:r w:rsidRPr="00D424AA">
        <w:rPr>
          <w:rFonts w:cs="Times New Roman"/>
          <w:lang w:val="en-GB"/>
        </w:rPr>
        <w:fldChar w:fldCharType="end"/>
      </w:r>
      <w:r w:rsidRPr="00841A35">
        <w:rPr>
          <w:rFonts w:cs="Times New Roman"/>
          <w:lang w:val="en-GB"/>
        </w:rPr>
        <w:t>.</w:t>
      </w:r>
    </w:p>
    <w:p w14:paraId="44FDA17F" w14:textId="77777777" w:rsidR="007C725F" w:rsidRPr="00D424AA" w:rsidRDefault="007C725F" w:rsidP="00D424AA">
      <w:pPr>
        <w:rPr>
          <w:rFonts w:cs="Times New Roman"/>
          <w:lang w:val="en-GB"/>
        </w:rPr>
      </w:pPr>
    </w:p>
    <w:p w14:paraId="51295888" w14:textId="24BEE3D7" w:rsidR="007C725F" w:rsidRPr="00D424AA" w:rsidRDefault="007C725F" w:rsidP="00D424AA">
      <w:pPr>
        <w:rPr>
          <w:rFonts w:cs="Times New Roman"/>
          <w:lang w:val="en-GB"/>
        </w:rPr>
      </w:pPr>
      <w:r w:rsidRPr="00D424AA">
        <w:rPr>
          <w:rFonts w:cs="Times New Roman"/>
          <w:lang w:val="en-GB"/>
        </w:rPr>
        <w:t xml:space="preserve">The </w:t>
      </w:r>
      <w:r w:rsidR="00AF0EAB" w:rsidRPr="00D424AA">
        <w:rPr>
          <w:rFonts w:cs="Times New Roman"/>
          <w:lang w:val="en-GB"/>
        </w:rPr>
        <w:t>probability</w:t>
      </w:r>
      <w:r w:rsidRPr="00D424AA">
        <w:rPr>
          <w:rFonts w:cs="Times New Roman"/>
          <w:lang w:val="en-GB"/>
        </w:rPr>
        <w:t xml:space="preserve"> of co-occurring meteorological droughts and heat waves has increased in the observational period in many regions and will continue to do so under unabated warming </w:t>
      </w:r>
      <w:r w:rsidRPr="00D424AA">
        <w:rPr>
          <w:rFonts w:cs="Times New Roman"/>
          <w:lang w:val="en-GB"/>
        </w:rPr>
        <w:fldChar w:fldCharType="begin" w:fldLock="1"/>
      </w:r>
      <w:r w:rsidR="00FF6231">
        <w:rPr>
          <w:rFonts w:cs="Times New Roman"/>
          <w:lang w:val="en-GB"/>
        </w:rPr>
        <w:instrText>ADDIN CSL_CITATION { "citationItems" : [ { "id" : "ITEM-1", "itemData" : { "DOI" : "10.1088/1748-9326/aaee96", "ISSN" : "1748-9326", "author" : [ { "dropping-particle" : "", "family" : "Hao", "given" : "Zengchao", "non-dropping-particle" : "", "parse-names" : false, "suffix" : "" }, { "dropping-particle" : "", "family" : "Hao", "given" : "Fanghua", "non-dropping-particle" : "", "parse-names" : false, "suffix" : "" }, { "dropping-particle" : "", "family" : "Singh", "given" : "Vijay P", "non-dropping-particle" : "", "parse-names" : false, "suffix" : "" }, { "dropping-particle" : "", "family" : "Zhang", "given" : "Xuan", "non-dropping-particle" : "", "parse-names" : false, "suffix" : "" } ], "container-title" : "Environmental Research Letters", "id" : "ITEM-1", "issue" : "12", "issued" : { "date-parts" : [ [ "2018", "12", "17" ] ] }, "page" : "124022", "title" : "Changes in the severity of compound drought and hot extremes over global land areas", "translator" : [ { "dropping-particle" : "", "family" : "S3491", "given" : "", "non-dropping-particle" : "", "parse-names" : false, "suffix" : "" } ], "type" : "article-journal", "volume" : "13" }, "uris" : [ "http://www.mendeley.com/documents/?uuid=7497ccb9-637c-48d0-b7cb-9caa4436b1c7" ] }, { "id" : "ITEM-2", "itemData" : { "DOI" : "10.1175/JCLI-D-16-0491.1", "abstract" : "\u00a9 2017 American Meteorological Society. Droughts and heat waves have important impacts on multiple sectors including water resources, agriculture, electricity generation, and public health, so it is important to understand how they will be affected by climate change. However, there is large uncertainty in the projected changes of these extreme events from climate models. In this study, historical biases in models are compared against their future projections to understand and attempt to constrain these uncertainties. Biases in precipitation, near-surface air temperature, evapotranspiration, and a land-atmospheric coupling metric are calculated for 24 models from phase 5 of the Coupled Model Intercomparison Project (CMIP5) against 2 models from phase 2 of the North American Land Data Assimilation System (NLDAS-2) as reference for 1979-2005. These biases are highly correlated across variables, with some models being hotter and drier and others wetter and cooler. Models that overestimate summer precipitation project larger increases in precipitation, evapotranspiration, and land-atmospheric coupling over important agricultural regions by the end of the twenty-first century (2070-99) under RCP8.5, although the percentage variance explained is low. Changes in the characteristics of droughts and heat waves are calculated and linked to historical biases in precipitation and temperature. A method to constrain uncertainty by ranking models based on historical performance is discussed but the rankings differ widely depending on the variable considered. Despite the large uncertainty that remains in the magnitude of the changes, there is consensus among models that droughts and heat waves will increase in multiple regions in the United States by the end of the twenty-first century unless climate mitigation actions are taken.", "author" : [ { "dropping-particle" : "", "family" : "Herrera-Estrada", "given" : "J.E.", "non-dropping-particle" : "", "parse-names" : false, "suffix" : "" }, { "dropping-particle" : "", "family" : "Sheffield", "given" : "J.", "non-dropping-particle" : "", "parse-names" : false, "suffix" : "" } ], "container-title" : "Journal of Climate", "id" : "ITEM-2", "issue" : "16", "issued" : { "date-parts" : [ [ "2017" ] ] }, "page" : "6225-6246", "title" : "Uncertainties in future projections of summer droughts and heat waves over the contiguous United States", "translator" : [ { "dropping-particle" : "", "family" : "S561", "given" : "", "non-dropping-particle" : "", "parse-names" : false, "suffix" : "" } ], "type" : "article-journal", "volume" : "30" }, "uris" : [ "http://www.mendeley.com/documents/?uuid=16d2618c-3030-49ff-a50d-731cd9fa47d2" ] }, { "id" : "ITEM-3", "itemData" : { "DOI" : "10.1126/sciadv.1700263", "ISSN" : "2375-2548", "abstract" : "Compound climate extremes are receiving increasing attention because of their disproportionate impacts on humans and ecosystems. However, risks assessments generally focus on univariate statistics. We analyze the co-occurrence of hot and dry summers and show that these are correlated, inducing a much higher frequency of concurrent hot and dry summers than what would be assumed from the independent combination of the univariate statistics. Our results demonstrate how the dependence structure between variables affects the occurrence frequency of multivariate extremes. Assessments based on univariate statistics can thus strongly underestimate risks associated with given extremes, if impacts depend on multiple (dependent) variables. We conclude that a multivariate perspective is necessary to appropriately assess changes in climate extremes and their impacts and to design adaptation strategies.", "author" : [ { "dropping-particle" : "", "family" : "Zscheischler", "given" : "Jakob", "non-dropping-particle" : "", "parse-names" : false, "suffix" : "" }, { "dropping-particle" : "", "family" : "Seneviratne", "given" : "Sonia I", "non-dropping-particle" : "", "parse-names" : false, "suffix" : "" } ], "container-title" : "Science Advances", "id" : "ITEM-3", "issue" : "6", "issued" : { "date-parts" : [ [ "2017", "6", "28" ] ] }, "page" : "e1700263", "title" : "Dependence of drivers affects risks associated with compound events", "translator" : [ { "dropping-particle" : "", "family" : "S929", "given" : "", "non-dropping-particle" : "", "parse-names" : false, "suffix" : "" } ], "type" : "article-journal", "volume" : "3" }, "uris" : [ "http://www.mendeley.com/documents/?uuid=96557326-c04d-4906-955b-60e1531796ea", "http://www.mendeley.com/documents/?uuid=3900ede8-ae01-4c12-9cae-684c102682e3" ] }, { "id" : "ITEM-4", "itemData" : { "DOI" : "10.1126/sciadv.aau3487", "ISSN" : "2375-2548", "abstract" : "We present a framework for quantifying the spatial and temporal co-occurrence of climate stresses in a nonstationary climate. We find that, globally, anthropogenic climate forcing has doubled the joint probability of years that are both warm and dry in the same location (relative to the 1961\u20131990 baseline). In addition, the joint probability that key crop and pasture regions simultaneously experience severely warm conditions in conjunction with dry years has also increased, including high statistical confidence that human influence has increased the probability of previously unprecedented co-occurring combinations. Further, we find that ambitious emissions mitigation, such as that in the United Nations Paris Agreement, substantially curbs increases in the probability that extremely hot years co-occur with low precipitation simultaneously in multiple regions. Our methodology can be applied to other climate variables, providing critical insight for a number of sectors that are accustomed to deploying resources based on historical probabilities.", "author" : [ { "dropping-particle" : "", "family" : "Sarhadi", "given" : "Ali", "non-dropping-particle" : "", "parse-names" : false, "suffix" : "" }, { "dropping-particle" : "", "family" : "Aus\u00edn", "given" : "Mar\u00eda Concepci\u00f3n", "non-dropping-particle" : "", "parse-names" : false, "suffix" : "" }, { "dropping-particle" : "", "family" : "Wiper", "given" : "Michael P.", "non-dropping-particle" : "", "parse-names" : false, "suffix" : "" }, { "dropping-particle" : "", "family" : "Touma", "given" : "Danielle", "non-dropping-particle" : "", "parse-names" : false, "suffix" : "" }, { "dropping-particle" : "", "family" : "Diffenbaugh", "given" : "Noah S.", "non-dropping-particle" : "", "parse-names" : false, "suffix" : "" } ], "container-title" : "Science Advances", "id" : "ITEM-4", "issue" : "11", "issued" : { "date-parts" : [ [ "2018", "11", "28" ] ] }, "page" : "eaau3487", "title" : "Multidimensional risk in a nonstationary climate: Joint probability of increasingly severe warm and dry conditions", "translator" : [ { "dropping-particle" : "", "family" : "S3373", "given" : "", "non-dropping-particle" : "", "parse-names" : false, "suffix" : "" } ], "type" : "article-journal", "volume" : "4" }, "uris" : [ "http://www.mendeley.com/documents/?uuid=ffb5ea32-eb15-4b18-978c-60c9628ece1e" ] }, { "id" : "ITEM-5", "itemData" : { "DOI" : "10.1126/sciadv.aaz4571", "ISSN" : "2375-2548", "abstract" : "Using over a century of ground-based observations over the contiguous United States, we show that the frequency of compound dry and hot extremes has increased substantially in the past decades, with an alarming increase in very rare dry-hot extremes. Our results indicate that the area affected by concurrent extremes has also increased significantly. Further, we explore homogeneity (i.e., connectedness) of dry-hot extremes across space. We show that dry-hot extremes have homogeneously enlarged over the past 122 years, pointing to spatial propagation of extreme dryness and heat and increased probability of continental-scale compound extremes. Last, we show an interesting shift between the main driver of dry-hot extremes over time. While meteorological drought was the main driver of dry-hot events in the 1930s, the observed warming trend has become the dominant driver in recent decades. Our results provide a deeper understanding of spatiotemporal variation of compound dry-hot extremes.", "author" : [ { "dropping-particle" : "", "family" : "Alizadeh", "given" : "Mohammad Reza", "non-dropping-particle" : "", "parse-names" : false, "suffix" : "" }, { "dropping-particle" : "", "family" : "Adamowski", "given" : "Jan", "non-dropping-particle" : "", "parse-names" : false, "suffix" : "" }, { "dropping-particle" : "", "family" : "Nikoo", "given" : "Mohammad Reza", "non-dropping-particle" : "", "parse-names" : false, "suffix" : "" }, { "dropping-particle" : "", "family" : "AghaKouchak", "given" : "Amir", "non-dropping-particle" : "", "parse-names" : false, "suffix" : "" }, { "dropping-particle" : "", "family" : "Dennison", "given" : "Philip", "non-dropping-particle" : "", "parse-names" : false, "suffix" : "" }, { "dropping-particle" : "", "family" : "Sadegh", "given" : "Mojtaba", "non-dropping-particle" : "", "parse-names" : false, "suffix" : "" } ], "container-title" : "Science Advances", "id" : "ITEM-5", "issue" : "39", "issued" : { "date-parts" : [ [ "2020", "9", "23" ] ] }, "page" : "eaaz4571", "title" : "A century of observations reveals increasing likelihood of continental-scale compound dry-hot extremes", "translator" : [ { "dropping-particle" : "", "family" : "S3380", "given" : "", "non-dropping-particle" : "", "parse-names" : false, "suffix" : "" } ], "type" : "article-journal", "volume" : "6" }, "uris" : [ "http://www.mendeley.com/documents/?uuid=2a9a0e02-d11d-4422-a74e-4561128c9f96" ] }, { "id" : "ITEM-6", "itemData" : { "DOI" : "10.1002/joc.6626", "ISSN" : "0899-8418", "author" : [ { "dropping-particle" : "", "family" : "Wu", "given" : "Xinying", "non-dropping-particle" : "", "parse-names" : false, "suffix" : "" }, { "dropping-particle" : "", "family" : "Hao", "given" : "Zengchao", "non-dropping-particle" : "", "parse-names" : false, "suffix" : "" }, { "dropping-particle" : "", "family" : "Tang", "given" : "Qiuhong", "non-dropping-particle" : "", "parse-names" : false, "suffix" : "" }, { "dropping-particle" : "", "family" : "Singh", "given" : "Vijay P.", "non-dropping-particle" : "", "parse-names" : false, "suffix" : "" }, { "dropping-particle" : "", "family" : "Zhang", "given" : "Xuan", "non-dropping-particle" : "", "parse-names" : false, "suffix" : "" }, { "dropping-particle" : "", "family" : "Hao", "given" : "Fanghua", "non-dropping-particle" : "", "parse-names" : false, "suffix" : "" } ], "container-title" : "International Journal of Climatology", "id" : "ITEM-6", "issue" : "1", "issued" : { "date-parts" : [ [ "2021", "1", "10" ] ] }, "page" : "393-403", "title" : "Projected increase in compound dry and hot events over global land areas", "translator" : [ { "dropping-particle" : "", "family" : "S3492", "given" : "", "non-dropping-particle" : "", "parse-names" : false, "suffix" : "" } ], "type" : "article-journal", "volume" : "41" }, "uris" : [ "http://www.mendeley.com/documents/?uuid=9925a7c8-4ba8-44b7-a961-400ec3d7bd33" ] } ], "mendeley" : { "formattedCitation" : "(Herrera-Estrada and Sheffield, 2017; Zscheischler and Seneviratne, 2017; Hao et al., 2018; Sarhadi et al., 2018; Alizadeh et al., 2020; Wu et al., 2021)", "plainTextFormattedCitation" : "(Herrera-Estrada and Sheffield, 2017; Zscheischler and Seneviratne, 2017; Hao et al., 2018; Sarhadi et al., 2018; Alizadeh et al., 2020; Wu et al., 2021)", "previouslyFormattedCitation" : "(Herrera-Estrada and Sheffield, 2017; Zscheischler and Seneviratne, 2017; Hao et al., 2018; Sarhadi et al., 2018; Alizadeh et al., 2020; Wu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Herrera-Estrada and Sheffield, 2017; Zscheischler and Seneviratne, 2017; Hao et al., 2018; Sarhadi et al., 2018; Alizadeh et al., 2020; Wu et al., 2021)</w:t>
      </w:r>
      <w:r w:rsidRPr="00D424AA">
        <w:rPr>
          <w:rFonts w:cs="Times New Roman"/>
          <w:lang w:val="en-GB"/>
        </w:rPr>
        <w:fldChar w:fldCharType="end"/>
      </w:r>
      <w:r w:rsidRPr="00841A35">
        <w:rPr>
          <w:rFonts w:cs="Times New Roman"/>
          <w:lang w:val="en-GB"/>
        </w:rPr>
        <w:t xml:space="preserve">. Overall, projections of increases in co-occurring drought and heat waves are reported in northern Eurasia </w:t>
      </w:r>
      <w:r w:rsidRPr="00D424AA">
        <w:rPr>
          <w:rFonts w:cs="Times New Roman"/>
          <w:lang w:val="en-GB"/>
        </w:rPr>
        <w:fldChar w:fldCharType="begin" w:fldLock="1"/>
      </w:r>
      <w:r w:rsidR="00FF6231">
        <w:rPr>
          <w:rFonts w:cs="Times New Roman"/>
          <w:lang w:val="en-GB"/>
        </w:rPr>
        <w:instrText>ADDIN CSL_CITATION { "citationItems" : [ { "id" : "ITEM-1", "itemData" : { "DOI" : "10.1175/JCLI-D-13-00360.1", "abstract" : "This article reviews the understanding of the characteristics and causes of northern Eurasian summertime heat waves and droughts. Additional insights into the nature of temperature and precipitation variability in Eurasia on monthly to decadal time scales and into the causes and predictability of the most extreme events are gained from the latest generation of reanalyses and from supplemental simulations with the NASA Goddard Earth Observing System model, version 5 (GEOS-5). Key new results are 1) the identification of the important role of summertime stationary Rossby waves in the development of the leading patterns of monthly Eurasian surface temperature and precipitation variability (including the development of extreme events such as the 2010 Russian heat wave); 2) an assessment of the mean temperature and precipitation changes that have occurred over northern Eurasia in the last three decades and their connections to decadal variability and global trends in SST; and 3) the quantification (via a case study) of the predictability of the most extreme simulated heat wave/drought events, with some focus on the role of soil moisture in the development and maintenance of such events. A literature survey indicates a general consensus that the future holds an enhanced probability of heat waves across northern Eurasia, while there is less agreement regarding future drought, reflecting a greater uncertainty in soil moisture and precipitation projections. Substantial uncertainties remain in the understanding of heat waves and drought, including the nature of the interactions between the short-term atmospheric variability associated with such extremes and the longer-term variability and trends associated with soil moisture feedbacks, SST anomalies, and an overall warming world. \u00a9 2014 American Meteorological Society.", "author" : [ { "dropping-particle" : "", "family" : "Schubert", "given" : "S.D.", "non-dropping-particle" : "", "parse-names" : false, "suffix" : "" }, { "dropping-particle" : "", "family" : "Wang", "given" : "H.", "non-dropping-particle" : "", "parse-names" : false, "suffix" : "" }, { "dropping-particle" : "", "family" : "Koster", "given" : "R.D.", "non-dropping-particle" : "", "parse-names" : false, "suffix" : "" }, { "dropping-particle" : "", "family" : "Suarez", "given" : "M.J.", "non-dropping-particle" : "", "parse-names" : false, "suffix" : "" }, { "dropping-particle" : "", "family" : "Groisman", "given" : "P.Y.", "non-dropping-particle" : "", "parse-names" : false, "suffix" : "" } ], "container-title" : "Journal of Climate", "id" : "ITEM-1", "issue" : "9", "issued" : { "date-parts" : [ [ "2014" ] ] }, "page" : "3169-3207", "title" : "Northern Eurasian heat waves and droughts", "translator" : [ { "dropping-particle" : "", "family" : "S520", "given" : "", "non-dropping-particle" : "", "parse-names" : false, "suffix" : "" } ], "type" : "article-journal", "volume" : "27" }, "uris" : [ "http://www.mendeley.com/documents/?uuid=30c99b45-3156-4ec8-9620-7aff368f3584" ] } ], "mendeley" : { "formattedCitation" : "(Schubert et al., 2014)", "plainTextFormattedCitation" : "(Schubert et al., 2014)", "previouslyFormattedCitation" : "(Schubert et al., 2014)"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chubert et al., 2014)</w:t>
      </w:r>
      <w:r w:rsidRPr="00D424AA">
        <w:rPr>
          <w:rFonts w:cs="Times New Roman"/>
          <w:lang w:val="en-GB"/>
        </w:rPr>
        <w:fldChar w:fldCharType="end"/>
      </w:r>
      <w:r w:rsidRPr="00841A35">
        <w:rPr>
          <w:rFonts w:cs="Times New Roman"/>
          <w:lang w:val="en-GB"/>
        </w:rPr>
        <w:t xml:space="preserve">, Europe </w:t>
      </w:r>
      <w:bookmarkStart w:id="2939" w:name="_Hlk77235984"/>
      <w:commentRangeStart w:id="2940"/>
      <w:commentRangeStart w:id="2941"/>
      <w:r w:rsidRPr="00D424AA">
        <w:rPr>
          <w:rFonts w:cs="Times New Roman"/>
          <w:lang w:val="en-GB"/>
        </w:rPr>
        <w:fldChar w:fldCharType="begin" w:fldLock="1"/>
      </w:r>
      <w:r w:rsidR="00FF6231">
        <w:rPr>
          <w:rFonts w:cs="Times New Roman"/>
          <w:lang w:val="en-GB"/>
        </w:rPr>
        <w:instrText>ADDIN CSL_CITATION { "citationItems" : [ { "id" : "ITEM-1", "itemData" : { "DOI" : "10.1038/srep28334", "author" : [ { "dropping-particle" : "", "family" : "Orth", "given" : "Ren\u00e9", "non-dropping-particle" : "", "parse-names" : false, "suffix" : "" }, { "dropping-particle" : "", "family" : "Zscheischler", "given" : "Jakob", "non-dropping-particle" : "", "parse-names" : false, "suffix" : "" }, { "dropping-particle" : "", "family" : "Seneviratne", "given" : "Sonia I", "non-dropping-particle" : "", "parse-names" : false, "suffix" : "" } ], "container-title" : "Scientific Reports", "id" : "ITEM-1", "issued" : { "date-parts" : [ [ "2016", "6", "21" ] ] }, "page" : "28334", "publisher" : "The Author(s)", "title" : "Record dry summer in 2015 challenges precipitation projections in Central Europe", "translator" : [ { "dropping-particle" : "", "family" : "S403", "given" : "", "non-dropping-particle" : "", "parse-names" : false, "suffix" : "" } ], "type" : "article-journal", "volume" : "6" }, "uris" : [ "http://www.mendeley.com/documents/?uuid=6ebe952c-286c-41e7-a933-85f0d42e99a6", "http://www.mendeley.com/documents/?uuid=7d63191b-10e2-4429-8470-0c67c55cc029" ] }, { "id" : "ITEM-2", "itemData" : { "DOI" : "10.1007/s00704-017-2061-5", "ISSN" : "1434-4483", "abstract" : "Reliable knowledge of the near-future climate change signal of extremes is important for adaptation and mitigation strategies. Especially compound extremes, like heat and drought occurring simultaneously, may have a greater impact on society than their univariate counterparts and have recently become an active field of study. In this paper, we use a 12-member ensemble of high-resolution (7\u00a0km) regional climate simulations with the regional climate model COSMO-CLM over central Europe to analyze the climate change signal and its uncertainty for compound heat and drought extremes in summer by two different measures: one describing absolute (i.e., number of exceedances of absolute thresholds like hot days), the other relative (i.e., number of exceedances of time series intrinsic thresholds) compound extreme events. Changes are assessed between a reference period (1971\u20132000) and a projection period (2021\u20132050). Our findings show an increase in the number of absolute compound events for the whole investigation area. The change signal of relative extremes is more region-dependent, but there is a strong signal change in the southern and eastern parts of Germany and the neighboring countries. Especially the Czech Republic shows strong change in absolute and relative extreme events.", "author" : [ { "dropping-particle" : "", "family" : "Sedlmeier", "given" : "Katrin", "non-dropping-particle" : "", "parse-names" : false, "suffix" : "" }, { "dropping-particle" : "", "family" : "Feldmann", "given" : "H", "non-dropping-particle" : "", "parse-names" : false, "suffix" : "" }, { "dropping-particle" : "", "family" : "Sch\u00e4dler", "given" : "G", "non-dropping-particle" : "", "parse-names" : false, "suffix" : "" } ], "container-title" : "Theoretical and Applied Climatology", "id" : "ITEM-2", "issue" : "3", "issued" : { "date-parts" : [ [ "2018" ] ] }, "page" : "1493-1501", "title" : "Compound summer temperature and precipitation extremes over central Europe", "translator" : [ { "dropping-particle" : "", "family" : "S600", "given" : "", "non-dropping-particle" : "", "parse-names" : false, "suffix" : "" } ], "type" : "article-journal", "volume" : "131" }, "uris" : [ "http://www.mendeley.com/documents/?uuid=256b778b-fa6c-4ef4-92e0-900f34d6fb8a", "http://www.mendeley.com/documents/?uuid=0ee8e8dd-c773-4a0c-9c74-b8df49629c23" ] } ], "mendeley" : { "formattedCitation" : "(Orth et al., 2016b; Sedlmeier et al., 2018)", "manualFormatting" : "; Sedlmeier et al., 2018)", "plainTextFormattedCitation" : "(Orth et al., 2016b; Sedlmeier et al., 2018)", "previouslyFormattedCitation" : "(Orth et al., 2016b; Sedlmeier et al.,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 Sedlmeier et al., 2018)</w:t>
      </w:r>
      <w:r w:rsidRPr="00D424AA">
        <w:rPr>
          <w:rFonts w:cs="Times New Roman"/>
          <w:lang w:val="en-GB"/>
        </w:rPr>
        <w:fldChar w:fldCharType="end"/>
      </w:r>
      <w:bookmarkEnd w:id="2939"/>
      <w:commentRangeEnd w:id="2940"/>
      <w:r w:rsidR="00A26296">
        <w:rPr>
          <w:rStyle w:val="Marquedecommentaire"/>
        </w:rPr>
        <w:commentReference w:id="2940"/>
      </w:r>
      <w:commentRangeEnd w:id="2941"/>
      <w:r w:rsidR="007B3F67">
        <w:rPr>
          <w:rStyle w:val="Marquedecommentaire"/>
        </w:rPr>
        <w:commentReference w:id="2941"/>
      </w:r>
      <w:r w:rsidRPr="00841A35">
        <w:rPr>
          <w:rFonts w:cs="Times New Roman"/>
          <w:lang w:val="en-GB"/>
        </w:rPr>
        <w:t xml:space="preserve">, southeast Australia </w:t>
      </w:r>
      <w:commentRangeStart w:id="2942"/>
      <w:r w:rsidRPr="00D424AA">
        <w:rPr>
          <w:rFonts w:cs="Times New Roman"/>
          <w:lang w:val="en-GB"/>
        </w:rPr>
        <w:fldChar w:fldCharType="begin" w:fldLock="1"/>
      </w:r>
      <w:r w:rsidR="00FF6231">
        <w:rPr>
          <w:rFonts w:cs="Times New Roman"/>
          <w:lang w:val="en-GB"/>
        </w:rPr>
        <w:instrText>ADDIN CSL_CITATION { "citationItems" : [ { "id" : "ITEM-1", "itemData" : { "DOI" : "10.1016/j.crm.2017.04.001", "ISSN" : "22120963", "author" : [ { "dropping-particle" : "", "family" : "Kirono", "given" : "Dewi G.C.", "non-dropping-particle" : "", "parse-names" : false, "suffix" : "" }, { "dropping-particle" : "", "family" : "Hennessy", "given" : "Kevin J.", "non-dropping-particle" : "", "parse-names" : false, "suffix" : "" }, { "dropping-particle" : "", "family" : "Grose", "given" : "Michael R.", "non-dropping-particle" : "", "parse-names" : false, "suffix" : "" } ], "container-title" : "Climate Risk Management", "id" : "ITEM-1", "issued" : { "date-parts" : [ [ "2017" ] ] }, "page" : "10-21", "title" : "Increasing risk of months with low rainfall and high temperature in southeast Australia for the past 150 years", "translator" : [ { "dropping-particle" : "", "family" : "S3377", "given" : "", "non-dropping-particle" : "", "parse-names" : false, "suffix" : "" } ], "type" : "article-journal", "volume" : "16" }, "uris" : [ "http://www.mendeley.com/documents/?uuid=ba0ea81f-2d49-4cc7-8d3e-204cb592e2a4" ] } ], "mendeley" : { "formattedCitation" : "(Kirono et al., 2017)", "manualFormatting" : "(Kirono et al., 2017", "plainTextFormattedCitation" : "(Kirono et al., 2017)", "previouslyFormattedCitation" : "(Kirono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Kirono et al., 2017</w:t>
      </w:r>
      <w:r w:rsidRPr="00D424AA">
        <w:rPr>
          <w:rFonts w:cs="Times New Roman"/>
          <w:lang w:val="en-GB"/>
        </w:rPr>
        <w:fldChar w:fldCharType="end"/>
      </w:r>
      <w:commentRangeEnd w:id="2942"/>
      <w:r w:rsidR="00A26296">
        <w:rPr>
          <w:rStyle w:val="Marquedecommentaire"/>
        </w:rPr>
        <w:commentReference w:id="2942"/>
      </w:r>
      <w:r w:rsidRPr="00841A35">
        <w:rPr>
          <w:rFonts w:cs="Times New Roman"/>
          <w:lang w:val="en-GB"/>
        </w:rPr>
        <w:t xml:space="preserve">), multiple regions of the United States </w:t>
      </w:r>
      <w:bookmarkStart w:id="2943" w:name="_Hlk77151481"/>
      <w:ins w:id="2944" w:author="Robin Matthews" w:date="2021-07-14T10:38:00Z">
        <w:r w:rsidR="007B3F67">
          <w:rPr>
            <w:rFonts w:cs="Times New Roman"/>
            <w:lang w:val="en-GB"/>
          </w:rPr>
          <w:fldChar w:fldCharType="begin" w:fldLock="1"/>
        </w:r>
      </w:ins>
      <w:r w:rsidR="0012753B">
        <w:rPr>
          <w:rFonts w:cs="Times New Roman"/>
          <w:lang w:val="en-GB"/>
        </w:rPr>
        <w:instrText>ADDIN CSL_CITATION { "citationItems" : [ { "id" : "ITEM-1", "itemData" : { "DOI" : "10.1073/pnas.1422385112", "ISBN" : "0027-8424, 1091-6490", "ISSN" : "0027-8424", "PMID" : "25733875", "abstract" : "California ranks first in the United States in population, economic activity, and agricultural value. The state is currently experiencing a record-setting drought, which has led to acute water shortages, groundwater overdraft, critically low streamflow, and enhanced wildfire risk. Our analyses show that California has historically been more likely to experience drought if precipitation deficits co-occur with warm conditions and that such confluences have increased in recent decades, leading to increases in the fraction of low-precipitation years that yield drought. In addition, we find that human emissions have increased the probability that low-precipitation years are also warm, suggesting that anthropogenic warming is increasing the probability of the co-occurring warm\u2013dry conditions that have created the current California drought.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u223c100% probability that any annual-scale dry period is also extremely warm. We therefore conclude that anthropogenic warming is increasing the probability of co-occurring warm\u2013dry conditions like those that have created the acute human and ecosystem impacts associated with the \u201cexceptional\u201d 20\u2026", "author" : [ { "dropping-particle" : "", "family" : "Diffenbaugh", "given" : "Noah S.", "non-dropping-particle" : "", "parse-names" : false, "suffix" : "" }, { "dropping-particle" : "", "family" : "Swain", "given" : "Daniel L.", "non-dropping-particle" : "", "parse-names" : false, "suffix" : "" }, { "dropping-particle" : "", "family" : "Touma", "given" : "Danielle", "non-dropping-particle" : "", "parse-names" : false, "suffix" : "" } ], "container-title" : "Proceedings of the National Academy of Sciences", "id" : "ITEM-1", "issue" : "13", "issued" : { "date-parts" : [ [ "2015", "3", "31" ] ] }, "page" : "3931 LP - 3936", "title" : "Anthropogenic warming has increased drought risk in California", "translator" : [ { "dropping-particle" : "", "family" : "S1493", "given" : "", "non-dropping-particle" : "", "parse-names" : false, "suffix" : "" } ], "type" : "article-journal", "volume" : "112" }, "uris" : [ "http://www.mendeley.com/documents/?uuid=e0fc8abd-23b8-45a9-abf9-ea5e8bb63d70" ] }, { "id" : "ITEM-2", "itemData" : { "DOI" : "10.1175/JCLI-D-16-0491.1", "abstract" : "\u00a9 2017 American Meteorological Society. Droughts and heat waves have important impacts on multiple sectors including water resources, agriculture, electricity generation, and public health, so it is important to understand how they will be affected by climate change. However, there is large uncertainty in the projected changes of these extreme events from climate models. In this study, historical biases in models are compared against their future projections to understand and attempt to constrain these uncertainties. Biases in precipitation, near-surface air temperature, evapotranspiration, and a land-atmospheric coupling metric are calculated for 24 models from phase 5 of the Coupled Model Intercomparison Project (CMIP5) against 2 models from phase 2 of the North American Land Data Assimilation System (NLDAS-2) as reference for 1979-2005. These biases are highly correlated across variables, with some models being hotter and drier and others wetter and cooler. Models that overestimate summer precipitation project larger increases in precipitation, evapotranspiration, and land-atmospheric coupling over important agricultural regions by the end of the twenty-first century (2070-99) under RCP8.5, although the percentage variance explained is low. Changes in the characteristics of droughts and heat waves are calculated and linked to historical biases in precipitation and temperature. A method to constrain uncertainty by ranking models based on historical performance is discussed but the rankings differ widely depending on the variable considered. Despite the large uncertainty that remains in the magnitude of the changes, there is consensus among models that droughts and heat waves will increase in multiple regions in the United States by the end of the twenty-first century unless climate mitigation actions are taken.", "author" : [ { "dropping-particle" : "", "family" : "Herrera-Estrada", "given" : "J.E.", "non-dropping-particle" : "", "parse-names" : false, "suffix" : "" }, { "dropping-particle" : "", "family" : "Sheffield", "given" : "J.", "non-dropping-particle" : "", "parse-names" : false, "suffix" : "" } ], "container-title" : "Journal of Climate", "id" : "ITEM-2", "issue" : "16", "issued" : { "date-parts" : [ [ "2017" ] ] }, "page" : "6225-6246", "title" : "Uncertainties in future projections of summer droughts and heat waves over the contiguous United States", "translator" : [ { "dropping-particle" : "", "family" : "S561", "given" : "", "non-dropping-particle" : "", "parse-names" : false, "suffix" : "" } ], "type" : "article-journal", "volume" : "30" }, "uris" : [ "http://www.mendeley.com/documents/?uuid=16d2618c-3030-49ff-a50d-731cd9fa47d2" ] } ], "mendeley" : { "formattedCitation" : "(Diffenbaugh et al., 2015; Herrera-Estrada and Sheffield, 2017)", "plainTextFormattedCitation" : "(Diffenbaugh et al., 2015; Herrera-Estrada and Sheffield, 2017)", "previouslyFormattedCitation" : "(Diffenbaugh et al., 2015; Herrera-Estrada and Sheffield, 2017)" }, "properties" : { "noteIndex" : 0 }, "schema" : "https://github.com/citation-style-language/schema/raw/master/csl-citation.json" }</w:instrText>
      </w:r>
      <w:ins w:id="2945" w:author="Robin Matthews" w:date="2021-07-14T10:38:00Z">
        <w:r w:rsidR="007B3F67">
          <w:rPr>
            <w:rFonts w:cs="Times New Roman"/>
            <w:lang w:val="en-GB"/>
          </w:rPr>
          <w:fldChar w:fldCharType="separate"/>
        </w:r>
        <w:r w:rsidR="007B3F67" w:rsidRPr="009C1FD1">
          <w:rPr>
            <w:rFonts w:cs="Times New Roman"/>
            <w:noProof/>
            <w:lang w:val="en-GB"/>
          </w:rPr>
          <w:t>(Diffenbaugh et al., 2015; Herrera-Estrada and Sheffield, 2017)</w:t>
        </w:r>
        <w:r w:rsidR="007B3F67">
          <w:rPr>
            <w:rFonts w:cs="Times New Roman"/>
            <w:lang w:val="en-GB"/>
          </w:rPr>
          <w:fldChar w:fldCharType="end"/>
        </w:r>
      </w:ins>
      <w:del w:id="2946" w:author="Robin Matthews" w:date="2021-07-14T10:37:00Z">
        <w:r w:rsidRPr="00841A35" w:rsidDel="007B3F67">
          <w:rPr>
            <w:rFonts w:cs="Times New Roman"/>
            <w:lang w:val="en-GB"/>
          </w:rPr>
          <w:delText>(</w:delText>
        </w:r>
        <w:commentRangeStart w:id="2947"/>
        <w:r w:rsidRPr="00D424AA" w:rsidDel="007B3F67">
          <w:rPr>
            <w:rFonts w:cs="Times New Roman"/>
            <w:lang w:val="en-GB"/>
          </w:rPr>
          <w:fldChar w:fldCharType="begin" w:fldLock="1"/>
        </w:r>
        <w:r w:rsidR="00FF6231" w:rsidDel="007B3F67">
          <w:rPr>
            <w:rFonts w:cs="Times New Roman"/>
            <w:lang w:val="en-GB"/>
          </w:rPr>
          <w:delInstrText>ADDIN CSL_CITATION { "citationItems" : [ { "id" : "ITEM-1", "itemData" : { "DOI" : "10.1073/pnas.1422385112", "ISBN" : "0027-8424, 1091-6490", "ISSN" : "0027-8424", "PMID" : "25733875", "abstract" : "California ranks first in the United States in population, economic activity, and agricultural value. The state is currently experiencing a record-setting drought, which has led to acute water shortages, groundwater overdraft, critically low streamflow, and enhanced wildfire risk. Our analyses show that California has historically been more likely to experience drought if precipitation deficits co-occur with warm conditions and that such confluences have increased in recent decades, leading to increases in the fraction of low-precipitation years that yield drought. In addition, we find that human emissions have increased the probability that low-precipitation years are also warm, suggesting that anthropogenic warming is increasing the probability of the co-occurring warm\u2013dry conditions that have created the current California drought.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u223c100% probability that any annual-scale dry period is also extremely warm. We therefore conclude that anthropogenic warming is increasing the probability of co-occurring warm\u2013dry conditions like those that have created the acute human and ecosystem impacts associated with the \u201cexceptional\u201d 20\u2026", "author" : [ { "dropping-particle" : "", "family" : "Diffenbaugh", "given" : "Noah S.", "non-dropping-particle" : "", "parse-names" : false, "suffix" : "" }, { "dropping-particle" : "", "family" : "Swain", "given" : "Daniel L.", "non-dropping-particle" : "", "parse-names" : false, "suffix" : "" }, { "dropping-particle" : "", "family" : "Touma", "given" : "Danielle", "non-dropping-particle" : "", "parse-names" : false, "suffix" : "" } ], "container-title" : "Proceedings of the National Academy of Sciences", "id" : "ITEM-1", "issue" : "13", "issued" : { "date-parts" : [ [ "2015", "3", "31" ] ] }, "page" : "3931 LP - 3936", "title" : "Anthropogenic warming has increased drought risk in California", "translator" : [ { "dropping-particle" : "", "family" : "S1493", "given" : "", "non-dropping-particle" : "", "parse-names" : false, "suffix" : "" } ], "type" : "article-journal", "volume" : "112" }, "uris" : [ "http://www.mendeley.com/documents/?uuid=e0fc8abd-23b8-45a9-abf9-ea5e8bb63d70" ] } ], "mendeley" : { "formattedCitation" : "(Diffenbaugh et al., 2015)", "manualFormatting" : "Diffenbaugh et al., 2015; ", "plainTextFormattedCitation" : "(Diffenbaugh et al., 2015)", "previouslyFormattedCitation" : "(Diffenbaugh et al., 2015)"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nb-NO"/>
          </w:rPr>
          <w:delText xml:space="preserve">Diffenbaugh et al., 2015; </w:delText>
        </w:r>
        <w:r w:rsidRPr="00D424AA" w:rsidDel="007B3F67">
          <w:rPr>
            <w:rFonts w:cs="Times New Roman"/>
            <w:lang w:val="en-GB"/>
          </w:rPr>
          <w:fldChar w:fldCharType="end"/>
        </w:r>
        <w:commentRangeEnd w:id="2947"/>
        <w:r w:rsidR="00A26296" w:rsidDel="007B3F67">
          <w:rPr>
            <w:rStyle w:val="Marquedecommentaire"/>
          </w:rPr>
          <w:commentReference w:id="2947"/>
        </w:r>
        <w:commentRangeStart w:id="2948"/>
        <w:r w:rsidRPr="00D424AA" w:rsidDel="007B3F67">
          <w:rPr>
            <w:rFonts w:cs="Times New Roman"/>
            <w:lang w:val="en-GB"/>
          </w:rPr>
          <w:fldChar w:fldCharType="begin" w:fldLock="1"/>
        </w:r>
        <w:r w:rsidR="00FF6231" w:rsidDel="007B3F67">
          <w:rPr>
            <w:rFonts w:cs="Times New Roman"/>
            <w:lang w:val="nb-NO"/>
          </w:rPr>
          <w:delInstrText>ADDIN CSL_CITATION { "citationItems" : [ { "id" : "ITEM-1", "itemData" : { "DOI" : "10.1175/JCLI-D-16-0491.1", "abstract" : "\u00a9 2017 American Meteorological Society. Droughts and heat waves have important impacts on multiple sectors including water resources, agriculture, electricity generation, and public health, so it is important to understand how they will be affected by climate change. However, there is large uncertainty in the projected changes of these extreme events from climate models. In this study, historical biases in models are compared against their future projections to understand and attempt to constrain these uncertainties. Biases in precipitation, near-surface air temperature, evapotranspiration, and a land-atmospheric coupling metric are calculated for 24 models from phase 5 of the Coupled Model Intercomparison Project (CMIP5) against 2 models from phase 2 of the North American Land Data Assimilation System (NLDAS-2) as reference for 1979-2005. These biases are highly correlated across variables, with some models being hotter and drier and others wetter and cooler. Models that overestimate summer precipitation project larger increases in precipitation, evapotranspiration, and land-atmospheric coupling over important agricultural regions by the end of the twenty-first century (2070-99) under RCP8.5, although the percentage variance explained is low. Changes in the characteristics of droughts and heat waves are calculated and linked to historical biases in precipitation and temperature. A method to constrain uncertainty by ranking models based on historical performance is discussed but the rankings differ widely depending on the variable considered. Despite the large uncertainty that remains in the magnitude of the changes, there is consensus among models that droughts and heat waves will increase in multiple regions in the United States by the end of the twenty-first century unless climate mitigation actions are taken.", "author" : [ { "dropping-particle" : "", "family" : "Herrera-Estrada", "given" : "J.E.", "non-dropping-particle" : "", "parse-names" : false, "suffix" : "" }, { "dropping-particle" : "", "family" : "Sheffield", "given" : "J.", "non-dropping-particle" : "", "parse-names" : false, "suffix" : "" } ], "container-title" : "Journal of Climate", "id" : "ITEM-1", "issue" : "16", "issued" : { "date-parts" : [ [ "2017" ] ] }, "page" : "6225-6246", "title" : "Uncertainties in future projections of summer droughts and heat waves over the contiguous United States", "translator" : [ { "dropping-particle" : "", "family" : "S561", "given" : "", "non-dropping-particle" : "", "parse-names" : false, "suffix" : "" } ], "type" : "article-journal", "volume" : "30" }, "uris" : [ "http://www.mendeley.com/documents/?uuid=16d2618c-3030-49ff-a50d-731cd9fa47d2" ] } ], "mendeley" : { "formattedCitation" : "(Herrera-Estrada and Sheffield, 2017)", "manualFormatting" : "Herrera-Estrada and Sheffield 2017)", "plainTextFormattedCitation" : "(Herrera-Estrada and Sheffield, 2017)", "previouslyFormattedCitation" : "(Herrera-Estrada and Sheffield, 2017)"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nb-NO"/>
          </w:rPr>
          <w:delText>Herrera-Estrada and Sheffield 2017)</w:delText>
        </w:r>
        <w:r w:rsidRPr="00D424AA" w:rsidDel="007B3F67">
          <w:rPr>
            <w:rFonts w:cs="Times New Roman"/>
            <w:lang w:val="en-GB"/>
          </w:rPr>
          <w:fldChar w:fldCharType="end"/>
        </w:r>
      </w:del>
      <w:bookmarkEnd w:id="2943"/>
      <w:commentRangeEnd w:id="2948"/>
      <w:r w:rsidR="00A26296">
        <w:rPr>
          <w:rStyle w:val="Marquedecommentaire"/>
        </w:rPr>
        <w:commentReference w:id="2948"/>
      </w:r>
      <w:r w:rsidRPr="00841A35">
        <w:rPr>
          <w:rFonts w:cs="Times New Roman"/>
          <w:lang w:val="nb-NO"/>
        </w:rPr>
        <w:t xml:space="preserve">, northwest China </w:t>
      </w:r>
      <w:bookmarkStart w:id="2949" w:name="_Hlk77151558"/>
      <w:ins w:id="2950" w:author="Robin Matthews" w:date="2021-07-14T10:39:00Z">
        <w:r w:rsidR="007B3F67">
          <w:rPr>
            <w:rFonts w:cs="Times New Roman"/>
            <w:lang w:val="en-GB"/>
          </w:rPr>
          <w:fldChar w:fldCharType="begin" w:fldLock="1"/>
        </w:r>
      </w:ins>
      <w:r w:rsidR="003A5209">
        <w:rPr>
          <w:rFonts w:cs="Times New Roman"/>
          <w:lang w:val="en-GB"/>
        </w:rPr>
        <w:instrText>ADDIN CSL_CITATION { "citationItems" : [ { "id" : "ITEM-1", "itemData" : { "DOI" : "10.1002/joc.5944", "ISSN" : "0899-8418", "author" : [ { "dropping-particle" : "", "family" : "Li", "given" : "Xin", "non-dropping-particle" : "", "parse-names" : false, "suffix" : "" }, { "dropping-particle" : "", "family" : "You", "given" : "Qinglong", "non-dropping-particle" : "", "parse-names" : false, "suffix" : "" }, { "dropping-particle" : "", "family" : "Ren", "given" : "Guoyu", "non-dropping-particle" : "", "parse-names" : false, "suffix" : "" }, { "dropping-particle" : "", "family" : "Wang", "given" : "Suyan", "non-dropping-particle" : "", "parse-names" : false, "suffix" : "" }, { "dropping-particle" : "", "family" : "Zhang", "given" : "Yuqing", "non-dropping-particle" : "", "parse-names" : false, "suffix" : "" }, { "dropping-particle" : "", "family" : "Yang", "given" : "Jianling", "non-dropping-particle" : "", "parse-names" : false, "suffix" : "" }, { "dropping-particle" : "", "family" : "Zheng", "given" : "Guangfen", "non-dropping-particle" : "", "parse-names" : false, "suffix" : "" } ], "container-title" : "International Journal of Climatology", "id" : "ITEM-1", "issue" : "4", "issued" : { "date-parts" : [ [ "2019", "3", "30" ] ] }, "page" : "2186-2196", "title" : "Concurrent droughts and hot extremes in northwest China from 1961 to 2017", "translator" : [ { "dropping-particle" : "", "family" : "S2118", "given" : "", "non-dropping-particle" : "", "parse-names" : false, "suffix" : "" } ], "type" : "article-journal", "volume" : "39" }, "uris" : [ "http://www.mendeley.com/documents/?uuid=d96818ed-6787-412e-88b8-747f5c75005f" ] }, { "id" : "ITEM-2", "itemData" : { "DOI" : "10.1016/j.wace.2019.100242", "ISSN" : "22120947", "author" : [ { "dropping-particle" : "", "family" : "Kong", "given" : "Qinqin", "non-dropping-particle" : "", "parse-names" : false, "suffix" : "" }, { "dropping-particle" : "", "family" : "Guerreiro", "given" : "Selma B.", "non-dropping-particle" : "", "parse-names" : false, "suffix" : "" }, { "dropping-particle" : "", "family" : "Blenkinsop", "given" : "Stephen", "non-dropping-particle" : "", "parse-names" : false, "suffix" : "" }, { "dropping-particle" : "", "family" : "Li", "given" : "Xiao-Feng", "non-dropping-particle" : "", "parse-names" : false, "suffix" : "" }, { "dropping-particle" : "", "family" : "Fowler", "given" : "Hayley J.", "non-dropping-particle" : "", "parse-names" : false, "suffix" : "" } ], "container-title" : "Weather and Climate Extremes", "id" : "ITEM-2", "issued" : { "date-parts" : [ [ "2020", "6" ] ] }, "page" : "100242", "title" : "Increases in summertime concurrent drought and heatwave in Eastern China", "translator" : [ { "dropping-particle" : "", "family" : "S2121", "given" : "", "non-dropping-particle" : "", "parse-names" : false, "suffix" : "" } ], "type" : "article-journal", "volume" : "28" }, "uris" : [ "http://www.mendeley.com/documents/?uuid=3fc63e60-18ca-4ba1-8f45-ba4ff9bb85c7" ] } ], "mendeley" : { "formattedCitation" : "(Li et al., 2019e; Kong et al., 2020)", "manualFormatting" : "(X. Li et al., 2019; Kong et al., 2020)", "plainTextFormattedCitation" : "(Li et al., 2019e; Kong et al., 2020)", "previouslyFormattedCitation" : "(Li et al., 2019e; Kong et al., 2020)" }, "properties" : { "noteIndex" : 0 }, "schema" : "https://github.com/citation-style-language/schema/raw/master/csl-citation.json" }</w:instrText>
      </w:r>
      <w:ins w:id="2951" w:author="Robin Matthews" w:date="2021-07-14T10:39:00Z">
        <w:r w:rsidR="007B3F67">
          <w:rPr>
            <w:rFonts w:cs="Times New Roman"/>
            <w:lang w:val="en-GB"/>
          </w:rPr>
          <w:fldChar w:fldCharType="separate"/>
        </w:r>
        <w:r w:rsidR="007B3F67" w:rsidRPr="009C1FD1">
          <w:rPr>
            <w:rFonts w:cs="Times New Roman"/>
            <w:noProof/>
            <w:lang w:val="en-GB"/>
          </w:rPr>
          <w:t>(</w:t>
        </w:r>
        <w:r w:rsidR="007B3F67">
          <w:rPr>
            <w:rFonts w:cs="Times New Roman"/>
            <w:noProof/>
            <w:lang w:val="en-GB"/>
          </w:rPr>
          <w:t xml:space="preserve">X. </w:t>
        </w:r>
        <w:r w:rsidR="007B3F67" w:rsidRPr="009C1FD1">
          <w:rPr>
            <w:rFonts w:cs="Times New Roman"/>
            <w:noProof/>
            <w:lang w:val="en-GB"/>
          </w:rPr>
          <w:t>Li et al., 2019; Kong et al., 2020)</w:t>
        </w:r>
        <w:r w:rsidR="007B3F67">
          <w:rPr>
            <w:rFonts w:cs="Times New Roman"/>
            <w:lang w:val="en-GB"/>
          </w:rPr>
          <w:fldChar w:fldCharType="end"/>
        </w:r>
      </w:ins>
      <w:commentRangeStart w:id="2952"/>
      <w:del w:id="2953" w:author="Robin Matthews" w:date="2021-07-14T10:39:00Z">
        <w:r w:rsidRPr="00D424AA" w:rsidDel="007B3F67">
          <w:rPr>
            <w:rFonts w:cs="Times New Roman"/>
            <w:lang w:val="en-GB"/>
          </w:rPr>
          <w:fldChar w:fldCharType="begin" w:fldLock="1"/>
        </w:r>
        <w:r w:rsidR="00FF6231" w:rsidRPr="007B3F67" w:rsidDel="007B3F67">
          <w:rPr>
            <w:rFonts w:cs="Times New Roman"/>
            <w:lang w:val="nb-NO"/>
          </w:rPr>
          <w:delInstrText>ADDIN CSL_CITATION { "citationItems" : [ { "id" : "ITEM-1", "itemData" : { "DOI" : "10.1002/joc.5944", "ISSN" : "0899-8418", "author" : [ { "dropping-particle" : "", "family" : "Li", "given" : "Xin", "non-dropping-particle" : "", "parse-names" : false, "suffix" : "" }, { "dropping-particle" : "", "family" : "You", "given" : "Qinglong", "non-dropping-particle" : "", "parse-names" : false, "suffix" : "" }, { "dropping-particle" : "", "family" : "Ren", "given" : "Guoyu", "non-dropping-particle" : "", "parse-names" : false, "suffix" : "" }, { "dropping-particle" : "", "family" : "Wang", "given" : "Suyan", "non-dropping-particle" : "", "parse-names" : false, "suffix" : "" }, { "dropping-particle" : "", "family" : "Zhang", "given" : "Yuqing", "non-dropping-particle" : "", "parse-names" : false, "suffix" : "" }, { "dropping-particle" : "", "family" : "Yang", "given" : "Jianling", "non-dropping-particle" : "", "parse-names" : false, "suffix" : "" }, { "dropping-particle" : "", "family" : "Zheng", "given" : "Guangfen", "non-dropping-particle" : "", "parse-names" : false, "suffix" : "" } ], "container-title" : "International Journal of Climatology", "id" : "ITEM-1", "issue" : "4", "issued" : { "date-parts" : [ [ "2019", "3", "30" ] ] }, "page" : "2186-2196", "title" : "Concurrent droughts and hot extremes in northwest China from 1961 to 2017", "translator" : [ { "dropping-particle" : "", "family" : "S2118", "given" : "", "non-dropping-particle" : "", "parse-names" : false, "suffix" : "" } ], "type" : "article-journal", "volume" : "39" }, "uris" : [ "http://www.mendeley.com/documents/?uuid=d96818ed-6787-412e-88b8-747f5c75005f" ] } ], "mendeley" : { "formattedCitation" : "(Li et al., 2019e)", "manualFormatting" : "(Li et al., 2019c", "plainTextFormattedCitation" : "(Li et al., 2019e)", "previouslyFormattedCitation" : "(Li et al., 2019e)" }, "properties" : { "noteIndex" : 0 }, "schema" : "https://github.com/citation-style-language/schema/raw/master/csl-citation.json" }</w:delInstrText>
        </w:r>
        <w:r w:rsidRPr="00D424AA" w:rsidDel="007B3F67">
          <w:rPr>
            <w:rFonts w:cs="Times New Roman"/>
            <w:lang w:val="en-GB"/>
          </w:rPr>
          <w:fldChar w:fldCharType="separate"/>
        </w:r>
        <w:r w:rsidR="00A26296" w:rsidRPr="007B3F67" w:rsidDel="007B3F67">
          <w:rPr>
            <w:rFonts w:cs="Times New Roman"/>
            <w:noProof/>
            <w:lang w:val="nb-NO"/>
          </w:rPr>
          <w:delText>(Li et al., 2019c</w:delText>
        </w:r>
        <w:r w:rsidRPr="00D424AA" w:rsidDel="007B3F67">
          <w:rPr>
            <w:rFonts w:cs="Times New Roman"/>
            <w:lang w:val="en-GB"/>
          </w:rPr>
          <w:fldChar w:fldCharType="end"/>
        </w:r>
        <w:commentRangeEnd w:id="2952"/>
        <w:r w:rsidR="00A26296" w:rsidDel="007B3F67">
          <w:rPr>
            <w:rStyle w:val="Marquedecommentaire"/>
          </w:rPr>
          <w:commentReference w:id="2952"/>
        </w:r>
        <w:r w:rsidRPr="00841A35" w:rsidDel="007B3F67">
          <w:rPr>
            <w:rFonts w:cs="Times New Roman"/>
            <w:lang w:val="nb-NO"/>
          </w:rPr>
          <w:delText xml:space="preserve">; </w:delText>
        </w:r>
        <w:commentRangeStart w:id="2954"/>
        <w:r w:rsidRPr="00D424AA" w:rsidDel="007B3F67">
          <w:rPr>
            <w:rFonts w:cs="Times New Roman"/>
            <w:lang w:val="en-GB"/>
          </w:rPr>
          <w:fldChar w:fldCharType="begin" w:fldLock="1"/>
        </w:r>
        <w:r w:rsidR="00FF6231" w:rsidDel="007B3F67">
          <w:rPr>
            <w:rFonts w:cs="Times New Roman"/>
            <w:lang w:val="nb-NO"/>
          </w:rPr>
          <w:delInstrText>ADDIN CSL_CITATION { "citationItems" : [ { "id" : "ITEM-1", "itemData" : { "DOI" : "10.1016/j.wace.2019.100242", "ISSN" : "22120947", "author" : [ { "dropping-particle" : "", "family" : "Kong", "given" : "Qinqin", "non-dropping-particle" : "", "parse-names" : false, "suffix" : "" }, { "dropping-particle" : "", "family" : "Guerreiro", "given" : "Selma B.", "non-dropping-particle" : "", "parse-names" : false, "suffix" : "" }, { "dropping-particle" : "", "family" : "Blenkinsop", "given" : "Stephen", "non-dropping-particle" : "", "parse-names" : false, "suffix" : "" }, { "dropping-particle" : "", "family" : "Li", "given" : "Xiao-Feng", "non-dropping-particle" : "", "parse-names" : false, "suffix" : "" }, { "dropping-particle" : "", "family" : "Fowler", "given" : "Hayley J.", "non-dropping-particle" : "", "parse-names" : false, "suffix" : "" } ], "container-title" : "Weather and Climate Extremes", "id" : "ITEM-1", "issued" : { "date-parts" : [ [ "2020", "6" ] ] }, "page" : "100242", "title" : "Increases in summertime concurrent drought and heatwave in Eastern China", "translator" : [ { "dropping-particle" : "", "family" : "S2121", "given" : "", "non-dropping-particle" : "", "parse-names" : false, "suffix" : "" } ], "type" : "article-journal", "volume" : "28" }, "uris" : [ "http://www.mendeley.com/documents/?uuid=3fc63e60-18ca-4ba1-8f45-ba4ff9bb85c7" ] } ], "mendeley" : { "formattedCitation" : "(Kong et al., 2020)", "manualFormatting" : "Kong et al., 2020)", "plainTextFormattedCitation" : "(Kong et al., 2020)", "previouslyFormattedCitation" : "(Kong et al., 2020)"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en-GB"/>
          </w:rPr>
          <w:delText>Kong et al., 2020)</w:delText>
        </w:r>
        <w:r w:rsidRPr="00D424AA" w:rsidDel="007B3F67">
          <w:rPr>
            <w:rFonts w:cs="Times New Roman"/>
            <w:lang w:val="en-GB"/>
          </w:rPr>
          <w:fldChar w:fldCharType="end"/>
        </w:r>
      </w:del>
      <w:bookmarkEnd w:id="2949"/>
      <w:commentRangeEnd w:id="2954"/>
      <w:r w:rsidR="00A26296">
        <w:rPr>
          <w:rStyle w:val="Marquedecommentaire"/>
        </w:rPr>
        <w:commentReference w:id="2954"/>
      </w:r>
      <w:r w:rsidRPr="006A2665">
        <w:rPr>
          <w:rFonts w:cs="Times New Roman"/>
          <w:lang w:val="en-GB"/>
        </w:rPr>
        <w:t xml:space="preserve"> and India </w:t>
      </w:r>
      <w:r w:rsidRPr="00D424AA">
        <w:rPr>
          <w:rFonts w:cs="Times New Roman"/>
          <w:lang w:val="en-GB"/>
        </w:rPr>
        <w:fldChar w:fldCharType="begin" w:fldLock="1"/>
      </w:r>
      <w:r w:rsidR="00FF6231" w:rsidRPr="006A2665">
        <w:rPr>
          <w:rFonts w:cs="Times New Roman"/>
          <w:lang w:val="en-GB"/>
        </w:rPr>
        <w:instrText>ADDIN CSL_CITATION { "citationItems" : [ { "id" : "ITEM-1", "itemData" : { "DOI" : "10.1038/s41598-017-15896-3", "ISSN" : "2045-2322", "author" : [ { "dropping-particle" : "", "family" : "Sharma", "given" : "Shailza", "non-dropping-particle" : "", "parse-names" : false, "suffix" : "" }, { "dropping-particle" : "", "family" : "Mujumdar", "given" : "Pradeep", "non-dropping-particle" : "", "parse-names" : false, "suffix" : "" } ], "container-title" : "Scientific Reports", "id" : "ITEM-1", "issue" : "1", "issued" : { "date-parts" : [ [ "2017", "12", "14" ] ] }, "page" : "15582", "title" : "Increasing frequency and spatial extent of concurrent meteorological droughts and heatwaves in India", "translator" : [ { "dropping-particle" : "", "family" : "S2120", "given" : "", "non-dropping-particle" : "", "parse-names" : false, "suffix" : "" } ], "type" : "article-journal", "volume" : "7" }, "uris" : [ "http://www.mendeley.com/documents/?uuid=854f84fb-4628-418f-90fa-91f1487bcaaf" ] } ], "mendeley" : { "formattedCitation" : "(Sharma and Mujumdar, 2017)", "plainTextFormattedCitation" : "(Sharma and Mujumdar, 2017)", "previouslyFormattedCitation" : "(Sharma and Mujumdar,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harma and Mujumdar, 2017)</w:t>
      </w:r>
      <w:r w:rsidRPr="00D424AA">
        <w:rPr>
          <w:rFonts w:cs="Times New Roman"/>
          <w:lang w:val="en-GB"/>
        </w:rPr>
        <w:fldChar w:fldCharType="end"/>
      </w:r>
      <w:r w:rsidRPr="00841A35">
        <w:rPr>
          <w:rFonts w:cs="Times New Roman"/>
          <w:lang w:val="en-GB"/>
        </w:rPr>
        <w:t>.</w:t>
      </w:r>
      <w:r w:rsidRPr="00D424AA" w:rsidDel="00ED7B52">
        <w:rPr>
          <w:rFonts w:cs="Times New Roman"/>
          <w:lang w:val="en-GB"/>
        </w:rPr>
        <w:t xml:space="preserve"> </w:t>
      </w:r>
      <w:r w:rsidRPr="00D424AA">
        <w:rPr>
          <w:rFonts w:cs="Times New Roman"/>
          <w:lang w:val="en-GB"/>
        </w:rPr>
        <w:t xml:space="preserve">The dominant signal is related to the increase in heat wave occurrence, which has been attributed to anthropogenic forcing (11.3.4). This means that even if drought occurrence is unaffected, compound hot and dry events will be more frequent </w:t>
      </w:r>
      <w:bookmarkStart w:id="2955" w:name="_Hlk77151522"/>
      <w:ins w:id="2956" w:author="Robin Matthews" w:date="2021-07-14T10:38:00Z">
        <w:r w:rsidR="007B3F67">
          <w:rPr>
            <w:rFonts w:cs="Times New Roman"/>
            <w:lang w:val="en-GB"/>
          </w:rPr>
          <w:fldChar w:fldCharType="begin" w:fldLock="1"/>
        </w:r>
      </w:ins>
      <w:r w:rsidR="0012753B">
        <w:rPr>
          <w:rFonts w:cs="Times New Roman"/>
          <w:lang w:val="en-GB"/>
        </w:rPr>
        <w:instrText>ADDIN CSL_CITATION { "citationItems" : [ { "id" : "ITEM-1", "itemData" : { "DOI" : "10.1126/sciadv.aau3487", "ISSN" : "2375-2548", "abstract" : "We present a framework for quantifying the spatial and temporal co-occurrence of climate stresses in a nonstationary climate. We find that, globally, anthropogenic climate forcing has doubled the joint probability of years that are both warm and dry in the same location (relative to the 1961\u20131990 baseline). In addition, the joint probability that key crop and pasture regions simultaneously experience severely warm conditions in conjunction with dry years has also increased, including high statistical confidence that human influence has increased the probability of previously unprecedented co-occurring combinations. Further, we find that ambitious emissions mitigation, such as that in the United Nations Paris Agreement, substantially curbs increases in the probability that extremely hot years co-occur with low precipitation simultaneously in multiple regions. Our methodology can be applied to other climate variables, providing critical insight for a number of sectors that are accustomed to deploying resources based on historical probabilities.", "author" : [ { "dropping-particle" : "", "family" : "Sarhadi", "given" : "Ali", "non-dropping-particle" : "", "parse-names" : false, "suffix" : "" }, { "dropping-particle" : "", "family" : "Aus\u00edn", "given" : "Mar\u00eda Concepci\u00f3n", "non-dropping-particle" : "", "parse-names" : false, "suffix" : "" }, { "dropping-particle" : "", "family" : "Wiper", "given" : "Michael P.", "non-dropping-particle" : "", "parse-names" : false, "suffix" : "" }, { "dropping-particle" : "", "family" : "Touma", "given" : "Danielle", "non-dropping-particle" : "", "parse-names" : false, "suffix" : "" }, { "dropping-particle" : "", "family" : "Diffenbaugh", "given" : "Noah S.", "non-dropping-particle" : "", "parse-names" : false, "suffix" : "" } ], "container-title" : "Science Advances", "id" : "ITEM-1", "issue" : "11", "issued" : { "date-parts" : [ [ "2018", "11", "28" ] ] }, "page" : "eaau3487", "title" : "Multidimensional risk in a nonstationary climate: Joint probability of increasingly severe warm and dry conditions", "translator" : [ { "dropping-particle" : "", "family" : "S3373", "given" : "", "non-dropping-particle" : "", "parse-names" : false, "suffix" : "" } ], "type" : "article-journal", "volume" : "4" }, "uris" : [ "http://www.mendeley.com/documents/?uuid=ffb5ea32-eb15-4b18-978c-60c9628ece1e" ] }, { "id" : "ITEM-2", "itemData" : { "DOI" : "10.1016/j.wace.2020.100295", "ISSN" : "22120947", "author" : [ { "dropping-particle" : "", "family" : "Yu", "given" : "Rong", "non-dropping-particle" : "", "parse-names" : false, "suffix" : "" }, { "dropping-particle" : "", "family" : "Zhai", "given" : "Panmao", "non-dropping-particle" : "", "parse-names" : false, "suffix" : "" } ], "container-title" : "Weather and Climate Extremes", "id" : "ITEM-2", "issued" : { "date-parts" : [ [ "2020", "12" ] ] }, "page" : "100295", "title" : "Changes in compound drought and hot extreme events in summer over populated eastern China", "translator" : [ { "dropping-particle" : "", "family" : "S3478", "given" : "", "non-dropping-particle" : "", "parse-names" : false, "suffix" : "" } ], "type" : "article-journal", "volume" : "30" }, "uris" : [ "http://www.mendeley.com/documents/?uuid=8f3ecd13-ccdc-4cb6-8f34-ed6e9a30f76b" ] } ], "mendeley" : { "formattedCitation" : "(Sarhadi et al., 2018; Yu and Zhai, 2020)", "plainTextFormattedCitation" : "(Sarhadi et al., 2018; Yu and Zhai, 2020)", "previouslyFormattedCitation" : "(Sarhadi et al., 2018; Yu and Zhai, 2020)" }, "properties" : { "noteIndex" : 0 }, "schema" : "https://github.com/citation-style-language/schema/raw/master/csl-citation.json" }</w:instrText>
      </w:r>
      <w:ins w:id="2957" w:author="Robin Matthews" w:date="2021-07-14T10:38:00Z">
        <w:r w:rsidR="007B3F67">
          <w:rPr>
            <w:rFonts w:cs="Times New Roman"/>
            <w:lang w:val="en-GB"/>
          </w:rPr>
          <w:fldChar w:fldCharType="separate"/>
        </w:r>
        <w:r w:rsidR="007B3F67" w:rsidRPr="009C1FD1">
          <w:rPr>
            <w:rFonts w:cs="Times New Roman"/>
            <w:noProof/>
            <w:lang w:val="en-GB"/>
          </w:rPr>
          <w:t>(Sarhadi et al., 2018; Yu and Zhai, 2020)</w:t>
        </w:r>
        <w:r w:rsidR="007B3F67">
          <w:rPr>
            <w:rFonts w:cs="Times New Roman"/>
            <w:lang w:val="en-GB"/>
          </w:rPr>
          <w:fldChar w:fldCharType="end"/>
        </w:r>
      </w:ins>
      <w:commentRangeStart w:id="2958"/>
      <w:del w:id="2959" w:author="Robin Matthews" w:date="2021-07-14T10:38:00Z">
        <w:r w:rsidRPr="00D424AA" w:rsidDel="007B3F67">
          <w:rPr>
            <w:rFonts w:cs="Times New Roman"/>
            <w:lang w:val="en-GB"/>
          </w:rPr>
          <w:fldChar w:fldCharType="begin" w:fldLock="1"/>
        </w:r>
        <w:r w:rsidR="00FF6231" w:rsidDel="007B3F67">
          <w:rPr>
            <w:rFonts w:cs="Times New Roman"/>
            <w:lang w:val="en-GB"/>
          </w:rPr>
          <w:delInstrText>ADDIN CSL_CITATION { "citationItems" : [ { "id" : "ITEM-1", "itemData" : { "DOI" : "10.1126/sciadv.aau3487", "ISSN" : "2375-2548", "abstract" : "We present a framework for quantifying the spatial and temporal co-occurrence of climate stresses in a nonstationary climate. We find that, globally, anthropogenic climate forcing has doubled the joint probability of years that are both warm and dry in the same location (relative to the 1961\u20131990 baseline). In addition, the joint probability that key crop and pasture regions simultaneously experience severely warm conditions in conjunction with dry years has also increased, including high statistical confidence that human influence has increased the probability of previously unprecedented co-occurring combinations. Further, we find that ambitious emissions mitigation, such as that in the United Nations Paris Agreement, substantially curbs increases in the probability that extremely hot years co-occur with low precipitation simultaneously in multiple regions. Our methodology can be applied to other climate variables, providing critical insight for a number of sectors that are accustomed to deploying resources based on historical probabilities.", "author" : [ { "dropping-particle" : "", "family" : "Sarhadi", "given" : "Ali", "non-dropping-particle" : "", "parse-names" : false, "suffix" : "" }, { "dropping-particle" : "", "family" : "Aus\u00edn", "given" : "Mar\u00eda Concepci\u00f3n", "non-dropping-particle" : "", "parse-names" : false, "suffix" : "" }, { "dropping-particle" : "", "family" : "Wiper", "given" : "Michael P.", "non-dropping-particle" : "", "parse-names" : false, "suffix" : "" }, { "dropping-particle" : "", "family" : "Touma", "given" : "Danielle", "non-dropping-particle" : "", "parse-names" : false, "suffix" : "" }, { "dropping-particle" : "", "family" : "Diffenbaugh", "given" : "Noah S.", "non-dropping-particle" : "", "parse-names" : false, "suffix" : "" } ], "container-title" : "Science Advances", "id" : "ITEM-1", "issue" : "11", "issued" : { "date-parts" : [ [ "2018", "11", "28" ] ] }, "page" : "eaau3487", "title" : "Multidimensional risk in a nonstationary climate: Joint probability of increasingly severe warm and dry conditions", "translator" : [ { "dropping-particle" : "", "family" : "S3373", "given" : "", "non-dropping-particle" : "", "parse-names" : false, "suffix" : "" } ], "type" : "article-journal", "volume" : "4" }, "uris" : [ "http://www.mendeley.com/documents/?uuid=ffb5ea32-eb15-4b18-978c-60c9628ece1e" ] } ], "mendeley" : { "formattedCitation" : "(Sarhadi et al., 2018)", "manualFormatting" : "(Sarhadi et al., 2018", "plainTextFormattedCitation" : "(Sarhadi et al., 2018)", "previouslyFormattedCitation" : "(Sarhadi et al., 2018)"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en-GB"/>
          </w:rPr>
          <w:delText>(Sarhadi et al., 2018</w:delText>
        </w:r>
        <w:r w:rsidRPr="00D424AA" w:rsidDel="007B3F67">
          <w:rPr>
            <w:rFonts w:cs="Times New Roman"/>
            <w:lang w:val="en-GB"/>
          </w:rPr>
          <w:fldChar w:fldCharType="end"/>
        </w:r>
        <w:commentRangeEnd w:id="2958"/>
        <w:r w:rsidR="00A26296" w:rsidDel="007B3F67">
          <w:rPr>
            <w:rStyle w:val="Marquedecommentaire"/>
          </w:rPr>
          <w:commentReference w:id="2958"/>
        </w:r>
        <w:r w:rsidRPr="00841A35" w:rsidDel="007B3F67">
          <w:rPr>
            <w:rFonts w:cs="Times New Roman"/>
            <w:lang w:val="en-GB"/>
          </w:rPr>
          <w:delText xml:space="preserve">; </w:delText>
        </w:r>
        <w:commentRangeStart w:id="2960"/>
        <w:r w:rsidRPr="00D424AA" w:rsidDel="007B3F67">
          <w:rPr>
            <w:rFonts w:cs="Times New Roman"/>
            <w:lang w:val="en-GB"/>
          </w:rPr>
          <w:fldChar w:fldCharType="begin" w:fldLock="1"/>
        </w:r>
        <w:r w:rsidR="00FF6231" w:rsidDel="007B3F67">
          <w:rPr>
            <w:rFonts w:cs="Times New Roman"/>
            <w:lang w:val="en-GB"/>
          </w:rPr>
          <w:delInstrText>ADDIN CSL_CITATION { "citationItems" : [ { "id" : "ITEM-1", "itemData" : { "DOI" : "10.1016/j.wace.2020.100295", "ISSN" : "22120947", "author" : [ { "dropping-particle" : "", "family" : "Yu", "given" : "Rong", "non-dropping-particle" : "", "parse-names" : false, "suffix" : "" }, { "dropping-particle" : "", "family" : "Zhai", "given" : "Panmao", "non-dropping-particle" : "", "parse-names" : false, "suffix" : "" } ], "container-title" : "Weather and Climate Extremes", "id" : "ITEM-1", "issued" : { "date-parts" : [ [ "2020", "12" ] ] }, "page" : "100295", "title" : "Changes in compound drought and hot extreme events in summer over populated eastern China", "translator" : [ { "dropping-particle" : "", "family" : "S3478", "given" : "", "non-dropping-particle" : "", "parse-names" : false, "suffix" : "" } ], "type" : "article-journal", "volume" : "30" }, "uris" : [ "http://www.mendeley.com/documents/?uuid=8f3ecd13-ccdc-4cb6-8f34-ed6e9a30f76b" ] } ], "mendeley" : { "formattedCitation" : "(Yu and Zhai, 2020)", "manualFormatting" : "Yu and Zhai, 2020)", "plainTextFormattedCitation" : "(Yu and Zhai, 2020)", "previouslyFormattedCitation" : "(Yu and Zhai, 2020)"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en-GB"/>
          </w:rPr>
          <w:delText>Yu and Zhai, 2020)</w:delText>
        </w:r>
        <w:r w:rsidRPr="00D424AA" w:rsidDel="007B3F67">
          <w:rPr>
            <w:rFonts w:cs="Times New Roman"/>
            <w:lang w:val="en-GB"/>
          </w:rPr>
          <w:fldChar w:fldCharType="end"/>
        </w:r>
      </w:del>
      <w:bookmarkEnd w:id="2955"/>
      <w:commentRangeEnd w:id="2960"/>
      <w:r w:rsidR="00A26296">
        <w:rPr>
          <w:rStyle w:val="Marquedecommentaire"/>
        </w:rPr>
        <w:commentReference w:id="2960"/>
      </w:r>
      <w:r w:rsidRPr="00841A35">
        <w:rPr>
          <w:rFonts w:cs="Times New Roman"/>
          <w:lang w:val="en-GB"/>
        </w:rPr>
        <w:t xml:space="preserve">. </w:t>
      </w:r>
    </w:p>
    <w:p w14:paraId="3A36399D" w14:textId="77777777" w:rsidR="007C725F" w:rsidRPr="00D424AA" w:rsidRDefault="007C725F" w:rsidP="00D424AA">
      <w:pPr>
        <w:rPr>
          <w:rFonts w:cs="Times New Roman"/>
          <w:lang w:val="en-GB"/>
        </w:rPr>
      </w:pPr>
    </w:p>
    <w:p w14:paraId="4D4D1E91" w14:textId="4C7F138A" w:rsidR="007C725F" w:rsidRPr="00D424AA" w:rsidRDefault="007C725F" w:rsidP="00D424AA">
      <w:pPr>
        <w:rPr>
          <w:rFonts w:cs="Times New Roman"/>
          <w:lang w:val="en-GB"/>
        </w:rPr>
      </w:pPr>
      <w:r w:rsidRPr="00D424AA">
        <w:rPr>
          <w:rFonts w:cs="Times New Roman"/>
          <w:lang w:val="en-GB"/>
        </w:rPr>
        <w:lastRenderedPageBreak/>
        <w:t xml:space="preserve">Drought and heat waves are also associated with </w:t>
      </w:r>
      <w:r w:rsidR="00102CA2">
        <w:rPr>
          <w:rFonts w:cs="Times New Roman"/>
          <w:lang w:val="en-GB"/>
        </w:rPr>
        <w:t>fire weather</w:t>
      </w:r>
      <w:r w:rsidRPr="00D424AA">
        <w:rPr>
          <w:rFonts w:cs="Times New Roman"/>
          <w:lang w:val="en-GB"/>
        </w:rPr>
        <w:t xml:space="preserve">, related through high temperatures, low soil moisture, and low humidity. </w:t>
      </w:r>
      <w:r w:rsidR="00102CA2" w:rsidRPr="006A2665">
        <w:rPr>
          <w:rFonts w:cs="Times New Roman"/>
          <w:lang w:val="en-GB"/>
        </w:rPr>
        <w:t xml:space="preserve">Fire weather refers to </w:t>
      </w:r>
      <w:r w:rsidR="00102CA2" w:rsidRPr="00BF63A1">
        <w:rPr>
          <w:lang w:val="en-GB"/>
        </w:rPr>
        <w:t xml:space="preserve">weather conditions conducive to triggering and sustaining wildfires, </w:t>
      </w:r>
      <w:r w:rsidR="00102CA2">
        <w:rPr>
          <w:lang w:val="en-GB"/>
        </w:rPr>
        <w:t xml:space="preserve">which generally include </w:t>
      </w:r>
      <w:r w:rsidR="00102CA2" w:rsidRPr="00BF63A1">
        <w:rPr>
          <w:lang w:val="en-GB"/>
        </w:rPr>
        <w:t>temperature, soil moisture, humidity, and wind</w:t>
      </w:r>
      <w:r w:rsidR="00102CA2">
        <w:rPr>
          <w:lang w:val="en-GB"/>
        </w:rPr>
        <w:t xml:space="preserve"> (Chapter 12)</w:t>
      </w:r>
      <w:r w:rsidR="00102CA2" w:rsidRPr="00BF63A1">
        <w:rPr>
          <w:lang w:val="en-GB"/>
        </w:rPr>
        <w:t>.</w:t>
      </w:r>
      <w:r w:rsidR="00102CA2" w:rsidRPr="006A2665">
        <w:rPr>
          <w:rFonts w:cs="Times New Roman"/>
          <w:lang w:val="en-GB"/>
        </w:rPr>
        <w:t xml:space="preserve"> </w:t>
      </w:r>
      <w:r w:rsidRPr="00D424AA">
        <w:rPr>
          <w:rFonts w:cs="Times New Roman"/>
          <w:lang w:val="en-GB"/>
        </w:rPr>
        <w:t>Concurrent hot and dry conditions amplify conditions that promote wildfires</w:t>
      </w:r>
      <w:del w:id="2961" w:author="Robin Matthews" w:date="2021-07-14T10:40:00Z">
        <w:r w:rsidRPr="00D424AA" w:rsidDel="007B3F67">
          <w:rPr>
            <w:rFonts w:cs="Times New Roman"/>
            <w:lang w:val="en-GB"/>
          </w:rPr>
          <w:delText xml:space="preserve"> </w:delText>
        </w:r>
      </w:del>
      <w:bookmarkStart w:id="2962" w:name="_Hlk77151622"/>
      <w:ins w:id="2963" w:author="Robin Matthews" w:date="2021-07-14T10:40:00Z">
        <w:r w:rsidR="007B3F67">
          <w:rPr>
            <w:rFonts w:cs="Times New Roman"/>
            <w:lang w:val="en-GB"/>
          </w:rPr>
          <w:t xml:space="preserve"> </w:t>
        </w:r>
        <w:r w:rsidR="007B3F67">
          <w:rPr>
            <w:rFonts w:cs="Times New Roman"/>
            <w:lang w:val="en-GB"/>
          </w:rPr>
          <w:fldChar w:fldCharType="begin" w:fldLock="1"/>
        </w:r>
      </w:ins>
      <w:r w:rsidR="0012753B">
        <w:rPr>
          <w:rFonts w:cs="Times New Roman"/>
          <w:lang w:val="en-GB"/>
        </w:rPr>
        <w:instrText>ADDIN CSL_CITATION { "citationItems" : [ { "id" : "ITEM-1", "itemData" : { "DOI" : "10.1175/JCLI-D-13-00360.1", "abstract" : "This article reviews the understanding of the characteristics and causes of northern Eurasian summertime heat waves and droughts. Additional insights into the nature of temperature and precipitation variability in Eurasia on monthly to decadal time scales and into the causes and predictability of the most extreme events are gained from the latest generation of reanalyses and from supplemental simulations with the NASA Goddard Earth Observing System model, version 5 (GEOS-5). Key new results are 1) the identification of the important role of summertime stationary Rossby waves in the development of the leading patterns of monthly Eurasian surface temperature and precipitation variability (including the development of extreme events such as the 2010 Russian heat wave); 2) an assessment of the mean temperature and precipitation changes that have occurred over northern Eurasia in the last three decades and their connections to decadal variability and global trends in SST; and 3) the quantification (via a case study) of the predictability of the most extreme simulated heat wave/drought events, with some focus on the role of soil moisture in the development and maintenance of such events. A literature survey indicates a general consensus that the future holds an enhanced probability of heat waves across northern Eurasia, while there is less agreement regarding future drought, reflecting a greater uncertainty in soil moisture and precipitation projections. Substantial uncertainties remain in the understanding of heat waves and drought, including the nature of the interactions between the short-term atmospheric variability associated with such extremes and the longer-term variability and trends associated with soil moisture feedbacks, SST anomalies, and an overall warming world. \u00a9 2014 American Meteorological Society.", "author" : [ { "dropping-particle" : "", "family" : "Schubert", "given" : "S.D.", "non-dropping-particle" : "", "parse-names" : false, "suffix" : "" }, { "dropping-particle" : "", "family" : "Wang", "given" : "H.", "non-dropping-particle" : "", "parse-names" : false, "suffix" : "" }, { "dropping-particle" : "", "family" : "Koster", "given" : "R.D.", "non-dropping-particle" : "", "parse-names" : false, "suffix" : "" }, { "dropping-particle" : "", "family" : "Suarez", "given" : "M.J.", "non-dropping-particle" : "", "parse-names" : false, "suffix" : "" }, { "dropping-particle" : "", "family" : "Groisman", "given" : "P.Y.", "non-dropping-particle" : "", "parse-names" : false, "suffix" : "" } ], "container-title" : "Journal of Climate", "id" : "ITEM-1", "issue" : "9", "issued" : { "date-parts" : [ [ "2014" ] ] }, "page" : "3169-3207", "title" : "Northern Eurasian heat waves and droughts", "translator" : [ { "dropping-particle" : "", "family" : "S520", "given" : "", "non-dropping-particle" : "", "parse-names" : false, "suffix" : "" } ], "type" : "article-journal", "volume" : "27" }, "uris" : [ "http://www.mendeley.com/documents/?uuid=30c99b45-3156-4ec8-9620-7aff368f3584" ] }, { "id" : "ITEM-2", "itemData" : { "DOI" : "10.1111/gcb.13275", "ISSN" : "13541013", "author" : [ { "dropping-particle" : "", "family" : "Littell", "given" : "Jeremy S.", "non-dropping-particle" : "", "parse-names" : false, "suffix" : "" }, { "dropping-particle" : "", "family" : "Peterson", "given" : "David L.", "non-dropping-particle" : "", "parse-names" : false, "suffix" : "" }, { "dropping-particle" : "", "family" : "Riley", "given" : "Karin L.", "non-dropping-particle" : "", "parse-names" : false, "suffix" : "" }, { "dropping-particle" : "", "family" : "Liu", "given" : "Yongquiang", "non-dropping-particle" : "", "parse-names" : false, "suffix" : "" }, { "dropping-particle" : "", "family" : "Luce", "given" : "Charles H.", "non-dropping-particle" : "", "parse-names" : false, "suffix" : "" } ], "container-title" : "Global Change Biology", "id" : "ITEM-2", "issue" : "7", "issued" : { "date-parts" : [ [ "2016", "7" ] ] }, "page" : "2353-2369", "title" : "A review of the relationships between drought and forest fire in the United States", "translator" : [ { "dropping-particle" : "", "family" : "S2664", "given" : "", "non-dropping-particle" : "", "parse-names" : false, "suffix" : "" } ], "type" : "article-journal", "volume" : "22" }, "uris" : [ "http://www.mendeley.com/documents/?uuid=2879a073-6952-45ab-b7c8-dc48b96db857" ] }, { "id" : "ITEM-3", "itemData" : { "DOI" : "10.1175/BAMS-D-18-0135.1", "ISSN" : "0003-0007", "author" : [ { "dropping-particle" : "", "family" : "Hope", "given" : "Pandora", "non-dropping-particle" : "", "parse-names" : false, "suffix" : "" }, { "dropping-particle" : "", "family" : "Black", "given" : "Mitchell T.", "non-dropping-particle" : "", "parse-names" : false, "suffix" : "" }, { "dropping-particle" : "", "family" : "Lim", "given" : "Eun-Pa", "non-dropping-particle" : "", "parse-names" : false, "suffix" : "" }, { "dropping-particle" : "", "family" : "Dowdy", "given" : "Andrew", "non-dropping-particle" : "", "parse-names" : false, "suffix" : "" }, { "dropping-particle" : "", "family" : "Wang", "given" : "Guomin", "non-dropping-particle" : "", "parse-names" : false, "suffix" : "" }, { "dropping-particle" : "", "family" : "Fawcett", "given" : "Robert J. B.", "non-dropping-particle" : "", "parse-names" : false, "suffix" : "" }, { "dropping-particle" : "", "family" : "Pepler", "given" : "Acacia S.", "non-dropping-particle" : "", "parse-names" : false, "suffix" : "" } ], "container-title" : "Bulletin of the American Meteorological Society", "id" : "ITEM-3", "issue" : "1", "issued" : { "date-parts" : [ [ "2019", "1" ] ] }, "page" : "S111-S117", "title" : "On Determining the Impact of Increasing Atmospheric CO2 on the Record Fire Weather in Eastern Australia in February 2017", "translator" : [ { "dropping-particle" : "", "family" : "S2665", "given" : "", "non-dropping-particle" : "", "parse-names" : false, "suffix" : "" } ], "type" : "article-journal", "volume" : "100" }, "uris" : [ "http://www.mendeley.com/documents/?uuid=a5d69b54-2c31-4bc8-9ad6-26b29dd760b4", "http://www.mendeley.com/documents/?uuid=bed8c876-a29e-4105-a2d5-6fb8be89f256" ] }, { "id" : "ITEM-4", "itemData" : { "DOI" : "10.1175/JAMC-D-17-0167.1", "ISSN" : "1558-8424", "abstract" : "Long-term variations in fire weather conditions are examined throughout Australia from gridded daily data from 1950 to 2016. The McArthur forest fire danger index is used to represent fire weather conditions throughout this 67-yr period, calculated on the basis of a gridded analysis of observations over this time period. This is a complementary approach to previous studies (e.g., those based primarily on model output, reanalysis, or individual station locations), providing a spatially continuous and long-term observations-based dataset to expand on previous research and produce climatological guidance information for planning agencies. Long-term changes in fire weather conditions are apparent in many regions. In particular, there is a clear trend toward more dangerous conditions during spring and summer in southern Australia, including increased frequency and magnitude of extremes, as well as indicating an earlier start to the fire season. Changes in fire weather conditions are attributable at least in part to anthropogenic climate change, including in relation to increasing temperatures. The influence of El Ni\u00f1o\u2013Southern Oscillation (ENSO) on fire weather conditions is found to be broadly consistent with previous studies (indicating more severe fire weather in general for El Ni\u00f1o conditions than for La Ni\u00f1a conditions), but it is demonstrated that this relationship is highly variable (depending on season and region) and that there is considerable potential in almost all regions of Australia for long-range prediction of fire weather (e.g., multiweek and seasonal forecasting). It is intended that improved understanding of the climatological variability of fire weather conditions will help lead to better preparedness for risks associated with dangerous wildfires in Australia.", "author" : [ { "dropping-particle" : "", "family" : "Dowdy", "given" : "Andrew J.", "non-dropping-particle" : "", "parse-names" : false, "suffix" : "" } ], "container-title" : "Journal of Applied Meteorology and Climatology", "id" : "ITEM-4", "issue" : "2", "issued" : { "date-parts" : [ [ "2018", "2", "1" ] ] }, "page" : "221-234", "title" : "Climatological Variability of Fire Weather in Australia", "translator" : [ { "dropping-particle" : "", "family" : "S3372", "given" : "", "non-dropping-particle" : "", "parse-names" : false, "suffix" : "" } ], "type" : "article-journal", "volume" : "57" }, "uris" : [ "http://www.mendeley.com/documents/?uuid=c80d35ee-c2c2-43cd-8928-c7e27b5d6d3b" ] } ], "mendeley" : { "formattedCitation" : "(Schubert et al., 2014; Littell et al., 2016; Dowdy, 2018; Hope et al., 2019)", "plainTextFormattedCitation" : "(Schubert et al., 2014; Littell et al., 2016; Dowdy, 2018; Hope et al., 2019)", "previouslyFormattedCitation" : "(Schubert et al., 2014; Littell et al., 2016; Dowdy, 2018; Hope et al., 2019)" }, "properties" : { "noteIndex" : 0 }, "schema" : "https://github.com/citation-style-language/schema/raw/master/csl-citation.json" }</w:instrText>
      </w:r>
      <w:ins w:id="2964" w:author="Robin Matthews" w:date="2021-07-14T10:40:00Z">
        <w:r w:rsidR="007B3F67">
          <w:rPr>
            <w:rFonts w:cs="Times New Roman"/>
            <w:lang w:val="en-GB"/>
          </w:rPr>
          <w:fldChar w:fldCharType="separate"/>
        </w:r>
        <w:r w:rsidR="007B3F67" w:rsidRPr="009C1FD1">
          <w:rPr>
            <w:rFonts w:cs="Times New Roman"/>
            <w:noProof/>
            <w:lang w:val="en-GB"/>
          </w:rPr>
          <w:t>(Schubert et al., 2014; Littell et al., 2016; Dowdy, 2018; Hope et al., 2019)</w:t>
        </w:r>
        <w:r w:rsidR="007B3F67">
          <w:rPr>
            <w:rFonts w:cs="Times New Roman"/>
            <w:lang w:val="en-GB"/>
          </w:rPr>
          <w:fldChar w:fldCharType="end"/>
        </w:r>
      </w:ins>
      <w:commentRangeStart w:id="2965"/>
      <w:del w:id="2966" w:author="Robin Matthews" w:date="2021-07-14T10:40:00Z">
        <w:r w:rsidRPr="00D424AA" w:rsidDel="007B3F67">
          <w:rPr>
            <w:rFonts w:cs="Times New Roman"/>
            <w:lang w:val="en-GB"/>
          </w:rPr>
          <w:fldChar w:fldCharType="begin" w:fldLock="1"/>
        </w:r>
        <w:r w:rsidR="00FF6231" w:rsidRPr="007B3F67" w:rsidDel="007B3F67">
          <w:rPr>
            <w:rFonts w:cs="Times New Roman"/>
            <w:lang w:val="en-GB"/>
          </w:rPr>
          <w:delInstrText>ADDIN CSL_CITATION { "citationItems" : [ { "id" : "ITEM-1", "itemData" : { "DOI" : "10.1175/JCLI-D-13-00360.1", "abstract" : "This article reviews the understanding of the characteristics and causes of northern Eurasian summertime heat waves and droughts. Additional insights into the nature of temperature and precipitation variability in Eurasia on monthly to decadal time scales and into the causes and predictability of the most extreme events are gained from the latest generation of reanalyses and from supplemental simulations with the NASA Goddard Earth Observing System model, version 5 (GEOS-5). Key new results are 1) the identification of the important role of summertime stationary Rossby waves in the development of the leading patterns of monthly Eurasian surface temperature and precipitation variability (including the development of extreme events such as the 2010 Russian heat wave); 2) an assessment of the mean temperature and precipitation changes that have occurred over northern Eurasia in the last three decades and their connections to decadal variability and global trends in SST; and 3) the quantification (via a case study) of the predictability of the most extreme simulated heat wave/drought events, with some focus on the role of soil moisture in the development and maintenance of such events. A literature survey indicates a general consensus that the future holds an enhanced probability of heat waves across northern Eurasia, while there is less agreement regarding future drought, reflecting a greater uncertainty in soil moisture and precipitation projections. Substantial uncertainties remain in the understanding of heat waves and drought, including the nature of the interactions between the short-term atmospheric variability associated with such extremes and the longer-term variability and trends associated with soil moisture feedbacks, SST anomalies, and an overall warming world. \u00a9 2014 American Meteorological Society.", "author" : [ { "dropping-particle" : "", "family" : "Schubert", "given" : "S.D.", "non-dropping-particle" : "", "parse-names" : false, "suffix" : "" }, { "dropping-particle" : "", "family" : "Wang", "given" : "H.", "non-dropping-particle" : "", "parse-names" : false, "suffix" : "" }, { "dropping-particle" : "", "family" : "Koster", "given" : "R.D.", "non-dropping-particle" : "", "parse-names" : false, "suffix" : "" }, { "dropping-particle" : "", "family" : "Suarez", "given" : "M.J.", "non-dropping-particle" : "", "parse-names" : false, "suffix" : "" }, { "dropping-particle" : "", "family" : "Groisman", "given" : "P.Y.", "non-dropping-particle" : "", "parse-names" : false, "suffix" : "" } ], "container-title" : "Journal of Climate", "id" : "ITEM-1", "issue" : "9", "issued" : { "date-parts" : [ [ "2014" ] ] }, "page" : "3169-3207", "title" : "Northern Eurasian heat waves and droughts", "translator" : [ { "dropping-particle" : "", "family" : "S520", "given" : "", "non-dropping-particle" : "", "parse-names" : false, "suffix" : "" } ], "type" : "article-journal", "volume" : "27" }, "uris" : [ "http://www.mendeley.com/documents/?uuid=30c99b45-3156-4ec8-9620-7aff368f3584" ] } ], "mendeley" : { "formattedCitation" : "(Schubert et al., 2014)", "manualFormatting" : "(Schubert et al., 2014", "plainTextFormattedCitation" : "(Schubert et al., 2014)", "previouslyFormattedCitation" : "(Schubert et al., 2014)" }, "properties" : { "noteIndex" : 0 }, "schema" : "https://github.com/citation-style-language/schema/raw/master/csl-citation.json" }</w:delInstrText>
        </w:r>
        <w:r w:rsidRPr="00D424AA" w:rsidDel="007B3F67">
          <w:rPr>
            <w:rFonts w:cs="Times New Roman"/>
            <w:lang w:val="en-GB"/>
          </w:rPr>
          <w:fldChar w:fldCharType="separate"/>
        </w:r>
        <w:r w:rsidR="00A26296" w:rsidRPr="007B3F67" w:rsidDel="007B3F67">
          <w:rPr>
            <w:rFonts w:cs="Times New Roman"/>
            <w:noProof/>
            <w:lang w:val="en-GB"/>
          </w:rPr>
          <w:delText>(Schubert et al., 2014</w:delText>
        </w:r>
        <w:r w:rsidRPr="00D424AA" w:rsidDel="007B3F67">
          <w:rPr>
            <w:rFonts w:cs="Times New Roman"/>
            <w:lang w:val="en-GB"/>
          </w:rPr>
          <w:fldChar w:fldCharType="end"/>
        </w:r>
        <w:commentRangeEnd w:id="2965"/>
        <w:r w:rsidR="00A26296" w:rsidDel="007B3F67">
          <w:rPr>
            <w:rStyle w:val="Marquedecommentaire"/>
          </w:rPr>
          <w:commentReference w:id="2965"/>
        </w:r>
        <w:r w:rsidRPr="00841A35" w:rsidDel="007B3F67">
          <w:rPr>
            <w:rFonts w:cs="Times New Roman"/>
            <w:lang w:val="en-GB"/>
          </w:rPr>
          <w:delText xml:space="preserve">; </w:delText>
        </w:r>
        <w:commentRangeStart w:id="2967"/>
        <w:r w:rsidRPr="00D424AA" w:rsidDel="007B3F67">
          <w:rPr>
            <w:rFonts w:cs="Times New Roman"/>
            <w:lang w:val="en-GB"/>
          </w:rPr>
          <w:fldChar w:fldCharType="begin" w:fldLock="1"/>
        </w:r>
        <w:r w:rsidR="00FF6231" w:rsidDel="007B3F67">
          <w:rPr>
            <w:rFonts w:cs="Times New Roman"/>
            <w:lang w:val="en-GB"/>
          </w:rPr>
          <w:delInstrText>ADDIN CSL_CITATION { "citationItems" : [ { "id" : "ITEM-1", "itemData" : { "DOI" : "10.1111/gcb.13275", "ISSN" : "13541013", "author" : [ { "dropping-particle" : "", "family" : "Littell", "given" : "Jeremy S.", "non-dropping-particle" : "", "parse-names" : false, "suffix" : "" }, { "dropping-particle" : "", "family" : "Peterson", "given" : "David L.", "non-dropping-particle" : "", "parse-names" : false, "suffix" : "" }, { "dropping-particle" : "", "family" : "Riley", "given" : "Karin L.", "non-dropping-particle" : "", "parse-names" : false, "suffix" : "" }, { "dropping-particle" : "", "family" : "Liu", "given" : "Yongquiang", "non-dropping-particle" : "", "parse-names" : false, "suffix" : "" }, { "dropping-particle" : "", "family" : "Luce", "given" : "Charles H.", "non-dropping-particle" : "", "parse-names" : false, "suffix" : "" } ], "container-title" : "Global Change Biology", "id" : "ITEM-1", "issue" : "7", "issued" : { "date-parts" : [ [ "2016", "7" ] ] }, "page" : "2353-2369", "title" : "A review of the relationships between drought and forest fire in the United States", "translator" : [ { "dropping-particle" : "", "family" : "S2664", "given" : "", "non-dropping-particle" : "", "parse-names" : false, "suffix" : "" } ], "type" : "article-journal", "volume" : "22" }, "uris" : [ "http://www.mendeley.com/documents/?uuid=2879a073-6952-45ab-b7c8-dc48b96db857" ] } ], "mendeley" : { "formattedCitation" : "(Littell et al., 2016)", "manualFormatting" : "Littell et al., 2016", "plainTextFormattedCitation" : "(Littell et al., 2016)", "previouslyFormattedCitation" : "(Littell et al., 2016)"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en-GB"/>
          </w:rPr>
          <w:delText>Littell et al., 2016</w:delText>
        </w:r>
        <w:r w:rsidRPr="00D424AA" w:rsidDel="007B3F67">
          <w:rPr>
            <w:rFonts w:cs="Times New Roman"/>
            <w:lang w:val="en-GB"/>
          </w:rPr>
          <w:fldChar w:fldCharType="end"/>
        </w:r>
        <w:commentRangeEnd w:id="2967"/>
        <w:r w:rsidR="00A26296" w:rsidDel="007B3F67">
          <w:rPr>
            <w:rStyle w:val="Marquedecommentaire"/>
          </w:rPr>
          <w:commentReference w:id="2967"/>
        </w:r>
        <w:r w:rsidRPr="00841A35" w:rsidDel="007B3F67">
          <w:rPr>
            <w:rFonts w:cs="Times New Roman"/>
            <w:lang w:val="en-GB"/>
          </w:rPr>
          <w:delText xml:space="preserve">; </w:delText>
        </w:r>
        <w:commentRangeStart w:id="2968"/>
        <w:r w:rsidRPr="00D424AA" w:rsidDel="007B3F67">
          <w:rPr>
            <w:rFonts w:cs="Times New Roman"/>
            <w:lang w:val="en-GB"/>
          </w:rPr>
          <w:fldChar w:fldCharType="begin" w:fldLock="1"/>
        </w:r>
        <w:r w:rsidR="00FF6231" w:rsidDel="007B3F67">
          <w:rPr>
            <w:rFonts w:cs="Times New Roman"/>
            <w:lang w:val="en-GB"/>
          </w:rPr>
          <w:delInstrText>ADDIN CSL_CITATION { "citationItems" : [ { "id" : "ITEM-1", "itemData" : { "DOI" : "10.1175/BAMS-D-18-0135.1", "ISSN" : "0003-0007", "author" : [ { "dropping-particle" : "", "family" : "Hope", "given" : "Pandora", "non-dropping-particle" : "", "parse-names" : false, "suffix" : "" }, { "dropping-particle" : "", "family" : "Black", "given" : "Mitchell T.", "non-dropping-particle" : "", "parse-names" : false, "suffix" : "" }, { "dropping-particle" : "", "family" : "Lim", "given" : "Eun-Pa", "non-dropping-particle" : "", "parse-names" : false, "suffix" : "" }, { "dropping-particle" : "", "family" : "Dowdy", "given" : "Andrew", "non-dropping-particle" : "", "parse-names" : false, "suffix" : "" }, { "dropping-particle" : "", "family" : "Wang", "given" : "Guomin", "non-dropping-particle" : "", "parse-names" : false, "suffix" : "" }, { "dropping-particle" : "", "family" : "Fawcett", "given" : "Robert J. B.", "non-dropping-particle" : "", "parse-names" : false, "suffix" : "" }, { "dropping-particle" : "", "family" : "Pepler", "given" : "Acacia S.", "non-dropping-particle" : "", "parse-names" : false, "suffix" : "" } ], "container-title" : "Bulletin of the American Meteorological Society", "id" : "ITEM-1", "issue" : "1", "issued" : { "date-parts" : [ [ "2019", "1" ] ] }, "page" : "S111-S117", "title" : "On Determining the Impact of Increasing Atmospheric CO2 on the Record Fire Weather in Eastern Australia in February 2017", "translator" : [ { "dropping-particle" : "", "family" : "S2665", "given" : "", "non-dropping-particle" : "", "parse-names" : false, "suffix" : "" } ], "type" : "article-journal", "volume" : "100" }, "uris" : [ "http://www.mendeley.com/documents/?uuid=a5d69b54-2c31-4bc8-9ad6-26b29dd760b4", "http://www.mendeley.com/documents/?uuid=bed8c876-a29e-4105-a2d5-6fb8be89f256" ] } ], "mendeley" : { "formattedCitation" : "(Hope et al., 2019)", "manualFormatting" : "Hope et al., 2019, ", "plainTextFormattedCitation" : "(Hope et al., 2019)", "previouslyFormattedCitation" : "(Hope et al., 2019)"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nb-NO"/>
          </w:rPr>
          <w:delText xml:space="preserve">Hope et al., 2019, </w:delText>
        </w:r>
        <w:r w:rsidRPr="00D424AA" w:rsidDel="007B3F67">
          <w:rPr>
            <w:rFonts w:cs="Times New Roman"/>
            <w:lang w:val="en-GB"/>
          </w:rPr>
          <w:fldChar w:fldCharType="end"/>
        </w:r>
        <w:commentRangeEnd w:id="2968"/>
        <w:r w:rsidR="00A26296" w:rsidDel="007B3F67">
          <w:rPr>
            <w:rStyle w:val="Marquedecommentaire"/>
          </w:rPr>
          <w:commentReference w:id="2968"/>
        </w:r>
        <w:commentRangeStart w:id="2969"/>
        <w:r w:rsidRPr="00D424AA" w:rsidDel="007B3F67">
          <w:rPr>
            <w:rFonts w:cs="Times New Roman"/>
            <w:lang w:val="en-GB"/>
          </w:rPr>
          <w:fldChar w:fldCharType="begin" w:fldLock="1"/>
        </w:r>
        <w:r w:rsidR="00FF6231" w:rsidDel="007B3F67">
          <w:rPr>
            <w:rFonts w:cs="Times New Roman"/>
            <w:lang w:val="nb-NO"/>
          </w:rPr>
          <w:delInstrText>ADDIN CSL_CITATION { "citationItems" : [ { "id" : "ITEM-1", "itemData" : { "DOI" : "10.1175/JAMC-D-17-0167.1", "ISSN" : "1558-8424", "abstract" : "Long-term variations in fire weather conditions are examined throughout Australia from gridded daily data from 1950 to 2016. The McArthur forest fire danger index is used to represent fire weather conditions throughout this 67-yr period, calculated on the basis of a gridded analysis of observations over this time period. This is a complementary approach to previous studies (e.g., those based primarily on model output, reanalysis, or individual station locations), providing a spatially continuous and long-term observations-based dataset to expand on previous research and produce climatological guidance information for planning agencies. Long-term changes in fire weather conditions are apparent in many regions. In particular, there is a clear trend toward more dangerous conditions during spring and summer in southern Australia, including increased frequency and magnitude of extremes, as well as indicating an earlier start to the fire season. Changes in fire weather conditions are attributable at least in part to anthropogenic climate change, including in relation to increasing temperatures. The influence of El Ni\u00f1o\u2013Southern Oscillation (ENSO) on fire weather conditions is found to be broadly consistent with previous studies (indicating more severe fire weather in general for El Ni\u00f1o conditions than for La Ni\u00f1a conditions), but it is demonstrated that this relationship is highly variable (depending on season and region) and that there is considerable potential in almost all regions of Australia for long-range prediction of fire weather (e.g., multiweek and seasonal forecasting). It is intended that improved understanding of the climatological variability of fire weather conditions will help lead to better preparedness for risks associated with dangerous wildfires in Australia.", "author" : [ { "dropping-particle" : "", "family" : "Dowdy", "given" : "Andrew J.", "non-dropping-particle" : "", "parse-names" : false, "suffix" : "" } ], "container-title" : "Journal of Applied Meteorology and Climatology", "id" : "ITEM-1", "issue" : "2", "issued" : { "date-parts" : [ [ "2018", "2", "1" ] ] }, "page" : "221-234", "title" : "Climatological Variability of Fire Weather in Australia", "translator" : [ { "dropping-particle" : "", "family" : "S3372", "given" : "", "non-dropping-particle" : "", "parse-names" : false, "suffix" : "" } ], "type" : "article-journal", "volume" : "57" }, "uris" : [ "http://www.mendeley.com/documents/?uuid=c80d35ee-c2c2-43cd-8928-c7e27b5d6d3b" ] } ], "mendeley" : { "formattedCitation" : "(Dowdy, 2018)", "manualFormatting" : "Dowdy, 2018)", "plainTextFormattedCitation" : "(Dowdy, 2018)", "previouslyFormattedCitation" : "(Dowdy, 2018)"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nb-NO"/>
          </w:rPr>
          <w:delText>Dowdy, 2018)</w:delText>
        </w:r>
        <w:r w:rsidRPr="00D424AA" w:rsidDel="007B3F67">
          <w:rPr>
            <w:rFonts w:cs="Times New Roman"/>
            <w:lang w:val="en-GB"/>
          </w:rPr>
          <w:fldChar w:fldCharType="end"/>
        </w:r>
        <w:commentRangeEnd w:id="2969"/>
        <w:r w:rsidR="00A26296" w:rsidDel="007B3F67">
          <w:rPr>
            <w:rStyle w:val="Marquedecommentaire"/>
          </w:rPr>
          <w:commentReference w:id="2969"/>
        </w:r>
      </w:del>
      <w:r w:rsidRPr="00841A35">
        <w:rPr>
          <w:rFonts w:cs="Times New Roman"/>
          <w:lang w:val="nb-NO"/>
        </w:rPr>
        <w:t xml:space="preserve">. </w:t>
      </w:r>
      <w:r w:rsidRPr="00A66FC3">
        <w:rPr>
          <w:rFonts w:cs="Times New Roman"/>
          <w:lang w:val="nb-NO"/>
        </w:rPr>
        <w:t>Burnt area extent in wester</w:t>
      </w:r>
      <w:bookmarkEnd w:id="2962"/>
      <w:r w:rsidRPr="00A66FC3">
        <w:rPr>
          <w:rFonts w:cs="Times New Roman"/>
          <w:lang w:val="nb-NO"/>
        </w:rPr>
        <w:t xml:space="preserve">n US forests </w:t>
      </w:r>
      <w:r w:rsidRPr="00D424AA">
        <w:rPr>
          <w:rFonts w:cs="Times New Roman"/>
          <w:lang w:val="en-GB"/>
        </w:rPr>
        <w:fldChar w:fldCharType="begin" w:fldLock="1"/>
      </w:r>
      <w:r w:rsidR="00FF6231">
        <w:rPr>
          <w:rFonts w:cs="Times New Roman"/>
          <w:lang w:val="nb-NO"/>
        </w:rPr>
        <w:instrText>ADDIN CSL_CITATION { "citationItems" : [ { "id" : "ITEM-1", "itemData" : { "DOI" : "10.1073/pnas.1607171113", "abstract" : "Increased forest fire activity across the western United States in recent decades has contributed to widespread forest mortality, carbon emissions, periods of degraded air quality, and substantial fire suppression expenditures. Although numerous factors aided the recent rise in fire activity, observed warming and drying have significantly increased fire-season fuel aridity, fostering a more favorable fire environment across forested systems. We demonstrate that human-caused climate change caused over half of the documented increases in fuel aridity since the 1970s and doubled the cumulative forest fire area since 1984. This analysis suggests that anthropogenic climate change will continue to chronically enhance the potential for western US forest fire activity while fuels are not limiting.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u20132015, contributed to 75% more forested area experiencing high (&amp;amp;gt;1 \u03c3) fire-season fuel aridity and an average of nine additional days per year of high fire potential. Anthropogenic climate change accounted for \u223c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u2013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 "author" : [ { "dropping-particle" : "", "family" : "Abatzoglou", "given" : "John T", "non-dropping-particle" : "", "parse-names" : false, "suffix" : "" }, { "dropping-particle" : "", "family" : "Williams", "given" : "A Park", "non-dropping-particle" : "", "parse-names" : false, "suffix" : "" } ], "container-title" : "Proceedings of the National Academy of Sciences", "id" : "ITEM-1", "issued" : { "date-parts" : [ [ "2016", "10", "6" ] ] }, "page" : "201607171", "title" : "Impact of anthropogenic climate change on wildfire across western US forests", "translator" : [ { "dropping-particle" : "", "family" : "S2151", "given" : "", "non-dropping-particle" : "", "parse-names" : false, "suffix" : "" } ], "type" : "article-journal" }, "uris" : [ "http://www.mendeley.com/documents/?uuid=bc6b5f18-d6d1-4cb9-a8a8-ac30387a1661" ] } ], "mendeley" : { "formattedCitation" : "(Abatzoglou and Williams, 2016)", "plainTextFormattedCitation" : "(Abatzoglou and Williams, 2016)", "previouslyFormattedCitation" : "(Abatzoglou and Williams, 2016)"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batzoglou and Williams, 2016)</w:t>
      </w:r>
      <w:r w:rsidRPr="00D424AA">
        <w:rPr>
          <w:rFonts w:cs="Times New Roman"/>
          <w:lang w:val="en-GB"/>
        </w:rPr>
        <w:fldChar w:fldCharType="end"/>
      </w:r>
      <w:r w:rsidRPr="00841A35">
        <w:rPr>
          <w:rFonts w:cs="Times New Roman"/>
          <w:lang w:val="en-GB"/>
        </w:rPr>
        <w:t xml:space="preserve"> and particularly in California </w:t>
      </w:r>
      <w:r w:rsidRPr="00D424AA">
        <w:rPr>
          <w:rFonts w:eastAsia="MS Mincho" w:cs="Times New Roman"/>
          <w:lang w:val="en-GB"/>
        </w:rPr>
        <w:fldChar w:fldCharType="begin" w:fldLock="1"/>
      </w:r>
      <w:r w:rsidR="00FF6231">
        <w:rPr>
          <w:rFonts w:eastAsia="MS Mincho" w:cs="Times New Roman"/>
          <w:lang w:val="en-GB"/>
        </w:rPr>
        <w:instrText>ADDIN CSL_CITATION { "citationItems" : [ { "id" : "ITEM-1", "itemData" : { "DOI" : "10.1029/2019EF001210", "ISSN" : "2328-4277", "author" : [ { "dropping-particle" : "", "family" : "Williams", "given" : "A. Park", "non-dropping-particle" : "", "parse-names" : false, "suffix" : "" }, { "dropping-particle" : "", "family" : "Abatzoglou", "given" : "John T.", "non-dropping-particle" : "", "parse-names" : false, "suffix" : "" }, { "dropping-particle" : "", "family" : "Gershunov", "given" : "Alexander", "non-dropping-particle" : "", "parse-names" : false, "suffix" : "" }, { "dropping-particle" : "", "family" : "Guzman-Morales", "given" : "Janin", "non-dropping-particle" : "", "parse-names" : false, "suffix" : "" }, { "dropping-particle" : "", "family" : "Bishop", "given" : "Daniel A.", "non-dropping-particle" : "", "parse-names" : false, "suffix" : "" }, { "dropping-particle" : "", "family" : "Balch", "given" : "Jennifer K.", "non-dropping-particle" : "", "parse-names" : false, "suffix" : "" }, { "dropping-particle" : "", "family" : "Lettenmaier", "given" : "Dennis P.", "non-dropping-particle" : "", "parse-names" : false, "suffix" : "" } ], "container-title" : "Earth's Future", "id" : "ITEM-1", "issue" : "8", "issued" : { "date-parts" : [ [ "2019", "8", "4" ] ] }, "page" : "892-910", "title" : "Observed Impacts of Anthropogenic Climate Change on Wildfire in California", "translator" : [ { "dropping-particle" : "", "family" : "S2116", "given" : "", "non-dropping-particle" : "", "parse-names" : false, "suffix" : "" } ], "type" : "article-journal", "volume" : "7" }, "uris" : [ "http://www.mendeley.com/documents/?uuid=0282770b-6341-4dfb-aab2-8167b0ac1698" ] } ], "mendeley" : { "formattedCitation" : "(Williams et al., 2019)", "plainTextFormattedCitation" : "(Williams et al., 2019)", "previouslyFormattedCitation" : "(Williams et al., 2019)" }, "properties" : { "noteIndex" : 0 }, "schema" : "https://github.com/citation-style-language/schema/raw/master/csl-citation.json" }</w:instrText>
      </w:r>
      <w:r w:rsidRPr="00D424AA">
        <w:rPr>
          <w:rFonts w:eastAsia="MS Mincho" w:cs="Times New Roman"/>
          <w:lang w:val="en-GB"/>
        </w:rPr>
        <w:fldChar w:fldCharType="separate"/>
      </w:r>
      <w:r w:rsidR="00A26296">
        <w:rPr>
          <w:rFonts w:eastAsia="MS Mincho" w:cs="Times New Roman"/>
          <w:noProof/>
          <w:lang w:val="en-GB"/>
        </w:rPr>
        <w:t>(Williams et al., 2019)</w:t>
      </w:r>
      <w:r w:rsidRPr="00D424AA">
        <w:rPr>
          <w:rFonts w:eastAsia="MS Mincho" w:cs="Times New Roman"/>
          <w:lang w:val="en-GB"/>
        </w:rPr>
        <w:fldChar w:fldCharType="end"/>
      </w:r>
      <w:r w:rsidRPr="00841A35">
        <w:rPr>
          <w:rFonts w:eastAsia="MS Mincho" w:cs="Times New Roman"/>
          <w:lang w:val="en-GB"/>
        </w:rPr>
        <w:t xml:space="preserve"> </w:t>
      </w:r>
      <w:r w:rsidRPr="00D424AA">
        <w:rPr>
          <w:rFonts w:cs="Times New Roman"/>
          <w:lang w:val="en-GB"/>
        </w:rPr>
        <w:t xml:space="preserve">has been linked to anthropogenic climate change via a significant increase in vapour pressure deficit, a primary driver of wildfires. A study of the western US examined the correlation between historical water-balance deficits and annual area burned, across a range of vegetation types from temperate rainforest to desert </w:t>
      </w:r>
      <w:r w:rsidRPr="00D424AA">
        <w:rPr>
          <w:rFonts w:cs="Times New Roman"/>
          <w:lang w:val="en-GB"/>
        </w:rPr>
        <w:fldChar w:fldCharType="begin" w:fldLock="1"/>
      </w:r>
      <w:r w:rsidR="00FF6231">
        <w:rPr>
          <w:rFonts w:cs="Times New Roman"/>
          <w:lang w:val="en-GB"/>
        </w:rPr>
        <w:instrText>ADDIN CSL_CITATION { "citationItems" : [ { "id" : "ITEM-1", "itemData" : { "DOI" : "10.1002/eap.1420", "ISBN" : "9788578110796", "ISSN" : "19395582",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McKenzie", "given" : "Donald", "non-dropping-particle" : "", "parse-names" : false, "suffix" : "" }, { "dropping-particle" : "", "family" : "Littell", "given" : "Jeremy S.", "non-dropping-particle" : "", "parse-names" : false, "suffix" : "" } ], "container-title" : "Ecological Applications", "id" : "ITEM-1", "issue" : "1", "issued" : { "date-parts" : [ [ "2017" ] ] }, "page" : "26-36", "title" : "Climate change and the eco-hydrology of fire: Will area burned increase in a warming western USA", "translator" : [ { "dropping-particle" : "", "family" : "S402", "given" : "", "non-dropping-particle" : "", "parse-names" : false, "suffix" : "" } ], "type" : "article-journal", "volume" : "27" }, "uris" : [ "http://www.mendeley.com/documents/?uuid=a215e509-9df1-4249-a977-7319563a6243" ] } ], "mendeley" : { "formattedCitation" : "(McKenzie and Littell, 2017)", "plainTextFormattedCitation" : "(McKenzie and Littell, 2017)", "previouslyFormattedCitation" : "(McKenzie and Littel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McKenzie and Littell, 2017)</w:t>
      </w:r>
      <w:r w:rsidRPr="00D424AA">
        <w:rPr>
          <w:rFonts w:cs="Times New Roman"/>
          <w:lang w:val="en-GB"/>
        </w:rPr>
        <w:fldChar w:fldCharType="end"/>
      </w:r>
      <w:r w:rsidRPr="00841A35">
        <w:rPr>
          <w:rFonts w:cs="Times New Roman"/>
          <w:lang w:val="en-GB"/>
        </w:rPr>
        <w:t>. The relationship between te</w:t>
      </w:r>
      <w:r w:rsidRPr="00D424AA">
        <w:rPr>
          <w:rFonts w:cs="Times New Roman"/>
          <w:lang w:val="en-GB"/>
        </w:rPr>
        <w:t xml:space="preserve">mperature and dryness, and wildfire, varied with ecosystem type, and the fire-climate relationship was both nonstationary and vegetation-dependent. In many fire-prone regions, such as the Mediterranean and China’s Daxing’anling region, projections for increased severity of future drought and heat waves may lead to an increased frequency of wildfires relative to observed </w:t>
      </w:r>
      <w:bookmarkStart w:id="2970" w:name="_Hlk77151667"/>
      <w:ins w:id="2971" w:author="Robin Matthews" w:date="2021-07-14T10:41:00Z">
        <w:r w:rsidR="007B3F67">
          <w:rPr>
            <w:rFonts w:cs="Times New Roman"/>
            <w:lang w:val="en-GB"/>
          </w:rPr>
          <w:fldChar w:fldCharType="begin" w:fldLock="1"/>
        </w:r>
      </w:ins>
      <w:r w:rsidR="0012753B">
        <w:rPr>
          <w:rFonts w:cs="Times New Roman"/>
          <w:lang w:val="en-GB"/>
        </w:rPr>
        <w:instrText>ADDIN CSL_CITATION { "citationItems" : [ { "id" : "ITEM-1", "itemData" : { "DOI" : "10.5194/nhess-18-847-2018", "ISSN" : "16849981", "abstract" : "Increasing drought conditions under global warming are expected to alter the frequency and distribution of large and high-intensity wildfires. However, our understanding of the impact of increasing drought on extreme wildfires events remains incomplete. Here, we analyzed the weather conditions associated with the extreme wildfires events that occurred in Mediterranean France during the exceptionally dry summers of 2003 and 2016. We identified that these fires were related to two distinct shifts in the fire weather space towards fire weather conditions that had not been explored before and resulting from specific interactions between different types of drought and different fire weather types. In 2016, a long-lasting press drought intensified wind-driven fires. In 2003, a hot drought combining a heat wave with a press drought intensified heat-induced fires. Our findings highlight that increasing drought conditions projected by climate change scenarios might affect the dryness of fuel compartments and lead to a higher frequency of extremes wildfires events.", "author" : [ { "dropping-particle" : "", "family" : "Ruffault", "given" : "Julien", "non-dropping-particle" : "", "parse-names" : false, "suffix" : "" }, { "dropping-particle" : "", "family" : "Curt", "given" : "Thomas", "non-dropping-particle" : "", "parse-names" : false, "suffix" : "" }, { "dropping-particle" : "", "family" : "Martin-Stpaul", "given" : "Nicolas K.", "non-dropping-particle" : "", "parse-names" : false, "suffix" : "" }, { "dropping-particle" : "", "family" : "Moron", "given" : "Vincent", "non-dropping-particle" : "", "parse-names" : false, "suffix" : "" }, { "dropping-particle" : "", "family" : "Trigo", "given" : "Ricardo M.", "non-dropping-particle" : "", "parse-names" : false, "suffix" : "" } ], "container-title" : "Natural Hazards and Earth System Sciences", "id" : "ITEM-1", "issue" : "3", "issued" : { "date-parts" : [ [ "2018" ] ] }, "page" : "847-856", "title" : "Extreme wildfire events are linked to global-change-type droughts in the northern Mediterranean", "translator" : [ { "dropping-particle" : "", "family" : "S599", "given" : "", "non-dropping-particle" : "", "parse-names" : false, "suffix" : "" } ], "type" : "article-journal", "volume" : "18" }, "uris" : [ "http://www.mendeley.com/documents/?uuid=25cd91ad-12b4-41da-ae31-fe453433abf7" ] }, { "id" : "ITEM-2", "itemData" : { "DOI" : "10.1007/s11676-017-0383-x", "ISSN" : "1993-0607", "abstract" : "Daxing\u2019anling is a key region for forest fire prevention in China. Assessing changes in fire risk in the future under multiple climatic scenarios will contribute to our understanding of the influences of climate change for the region and provide a reference for applying adaptive measures for fire management. This study analyzed the changes in fire weather indices and the fire season under four climate scenarios (RCP2.6, RCP4.5, RCP6.0, RCP8.5) for 2021\u20132050 using data from five global climate models together with observation data. The results showed that the analog data could project the average state of the climate for a given period but were not effective for simulating extreme weather conditions. Compared with the baseline period (1971\u20132000), the period 2021\u20132050 was predicted to have an increase in average temperature of 2.02\u20132.65\u00a0\u00b0C and in annual precipitation 25.4\u201340.3\u00a0mm, while the fire weather index (FWI) was predicted to increase by 6.2\u201311.2% and seasonal severity rating (SSR) by 5.5\u201317.2%. The DMC (Duff moisture code), ISI (initial spread index), BUI (build-up index), FWI and SSR were predicted to increase significantly under scenarios RCP4.5, RCP6.0, and RCP8.5. Furthermore, days with high or higher fire danger rating were predicted to be prolonged by 3\u20136\u00a0days, with the change in the southern region being greater under scenarios RCP4.5, RCP6.0, and RCP8.5.", "author" : [ { "dropping-particle" : "", "family" : "Tian", "given" : "Xiaorui", "non-dropping-particle" : "", "parse-names" : false, "suffix" : "" }, { "dropping-particle" : "", "family" : "Shu", "given" : "Lifu", "non-dropping-particle" : "", "parse-names" : false, "suffix" : "" }, { "dropping-particle" : "", "family" : "Wang", "given" : "Mingyu", "non-dropping-particle" : "", "parse-names" : false, "suffix" : "" }, { "dropping-particle" : "", "family" : "Zhao", "given" : "Fengjun", "non-dropping-particle" : "", "parse-names" : false, "suffix" : "" } ], "container-title" : "Journal of Forestry Research", "id" : "ITEM-2", "issue" : "5", "issued" : { "date-parts" : [ [ "2017" ] ] }, "page" : "997-1006", "title" : "The impact of climate change on fire risk in Daxing\u2019anling, China", "translator" : [ { "dropping-particle" : "", "family" : "S401", "given" : "", "non-dropping-particle" : "", "parse-names" : false, "suffix" : "" } ], "type" : "article-journal", "volume" : "28" }, "uris" : [ "http://www.mendeley.com/documents/?uuid=e1fe4e61-3a01-4d48-986b-cc043f958859" ] } ], "mendeley" : { "formattedCitation" : "(Tian et al., 2017; Ruffault et al., 2018)", "plainTextFormattedCitation" : "(Tian et al., 2017; Ruffault et al., 2018)", "previouslyFormattedCitation" : "(Tian et al., 2017; Ruffault et al., 2018)" }, "properties" : { "noteIndex" : 0 }, "schema" : "https://github.com/citation-style-language/schema/raw/master/csl-citation.json" }</w:instrText>
      </w:r>
      <w:ins w:id="2972" w:author="Robin Matthews" w:date="2021-07-14T10:41:00Z">
        <w:r w:rsidR="007B3F67">
          <w:rPr>
            <w:rFonts w:cs="Times New Roman"/>
            <w:lang w:val="en-GB"/>
          </w:rPr>
          <w:fldChar w:fldCharType="separate"/>
        </w:r>
        <w:r w:rsidR="007B3F67" w:rsidRPr="009C1FD1">
          <w:rPr>
            <w:rFonts w:cs="Times New Roman"/>
            <w:noProof/>
            <w:lang w:val="en-GB"/>
          </w:rPr>
          <w:t>(Tian et al., 2017; Ruffault et al., 2018)</w:t>
        </w:r>
        <w:r w:rsidR="007B3F67">
          <w:rPr>
            <w:rFonts w:cs="Times New Roman"/>
            <w:lang w:val="en-GB"/>
          </w:rPr>
          <w:fldChar w:fldCharType="end"/>
        </w:r>
      </w:ins>
      <w:commentRangeStart w:id="2973"/>
      <w:del w:id="2974" w:author="Robin Matthews" w:date="2021-07-14T10:41:00Z">
        <w:r w:rsidRPr="00D424AA" w:rsidDel="007B3F67">
          <w:rPr>
            <w:rFonts w:cs="Times New Roman"/>
            <w:lang w:val="en-GB"/>
          </w:rPr>
          <w:fldChar w:fldCharType="begin" w:fldLock="1"/>
        </w:r>
        <w:r w:rsidR="00FF6231" w:rsidDel="007B3F67">
          <w:rPr>
            <w:rFonts w:cs="Times New Roman"/>
            <w:lang w:val="en-GB"/>
          </w:rPr>
          <w:delInstrText>ADDIN CSL_CITATION { "citationItems" : [ { "id" : "ITEM-1", "itemData" : { "DOI" : "10.5194/nhess-18-847-2018", "ISSN" : "16849981", "abstract" : "Increasing drought conditions under global warming are expected to alter the frequency and distribution of large and high-intensity wildfires. However, our understanding of the impact of increasing drought on extreme wildfires events remains incomplete. Here, we analyzed the weather conditions associated with the extreme wildfires events that occurred in Mediterranean France during the exceptionally dry summers of 2003 and 2016. We identified that these fires were related to two distinct shifts in the fire weather space towards fire weather conditions that had not been explored before and resulting from specific interactions between different types of drought and different fire weather types. In 2016, a long-lasting press drought intensified wind-driven fires. In 2003, a hot drought combining a heat wave with a press drought intensified heat-induced fires. Our findings highlight that increasing drought conditions projected by climate change scenarios might affect the dryness of fuel compartments and lead to a higher frequency of extremes wildfires events.", "author" : [ { "dropping-particle" : "", "family" : "Ruffault", "given" : "Julien", "non-dropping-particle" : "", "parse-names" : false, "suffix" : "" }, { "dropping-particle" : "", "family" : "Curt", "given" : "Thomas", "non-dropping-particle" : "", "parse-names" : false, "suffix" : "" }, { "dropping-particle" : "", "family" : "Martin-Stpaul", "given" : "Nicolas K.", "non-dropping-particle" : "", "parse-names" : false, "suffix" : "" }, { "dropping-particle" : "", "family" : "Moron", "given" : "Vincent", "non-dropping-particle" : "", "parse-names" : false, "suffix" : "" }, { "dropping-particle" : "", "family" : "Trigo", "given" : "Ricardo M.", "non-dropping-particle" : "", "parse-names" : false, "suffix" : "" } ], "container-title" : "Natural Hazards and Earth System Sciences", "id" : "ITEM-1", "issue" : "3", "issued" : { "date-parts" : [ [ "2018" ] ] }, "page" : "847-856", "title" : "Extreme wildfire events are linked to global-change-type droughts in the northern Mediterranean", "translator" : [ { "dropping-particle" : "", "family" : "S599", "given" : "", "non-dropping-particle" : "", "parse-names" : false, "suffix" : "" } ], "type" : "article-journal", "volume" : "18" }, "uris" : [ "http://www.mendeley.com/documents/?uuid=25cd91ad-12b4-41da-ae31-fe453433abf7" ] } ], "mendeley" : { "formattedCitation" : "(Ruffault et al., 2018)", "manualFormatting" : "(Ruffault et al., 2018;", "plainTextFormattedCitation" : "(Ruffault et al., 2018)", "previouslyFormattedCitation" : "(Ruffault et al., 2018)"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nb-NO"/>
          </w:rPr>
          <w:delText>(Ruffault et al., 2018;</w:delText>
        </w:r>
        <w:r w:rsidRPr="00D424AA" w:rsidDel="007B3F67">
          <w:rPr>
            <w:rFonts w:cs="Times New Roman"/>
            <w:lang w:val="en-GB"/>
          </w:rPr>
          <w:fldChar w:fldCharType="end"/>
        </w:r>
        <w:commentRangeEnd w:id="2973"/>
        <w:r w:rsidR="00A26296" w:rsidDel="007B3F67">
          <w:rPr>
            <w:rStyle w:val="Marquedecommentaire"/>
          </w:rPr>
          <w:commentReference w:id="2973"/>
        </w:r>
        <w:r w:rsidRPr="00841A35" w:rsidDel="007B3F67">
          <w:rPr>
            <w:rFonts w:cs="Times New Roman"/>
            <w:lang w:val="nb-NO"/>
          </w:rPr>
          <w:delText xml:space="preserve"> </w:delText>
        </w:r>
        <w:commentRangeStart w:id="2975"/>
        <w:r w:rsidRPr="00D424AA" w:rsidDel="007B3F67">
          <w:rPr>
            <w:rFonts w:cs="Times New Roman"/>
            <w:lang w:val="en-GB"/>
          </w:rPr>
          <w:fldChar w:fldCharType="begin" w:fldLock="1"/>
        </w:r>
        <w:r w:rsidR="00FF6231" w:rsidDel="007B3F67">
          <w:rPr>
            <w:rFonts w:cs="Times New Roman"/>
            <w:lang w:val="nb-NO"/>
          </w:rPr>
          <w:delInstrText>ADDIN CSL_CITATION { "citationItems" : [ { "id" : "ITEM-1", "itemData" : { "DOI" : "10.1007/s11676-017-0383-x", "ISSN" : "1993-0607", "abstract" : "Daxing\u2019anling is a key region for forest fire prevention in China. Assessing changes in fire risk in the future under multiple climatic scenarios will contribute to our understanding of the influences of climate change for the region and provide a reference for applying adaptive measures for fire management. This study analyzed the changes in fire weather indices and the fire season under four climate scenarios (RCP2.6, RCP4.5, RCP6.0, RCP8.5) for 2021\u20132050 using data from five global climate models together with observation data. The results showed that the analog data could project the average state of the climate for a given period but were not effective for simulating extreme weather conditions. Compared with the baseline period (1971\u20132000), the period 2021\u20132050 was predicted to have an increase in average temperature of 2.02\u20132.65\u00a0\u00b0C and in annual precipitation 25.4\u201340.3\u00a0mm, while the fire weather index (FWI) was predicted to increase by 6.2\u201311.2% and seasonal severity rating (SSR) by 5.5\u201317.2%. The DMC (Duff moisture code), ISI (initial spread index), BUI (build-up index), FWI and SSR were predicted to increase significantly under scenarios RCP4.5, RCP6.0, and RCP8.5. Furthermore, days with high or higher fire danger rating were predicted to be prolonged by 3\u20136\u00a0days, with the change in the southern region being greater under scenarios RCP4.5, RCP6.0, and RCP8.5.", "author" : [ { "dropping-particle" : "", "family" : "Tian", "given" : "Xiaorui", "non-dropping-particle" : "", "parse-names" : false, "suffix" : "" }, { "dropping-particle" : "", "family" : "Shu", "given" : "Lifu", "non-dropping-particle" : "", "parse-names" : false, "suffix" : "" }, { "dropping-particle" : "", "family" : "Wang", "given" : "Mingyu", "non-dropping-particle" : "", "parse-names" : false, "suffix" : "" }, { "dropping-particle" : "", "family" : "Zhao", "given" : "Fengjun", "non-dropping-particle" : "", "parse-names" : false, "suffix" : "" } ], "container-title" : "Journal of Forestry Research", "id" : "ITEM-1", "issue" : "5", "issued" : { "date-parts" : [ [ "2017" ] ] }, "page" : "997-1006", "title" : "The impact of climate change on fire risk in Daxing\u2019anling, China", "translator" : [ { "dropping-particle" : "", "family" : "S401", "given" : "", "non-dropping-particle" : "", "parse-names" : false, "suffix" : "" } ], "type" : "article-journal", "volume" : "28" }, "uris" : [ "http://www.mendeley.com/documents/?uuid=e1fe4e61-3a01-4d48-986b-cc043f958859" ] } ], "mendeley" : { "formattedCitation" : "(Tian et al., 2017)", "manualFormatting" : "Tian et al., 2017)", "plainTextFormattedCitation" : "(Tian et al., 2017)", "previouslyFormattedCitation" : "(Tian et al., 2017)" }, "properties" : { "noteIndex" : 0 }, "schema" : "https://github.com/citation-style-language/schema/raw/master/csl-citation.json" }</w:delInstrText>
        </w:r>
        <w:r w:rsidRPr="00D424AA" w:rsidDel="007B3F67">
          <w:rPr>
            <w:rFonts w:cs="Times New Roman"/>
            <w:lang w:val="en-GB"/>
          </w:rPr>
          <w:fldChar w:fldCharType="separate"/>
        </w:r>
        <w:r w:rsidR="00A26296" w:rsidDel="007B3F67">
          <w:rPr>
            <w:rFonts w:cs="Times New Roman"/>
            <w:noProof/>
            <w:lang w:val="nb-NO"/>
          </w:rPr>
          <w:delText>Tian et al., 2017)</w:delText>
        </w:r>
        <w:r w:rsidRPr="00D424AA" w:rsidDel="007B3F67">
          <w:rPr>
            <w:rFonts w:cs="Times New Roman"/>
            <w:lang w:val="en-GB"/>
          </w:rPr>
          <w:fldChar w:fldCharType="end"/>
        </w:r>
      </w:del>
      <w:bookmarkEnd w:id="2970"/>
      <w:commentRangeEnd w:id="2975"/>
      <w:r w:rsidR="00A26296">
        <w:rPr>
          <w:rStyle w:val="Marquedecommentaire"/>
        </w:rPr>
        <w:commentReference w:id="2975"/>
      </w:r>
      <w:r w:rsidRPr="00841A35">
        <w:rPr>
          <w:rFonts w:cs="Times New Roman"/>
          <w:lang w:val="nb-NO"/>
        </w:rPr>
        <w:t xml:space="preserve">. </w:t>
      </w:r>
      <w:r w:rsidRPr="006A2665">
        <w:rPr>
          <w:rFonts w:cs="Times New Roman"/>
          <w:lang w:val="en-GB"/>
        </w:rPr>
        <w:t xml:space="preserve">Observations show a long-term trend towards more dangerous weather conditions for bushfires in many regions of Australia, which is attributable at least in part to anthropogenic climate change </w:t>
      </w:r>
      <w:r w:rsidRPr="00D424AA">
        <w:rPr>
          <w:rFonts w:cs="Times New Roman"/>
          <w:lang w:val="en-GB"/>
        </w:rPr>
        <w:fldChar w:fldCharType="begin" w:fldLock="1"/>
      </w:r>
      <w:r w:rsidR="00FF6231" w:rsidRPr="006A2665">
        <w:rPr>
          <w:rFonts w:cs="Times New Roman"/>
          <w:lang w:val="en-GB"/>
        </w:rPr>
        <w:instrText>ADDIN CSL_CITATION { "citationItems" : [ { "id" : "ITEM-1", "itemData" : { "DOI" : "10.1175/JAMC-D-17-0167.1", "ISSN" : "1558-8424", "abstract" : "Long-term variations in fire weather conditions are examined throughout Australia from gridded daily data from 1950 to 2016. The McArthur forest fire danger index is used to represent fire weather conditions throughout this 67-yr period, calculated on the basis of a gridded analysis of observations over this time period. This is a complementary approach to previous studies (e.g., those based primarily on model output, reanalysis, or individual station locations), providing a spatially continuous and long-term observations-based dataset to expand on previous research and produce climatological guidance information for planning agencies. Long-term changes in fire weather conditions are apparent in many regions. In particular, there is a clear trend toward more dangerous conditions during spring and summer in southern Australia, including increased frequency and magnitude of extremes, as well as indicating an earlier start to the fire season. Changes in fire weather conditions are attributable at least in part to anthropogenic climate change, including in relation to increasing temperatures. The influence of El Ni\u00f1o\u2013Southern Oscillati</w:instrText>
      </w:r>
      <w:r w:rsidR="00FF6231">
        <w:rPr>
          <w:rFonts w:cs="Times New Roman"/>
        </w:rPr>
        <w:instrText>on (ENSO) on fire weather conditions is found to be broadly consistent with previous studies (indicating more severe fire weather in general for El N</w:instrText>
      </w:r>
      <w:r w:rsidR="00FF6231" w:rsidRPr="006A2665">
        <w:rPr>
          <w:rFonts w:cs="Times New Roman"/>
          <w:lang w:val="en-GB"/>
        </w:rPr>
        <w:instrText>i\u00f1o conditions than for La Ni\u00f1a conditions), but it is demonstrated that this relationship is highly variable (depending on season and region) and that there is considerable potential in almost all regions of Australia for long-range prediction of fire weather (e.g., multiweek and seasonal forecasting). It is intended that improved understanding of the climatological variability of fire weather conditions will help lead to better preparedness for risks associated with dangerous wildfires in Australia.", "author" : [ { "dropping-particle" : "", "family" : "Dowdy", "given" : "Andrew J.", "non-dropping-particle" : "", "parse-names" : false, "suffix" : "" } ], "container-title" : "Journal of Applied Meteorology and Climatology", "id" : "ITEM-1", "issue" : "2", "issued" : { "date-parts" : [ [ "2018", "2", "1" ] ] }, "page" : "221-234", "title" : "Climatological Variability of Fire Weather in Australia", "translator" : [ { "dropping-particle" : "", "family" : "S3372", "given" : "", "non-dropping-particle" : "", "parse-names" : false, "suffix" : "" } ], "type" : "article-journal", "volume" : "57" }, "uris" : [ "http://www.mendeley.com/documents/?uuid=c80d35ee-c2c2-43cd-8928-c7e27b5d6d3b" ] } ], "mendeley" : { "formattedCitation" : "(Dowdy, 2018)", "plainTextFormattedCitation" : "(Dowdy, 2018)", "previouslyFormattedCitation" : "(Dowdy, 2018)"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owdy, 2018)</w:t>
      </w:r>
      <w:r w:rsidRPr="00D424AA">
        <w:rPr>
          <w:rFonts w:cs="Times New Roman"/>
          <w:lang w:val="en-GB"/>
        </w:rPr>
        <w:fldChar w:fldCharType="end"/>
      </w:r>
      <w:r w:rsidRPr="00841A35">
        <w:rPr>
          <w:rFonts w:cs="Times New Roman"/>
          <w:lang w:val="en-GB"/>
        </w:rPr>
        <w:t>. There is emerging evidence that recent regional surges in wildland fires are being driven by changing weather extremes (</w:t>
      </w:r>
      <w:r w:rsidR="00BC1E01">
        <w:rPr>
          <w:rFonts w:cs="Times New Roman"/>
          <w:lang w:val="en-GB"/>
        </w:rPr>
        <w:t xml:space="preserve">SRCCL Ch2, </w:t>
      </w:r>
      <w:r w:rsidRPr="00841A35">
        <w:rPr>
          <w:rFonts w:cs="Times New Roman"/>
          <w:lang w:val="en-GB"/>
        </w:rPr>
        <w:t>Cross-Chapter Box 3</w:t>
      </w:r>
      <w:r w:rsidR="00BC1E01">
        <w:rPr>
          <w:rFonts w:cs="Times New Roman"/>
          <w:lang w:val="en-GB"/>
        </w:rPr>
        <w:t>;</w:t>
      </w:r>
      <w:r w:rsidRPr="00841A35">
        <w:rPr>
          <w:rFonts w:cs="Times New Roman"/>
          <w:lang w:val="en-GB"/>
        </w:rPr>
        <w:t xml:space="preserve"> </w:t>
      </w:r>
      <w:commentRangeStart w:id="2976"/>
      <w:r w:rsidRPr="00D424AA">
        <w:rPr>
          <w:rFonts w:cs="Times New Roman"/>
          <w:lang w:val="en-GB"/>
        </w:rPr>
        <w:fldChar w:fldCharType="begin" w:fldLock="1"/>
      </w:r>
      <w:r w:rsidR="007D2D56">
        <w:rPr>
          <w:rFonts w:cs="Times New Roman"/>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P.R. Shukla", "given" : "", "non-dropping-particle" : "", "parse-names" : false, "suffix" : "" }, { "dropping-particle" : "", "family" : "Skea", "given" : "J.", "non-dropping-particle" : "", "parse-names" : false, "suffix" : "" }, { "dropping-particle" : "", "family" : "E. Calvo Buendia", "given" : "",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S3399", "given" : "Rt13", "non-dropping-particle" : "", "parse-names" : false, "suffix" : "" } ], "type" : "chapter" }, "uris" : [ "http://www.mendeley.com/documents/?uuid=1ba5caa7-8aa5-4c11-b087-418c1b2187ef" ] } ], "mendeley" : { "formattedCitation" : "(Jia et al., 2019)", "manualFormatting" : "Jia et al., 2019)", "plainTextFormattedCitation" : "(Jia et al., 2019)", "previouslyFormattedCitation" : "(Jia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Jia et al., 2019)</w:t>
      </w:r>
      <w:r w:rsidRPr="00D424AA">
        <w:rPr>
          <w:rFonts w:cs="Times New Roman"/>
          <w:lang w:val="en-GB"/>
        </w:rPr>
        <w:fldChar w:fldCharType="end"/>
      </w:r>
      <w:commentRangeEnd w:id="2976"/>
      <w:r w:rsidR="00A26296">
        <w:rPr>
          <w:rStyle w:val="Marquedecommentaire"/>
        </w:rPr>
        <w:commentReference w:id="2976"/>
      </w:r>
      <w:r w:rsidRPr="00841A35">
        <w:rPr>
          <w:rFonts w:cs="Times New Roman"/>
          <w:lang w:val="en-GB"/>
        </w:rPr>
        <w:t>. Between 1979 and 2013, the global burnable area affected by long fire-weather seasons doubled, an</w:t>
      </w:r>
      <w:r w:rsidRPr="00D424AA">
        <w:rPr>
          <w:rFonts w:cs="Times New Roman"/>
          <w:lang w:val="en-GB"/>
        </w:rPr>
        <w:t xml:space="preserve">d the mean length of the fire-weather season increased by 19% </w:t>
      </w:r>
      <w:r w:rsidRPr="00D424AA">
        <w:rPr>
          <w:rFonts w:cs="Times New Roman"/>
          <w:lang w:val="en-GB"/>
        </w:rPr>
        <w:fldChar w:fldCharType="begin" w:fldLock="1"/>
      </w:r>
      <w:r w:rsidR="00FF6231">
        <w:rPr>
          <w:rFonts w:cs="Times New Roman"/>
          <w:lang w:val="en-GB"/>
        </w:rPr>
        <w:instrText>ADDIN CSL_CITATION { "citationItems" : [ { "id" : "ITEM-1", "itemData" : { "DOI" : "10.1038/ncomms8537", "ISSN" : "2041-1723",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 J. S.", "non-dropping-particle" : "", "parse-names" : false, "suffix" : "" } ], "container-title" : "Nature Communications", "id" : "ITEM-1", "issue" : "1", "issued" : { "date-parts" : [ [ "2015", "11", "14" ] ] }, "page" : "7537", "title" : "Climate-induced variations in global wildfire danger from 1979 to 2013", "translator" : [ { "dropping-particle" : "", "family" : "S3371", "given" : "", "non-dropping-particle" : "", "parse-names" : false, "suffix" : "" } ], "type" : "article-journal", "volume" : "6" }, "uris" : [ "http://www.mendeley.com/documents/?uuid=2d168826-7769-459c-b9d3-b3b1c87588f1" ] } ], "mendeley" : { "formattedCitation" : "(Jolly et al., 2015)", "plainTextFormattedCitation" : "(Jolly et al., 2015)", "previouslyFormattedCitation" : "(Jolly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Jolly et al., 2015)</w:t>
      </w:r>
      <w:r w:rsidRPr="00D424AA">
        <w:rPr>
          <w:rFonts w:cs="Times New Roman"/>
          <w:lang w:val="en-GB"/>
        </w:rPr>
        <w:fldChar w:fldCharType="end"/>
      </w:r>
      <w:r w:rsidRPr="00841A35">
        <w:rPr>
          <w:rFonts w:cs="Times New Roman"/>
          <w:lang w:val="en-GB"/>
        </w:rPr>
        <w:t>. However, at the global scale, the total burned area has been decreasing between 1998 and 2015 due to hum</w:t>
      </w:r>
      <w:r w:rsidRPr="00D424AA">
        <w:rPr>
          <w:rFonts w:cs="Times New Roman"/>
          <w:lang w:val="en-GB"/>
        </w:rPr>
        <w:t xml:space="preserve">an activities mostly related to changes in land use </w:t>
      </w:r>
      <w:r w:rsidRPr="00D424AA">
        <w:rPr>
          <w:rFonts w:cs="Times New Roman"/>
          <w:lang w:val="en-GB"/>
        </w:rPr>
        <w:fldChar w:fldCharType="begin" w:fldLock="1"/>
      </w:r>
      <w:r w:rsidR="00FF6231">
        <w:rPr>
          <w:rFonts w:cs="Times New Roman"/>
          <w:lang w:val="en-GB"/>
        </w:rPr>
        <w:instrText>ADDIN CSL_CITATION { "citationItems" : [ { "id" : "ITEM-1", "itemData" : { "DOI" : "10.1126/science.aal4108", "ISSN" : "0036-8075", "abstract" : "Fire is an essential Earth system process that alters ecosystem and atmospheric composition. Here we assessed long-term fire trends using multiple satellite data sets. We found that global burned area declined by 24.3 \u00b1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 "family" : "Werf", "given" : "G. R.", "non-dropping-particle" : "van der",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1", "issue" : "6345", "issued" : { "date-parts" : [ [ "2017", "6", "30" ] ] }, "page" : "1356-1362", "title" : "A human-driven decline in global burned area", "translator" : [ { "dropping-particle" : "", "family" : "S2115", "given" : "", "non-dropping-particle" : "", "parse-names" : false, "suffix" : "" } ], "type" : "article-journal", "volume" : "356" }, "uris" : [ "http://www.mendeley.com/documents/?uuid=29285927-b64d-4e6e-ac50-0e1cdae0fd5f" ] } ], "mendeley" : { "formattedCitation" : "(Andela et al., 2017)", "plainTextFormattedCitation" : "(Andela et al., 2017)", "previouslyFormattedCitation" : "(Andela et al., 2017)"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Andela et al., 2017)</w:t>
      </w:r>
      <w:r w:rsidRPr="00D424AA">
        <w:rPr>
          <w:rFonts w:cs="Times New Roman"/>
          <w:lang w:val="en-GB"/>
        </w:rPr>
        <w:fldChar w:fldCharType="end"/>
      </w:r>
      <w:r w:rsidRPr="00841A35">
        <w:rPr>
          <w:rFonts w:cs="Times New Roman"/>
          <w:lang w:val="en-GB"/>
        </w:rPr>
        <w:t>.</w:t>
      </w:r>
      <w:r w:rsidR="00C32050">
        <w:rPr>
          <w:rFonts w:cs="Times New Roman"/>
          <w:lang w:val="en-GB"/>
        </w:rPr>
        <w:t xml:space="preserve"> Given the projected </w:t>
      </w:r>
      <w:r w:rsidR="00C32050" w:rsidRPr="00D506A9">
        <w:rPr>
          <w:rFonts w:cs="Times New Roman"/>
          <w:i/>
          <w:iCs/>
          <w:lang w:val="en-GB"/>
        </w:rPr>
        <w:t>high confidence</w:t>
      </w:r>
      <w:r w:rsidR="00C32050">
        <w:rPr>
          <w:rFonts w:cs="Times New Roman"/>
          <w:lang w:val="en-GB"/>
        </w:rPr>
        <w:t xml:space="preserve"> increase in compound hot and dry conditions, there is </w:t>
      </w:r>
      <w:r w:rsidR="00C32050" w:rsidRPr="00D506A9">
        <w:rPr>
          <w:rFonts w:cs="Times New Roman"/>
          <w:i/>
          <w:iCs/>
          <w:lang w:val="en-GB"/>
        </w:rPr>
        <w:t>high confidence</w:t>
      </w:r>
      <w:r w:rsidR="00C32050">
        <w:rPr>
          <w:rFonts w:cs="Times New Roman"/>
          <w:lang w:val="en-GB"/>
        </w:rPr>
        <w:t xml:space="preserve"> that fire weather conditions will become more frequent at higher levels of global warming in some regions. This assessment is also consistent with assessments of Chapter 12 for regional projected changes in fire weather.</w:t>
      </w:r>
      <w:r w:rsidR="00BC1E01">
        <w:rPr>
          <w:rFonts w:cs="Times New Roman"/>
          <w:lang w:val="en-GB"/>
        </w:rPr>
        <w:t xml:space="preserve"> The SRCCL Ch2 assessed with </w:t>
      </w:r>
      <w:r w:rsidR="00BC1E01" w:rsidRPr="00D506A9">
        <w:rPr>
          <w:rFonts w:cs="Times New Roman"/>
          <w:i/>
          <w:iCs/>
          <w:lang w:val="en-GB"/>
        </w:rPr>
        <w:t>high confidence</w:t>
      </w:r>
      <w:r w:rsidR="00BC1E01" w:rsidRPr="00BC1E01">
        <w:rPr>
          <w:rFonts w:cs="Times New Roman"/>
          <w:lang w:val="en-GB"/>
        </w:rPr>
        <w:t xml:space="preserve"> </w:t>
      </w:r>
      <w:r w:rsidR="00BC1E01">
        <w:rPr>
          <w:rFonts w:cs="Times New Roman"/>
          <w:lang w:val="en-GB"/>
        </w:rPr>
        <w:t xml:space="preserve">that </w:t>
      </w:r>
      <w:r w:rsidR="00BC1E01" w:rsidRPr="006A2665">
        <w:rPr>
          <w:rFonts w:cs="Frutiger LT Pro"/>
          <w:color w:val="211D1E"/>
          <w:lang w:val="en-GB"/>
        </w:rPr>
        <w:t>future climate variability is expected to enhance the risk and severity of wildfires in many biomes such as tropical rainforests.</w:t>
      </w:r>
    </w:p>
    <w:p w14:paraId="229A750C" w14:textId="77777777" w:rsidR="007C725F" w:rsidRPr="00D424AA" w:rsidRDefault="007C725F" w:rsidP="00D424AA">
      <w:pPr>
        <w:rPr>
          <w:rFonts w:cs="Times New Roman"/>
          <w:i/>
          <w:iCs/>
          <w:lang w:val="en-GB"/>
        </w:rPr>
      </w:pPr>
    </w:p>
    <w:p w14:paraId="6CF1E160" w14:textId="309747C0" w:rsidR="007C725F" w:rsidRPr="00D506A9" w:rsidRDefault="00504BF7" w:rsidP="00D424AA">
      <w:pPr>
        <w:rPr>
          <w:rFonts w:cs="Times New Roman"/>
          <w:iCs/>
          <w:lang w:val="en-GB"/>
        </w:rPr>
      </w:pPr>
      <w:r w:rsidRPr="00D506A9">
        <w:rPr>
          <w:rFonts w:cs="Times New Roman"/>
          <w:iCs/>
          <w:lang w:val="en-GB"/>
        </w:rPr>
        <w:t>In s</w:t>
      </w:r>
      <w:r w:rsidR="007C725F" w:rsidRPr="00D506A9">
        <w:rPr>
          <w:rFonts w:cs="Times New Roman"/>
          <w:iCs/>
          <w:lang w:val="en-GB"/>
        </w:rPr>
        <w:t>ummary</w:t>
      </w:r>
      <w:r w:rsidRPr="00D506A9">
        <w:rPr>
          <w:rFonts w:cs="Times New Roman"/>
          <w:iCs/>
          <w:lang w:val="en-GB"/>
        </w:rPr>
        <w:t>,</w:t>
      </w:r>
      <w:r w:rsidR="00BF74C9" w:rsidRPr="00D506A9">
        <w:rPr>
          <w:rFonts w:cs="Times New Roman"/>
          <w:iCs/>
          <w:lang w:val="en-GB"/>
        </w:rPr>
        <w:t xml:space="preserve"> </w:t>
      </w:r>
      <w:r w:rsidRPr="00D506A9">
        <w:rPr>
          <w:rFonts w:cs="Times New Roman"/>
          <w:iCs/>
          <w:lang w:val="en-GB"/>
        </w:rPr>
        <w:t>t</w:t>
      </w:r>
      <w:r w:rsidR="007C725F" w:rsidRPr="00D506A9">
        <w:rPr>
          <w:rFonts w:cs="Times New Roman"/>
          <w:iCs/>
          <w:lang w:val="en-GB"/>
        </w:rPr>
        <w:t xml:space="preserve">here is </w:t>
      </w:r>
      <w:r w:rsidR="007C725F" w:rsidRPr="00D506A9">
        <w:rPr>
          <w:rFonts w:cs="Times New Roman"/>
          <w:i/>
          <w:iCs/>
          <w:lang w:val="en-GB"/>
        </w:rPr>
        <w:t>high confidence</w:t>
      </w:r>
      <w:r w:rsidR="007C725F" w:rsidRPr="00D506A9">
        <w:rPr>
          <w:rFonts w:cs="Times New Roman"/>
          <w:iCs/>
          <w:lang w:val="en-GB"/>
        </w:rPr>
        <w:t xml:space="preserve"> that concurrent heat waves and droughts have increased in frequency over the last century at the global scale due to human influence. There is </w:t>
      </w:r>
      <w:r w:rsidR="007C725F" w:rsidRPr="00D506A9">
        <w:rPr>
          <w:rFonts w:cs="Times New Roman"/>
          <w:i/>
          <w:iCs/>
          <w:lang w:val="en-GB"/>
        </w:rPr>
        <w:t>medium confidence</w:t>
      </w:r>
      <w:r w:rsidR="007C725F" w:rsidRPr="00D506A9">
        <w:rPr>
          <w:rFonts w:cs="Times New Roman"/>
          <w:iCs/>
          <w:lang w:val="en-GB"/>
        </w:rPr>
        <w:t xml:space="preserve"> that weather conditions that promote wildfires </w:t>
      </w:r>
      <w:r w:rsidR="00C32050" w:rsidRPr="00D506A9">
        <w:rPr>
          <w:rFonts w:cs="Times New Roman"/>
          <w:iCs/>
          <w:lang w:val="en-GB"/>
        </w:rPr>
        <w:t xml:space="preserve">(fire weather) </w:t>
      </w:r>
      <w:r w:rsidR="007C725F" w:rsidRPr="00D506A9">
        <w:rPr>
          <w:rFonts w:cs="Times New Roman"/>
          <w:iCs/>
          <w:lang w:val="en-GB"/>
        </w:rPr>
        <w:t xml:space="preserve">have become more </w:t>
      </w:r>
      <w:r w:rsidR="004C7673" w:rsidRPr="00D506A9">
        <w:rPr>
          <w:rFonts w:cs="Times New Roman"/>
          <w:iCs/>
          <w:lang w:val="en-GB"/>
        </w:rPr>
        <w:t>probable</w:t>
      </w:r>
      <w:r w:rsidR="007C725F" w:rsidRPr="00D506A9">
        <w:rPr>
          <w:rFonts w:cs="Times New Roman"/>
          <w:iCs/>
          <w:lang w:val="en-GB"/>
        </w:rPr>
        <w:t xml:space="preserve"> in southern Europe, northern Eurasia, the US, and Australia over the last century. </w:t>
      </w:r>
      <w:r w:rsidR="007C725F" w:rsidRPr="00D506A9">
        <w:rPr>
          <w:rFonts w:cs="Times New Roman"/>
          <w:lang w:val="en-GB"/>
        </w:rPr>
        <w:t xml:space="preserve">There is </w:t>
      </w:r>
      <w:r w:rsidR="007C725F" w:rsidRPr="00D506A9">
        <w:rPr>
          <w:rFonts w:cs="Times New Roman"/>
          <w:i/>
          <w:lang w:val="en-GB"/>
        </w:rPr>
        <w:t>high confidence</w:t>
      </w:r>
      <w:r w:rsidR="007C725F" w:rsidRPr="00D506A9">
        <w:rPr>
          <w:rFonts w:cs="Times New Roman"/>
          <w:lang w:val="en-GB"/>
        </w:rPr>
        <w:t xml:space="preserve"> that compound hot and dry conditions become more </w:t>
      </w:r>
      <w:r w:rsidR="004C7673" w:rsidRPr="00D506A9">
        <w:rPr>
          <w:rFonts w:cs="Times New Roman"/>
          <w:lang w:val="en-GB"/>
        </w:rPr>
        <w:t>probable</w:t>
      </w:r>
      <w:r w:rsidR="007C725F" w:rsidRPr="00D506A9">
        <w:rPr>
          <w:rFonts w:cs="Times New Roman"/>
          <w:lang w:val="en-GB"/>
        </w:rPr>
        <w:t xml:space="preserve"> in nearly all land regions as global mean temperature increases.</w:t>
      </w:r>
      <w:r w:rsidR="00C32050" w:rsidRPr="00D506A9">
        <w:rPr>
          <w:rFonts w:cs="Times New Roman"/>
          <w:lang w:val="en-GB"/>
        </w:rPr>
        <w:t xml:space="preserve"> There is </w:t>
      </w:r>
      <w:r w:rsidR="00C32050" w:rsidRPr="00D506A9">
        <w:rPr>
          <w:rFonts w:cs="Times New Roman"/>
          <w:i/>
          <w:iCs/>
          <w:lang w:val="en-GB"/>
        </w:rPr>
        <w:t>high confidence</w:t>
      </w:r>
      <w:r w:rsidR="00C32050" w:rsidRPr="00D506A9">
        <w:rPr>
          <w:rFonts w:cs="Times New Roman"/>
          <w:lang w:val="en-GB"/>
        </w:rPr>
        <w:t xml:space="preserve"> that fire weather conditions will become more frequent at higher levels of global warming in some regions.</w:t>
      </w:r>
    </w:p>
    <w:p w14:paraId="46D4D2BE" w14:textId="5E208C59" w:rsidR="007C725F" w:rsidRPr="00504BF7" w:rsidRDefault="007C725F" w:rsidP="00D424AA">
      <w:pPr>
        <w:rPr>
          <w:rFonts w:cs="Times New Roman"/>
          <w:lang w:val="en-GB"/>
        </w:rPr>
      </w:pPr>
    </w:p>
    <w:p w14:paraId="21B527AC" w14:textId="77777777" w:rsidR="0012500E" w:rsidRPr="00D424AA" w:rsidRDefault="0012500E" w:rsidP="00D424AA">
      <w:pPr>
        <w:rPr>
          <w:rFonts w:cs="Times New Roman"/>
          <w:lang w:val="en-GB"/>
        </w:rPr>
      </w:pPr>
    </w:p>
    <w:p w14:paraId="623A100F" w14:textId="11D6E6A1" w:rsidR="00625BDC" w:rsidRDefault="00625BDC" w:rsidP="00D424AA">
      <w:pPr>
        <w:rPr>
          <w:b/>
          <w:lang w:val="en-GB"/>
        </w:rPr>
      </w:pPr>
      <w:r w:rsidRPr="00D424AA">
        <w:rPr>
          <w:b/>
          <w:lang w:val="en-GB"/>
        </w:rPr>
        <w:t>[START BOX 11.4 HERE]</w:t>
      </w:r>
    </w:p>
    <w:p w14:paraId="7C5A676E" w14:textId="77777777" w:rsidR="000303E2" w:rsidRPr="00D424AA" w:rsidRDefault="000303E2" w:rsidP="00D424AA">
      <w:pPr>
        <w:rPr>
          <w:b/>
          <w:lang w:val="en-GB"/>
        </w:rPr>
      </w:pPr>
    </w:p>
    <w:p w14:paraId="6886F8A5" w14:textId="77777777" w:rsidR="00625BDC" w:rsidRPr="00D424AA" w:rsidRDefault="00625BDC" w:rsidP="00D424AA">
      <w:pPr>
        <w:rPr>
          <w:sz w:val="8"/>
          <w:szCs w:val="8"/>
          <w:lang w:val="en-GB"/>
        </w:rPr>
      </w:pPr>
    </w:p>
    <w:p w14:paraId="1CFDD30C" w14:textId="77777777" w:rsidR="00625BDC" w:rsidRPr="00D424AA" w:rsidRDefault="00625BDC" w:rsidP="000303E2">
      <w:pPr>
        <w:pStyle w:val="AR6Chap11Box"/>
        <w:shd w:val="clear" w:color="auto" w:fill="DEEAF6" w:themeFill="accent1" w:themeFillTint="33"/>
        <w:rPr>
          <w:lang w:val="en-GB"/>
        </w:rPr>
      </w:pPr>
      <w:bookmarkStart w:id="2977" w:name="_Toc5449604"/>
      <w:bookmarkStart w:id="2978" w:name="_Toc6904594"/>
      <w:bookmarkStart w:id="2979" w:name="_Toc25583731"/>
      <w:bookmarkStart w:id="2980" w:name="_Toc29672905"/>
      <w:bookmarkStart w:id="2981" w:name="_Toc56915301"/>
      <w:bookmarkStart w:id="2982" w:name="_Toc70703062"/>
      <w:r w:rsidRPr="00D424AA">
        <w:rPr>
          <w:lang w:val="en-GB"/>
        </w:rPr>
        <w:t>Case study: Global-scale concurrent climate anomalies at the example of the 2015-2016 extreme El Niño and the 2018 boreal spring/summer extremes</w:t>
      </w:r>
      <w:bookmarkEnd w:id="2977"/>
      <w:bookmarkEnd w:id="2978"/>
      <w:bookmarkEnd w:id="2979"/>
      <w:bookmarkEnd w:id="2980"/>
      <w:bookmarkEnd w:id="2981"/>
      <w:bookmarkEnd w:id="2982"/>
    </w:p>
    <w:p w14:paraId="2B2BD39D" w14:textId="77777777" w:rsidR="00625BDC" w:rsidRPr="00D424AA" w:rsidRDefault="00625BDC" w:rsidP="000303E2">
      <w:pPr>
        <w:shd w:val="clear" w:color="auto" w:fill="DEEAF6" w:themeFill="accent1" w:themeFillTint="33"/>
        <w:rPr>
          <w:bCs/>
          <w:lang w:val="en-GB"/>
        </w:rPr>
      </w:pPr>
    </w:p>
    <w:p w14:paraId="4B6200C1" w14:textId="69326A31" w:rsidR="00625BDC" w:rsidRPr="00D424AA" w:rsidRDefault="00625BDC" w:rsidP="000303E2">
      <w:pPr>
        <w:shd w:val="clear" w:color="auto" w:fill="DEEAF6" w:themeFill="accent1" w:themeFillTint="33"/>
        <w:rPr>
          <w:lang w:val="en-GB"/>
        </w:rPr>
      </w:pPr>
      <w:r w:rsidRPr="00D424AA">
        <w:rPr>
          <w:lang w:val="en-GB"/>
        </w:rPr>
        <w:t>Occurrence of concurrent or near-concurrent extremes in different parts of a region, or in different locations around the world challenges adaptation and risk management capacity. This can occur as a result of natural climate variability, as climates in different parts of the world are inter-connected through teleconnections. In addition, in a warming climate, the probability of having several locations being affected simultaneously by e.g. hot extremes and heat waves increases strongly as a function of global warming, with detectable changes even for changes as small as +0.5°C of additional global warming (Sections 11.2.5 and 11.3, Cross-chapter Box 11.1). Recent articles have highlighted the risks associated with concurrent extremes over large spatial scales (e.g.</w:t>
      </w:r>
      <w:ins w:id="2983" w:author="Robin Matthews" w:date="2021-07-14T10:41:00Z">
        <w:r w:rsidR="000F271F">
          <w:rPr>
            <w:lang w:val="en-GB"/>
          </w:rPr>
          <w:t>,</w:t>
        </w:r>
      </w:ins>
      <w:r w:rsidRPr="00D424AA">
        <w:rPr>
          <w:lang w:val="en-GB"/>
        </w:rPr>
        <w:t xml:space="preserve"> </w:t>
      </w:r>
      <w:commentRangeStart w:id="2984"/>
      <w:r w:rsidRPr="00D424AA">
        <w:rPr>
          <w:lang w:val="en-GB"/>
        </w:rPr>
        <w:fldChar w:fldCharType="begin" w:fldLock="1"/>
      </w:r>
      <w:r w:rsidR="00FF6231">
        <w:rPr>
          <w:lang w:val="en-GB"/>
        </w:rPr>
        <w:instrText>ADDIN CSL_CITATION { "citationItems" : [ { "id" : "ITEM-1", "itemData" : { "DOI" : "10.1038/nclimate2660", "ISSN" : "1758-678X", "author" : [ { "dropping-particle" : "", "family" : "Lehner", "given" : "Flavio", "non-dropping-particle" : "", "parse-names" : false, "suffix" : "" }, { "dropping-particle" : "", "family" : "Stocker", "given" : "Thomas F.", "non-dropping-particle" : "", "parse-names" : false, "suffix" : "" } ], "container-title" : "Nature Climate Change", "id" : "ITEM-1", "issue" : "8", "issued" : { "date-parts" : [ [ "2015", "8", "1" ] ] }, "page" : "731-734", "title" : "From local perception to global perspective", "translator" : [ { "dropping-particle" : "", "family" : "S2127", "given" : "", "non-dropping-particle" : "", "parse-names" : false, "suffix" : "" } ], "type" : "article-journal", "volume" : "5" }, "uris" : [ "http://www.mendeley.com/documents/?uuid=96b1d7de-397e-4f4f-9703-40ef75deef04" ] }, { "id" : "ITEM-2", "itemData" : { "DOI" : "10.1038/s41586-018-0872-x", "ISSN" : "1476-4687", "abstract" : "Climatic observables are often correlated across long spatial distances, and extreme events, such as heatwaves or floods, are typically assumed to be related to such teleconnections1,2. Revealing atmospheric teleconnection patterns and understanding their underlying mechanisms is of great importance for weather forecasting in general and extreme-event prediction in particular3,4, especially considering that the characteristics of extreme events have been suggested to change under ongoing anthropogenic climate change5\u20138. Here we reveal the global coupling pattern of extreme-rainfall events by applying complex-network methodology to high-resolution satellite data and introducing a technique that corrects for multiple-comparison bias in functional networks. We find that the distance distribution of significant connections (P\u00a0&lt;\u00a00.005) around the globe decays according to a power law up to distances of about 2,500 kilometres. For longer distances, the probability of significant connections is much higher than expected from the scaling of the power law. We attribute the shorter, power-law-distributed connections to regional weather systems. The longer, super-power-law-distributed connections form a global rainfall teleconnection pattern that is probably controlled by upper-level Rossby waves. We show that extreme-rainfall events in the monsoon systems of south-central Asia, east Asia and Africa are significantly synchronized. Moreover, we uncover concise links between south-central Asia and the European and North American extratropics, as well as the Southern Hemisphere extratropics. Analysis of the atmospheric conditions that lead to these teleconnections confirms Rossby waves as the physical mechanism underlying these global teleconnection patterns and emphasizes their crucial role in dynamical tropical\u2013extratropical couplings. Our results provide insights into the function of Rossby waves in creating stable, global-scale dependencies of extreme-rainfall events, and into the potential predictability of associated natural hazards.", "author" : [ { "dropping-particle" : "", "family" : "Boers", "given" : "Niklas", "non-dropping-particle" : "", "parse-names" : false, "suffix" : "" }, { "dropping-particle" : "", "family" : "Goswami", "given" : "Bedartha", "non-dropping-particle" : "", "parse-names" : false, "suffix" : "" }, { "dropping-particle" : "", "family" : "Rheinwalt", "given" : "Aljoscha", "non-dropping-particle" : "", "parse-names" : false, "suffix" : "" }, { "dropping-particle" : "", "family" : "Bookhagen", "given" : "Bodo", "non-dropping-particle" : "", "parse-names" : false, "suffix" : "" }, { "dropping-particle" : "", "family" : "Hoskins", "given" : "Brian", "non-dropping-particle" : "", "parse-names" : false, "suffix" : "" }, { "dropping-particle" : "", "family" : "Kurths", "given" : "J\u00fcrgen", "non-dropping-particle" : "", "parse-names" : false, "suffix" : "" } ], "container-title" : "Nature", "id" : "ITEM-2", "issue" : "7744", "issued" : { "date-parts" : [ [ "2019" ] ] }, "page" : "373-377", "title" : "Complex networks reveal global pattern of extreme-rainfall teleconnections", "translator" : [ { "dropping-particle" : "", "family" : "S2349", "given" : "", "non-dropping-particle" : "", "parse-names" : false, "suffix" : "" } ], "type" : "article-journal", "volume" : "566" }, "uris" : [ "http://www.mendeley.com/documents/?uuid=4b677095-803a-4bba-8329-22826e7a1937" ] }, { "id" : "ITEM-3", "itemData" : { "DOI" : "10.1016/j.agsy.2019.05.010", "ISSN" : "0308-521X", "abstract" : "The increasingly inter-connected global food system is becoming more vulnerable to production shocks owing to increasing global mean temperatures and more frequent climate extremes. Little is known, however, about the actual risks of multiple breadbasket failure due to extreme weather events. Motivated by the Paris Climate Agreement, this paper quantifies spatial risks to global agriculture in 1.5 and 2 \u00b0C warmer worlds. This paper focuses on climate risks posed to three major crops - wheat, soybean and maize - in five major global food producing areas. Climate data from the atmosphere-only HadAM3P model as part of the \u201cHalf a degree Additional warming, Prognosis and Projected Impacts\u201d (HAPPI) experiment are used to analyse the risks of climatic extreme events. Using the copula methodology, the risks of simultaneous crop failure in multiple breadbaskets are investigated. Projected losses do not scale linearly with global warming increases between 1.5 and 2 \u00b0C Global Mean Temperature (GMT). In general, whilst the differences in yield at 1.5 versus 2 \u00b0C are significant they are not as large as the difference between 1.5 \u00b0C and the historical baseline which corresponds to 0.85 \u00b0C above pre-industrial GMT. Risks of simultaneous crop failure, however, do increase disproportionately between 1.5 and 2 \u00b0C, so surpassing the 1.5 \u00b0C threshold will represent a threat to global food security. For maize, risks of multiple breadbasket failures increase the most, from 6% to 40% at 1.5 to 54% at 2 \u00b0C warming. In relative terms, the highest simultaneous climate risk increase between the two warming scenarios was found for wheat (40%), followed by maize (35%) and soybean (23%). Looking at the impacts on agricultural production, we show that limiting global warming to 1.5 \u00b0C would avoid production losses of up to 2753 million (161,000, 265,000) tonnes maize (wheat, soybean) in the global breadbaskets and would reduce the risk of simultaneous crop failure by 26%, 28% and 19% respectively.", "author" : [ { "dropping-particle" : "", "family" : "Gaupp", "given" : "Franziska", "non-dropping-particle" : "", "parse-names" : false, "suffix" : "" }, { "dropping-particle" : "", "family" : "Hall", "given" : "Jim", "non-dropping-particle" : "", "parse-names" : false, "suffix" : "" }, { "dropping-particle" : "", "family" : "Mitchell", "given" : "Dann", "non-dropping-particle" : "", "parse-names" : false, "suffix" : "" }, { "dropping-particle" : "", "family" : "Dadson", "given" : "Simon", "non-dropping-particle" : "", "parse-names" : false, "suffix" : "" } ], "container-title" : "Agricultural Systems", "id" : "ITEM-3", "issued" : { "date-parts" : [ [ "2019" ] ] }, "page" : "34-45", "title" : "Increasing risks of multiple breadbasket failure under 1.5 and 2 \u00b0C global warming", "translator" : [ { "dropping-particle" : "", "family" : "S2342", "given" : "", "non-dropping-particle" : "", "parse-names" : false, "suffix" : "" } ], "type" : "article-journal", "volume" : "175" }, "uris" : [ "http://www.mendeley.com/documents/?uuid=bffdfc48-7541-4208-8e71-949aede250f3" ] } ], "mendeley" : { "formattedCitation" : "(Lehner and Stocker, 2015; Boers et al., 2019; Gaupp et al., 2019)", "manualFormatting" : "Lehner and Stocker, 2015; Boers et al., 2019; Gaupp et al., 2019)", "plainTextFormattedCitation" : "(Lehner and Stocker, 2015; Boers et al., 2019; Gaupp et al., 2019)", "previouslyFormattedCitation" : "(Lehner and Stocker, 2015; Boers et al., 2019; Gaupp et al., 2019)" }, "properties" : { "noteIndex" : 0 }, "schema" : "https://github.com/citation-style-language/schema/raw/master/csl-citation.json" }</w:instrText>
      </w:r>
      <w:r w:rsidRPr="00D424AA">
        <w:rPr>
          <w:lang w:val="en-GB"/>
        </w:rPr>
        <w:fldChar w:fldCharType="separate"/>
      </w:r>
      <w:r w:rsidR="00A26296">
        <w:rPr>
          <w:noProof/>
          <w:lang w:val="en-GB"/>
        </w:rPr>
        <w:t>Lehner and Stocker, 2015; Boers et al., 2019; Gaupp et al., 2019)</w:t>
      </w:r>
      <w:r w:rsidRPr="00D424AA">
        <w:rPr>
          <w:lang w:val="en-GB"/>
        </w:rPr>
        <w:fldChar w:fldCharType="end"/>
      </w:r>
      <w:commentRangeEnd w:id="2984"/>
      <w:r w:rsidR="00A26296">
        <w:rPr>
          <w:rStyle w:val="Marquedecommentaire"/>
        </w:rPr>
        <w:commentReference w:id="2984"/>
      </w:r>
      <w:r w:rsidRPr="00841A35">
        <w:rPr>
          <w:lang w:val="en-GB"/>
        </w:rPr>
        <w:t>. There is evide</w:t>
      </w:r>
      <w:r w:rsidRPr="00D424AA">
        <w:rPr>
          <w:lang w:val="en-GB"/>
        </w:rPr>
        <w:t xml:space="preserve">nce that such global-scale extremes associated with hot temperature extremes are increasing in occurrence </w:t>
      </w:r>
      <w:r w:rsidRPr="00D424AA">
        <w:rPr>
          <w:lang w:val="en-GB"/>
        </w:rPr>
        <w:fldChar w:fldCharType="begin" w:fldLock="1"/>
      </w:r>
      <w:r w:rsidR="00FF6231">
        <w:rPr>
          <w:lang w:val="en-GB"/>
        </w:rPr>
        <w:instrText>ADDIN CSL_CITATION { "citationItems" : [ { "id" : "ITEM-1", "itemData" : { "DOI" : "10.1002/2015GL066307", "author" : [ { "dropping-particle" : "", "family" : "Sippel", "given" : "Sebastian", "non-dropping-particle" : "", "parse-names" : false, "suffix" : "" }, { "dropping-particle" : "", "family" : "Zscheischler", "given" : "Jakob", "non-dropping-particle" : "", "parse-names" : false, "suffix" : "" }, { "dropping-particle" : "", "family" : "Heimann", "given" : "Martin", "non-dropping-particle" : "", "parse-names" : false, "suffix" : "" }, { "dropping-particle" : "", "family" : "Otto", "given" : "Friederike E L", "non-dropping-particle" : "", "parse-names" : false, "suffix" : "" }, { "dropping-particle" : "", "family" : "Peters", "given" : "Jonas", "non-dropping-particle" : "", "parse-names" : false, "suffix" : "" }, { "dropping-particle" : "", "family" : "Mahecha", "given" : "Miguel D", "non-dropping-particle" : "", "parse-names" : false, "suffix" : "" } ], "container-title" : "Geophysical Research Letters", "id" : "ITEM-1", "issue" : "22", "issued" : { "date-parts" : [ [ "2015", "11" ] ] }, "page" : "9990-9998", "title" : "Quantifying changes in climate variability and extremes: Pitfalls and their overcoming", "translator" : [ { "dropping-particle" : "", "family" : "S357", "given" : "", "non-dropping-particle" : "", "parse-names" : false, "suffix" : "" } ], "type" : "article-journal", "volume" : "42" }, "uris" : [ "http://www.mendeley.com/documents/?uuid=cbcdad57-69d2-4c2b-86dd-4ee41c77407d" ] }, { "id" : "ITEM-2",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2",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Sippel et al., 2015; Vogel et al., 2019)", "plainTextFormattedCitation" : "(Sippel et al., 2015; Vogel et al., 2019)", "previouslyFormattedCitation" : "(Sippel et al., 2015; Vogel et al., 2019)" }, "properties" : { "noteIndex" : 0 }, "schema" : "https://github.com/citation-style-language/schema/raw/master/csl-citation.json" }</w:instrText>
      </w:r>
      <w:r w:rsidRPr="00D424AA">
        <w:rPr>
          <w:lang w:val="en-GB"/>
        </w:rPr>
        <w:fldChar w:fldCharType="separate"/>
      </w:r>
      <w:r w:rsidR="00A26296">
        <w:rPr>
          <w:noProof/>
          <w:lang w:val="en-GB"/>
        </w:rPr>
        <w:t>(Sippel et al., 2015; Vogel et al., 2019)</w:t>
      </w:r>
      <w:r w:rsidRPr="00D424AA">
        <w:rPr>
          <w:lang w:val="en-GB"/>
        </w:rPr>
        <w:fldChar w:fldCharType="end"/>
      </w:r>
      <w:r w:rsidRPr="00841A35">
        <w:rPr>
          <w:lang w:val="en-GB"/>
        </w:rPr>
        <w:t xml:space="preserve">. Hereafter, </w:t>
      </w:r>
      <w:r w:rsidR="00454E5A" w:rsidRPr="00D424AA">
        <w:rPr>
          <w:lang w:val="en-GB"/>
        </w:rPr>
        <w:t>the</w:t>
      </w:r>
      <w:r w:rsidRPr="00D424AA">
        <w:rPr>
          <w:lang w:val="en-GB"/>
        </w:rPr>
        <w:t xml:space="preserve"> focus </w:t>
      </w:r>
      <w:r w:rsidR="00454E5A" w:rsidRPr="00D424AA">
        <w:rPr>
          <w:lang w:val="en-GB"/>
        </w:rPr>
        <w:t xml:space="preserve">is </w:t>
      </w:r>
      <w:r w:rsidRPr="00D424AA">
        <w:rPr>
          <w:lang w:val="en-GB"/>
        </w:rPr>
        <w:t xml:space="preserve">on two recent global-scale events that featured concurrent extremes in several regions across the world. The first focuses on concurrent extremes driven by variability in tropical Pacific SSTs associated with the 2015-2016 extreme El Niño, while the second is a case study of the impacts of global warming combined with abnormal atmospheric circulation patterns in the 2018 boreal spring/summer. </w:t>
      </w:r>
    </w:p>
    <w:p w14:paraId="09C3DA56" w14:textId="79C0279E" w:rsidR="00625BDC" w:rsidRDefault="00625BDC" w:rsidP="000303E2">
      <w:pPr>
        <w:shd w:val="clear" w:color="auto" w:fill="DEEAF6" w:themeFill="accent1" w:themeFillTint="33"/>
        <w:rPr>
          <w:lang w:val="en-GB"/>
        </w:rPr>
      </w:pPr>
    </w:p>
    <w:p w14:paraId="5BBCCF9C" w14:textId="77777777" w:rsidR="0012500E" w:rsidRPr="00D424AA" w:rsidRDefault="0012500E" w:rsidP="000303E2">
      <w:pPr>
        <w:shd w:val="clear" w:color="auto" w:fill="DEEAF6" w:themeFill="accent1" w:themeFillTint="33"/>
        <w:rPr>
          <w:lang w:val="en-GB"/>
        </w:rPr>
      </w:pPr>
    </w:p>
    <w:p w14:paraId="399BD023" w14:textId="77777777" w:rsidR="00625BDC" w:rsidRPr="00D424AA" w:rsidRDefault="00625BDC" w:rsidP="000303E2">
      <w:pPr>
        <w:shd w:val="clear" w:color="auto" w:fill="DEEAF6" w:themeFill="accent1" w:themeFillTint="33"/>
        <w:rPr>
          <w:b/>
          <w:lang w:val="en-GB"/>
        </w:rPr>
      </w:pPr>
      <w:r w:rsidRPr="00D424AA">
        <w:rPr>
          <w:b/>
          <w:lang w:val="en-GB"/>
        </w:rPr>
        <w:t xml:space="preserve">[START BOX 11.4, FIGURE 1 HERE] </w:t>
      </w:r>
    </w:p>
    <w:p w14:paraId="298C9FB7" w14:textId="77777777" w:rsidR="00625BDC" w:rsidRPr="00D424AA" w:rsidRDefault="00625BDC" w:rsidP="000303E2">
      <w:pPr>
        <w:shd w:val="clear" w:color="auto" w:fill="DEEAF6" w:themeFill="accent1" w:themeFillTint="33"/>
        <w:rPr>
          <w:b/>
          <w:lang w:val="en-GB"/>
        </w:rPr>
      </w:pPr>
    </w:p>
    <w:p w14:paraId="3E97C716" w14:textId="406F5386" w:rsidR="00625BDC" w:rsidRPr="000303E2" w:rsidRDefault="00625BDC" w:rsidP="000303E2">
      <w:pPr>
        <w:shd w:val="clear" w:color="auto" w:fill="DEEAF6" w:themeFill="accent1" w:themeFillTint="33"/>
        <w:ind w:left="1701" w:hanging="1701"/>
        <w:rPr>
          <w:sz w:val="20"/>
          <w:szCs w:val="20"/>
          <w:lang w:val="en-GB"/>
        </w:rPr>
      </w:pPr>
      <w:r w:rsidRPr="000303E2">
        <w:rPr>
          <w:b/>
          <w:sz w:val="20"/>
          <w:szCs w:val="20"/>
          <w:lang w:val="en-GB"/>
        </w:rPr>
        <w:t>Box 11.4, Figure 1</w:t>
      </w:r>
      <w:r w:rsidRPr="000303E2">
        <w:rPr>
          <w:sz w:val="20"/>
          <w:szCs w:val="20"/>
          <w:lang w:val="en-GB"/>
        </w:rPr>
        <w:t xml:space="preserve">: </w:t>
      </w:r>
      <w:r w:rsidR="002A15F6" w:rsidRPr="000303E2">
        <w:rPr>
          <w:bCs/>
          <w:sz w:val="20"/>
          <w:szCs w:val="20"/>
          <w:lang w:val="en-GB"/>
        </w:rPr>
        <w:t>Anal</w:t>
      </w:r>
      <w:r w:rsidR="002A15F6" w:rsidRPr="000303E2">
        <w:rPr>
          <w:sz w:val="20"/>
          <w:szCs w:val="20"/>
          <w:lang w:val="en-GB"/>
        </w:rPr>
        <w:t xml:space="preserve">ysis of the percentage of land area affected by temperature extremes larger than two (orange) or three (blue) standard deviations in June-July-August (JJA) between 30°N and 80°N using a normalization. The more appropriate estimate is the corrected normalization. These panels show for both estimates a substantial increase in the overall land area affected by very high hot extremes since 1990 onward. Adapted from </w:t>
      </w:r>
      <w:r w:rsidR="002A15F6" w:rsidRPr="000303E2">
        <w:rPr>
          <w:sz w:val="20"/>
          <w:szCs w:val="20"/>
          <w:lang w:val="en-GB"/>
        </w:rPr>
        <w:fldChar w:fldCharType="begin" w:fldLock="1"/>
      </w:r>
      <w:r w:rsidR="00FF6231">
        <w:rPr>
          <w:sz w:val="20"/>
          <w:szCs w:val="20"/>
          <w:lang w:val="en-GB"/>
        </w:rPr>
        <w:instrText>ADDIN CSL_CITATION { "citationItems" : [ { "id" : "ITEM-1", "itemData" : { "DOI" : "10.1002/2015GL066307", "author" : [ { "dropping-particle" : "", "family" : "Sippel", "given" : "Sebastian", "non-dropping-particle" : "", "parse-names" : false, "suffix" : "" }, { "dropping-particle" : "", "family" : "Zscheischler", "given" : "Jakob", "non-dropping-particle" : "", "parse-names" : false, "suffix" : "" }, { "dropping-particle" : "", "family" : "Heimann", "given" : "Martin", "non-dropping-particle" : "", "parse-names" : false, "suffix" : "" }, { "dropping-particle" : "", "family" : "Otto", "given" : "Friederike E L", "non-dropping-particle" : "", "parse-names" : false, "suffix" : "" }, { "dropping-particle" : "", "family" : "Peters", "given" : "Jonas", "non-dropping-particle" : "", "parse-names" : false, "suffix" : "" }, { "dropping-particle" : "", "family" : "Mahecha", "given" : "Miguel D", "non-dropping-particle" : "", "parse-names" : false, "suffix" : "" } ], "container-title" : "Geophysical Research Letters", "id" : "ITEM-1", "issue" : "22", "issued" : { "date-parts" : [ [ "2015", "11" ] ] }, "page" : "9990-9998", "title" : "Quantifying changes in climate variability and extremes: Pitfalls and their overcoming", "translator" : [ { "dropping-particle" : "", "family" : "S357", "given" : "", "non-dropping-particle" : "", "parse-names" : false, "suffix" : "" } ], "type" : "article-journal", "volume" : "42" }, "uris" : [ "http://www.mendeley.com/documents/?uuid=cbcdad57-69d2-4c2b-86dd-4ee41c77407d" ] } ], "mendeley" : { "formattedCitation" : "(Sippel et al., 2015)", "manualFormatting" : "Sippel et al. (2015)", "plainTextFormattedCitation" : "(Sippel et al., 2015)", "previouslyFormattedCitation" : "(Sippel et al., 2015)" }, "properties" : { "noteIndex" : 0 }, "schema" : "https://github.com/citation-style-language/schema/raw/master/csl-citation.json" }</w:instrText>
      </w:r>
      <w:r w:rsidR="002A15F6" w:rsidRPr="000303E2">
        <w:rPr>
          <w:sz w:val="20"/>
          <w:szCs w:val="20"/>
          <w:lang w:val="en-GB"/>
        </w:rPr>
        <w:fldChar w:fldCharType="separate"/>
      </w:r>
      <w:r w:rsidR="00A26296">
        <w:rPr>
          <w:noProof/>
          <w:sz w:val="20"/>
          <w:szCs w:val="20"/>
          <w:lang w:val="en-GB"/>
        </w:rPr>
        <w:t>Sippel et al. (2015)</w:t>
      </w:r>
      <w:r w:rsidR="002A15F6" w:rsidRPr="000303E2">
        <w:rPr>
          <w:sz w:val="20"/>
          <w:szCs w:val="20"/>
          <w:lang w:val="en-GB"/>
        </w:rPr>
        <w:fldChar w:fldCharType="end"/>
      </w:r>
    </w:p>
    <w:p w14:paraId="100728DF" w14:textId="77777777" w:rsidR="002A15F6" w:rsidRPr="00D424AA" w:rsidRDefault="002A15F6" w:rsidP="000303E2">
      <w:pPr>
        <w:shd w:val="clear" w:color="auto" w:fill="DEEAF6" w:themeFill="accent1" w:themeFillTint="33"/>
        <w:rPr>
          <w:b/>
          <w:lang w:val="en-GB"/>
        </w:rPr>
      </w:pPr>
    </w:p>
    <w:p w14:paraId="5FBD7D01" w14:textId="3E52F82A" w:rsidR="00625BDC" w:rsidRPr="00D424AA" w:rsidRDefault="00625BDC" w:rsidP="000303E2">
      <w:pPr>
        <w:shd w:val="clear" w:color="auto" w:fill="DEEAF6" w:themeFill="accent1" w:themeFillTint="33"/>
        <w:rPr>
          <w:b/>
          <w:lang w:val="en-GB"/>
        </w:rPr>
      </w:pPr>
      <w:r w:rsidRPr="00D424AA">
        <w:rPr>
          <w:b/>
          <w:lang w:val="en-GB"/>
        </w:rPr>
        <w:t>[END BOX 11.4, FIGURE 1 HERE]</w:t>
      </w:r>
    </w:p>
    <w:p w14:paraId="03718800" w14:textId="2A4D316E" w:rsidR="00625BDC" w:rsidRDefault="00625BDC" w:rsidP="000303E2">
      <w:pPr>
        <w:shd w:val="clear" w:color="auto" w:fill="DEEAF6" w:themeFill="accent1" w:themeFillTint="33"/>
        <w:rPr>
          <w:lang w:val="en-GB"/>
        </w:rPr>
      </w:pPr>
    </w:p>
    <w:p w14:paraId="6E6E00A1" w14:textId="77777777" w:rsidR="0012500E" w:rsidRPr="00D424AA" w:rsidRDefault="0012500E" w:rsidP="000303E2">
      <w:pPr>
        <w:shd w:val="clear" w:color="auto" w:fill="DEEAF6" w:themeFill="accent1" w:themeFillTint="33"/>
        <w:rPr>
          <w:lang w:val="en-GB"/>
        </w:rPr>
      </w:pPr>
    </w:p>
    <w:p w14:paraId="357B2C69" w14:textId="77777777" w:rsidR="00625BDC" w:rsidRPr="00D424AA" w:rsidRDefault="00625BDC" w:rsidP="000303E2">
      <w:pPr>
        <w:shd w:val="clear" w:color="auto" w:fill="DEEAF6" w:themeFill="accent1" w:themeFillTint="33"/>
        <w:rPr>
          <w:b/>
          <w:bCs/>
          <w:lang w:val="en-GB"/>
        </w:rPr>
      </w:pPr>
      <w:r w:rsidRPr="00D424AA">
        <w:rPr>
          <w:b/>
          <w:bCs/>
          <w:lang w:val="en-GB"/>
        </w:rPr>
        <w:t>The extreme El Niño in 2015-2016</w:t>
      </w:r>
    </w:p>
    <w:p w14:paraId="51638BC4" w14:textId="77777777" w:rsidR="00625BDC" w:rsidRPr="00D424AA" w:rsidRDefault="00625BDC" w:rsidP="000303E2">
      <w:pPr>
        <w:shd w:val="clear" w:color="auto" w:fill="DEEAF6" w:themeFill="accent1" w:themeFillTint="33"/>
        <w:rPr>
          <w:lang w:val="en-GB"/>
        </w:rPr>
      </w:pPr>
    </w:p>
    <w:p w14:paraId="72F5ACF3" w14:textId="727DB285" w:rsidR="00625BDC" w:rsidRPr="00D424AA" w:rsidRDefault="00625BDC" w:rsidP="000303E2">
      <w:pPr>
        <w:shd w:val="clear" w:color="auto" w:fill="DEEAF6" w:themeFill="accent1" w:themeFillTint="33"/>
        <w:rPr>
          <w:lang w:val="en-GB"/>
        </w:rPr>
      </w:pPr>
      <w:r w:rsidRPr="00D424AA">
        <w:rPr>
          <w:lang w:val="en-GB"/>
        </w:rPr>
        <w:t>El Niño-Southern Oscillation (ENSO) is one of the phenomena that have the ability to bring multitudes of extremes in different parts of the world, especially in the extreme cases of El Niño (Annex VI.4). Additionally, the background climate warming associated with greenhouse gas forcing can significantly exacerbate extremes in parts of the world even under normal El Niño conditions. The 2015-2016 El Niño event was one of the three extreme El Nino events since 1980s since the availability of satellite rainfall observations</w:t>
      </w:r>
      <w:r w:rsidR="0035783F">
        <w:rPr>
          <w:lang w:val="en-GB"/>
        </w:rPr>
        <w:t>.</w:t>
      </w:r>
      <w:r w:rsidRPr="00D424AA">
        <w:rPr>
          <w:lang w:val="en-GB"/>
        </w:rPr>
        <w:t xml:space="preserve"> According to some measures, it was the strongest El Niño over the past 145 years </w:t>
      </w:r>
      <w:r w:rsidRPr="00D424AA">
        <w:rPr>
          <w:lang w:val="en-GB"/>
        </w:rPr>
        <w:fldChar w:fldCharType="begin" w:fldLock="1"/>
      </w:r>
      <w:r w:rsidR="00FF6231">
        <w:rPr>
          <w:lang w:val="en-GB"/>
        </w:rPr>
        <w:instrText>ADDIN CSL_CITATION { "citationItems" : [ { "id" : "ITEM-1", "itemData" : { "DOI" : "10.1038/ncomms14365", "ISSN" : "2041-1723", "author" : [ { "dropping-particle" : "", "family" : "Barnard", "given" : "Patrick L.", "non-dropping-particle" : "", "parse-names" : false, "suffix" : "" }, { "dropping-particle" : "", "family" : "Hoover", "given" : "Daniel", "non-dropping-particle" : "", "parse-names" : false, "suffix" : "" }, { "dropping-particle" : "", "family" : "Hubbard", "given" : "David M.", "non-dropping-particle" : "", "parse-names" : false, "suffix" : "" }, { "dropping-particle" : "", "family" : "Snyder", "given" : "Alex", "non-dropping-particle" : "", "parse-names" : false, "suffix" : "" }, { "dropping-particle" : "", "family" : "Ludka", "given" : "Bonnie C.", "non-dropping-particle" : "", "parse-names" : false, "suffix" : "" }, { "dropping-particle" : "", "family" : "Allan", "given" : "Jonathan", "non-dropping-particle" : "", "parse-names" : false, "suffix" : "" }, { "dropping-particle" : "", "family" : "Kaminsky", "given" : "George M.", "non-dropping-particle" : "", "parse-names" : false, "suffix" : "" }, { "dropping-particle" : "", "family" : "Ruggiero", "given" : "Peter", "non-dropping-particle" : "", "parse-names" : false, "suffix" : "" }, { "dropping-particle" : "", "family" : "Gallien", "given" : "Timu W.", "non-dropping-particle" : "", "parse-names" : false, "suffix" : "" }, { "dropping-particle" : "", "family" : "Gabel", "given" : "Laura", "non-dropping-particle" : "", "parse-names" : false, "suffix" : "" }, { "dropping-particle" : "", "family" : "McCandless", "given" : "Diana", "non-dropping-particle" : "", "parse-names" : false, "suffix" : "" }, { "dropping-particle" : "", "family" : "Weiner", "given" : "Heather M.", "non-dropping-particle" : "", "parse-names" : false, "suffix" : "" }, { "dropping-particle" : "", "family" : "Cohn", "given" : "Nicholas", "non-dropping-particle" : "", "parse-names" : false, "suffix" : "" }, { "dropping-particle" : "", "family" : "Anderson", "given" : "Dylan L.", "non-dropping-particle" : "", "parse-names" : false, "suffix" : "" }, { "dropping-particle" : "", "family" : "Serafin", "given" : "Katherine A.", "non-dropping-particle" : "", "parse-names" : false, "suffix" : "" } ], "container-title" : "Nature Communications", "id" : "ITEM-1", "issued" : { "date-parts" : [ [ "2017", "2", "14" ] ] }, "page" : "14365", "title" : "Extreme oceanographic forcing and coastal response due to the 2015\u20132016 El Ni\u00f1o", "translator" : [ { "dropping-particle" : "", "family" : "S696", "given" : "", "non-dropping-particle" : "", "parse-names" : false, "suffix" : "" } ], "type" : "article-journal", "volume" : "8" }, "uris" : [ "http://www.mendeley.com/documents/?uuid=cd5dc77a-2010-49af-9a35-20185139ed19" ] } ], "mendeley" : { "formattedCitation" : "(Barnard et al., 2017)", "plainTextFormattedCitation" : "(Barnard et al., 2017)", "previouslyFormattedCitation" : "(Barnard et al., 2017)" }, "properties" : { "noteIndex" : 0 }, "schema" : "https://github.com/citation-style-language/schema/raw/master/csl-citation.json" }</w:instrText>
      </w:r>
      <w:r w:rsidRPr="00D424AA">
        <w:rPr>
          <w:lang w:val="en-GB"/>
        </w:rPr>
        <w:fldChar w:fldCharType="separate"/>
      </w:r>
      <w:r w:rsidR="00A26296">
        <w:rPr>
          <w:noProof/>
          <w:lang w:val="en-GB"/>
        </w:rPr>
        <w:t>(Barnard et al., 2017)</w:t>
      </w:r>
      <w:r w:rsidRPr="00D424AA">
        <w:rPr>
          <w:lang w:val="en-GB"/>
        </w:rPr>
        <w:fldChar w:fldCharType="end"/>
      </w:r>
      <w:r w:rsidRPr="00841A35">
        <w:rPr>
          <w:lang w:val="en-GB"/>
        </w:rPr>
        <w:t>. The 2015-2016 warmth was unprecedented at the central equatorial Pacific (Niño4: 5°N–5°S, 150°E–150°W) and this exceptional warmth w</w:t>
      </w:r>
      <w:r w:rsidRPr="00D424AA">
        <w:rPr>
          <w:lang w:val="en-GB"/>
        </w:rPr>
        <w:t xml:space="preserve">as </w:t>
      </w:r>
      <w:r w:rsidRPr="00D424AA">
        <w:rPr>
          <w:i/>
          <w:iCs/>
          <w:lang w:val="en-GB"/>
        </w:rPr>
        <w:t>unlikely</w:t>
      </w:r>
      <w:r w:rsidRPr="00D424AA">
        <w:rPr>
          <w:lang w:val="en-GB"/>
        </w:rPr>
        <w:t xml:space="preserve"> to have occurred entirely naturally, appearing to reflect an anthropogenically forced trend </w:t>
      </w:r>
      <w:del w:id="2985" w:author="Robin Matthews" w:date="2021-07-14T10:42:00Z">
        <w:r w:rsidRPr="00D424AA" w:rsidDel="000F271F">
          <w:rPr>
            <w:lang w:val="en-GB"/>
          </w:rPr>
          <w:delText>(</w:delText>
        </w:r>
      </w:del>
      <w:commentRangeStart w:id="2986"/>
      <w:r w:rsidRPr="00D424AA">
        <w:rPr>
          <w:lang w:val="en-GB"/>
        </w:rPr>
        <w:fldChar w:fldCharType="begin" w:fldLock="1"/>
      </w:r>
      <w:ins w:id="2987" w:author="Robin Matthews" w:date="2021-07-14T10:42:00Z">
        <w:r w:rsidR="000F271F">
          <w:rPr>
            <w:lang w:val="en-GB"/>
          </w:rPr>
          <w:instrText>ADDIN CSL_CITATION { "citationItems" : [ { "id" : "ITEM-1", "itemData" : { "DOI" : "10.1175/BAMS-D-17-0116.1", "ISSN" : "0003-0007", "author" : [ { "dropping-particle" : "", "family" : "Newman", "given" : "Matthew", "non-dropping-particle" : "", "parse-names" : false, "suffix" : "" }, { "dropping-particle" : "", "family" : "Wittenberg", "given" : "Andrew T.", "non-dropping-particle" : "", "parse-names" : false, "suffix" : "" }, { "dropping-particle" : "", "family" : "Cheng", "given" : "Linyin", "non-dropping-particle" : "", "parse-names" : false, "suffix" : "" }, { "dropping-particle" : "", "family" : "Compo", "given" : "Gilbert P.", "non-dropping-particle" : "", "parse-names" : false, "suffix" : "" }, { "dropping-particle" : "", "family" : "Smith", "given" : "Catherine A.", "non-dropping-particle" : "", "parse-names" : false, "suffix" : "" } ], "container-title" : "Bulletin of the American Meteorological Society", "id" : "ITEM-1", "issue" : "1", "issued" : { "date-parts" : [ [ "2018", "1" ] ] }, "page" : "S16-S20", "title" : "The Extreme 2015/16 El Ni\u00f1o, in the Context of Historical Climate Variability and Change", "translator" : [ { "dropping-particle" : "", "family" : "S2418", "given" : "", "non-dropping-particle" : "", "parse-names" : false, "suffix" : "" } ], "type" : "article-journal", "volume" : "99" }, "uris" : [ "http://www.mendeley.com/documents/?uuid=ebb2204c-5b3f-4ff2-b2ec-4e61ba32a813" ] } ], "mendeley" : { "formattedCitation" : "(Newman et al., 2018)", "manualFormatting" : "(Newman et al., 2018)", "plainTextFormattedCitation" : "(Newman et al., 2018)", "previouslyFormattedCitation" : "(Newman et al., 2018)" }, "properties" : { "noteIndex" : 0 }, "schema" : "https://github.com/citation-style-language/schema/raw/master/csl-citation.json" }</w:instrText>
        </w:r>
      </w:ins>
      <w:del w:id="2988" w:author="Robin Matthews" w:date="2021-07-14T10:42:00Z">
        <w:r w:rsidR="00FF6231" w:rsidDel="000F271F">
          <w:rPr>
            <w:lang w:val="en-GB"/>
          </w:rPr>
          <w:delInstrText>ADDIN CSL_CITATION { "citationItems" : [ { "id" : "ITEM-1", "itemData" : { "DOI" : "10.1175/BAMS-D-17-0116.1", "ISSN" : "0003-0007", "author" : [ { "dropping-particle" : "", "family" : "Newman", "given" : "Matthew", "non-dropping-particle" : "", "parse-names" : false, "suffix" : "" }, { "dropping-particle" : "", "family" : "Wittenberg", "given" : "Andrew T.", "non-dropping-particle" : "", "parse-names" : false, "suffix" : "" }, { "dropping-particle" : "", "family" : "Cheng", "given" : "Linyin", "non-dropping-particle" : "", "parse-names" : false, "suffix" : "" }, { "dropping-particle" : "", "family" : "Compo", "given" : "Gilbert P.", "non-dropping-particle" : "", "parse-names" : false, "suffix" : "" }, { "dropping-particle" : "", "family" : "Smith", "given" : "Catherine A.", "non-dropping-particle" : "", "parse-names" : false, "suffix" : "" } ], "container-title" : "Bulletin of the American Meteorological Society", "id" : "ITEM-1", "issue" : "1", "issued" : { "date-parts" : [ [ "2018", "1" ] ] }, "page" : "S16-S20", "title" : "The Extreme 2015/16 El Ni\u00f1o, in the Context of Historical Climate Variability and Change", "translator" : [ { "dropping-particle" : "", "family" : "S2418", "given" : "", "non-dropping-particle" : "", "parse-names" : false, "suffix" : "" } ], "type" : "article-journal", "volume" : "99" }, "uris" : [ "http://www.mendeley.com/documents/?uuid=ebb2204c-5b3f-4ff2-b2ec-4e61ba32a813" ] } ], "mendeley" : { "formattedCitation" : "(Newman et al., 2018)", "manualFormatting" : "Newman et al., 2018)", "plainTextFormattedCitation" : "(Newman et al., 2018)", "previouslyFormattedCitation" : "(Newman et al., 2018)" }, "properties" : { "noteIndex" : 0 }, "schema" : "https://github.com/citation-style-language/schema/raw/master/csl-citation.json" }</w:delInstrText>
        </w:r>
      </w:del>
      <w:r w:rsidRPr="00D424AA">
        <w:rPr>
          <w:lang w:val="en-GB"/>
        </w:rPr>
        <w:fldChar w:fldCharType="separate"/>
      </w:r>
      <w:del w:id="2989" w:author="Robin Matthews" w:date="2021-07-14T10:42:00Z">
        <w:r w:rsidR="00A26296" w:rsidDel="000F271F">
          <w:rPr>
            <w:noProof/>
            <w:lang w:val="en-GB"/>
          </w:rPr>
          <w:delText>N</w:delText>
        </w:r>
      </w:del>
      <w:ins w:id="2990" w:author="Robin Matthews" w:date="2021-07-14T10:41:00Z">
        <w:r w:rsidR="000F271F">
          <w:rPr>
            <w:noProof/>
            <w:lang w:val="en-GB"/>
          </w:rPr>
          <w:t>(</w:t>
        </w:r>
      </w:ins>
      <w:ins w:id="2991" w:author="Robin Matthews" w:date="2021-07-14T10:42:00Z">
        <w:r w:rsidR="000F271F">
          <w:rPr>
            <w:noProof/>
            <w:lang w:val="en-GB"/>
          </w:rPr>
          <w:t>N</w:t>
        </w:r>
      </w:ins>
      <w:r w:rsidR="00A26296">
        <w:rPr>
          <w:noProof/>
          <w:lang w:val="en-GB"/>
        </w:rPr>
        <w:t>ewman et al., 2018)</w:t>
      </w:r>
      <w:r w:rsidRPr="00D424AA">
        <w:rPr>
          <w:lang w:val="en-GB"/>
        </w:rPr>
        <w:fldChar w:fldCharType="end"/>
      </w:r>
      <w:commentRangeEnd w:id="2986"/>
      <w:r w:rsidR="00A26296">
        <w:rPr>
          <w:rStyle w:val="Marquedecommentaire"/>
        </w:rPr>
        <w:commentReference w:id="2986"/>
      </w:r>
      <w:del w:id="2992" w:author="Robin Matthews" w:date="2021-07-14T10:41:00Z">
        <w:r w:rsidRPr="00841A35" w:rsidDel="000F271F">
          <w:rPr>
            <w:lang w:val="en-GB"/>
          </w:rPr>
          <w:delText>)</w:delText>
        </w:r>
      </w:del>
      <w:r w:rsidRPr="00841A35">
        <w:rPr>
          <w:lang w:val="en-GB"/>
        </w:rPr>
        <w:t>. In particular, its signal was seen in very high monthly Global Mean Surface Temperature (GMST) values in late 2015 and early 2016, contributing to the highest record of GMST in 2016 (Section 2.3.1.1). Both the ENSO ampli</w:t>
      </w:r>
      <w:r w:rsidRPr="00D424AA">
        <w:rPr>
          <w:lang w:val="en-GB"/>
        </w:rPr>
        <w:t>tude and the frequency of high-magnitude events since 1950 is higher than over the pre-industrial period (</w:t>
      </w:r>
      <w:r w:rsidRPr="00D424AA">
        <w:rPr>
          <w:i/>
          <w:iCs/>
          <w:lang w:val="en-GB"/>
        </w:rPr>
        <w:t>medium confidence</w:t>
      </w:r>
      <w:r w:rsidRPr="00D424AA">
        <w:rPr>
          <w:lang w:val="en-GB"/>
        </w:rPr>
        <w:t>; Section 2.4.2), suggesting that global extremes similar to those associated with the 2015-2016 El Niño would occur more frequently under further increases in global warming. Hereafter, the 2015-2016 El Niño event is referred to as “the 2015-2016 extreme El Niño” (Annex VI.4.1). A brief summary of extreme events that happened in 2015-2016 is provided in Section 6.2.2, 6.5.1.1 of the Special Report on the Ocean and Cryosphere in a Changing Climate (SROCC’s). We provide some highlights illustrating extremes that occurred in different parts of the world during the 2015-2016 extreme El Niño in BOX11.4-Table 1, as well as a short summary hereafter.</w:t>
      </w:r>
    </w:p>
    <w:p w14:paraId="55F8E2CF" w14:textId="77777777" w:rsidR="00625BDC" w:rsidRPr="00D424AA" w:rsidRDefault="00625BDC" w:rsidP="000303E2">
      <w:pPr>
        <w:shd w:val="clear" w:color="auto" w:fill="DEEAF6" w:themeFill="accent1" w:themeFillTint="33"/>
        <w:rPr>
          <w:lang w:val="en-GB"/>
        </w:rPr>
      </w:pPr>
    </w:p>
    <w:p w14:paraId="4821F4D8" w14:textId="34B849C7" w:rsidR="00625BDC" w:rsidRPr="00D424AA" w:rsidRDefault="00625BDC" w:rsidP="000303E2">
      <w:pPr>
        <w:shd w:val="clear" w:color="auto" w:fill="DEEAF6" w:themeFill="accent1" w:themeFillTint="33"/>
        <w:rPr>
          <w:lang w:val="en-GB"/>
        </w:rPr>
      </w:pPr>
      <w:r w:rsidRPr="00D424AA">
        <w:rPr>
          <w:lang w:val="en-GB"/>
        </w:rPr>
        <w:t xml:space="preserve">Several regions were strongly affected by droughts in 2015, including Indonesia, Australia, the Amazon region, Ethiopia, Southern Africa, and Europe. As a result, global measurements of land water anomalies were particularly low in that year </w:t>
      </w:r>
      <w:r w:rsidRPr="00D424AA">
        <w:rPr>
          <w:lang w:val="en-GB"/>
        </w:rPr>
        <w:fldChar w:fldCharType="begin" w:fldLock="1"/>
      </w:r>
      <w:r w:rsidR="00FF6231">
        <w:rPr>
          <w:lang w:val="en-GB"/>
        </w:rPr>
        <w:instrText>ADDIN CSL_CITATION { "citationItems" : [ { "id" : "ITEM-1", "itemData" : { "DOI" : "10.1038/s41586-018-0424-4", "ISSN" : "0028-0836",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title" : "Sensitivity of atmospheric CO2 growth rate to observed changes in terrestrial water storage", "translator" : [ { "dropping-particle" : "", "family" : "S2625", "given" : "", "non-dropping-particle" : "", "parse-names" : false, "suffix" : "" } ], "type" : "article-journal", "volume" : "560" }, "uris" : [ "http://www.mendeley.com/documents/?uuid=b32c1f5f-6d08-4b3d-8967-507207521f02" ] } ], "mendeley" : { "formattedCitation" : "(Humphrey et al., 2018)", "plainTextFormattedCitation" : "(Humphrey et al., 2018)", "previouslyFormattedCitation" : "(Humphrey et al., 2018)" }, "properties" : { "noteIndex" : 0 }, "schema" : "https://github.com/citation-style-language/schema/raw/master/csl-citation.json" }</w:instrText>
      </w:r>
      <w:r w:rsidRPr="00D424AA">
        <w:rPr>
          <w:lang w:val="en-GB"/>
        </w:rPr>
        <w:fldChar w:fldCharType="separate"/>
      </w:r>
      <w:r w:rsidR="00A26296">
        <w:rPr>
          <w:noProof/>
          <w:lang w:val="en-GB"/>
        </w:rPr>
        <w:t>(Humphrey et al., 2018)</w:t>
      </w:r>
      <w:r w:rsidRPr="00D424AA">
        <w:rPr>
          <w:lang w:val="en-GB"/>
        </w:rPr>
        <w:fldChar w:fldCharType="end"/>
      </w:r>
      <w:r w:rsidRPr="00841A35">
        <w:rPr>
          <w:lang w:val="en-GB"/>
        </w:rPr>
        <w:t>. In 2015, Ind</w:t>
      </w:r>
      <w:r w:rsidRPr="00D424AA">
        <w:rPr>
          <w:lang w:val="en-GB"/>
        </w:rPr>
        <w:t xml:space="preserve">onesia experienced a severe drought and forest fire causing pronounced impact on economy, ecology and human health due to haze crisis </w:t>
      </w:r>
      <w:r w:rsidRPr="00D424AA">
        <w:rPr>
          <w:lang w:val="en-GB"/>
        </w:rPr>
        <w:fldChar w:fldCharType="begin" w:fldLock="1"/>
      </w:r>
      <w:r w:rsidR="00FC4C2D">
        <w:rPr>
          <w:lang w:val="en-GB"/>
        </w:rPr>
        <w:instrText>ADDIN CSL_CITATION { "citationItems" : [ { "id" : "ITEM-1", "itemData" : { "DOI" : "10.1073/pnas.1524888113", "ISBN" : "1091-6490", "ISSN" : "0027-8424", "PMID" : "27482096", "abstract" : "The 2015 fire season and related smoke pollution in Indonesia was more severe than the major 2006 episode, making it the most severe season observed by the NASA Earth Observing System satellites that go back to the early 2000s, namely active fire detections from the Terra and Aqua Moderate Resolution Imaging Spectroradiometers (MODIS), MODIS aerosol optical depth, Terra Measurement of Pollution in the Troposphere (MOPITT) carbon monoxide (CO), Aqua Atmospheric Infrared Sounder (AIRS) CO, Aura Ozone Monitoring Instrument (OMI) aerosol index, and Aura Microwave Limb Sounder (MLS) CO. The MLS CO in the upper troposphere showed a plume of pollution stretching from East Africa to the western Pacific Ocean that persisted for 2 mo. Longer-term records of airport visibility in Sumatra and Kalimantan show that 2015 ranked after 1997 and alongside 1991 and 1994 as among the worst episodes on record. Analysis of yearly dry season rainfall from the Tropical Rainfall Measurement Mission (TRMM) and rain gauges shows that, due to the continued use of fire to clear and prepare land on degraded peat, the Indonesian fire environment continues to have nonlinear sensitivity to dry conditions during prolonged periods with less than 4 mm/d of precipitation, and this sensitivity appears to have increased over Kalimantan. Without significant reforms in land use and the adoption of early warning triggers tied to precipitation forecasts, these intense fire episodes will reoccur during future droughts, usually associated with El Ni\u00f1o events.", "author" : [ { "dropping-particle" : "", "family" : "Field", "given" : "Robert D.", "non-dropping-particle" : "", "parse-names" : false, "suffix" : "" }, { "dropping-particle" : "", "family" : "Werf", "given" : "Guido R.", "non-dropping-particle" : "van der", "parse-names" : false, "suffix" : "" }, { "dropping-particle" : "", "family" : "Fanin", "given" : "Thierry", "non-dropping-particle" : "", "parse-names" : false, "suffix" : "" }, { "dropping-particle" : "", "family" : "Fetzer", "given" : "Eric J.", "non-dropping-particle" : "", "parse-names" : false, "suffix" : "" }, { "dropping-particle" : "", "family" : "Fuller", "given" : "Ryan", "non-dropping-particle" : "", "parse-names" : false, "suffix" : "" }, { "dropping-particle" : "", "family" : "Jethva", "given" : "Hiren", "non-dropping-particle" : "", "parse-names" : false, "suffix" : "" }, { "dropping-particle" : "", "family" : "Levy", "given" : "Robert", "non-dropping-particle" : "", "parse-names" : false, "suffix" : "" }, { "dropping-particle" : "", "family" : "Livesey", "given" : "Nathaniel J.", "non-dropping-particle" : "", "parse-names" : false, "suffix" : "" }, { "dropping-particle" : "", "family" : "Luo", "given" : "Ming", "non-dropping-particle" : "", "parse-names" : false, "suffix" : "" }, { "dropping-particle" : "", "family" : "Torres", "given" : "Omar", "non-dropping-particle" : "", "parse-names" : false, "suffix" : "" }, { "dropping-particle" : "", "family" : "Worden", "given" : "Helen M.", "non-dropping-particle" : "", "parse-names" : false, "suffix" : "" } ], "container-title" : "Proceedings of the National Academy of Sciences", "id" : "ITEM-1", "issue" : "33", "issued" : { "date-parts" : [ [ "2016" ] ] }, "page" : "9204-9209", "title" : "Indonesian fire activity and smoke pollution in 2015 show persistent nonlinear sensitivity to El Ni\u00f1o-induced drought", "translator" : [ { "dropping-particle" : "", "family" : "S855", "given" : "", "non-dropping-particle" : "", "parse-names" : false, "suffix" : "" } ], "type" : "article-journal", "volume" : "113" }, "uris" : [ "http://www.mendeley.com/documents/?uuid=00aae14c-8112-445f-ba61-232baa8222da" ] }, { "id" : "ITEM-2", "itemData" : { "DOI" : "10.1038/srep26886", "ISBN" : "2045-2322 (Electronic) 2045-2322 (Linking)", "ISSN" : "20452322", "PMID" : "27241616", "abstract" : "In September and October 2015 widespread forest and peatland fires burned over large parts of maritime southeast Asia, most notably Indonesia, releasing large amounts of terrestrially-stored carbon into the atmosphere, primarily in the form of CO 2 , CO and CH 4 . With a mean emission rate of 11.3 Tg CO 2 per day during Sept-Oct 2015, emissions from these fires exceeded the fossil fuel CO 2 release rate of the European Union (EU28) (8.9 Tg CO 2 per day). Although seasonal fires are a frequent occurrence in the human modified landscapes found in Indonesia, the extent of the 2015 fires was greatly inflated by an extended drought period associated with a strong El Ni\u00f1o. We estimate carbon emissions from the 2015 fires to be the largest seen in maritime southeast Asia since those associated with the record breaking El Ni\u00f1o of 1997. Compared to that event, a much better constrained regional total carbon emission estimate can be made for the 2015 fires through the use of present-day satellite observations of the fire's radiative power output and atmospheric CO concentrations, processed using the modelling and assimilation framework of the Copernicus Atmosphere Monitoring Service (CAMS) and combined with unique in situ smoke measurements made on Kalimantan. In the months of September and October 2015, southern Sumatra and southern Kalimantan experienced increas-ingly dry conditions until the onset of seasonal rains by the end of October. The suppression of precipitation over large parts of maritime southeast Asia has been found characteristic of strong El Ni\u00f1o events 1 (Fig. S1). The drought intensified the flammability of a landscape whose susceptibility to fire 2,3 had been increased over the past few decades by seasonal clearing of forest, and by draining of peatlands for agriculture 4,5 . Fire is widely used in these regions to clear low, degraded re-growing vegetation and maintain land for the growing of crops. However, during prolonged dry conditions these fires can ignite the desiccated surface of the carbon-rich peat soils, leading to smouldering and even underground burning of the drained peatlands of Sumatra and Kalimantan, far beyond the intended areas. Burning can also spread into relatively undisturbed areas of swamp forest. The smoke particles released from the extensive fires strongly impacted on regional air quality and the health of millions of people 6", "author" : [ { "dropping-particle" : "", "family" : "Huijnen", "given" : "V.", "non-dropping-particle" : "", "parse-names" : false, "suffix" : "" }, { "dropping-particle" : "", "family" : "Wooster", "given" : "M. J.", "non-dropping-particle" : "", "parse-names" : false, "suffix" : "" }, { "dropping-particle" : "", "family" : "Kaiser", "given" : "J. W.", "non-dropping-particle" : "", "parse-names" : false, "suffix" : "" }, { "dropping-particle" : "", "family" : "Gaveau", "given" : "D. L.A.", "non-dropping-particle" : "", "parse-names" : false, "suffix" : "" }, { "dropping-particle" : "", "family" : "Flemming", "given" : "J.", "non-dropping-particle" : "", "parse-names" : false, "suffix" : "" }, { "dropping-particle" : "", "family" : "Parrington", "given" : "M.", "non-dropping-particle" : "", "parse-names" : false, "suffix" : "" }, { "dropping-particle" : "", "family" : "Inness", "given" : "A.", "non-dropping-particle" : "", "parse-names" : false, "suffix" : "" }, { "dropping-particle" : "", "family" : "Murdiyarso", "given" : "D.", "non-dropping-particle" : "", "parse-names" : false, "suffix" : "" }, { "dropping-particle" : "", "family" : "Main", "given" : "B.", "non-dropping-particle" : "", "parse-names" : false, "suffix" : "" }, { "dropping-particle" : "", "family" : "Weele", "given" : "M.", "non-dropping-particle" : "Van", "parse-names" : false, "suffix" : "" } ], "container-title" : "Scientific Reports", "id" : "ITEM-2", "issue" : "May", "issued" : { "date-parts" : [ [ "2016" ] ] }, "page" : "1-8", "publisher" : "Nature Publishing Group", "title" : "Fire carbon emissions over maritime southeast Asia in 2015 largest since 1997", "translator" : [ { "dropping-particle" : "", "family" : "S3660", "given" : "", "non-dropping-particle" : "", "parse-names" : false, "suffix" : "" } ], "type" : "article-journal", "volume" : "6" }, "uris" : [ "http://www.mendeley.com/documents/?uuid=2c1c017a-7fc6-4087-8698-f3d4d6689a60" ] }, { "id" : "ITEM-3", "itemData" : { "DOI" : "10.1038/s41598-017-13459-0", "ISSN" : "20452322", "abstract" : "The powerful El Ni\u00f1o event of 2015\u20132016 \u2013 the third most intense since the 1950s \u2013 has exerted a large impact on the Earth\u2019s natural climate system. The column-averaged CO2 dry-air mole fraction (XCO2) observations from satellites and ground-based networks are analyzed together with in situ observations for the period of September 2014 to October 2016. From the differences between satellite (OCO-2) observations and simulations using an atmospheric chemistry-transport model, we estimate that, relative to the mean annual fluxes for 2014, the most recent El Ni\u00f1o has contributed to an excess CO2 emission from the Earth\u2019s surface (land + ocean) to the atmosphere in the range of 2.4 \u00b1 0.2 PgC (1 Pg = 1015 g) over the period of July 2015 to June 2016. The excess CO2 flux is resulted primarily from reduction in vegetation uptake due to drought, and to a lesser degree from increased biomass burning. It is about the half of the CO2 flux anomaly (range: 4.4\u20136.7 PgC) estimated for the 1997/1998 El Ni\u00f1o. The annual total sink is estimated to be 3.9 \u00b1 0.2 PgC for the assumed fossil fuel emission of 10.1 PgC. The major uncertainty in attribution arise from error in anthropogenic emission trends, satellite data and atmospheric transport.", "author" : [ { "dropping-particle" : "", "family" : "Patra", "given" : "Prabir K.", "non-dropping-particle" : "", "parse-names" : false, "suffix" : "" }, { "dropping-particle" : "", "family" : "Crisp", "given" : "David", "non-dropping-particle" : "", "parse-names" : false, "suffix" : "" }, { "dropping-particle" : "", "family" : "Kaiser", "given" : "Johannes W.", "non-dropping-particle" : "", "parse-names" : false, "suffix" : "" }, { "dropping-particle" : "", "family" : "Wunch", "given" : "Debra", "non-dropping-particle" : "", "parse-names" : false, "suffix" : "" }, { "dropping-particle" : "", "family" : "Saeki", "given" : "Tazu", "non-dropping-particle" : "", "parse-names" : false, "suffix" : "" }, { "dropping-particle" : "", "family" : "Ichii", "given" : "Kazuhito", "non-dropping-particle" : "", "parse-names" : false, "suffix" : "" }, { "dropping-particle" : "", "family" : "Sekiya", "given" : "Takashi", "non-dropping-particle" : "", "parse-names" : false, "suffix" : "" }, { "dropping-particle" : "", "family" : "Wennberg", "given" : "Paul O.", "non-dropping-particle" : "", "parse-names" : false, "suffix" : "" }, { "dropping-particle" : "", "family" : "Feist", "given" : "Dietrich G.", "non-dropping-particle" : "", "parse-names" : false, "suffix" : "" }, { "dropping-particle" : "", "family" : "Pollard", "given" : "David F.", "non-dropping-particle" : "", "parse-names" : false, "suffix" : "" }, { "dropping-particle" : "", "family" : "Griffith", "given" : "David W.T.", "non-dropping-particle" : "", "parse-names" : false, "suffix" : "" }, { "dropping-particle" : "", "family" : "Velazco", "given" : "Voltaire A.", "non-dropping-particle" : "", "parse-names" : false, "suffix" : "" }, { "dropping-particle" : "", "family" : "Maziere", "given" : "M.", "non-dropping-particle" : "De", "parse-names" : false, "suffix" : "" }, { "dropping-particle" : "", "family" : "Sha", "given" : "Mahesh K.", "non-dropping-particle" : "", "parse-names" : false, "suffix" : "" }, { "dropping-particle" : "", "family" : "Roehl", "given" : "Coleen", "non-dropping-particle" : "", "parse-names" : false, "suffix" : "" }, { "dropping-particle" : "", "family" : "Chatterjee", "given" : "Abhishek", "non-dropping-particle" : "", "parse-names" : false, "suffix" : "" }, { "dropping-particle" : "", "family" : "Ishijima", "given" : "Kentaro", "non-dropping-particle" : "", "parse-names" : false, "suffix" : "" } ], "container-title" : "Scientific Reports", "id" : "ITEM-3", "issue" : "1", "issued" : { "date-parts" : [ [ "2017" ] ] }, "page" : "1-12", "title" : "The Orbiting Carbon Observatory (OCO-2) tracks 2-3 peta-gram increase in carbon release to the atmosphere during the 2014-2016 El Ni\u00f1o", "translator" : [ { "dropping-particle" : "", "family" : "S853", "given" : "", "non-dropping-particle" : "", "parse-names" : false, "suffix" : "" } ], "type" : "article-journal", "volume" : "7" }, "uris" : [ "http://www.mendeley.com/documents/?uuid=5cc74e46-a5a1-4e4c-9c99-879b77c2793a" ] }, { "id" : "ITEM-4", "itemData" : { "DOI" : "10.23791/490411", "author" : [ { "dropping-particle" : "", "family" : "Hartmann", "given" : "Flora", "non-dropping-particle" : "", "parse-names" : false, "suffix" : "" }, { "dropping-particle" : "", "family" : "Merten", "given" : "Jennifer", "non-dropping-particle" : "", "parse-names" : false, "suffix" : "" }, { "dropping-particle" : "", "family" : "Fink", "given" : "Michael", "non-dropping-particle" : "", "parse-names" : false, "suffix" : "" }, { "dropping-particle" : "", "family" : "Faust", "given" : "Heiko", "non-dropping-particle" : "", "parse-names" : false, "suffix" : "" } ], "container-title" : "Pacific Geographies", "id" : "ITEM-4", "issue" : "February", "issued" : { "date-parts" : [ [ "2018" ] ] }, "page" : "4-11", "title" : "Indonesia's Fire Crisis 2015 A Twofold Perturbation on the Ground", "translator" : [ { "dropping-particle" : "", "family" : "S1535", "given" : "", "non-dropping-particle" : "", "parse-names" : false, "suffix" : "" } ], "type" : "article-journal", "volume" : "49" }, "uris" : [ "http://www.mendeley.com/documents/?uuid=2bc6ee2b-b9b4-4ff7-974f-cb1f8c0a2c02" ] } ], "mendeley" : { "formattedCitation" : "(Field et al., 2016; Huijnen et al., 2016; Patra et al., 2017; Hartmann et al., 2018)", "plainTextFormattedCitation" : "(Field et al., 2016; Huijnen et al., 2016; Patra et al., 2017; Hartmann et al., 2018)", "previouslyFormattedCitation" : "(Field et al., 2016; Huijnen et al., 2016; Patra et al., 2017; Hartmann et al., 2018)" }, "properties" : { "noteIndex" : 0 }, "schema" : "https://github.com/citation-style-language/schema/raw/master/csl-citation.json" }</w:instrText>
      </w:r>
      <w:r w:rsidRPr="00D424AA">
        <w:rPr>
          <w:lang w:val="en-GB"/>
        </w:rPr>
        <w:fldChar w:fldCharType="separate"/>
      </w:r>
      <w:r w:rsidR="00A26296">
        <w:rPr>
          <w:noProof/>
          <w:lang w:val="nb-NO"/>
        </w:rPr>
        <w:t>(Field et al., 2016; Huijnen et al., 2016; Patra et al., 2017; Hartmann et al., 2018)</w:t>
      </w:r>
      <w:r w:rsidRPr="00D424AA">
        <w:rPr>
          <w:lang w:val="en-GB"/>
        </w:rPr>
        <w:fldChar w:fldCharType="end"/>
      </w:r>
      <w:r w:rsidRPr="00841A35">
        <w:rPr>
          <w:lang w:val="nb-NO"/>
        </w:rPr>
        <w:t xml:space="preserve">. </w:t>
      </w:r>
      <w:r w:rsidRPr="00D424AA">
        <w:rPr>
          <w:lang w:val="en-GB"/>
        </w:rPr>
        <w:t xml:space="preserve">The northern part of Australia experienced high temperatures and low precipitation between late 2015 and early 2016, and the extensive mangrove trees were damaged along the Gulf of Carpentaria in northern Australia </w:t>
      </w:r>
      <w:r w:rsidRPr="00D424AA">
        <w:rPr>
          <w:lang w:val="en-GB"/>
        </w:rPr>
        <w:fldChar w:fldCharType="begin" w:fldLock="1"/>
      </w:r>
      <w:r w:rsidR="00FF6231">
        <w:rPr>
          <w:lang w:val="en-GB"/>
        </w:rPr>
        <w:instrText>ADDIN CSL_CITATION { "citationItems" : [ { "id" : "ITEM-1", "itemData" : { "DOI" : "10.1071/MF16322", "abstract" : "This study records and documents the most severe and notable instance ever reported of sudden and widespread dieback of mangrove vegetation. Between late 2015 and early 2016, extensive areas of mangrove tidal wetland vegetation died back along 1000 km of the shoreline of Australia\u2019s remote Gulf of Carpentaria. The cause is not fully explained, but the timing was coincident with an extreme weather event; notably one of high temperatures and low precipitation lacking storm winds. The dieback was severe and widespread, affecting more than 7400 ha or 6% of mangrove vegetation in the affected area from Roper River estuary in the Northern Territory, east to Karumba in Queensland. At the time, there was an unusually lengthy period of severe drought conditions, unprecedented high temperatures and a temporary drop in sea level. Although consequential moisture stress appears to have contributed to the cause, this occurrence was further coincidental with heat-stressed coral bleaching. This article describes the effect and diagnostic features of this severe dieback event in the Gulf, and considers potential causal factors.", "author" : [ { "dropping-particle" : "", "family" : "Duke", "given" : "Norman C", "non-dropping-particle" : "", "parse-names" : false, "suffix" : "" }, { "dropping-particle" : "", "family" : "Kovacs", "given" : "John M", "non-dropping-particle" : "", "parse-names" : false, "suffix" : "" }, { "dropping-particle" : "", "family" : "Griffiths", "given" : "Anthony D", "non-dropping-particle" : "", "parse-names" : false, "suffix" : "" }, { "dropping-particle" : "", "family" : "Preece", "given" : "Luke", "non-dropping-particle" : "", "parse-names" : false, "suffix" : "" }, { "dropping-particle" : "", "family" : "Hill", "given" : "Duncan J E", "non-dropping-particle" : "", "parse-names" : false, "suffix" : "" }, { "dropping-particle" : "", "family" : "Oosterzee", "given" : "Penny", "non-dropping-particle" : "van", "parse-names" : false, "suffix" : "" }, { "dropping-particle" : "", "family" : "Mackenzie", "given" : "Jock", "non-dropping-particle" : "", "parse-names" : false, "suffix" : "" }, { "dropping-particle" : "", "family" : "Morning", "given" : "Hailey S", "non-dropping-particle" : "", "parse-names" : false, "suffix" : "" }, { "dropping-particle" : "", "family" : "Burrows", "given" : "Damien", "non-dropping-particle" : "", "parse-names" : false, "suffix" : "" } ], "container-title" : "Marine and Freshwater Research", "id" : "ITEM-1", "issue" : "10", "issued" : { "date-parts" : [ [ "2017" ] ] }, "page" : "1816-1829", "title" : "Large-scale dieback of mangroves in Australia\u2019s Gulf of Carpentaria: a severe ecosystem response, coincidental with an unusually extreme weather event", "translator" : [ { "dropping-particle" : "", "family" : "S3403", "given" : "", "non-dropping-particle" : "", "parse-names" : false, "suffix" : "" } ], "type" : "article-journal", "volume" : "68" }, "uris" : [ "http://www.mendeley.com/documents/?uuid=ef950755-8104-4e35-844f-938593b791b9" ] } ], "mendeley" : { "formattedCitation" : "(Duke et al., 2017)", "plainTextFormattedCitation" : "(Duke et al., 2017)", "previouslyFormattedCitation" : "(Duke et al., 2017)" }, "properties" : { "noteIndex" : 0 }, "schema" : "https://github.com/citation-style-language/schema/raw/master/csl-citation.json" }</w:instrText>
      </w:r>
      <w:r w:rsidRPr="00D424AA">
        <w:rPr>
          <w:lang w:val="en-GB"/>
        </w:rPr>
        <w:fldChar w:fldCharType="separate"/>
      </w:r>
      <w:r w:rsidR="00A26296">
        <w:rPr>
          <w:noProof/>
          <w:lang w:val="en-GB"/>
        </w:rPr>
        <w:t>(Duke et al., 2017)</w:t>
      </w:r>
      <w:r w:rsidRPr="00D424AA">
        <w:rPr>
          <w:lang w:val="en-GB"/>
        </w:rPr>
        <w:fldChar w:fldCharType="end"/>
      </w:r>
      <w:r w:rsidRPr="00841A35">
        <w:rPr>
          <w:lang w:val="en-GB"/>
        </w:rPr>
        <w:t xml:space="preserve">. The Amazon region experienced the most intense droughts of this century in 2015-2016. This drought was more severe than the previous major droughts that occurred in the Amazon in 2005 and 2010 </w:t>
      </w:r>
      <w:r w:rsidRPr="00D424AA">
        <w:rPr>
          <w:i/>
          <w:iCs/>
          <w:lang w:val="en-GB"/>
        </w:rPr>
        <w:fldChar w:fldCharType="begin" w:fldLock="1"/>
      </w:r>
      <w:r w:rsidR="00FF6231">
        <w:rPr>
          <w:i/>
          <w:iCs/>
          <w:lang w:val="en-GB"/>
        </w:rPr>
        <w:instrText>ADDIN CSL_CITATION { "citationItems" : [ { "id" : "ITEM-1", "itemData" : { "DOI" : "10.1038/s41598-017-05373-2", "ISSN" : "2045-2322", "author" : [ { "dropping-particle" : "", "family" : "Erfanian", "given" : "Amir", "non-dropping-particle" : "", "parse-names" : false, "suffix" : "" }, { "dropping-particle" : "", "family" : "Wang", "given" : "Guiling", "non-dropping-particle" : "", "parse-names" : false, "suffix" : "" }, { "dropping-particle" : "", "family" : "Fomenko", "given" : "Lori", "non-dropping-particle" : "", "parse-names" : false, "suffix" : "" } ], "container-title" : "Scientific Reports", "id" : "ITEM-1", "issue" : "1", "issued" : { "date-parts" : [ [ "2017", "12", "19" ] ] }, "page" : "5811", "title" : "Unprecedented drought over tropical South America in 2016: significantly under-predicted by tropical SST", "translator" : [ { "dropping-particle" : "", "family" : "S693", "given" : "", "non-dropping-particle" : "", "parse-names" : false, "suffix" : "" } ], "type" : "article-journal", "volume" : "7" }, "uris" : [ "http://www.mendeley.com/documents/?uuid=267a0dd5-9153-44e7-b204-1fb2774de6fe" ] }, { "id" : "ITEM-2", "itemData" : { "DOI" : "10.1002/joc.5224", "ISSN" : "08998418", "author" : [ { "dropping-particle" : "", "family" : "Panisset", "given" : "J\u00e9ssica S.", "non-dropping-particle" : "", "parse-names" : false, "suffix" : "" }, { "dropping-particle" : "", "family" : "Libonati", "given" : "Renata", "non-dropping-particle" : "", "parse-names" : false, "suffix" : "" }, { "dropping-particle" : "", "family" : "Gouveia", "given" : "C\u00e9lia Marina P.", "non-dropping-particle" : "", "parse-names" : false, "suffix" : "" }, { "dropping-particle" : "", "family" : "Machado-Silva", "given" : "Fausto", "non-dropping-particle" : "", "parse-names" : false, "suffix" : "" }, { "dropping-particle" : "", "family" : "Fran\u00e7a", "given" : "Daniela A.", "non-dropping-particle" : "", "parse-names" : false, "suffix" : "" }, { "dropping-particle" : "", "family" : "Fran\u00e7a", "given" : "Jos\u00e9 Ricardo A.", "non-dropping-particle" : "", "parse-names" : false, "suffix" : "" }, { "dropping-particle" : "", "family" : "Peres", "given" : "Leonardo F.", "non-dropping-particle" : "", "parse-names" : false, "suffix" : "" } ], "container-title" : "International Journal of Climatology", "id" : "ITEM-2", "issue" : "2", "issued" : { "date-parts" : [ [ "2018", "2" ] ] }, "page" : "1096-1104", "title" : "Contrasting patterns of the extreme drought episodes of 2005, 2010 and 2015 in the Amazon Basin", "translator" : [ { "dropping-particle" : "", "family" : "S516", "given" : "", "non-dropping-particle" : "", "parse-names" : false, "suffix" : "" } ], "type" : "article-journal", "volume" : "38" }, "uris" : [ "http://www.mendeley.com/documents/?uuid=b46deab9-4429-4c8d-9304-22036cae97bf" ] }, { "id" : "ITEM-3", "itemData" : { "DOI" : "10.1126/science.1200807", "ISSN" : "0036-8075", "author" : [ { "dropping-particle" : "", "family" : "Lewis", "given" : "S. L.", "non-dropping-particle" : "", "parse-names" : false, "suffix" : "" }, { "dropping-particle" : "", "family" : "Brando", "given" : "P. M.", "non-dropping-particle" : "", "parse-names" : false, "suffix" : "" }, { "dropping-particle" : "", "family" : "Phillips", "given" : "O. L.", "non-dropping-particle" : "", "parse-names" : false, "suffix" : "" }, { "dropping-particle" : "", "family" : "Heijden", "given" : "G. M. F.", "non-dropping-particle" : "van der", "parse-names" : false, "suffix" : "" }, { "dropping-particle" : "", "family" : "Nepstad", "given" : "D.", "non-dropping-particle" : "", "parse-names" : false, "suffix" : "" } ], "container-title" : "Science", "id" : "ITEM-3", "issue" : "6017", "issued" : { "date-parts" : [ [ "2011", "2", "4" ] ] }, "page" : "554-554", "title" : "The 2010 Amazon Drought", "translator" : [ { "dropping-particle" : "", "family" : "S697", "given" : "", "non-dropping-particle" : "", "parse-names" : false, "suffix" : "" } ], "type" : "article-journal", "volume" : "331" }, "uris" : [ "http://www.mendeley.com/documents/?uuid=7423526b-5b6e-4492-bb09-74d5e4caf1c5" ] } ], "mendeley" : { "formattedCitation" : "(Lewis et al., 2011; Erfanian et al., 2017; Panisset et al., 2018)", "plainTextFormattedCitation" : "(Lewis et al., 2011; Erfanian et al., 2017; Panisset et al., 2018)", "previouslyFormattedCitation" : "(Lewis et al., 2011; Erfanian et al., 2017; Panisset et al., 2018)" }, "properties" : { "noteIndex" : 0 }, "schema" : "https://github.com/citation-style-language/schema/raw/master/csl-citation.json" }</w:instrText>
      </w:r>
      <w:r w:rsidRPr="00D424AA">
        <w:rPr>
          <w:i/>
          <w:iCs/>
          <w:lang w:val="en-GB"/>
        </w:rPr>
        <w:fldChar w:fldCharType="separate"/>
      </w:r>
      <w:r w:rsidR="00A26296">
        <w:rPr>
          <w:iCs/>
          <w:noProof/>
          <w:lang w:val="en-GB"/>
        </w:rPr>
        <w:t>(Lewis et al., 2011; Erfanian et al., 2017; Panisset et al., 2018)</w:t>
      </w:r>
      <w:r w:rsidRPr="00D424AA">
        <w:rPr>
          <w:i/>
          <w:iCs/>
          <w:lang w:val="en-GB"/>
        </w:rPr>
        <w:fldChar w:fldCharType="end"/>
      </w:r>
      <w:r w:rsidRPr="00841A35">
        <w:rPr>
          <w:lang w:val="en-GB"/>
        </w:rPr>
        <w:t xml:space="preserve">. The 2015-2016 Amazon drought impacted the entirety of South America north of 20°S during the austral spring and summer </w:t>
      </w:r>
      <w:r w:rsidRPr="00D424AA">
        <w:rPr>
          <w:lang w:val="en-GB"/>
        </w:rPr>
        <w:fldChar w:fldCharType="begin" w:fldLock="1"/>
      </w:r>
      <w:r w:rsidR="00FF6231">
        <w:rPr>
          <w:lang w:val="en-GB"/>
        </w:rPr>
        <w:instrText>ADDIN CSL_CITATION { "citationItems" : [ { "id" : "ITEM-1", "itemData" : { "DOI" : "10.1038/s41598-017-05373-2", "ISSN" : "2045-2322", "author" : [ { "dropping-particle" : "", "family" : "Erfanian", "given" : "Amir", "non-dropping-particle" : "", "parse-names" : false, "suffix" : "" }, { "dropping-particle" : "", "family" : "Wang", "given" : "Guiling", "non-dropping-particle" : "", "parse-names" : false, "suffix" : "" }, { "dropping-particle" : "", "family" : "Fomenko", "given" : "Lori", "non-dropping-particle" : "", "parse-names" : false, "suffix" : "" } ], "container-title" : "Scientific Reports", "id" : "ITEM-1", "issue" : "1", "issued" : { "date-parts" : [ [ "2017", "12", "19" ] ] }, "page" : "5811", "title" : "Unprecedented drought over tropical South America in 2016: significantly under-predicted by tropical SST", "translator" : [ { "dropping-particle" : "", "family" : "S693", "given" : "", "non-dropping-particle" : "", "parse-names" : false, "suffix" : "" } ], "type" : "article-journal", "volume" : "7" }, "uris" : [ "http://www.mendeley.com/documents/?uuid=267a0dd5-9153-44e7-b204-1fb2774de6fe" ] } ], "mendeley" : { "formattedCitation" : "(Erfanian et al., 2017)", "plainTextFormattedCitation" : "(Erfanian et al., 2017)", "previouslyFormattedCitation" : "(Erfanian et al., 2017)" }, "properties" : { "noteIndex" : 0 }, "schema" : "https://github.com/citation-style-language/schema/raw/master/csl-citation.json" }</w:instrText>
      </w:r>
      <w:r w:rsidRPr="00D424AA">
        <w:rPr>
          <w:lang w:val="en-GB"/>
        </w:rPr>
        <w:fldChar w:fldCharType="separate"/>
      </w:r>
      <w:r w:rsidR="00A26296">
        <w:rPr>
          <w:noProof/>
          <w:lang w:val="en-GB"/>
        </w:rPr>
        <w:t>(Erfanian et al., 2017)</w:t>
      </w:r>
      <w:r w:rsidRPr="00D424AA">
        <w:rPr>
          <w:lang w:val="en-GB"/>
        </w:rPr>
        <w:fldChar w:fldCharType="end"/>
      </w:r>
      <w:r w:rsidRPr="00841A35">
        <w:rPr>
          <w:lang w:val="en-GB"/>
        </w:rPr>
        <w:t xml:space="preserve">. It also increased forest fire incidence by 36% compared to the preceding 12 years </w:t>
      </w:r>
      <w:r w:rsidRPr="00D424AA">
        <w:rPr>
          <w:lang w:val="en-GB"/>
        </w:rPr>
        <w:fldChar w:fldCharType="begin" w:fldLock="1"/>
      </w:r>
      <w:r w:rsidR="00FF6231">
        <w:rPr>
          <w:lang w:val="en-GB"/>
        </w:rPr>
        <w:instrText>ADDIN CSL_CITATION { "citationItems" : [ { "id" : "ITEM-1", "itemData" : { "DOI" : "10.1038/s41467-017-02771-y", "ISSN" : "2041-1723", "author" : [ { "dropping-particle" : "", "family" : "Arag\u00e3o", "given" : "Luiz E. O. C.", "non-dropping-particle" : "", "parse-names" : false, "suffix" : "" }, { "dropping-particle" : "", "family" : "Anderson", "given" : "Liana O.", "non-dropping-particle" : "", "parse-names" : false, "suffix" : "" }, { "dropping-particle" : "", "family" : "Fonseca", "given" : "Marisa G.", "non-dropping-particle" : "", "parse-names" : false, "suffix" : "" }, { "dropping-particle" : "", "family" : "Rosan", "given" : "Thais M.", "non-dropping-particle" : "", "parse-names" : false, "suffix" : "" }, { "dropping-particle" : "", "family" : "Vedovato", "given" : "Laura B.", "non-dropping-particle" : "", "parse-names" : false, "suffix" : "" }, { "dropping-particle" : "", "family" : "Wagner", "given" : "Fabien H.", "non-dropping-particle" : "", "parse-names" : false, "suffix" : "" }, { "dropping-particle" : "", "family" : "Silva", "given" : "Camila V. J.", "non-dropping-particle" : "", "parse-names" : false, "suffix" : "" }, { "dropping-particle" : "", "family" : "Silva Junior", "given" : "Celso H. L.", "non-dropping-particle" : "", "parse-names" : false, "suffix" : "" }, { "dropping-particle" : "", "family" : "Arai", "given" : "Egidio", "non-dropping-particle" : "", "parse-names" : false, "suffix" : "" }, { "dropping-particle" : "", "family" : "Aguiar", "given" : "Ana P.", "non-dropping-particle" : "", "parse-names" : false, "suffix" : "" }, { "dropping-particle" : "", "family" : "Barlow", "given" : "Jos", "non-dropping-particle" : "", "parse-names" : false, "suffix" : "" }, { "dropping-particle" : "", "family" : "Berenguer", "given" : "Erika", "non-dropping-particle" : "", "parse-names" : false, "suffix" : "" }, { "dropping-particle" : "", "family" : "Deeter", "given" : "Merritt N.", "non-dropping-particle" : "", "parse-names" : false, "suffix" : "" }, { "dropping-particle" : "", "family" : "Domingues", "given" : "Lucas G.", "non-dropping-particle" : "", "parse-names" : false, "suffix" : "" }, { "dropping-particle" : "", "family" : "Gatti", "given" : "Luciana", "non-dropping-particle" : "", "parse-names" : false, "suffix" : "" }, { "dropping-particle" : "", "family" : "Gloor", "given" : "Manuel", "non-dropping-particle" : "", "parse-names" : false, "suffix" : "" }, { "dropping-particle" : "", "family" : "Malhi", "given" : "Yadvinder", "non-dropping-particle" : "", "parse-names" : false, "suffix" : "" }, { "dropping-particle" : "", "family" : "Marengo", "given" : "Jose A.", "non-dropping-particle" : "", "parse-names" : false, "suffix" : "" }, { "dropping-particle" : "", "family" : "Miller", "given" : "John B.", "non-dropping-particle" : "", "parse-names" : false, "suffix" : "" }, { "dropping-particle" : "", "family" : "Phillips", "given" : "Oliver L.", "non-dropping-particle" : "", "parse-names" : false, "suffix" : "" }, { "dropping-particle" : "", "family" : "Saatchi", "given" : "Sassan", "non-dropping-particle" : "", "parse-names" : false, "suffix" : "" } ], "container-title" : "Nature Communications", "id" : "ITEM-1", "issue" : "1", "issued" : { "date-parts" : [ [ "2018", "12", "13" ] ] }, "page" : "536", "title" : "21st Century drought-related fires counteract the decline of Amazon deforestation carbon emissions", "translator" : [ { "dropping-particle" : "", "family" : "S1884", "given" : "", "non-dropping-particle" : "", "parse-names" : false, "suffix" : "" } ], "type" : "article-journal", "volume" : "9" }, "uris" : [ "http://www.mendeley.com/documents/?uuid=44539332-7a27-4fd0-8c60-0cd87a4b2afe" ] } ], "mendeley" : { "formattedCitation" : "(Arag\u00e3o et al., 2018)", "plainTextFormattedCitation" : "(Arag\u00e3o et al., 2018)", "previouslyFormattedCitation" : "(Arag\u00e3o et al., 2018)" }, "properties" : { "noteIndex" : 0 }, "schema" : "https://github.com/citation-style-language/schema/raw/master/csl-citation.json" }</w:instrText>
      </w:r>
      <w:r w:rsidRPr="00D424AA">
        <w:rPr>
          <w:lang w:val="en-GB"/>
        </w:rPr>
        <w:fldChar w:fldCharType="separate"/>
      </w:r>
      <w:r w:rsidR="00A26296">
        <w:rPr>
          <w:noProof/>
          <w:lang w:val="en-GB"/>
        </w:rPr>
        <w:t>(Aragão et al., 2018)</w:t>
      </w:r>
      <w:r w:rsidRPr="00D424AA">
        <w:rPr>
          <w:lang w:val="en-GB"/>
        </w:rPr>
        <w:fldChar w:fldCharType="end"/>
      </w:r>
      <w:r w:rsidRPr="00841A35">
        <w:rPr>
          <w:lang w:val="en-GB"/>
        </w:rPr>
        <w:t xml:space="preserve"> and as a consequence, increased the biomass burning outbreaks and the carbon monoxide (CO) concentration in the area, affe</w:t>
      </w:r>
      <w:r w:rsidRPr="00D424AA">
        <w:rPr>
          <w:lang w:val="en-GB"/>
        </w:rPr>
        <w:t xml:space="preserve">cting air quality </w:t>
      </w:r>
      <w:r w:rsidRPr="00D424AA">
        <w:rPr>
          <w:lang w:val="en-GB"/>
        </w:rPr>
        <w:fldChar w:fldCharType="begin" w:fldLock="1"/>
      </w:r>
      <w:r w:rsidR="00FF6231">
        <w:rPr>
          <w:lang w:val="en-GB"/>
        </w:rPr>
        <w:instrText>ADDIN CSL_CITATION { "citationItems" : [ { "id" : "ITEM-1", "itemData" : { "DOI" : "10.1016/j.envpol.2018.09.022", "ISSN" : "02697491", "author" : [ { "dropping-particle" : "", "family" : "Ribeiro", "given" : "I.O.", "non-dropping-particle" : "", "parse-names" : false, "suffix" : "" }, { "dropping-particle" : "", "family" : "Andreoli", "given" : "R.V.", "non-dropping-particle" : "", "parse-names" : false, "suffix" : "" }, { "dropping-particle" : "", "family" : "Kayano", "given" : "M.T.", "non-dropping-particle" : "", "parse-names" : false, "suffix" : "" }, { "dropping-particle" : "", "family" : "Sousa", "given" : "T.R.", "non-dropping-particle" : "", "parse-names" : false, "suffix" : "" }, { "dropping-particle" : "", "family" : "Medeiros", "given" : "A.S.", "non-dropping-particle" : "", "parse-names" : false, "suffix" : "" }, { "dropping-particle" : "", "family" : "Godoi", "given" : "R.H.M.", "non-dropping-particle" : "", "parse-names" : false, "suffix" : "" }, { "dropping-particle" : "", "family" : "Godoi", "given" : "A.F.L.", "non-dropping-particle" : "", "parse-names" : false, "suffix" : "" }, { "dropping-particle" : "", "family" : "Duvoisin", "given" : "S.", "non-dropping-particle" : "", "parse-names" : false, "suffix" : "" }, { "dropping-particle" : "", "family" : "Martin", "given" : "S.T.", "non-dropping-particle" : "", "parse-names" : false, "suffix" : "" }, { "dropping-particle" : "", "family" : "Souza", "given" : "R.A.F.", "non-dropping-particle" : "", "parse-names" : false, "suffix" : "" } ], "container-title" : "Environmental Pollution", "id" : "ITEM-1", "issued" : { "date-parts" : [ [ "2018", "12" ] ] }, "page" : "1008-1014", "title" : "Biomass burning and carbon monoxide patterns in Brazil during the extreme drought years of 2005, 2010, and 2015", "translator" : [ { "dropping-particle" : "", "family" : "S1626", "given" : "", "non-dropping-particle" : "", "parse-names" : false, "suffix" : "" } ], "type" : "article-journal", "volume" : "243" }, "uris" : [ "http://www.mendeley.com/documents/?uuid=26584c0e-c701-4a6b-bc14-2e2c591cf60c" ] } ], "mendeley" : { "formattedCitation" : "(Ribeiro et al., 2018)", "plainTextFormattedCitation" : "(Ribeiro et al., 2018)", "previouslyFormattedCitation" : "(Ribeiro et al., 2018)" }, "properties" : { "noteIndex" : 0 }, "schema" : "https://github.com/citation-style-language/schema/raw/master/csl-citation.json" }</w:instrText>
      </w:r>
      <w:r w:rsidRPr="00D424AA">
        <w:rPr>
          <w:lang w:val="en-GB"/>
        </w:rPr>
        <w:fldChar w:fldCharType="separate"/>
      </w:r>
      <w:r w:rsidR="00A26296">
        <w:rPr>
          <w:noProof/>
          <w:lang w:val="en-GB"/>
        </w:rPr>
        <w:t>(Ribeiro et al., 2018)</w:t>
      </w:r>
      <w:r w:rsidRPr="00D424AA">
        <w:rPr>
          <w:lang w:val="en-GB"/>
        </w:rPr>
        <w:fldChar w:fldCharType="end"/>
      </w:r>
      <w:r w:rsidRPr="00841A35">
        <w:rPr>
          <w:lang w:val="en-GB"/>
        </w:rPr>
        <w:t xml:space="preserve">. This out-of-season drought affected the </w:t>
      </w:r>
      <w:r w:rsidRPr="00D424AA">
        <w:rPr>
          <w:lang w:val="en-GB"/>
        </w:rPr>
        <w:t xml:space="preserve">water availability for human consumption and agricultural irrigation and it also left rivers with very low water levels, without conditions of ship transportation, due to large sandbanks, preventing the arrival of food, medicines, and fuels </w:t>
      </w:r>
      <w:r w:rsidRPr="00D424AA">
        <w:rPr>
          <w:lang w:val="en-GB"/>
        </w:rPr>
        <w:fldChar w:fldCharType="begin" w:fldLock="1"/>
      </w:r>
      <w:r w:rsidR="00FF6231">
        <w:rPr>
          <w:lang w:val="en-GB"/>
        </w:rPr>
        <w:instrText>ADDIN CSL_CITATION { "citationItems" : [ { "id" : "ITEM-1", "itemData" : { "author" : [ { "dropping-particle" : "", "family" : "INMET", "given" : "", "non-dropping-particle" : "", "parse-names" : false, "suffix" : "" } ], "id" : "ITEM-1", "issued" : { "date-parts" : [ [ "2017" ] ] }, "number-of-pages" : "8", "publisher" : "Instituto Nacional de Meteorologia (INMET)", "publisher-place" : "Bras\u00edlia, Brazil", "title" : "Situa\u00e7\u00e3o da Seca Observada nas Regi\u00f5es Norte e Nordeste do Brasil em 2016", "translator" : [ { "dropping-particle" : "", "family" : "S3416", "given" : "Rt7", "non-dropping-particle" : "", "parse-names" : false, "suffix" : "" } ], "type" : "report" }, "uris" : [ "http://www.mendeley.com/documents/?uuid=01fd5e8d-6227-48a8-84e7-6c8b7591f1f5" ] } ], "mendeley" : { "formattedCitation" : "(INMET, 2017)", "plainTextFormattedCitation" : "(INMET, 2017)", "previouslyFormattedCitation" : "(INMET, 2017)" }, "properties" : { "noteIndex" : 0 }, "schema" : "https://github.com/citation-style-language/schema/raw/master/csl-citation.json" }</w:instrText>
      </w:r>
      <w:r w:rsidRPr="00D424AA">
        <w:rPr>
          <w:lang w:val="en-GB"/>
        </w:rPr>
        <w:fldChar w:fldCharType="separate"/>
      </w:r>
      <w:r w:rsidR="00A26296">
        <w:rPr>
          <w:noProof/>
          <w:lang w:val="en-GB"/>
        </w:rPr>
        <w:t>(INMET, 2017)</w:t>
      </w:r>
      <w:r w:rsidRPr="00D424AA">
        <w:rPr>
          <w:lang w:val="en-GB"/>
        </w:rPr>
        <w:fldChar w:fldCharType="end"/>
      </w:r>
      <w:r w:rsidRPr="00841A35">
        <w:rPr>
          <w:lang w:val="en-GB"/>
        </w:rPr>
        <w:t xml:space="preserve">. Eastern African countries were impacted by drought in 2015. It was found that the drought in Ethiopia, which was the worst in several decades, was associated with the 2015-2016 extreme El Niño that developed early in the year </w:t>
      </w:r>
      <w:r w:rsidRPr="00D424AA">
        <w:rPr>
          <w:lang w:val="en-GB"/>
        </w:rPr>
        <w:fldChar w:fldCharType="begin" w:fldLock="1"/>
      </w:r>
      <w:r w:rsidR="00FF6231">
        <w:rPr>
          <w:lang w:val="en-GB"/>
        </w:rPr>
        <w:instrText>ADDIN CSL_CITATION { "citationItems" : [ { "id" : "ITEM-1", "itemData" : { "DOI" : "10.1175/2016BAMSStateoftheClimate.1", "ISSN" : "0003-0007", "abstract" : "Editor?s note: For easy download the posted pdf of the State of the Climate for 2016 is a very low-resolution file. A high-resolution copy of the report is available by clicking here. Please be patient as it may take a few minutes for the high-resolution file to download.", "author" : [ { "dropping-particle" : "", "family" : "Blunden", "given" : "Jessica", "non-dropping-particle" : "", "parse-names" : false, "suffix" : "" }, { "dropping-particle" : "", "family" : "Arndt", "given" : "Derek S", "non-dropping-particle" : "", "parse-names" : false, "suffix" : "" } ], "container-title" : "Bulletin of the American Meteorological Society", "id" : "ITEM-1", "issue" : "8", "issued" : { "date-parts" : [ [ "2016", "8", "1" ] ] }, "note" : "doi: 10.1175/2016BAMSStateoftheClimate.1", "page" : "Si-S275", "publisher" : "American Meteorological Society", "title" : "State of the Climate in 2015", "translator" : [ { "dropping-particle" : "", "family" : "S1321", "given" : "", "non-dropping-particle" : "", "parse-names" : false, "suffix" : "" } ], "type" : "article-journal", "volume" : "97" }, "uris" : [ "http://www.mendeley.com/documents/?uuid=832ef759-5508-4548-bd81-d56cca7fb9ba" ] }, { "id" : "ITEM-2",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2",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mendeley" : { "formattedCitation" : "(Blunden and Arndt, 2016; Philip et al., 2018b)", "plainTextFormattedCitation" : "(Blunden and Arndt, 2016; Philip et al., 2018b)", "previouslyFormattedCitation" : "(Blunden and Arndt, 2016; Philip et al., 2018b)" }, "properties" : { "noteIndex" : 0 }, "schema" : "https://github.com/citation-style-language/schema/raw/master/csl-citation.json" }</w:instrText>
      </w:r>
      <w:r w:rsidRPr="00D424AA">
        <w:rPr>
          <w:lang w:val="en-GB"/>
        </w:rPr>
        <w:fldChar w:fldCharType="separate"/>
      </w:r>
      <w:r w:rsidR="00A26296">
        <w:rPr>
          <w:noProof/>
          <w:lang w:val="en-GB"/>
        </w:rPr>
        <w:t>(Blunden and Arndt, 2016; Philip et al., 2018b)</w:t>
      </w:r>
      <w:r w:rsidRPr="00D424AA">
        <w:rPr>
          <w:lang w:val="en-GB"/>
        </w:rPr>
        <w:fldChar w:fldCharType="end"/>
      </w:r>
      <w:r w:rsidRPr="00841A35">
        <w:rPr>
          <w:lang w:val="en-GB"/>
        </w:rPr>
        <w:t xml:space="preserve">. It was suggested that anthropogenic warming contributed to the 2015 Ethiopian and southern African droughts by increasing SSTs </w:t>
      </w:r>
      <w:r w:rsidRPr="00841A35">
        <w:rPr>
          <w:lang w:val="en-GB"/>
        </w:rPr>
        <w:lastRenderedPageBreak/>
        <w:t xml:space="preserve">and local air temperatures </w:t>
      </w:r>
      <w:r w:rsidRPr="00D424AA">
        <w:rPr>
          <w:lang w:val="en-GB"/>
        </w:rPr>
        <w:fldChar w:fldCharType="begin" w:fldLock="1"/>
      </w:r>
      <w:r w:rsidR="00FF6231">
        <w:rPr>
          <w:lang w:val="en-GB"/>
        </w:rPr>
        <w:instrText>ADDIN CSL_CITATION { "citationItems" : [ { "id" : "ITEM-1", "itemData" : { "DOI" : "10.1002/acr.", "ISBN" : "2200822340", "ISSN" : "2151-4658", "PMID" : "24151254", "abstract" : "11 Southern Africa (SA) and Eastern Africa (EA) experienced a sequence of severe droughts in December-12 January-February (SA DJF) 2015-16, October-November-December (EA OND) 2016 and March-April-May, 13 2017 (EA MAM). This sequence contributed to severe food insecurity. While climate variability in these 14 regions is very complex, the goal of this study is to analyze the potential role played by unusually warm 15 Indo-Pacific SST; where unusual is defined as a 1-in-6 year event. We use observed SST and satellite-16 gauge rainfall observations, a 20-member ensemble of Community Atmospheric Model version 5.1 17 simulations (CAM5), and a 40-member ensemble of climate change simulations from the Community 18 Earth Systems Model version 1 (CESM1) Large Ensemble Community Project (LENS) to explore climate 19 conditions associated with warm events identified based on Eastern and Western Pacific SST. Our 20 analysis suggests that: i) strong El Ni\u00f1os may be followed by warm Western Pacific SST conditions, which 21 can lead to , creating conditions conducive for successive and potentially predictable droughts in SA DJF, 22 EA OND and EA MAM, and ii) different regions of warm SST appear related to recent droughts \u2013 SA DJF: 23 Ni\u00f1o 3.4, EA OND: Western Equatorial Pacific (WEP), and EA MAM: Western North Pacific (WNP). For 24 DJF and MAM, respectively, the CAM5 model driven with observed SST and the same model driven 25 within a climate change experiment indicate that warmer El Ni\u00f1os and WNP events produce more 26 intense atmospheric responses, potentially associated with more severe droughts. OND climate seems 27 to be strongly influenced by the Indian Ocean Dipole, which corresponds to some WEP events. We 28", "author" : [ { "dropping-particle" : "", "family" : "Funk", "given" : "Chris", "non-dropping-particle" : "", "parse-names" : false, "suffix" : "" }, { "dropping-particle" : "", "family" : "Harrison", "given" : "Laura", "non-dropping-particle" : "", "parse-names" : false, "suffix" : "" }, { "dropping-particle" : "", "family" : "Shukla", "given" : "Shraddhanand", "non-dropping-particle" : "", "parse-names" : false, "suffix" : "" }, { "dropping-particle" : "", "family" : "Pomposi", "given" : "Catherine", "non-dropping-particle" : "", "parse-names" : false, "suffix" : "" }, { "dropping-particle" : "", "family" : "Galu", "given" : "Gideon", "non-dropping-particle" : "", "parse-names" : false, "suffix" : "" }, { "dropping-particle" : "", "family" : "Korecha", "given" : "Diriba", "non-dropping-particle" : "", "parse-names" : false, "suffix" : "" }, { "dropping-particle" : "", "family" : "Husak", "given" : "Gregory", "non-dropping-particle" : "", "parse-names" : false, "suffix" : "" }, { "dropping-particle" : "", "family" : "Magadzire", "given" : "Tamuka", "non-dropping-particle" : "", "parse-names" : false, "suffix" : "" }, { "dropping-particle" : "", "family" : "Davenport", "given" : "Frank", "non-dropping-particle" : "", "parse-names" : false, "suffix" : "" }, { "dropping-particle" : "", "family" : "Hillbruner", "given" : "Chris", "non-dropping-particle" : "", "parse-names" : false, "suffix" : "" }, { "dropping-particle" : "", "family" : "Eilerts", "given" : "Gary", "non-dropping-particle" : "", "parse-names" : false, "suffix" : "" }, { "dropping-particle" : "", "family" : "Zaitchik", "given" : "Benjamin", "non-dropping-particle" : "", "parse-names" : false, "suffix" : "" }, { "dropping-particle" : "", "family" : "Verdin", "given" : "James", "non-dropping-particle" : "", "parse-names" : false, "suffix" : "" } ], "container-title" : "Quarterly Journal of the Royal Meteorological Society", "id" : "ITEM-1", "issue" : "January", "issued" : { "date-parts" : [ [ "2018" ] ] }, "page" : "1-20", "title" : "Examining the role of unusually warm Indo-Pacific sea surface temperatures in recent African droughts", "translator" : [ { "dropping-particle" : "", "family" : "S760", "given" : "", "non-dropping-particle" : "", "parse-names" : false, "suffix" : "" } ], "type" : "article-journal" }, "uris" : [ "http://www.mendeley.com/documents/?uuid=12f7e8bc-f98a-4b84-aab0-6a9aae442af4" ] }, { "id" : "ITEM-2", "itemData" : { "DOI" : "10.1175/BAMS-D-16-0167.1", "ISSN" : "0003-0007", "author" : [ { "dropping-particle" : "", "family" : "Funk", "given" : "Chris", "non-dropping-particle" : "", "parse-names" : false, "suffix" : "" }, { "dropping-particle" : "", "family" : "Harrison", "given" : "Laura", "non-dropping-particle" : "", "parse-names" : false, "suffix" : "" }, { "dropping-particle" : "", "family" : "Shukla", "given" : "Shraddhanand", "non-dropping-particle" : "", "parse-names" : false, "suffix" : "" }, { "dropping-particle" : "", "family" : "Korecha", "given" : "Diriba", "non-dropping-particle" : "", "parse-names" : false, "suffix" : "" }, { "dropping-particle" : "", "family" : "Magadzire", "given" : "Tamuka", "non-dropping-particle" : "", "parse-names" : false, "suffix" : "" }, { "dropping-particle" : "", "family" : "Husak", "given" : "Gregory", "non-dropping-particle" : "", "parse-names" : false, "suffix" : "" }, { "dropping-particle" : "", "family" : "Galu", "given" : "Gideon", "non-dropping-particle" : "", "parse-names" : false, "suffix" : "" }, { "dropping-particle" : "", "family" : "Hoell", "given" : "Andrew", "non-dropping-particle" : "", "parse-names" : false, "suffix" : "" } ], "container-title" : "Bulletin of the American Meteorological Society", "id" : "ITEM-2", "issue" : "12", "issued" : { "date-parts" : [ [ "2016", "12", "1" ] ] }, "note" : "doi: 10.1175/BAMS-D-16-0167.1", "page" : "S75-S80", "publisher" : "American Meteorological Society", "title" : "Assessing the Contributions of Local and East Pacific Warming to the 2015 Droughts in Ethiopia and Southern Africa", "translator" : [ { "dropping-particle" : "", "family" : "S2373", "given" : "", "non-dropping-particle" : "", "parse-names" : false, "suffix" : "" } ], "type" : "article-journal", "volume" : "97" }, "uris" : [ "http://www.mendeley.com/documents/?uuid=5227d621-304d-4b6d-96c9-834dbd52eec3" ] }, { "id" : "ITEM-3", "itemData" : { "DOI" : "10.1175/BAMS-D-17-0077.1", "ISSN" : "0003-0007", "author" : [ { "dropping-particle" : "", "family" : "Yuan", "given" : "Xing", "non-dropping-particle" : "", "parse-names" : false, "suffix" : "" }, { "dropping-particle" : "", "family" : "Wang", "given" : "Linying", "non-dropping-particle" : "", "parse-names" : false, "suffix" : "" }, { "dropping-particle" : "", "family" : "Wood", "given" : "Eric F.", "non-dropping-particle" : "", "parse-names" : false, "suffix" : "" } ], "container-title" : "Bulletin of the American Meteorological Society", "id" : "ITEM-3", "issue" : "1", "issued" : { "date-parts" : [ [ "2018", "1" ] ] }, "page" : "S86-S90", "title" : "Anthropogenic Intensification of Southern African Flash Droughts as Exemplified by the 2015/16 Season [in \u201cExplaining Extreme Events of 2016 from a Climate Perspective\u201d]", "translator" : [ { "dropping-particle" : "", "family" : "S771", "given" : "", "non-dropping-particle" : "", "parse-names" : false, "suffix" : "" } ], "type" : "article-journal", "volume" : "99" }, "uris" : [ "http://www.mendeley.com/documents/?uuid=19556176-961f-450e-b86d-f05e805b0a6b" ] } ], "mendeley" : { "formattedCitation" : "(Funk et al., 2016, 2018b; Yuan et al., 2018a)", "plainTextFormattedCitation" : "(Funk et al., 2016, 2018b; Yuan et al., 2018a)", "previouslyFormattedCitation" : "(Funk et al., 2016, 2018b; Yuan et al., 2018a)" }, "properties" : { "noteIndex" : 0 }, "schema" : "https://github.com/citation-style-language/schema/raw/master/csl-citation.json" }</w:instrText>
      </w:r>
      <w:r w:rsidRPr="00D424AA">
        <w:rPr>
          <w:lang w:val="en-GB"/>
        </w:rPr>
        <w:fldChar w:fldCharType="separate"/>
      </w:r>
      <w:r w:rsidR="00A26296">
        <w:rPr>
          <w:noProof/>
          <w:lang w:val="en-GB"/>
        </w:rPr>
        <w:t>(Funk et al., 2016, 2018b; Yuan et al., 2018a)</w:t>
      </w:r>
      <w:r w:rsidRPr="00D424AA">
        <w:rPr>
          <w:lang w:val="en-GB"/>
        </w:rPr>
        <w:fldChar w:fldCharType="end"/>
      </w:r>
      <w:r w:rsidRPr="00841A35">
        <w:rPr>
          <w:lang w:val="en-GB"/>
        </w:rPr>
        <w:t>. It has also been suggested that the 201</w:t>
      </w:r>
      <w:r w:rsidRPr="00D424AA">
        <w:rPr>
          <w:lang w:val="en-GB"/>
        </w:rPr>
        <w:t xml:space="preserve">5-2016 extreme El Niño affected circulation patterns in Europe during the 2015-2016 winter </w:t>
      </w:r>
      <w:r w:rsidRPr="00D424AA">
        <w:rPr>
          <w:lang w:val="en-GB"/>
        </w:rPr>
        <w:fldChar w:fldCharType="begin" w:fldLock="1"/>
      </w:r>
      <w:r w:rsidR="00FF6231">
        <w:rPr>
          <w:lang w:val="en-GB"/>
        </w:rPr>
        <w:instrText>ADDIN CSL_CITATION { "citationItems" : [ { "id" : "ITEM-1", "itemData" : { "DOI" : "10.1038/s41598-017-03977-2", "ISSN" : "20452322", "PMID" : "28630446", "abstract" : "\u00a9 2017 The Author(s). East Asia experienced a record-breaking cold event during the 2015/16 boreal winter, with pronounced impacts on livelihood in the region. We find that this large-scale cold spell can be attributed to the concurrent super El Nin\u00f5 event in the tropical Pacific. Our analysis reveals that all super El Nin\u00f5 winters (1982/83, 1997/98, and 2015/16) were accompanied by a rapid sub-seasonal North Atlantic Oscillation (NAO)/Arctic Oscillation (AO) phase reversal from a positive to a negative state during early January, which was largely caused by the interaction of these super El Nin\u00f5 events with the subtropical jet annual cycle. The NAO/AO phase transition leads to a rapidly strengthened Siberian High, which favors southward intrusions of cold air to East Asia and thus causes severe local cooling. Similar cold spells can also be detected over Northern Europe associated with the fast sub-seasonal NAO/AO phase reversal. Due to the weaker amplitude of the ENSO forcing, these sub-seasonal atmospheric responses cannot be detected for moderate El Nin\u00f5 events. The super El Nin\u00f5 associated sub-seasonal signal of the East Asian and Northern Europe wintertime temperature responses carries important implications for future predictability of regional extreme events.", "author" : [ { "dropping-particle" : "", "family" : "Geng", "given" : "Xin", "non-dropping-particle" : "", "parse-names" : false, "suffix" : "" }, { "dropping-particle" : "", "family" : "Zhang", "given" : "Wenjun", "non-dropping-particle" : "", "parse-names" : false, "suffix" : "" }, { "dropping-particle" : "", "family" : "Stuecker", "given" : "Malte F.", "non-dropping-particle" : "", "parse-names" : false, "suffix" : "" }, { "dropping-particle" : "", "family" : "Jin", "given" : "Fei Fei", "non-dropping-particle" : "", "parse-names" : false, "suffix" : "" } ], "container-title" : "Scientific Reports", "id" : "ITEM-1", "issue" : "1", "issued" : { "date-parts" : [ [ "2017" ] ] }, "page" : "1-9", "publisher" : "Springer US", "title" : "Strong sub-seasonal wintertime cooling over East Asia and Northern Europe associated with super El Nin\u00f5 events", "translator" : [ { "dropping-particle" : "", "family" : "S854", "given" : "", "non-dropping-particle" : "", "parse-names" : false, "suffix" : "" } ], "type" : "article-journal", "volume" : "7" }, "uris" : [ "http://www.mendeley.com/documents/?uuid=f3a2c0f8-03ee-4379-8107-6b5f081f612b" ] }, { "id" : "ITEM-2", "itemData" : { "DOI" : "10.1002/asl.721", "ISSN" : "1530261X", "abstract" : "We present a case study of long range forecasts for Northern Hemisphere winter 2015/2016. This winter produced the strongest El Ni\u00f1o event since 1997/1998 and equatorial Pacific sea surface temperature anomalies exceeded 3 \u00b0C. Other factors relevant to the Northern Hemisphere extratropical atmosphere circulation included a strong westerly phase of the Quasi-Biennial Oscillation (QBO) and very strong winds in the stratospheric polar night jet in early winter. At the surface, intense cyclonic extratropical circulation anomalies occurred in early winter in both the North Pacific and North Atlantic, consistent with known teleconnections to these phases of El Ni\u00f1o\u2013Southern Oscillation, the QBO and the polar night jet. The midlatitude flow was very westerly in early winter and less westerly and sometimes northerly in late winter, when sudden stratospheric warming events also occurred. We show that initialised climate predictions were able to capture the winter mean flow pattern at seasonal lead times from well before the start of winter. In this special case, not only the winter mean flow pattern, but also some aspects of the sub-seasonal evolution were skilfully predicted. We show that the winter of 1982/1983 was closely analogous to winter 2015/2016 in both the predictable driving factors and the forecast winter circulation. This case study adds to the evidence that the north Atlantic circulation can be predictable on seasonal timescales and advance warning of the increased risk of intense rainfall and storminess which caused extreme flooding in the UK in December was possible in this case.", "author" : [ { "dropping-particle" : "", "family" : "Scaife", "given" : "Adam A.", "non-dropping-particle" : "", "parse-names" : false, "suffix" : "" }, { "dropping-particle" : "", "family" : "Comer", "given" : "Ruth", "non-dropping-particle" : "", "parse-names" : false, "suffix" : "" }, { "dropping-particle" : "", "family" : "Dunstone", "given" : "Nick", "non-dropping-particle" : "", "parse-names" : false, "suffix" : "" }, { "dropping-particle" : "", "family" : "Fereday", "given" : "David", "non-dropping-particle" : "", "parse-names" : false, "suffix" : "" }, { "dropping-particle" : "", "family" : "Folland", "given" : "Chris", "non-dropping-particle" : "", "parse-names" : false, "suffix" : "" }, { "dropping-particle" : "", "family" : "Good", "given" : "Elizabeth", "non-dropping-particle" : "", "parse-names" : false, "suffix" : "" }, { "dropping-particle" : "", "family" : "Gordon", "given" : "Margaret", "non-dropping-particle" : "", "parse-names" : false, "suffix" : "" }, { "dropping-particle" : "", "family" : "Hermanson", "given" : "Leon", "non-dropping-particle" : "", "parse-names" : false, "suffix" : "" }, { "dropping-particle" : "", "family" : "Ineson", "given" : "Sarah", "non-dropping-particle" : "", "parse-names" : false, "suffix" : "" }, { "dropping-particle" : "", "family" : "Karpechko", "given" : "Alexey", "non-dropping-particle" : "", "parse-names" : false, "suffix" : "" }, { "dropping-particle" : "", "family" : "Knight", "given" : "Jeff", "non-dropping-particle" : "", "parse-names" : false, "suffix" : "" }, { "dropping-particle" : "", "family" : "MacLachlan", "given" : "Craig", "non-dropping-particle" : "", "parse-names" : false, "suffix" : "" }, { "dropping-particle" : "", "family" : "Maidens", "given" : "Anna", "non-dropping-particle" : "", "parse-names" : false, "suffix" : "" }, { "dropping-particle" : "", "family" : "Peterson", "given" : "K. Andrew", "non-dropping-particle" : "", "parse-names" : false, "suffix" : "" }, { "dropping-particle" : "", "family" : "Smith", "given" : "Doug", "non-dropping-particle" : "", "parse-names" : false, "suffix" : "" }, { "dropping-particle" : "", "family" : "Slingo", "given" : "Julia", "non-dropping-particle" : "", "parse-names" : false, "suffix" : "" }, { "dropping-particle" : "", "family" : "Walker", "given" : "Brent", "non-dropping-particle" : "", "parse-names" : false, "suffix" : "" } ], "container-title" : "Atmospheric Science Letters", "id" : "ITEM-2", "issue" : "2", "issued" : { "date-parts" : [ [ "2017" ] ] }, "page" : "38-44", "title" : "Predictability of European winter 2015/2016", "translator" : [ { "dropping-particle" : "", "family" : "S3569", "given" : "", "non-dropping-particle" : "", "parse-names" : false, "suffix" : "" } ], "type" : "article-journal", "volume" : "18" }, "uris" : [ "http://www.mendeley.com/documents/?uuid=8c27aa10-1407-4c12-a169-0080421adb08" ] } ], "mendeley" : { "formattedCitation" : "(Geng et al., 2017; Scaife et al., 2017)", "plainTextFormattedCitation" : "(Geng et al., 2017; Scaife et al., 2017)", "previouslyFormattedCitation" : "(Geng et al., 2017; Scaife et al., 2017)" }, "properties" : { "noteIndex" : 0 }, "schema" : "https://github.com/citation-style-language/schema/raw/master/csl-citation.json" }</w:instrText>
      </w:r>
      <w:r w:rsidRPr="00D424AA">
        <w:rPr>
          <w:lang w:val="en-GB"/>
        </w:rPr>
        <w:fldChar w:fldCharType="separate"/>
      </w:r>
      <w:r w:rsidR="00A26296">
        <w:rPr>
          <w:noProof/>
          <w:lang w:val="en-GB"/>
        </w:rPr>
        <w:t>(Geng et al., 2017; Scaife et al., 2017)</w:t>
      </w:r>
      <w:r w:rsidRPr="00D424AA">
        <w:rPr>
          <w:lang w:val="en-GB"/>
        </w:rPr>
        <w:fldChar w:fldCharType="end"/>
      </w:r>
      <w:r w:rsidRPr="00841A35">
        <w:rPr>
          <w:lang w:val="en-GB"/>
        </w:rPr>
        <w:t xml:space="preserve">. </w:t>
      </w:r>
    </w:p>
    <w:p w14:paraId="59BACD8C" w14:textId="77777777" w:rsidR="00625BDC" w:rsidRPr="00D424AA" w:rsidRDefault="00625BDC" w:rsidP="000303E2">
      <w:pPr>
        <w:shd w:val="clear" w:color="auto" w:fill="DEEAF6" w:themeFill="accent1" w:themeFillTint="33"/>
        <w:rPr>
          <w:lang w:val="en-GB"/>
        </w:rPr>
      </w:pPr>
    </w:p>
    <w:p w14:paraId="6E6C4DD9" w14:textId="17A25EDA" w:rsidR="00625BDC" w:rsidRPr="00D424AA" w:rsidRDefault="00625BDC" w:rsidP="000303E2">
      <w:pPr>
        <w:widowControl/>
        <w:shd w:val="clear" w:color="auto" w:fill="DEEAF6" w:themeFill="accent1" w:themeFillTint="33"/>
        <w:autoSpaceDE w:val="0"/>
        <w:autoSpaceDN w:val="0"/>
        <w:adjustRightInd w:val="0"/>
        <w:rPr>
          <w:rFonts w:cs="Times New Roman"/>
          <w:lang w:val="en-GB" w:bidi="th-TH"/>
        </w:rPr>
      </w:pPr>
      <w:r w:rsidRPr="00D424AA">
        <w:rPr>
          <w:lang w:val="en-GB"/>
        </w:rPr>
        <w:t>It was identified that 2015 was a year of a particularly high CO</w:t>
      </w:r>
      <w:r w:rsidRPr="00D424AA">
        <w:rPr>
          <w:vertAlign w:val="subscript"/>
          <w:lang w:val="en-GB"/>
        </w:rPr>
        <w:t>2</w:t>
      </w:r>
      <w:r w:rsidRPr="00D424AA">
        <w:rPr>
          <w:lang w:val="en-GB"/>
        </w:rPr>
        <w:t xml:space="preserve"> growth rate, possibly related to some of the mentioned droughts, in particular in Indonesia and the Amazon region, leading to higher CO</w:t>
      </w:r>
      <w:r w:rsidRPr="00D424AA">
        <w:rPr>
          <w:vertAlign w:val="subscript"/>
          <w:lang w:val="en-GB"/>
        </w:rPr>
        <w:t>2</w:t>
      </w:r>
      <w:r w:rsidRPr="00D424AA">
        <w:rPr>
          <w:lang w:val="en-GB"/>
        </w:rPr>
        <w:t xml:space="preserve"> release in combination with less CO</w:t>
      </w:r>
      <w:r w:rsidRPr="00D424AA">
        <w:rPr>
          <w:vertAlign w:val="subscript"/>
          <w:lang w:val="en-GB"/>
        </w:rPr>
        <w:t>2</w:t>
      </w:r>
      <w:r w:rsidRPr="00D424AA">
        <w:rPr>
          <w:lang w:val="en-GB"/>
        </w:rPr>
        <w:t xml:space="preserve"> uptake from land areas </w:t>
      </w:r>
      <w:r w:rsidRPr="00D424AA">
        <w:rPr>
          <w:lang w:val="en-GB"/>
        </w:rPr>
        <w:fldChar w:fldCharType="begin" w:fldLock="1"/>
      </w:r>
      <w:r w:rsidR="00FF6231">
        <w:rPr>
          <w:lang w:val="en-GB"/>
        </w:rPr>
        <w:instrText>ADDIN CSL_CITATION { "citationItems" : [ { "id" : "ITEM-1", "itemData" : { "DOI" : "10.1038/s41586-018-0424-4", "ISSN" : "0028-0836",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title" : "Sensitivity of atmospheric CO2 growth rate to observed changes in terrestrial water storage", "translator" : [ { "dropping-particle" : "", "family" : "S2625", "given" : "", "non-dropping-particle" : "", "parse-names" : false, "suffix" : "" } ], "type" : "article-journal", "volume" : "560" }, "uris" : [ "http://www.mendeley.com/documents/?uuid=b32c1f5f-6d08-4b3d-8967-507207521f02" ] } ], "mendeley" : { "formattedCitation" : "(Humphrey et al., 2018)", "plainTextFormattedCitation" : "(Humphrey et al., 2018)", "previouslyFormattedCitation" : "(Humphrey et al., 2018)" }, "properties" : { "noteIndex" : 0 }, "schema" : "https://github.com/citation-style-language/schema/raw/master/csl-citation.json" }</w:instrText>
      </w:r>
      <w:r w:rsidRPr="00D424AA">
        <w:rPr>
          <w:lang w:val="en-GB"/>
        </w:rPr>
        <w:fldChar w:fldCharType="separate"/>
      </w:r>
      <w:r w:rsidR="00A26296">
        <w:rPr>
          <w:noProof/>
          <w:lang w:val="en-GB"/>
        </w:rPr>
        <w:t>(Humphrey et al., 2018)</w:t>
      </w:r>
      <w:r w:rsidRPr="00D424AA">
        <w:rPr>
          <w:lang w:val="en-GB"/>
        </w:rPr>
        <w:fldChar w:fldCharType="end"/>
      </w:r>
      <w:r w:rsidRPr="00841A35">
        <w:rPr>
          <w:lang w:val="en-GB"/>
        </w:rPr>
        <w:t>. The impact of the 2015-2016 extreme El Niño on vegetation systems via drought was als</w:t>
      </w:r>
      <w:r w:rsidRPr="00D424AA">
        <w:rPr>
          <w:lang w:val="en-GB"/>
        </w:rPr>
        <w:t xml:space="preserve">o shown from satellite data </w:t>
      </w:r>
      <w:r w:rsidRPr="00D424AA">
        <w:rPr>
          <w:lang w:val="en-GB"/>
        </w:rPr>
        <w:fldChar w:fldCharType="begin" w:fldLock="1"/>
      </w:r>
      <w:r w:rsidR="00FF6231">
        <w:rPr>
          <w:lang w:val="en-GB"/>
        </w:rPr>
        <w:instrText>ADDIN CSL_CITATION { "citationItems" : [ { "id" : "ITEM-1", "itemData" : { "DOI" : "10.1080/01431161.2016.1259679", "ISSN" : "13665901", "abstract" : "\u00a9 2016 Informa UK Limited, trading as Taylor &amp; Francis Group. During 2015, sea surface temperature (SST) in the central tropical Pacific (TP) was warmer than normal, what indicated about the potential for the development of El Ni\u00f1o Southern Oscillation (ENSO). By December 2015, El Ni\u00f1o intensified when SST anomaly in the Ni\u00f1o-3.4 tropical Pacific area reached +2.9 \u00b0C, which indicated about the strongest event of the past 36 years. El Ni\u00f1o normally impacts weather, ecosystems, and socioeconomics (agriculture, fisheries, energy, human health, water resource etc.) on all continents. However, the current El Ni\u00f1o is much stronger than the recent strong 1997\u20131998 event. Therefore, this paper investigates how the strength of El Ni\u00f1o impacts world ecosystems and which areas are affected. The vegetation health (VH) method and 36-year of its data have been used as the criteria of the impact. Specifically, the paper investigates VH-ENSO teleconnection, focusing on estimation of vegetation response to El Ni\u00f1o intensity and transition of the impact from boreal winter to spring and summer. Two types of ecosystem response were identified. In boreal winter, ecosystems of northern South America, southern Africa, eastern Australia, and Southeast Asia experienced strong vegetation stress, which will negatively affect agriculture, energy, and water resources. In Argentina, southeastern USA and the Horn of Africa ecosystem response is opposite. One of the worst disasters associated with ENSO is drought. The advantages of this study are in derivation of vegetation response to moisture, thermal, and combined conditions including an early detection of drought-related stress. For the first time, ENSO impact was evaluated based on all events with |SSTa| &gt; 0.5 \u00baC and &gt; 2.0 \u00baC. The current strong El Ni\u00f1o has already triggered drought in Brazil, southern Africa, southeastern Asia, and eastern Australia during December\u2013February. Such conditions will be transitioned from boreal winter to spring but not to summer 2016, except for two regions: northern Brazil and southeastern Asia.", "author" : [ { "dropping-particle" : "", "family" : "Kogan", "given" : "Felix", "non-dropping-particle" : "", "parse-names" : false, "suffix" : "" }, { "dropping-particle" : "", "family" : "Guo", "given" : "Wei", "non-dropping-particle" : "", "parse-names" : false, "suffix" : "" } ], "container-title" : "International Journal of Remote Sensing", "id" : "ITEM-1", "issue" : "1", "issued" : { "date-parts" : [ [ "2017" ] ] }, "page" : "161-178", "publisher" : "Taylor &amp; Francis", "title" : "Strong 2015\u20132016 El Ni\u00f1o and implication to global ecosystems from space data", "translator" : [ { "dropping-particle" : "", "family" : "S2309", "given" : "", "non-dropping-particle" : "", "parse-names" : false, "suffix" : "" } ], "type" : "article-journal", "volume" : "38" }, "uris" : [ "http://www.mendeley.com/documents/?uuid=f24655f9-f844-4567-b766-52d5b3e8aba7" ] } ], "mendeley" : { "formattedCitation" : "(Kogan and Guo, 2017)", "plainTextFormattedCitation" : "(Kogan and Guo, 2017)", "previouslyFormattedCitation" : "(Kogan and Guo, 2017)" }, "properties" : { "noteIndex" : 0 }, "schema" : "https://github.com/citation-style-language/schema/raw/master/csl-citation.json" }</w:instrText>
      </w:r>
      <w:r w:rsidRPr="00D424AA">
        <w:rPr>
          <w:lang w:val="en-GB"/>
        </w:rPr>
        <w:fldChar w:fldCharType="separate"/>
      </w:r>
      <w:r w:rsidR="00A26296">
        <w:rPr>
          <w:noProof/>
          <w:lang w:val="en-GB"/>
        </w:rPr>
        <w:t>(Kogan and Guo, 2017)</w:t>
      </w:r>
      <w:r w:rsidRPr="00D424AA">
        <w:rPr>
          <w:lang w:val="en-GB"/>
        </w:rPr>
        <w:fldChar w:fldCharType="end"/>
      </w:r>
      <w:r w:rsidRPr="00841A35">
        <w:rPr>
          <w:lang w:val="en-GB"/>
        </w:rPr>
        <w:t xml:space="preserve">. Overall, </w:t>
      </w:r>
      <w:r w:rsidRPr="00D424AA">
        <w:rPr>
          <w:rFonts w:cs="Times New Roman"/>
          <w:lang w:val="en-GB" w:bidi="th-TH"/>
        </w:rPr>
        <w:t xml:space="preserve">tropical forests were a carbon source to the atmosphere during the 2015–2016 El Niño–related drought, with some estimates suggesting that up to 2.3 PgC were released </w:t>
      </w:r>
      <w:r w:rsidRPr="00D424AA">
        <w:rPr>
          <w:rFonts w:cs="Times New Roman"/>
          <w:lang w:val="en-GB" w:bidi="th-TH"/>
        </w:rPr>
        <w:fldChar w:fldCharType="begin" w:fldLock="1"/>
      </w:r>
      <w:r w:rsidR="00FF6231">
        <w:rPr>
          <w:rFonts w:cs="Times New Roman"/>
          <w:lang w:val="en-GB" w:bidi="th-TH"/>
        </w:rPr>
        <w:instrText>ADDIN CSL_CITATION { "citationItems" : [ { "id" : "ITEM-1", "itemData" : { "DOI" : "10.1146/annurev-earth-082517-010235", "ISSN" : "00846597", "abstract" : "Tropical woody plants store \u223c230 petagrams of carbon (PgC) in their aboveground living biomass. This review suggests that these stocks are currently growing in primary forests at rates that have decreased in recent decades. Droughts are an important mechanism in reducing forest C uptake and stocks by decreasing photosynthesis, elevating tree mortality, increasing autotrophic respiration, and promoting wildfires. Tropical forests were a C source to the atmosphere during the 2015-2016 El Ni\u00f1o-related drought, with some estimates suggesting that up to 2.3 PgC were released. With continued climate change, the intensity and frequency of droughts and fires will likely increase. It is unclear at what point the impacts of severe, repeated disturbances by drought and fires could exceed tropical forests' capacity to recover. Although specific threshold conditions beyond which ecosystem properties could lead to alternative stable states are largely unknown, the growing body of scientific evidence points to such threshold conditions becoming more likely as climate and land use change across the tropics. \u25aa Droughts have reduced forest carbon uptake and stocks by elevating tree mortality, increasing autotrophic respiration, and promoting wildfires. \u25aa Threshold conditions beyond which tropical forests are pushed into alternative stable states are becoming more likely as effects of droughts intensify.", "author" : [ { "dropping-particle" : "", "family" : "Brando", "given" : "Paulo M.", "non-dropping-particle" : "", "parse-names" : false, "suffix" : "" }, { "dropping-particle" : "", "family" : "Paolucci", "given" : "Lucas", "non-dropping-particle" : "", "parse-names" : false, "suffix" : "" }, { "dropping-particle" : "", "family" : "Ummenhofer", "given" : "Caroline C.", "non-dropping-particle" : "", "parse-names" : false, "suffix" : "" }, { "dropping-particle" : "", "family" : "Ordway", "given" : "Elsa M.", "non-dropping-particle" : "", "parse-names" : false, "suffix" : "" }, { "dropping-particle" : "", "family" : "Hartmann", "given" : "Henrik", "non-dropping-particle" : "", "parse-names" : false, "suffix" : "" }, { "dropping-particle" : "", "family" : "Cattau", "given" : "Megan E.", "non-dropping-particle" : "", "parse-names" : false, "suffix" : "" }, { "dropping-particle" : "", "family" : "Rattis", "given" : "Ludmila", "non-dropping-particle" : "", "parse-names" : false, "suffix" : "" }, { "dropping-particle" : "", "family" : "Medjibe", "given" : "Vincent", "non-dropping-particle" : "", "parse-names" : false, "suffix" : "" }, { "dropping-particle" : "", "family" : "Coe", "given" : "Michael T.", "non-dropping-particle" : "", "parse-names" : false, "suffix" : "" }, { "dropping-particle" : "", "family" : "Balch", "given" : "Jennifer", "non-dropping-particle" : "", "parse-names" : false, "suffix" : "" } ], "container-title" : "Annual Review of Earth and Planetary Sciences", "id" : "ITEM-1", "issued" : { "date-parts" : [ [ "2019" ] ] }, "page" : "555-581", "title" : "Droughts, Wildfires, and Forest Carbon Cycling: A Pantropical Synthesis", "translator" : [ { "dropping-particle" : "", "family" : "S3570", "given" : "", "non-dropping-particle" : "", "parse-names" : false, "suffix" : "" } ], "type" : "article-journal", "volume" : "47" }, "uris" : [ "http://www.mendeley.com/documents/?uuid=a6aa6202-c151-4ce4-9c68-c0fa5b32b4df" ] } ], "mendeley" : { "formattedCitation" : "(Brando et al., 2019)", "plainTextFormattedCitation" : "(Brando et al., 2019)", "previouslyFormattedCitation" : "(Brando et al., 2019)" }, "properties" : { "noteIndex" : 0 }, "schema" : "https://github.com/citation-style-language/schema/raw/master/csl-citation.json" }</w:instrText>
      </w:r>
      <w:r w:rsidRPr="00D424AA">
        <w:rPr>
          <w:rFonts w:cs="Times New Roman"/>
          <w:lang w:val="en-GB" w:bidi="th-TH"/>
        </w:rPr>
        <w:fldChar w:fldCharType="separate"/>
      </w:r>
      <w:r w:rsidR="00A26296">
        <w:rPr>
          <w:rFonts w:cs="Times New Roman"/>
          <w:noProof/>
          <w:lang w:val="en-GB" w:bidi="th-TH"/>
        </w:rPr>
        <w:t>(Brando et al., 2019)</w:t>
      </w:r>
      <w:r w:rsidRPr="00D424AA">
        <w:rPr>
          <w:rFonts w:cs="Times New Roman"/>
          <w:lang w:val="en-GB" w:bidi="th-TH"/>
        </w:rPr>
        <w:fldChar w:fldCharType="end"/>
      </w:r>
      <w:r w:rsidRPr="00841A35">
        <w:rPr>
          <w:rFonts w:cs="Times New Roman"/>
          <w:lang w:val="en-GB" w:bidi="th-TH"/>
        </w:rPr>
        <w:t>.</w:t>
      </w:r>
    </w:p>
    <w:p w14:paraId="4BF35D71" w14:textId="77777777" w:rsidR="00625BDC" w:rsidRPr="00D424AA" w:rsidRDefault="00625BDC" w:rsidP="000303E2">
      <w:pPr>
        <w:shd w:val="clear" w:color="auto" w:fill="DEEAF6" w:themeFill="accent1" w:themeFillTint="33"/>
        <w:rPr>
          <w:lang w:val="en-GB"/>
        </w:rPr>
      </w:pPr>
    </w:p>
    <w:p w14:paraId="52548933" w14:textId="00594B4E" w:rsidR="00625BDC" w:rsidRPr="00D424AA" w:rsidRDefault="00625BDC" w:rsidP="000303E2">
      <w:pPr>
        <w:shd w:val="clear" w:color="auto" w:fill="DEEAF6" w:themeFill="accent1" w:themeFillTint="33"/>
        <w:rPr>
          <w:lang w:val="nb-NO"/>
        </w:rPr>
      </w:pPr>
      <w:r w:rsidRPr="00D424AA">
        <w:rPr>
          <w:lang w:val="en-GB"/>
        </w:rPr>
        <w:t xml:space="preserve">The 2015-2016 extreme El Niño has induced extreme precipitation in some regions. Severe rainfall events were observed in Chennai city in India in Devember 2015 and Yangtze river region in China in June-July 2016, and it was shown that these rainfall events are partly attributed to the 2015-2016 extreme El Niño </w:t>
      </w:r>
      <w:r w:rsidRPr="00D424AA">
        <w:rPr>
          <w:lang w:val="en-GB"/>
        </w:rPr>
        <w:fldChar w:fldCharType="begin" w:fldLock="1"/>
      </w:r>
      <w:r w:rsidR="00FF6231">
        <w:rPr>
          <w:lang w:val="en-GB"/>
        </w:rPr>
        <w:instrText>ADDIN CSL_CITATION { "citationItems" : [ { "id" : "ITEM-1", "itemData" : { "DOI" : "10.1175/BAMS-D-16-0129.1", "ISSN" : "0003-0007", "author" : [ { "dropping-particle" : "", "family" : "Oldenborgh", "given" : "Geert Jan", "non-dropping-particle" : "van", "parse-names" : false, "suffix" : "" }, { "dropping-particle" : "", "family" : "Otto", "given" : "Friederike E. L.", "non-dropping-particle" : "", "parse-names" : false, "suffix" : "" }, { "dropping-particle" : "", "family" : "Haustein", "given" : "Karsten", "non-dropping-particle" : "", "parse-names" : false, "suffix" : "" }, { "dropping-particle" : "", "family" : "AchutaRao", "given" : "Krishna", "non-dropping-particle" : "", "parse-names" : false, "suffix" : "" } ], "container-title" : "Bulletin of the American Meteorological Society", "id" : "ITEM-1", "issue" : "12", "issued" : { "date-parts" : [ [ "2016", "12" ] ] }, "page" : "S87-S91", "title" : "The Heavy Precipitation Event of December 2015 in Chennai, India", "translator" : [ { "dropping-particle" : "", "family" : "S2341", "given" : "", "non-dropping-particle" : "", "parse-names" : false, "suffix" : "" } ], "type" : "article-journal", "volume" : "97" }, "uris" : [ "http://www.mendeley.com/documents/?uuid=910faf42-1ead-44df-84f2-959df4d08cf0" ] }, { "id" : "ITEM-2", "itemData" : { "DOI" : "10.1007/s00382-017-3778-7", "ISSN" : "1432-0894", "abstract" : "Southeast India experienced a heavy rainfall during 30 Nov\u20132 Dec 2015. Particularly, the Chennai city, the fourth major metropolitan city in India with a population of 5\u00a0million, experienced extreme flooding and causalities. Using various observed/reanalysed datasets, we find that the concurrent southern Bay of Bengal (BoB) sea surface temperatures (SST) were anomalously warm. Our analysis shows that BoB sea surface temperature anomalies (SSTA) are indeed positively, and significantly, correlated with the northeastern Indian monsoonal rainfall during this season. Our sensitivity experiments carried out with the Weather Research and Forecasting (WRF) model at 25\u00a0km resolution suggest that, while the strong concurrent El Ni\u00f1o conditions contributed to about 21.5% of the intensity of the extreme Chennai rainfall through its signals in the local SST mentioned above, the warming trend in BoB SST also contributed equally to the extremity of the event. Further, the El Ni\u00f1o southern oscillation (ENSO) impacts on the intensity of the synoptic events in the BoB during the northeast monsoon are manifested largely through the local SST in the BoB as compared through its signature in the atmospheric circulations over the BoB.", "author" : [ { "dropping-particle" : "", "family" : "Boyaj", "given" : "Alugula", "non-dropping-particle" : "", "parse-names" : false, "suffix" : "" }, { "dropping-particle" : "", "family" : "Ashok", "given" : "Karumuri", "non-dropping-particle" : "", "parse-names" : false, "suffix" : "" }, { "dropping-particle" : "", "family" : "Ghosh", "given" : "Subimal", "non-dropping-particle" : "", "parse-names" : false, "suffix" : "" }, { "dropping-particle" : "", "family" : "Devanand", "given" : "Anjana", "non-dropping-particle" : "", "parse-names" : false, "suffix" : "" }, { "dropping-particle" : "", "family" : "Dandu", "given" : "Govardhan", "non-dropping-particle" : "", "parse-names" : false, "suffix" : "" } ], "container-title" : "Climate Dynamics", "id" : "ITEM-2", "issue" : "7", "issued" : { "date-parts" : [ [ "2018" ] ] }, "page" : "2867-2879", "title" : "The Chennai extreme rainfall event in 2015: The Bay of Bengal connection", "translator" : [ { "dropping-particle" : "", "family" : "S1885", "given" : "", "non-dropping-particle" : "", "parse-names" : false, "suffix" : "" } ], "type" : "article-journal", "volume" : "50" }, "uris" : [ "http://www.mendeley.com/documents/?uuid=ddc3b479-c98c-4b8e-8121-b9b91847fe88" ] }, { "id" : "ITEM-3", "itemData" : { "DOI" : "10.1175/BAMS-D-17-0089.1", "ISSN" : "0003-0007", "author" : [ { "dropping-particle" : "", "family" : "Yuan", "given" : "Xing", "non-dropping-particle" : "", "parse-names" : false, "suffix" : "" }, { "dropping-particle" : "", "family" : "Wang", "given" : "Shanshan", "non-dropping-particle" : "", "parse-names" : false, "suffix" : "" }, { "dropping-particle" : "", "family" : "Hu", "given" : "Zeng-Zhen", "non-dropping-particle" : "", "parse-names" : false, "suffix" : "" } ], "container-title" : "Bulletin of the American Meteorological Society", "id" : "ITEM-3", "issue" : "1", "issued" : { "date-parts" : [ [ "2018", "1" ] ] }, "page" : "S113-S117", "title" : "Do Climate Change and El Ni\u00f1o Increase Likelihood of Yangtze River Extreme Rainfall? [in \u201cExplaining Extreme Events of 2016 from a Climate Perspective\u201d]", "translator" : [ { "dropping-particle" : "", "family" : "S878", "given" : "", "non-dropping-particle" : "", "parse-names" : false, "suffix" : "" } ], "type" : "article-journal", "volume" : "99" }, "uris" : [ "http://www.mendeley.com/documents/?uuid=42e26616-52cb-42ec-a00f-245c4666a426" ] }, { "id" : "ITEM-4", "itemData" : { "DOI" : "10.1175/BAMS-D-17-0090.1", "author" : [ { "dropping-particle" : "", "family" : "Zhou", "given" : "Chunlue", "non-dropping-particle" : "", "parse-names" : false, "suffix" : "" }, { "dropping-particle" : "", "family" : "Wang", "given" : "Kaicun", "non-dropping-particle" : "", "parse-names" : false, "suffix" : "" }, { "dropping-particle" : "", "family" : "Qi", "given" : "Dan", "non-dropping-particle" : "", "parse-names" : false, "suffix" : "" } ], "container-title" : "Bulletin of the American Meteorological Society", "id" : "ITEM-4", "issue" : "1", "issued" : { "date-parts" : [ [ "2018" ] ] }, "page" : "S107-S111", "title" : "Attribution of the July 2016 Extreme Precipitation Event Over China\u2019s Wuhang [in \u201cExplaining Extreme Events of 2016 from a Climate Perspective\u201d]", "translator" : [ { "dropping-particle" : "", "family" : "S880", "given" : "", "non-dropping-particle" : "", "parse-names" : false, "suffix" : "" } ], "type" : "article-journal", "volume" : "99" }, "uris" : [ "http://www.mendeley.com/documents/?uuid=bb5accd2-6e72-4754-8f74-a21ebf7340af" ] }, { "id" : "ITEM-5", "itemData" : { "DOI" : "10.1175/BAMS-D-17-0091.1", "ISSN" : "0003-0007", "author" : [ { "dropping-particle" : "", "family" : "Sun", "given" : "Qiaohong", "non-dropping-particle" : "", "parse-names" : false, "suffix" : "" }, { "dropping-particle" : "", "family" : "Miao", "given" : "Chiyuan", "non-dropping-particle" : "", "parse-names" : false, "suffix" : "" } ], "container-title" : "Bulletin of the American Meteorological Society", "id" : "ITEM-5", "issue" : "1", "issued" : { "date-parts" : [ [ "2018", "1" ] ] }, "page" : "S102-S106", "title" : "Extreme Rainfall (R20mm, RX5day) in Yangtze\u2013Huai, China, in June\u2013July 2016: The Role of ENSO and Anthropogenic Climate Change", "translator" : [ { "dropping-particle" : "", "family" : "S879", "given" : "", "non-dropping-particle" : "", "parse-names" : false, "suffix" : "" } ], "type" : "article-journal", "volume" : "99" }, "uris" : [ "http://www.mendeley.com/documents/?uuid=55167017-24b3-42c1-8d8c-33042cec57a5" ] } ], "mendeley" : { "formattedCitation" : "(van Oldenborgh et al., 2016; Boyaj et al., 2018; Sun and Miao, 2018; Yuan et al., 2018b; Zhou et al., 2018)", "plainTextFormattedCitation" : "(van Oldenborgh et al., 2016; Boyaj et al., 2018; Sun and Miao, 2018; Yuan et al., 2018b; Zhou et al., 2018)", "previouslyFormattedCitation" : "(van Oldenborgh et al., 2016; Boyaj et al., 2018; Sun and Miao, 2018; Yuan et al., 2018b; Zhou et al., 2018)" }, "properties" : { "noteIndex" : 0 }, "schema" : "https://github.com/citation-style-language/schema/raw/master/csl-citation.json" }</w:instrText>
      </w:r>
      <w:r w:rsidRPr="00D424AA">
        <w:rPr>
          <w:lang w:val="en-GB"/>
        </w:rPr>
        <w:fldChar w:fldCharType="separate"/>
      </w:r>
      <w:r w:rsidR="00A26296">
        <w:rPr>
          <w:noProof/>
          <w:lang w:val="nb-NO"/>
        </w:rPr>
        <w:t>(van Oldenborgh et al., 2016; Boyaj et al., 2018; Sun and Miao, 2018; Yuan et al., 2018b; Zhou et al., 2018)</w:t>
      </w:r>
      <w:r w:rsidRPr="00D424AA">
        <w:rPr>
          <w:lang w:val="en-GB"/>
        </w:rPr>
        <w:fldChar w:fldCharType="end"/>
      </w:r>
      <w:r w:rsidRPr="00841A35">
        <w:rPr>
          <w:lang w:val="nb-NO"/>
        </w:rPr>
        <w:t xml:space="preserve">. </w:t>
      </w:r>
    </w:p>
    <w:p w14:paraId="10203881" w14:textId="77777777" w:rsidR="00625BDC" w:rsidRPr="00D424AA" w:rsidRDefault="00625BDC" w:rsidP="000303E2">
      <w:pPr>
        <w:shd w:val="clear" w:color="auto" w:fill="DEEAF6" w:themeFill="accent1" w:themeFillTint="33"/>
        <w:rPr>
          <w:lang w:val="nb-NO"/>
        </w:rPr>
      </w:pPr>
    </w:p>
    <w:p w14:paraId="3F247193" w14:textId="6BB68AE7" w:rsidR="00625BDC" w:rsidRPr="00D424AA" w:rsidRDefault="00625BDC" w:rsidP="000303E2">
      <w:pPr>
        <w:shd w:val="clear" w:color="auto" w:fill="DEEAF6" w:themeFill="accent1" w:themeFillTint="33"/>
        <w:rPr>
          <w:lang w:val="en-GB"/>
        </w:rPr>
      </w:pPr>
      <w:r w:rsidRPr="00D424AA">
        <w:rPr>
          <w:lang w:val="en-GB"/>
        </w:rPr>
        <w:t xml:space="preserve">In 2015, the activity of tropical cyclones was notably high in the North Pacific </w:t>
      </w:r>
      <w:r w:rsidRPr="00D424AA">
        <w:rPr>
          <w:i/>
          <w:iCs/>
          <w:lang w:val="en-GB"/>
        </w:rPr>
        <w:fldChar w:fldCharType="begin" w:fldLock="1"/>
      </w:r>
      <w:r w:rsidR="00FF6231">
        <w:rPr>
          <w:lang w:val="en-GB"/>
        </w:rPr>
        <w:instrText>ADDIN CSL_CITATION { "citationItems" : [ { "id" : "ITEM-1", "itemData" : { "DOI" : "10.1175/2016BAMSStateoftheClimate.1", "ISSN" : "0003-0007", "abstract" : "Editor?s note: For easy download the posted pdf of the State of the Climate for 2016 is a very low-resolution file. A high-resolution copy of the report is available by clicking here. Please be patient as it may take a few minutes for the high-resolution file to download.", "author" : [ { "dropping-particle" : "", "family" : "Blunden", "given" : "Jessica", "non-dropping-particle" : "", "parse-names" : false, "suffix" : "" }, { "dropping-particle" : "", "family" : "Arndt", "given" : "Derek S", "non-dropping-particle" : "", "parse-names" : false, "suffix" : "" } ], "container-title" : "Bulletin of the American Meteorological Society", "id" : "ITEM-1", "issue" : "8", "issued" : { "date-parts" : [ [ "2016", "8", "1" ] ] }, "note" : "doi: 10.1175/2016BAMSStateoftheClimate.1", "page" : "Si-S275", "publisher" : "American Meteorological Society", "title" : "State of the Climate in 2015", "translator" : [ { "dropping-particle" : "", "family" : "S1321", "given" : "", "non-dropping-particle" : "", "parse-names" : false, "suffix" : "" } ], "type" : "article-journal", "volume" : "97" }, "uris" : [ "http://www.mendeley.com/documents/?uuid=832ef759-5508-4548-bd81-d56cca7fb9ba" ] } ], "mendeley" : { "formattedCitation" : "(Blunden and Arndt, 2016)", "plainTextFormattedCitation" : "(Blunden and Arndt, 2016)", "previouslyFormattedCitation" : "(Blunden and Arndt, 2016)" }, "properties" : { "noteIndex" : 0 }, "schema" : "https://github.com/citation-style-language/schema/raw/master/csl-citation.json" }</w:instrText>
      </w:r>
      <w:r w:rsidRPr="00D424AA">
        <w:rPr>
          <w:i/>
          <w:iCs/>
          <w:lang w:val="en-GB"/>
        </w:rPr>
        <w:fldChar w:fldCharType="separate"/>
      </w:r>
      <w:r w:rsidR="00A26296">
        <w:rPr>
          <w:noProof/>
          <w:lang w:val="en-GB"/>
        </w:rPr>
        <w:t>(Blunden and Arndt, 2016)</w:t>
      </w:r>
      <w:r w:rsidRPr="00D424AA">
        <w:rPr>
          <w:lang w:val="en-GB"/>
        </w:rPr>
        <w:fldChar w:fldCharType="end"/>
      </w:r>
      <w:r w:rsidRPr="00841A35">
        <w:rPr>
          <w:lang w:val="en-GB"/>
        </w:rPr>
        <w:t xml:space="preserve">. Over the western North Pacific, the number of category 4 and 5 Tropical Cyclones (TCs) was 13, which is more than twice its typical annual value of 6.3 </w:t>
      </w:r>
      <w:commentRangeStart w:id="2993"/>
      <w:r w:rsidRPr="00D424AA">
        <w:rPr>
          <w:i/>
          <w:iCs/>
          <w:lang w:val="en-GB"/>
        </w:rPr>
        <w:fldChar w:fldCharType="begin" w:fldLock="1"/>
      </w:r>
      <w:ins w:id="2994" w:author="Robin Matthews" w:date="2021-07-14T10:42:00Z">
        <w:r w:rsidR="000F271F">
          <w:rPr>
            <w:lang w:val="en-GB"/>
          </w:rPr>
          <w: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mendeley" : { "formattedCitation" : "(Zhang et al., 2016a)", "manualFormatting" : "(W. Zhang et al., 2016b)", "plainTextFormattedCitation" : "(Zhang et al., 2016a)", "previouslyFormattedCitation" : "(Zhang et al., 2016a)" }, "properties" : { "noteIndex" : 0 }, "schema" : "https://github.com/citation-style-language/schema/raw/master/csl-citation.json" }</w:instrText>
        </w:r>
      </w:ins>
      <w:del w:id="2995" w:author="Robin Matthews" w:date="2021-07-14T10:42:00Z">
        <w:r w:rsidR="00FF6231" w:rsidDel="000F271F">
          <w:rPr>
            <w:lang w:val="en-GB"/>
          </w:rPr>
          <w:del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mendeley" : { "formattedCitation" : "(Zhang et al., 2016a)", "plainTextFormattedCitation" : "(Zhang et al., 2016a)", "previouslyFormattedCitation" : "(Zhang et al., 2016a)" }, "properties" : { "noteIndex" : 0 }, "schema" : "https://github.com/citation-style-language/schema/raw/master/csl-citation.json" }</w:delInstrText>
        </w:r>
      </w:del>
      <w:r w:rsidRPr="00D424AA">
        <w:rPr>
          <w:i/>
          <w:iCs/>
          <w:lang w:val="en-GB"/>
        </w:rPr>
        <w:fldChar w:fldCharType="separate"/>
      </w:r>
      <w:r w:rsidR="00A26296">
        <w:rPr>
          <w:noProof/>
          <w:lang w:val="en-GB"/>
        </w:rPr>
        <w:t>(</w:t>
      </w:r>
      <w:ins w:id="2996" w:author="Robin Matthews" w:date="2021-07-14T10:42:00Z">
        <w:r w:rsidR="000F271F">
          <w:rPr>
            <w:noProof/>
            <w:lang w:val="en-GB"/>
          </w:rPr>
          <w:t xml:space="preserve">W. </w:t>
        </w:r>
      </w:ins>
      <w:r w:rsidR="00A26296">
        <w:rPr>
          <w:noProof/>
          <w:lang w:val="en-GB"/>
        </w:rPr>
        <w:t>Zhang et al., 2016</w:t>
      </w:r>
      <w:del w:id="2997" w:author="Robin Matthews" w:date="2021-07-14T10:42:00Z">
        <w:r w:rsidR="00A26296" w:rsidDel="000F271F">
          <w:rPr>
            <w:noProof/>
            <w:lang w:val="en-GB"/>
          </w:rPr>
          <w:delText>a</w:delText>
        </w:r>
      </w:del>
      <w:ins w:id="2998" w:author="Robin Matthews" w:date="2021-07-14T10:42:00Z">
        <w:r w:rsidR="000F271F">
          <w:rPr>
            <w:noProof/>
            <w:lang w:val="en-GB"/>
          </w:rPr>
          <w:t>b</w:t>
        </w:r>
      </w:ins>
      <w:r w:rsidR="00A26296">
        <w:rPr>
          <w:noProof/>
          <w:lang w:val="en-GB"/>
        </w:rPr>
        <w:t>)</w:t>
      </w:r>
      <w:r w:rsidRPr="00D424AA">
        <w:rPr>
          <w:lang w:val="en-GB"/>
        </w:rPr>
        <w:fldChar w:fldCharType="end"/>
      </w:r>
      <w:commentRangeEnd w:id="2993"/>
      <w:r w:rsidR="00A26296">
        <w:rPr>
          <w:rStyle w:val="Marquedecommentaire"/>
        </w:rPr>
        <w:commentReference w:id="2993"/>
      </w:r>
      <w:r w:rsidRPr="00841A35">
        <w:rPr>
          <w:lang w:val="en-GB"/>
        </w:rPr>
        <w:t>. Similarly, a rec</w:t>
      </w:r>
      <w:r w:rsidRPr="00D424AA">
        <w:rPr>
          <w:lang w:val="en-GB"/>
        </w:rPr>
        <w:t xml:space="preserve">ord-breaking number of TCs was observed in the eastern North Pacific, particularly in the western part of that domain </w:t>
      </w:r>
      <w:commentRangeStart w:id="2999"/>
      <w:r w:rsidRPr="00D424AA">
        <w:rPr>
          <w:i/>
          <w:iCs/>
          <w:lang w:val="en-GB"/>
        </w:rPr>
        <w:fldChar w:fldCharType="begin" w:fldLock="1"/>
      </w:r>
      <w:ins w:id="3000" w:author="Robin Matthews" w:date="2021-07-14T10:42:00Z">
        <w:r w:rsidR="000F271F">
          <w:rPr>
            <w:lang w:val="en-GB"/>
          </w:rPr>
          <w:instrText>ADDIN CSL_CITATION { "citationItems" : [ { "id" : "ITEM-1", "itemData" : { "DOI" : "10.1002/2016GL070597", "ISSN" : "0094-8276", "abstract" : "Abstract The presence of a near-record El Ni\u00f1o and a positive Pacific Meridional Mode provided an extraordinarily warm background state that fueled the 2015 eastern North Pacific hurricane season to near-record levels. We find that the western portion of the eastern North Pacific, referred to as the Western Development Region (WDR; 10\u00b0?20\u00b0N, 116\u00b0W?180\u00b0), set records for named storms, hurricane days, and Accumulated Cyclone Energy in 2015. When analyzing large-scale environmental conditions, we show that record warm sea surface temperatures, high midlevel relative humidity, high low-level relative vorticity, and record low vertical wind shear were among the environmental forcing factors contributing to the observed tropical cyclone activity. We assess how intraseasonal atmospheric variability may have contributed to active and inactive periods observed during the 2015 hurricane season. We document that, historically, active seasons are associated with May?June El Ni\u00f1o conditions, potentially allowing for predictability of future active WDR seasons.", "author" : [ { "dropping-particle" : "", "family" : "Collins", "given" : "Jennifer M", "non-dropping-particle" : "", "parse-names" : false, "suffix" : "" }, { "dropping-particle" : "", "family" : "Klotzbach", "given" : "Philip J", "non-dropping-particle" : "", "parse-names" : false, "suffix" : "" }, { "dropping-particle" : "", "family" : "Maue", "given" : "Ryan N", "non-dropping-particle" : "", "parse-names" : false, "suffix" : "" }, { "dropping-particle" : "", "family" : "Roache", "given" : "David R", "non-dropping-particle" : "", "parse-names" : false, "suffix" : "" }, { "dropping-particle" : "", "family" : "Blake", "given" : "Eric S", "non-dropping-particle" : "", "parse-names" : false, "suffix" : "" }, { "dropping-particle" : "", "family" : "Paxton", "given" : "Charles H", "non-dropping-particle" : "", "parse-names" : false, "suffix" : "" }, { "dropping-particle" : "", "family" : "Mehta", "given" : "Christopher A", "non-dropping-particle" : "", "parse-names" : false, "suffix" : "" } ], "container-title" : "Geophysical Research Letters", "id" : "ITEM-1", "issue" : "17", "issued" : { "date-parts" : [ [ "2016", "9", "16" ] ] }, "note" : "doi: 10.1002/2016GL070597", "page" : "9217-9224", "publisher" : "John Wiley &amp; Sons, Ltd", "title" : "The record-breaking 2015 hurricane season in the eastern North Pacific: An analysis of environmental conditions", "translator" : [ { "dropping-particle" : "", "family" : "S1320", "given" : "", "non-dropping-particle" : "", "parse-names" : false, "suffix" : "" } ], "type" : "article-journal", "volume" : "43" }, "uris" : [ "http://www.mendeley.com/documents/?uuid=67eb1d90-4fbd-4ad5-b0c0-d481cd502e7f" ] }, { "id" : "ITEM-2", "itemData" : { "DOI" : "10.1175/JCLI-D-16-0424.1", "ISBN" : "0894-8755 1520-0442", "ISSN" : "0894-8755", "abstract" : "AbstractThe 2015 hurricane season in the eastern and central Pacific Ocean (EPO and CPO), particularly around Hawaii, was extremely active, including a record number of tropical cyclones (TCs) and the first instance of three simultaneous category-4 hurricanes in the EPO and CPO. A strong El Ni\u00f1o developed during the 2015 boreal summer season and was attributed by some to be the cause of the extreme number of TCs. However, according to a suite of targeted high-resolution model experiments, the extreme 2015 EPO and CPO hurricane season was not primarily induced by the 2015 El Ni\u00f1o tropical Pacific warming, but by warming in the subtropical Pacific Ocean. This warming is not typical of El Ni\u00f1o, but rather of the Pacific meridional mode (PMM) superimposed on long-term anthropogenic warming. Although the likelihood of such an extreme year depends on the phase of natural variability, the coupled GCM projects an increase in the frequency of such extremely active TC years over the next few decades for EPO, CPO, and Hawaii as a result of enhanced subtropical Pacific warming from anthropogenic greenhouse gas forcing.", "author" : [ { "dropping-particle" : "", "family" : "Murakami", "given" : "Hiroyuki", "non-dropping-particle" : "", "parse-names" : false, "suffix" : "" }, { "dropping-particle" : "", "family" : "Vecchi", "given" : "Gabriel A.",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Underwood", "given" : "Seth", "non-dropping-particle" : "", "parse-names" : false, "suffix" : "" }, { "dropping-particle" : "", "family" : "Gudgel", "given" : "Richard", "non-dropping-particle" : "", "parse-names" : false, "suffix" : "" }, { "dropping-particle" : "", "family" : "Yang", "given" : "Xiaosong", "non-dropping-particle" : "", "parse-names" : false, "suffix" : "" }, { "dropping-particle" : "", "family" : "Jia", "given" : "Liwei", "non-dropping-particle" : "", "parse-names" : false, "suffix" : "" }, { "dropping-particle" : "", "family" : "Zeng", "given" : "Fanrong", "non-dropping-particle" : "", "parse-names" : false, "suffix" : "" }, { "dropping-particle" : "", "family" : "Paffendorf", "given" : "Karen", "non-dropping-particle" : "", "parse-names" : false, "suffix" : "" }, { "dropping-particle" : "", "family" : "Zhang", "given" : "Wei", "non-dropping-particle" : "", "parse-names" : false, "suffix" : "" } ], "container-title" : "Journal of Climate", "id" : "ITEM-2", "issue" : "1", "issued" : { "date-parts" : [ [ "2017", "10", "7" ] ] }, "note" : "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 "page" : "243-264", "publisher" : "American Meteorological Society", "title" : "Dominant Role of Subtropical Pacific Warming in Extreme Eastern Pacific Hurricane Seasons: 2015 and the Future", "translator" : [ { "dropping-particle" : "", "family" : "S1310", "given" : "", "non-dropping-particle" : "", "parse-names" : false, "suffix" : "" } ], "type" : "article-journal", "volume" : "30" }, "uris" : [ "http://www.mendeley.com/documents/?uuid=b98007b4-03e3-4f84-b05b-5037c87cd702" ] } ], "mendeley" : { "formattedCitation" : "(Collins et al., 2016; Murakami et al., 2017a)", "manualFormatting" : "(Collins et al., 2016; Murakami et al., 2017b)", "plainTextFormattedCitation" : "(Collins et al., 2016; Murakami et al., 2017a)", "previouslyFormattedCitation" : "(Collins et al., 2016; Murakami et al., 2017a)" }, "properties" : { "noteIndex" : 0 }, "schema" : "https://github.com/citation-style-language/schema/raw/master/csl-citation.json" }</w:instrText>
        </w:r>
      </w:ins>
      <w:del w:id="3001" w:author="Robin Matthews" w:date="2021-07-14T10:42:00Z">
        <w:r w:rsidR="00FF6231" w:rsidDel="000F271F">
          <w:rPr>
            <w:lang w:val="en-GB"/>
          </w:rPr>
          <w:delInstrText>ADDIN CSL_CITATION { "citationItems" : [ { "id" : "ITEM-1", "itemData" : { "DOI" : "10.1002/2016GL070597", "ISSN" : "0094-8276", "abstract" : "Abstract The presence of a near-record El Ni\u00f1o and a positive Pacific Meridional Mode provided an extraordinarily warm background state that fueled the 2015 eastern North Pacific hurricane season to near-record levels. We find that the western portion of the eastern North Pacific, referred to as the Western Development Region (WDR; 10\u00b0?20\u00b0N, 116\u00b0W?180\u00b0), set records for named storms, hurricane days, and Accumulated Cyclone Energy in 2015. When analyzing large-scale environmental conditions, we show that record warm sea surface temperatures, high midlevel relative humidity, high low-level relative vorticity, and record low vertical wind shear were among the environmental forcing factors contributing to the observed tropical cyclone activity. We assess how intraseasonal atmospheric variability may have contributed to active and inactive periods observed during the 2015 hurricane season. We document that, historically, active seasons are associated with May?June El Ni\u00f1o conditions, potentially allowing for predictability of future active WDR seasons.", "author" : [ { "dropping-particle" : "", "family" : "Collins", "given" : "Jennifer M", "non-dropping-particle" : "", "parse-names" : false, "suffix" : "" }, { "dropping-particle" : "", "family" : "Klotzbach", "given" : "Philip J", "non-dropping-particle" : "", "parse-names" : false, "suffix" : "" }, { "dropping-particle" : "", "family" : "Maue", "given" : "Ryan N", "non-dropping-particle" : "", "parse-names" : false, "suffix" : "" }, { "dropping-particle" : "", "family" : "Roache", "given" : "David R", "non-dropping-particle" : "", "parse-names" : false, "suffix" : "" }, { "dropping-particle" : "", "family" : "Blake", "given" : "Eric S", "non-dropping-particle" : "", "parse-names" : false, "suffix" : "" }, { "dropping-particle" : "", "family" : "Paxton", "given" : "Charles H", "non-dropping-particle" : "", "parse-names" : false, "suffix" : "" }, { "dropping-particle" : "", "family" : "Mehta", "given" : "Christopher A", "non-dropping-particle" : "", "parse-names" : false, "suffix" : "" } ], "container-title" : "Geophysical Research Letters", "id" : "ITEM-1", "issue" : "17", "issued" : { "date-parts" : [ [ "2016", "9", "16" ] ] }, "note" : "doi: 10.1002/2016GL070597", "page" : "9217-9224", "publisher" : "John Wiley &amp; Sons, Ltd", "title" : "The record-breaking 2015 hurricane season in the eastern North Pacific: An analysis of environmental conditions", "translator" : [ { "dropping-particle" : "", "family" : "S1320", "given" : "", "non-dropping-particle" : "", "parse-names" : false, "suffix" : "" } ], "type" : "article-journal", "volume" : "43" }, "uris" : [ "http://www.mendeley.com/documents/?uuid=67eb1d90-4fbd-4ad5-b0c0-d481cd502e7f" ] }, { "id" : "ITEM-2", "itemData" : { "DOI" : "10.1175/JCLI-D-16-0424.1", "ISBN" : "0894-8755 1520-0442", "ISSN" : "0894-8755", "abstract" : "AbstractThe 2015 hurricane season in the eastern and central Pacific Ocean (EPO and CPO), particularly around Hawaii, was extremely active, including a record number of tropical cyclones (TCs) and the first instance of three simultaneous category-4 hurricanes in the EPO and CPO. A strong El Ni\u00f1o developed during the 2015 boreal summer season and was attributed by some to be the cause of the extreme number of TCs. However, according to a suite of targeted high-resolution model experiments, the extreme 2015 EPO and CPO hurricane season was not primarily induced by the 2015 El Ni\u00f1o tropical Pacific warming, but by warming in the subtropical Pacific Ocean. This warming is not typical of El Ni\u00f1o, but rather of the Pacific meridional mode (PMM) superimposed on long-term anthropogenic warming. Although the likelihood of such an extreme year depends on the phase of natural variability, the coupled GCM projects an increase in the frequency of such extremely active TC years over the next few decades for EPO, CPO, and Hawaii as a result of enhanced subtropical Pacific warming from anthropogenic greenhouse gas forcing.", "author" : [ { "dropping-particle" : "", "family" : "Murakami", "given" : "Hiroyuki", "non-dropping-particle" : "", "parse-names" : false, "suffix" : "" }, { "dropping-particle" : "", "family" : "Vecchi", "given" : "Gabriel A.",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Underwood", "given" : "Seth", "non-dropping-particle" : "", "parse-names" : false, "suffix" : "" }, { "dropping-particle" : "", "family" : "Gudgel", "given" : "Richard", "non-dropping-particle" : "", "parse-names" : false, "suffix" : "" }, { "dropping-particle" : "", "family" : "Yang", "given" : "Xiaosong", "non-dropping-particle" : "", "parse-names" : false, "suffix" : "" }, { "dropping-particle" : "", "family" : "Jia", "given" : "Liwei", "non-dropping-particle" : "", "parse-names" : false, "suffix" : "" }, { "dropping-particle" : "", "family" : "Zeng", "given" : "Fanrong", "non-dropping-particle" : "", "parse-names" : false, "suffix" : "" }, { "dropping-particle" : "", "family" : "Paffendorf", "given" : "Karen", "non-dropping-particle" : "", "parse-names" : false, "suffix" : "" }, { "dropping-particle" : "", "family" : "Zhang", "given" : "Wei", "non-dropping-particle" : "", "parse-names" : false, "suffix" : "" } ], "container-title" : "Journal of Climate", "id" : "ITEM-2", "issue" : "1", "issued" : { "date-parts" : [ [ "2017", "10", "7" ] ] }, "note" : "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 "page" : "243-264", "publisher" : "American Meteorological Society", "title" : "Dominant Role of Subtropical Pacific Warming in Extreme Eastern Pacific Hurricane Seasons: 2015 and the Future", "translator" : [ { "dropping-particle" : "", "family" : "S1310", "given" : "", "non-dropping-particle" : "", "parse-names" : false, "suffix" : "" } ], "type" : "article-journal", "volume" : "30" }, "uris" : [ "http://www.mendeley.com/documents/?uuid=b98007b4-03e3-4f84-b05b-5037c87cd702" ] } ], "mendeley" : { "formattedCitation" : "(Collins et al., 2016; Murakami et al., 2017a)", "plainTextFormattedCitation" : "(Collins et al., 2016; Murakami et al., 2017a)", "previouslyFormattedCitation" : "(Collins et al., 2016; Murakami et al., 2017a)" }, "properties" : { "noteIndex" : 0 }, "schema" : "https://github.com/citation-style-language/schema/raw/master/csl-citation.json" }</w:delInstrText>
        </w:r>
      </w:del>
      <w:r w:rsidRPr="00D424AA">
        <w:rPr>
          <w:i/>
          <w:iCs/>
          <w:lang w:val="en-GB"/>
        </w:rPr>
        <w:fldChar w:fldCharType="separate"/>
      </w:r>
      <w:r w:rsidR="00A26296">
        <w:rPr>
          <w:noProof/>
          <w:lang w:val="en-GB"/>
        </w:rPr>
        <w:t>(Collins et al., 2016; Murakami et al., 2017</w:t>
      </w:r>
      <w:ins w:id="3002" w:author="Robin Matthews" w:date="2021-07-14T10:42:00Z">
        <w:r w:rsidR="000F271F">
          <w:rPr>
            <w:noProof/>
            <w:lang w:val="en-GB"/>
          </w:rPr>
          <w:t>b</w:t>
        </w:r>
      </w:ins>
      <w:del w:id="3003" w:author="Robin Matthews" w:date="2021-07-14T10:42:00Z">
        <w:r w:rsidR="00A26296" w:rsidDel="000F271F">
          <w:rPr>
            <w:noProof/>
            <w:lang w:val="en-GB"/>
          </w:rPr>
          <w:delText>a</w:delText>
        </w:r>
      </w:del>
      <w:r w:rsidR="00A26296">
        <w:rPr>
          <w:noProof/>
          <w:lang w:val="en-GB"/>
        </w:rPr>
        <w:t>)</w:t>
      </w:r>
      <w:r w:rsidRPr="00D424AA">
        <w:rPr>
          <w:lang w:val="en-GB"/>
        </w:rPr>
        <w:fldChar w:fldCharType="end"/>
      </w:r>
      <w:commentRangeEnd w:id="2999"/>
      <w:r w:rsidR="00A26296">
        <w:rPr>
          <w:rStyle w:val="Marquedecommentaire"/>
        </w:rPr>
        <w:commentReference w:id="2999"/>
      </w:r>
      <w:r w:rsidRPr="00841A35">
        <w:rPr>
          <w:lang w:val="en-GB"/>
        </w:rPr>
        <w:t xml:space="preserve">. These extraordinary TC activities were related to the average SST anomaly during that year, which were associated with the 2015-2016 extreme El Niño and the positive </w:t>
      </w:r>
      <w:r w:rsidRPr="00D424AA">
        <w:rPr>
          <w:lang w:val="en-GB"/>
        </w:rPr>
        <w:t xml:space="preserve">phase of the Pacific Meridional Mode (PMM) </w:t>
      </w:r>
      <w:commentRangeStart w:id="3004"/>
      <w:commentRangeStart w:id="3005"/>
      <w:r w:rsidRPr="00D424AA">
        <w:rPr>
          <w:i/>
          <w:iCs/>
          <w:lang w:val="en-GB"/>
        </w:rPr>
        <w:fldChar w:fldCharType="begin" w:fldLock="1"/>
      </w:r>
      <w:r w:rsidR="0012753B">
        <w:rPr>
          <w:i/>
          <w:iCs/>
          <w:lang w:val="en-GB"/>
        </w:rPr>
        <w:instrText>ADDIN CSL_CITATION { "citationItems" : [ { "id" : "ITEM-1", "itemData" : { "DOI" : "10.1175/JCLI-D-16-0424.1", "ISBN" : "0894-8755 1520-0442", "ISSN" : "0894-8755", "abstract" : "AbstractThe 2015 hurricane season in the eastern and central Pacific Ocean (EPO and CPO), particularly around Hawaii, was extremely active, including a record number of tropical cyclones (TCs) and the first instance of three simultaneous category-4 hurricanes in the EPO and CPO. A strong El Ni\u00f1o developed during the 2015 boreal summer season and was attributed by some to be the cause of the extreme number of TCs. However, according to a suite of targeted high-resolution model experiments, the extreme 2015 EPO and CPO hurricane season was not primarily induced by the 2015 El Ni\u00f1o tropical Pacific warming, but by warming in the subtropical Pacific Ocean. This warming is not typical of El Ni\u00f1o, but rather of the Pacific meridional mode (PMM) superimposed on long-term anthropogenic warming. Although the likelihood of such an extreme year depends on the phase of natural variability, the coupled GCM projects an increase in the frequency of such extremely active TC years over the next few decades for EPO, CPO, and Hawaii as a result of enhanced subtropical Pacific warming from anthropogenic greenhouse gas forcing.", "author" : [ { "dropping-particle" : "", "family" : "Murakami", "given" : "Hiroyuki", "non-dropping-particle" : "", "parse-names" : false, "suffix" : "" }, { "dropping-particle" : "", "family" : "Vecchi", "given" : "Gabriel A.",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Underwood", "given" : "Seth", "non-dropping-particle" : "", "parse-names" : false, "suffix" : "" }, { "dropping-particle" : "", "family" : "Gudgel", "given" : "Richard", "non-dropping-particle" : "", "parse-names" : false, "suffix" : "" }, { "dropping-particle" : "", "family" : "Yang", "given" : "Xiaosong", "non-dropping-particle" : "", "parse-names" : false, "suffix" : "" }, { "dropping-particle" : "", "family" : "Jia", "given" : "Liwei", "non-dropping-particle" : "", "parse-names" : false, "suffix" : "" }, { "dropping-particle" : "", "family" : "Zeng", "given" : "Fanrong", "non-dropping-particle" : "", "parse-names" : false, "suffix" : "" }, { "dropping-particle" : "", "family" : "Paffendorf", "given" : "Karen", "non-dropping-particle" : "", "parse-names" : false, "suffix" : "" }, { "dropping-particle" : "", "family" : "Zhang", "given" : "Wei", "non-dropping-particle" : "", "parse-names" : false, "suffix" : "" } ], "container-title" : "Journal of Climate", "id" : "ITEM-1", "issue" : "1", "issued" : { "date-parts" : [ [ "2017", "10", "7" ] ] }, "note" : "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 "page" : "243-264", "publisher" : "American Meteorological Society", "title" : "Dominant Role of Subtropical Pacific Warming in Extreme Eastern Pacific Hurricane Seasons: 2015 and the Future", "translator" : [ { "dropping-particle" : "", "family" : "S1310", "given" : "", "non-dropping-particle" : "", "parse-names" : false, "suffix" : "" } ], "type" : "article-journal", "volume" : "30" }, "uris" : [ "http://www.mendeley.com/documents/?uuid=b98007b4-03e3-4f84-b05b-5037c87cd702" ] }, { "id" : "ITEM-2", "itemData" : { "DOI" : "10.1029/2019GL082086", "ISSN" : "0094-8276", "abstract" : "Abstract Extreme El Ni\u00f1o events affect the number of intense tropical cyclones (ITCs) over the western North Pacific (WNP). In 1997 and 2015, both extreme El Ni\u00f1o years, ITC numbers were above normal in the WNP. In order to clarify how, and to what extent, sea surface temperature anomaly (SSTA) distributions control the ITCs genesis, the authors conducted 50-member ensemble simulations using a high-resolution global nonhydrostatic model that explicitly simulates ITCs. The ensemble simulations showed a clear relationship between the number of ITCs and their genesis locations in the WNP. However, the authors found that the simulated numbers of ITCs in the WNP were also closely related to the strength of the monsoon trough, which varies under given SSTA conditions. This indicates that reliable seasonal forecasting of ITCs depends on our ability to accurately reproduce the monsoon trough, whose strength is modulated mainly by internal atmospheric variability but also by SSTA.", "author" : [ { "dropping-particle" : "", "family" : "Yamada", "given" : "Y.", "non-dropping-particle" : "", "parse-names" : false, "suffix" : "" }, { "dropping-particle" : "", "family" : "Kodama", "given" : "C.", "non-dropping-particle" : "", "parse-names" : false, "suffix" : "" }, { "dropping-particle" : "", "family" : "Satoh", "given" : "M.", "non-dropping-particle" : "", "parse-names" : false, "suffix" : "" }, { "dropping-particle" : "", "family" : "Nakano", "given" : "M.", "non-dropping-particle" : "", "parse-names" : false, "suffix" : "" }, { "dropping-particle" : "", "family" : "Nasuno", "given" : "T.", "non-dropping-particle" : "", "parse-names" : false, "suffix" : "" }, { "dropping-particle" : "", "family" : "Sugi", "given" : "M.", "non-dropping-particle" : "", "parse-names" : false, "suffix" : "" } ], "container-title" : "Geophysical Research Letters", "id" : "ITEM-2", "issue" : "13", "issued" : { "date-parts" : [ [ "2019", "7", "16" ] ] }, "note" : "From Duplicate 1 (High-resolution Ensemble Simulations of Intense Tropical Cyclones and Their Internal Variability During the El Ninos of 1997 and 2015 - Yamada, Y.; Kodama, C.; Satoh, M.; Nakano, M.; Nasuno, T.; Sugi, M.)\n\nFrom Duplicate 1 (High-resolution Ensemble Simulations of Intense Tropical Cyclones and Their Internal Variability During the El Ninos of 1997 and 2015 - Yamada, Y.; Kodama, C.; Satoh, M.; Nakano, M.; Nasuno, T.; Sugi, M.)\n\nFrom Duplicate 2 (High-resolution Ensemble Simulations of Intense Tropical Cyclones and Their Internal Variability During the El Ninos of 1997 and 2015 - Yamada, Y.; Kodama, C.; Satoh, M.; Nakano, M.; Nasuno, T.; Sugi, M.)\n\nFrom Duplicate 1 (High-resolution Ensemble Simulations of Intense Tropical Cyclones and Their Internal Variability During the El Ninos of 1997 and 2015 - Yamada, Y.; Kodama, C.; Satoh, M.; Nakano, M.; Nasuno, T.; Sugi, M.)\n\nFrom Duplicate 2 (High-Resolution Ensemble Simulations of Intense Tropical Cyclones and Their Internal Variability During the El Ni\u00f1os of 1997 and 2015 - Yamada, Y; Kodama, C; Satoh, M; Nakano, M; Nasuno, T; Sugi, M)\n\ndoi: 10.1029/2019GL082086", "page" : "7592-7601", "publisher" : "John Wiley &amp; Sons, Ltd", "title" : "High\u2010Resolution Ensemble Simulations of Intense Tropical Cyclones and Their Internal Variability During the El Ni\u00f1os of 1997 and 2015", "translator" : [ { "dropping-particle" : "", "family" : "S2430", "given" : "", "non-dropping-particle" : "", "parse-names" : false, "suffix" : "" } ], "type" : "article-journal", "volume" : "46" }, "uris" : [ "http://www.mendeley.com/documents/?uuid=89bd772f-1bb1-47b9-89b8-c38c22ec4f0c" ] }, { "id" : "ITEM-3", "itemData" : { "DOI" : "10.1002/joc.5315", "ISSN" : "08998418", "author" : [ { "dropping-particle" : "", "family" : "Niu", "given" : "Xiaorui", "non-dropping-particle" : "", "parse-names" : false, "suffix" : "" }, { "dropping-particle" : "", "family" : "Wang", "given" : "Shuyu", "non-dropping-particle" : "", "parse-names" : false, "suffix" : "" }, { "dropping-particle" : "", "family" : "Tang", "given" : "Jianping", "non-dropping-particle" : "", "parse-names" : false, "suffix" : "" }, { "dropping-particle" : "", "family" : "Lee", "given" : "Dong-Kyou", "non-dropping-particle" : "", "parse-names" : false, "suffix" : "" }, { "dropping-particle" : "", "family" : "Gutowski", "given" : "William", "non-dropping-particle" : "", "parse-names" : false, "suffix" : "" }, { "dropping-particle" : "", "family" : "Dairaku", "given" : "Koji", "non-dropping-particle" : "", "parse-names" : false, "suffix" : "" }, { "dropping-particle" : "", "family" : "McGregor", "given" : "John", "non-dropping-particle" : "", "parse-names" : false, "suffix" : "" }, { "dropping-particle" : "", "family" : "Katzfey", "given" : "Jack", "non-dropping-particle" : "", "parse-names" : false, "suffix" : "" }, { "dropping-particle" : "", "family" : "Gao", "given" : "Xuejie", "non-dropping-particle" : "", "parse-names" : false, "suffix" : "" }, { "dropping-particle" : "", "family" : "Wu", "given" : "Jia", "non-dropping-particle" : "", "parse-names" : false, "suffix" : "" }, { "dropping-particle" : "", "family" : "Hong", "given" : "Song-you", "non-dropping-particle" : "", "parse-names" : false, "suffix" : "" }, { "dropping-particle" : "", "family" : "Wang", "given" : "Yuqing", "non-dropping-particle" : "", "parse-names" : false, "suffix" : "" }, { "dropping-particle" : "", "family" : "Sasaki", "given" : "Hidetaka", "non-dropping-particle" : "", "parse-names" : false, "suffix" : "" }, { "dropping-particle" : "", "family" : "Fu", "given" : "Congbin", "non-dropping-particle" : "", "parse-names" : false, "suffix" : "" } ], "container-title" : "International Journal of Climatology", "id" : "ITEM-3", "issue" : "4", "issued" : { "date-parts" : [ [ "2018", "3" ] ] }, "page" : "2039-2055", "title" : "Ensemble evaluation and projection of climate extremes in China using RMIP models", "translator" : [ { "dropping-particle" : "", "family" : "S966", "given" : "", "non-dropping-particle" : "", "parse-names" : false, "suffix" : "" } ], "type" : "article-journal", "volume" : "38" }, "uris" : [ "http://www.mendeley.com/documents/?uuid=2137b910-5676-4cac-8636-e8ec64bbd034" ] } ], "mendeley" : { "formattedCitation" : "(Murakami et al., 2017a; Niu et al., 2018; Yamada et al., 2019)", "manualFormatting" : "(Murakami et al., 2017b; Hong et al., 2018; Yamada et al., 2019)", "plainTextFormattedCitation" : "(Murakami et al., 2017a; Niu et al., 2018; Yamada et al., 2019)", "previouslyFormattedCitation" : "(Murakami et al., 2017a; Niu et al., 2018; Yamada et al., 2019)" }, "properties" : { "noteIndex" : 0 }, "schema" : "https://github.com/citation-style-language/schema/raw/master/csl-citation.json" }</w:instrText>
      </w:r>
      <w:r w:rsidRPr="00D424AA">
        <w:rPr>
          <w:i/>
          <w:iCs/>
          <w:lang w:val="en-GB"/>
        </w:rPr>
        <w:fldChar w:fldCharType="separate"/>
      </w:r>
      <w:r w:rsidR="00A26296">
        <w:rPr>
          <w:iCs/>
          <w:noProof/>
          <w:lang w:val="nb-NO"/>
        </w:rPr>
        <w:t>(Murakami et al., 2017</w:t>
      </w:r>
      <w:ins w:id="3006" w:author="Robin Matthews" w:date="2021-07-14T10:42:00Z">
        <w:r w:rsidR="0012753B">
          <w:rPr>
            <w:iCs/>
            <w:noProof/>
            <w:lang w:val="nb-NO"/>
          </w:rPr>
          <w:t>b</w:t>
        </w:r>
      </w:ins>
      <w:del w:id="3007" w:author="Robin Matthews" w:date="2021-07-14T10:42:00Z">
        <w:r w:rsidR="00A26296" w:rsidDel="0012753B">
          <w:rPr>
            <w:iCs/>
            <w:noProof/>
            <w:lang w:val="nb-NO"/>
          </w:rPr>
          <w:delText>a</w:delText>
        </w:r>
      </w:del>
      <w:r w:rsidR="00A26296">
        <w:rPr>
          <w:iCs/>
          <w:noProof/>
          <w:lang w:val="nb-NO"/>
        </w:rPr>
        <w:t>; Hong et al., 2018; Yamada et al., 2019)</w:t>
      </w:r>
      <w:r w:rsidRPr="00D424AA">
        <w:rPr>
          <w:i/>
          <w:iCs/>
          <w:lang w:val="en-GB"/>
        </w:rPr>
        <w:fldChar w:fldCharType="end"/>
      </w:r>
      <w:commentRangeEnd w:id="3004"/>
      <w:commentRangeEnd w:id="3005"/>
      <w:r w:rsidR="0012753B">
        <w:rPr>
          <w:rStyle w:val="Marquedecommentaire"/>
        </w:rPr>
        <w:commentReference w:id="3004"/>
      </w:r>
      <w:r w:rsidR="00A26296">
        <w:rPr>
          <w:rStyle w:val="Marquedecommentaire"/>
        </w:rPr>
        <w:commentReference w:id="3005"/>
      </w:r>
      <w:r w:rsidRPr="00841A35">
        <w:rPr>
          <w:lang w:val="nb-NO"/>
        </w:rPr>
        <w:t xml:space="preserve">. </w:t>
      </w:r>
      <w:r w:rsidRPr="00D424AA">
        <w:rPr>
          <w:lang w:val="en-GB"/>
        </w:rPr>
        <w:t xml:space="preserve">However, it has been suggested that the intense TC activities in both the western and the eastern North Pacific in 2015 were not only due to the El Niño, but also to a contribution of anthropogenic forcing </w:t>
      </w:r>
      <w:commentRangeStart w:id="3008"/>
      <w:r w:rsidRPr="00D424AA">
        <w:rPr>
          <w:lang w:val="en-GB"/>
        </w:rPr>
        <w:fldChar w:fldCharType="begin" w:fldLock="1"/>
      </w:r>
      <w:ins w:id="3009" w:author="Robin Matthews" w:date="2021-07-14T10:48:00Z">
        <w:r w:rsidR="0012753B">
          <w:rPr>
            <w:lang w:val="en-GB"/>
          </w:rPr>
          <w:instrText>ADDIN CSL_CITATION { "citationItems" : [ { "id" : "ITEM-1", "itemData" : { "DOI" : "10.1175/JCLI-D-16-0424.1", "ISBN" : "0894-8755 1520-0442", "ISSN" : "0894-8755", "abstract" : "AbstractThe 2015 hurricane season in the eastern and central Pacific Ocean (EPO and CPO), particularly around Hawaii, was extremely active, including a record number of tropical cyclones (TCs) and the first instance of three simultaneous category-4 hurricanes in the EPO and CPO. A strong El Ni\u00f1o developed during the 2015 boreal summer season and was attributed by some to be the cause of the extreme number of TCs. However, according to a suite of targeted high-resolution model experiments, the extreme 2015 EPO and CPO hurricane season was not primarily induced by the 2015 El Ni\u00f1o tropical Pacific warming, but by warming in the subtropical Pacific Ocean. This warming is not typical of El Ni\u00f1o, but rather of the Pacific meridional mode (PMM) superimposed on long-term anthropogenic warming. Although the likelihood of such an extreme year depends on the phase of natural variability, the coupled GCM projects an increase in the frequency of such extremely active TC years over the next few decades for EPO, CPO, and Hawaii as a result of enhanced subtropical Pacific warming from anthropogenic greenhouse gas forcing.", "author" : [ { "dropping-particle" : "", "family" : "Murakami", "given" : "Hiroyuki", "non-dropping-particle" : "", "parse-names" : false, "suffix" : "" }, { "dropping-particle" : "", "family" : "Vecchi", "given" : "Gabriel A.",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Underwood", "given" : "Seth", "non-dropping-particle" : "", "parse-names" : false, "suffix" : "" }, { "dropping-particle" : "", "family" : "Gudgel", "given" : "Richard", "non-dropping-particle" : "", "parse-names" : false, "suffix" : "" }, { "dropping-particle" : "", "family" : "Yang", "given" : "Xiaosong", "non-dropping-particle" : "", "parse-names" : false, "suffix" : "" }, { "dropping-particle" : "", "family" : "Jia", "given" : "Liwei", "non-dropping-particle" : "", "parse-names" : false, "suffix" : "" }, { "dropping-particle" : "", "family" : "Zeng", "given" : "Fanrong", "non-dropping-particle" : "", "parse-names" : false, "suffix" : "" }, { "dropping-particle" : "", "family" : "Paffendorf", "given" : "Karen", "non-dropping-particle" : "", "parse-names" : false, "suffix" : "" }, { "dropping-particle" : "", "family" : "Zhang", "given" : "Wei", "non-dropping-particle" : "", "parse-names" : false, "suffix" : "" } ], "container-title" : "Journal of Climate", "id" : "ITEM-1", "issue" : "1", "issued" : { "date-parts" : [ [ "2017", "10", "7" ] ] }, "note" : "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 "page" : "243-264", "publisher" : "American Meteorological Society", "title" : "Dominant Role of Subtropical Pacific Warming in Extreme Eastern Pacific Hurricane Seasons: 2015 and the Future", "translator" : [ { "dropping-particle" : "", "family" : "S1310", "given" : "", "non-dropping-particle" : "", "parse-names" : false, "suffix" : "" } ], "type" : "article-journal", "volume" : "30" }, "uris" : [ "http://www.mendeley.com/documents/?uuid=b98007b4-03e3-4f84-b05b-5037c87cd702" ] }, { "id" : "ITEM-2", "itemData" : { "DOI" : "10.1175/JCLI-D-17-0143.1", "ISSN" : "0894-8755", "abstract" : "AbstractThe climate of 2015 was characterized by a strong El Ni\u00f1o, global warmth, and record-setting tropical cyclone (TC) intensity for western North Pacific typhoons. In this study, the highest TC intensity in 32 years (1984?2015) is shown to be a consequence of above normal TC activity?following natural internal variation?and greater efficiency of intensity. The efficiency of intensity (EINT) is termed the ?blasting? effect and refers to typhoon intensification at the expense of occurrence. Statistical models show that the EINT is mostly due to the anomalous warmth in the environment indicated by global mean sea surface temperature. In comparison, the EINT due to El Ni\u00f1o is negligible. This implies that the record-setting intensity of 2015 might not have occurred without environmental warming and suggests that a year with even greater TC intensity is possible in the near future when above normal activity coincides with another record EINT due to continued multidecadal warming.", "author" : [ { "dropping-particle" : "", "family" : "Yang", "given" : "Se-Hwan", "non-dropping-particle" : "", "parse-names" : false, "suffix" : "" }, { "dropping-particle" : "", "family" : "Kang", "given" : "Nam-Young", "non-dropping-particle" : "", "parse-names" : false, "suffix" : "" }, { "dropping-particle" : "", "family" : "Elsner", "given" : "James B", "non-dropping-particle" : "", "parse-names" : false, "suffix" : "" }, { "dropping-particle" : "", "family" : "Chun", "given" : "Youngsin", "non-dropping-particle" : "", "parse-names" : false, "suffix" : "" } ], "container-title" : "Journal of Climate", "id" : "ITEM-2", "issue" : "2", "issued" : { "date-parts" : [ [ "2018", "11", "20" ] ] }, "note" : "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n\nFrom Duplicate 2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n\nFrom Duplicate 2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n\nFrom Duplicate 2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 "page" : "919-925", "publisher" : "American Meteorological Society", "title" : "Influence of Global Warming on Western North Pacific Tropical Cyclone Intensities during 2015", "translator" : [ { "dropping-particle" : "", "family" : "S3165", "given" : "", "non-dropping-particle" : "", "parse-names" : false, "suffix" : "" } ], "type" : "article-journal", "volume" : "31" }, "uris" : [ "http://www.mendeley.com/documents/?uuid=4e7ac37b-81f9-43d3-a1b4-233b76aefc8f" ] } ], "mendeley" : { "formattedCitation" : "(Murakami et al., 2017a; Yang et al., 2018d)", "manualFormatting" : "(Murakami et al., 2017b; S.-H. Yang et al., 2018)", "plainTextFormattedCitation" : "(Murakami et al., 2017a; Yang et al., 2018d)", "previouslyFormattedCitation" : "(Murakami et al., 2017a; Yang et al., 2018d)" }, "properties" : { "noteIndex" : 0 }, "schema" : "https://github.com/citation-style-language/schema/raw/master/csl-citation.json" }</w:instrText>
        </w:r>
      </w:ins>
      <w:del w:id="3010" w:author="Robin Matthews" w:date="2021-07-14T10:48:00Z">
        <w:r w:rsidR="00FF6231" w:rsidDel="0012753B">
          <w:rPr>
            <w:lang w:val="en-GB"/>
          </w:rPr>
          <w:delInstrText>ADDIN CSL_CITATION { "citationItems" : [ { "id" : "ITEM-1", "itemData" : { "DOI" : "10.1175/JCLI-D-16-0424.1", "ISBN" : "0894-8755 1520-0442", "ISSN" : "0894-8755", "abstract" : "AbstractThe 2015 hurricane season in the eastern and central Pacific Ocean (EPO and CPO), particularly around Hawaii, was extremely active, including a record number of tropical cyclones (TCs) and the first instance of three simultaneous category-4 hurricanes in the EPO and CPO. A strong El Ni\u00f1o developed during the 2015 boreal summer season and was attributed by some to be the cause of the extreme number of TCs. However, according to a suite of targeted high-resolution model experiments, the extreme 2015 EPO and CPO hurricane season was not primarily induced by the 2015 El Ni\u00f1o tropical Pacific warming, but by warming in the subtropical Pacific Ocean. This warming is not typical of El Ni\u00f1o, but rather of the Pacific meridional mode (PMM) superimposed on long-term anthropogenic warming. Although the likelihood of such an extreme year depends on the phase of natural variability, the coupled GCM projects an increase in the frequency of such extremely active TC years over the next few decades for EPO, CPO, and Hawaii as a result of enhanced subtropical Pacific warming from anthropogenic greenhouse gas forcing.", "author" : [ { "dropping-particle" : "", "family" : "Murakami", "given" : "Hiroyuki", "non-dropping-particle" : "", "parse-names" : false, "suffix" : "" }, { "dropping-particle" : "", "family" : "Vecchi", "given" : "Gabriel A.",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Underwood", "given" : "Seth", "non-dropping-particle" : "", "parse-names" : false, "suffix" : "" }, { "dropping-particle" : "", "family" : "Gudgel", "given" : "Richard", "non-dropping-particle" : "", "parse-names" : false, "suffix" : "" }, { "dropping-particle" : "", "family" : "Yang", "given" : "Xiaosong", "non-dropping-particle" : "", "parse-names" : false, "suffix" : "" }, { "dropping-particle" : "", "family" : "Jia", "given" : "Liwei", "non-dropping-particle" : "", "parse-names" : false, "suffix" : "" }, { "dropping-particle" : "", "family" : "Zeng", "given" : "Fanrong", "non-dropping-particle" : "", "parse-names" : false, "suffix" : "" }, { "dropping-particle" : "", "family" : "Paffendorf", "given" : "Karen", "non-dropping-particle" : "", "parse-names" : false, "suffix" : "" }, { "dropping-particle" : "", "family" : "Zhang", "given" : "Wei", "non-dropping-particle" : "", "parse-names" : false, "suffix" : "" } ], "container-title" : "Journal of Climate", "id" : "ITEM-1", "issue" : "1", "issued" : { "date-parts" : [ [ "2017", "10", "7" ] ] }, "note" : "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 "page" : "243-264", "publisher" : "American Meteorological Society", "title" : "Dominant Role of Subtropical Pacific Warming in Extreme Eastern Pacific Hurricane Seasons: 2015 and the Future", "translator" : [ { "dropping-particle" : "", "family" : "S1310", "given" : "", "non-dropping-particle" : "", "parse-names" : false, "suffix" : "" } ], "type" : "article-journal", "volume" : "30" }, "uris" : [ "http://www.mendeley.com/documents/?uuid=b98007b4-03e3-4f84-b05b-5037c87cd702" ] }, { "id" : "ITEM-2", "itemData" : { "DOI" : "10.1175/JCLI-D-17-0143.1", "ISSN" : "0894-8755", "abstract" : "AbstractThe climate of 2015 was characterized by a strong El Ni\u00f1o, global warmth, and record-setting tropical cyclone (TC) intensity for western North Pacific typhoons. In this study, the highest TC intensity in 32 years (1984?2015) is shown to be a consequence of above normal TC activity?following natural internal variation?and greater efficiency of intensity. The efficiency of intensity (EINT) is termed the ?blasting? effect and refers to typhoon intensification at the expense of occurrence. Statistical models show that the EINT is mostly due to the anomalous warmth in the environment indicated by global mean sea surface temperature. In comparison, the EINT due to El Ni\u00f1o is negligible. This implies that the record-setting intensity of 2015 might not have occurred without environmental warming and suggests that a year with even greater TC intensity is possible in the near future when above normal activity coincides with another record EINT due to continued multidecadal warming.", "author" : [ { "dropping-particle" : "", "family" : "Yang", "given" : "Se-Hwan", "non-dropping-particle" : "", "parse-names" : false, "suffix" : "" }, { "dropping-particle" : "", "family" : "Kang", "given" : "Nam-Young", "non-dropping-particle" : "", "parse-names" : false, "suffix" : "" }, { "dropping-particle" : "", "family" : "Elsner", "given" : "James B", "non-dropping-particle" : "", "parse-names" : false, "suffix" : "" }, { "dropping-particle" : "", "family" : "Chun", "given" : "Youngsin", "non-dropping-particle" : "", "parse-names" : false, "suffix" : "" } ], "container-title" : "Journal of Climate", "id" : "ITEM-2", "issue" : "2", "issued" : { "date-parts" : [ [ "2018", "11", "20" ] ] }, "note" : "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n\nFrom Duplicate 2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n\nFrom Duplicate 2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n\nFrom Duplicate 2 (Influence of Global Warming on Western North Pacific Tropical Cyclone Intensities during 2015 - Yang, Se-Hwan; Kang, Nam-Young; Elsner, James B; Chun, Youngsin)\n\nFrom Duplicate 1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From Duplicate 2 (Influence of Global Warming on Western North Pacific Tropical Cyclone Intensities during 2015 - Yang, Se-Hwan; Kang, Nam-Young; Elsner, James B; Chun, Youngsin)\n\ndoi: 10.1175/JCLI-D-17-0143.1", "page" : "919-925", "publisher" : "American Meteorological Society", "title" : "Influence of Global Warming on Western North Pacific Tropical Cyclone Intensities during 2015", "translator" : [ { "dropping-particle" : "", "family" : "S3165", "given" : "", "non-dropping-particle" : "", "parse-names" : false, "suffix" : "" } ], "type" : "article-journal", "volume" : "31" }, "uris" : [ "http://www.mendeley.com/documents/?uuid=4e7ac37b-81f9-43d3-a1b4-233b76aefc8f" ] } ], "mendeley" : { "formattedCitation" : "(Murakami et al., 2017a; Yang et al., 2018d)", "plainTextFormattedCitation" : "(Murakami et al., 2017a; Yang et al., 2018d)", "previouslyFormattedCitation" : "(Murakami et al., 2017a; Yang et al., 2018d)" }, "properties" : { "noteIndex" : 0 }, "schema" : "https://github.com/citation-style-language/schema/raw/master/csl-citation.json" }</w:delInstrText>
        </w:r>
      </w:del>
      <w:r w:rsidRPr="00D424AA">
        <w:rPr>
          <w:lang w:val="en-GB"/>
        </w:rPr>
        <w:fldChar w:fldCharType="separate"/>
      </w:r>
      <w:r w:rsidR="0012753B" w:rsidRPr="0012753B">
        <w:rPr>
          <w:noProof/>
          <w:lang w:val="en-GB"/>
        </w:rPr>
        <w:t>(</w:t>
      </w:r>
      <w:ins w:id="3011" w:author="Robin Matthews" w:date="2021-07-14T10:48:00Z">
        <w:r w:rsidR="0012753B">
          <w:rPr>
            <w:noProof/>
          </w:rPr>
          <w:t>Murakami et al., 2017b; S.-H. Yang et al., 2018</w:t>
        </w:r>
      </w:ins>
      <w:del w:id="3012" w:author="Robin Matthews" w:date="2021-07-14T10:48:00Z">
        <w:r w:rsidR="0012753B" w:rsidRPr="0012753B" w:rsidDel="0012753B">
          <w:rPr>
            <w:noProof/>
            <w:lang w:val="en-GB"/>
          </w:rPr>
          <w:delText>Murakami et al., 2017a; Yang et al., 2018d</w:delText>
        </w:r>
      </w:del>
      <w:r w:rsidR="0012753B" w:rsidRPr="0012753B">
        <w:rPr>
          <w:noProof/>
          <w:lang w:val="en-GB"/>
        </w:rPr>
        <w:t>)</w:t>
      </w:r>
      <w:r w:rsidRPr="00D424AA">
        <w:rPr>
          <w:lang w:val="en-GB"/>
        </w:rPr>
        <w:fldChar w:fldCharType="end"/>
      </w:r>
      <w:commentRangeEnd w:id="3008"/>
      <w:r w:rsidR="00A26296">
        <w:rPr>
          <w:rStyle w:val="Marquedecommentaire"/>
        </w:rPr>
        <w:commentReference w:id="3008"/>
      </w:r>
      <w:r w:rsidRPr="00841A35">
        <w:rPr>
          <w:lang w:val="en-GB"/>
        </w:rPr>
        <w:t xml:space="preserve">. The impact of the Indian Ocean SST also was suggested to contribute to the extreme TC activity in the western North Pacific in 2015 </w:t>
      </w:r>
      <w:ins w:id="3013" w:author="Robin Matthews" w:date="2021-07-15T11:38:00Z">
        <w:r w:rsidR="00E23812">
          <w:fldChar w:fldCharType="begin" w:fldLock="1"/>
        </w:r>
      </w:ins>
      <w:r w:rsidR="00D60E09" w:rsidRPr="00127991">
        <w:rPr>
          <w:lang w:val="en-US"/>
          <w:rPrChange w:id="3014" w:author="Clotilde Pean" w:date="2021-08-07T18:38:00Z">
            <w:rPr/>
          </w:rPrChange>
        </w:rPr>
        <w:instrText>ADDIN CSL_CITATION { "citationItems" : [ { "id" : "ITEM-1", "itemData" : { "DOI" : "10.1007/s00343-018-6321-8", "ISSN" : "2523-3521", "abstract" : "This study investigated the impact of sea surface temperature (SST) in several important areas of the Indian-Pacific basin on tropical cyclone (TC) activity over the western North Pacific (WNP) during the developing years of three super El Ni\u00f1o events (1982, 1997, and 2015) based on observations and numerical simulations. During the super El Ni\u00f1o years, TC intensity was enhanced considerably, TC days increased, TC tracks mostly recurved along the coasts, and fewer TCs made landfall in China. These characteristics are similar to the strong ENSO-TC relationship but further above the climatological means than in strong El Ni\u00f1o years. It indicates that super El Ni\u00f1o events play a dominant role in the intensities and tracks of WNP TCs. However, there were clear differences in both numbers and positions of TC genesis among the different super El Ni\u00f1o years. These features could be attributed to the collective impact of SST anomalies (SSTAs) in the tropical central-eastern Pacific and East Indian Ocean (EIO) and the SST gradient (SSTG) between the southwestern Pacific and the western Pacific warm pool. During 2015, the EIO SSTA was extremely warm and the anomalous anticyclone in the</w:instrText>
      </w:r>
      <w:r w:rsidR="00D60E09">
        <w:instrText xml:space="preserve"> western WNP was enhanced, resulting in fewer TCs than normal. In 1982, the EIO SSTA and spring SSTG showed negative anomalies, followed by an increased anomalous cyclone in the western WNP and equatorial vertical wind shear. This intensified the conversion of eddy kinetic energy from large-scale flows, favorable for the westward shift of TC genesis. Consequently, anomalous TC activities during the super El Ni\u00f1o years resulted mainly from combined SSTA impacts of different key areas over the Indian-Pacific basin.", "author" : [ { "dropping-particle" : "", "family" : "Zhan", "given" : "Ruifen", "non-dropping-particle" : "", "parse-names" : false, "suffix" : "" }, { "dropping-particle" : "", "family" : "Chen", "given" : "Baode", "non-dropping-particle" : "", "parse-names" : false, "suffix" : "" }, { "dropping-particle" : "", "family" : "Ding", "given" : "Yihui", "non-dropping-particle" : "", "parse-names" : false, "suffix" : "" } ], "container-title" : "Journal of Oceanology and Limnology", "id" : "ITEM-1", "issue" : "1", "issued" : { "date-parts" : [ [ "2018" ] ] }, "page" : "20-32", "title" : "Impacts of SST anomalies in the Indian-Pacific basin on Northwest Pacific tropical cyclone activities during three super El Ni\u00f1o years", "translator" : [ { "dropping-particle" : "", "family" : "S1393", "given" : "", "non-dropping-particle" : "", "parse-names" : false, "suffix" : "" } ], "type" : "article-journal", "volume" : "36" }, "uris" : [ "http://www.mendeley.com/documents/?uuid=13d4b8e5-7311-4224-89ac-b720b6f14c45" ] } ], "mendeley" : { "formattedCitation" : "(Zhan et al., 2018)", "plainTextFormattedCitation" : "(Zhan et al., 2018)", "previouslyFormattedCitation" : "(Zhan et al., 2018)" }, "properties" : { "noteIndex" : 0 }, "schema" : "https://github.com/citation-style-language/schema/raw/master/csl-citation.json" }</w:instrText>
      </w:r>
      <w:ins w:id="3015" w:author="Robin Matthews" w:date="2021-07-15T11:38:00Z">
        <w:r w:rsidR="00E23812">
          <w:fldChar w:fldCharType="separate"/>
        </w:r>
        <w:r w:rsidR="00E23812" w:rsidRPr="00CF0C76">
          <w:rPr>
            <w:noProof/>
          </w:rPr>
          <w:t>(Zhan et al., 2018)</w:t>
        </w:r>
        <w:r w:rsidR="00E23812">
          <w:fldChar w:fldCharType="end"/>
        </w:r>
      </w:ins>
      <w:commentRangeStart w:id="3016"/>
      <w:commentRangeStart w:id="3017"/>
      <w:del w:id="3018" w:author="Robin Matthews" w:date="2021-07-15T11:38:00Z">
        <w:r w:rsidRPr="00D424AA" w:rsidDel="00E23812">
          <w:rPr>
            <w:lang w:val="en-GB"/>
          </w:rPr>
          <w:fldChar w:fldCharType="begin" w:fldLock="1"/>
        </w:r>
        <w:r w:rsidR="00FF6231" w:rsidDel="00E23812">
          <w:rPr>
            <w:lang w:val="en-GB"/>
          </w:rPr>
          <w:delInstrText>ADDIN CSL_CITATION { "citationItems" : [ { "id" : "ITEM-1", "itemData" : { "DOI" : "10.1007/s00343-018-6321-8", "ISSN" : "2523-3521", "abstract" : "This study investigated the impact of sea surface temperature (SST) in several important areas of the Indian-Pacific basin on tropical cyclone (TC) activity over the western North Pacific (WNP) during the developing years of three super El Ni\u00f1o events (1982, 1997, and 2015) based on observations and numerical simulations. During the super El Ni\u00f1o years, TC intensity was enhanced considerably, TC days increased, TC tracks mostly recurved along the coasts, and fewer TCs made landfall in China. These characteristics are similar to the strong ENSO-TC relationship but further above the climatological means than in strong El Ni\u00f1o years. It indicates that super El Ni\u00f1o events play a dominant role in the intensities and tracks of WNP TCs. However, there were clear differences in both numbers and positions of TC genesis among the different super El Ni\u00f1o years. These features could be attributed to the collective impact of SST anomalies (SSTAs) in the tropical central-eastern Pacific and East Indian Ocean (EIO) and the SST gradient (SSTG) between the southwestern Pacific and the western Pacific warm pool. During 2015, the EIO SSTA was extremely warm and the anomalous anticyclone in the western WNP was enhanced, resulting in fewer TCs than normal. In 1982, the EIO SSTA and spring SSTG showed negative anomalies, followed by an increased anomalous cyclone in the western WNP and equatorial vertical wind shear. This intensified the conversion of eddy kinetic energy from large-scale flows, favorable for the westward shift of TC genesis. Consequently, anomalous TC activities during the super El Ni\u00f1o years resulted mainly from combined SSTA impacts of different key areas over the Indian-Pacific basin.", "author" : [ { "dropping-particle" : "", "family" : "Zhan", "given" : "Ruifen", "non-dropping-particle" : "", "parse-names" : false, "suffix" : "" }, { "dropping-particle" : "", "family" : "Chen", "given" : "Baode", "non-dropping-particle" : "", "parse-names" : false, "suffix" : "" }, { "dropping-particle" : "", "family" : "Ding", "given" : "Yihui", "non-dropping-particle" : "", "parse-names" : false, "suffix" : "" } ], "container-title" : "Journal of Oceanology and Limnology", "id" : "ITEM-1", "issue" : "1", "issued" : { "date-parts" : [ [ "2018" ] ] }, "page" : "20-32", "title" : "Impacts of SST anomalies in the Indian-Pacific basin on Northwest Pacific tropical cyclone activities during three super El Ni\u00f1o years", "translator" : [ { "dropping-particle" : "", "family" : "S1393", "given" : "", "non-dropping-particle" : "", "parse-names" : false, "suffix" : "" } ], "type" : "article-journal", "volume" : "36" }, "uris" : [ "http://www.mendeley.com/documents/?uuid=13d4b8e5-7311-4224-89ac-b720b6f14c45" ] }, { "id" : "ITEM-2", "itemData" : { "author" : [ { "dropping-particle" : "", "family" : "Ishiyama", "given" : "Takahiro", "non-dropping-particle" : "", "parse-names" : false, "suffix" : "" }, { "dropping-particle" : "", "family" : "Satoh", "given" : "Masaki", "non-dropping-particle" : "", "parse-names" : false, "suffix" : "" }, { "dropping-particle" : "", "family" : "Yamada", "given" : "Yohei", "non-dropping-particle" : "", "parse-names" : false, "suffix" : "" } ], "container-title" : "Journal of the Meteorological Society of Japan", "id" : "ITEM-2", "issued" : { "date-parts" : [ [ "2018" ] ] }, "language" : "Refcheck: Could not find - provide weblink", "title" : "Potential differences in North Pacific tropical cyclone activity between the super El Ni\u00f1o years of 1997 and 2015", "translator" : [ { "dropping-particle" : "", "family" : "S1322", "given" : "", "non-dropping-particle" : "", "parse-names" : false, "suffix" : "" } ], "type" : "article-journal" }, "uris" : [ "http://www.mendeley.com/documents/?uuid=9f8bb2a3-8af2-4836-bf85-3b6108e7eafc" ] } ], "mendeley" : { "formattedCitation" : "(Ishiyama et al., 2018; Zhan et al., 2018)", "manualFormatting" : "(Zhan et al., 2018)", "plainTextFormattedCitation" : "(Ishiyama et al., 2018; Zhan et al., 2018)", "previouslyFormattedCitation" : "(Ishiyama et al., 2018; Zhan et al., 2018)" }, "properties" : { "noteIndex" : 0 }, "schema" : "https://github.com/citation-style-language/schema/raw/master/csl-citation.json" }</w:delInstrText>
        </w:r>
        <w:r w:rsidRPr="00D424AA" w:rsidDel="00E23812">
          <w:rPr>
            <w:lang w:val="en-GB"/>
          </w:rPr>
          <w:fldChar w:fldCharType="separate"/>
        </w:r>
        <w:r w:rsidR="00A26296" w:rsidDel="00E23812">
          <w:rPr>
            <w:noProof/>
            <w:lang w:val="en-GB"/>
          </w:rPr>
          <w:delText>(Zhan et al., 2018)</w:delText>
        </w:r>
        <w:r w:rsidRPr="00D424AA" w:rsidDel="00E23812">
          <w:rPr>
            <w:lang w:val="en-GB"/>
          </w:rPr>
          <w:fldChar w:fldCharType="end"/>
        </w:r>
      </w:del>
      <w:commentRangeEnd w:id="3016"/>
      <w:commentRangeEnd w:id="3017"/>
      <w:r w:rsidR="0012753B">
        <w:rPr>
          <w:rStyle w:val="Marquedecommentaire"/>
        </w:rPr>
        <w:commentReference w:id="3016"/>
      </w:r>
      <w:r w:rsidR="00A26296">
        <w:rPr>
          <w:rStyle w:val="Marquedecommentaire"/>
        </w:rPr>
        <w:commentReference w:id="3017"/>
      </w:r>
      <w:r w:rsidRPr="00841A35">
        <w:rPr>
          <w:lang w:val="en-GB"/>
        </w:rPr>
        <w:t xml:space="preserve">. In contrast, in Australia, it was the least active TC season since satellite records began in 1969-70 </w:t>
      </w:r>
      <w:r w:rsidRPr="00D424AA">
        <w:rPr>
          <w:lang w:val="en-GB"/>
        </w:rPr>
        <w:fldChar w:fldCharType="begin" w:fldLock="1"/>
      </w:r>
      <w:r w:rsidR="00FF6231">
        <w:rPr>
          <w:lang w:val="en-GB"/>
        </w:rPr>
        <w:instrText>ADDIN CSL_CITATION { "citationItems" : [ { "id" : "ITEM-1", "itemData" : { "DOI" : "10.1175/2017BAMSStateoftheClimate.1", "ISSN" : "0003-0007", "abstract" : "Editor\u2019s note: For easy download the posted pdf of the State of the Climate for 2017 is a low-resolution file. A high-resolution copy of the report is available by clicking here. Please be patient as it may take a few minutes for the high-resolution file to download.", "author" : [ { "dropping-particle" : "", "family" : "Blunden", "given" : "Jessica", "non-dropping-particle" : "", "parse-names" : false, "suffix" : "" }, { "dropping-particle" : "", "family" : "Arndt", "given" : "Derek S", "non-dropping-particle" : "", "parse-names" : false, "suffix" : "" } ], "container-title" : "Bulletin of the American Meteorological Society", "id" : "ITEM-1", "issue" : "8", "issued" : { "date-parts" : [ [ "2017", "9", "6" ] ] }, "page" : "Si-S280", "title" : "State of the Climate in 2016", "translator" : [ { "dropping-particle" : "", "family" : "S2802", "given" : "", "non-dropping-particle" : "", "parse-names" : false, "suffix" : "" } ], "type" : "article-journal", "volume" : "98" }, "uris" : [ "http://www.mendeley.com/documents/?uuid=2216b15f-0985-4ada-9f1c-9d70455971a0" ] } ], "mendeley" : { "formattedCitation" : "(Blunden and Arndt, 2017)", "plainTextFormattedCitation" : "(Blunden and Arndt, 2017)", "previouslyFormattedCitation" : "(Blunden and Arndt, 2017)" }, "properties" : { "noteIndex" : 0 }, "schema" : "https://github.com/citation-style-language/schema/raw/master/csl-citation.json" }</w:instrText>
      </w:r>
      <w:r w:rsidRPr="00D424AA">
        <w:rPr>
          <w:lang w:val="en-GB"/>
        </w:rPr>
        <w:fldChar w:fldCharType="separate"/>
      </w:r>
      <w:r w:rsidR="00A26296">
        <w:rPr>
          <w:noProof/>
          <w:lang w:val="en-GB"/>
        </w:rPr>
        <w:t>(Blunden and Arndt, 2017)</w:t>
      </w:r>
      <w:r w:rsidRPr="00D424AA">
        <w:rPr>
          <w:lang w:val="en-GB"/>
        </w:rPr>
        <w:fldChar w:fldCharType="end"/>
      </w:r>
      <w:r w:rsidRPr="00841A35">
        <w:rPr>
          <w:lang w:val="en-GB"/>
        </w:rPr>
        <w:t>.</w:t>
      </w:r>
    </w:p>
    <w:p w14:paraId="7425DD88" w14:textId="436CF685" w:rsidR="00625BDC" w:rsidRDefault="00625BDC" w:rsidP="000303E2">
      <w:pPr>
        <w:shd w:val="clear" w:color="auto" w:fill="DEEAF6" w:themeFill="accent1" w:themeFillTint="33"/>
        <w:rPr>
          <w:lang w:val="en-GB"/>
        </w:rPr>
      </w:pPr>
    </w:p>
    <w:p w14:paraId="463A1778" w14:textId="77777777" w:rsidR="0012500E" w:rsidRPr="00D424AA" w:rsidRDefault="0012500E" w:rsidP="000303E2">
      <w:pPr>
        <w:shd w:val="clear" w:color="auto" w:fill="DEEAF6" w:themeFill="accent1" w:themeFillTint="33"/>
        <w:rPr>
          <w:lang w:val="en-GB"/>
        </w:rPr>
      </w:pPr>
    </w:p>
    <w:p w14:paraId="6BB08F08" w14:textId="77777777" w:rsidR="00625BDC" w:rsidRPr="00D424AA" w:rsidRDefault="00625BDC" w:rsidP="000303E2">
      <w:pPr>
        <w:shd w:val="clear" w:color="auto" w:fill="DEEAF6" w:themeFill="accent1" w:themeFillTint="33"/>
        <w:rPr>
          <w:b/>
          <w:bCs/>
          <w:lang w:val="en-GB"/>
        </w:rPr>
      </w:pPr>
      <w:r w:rsidRPr="00D424AA">
        <w:rPr>
          <w:b/>
          <w:bCs/>
          <w:lang w:val="en-GB"/>
        </w:rPr>
        <w:t>[START BOX 11.4, TABLE 1 HERE]</w:t>
      </w:r>
    </w:p>
    <w:p w14:paraId="6F6C2402" w14:textId="77777777" w:rsidR="00625BDC" w:rsidRPr="00D424AA" w:rsidRDefault="00625BDC" w:rsidP="000303E2">
      <w:pPr>
        <w:shd w:val="clear" w:color="auto" w:fill="DEEAF6" w:themeFill="accent1" w:themeFillTint="33"/>
        <w:rPr>
          <w:bCs/>
          <w:lang w:val="en-GB"/>
        </w:rPr>
      </w:pPr>
    </w:p>
    <w:p w14:paraId="22AE558B" w14:textId="77777777" w:rsidR="00625BDC" w:rsidRPr="000303E2" w:rsidRDefault="00625BDC" w:rsidP="000303E2">
      <w:pPr>
        <w:shd w:val="clear" w:color="auto" w:fill="DEEAF6" w:themeFill="accent1" w:themeFillTint="33"/>
        <w:rPr>
          <w:sz w:val="20"/>
          <w:szCs w:val="20"/>
          <w:lang w:val="en-GB"/>
        </w:rPr>
      </w:pPr>
      <w:r w:rsidRPr="000303E2">
        <w:rPr>
          <w:b/>
          <w:bCs/>
          <w:sz w:val="20"/>
          <w:szCs w:val="20"/>
          <w:lang w:val="en-GB"/>
        </w:rPr>
        <w:t>Box 11.4, Table 1:</w:t>
      </w:r>
      <w:r w:rsidRPr="000303E2">
        <w:rPr>
          <w:bCs/>
          <w:sz w:val="20"/>
          <w:szCs w:val="20"/>
          <w:lang w:val="en-GB"/>
        </w:rPr>
        <w:t xml:space="preserve"> </w:t>
      </w:r>
      <w:r w:rsidRPr="000303E2">
        <w:rPr>
          <w:sz w:val="20"/>
          <w:szCs w:val="20"/>
          <w:lang w:val="en-GB"/>
        </w:rPr>
        <w:t>List of events related to the 2015-2016 Extreme El Niño in the literature.</w:t>
      </w:r>
    </w:p>
    <w:p w14:paraId="15146FDE" w14:textId="77777777" w:rsidR="00625BDC" w:rsidRPr="00D424AA" w:rsidRDefault="00625BDC" w:rsidP="000303E2">
      <w:pPr>
        <w:shd w:val="clear" w:color="auto" w:fill="DEEAF6" w:themeFill="accent1" w:themeFillTint="33"/>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1"/>
        <w:gridCol w:w="1811"/>
        <w:gridCol w:w="2499"/>
        <w:gridCol w:w="3670"/>
      </w:tblGrid>
      <w:tr w:rsidR="00625BDC" w:rsidRPr="00D424AA" w14:paraId="75560AEA" w14:textId="77777777" w:rsidTr="000303E2">
        <w:tc>
          <w:tcPr>
            <w:tcW w:w="1641" w:type="dxa"/>
            <w:shd w:val="clear" w:color="auto" w:fill="DEEAF6" w:themeFill="accent1" w:themeFillTint="33"/>
          </w:tcPr>
          <w:p w14:paraId="4C145E3B"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Region</w:t>
            </w:r>
          </w:p>
        </w:tc>
        <w:tc>
          <w:tcPr>
            <w:tcW w:w="1811" w:type="dxa"/>
            <w:shd w:val="clear" w:color="auto" w:fill="DEEAF6" w:themeFill="accent1" w:themeFillTint="33"/>
          </w:tcPr>
          <w:p w14:paraId="446FDB52"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Period</w:t>
            </w:r>
          </w:p>
        </w:tc>
        <w:tc>
          <w:tcPr>
            <w:tcW w:w="2499" w:type="dxa"/>
            <w:shd w:val="clear" w:color="auto" w:fill="DEEAF6" w:themeFill="accent1" w:themeFillTint="33"/>
          </w:tcPr>
          <w:p w14:paraId="123DA31F"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Events</w:t>
            </w:r>
          </w:p>
        </w:tc>
        <w:tc>
          <w:tcPr>
            <w:tcW w:w="3670" w:type="dxa"/>
            <w:shd w:val="clear" w:color="auto" w:fill="DEEAF6" w:themeFill="accent1" w:themeFillTint="33"/>
          </w:tcPr>
          <w:p w14:paraId="61A796EE"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References</w:t>
            </w:r>
          </w:p>
        </w:tc>
      </w:tr>
      <w:tr w:rsidR="00625BDC" w:rsidRPr="00127991" w14:paraId="4FF6CCF2" w14:textId="77777777" w:rsidTr="000303E2">
        <w:tc>
          <w:tcPr>
            <w:tcW w:w="1641" w:type="dxa"/>
            <w:shd w:val="clear" w:color="auto" w:fill="DEEAF6" w:themeFill="accent1" w:themeFillTint="33"/>
          </w:tcPr>
          <w:p w14:paraId="00EDA6C7" w14:textId="77777777" w:rsidR="00625BDC" w:rsidRPr="00D424AA" w:rsidRDefault="00625BDC" w:rsidP="000303E2">
            <w:pPr>
              <w:shd w:val="clear" w:color="auto" w:fill="DEEAF6" w:themeFill="accent1" w:themeFillTint="33"/>
              <w:rPr>
                <w:rFonts w:cs="Times New Roman"/>
                <w:sz w:val="18"/>
                <w:szCs w:val="18"/>
                <w:lang w:val="en-GB"/>
              </w:rPr>
            </w:pPr>
            <w:r w:rsidRPr="00D424AA">
              <w:rPr>
                <w:rFonts w:cs="Times New Roman"/>
                <w:sz w:val="18"/>
                <w:szCs w:val="18"/>
                <w:lang w:val="en-GB"/>
              </w:rPr>
              <w:t>Indonesia</w:t>
            </w:r>
          </w:p>
        </w:tc>
        <w:tc>
          <w:tcPr>
            <w:tcW w:w="1811" w:type="dxa"/>
            <w:shd w:val="clear" w:color="auto" w:fill="DEEAF6" w:themeFill="accent1" w:themeFillTint="33"/>
          </w:tcPr>
          <w:p w14:paraId="3823C5D5" w14:textId="77777777" w:rsidR="00625BDC" w:rsidRPr="00D424AA" w:rsidRDefault="00625BDC" w:rsidP="000303E2">
            <w:pPr>
              <w:shd w:val="clear" w:color="auto" w:fill="DEEAF6" w:themeFill="accent1" w:themeFillTint="33"/>
              <w:rPr>
                <w:rFonts w:cs="Times New Roman"/>
                <w:sz w:val="18"/>
                <w:szCs w:val="18"/>
                <w:lang w:val="en-GB"/>
              </w:rPr>
            </w:pPr>
            <w:r w:rsidRPr="00D424AA">
              <w:rPr>
                <w:rFonts w:cs="Times New Roman"/>
                <w:sz w:val="18"/>
                <w:szCs w:val="18"/>
                <w:lang w:val="en-GB"/>
              </w:rPr>
              <w:t>July 2015 to June 2016</w:t>
            </w:r>
          </w:p>
        </w:tc>
        <w:tc>
          <w:tcPr>
            <w:tcW w:w="2499" w:type="dxa"/>
            <w:shd w:val="clear" w:color="auto" w:fill="DEEAF6" w:themeFill="accent1" w:themeFillTint="33"/>
          </w:tcPr>
          <w:p w14:paraId="4F69564B"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droughts, forest fire</w:t>
            </w:r>
          </w:p>
        </w:tc>
        <w:tc>
          <w:tcPr>
            <w:tcW w:w="3670" w:type="dxa"/>
            <w:shd w:val="clear" w:color="auto" w:fill="DEEAF6" w:themeFill="accent1" w:themeFillTint="33"/>
          </w:tcPr>
          <w:p w14:paraId="17205F5A" w14:textId="74F11C5B" w:rsidR="00625BDC" w:rsidRPr="00F1665C"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ins w:id="3019" w:author="Robin Matthews" w:date="2021-07-14T10:52:00Z">
              <w:r w:rsidR="0012753B">
                <w:rPr>
                  <w:sz w:val="18"/>
                  <w:szCs w:val="18"/>
                  <w:lang w:val="en-GB"/>
                </w:rPr>
                <w:instrText>ADDIN CSL_CITATION { "citationItems" : [ { "id" : "ITEM-1", "itemData" : { "DOI" : "10.1073/pnas.1524888113", "ISBN" : "1091-6490", "ISSN" : "0027-8424", "PMID" : "27482096", "abstract" : "The 2015 fire season and related smoke pollution in Indonesia was more severe than the major 2006 episode, making it the most severe season observed by the NASA Earth Observing System satellites that go back to the early 2000s, namely active fire detections from the Terra and Aqua Moderate Resolution Imaging Spectroradiometers (MODIS), MODIS aerosol optical depth, Terra Measurement of Pollution in the Troposphere (MOPITT) carbon monoxide (CO), Aqua Atmospheric Infrared Sounder (AIRS) CO, Aura Ozone Monitoring Instrument (OMI) aerosol index, and Aura Microwave Limb Sounder (MLS) CO. The MLS CO in the upper troposphere showed a plume of pollution stretching from East Africa to the western Pacific Ocean that persisted for 2 mo. Longer-term records of airport visibility in Sumatra and Kalimantan show that 2015 ranked after 1997 and alongside 1991 and 1994 as among the worst episodes on record. Analysis of yearly dry season rainfall from the Tropical Rainfall Measurement Mission (TRMM) and rain gauges shows that, due to the continued use of fire to clear and prepare land on degraded peat, the Indonesian fire environment continues to have nonlinear sensitivity to dry conditions during prolonged periods with less than 4 mm/d of precipitation, and this sensitivity appears to have increased over Kalimantan. Without significant reforms in land use and the adoption of early warning triggers tied to precipitation forecasts, these intense fire episodes will reoccur during future droughts, usually associated with El Ni\u00f1o events.", "author" : [ { "dropping-particle" : "", "family" : "Field", "given" : "Robert D.", "non-dropping-particle" : "", "parse-names" : false, "suffix" : "" }, { "dropping-particle" : "", "family" : "Werf", "given" : "Guido R.", "non-dropping-particle" : "van der", "parse-names" : false, "suffix" : "" }, { "dropping-particle" : "", "family" : "Fanin", "given" : "Thierry", "non-dropping-particle" : "", "parse-names" : false, "suffix" : "" }, { "dropping-particle" : "", "family" : "Fetzer", "given" : "Eric J.", "non-dropping-particle" : "", "parse-names" : false, "suffix" : "" }, { "dropping-particle" : "", "family" : "Fuller", "given" : "Ryan", "non-dropping-particle" : "", "parse-names" : false, "suffix" : "" }, { "dropping-particle" : "", "family" : "Jethva", "given" : "Hiren", "non-dropping-particle" : "", "parse-names" : false, "suffix" : "" }, { "dropping-particle" : "", "family" : "Levy", "given" : "Robert", "non-dropping-particle" : "", "parse-names" : false, "suffix" : "" }, { "dropping-particle" : "", "family" : "Livesey", "given" : "Nathaniel J.", "non-dropping-particle" : "", "parse-names" : false, "suffix" : "" }, { "dropping-particle" : "", "family" : "Luo", "given" : "Ming", "non-dropping-particle" : "", "parse-names" : false, "suffix" : "" }, { "dropping-particle" : "", "family" : "Torres", "given" : "Omar", "non-dropping-particle" : "", "parse-names" : false, "suffix" : "" }, { "dropping-particle" : "", "family" : "Worden", "given" : "Helen M.", "non-dropping-particle" : "", "parse-names" : false, "suffix" : "" } ], "container-title" : "Proceedings of the National Academy of Sciences", "id" : "ITEM-1", "issue" : "33", "issued" : { "date-parts" : [ [ "2016" ] ] }, "page" : "9204-9209", "title" : "Indonesian fire activity and smoke pollution in 2015 show persistent nonlinear sensitivity to El Ni\u00f1o-induced drought", "translator" : [ { "dropping-particle" : "", "family" : "S855", "given" : "", "non-dropping-particle" : "", "parse-names" : false, "suffix" : "" } ], "type" : "article-journal", "volume" : "113" }, "uris" : [ "http://www.mendeley.com/documents/?uuid=00aae14c-8112-445f-ba61-232baa8222da" ] }, { "id" : "ITEM-2", "itemData" : { "DOI" : "10.1038/srep26886", "ISBN" : "2045-2322 (Electronic) 2045-2322 (Linking)", "ISSN" : "20452322", "PMID" : "27241616", "abstract" : "In September and October 2015 widespread forest and peatland fires burned over large parts of maritime southeast Asia, most notably Indonesia, releasing large amounts of terrestrially-stored carbon into the atmosphere, primarily in the form of CO 2 , CO and CH 4 . With a mean emission rate of 11.3 Tg CO 2 per day during Sept-Oct 2015, emissions from these fires exceeded the fossil fuel CO 2 release rate of the European Union (EU28) (8.9 Tg CO 2 per day). Although seasonal fires are a frequent occurrence in the human modified landscapes found in Indonesia, the extent of the 2015 fires was greatly inflated by an extended drought period associated with a strong El Ni\u00f1o. We estimate carbon emissions from the 2015 fires to be the largest seen in maritime southeast Asia since those associated with the record breaking El Ni\u00f1o of 1997. Compared to that event, a much better constrained regional total carbon emission estimate can be made for the 2015 fires through the use of present-day satellite observations of the fire's radiative power output and atmospheric CO concentrations, processed using the modelling and assimilation framework of the Copernicus Atmosphere Monitoring Service (CAMS) and combined with unique in situ smoke measurements made on Kalimantan. In the months of September and October 2015, southern Sumatra and southern Kalimantan experienced increas-ingly dry conditions until the onset of seasonal rains by the end of October. The suppression of precipitation over large parts of maritime southeast Asia has been found characteristic of strong El Ni\u00f1o events 1 (Fig. S1). The drought intensified the flammability of a landscape whose susceptibility to fire 2,3 had been increased over the past few decades by seasonal clearing of forest, and by draining of peatlands for agriculture 4,5 . Fire is widely used in these regions to clear low, degraded re-growing vegetation and maintain land for the growing of crops. However, during prolonged dry conditions these fires can ignite the desiccated surface of the carbon-rich peat soils, leading to smouldering and even underground burning of the drained peatlands of Sumatra and Kalimantan, far beyond the intended areas. Burning can also spread into relatively undisturbed areas of swamp forest. The smoke particles released from the extensive fires strongly impacted on regional air quality and the health of millions of people 6", "author" : [ { "dropping-particle" : "", "family" : "Huijnen", "given" : "V.", "non-dropping-particle" : "", "parse-names" : false, "suffix" : "" }, { "dropping-particle" : "", "family" : "Wooster", "given" : "M. J.", "non-dropping-particle" : "", "parse-names" : false, "suffix" : "" }, { "dropping-particle" : "", "family" : "Kaiser", "given" : "J. W.", "non-dropping-particle" : "", "parse-names" : false, "suffix" : "" }, { "dropping-particle" : "", "family" : "Gaveau", "given" : "D. L.A.", "non-dropping-particle" : "", "parse-names" : false, "suffix" : "" }, { "dropping-particle" : "", "family" : "Flemming", "given" : "J.", "non-dropping-particle" : "", "parse-names" : false, "suffix" : "" }, { "dropping-particle" : "", "family" : "Parrington", "given" : "M.", "non-dropping-particle" : "", "parse-names" : false, "suffix" : "" }, { "dropping-particle" : "", "family" : "Inness", "given" : "A.", "non-dropping-particle" : "", "parse-names" : false, "suffix" : "" }, { "dropping-particle" : "", "family" : "Murdiyarso", "given" : "D.", "non-dropping-particle" : "", "parse-names" : false, "suffix" : "" }, { "dropping-particle" : "", "family" : "Main", "given" : "B.", "non-dropping-particle" : "", "parse-names" : false, "suffix" : "" }, { "dropping-particle" : "", "family" : "Weele", "given" : "M.", "non-dropping-particle" : "Van", "parse-names" : false, "suffix" : "" } ], "container-title" : "Scientific Reports", "id" : "ITEM-2", "issue" : "May", "issued" : { "date-parts" : [ [ "2016" ] ] }, "page" : "1-8", "publisher" : "Nature Publishing Group", "title" : "Fire carbon emissions over maritime southeast Asia in 2015 largest since 1997", "translator" : [ { "dropping-particle" : "", "family" : "S3660", "given" : "", "non-dropping-particle" : "", "parse-names" : false, "suffix" : "" } ], "type" : "article-journal", "volume" : "6" }, "uris" : [ "http://www.mendeley.com/documents/?uuid=2c1c017a-7fc6-4087-8698-f3d4d6689a60" ] }, { "id" : "ITEM-3", "itemData" : { "DOI" : "10.1038/s41598-017-13459-0", "ISSN" : "20452322", "abstract" : "The powerful El Ni\u00f1o event of 2015\u20132016 \u2013 the third most intense since the 1950s \u2013 has exerted a large impact on the Earth\u2019s natural climate system. The column-averaged CO2 dry-air mole fraction (XCO2) observations from satellites and ground-based networks are analyzed together with in situ observations for the period of September 2014 to October 2016. From the differences between satellite (OCO-2) observations and simulations using an atmospheric chemistry-transport model, we estimate that, relative to the mean annual fluxes for 2014, the most recent El Ni\u00f1o has contributed to an excess CO2 emission from the Earth\u2019s surface (land + ocean) to the atmosphere in the range of 2.4 \u00b1 0.2 PgC (1 Pg = 1015 g) over the period of July 2015 to June 2016. The excess CO2 flux is resulted primarily from reduction in vegetation uptake due to drought, and to a lesser degree from increased biomass burning. It is about the half of the CO2 flux anomaly (range: 4.4\u20136.7 PgC) estimated for the 1997/1998 El Ni\u00f1o. The annual total sink is estimated to be 3.9 \u00b1 0.2 PgC for the assumed fossil fuel emission of 10.1 PgC. The major uncertainty in attribution arise from error in anthropogenic emission trends, satellite data and atmospheric transport.", "author" : [ { "dropping-particle" : "", "family" : "Patra", "given" : "Prabir K.", "non-dropping-particle" : "", "parse-names" : false, "suffix" : "" }, { "dropping-particle" : "", "family" : "Crisp", "given" : "David", "non-dropping-particle" : "", "parse-names" : false, "suffix" : "" }, { "dropping-particle" : "", "family" : "Kaiser", "given" : "Johannes W.", "non-dropping-particle" : "", "parse-names" : false, "suffix" : "" }, { "dropping-particle" : "", "family" : "Wunch", "given" : "Debra", "non-dropping-particle" : "", "parse-names" : false, "suffix" : "" }, { "dropping-particle" : "", "family" : "Saeki", "given" : "Tazu", "non-dropping-particle" : "", "parse-names" : false, "suffix" : "" }, { "dropping-particle" : "", "family" : "Ichii", "given" : "Kazuhito", "non-dropping-particle" : "", "parse-names" : false, "suffix" : "" }, { "dropping-particle" : "", "family" : "Sekiya", "given" : "Takashi", "non-dropping-particle" : "", "parse-names" : false, "suffix" : "" }, { "dropping-particle" : "", "family" : "Wennberg", "given" : "Paul O.", "non-dropping-particle" : "", "parse-names" : false, "suffix" : "" }, { "dropping-particle" : "", "family" : "Feist", "given" : "Dietrich G.", "non-dropping-particle" : "", "parse-names" : false, "suffix" : "" }, { "dropping-particle" : "", "family" : "Pollard", "given" : "David F.", "non-dropping-particle" : "", "parse-names" : false, "suffix" : "" }, { "dropping-particle" : "", "family" : "Griffith", "given" : "David W.T.", "non-dropping-particle" : "", "parse-names" : false, "suffix" : "" }, { "dropping-particle" : "", "family" : "Velazco", "given" : "Voltaire A.", "non-dropping-particle" : "", "parse-names" : false, "suffix" : "" }, { "dropping-particle" : "", "family" : "Maziere", "given" : "M.", "non-dropping-particle" : "De", "parse-names" : false, "suffix" : "" }, { "dropping-particle" : "", "family" : "Sha", "given" : "Mahesh K.", "non-dropping-particle" : "", "parse-names" : false, "suffix" : "" }, { "dropping-particle" : "", "family" : "Roehl", "given" : "Coleen", "non-dropping-particle" : "", "parse-names" : false, "suffix" : "" }, { "dropping-particle" : "", "family" : "Chatterjee", "given" : "Abhishek", "non-dropping-particle" : "", "parse-names" : false, "suffix" : "" }, { "dropping-particle" : "", "family" : "Ishijima", "given" : "Kentaro", "non-dropping-particle" : "", "parse-names" : false, "suffix" : "" } ], "container-title" : "Scientific Reports", "id" : "ITEM-3", "issue" : "1", "issued" : { "date-parts" : [ [ "2017" ] ] }, "page" : "1-12", "title" : "The Orbiting Carbon Observatory (OCO-2) tracks 2-3 peta-gram increase in carbon release to the atmosphere during the 2014-2016 El Ni\u00f1o", "translator" : [ { "dropping-particle" : "", "family" : "S853", "given" : "", "non-dropping-particle" : "", "parse-names" : false, "suffix" : "" } ], "type" : "article-journal", "volume" : "7" }, "uris" : [ "http://www.mendeley.com/documents/?uuid=5cc74e46-a5a1-4e4c-9c99-879b77c2793a" ] }, { "id" : "ITEM-4", "itemData" : { "DOI" : "10.23791/490411", "author" : [ { "dropping-particle" : "", "family" : "Hartmann", "given" : "Flora", "non-dropping-particle" : "", "parse-names" : false, "suffix" : "" }, { "dropping-particle" : "", "family" : "Merten", "given" : "Jennifer", "non-dropping-particle" : "", "parse-names" : false, "suffix" : "" }, { "dropping-particle" : "", "family" : "Fink", "given" : "Michael", "non-dropping-particle" : "", "parse-names" : false, "suffix" : "" }, { "dropping-particle" : "", "family" : "Faust", "given" : "Heiko", "non-dropping-particle" : "", "parse-names" : false, "suffix" : "" } ], "container-title" : "Pacific Geographies", "id" : "ITEM-4", "issue" : "February", "issued" : { "date-parts" : [ [ "2018" ] ] }, "page" : "4-11", "title" : "Indonesia's Fire Crisis 2015 A Twofold Perturbation on the Ground", "translator" : [ { "dropping-particle" : "", "family" : "S1535", "given" : "", "non-dropping-particle" : "", "parse-names" : false, "suffix" : "" } ], "type" : "article-journal", "volume" : "49" }, "uris" : [ "http://www.mendeley.com/documents/?uuid=2bc6ee2b-b9b4-4ff7-974f-cb1f8c0a2c02" ] } ], "mendeley" : { "formattedCitation" : "(Field et al., 2016; Huijnen et al., 2016; Patra et al., 2017; Hartmann et al., 2018)", "manualFormatting" : "Field et al., 2016; Huijnen et al., 2016; Patra et al., 2017; Hartmann et al., 2018", "plainTextFormattedCitation" : "(Field et al., 2016; Huijnen et al., 2016; Patra et al., 2017; Hartmann et al., 2018)", "previouslyFormattedCitation" : "(Field et al., 2016; Huijnen et al., 2016; Patra et al., 2017; Hartmann et al., 2018)" }, "properties" : { "noteIndex" : 0 }, "schema" : "https://github.com/citation-style-language/schema/raw/master/csl-citation.json" }</w:instrText>
              </w:r>
            </w:ins>
            <w:del w:id="3020" w:author="Robin Matthews" w:date="2021-07-14T10:51:00Z">
              <w:r w:rsidR="00FC4C2D" w:rsidDel="0012753B">
                <w:rPr>
                  <w:sz w:val="18"/>
                  <w:szCs w:val="18"/>
                  <w:lang w:val="en-GB"/>
                </w:rPr>
                <w:delInstrText>ADDIN CSL_CITATION { "citationItems" : [ { "id" : "ITEM-1", "itemData" : { "DOI" : "10.1073/pnas.1524888113", "ISBN" : "1091-6490", "ISSN" : "0027-8424", "PMID" : "27482096", "abstract" : "The 2015 fire season and related smoke pollution in Indonesia was more severe than the major 2006 episode, making it the most severe season observed by the NASA Earth Observing System satellites that go back to the early 2000s, namely active fire detections from the Terra and Aqua Moderate Resolution Imaging Spectroradiometers (MODIS), MODIS aerosol optical depth, Terra Measurement of Pollution in the Troposphere (MOPITT) carbon monoxide (CO), Aqua Atmospheric Infrared Sounder (AIRS) CO, Aura Ozone Monitoring Instrument (OMI) aerosol index, and Aura Microwave Limb Sounder (MLS) CO. The MLS CO in the upper troposphere showed a plume of pollution stretching from East Africa to the western Pacific Ocean that persisted for 2 mo. Longer-term records of airport visibility in Sumatra and Kalimantan show that 2015 ranked after 1997 and alongside 1991 and 1994 as among the worst episodes on record. Analysis of yearly dry season rainfall from the Tropical Rainfall Measurement Mission (TRMM) and rain gauges shows that, due to the continued use of fire to clear and prepare land on degraded peat, the Indonesian fire environment continues to have nonlinear sensitivity to dry conditions during prolonged periods with less than 4 mm/d of precipitation, and this sensitivity appears to have increased over Kalimantan. Without significant reforms in land use and the adoption of early warning triggers tied to precipitation forecasts, these intense fire episodes will reoccur during future droughts, usually associated with El Ni\u00f1o events.", "author" : [ { "dropping-particle" : "", "family" : "Field", "given" : "Robert D.", "non-dropping-particle" : "", "parse-names" : false, "suffix" : "" }, { "dropping-particle" : "", "family" : "Werf", "given" : "Guido R.", "non-dropping-particle" : "van der", "parse-names" : false, "suffix" : "" }, { "dropping-particle" : "", "family" : "Fanin", "given" : "Thierry", "non-dropping-particle" : "", "parse-names" : false, "suffix" : "" }, { "dropping-particle" : "", "family" : "Fetzer", "given" : "Eric J.", "non-dropping-particle" : "", "parse-names" : false, "suffix" : "" }, { "dropping-particle" : "", "family" : "Fuller", "given" : "Ryan", "non-dropping-particle" : "", "parse-names" : false, "suffix" : "" }, { "dropping-particle" : "", "family" : "Jethva", "given" : "Hiren", "non-dropping-particle" : "", "parse-names" : false, "suffix" : "" }, { "dropping-particle" : "", "family" : "Levy", "given" : "Robert", "non-dropping-particle" : "", "parse-names" : false, "suffix" : "" }, { "dropping-particle" : "", "family" : "Livesey", "given" : "Nathaniel J.", "non-dropping-particle" : "", "parse-names" : false, "suffix" : "" }, { "dropping-particle" : "", "family" : "Luo", "given" : "Ming", "non-dropping-particle" : "", "parse-names" : false, "suffix" : "" }, { "dropping-particle" : "", "family" : "Torres", "given" : "Omar", "non-dropping-particle" : "", "parse-names" : false, "suffix" : "" }, { "dropping-particle" : "", "family" : "Worden", "given" : "Helen M.", "non-dropping-particle" : "", "parse-names" : false, "suffix" : "" } ], "container-title" : "Proceedings of the National Academy of Sciences", "id" : "ITEM-1", "issue" : "33", "issued" : { "date-parts" : [ [ "2016" ] ] }, "page" : "9204-9209", "title" : "Indonesian fire activity and smoke pollution in 2015 show persistent nonlinear sensitivity to El Ni\u00f1o-induced drought", "translator" : [ { "dropping-particle" : "", "family" : "S855", "given" : "", "non-dropping-particle" : "", "parse-names" : false, "suffix" : "" } ], "type" : "article-journal", "volume" : "113" }, "uris" : [ "http://www.mendeley.com/documents/?uuid=00aae14c-8112-445f-ba61-232baa8222da" ] }, { "id" : "ITEM-2", "itemData" : { "DOI" : "10.1038/srep26886", "ISBN" : "2045-2322 (Electronic) 2045-2322 (Linking)", "ISSN" : "20452322", "PMID" : "27241616", "abstract" : "In September and October 2015 widespread forest and peatland fires burned over large parts of maritime southeast Asia, most notably Indonesia, releasing large amounts of terrestrially-stored carbon into the atmosphere, primarily in the form of CO 2 , CO and CH 4 . With a mean emission rate of 11.3 Tg CO 2 per day during Sept-Oct 2015, emissions from these fires exceeded the fossil fuel CO 2 release rate of the European Union (EU28) (8.9 Tg CO 2 per day). Although seasonal fires are a frequent occurrence in the human modified landscapes found in Indonesia, the extent of the 2015 fires was greatly inflated by an extended drought period associated with a strong El Ni\u00f1o. We estimate carbon emissions from the 2015 fires to be the largest seen in maritime southeast Asia since those associated with the record breaking El Ni\u00f1o of 1997. Compared to that event, a much better constrained regional total carbon emission estimate can be made for the 2015 fires through the use of present-day satellite observations of the fire's radiative power output and atmospheric CO concentrations, processed using the modelling and assimilation framework of the Copernicus Atmosphere Monitoring Service (CAMS) and combined with unique in situ smoke measurements made on Kalimantan. In the months of September and October 2015, southern Sumatra and southern Kalimantan experienced increas-ingly dry conditions until the onset of seasonal rains by the end of October. The suppression of precipitation over large parts of maritime southeast Asia has been found characteristic of strong El Ni\u00f1o events 1 (Fig. S1). The drought intensified the flammability of a landscape whose susceptibility to fire 2,3 had been increased over the past few decades by seasonal clearing of forest, and by draining of peatlands for agriculture 4,5 . Fire is widely used in these regions to clear low, degraded re-growing vegetation and maintain land for the growing of crops. However, during prolonged dry conditions these fires can ignite the desiccated surface of the carbon-rich peat soils, leading to smouldering and even underground burning of the drained peatlands of Sumatra and Kalimantan, far beyond the intended areas. Burning can also spread into relatively undisturbed areas of swamp forest. The smoke particles released from the extensive fires strongly impacted on regional air quality and the health of millions of people 6", "author" : [ { "dropping-particle" : "", "family" : "Huijnen", "given" : "V.", "non-dropping-particle" : "", "parse-names" : false, "suffix" : "" }, { "dropping-particle" : "", "family" : "Wooster", "given" : "M. J.", "non-dropping-particle" : "", "parse-names" : false, "suffix" : "" }, { "dropping-particle" : "", "family" : "Kaiser", "given" : "J. W.", "non-dropping-particle" : "", "parse-names" : false, "suffix" : "" }, { "dropping-particle" : "", "family" : "Gaveau", "given" : "D. L.A.", "non-dropping-particle" : "", "parse-names" : false, "suffix" : "" }, { "dropping-particle" : "", "family" : "Flemming", "given" : "J.", "non-dropping-particle" : "", "parse-names" : false, "suffix" : "" }, { "dropping-particle" : "", "family" : "Parrington", "given" : "M.", "non-dropping-particle" : "", "parse-names" : false, "suffix" : "" }, { "dropping-particle" : "", "family" : "Inness", "given" : "A.", "non-dropping-particle" : "", "parse-names" : false, "suffix" : "" }, { "dropping-particle" : "", "family" : "Murdiyarso", "given" : "D.", "non-dropping-particle" : "", "parse-names" : false, "suffix" : "" }, { "dropping-particle" : "", "family" : "Main", "given" : "B.", "non-dropping-particle" : "", "parse-names" : false, "suffix" : "" }, { "dropping-particle" : "", "family" : "Weele", "given" : "M.", "non-dropping-particle" : "Van", "parse-names" : false, "suffix" : "" } ], "container-title" : "Scientific Reports", "id" : "ITEM-2", "issue" : "May", "issued" : { "date-parts" : [ [ "2016" ] ] }, "page" : "1-8", "publisher" : "Nature Publishing Group", "title" : "Fire carbon emissions over maritime southeast Asia in 2015 largest since 1997", "translator" : [ { "dropping-particle" : "", "family" : "S3660", "given" : "", "non-dropping-particle" : "", "parse-names" : false, "suffix" : "" } ], "type" : "article-journal", "volume" : "6" }, "uris" : [ "http://www.mendeley.com/documents/?uuid=2c1c017a-7fc6-4087-8698-f3d4d6689a60" ] }, { "id" : "ITEM-3", "itemData" : { "DOI" : "10.1038/s41598-017-13459-0", "ISSN" : "20452322", "abstract" : "The powerful El Ni\u00f1o event of 2015\u20132016 \u2013 the third most intense since the 1950s \u2013 has exerted a large impact on the Earth\u2019s natural climate system. The column-averaged CO2 dry-air mole fraction (XCO2) observations from satellites and ground-based networks are analyzed together with in situ observations for the period of September 2014 to October 2016. From the differences between satellite (OCO-2) observations and simulations using an atmospheric chemistry-transport model, we estimate that, relative to the mean annual fluxes for 2014, the most recent El Ni\u00f1o has contributed to an excess CO2 emission from the Earth\u2019s surface (land + ocean) to the atmosphere in the range of 2.4 \u00b1 0.2 PgC (1 Pg = 1015 g) over the period of July 2015 to June 2016. The excess CO2 flux is resulted primarily from reduction in vegetation uptake due to drought, and to a lesser degree from increased biomass burning. It is about the half of the CO2 flux anomaly (range: 4.4\u20136.7 PgC) estimated for the 1997/1998 El Ni\u00f1o. The annual total sink is estimated to be 3.9 \u00b1 0.2 PgC for the assumed fossil fuel emission of 10.1 PgC. The major uncertainty in attribution arise from error in anthropogenic emission trends, satellite data and atmospheric transport.", "author" : [ { "dropping-particle" : "", "family" : "Patra", "given" : "Prabir K.", "non-dropping-particle" : "", "parse-names" : false, "suffix" : "" }, { "dropping-particle" : "", "family" : "Crisp", "given" : "David", "non-dropping-particle" : "", "parse-names" : false, "suffix" : "" }, { "dropping-particle" : "", "family" : "Kaiser", "given" : "Johannes W.", "non-dropping-particle" : "", "parse-names" : false, "suffix" : "" }, { "dropping-particle" : "", "family" : "Wunch", "given" : "Debra", "non-dropping-particle" : "", "parse-names" : false, "suffix" : "" }, { "dropping-particle" : "", "family" : "Saeki", "given" : "Tazu", "non-dropping-particle" : "", "parse-names" : false, "suffix" : "" }, { "dropping-particle" : "", "family" : "Ichii", "given" : "Kazuhito", "non-dropping-particle" : "", "parse-names" : false, "suffix" : "" }, { "dropping-particle" : "", "family" : "Sekiya", "given" : "Takashi", "non-dropping-particle" : "", "parse-names" : false, "suffix" : "" }, { "dropping-particle" : "", "family" : "Wennberg", "given" : "Paul O.", "non-dropping-particle" : "", "parse-names" : false, "suffix" : "" }, { "dropping-particle" : "", "family" : "Feist", "given" : "Dietrich G.", "non-dropping-particle" : "", "parse-names" : false, "suffix" : "" }, { "dropping-particle" : "", "family" : "Pollard", "given" : "David F.", "non-dropping-particle" : "", "parse-names" : false, "suffix" : "" }, { "dropping-particle" : "", "family" : "Griffith", "given" : "David W.T.", "non-dropping-particle" : "", "parse-names" : false, "suffix" : "" }, { "dropping-particle" : "", "family" : "Velazco", "given" : "Voltaire A.", "non-dropping-particle" : "", "parse-names" : false, "suffix" : "" }, { "dropping-particle" : "", "family" : "Maziere", "given" : "M.", "non-dropping-particle" : "De", "parse-names" : false, "suffix" : "" }, { "dropping-particle" : "", "family" : "Sha", "given" : "Mahesh K.", "non-dropping-particle" : "", "parse-names" : false, "suffix" : "" }, { "dropping-particle" : "", "family" : "Roehl", "given" : "Coleen", "non-dropping-particle" : "", "parse-names" : false, "suffix" : "" }, { "dropping-particle" : "", "family" : "Chatterjee", "given" : "Abhishek", "non-dropping-particle" : "", "parse-names" : false, "suffix" : "" }, { "dropping-particle" : "", "family" : "Ishijima", "given" : "Kentaro", "non-dropping-particle" : "", "parse-names" : false, "suffix" : "" } ], "container-title" : "Scientific Reports", "id" : "ITEM-3", "issue" : "1", "issued" : { "date-parts" : [ [ "2017" ] ] }, "page" : "1-12", "title" : "The Orbiting Carbon Observatory (OCO-2) tracks 2-3 peta-gram increase in carbon release to the atmosphere during the 2014-2016 El Ni\u00f1o", "translator" : [ { "dropping-particle" : "", "family" : "S853", "given" : "", "non-dropping-particle" : "", "parse-names" : false, "suffix" : "" } ], "type" : "article-journal", "volume" : "7" }, "uris" : [ "http://www.mendeley.com/documents/?uuid=5cc74e46-a5a1-4e4c-9c99-879b77c2793a" ] }, { "id" : "ITEM-4", "itemData" : { "DOI" : "10.23791/490411", "author" : [ { "dropping-particle" : "", "family" : "Hartmann", "given" : "Flora", "non-dropping-particle" : "", "parse-names" : false, "suffix" : "" }, { "dropping-particle" : "", "family" : "Merten", "given" : "Jennifer", "non-dropping-particle" : "", "parse-names" : false, "suffix" : "" }, { "dropping-particle" : "", "family" : "Fink", "given" : "Michael", "non-dropping-particle" : "", "parse-names" : false, "suffix" : "" }, { "dropping-particle" : "", "family" : "Faust", "given" : "Heiko", "non-dropping-particle" : "", "parse-names" : false, "suffix" : "" } ], "container-title" : "Pacific Geographies", "id" : "ITEM-4", "issue" : "February", "issued" : { "date-parts" : [ [ "2018" ] ] }, "page" : "4-11", "title" : "Indonesia's Fire Crisis 2015 A Twofold Perturbation on the Ground", "translator" : [ { "dropping-particle" : "", "family" : "S1535", "given" : "", "non-dropping-particle" : "", "parse-names" : false, "suffix" : "" } ], "type" : "article-journal", "volume" : "49" }, "uris" : [ "http://www.mendeley.com/documents/?uuid=2bc6ee2b-b9b4-4ff7-974f-cb1f8c0a2c02" ] } ], "mendeley" : { "formattedCitation" : "(Field et al., 2016; Huijnen et al., 2016; Patra et al., 2017; Hartmann et al., 2018)", "plainTextFormattedCitation" : "(Field et al., 2016; Huijnen et al., 2016; Patra et al., 2017; Hartmann et al., 2018)", "previouslyFormattedCitation" : "(Field et al., 2016; Huijnen et al., 2016; Patra et al., 2017; Hartmann et al., 2018)" }, "properties" : { "noteIndex" : 0 }, "schema" : "https://github.com/citation-style-language/schema/raw/master/csl-citation.json" }</w:delInstrText>
              </w:r>
            </w:del>
            <w:r w:rsidRPr="00D424AA">
              <w:rPr>
                <w:sz w:val="18"/>
                <w:szCs w:val="18"/>
                <w:lang w:val="en-GB"/>
              </w:rPr>
              <w:fldChar w:fldCharType="separate"/>
            </w:r>
            <w:del w:id="3021" w:author="Robin Matthews" w:date="2021-07-14T10:51:00Z">
              <w:r w:rsidR="00A26296" w:rsidDel="0012753B">
                <w:rPr>
                  <w:noProof/>
                  <w:sz w:val="18"/>
                  <w:szCs w:val="18"/>
                  <w:lang w:val="en-GB"/>
                </w:rPr>
                <w:delText>(</w:delText>
              </w:r>
            </w:del>
            <w:r w:rsidR="00A26296">
              <w:rPr>
                <w:noProof/>
                <w:sz w:val="18"/>
                <w:szCs w:val="18"/>
                <w:lang w:val="en-GB"/>
              </w:rPr>
              <w:t>Field et al., 2016; Huijnen et al., 2016; Patra et al., 2017; Hartmann et al., 2018</w:t>
            </w:r>
            <w:del w:id="3022" w:author="Robin Matthews" w:date="2021-07-14T10:52:00Z">
              <w:r w:rsidR="00A26296" w:rsidDel="0012753B">
                <w:rPr>
                  <w:noProof/>
                  <w:sz w:val="18"/>
                  <w:szCs w:val="18"/>
                  <w:lang w:val="en-GB"/>
                </w:rPr>
                <w:delText>)</w:delText>
              </w:r>
            </w:del>
            <w:r w:rsidRPr="00D424AA">
              <w:rPr>
                <w:sz w:val="18"/>
                <w:szCs w:val="18"/>
                <w:lang w:val="en-GB"/>
              </w:rPr>
              <w:fldChar w:fldCharType="end"/>
            </w:r>
          </w:p>
        </w:tc>
      </w:tr>
      <w:tr w:rsidR="00625BDC" w:rsidRPr="00127991" w14:paraId="4DA60C8E" w14:textId="77777777" w:rsidTr="000303E2">
        <w:tc>
          <w:tcPr>
            <w:tcW w:w="1641" w:type="dxa"/>
            <w:shd w:val="clear" w:color="auto" w:fill="DEEAF6" w:themeFill="accent1" w:themeFillTint="33"/>
          </w:tcPr>
          <w:p w14:paraId="4A21442B" w14:textId="77777777" w:rsidR="00625BDC" w:rsidRPr="00F1665C" w:rsidRDefault="00625BDC" w:rsidP="000303E2">
            <w:pPr>
              <w:shd w:val="clear" w:color="auto" w:fill="DEEAF6" w:themeFill="accent1" w:themeFillTint="33"/>
              <w:rPr>
                <w:rFonts w:cs="Times New Roman"/>
                <w:sz w:val="18"/>
                <w:szCs w:val="18"/>
                <w:lang w:val="en-GB" w:eastAsia="ja-JP"/>
              </w:rPr>
            </w:pPr>
            <w:r w:rsidRPr="00F1665C">
              <w:rPr>
                <w:rFonts w:cs="Times New Roman"/>
                <w:sz w:val="18"/>
                <w:szCs w:val="18"/>
                <w:lang w:val="en-GB" w:eastAsia="ja-JP"/>
              </w:rPr>
              <w:t>Northern Australia</w:t>
            </w:r>
          </w:p>
        </w:tc>
        <w:tc>
          <w:tcPr>
            <w:tcW w:w="1811" w:type="dxa"/>
            <w:shd w:val="clear" w:color="auto" w:fill="DEEAF6" w:themeFill="accent1" w:themeFillTint="33"/>
          </w:tcPr>
          <w:p w14:paraId="794100CE" w14:textId="77777777" w:rsidR="00625BDC" w:rsidRPr="00D424AA" w:rsidRDefault="00625BDC" w:rsidP="000303E2">
            <w:pPr>
              <w:shd w:val="clear" w:color="auto" w:fill="DEEAF6" w:themeFill="accent1" w:themeFillTint="33"/>
              <w:rPr>
                <w:rFonts w:cs="Times New Roman"/>
                <w:sz w:val="18"/>
                <w:szCs w:val="18"/>
                <w:lang w:val="en-GB" w:eastAsia="ja-JP"/>
              </w:rPr>
            </w:pPr>
            <w:r w:rsidRPr="00F1665C">
              <w:rPr>
                <w:rFonts w:cs="Times New Roman"/>
                <w:sz w:val="18"/>
                <w:szCs w:val="18"/>
                <w:lang w:val="en-GB"/>
              </w:rPr>
              <w:t>Betwe</w:t>
            </w:r>
            <w:r w:rsidRPr="00D424AA">
              <w:rPr>
                <w:rFonts w:cs="Times New Roman"/>
                <w:sz w:val="18"/>
                <w:szCs w:val="18"/>
                <w:lang w:val="en-GB"/>
              </w:rPr>
              <w:t>en late 2015 and early 2016</w:t>
            </w:r>
          </w:p>
        </w:tc>
        <w:tc>
          <w:tcPr>
            <w:tcW w:w="2499" w:type="dxa"/>
            <w:shd w:val="clear" w:color="auto" w:fill="DEEAF6" w:themeFill="accent1" w:themeFillTint="33"/>
          </w:tcPr>
          <w:p w14:paraId="4DC8E136" w14:textId="77777777" w:rsidR="00625BDC" w:rsidRPr="00D424AA" w:rsidRDefault="00625BDC" w:rsidP="000303E2">
            <w:pPr>
              <w:shd w:val="clear" w:color="auto" w:fill="DEEAF6" w:themeFill="accent1" w:themeFillTint="33"/>
              <w:rPr>
                <w:sz w:val="18"/>
                <w:szCs w:val="18"/>
                <w:lang w:val="en-GB" w:eastAsia="ja-JP"/>
              </w:rPr>
            </w:pPr>
            <w:r w:rsidRPr="00D424AA">
              <w:rPr>
                <w:sz w:val="18"/>
                <w:szCs w:val="18"/>
                <w:lang w:val="en-GB" w:eastAsia="ja-JP"/>
              </w:rPr>
              <w:t>high temperature and drought</w:t>
            </w:r>
          </w:p>
        </w:tc>
        <w:tc>
          <w:tcPr>
            <w:tcW w:w="3670" w:type="dxa"/>
            <w:shd w:val="clear" w:color="auto" w:fill="DEEAF6" w:themeFill="accent1" w:themeFillTint="33"/>
          </w:tcPr>
          <w:p w14:paraId="2E74B08E" w14:textId="6100AF27" w:rsidR="00625BDC" w:rsidRPr="00F1665C"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r w:rsidR="003A5209">
              <w:rPr>
                <w:sz w:val="18"/>
                <w:szCs w:val="18"/>
                <w:lang w:val="en-GB"/>
              </w:rPr>
              <w:instrText>ADDIN CSL_CITATION { "citationItems" : [ { "id" : "ITEM-1", "itemData" : { "DOI" : "10.1071/MF16322", "abstract" : "This study records and documents the most severe and notable instance ever reported of sudden and widespread dieback of mangrove vegetation. Between late 2015 and early 2016, extensive areas of mangrove tidal wetland vegetation died back along 1000 km of the shoreline of Australia\u2019s remote Gulf of Carpentaria. The cause is not fully explained, but the timing was coincident with an extreme weather event; notably one of high temperatures and low precipitation lacking storm winds. The dieback was severe and widespread, affecting more than 7400 ha or 6% of mangrove vegetation in the affected area from Roper River estuary in the Northern Territory, east to Karumba in Queensland. At the time, there was an unusually lengthy period of severe drought conditions, unprecedented high temperatures and a temporary drop in sea level. Although consequential moisture stress appears to have contributed to the cause, this occurrence was further coincidental with heat-stressed coral bleaching. This article describes the effect and diagnostic features of this severe dieback event in the Gulf, and considers potential causal factors.", "author" : [ { "dropping-particle" : "", "family" : "Duke", "given" : "Norman C", "non-dropping-particle" : "", "parse-names" : false, "suffix" : "" }, { "dropping-particle" : "", "family" : "Kovacs", "given" : "John M", "non-dropping-particle" : "", "parse-names" : false, "suffix" : "" }, { "dropping-particle" : "", "family" : "Griffiths", "given" : "Anthony D", "non-dropping-particle" : "", "parse-names" : false, "suffix" : "" }, { "dropping-particle" : "", "family" : "Preece", "given" : "Luke", "non-dropping-particle" : "", "parse-names" : false, "suffix" : "" }, { "dropping-particle" : "", "family" : "Hill", "given" : "Duncan J E", "non-dropping-particle" : "", "parse-names" : false, "suffix" : "" }, { "dropping-particle" : "", "family" : "Oosterzee", "given" : "Penny", "non-dropping-particle" : "van", "parse-names" : false, "suffix" : "" }, { "dropping-particle" : "", "family" : "Mackenzie", "given" : "Jock", "non-dropping-particle" : "", "parse-names" : false, "suffix" : "" }, { "dropping-particle" : "", "family" : "Morning", "given" : "Hailey S", "non-dropping-particle" : "", "parse-names" : false, "suffix" : "" }, { "dropping-particle" : "", "family" : "Burrows", "given" : "Damien", "non-dropping-particle" : "", "parse-names" : false, "suffix" : "" } ], "container-title" : "Marine and Freshwater Research", "id" : "ITEM-1", "issue" : "10", "issued" : { "date-parts" : [ [ "2017" ] ] }, "page" : "1816-1829", "title" : "Large-scale dieback of mangroves in Australia\u2019s Gulf of Carpentaria: a severe ecosystem response, coincidental with an unusually extreme weather event", "translator" : [ { "dropping-particle" : "", "family" : "S3403", "given" : "", "non-dropping-particle" : "", "parse-names" : false, "suffix" : "" } ], "type" : "article-journal", "volume" : "68" }, "uris" : [ "http://www.mendeley.com/documents/?uuid=ef950755-8104-4e35-844f-938593b791b9" ] } ], "mendeley" : { "formattedCitation" : "(Duke et al., 2017)", "manualFormatting" : "Duke et al., 2017", "plainTextFormattedCitation" : "(Duke et al., 2017)", "previouslyFormattedCitation" : "(Duke et al., 2017)" }, "properties" : { "noteIndex" : 0 }, "schema" : "https://github.com/citation-style-language/schema/raw/master/csl-citation.json" }</w:instrText>
            </w:r>
            <w:r w:rsidRPr="00D424AA">
              <w:rPr>
                <w:sz w:val="18"/>
                <w:szCs w:val="18"/>
                <w:lang w:val="en-GB"/>
              </w:rPr>
              <w:fldChar w:fldCharType="separate"/>
            </w:r>
            <w:del w:id="3023" w:author="Robin Matthews" w:date="2021-07-14T10:51:00Z">
              <w:r w:rsidR="00A26296" w:rsidDel="0012753B">
                <w:rPr>
                  <w:noProof/>
                  <w:sz w:val="18"/>
                  <w:szCs w:val="18"/>
                  <w:lang w:val="en-GB"/>
                </w:rPr>
                <w:delText>(</w:delText>
              </w:r>
            </w:del>
            <w:r w:rsidR="00A26296">
              <w:rPr>
                <w:noProof/>
                <w:sz w:val="18"/>
                <w:szCs w:val="18"/>
                <w:lang w:val="en-GB"/>
              </w:rPr>
              <w:t>Duke et al., 2017</w:t>
            </w:r>
            <w:del w:id="3024" w:author="Robin Matthews" w:date="2021-07-14T10:52:00Z">
              <w:r w:rsidR="00A26296" w:rsidDel="0012753B">
                <w:rPr>
                  <w:noProof/>
                  <w:sz w:val="18"/>
                  <w:szCs w:val="18"/>
                  <w:lang w:val="en-GB"/>
                </w:rPr>
                <w:delText>)</w:delText>
              </w:r>
            </w:del>
            <w:r w:rsidRPr="00D424AA">
              <w:rPr>
                <w:sz w:val="18"/>
                <w:szCs w:val="18"/>
                <w:lang w:val="en-GB"/>
              </w:rPr>
              <w:fldChar w:fldCharType="end"/>
            </w:r>
          </w:p>
        </w:tc>
      </w:tr>
      <w:tr w:rsidR="00625BDC" w:rsidRPr="00127991" w14:paraId="580525FF" w14:textId="77777777" w:rsidTr="000303E2">
        <w:tc>
          <w:tcPr>
            <w:tcW w:w="1641" w:type="dxa"/>
            <w:shd w:val="clear" w:color="auto" w:fill="DEEAF6" w:themeFill="accent1" w:themeFillTint="33"/>
          </w:tcPr>
          <w:p w14:paraId="763C7CAC" w14:textId="77777777" w:rsidR="00625BDC" w:rsidRPr="00F1665C" w:rsidRDefault="00625BDC" w:rsidP="000303E2">
            <w:pPr>
              <w:shd w:val="clear" w:color="auto" w:fill="DEEAF6" w:themeFill="accent1" w:themeFillTint="33"/>
              <w:rPr>
                <w:rFonts w:cs="Times New Roman"/>
                <w:sz w:val="18"/>
                <w:szCs w:val="18"/>
                <w:lang w:val="en-GB" w:eastAsia="ja-JP"/>
              </w:rPr>
            </w:pPr>
            <w:r w:rsidRPr="00F1665C">
              <w:rPr>
                <w:rFonts w:cs="Times New Roman"/>
                <w:sz w:val="18"/>
                <w:szCs w:val="18"/>
                <w:lang w:val="en-GB"/>
              </w:rPr>
              <w:t>Amazon</w:t>
            </w:r>
          </w:p>
        </w:tc>
        <w:tc>
          <w:tcPr>
            <w:tcW w:w="1811" w:type="dxa"/>
            <w:shd w:val="clear" w:color="auto" w:fill="DEEAF6" w:themeFill="accent1" w:themeFillTint="33"/>
          </w:tcPr>
          <w:p w14:paraId="0987D191" w14:textId="77777777" w:rsidR="00625BDC" w:rsidRPr="00F1665C" w:rsidRDefault="00625BDC" w:rsidP="000303E2">
            <w:pPr>
              <w:shd w:val="clear" w:color="auto" w:fill="DEEAF6" w:themeFill="accent1" w:themeFillTint="33"/>
              <w:rPr>
                <w:rFonts w:cs="Times New Roman"/>
                <w:sz w:val="18"/>
                <w:szCs w:val="18"/>
                <w:lang w:val="en-GB"/>
              </w:rPr>
            </w:pPr>
            <w:r w:rsidRPr="00F1665C">
              <w:rPr>
                <w:rFonts w:cs="Times New Roman"/>
                <w:sz w:val="18"/>
                <w:szCs w:val="18"/>
                <w:lang w:val="en-GB"/>
              </w:rPr>
              <w:t>September 2015 to May 2016</w:t>
            </w:r>
          </w:p>
        </w:tc>
        <w:tc>
          <w:tcPr>
            <w:tcW w:w="2499" w:type="dxa"/>
            <w:shd w:val="clear" w:color="auto" w:fill="DEEAF6" w:themeFill="accent1" w:themeFillTint="33"/>
          </w:tcPr>
          <w:p w14:paraId="3A7F5D8D" w14:textId="77777777" w:rsidR="00625BDC" w:rsidRPr="00F1665C" w:rsidRDefault="00625BDC" w:rsidP="000303E2">
            <w:pPr>
              <w:shd w:val="clear" w:color="auto" w:fill="DEEAF6" w:themeFill="accent1" w:themeFillTint="33"/>
              <w:rPr>
                <w:sz w:val="18"/>
                <w:szCs w:val="18"/>
                <w:lang w:val="en-GB" w:eastAsia="ja-JP"/>
              </w:rPr>
            </w:pPr>
            <w:r w:rsidRPr="00F1665C">
              <w:rPr>
                <w:sz w:val="18"/>
                <w:szCs w:val="18"/>
                <w:lang w:val="en-GB"/>
              </w:rPr>
              <w:t>droughts, forest fire</w:t>
            </w:r>
          </w:p>
        </w:tc>
        <w:tc>
          <w:tcPr>
            <w:tcW w:w="3670" w:type="dxa"/>
            <w:shd w:val="clear" w:color="auto" w:fill="DEEAF6" w:themeFill="accent1" w:themeFillTint="33"/>
          </w:tcPr>
          <w:p w14:paraId="4334B4B4" w14:textId="1A06EB7B" w:rsidR="00625BDC" w:rsidRPr="00841A35"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r w:rsidR="003A5209">
              <w:rPr>
                <w:sz w:val="18"/>
                <w:szCs w:val="18"/>
                <w:lang w:val="en-GB"/>
              </w:rPr>
              <w:instrText>ADDIN CSL_CITATION { "citationItems" : [ { "id" : "ITEM-1", "itemData" : { "DOI" : "10.1038/s41598-017-05373-2", "ISSN" : "2045-2322", "author" : [ { "dropping-particle" : "", "family" : "Erfanian", "given" : "Amir", "non-dropping-particle" : "", "parse-names" : false, "suffix" : "" }, { "dropping-particle" : "", "family" : "Wang", "given" : "Guiling", "non-dropping-particle" : "", "parse-names" : false, "suffix" : "" }, { "dropping-particle" : "", "family" : "Fomenko", "given" : "Lori", "non-dropping-particle" : "", "parse-names" : false, "suffix" : "" } ], "container-title" : "Scientific Reports", "id" : "ITEM-1", "issue" : "1", "issued" : { "date-parts" : [ [ "2017", "12", "19" ] ] }, "page" : "5811", "title" : "Unprecedented drought over tropical South America in 2016: significantly under-predicted by tropical SST", "translator" : [ { "dropping-particle" : "", "family" : "S693", "given" : "", "non-dropping-particle" : "", "parse-names" : false, "suffix" : "" } ], "type" : "article-journal", "volume" : "7" }, "uris" : [ "http://www.mendeley.com/documents/?uuid=267a0dd5-9153-44e7-b204-1fb2774de6fe" ] }, { "id" : "ITEM-2", "itemData" : { "DOI" : "10.1002/joc.5224", "ISSN" : "08998418", "author" : [ { "dropping-particle" : "", "family" : "Panisset", "given" : "J\u00e9ssica S.", "non-dropping-particle" : "", "parse-names" : false, "suffix" : "" }, { "dropping-particle" : "", "family" : "Libonati", "given" : "Renata", "non-dropping-particle" : "", "parse-names" : false, "suffix" : "" }, { "dropping-particle" : "", "family" : "Gouveia", "given" : "C\u00e9lia Marina P.", "non-dropping-particle" : "", "parse-names" : false, "suffix" : "" }, { "dropping-particle" : "", "family" : "Machado-Silva", "given" : "Fausto", "non-dropping-particle" : "", "parse-names" : false, "suffix" : "" }, { "dropping-particle" : "", "family" : "Fran\u00e7a", "given" : "Daniela A.", "non-dropping-particle" : "", "parse-names" : false, "suffix" : "" }, { "dropping-particle" : "", "family" : "Fran\u00e7a", "given" : "Jos\u00e9 Ricardo A.", "non-dropping-particle" : "", "parse-names" : false, "suffix" : "" }, { "dropping-particle" : "", "family" : "Peres", "given" : "Leonardo F.", "non-dropping-particle" : "", "parse-names" : false, "suffix" : "" } ], "container-title" : "International Journal of Climatology", "id" : "ITEM-2", "issue" : "2", "issued" : { "date-parts" : [ [ "2018", "2" ] ] }, "page" : "1096-1104", "title" : "Contrasting patterns of the extreme drought episodes of 2005, 2010 and 2015 in the Amazon Basin", "translator" : [ { "dropping-particle" : "", "family" : "S516", "given" : "", "non-dropping-particle" : "", "parse-names" : false, "suffix" : "" } ], "type" : "article-journal", "volume" : "38" }, "uris" : [ "http://www.mendeley.com/documents/?uuid=b46deab9-4429-4c8d-9304-22036cae97bf" ] }, { "id" : "ITEM-3", "itemData" : { "DOI" : "10.1016/j.envpol.2018.09.022", "ISSN" : "02697491", "author" : [ { "dropping-particle" : "", "family" : "Ribeiro", "given" : "I.O.", "non-dropping-particle" : "", "parse-names" : false, "suffix" : "" }, { "dropping-particle" : "", "family" : "Andreoli", "given" : "R.V.", "non-dropping-particle" : "", "parse-names" : false, "suffix" : "" }, { "dropping-particle" : "", "family" : "Kayano", "given" : "M.T.", "non-dropping-particle" : "", "parse-names" : false, "suffix" : "" }, { "dropping-particle" : "", "family" : "Sousa", "given" : "T.R.", "non-dropping-particle" : "", "parse-names" : false, "suffix" : "" }, { "dropping-particle" : "", "family" : "Medeiros", "given" : "A.S.", "non-dropping-particle" : "", "parse-names" : false, "suffix" : "" }, { "dropping-particle" : "", "family" : "Godoi", "given" : "R.H.M.", "non-dropping-particle" : "", "parse-names" : false, "suffix" : "" }, { "dropping-particle" : "", "family" : "Godoi", "given" : "A.F.L.", "non-dropping-particle" : "", "parse-names" : false, "suffix" : "" }, { "dropping-particle" : "", "family" : "Duvoisin", "given" : "S.", "non-dropping-particle" : "", "parse-names" : false, "suffix" : "" }, { "dropping-particle" : "", "family" : "Martin", "given" : "S.T.", "non-dropping-particle" : "", "parse-names" : false, "suffix" : "" }, { "dropping-particle" : "", "family" : "Souza", "given" : "R.A.F.", "non-dropping-particle" : "", "parse-names" : false, "suffix" : "" } ], "container-title" : "Environmental Pollution", "id" : "ITEM-3", "issued" : { "date-parts" : [ [ "2018", "12" ] ] }, "page" : "1008-1014", "title" : "Biomass burning and carbon monoxide patterns in Brazil during the extreme drought years of 2005, 2010, and 2015", "translator" : [ { "dropping-particle" : "", "family" : "S1626", "given" : "", "non-dropping-particle" : "", "parse-names" : false, "suffix" : "" } ], "type" : "article-journal", "volume" : "243" }, "uris" : [ "http://www.mendeley.com/documents/?uuid=26584c0e-c701-4a6b-bc14-2e2c591cf60c" ] }, { "id" : "ITEM-4", "itemData" : { "DOI" : "10.1038/srep33130", "ISSN" : "2045-2322", "author" : [ { "dropping-particle" : "", "family" : "Jim\u00e9nez-Mu\u00f1oz", "given" : "Juan C.", "non-dropping-particle" : "", "parse-names" : false, "suffix" : "" }, { "dropping-particle" : "", "family" : "Mattar", "given" : "Cristian", "non-dropping-particle" : "", "parse-names" : false, "suffix" : "" }, { "dropping-particle" : "", "family" : "Barichivich", "given" : "Jonathan", "non-dropping-particle" : "", "parse-names" : false, "suffix" : "" }, { "dropping-particle" : "", "family" : "Santamar\u00eda-Artigas", "given" : "Andr\u00e9s", "non-dropping-particle" : "", "parse-names" : false, "suffix" : "" }, { "dropping-particle" : "", "family" : "Takahashi", "given" : "Ken", "non-dropping-particle" : "", "parse-names" : false, "suffix" : "" }, { "dropping-particle" : "", "family" : "Malhi", "given" : "Yadvinder", "non-dropping-particle" : "", "parse-names" : false, "suffix" : "" }, { "dropping-particle" : "", "family" : "Sobrino", "given" : "Jos\u00e9 A.", "non-dropping-particle" : "", "parse-names" : false, "suffix" : "" }, { "dropping-particle" : "van der", "family" : "Schrier", "given" : "Gerard", "non-dropping-particle" : "", "parse-names" : false, "suffix" : "" } ], "container-title" : "Scientific Reports", "id" : "ITEM-4", "issue" : "1", "issued" : { "date-parts" : [ [ "2016", "12", "8" ] ] }, "page" : "33130", "title" : "Record-breaking warming and extreme drought in the Amazon rainforest during the course of El Ni\u00f1o 2015\u20132016", "translator" : [ { "dropping-particle" : "", "family" : "S66", "given" : "", "non-dropping-particle" : "", "parse-names" : false, "suffix" : "" } ], "type" : "article-journal", "volume" : "6" }, "uris" : [ "http://www.mendeley.com/documents/?uuid=2dc8c27e-d6e5-4d58-94fc-eb8a4eb2e7a9" ] }, { "id" : "ITEM-5", "itemData" : { "DOI" : "10.1038/s41467-017-02771-y", "ISSN" : "2041-1723", "author" : [ { "dropping-particle" : "", "family" : "Arag\u00e3o", "given" : "Luiz E. O. C.", "non-dropping-particle" : "", "parse-names" : false, "suffix" : "" }, { "dropping-particle" : "", "family" : "Anderson", "given" : "Liana O.", "non-dropping-particle" : "", "parse-names" : false, "suffix" : "" }, { "dropping-particle" : "", "family" : "Fonseca", "given" : "Marisa G.", "non-dropping-particle" : "", "parse-names" : false, "suffix" : "" }, { "dropping-particle" : "", "family" : "Rosan", "given" : "Thais M.", "non-dropping-particle" : "", "parse-names" : false, "suffix" : "" }, { "dropping-particle" : "", "family" : "Vedovato", "given" : "Laura B.", "non-dropping-particle" : "", "parse-names" : false, "suffix" : "" }, { "dropping-particle" : "", "family" : "Wagner", "given" : "Fabien H.", "non-dropping-particle" : "", "parse-names" : false, "suffix" : "" }, { "dropping-particle" : "", "family" : "Silva", "given" : "Camila V. J.", "non-dropping-particle" : "", "parse-names" : false, "suffix" : "" }, { "dropping-particle" : "", "family" : "Silva Junior", "given" : "Celso H. L.", "non-dropping-particle" : "", "parse-names" : false, "suffix" : "" }, { "dropping-particle" : "", "family" : "Arai", "given" : "Egidio", "non-dropping-particle" : "", "parse-names" : false, "suffix" : "" }, { "dropping-particle" : "", "family" : "Aguiar", "given" : "Ana P.", "non-dropping-particle" : "", "parse-names" : false, "suffix" : "" }, { "dropping-particle" : "", "family" : "Barlow", "given" : "Jos", "non-dropping-particle" : "", "parse-names" : false, "suffix" : "" }, { "dropping-particle" : "", "family" : "Berenguer", "given" : "Erika", "non-dropping-particle" : "", "parse-names" : false, "suffix" : "" }, { "dropping-particle" : "", "family" : "Deeter", "given" : "Merritt N.", "non-dropping-particle" : "", "parse-names" : false, "suffix" : "" }, { "dropping-particle" : "", "family" : "Domingues", "given" : "Lucas G.", "non-dropping-particle" : "", "parse-names" : false, "suffix" : "" }, { "dropping-particle" : "", "family" : "Gatti", "given" : "Luciana", "non-dropping-particle" : "", "parse-names" : false, "suffix" : "" }, { "dropping-particle" : "", "family" : "Gloor", "given" : "Manuel", "non-dropping-particle" : "", "parse-names" : false, "suffix" : "" }, { "dropping-particle" : "", "family" : "Malhi", "given" : "Yadvinder", "non-dropping-particle" : "", "parse-names" : false, "suffix" : "" }, { "dropping-particle" : "", "family" : "Marengo", "given" : "Jose A.", "non-dropping-particle" : "", "parse-names" : false, "suffix" : "" }, { "dropping-particle" : "", "family" : "Miller", "given" : "John B.", "non-dropping-particle" : "", "parse-names" : false, "suffix" : "" }, { "dropping-particle" : "", "family" : "Phillips", "given" : "Oliver L.", "non-dropping-particle" : "", "parse-names" : false, "suffix" : "" }, { "dropping-particle" : "", "family" : "Saatchi", "given" : "Sassan", "non-dropping-particle" : "", "parse-names" : false, "suffix" : "" } ], "container-title" : "Nature Communications", "id" : "ITEM-5", "issue" : "1", "issued" : { "date-parts" : [ [ "2018", "12", "13" ] ] }, "page" : "536", "title" : "21st Century drought-related fires counteract the decline of Amazon deforestation carbon emissions", "translator" : [ { "dropping-particle" : "", "family" : "S1884", "given" : "", "non-dropping-particle" : "", "parse-names" : false, "suffix" : "" } ], "type" : "article-journal", "volume" : "9" }, "uris" : [ "http://www.mendeley.com/documents/?uuid=44539332-7a27-4fd0-8c60-0cd87a4b2afe" ] } ], "mendeley" : { "formattedCitation" : "(Jim\u00e9nez-Mu\u00f1oz et al., 2016; Erfanian et al., 2017; Arag\u00e3o et al., 2018; Panisset et al., 2018; Ribeiro et al., 2018)", "manualFormatting" : "Jim\u00e9nez-Mu\u00f1oz et al., 2016; Erfanian et al., 2017; Arag\u00e3o et al., 2018; Panisset et al., 2018; Ribeiro et al., 2018", "plainTextFormattedCitation" : "(Jim\u00e9nez-Mu\u00f1oz et al., 2016; Erfanian et al., 2017; Arag\u00e3o et al., 2018; Panisset et al., 2018; Ribeiro et al., 2018)", "previouslyFormattedCitation" : "(Jim\u00e9nez-Mu\u00f1oz et al., 2016; Erfanian et al., 2017; Arag\u00e3o et al., 2018; Panisset et al., 2018; Ribeiro et al., 2018)" }, "properties" : { "noteIndex" : 0 }, "schema" : "https://github.com/citation-style-language/schema/raw/master/csl-citation.json" }</w:instrText>
            </w:r>
            <w:r w:rsidRPr="00D424AA">
              <w:rPr>
                <w:sz w:val="18"/>
                <w:szCs w:val="18"/>
                <w:lang w:val="en-GB"/>
              </w:rPr>
              <w:fldChar w:fldCharType="separate"/>
            </w:r>
            <w:del w:id="3025" w:author="Robin Matthews" w:date="2021-07-14T10:51:00Z">
              <w:r w:rsidR="00A26296" w:rsidDel="0012753B">
                <w:rPr>
                  <w:noProof/>
                  <w:sz w:val="18"/>
                  <w:szCs w:val="18"/>
                  <w:lang w:val="en-GB"/>
                </w:rPr>
                <w:delText>(</w:delText>
              </w:r>
            </w:del>
            <w:r w:rsidR="00A26296">
              <w:rPr>
                <w:noProof/>
                <w:sz w:val="18"/>
                <w:szCs w:val="18"/>
                <w:lang w:val="en-GB"/>
              </w:rPr>
              <w:t>Jiménez-Muñoz et al., 2016; Erfanian et al., 2017; Aragão et al., 2018; Panisset et al., 2018; Ribeiro et al., 2018</w:t>
            </w:r>
            <w:del w:id="3026" w:author="Robin Matthews" w:date="2021-07-14T10:52:00Z">
              <w:r w:rsidR="00A26296" w:rsidDel="0012753B">
                <w:rPr>
                  <w:noProof/>
                  <w:sz w:val="18"/>
                  <w:szCs w:val="18"/>
                  <w:lang w:val="en-GB"/>
                </w:rPr>
                <w:delText>)</w:delText>
              </w:r>
            </w:del>
            <w:r w:rsidRPr="00D424AA">
              <w:rPr>
                <w:sz w:val="18"/>
                <w:szCs w:val="18"/>
                <w:lang w:val="en-GB"/>
              </w:rPr>
              <w:fldChar w:fldCharType="end"/>
            </w:r>
          </w:p>
        </w:tc>
      </w:tr>
      <w:tr w:rsidR="00625BDC" w:rsidRPr="00D424AA" w14:paraId="27F94E39" w14:textId="77777777" w:rsidTr="000303E2">
        <w:tc>
          <w:tcPr>
            <w:tcW w:w="1641" w:type="dxa"/>
            <w:shd w:val="clear" w:color="auto" w:fill="DEEAF6" w:themeFill="accent1" w:themeFillTint="33"/>
          </w:tcPr>
          <w:p w14:paraId="588F81D9"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The entirety of South America north of 20°S</w:t>
            </w:r>
          </w:p>
        </w:tc>
        <w:tc>
          <w:tcPr>
            <w:tcW w:w="1811" w:type="dxa"/>
            <w:shd w:val="clear" w:color="auto" w:fill="DEEAF6" w:themeFill="accent1" w:themeFillTint="33"/>
          </w:tcPr>
          <w:p w14:paraId="14755659"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 xml:space="preserve">Austral spring and 2015-2016 summer </w:t>
            </w:r>
          </w:p>
        </w:tc>
        <w:tc>
          <w:tcPr>
            <w:tcW w:w="2499" w:type="dxa"/>
            <w:shd w:val="clear" w:color="auto" w:fill="DEEAF6" w:themeFill="accent1" w:themeFillTint="33"/>
          </w:tcPr>
          <w:p w14:paraId="747E591D"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droughts</w:t>
            </w:r>
          </w:p>
        </w:tc>
        <w:tc>
          <w:tcPr>
            <w:tcW w:w="3670" w:type="dxa"/>
            <w:shd w:val="clear" w:color="auto" w:fill="DEEAF6" w:themeFill="accent1" w:themeFillTint="33"/>
          </w:tcPr>
          <w:p w14:paraId="2E2DA400" w14:textId="49300604" w:rsidR="00625BDC" w:rsidRPr="00841A35"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r w:rsidR="003A5209">
              <w:rPr>
                <w:sz w:val="18"/>
                <w:szCs w:val="18"/>
                <w:lang w:val="en-GB"/>
              </w:rPr>
              <w:instrText>ADDIN CSL_CITATION { "citationItems" : [ { "id" : "ITEM-1", "itemData" : { "DOI" : "10.1038/s41598-017-05373-2", "ISSN" : "2045-2322", "author" : [ { "dropping-particle" : "", "family" : "Erfanian", "given" : "Amir", "non-dropping-particle" : "", "parse-names" : false, "suffix" : "" }, { "dropping-particle" : "", "family" : "Wang", "given" : "Guiling", "non-dropping-particle" : "", "parse-names" : false, "suffix" : "" }, { "dropping-particle" : "", "family" : "Fomenko", "given" : "Lori", "non-dropping-particle" : "", "parse-names" : false, "suffix" : "" } ], "container-title" : "Scientific Reports", "id" : "ITEM-1", "issue" : "1", "issued" : { "date-parts" : [ [ "2017", "12", "19" ] ] }, "page" : "5811", "title" : "Unprecedented drought over tropical South America in 2016: significantly under-predicted by tropical SST", "translator" : [ { "dropping-particle" : "", "family" : "S693", "given" : "", "non-dropping-particle" : "", "parse-names" : false, "suffix" : "" } ], "type" : "article-journal", "volume" : "7" }, "uris" : [ "http://www.mendeley.com/documents/?uuid=267a0dd5-9153-44e7-b204-1fb2774de6fe" ] } ], "mendeley" : { "formattedCitation" : "(Erfanian et al., 2017)", "manualFormatting" : "Erfanian et al., 2017", "plainTextFormattedCitation" : "(Erfanian et al., 2017)", "previouslyFormattedCitation" : "(Erfanian et al., 2017)" }, "properties" : { "noteIndex" : 0 }, "schema" : "https://github.com/citation-style-language/schema/raw/master/csl-citation.json" }</w:instrText>
            </w:r>
            <w:r w:rsidRPr="00D424AA">
              <w:rPr>
                <w:sz w:val="18"/>
                <w:szCs w:val="18"/>
                <w:lang w:val="en-GB"/>
              </w:rPr>
              <w:fldChar w:fldCharType="separate"/>
            </w:r>
            <w:del w:id="3027" w:author="Robin Matthews" w:date="2021-07-14T10:51:00Z">
              <w:r w:rsidR="00A26296" w:rsidDel="0012753B">
                <w:rPr>
                  <w:noProof/>
                  <w:sz w:val="18"/>
                  <w:szCs w:val="18"/>
                  <w:lang w:val="en-GB"/>
                </w:rPr>
                <w:delText>(</w:delText>
              </w:r>
            </w:del>
            <w:r w:rsidR="00A26296">
              <w:rPr>
                <w:noProof/>
                <w:sz w:val="18"/>
                <w:szCs w:val="18"/>
                <w:lang w:val="en-GB"/>
              </w:rPr>
              <w:t>Erfanian et al., 2017</w:t>
            </w:r>
            <w:del w:id="3028" w:author="Robin Matthews" w:date="2021-07-14T10:52:00Z">
              <w:r w:rsidR="00A26296" w:rsidDel="0012753B">
                <w:rPr>
                  <w:noProof/>
                  <w:sz w:val="18"/>
                  <w:szCs w:val="18"/>
                  <w:lang w:val="en-GB"/>
                </w:rPr>
                <w:delText>)</w:delText>
              </w:r>
            </w:del>
            <w:r w:rsidRPr="00D424AA">
              <w:rPr>
                <w:sz w:val="18"/>
                <w:szCs w:val="18"/>
                <w:lang w:val="en-GB"/>
              </w:rPr>
              <w:fldChar w:fldCharType="end"/>
            </w:r>
          </w:p>
        </w:tc>
      </w:tr>
      <w:tr w:rsidR="00625BDC" w:rsidRPr="00127991" w14:paraId="72803E87" w14:textId="77777777" w:rsidTr="000303E2">
        <w:tc>
          <w:tcPr>
            <w:tcW w:w="1641" w:type="dxa"/>
            <w:shd w:val="clear" w:color="auto" w:fill="DEEAF6" w:themeFill="accent1" w:themeFillTint="33"/>
          </w:tcPr>
          <w:p w14:paraId="223A995B"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Ethiopia</w:t>
            </w:r>
          </w:p>
        </w:tc>
        <w:tc>
          <w:tcPr>
            <w:tcW w:w="1811" w:type="dxa"/>
            <w:shd w:val="clear" w:color="auto" w:fill="DEEAF6" w:themeFill="accent1" w:themeFillTint="33"/>
          </w:tcPr>
          <w:p w14:paraId="3D19F7D3"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February-September 2015</w:t>
            </w:r>
          </w:p>
        </w:tc>
        <w:tc>
          <w:tcPr>
            <w:tcW w:w="2499" w:type="dxa"/>
            <w:shd w:val="clear" w:color="auto" w:fill="DEEAF6" w:themeFill="accent1" w:themeFillTint="33"/>
          </w:tcPr>
          <w:p w14:paraId="2845233C"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droughts</w:t>
            </w:r>
          </w:p>
        </w:tc>
        <w:tc>
          <w:tcPr>
            <w:tcW w:w="3670" w:type="dxa"/>
            <w:shd w:val="clear" w:color="auto" w:fill="DEEAF6" w:themeFill="accent1" w:themeFillTint="33"/>
          </w:tcPr>
          <w:p w14:paraId="7F657681" w14:textId="48D42D27" w:rsidR="00625BDC" w:rsidRPr="00841A35"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r w:rsidR="003A5209">
              <w:rPr>
                <w:sz w:val="18"/>
                <w:szCs w:val="18"/>
                <w:lang w:val="en-GB"/>
              </w:rPr>
              <w:instrText>ADDIN CSL_CITATION { "citationItems" : [ { "id" : "ITEM-1", "itemData" : { "DOI" : "10.1175/2016BAMSStateoftheClimate.1", "ISSN" : "0003-0007", "abstract" : "Editor?s note: For easy download the posted pdf of the State of the Climate for 2016 is a very low-resolution file. A high-resolution copy of the report is available by clicking here. Please be patient as it may take a few minutes for the high-resolution file to download.", "author" : [ { "dropping-particle" : "", "family" : "Blunden", "given" : "Jessica", "non-dropping-particle" : "", "parse-names" : false, "suffix" : "" }, { "dropping-particle" : "", "family" : "Arndt", "given" : "Derek S", "non-dropping-particle" : "", "parse-names" : false, "suffix" : "" } ], "container-title" : "Bulletin of the American Meteorological Society", "id" : "ITEM-1", "issue" : "8", "issued" : { "date-parts" : [ [ "2016", "8", "1" ] ] }, "note" : "doi: 10.1175/2016BAMSStateoftheClimate.1", "page" : "Si-S275", "publisher" : "American Meteorological Society", "title" : "State of the Climate in 2015", "translator" : [ { "dropping-particle" : "", "family" : "S1321", "given" : "", "non-dropping-particle" : "", "parse-names" : false, "suffix" : "" } ], "type" : "article-journal", "volume" : "97" }, "uris" : [ "http://www.mendeley.com/documents/?uuid=832ef759-5508-4548-bd81-d56cca7fb9ba" ] }, { "id" : "ITEM-2",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2",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mendeley" : { "formattedCitation" : "(Blunden and Arndt, 2016; Philip et al., 2018b)", "manualFormatting" : "Blunden and Arndt, 2016; Philip et al., 2018b", "plainTextFormattedCitation" : "(Blunden and Arndt, 2016; Philip et al., 2018b)", "previouslyFormattedCitation" : "(Blunden and Arndt, 2016; Philip et al., 2018b)" }, "properties" : { "noteIndex" : 0 }, "schema" : "https://github.com/citation-style-language/schema/raw/master/csl-citation.json" }</w:instrText>
            </w:r>
            <w:r w:rsidRPr="00D424AA">
              <w:rPr>
                <w:sz w:val="18"/>
                <w:szCs w:val="18"/>
                <w:lang w:val="en-GB"/>
              </w:rPr>
              <w:fldChar w:fldCharType="separate"/>
            </w:r>
            <w:del w:id="3029" w:author="Robin Matthews" w:date="2021-07-14T10:51:00Z">
              <w:r w:rsidR="00A26296" w:rsidDel="0012753B">
                <w:rPr>
                  <w:noProof/>
                  <w:sz w:val="18"/>
                  <w:szCs w:val="18"/>
                  <w:lang w:val="en-GB"/>
                </w:rPr>
                <w:delText>(</w:delText>
              </w:r>
            </w:del>
            <w:r w:rsidR="00A26296">
              <w:rPr>
                <w:noProof/>
                <w:sz w:val="18"/>
                <w:szCs w:val="18"/>
                <w:lang w:val="en-GB"/>
              </w:rPr>
              <w:t>Blunden and Arndt, 2016; Philip et al., 2018b</w:t>
            </w:r>
            <w:del w:id="3030" w:author="Robin Matthews" w:date="2021-07-14T10:52:00Z">
              <w:r w:rsidR="00A26296" w:rsidDel="0012753B">
                <w:rPr>
                  <w:noProof/>
                  <w:sz w:val="18"/>
                  <w:szCs w:val="18"/>
                  <w:lang w:val="en-GB"/>
                </w:rPr>
                <w:delText>)</w:delText>
              </w:r>
            </w:del>
            <w:r w:rsidRPr="00D424AA">
              <w:rPr>
                <w:sz w:val="18"/>
                <w:szCs w:val="18"/>
                <w:lang w:val="en-GB"/>
              </w:rPr>
              <w:fldChar w:fldCharType="end"/>
            </w:r>
          </w:p>
        </w:tc>
      </w:tr>
      <w:tr w:rsidR="00625BDC" w:rsidRPr="00D424AA" w14:paraId="528404A1" w14:textId="77777777" w:rsidTr="000303E2">
        <w:tc>
          <w:tcPr>
            <w:tcW w:w="1641" w:type="dxa"/>
            <w:shd w:val="clear" w:color="auto" w:fill="DEEAF6" w:themeFill="accent1" w:themeFillTint="33"/>
          </w:tcPr>
          <w:p w14:paraId="3CEBB110"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Southern Africa</w:t>
            </w:r>
          </w:p>
        </w:tc>
        <w:tc>
          <w:tcPr>
            <w:tcW w:w="1811" w:type="dxa"/>
            <w:shd w:val="clear" w:color="auto" w:fill="DEEAF6" w:themeFill="accent1" w:themeFillTint="33"/>
          </w:tcPr>
          <w:p w14:paraId="38F47B92"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November 2015–April 2016</w:t>
            </w:r>
          </w:p>
        </w:tc>
        <w:tc>
          <w:tcPr>
            <w:tcW w:w="2499" w:type="dxa"/>
            <w:shd w:val="clear" w:color="auto" w:fill="DEEAF6" w:themeFill="accent1" w:themeFillTint="33"/>
          </w:tcPr>
          <w:p w14:paraId="163551D4"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droughts</w:t>
            </w:r>
          </w:p>
        </w:tc>
        <w:tc>
          <w:tcPr>
            <w:tcW w:w="3670" w:type="dxa"/>
            <w:shd w:val="clear" w:color="auto" w:fill="DEEAF6" w:themeFill="accent1" w:themeFillTint="33"/>
          </w:tcPr>
          <w:p w14:paraId="1690F7ED" w14:textId="74B20955" w:rsidR="00625BDC" w:rsidRPr="00841A35"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r w:rsidR="003A5209">
              <w:rPr>
                <w:sz w:val="18"/>
                <w:szCs w:val="18"/>
                <w:lang w:val="en-GB"/>
              </w:rPr>
              <w:instrText>ADDIN CSL_CITATION { "citationItems" : [ { "id" : "ITEM-1", "itemData" : { "DOI" : "10.1175/BAMS-D-16-0167.1", "ISSN" : "0003-0007", "author" : [ { "dropping-particle" : "", "family" : "Funk", "given" : "Chris", "non-dropping-particle" : "", "parse-names" : false, "suffix" : "" }, { "dropping-particle" : "", "family" : "Harrison", "given" : "Laura", "non-dropping-particle" : "", "parse-names" : false, "suffix" : "" }, { "dropping-particle" : "", "family" : "Shukla", "given" : "Shraddhanand", "non-dropping-particle" : "", "parse-names" : false, "suffix" : "" }, { "dropping-particle" : "", "family" : "Korecha", "given" : "Diriba", "non-dropping-particle" : "", "parse-names" : false, "suffix" : "" }, { "dropping-particle" : "", "family" : "Magadzire", "given" : "Tamuka", "non-dropping-particle" : "", "parse-names" : false, "suffix" : "" }, { "dropping-particle" : "", "family" : "Husak", "given" : "Gregory", "non-dropping-particle" : "", "parse-names" : false, "suffix" : "" }, { "dropping-particle" : "", "family" : "Galu", "given" : "Gideon", "non-dropping-particle" : "", "parse-names" : false, "suffix" : "" }, { "dropping-particle" : "", "family" : "Hoell", "given" : "Andrew", "non-dropping-particle" : "", "parse-names" : false, "suffix" : "" } ], "container-title" : "Bulletin of the American Meteorological Society", "id" : "ITEM-1", "issue" : "12", "issued" : { "date-parts" : [ [ "2016", "12", "1" ] ] }, "note" : "doi: 10.1175/BAMS-D-16-0167.1", "page" : "S75-S80", "publisher" : "American Meteorological Society", "title" : "Assessing the Contributions of Local and East Pacific Warming to the 2015 Droughts in Ethiopia and Southern Africa", "translator" : [ { "dropping-particle" : "", "family" : "S2373", "given" : "", "non-dropping-particle" : "", "parse-names" : false, "suffix" : "" } ], "type" : "article-journal", "volume" : "97" }, "uris" : [ "http://www.mendeley.com/documents/?uuid=5227d621-304d-4b6d-96c9-834dbd52eec3" ] }, { "id" : "ITEM-2", "itemData" : { "DOI" : "10.1175/BAMS-D-17-0112.1", "ISSN" : "0003-0007", "author" : [ { "dropping-particle" : "", "family" : "Funk", "given" : "Chris", "non-dropping-particle" : "", "parse-names" : false, "suffix" : "" }, { "dropping-particle" : "", "family" : "Davenport", "given" : "Frank", "non-dropping-particle" : "", "parse-names" : false, "suffix" : "" }, { "dropping-particle" : "", "family" : "Harrison", "given" : "Laura", "non-dropping-particle" : "", "parse-names" : false, "suffix" : "" }, { "dropping-particle" : "", "family" : "Magadzire", "given" : "Tamuka", "non-dropping-particle" : "", "parse-names" : false, "suffix" : "" }, { "dropping-particle" : "", "family" : "Galu", "given" : "Gideon", "non-dropping-particle" : "", "parse-names" : false, "suffix" : "" }, { "dropping-particle" : "", "family" : "Artan", "given" : "Guleid A.", "non-dropping-particle" : "", "parse-names" : false, "suffix" : "" }, { "dropping-particle" : "", "family" : "Shukla", "given" : "Shraddhanand", "non-dropping-particle" : "", "parse-names" : false, "suffix" : "" }, { "dropping-particle" : "", "family" : "Korecha", "given" : "Diriba", "non-dropping-particle" : "", "parse-names" : false, "suffix" : "" }, { "dropping-particle" : "", "family" : "Indeje", "given" : "Matayo", "non-dropping-particle" : "", "parse-names" : false, "suffix" : "" }, { "dropping-particle" : "", "family" : "Pomposi", "given" : "Catherine", "non-dropping-particle" : "", "parse-names" : false, "suffix" : "" }, { "dropping-particle" : "", "family" : "Macharia", "given" : "Denis", "non-dropping-particle" : "", "parse-names" : false, "suffix" : "" }, { "dropping-particle" : "", "family" : "Husak", "given" : "Gregory", "non-dropping-particle" : "", "parse-names" : false, "suffix" : "" }, { "dropping-particle" : "", "family" : "Nsadisa", "given" : "Faka Dieudonne", "non-dropping-particle" : "", "parse-names" : false, "suffix" : "" } ], "container-title" : "Bulletin of the American Meteorological Society", "id" : "ITEM-2", "issue" : "1", "issued" : { "date-parts" : [ [ "2018", "1" ] ] }, "page" : "S91-S96", "title" : "Anthropogenic Enhancement of Moderate-to-Strong El Ni\u00f1o Events Likely Contributed to Drought and Poor Harvests in Southern Africa During 2016", "translator" : [ { "dropping-particle" : "", "family" : "S2379", "given" : "", "non-dropping-particle" : "", "parse-names" : false, "suffix" : "" } ], "type" : "article-journal", "volume" : "99" }, "uris" : [ "http://www.mendeley.com/documents/?uuid=23c46d80-5d46-420c-a623-b46026244bef" ] }, { "id" : "ITEM-3", "itemData" : { "DOI" : "10.1002/joc.5668", "ISSN" : "0899-8418", "abstract" : "Extremely dry conditions were experienced across most of southern Africa during the austral summer (October?March) of 2015/2016, associated with one of the strongest observed El Ni\u00f1o events in the Pacific. Dry conditions peaked in the early austral summer months (October?December) producing the most intense drought in the 116-year historical record, as measured by the intensity of the standardized precipitation index across all spatial scales up to the sub-continental. We estimate the return period of this extreme early summer drought to be greater than 200?years. The interior and eastern parts of South Africa were particularly hard-hit with station data showing rainfall totals being at their lowest since at least 1950. The early summer dry conditions make the 2015/2016 event atypical compared to past El Ni\u00f1o events of similar magnitude. We find that key regional circulation patterns, influenced by planetary-scale processes, play an important role in modulating the spatial and temporal evolution of the summer rainfall during these El Ni\u00f1o events. Specifically, (a) the Angola Low and the South Indian Ocean High, two dominant low-level circulation features that drive moisture convergence to support convective precipitation in the region, were anomalously weakened in early austral summer of 2015/2016 resulting in less moisture being transported over the continent, and (b) the mid-level Botswana High was stronger than in previous El Ni\u00f1o years further producing unfavourable conditions for rainfall through stronger subsidence in the mid- to upper levels over southern Africa.", "author" : [ { "dropping-particle" : "", "family" : "Blamey", "given" : "R C", "non-dropping-particle" : "", "parse-names" : false, "suffix" : "" }, { "dropping-particle" : "", "family" : "Kolusu", "given" : "S R", "non-dropping-particle" : "", "parse-names" : false, "suffix" : "" }, { "dropping-particle" : "", "family" : "Mahlalela", "given" : "P", "non-dropping-particle" : "", "parse-names" : false, "suffix" : "" }, { "dropping-particle" : "", "family" : "Todd", "given" : "M C", "non-dropping-particle" : "", "parse-names" : false, "suffix" : "" }, { "dropping-particle" : "", "family" : "Reason", "given" : "C J C", "non-dropping-particle" : "", "parse-names" : false, "suffix" : "" } ], "container-title" : "International Journal of Climatology", "id" : "ITEM-3", "issue" : "11", "issued" : { "date-parts" : [ [ "2018", "9", "1" ] ] }, "note" : "From Duplicate 2 (The role of regional circulation features in regulating El Ni\u00f1o climate impacts over southern Africa: A comparison of the 2015/2016 drought with previous events - Blamey, R C; Kolusu, S R; Mahlalela, P; Todd, M C; Reason, C J C)\n\nFrom Duplicate 1 (The role of regional circulation features in regulating El Ni\u00f1o climate impacts over southern Africa: A comparison of the 2015/2016 drought with previous events - Blamey, R C; Kolusu, S R; Mahlalela, P; Todd, M C; Reason, C J C)\n\nFrom Duplicate 2 (The role of regional circulation features in regulating El Ni\u00f1o climate impacts over southern Africa: A comparison of the 2015/2016 drought with previous events - Blamey, R C; Kolusu, S R; Mahlalela, P; Todd, M C; Reason, C J C)\n\ndoi: 10.1002/joc.5668", "page" : "4276-4295", "publisher" : "John Wiley &amp; Sons, Ltd", "title" : "The role of regional circulation features in regulating El Ni\u00f1o climate impacts over southern Africa: A comparison of the 2015/2016 drought with previous events", "translator" : [ { "dropping-particle" : "", "family" : "S2479", "given" : "", "non-dropping-particle" : "", "parse-names" : false, "suffix" : "" } ], "type" : "article-journal", "volume" : "38" }, "uris" : [ "http://www.mendeley.com/documents/?uuid=689e1a30-39e7-49e0-b4d8-118068563805" ] }, { "id" : "ITEM-4", "itemData" : { "DOI" : "10.1175/BAMS-D-17-0077.1", "ISSN" : "0003-0007", "author" : [ { "dropping-particle" : "", "family" : "Yuan", "given" : "Xing", "non-dropping-particle" : "", "parse-names" : false, "suffix" : "" }, { "dropping-particle" : "", "family" : "Wang", "given" : "Linying", "non-dropping-particle" : "", "parse-names" : false, "suffix" : "" }, { "dropping-particle" : "", "family" : "Wood", "given" : "Eric F.", "non-dropping-particle" : "", "parse-names" : false, "suffix" : "" } ], "container-title" : "Bulletin of the American Meteorological Society", "id" : "ITEM-4", "issue" : "1", "issued" : { "date-parts" : [ [ "2018", "1" ] ] }, "page" : "S86-S90", "title" : "Anthropogenic Intensification of Southern African Flash Droughts as Exemplified by the 2015/16 Season [in \u201cExplaining Extreme Events of 2016 from a Climate Perspective\u201d]", "translator" : [ { "dropping-particle" : "", "family" : "S771", "given" : "", "non-dropping-particle" : "", "parse-names" : false, "suffix" : "" } ], "type" : "article-journal", "volume" : "99" }, "uris" : [ "http://www.mendeley.com/documents/?uuid=19556176-961f-450e-b86d-f05e805b0a6b" ] } ], "mendeley" : { "formattedCitation" : "(Funk et al., 2016, 2018a; Blamey et al., 2018; Yuan et al., 2018a)", "manualFormatting" : "Funk et al., 2016, 2018a; Blamey et al., 2018; Yuan et al., 2018a", "plainTextFormattedCitation" : "(Funk et al., 2016, 2018a; Blamey et al., 2018; Yuan et al., 2018a)", "previouslyFormattedCitation" : "(Funk et al., 2016, 2018a; Blamey et al., 2018; Yuan et al., 2018a)" }, "properties" : { "noteIndex" : 0 }, "schema" : "https://github.com/citation-style-language/schema/raw/master/csl-citation.json" }</w:instrText>
            </w:r>
            <w:r w:rsidRPr="00D424AA">
              <w:rPr>
                <w:sz w:val="18"/>
                <w:szCs w:val="18"/>
                <w:lang w:val="en-GB"/>
              </w:rPr>
              <w:fldChar w:fldCharType="separate"/>
            </w:r>
            <w:del w:id="3031" w:author="Robin Matthews" w:date="2021-07-14T10:51:00Z">
              <w:r w:rsidR="00A26296" w:rsidDel="0012753B">
                <w:rPr>
                  <w:noProof/>
                  <w:sz w:val="18"/>
                  <w:szCs w:val="18"/>
                  <w:lang w:val="en-GB"/>
                </w:rPr>
                <w:delText>(</w:delText>
              </w:r>
            </w:del>
            <w:r w:rsidR="00A26296">
              <w:rPr>
                <w:noProof/>
                <w:sz w:val="18"/>
                <w:szCs w:val="18"/>
                <w:lang w:val="en-GB"/>
              </w:rPr>
              <w:t>Funk et al., 2016, 2018a; Blamey et al., 2018; Yuan et al., 2018a</w:t>
            </w:r>
            <w:del w:id="3032" w:author="Robin Matthews" w:date="2021-07-14T10:52:00Z">
              <w:r w:rsidR="00A26296" w:rsidDel="0012753B">
                <w:rPr>
                  <w:noProof/>
                  <w:sz w:val="18"/>
                  <w:szCs w:val="18"/>
                  <w:lang w:val="en-GB"/>
                </w:rPr>
                <w:delText>)</w:delText>
              </w:r>
            </w:del>
            <w:r w:rsidRPr="00D424AA">
              <w:rPr>
                <w:sz w:val="18"/>
                <w:szCs w:val="18"/>
                <w:lang w:val="en-GB"/>
              </w:rPr>
              <w:fldChar w:fldCharType="end"/>
            </w:r>
          </w:p>
        </w:tc>
      </w:tr>
      <w:tr w:rsidR="00625BDC" w:rsidRPr="00127991" w14:paraId="02D6778D" w14:textId="77777777" w:rsidTr="000303E2">
        <w:tc>
          <w:tcPr>
            <w:tcW w:w="1641" w:type="dxa"/>
            <w:shd w:val="clear" w:color="auto" w:fill="DEEAF6" w:themeFill="accent1" w:themeFillTint="33"/>
          </w:tcPr>
          <w:p w14:paraId="2DB283E8"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Europe</w:t>
            </w:r>
          </w:p>
        </w:tc>
        <w:tc>
          <w:tcPr>
            <w:tcW w:w="1811" w:type="dxa"/>
            <w:shd w:val="clear" w:color="auto" w:fill="DEEAF6" w:themeFill="accent1" w:themeFillTint="33"/>
          </w:tcPr>
          <w:p w14:paraId="347B38F1"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Boreal 2015-2016 winter</w:t>
            </w:r>
          </w:p>
        </w:tc>
        <w:tc>
          <w:tcPr>
            <w:tcW w:w="2499" w:type="dxa"/>
            <w:shd w:val="clear" w:color="auto" w:fill="DEEAF6" w:themeFill="accent1" w:themeFillTint="33"/>
          </w:tcPr>
          <w:p w14:paraId="76445156"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effects on of circulation patterns</w:t>
            </w:r>
          </w:p>
        </w:tc>
        <w:tc>
          <w:tcPr>
            <w:tcW w:w="3670" w:type="dxa"/>
            <w:shd w:val="clear" w:color="auto" w:fill="DEEAF6" w:themeFill="accent1" w:themeFillTint="33"/>
          </w:tcPr>
          <w:p w14:paraId="35F13DA3" w14:textId="625F8177" w:rsidR="00625BDC" w:rsidRPr="00841A35"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r w:rsidR="003A5209">
              <w:rPr>
                <w:sz w:val="18"/>
                <w:szCs w:val="18"/>
                <w:lang w:val="en-GB"/>
              </w:rPr>
              <w:instrText>ADDIN CSL_CITATION { "citationItems" : [ { "id" : "ITEM-1", "itemData" : { "DOI" : "10.1002/asl.721", "ISSN" : "1530261X", "abstract" : "We present a case study of long range forecasts for Northern Hemisphere winter 2015/2016. This winter produced the strongest El Ni\u00f1o event since 1997/1998 and equatorial Pacific sea surface temperature anomalies exceeded 3 \u00b0C. Other factors relevant to the Northern Hemisphere extratropical atmosphere circulation included a strong westerly phase of the Quasi-Biennial Oscillation (QBO) and very strong winds in the stratospheric polar night jet in early winter. At the surface, intense cyclonic extratropical circulation anomalies occurred in early winter in both the North Pacific and North Atlantic, consistent with known teleconnections to these phases of El Ni\u00f1o\u2013Southern Oscillation, the QBO and the polar night jet. The midlatitude flow was very westerly in early winter and less westerly and sometimes northerly in late winter, when sudden stratospheric warming events also occurred. We show that initialised climate predictions were able to capture the winter mean flow pattern at seasonal lead times from well before the start of winter. In this special case, not only the winter mean flow pattern, but also some aspects of the sub-seasonal evolution were skilfully predicted. We show that the winter of 1982/1983 was closely analogous to winter 2015/2016 in both the predictable driving factors and the forecast winter circulation. This case study adds to the evidence that the north Atlantic circulation can be predictable on seasonal timescales and advance warning of the increased risk of intense rainfall and storminess which caused extreme flooding in the UK in December was possible in this case.", "author" : [ { "dropping-particle" : "", "family" : "Scaife", "given" : "Adam A.", "non-dropping-particle" : "", "parse-names" : false, "suffix" : "" }, { "dropping-particle" : "", "family" : "Comer", "given" : "Ruth", "non-dropping-particle" : "", "parse-names" : false, "suffix" : "" }, { "dropping-particle" : "", "family" : "Dunstone", "given" : "Nick", "non-dropping-particle" : "", "parse-names" : false, "suffix" : "" }, { "dropping-particle" : "", "family" : "Fereday", "given" : "David", "non-dropping-particle" : "", "parse-names" : false, "suffix" : "" }, { "dropping-particle" : "", "family" : "Folland", "given" : "Chris", "non-dropping-particle" : "", "parse-names" : false, "suffix" : "" }, { "dropping-particle" : "", "family" : "Good", "given" : "Elizabeth", "non-dropping-particle" : "", "parse-names" : false, "suffix" : "" }, { "dropping-particle" : "", "family" : "Gordon", "given" : "Margaret", "non-dropping-particle" : "", "parse-names" : false, "suffix" : "" }, { "dropping-particle" : "", "family" : "Hermanson", "given" : "Leon", "non-dropping-particle" : "", "parse-names" : false, "suffix" : "" }, { "dropping-particle" : "", "family" : "Ineson", "given" : "Sarah", "non-dropping-particle" : "", "parse-names" : false, "suffix" : "" }, { "dropping-particle" : "", "family" : "Karpechko", "given" : "Alexey", "non-dropping-particle" : "", "parse-names" : false, "suffix" : "" }, { "dropping-particle" : "", "family" : "Knight", "given" : "Jeff", "non-dropping-particle" : "", "parse-names" : false, "suffix" : "" }, { "dropping-particle" : "", "family" : "MacLachlan", "given" : "Craig", "non-dropping-particle" : "", "parse-names" : false, "suffix" : "" }, { "dropping-particle" : "", "family" : "Maidens", "given" : "Anna", "non-dropping-particle" : "", "parse-names" : false, "suffix" : "" }, { "dropping-particle" : "", "family" : "Peterson", "given" : "K. Andrew", "non-dropping-particle" : "", "parse-names" : false, "suffix" : "" }, { "dropping-particle" : "", "family" : "Smith", "given" : "Doug", "non-dropping-particle" : "", "parse-names" : false, "suffix" : "" }, { "dropping-particle" : "", "family" : "Slingo", "given" : "Julia", "non-dropping-particle" : "", "parse-names" : false, "suffix" : "" }, { "dropping-particle" : "", "family" : "Walker", "given" : "Brent", "non-dropping-particle" : "", "parse-names" : false, "suffix" : "" } ], "container-title" : "Atmospheric Science Letters", "id" : "ITEM-1", "issue" : "2", "issued" : { "date-parts" : [ [ "2017" ] ] }, "page" : "38-44", "title" : "Predictability of European winter 2015/2016", "translator" : [ { "dropping-particle" : "", "family" : "S3569", "given" : "", "non-dropping-particle" : "", "parse-names" : false, "suffix" : "" } ], "type" : "article-journal", "volume" : "18" }, "uris" : [ "http://www.mendeley.com/documents/?uuid=8c27aa10-1407-4c12-a169-0080421adb08" ] }, { "id" : "ITEM-2", "itemData" : { "DOI" : "10.1038/s41598-017-03977-2", "ISSN" : "20452322", "PMID" : "28630446", "abstract" : "\u00a9 2017 The Author(s). East Asia experienced a record-breaking cold event during the 2015/16 boreal winter, with pronounced impacts on livelihood in the region. We find that this large-scale cold spell can be attributed to the concurrent super El Nin\u00f5 event in the tropical Pacific. Our analysis reveals that all super El Nin\u00f5 winters (1982/83, 1997/98, and 2015/16) were accompanied by a rapid sub-seasonal North Atlantic Oscillation (NAO)/Arctic Oscillation (AO) phase reversal from a positive to a negative state during early January, which was largely caused by the interaction of these super El Nin\u00f5 events with the subtropical jet annual cycle. The NAO/AO phase transition leads to a rapidly strengthened Siberian High, which favors southward intrusions of cold air to East Asia and thus causes severe local cooling. Similar cold spells can also be detected over Northern Europe associated with the fast sub-seasonal NAO/AO phase reversal. Due to the weaker amplitude of the ENSO forcing, these sub-seasonal atmospheric responses cannot be detected for moderate El Nin\u00f5 events. The super El Nin\u00f5 associated sub-seasonal signal of the East Asian and Northern Europe wintertime temperature responses carries important implications for future predictability of regional extreme events.", "author" : [ { "dropping-particle" : "", "family" : "Geng", "given" : "Xin", "non-dropping-particle" : "", "parse-names" : false, "suffix" : "" }, { "dropping-particle" : "", "family" : "Zhang", "given" : "Wenjun", "non-dropping-particle" : "", "parse-names" : false, "suffix" : "" }, { "dropping-particle" : "", "family" : "Stuecker", "given" : "Malte F.", "non-dropping-particle" : "", "parse-names" : false, "suffix" : "" }, { "dropping-particle" : "", "family" : "Jin", "given" : "Fei Fei", "non-dropping-particle" : "", "parse-names" : false, "suffix" : "" } ], "container-title" : "Scientific Reports", "id" : "ITEM-2", "issue" : "1", "issued" : { "date-parts" : [ [ "2017" ] ] }, "page" : "1-9", "publisher" : "Springer US", "title" : "Strong sub-seasonal wintertime cooling over East Asia and Northern Europe associated with super El Nin\u00f5 events", "translator" : [ { "dropping-particle" : "", "family" : "S854", "given" : "", "non-dropping-particle" : "", "parse-names" : false, "suffix" : "" } ], "type" : "article-journal", "volume" : "7" }, "uris" : [ "http://www.mendeley.com/documents/?uuid=f3a2c0f8-03ee-4379-8107-6b5f081f612b" ] } ], "mendeley" : { "formattedCitation" : "(Geng et al., 2017; Scaife et al., 2017)", "manualFormatting" : "Geng et al., 2017; Scaife et al., 2017", "plainTextFormattedCitation" : "(Geng et al., 2017; Scaife et al., 2017)", "previouslyFormattedCitation" : "(Geng et al., 2017; Scaife et al., 2017)" }, "properties" : { "noteIndex" : 0 }, "schema" : "https://github.com/citation-style-language/schema/raw/master/csl-citation.json" }</w:instrText>
            </w:r>
            <w:r w:rsidRPr="00D424AA">
              <w:rPr>
                <w:sz w:val="18"/>
                <w:szCs w:val="18"/>
                <w:lang w:val="en-GB"/>
              </w:rPr>
              <w:fldChar w:fldCharType="separate"/>
            </w:r>
            <w:del w:id="3033" w:author="Robin Matthews" w:date="2021-07-14T10:51:00Z">
              <w:r w:rsidR="00A26296" w:rsidDel="0012753B">
                <w:rPr>
                  <w:noProof/>
                  <w:sz w:val="18"/>
                  <w:szCs w:val="18"/>
                  <w:lang w:val="en-GB"/>
                </w:rPr>
                <w:delText>(</w:delText>
              </w:r>
            </w:del>
            <w:r w:rsidR="00A26296">
              <w:rPr>
                <w:noProof/>
                <w:sz w:val="18"/>
                <w:szCs w:val="18"/>
                <w:lang w:val="en-GB"/>
              </w:rPr>
              <w:t>Geng et al., 2017; Scaife et al., 2017</w:t>
            </w:r>
            <w:del w:id="3034" w:author="Robin Matthews" w:date="2021-07-14T10:52:00Z">
              <w:r w:rsidR="00A26296" w:rsidDel="0012753B">
                <w:rPr>
                  <w:noProof/>
                  <w:sz w:val="18"/>
                  <w:szCs w:val="18"/>
                  <w:lang w:val="en-GB"/>
                </w:rPr>
                <w:delText>)</w:delText>
              </w:r>
            </w:del>
            <w:r w:rsidRPr="00D424AA">
              <w:rPr>
                <w:sz w:val="18"/>
                <w:szCs w:val="18"/>
                <w:lang w:val="en-GB"/>
              </w:rPr>
              <w:fldChar w:fldCharType="end"/>
            </w:r>
          </w:p>
        </w:tc>
      </w:tr>
      <w:tr w:rsidR="00625BDC" w:rsidRPr="00D424AA" w14:paraId="3613190B" w14:textId="77777777" w:rsidTr="000303E2">
        <w:tc>
          <w:tcPr>
            <w:tcW w:w="1641" w:type="dxa"/>
            <w:shd w:val="clear" w:color="auto" w:fill="DEEAF6" w:themeFill="accent1" w:themeFillTint="33"/>
          </w:tcPr>
          <w:p w14:paraId="78B50DD2"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India</w:t>
            </w:r>
          </w:p>
        </w:tc>
        <w:tc>
          <w:tcPr>
            <w:tcW w:w="1811" w:type="dxa"/>
            <w:shd w:val="clear" w:color="auto" w:fill="DEEAF6" w:themeFill="accent1" w:themeFillTint="33"/>
          </w:tcPr>
          <w:p w14:paraId="54E03AEF"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May 2016</w:t>
            </w:r>
          </w:p>
        </w:tc>
        <w:tc>
          <w:tcPr>
            <w:tcW w:w="2499" w:type="dxa"/>
            <w:shd w:val="clear" w:color="auto" w:fill="DEEAF6" w:themeFill="accent1" w:themeFillTint="33"/>
          </w:tcPr>
          <w:p w14:paraId="3941C727"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high temperature</w:t>
            </w:r>
          </w:p>
        </w:tc>
        <w:tc>
          <w:tcPr>
            <w:tcW w:w="3670" w:type="dxa"/>
            <w:shd w:val="clear" w:color="auto" w:fill="DEEAF6" w:themeFill="accent1" w:themeFillTint="33"/>
          </w:tcPr>
          <w:p w14:paraId="2B820553" w14:textId="5AA55E23" w:rsidR="00625BDC" w:rsidRPr="00841A35"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r w:rsidR="003A5209">
              <w:rPr>
                <w:sz w:val="18"/>
                <w:szCs w:val="18"/>
                <w:lang w:val="en-GB"/>
              </w:rPr>
              <w:instrText>ADDIN CSL_CITATION { "citationItems" : [ { "id" : "ITEM-1", "itemData" : { "DOI" : "10.5194/nhess-18-365-2018", "ISSN" : "1684-9981", "abstract" : "&lt;p&gt;On 19\u00a0May\u00a02016 the afternoon temperature reached 51.0\u202f\u00b0C in Phalodi in the northwest of India &amp;amp;ndash; a new record for the highest observed maximum temperature in India. The previous year, a widely reported very lethal heat wave occurred in the southeast, in Andhra Pradesh and Telangana, killing thousands of people. In both cases it was widely assumed that the probability and severity of heat waves in India are increasing due to global warming, as they do in other parts of the world. However, we do not find positive trends in the highest maximum temperature of the year in most of India since the\u00a01970s (except spurious trends due to missing data). Decadal variability cannot explain this, but both increased air pollution with aerosols blocking sunlight and increased irrigation leading to evaporative cooling have counteracted the effect of greenhouse gases up to now. Current climate models do not represent these processes well and hence cannot be used to attribute heat waves in this area. &lt;br&gt;&lt;br&gt; The health effects of heat are often described better by a combination of temperature and humidity, such as a heat index or wet bulb temperature. Due to the increase in humidity from irrigation and higher sea surface temperatures (SSTs), these indices have increased over the last decades even when extreme temperatures have not. The extreme air pollution also exacerbates the health impacts of heat. From these factors it follows that, from a health impact point of view, the severity of heat waves has increased in India. &lt;br&gt;&lt;br&gt; For the next decades we expect the trend due to global warming to continue but the surface cooling effect of aerosols to diminish as air quality controls are implemented. The expansion of irrigation will likely continue, though at a slower pace, mitigating this trend somewhat. Humidity will probably continue to rise. The combination will result in a strong rise in the temperature of heat waves. The high humidity will make health effects worse, whereas decreased air pollution would decrease the impacts.&lt;/p&gt;", "author" : [ { "dropping-particle" : "", "family" : "Oldenborgh", "given" : "Geert Jan", "non-dropping-particle" : "van", "parse-names" : false, "suffix" : "" }, { "dropping-particle" : "", "family" : "Philip", "given" : "Sjoukje", "non-dropping-particle" : "", "parse-names" : false, "suffix" : "" }, { "dropping-particle" : "", "family" : "Kew", "given" : "Sarah", "non-dropping-particle" : "", "parse-names" : false, "suffix" : "" }, { "dropping-particle" : "", "family" : "Weele", "given" : "Michiel", "non-dropping-particle" : "van", "parse-names" : false, "suffix" : "" }, { "dropping-particle" : "", "family" : "Uhe", "given" : "Peter", "non-dropping-particle" : "", "parse-names" : false, "suffix" : "" }, { "dropping-particle" : "", "family" : "Otto", "given" : "Friederike", "non-dropping-particle" : "", "parse-names" : false, "suffix" : "" }, { "dropping-particle" : "", "family" : "Singh", "given" : "Roop", "non-dropping-particle" : "", "parse-names" : false, "suffix" : "" }, { "dropping-particle" : "", "family" : "Pai", "given" : "Indrani", "non-dropping-particle" : "", "parse-names" : false, "suffix" : "" }, { "dropping-particle" : "", "family" : "Cullen", "given" : "Heidi", "non-dropping-particle" : "", "parse-names" : false, "suffix" : "" }, { "dropping-particle" : "", "family" : "AchutaRao", "given" : "Krishna", "non-dropping-particle" : "", "parse-names" : false, "suffix" : "" } ], "container-title" : "Natural Hazards and Earth System Sciences", "id" : "ITEM-1", "issue" : "1", "issued" : { "date-parts" : [ [ "2018", "1", "24" ] ] }, "page" : "365-381", "title" : "Extreme heat in India and anthropogenic climate change", "translator" : [ { "dropping-particle" : "", "family" : "S117", "given" : "", "non-dropping-particle" : "", "parse-names" : false, "suffix" : "" } ], "type" : "article-journal", "volume" : "18" }, "uris" : [ "http://www.mendeley.com/documents/?uuid=332d1329-4424-4549-9c57-6d8eca03f1cc" ] } ], "mendeley" : { "formattedCitation" : "(van Oldenborgh et al., 2018)", "manualFormatting" : "van Oldenborgh et al., 2018", "plainTextFormattedCitation" : "(van Oldenborgh et al., 2018)", "previouslyFormattedCitation" : "(van Oldenborgh et al., 2018)" }, "properties" : { "noteIndex" : 0 }, "schema" : "https://github.com/citation-style-language/schema/raw/master/csl-citation.json" }</w:instrText>
            </w:r>
            <w:r w:rsidRPr="00D424AA">
              <w:rPr>
                <w:sz w:val="18"/>
                <w:szCs w:val="18"/>
                <w:lang w:val="en-GB"/>
              </w:rPr>
              <w:fldChar w:fldCharType="separate"/>
            </w:r>
            <w:del w:id="3035" w:author="Robin Matthews" w:date="2021-07-14T10:51:00Z">
              <w:r w:rsidR="00A26296" w:rsidDel="0012753B">
                <w:rPr>
                  <w:noProof/>
                  <w:sz w:val="18"/>
                  <w:szCs w:val="18"/>
                  <w:lang w:val="en-GB"/>
                </w:rPr>
                <w:delText>(</w:delText>
              </w:r>
            </w:del>
            <w:r w:rsidR="00A26296">
              <w:rPr>
                <w:noProof/>
                <w:sz w:val="18"/>
                <w:szCs w:val="18"/>
                <w:lang w:val="en-GB"/>
              </w:rPr>
              <w:t>van Oldenborgh et al., 2018</w:t>
            </w:r>
            <w:del w:id="3036" w:author="Robin Matthews" w:date="2021-07-14T10:52:00Z">
              <w:r w:rsidR="00A26296" w:rsidDel="0012753B">
                <w:rPr>
                  <w:noProof/>
                  <w:sz w:val="18"/>
                  <w:szCs w:val="18"/>
                  <w:lang w:val="en-GB"/>
                </w:rPr>
                <w:delText>)</w:delText>
              </w:r>
            </w:del>
            <w:r w:rsidRPr="00D424AA">
              <w:rPr>
                <w:sz w:val="18"/>
                <w:szCs w:val="18"/>
                <w:lang w:val="en-GB"/>
              </w:rPr>
              <w:fldChar w:fldCharType="end"/>
            </w:r>
          </w:p>
        </w:tc>
      </w:tr>
      <w:tr w:rsidR="00625BDC" w:rsidRPr="00127991" w14:paraId="711FAE95" w14:textId="77777777" w:rsidTr="000303E2">
        <w:tc>
          <w:tcPr>
            <w:tcW w:w="1641" w:type="dxa"/>
            <w:shd w:val="clear" w:color="auto" w:fill="DEEAF6" w:themeFill="accent1" w:themeFillTint="33"/>
          </w:tcPr>
          <w:p w14:paraId="15B49750"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India</w:t>
            </w:r>
          </w:p>
        </w:tc>
        <w:tc>
          <w:tcPr>
            <w:tcW w:w="1811" w:type="dxa"/>
            <w:shd w:val="clear" w:color="auto" w:fill="DEEAF6" w:themeFill="accent1" w:themeFillTint="33"/>
          </w:tcPr>
          <w:p w14:paraId="4C1D8325"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December 2015</w:t>
            </w:r>
          </w:p>
        </w:tc>
        <w:tc>
          <w:tcPr>
            <w:tcW w:w="2499" w:type="dxa"/>
            <w:shd w:val="clear" w:color="auto" w:fill="DEEAF6" w:themeFill="accent1" w:themeFillTint="33"/>
          </w:tcPr>
          <w:p w14:paraId="233D0D4B"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extreme rainfall</w:t>
            </w:r>
          </w:p>
        </w:tc>
        <w:tc>
          <w:tcPr>
            <w:tcW w:w="3670" w:type="dxa"/>
            <w:shd w:val="clear" w:color="auto" w:fill="DEEAF6" w:themeFill="accent1" w:themeFillTint="33"/>
          </w:tcPr>
          <w:p w14:paraId="7833AA78" w14:textId="4C9611E1" w:rsidR="00625BDC" w:rsidRPr="00841A35"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r w:rsidR="003A5209">
              <w:rPr>
                <w:sz w:val="18"/>
                <w:szCs w:val="18"/>
                <w:lang w:val="en-GB"/>
              </w:rPr>
              <w:instrText>ADDIN CSL_CITATION { "citationItems" : [ { "id" : "ITEM-1", "itemData" : { "DOI" : "10.1007/s00382-017-3778-7", "ISSN" : "1432-0894", "abstract" : "Southeast India experienced a heavy rainfall during 30 Nov\u20132 Dec 2015. Particularly, the Chennai city, the fourth major metropolitan city in India with a population of 5\u00a0million, experienced extreme flooding and causalities. Using various observed/reanalysed datasets, we find that the concurrent southern Bay of Bengal (BoB) sea surface temperatures (SST) were anomalously warm. Our analysis shows that BoB sea surface temperature anomalies (SSTA) are indeed positively, and significantly, correlated with the northeastern Indian monsoonal rainfall during this season. Our sensitivity experiments carried out with the Weather Research and Forecasting (WRF) model at 25\u00a0km resolution suggest that, while the strong concurrent El Ni\u00f1o conditions contributed to about 21.5% of the intensity of the extreme Chennai rainfall through its signals in the local SST mentioned above, the warming trend in BoB SST also contributed equally to the extremity of the event. Further, the El Ni\u00f1o southern oscillation (ENSO) impacts on the intensity of the synoptic events in the BoB during the northeast monsoon are manifested largely through the local SST in the BoB as compared through its signature in the atmospheric circulations over the BoB.", "author" : [ { "dropping-particle" : "", "family" : "Boyaj", "given" : "Alugula", "non-dropping-particle" : "", "parse-names" : false, "suffix" : "" }, { "dropping-particle" : "", "family" : "Ashok", "given" : "Karumuri", "non-dropping-particle" : "", "parse-names" : false, "suffix" : "" }, { "dropping-particle" : "", "family" : "Ghosh", "given" : "Subimal", "non-dropping-particle" : "", "parse-names" : false, "suffix" : "" }, { "dropping-particle" : "", "family" : "Devanand", "given" : "Anjana", "non-dropping-particle" : "", "parse-names" : false, "suffix" : "" }, { "dropping-particle" : "", "family" : "Dandu", "given" : "Govardhan", "non-dropping-particle" : "", "parse-names" : false, "suffix" : "" } ], "container-title" : "Climate Dynamics", "id" : "ITEM-1", "issue" : "7", "issued" : { "date-parts" : [ [ "2018" ] ] }, "page" : "2867-2879", "title" : "The Chennai extreme rainfall event in 2015: The Bay of Bengal connection", "translator" : [ { "dropping-particle" : "", "family" : "S1885", "given" : "", "non-dropping-particle" : "", "parse-names" : false, "suffix" : "" } ], "type" : "article-journal", "volume" : "50" }, "uris" : [ "http://www.mendeley.com/documents/?uuid=ddc3b479-c98c-4b8e-8121-b9b91847fe88" ] }, { "id" : "ITEM-2", "itemData" : { "DOI" : "10.1175/BAMS-D-16-0129.1", "ISSN" : "0003-0007", "author" : [ { "dropping-particle" : "", "family" : "Oldenborgh", "given" : "Geert Jan", "non-dropping-particle" : "van", "parse-names" : false, "suffix" : "" }, { "dropping-particle" : "", "family" : "Otto", "given" : "Friederike E. L.", "non-dropping-particle" : "", "parse-names" : false, "suffix" : "" }, { "dropping-particle" : "", "family" : "Haustein", "given" : "Karsten", "non-dropping-particle" : "", "parse-names" : false, "suffix" : "" }, { "dropping-particle" : "", "family" : "AchutaRao", "given" : "Krishna", "non-dropping-particle" : "", "parse-names" : false, "suffix" : "" } ], "container-title" : "Bulletin of the American Meteorological Society", "id" : "ITEM-2", "issue" : "12", "issued" : { "date-parts" : [ [ "2016", "12" ] ] }, "page" : "S87-S91", "title" : "The Heavy Precipitation Event of December 2015 in Chennai, India", "translator" : [ { "dropping-particle" : "", "family" : "S2341", "given" : "", "non-dropping-particle" : "", "parse-names" : false, "suffix" : "" } ], "type" : "article-journal", "volume" : "97" }, "uris" : [ "http://www.mendeley.com/documents/?uuid=910faf42-1ead-44df-84f2-959df4d08cf0" ] } ], "mendeley" : { "formattedCitation" : "(van Oldenborgh et al., 2016; Boyaj et al., 2018)", "manualFormatting" : "van Oldenborgh et al., 2016; Boyaj et al., 2018", "plainTextFormattedCitation" : "(van Oldenborgh et al., 2016; Boyaj et al., 2018)", "previouslyFormattedCitation" : "(van Oldenborgh et al., 2016; Boyaj et al., 2018)" }, "properties" : { "noteIndex" : 0 }, "schema" : "https://github.com/citation-style-language/schema/raw/master/csl-citation.json" }</w:instrText>
            </w:r>
            <w:r w:rsidRPr="00D424AA">
              <w:rPr>
                <w:sz w:val="18"/>
                <w:szCs w:val="18"/>
                <w:lang w:val="en-GB"/>
              </w:rPr>
              <w:fldChar w:fldCharType="separate"/>
            </w:r>
            <w:del w:id="3037" w:author="Robin Matthews" w:date="2021-07-14T10:51:00Z">
              <w:r w:rsidR="00A26296" w:rsidDel="0012753B">
                <w:rPr>
                  <w:noProof/>
                  <w:sz w:val="18"/>
                  <w:szCs w:val="18"/>
                  <w:lang w:val="en-GB"/>
                </w:rPr>
                <w:delText>(</w:delText>
              </w:r>
            </w:del>
            <w:r w:rsidR="00A26296">
              <w:rPr>
                <w:noProof/>
                <w:sz w:val="18"/>
                <w:szCs w:val="18"/>
                <w:lang w:val="en-GB"/>
              </w:rPr>
              <w:t>van Oldenborgh et al., 2016; Boyaj et al., 2018</w:t>
            </w:r>
            <w:del w:id="3038" w:author="Robin Matthews" w:date="2021-07-14T10:52:00Z">
              <w:r w:rsidR="00A26296" w:rsidDel="0012753B">
                <w:rPr>
                  <w:noProof/>
                  <w:sz w:val="18"/>
                  <w:szCs w:val="18"/>
                  <w:lang w:val="en-GB"/>
                </w:rPr>
                <w:delText>)</w:delText>
              </w:r>
            </w:del>
            <w:r w:rsidRPr="00D424AA">
              <w:rPr>
                <w:sz w:val="18"/>
                <w:szCs w:val="18"/>
                <w:lang w:val="en-GB"/>
              </w:rPr>
              <w:fldChar w:fldCharType="end"/>
            </w:r>
          </w:p>
        </w:tc>
      </w:tr>
      <w:tr w:rsidR="00625BDC" w:rsidRPr="00127991" w14:paraId="4DFDBD0F" w14:textId="77777777" w:rsidTr="000303E2">
        <w:tc>
          <w:tcPr>
            <w:tcW w:w="1641" w:type="dxa"/>
            <w:shd w:val="clear" w:color="auto" w:fill="DEEAF6" w:themeFill="accent1" w:themeFillTint="33"/>
          </w:tcPr>
          <w:p w14:paraId="67798708" w14:textId="77777777" w:rsidR="00625BDC" w:rsidRPr="00D424AA" w:rsidRDefault="00625BDC" w:rsidP="000303E2">
            <w:pPr>
              <w:shd w:val="clear" w:color="auto" w:fill="DEEAF6" w:themeFill="accent1" w:themeFillTint="33"/>
              <w:rPr>
                <w:sz w:val="18"/>
                <w:szCs w:val="18"/>
                <w:lang w:val="en-GB" w:eastAsia="ja-JP"/>
              </w:rPr>
            </w:pPr>
            <w:r w:rsidRPr="00D424AA">
              <w:rPr>
                <w:sz w:val="18"/>
                <w:szCs w:val="18"/>
                <w:lang w:val="en-GB" w:eastAsia="ja-JP"/>
              </w:rPr>
              <w:t>China</w:t>
            </w:r>
          </w:p>
        </w:tc>
        <w:tc>
          <w:tcPr>
            <w:tcW w:w="1811" w:type="dxa"/>
            <w:shd w:val="clear" w:color="auto" w:fill="DEEAF6" w:themeFill="accent1" w:themeFillTint="33"/>
          </w:tcPr>
          <w:p w14:paraId="3C3E3651" w14:textId="77777777" w:rsidR="00625BDC" w:rsidRPr="00D424AA" w:rsidRDefault="00625BDC" w:rsidP="000303E2">
            <w:pPr>
              <w:shd w:val="clear" w:color="auto" w:fill="DEEAF6" w:themeFill="accent1" w:themeFillTint="33"/>
              <w:rPr>
                <w:sz w:val="18"/>
                <w:szCs w:val="18"/>
                <w:lang w:val="en-GB" w:eastAsia="ja-JP"/>
              </w:rPr>
            </w:pPr>
            <w:r w:rsidRPr="00D424AA">
              <w:rPr>
                <w:sz w:val="18"/>
                <w:szCs w:val="18"/>
                <w:lang w:val="en-GB" w:eastAsia="ja-JP"/>
              </w:rPr>
              <w:t>June-July 2016</w:t>
            </w:r>
          </w:p>
        </w:tc>
        <w:tc>
          <w:tcPr>
            <w:tcW w:w="2499" w:type="dxa"/>
            <w:shd w:val="clear" w:color="auto" w:fill="DEEAF6" w:themeFill="accent1" w:themeFillTint="33"/>
          </w:tcPr>
          <w:p w14:paraId="39B6974B" w14:textId="77777777" w:rsidR="00625BDC" w:rsidRPr="00D424AA" w:rsidRDefault="00625BDC" w:rsidP="000303E2">
            <w:pPr>
              <w:shd w:val="clear" w:color="auto" w:fill="DEEAF6" w:themeFill="accent1" w:themeFillTint="33"/>
              <w:rPr>
                <w:sz w:val="18"/>
                <w:szCs w:val="18"/>
                <w:lang w:val="en-GB" w:eastAsia="ja-JP"/>
              </w:rPr>
            </w:pPr>
            <w:r w:rsidRPr="00D424AA">
              <w:rPr>
                <w:sz w:val="18"/>
                <w:szCs w:val="18"/>
                <w:lang w:val="en-GB" w:eastAsia="ja-JP"/>
              </w:rPr>
              <w:t>extreme rainfall</w:t>
            </w:r>
          </w:p>
        </w:tc>
        <w:tc>
          <w:tcPr>
            <w:tcW w:w="3670" w:type="dxa"/>
            <w:shd w:val="clear" w:color="auto" w:fill="DEEAF6" w:themeFill="accent1" w:themeFillTint="33"/>
          </w:tcPr>
          <w:p w14:paraId="2CD6F83B" w14:textId="6CC7EB67" w:rsidR="00625BDC" w:rsidRPr="00841A35" w:rsidRDefault="00625BDC" w:rsidP="000303E2">
            <w:pPr>
              <w:shd w:val="clear" w:color="auto" w:fill="DEEAF6" w:themeFill="accent1" w:themeFillTint="33"/>
              <w:rPr>
                <w:sz w:val="18"/>
                <w:szCs w:val="18"/>
                <w:lang w:val="nb-NO"/>
              </w:rPr>
            </w:pPr>
            <w:r w:rsidRPr="00D424AA">
              <w:rPr>
                <w:sz w:val="18"/>
                <w:szCs w:val="18"/>
                <w:lang w:val="en-GB"/>
              </w:rPr>
              <w:fldChar w:fldCharType="begin" w:fldLock="1"/>
            </w:r>
            <w:r w:rsidR="003A5209">
              <w:rPr>
                <w:sz w:val="18"/>
                <w:szCs w:val="18"/>
                <w:lang w:val="nb-NO"/>
              </w:rPr>
              <w:instrText>ADDIN CSL_CITATION { "citationItems" : [ { "id" : "ITEM-1", "itemData" : { "DOI" : "10.1175/BAMS-D-17-0089.1", "ISSN" : "0003-0007", "author" : [ { "dropping-particle" : "", "family" : "Yuan", "given" : "Xing", "non-dropping-particle" : "", "parse-names" : false, "suffix" : "" }, { "dropping-particle" : "", "family" : "Wang", "given" : "Shanshan", "non-dropping-particle" : "", "parse-names" : false, "suffix" : "" }, { "dropping-particle" : "", "family" : "Hu", "given" : "Zeng-Zhen", "non-dropping-particle" : "", "parse-names" : false, "suffix" : "" } ], "container-title" : "Bulletin of the American Meteorological Society", "id" : "ITEM-1", "issue" : "1", "issued" : { "date-parts" : [ [ "2018", "1" ] ] }, "page" : "S113-S117", "title" : "Do Climate Change and El Ni\u00f1o Increase Likelihood of Yangtze River Extreme Rainfall? [in \u201cExplaining Extreme Events of 2016 from a Climate Perspective\u201d]", "translator" : [ { "dropping-particle" : "", "family" : "S878", "given" : "", "non-dropping-particle" : "", "parse-names" : false, "suffix" : "" } ], "type" : "article-journal", "volume" : "99" }, "uris" : [ "http://www.mendeley.com/documents/?uuid=42e26616-52cb-42ec-a00f-245c4666a426" ] }, { "id" : "ITEM-2", "itemData" : { "DOI" : "10.1175/BAMS-D-17-0090.1", "author" : [ { "dropping-particle" : "", "family" : "Zhou", "given" : "Chunlue", "non-dropping-particle" : "", "parse-names" : false, "suffix" : "" }, { "dropping-particle" : "", "family" : "Wang", "given" : "Kaicun", "non-dropping-particle" : "", "parse-names" : false, "suffix" : "" }, { "dropping-particle" : "", "family" : "Qi", "given" : "Dan", "non-dropping-particle" : "", "parse-names" : false, "suffix" : "" } ], "container-title" : "Bulletin of the American Meteorological Society", "id" : "ITEM-2", "issue" : "1", "issued" : { "date-parts" : [ [ "2018" ] ] }, "page" : "S107-S111", "title" : "Attribution of the July 2016 Extreme Precipitation Event Over China\u2019s Wuhang [in \u201cExplaining Extreme Events of 2016 from a Climate Perspective\u201d]", "translator" : [ { "dropping-particle" : "", "family" : "S880", "given" : "", "non-dropping-particle" : "", "parse-names" : false, "suffix" : "" } ], "type" : "article-journal", "volume" : "99" }, "uris" : [ "http://www.mendeley.com/documents/?uuid=bb5accd2-6e72-4754-8f74-a21ebf7340af" ] }, { "id" : "ITEM-3", "itemData" : { "DOI" : "10.1175/BAMS-D-17-0091.1", "ISSN" : "0003-0007", "author" : [ { "dropping-particle" : "", "family" : "Sun", "given" : "Qiaohong", "non-dropping-particle" : "", "parse-names" : false, "suffix" : "" }, { "dropping-particle" : "", "family" : "Miao", "given" : "Chiyuan", "non-dropping-particle" : "", "parse-names" : false, "suffix" : "" } ], "container-title" : "Bulletin of the American Meteorological Society", "id" : "ITEM-3", "issue" : "1", "issued" : { "date-parts" : [ [ "2018", "1" ] ] }, "page" : "S102-S106", "title" : "Extreme Rainfall (R20mm, RX5day) in Yangtze\u2013Huai, China, in June\u2013July 2016: The Role of ENSO and Anthropogenic Climate Change", "translator" : [ { "dropping-particle" : "", "family" : "S879", "given" : "", "non-dropping-particle" : "", "parse-names" : false, "suffix" : "" } ], "type" : "article-journal", "volume" : "99" }, "uris" : [ "http://www.mendeley.com/documents/?uuid=55167017-24b3-42c1-8d8c-33042cec57a5" ] } ], "mendeley" : { "formattedCitation" : "(Sun and Miao, 2018; Yuan et al., 2018b; Zhou et al., 2018)", "manualFormatting" : "Sun and Miao, 2018; Yuan et al., 2018b; Zhou et al., 2018", "plainTextFormattedCitation" : "(Sun and Miao, 2018; Yuan et al., 2018b; Zhou et al., 2018)", "previouslyFormattedCitation" : "(Sun and Miao, 2018; Yuan et al., 2018b; Zhou et al., 2018)" }, "properties" : { "noteIndex" : 0 }, "schema" : "https://github.com/citation-style-language/schema/raw/master/csl-citation.json" }</w:instrText>
            </w:r>
            <w:r w:rsidRPr="00D424AA">
              <w:rPr>
                <w:sz w:val="18"/>
                <w:szCs w:val="18"/>
                <w:lang w:val="en-GB"/>
              </w:rPr>
              <w:fldChar w:fldCharType="separate"/>
            </w:r>
            <w:del w:id="3039" w:author="Robin Matthews" w:date="2021-07-14T10:51:00Z">
              <w:r w:rsidR="00A26296" w:rsidDel="0012753B">
                <w:rPr>
                  <w:noProof/>
                  <w:sz w:val="18"/>
                  <w:szCs w:val="18"/>
                  <w:lang w:val="nb-NO"/>
                </w:rPr>
                <w:delText>(</w:delText>
              </w:r>
            </w:del>
            <w:r w:rsidR="00A26296">
              <w:rPr>
                <w:noProof/>
                <w:sz w:val="18"/>
                <w:szCs w:val="18"/>
                <w:lang w:val="nb-NO"/>
              </w:rPr>
              <w:t>Sun and Miao, 2018; Yuan et al., 2018b; Zhou et al., 2018</w:t>
            </w:r>
            <w:del w:id="3040" w:author="Robin Matthews" w:date="2021-07-14T10:52:00Z">
              <w:r w:rsidR="00A26296" w:rsidDel="0012753B">
                <w:rPr>
                  <w:noProof/>
                  <w:sz w:val="18"/>
                  <w:szCs w:val="18"/>
                  <w:lang w:val="nb-NO"/>
                </w:rPr>
                <w:delText>)</w:delText>
              </w:r>
            </w:del>
            <w:r w:rsidRPr="00D424AA">
              <w:rPr>
                <w:sz w:val="18"/>
                <w:szCs w:val="18"/>
                <w:lang w:val="en-GB"/>
              </w:rPr>
              <w:fldChar w:fldCharType="end"/>
            </w:r>
          </w:p>
        </w:tc>
      </w:tr>
      <w:tr w:rsidR="00625BDC" w:rsidRPr="00127991" w14:paraId="6B96190F" w14:textId="77777777" w:rsidTr="000303E2">
        <w:tc>
          <w:tcPr>
            <w:tcW w:w="1641" w:type="dxa"/>
            <w:shd w:val="clear" w:color="auto" w:fill="DEEAF6" w:themeFill="accent1" w:themeFillTint="33"/>
          </w:tcPr>
          <w:p w14:paraId="1A4AC92F" w14:textId="77777777" w:rsidR="00625BDC" w:rsidRPr="00F1665C" w:rsidRDefault="00625BDC" w:rsidP="000303E2">
            <w:pPr>
              <w:shd w:val="clear" w:color="auto" w:fill="DEEAF6" w:themeFill="accent1" w:themeFillTint="33"/>
              <w:rPr>
                <w:sz w:val="18"/>
                <w:szCs w:val="18"/>
                <w:lang w:val="nb-NO" w:eastAsia="ja-JP"/>
              </w:rPr>
            </w:pPr>
            <w:r w:rsidRPr="00F1665C">
              <w:rPr>
                <w:sz w:val="18"/>
                <w:szCs w:val="18"/>
                <w:lang w:val="nb-NO"/>
              </w:rPr>
              <w:t>Western North Pacific</w:t>
            </w:r>
          </w:p>
        </w:tc>
        <w:tc>
          <w:tcPr>
            <w:tcW w:w="1811" w:type="dxa"/>
            <w:shd w:val="clear" w:color="auto" w:fill="DEEAF6" w:themeFill="accent1" w:themeFillTint="33"/>
          </w:tcPr>
          <w:p w14:paraId="4214D6A8" w14:textId="77777777" w:rsidR="00625BDC" w:rsidRPr="00F1665C" w:rsidRDefault="00625BDC" w:rsidP="000303E2">
            <w:pPr>
              <w:shd w:val="clear" w:color="auto" w:fill="DEEAF6" w:themeFill="accent1" w:themeFillTint="33"/>
              <w:rPr>
                <w:sz w:val="18"/>
                <w:szCs w:val="18"/>
                <w:lang w:val="nb-NO" w:eastAsia="ja-JP"/>
              </w:rPr>
            </w:pPr>
            <w:r w:rsidRPr="00F1665C">
              <w:rPr>
                <w:sz w:val="18"/>
                <w:szCs w:val="18"/>
                <w:lang w:val="nb-NO"/>
              </w:rPr>
              <w:t>Boreal summer 2015</w:t>
            </w:r>
          </w:p>
        </w:tc>
        <w:tc>
          <w:tcPr>
            <w:tcW w:w="2499" w:type="dxa"/>
            <w:shd w:val="clear" w:color="auto" w:fill="DEEAF6" w:themeFill="accent1" w:themeFillTint="33"/>
          </w:tcPr>
          <w:p w14:paraId="347BC8EB" w14:textId="77777777" w:rsidR="00625BDC" w:rsidRPr="00F1665C" w:rsidRDefault="00625BDC" w:rsidP="000303E2">
            <w:pPr>
              <w:shd w:val="clear" w:color="auto" w:fill="DEEAF6" w:themeFill="accent1" w:themeFillTint="33"/>
              <w:rPr>
                <w:sz w:val="18"/>
                <w:szCs w:val="18"/>
                <w:lang w:val="nb-NO" w:eastAsia="ja-JP"/>
              </w:rPr>
            </w:pPr>
            <w:r w:rsidRPr="00F1665C">
              <w:rPr>
                <w:sz w:val="18"/>
                <w:szCs w:val="18"/>
                <w:lang w:val="nb-NO"/>
              </w:rPr>
              <w:t xml:space="preserve">the large number (13) of category 4 and 5 tropical </w:t>
            </w:r>
            <w:r w:rsidRPr="00F1665C">
              <w:rPr>
                <w:sz w:val="18"/>
                <w:szCs w:val="18"/>
                <w:lang w:val="nb-NO"/>
              </w:rPr>
              <w:lastRenderedPageBreak/>
              <w:t>cyclones</w:t>
            </w:r>
          </w:p>
        </w:tc>
        <w:commentRangeStart w:id="3041"/>
        <w:tc>
          <w:tcPr>
            <w:tcW w:w="3670" w:type="dxa"/>
            <w:shd w:val="clear" w:color="auto" w:fill="DEEAF6" w:themeFill="accent1" w:themeFillTint="33"/>
          </w:tcPr>
          <w:p w14:paraId="0BD7A9B4" w14:textId="08E1350C" w:rsidR="00625BDC" w:rsidRPr="00292A00" w:rsidRDefault="00625BDC" w:rsidP="000303E2">
            <w:pPr>
              <w:shd w:val="clear" w:color="auto" w:fill="DEEAF6" w:themeFill="accent1" w:themeFillTint="33"/>
              <w:rPr>
                <w:sz w:val="18"/>
                <w:szCs w:val="18"/>
                <w:lang w:val="en-GB"/>
              </w:rPr>
            </w:pPr>
            <w:r w:rsidRPr="00AF48A1">
              <w:rPr>
                <w:sz w:val="18"/>
                <w:szCs w:val="18"/>
                <w:lang w:val="en-GB"/>
              </w:rPr>
              <w:lastRenderedPageBreak/>
              <w:fldChar w:fldCharType="begin" w:fldLock="1"/>
            </w:r>
            <w:ins w:id="3042" w:author="Robin Matthews" w:date="2021-07-14T10:52:00Z">
              <w:r w:rsidR="0012753B">
                <w:rPr>
                  <w:sz w:val="18"/>
                  <w:szCs w:val="18"/>
                  <w:lang w:val="nb-NO"/>
                </w:rPr>
                <w:instrText>ADDIN CSL_CITATION { "citationItems" : [ { "id" : "ITEM-1", "itemData" : { "DOI" : "10.1175/2016BAMSStateoftheClimate.1", "ISSN" : "0003-0007", "abstract" : "Editor?s note: For easy download the posted pdf of the State of the Climate for 2016 is a very low-resolution file. A high-resolution copy of the report is available by clicking here. Please be patient as it may take a few minutes for the high-resolution file to download.", "author" : [ { "dropping-particle" : "", "family" : "Blunden", "given" : "Jessica", "non-dropping-particle" : "", "parse-names" : false, "suffix" : "" }, { "dropping-particle" : "", "family" : "Arndt", "given" : "Derek S", "non-dropping-particle" : "", "parse-names" : false, "suffix" : "" } ], "container-title" : "Bulletin of the American Meteorological Society", "id" : "ITEM-1", "issue" : "8", "issued" : { "date-parts" : [ [ "2016", "8", "1" ] ] }, "note" : "doi: 10.1175/2016BAMSStateoftheClimate.1", "page" : "Si-S275", "publisher" : "American Meteorological Society", "title" : "State of the Climate in 2015", "translator" : [ { "dropping-particle" : "", "family" : "S1321", "given" : "", "non-dropping-particle" : "", "parse-names" : false, "suffix" : "" } ], "type" : "article-journal", "volume" : "97" }, "uris" : [ "http://www.mendeley.com/documents/?uuid=832ef759-5508-4548-bd81-d56cca7fb9ba" ] }, { "id" : "ITEM-2", "itemData" : { "DOI" : "10.1088/1748-9326/11/4/044011", "ISSN" : "17489326", "abstract" : "We project that within the next two decades, half of the world's population will regularly (every second summer on average) experience regional summer mean temperatures that exceed those of the historically hottest summer, even under the moderate RCP4.5 emissions pathway. This frequency threshold for hot temperatures over land, which have adverse effects on human health, society and economy, might be broached in little more than a decade under the RCP8.5 emissions pathway. These hot summer frequency projections are based on adjusted RCP4.5 and 8.5 temperature projections, where the adjustments are performed with scaling factors determined by regularized optimal fingerprinting analyzes that compare historical model simulations with observations over the period 1950\u20132012. A temperature reconstruction technique is then used to simulate a multitude of possible past and future temperature evolutions, from which the probability of a hot summer is determined for each region, with a hot summer being defined as the historically warmest summer on record in that region. Probabilities with and without external forcing show that hot summers are now about ten times more likely (fraction of attributable risk 0.9) in many regions of the world than they would have been in the absence of past greenhouse gas increases. The adjusted future projections suggest that the Mediterranean, Sahara, large parts of Asia and the Western US and Canada will be among the first regions for which hot summers will become the norm (i.e. occur on average every other year), and that this will occur within the next 1\u20132 decades.", "author" : [ { "dropping-particle" : "", "family" : "Mueller", "given" : "Brigitte", "non-dropping-particle" : "", "parse-names" : false, "suffix" : "" }, { "dropping-particle" : "", "family" : "Zhang", "given" : "Xuebin", "non-dropping-particle" : "", "parse-names" : false, "suffix" : "" }, { "dropping-particle" : "", "family" : "Zwiers", "given" : "Francis W.", "non-dropping-particle" : "", "parse-names" : false, "suffix" : "" } ], "container-title" : "Environmental Research Letters", "id" : "ITEM-2", "issue" : "4", "issued" : { "date-parts" : [ [ "2016", "4", "1" ] ] }, "page" : "1-15", "publisher" : "IOP Publishing", "title" : "Historically hottest summers projected to be the norm for more than half of the world's population within 20 years", "translator" : [ { "dropping-particle" : "", "family" : "S1543", "given" : "", "non-dropping-particle" : "", "parse-names" : false, "suffix" : "" } ], "type" : "article-journal", "volume" : "11" }, "uris" : [ "http://www.mendeley.com/documents/?uuid=192cbc7c-23be-4e9c-bdbd-5391b79724f2" ] }, { "id" : "ITEM-3", "itemData" : { "DOI" : "10.1175/JCLI-D-15-0282.1", "ISBN" : "6094525817", "ISSN" : "08948755", "PMID" : "8232013", "abstract" : "AbstractThis study investigates the association between the Pacific meridional mode (PMM) and tropical cyclone (TC) activity in the western North Pacific (WNP). It is found that the positive PMM phase favors the occurrence of TCs in the WNP while the negative PMM phase inhibits the occurrence of TCs there. Observed relationships are consistent with those from a long-term preindustrial control experiment (1000 yr) of a high-resolution TC-resolving Geophysical Fluid Dynamics Laboratory (GFDL) Forecast-Oriented Low Ocean Resolution (FLOR) coupled climate model. The diagnostic relationship between the PMM and TCs in observations and the model is further supported by sensitivity experiments with FLOR. The modulation of TC genesis by the PMM is primarily through the anomalous zonal vertical wind shear (ZVWS) changes in the WNP, especially in the southeastern WNP. The anomalous ZVWS can be attributed to the responses of the atmosphere to the anomalous warming in the northwestern part of the PMM pattern during th...", "author" : [ { "dropping-particle" : "", "family" : "Zhang", "given" : "Wei", "non-dropping-particle" : "", "parse-names" : false, "suffix" : "" }, { "dropping-particle" : "", "family" : "Vecchi", "given" : "G. A.", "non-dropping-particle" : "", "parse-names" : false, "suffix" : "" }, { "dropping-particle" : "", "family" : "Murakami", "given" : "H.", "non-dropping-particle" : "", "parse-names" : false, "suffix" : "" }, { "dropping-particle" : "", "family" : "Villarini", "given" : "G.", "non-dropping-particle" : "", "parse-names" : false, "suffix" : "" }, { "dropping-particle" : "", "family" : "Jia", "given" : "L.", "non-dropping-particle" : "", "parse-names" : false, "suffix" : "" } ], "container-title" : "Journal of Climate", "id" : "ITEM-3", "issue" : "1", "issued" : { "date-parts" : [ [ "2016" ] ] }, "page" : "381-398", "title" : "The Pacific meridional mode and the occurrence of tropical Cyclones in the western North Pacific", "translator" : [ { "dropping-particle" : "", "family" : "S1308", "given" : "", "non-dropping-particle" : "", "parse-names" : false, "suffix" : "" } ], "type" : "article-journal", "volume" : "29" }, "uris" : [ "http://www.mendeley.com/documents/?uuid=a2e2858e-178d-4e7f-84b5-e80387694894" ] }, { "id" : "ITEM-4", "itemData" : { "DOI" : "10.1175/JCLI-D-17-0504.1", "ISSN" : "0894-8755", "abstract" : "AbstractThis study reports the different effects of tropical and subtropical sea surface temperature anomalies (SSTAs) on the mean tropical cyclone (TC) genesis location in the western North Pacific (WNP), a TC?SSTA relationship that has been largely ignored. In the Pacific, the interannual variability of the tropical SSTA in the boreal summer is characterized by an El Ni\u00f1o?Southern Oscillation (ENSO)-like pattern, whereas the subtropical SSTA exhibits a Pacific meridional mode (PMM)-like structure. Partial correlation analysis reveals that the ENSO-like and PMM-like SSTAs dominate the south?north and east?west shift of mean TC genesis location, respectively. The 2015/16 El Ni\u00f1o was a strong event comparable with the 1997/98 event in terms of Ni\u00f1o-3.4 SSTA. However, the mean TC genesis location in the WNP during the summer of 2015 exhibited an unprecedented eastward shift by approximately 10 longitudinal degrees relative to that in 1997. Whereas the ENSO-like SSTAs in 1997 and 2015 were approximately equal, the amplitude of the PMM-like SSTA in 2015 was approximately twice as large as that in 1997. Numerical experiments forced by the ENSO-like and PMM-like SSTAs in June?August 2015 reveal that the positive PMM-like SSTA forces an east?west overturning circulation anomaly in the subtropical North Pacific with anomalously ascending (descending) motion in the subtropical central (western) Pacific. The mean TC genesis location in the WNP therefore shifts eastward when warmer SST occurs in the subtropical eastern Pacific. This finding supports the hypothesis that the extremely positive PMM-like SSTA in the summer of 2015 caused the unprecedented eastward shift of the TC genesis location in the WNP.", "author" : [ { "dropping-particle" : "", "family" : "Hong", "given" : "Chi-Cherng", "non-dropping-particle" : "", "parse-names" : false, "suffix" : "" }, { "dropping-particle" : "", "family" : "Lee", "given" : "Ming-Ying", "non-dropping-particle" : "", "parse-names" : false, "suffix" : "" }, { "dropping-particle" : "", "family" : "Hsu", "given" : "Huang-Hsiung", "non-dropping-particle" : "", "parse-names" : false, "suffix" : "" }, { "dropping-particle" : "", "family" : "Tseng", "given" : "Wan-Ling", "non-dropping-particle" : "", "parse-names" : false, "suffix" : "" } ], "container-title" : "Journal of Climate", "id" : "ITEM-4", "issue" : "8", "issued" : { "date-parts" : [ [ "2018", "1", "30" ] ] }, "note" : "doi: 10.1175/JCLI-D-17-0504.1", "page" : "3049-3059", "publisher" : "American Meteorological Society", "title" : "Distinct Influences of the ENSO-Like and PMM-Like SST Anomalies on the Mean TC Genesis Location in the Western North Pacific: The 2015 Summer as an Extreme Example", "translator" : [ { "dropping-particle" : "", "family" : "S1323", "given" : "", "non-dropping-particle" : "", "parse-names" : false, "suffix" : "" } ], "type" : "article-journal", "volume" : "31" }, "uris" : [ "http://www.mendeley.com/documents/?uuid=a7eacf4b-57c0-4e9a-845d-af3981890722" ] }, { "id" : "ITEM-5", "itemData" : { "DOI" : "10.1029/2019GL082086", "ISSN" : "0094-8276", "abstract" : "Abstract Extreme El Ni\u00f1o events affect the number of intense tropical cyclones (ITCs) over the western North Pacific (WNP). In 1997 and 2015, both extreme El Ni\u00f1o years, ITC numbers were above normal in the WNP. In order to clarify how, and to what extent, sea surface temperature anomaly (SSTA) distributions control the ITCs genesis, the authors conducted 50-member ensemble simulations using a high-resolution global nonhydrostatic model that explicitly simulates ITCs. The ensemble simulations showed a clear relationship between the number of ITCs and their genesis locations in the WNP. However, the authors found that the simulated numbers of ITCs in the WNP were also closely related to the strength of the monsoon trough, which varies under given SSTA conditions. This indicates that reliable seasonal forecasting of ITCs depends on our ability to accurately reproduce the monsoon trough, whose strength is modulated mainly by internal atmospheric variability but also by SSTA.", "author" : [ { "dropping-particle" : "", "family" : "Yamada", "given" : "Y.", "non-dropping-particle" : "", "parse-names" : false, "suffix" : "" }, { "dropping-particle" : "", "family" : "Kodama", "given" : "C.", "non-dropping-particle" : "", "parse-names" : false, "suffix" : "" }, { "dropping-particle" : "", "family" : "Satoh", "given" : "M.", "non-dropping-particle" : "", "parse-names" : false, "suffix" : "" }, { "dropping-particle" : "", "family" : "Nakano", "given" : "M.", "non-dropping-particle" : "", "parse-names" : false, "suffix" : "" }, { "dropping-particle" : "", "family" : "Nasuno", "given" : "T.", "non-dropping-particle" : "", "parse-names" : false, "suffix" : "" }, { "dropping-particle" : "", "family" : "Sugi", "given" : "M.", "non-dropping-particle" : "", "parse-names" : false, "suffix" : "" } ], "container-title" : "Geophysical Research Letters", "id" : "ITEM-5", "issue" : "13", "issued" : { "date-parts" : [ [ "2019", "7", "16" ] ] }, "note" : "From Duplicate 1 (High-resolution Ensemble Simulations of Intense Tropical Cyclones and Their Internal Variability During the El Ninos of 1997 and 2015 - Yamada, Y.; Kodama, C.; Satoh, M.; Nakano, M.; Nasuno, T.; Sugi, M.)\n\nFrom Duplicate 1 (High-resolution Ensemble Simulations of Intense Tropical Cyclones and Their Internal Variability During the El Ninos of 1997 and 2015 - Yamada, Y.; Kodama, C.; Satoh, M.; Nakano, M.; Nasuno, T.; Sugi, M.)\n\nFrom Duplicate 2 (High-resolution Ensemble Simulations of Intense Tropical Cyclones and Their Internal Variability During the El Ninos of 1997 and 2015 - Yamada, Y.; Kodama, C.; Satoh, M.; Nakano, M.; Nasuno, T.; Sugi, M.)\n\nFrom Duplicate 1 (High-resolution Ensemble Simulations of Intense Tropical Cyclones and Their Internal Variability During the El Ninos of 1997 and 2015 - Yamada, Y.; Kodama, C.; Satoh, M.; Nakano, M.; Nasuno, T.; Sugi, M.)\n\nFrom Duplicate 2 (High-Resolution Ensemble Simulations of Intense Tropical Cyclones and Their Internal Variability During the El Ni\u00f1os of 1997 and 2015 - Yamada, Y; Kodama, C; Satoh, M; Nakano, M; Nasuno, T; Sugi, M)\n\ndoi: 10.1029/2019GL082086", "page" : "7592-7601", "publisher" : "John Wiley &amp; Sons, Ltd", "title" : "High\u2010Resolution Ensemble Simulations of Intense Tropical Cyclones and Their Internal Variability During the El Ni\u00f1os of 1997 and 2015", "translator" : [ { "dropping-particle" : "", "family" : "S2430", "given" : "", "non-dropping-particle" : "", "parse-names" : false, "suffix" : "" } ], "type" : "article-journal", "volume" : "46" }, "uris" : [ "http://www.mendeley.com/documents/?uuid=89bd772f-1bb1-47b9-89b8-c38c22ec4f0c" ] } ], "mendeley" : { "formattedCitation" : "(Blunden and Arndt, 2016; Mueller et al., 2016a; Zhang et al., 2016b; Hong et al., 2018; Yamada et al., 2019)", "manualFormatting" : "Blunden and Arndt, 2016; B. Mueller et al., 2016; W. Zhang et al., 2016a; Hong et al., 2018; Yamada et al., 2019", "plainTextFormattedCitation" : "(Blunden and Arndt, 2016; Mueller et al., 2016a; Zhang et al., 2016b; Hong et al., 2018; Yamada et al., 2019)", "previouslyFormattedCitation" : "(Blunden and Arndt, 2016; Mueller et al., 2016a; Zhang et al., 2016b; Hong et al., 2018; Yamada et al., 2019)" }, "properties" : { "noteIndex" : 0 }, "schema" : "https://github.com/citation-style-language/schema/raw/master/csl-citation.json" }</w:instrText>
              </w:r>
            </w:ins>
            <w:del w:id="3043" w:author="Robin Matthews" w:date="2021-07-14T10:50:00Z">
              <w:r w:rsidR="00FF6231" w:rsidRPr="0012753B" w:rsidDel="0012753B">
                <w:rPr>
                  <w:sz w:val="18"/>
                  <w:szCs w:val="18"/>
                  <w:lang w:val="nb-NO"/>
                </w:rPr>
                <w:delInstrText>ADDIN CSL_CITATION { "citationItems" : [ { "id" : "ITEM-1", "itemData" : { "DOI" : "10.1175/2016BAMSStateoftheClimate.1", "ISSN" : "0003-0007", "abstract" : "Editor?s note: For easy download the posted pdf of the State of the Climate for 2016 is a very low-resolution file. A high-resolution copy of the report</w:delInstrText>
              </w:r>
              <w:r w:rsidR="00FF6231" w:rsidRPr="0012753B" w:rsidDel="0012753B">
                <w:rPr>
                  <w:sz w:val="18"/>
                  <w:szCs w:val="18"/>
                  <w:lang w:val="en-GB"/>
                </w:rPr>
                <w:delInstrText xml:space="preserve"> is available by clicking here. Please be patient as it may take a few minutes for the high-resolution file to download.", "author" : [ { "dropping-particle" : "", "family" : "Blunden", "given" : "Jessica", "non-dropping-particle" : "", "parse-names" : false, "suffix" : "" }, { "dropping-particle" : "", "family" : "Arndt", "given" : "Derek S", "non-dropping-particle" : "", "parse-names" : false, "suffix" : "" } ], "container-title" : "Bulletin of the American Meteorological Society", "id" : "ITEM-1", "issue" : "8", "issued" : { "date-parts" : [ [ "2016", "8", "1" ] ] }, "note" : "doi: 10.1175/2016BAMSStateoftheClimate.1", "page" : "Si-S275", "publisher" : "American Meteorological Society", "title" : "State of the Climate in 2015", "translator" : [ { "dropping-particle" : "", "family" : "S1321", "given" : "", "non-dropping-particle" : "", "parse-names" : false, "suffix" : "" } ], "type" : "article-journal", "volume" : "97" }, "uris" : [ "http://www.mendeley.com/documents/?uuid=832ef759-5508-4548-bd81-d56cca7fb9ba" ] }, { "id" : "ITEM-2", "itemData" : { "DOI" : "10.1088/1748-9326/11/4/044011", "ISSN" : "17489326", "abstract" : "We project that within the next two decades, half of the world's population will regularly (every second summer on average) experience regional summer mean temperatures that exceed those of the historically hottest summer, even under the moderate RCP4.5 emissions pathway. This frequency threshold for hot temperatures over land, which have adverse effects on human health, society and economy, might be broached in little more than a decade under the RCP8.5 emissions pathway. These hot summer frequency projections are based on adjusted RCP4.5 and 8.5 temperature projections, where the adjustments are performed with scaling factors determined by regularized optimal fingerprinting analyzes that compare historical model simulations with observations over the period 1950\u20132012. A temperature reconstruction technique is then used to simulate a multitude of possible past and future temperature evolutions, from which the probability of a hot summer is determined for each region, with a hot summer being defined as the historically warmest summer on record in that region. Probabilities with and without external forcing show that hot summers are now about ten times more likely (fraction of attributable risk 0.9) in many regions of the world than they would have been in the absence of past greenhouse gas increases. The adjusted future projections suggest that the Mediterranean, Sahara, large parts of Asia and the Western US and Canada will be among the first regions for which hot summers will become the norm (i.e. occur on average every other year), and that this will occur within the next 1\u20132 decades.", "author" : [ { "dropping-particle" : "", "family" : "Mueller", "given" : "Brigitte", "non-dropping-particle" : "", "parse-names" : false, "suffix" : "" }, { "dropping-particle" : "", "family" : "Zhang", "given" : "Xuebin", "non-dropping-particle" : "", "parse-names" : false, "suffix" : "" }, { "dropping-particle" : "", "family" : "Zwiers", "given" : "Francis W.", "non-dropping-particle" : "", "parse-names" : false, "suffix" : "" } ], "container-title" : "Environmental Research Letters", "id" : "ITEM-2", "issue" : "4", "issued" : { "date-parts" : [ [ "2016", "4", "1" ] ] }, "page" : "1-15", "publisher" : "IOP Publishing", "title" : "Historically hottest summers projected to be the norm for more than half of the world's population within 20 years", "translator" : [ { "dropping-particle" : "", "family" : "S1543", "given" : "", "non-dropping-particle" : "", "parse-names" : false, "suffix" : "" } ], "type" : "article-journal", "volume" : "11" }, "uris" : [ "http://www.mendeley.com/documents/?uuid=192cbc7c-23be-4e9c-bdbd-5391b79724f2" ] }, { "id" : "ITEM-3", "itemData" : { "DOI" : "10.1175/JCLI-D-15-0282.1", "ISBN" : "6094525817", "ISSN" : "08948755", "PMID" : "8232013", "abstract" : "AbstractThis study investigates the association between the Pacific meridional mode (PMM) and tropical cyclone (TC) activity in the western North Pacific (WNP). It is found that the positive PMM phase favors the occurrence of TCs in the WNP while the negative PMM phase inhibits the occurrence of TCs there. Observed relationships are consistent with those from a long-term preindustrial control experiment (1000 yr) of a high-resolution TC-resolving Geophysical Fluid Dynamics Laboratory (GFDL) Forecast-Oriented Low Ocean Resolution (FLOR) coupled climate model. The diagnostic relationship between the PMM and TCs in observations and the model is further supported by sensitivity experiments with FLOR. The modulation of TC genesis by the PMM is primarily through the anomalous zonal vertical wind shear (ZVWS) changes in the WNP, especially in the southeastern WNP. The anomalous ZVWS can be attributed to the responses of the atmosphere to the anomalous warming in the northwestern part of the PMM pattern during th...", "author" : [ { "dropping-particle" : "", "family" : "Zhang", "given" : "Wei", "non-dropping-particle" : "", "parse-names" : false, "suffix" : "" }, { "dropping-particle" : "", "family" : "Vecchi", "given" : "G. A.", "non-dropping-particle" : "", "parse-names" : false, "suffix" : "" }, { "dropping-particle" : "", "family" : "Murakami", "given" : "H.", "non-dropping-particle" : "", "parse-names" : false, "suffix" : "" }, { "dropping-particle" : "", "family" : "Villarini", "given" : "G.", "non-dropping-particle" : "", "parse-names" : false, "suffix" : "" }, { "dropping-particle" : "", "family" : "Jia", "given" : "L.", "non-dropping-particle" : "", "parse-names" : false, "suffix" : "" } ], "container-title" : "Journal of Climate", "id" : "ITEM-3", "issue" : "1", "issued" : { "date-parts" : [ [ "2016" ] ] }, "page" : "381-398", "title" : "The Pacific meridional mode and the occurrence of tropical Cyclones in the western North Pacific", "translator" : [ { "dropping-particle" : "", "family" : "S1308", "given" : "", "non-dropping-particle" : "", "parse-names" : false, "suffix" : "" } ], "type" : "article-journal", "volume" : "29" }, "uris" : [ "http://www.mendeley.com/documents/?uuid=a2e2858e-178d-4e7f-84b5-e80387694894" ] }, { "id" : "ITEM-4", "itemData" : { "DOI" : "10.1175/JCLI-D-17-0504.1", "ISSN" : "0894-8755", "abstract" : "AbstractThis study reports the different effects of tropical and subtropical sea surface temperature anomalies (SSTAs) on the mean tropical cyclone (TC) genesis location in the western North Pacific (WNP), a TC?SSTA relationship that has been largely ignored. In the Pacific, the interannual variability of the tropical SSTA in the boreal summer is characterized by an El Ni\u00f1o?Southern Oscillation (ENSO)-like pattern, whereas the subtropical SSTA exhibits a Pacific meridional mode (PMM)-like structure. Partial correlation analysis reveals that the ENSO-like and PMM-like SSTAs dominate the south?north and east?west shift of mean TC genesis location, respectively. The 2015/16 El Ni\u00f1o was a strong event comparable with the 1997/98 event in terms of Ni\u00f1o-3.4 SSTA. However, the mean TC genesis location in the WNP during the summer of 2015 exhibited an unprecedented eastward shift by approximately 10 longitudinal degrees relative to that in 1997. Whereas the ENSO-like SSTAs in 1997 and 2015 were approximately equal, the amplitude of the PMM-like SSTA in 2015 was approximately twice as large as that in 1997. Numerical experiments forced by the ENSO-like and PMM-like SSTAs in June?August 2015 reveal that the positive PMM-like SSTA forces an east?west overturning circulation anomaly in the subtropical North Pacific with anomalously ascending (descending) motion in the subtropical central (western) Pacific. The mean TC genesis location in the WNP therefore shifts eastward when warmer SST occurs in the subtropical eastern Pacific. This finding supports the hypothesis that the extremely positive PMM-like SSTA in the summer of 2015 caused the unprecedented eastward shift of the TC genesis location in the WNP.", "author" : [ { "dropping-particle" : "", "family" : "Hong", "given" : "Chi-Cherng", "non-dropping-particle" : "", "parse-names" : false, "suffix" : "" }, { "dropping-particle" : "", "family" : "Lee", "given" : "Ming-Ying", "non-dropping-particle" : "", "parse-names" : false, "suffix" : "" }, { "dropping-particle" : "", "family" : "Hsu", "given" : "Huang-Hsiung", "non-dropping-particle" : "", "parse-names" : false, "suffix" : "" }, { "dropping-particle" : "", "family" : "Tseng", "given" : "Wan-Ling", "non-dropping-particle" : "", "parse-names" : false, "suffix" : "" } ], "container-title" : "Journal of Climate", "id" : "ITEM-4", "issue" : "8", "issued" : { "date-parts" : [ [ "2018", "1", "30" ] ] }, "note" : "doi: 10.1175/JCLI-D-17-0504.1", "page" : "3049-3059", "publisher" : "American Meteorological Society", "title" : "Distinct Influences of the ENSO-Like and PMM-Like SST Anomalies on the Mean TC Genesis Location in the Western North Pacific: The 2015 Summer as an Extreme Example", "translator" : [ { "dropping-particle" : "", "family" : "S1323", "given" : "", "non-dropping-particle" : "", "parse-names" : false, "suffix" : "" } ], "type" : "article-journal", "volume" : "31" }, "uris" : [ "http://www.mendeley.com/documents/?uuid=a7eacf4b-57c0-4e9a-845d-af3981890722" ] }, { "id" : "ITEM-5", "itemData" : { "DOI" : "10.1029/2019GL082086", "ISSN" : "0094-8276", "abstract" : "Abstract Extreme El Ni\u00f1o events affect the number of intense tropical cyclones (ITCs) over the western North Pacific (WNP). In 1997 and 2015, both extreme El Ni\u00f1o years, ITC numbers were above normal in the WNP. In order to clarify how, and to what extent, sea surface temperature anomaly (SSTA) distributions control the ITCs genesis, the authors conducted 50-member ensemble simulations using a high-resolution global nonhydrostatic model that explicitly simulates ITCs. The ensemble simulations showed a clear relationship between the number of ITCs and their genesis locations in the WNP. However, the authors found that the simulated numbers of ITCs in the WNP were also closely related to the strength of the monsoon trough, which varies under given SSTA conditions. This indicates that reliable seasonal forecasting of ITCs depends on our ability to accurately reproduce the monsoon trough, whose strength is modulated mainly by internal atmospheric variability but also by SSTA.", "author" : [ { "dropping-particle" : "", "family" : "Yamada", "given" : "Y.", "non-dropping-particle" : "", "parse-names" : false, "suffix" : "" }, { "dropping-particle" : "", "family" : "Kodama", "given" : "C.", "non-dropping-particle" : "", "parse-names" : false, "suffix" : "" }, { "dropping-particle" : "", "family" : "Satoh", "given" : "M.", "non-dropping-particle" : "", "parse-names" : false, "suffix" : "" }, { "dropping-particle" : "", "family" : "Nakano", "given" : "M.", "non-dropping-particle" : "", "parse-names" : false, "suffix" : "" }, { "dropping-particle" : "", "family" : "Nasuno", "given" : "T.", "non-dropping-particle" : "", "parse-names" : false, "suffix" : "" }, { "dropping-particle" : "", "family" : "Sugi", "given" : "M.", "non-dropping-particle" : "", "parse-names" : false, "suffix" : "" } ], "container-title" : "Geophysical Research Letters", "id" : "ITEM-5", "issue" : "13", "issued" : { "date-parts" : [ [ "2019", "7", "16" ] ] }, "note" : "From Duplicate 1 (High-resolution Ensemble Simulations of Intense Tropical Cyclones and Their Internal Variability During the El Ninos of 1997 and 2015 - Yamada, Y.; Kodama, C.; Satoh, M.; Nakano, M.; Nasuno, T.; Sugi, M.)\n\nFrom Duplicate 1 (High-resolution Ensemble Simulations of Intense Tropical Cyclones and Their Internal Variability During the El Ninos of 1997 and 2015 - Yamada, Y.; Kodama, C.; Satoh, M.; Nakano, M.; Nasuno, T.; Sugi, M.)\n\nFrom Duplicate 2 (High-resolution Ensemble Simulations of Intense Tropical Cyclones and Their Internal Variability During the El Ninos of 1997 and 2015 - Yamada, Y.; Kodama, C.; Satoh, M.; Nakano, M.; Nasuno, T.; Sugi, M.)\n\nFrom Duplicate 1 (High-resolution Ensemble Simulations of Intense Tropical Cyclones and Their Internal Variability During the El Ninos of 1997 and 2015 - Yamada, Y.; Kodama, C.; Satoh, M.; Nakano, M.; Nasuno, T.; Sugi, M.)\n\nFrom Duplicate 2 (High-Resolution Ensemble Simulations of Intense Tropical Cyclones and Their Internal Variability During the El Ni\u00f1os of 1997 and 2015 - Yamada, Y; Kodama, C; Satoh, M; Nakano, M; Nasuno, T; Sugi, M)\n\ndoi: 10.1029/2019GL082086", "page" : "7592-7601", "publisher" : "John Wiley &amp; Sons, Ltd", "title" : "High\u2010Resolution Ensemble Simulations of Intense Tropical Cyclones and Their Internal Variability During the El Ni\u00f1os of 1997 and 2015", "translator" : [ { "dropping-particle" : "", "family" : "S2430", "given" : "", "non-dropping-particle" : "", "parse-names" : false, "suffix" : "" } ], "type" : "article-journal", "volume" : "46" }, "uris" : [ "http://www.mendeley.com/documents/?uuid=89bd772f-1bb1-47b9-89b8-c38c22ec4f0c" ] } ], "mendeley" : { "formattedCitation" : "(Blunden and Arndt, 2016; Mueller et al., 2016a; Zhang et al., 2016b; Hong et al., 2018; Yamada et al., 2019)", "plainTextFormattedCitation" : "(Blunden and Arndt, 2016; Mueller et al., 2016a; Zhang et al., 2016b; Hong et al., 2018; Yamada et al., 2019)", "previouslyFormattedCitation" : "(Blunden and Arndt, 2016; Mueller et al., 2016a; Zhang et al., 2016b; Hong et al., 2018; Yamada et al., 2019)" }, "properties" : { "noteIndex" : 0 }, "schema" : "https://github.com/citation-style-language/schema/raw/master/csl-citation.json" }</w:delInstrText>
              </w:r>
            </w:del>
            <w:r w:rsidRPr="00AF48A1">
              <w:rPr>
                <w:sz w:val="18"/>
                <w:szCs w:val="18"/>
                <w:lang w:val="en-GB"/>
                <w:rPrChange w:id="3044" w:author="Robin Matthews" w:date="2021-07-14T10:50:00Z">
                  <w:rPr>
                    <w:sz w:val="18"/>
                    <w:szCs w:val="18"/>
                    <w:lang w:val="en-GB"/>
                  </w:rPr>
                </w:rPrChange>
              </w:rPr>
              <w:fldChar w:fldCharType="separate"/>
            </w:r>
            <w:del w:id="3045" w:author="Robin Matthews" w:date="2021-07-14T10:52:00Z">
              <w:r w:rsidR="00A26296" w:rsidRPr="0012753B" w:rsidDel="0012753B">
                <w:rPr>
                  <w:noProof/>
                  <w:sz w:val="18"/>
                  <w:szCs w:val="18"/>
                  <w:lang w:val="en-GB"/>
                </w:rPr>
                <w:delText>(</w:delText>
              </w:r>
            </w:del>
            <w:ins w:id="3046" w:author="Robin Matthews" w:date="2021-07-14T10:50:00Z">
              <w:r w:rsidR="0012753B" w:rsidRPr="00127991">
                <w:rPr>
                  <w:noProof/>
                  <w:sz w:val="18"/>
                  <w:szCs w:val="18"/>
                  <w:lang w:val="en-US"/>
                  <w:rPrChange w:id="3047" w:author="Clotilde Pean" w:date="2021-08-07T18:38:00Z">
                    <w:rPr/>
                  </w:rPrChange>
                </w:rPr>
                <w:t xml:space="preserve">Blunden and Arndt, 2016; B. Mueller et al., 2016; W. Zhang et al., 2016a; Hong et al., </w:t>
              </w:r>
              <w:r w:rsidR="0012753B" w:rsidRPr="00127991">
                <w:rPr>
                  <w:noProof/>
                  <w:sz w:val="18"/>
                  <w:szCs w:val="18"/>
                  <w:lang w:val="en-US"/>
                  <w:rPrChange w:id="3048" w:author="Clotilde Pean" w:date="2021-08-07T18:38:00Z">
                    <w:rPr/>
                  </w:rPrChange>
                </w:rPr>
                <w:lastRenderedPageBreak/>
                <w:t>2018; Yamada et al., 2019</w:t>
              </w:r>
            </w:ins>
            <w:del w:id="3049" w:author="Robin Matthews" w:date="2021-07-14T10:50:00Z">
              <w:r w:rsidR="00A26296" w:rsidRPr="0012753B" w:rsidDel="0012753B">
                <w:rPr>
                  <w:noProof/>
                  <w:sz w:val="18"/>
                  <w:szCs w:val="18"/>
                  <w:lang w:val="en-GB"/>
                </w:rPr>
                <w:delText>Blunden and Arndt, 2016; Mueller et al., 2016a; Zhang et al., 2016b; Hong et al., 2018</w:delText>
              </w:r>
            </w:del>
            <w:del w:id="3050" w:author="Robin Matthews" w:date="2021-07-14T10:49:00Z">
              <w:r w:rsidR="00A26296" w:rsidRPr="0012753B" w:rsidDel="0012753B">
                <w:rPr>
                  <w:noProof/>
                  <w:sz w:val="18"/>
                  <w:szCs w:val="18"/>
                  <w:lang w:val="en-GB"/>
                </w:rPr>
                <w:delText>; Yamada et al., 2019</w:delText>
              </w:r>
            </w:del>
            <w:del w:id="3051" w:author="Robin Matthews" w:date="2021-07-14T10:52:00Z">
              <w:r w:rsidR="00A26296" w:rsidRPr="0012753B" w:rsidDel="0012753B">
                <w:rPr>
                  <w:noProof/>
                  <w:sz w:val="18"/>
                  <w:szCs w:val="18"/>
                  <w:lang w:val="en-GB"/>
                </w:rPr>
                <w:delText>)</w:delText>
              </w:r>
            </w:del>
            <w:r w:rsidRPr="00AF48A1">
              <w:rPr>
                <w:sz w:val="18"/>
                <w:szCs w:val="18"/>
                <w:lang w:val="en-GB"/>
              </w:rPr>
              <w:fldChar w:fldCharType="end"/>
            </w:r>
            <w:commentRangeEnd w:id="3041"/>
            <w:r w:rsidR="00A26296" w:rsidRPr="0012753B">
              <w:rPr>
                <w:rStyle w:val="Marquedecommentaire"/>
                <w:sz w:val="18"/>
                <w:szCs w:val="18"/>
                <w:rPrChange w:id="3052" w:author="Robin Matthews" w:date="2021-07-14T10:50:00Z">
                  <w:rPr>
                    <w:rStyle w:val="Marquedecommentaire"/>
                  </w:rPr>
                </w:rPrChange>
              </w:rPr>
              <w:commentReference w:id="3041"/>
            </w:r>
          </w:p>
        </w:tc>
      </w:tr>
      <w:tr w:rsidR="00625BDC" w:rsidRPr="00127991" w14:paraId="4A85A8D8" w14:textId="77777777" w:rsidTr="000303E2">
        <w:tc>
          <w:tcPr>
            <w:tcW w:w="1641" w:type="dxa"/>
            <w:shd w:val="clear" w:color="auto" w:fill="DEEAF6" w:themeFill="accent1" w:themeFillTint="33"/>
          </w:tcPr>
          <w:p w14:paraId="784C36E7"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lastRenderedPageBreak/>
              <w:t>Eastern North Pacific</w:t>
            </w:r>
          </w:p>
        </w:tc>
        <w:tc>
          <w:tcPr>
            <w:tcW w:w="1811" w:type="dxa"/>
            <w:shd w:val="clear" w:color="auto" w:fill="DEEAF6" w:themeFill="accent1" w:themeFillTint="33"/>
          </w:tcPr>
          <w:p w14:paraId="1EE32FD6"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Boreal summer 2015</w:t>
            </w:r>
          </w:p>
        </w:tc>
        <w:tc>
          <w:tcPr>
            <w:tcW w:w="2499" w:type="dxa"/>
            <w:shd w:val="clear" w:color="auto" w:fill="DEEAF6" w:themeFill="accent1" w:themeFillTint="33"/>
          </w:tcPr>
          <w:p w14:paraId="0CAED839"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a record-breaking number of tropical cyclones</w:t>
            </w:r>
          </w:p>
        </w:tc>
        <w:commentRangeStart w:id="3053"/>
        <w:tc>
          <w:tcPr>
            <w:tcW w:w="3670" w:type="dxa"/>
            <w:shd w:val="clear" w:color="auto" w:fill="DEEAF6" w:themeFill="accent1" w:themeFillTint="33"/>
          </w:tcPr>
          <w:p w14:paraId="2AA9AE04" w14:textId="3B40BC3E" w:rsidR="00625BDC" w:rsidRPr="00841A35"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ins w:id="3054" w:author="Robin Matthews" w:date="2021-07-15T10:06:00Z">
              <w:r w:rsidR="00D26A40">
                <w:rPr>
                  <w:sz w:val="18"/>
                  <w:szCs w:val="18"/>
                  <w:lang w:val="en-GB"/>
                </w:rPr>
                <w:instrText>ADDIN CSL_CITATION { "citationItems" : [ { "id" : "ITEM-1", "itemData" : { "DOI" : "10.1002/2016GL070597", "ISSN" : "0094-8276", "abstract" : "Abstract The presence of a near-record El Ni\u00f1o and a positive Pacific Meridional Mode provided an extraordinarily warm background state that fueled the 2015 eastern North Pacific hurricane season to near-record levels. We find that the western portion of the eastern North Pacific, referred to as the Western Development Region (WDR; 10\u00b0?20\u00b0N, 116\u00b0W?180\u00b0), set records for named storms, hurricane days, and Accumulated Cyclone Energy in 2015. When analyzing large-scale environmental conditions, we show that record warm sea surface temperatures, high midlevel relative humidity, high low-level relative vorticity, and record low vertical wind shear were among the environmental forcing factors contributing to the observed tropical cyclone activity. We assess how intraseasonal atmospheric variability may have contributed to active and inactive periods observed during the 2015 hurricane season. We document that, historically, active seasons are associated with May?June El Ni\u00f1o conditions, potentially allowing for predictability of future active WDR seasons.", "author" : [ { "dropping-particle" : "", "family" : "Collins", "given" : "Jennifer M", "non-dropping-particle" : "", "parse-names" : false, "suffix" : "" }, { "dropping-particle" : "", "family" : "Klotzbach", "given" : "Philip J", "non-dropping-particle" : "", "parse-names" : false, "suffix" : "" }, { "dropping-particle" : "", "family" : "Maue", "given" : "Ryan N", "non-dropping-particle" : "", "parse-names" : false, "suffix" : "" }, { "dropping-particle" : "", "family" : "Roache", "given" : "David R", "non-dropping-particle" : "", "parse-names" : false, "suffix" : "" }, { "dropping-particle" : "", "family" : "Blake", "given" : "Eric S", "non-dropping-particle" : "", "parse-names" : false, "suffix" : "" }, { "dropping-particle" : "", "family" : "Paxton", "given" : "Charles H", "non-dropping-particle" : "", "parse-names" : false, "suffix" : "" }, { "dropping-particle" : "", "family" : "Mehta", "given" : "Christopher A", "non-dropping-particle" : "", "parse-names" : false, "suffix" : "" } ], "container-title" : "Geophysical Research Letters", "id" : "ITEM-1", "issue" : "17", "issued" : { "date-parts" : [ [ "2016", "9", "16" ] ] }, "note" : "doi: 10.1002/2016GL070597", "page" : "9217-9224", "publisher" : "John Wiley &amp; Sons, Ltd", "title" : "The record-breaking 2015 hurricane season in the eastern North Pacific: An analysis of environmental conditions", "translator" : [ { "dropping-particle" : "", "family" : "S1320", "given" : "", "non-dropping-particle" : "", "parse-names" : false, "suffix" : "" } ], "type" : "article-journal", "volume" : "43" }, "uris" : [ "http://www.mendeley.com/documents/?uuid=67eb1d90-4fbd-4ad5-b0c0-d481cd502e7f" ] }, { "id" : "ITEM-2", "itemData" : { "DOI" : "10.1175/JCLI-D-16-0424.1", "ISBN" : "0894-8755 1520-0442", "ISSN" : "0894-8755", "abstract" : "AbstractThe 2015 hurricane season in the eastern and central Pacific Ocean (EPO and CPO), particularly around Hawaii, was extremely active, including a record number of tropical cyclones (TCs) and the first instance of three simultaneous category-4 hurricanes in the EPO and CPO. A strong El Ni\u00f1o developed during the 2015 boreal summer season and was attributed by some to be the cause of the extreme number of TCs. However, according to a suite of targeted high-resolution model experiments, the extreme 2015 EPO and CPO hurricane season was not primarily induced by the 2015 El Ni\u00f1o tropical Pacific warming, but by warming in the subtropical Pacific Ocean. This warming is not typical of El Ni\u00f1o, but rather of the Pacific meridional mode (PMM) superimposed on long-term anthropogenic warming. Although the likelihood of such an extreme year depends on the phase of natural variability, the coupled GCM projects an increase in the frequency of such extremely active TC years over the next few decades for EPO, CPO, and Hawaii as a result of enhanced subtropical Pacific warming from anthropogenic greenhouse gas forcing.", "author" : [ { "dropping-particle" : "", "family" : "Murakami", "given" : "Hiroyuki", "non-dropping-particle" : "", "parse-names" : false, "suffix" : "" }, { "dropping-particle" : "", "family" : "Vecchi", "given" : "Gabriel A.",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Underwood", "given" : "Seth", "non-dropping-particle" : "", "parse-names" : false, "suffix" : "" }, { "dropping-particle" : "", "family" : "Gudgel", "given" : "Richard", "non-dropping-particle" : "", "parse-names" : false, "suffix" : "" }, { "dropping-particle" : "", "family" : "Yang", "given" : "Xiaosong", "non-dropping-particle" : "", "parse-names" : false, "suffix" : "" }, { "dropping-particle" : "", "family" : "Jia", "given" : "Liwei", "non-dropping-particle" : "", "parse-names" : false, "suffix" : "" }, { "dropping-particle" : "", "family" : "Zeng", "given" : "Fanrong", "non-dropping-particle" : "", "parse-names" : false, "suffix" : "" }, { "dropping-particle" : "", "family" : "Paffendorf", "given" : "Karen", "non-dropping-particle" : "", "parse-names" : false, "suffix" : "" }, { "dropping-particle" : "", "family" : "Zhang", "given" : "Wei", "non-dropping-particle" : "", "parse-names" : false, "suffix" : "" } ], "container-title" : "Journal of Climate", "id" : "ITEM-2", "issue" : "1", "issued" : { "date-parts" : [ [ "2017", "10", "7" ] ] }, "note" : "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 "page" : "243-264", "publisher" : "American Meteorological Society", "title" : "Dominant Role of Subtropical Pacific Warming in Extreme Eastern Pacific Hurricane Seasons: 2015 and the Future", "translator" : [ { "dropping-particle" : "", "family" : "S1310", "given" : "", "non-dropping-particle" : "", "parse-names" : false, "suffix" : "" } ], "type" : "article-journal", "volume" : "30" }, "uris" : [ "http://www.mendeley.com/documents/?uuid=b98007b4-03e3-4f84-b05b-5037c87cd702" ] } ], "mendeley" : { "formattedCitation" : "(Collins et al., 2016; Murakami et al., 2017a)", "manualFormatting" : "Collins et al., 2016; Murakami et al., 2017b", "plainTextFormattedCitation" : "(Collins et al., 2016; Murakami et al., 2017a)", "previouslyFormattedCitation" : "(Collins et al., 2016; Murakami et al., 2017a)" }, "properties" : { "noteIndex" : 0 }, "schema" : "https://github.com/citation-style-language/schema/raw/master/csl-citation.json" }</w:instrText>
              </w:r>
            </w:ins>
            <w:del w:id="3055" w:author="Robin Matthews" w:date="2021-07-15T10:06:00Z">
              <w:r w:rsidR="003A5209" w:rsidDel="00D26A40">
                <w:rPr>
                  <w:sz w:val="18"/>
                  <w:szCs w:val="18"/>
                  <w:lang w:val="en-GB"/>
                </w:rPr>
                <w:delInstrText>ADDIN CSL_CITATION { "citationItems" : [ { "id" : "ITEM-1", "itemData" : { "DOI" : "10.1002/2016GL070597", "ISSN" : "0094-8276", "abstract" : "Abstract The presence of a near-record El Ni\u00f1o and a positive Pacific Meridional Mode provided an extraordinarily warm background state that fueled the 2015 eastern North Pacific hurricane season to near-record levels. We find that the western portion of the eastern North Pacific, referred to as the Western Development Region (WDR; 10\u00b0?20\u00b0N, 116\u00b0W?180\u00b0), set records for named storms, hurricane days, and Accumulated Cyclone Energy in 2015. When analyzing large-scale environmental conditions, we show that record warm sea surface temperatures, high midlevel relative humidity, high low-level relative vorticity, and record low vertical wind shear were among the environmental forcing factors contributing to the observed tropical cyclone activity. We assess how intraseasonal atmospheric variability may have contributed to active and inactive periods observed during the 2015 hurricane season. We document that, historically, active seasons are associated with May?June El Ni\u00f1o conditions, potentially allowing for predictability of future active WDR seasons.", "author" : [ { "dropping-particle" : "", "family" : "Collins", "given" : "Jennifer M", "non-dropping-particle" : "", "parse-names" : false, "suffix" : "" }, { "dropping-particle" : "", "family" : "Klotzbach", "given" : "Philip J", "non-dropping-particle" : "", "parse-names" : false, "suffix" : "" }, { "dropping-particle" : "", "family" : "Maue", "given" : "Ryan N", "non-dropping-particle" : "", "parse-names" : false, "suffix" : "" }, { "dropping-particle" : "", "family" : "Roache", "given" : "David R", "non-dropping-particle" : "", "parse-names" : false, "suffix" : "" }, { "dropping-particle" : "", "family" : "Blake", "given" : "Eric S", "non-dropping-particle" : "", "parse-names" : false, "suffix" : "" }, { "dropping-particle" : "", "family" : "Paxton", "given" : "Charles H", "non-dropping-particle" : "", "parse-names" : false, "suffix" : "" }, { "dropping-particle" : "", "family" : "Mehta", "given" : "Christopher A", "non-dropping-particle" : "", "parse-names" : false, "suffix" : "" } ], "container-title" : "Geophysical Research Letters", "id" : "ITEM-1", "issue" : "17", "issued" : { "date-parts" : [ [ "2016", "9", "16" ] ] }, "note" : "doi: 10.1002/2016GL070597", "page" : "9217-9224", "publisher" : "John Wiley &amp; Sons, Ltd", "title" : "The record-breaking 2015 hurricane season in the eastern North Pacific: An analysis of environmental conditions", "translator" : [ { "dropping-particle" : "", "family" : "S1320", "given" : "", "non-dropping-particle" : "", "parse-names" : false, "suffix" : "" } ], "type" : "article-journal", "volume" : "43" }, "uris" : [ "http://www.mendeley.com/documents/?uuid=67eb1d90-4fbd-4ad5-b0c0-d481cd502e7f" ] }, { "id" : "ITEM-2", "itemData" : { "DOI" : "10.1175/JCLI-D-16-0424.1", "ISBN" : "0894-8755 1520-0442", "ISSN" : "0894-8755", "abstract" : "AbstractThe 2015 hurricane season in the eastern and central Pacific Ocean (EPO and CPO), particularly around Hawaii, was extremely active, including a record number of tropical cyclones (TCs) and the first instance of three simultaneous category-4 hurricanes in the EPO and CPO. A strong El Ni\u00f1o developed during the 2015 boreal summer season and was attributed by some to be the cause of the extreme number of TCs. However, according to a suite of targeted high-resolution model experiments, the extreme 2015 EPO and CPO hurricane season was not primarily induced by the 2015 El Ni\u00f1o tropical Pacific warming, but by warming in the subtropical Pacific Ocean. This warming is not typical of El Ni\u00f1o, but rather of the Pacific meridional mode (PMM) superimposed on long-term anthropogenic warming. Although the likelihood of such an extreme year depends on the phase of natural variability, the coupled GCM projects an increase in the frequency of such extremely active TC years over the next few decades for EPO, CPO, and Hawaii as a result of enhanced subtropical Pacific warming from anthropogenic greenhouse gas forcing.", "author" : [ { "dropping-particle" : "", "family" : "Murakami", "given" : "Hiroyuki", "non-dropping-particle" : "", "parse-names" : false, "suffix" : "" }, { "dropping-particle" : "", "family" : "Vecchi", "given" : "Gabriel A.", "non-dropping-particle" : "", "parse-names" : false, "suffix" : "" }, { "dropping-particle" : "", "family" : "Delworth", "given" : "Thomas L.", "non-dropping-particle" : "", "parse-names" : false, "suffix" : "" }, { "dropping-particle" : "", "family" : "Wittenberg", "given" : "Andrew T.", "non-dropping-particle" : "", "parse-names" : false, "suffix" : "" }, { "dropping-particle" : "", "family" : "Underwood", "given" : "Seth", "non-dropping-particle" : "", "parse-names" : false, "suffix" : "" }, { "dropping-particle" : "", "family" : "Gudgel", "given" : "Richard", "non-dropping-particle" : "", "parse-names" : false, "suffix" : "" }, { "dropping-particle" : "", "family" : "Yang", "given" : "Xiaosong", "non-dropping-particle" : "", "parse-names" : false, "suffix" : "" }, { "dropping-particle" : "", "family" : "Jia", "given" : "Liwei", "non-dropping-particle" : "", "parse-names" : false, "suffix" : "" }, { "dropping-particle" : "", "family" : "Zeng", "given" : "Fanrong", "non-dropping-particle" : "", "parse-names" : false, "suffix" : "" }, { "dropping-particle" : "", "family" : "Paffendorf", "given" : "Karen", "non-dropping-particle" : "", "parse-names" : false, "suffix" : "" }, { "dropping-particle" : "", "family" : "Zhang", "given" : "Wei", "non-dropping-particle" : "", "parse-names" : false, "suffix" : "" } ], "container-title" : "Journal of Climate", "id" : "ITEM-2", "issue" : "1", "issued" : { "date-parts" : [ [ "2017", "10", "7" ] ] }, "note" : "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1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n\nFrom Duplicate 2 (Dominant Role of Subtropical Pacific Warming in Extreme Eastern Pacific Hurricane Seasons: 2015 and the Future - Murakami, Hiroyuki; Vecchi, Gabriel A; Delworth, Thomas L; Wittenberg, Andrew T; Underwood, Seth; Gudgel, Richard; Yang, Xiaosong; Jia, Liwei; Zeng, Fanrong; Paffendorf, Karen; Zhang, Wei)\n\ndoi: 10.1175/JCLI-D-16-0424.1", "page" : "243-264", "publisher" : "American Meteorological Society", "title" : "Dominant Role of Subtropical Pacific Warming in Extreme Eastern Pacific Hurricane Seasons: 2015 and the Future", "translator" : [ { "dropping-particle" : "", "family" : "S1310", "given" : "", "non-dropping-particle" : "", "parse-names" : false, "suffix" : "" } ], "type" : "article-journal", "volume" : "30" }, "uris" : [ "http://www.mendeley.com/documents/?uuid=b98007b4-03e3-4f84-b05b-5037c87cd702" ] } ], "mendeley" : { "formattedCitation" : "(Collins et al., 2016; Murakami et al., 2017a)", "manualFormatting" : "Collins et al., 2016; Murakami et al., 2017a", "plainTextFormattedCitation" : "(Collins et al., 2016; Murakami et al., 2017a)", "previouslyFormattedCitation" : "(Collins et al., 2016; Murakami et al., 2017a)" }, "properties" : { "noteIndex" : 0 }, "schema" : "https://github.com/citation-style-language/schema/raw/master/csl-citation.json" }</w:delInstrText>
              </w:r>
            </w:del>
            <w:r w:rsidRPr="00D424AA">
              <w:rPr>
                <w:sz w:val="18"/>
                <w:szCs w:val="18"/>
                <w:lang w:val="en-GB"/>
              </w:rPr>
              <w:fldChar w:fldCharType="separate"/>
            </w:r>
            <w:del w:id="3056" w:author="Robin Matthews" w:date="2021-07-14T10:52:00Z">
              <w:r w:rsidR="00A26296" w:rsidDel="0012753B">
                <w:rPr>
                  <w:noProof/>
                  <w:sz w:val="18"/>
                  <w:szCs w:val="18"/>
                  <w:lang w:val="en-GB"/>
                </w:rPr>
                <w:delText>(</w:delText>
              </w:r>
            </w:del>
            <w:r w:rsidR="00A26296">
              <w:rPr>
                <w:noProof/>
                <w:sz w:val="18"/>
                <w:szCs w:val="18"/>
                <w:lang w:val="en-GB"/>
              </w:rPr>
              <w:t>Collins et al., 2016; Murakami et al., 2017</w:t>
            </w:r>
            <w:ins w:id="3057" w:author="Robin Matthews" w:date="2021-07-15T10:06:00Z">
              <w:r w:rsidR="00D26A40">
                <w:rPr>
                  <w:noProof/>
                  <w:sz w:val="18"/>
                  <w:szCs w:val="18"/>
                  <w:lang w:val="en-GB"/>
                </w:rPr>
                <w:t>b</w:t>
              </w:r>
            </w:ins>
            <w:del w:id="3058" w:author="Robin Matthews" w:date="2021-07-15T10:06:00Z">
              <w:r w:rsidR="00A26296" w:rsidDel="00D26A40">
                <w:rPr>
                  <w:noProof/>
                  <w:sz w:val="18"/>
                  <w:szCs w:val="18"/>
                  <w:lang w:val="en-GB"/>
                </w:rPr>
                <w:delText>a</w:delText>
              </w:r>
            </w:del>
            <w:del w:id="3059" w:author="Robin Matthews" w:date="2021-07-14T10:52:00Z">
              <w:r w:rsidR="00A26296" w:rsidDel="0012753B">
                <w:rPr>
                  <w:noProof/>
                  <w:sz w:val="18"/>
                  <w:szCs w:val="18"/>
                  <w:lang w:val="en-GB"/>
                </w:rPr>
                <w:delText>)</w:delText>
              </w:r>
            </w:del>
            <w:r w:rsidRPr="00D424AA">
              <w:rPr>
                <w:sz w:val="18"/>
                <w:szCs w:val="18"/>
                <w:lang w:val="en-GB"/>
              </w:rPr>
              <w:fldChar w:fldCharType="end"/>
            </w:r>
            <w:commentRangeEnd w:id="3053"/>
            <w:r w:rsidR="00A26296">
              <w:rPr>
                <w:rStyle w:val="Marquedecommentaire"/>
              </w:rPr>
              <w:commentReference w:id="3053"/>
            </w:r>
          </w:p>
        </w:tc>
      </w:tr>
      <w:tr w:rsidR="00625BDC" w:rsidRPr="00127991" w14:paraId="6D0131FF" w14:textId="77777777" w:rsidTr="000303E2">
        <w:tc>
          <w:tcPr>
            <w:tcW w:w="1641" w:type="dxa"/>
            <w:shd w:val="clear" w:color="auto" w:fill="DEEAF6" w:themeFill="accent1" w:themeFillTint="33"/>
          </w:tcPr>
          <w:p w14:paraId="04AB34B3"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Global</w:t>
            </w:r>
          </w:p>
        </w:tc>
        <w:tc>
          <w:tcPr>
            <w:tcW w:w="1811" w:type="dxa"/>
            <w:shd w:val="clear" w:color="auto" w:fill="DEEAF6" w:themeFill="accent1" w:themeFillTint="33"/>
          </w:tcPr>
          <w:p w14:paraId="37115C6B"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2015-2016 El Niño</w:t>
            </w:r>
          </w:p>
        </w:tc>
        <w:tc>
          <w:tcPr>
            <w:tcW w:w="2499" w:type="dxa"/>
            <w:shd w:val="clear" w:color="auto" w:fill="DEEAF6" w:themeFill="accent1" w:themeFillTint="33"/>
          </w:tcPr>
          <w:p w14:paraId="301340DA" w14:textId="77777777" w:rsidR="00625BDC" w:rsidRPr="00D424AA" w:rsidRDefault="00625BDC" w:rsidP="000303E2">
            <w:pPr>
              <w:shd w:val="clear" w:color="auto" w:fill="DEEAF6" w:themeFill="accent1" w:themeFillTint="33"/>
              <w:rPr>
                <w:sz w:val="18"/>
                <w:szCs w:val="18"/>
                <w:lang w:val="en-GB"/>
              </w:rPr>
            </w:pPr>
            <w:r w:rsidRPr="00D424AA">
              <w:rPr>
                <w:sz w:val="18"/>
                <w:szCs w:val="18"/>
                <w:lang w:val="en-GB"/>
              </w:rPr>
              <w:t>high CO</w:t>
            </w:r>
            <w:r w:rsidRPr="00D424AA">
              <w:rPr>
                <w:sz w:val="18"/>
                <w:szCs w:val="18"/>
                <w:vertAlign w:val="subscript"/>
                <w:lang w:val="en-GB"/>
              </w:rPr>
              <w:t>2</w:t>
            </w:r>
            <w:r w:rsidRPr="00D424AA">
              <w:rPr>
                <w:sz w:val="18"/>
                <w:szCs w:val="18"/>
                <w:lang w:val="en-GB"/>
              </w:rPr>
              <w:t xml:space="preserve"> release to the atmosphere associated with droughts and fires in several affected regions</w:t>
            </w:r>
          </w:p>
        </w:tc>
        <w:tc>
          <w:tcPr>
            <w:tcW w:w="3670" w:type="dxa"/>
            <w:shd w:val="clear" w:color="auto" w:fill="DEEAF6" w:themeFill="accent1" w:themeFillTint="33"/>
          </w:tcPr>
          <w:p w14:paraId="6DABA5B6" w14:textId="114F97A9" w:rsidR="00625BDC" w:rsidRPr="00841A35" w:rsidRDefault="00625BDC" w:rsidP="000303E2">
            <w:pPr>
              <w:shd w:val="clear" w:color="auto" w:fill="DEEAF6" w:themeFill="accent1" w:themeFillTint="33"/>
              <w:rPr>
                <w:sz w:val="18"/>
                <w:szCs w:val="18"/>
                <w:lang w:val="en-GB"/>
              </w:rPr>
            </w:pPr>
            <w:r w:rsidRPr="00D424AA">
              <w:rPr>
                <w:sz w:val="18"/>
                <w:szCs w:val="18"/>
                <w:lang w:val="en-GB"/>
              </w:rPr>
              <w:fldChar w:fldCharType="begin" w:fldLock="1"/>
            </w:r>
            <w:r w:rsidR="003A5209">
              <w:rPr>
                <w:sz w:val="18"/>
                <w:szCs w:val="18"/>
                <w:lang w:val="en-GB"/>
              </w:rPr>
              <w:instrText>ADDIN CSL_CITATION { "citationItems" : [ { "id" : "ITEM-1", "itemData" : { "DOI" : "10.1038/s41586-018-0424-4", "ISSN" : "0028-0836",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title" : "Sensitivity of atmospheric CO2 growth rate to observed changes in terrestrial water storage", "translator" : [ { "dropping-particle" : "", "family" : "S2625", "given" : "", "non-dropping-particle" : "", "parse-names" : false, "suffix" : "" } ], "type" : "article-journal", "volume" : "560" }, "uris" : [ "http://www.mendeley.com/documents/?uuid=b32c1f5f-6d08-4b3d-8967-507207521f02" ] }, { "id" : "ITEM-2", "itemData" : { "DOI" : "10.1146/annurev-earth-082517-010235", "ISSN" : "00846597", "abstract" : "Tropical woody plants store \u223c230 petagrams of carbon (PgC) in their aboveground living biomass. This review suggests that these stocks are currently growing in primary forests at rates that have decreased in recent decades. Droughts are an important mechanism in reducing forest C uptake and stocks by decreasing photosynthesis, elevating tree mortality, increasing autotrophic respiration, and promoting wildfires. Tropical forests were a C source to the atmosphere during the 2015-2016 El Ni\u00f1o-related drought, with some estimates suggesting that up to 2.3 PgC were released. With continued climate change, the intensity and frequency of droughts and fires will likely increase. It is unclear at what point the impacts of severe, repeated disturbances by drought and fires could exceed tropical forests' capacity to recover. Although specific threshold conditions beyond which ecosystem properties could lead to alternative stable states are largely unknown, the growing body of scientific evidence points to such threshold conditions becoming more likely as climate and land use change across the tropics. \u25aa Droughts have reduced forest carbon uptake and stocks by elevating tree mortality, increasing autotrophic respiration, and promoting wildfires. \u25aa Threshold conditions beyond which tropical forests are pushed into alternative stable states are becoming more likely as effects of droughts intensify.", "author" : [ { "dropping-particle" : "", "family" : "Brando", "given" : "Paulo M.", "non-dropping-particle" : "", "parse-names" : false, "suffix" : "" }, { "dropping-particle" : "", "family" : "Paolucci", "given" : "Lucas", "non-dropping-particle" : "", "parse-names" : false, "suffix" : "" }, { "dropping-particle" : "", "family" : "Ummenhofer", "given" : "Caroline C.", "non-dropping-particle" : "", "parse-names" : false, "suffix" : "" }, { "dropping-particle" : "", "family" : "Ordway", "given" : "Elsa M.", "non-dropping-particle" : "", "parse-names" : false, "suffix" : "" }, { "dropping-particle" : "", "family" : "Hartmann", "given" : "Henrik", "non-dropping-particle" : "", "parse-names" : false, "suffix" : "" }, { "dropping-particle" : "", "family" : "Cattau", "given" : "Megan E.", "non-dropping-particle" : "", "parse-names" : false, "suffix" : "" }, { "dropping-particle" : "", "family" : "Rattis", "given" : "Ludmila", "non-dropping-particle" : "", "parse-names" : false, "suffix" : "" }, { "dropping-particle" : "", "family" : "Medjibe", "given" : "Vincent", "non-dropping-particle" : "", "parse-names" : false, "suffix" : "" }, { "dropping-particle" : "", "family" : "Coe", "given" : "Michael T.", "non-dropping-particle" : "", "parse-names" : false, "suffix" : "" }, { "dropping-particle" : "", "family" : "Balch", "given" : "Jennifer", "non-dropping-particle" : "", "parse-names" : false, "suffix" : "" } ], "container-title" : "Annual Review of Earth and Planetary Sciences", "id" : "ITEM-2", "issued" : { "date-parts" : [ [ "2019" ] ] }, "page" : "555-581", "title" : "Droughts, Wildfires, and Forest Carbon Cycling: A Pantropical Synthesis", "translator" : [ { "dropping-particle" : "", "family" : "S3570", "given" : "", "non-dropping-particle" : "", "parse-names" : false, "suffix" : "" } ], "type" : "article-journal", "volume" : "47" }, "uris" : [ "http://www.mendeley.com/documents/?uuid=a6aa6202-c151-4ce4-9c68-c0fa5b32b4df" ] } ], "mendeley" : { "formattedCitation" : "(Humphrey et al., 2018; Brando et al., 2019)", "manualFormatting" : "Humphrey et al., 2018; Brando et al., 2019", "plainTextFormattedCitation" : "(Humphrey et al., 2018; Brando et al., 2019)", "previouslyFormattedCitation" : "(Humphrey et al., 2018; Brando et al., 2019)" }, "properties" : { "noteIndex" : 0 }, "schema" : "https://github.com/citation-style-language/schema/raw/master/csl-citation.json" }</w:instrText>
            </w:r>
            <w:r w:rsidRPr="00D424AA">
              <w:rPr>
                <w:sz w:val="18"/>
                <w:szCs w:val="18"/>
                <w:lang w:val="en-GB"/>
              </w:rPr>
              <w:fldChar w:fldCharType="separate"/>
            </w:r>
            <w:del w:id="3060" w:author="Robin Matthews" w:date="2021-07-14T10:52:00Z">
              <w:r w:rsidR="00A26296" w:rsidDel="0012753B">
                <w:rPr>
                  <w:noProof/>
                  <w:sz w:val="18"/>
                  <w:szCs w:val="18"/>
                  <w:lang w:val="en-GB"/>
                </w:rPr>
                <w:delText>(</w:delText>
              </w:r>
            </w:del>
            <w:r w:rsidR="00A26296">
              <w:rPr>
                <w:noProof/>
                <w:sz w:val="18"/>
                <w:szCs w:val="18"/>
                <w:lang w:val="en-GB"/>
              </w:rPr>
              <w:t>Humphrey et al., 2018; Brando et al., 2019</w:t>
            </w:r>
            <w:del w:id="3061" w:author="Robin Matthews" w:date="2021-07-14T10:52:00Z">
              <w:r w:rsidR="00A26296" w:rsidDel="0012753B">
                <w:rPr>
                  <w:noProof/>
                  <w:sz w:val="18"/>
                  <w:szCs w:val="18"/>
                  <w:lang w:val="en-GB"/>
                </w:rPr>
                <w:delText>)</w:delText>
              </w:r>
            </w:del>
            <w:r w:rsidRPr="00D424AA">
              <w:rPr>
                <w:sz w:val="18"/>
                <w:szCs w:val="18"/>
                <w:lang w:val="en-GB"/>
              </w:rPr>
              <w:fldChar w:fldCharType="end"/>
            </w:r>
          </w:p>
        </w:tc>
      </w:tr>
    </w:tbl>
    <w:p w14:paraId="61E7FFA4" w14:textId="77777777" w:rsidR="00625BDC" w:rsidRPr="00D424AA" w:rsidRDefault="00625BDC" w:rsidP="000303E2">
      <w:pPr>
        <w:shd w:val="clear" w:color="auto" w:fill="DEEAF6" w:themeFill="accent1" w:themeFillTint="33"/>
        <w:rPr>
          <w:sz w:val="8"/>
          <w:szCs w:val="8"/>
          <w:lang w:val="en-GB"/>
        </w:rPr>
      </w:pPr>
    </w:p>
    <w:p w14:paraId="2CBCF423" w14:textId="77777777" w:rsidR="00914368" w:rsidRDefault="00914368" w:rsidP="000303E2">
      <w:pPr>
        <w:shd w:val="clear" w:color="auto" w:fill="DEEAF6" w:themeFill="accent1" w:themeFillTint="33"/>
        <w:rPr>
          <w:b/>
          <w:bCs/>
          <w:lang w:val="en-GB"/>
        </w:rPr>
      </w:pPr>
    </w:p>
    <w:p w14:paraId="70DA01AC" w14:textId="592E3434" w:rsidR="00625BDC" w:rsidRPr="00914368" w:rsidRDefault="00625BDC" w:rsidP="000303E2">
      <w:pPr>
        <w:shd w:val="clear" w:color="auto" w:fill="DEEAF6" w:themeFill="accent1" w:themeFillTint="33"/>
        <w:rPr>
          <w:b/>
          <w:bCs/>
          <w:lang w:val="en-GB"/>
        </w:rPr>
      </w:pPr>
      <w:r w:rsidRPr="00D424AA">
        <w:rPr>
          <w:b/>
          <w:bCs/>
          <w:lang w:val="en-GB"/>
        </w:rPr>
        <w:t>[END BOX 11.4, TABLE 1 HERE]</w:t>
      </w:r>
    </w:p>
    <w:p w14:paraId="0D2CA52D" w14:textId="77777777" w:rsidR="0012500E" w:rsidRDefault="0012500E" w:rsidP="000303E2">
      <w:pPr>
        <w:shd w:val="clear" w:color="auto" w:fill="DEEAF6" w:themeFill="accent1" w:themeFillTint="33"/>
        <w:rPr>
          <w:lang w:val="en-GB"/>
        </w:rPr>
      </w:pPr>
    </w:p>
    <w:p w14:paraId="6C307CC3" w14:textId="77777777" w:rsidR="00914368" w:rsidRPr="00D424AA" w:rsidRDefault="00914368" w:rsidP="000303E2">
      <w:pPr>
        <w:shd w:val="clear" w:color="auto" w:fill="DEEAF6" w:themeFill="accent1" w:themeFillTint="33"/>
        <w:rPr>
          <w:lang w:val="en-GB"/>
        </w:rPr>
      </w:pPr>
    </w:p>
    <w:p w14:paraId="767F2555" w14:textId="77777777" w:rsidR="00625BDC" w:rsidRPr="00D424AA" w:rsidRDefault="00625BDC" w:rsidP="000303E2">
      <w:pPr>
        <w:shd w:val="clear" w:color="auto" w:fill="DEEAF6" w:themeFill="accent1" w:themeFillTint="33"/>
        <w:rPr>
          <w:b/>
          <w:lang w:val="en-GB"/>
        </w:rPr>
      </w:pPr>
      <w:r w:rsidRPr="00D424AA">
        <w:rPr>
          <w:b/>
          <w:lang w:val="en-GB"/>
        </w:rPr>
        <w:t>Global-scale temperature extremes and concurrent precipitation extremes in boreal 2018 spring and summer</w:t>
      </w:r>
    </w:p>
    <w:p w14:paraId="06C825D8" w14:textId="77777777" w:rsidR="00625BDC" w:rsidRPr="00D424AA" w:rsidRDefault="00625BDC" w:rsidP="000303E2">
      <w:pPr>
        <w:shd w:val="clear" w:color="auto" w:fill="DEEAF6" w:themeFill="accent1" w:themeFillTint="33"/>
        <w:rPr>
          <w:lang w:val="en-GB"/>
        </w:rPr>
      </w:pPr>
    </w:p>
    <w:p w14:paraId="47607B9A" w14:textId="6E5A2F60" w:rsidR="00625BDC" w:rsidRPr="00D424AA" w:rsidRDefault="00625BDC" w:rsidP="000303E2">
      <w:pPr>
        <w:shd w:val="clear" w:color="auto" w:fill="DEEAF6" w:themeFill="accent1" w:themeFillTint="33"/>
        <w:rPr>
          <w:lang w:val="en-GB"/>
        </w:rPr>
      </w:pPr>
      <w:r w:rsidRPr="00D424AA">
        <w:rPr>
          <w:lang w:val="en-GB"/>
        </w:rPr>
        <w:t xml:space="preserve">In the 2018 boreal spring-summer season (May-August), wide areas of the mid-latitudes in the Northern Hemisphere experienced heat extremes and in part enhanced drought </w:t>
      </w:r>
      <w:bookmarkStart w:id="3062" w:name="_Hlk77152405"/>
      <w:ins w:id="3063" w:author="Robin Matthews" w:date="2021-07-14T10:53:00Z">
        <w:r w:rsidR="0012753B">
          <w:rPr>
            <w:lang w:val="en-GB"/>
          </w:rPr>
          <w:fldChar w:fldCharType="begin" w:fldLock="1"/>
        </w:r>
      </w:ins>
      <w:r w:rsidR="003A5209">
        <w:rPr>
          <w:lang w:val="en-GB"/>
        </w:rPr>
        <w:instrText>ADDIN CSL_CITATION { "citationItems" : [ { "id" : "ITEM-1", "itemData" : { "DOI" : "10.1088/1748-9326/ab13bf", "ISSN" : "1748-9326", "abstract" : "The summer of 2018 witnessed a number of extreme weather events such as heatwaves in North America, Western Europe and the Caspian Sea region, and rainfall extremes in South-East Europe and Japan that occurred near-simultaneously. Here we show that some of these extremes were connected by an amplified hemisphere-wide wavenumber 7 circulation pattern. We show that this pattern constitutes an important teleconnection in Northern Hemisphere summer associated with prolonged and above-normal temperatures in North America, Western Europe and the Caspian Sea region. This pattern was also observed during the European heatwaves of 2003, 2006 and 2015 among others. We show that the occurrence of this wave 7 pattern has increased over recent decades.", "author" : [ { "dropping-particle" : "", "family" : "Kornhuber", "given" : "Kai", "non-dropping-particle" : "", "parse-names" : false, "suffix" : "" }, { "dropping-particle" : "", "family" : "Osprey", "given" : "Scott", "non-dropping-particle" : "", "parse-names" : false, "suffix" : "" }, { "dropping-particle" : "", "family" : "Coumou", "given" : "Dim", "non-dropping-particle" : "", "parse-names" : false, "suffix" : "" }, { "dropping-particle" : "", "family" : "Petri", "given" : "Stefan", "non-dropping-particle" : "", "parse-names" : false, "suffix" : "" }, { "dropping-particle" : "", "family" : "Petoukhov", "given" : "Vladimir", "non-dropping-particle" : "", "parse-names" : false, "suffix" : "" }, { "dropping-particle" : "", "family" : "Rahmstorf", "given" : "Stefan", "non-dropping-particle" : "", "parse-names" : false, "suffix" : "" }, { "dropping-particle" : "", "family" : "Gray", "given" : "Lesley", "non-dropping-particle" : "", "parse-names" : false, "suffix" : "" } ], "container-title" : "Environmental Research Letters", "id" : "ITEM-1", "issue" : "5", "issued" : { "date-parts" : [ [ "2019" ] ] }, "page" : "54002", "publisher" : "IOP Publishing", "title" : "Extreme weather events in early summer 2018 connected by a recurrent hemispheric wave-7 pattern", "translator" : [ { "dropping-particle" : "", "family" : "S2356", "given" : "", "non-dropping-particle" : "", "parse-names" : false, "suffix" : "" } ], "type" : "article-journal", "volume" : "14" }, "uris" : [ "http://www.mendeley.com/documents/?uuid=0f6c1092-4b8c-4e66-bec0-8c1cf32cfc54" ] }, { "id" : "ITEM-2",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2",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Kornhuber et al., 2019; Vogel et al., 2019)", "manualFormatting" : "(Kornhuber et al., 2019; Vogel et al., 2019", "plainTextFormattedCitation" : "(Kornhuber et al., 2019; Vogel et al., 2019)", "previouslyFormattedCitation" : "(Kornhuber et al., 2019; Vogel et al., 2019)" }, "properties" : { "noteIndex" : 0 }, "schema" : "https://github.com/citation-style-language/schema/raw/master/csl-citation.json" }</w:instrText>
      </w:r>
      <w:ins w:id="3064" w:author="Robin Matthews" w:date="2021-07-14T10:53:00Z">
        <w:r w:rsidR="0012753B">
          <w:rPr>
            <w:lang w:val="en-GB"/>
          </w:rPr>
          <w:fldChar w:fldCharType="separate"/>
        </w:r>
        <w:r w:rsidR="0012753B" w:rsidRPr="00FF5A23">
          <w:rPr>
            <w:noProof/>
            <w:lang w:val="en-GB"/>
          </w:rPr>
          <w:t>(Kornhuber et al., 2019; Vogel et al., 2019</w:t>
        </w:r>
        <w:r w:rsidR="0012753B">
          <w:rPr>
            <w:lang w:val="en-GB"/>
          </w:rPr>
          <w:fldChar w:fldCharType="end"/>
        </w:r>
        <w:r w:rsidR="0012753B">
          <w:rPr>
            <w:lang w:val="en-GB"/>
          </w:rPr>
          <w:t>;</w:t>
        </w:r>
      </w:ins>
      <w:commentRangeStart w:id="3065"/>
      <w:del w:id="3066" w:author="Robin Matthews" w:date="2021-07-14T10:53:00Z">
        <w:r w:rsidRPr="00D424AA" w:rsidDel="0012753B">
          <w:rPr>
            <w:lang w:val="en-GB"/>
          </w:rPr>
          <w:fldChar w:fldCharType="begin" w:fldLock="1"/>
        </w:r>
        <w:r w:rsidR="00FF6231" w:rsidDel="0012753B">
          <w:rPr>
            <w:lang w:val="en-GB"/>
          </w:rPr>
          <w:delInstrText>ADDIN CSL_CITATION { "citationItems" : [ { "id" : "ITEM-1", "itemData" : { "DOI" : "10.1088/1748-9326/ab13bf", "ISSN" : "1748-9326", "abstract" : "The summer of 2018 witnessed a number of extreme weather events such as heatwaves in North America, Western Europe and the Caspian Sea region, and rainfall extremes in South-East Europe and Japan that occurred near-simultaneously. Here we show that some of these extremes were connected by an amplified hemisphere-wide wavenumber 7 circulation pattern. We show that this pattern constitutes an important teleconnection in Northern Hemisphere summer associated with prolonged and above-normal temperatures in North America, Western Europe and the Caspian Sea region. This pattern was also observed during the European heatwaves of 2003, 2006 and 2015 among others. We show that the occurrence of this wave 7 pattern has increased over recent decades.", "author" : [ { "dropping-particle" : "", "family" : "Kornhuber", "given" : "Kai", "non-dropping-particle" : "", "parse-names" : false, "suffix" : "" }, { "dropping-particle" : "", "family" : "Osprey", "given" : "Scott", "non-dropping-particle" : "", "parse-names" : false, "suffix" : "" }, { "dropping-particle" : "", "family" : "Coumou", "given" : "Dim", "non-dropping-particle" : "", "parse-names" : false, "suffix" : "" }, { "dropping-p</w:delInstrText>
        </w:r>
        <w:r w:rsidR="00FF6231" w:rsidRPr="006A2665" w:rsidDel="0012753B">
          <w:delInstrText>article" : "", "family" : "Petri", "given" : "Stefan", "non-dropping-particle" : "", "parse-names" : false, "suffix" : "" }, { "dropping-particle" : "", "family" : "Petoukhov", "given" : "Vladimir", "non-dropping-particle" : "", "parse-names" : false, "suffix" : "" }, { "dropping-particle" : "", "family" : "Rahmstorf", "given" : "Stefan", "non-dropping-particle" : "", "parse-names" : false, "suffix" : "" }, { "dropping-particle" : "", "family" : "Gray", "given" : "Lesley", "non-dropping-particle" : "", "parse-names" : false, "suffix" : "" } ], "container-title" : "Environmental Research Letters", "id" : "ITEM-1", "issue" : "5", "issued" : { "date-parts" : [ [ "2019" ] ] }, "page" : "54002", "publisher" : "IOP Publishing", "title" : "Extreme weather events in early summer 2018 connected by a recurrent hemispheric wave-7 pattern", "translator" : [ { "dropping-particle" : "", "family" : "S2356", "given" : "", "non-dropping-particle" : "", "parse-names" : false, "suffix" : "" } ], "type" : "article-journal", "volume" : "14" }, "uris" : [ "http://www.mendeley.com/documents/?uuid=0f6c1092-4b8c-4e66-bec0-8c1cf32cfc54" ] } ], "mendeley" : { "formattedCitation" : "(Kornhuber et al., 2019)", "manualFormatting" : "(Kornhuber et al., 2019", "plainTextFormattedCitation" : "(Kornhuber et al., 2019)", "previouslyFormattedCitation" : "(Kornhuber et al., 2019)" }, "properties" : { "noteIndex" : 0 }, "schema" : "https://github.com/citation-style-language/schema/raw/master/csl-citation.json" }</w:delInstrText>
        </w:r>
        <w:r w:rsidRPr="00D424AA" w:rsidDel="0012753B">
          <w:rPr>
            <w:lang w:val="en-GB"/>
          </w:rPr>
          <w:fldChar w:fldCharType="separate"/>
        </w:r>
        <w:r w:rsidR="00A26296" w:rsidDel="0012753B">
          <w:rPr>
            <w:noProof/>
          </w:rPr>
          <w:delText>(Kornhuber et al., 2019</w:delText>
        </w:r>
        <w:r w:rsidRPr="00D424AA" w:rsidDel="0012753B">
          <w:rPr>
            <w:lang w:val="en-GB"/>
          </w:rPr>
          <w:fldChar w:fldCharType="end"/>
        </w:r>
        <w:commentRangeEnd w:id="3065"/>
        <w:r w:rsidR="00A26296" w:rsidDel="0012753B">
          <w:rPr>
            <w:rStyle w:val="Marquedecommentaire"/>
          </w:rPr>
          <w:commentReference w:id="3065"/>
        </w:r>
        <w:r w:rsidRPr="006A2665" w:rsidDel="0012753B">
          <w:delText xml:space="preserve">; </w:delText>
        </w:r>
        <w:commentRangeStart w:id="3067"/>
        <w:r w:rsidRPr="00D424AA" w:rsidDel="0012753B">
          <w:rPr>
            <w:lang w:val="en-GB"/>
          </w:rPr>
          <w:fldChar w:fldCharType="begin" w:fldLock="1"/>
        </w:r>
        <w:r w:rsidR="00FF6231" w:rsidRPr="0012753B" w:rsidDel="0012753B">
          <w:delInstrText>ADDIN CSL_CITATION { "citationItems" : [ { "id" : "ITEM-1",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1",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Vogel et al., 2019)", "manualFormatting" : "Vogel et al., 2019", "plainTextFormattedCitation" : "(Vogel et al., 2019)", "previouslyFormattedCitation" : "(Vogel et al., 2019)" }, "properties" : { "noteIndex" : 0 }, "schema" : "https://github.com/citation-style-language/schema/raw/master/csl-citation.json" }</w:delInstrText>
        </w:r>
        <w:r w:rsidRPr="00D424AA" w:rsidDel="0012753B">
          <w:rPr>
            <w:lang w:val="en-GB"/>
          </w:rPr>
          <w:fldChar w:fldCharType="separate"/>
        </w:r>
        <w:r w:rsidR="00A26296" w:rsidRPr="0012753B" w:rsidDel="0012753B">
          <w:rPr>
            <w:noProof/>
          </w:rPr>
          <w:delText>Vogel et al., 2019</w:delText>
        </w:r>
        <w:r w:rsidRPr="00D424AA" w:rsidDel="0012753B">
          <w:rPr>
            <w:lang w:val="en-GB"/>
          </w:rPr>
          <w:fldChar w:fldCharType="end"/>
        </w:r>
        <w:commentRangeEnd w:id="3067"/>
        <w:r w:rsidR="00A26296" w:rsidDel="0012753B">
          <w:rPr>
            <w:rStyle w:val="Marquedecommentaire"/>
          </w:rPr>
          <w:commentReference w:id="3067"/>
        </w:r>
        <w:r w:rsidRPr="006A2665" w:rsidDel="0012753B">
          <w:delText>;</w:delText>
        </w:r>
      </w:del>
      <w:bookmarkEnd w:id="3062"/>
      <w:r w:rsidRPr="006A2665">
        <w:t xml:space="preserve"> Box 11.3, Figure 2). The reported impacts included the following </w:t>
      </w:r>
      <w:commentRangeStart w:id="3068"/>
      <w:r w:rsidRPr="00D424AA">
        <w:rPr>
          <w:lang w:val="en-GB"/>
        </w:rPr>
        <w:fldChar w:fldCharType="begin" w:fldLock="1"/>
      </w:r>
      <w:ins w:id="3069" w:author="Robin Matthews" w:date="2021-07-14T10:53:00Z">
        <w:r w:rsidR="0012753B">
          <w:instrText>ADDIN CSL_CITATION { "citationItems" : [ { "id" : "ITEM-1",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1",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Vogel et al., 2019)", "manualFormatting" : "(Vogel et al., 2019)", "plainTextFormattedCitation" : "(Vogel et al., 2019)", "previouslyFormattedCitation" : "(Vogel et al., 2019)" }, "properties" : { "noteIndex" : 0 }, "schema" : "https://github.com/citation-style-language/schema/raw/master/csl-citation.json" }</w:instrText>
        </w:r>
      </w:ins>
      <w:del w:id="3070" w:author="Robin Matthews" w:date="2021-07-14T10:53:00Z">
        <w:r w:rsidR="00FF6231" w:rsidRPr="006A2665" w:rsidDel="0012753B">
          <w:delInstrText>ADDIN CSL_CITATION { "citationItems" : [ { "id" : "ITEM-1", "itemData" : { "DOI" : "10.1029/2019EF001189", "ISSN" : "2328-4277", "author" : [ { "dropping-particle" : "", "family" : "Vogel", "given" : "M. M.", "non-droppin</w:delInstrText>
        </w:r>
        <w:r w:rsidR="00FF6231" w:rsidRPr="00F1665C" w:rsidDel="0012753B">
          <w:rPr>
            <w:lang w:val="en-GB"/>
          </w:rPr>
          <w:delInstrText xml:space="preserve">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1",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Vogel et al., 2019)", "manualFormatting" : </w:delInstrText>
        </w:r>
        <w:r w:rsidR="00FF6231" w:rsidDel="0012753B">
          <w:rPr>
            <w:lang w:val="en-GB"/>
          </w:rPr>
          <w:delInstrText>"(Vogel et al., 2019", "plainTextFormattedCitation" : "(Vogel et al., 2019)", "previouslyFormattedCitation" : "(Vogel et al., 2019)" }, "properties" : { "noteIndex" : 0 }, "schema" : "https://github.com/citation-style-language/schema/raw/master/csl-citation.json" }</w:delInstrText>
        </w:r>
      </w:del>
      <w:r w:rsidRPr="00D424AA">
        <w:rPr>
          <w:lang w:val="en-GB"/>
        </w:rPr>
        <w:fldChar w:fldCharType="separate"/>
      </w:r>
      <w:r w:rsidR="00A26296">
        <w:rPr>
          <w:noProof/>
          <w:lang w:val="en-GB"/>
        </w:rPr>
        <w:t>(Vogel et al., 201</w:t>
      </w:r>
      <w:ins w:id="3071" w:author="Robin Matthews" w:date="2021-07-14T10:53:00Z">
        <w:r w:rsidR="0012753B">
          <w:rPr>
            <w:noProof/>
            <w:lang w:val="en-GB"/>
          </w:rPr>
          <w:t>9)</w:t>
        </w:r>
      </w:ins>
      <w:del w:id="3072" w:author="Robin Matthews" w:date="2021-07-14T10:53:00Z">
        <w:r w:rsidR="00A26296" w:rsidDel="0012753B">
          <w:rPr>
            <w:noProof/>
            <w:lang w:val="en-GB"/>
          </w:rPr>
          <w:delText>9</w:delText>
        </w:r>
      </w:del>
      <w:r w:rsidRPr="00D424AA">
        <w:rPr>
          <w:lang w:val="en-GB"/>
        </w:rPr>
        <w:fldChar w:fldCharType="end"/>
      </w:r>
      <w:commentRangeEnd w:id="3068"/>
      <w:r w:rsidR="00A26296">
        <w:rPr>
          <w:rStyle w:val="Marquedecommentaire"/>
        </w:rPr>
        <w:commentReference w:id="3068"/>
      </w:r>
      <w:del w:id="3073" w:author="Robin Matthews" w:date="2021-07-14T10:53:00Z">
        <w:r w:rsidRPr="00841A35" w:rsidDel="0012753B">
          <w:rPr>
            <w:lang w:val="en-GB"/>
          </w:rPr>
          <w:delText>)</w:delText>
        </w:r>
      </w:del>
      <w:r w:rsidRPr="00841A35">
        <w:rPr>
          <w:lang w:val="en-GB"/>
        </w:rPr>
        <w:t xml:space="preserve">: 90 deaths from heat strokes in Quebec (Canada), 1469 deaths from heat strokes in Japan </w:t>
      </w:r>
      <w:r w:rsidRPr="00D424AA">
        <w:rPr>
          <w:lang w:val="en-GB"/>
        </w:rPr>
        <w:fldChar w:fldCharType="begin" w:fldLock="1"/>
      </w:r>
      <w:r w:rsidR="00AB36D4">
        <w:rPr>
          <w:lang w:val="en-GB"/>
        </w:rPr>
        <w:instrText>ADDIN CSL_CITATION { "citationItems" : [ { "id" : "ITEM-1", "itemData" : { "DOI" : "10.2151/sola.15A-003", "ISSN" : "1349-6476", "author" : [ { "dropping-particle" : "", "family" : "Shimpo", "given" : "Akihiko", "non-dropping-particle" : "", "parse-names" : false, "suffix" : "" }, { "dropping-particle" : "", "family" : "Takemura", "given" : "Kazuto", "non-dropping-particle" : "", "parse-names" : false, "suffix" : "" }, { "dropping-particle" : "", "family" : "Wakamatsu", "given" : "Shunya", "non-dropping-particle" : "", "parse-names" : false, "suffix" : "" }, { "dropping-particle" : "", "family" : "Togawa", "given" : "Hiroki", "non-dropping-particle" : "", "parse-names" : false, "suffix" : "" }, { "dropping-particle" : "", "family" : "Mochizuki", "given" : "Yasushi", "non-dropping-particle" : "", "parse-names" : false, "suffix" : "" }, { "dropping-particle" : "", "family" : "Takekawa", "given" : "Motoaki", "non-dropping-particle" : "", "parse-names" : false, "suffix" : "" }, { "dropping-particle" : "", "family" : "Tanaka", "given" : "Shotaro", "non-dropping-particle" : "", "parse-names" : false, "suffix" : "" }, { "dropping-particle" : "", "family" : "Yamashita", "given" : "Kazuya", "non-dropping-particle" : "", "parse-names" : false, "suffix" : "" }, { "dropping-particle" : "", "family" : "Maeda", "given" : "Shuhei", "non-dropping-particle" : "", "parse-names" : false, "suffix" : "" }, { "dropping-particle" : "", "family" : "Kurora", "given" : "Ryuta", "non-dropping-particle" : "", "parse-names" : false, "suffix" : "" }, { "dropping-particle" : "", "family" : "Murai", "given" : "Hirokazu", "non-dropping-particle" : "", "parse-names" : false, "suffix" : "" }, { "dropping-particle" : "", "family" : "Kitabatake", "given" : "Naoko", "non-dropping-particle" : "", "parse-names" : false, "suffix" : "" }, { "dropping-particle" : "", "family" : "Tsuguti", "given" : "Hiroshige", "non-dropping-particle" : "", "parse-names" : false, "suffix" : "" }, { "dropping-particle" : "", "family" : "Mukougawa", "given" : "Hitoshi", "non-dropping-particle" : "", "parse-names" : false, "suffix" : "" }, { "dropping-particle" : "", "family" : "Iwasaki", "given" : "Toshiki", "non-dropping-particle" : "", "parse-names" : false, "suffix" : "" }, { "dropping-particle" : "", "family" : "Kawamura", "given" : "Ryuichi", "non-dropping-particle" : "", "parse-names" : false, "suffix" : "" }, { "dropping-particle" : "", "family" : "Kimoto", "given" : "Masahide", "non-dropping-particle" : "", "parse-names" : false, "suffix" : "" }, { "dropping-particle" : "", "family" : "Takayabu", "given" : "Izuru", "non-dropping-particle" : "", "parse-names" : false, "suffix" : "" }, { "dropping-particle" : "", "family" : "Takayabu", "given" : "Yukari N.", "non-dropping-particle" : "", "parse-names" : false, "suffix" : "" }, { "dropping-particle" : "", "family" : "Tanimoto", "given" : "Youichi", "non-dropping-particle" : "", "parse-names" : false, "suffix" : "" }, { "dropping-particle" : "", "family" : "Hirooka", "given" : "Toshihiko", "non-dropping-particle" : "", "parse-names" : false, "suffix" : "" }, { "dropping-particle" : "", "family" : "Masumoto", "given" : "Yukio", "non-dropping-particle" : "", "parse-names" : false, "suffix" : "" }, { "dropping-particle" : "", "family" : "Watanabe", "given" : "Masahiro", "non-dropping-particle" : "", "parse-names" : false, "suffix" : "" }, { "dropping-particle" : "", "family" : "Tsuboki", "given" : "Kazuhisa", "non-dropping-particle" : "", "parse-names" : false, "suffix" : "" }, { "dropping-particle" : "", "family" : "Nakamura", "given" : "Hisashi", "non-dropping-particle" : "", "parse-names" : false, "suffix" : "" } ], "container-title" : "SOLA", "id" : "ITEM-1", "issued" : { "date-parts" : [ [ "2019" ] ] }, "page" : "13-18", "title" : "Primary Factors behind the Heavy Rain Event of July 2018 and the Subsequent Heat Wave in Japan", "translator" : [ { "dropping-particle" : "", "family" : "S3647", "given" : "", "non-dropping-particle" : "", "parse-names" : false, "suffix" : "" } ], "type" : "article-journal", "volume" : "15A" }, "uris" : [ "http://www.mendeley.com/documents/?uuid=d9ccea70-f3a6-4fda-93ea-c7e3cf1e6d95" ] } ], "mendeley" : { "formattedCitation" : "(Shimpo et al., 2019)", "plainTextFormattedCitation" : "(Shimpo et al., 2019)", "previouslyFormattedCitation" : "(Shimpo et al., 2019)" }, "properties" : { "noteIndex" : 0 }, "schema" : "https://github.com/citation-style-language/schema/raw/master/csl-citation.json" }</w:instrText>
      </w:r>
      <w:r w:rsidRPr="00D424AA">
        <w:rPr>
          <w:lang w:val="en-GB"/>
        </w:rPr>
        <w:fldChar w:fldCharType="separate"/>
      </w:r>
      <w:r w:rsidR="00A26296">
        <w:rPr>
          <w:noProof/>
          <w:lang w:val="en-GB"/>
        </w:rPr>
        <w:t>(Shimpo et al., 2019)</w:t>
      </w:r>
      <w:r w:rsidRPr="00D424AA">
        <w:rPr>
          <w:lang w:val="en-GB"/>
        </w:rPr>
        <w:fldChar w:fldCharType="end"/>
      </w:r>
      <w:r w:rsidRPr="00841A35">
        <w:rPr>
          <w:lang w:val="en-GB"/>
        </w:rPr>
        <w:t xml:space="preserve">, 48 heat-related deaths in South Korea </w:t>
      </w:r>
      <w:r w:rsidRPr="00D424AA">
        <w:rPr>
          <w:lang w:val="en-GB"/>
        </w:rPr>
        <w:fldChar w:fldCharType="begin" w:fldLock="1"/>
      </w:r>
      <w:r w:rsidR="00417CA4">
        <w:rPr>
          <w:lang w:val="en-GB"/>
        </w:rPr>
        <w:instrText>ADDIN CSL_CITATION { "citationItems" : [ { "id" : "ITEM-1", "itemData" : { "DOI" : "10.1175/BAMS-D-19-0151.1", "ISSN" : "0003-0007", "author" : [ { "dropping-particle" : "", "family" : "Min", "given" : "Seung-Ki", "non-dropping-particle" : "", "parse-names" : false, "suffix" : "" }, { "dropping-particle" : "", "family" : "Kim", "given" : "Yeon-Hee", "non-dropping-particle" : "", "parse-names" : false, "suffix" : "" }, { "dropping-particle" : "", "family" : "Lee", "given" : "Sang-Min", "non-dropping-particle" : "", "parse-names" : false, "suffix" : "" }, { "dropping-particle" : "", "family" : "Sparrow", "given" : "Sarah", "non-dropping-particle" : "", "parse-names" : false, "suffix" : "" }, { "dropping-particle" : "", "family" : "Li", "given" : "Sihan", "non-dropping-particle" : "", "parse-names" : false, "suffix" : "" }, { "dropping-particle" : "", "family" : "Lott", "given" : "Fraser C.", "non-dropping-particle" : "", "parse-names" : false, "suffix" : "" }, { "dropping-particle" : "", "family" : "Stott", "given" : "Peter A.", "non-dropping-particle" : "", "parse-names" : false, "suffix" : "" } ], "container-title" : "Bulletin of the American Meteorological Society", "id" : "ITEM-1", "issue" : "1", "issued" : { "date-parts" : [ [ "2020", "1" ] ] }, "page" : "S103-S108", "title" : "Quantifying Human Impact on the 2018 Summer Longest Heat Wave in South Korea", "translator" : [ { "dropping-particle" : "", "family" : "S2499", "given" : "", "non-dropping-particle" : "", "parse-names" : false, "suffix" : "" } ], "type" : "article-journal", "volume" : "101" }, "uris" : [ "http://www.mendeley.com/documents/?uuid=fb656469-5a46-4f6c-b201-567fc295ea84" ] } ], "mendeley" : { "formattedCitation" : "(Min et al., 2020)", "plainTextFormattedCitation" : "(Min et al., 2020)", "previouslyFormattedCitation" : "(Min et al., 2020)" }, "properties" : { "noteIndex" : 0 }, "schema" : "https://github.com/citation-style-language/schema/raw/master/csl-citation.json" }</w:instrText>
      </w:r>
      <w:r w:rsidRPr="00D424AA">
        <w:rPr>
          <w:lang w:val="en-GB"/>
        </w:rPr>
        <w:fldChar w:fldCharType="separate"/>
      </w:r>
      <w:r w:rsidR="00A26296">
        <w:rPr>
          <w:noProof/>
          <w:lang w:val="en-GB"/>
        </w:rPr>
        <w:t>(Min et al., 2020)</w:t>
      </w:r>
      <w:r w:rsidRPr="00D424AA">
        <w:rPr>
          <w:lang w:val="en-GB"/>
        </w:rPr>
        <w:fldChar w:fldCharType="end"/>
      </w:r>
      <w:r w:rsidRPr="00841A35">
        <w:rPr>
          <w:lang w:val="en-GB"/>
        </w:rPr>
        <w:t>, heat warning affecting 90,000 students in t</w:t>
      </w:r>
      <w:r w:rsidRPr="00D424AA">
        <w:rPr>
          <w:lang w:val="en-GB"/>
        </w:rPr>
        <w:t xml:space="preserve">he USA, fires in numerous countries (Canada (British Columbia), USA (California), Lapland, Latvia), crop losses in the UK, Germany and Switzerland </w:t>
      </w:r>
      <w:del w:id="3074" w:author="Robin Matthews" w:date="2021-07-14T10:54:00Z">
        <w:r w:rsidRPr="00D424AA" w:rsidDel="0012753B">
          <w:rPr>
            <w:lang w:val="en-GB"/>
          </w:rPr>
          <w:delText>(</w:delText>
        </w:r>
      </w:del>
      <w:commentRangeStart w:id="3075"/>
      <w:r w:rsidRPr="00D424AA">
        <w:rPr>
          <w:lang w:val="en-GB"/>
        </w:rPr>
        <w:fldChar w:fldCharType="begin" w:fldLock="1"/>
      </w:r>
      <w:ins w:id="3076" w:author="Robin Matthews" w:date="2021-07-14T10:54:00Z">
        <w:r w:rsidR="0012753B">
          <w:rPr>
            <w:lang w:val="en-GB"/>
          </w:rPr>
          <w:instrText>ADDIN CSL_CITATION { "citationItems" : [ { "id" : "ITEM-1",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1",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Vogel et al., 2019)", "manualFormatting" : "(Vogel et al., 2019)", "plainTextFormattedCitation" : "(Vogel et al., 2019)", "previouslyFormattedCitation" : "(Vogel et al., 2019)" }, "properties" : { "noteIndex" : 0 }, "schema" : "https://github.com/citation-style-language/schema/raw/master/csl-citation.json" }</w:instrText>
        </w:r>
      </w:ins>
      <w:del w:id="3077" w:author="Robin Matthews" w:date="2021-07-14T10:54:00Z">
        <w:r w:rsidR="00FF6231" w:rsidDel="0012753B">
          <w:rPr>
            <w:lang w:val="en-GB"/>
          </w:rPr>
          <w:delInstrText>ADDIN CSL_CITATION { "citationItems" : [ { "id" : "ITEM-1",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1",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Vogel et al., 2019)", "manualFormatting" : "Vogel et al., 2019", "plainTextFormattedCitation" : "(Vogel et al., 2019)", "previouslyFormattedCitation" : "(Vogel et al., 2019)" }, "properties" : { "noteIndex" : 0 }, "schema" : "https://github.com/citation-style-language/schema/raw/master/csl-citation.json" }</w:delInstrText>
        </w:r>
      </w:del>
      <w:r w:rsidRPr="00D424AA">
        <w:rPr>
          <w:lang w:val="en-GB"/>
        </w:rPr>
        <w:fldChar w:fldCharType="separate"/>
      </w:r>
      <w:del w:id="3078" w:author="Robin Matthews" w:date="2021-07-14T10:54:00Z">
        <w:r w:rsidR="00A26296" w:rsidDel="0012753B">
          <w:rPr>
            <w:noProof/>
            <w:lang w:val="en-GB"/>
          </w:rPr>
          <w:delText>V</w:delText>
        </w:r>
      </w:del>
      <w:ins w:id="3079" w:author="Robin Matthews" w:date="2021-07-14T10:54:00Z">
        <w:r w:rsidR="0012753B">
          <w:rPr>
            <w:noProof/>
            <w:lang w:val="en-GB"/>
          </w:rPr>
          <w:t>(V</w:t>
        </w:r>
      </w:ins>
      <w:r w:rsidR="00A26296">
        <w:rPr>
          <w:noProof/>
          <w:lang w:val="en-GB"/>
        </w:rPr>
        <w:t>ogel et al., 201</w:t>
      </w:r>
      <w:ins w:id="3080" w:author="Robin Matthews" w:date="2021-07-14T10:54:00Z">
        <w:r w:rsidR="0012753B">
          <w:rPr>
            <w:noProof/>
            <w:lang w:val="en-GB"/>
          </w:rPr>
          <w:t>9)</w:t>
        </w:r>
      </w:ins>
      <w:del w:id="3081" w:author="Robin Matthews" w:date="2021-07-14T10:54:00Z">
        <w:r w:rsidR="00A26296" w:rsidDel="0012753B">
          <w:rPr>
            <w:noProof/>
            <w:lang w:val="en-GB"/>
          </w:rPr>
          <w:delText>9</w:delText>
        </w:r>
      </w:del>
      <w:r w:rsidRPr="00D424AA">
        <w:rPr>
          <w:lang w:val="en-GB"/>
        </w:rPr>
        <w:fldChar w:fldCharType="end"/>
      </w:r>
      <w:commentRangeEnd w:id="3075"/>
      <w:r w:rsidR="00A26296">
        <w:rPr>
          <w:rStyle w:val="Marquedecommentaire"/>
        </w:rPr>
        <w:commentReference w:id="3075"/>
      </w:r>
      <w:del w:id="3082" w:author="Robin Matthews" w:date="2021-07-14T10:54:00Z">
        <w:r w:rsidRPr="00841A35" w:rsidDel="0012753B">
          <w:rPr>
            <w:lang w:val="en-GB"/>
          </w:rPr>
          <w:delText>)</w:delText>
        </w:r>
      </w:del>
      <w:r w:rsidRPr="00841A35">
        <w:rPr>
          <w:lang w:val="en-GB"/>
        </w:rPr>
        <w:t xml:space="preserve"> and overall in central and northern Europe (leading to yield reductions of up to 50% for the main crops; </w:t>
      </w:r>
      <w:commentRangeStart w:id="3083"/>
      <w:r w:rsidRPr="00D424AA">
        <w:rPr>
          <w:lang w:val="en-GB"/>
        </w:rPr>
        <w:fldChar w:fldCharType="begin" w:fldLock="1"/>
      </w:r>
      <w:r w:rsidR="00FF6231">
        <w:rPr>
          <w:lang w:val="en-GB"/>
        </w:rPr>
        <w:instrText>ADDIN CSL_CITATION { "citationItems" : [ { "id" : "ITEM-1", "itemData" : { "DOI" : "10.1029/2019EF001170", "ISSN" : "2328-4277", "author" : [ { "dropping-particle" : "", "family" : "Toreti", "given" : "Andrea", "non-dropping-particle" : "", "parse-names" : false, "suffix" : "" }, { "dropping-particle" : "", "family" : "Belward", "given" : "Alan", "non-dropping-particle" : "", "parse-names" : false, "suffix" : "" }, { "dropping-particle" : "", "family" : "Perez\u2010Dominguez", "given" : "Ignacio", "non-dropping-particle" : "", "parse-names" : false, "suffix" : "" }, { "dropping-particle" : "", "family" : "Naumann", "given" : "Gustavo", "non-dropping-particle" : "", "parse-names" : false, "suffix" : "" }, { "dropping-particle" : "", "family" : "Luterbacher", "given" : "J\u00fcrg", "non-dropping-particle" : "", "parse-names" : false, "suffix" : "" }, { "dropping-particle" : "", "family" : "Cronie", "given" : "Ottmar", "non-dropping-particle" : "", "parse-names" : false, "suffix" : "" }, { "dropping-particle" : "", "family" : "Seguini", "given" : "Lorenzo", "non-dropping-particle" : "", "parse-names" : false, "suffix" : "" }, { "dropping-particle" : "", "family" : "Manfron", "given" : "Giacinto", "non-dropping-particle" : "", "parse-names" : false, "suffix" : "" }, { "dropping-particle" : "", "family" : "Lopez\u2010Lozano", "given" : "Raul", "non-dropping-particle" : "", "parse-names" : false, "suffix" : "" }, { "dropping-particle" : "", "family" : "Baruth", "given" : "Bettina", "non-dropping-particle" : "", "parse-names" : false, "suffix" : "" }, { "dropping-particle" : "", "family" : "Berg", "given" : "Maurits", "non-dropping-particle" : "", "parse-names" : false, "suffix" : "" }, { "dropping-particle" : "", "family" : "Dentener", "given" : "Frank", "non-dropping-particle" : "", "parse-names" : false, "suffix" : "" }, { "dropping-particle" : "", "family" : "Ceglar", "given" : "Andrej", "non-dropping-particle" : "", "parse-names" : false, "suffix" : "" }, { "dropping-particle" : "", "family" : "Chatzopoulos", "given" : "Thomas", "non-dropping-particle" : "", "parse-names" : false, "suffix" : "" }, { "dropping-particle" : "", "family" : "Zampieri", "given" : "Matteo", "non-dropping-particle" : "", "parse-names" : false, "suffix" : "" } ], "container-title" : "Earth's Future", "id" : "ITEM-1", "issue" : "6", "issued" : { "date-parts" : [ [ "2019", "6", "19" ] ] }, "page" : "652-663", "title" : "The Exceptional 2018 European Water Seesaw Calls for Action on Adaptation", "translator" : [ { "dropping-particle" : "", "family" : "S2607", "given" : "", "non-dropping-particle" : "", "parse-names" : false, "suffix" : "" } ], "type" : "article-journal", "volume" : "7" }, "uris" : [ "http://www.mendeley.com/documents/?uuid=4817eb7f-a32b-40fa-9e26-6af8164ee21c" ] } ], "mendeley" : { "formattedCitation" : "(Toreti et al., 2019)", "manualFormatting" : "Toreti et al., 2019)", "plainTextFormattedCitation" : "(Toreti et al., 2019)", "previouslyFormattedCitation" : "(Toreti et al., 2019)" }, "properties" : { "noteIndex" : 0 }, "schema" : "https://github.com/citation-style-language/schema/raw/master/csl-citation.json" }</w:instrText>
      </w:r>
      <w:r w:rsidRPr="00D424AA">
        <w:rPr>
          <w:lang w:val="en-GB"/>
        </w:rPr>
        <w:fldChar w:fldCharType="separate"/>
      </w:r>
      <w:r w:rsidR="00A26296">
        <w:rPr>
          <w:noProof/>
          <w:lang w:val="en-GB"/>
        </w:rPr>
        <w:t>Toreti et al., 2019)</w:t>
      </w:r>
      <w:r w:rsidRPr="00D424AA">
        <w:rPr>
          <w:lang w:val="en-GB"/>
        </w:rPr>
        <w:fldChar w:fldCharType="end"/>
      </w:r>
      <w:commentRangeEnd w:id="3083"/>
      <w:r w:rsidR="00A26296">
        <w:rPr>
          <w:rStyle w:val="Marquedecommentaire"/>
        </w:rPr>
        <w:commentReference w:id="3083"/>
      </w:r>
      <w:r w:rsidRPr="00841A35">
        <w:rPr>
          <w:lang w:val="en-GB"/>
        </w:rPr>
        <w:t>, fish deaths in Switzerland, and melting of roads in the Netherlands a</w:t>
      </w:r>
      <w:r w:rsidRPr="00D424AA">
        <w:rPr>
          <w:lang w:val="en-GB"/>
        </w:rPr>
        <w:t xml:space="preserve">nd the UK, among others. In addition to the numerous hot and dry extremes, an extremely heavy rainfall event occurred over wide areas of Japan from 28 June to 8 July 2018 </w:t>
      </w:r>
      <w:r w:rsidRPr="00D424AA">
        <w:rPr>
          <w:lang w:val="en-GB"/>
        </w:rPr>
        <w:fldChar w:fldCharType="begin" w:fldLock="1"/>
      </w:r>
      <w:r w:rsidR="00FF6231">
        <w:rPr>
          <w:lang w:val="en-GB"/>
        </w:rPr>
        <w:instrText>ADDIN CSL_CITATION { "citationItems" : [ { "id" : "ITEM-1", "itemData" : { "DOI" : "10.1007/s10346-018-1098-6", "ISSN" : "1612-5118", "abstract" : "An extremely heavy rainfall occurred over wide areas of Japan from 28 June to 8 July 2018. Heavily damaged areas were distributed from western Japan to Tokai region. This event was officially named the \u201cHeavy Rain Event of July 2018\u201d by the Japan Meteorological Agency. This paper provides a meteorological overview of the event. A comparison with other heavy rainfall events that have occurred since 1982 showed that the heavy rainfall event of 2018 was characterized by rainfall that was unusually widespread spatially and persistent temporally. Factors primarily responsible for this event included the prolonged concentration of two very moist airstreams over western Japan and persistent upward flow associated with activation of the stationary Baiu front. In some areas, line-shaped precipitation systems led to locally anomalous precipitation totals.", "author" : [ { "dropping-particle" : "", "family" : "Tsuguti", "given" : "Hiroshige", "non-dropping-particle" : "", "parse-names" : false, "suffix" : "" }, { "dropping-particle" : "", "family" : "Seino", "given" : "Naoko", "non-dropping-particle" : "", "parse-names" : false, "suffix" : "" }, { "dropping-particle" : "", "family" : "Kawase", "given" : "Hiroaki", "non-dropping-particle" : "", "parse-names" : false, "suffix" : "" }, { "dropping-particle" : "", "family" : "Imada", "given" : "Yukiko", "non-dropping-particle" : "", "parse-names" : false, "suffix" : "" }, { "dropping-particle" : "", "family" : "Nakaegawa", "given" : "Toshiyuki", "non-dropping-particle" : "", "parse-names" : false, "suffix" : "" }, { "dropping-particle" : "", "family" : "Takayabu", "given" : "Izuru", "non-dropping-particle" : "", "parse-names" : false, "suffix" : "" } ], "container-title" : "Landslides", "id" : "ITEM-1", "issue" : "2", "issued" : { "date-parts" : [ [ "2018" ] ] }, "page" : "363-371", "title" : "Meteorological overview and mesoscale characteristics of the Heavy Rain Event of July 2018 in Japan", "translator" : [ { "dropping-particle" : "", "family" : "S1636", "given" : "", "non-dropping-particle" : "", "parse-names" : false, "suffix" : "" } ], "type" : "article-journal", "volume" : "16" }, "uris" : [ "http://www.mendeley.com/documents/?uuid=7b4dda58-b799-4c47-a517-70f764fdf476" ] } ], "mendeley" : { "formattedCitation" : "(Tsuguti et al., 2018)", "plainTextFormattedCitation" : "(Tsuguti et al., 2018)", "previouslyFormattedCitation" : "(Tsuguti et al., 2018)" }, "properties" : { "noteIndex" : 0 }, "schema" : "https://github.com/citation-style-language/schema/raw/master/csl-citation.json" }</w:instrText>
      </w:r>
      <w:r w:rsidRPr="00D424AA">
        <w:rPr>
          <w:lang w:val="en-GB"/>
        </w:rPr>
        <w:fldChar w:fldCharType="separate"/>
      </w:r>
      <w:r w:rsidR="00A26296">
        <w:rPr>
          <w:noProof/>
          <w:lang w:val="en-GB"/>
        </w:rPr>
        <w:t>(Tsuguti et al., 2018)</w:t>
      </w:r>
      <w:r w:rsidRPr="00D424AA">
        <w:rPr>
          <w:lang w:val="en-GB"/>
        </w:rPr>
        <w:fldChar w:fldCharType="end"/>
      </w:r>
      <w:r w:rsidRPr="00841A35">
        <w:rPr>
          <w:lang w:val="en-GB"/>
        </w:rPr>
        <w:t>, which</w:t>
      </w:r>
      <w:r w:rsidRPr="00D424AA">
        <w:rPr>
          <w:lang w:val="en-GB"/>
        </w:rPr>
        <w:t xml:space="preserve"> was followed by a heat wave </w:t>
      </w:r>
      <w:r w:rsidRPr="00D424AA">
        <w:rPr>
          <w:lang w:val="en-GB"/>
        </w:rPr>
        <w:fldChar w:fldCharType="begin" w:fldLock="1"/>
      </w:r>
      <w:r w:rsidR="00AB36D4">
        <w:rPr>
          <w:lang w:val="en-GB"/>
        </w:rPr>
        <w:instrText>ADDIN CSL_CITATION { "citationItems" : [ { "id" : "ITEM-1", "itemData" : { "DOI" : "10.2151/sola.15A-003", "ISSN" : "1349-6476", "author" : [ { "dropping-particle" : "", "family" : "Shimpo", "given" : "Akihiko", "non-dropping-particle" : "", "parse-names" : false, "suffix" : "" }, { "dropping-particle" : "", "family" : "Takemura", "given" : "Kazuto", "non-dropping-particle" : "", "parse-names" : false, "suffix" : "" }, { "dropping-particle" : "", "family" : "Wakamatsu", "given" : "Shunya", "non-dropping-particle" : "", "parse-names" : false, "suffix" : "" }, { "dropping-particle" : "", "family" : "Togawa", "given" : "Hiroki", "non-dropping-particle" : "", "parse-names" : false, "suffix" : "" }, { "dropping-particle" : "", "family" : "Mochizuki", "given" : "Yasushi", "non-dropping-particle" : "", "parse-names" : false, "suffix" : "" }, { "dropping-particle" : "", "family" : "Takekawa", "given" : "Motoaki", "non-dropping-particle" : "", "parse-names" : false, "suffix" : "" }, { "dropping-particle" : "", "family" : "Tanaka", "given" : "Shotaro", "non-dropping-particle" : "", "parse-names" : false, "suffix" : "" }, { "dropping-particle" : "", "family" : "Yamashita", "given" : "Kazuya", "non-dropping-particle" : "", "parse-names" : false, "suffix" : "" }, { "dropping-particle" : "", "family" : "Maeda", "given" : "Shuhei", "non-dropping-particle" : "", "parse-names" : false, "suffix" : "" }, { "dropping-particle" : "", "family" : "Kurora", "given" : "Ryuta", "non-dropping-particle" : "", "parse-names" : false, "suffix" : "" }, { "dropping-particle" : "", "family" : "Murai", "given" : "Hirokazu", "non-dropping-particle" : "", "parse-names" : false, "suffix" : "" }, { "dropping-particle" : "", "family" : "Kitabatake", "given" : "Naoko", "non-dropping-particle" : "", "parse-names" : false, "suffix" : "" }, { "dropping-particle" : "", "family" : "Tsuguti", "given" : "Hiroshige", "non-dropping-particle" : "", "parse-names" : false, "suffix" : "" }, { "dropping-particle" : "", "family" : "Mukougawa", "given" : "Hitoshi", "non-dropping-particle" : "", "parse-names" : false, "suffix" : "" }, { "dropping-particle" : "", "family" : "Iwasaki", "given" : "Toshiki", "non-dropping-particle" : "", "parse-names" : false, "suffix" : "" }, { "dropping-particle" : "", "family" : "Kawamura", "given" : "Ryuichi", "non-dropping-particle" : "", "parse-names" : false, "suffix" : "" }, { "dropping-particle" : "", "family" : "Kimoto", "given" : "Masahide", "non-dropping-particle" : "", "parse-names" : false, "suffix" : "" }, { "dropping-particle" : "", "family" : "Takayabu", "given" : "Izuru", "non-dropping-particle" : "", "parse-names" : false, "suffix" : "" }, { "dropping-particle" : "", "family" : "Takayabu", "given" : "Yukari N.", "non-dropping-particle" : "", "parse-names" : false, "suffix" : "" }, { "dropping-particle" : "", "family" : "Tanimoto", "given" : "Youichi", "non-dropping-particle" : "", "parse-names" : false, "suffix" : "" }, { "dropping-particle" : "", "family" : "Hirooka", "given" : "Toshihiko", "non-dropping-particle" : "", "parse-names" : false, "suffix" : "" }, { "dropping-particle" : "", "family" : "Masumoto", "given" : "Yukio", "non-dropping-particle" : "", "parse-names" : false, "suffix" : "" }, { "dropping-particle" : "", "family" : "Watanabe", "given" : "Masahiro", "non-dropping-particle" : "", "parse-names" : false, "suffix" : "" }, { "dropping-particle" : "", "family" : "Tsuboki", "given" : "Kazuhisa", "non-dropping-particle" : "", "parse-names" : false, "suffix" : "" }, { "dropping-particle" : "", "family" : "Nakamura", "given" : "Hisashi", "non-dropping-particle" : "", "parse-names" : false, "suffix" : "" } ], "container-title" : "SOLA", "id" : "ITEM-1", "issued" : { "date-parts" : [ [ "2019" ] ] }, "page" : "13-18", "title" : "Primary Factors behind the Heavy Rain Event of July 2018 and the Subsequent Heat Wave in Japan", "translator" : [ { "dropping-particle" : "", "family" : "S3647", "given" : "", "non-dropping-particle" : "", "parse-names" : false, "suffix" : "" } ], "type" : "article-journal", "volume" : "15A" }, "uris" : [ "http://www.mendeley.com/documents/?uuid=d9ccea70-f3a6-4fda-93ea-c7e3cf1e6d95" ] } ], "mendeley" : { "formattedCitation" : "(Shimpo et al., 2019)", "plainTextFormattedCitation" : "(Shimpo et al., 2019)", "previouslyFormattedCitation" : "(Shimpo et al., 2019)" }, "properties" : { "noteIndex" : 0 }, "schema" : "https://github.com/citation-style-language/schema/raw/master/csl-citation.json" }</w:instrText>
      </w:r>
      <w:r w:rsidRPr="00D424AA">
        <w:rPr>
          <w:lang w:val="en-GB"/>
        </w:rPr>
        <w:fldChar w:fldCharType="separate"/>
      </w:r>
      <w:r w:rsidR="00A26296">
        <w:rPr>
          <w:noProof/>
          <w:lang w:val="en-GB"/>
        </w:rPr>
        <w:t>(Shimpo et al., 2019)</w:t>
      </w:r>
      <w:r w:rsidRPr="00D424AA">
        <w:rPr>
          <w:lang w:val="en-GB"/>
        </w:rPr>
        <w:fldChar w:fldCharType="end"/>
      </w:r>
      <w:r w:rsidRPr="00841A35">
        <w:rPr>
          <w:lang w:val="en-GB"/>
        </w:rPr>
        <w:t xml:space="preserve">. The heavy precipitation event caused more than 230 deaths in Japan, and was named as “the Heavy Rain Event of July </w:t>
      </w:r>
      <w:r w:rsidRPr="00D424AA">
        <w:rPr>
          <w:lang w:val="en-GB"/>
        </w:rPr>
        <w:t xml:space="preserve">2018”. </w:t>
      </w:r>
    </w:p>
    <w:p w14:paraId="5B729C42" w14:textId="77777777" w:rsidR="00625BDC" w:rsidRPr="00D424AA" w:rsidRDefault="00625BDC" w:rsidP="000303E2">
      <w:pPr>
        <w:shd w:val="clear" w:color="auto" w:fill="DEEAF6" w:themeFill="accent1" w:themeFillTint="33"/>
        <w:rPr>
          <w:lang w:val="en-GB"/>
        </w:rPr>
      </w:pPr>
    </w:p>
    <w:p w14:paraId="56E17D98" w14:textId="1EA58EA8" w:rsidR="00625BDC" w:rsidRPr="00D424AA" w:rsidRDefault="00625BDC" w:rsidP="000303E2">
      <w:pPr>
        <w:shd w:val="clear" w:color="auto" w:fill="DEEAF6" w:themeFill="accent1" w:themeFillTint="33"/>
        <w:autoSpaceDE w:val="0"/>
        <w:autoSpaceDN w:val="0"/>
        <w:adjustRightInd w:val="0"/>
        <w:rPr>
          <w:lang w:val="en-GB"/>
        </w:rPr>
      </w:pPr>
      <w:r w:rsidRPr="00D424AA">
        <w:rPr>
          <w:lang w:val="en-GB"/>
        </w:rPr>
        <w:t xml:space="preserve">The heavy precipitation event was characterized by unusually widespread and persistent rainfall and locally anomalous total precipitation led by band-shaped precipitation systems, which are frequently associated with heavy precipitation events in East Asia </w:t>
      </w:r>
      <w:commentRangeStart w:id="3084"/>
      <w:r w:rsidRPr="00D424AA">
        <w:rPr>
          <w:lang w:val="en-GB"/>
        </w:rPr>
        <w:fldChar w:fldCharType="begin" w:fldLock="1"/>
      </w:r>
      <w:r w:rsidR="00FF6231">
        <w:rPr>
          <w:lang w:val="en-GB"/>
        </w:rPr>
        <w:instrText>ADDIN CSL_CITATION { "citationItems" : [ { "id" : "ITEM-1", "itemData" : { "DOI" : "10.2151/jmsj.2020-029", "author" : [ { "dropping-particle" : "", "family" : "Kato", "given" : "Teruyuki", "non-dropping-particle" : "", "parse-names" : false, "suffix" : "" } ], "container-title" : "Journal of the Meteorological Society of Japan", "id" : "ITEM-1", "issue" : "3", "issued" : { "date-parts" : [ [ "2020" ] ] }, "page" : "485-509", "title" : "Quasi-stationary band-shaped precipitation systems, named as \u201csenjo-kousuitai\u201d, causing localized heavy rainfall in Japan", "translator" : [ { "dropping-particle" : "", "family" : "S2842", "given" : "", "non-dropping-particle" : "", "parse-names" : false, "suffix" : "" } ], "type" : "article-journal", "volume" : "98" }, "uris" : [ "http://www.mendeley.com/documents/?uuid=3d344140-4a17-4dc5-bf06-596b660c145e" ] } ], "mendeley" : { "formattedCitation" : "(Kato, 2020)", "manualFormatting" : "(Kato, 2020", "plainTextFormattedCitation" : "(Kato, 2020)", "previouslyFormattedCitation" : "(Kato, 2020)" }, "properties" : { "noteIndex" : 0 }, "schema" : "https://github.com/citation-style-language/schema/raw/master/csl-citation.json" }</w:instrText>
      </w:r>
      <w:r w:rsidRPr="00D424AA">
        <w:rPr>
          <w:lang w:val="en-GB"/>
        </w:rPr>
        <w:fldChar w:fldCharType="separate"/>
      </w:r>
      <w:r w:rsidR="00A26296">
        <w:rPr>
          <w:noProof/>
          <w:lang w:val="en-GB"/>
        </w:rPr>
        <w:t>(Kato, 2020</w:t>
      </w:r>
      <w:r w:rsidRPr="00D424AA">
        <w:rPr>
          <w:lang w:val="en-GB"/>
        </w:rPr>
        <w:fldChar w:fldCharType="end"/>
      </w:r>
      <w:commentRangeStart w:id="3085"/>
      <w:commentRangeEnd w:id="3084"/>
      <w:r w:rsidR="00A26296">
        <w:rPr>
          <w:rStyle w:val="Marquedecommentaire"/>
        </w:rPr>
        <w:commentReference w:id="3084"/>
      </w:r>
      <w:commentRangeStart w:id="3086"/>
      <w:r w:rsidRPr="00D424AA">
        <w:rPr>
          <w:lang w:val="en-GB"/>
        </w:rPr>
        <w:fldChar w:fldCharType="begin" w:fldLock="1"/>
      </w:r>
      <w:r w:rsidR="007D2D56">
        <w:rPr>
          <w:lang w:val="en-GB"/>
        </w:rPr>
        <w:instrText>ADDIN CSL_CITATION { "citationItems" : [ { "id" : "ITEM-1", "itemData" : { "DOI" : "10.2151/sola.2016-042", "ISSN" : "1349-6476", "author" : [ { "dropping-particle" : "", "family" : "Kunii", "given" : "Masaru", "non-dropping-particle" : "", "parse-names" : false, "suffix" : "" }, { "dropping-particle" : "", "family" : "Otsuka", "given" : "Michiko", "non-dropping-particle" : "", "parse-names" : false, "suffix" : "" }, { "dropping-particle" : "", "family" : "Shimoji", "given" : "Kazuki", "non-dropping-particle" : "", "parse-names" : false, "suffix" : "" }, { "dropping-particle" : "", "family" : "Seko", "given" : "Hiromu", "non-dropping-particle" : "", "parse-names" : false, "suffix" : "" } ], "container-title" : "SOLA", "id" : "ITEM-1", "issue" : "0", "issued" : { "date-parts" : [ [ "2016" ] ] }, "page" : "209-214", "title" : "Ensemble Data Assimilation and Forecast Experiments for the September 2015 Heavy Rainfall Event in Kanto and Tohoku Regions with Atmospheric Motion Vectors from Himawari-8", "translator" : [ { "dropping-particle" : "", "family" : "S1133", "given" : "", "non-dropping-particle" : "", "parse-names" : false, "suffix" : "" } ], "type" : "article-journal", "volume" : "12" }, "uris" : [ "http://www.mendeley.com/documents/?uuid=6534c6aa-353c-4d31-a82b-b60fb626e375" ] }, { "id" : "ITEM-2", "itemData" : { "DOI" : "10.2151/jmsj.2018-006", "author" : [ { "dropping-particle" : "", "family" : "Oizumi", "given" : "Tsutao", "non-dropping-particle" : "", "parse-names" : false, "suffix" : "" }, { "dropping-particle" : "", "family" : "Saito", "given" : "Kazuo", "non-dropping-particle" : "", "parse-names" : false, "suffix" : "" }, { "dropping-particle" : "", "family" : "Ito", "given" : "Junshi", "non-dropping-particle" : "", "parse-names" : false, "suffix" : "" }, { "dropping-particle" : "", "family" : "Kuroda", "given" : "Tohru", "non-dropping-particle" : "", "parse-names" : false, "suffix" : "" }, { "dropping-particle" : "", "family" : "Doc", "given" : "Le", "non-dropping-particle" : "", "parse-names" : false, "suffix" : "" }, { "dropping-particle" : "", "family" : "DUC", "given" : "Le", "non-dropping-particle" : "", "parse-names" : false, "suffix" : "" }, { "dropping-particle" : "", "family" : "Doc", "given" : "Le", "non-dropping-particle" : "", "parse-names" : false, "suffix" : "" } ], "container-title" : "Journal of the Meteorological Society of Japan. Series II", "id" : "ITEM-2", "issue" : "1", "issued" : { "date-parts" : [ [ "2018" ] ] }, "page" : "25-54", "title" : "Ultra-High-Resolution Numerical Weather Prediction with a Large Domain Using the K Computer: A Case Study of the Izu Oshima Heavy Rainfall Event on October 15-16, 2013", "translator" : [ { "dropping-particle" : "", "family" : "S1545", "given" : "", "non-dropping-particle" : "", "parse-names" : false, "suffix" : "" } ], "type" : "article-journal", "volume" : "96" }, "uris" : [ "http://www.mendeley.com/documents/?uuid=ed8d008d-c11c-44e3-b4b6-f88431920217" ] }, { "id" : "ITEM-3", "itemData" : { "DOI" : "10.1007/s10346-018-1098-6", "ISSN" : "1612-5118", "abstract" : "An extremely heavy rainfall occurred over wide areas of Japan from 28 June to 8 July 2018. Heavily damaged areas were distributed from western Japan to Tokai region. This event was officially named the \u201cHeavy Rain Event of July 2018\u201d by the Japan Meteorological Agency. This paper provides a meteorological overview of the event. A comparison with other heavy rainfall events that have occurred since 1982 showed that the heavy rainfall event of 2018 was characterized by rainfall that was unusually widespread spatially and persistent temporally. Factors primarily responsible for this event included the prolonged concentration of two very moist airstreams over western Japan and persistent upward flow associated with activation of the stationary Baiu front. In some areas, line-shaped precipitation systems led to locally anomalous precipitation totals.", "author" : [ { "dropping-particle" : "", "family" : "Tsuguti", "given" : "Hiroshige", "non-dropping-particle" : "", "parse-names" : false, "suffix" : "" }, { "dropping-particle" : "", "family" : "Seino", "given" : "Naoko", "non-dropping-particle" : "", "parse-names" : false, "suffix" : "" }, { "dropping-particle" : "", "family" : "Kawase", "given" : "Hiroaki", "non-dropping-particle" : "", "parse-names" : false, "suffix" : "" }, { "dropping-particle" : "", "family" : "Imada", "given" : "Yukiko", "non-dropping-particle" : "", "parse-names" : false, "suffix" : "" }, { "dropping-particle" : "", "family" : "Nakaegawa", "given" : "Toshiyuki", "non-dropping-particle" : "", "parse-names" : false, "suffix" : "" }, { "dropping-particle" : "", "family" : "Takayabu", "given" : "Izuru", "non-dropping-particle" : "", "parse-names" : false, "suffix" : "" } ], "container-title" : "Landslides", "id" : "ITEM-3", "issue" : "2", "issued" : { "date-parts" : [ [ "2018" ] ] }, "page" : "363-371", "title" : "Meteorological overview and mesoscale characteristics of the Heavy Rain Event of July 2018 in Japan", "translator" : [ { "dropping-particle" : "", "family" : "S1636", "given" : "", "non-dropping-particle" : "", "parse-names" : false, "suffix" : "" } ], "type" : "article-journal", "volume" : "16" }, "uris" : [ "http://www.mendeley.com/documents/?uuid=7b4dda58-b799-4c47-a517-70f764fdf476" ] } ], "mendeley" : { "formattedCitation" : "(Kunii et al., 2016; Oizumi et al., 2018; Tsuguti et al., 2018)", "manualFormatting" : "; Section 11.7.3)", "plainTextFormattedCitation" : "(Kunii et al., 2016; Oizumi et al., 2018; Tsuguti et al., 2018)", "previouslyFormattedCitation" : "(Kunii et al., 2016; Oizumi et al., 2018; Tsuguti et al., 2018)" }, "properties" : { "noteIndex" : 0 }, "schema" : "https://github.com/citation-style-language/schema/raw/master/csl-citation.json" }</w:instrText>
      </w:r>
      <w:r w:rsidRPr="00D424AA">
        <w:rPr>
          <w:lang w:val="en-GB"/>
        </w:rPr>
        <w:fldChar w:fldCharType="separate"/>
      </w:r>
      <w:r w:rsidR="00A26296">
        <w:rPr>
          <w:noProof/>
          <w:lang w:val="en-GB"/>
        </w:rPr>
        <w:t>; Section 11.7.3)</w:t>
      </w:r>
      <w:r w:rsidRPr="00D424AA">
        <w:rPr>
          <w:lang w:val="en-GB"/>
        </w:rPr>
        <w:fldChar w:fldCharType="end"/>
      </w:r>
      <w:commentRangeEnd w:id="3085"/>
      <w:commentRangeEnd w:id="3086"/>
      <w:r w:rsidR="0046722A">
        <w:rPr>
          <w:rStyle w:val="Marquedecommentaire"/>
        </w:rPr>
        <w:commentReference w:id="3086"/>
      </w:r>
      <w:r w:rsidR="00A26296">
        <w:rPr>
          <w:rStyle w:val="Marquedecommentaire"/>
        </w:rPr>
        <w:commentReference w:id="3085"/>
      </w:r>
      <w:r w:rsidRPr="00841A35">
        <w:rPr>
          <w:lang w:val="en-GB"/>
        </w:rPr>
        <w:t xml:space="preserve">. The extreme rainfall in Japan was caused by anomalous moisture transport with </w:t>
      </w:r>
      <w:r w:rsidRPr="00D424AA">
        <w:rPr>
          <w:lang w:val="en-GB"/>
        </w:rPr>
        <w:t xml:space="preserve">a combination of abnormal jet condition </w:t>
      </w:r>
      <w:r w:rsidRPr="00D424AA">
        <w:rPr>
          <w:lang w:val="en-GB"/>
        </w:rPr>
        <w:fldChar w:fldCharType="begin" w:fldLock="1"/>
      </w:r>
      <w:r w:rsidR="007D2D56">
        <w:rPr>
          <w:lang w:val="en-GB"/>
        </w:rPr>
        <w:instrText>ADDIN CSL_CITATION { "citationItems" : [ { "id" : "ITEM-1", "itemData" : { "DOI" : "10.2151/jmsj.2020-013", "ISSN" : "0026-1165", "author" : [ { "dropping-particle" : "", "family" : "Yokoyama", "given" : "Chie", "non-dropping-particle" : "", "parse-names" : false, "suffix" : "" }, { "dropping-particle" : "", "family" : "Tsuji", "given" : "Hiroki", "non-dropping-particle" : "", "parse-names" : false, "suffix" : "" }, { "dropping-particle" : "", "family" : "Takayabu", "given" : "Yukari N.", "non-dropping-particle" : "", "parse-names" : false, "suffix" : "" } ], "container-title" : "Journal of the Meteorological Society of Japan. Series II", "id" : "ITEM-1", "issue" : "1", "issued" : { "date-parts" : [ [ "2020" ] ] }, "page" : "235-255", "title" : "The Effects of an Upper-Tropospheric Trough on the Heavy Rainfall Event in July 2018 over Japan", "translator" : [ { "dropping-particle" : "", "family" : "S3176", "given" : "", "non-dropping-particle" : "", "parse-names" : false, "suffix" : "" } ], "type" : "article-journal", "volume" : "98" }, "uris" : [ "http://www.mendeley.com/documents/?uuid=e8ce28f4-03d8-40f5-ae0a-1036a942e8a8" ] }, { "id" : "ITEM-2", "itemData" : { "author" : [ { "dropping-particle" : "", "family" : "Tsuji", "given" : "H.", "non-dropping-particle" : "", "parse-names" : false, "suffix" : "" }, { "dropping-particle" : "", "family" : "Yokoyama", "given" : "C.", "non-dropping-particle" : "", "parse-names" : false, "suffix" : "" }, { "dropping-particle" : "", "family" : "Takayabu", "given" : "Y.N.", "non-dropping-particle" : "", "parse-names" : false, "suffix" : "" } ], "container-title" : "Journal of the Meteorological Society of Japan", "id" : "ITEM-2", "issued" : { "date-parts" : [ [ "2019" ] ] }, "title" : "Contrasting features of the July 2018 heavy rainfall event and the 2017 Northern Kyushu rainfall event in Japan", "translator" : [ { "dropping-particle" : "", "family" : "S3285", "given" : "", "non-dropping-particle" : "", "parse-names" : false, "suffix" : "" } ], "type" : "article-journal", "volume" : "in review" }, "uris" : [ "http://www.mendeley.com/documents/?uuid=f156fc8b-bdc1-40f3-abb3-3926205a525b", "http://www.mendeley.com/documents/?uuid=dd087b93-c6ad-4371-a101-0827fc7ee769" ] }, { "id" : "ITEM-3", "itemData" : { "DOI" : "10.2151/sola.15A-009", "author" : [ { "dropping-particle" : "", "family" : "Takemura", "given" : "Kazuto", "non-dropping-particle" : "", "parse-names" : false, "suffix" : "" }, { "dropping-particle" : "", "family" : "Wakamatsu", "given" : "Shunya", "non-dropping-particle" : "", "parse-names" : false, "suffix" : "" }, { "dropping-particle" : "", "family" : "Togawa", "given" : "Hiroki", "non-dropping-particle" : "", "parse-names" : false, "suffix" : "" }, { "dropping-particle" : "", "family" : "Shimpo", "given" : "Akihiko", "non-dropping-particle" : "", "parse-names" : false, "suffix" : "" }, { "dropping-particle" : "", "family" : "Kobayashi", "given" : "Chiaki", "non-dropping-particle" : "", "parse-names" : false, "suffix" : "" }, { "dropping-particle" : "", "family" : "Maeda", "given" : "Shuhei", "non-dropping-particle" : "", "parse-names" : false, "suffix" : "" }, { "dropping-particle" : "", "family" : "Nakamura", "given" : "Hisashi", "non-dropping-particle" : "", "parse-names" : false, "suffix" : "" } ], "container-title" : "SOLA", "id" : "ITEM-3", "issued" : { "date-parts" : [ [ "2019" ] ] }, "page" : "49-54", "title" : "Extreme Moisture Flux Convergence over Western Japan during the Heavy Rain Event of July 2018", "translator" : [ { "dropping-particle" : "", "family" : "S2354", "given" : "", "non-dropping-particle" : "", "parse-names" : false, "suffix" : "" } ], "type" : "article-journal", "volume" : "15A" }, "uris" : [ "http://www.mendeley.com/documents/?uuid=ad82ec6a-654c-4e19-b3dd-5cdd9c7e9e90" ] }, { "id" : "ITEM-4", "itemData" : { "DOI" : "10.2151/sola.15A-011", "author" : [ { "dropping-particle" : "", "family" : "Takemi", "given" : "Tetsuya", "non-dropping-particle" : "", "parse-names" : false, "suffix" : "" }, { "dropping-particle" : "", "family" : "Unuma", "given" : "Takashi", "non-dropping-particle" : "", "parse-names" : false, "suffix" : "" } ], "container-title" : "SOLA", "id" : "ITEM-4", "issued" : { "date-parts" : [ [ "2019" ] ] }, "page" : "60-65", "title" : "Diagnosing Environmental Properties of the July 2018 Heavy Rainfall Event in Japan", "translator" : [ { "dropping-particle" : "", "family" : "S2653", "given" : "", "non-dropping-particle" : "", "parse-names" : false, "suffix" : "" } ], "type" : "article-journal", "volume" : "15A" }, "uris" : [ "http://www.mendeley.com/documents/?uuid=f69a8b8d-1aac-4502-98d5-7950fc894152" ] } ], "mendeley" : { "formattedCitation" : "(Takemi and Unuma, 2019; Takemura et al., 2019; Tsuji et al., 2019; Yokoyama et al., 2020)", "plainTextFormattedCitation" : "(Takemi and Unuma, 2019; Takemura et al., 2019; Tsuji et al., 2019; Yokoyama et al., 2020)", "previouslyFormattedCitation" : "(Takemi and Unuma, 2019; Takemura et al., 2019; Tsuji et al., 2019; Yokoyama et al., 2020)" }, "properties" : { "noteIndex" : 0 }, "schema" : "https://github.com/citation-style-language/schema/raw/master/csl-citation.json" }</w:instrText>
      </w:r>
      <w:r w:rsidRPr="00D424AA">
        <w:rPr>
          <w:lang w:val="en-GB"/>
        </w:rPr>
        <w:fldChar w:fldCharType="separate"/>
      </w:r>
      <w:r w:rsidR="00A26296">
        <w:rPr>
          <w:noProof/>
          <w:lang w:val="en-GB"/>
        </w:rPr>
        <w:t>(Takemi and Unuma, 2019; Takemura et al., 2019; Tsuji et al., 2019; Yokoyama et al., 2020)</w:t>
      </w:r>
      <w:r w:rsidRPr="00D424AA">
        <w:rPr>
          <w:lang w:val="en-GB"/>
        </w:rPr>
        <w:fldChar w:fldCharType="end"/>
      </w:r>
      <w:r w:rsidRPr="00841A35">
        <w:rPr>
          <w:lang w:val="en-GB"/>
        </w:rPr>
        <w:t xml:space="preserve">, which can be viewed as an atmospheric river </w:t>
      </w:r>
      <w:commentRangeStart w:id="3087"/>
      <w:r w:rsidRPr="00D424AA">
        <w:fldChar w:fldCharType="begin" w:fldLock="1"/>
      </w:r>
      <w:r w:rsidR="00FF6231" w:rsidRPr="006A2665">
        <w:rPr>
          <w:lang w:val="en-GB"/>
        </w:rPr>
        <w:instrText>ADDIN CSL_CITATION { "citationItems" : [ { "id" : "ITEM-1", "itemData" : { "DOI" : "10.2151/sola.15A-008", "author" : [ { "dropping-particle" : "", "family" : "Yatagai", "given" : "Akiyo", "non-dropping-particle" : "", "parse-names" : false, "suffix" : "" }, { "dropping-particle" : "", "family" : "Minami", "given" : "Kotaro", "non-dropping-particle" : "", "parse-names" : false, "suffix" : "" }, { "dropping-particle" : "", "family" : "Masuda", "given" : "Minami", "non-dropping-particle" : "", "parse-names" : false, "suffix" : "" }, { "dropping-particle" : "", "family" : "Sueto", "given" : "Naho", "non-dropping-particle" : "", "parse-names" : false, "suffix" : "" } ], "container-title" : "SOLA", "id" : "ITEM-1", "issued" : { "date-parts" : [ [ "2019" ] ] }, "page" : "43-48", "title" : "Development of Intensive APHRODITE Hourly Precipitation Data for Assessment of the Moisture Transport That Caused Heavy Precipitation Events", "translator" : [ { "dropping-particle" : "", "family" : "S2387", "given" : "", "non-dropping-particle" : "", "parse-names" : false, "suffix" : "" } ], "type" : "article-journal", "volume" : "15A" }, "uris" : [ "http://www.mendeley.com/documents/?uuid=49d5eab8-0a71-4535-8d1e-9d3925d540d9" ] } ], "mendeley" : { "formattedCitation" : "(Yatagai et al., 2019)", "manualFormatting" : "(Yatagai et al., 2019", "plainTextFormattedCitation" : "(Yatagai et al., 2019)", "previouslyFormattedCitation" : "(Yatagai et al., 2019)" }, "properties" : { "noteIndex" : 0 }, "schema" : "https://github.com/citation-style-language/schema/raw/master/csl-citation.json" }</w:instrText>
      </w:r>
      <w:r w:rsidRPr="00D424AA">
        <w:fldChar w:fldCharType="separate"/>
      </w:r>
      <w:r w:rsidR="00A26296">
        <w:rPr>
          <w:noProof/>
          <w:lang w:val="en-GB"/>
        </w:rPr>
        <w:t>(Yatagai et al., 2019</w:t>
      </w:r>
      <w:r w:rsidRPr="00D424AA">
        <w:fldChar w:fldCharType="end"/>
      </w:r>
      <w:commentRangeEnd w:id="3087"/>
      <w:r w:rsidR="00A26296">
        <w:rPr>
          <w:rStyle w:val="Marquedecommentaire"/>
        </w:rPr>
        <w:commentReference w:id="3087"/>
      </w:r>
      <w:r w:rsidRPr="006A2665">
        <w:rPr>
          <w:lang w:val="en-GB"/>
        </w:rPr>
        <w:t>; Sections 8.2.2.8, 11.7.2)</w:t>
      </w:r>
      <w:r w:rsidRPr="00D424AA">
        <w:rPr>
          <w:lang w:val="en-GB"/>
        </w:rPr>
        <w:t xml:space="preserve"> caused by intensified inflow velocity and high SST around Japan </w:t>
      </w:r>
      <w:r w:rsidRPr="00D424AA">
        <w:rPr>
          <w:lang w:val="en-GB"/>
        </w:rPr>
        <w:fldChar w:fldCharType="begin" w:fldLock="1"/>
      </w:r>
      <w:r w:rsidR="007D2D56">
        <w:rPr>
          <w:lang w:val="en-GB"/>
        </w:rPr>
        <w:instrText>ADDIN CSL_CITATION { "citationItems" : [ { "id" : "ITEM-1", "itemData" : { "DOI" : "10.2151/sola.15A-005", "author" : [ { "dropping-particle" : "", "family" : "Sekizawa", "given" : "Shion", "non-dropping-particle" : "", "parse-names" : false, "suffix" : "" }, { "dropping-particle" : "", "family" : "Miyasaka", "given" : "Takafumi", "non-dropping-particle" : "", "parse-names" : false, "suffix" : "" }, { "dropping-particle" : "", "family" : "Nakamura", "given" : "Hisashi", "non-dropping-particle" : "", "parse-names" : false, "suffix" : "" }, { "dropping-particle" : "", "family" : "Shimpo", "given" : "Akihiko", "non-dropping-particle" : "", "parse-names" : false, "suffix" : "" }, { "dropping-particle" : "", "family" : "Takemura", "given" : "Kazuto", "non-dropping-particle" : "", "parse-names" : false, "suffix" : "" }, { "dropping-particle" : "", "family" : "Maeda", "given" : "Shuhei", "non-dropping-particle" : "", "parse-names" : false, "suffix" : "" } ], "container-title" : "SOLA", "id" : "ITEM-1", "issued" : { "date-parts" : [ [ "2019" ] ] }, "page" : "25-30", "title" : "Anomalous Moisture Transport and Oceanic Evaporation during a Torrential Rainfall Event over Western Japan in Early July 2018", "translator" : [ { "dropping-particle" : "", "family" : "S2312", "given" : "", "non-dropping-particle" : "", "parse-names" : false, "suffix" : "" } ], "type" : "article-journal", "volume" : "15A" }, "uris" : [ "http://www.mendeley.com/documents/?uuid=4416a067-fd2d-4044-8565-9d32842a46c7" ] }, { "id" : "ITEM-2", "itemData" : { "DOI" : "10.1175/BAMS-D-19-0173.1", "author" : [ { "dropping-particle" : "", "family" : "Kawase", "given" : "Hiroakiki", "non-dropping-particle" : "", "parse-names" : false, "suffix" : "" }, { "dropping-particle" : "", "family" : "Imada", "given" : "Yukiko", "non-dropping-particle" : "", "parse-names" : false, "suffix" : "" }, { "dropping-particle" : "", "family" : "Tsuguti", "given" : "Hiroshige", "non-dropping-particle" : "", "parse-names" : false, "suffix" : "" }, { "dropping-particle" : "", "family" : "Nakaegawa", "given" : "Toshiyuki", "non-dropping-particle" : "", "parse-names" : false, "suffix" : "" }, { "dropping-particle" : "", "family" : "Seinino", "given" : "Naoko", "non-dropping-particle" : "", "parse-names" : false, "suffix" : "" }, { "dropping-particle" : "", "family" : "Murata", "given" : "Akihiko", "non-dropping-particle" : "", "parse-names" : false, "suffix" : "" }, { "dropping-particle" : "", "family" : "Takayabu", "given" : "Izuru", "non-dropping-particle" : "", "parse-names" : false, "suffix" : "" } ], "container-title" : "Bulletin of the American Meteorological Society", "id" : "ITEM-2", "issued" : { "date-parts" : [ [ "2019" ] ] }, "title" : "The heavy rain event of July 2019 in Japan enhanced by historical warming", "translator" : [ { "dropping-particle" : "", "family" : "S2500", "given" : "", "non-dropping-particle" : "", "parse-names" : false, "suffix" : "" } ], "type" : "article-journal" }, "uris" : [ "http://www.mendeley.com/documents/?uuid=7c4538b8-063c-4158-8ed5-013bab2b8819" ] } ], "mendeley" : { "formattedCitation" : "(Kawase et al., 2019; Sekizawa et al., 2019)", "plainTextFormattedCitation" : "(Kawase et al., 2019; Sekizawa et al., 2019)", "previouslyFormattedCitation" : "(Kawase et al., 2019; Sekizawa et al., 2019)" }, "properties" : { "noteIndex" : 0 }, "schema" : "https://github.com/citation-style-language/schema/raw/master/csl-citation.json" }</w:instrText>
      </w:r>
      <w:r w:rsidRPr="00D424AA">
        <w:rPr>
          <w:lang w:val="en-GB"/>
        </w:rPr>
        <w:fldChar w:fldCharType="separate"/>
      </w:r>
      <w:r w:rsidR="00A26296">
        <w:rPr>
          <w:noProof/>
          <w:lang w:val="en-GB"/>
        </w:rPr>
        <w:t>(Kawase et al., 2019; Sekizawa et al., 2019)</w:t>
      </w:r>
      <w:r w:rsidRPr="00D424AA">
        <w:rPr>
          <w:lang w:val="en-GB"/>
        </w:rPr>
        <w:fldChar w:fldCharType="end"/>
      </w:r>
      <w:r w:rsidRPr="00841A35">
        <w:rPr>
          <w:lang w:val="en-GB"/>
        </w:rPr>
        <w:t xml:space="preserve">. </w:t>
      </w:r>
    </w:p>
    <w:p w14:paraId="239C2675" w14:textId="77777777" w:rsidR="00625BDC" w:rsidRPr="00D424AA" w:rsidRDefault="00625BDC" w:rsidP="000303E2">
      <w:pPr>
        <w:shd w:val="clear" w:color="auto" w:fill="DEEAF6" w:themeFill="accent1" w:themeFillTint="33"/>
        <w:rPr>
          <w:lang w:val="en-GB"/>
        </w:rPr>
      </w:pPr>
    </w:p>
    <w:p w14:paraId="387C221B" w14:textId="42C74FDB" w:rsidR="00625BDC" w:rsidRPr="00D424AA" w:rsidRDefault="00625BDC" w:rsidP="000303E2">
      <w:pPr>
        <w:shd w:val="clear" w:color="auto" w:fill="DEEAF6" w:themeFill="accent1" w:themeFillTint="33"/>
        <w:rPr>
          <w:lang w:val="en-GB"/>
        </w:rPr>
      </w:pPr>
      <w:r w:rsidRPr="00D424AA">
        <w:rPr>
          <w:lang w:val="en-GB"/>
        </w:rPr>
        <w:t xml:space="preserve">This precipitation event and the subsequent heat wave are related to abnormal condition of the jet and North Pacific Subtropical High in this month </w:t>
      </w:r>
      <w:r w:rsidRPr="00D424AA">
        <w:rPr>
          <w:lang w:val="en-GB"/>
        </w:rPr>
        <w:fldChar w:fldCharType="begin" w:fldLock="1"/>
      </w:r>
      <w:r w:rsidR="00AB36D4">
        <w:rPr>
          <w:lang w:val="en-GB"/>
        </w:rPr>
        <w:instrText>ADDIN CSL_CITATION { "citationItems" : [ { "id" : "ITEM-1", "itemData" : { "DOI" : "10.1088/1748-9326/ab8032", "ISSN" : "17489326", "abstract" : "In summer 2018, an extraordinary heat wave with record-breaking high temperatures hit Northeast Asia. However, the contribution of atmospheric circulation to this heat wave remains unknown. In this study, we quantify the contribution of circulation by using the flow analogue method. It is found that Northeast China, Korea and Japan were the most affected areas by the heat event, from daily to monthly timescales. The persistent high temperature was associated with an anticyclonic anomaly over Northeast Asia, related to the record-breaking northward shift of the western Pacific subtropical high (WPSH). The persistent anomalous anticyclone played a dominant role in this heat event, explaining half of the magnitude of the heat event. Both thermodynamical change and dynamical change in recent decades have increased the probability of occurrence of this kind of heat event over Northeast Asia. Specifically, the change in dynamical flow explains a fraction of less than 20% of the increases in probability of heat events. The contribution of thermodynamical changes to heat events generally increases with the rarity of the extreme event.", "author" : [ { "dropping-particle" : "", "family" : "Ren", "given" : "Liwen", "non-dropping-particle" : "", "parse-names" : false, "suffix" : "" }, { "dropping-particle" : "", "family" : "Ren", "given" : "Liwen", "non-dropping-particle" : "", "parse-names" : false, "suffix" : "" }, { "dropping-particle" : "", "family" : "Zhou", "given" : "Tianjun", "non-dropping-particle" : "", "parse-names" : false, "suffix" : "" }, { "dropping-particle" : "", "family" : "Zhou", "given" : "Tianjun", "non-dropping-particle" : "", "parse-names" : false, "suffix" : "" }, { "dropping-particle" : "", "family" : "Zhou", "given" : "Tianjun", "non-dropping-particle" : "", "parse-names" : false, "suffix" : "" }, { "dropping-particle" : "", "family" : "Zhang", "given" : "Wenxia", "non-dropping-particle" : "", "parse-names" : false, "suffix" : "" } ], "container-title" : "Environmental Research Letters", "id" : "ITEM-1", "issue" : "5", "issued" : { "date-parts" : [ [ "2020" ] ] }, "title" : "Attribution of the record-breaking heat event over Northeast Asia in summer 2018: The role of circulation", "translator" : [ { "dropping-particle" : "", "family" : "S3417", "given" : "", "non-dropping-particle" : "", "parse-names" : false, "suffix" : "" } ], "type" : "article-journal", "volume" : "15" }, "uris" : [ "http://www.mendeley.com/documents/?uuid=aab51582-bcce-4f8a-81c1-31d8c348a1f0" ] }, { "id" : "ITEM-2", "itemData" : { "DOI" : "10.2151/sola.15A-003", "ISSN" : "1349-6476", "author" : [ { "dropping-particle" : "", "family" : "Shimpo", "given" : "Akihiko", "non-dropping-particle" : "", "parse-names" : false, "suffix" : "" }, { "dropping-particle" : "", "family" : "Takemura", "given" : "Kazuto", "non-dropping-particle" : "", "parse-names" : false, "suffix" : "" }, { "dropping-particle" : "", "family" : "Wakamatsu", "given" : "Shunya", "non-dropping-particle" : "", "parse-names" : false, "suffix" : "" }, { "dropping-particle" : "", "family" : "Togawa", "given" : "Hiroki", "non-dropping-particle" : "", "parse-names" : false, "suffix" : "" }, { "dropping-particle" : "", "family" : "Mochizuki", "given" : "Yasushi", "non-dropping-particle" : "", "parse-names" : false, "suffix" : "" }, { "dropping-particle" : "", "family" : "Takekawa", "given" : "Motoaki", "non-dropping-particle" : "", "parse-names" : false, "suffix" : "" }, { "dropping-particle" : "", "family" : "Tanaka", "given" : "Shotaro", "non-dropping-particle" : "", "parse-names" : false, "suffix" : "" }, { "dropping-particle" : "", "family" : "Yamashita", "given" : "Kazuya", "non-dropping-particle" : "", "parse-names" : false, "suffix" : "" }, { "dropping-particle" : "", "family" : "Maeda", "given" : "Shuhei", "non-dropping-particle" : "", "parse-names" : false, "suffix" : "" }, { "dropping-particle" : "", "family" : "Kurora", "given" : "Ryuta", "non-dropping-particle" : "", "parse-names" : false, "suffix" : "" }, { "dropping-particle" : "", "family" : "Murai", "given" : "Hirokazu", "non-dropping-particle" : "", "parse-names" : false, "suffix" : "" }, { "dropping-particle" : "", "family" : "Kitabatake", "given" : "Naoko", "non-dropping-particle" : "", "parse-names" : false, "suffix" : "" }, { "dropping-particle" : "", "family" : "Tsuguti", "given" : "Hiroshige", "non-dropping-particle" : "", "parse-names" : false, "suffix" : "" }, { "dropping-particle" : "", "family" : "Mukougawa", "given" : "Hitoshi", "non-dropping-particle" : "", "parse-names" : false, "suffix" : "" }, { "dropping-particle" : "", "family" : "Iwasaki", "given" : "Toshiki", "non-dropping-particle" : "", "parse-names" : false, "suffix" : "" }, { "dropping-particle" : "", "family" : "Kawamura", "given" : "Ryuichi", "non-dropping-particle" : "", "parse-names" : false, "suffix" : "" }, { "dropping-particle" : "", "family" : "Kimoto", "given" : "Masahide", "non-dropping-particle" : "", "parse-names" : false, "suffix" : "" }, { "dropping-particle" : "", "family" : "Takayabu", "given" : "Izuru", "non-dropping-particle" : "", "parse-names" : false, "suffix" : "" }, { "dropping-particle" : "", "family" : "Takayabu", "given" : "Yukari N.", "non-dropping-particle" : "", "parse-names" : false, "suffix" : "" }, { "dropping-particle" : "", "family" : "Tanimoto", "given" : "Youichi", "non-dropping-particle" : "", "parse-names" : false, "suffix" : "" }, { "dropping-particle" : "", "family" : "Hirooka", "given" : "Toshihiko", "non-dropping-particle" : "", "parse-names" : false, "suffix" : "" }, { "dropping-particle" : "", "family" : "Masumoto", "given" : "Yukio", "non-dropping-particle" : "", "parse-names" : false, "suffix" : "" }, { "dropping-particle" : "", "family" : "Watanabe", "given" : "Masahiro", "non-dropping-particle" : "", "parse-names" : false, "suffix" : "" }, { "dropping-particle" : "", "family" : "Tsuboki", "given" : "Kazuhisa", "non-dropping-particle" : "", "parse-names" : false, "suffix" : "" }, { "dropping-particle" : "", "family" : "Nakamura", "given" : "Hisashi", "non-dropping-particle" : "", "parse-names" : false, "suffix" : "" } ], "container-title" : "SOLA", "id" : "ITEM-2", "issued" : { "date-parts" : [ [ "2019" ] ] }, "page" : "13-18", "title" : "Primary Factors behind the Heavy Rain Event of July 2018 and the Subsequent Heat Wave in Japan", "translator" : [ { "dropping-particle" : "", "family" : "S3647", "given" : "", "non-dropping-particle" : "", "parse-names" : false, "suffix" : "" } ], "type" : "article-journal", "volume" : "15A" }, "uris" : [ "http://www.mendeley.com/documents/?uuid=d9ccea70-f3a6-4fda-93ea-c7e3cf1e6d95" ] } ], "mendeley" : { "formattedCitation" : "(Shimpo et al., 2019; Ren et al., 2020)", "plainTextFormattedCitation" : "(Shimpo et al., 2019; Ren et al., 2020)", "previouslyFormattedCitation" : "(Shimpo et al., 2019; Ren et al., 2020)" }, "properties" : { "noteIndex" : 0 }, "schema" : "https://github.com/citation-style-language/schema/raw/master/csl-citation.json" }</w:instrText>
      </w:r>
      <w:r w:rsidRPr="00D424AA">
        <w:rPr>
          <w:lang w:val="en-GB"/>
        </w:rPr>
        <w:fldChar w:fldCharType="separate"/>
      </w:r>
      <w:r w:rsidR="00A26296">
        <w:rPr>
          <w:noProof/>
          <w:lang w:val="en-GB"/>
        </w:rPr>
        <w:t>(Shimpo et al., 2019; Ren et al., 2020)</w:t>
      </w:r>
      <w:r w:rsidRPr="00D424AA">
        <w:rPr>
          <w:lang w:val="en-GB"/>
        </w:rPr>
        <w:fldChar w:fldCharType="end"/>
      </w:r>
      <w:r w:rsidRPr="00841A35">
        <w:rPr>
          <w:lang w:val="en-GB"/>
        </w:rPr>
        <w:t xml:space="preserve">, which caused extreme conditions from Europe, Eurasia, and North America </w:t>
      </w:r>
      <w:commentRangeStart w:id="3088"/>
      <w:r w:rsidRPr="00D424AA">
        <w:rPr>
          <w:lang w:val="en-GB"/>
        </w:rPr>
        <w:fldChar w:fldCharType="begin" w:fldLock="1"/>
      </w:r>
      <w:r w:rsidR="00FF6231">
        <w:rPr>
          <w:lang w:val="en-GB"/>
        </w:rPr>
        <w:instrText>ADDIN CSL_CITATION { "citationItems" : [ { "id" : "ITEM-1", "itemData" : { "DOI" : "10.1088/1748-9326/ab13bf", "ISSN" : "1748-9326", "abstract" : "The summer of 2018 witnessed a number of extreme weather events such as heatwaves in North America, Western Europe and the Caspian Sea region, and rainfall extremes in South-East Europe and Japan that occurred near-simultaneously. Here we show that some of these extremes were connected by an amplified hemisphere-wide wavenumber 7 circulation pattern. We show that this pattern constitutes an important teleconnection in Northern Hemisphere summer associated with prolonged and above-normal temperatures in North America, Western Europe and the Caspian Sea region. This pattern was also observed during the European heatwaves of 2003, 2006 and 2015 among others. We show that the occurrence of this wave 7 pattern has increased over recent decades.", "author" : [ { "dropping-particle" : "", "family" : "Kornhuber", "given" : "Kai", "non-dropping-particle" : "", "parse-names" : false, "suffix" : "" }, { "dropping-particle" : "", "family" : "Osprey", "given" : "Scott", "non-dropping-particle" : "", "parse-names" : false, "suffix" : "" }, { "dropping-particle" : "", "family" : "Coumou", "given" : "Dim", "non-dropping-particle" : "", "parse-names" : false, "suffix" : "" }, { "dropping-particle" : "", "family" : "Petri", "given" : "Stefan", "non-dropping-particle" : "", "parse-names" : false, "suffix" : "" }, { "dropping-particle" : "", "family" : "Petoukhov", "given" : "Vladimir", "non-dropping-particle" : "", "parse-names" : false, "suffix" : "" }, { "dropping-particle" : "", "family" : "Rahmstorf", "given" : "Stefan", "non-dropping-particle" : "", "parse-names" : false, "suffix" : "" }, { "dropping-particle" : "", "family" : "Gray", "given" : "Lesley", "non-dropping-particle" : "", "parse-names" : false, "suffix" : "" } ], "container-title" : "Environmental Research Letters", "id" : "ITEM-1", "issue" : "5", "issued" : { "date-parts" : [ [ "2019" ] ] }, "page" : "54002", "publisher" : "IOP Publishing", "title" : "Extreme weather events in early summer 2018 connected by a recurrent hemispheric wave-7 pattern", "translator" : [ { "dropping-particle" : "", "family" : "S2356", "given" : "", "non-dropping-particle" : "", "parse-names" : false, "suffix" : "" } ], "type" : "article-journal", "volume" : "14" }, "uris" : [ "http://www.mendeley.com/documents/?uuid=0f6c1092-4b8c-4e66-bec0-8c1cf32cfc54" ] } ], "mendeley" : { "formattedCitation" : "(Kornhuber et al., 2019)", "manualFormatting" : "(Kornhuber et al., 2019", "plainTextFormattedCitation" : "(Kornhuber et al., 2019)", "previouslyFormattedCitation" : "(Kornhuber et al., 2019)" }, "properties" : { "noteIndex" : 0 }, "schema" : "https://github.com/citation-style-language/schema/raw/master/csl-citation.json" }</w:instrText>
      </w:r>
      <w:r w:rsidRPr="00D424AA">
        <w:rPr>
          <w:lang w:val="en-GB"/>
        </w:rPr>
        <w:fldChar w:fldCharType="separate"/>
      </w:r>
      <w:r w:rsidR="00A26296">
        <w:rPr>
          <w:noProof/>
          <w:lang w:val="en-GB"/>
        </w:rPr>
        <w:t>(Kornhuber et al., 2019</w:t>
      </w:r>
      <w:r w:rsidRPr="00D424AA">
        <w:rPr>
          <w:lang w:val="en-GB"/>
        </w:rPr>
        <w:fldChar w:fldCharType="end"/>
      </w:r>
      <w:commentRangeEnd w:id="3088"/>
      <w:r w:rsidR="00A26296">
        <w:rPr>
          <w:rStyle w:val="Marquedecommentaire"/>
        </w:rPr>
        <w:commentReference w:id="3088"/>
      </w:r>
      <w:r w:rsidRPr="00841A35">
        <w:rPr>
          <w:lang w:val="en-GB"/>
        </w:rPr>
        <w:t>; Box 11.4, Figure 2). A role of Atlantic SST anomaly on the meandering jets and the subtropical high have been s</w:t>
      </w:r>
      <w:r w:rsidRPr="00D424AA">
        <w:rPr>
          <w:lang w:val="en-GB"/>
        </w:rPr>
        <w:t xml:space="preserve">uggested </w:t>
      </w:r>
      <w:commentRangeStart w:id="3089"/>
      <w:r w:rsidRPr="00D424AA">
        <w:rPr>
          <w:lang w:val="en-GB"/>
        </w:rPr>
        <w:fldChar w:fldCharType="begin" w:fldLock="1"/>
      </w:r>
      <w:ins w:id="3090" w:author="Robin Matthews" w:date="2021-07-14T10:56:00Z">
        <w:r w:rsidR="0046722A">
          <w:rPr>
            <w:lang w:val="en-GB"/>
          </w:rPr>
          <w:instrText>ADDIN CSL_CITATION { "citationItems" : [ { "id" : "ITEM-1", "itemData" : { "DOI" : "10.2151/jmsj.2019-047", "author" : [ { "dropping-particle" : "", "family" : "Liu", "given" : "Boqi", "non-dropping-particle" : "", "parse-names" : false, "suffix" : "" }, { "dropping-particle" : "", "family" : "Zhu", "given" : "Congwen", "non-dropping-particle" : "", "parse-names" : false, "suffix" : "" }, { "dropping-particle" : "", "family" : "Su", "given" : "Jingzhi", "non-dropping-particle" : "", "parse-names" : false, "suffix" : "" }, { "dropping-particle" : "", "family" : "Ma", "given" : "Shuangmei", "non-dropping-particle" : "", "parse-names" : false, "suffix" : "" }, { "dropping-particle" : "", "family" : "Xu", "given" : "Kang", "non-dropping-particle" : "", "parse-names" : false, "suffix" : "" } ], "container-title" : "Journal of the Meteorological Society of Japan. Series II", "id" : "ITEM-1", "issue" : "4", "issued" : { "date-parts" : [ [ "2019" ] ] }, "page" : "913-925", "title" : "Record-Breaking Northward Shift of the Western North Pacific Subtropical High in July 2018", "translator" : [ { "dropping-particle" : "", "family" : "S2334", "given" : "", "non-dropping-particle" : "", "parse-names" : false, "suffix" : "" } ], "type" : "article-journal", "volume" : "97" }, "uris" : [ "http://www.mendeley.com/documents/?uuid=36c565af-0891-4f00-abb6-f62e22f0c31a" ] } ], "mendeley" : { "formattedCitation" : "(Liu et al., 2019a)", "manualFormatting" : "(B. Liu et al., 2019)", "plainTextFormattedCitation" : "(Liu et al., 2019a)", "previouslyFormattedCitation" : "(Liu et al., 2019a)" }, "properties" : { "noteIndex" : 0 }, "schema" : "https://github.com/citation-style-language/schema/raw/master/csl-citation.json" }</w:instrText>
        </w:r>
      </w:ins>
      <w:del w:id="3091" w:author="Robin Matthews" w:date="2021-07-14T10:56:00Z">
        <w:r w:rsidR="007D2D56" w:rsidDel="0046722A">
          <w:rPr>
            <w:lang w:val="en-GB"/>
          </w:rPr>
          <w:delInstrText>ADDIN CSL_CITATION { "citationItems" : [ { "id" : "ITEM-1", "itemData" : { "DOI" : "10.2151/jmsj.2019-047", "author" : [ { "dropping-particle" : "", "family" : "Liu", "given" : "Boqi", "non-dropping-particle" : "", "parse-names" : false, "suffix" : "" }, { "dropping-particle" : "", "family" : "Zhu", "given" : "Congwen", "non-dropping-particle" : "", "parse-names" : false, "suffix" : "" }, { "dropping-particle" : "", "family" : "Su", "given" : "Jingzhi", "non-dropping-particle" : "", "parse-names" : false, "suffix" : "" }, { "dropping-particle" : "", "family" : "Ma", "given" : "Shuangmei", "non-dropping-particle" : "", "parse-names" : false, "suffix" : "" }, { "dropping-particle" : "", "family" : "Xu", "given" : "Kang", "non-dropping-particle" : "", "parse-names" : false, "suffix" : "" } ], "container-title" : "Journal of the Meteorological Society of Japan. Series II", "id" : "ITEM-1", "issue" : "4", "issued" : { "date-parts" : [ [ "2019" ] ] }, "page" : "913-925", "title" : "Record-Breaking Northward Shift of the Western North Pacific Subtropical High in July 2018", "translator" : [ { "dropping-particle" : "", "family" : "S2334", "given" : "", "non-dropping-particle" : "", "parse-names" : false, "suffix" : "" } ], "type" : "article-journal", "volume" : "97" }, "uris" : [ "http://www.mendeley.com/documents/?uuid=36c565af-0891-4f00-abb6-f62e22f0c31a" ] } ], "mendeley" : { "formattedCitation" : "(Liu et al., 2019a)", "plainTextFormattedCitation" : "(Liu et al., 2019a)", "previouslyFormattedCitation" : "(Liu et al., 2019a)" }, "properties" : { "noteIndex" : 0 }, "schema" : "https://github.com/citation-style-language/schema/raw/master/csl-citation.json" }</w:delInstrText>
        </w:r>
      </w:del>
      <w:r w:rsidRPr="00D424AA">
        <w:rPr>
          <w:lang w:val="en-GB"/>
        </w:rPr>
        <w:fldChar w:fldCharType="separate"/>
      </w:r>
      <w:r w:rsidR="00A26296">
        <w:rPr>
          <w:noProof/>
          <w:lang w:val="en-GB"/>
        </w:rPr>
        <w:t>(</w:t>
      </w:r>
      <w:ins w:id="3092" w:author="Robin Matthews" w:date="2021-07-14T10:56:00Z">
        <w:r w:rsidR="0046722A">
          <w:rPr>
            <w:noProof/>
            <w:lang w:val="en-GB"/>
          </w:rPr>
          <w:t xml:space="preserve">B. </w:t>
        </w:r>
      </w:ins>
      <w:r w:rsidR="00A26296">
        <w:rPr>
          <w:noProof/>
          <w:lang w:val="en-GB"/>
        </w:rPr>
        <w:t>Liu et al., 2019</w:t>
      </w:r>
      <w:del w:id="3093" w:author="Robin Matthews" w:date="2021-07-14T10:56:00Z">
        <w:r w:rsidR="00A26296" w:rsidDel="0046722A">
          <w:rPr>
            <w:noProof/>
            <w:lang w:val="en-GB"/>
          </w:rPr>
          <w:delText>a</w:delText>
        </w:r>
      </w:del>
      <w:r w:rsidR="00A26296">
        <w:rPr>
          <w:noProof/>
          <w:lang w:val="en-GB"/>
        </w:rPr>
        <w:t>)</w:t>
      </w:r>
      <w:r w:rsidRPr="00D424AA">
        <w:rPr>
          <w:lang w:val="en-GB"/>
        </w:rPr>
        <w:fldChar w:fldCharType="end"/>
      </w:r>
      <w:commentRangeEnd w:id="3089"/>
      <w:r w:rsidR="00A26296">
        <w:rPr>
          <w:rStyle w:val="Marquedecommentaire"/>
        </w:rPr>
        <w:commentReference w:id="3089"/>
      </w:r>
      <w:r w:rsidRPr="00841A35">
        <w:rPr>
          <w:lang w:val="en-GB"/>
        </w:rPr>
        <w:t xml:space="preserve">. These dynamic and thermodynamic components generally have substantial influence on extreme rainfall in East Asia </w:t>
      </w:r>
      <w:r w:rsidRPr="00D424AA">
        <w:rPr>
          <w:lang w:val="en-GB"/>
        </w:rPr>
        <w:fldChar w:fldCharType="begin" w:fldLock="1"/>
      </w:r>
      <w:r w:rsidR="00FF6231">
        <w:rPr>
          <w:lang w:val="en-GB"/>
        </w:rPr>
        <w:instrText>ADDIN CSL_CITATION { "citationItems" : [ { "id" : "ITEM-1", "itemData" : { "DOI" : "10.1029/2018JD028652", "ISSN" : "2169-897X", "abstract" : "Abstract This study has examined relative contributions of dynamic and thermodynamic components to East Asian summer monsoon (EASM), compared to the others over Asia. We have decomposed of moisture budget into the dynamic and thermodynamic components composing of interannual variability of the EASM. As represented by the moisture budget, the Asian monsoon is mostly caused by changes in winds (dynamic component); interestingly, changes in moisture (thermodynamic component) play an important role in monsoon rainfall anomalies only for East Asia (27.09%). In terms of the dynamic component over East Asia, strong continental heating, resulting in enhanced land-sea contrast, is identified as crucial to a local development of winds toward East Asia, and it ultimately strengthens a meridional wind, which is accompanied by the western North Pacific subtropical high. In addition, the negative winter North Atlantic Oscillation could induce the enhanced moisture advection term of the dynamic component over East Asia through barotropic Rossby wave propagation. The thermodynamic component has a localized effect on net precipitation at midlatitudes, with an enhanced wave train pattern with a zonal wavenumber-5, which reinforces the Okhotsk high. These distinct large-scale circulation patterns together create favorable conditions for heavy rainfall over East Asia when the two components are positively in-phase. Here we have also described that the extreme heavy rainfall is noticeable when the Eurasian blocking occurs. This study is expected to improve the detailed predictability of the EASM by understanding the two components to prevent disaster risks in terms of extreme rainfall.", "author" : [ { "dropping-particle" : "", "family" : "Oh", "given" : "Hyoeun", "non-dropping-particle" : "", "parse-names" : false, "suffix" : "" }, { "dropping-particle" : "", "family" : "Ha", "given" : "Kyung-Ja", "non-dropping-particle" : "", "parse-names" : false, "suffix" : "" }, { "dropping-particle" : "", "family" : "Timmermann", "given" : "Axel", "non-dropping-particle" : "", "parse-names" : false, "suffix" : "" } ], "container-title" : "Journal of Geophysical Research: Atmospheres", "id" : "ITEM-1", "issue" : "16", "issued" : { "date-parts" : [ [ "2018", "8", "27" ] ] }, "note" : "From Duplicate 2 (Disentangling Impacts of Dynamic and Thermodynamic Components on Late Summer Rainfall Anomalies in East Asia - Oh, Hyoeun; Ha, Kyung-Ja; Timmermann, Axel)\n\nFrom Duplicate 1 (Disentangling Impacts of Dynamic and Thermodynamic Components on Late Summer Rainfall Anomalies in East Asia - Oh, Hyoeun; Ha, Kyung-Ja; Timmermann, Axel)\n\nFrom Duplicate 1 (Disentangling Impacts of Dynamic and Thermodynamic Components on Late Summer Rainfall Anomalies in East Asia - Oh, Hyoeun; Ha, Kyung-Ja; Timmermann, Axel)\n\ndoi: 10.1029/2018JD028652", "page" : "8623-8633", "publisher" : "John Wiley &amp; Sons, Ltd", "title" : "Disentangling Impacts of Dynamic and Thermodynamic Components on Late Summer Rainfall Anomalies in East Asia", "translator" : [ { "dropping-particle" : "", "family" : "S2484", "given" : "", "non-dropping-particle" : "", "parse-names" : false, "suffix" : "" } ], "type" : "article-journal", "volume" : "123" }, "uris" : [ "http://www.mendeley.com/documents/?uuid=a7c55f09-1450-4ac6-b454-74333665d9f9" ] } ], "mendeley" : { "formattedCitation" : "(Oh et al., 2018)", "plainTextFormattedCitation" : "(Oh et al., 2018)", "previouslyFormattedCitation" : "(Oh et al., 2018)" }, "properties" : { "noteIndex" : 0 }, "schema" : "https://github.com/citation-style-language/schema/raw/master/csl-citation.json" }</w:instrText>
      </w:r>
      <w:r w:rsidRPr="00D424AA">
        <w:rPr>
          <w:lang w:val="en-GB"/>
        </w:rPr>
        <w:fldChar w:fldCharType="separate"/>
      </w:r>
      <w:r w:rsidR="00A26296">
        <w:rPr>
          <w:noProof/>
          <w:lang w:val="en-GB"/>
        </w:rPr>
        <w:t>(Oh et al., 2018)</w:t>
      </w:r>
      <w:r w:rsidRPr="00D424AA">
        <w:rPr>
          <w:lang w:val="en-GB"/>
        </w:rPr>
        <w:fldChar w:fldCharType="end"/>
      </w:r>
      <w:r w:rsidRPr="00841A35">
        <w:rPr>
          <w:lang w:val="en-GB"/>
        </w:rPr>
        <w:t>, but it is under investigation whether these factors were due to anthropogenic forcing.</w:t>
      </w:r>
    </w:p>
    <w:p w14:paraId="0D354A37" w14:textId="04A7C347" w:rsidR="00625BDC" w:rsidRDefault="00625BDC" w:rsidP="000303E2">
      <w:pPr>
        <w:shd w:val="clear" w:color="auto" w:fill="DEEAF6" w:themeFill="accent1" w:themeFillTint="33"/>
        <w:rPr>
          <w:lang w:val="en-GB"/>
        </w:rPr>
      </w:pPr>
    </w:p>
    <w:p w14:paraId="32FB31F1" w14:textId="77777777" w:rsidR="0012500E" w:rsidRPr="00D424AA" w:rsidRDefault="0012500E" w:rsidP="000303E2">
      <w:pPr>
        <w:shd w:val="clear" w:color="auto" w:fill="DEEAF6" w:themeFill="accent1" w:themeFillTint="33"/>
        <w:rPr>
          <w:lang w:val="en-GB"/>
        </w:rPr>
      </w:pPr>
    </w:p>
    <w:p w14:paraId="506CE2BE" w14:textId="77777777" w:rsidR="00625BDC" w:rsidRPr="00D424AA" w:rsidRDefault="00625BDC" w:rsidP="000303E2">
      <w:pPr>
        <w:shd w:val="clear" w:color="auto" w:fill="DEEAF6" w:themeFill="accent1" w:themeFillTint="33"/>
        <w:rPr>
          <w:b/>
          <w:lang w:val="en-GB"/>
        </w:rPr>
      </w:pPr>
      <w:r w:rsidRPr="00D424AA">
        <w:rPr>
          <w:b/>
          <w:lang w:val="en-GB"/>
        </w:rPr>
        <w:t xml:space="preserve">[START BOX 11.4, FIGURE 2 HERE] </w:t>
      </w:r>
    </w:p>
    <w:p w14:paraId="2A04630F" w14:textId="656B585C" w:rsidR="00AB2F31" w:rsidRPr="000303E2" w:rsidRDefault="00625BDC" w:rsidP="000303E2">
      <w:pPr>
        <w:pStyle w:val="NormalWeb"/>
        <w:shd w:val="clear" w:color="auto" w:fill="DEEAF6" w:themeFill="accent1" w:themeFillTint="33"/>
        <w:ind w:left="1701" w:hanging="1701"/>
        <w:rPr>
          <w:rFonts w:cs="Times New Roman"/>
          <w:color w:val="000000" w:themeColor="text1"/>
          <w:sz w:val="20"/>
          <w:szCs w:val="20"/>
          <w:lang w:val="en-GB" w:eastAsia="en-GB" w:bidi="th-TH"/>
        </w:rPr>
      </w:pPr>
      <w:r w:rsidRPr="000303E2">
        <w:rPr>
          <w:b/>
          <w:sz w:val="20"/>
          <w:szCs w:val="20"/>
          <w:lang w:val="en-GB"/>
        </w:rPr>
        <w:t xml:space="preserve">Box 11.4, Figure 2: </w:t>
      </w:r>
      <w:r w:rsidR="00AB2F31" w:rsidRPr="000303E2">
        <w:rPr>
          <w:rFonts w:cs="Times New Roman"/>
          <w:color w:val="000000" w:themeColor="text1"/>
          <w:sz w:val="20"/>
          <w:szCs w:val="20"/>
          <w:lang w:val="en-GB" w:eastAsia="en-GB" w:bidi="th-TH"/>
        </w:rPr>
        <w:t xml:space="preserve">Meteorological conditions in July 2018. The color shading shows the monthly mean near-surface air temperature anomaly with respect to 1981 to 2010. Contour lines indicate the geopotential height in m, highlighted are the isolines on 12'000 m and 12'300 m, which indicate the approximate positions of the polar-front jet and subtropical jet, respectively. The light blue-green ellipse shows the approximate extent of the strong precipitation event that occurred at the beginning of July in the region of Japan and Korea. All data is from the global ECMWF Reanalysis v5 (ERA5, </w:t>
      </w:r>
      <w:commentRangeStart w:id="3094"/>
      <w:r w:rsidR="00AB2F31" w:rsidRPr="000303E2">
        <w:rPr>
          <w:rFonts w:cs="Times New Roman"/>
          <w:color w:val="000000" w:themeColor="text1"/>
          <w:sz w:val="20"/>
          <w:szCs w:val="20"/>
          <w:lang w:val="en-GB" w:eastAsia="en-GB" w:bidi="th-TH"/>
        </w:rPr>
        <w:fldChar w:fldCharType="begin" w:fldLock="1"/>
      </w:r>
      <w:r w:rsidR="00FF6231">
        <w:rPr>
          <w:rFonts w:cs="Times New Roman"/>
          <w:color w:val="000000" w:themeColor="text1"/>
          <w:sz w:val="20"/>
          <w:szCs w:val="20"/>
          <w:lang w:val="en-GB" w:eastAsia="en-GB" w:bidi="th-TH"/>
        </w:rPr>
        <w:instrText>ADDIN CSL_CITATION { "citationItems" : [ { "id" : "ITEM-1", "itemData" : { "DOI" : "10.1002/qj.3803", "ISSN" : "0035-9009",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S3422", "given" : "", "non-dropping-particle" : "", "parse-names" : false, "suffix" : "" } ], "type" : "article-journal", "volume" : "146" }, "uris" : [ "http://www.mendeley.com/documents/?uuid=2616ea26-ee8a-4263-89f5-e5785095f220" ] } ], "mendeley" : { "formattedCitation" : "(Hersbach et al., 2020)", "manualFormatting" : "Hersbach et al., 2020)", "plainTextFormattedCitation" : "(Hersbach et al., 2020)", "previouslyFormattedCitation" : "(Hersbach et al., 2020)" }, "properties" : { "noteIndex" : 0 }, "schema" : "https://github.com/citation-style-language/schema/raw/master/csl-citation.json" }</w:instrText>
      </w:r>
      <w:r w:rsidR="00AB2F31" w:rsidRPr="000303E2">
        <w:rPr>
          <w:rFonts w:cs="Times New Roman"/>
          <w:color w:val="000000" w:themeColor="text1"/>
          <w:sz w:val="20"/>
          <w:szCs w:val="20"/>
          <w:lang w:val="en-GB" w:eastAsia="en-GB" w:bidi="th-TH"/>
        </w:rPr>
        <w:fldChar w:fldCharType="separate"/>
      </w:r>
      <w:r w:rsidR="00A26296">
        <w:rPr>
          <w:rFonts w:cs="Times New Roman"/>
          <w:noProof/>
          <w:color w:val="000000" w:themeColor="text1"/>
          <w:sz w:val="20"/>
          <w:szCs w:val="20"/>
          <w:lang w:val="en-GB" w:eastAsia="en-GB" w:bidi="th-TH"/>
        </w:rPr>
        <w:t>Hersbach et al., 2020)</w:t>
      </w:r>
      <w:r w:rsidR="00AB2F31" w:rsidRPr="000303E2">
        <w:rPr>
          <w:rFonts w:cs="Times New Roman"/>
          <w:color w:val="000000" w:themeColor="text1"/>
          <w:sz w:val="20"/>
          <w:szCs w:val="20"/>
          <w:lang w:val="en-GB" w:eastAsia="en-GB" w:bidi="th-TH"/>
        </w:rPr>
        <w:fldChar w:fldCharType="end"/>
      </w:r>
      <w:commentRangeEnd w:id="3094"/>
      <w:r w:rsidR="00A26296">
        <w:rPr>
          <w:rStyle w:val="Marquedecommentaire"/>
          <w:lang w:val="fr-FR"/>
        </w:rPr>
        <w:commentReference w:id="3094"/>
      </w:r>
      <w:r w:rsidR="00AB2F31" w:rsidRPr="000303E2">
        <w:rPr>
          <w:rFonts w:cs="Times New Roman"/>
          <w:color w:val="000000" w:themeColor="text1"/>
          <w:sz w:val="20"/>
          <w:szCs w:val="20"/>
          <w:lang w:val="en-GB" w:eastAsia="en-GB" w:bidi="th-TH"/>
        </w:rPr>
        <w:t>.</w:t>
      </w:r>
    </w:p>
    <w:p w14:paraId="21E12E76" w14:textId="77777777" w:rsidR="00625BDC" w:rsidRPr="00D424AA" w:rsidRDefault="00625BDC" w:rsidP="000303E2">
      <w:pPr>
        <w:shd w:val="clear" w:color="auto" w:fill="DEEAF6" w:themeFill="accent1" w:themeFillTint="33"/>
        <w:rPr>
          <w:b/>
          <w:lang w:val="en-GB"/>
        </w:rPr>
      </w:pPr>
      <w:r w:rsidRPr="00D424AA">
        <w:rPr>
          <w:b/>
          <w:lang w:val="en-GB"/>
        </w:rPr>
        <w:lastRenderedPageBreak/>
        <w:t xml:space="preserve">[END BOX 11.4, FIGURE 2 HERE] </w:t>
      </w:r>
    </w:p>
    <w:p w14:paraId="56C0248E" w14:textId="534F680B" w:rsidR="00625BDC" w:rsidRDefault="00625BDC" w:rsidP="000303E2">
      <w:pPr>
        <w:shd w:val="clear" w:color="auto" w:fill="DEEAF6" w:themeFill="accent1" w:themeFillTint="33"/>
        <w:rPr>
          <w:lang w:val="en-GB"/>
        </w:rPr>
      </w:pPr>
    </w:p>
    <w:p w14:paraId="28575DB7" w14:textId="77777777" w:rsidR="0012500E" w:rsidRPr="00D424AA" w:rsidRDefault="0012500E" w:rsidP="000303E2">
      <w:pPr>
        <w:shd w:val="clear" w:color="auto" w:fill="DEEAF6" w:themeFill="accent1" w:themeFillTint="33"/>
        <w:rPr>
          <w:lang w:val="en-GB"/>
        </w:rPr>
      </w:pPr>
    </w:p>
    <w:p w14:paraId="24474490" w14:textId="7CE168A3" w:rsidR="00625BDC" w:rsidRPr="00D424AA" w:rsidRDefault="00625BDC" w:rsidP="000303E2">
      <w:pPr>
        <w:shd w:val="clear" w:color="auto" w:fill="DEEAF6" w:themeFill="accent1" w:themeFillTint="33"/>
        <w:rPr>
          <w:lang w:val="en-GB"/>
        </w:rPr>
      </w:pPr>
      <w:r w:rsidRPr="00D424AA">
        <w:rPr>
          <w:lang w:val="en-GB"/>
        </w:rPr>
        <w:t xml:space="preserve">Regarding the hot extremes that occurred across the Northern Hemisphere in the 2018 boreal May-July time period, </w:t>
      </w:r>
      <w:r w:rsidRPr="00D424AA">
        <w:rPr>
          <w:lang w:val="en-GB"/>
        </w:rPr>
        <w:fldChar w:fldCharType="begin" w:fldLock="1"/>
      </w:r>
      <w:r w:rsidR="00FF6231">
        <w:rPr>
          <w:lang w:val="en-GB"/>
        </w:rPr>
        <w:instrText>ADDIN CSL_CITATION { "citationItems" : [ { "id" : "ITEM-1", "itemData" : { "DOI" : "10.1029/2019EF001189", "ISSN" : "2328-4277", "author" : [ { "dropping-particle" : "", "family" : "Vogel", "given" : "M. M.", "non-dropping-particle" : "", "parse-names" : false, "suffix" : "" }, { "dropping-particle" : "", "family" : "Zsch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1", "issued" : { "date-parts" : [ [ "2019", "7", "3" ] ] }, "page" : "2019EF001189", "title" : "Concurrent 2018 Hot Extremes Across Northern Hemisphere Due to Human-Induced Climate Change", "translator" : [ { "dropping-particle" : "", "family" : "S2424", "given" : "", "non-dropping-particle" : "", "parse-names" : false, "suffix" : "" } ], "type" : "article-journal", "volume" : "7" }, "uris" : [ "http://www.mendeley.com/documents/?uuid=ffc60a0e-76f3-491d-a9a8-113ad242a96b" ] } ], "mendeley" : { "formattedCitation" : "(Vogel et al., 2019)", "manualFormatting" : "Vogel et al. (2019)", "plainTextFormattedCitation" : "(Vogel et al., 2019)", "previouslyFormattedCitation" : "(Vogel et al., 2019)" }, "properties" : { "noteIndex" : 0 }, "schema" : "https://github.com/citation-style-language/schema/raw/master/csl-citation.json" }</w:instrText>
      </w:r>
      <w:r w:rsidRPr="00D424AA">
        <w:rPr>
          <w:lang w:val="en-GB"/>
        </w:rPr>
        <w:fldChar w:fldCharType="separate"/>
      </w:r>
      <w:r w:rsidR="00A26296">
        <w:rPr>
          <w:noProof/>
          <w:lang w:val="en-GB"/>
        </w:rPr>
        <w:t>Vogel et al. (2019)</w:t>
      </w:r>
      <w:r w:rsidRPr="00D424AA">
        <w:rPr>
          <w:lang w:val="en-GB"/>
        </w:rPr>
        <w:fldChar w:fldCharType="end"/>
      </w:r>
      <w:r w:rsidRPr="00841A35">
        <w:rPr>
          <w:lang w:val="en-GB"/>
        </w:rPr>
        <w:t xml:space="preserve"> found that the event was unprecedented in terms of the total area affected by hot extremes (on average about 22% of populated and agricu</w:t>
      </w:r>
      <w:r w:rsidRPr="00D424AA">
        <w:rPr>
          <w:lang w:val="en-GB"/>
        </w:rPr>
        <w:t>ltural areas in the Northern Hemisphere) for that period, but was consistent with a +1°C climate which was the estimated global mean temperature anomaly around that time (for 2017; SR1</w:t>
      </w:r>
      <w:r w:rsidR="00D506A9">
        <w:rPr>
          <w:lang w:val="en-GB"/>
        </w:rPr>
        <w:t>.</w:t>
      </w:r>
      <w:r w:rsidRPr="00D424AA">
        <w:rPr>
          <w:lang w:val="en-GB"/>
        </w:rPr>
        <w:t xml:space="preserve">5). This study also found that events similar to the 2018 May-July temperature extremes would approximately occur 2 out of 3 years under +1.5°C of global warming, and every year under +2°C of global warming. </w:t>
      </w:r>
      <w:r w:rsidRPr="00D424AA">
        <w:rPr>
          <w:lang w:val="en-GB"/>
        </w:rPr>
        <w:fldChar w:fldCharType="begin" w:fldLock="1"/>
      </w:r>
      <w:r w:rsidR="00FF6231">
        <w:rPr>
          <w:lang w:val="en-GB"/>
        </w:rPr>
        <w:instrText>ADDIN CSL_CITATION { "citationItems" : [ { "id" : "ITEM-1",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1",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mendeley" : { "formattedCitation" : "(Imada et al., 2019)", "manualFormatting" : "Imada et al. (2019)", "plainTextFormattedCitation" : "(Imada et al., 2019)", "previouslyFormattedCitation" : "(Imada et al., 2019)" }, "properties" : { "noteIndex" : 0 }, "schema" : "https://github.com/citation-style-language/schema/raw/master/csl-citation.json" }</w:instrText>
      </w:r>
      <w:r w:rsidRPr="00D424AA">
        <w:rPr>
          <w:lang w:val="en-GB"/>
        </w:rPr>
        <w:fldChar w:fldCharType="separate"/>
      </w:r>
      <w:r w:rsidR="00A26296">
        <w:rPr>
          <w:noProof/>
          <w:lang w:val="en-GB"/>
        </w:rPr>
        <w:t>Imada et al. (2019)</w:t>
      </w:r>
      <w:r w:rsidRPr="00D424AA">
        <w:rPr>
          <w:lang w:val="en-GB"/>
        </w:rPr>
        <w:fldChar w:fldCharType="end"/>
      </w:r>
      <w:r w:rsidRPr="00841A35">
        <w:rPr>
          <w:lang w:val="en-GB"/>
        </w:rPr>
        <w:t xml:space="preserve"> also suggests that t</w:t>
      </w:r>
      <w:r w:rsidRPr="00D424AA">
        <w:rPr>
          <w:lang w:val="en-GB"/>
        </w:rPr>
        <w:t xml:space="preserve">he mean annual occurrence of extremely hot days in Japan will be expected to increase by 1.8 times under a global warming level of 2°C above pre-industrial levels. </w:t>
      </w:r>
      <w:r w:rsidRPr="00D424AA">
        <w:rPr>
          <w:lang w:val="en-GB"/>
        </w:rPr>
        <w:fldChar w:fldCharType="begin" w:fldLock="1"/>
      </w:r>
      <w:r w:rsidR="007D2D56">
        <w:rPr>
          <w:lang w:val="en-GB"/>
        </w:rPr>
        <w:instrText>ADDIN CSL_CITATION { "citationItems" : [ { "id" : "ITEM-1", "itemData" : { "DOI" : "10.1175/BAMS-D-19-0173.1", "author" : [ { "dropping-particle" : "", "family" : "Kawase", "given" : "Hiroakiki", "non-dropping-particle" : "", "parse-names" : false, "suffix" : "" }, { "dropping-particle" : "", "family" : "Imada", "given" : "Yukiko", "non-dropping-particle" : "", "parse-names" : false, "suffix" : "" }, { "dropping-particle" : "", "family" : "Tsuguti", "given" : "Hiroshige", "non-dropping-particle" : "", "parse-names" : false, "suffix" : "" }, { "dropping-particle" : "", "family" : "Nakaegawa", "given" : "Toshiyuki", "non-dropping-particle" : "", "parse-names" : false, "suffix" : "" }, { "dropping-particle" : "", "family" : "Seinino", "given" : "Naoko", "non-dropping-particle" : "", "parse-names" : false, "suffix" : "" }, { "dropping-particle" : "", "family" : "Murata", "given" : "Akihiko", "non-dropping-particle" : "", "parse-names" : false, "suffix" : "" }, { "dropping-particle" : "", "family" : "Takayabu", "given" : "Izuru", "non-dropping-particle" : "", "parse-names" : false, "suffix" : "" } ], "container-title" : "Bulletin of the American Meteorological Society", "id" : "ITEM-1", "issued" : { "date-parts" : [ [ "2019" ] ] }, "title" : "The heavy rain event of July 2019 in Japan enhanced by historical warming", "translator" : [ { "dropping-particle" : "", "family" : "S2500", "given" : "", "non-dropping-particle" : "", "parse-names" : false, "suffix" : "" } ], "type" : "article-journal" }, "uris" : [ "http://www.mendeley.com/documents/?uuid=7c4538b8-063c-4158-8ed5-013bab2b8819" ] } ], "mendeley" : { "formattedCitation" : "(Kawase et al., 2019)", "manualFormatting" : "Kawase et al. (2019)", "plainTextFormattedCitation" : "(Kawase et al., 2019)", "previouslyFormattedCitation" : "(Kawase et al., 2019)" }, "properties" : { "noteIndex" : 0 }, "schema" : "https://github.com/citation-style-language/schema/raw/master/csl-citation.json" }</w:instrText>
      </w:r>
      <w:r w:rsidRPr="00D424AA">
        <w:rPr>
          <w:lang w:val="en-GB"/>
        </w:rPr>
        <w:fldChar w:fldCharType="separate"/>
      </w:r>
      <w:r w:rsidR="00A26296">
        <w:rPr>
          <w:noProof/>
          <w:lang w:val="en-GB"/>
        </w:rPr>
        <w:t>Kawase et al. (2019)</w:t>
      </w:r>
      <w:r w:rsidRPr="00D424AA">
        <w:rPr>
          <w:lang w:val="en-GB"/>
        </w:rPr>
        <w:fldChar w:fldCharType="end"/>
      </w:r>
      <w:r w:rsidRPr="00841A35">
        <w:rPr>
          <w:lang w:val="en-GB"/>
        </w:rPr>
        <w:t xml:space="preserve"> showed that the extreme rainfall i</w:t>
      </w:r>
      <w:r w:rsidRPr="00D424AA">
        <w:rPr>
          <w:lang w:val="en-GB"/>
        </w:rPr>
        <w:t xml:space="preserve">n Japan during this event was increased by approximately 7% due to recent rapid warming around Japan. Hence, it is </w:t>
      </w:r>
      <w:r w:rsidRPr="00D424AA">
        <w:rPr>
          <w:i/>
          <w:lang w:val="en-GB"/>
        </w:rPr>
        <w:t>virtually certain</w:t>
      </w:r>
      <w:r w:rsidRPr="00D424AA">
        <w:rPr>
          <w:lang w:val="en-GB"/>
        </w:rPr>
        <w:t xml:space="preserve"> that these 2018 concurrent events would not have occurred without human-induced global warming. Concurrent events of this type are also projected to happen more frequently under higher levels of global warming. On the other hand, there is currently </w:t>
      </w:r>
      <w:r w:rsidRPr="00D424AA">
        <w:rPr>
          <w:i/>
          <w:lang w:val="en-GB"/>
        </w:rPr>
        <w:t>low confidence</w:t>
      </w:r>
      <w:r w:rsidRPr="00D424AA">
        <w:rPr>
          <w:lang w:val="en-GB"/>
        </w:rPr>
        <w:t xml:space="preserve"> in projected changes in the frequency or strength of the anomalous circulation patterns leading to concurrent extremes (e.g. Cross-Chapter Box 10.1). </w:t>
      </w:r>
    </w:p>
    <w:p w14:paraId="5D1E0E25" w14:textId="77777777" w:rsidR="00625BDC" w:rsidRPr="00D424AA" w:rsidRDefault="00625BDC" w:rsidP="000303E2">
      <w:pPr>
        <w:shd w:val="clear" w:color="auto" w:fill="DEEAF6" w:themeFill="accent1" w:themeFillTint="33"/>
        <w:rPr>
          <w:lang w:val="en-GB"/>
        </w:rPr>
      </w:pPr>
    </w:p>
    <w:p w14:paraId="6511865E" w14:textId="7EDFF1C8" w:rsidR="00625BDC" w:rsidRPr="00D424AA" w:rsidRDefault="00625BDC" w:rsidP="000303E2">
      <w:pPr>
        <w:shd w:val="clear" w:color="auto" w:fill="DEEAF6" w:themeFill="accent1" w:themeFillTint="33"/>
        <w:rPr>
          <w:lang w:val="en-GB"/>
        </w:rPr>
      </w:pPr>
      <w:bookmarkStart w:id="3095" w:name="_Hlk53655314"/>
      <w:r w:rsidRPr="00D424AA">
        <w:rPr>
          <w:lang w:val="en-GB"/>
        </w:rPr>
        <w:t xml:space="preserve">The case studies presented in this Box illustrate the current state of knowledge regarding the contribution of human-induced climate change to recent concurrent extremes in the global domain. Recent years have seen a more frequent occurrence of such events. The heat wave in Europe in the 2019 boreal summer and its coverage in the global domain is an additional example </w:t>
      </w:r>
      <w:r w:rsidRPr="00D424AA">
        <w:rPr>
          <w:lang w:val="en-GB"/>
        </w:rPr>
        <w:fldChar w:fldCharType="begin" w:fldLock="1"/>
      </w:r>
      <w:r w:rsidR="00FF6231">
        <w:rPr>
          <w:lang w:val="en-GB"/>
        </w:rPr>
        <w:instrText>ADDIN CSL_CITATION { "citationItems" : [ { "id" : "ITEM-1", "itemData" : { "DOI" : "10.1088/1748-9326/aba3d4", "ISSN" : "1748-9326", "author" : [ { "dropping-particle" : "", "family" : "Vautard", "given" : "Robert", "non-dropping-particle" : "", "parse-names" : false, "suffix" : "" }, { "dropping-particle" : "", "family" : "Aalst", "given" : "Maarten", "non-dropping-particle" : "", "parse-names" : false, "suffix" : "" }, { "dropping-particle" : "", "family" : "Boucher", "given" : "Olivier", "non-dropping-particle" : "", "parse-names" : false, "suffix" : "" }, { "dropping-particle" : "", "family" : "Drouin", "given" : "Agathe", "non-dropping-particle" : "", "parse-names" : false, "suffix" : "" }, { "dropping-particle" : "", "family" : "Haustein", "given" : "Karsten", "non-dropping-particle" : "", "parse-names" : false, "suffix" : "" }, { "dropping-particle" : "", "family" : "Kreienkamp", "given" : "Frank",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Ribes", "given" : "Aurelien", "non-dropping-particle" : "", "parse-names" : false, "suffix" : "" }, { "dropping-particle" : "", "family" : "Robin", "given" : "Yoann", "non-dropping-particle" : "", "parse-names" : false, "suffix" : "" }, { "dropping-particle" : "", "family" : "Schneider", "given" : "Michel", "non-dropping-particle" : "", "parse-names" : false, "suffix" : "" }, { "dropping-particle" : "", "family" : "Soubeyroux", "given" : "Jean-Michel", "non-dropping-particle" : "", "parse-names" : false, "suffix" : "" }, { "dropping-particle" : "", "family" : "Stott", "given" : "Peter", "non-dropping-particle" : "", "parse-names" : false, "suffix" : "" }, { "dropping-particle" : "", "family" : "Seneviratne", "given" : "Sonia I", "non-dropping-particle" : "", "parse-names" : false, "suffix" : "" }, { "dropping-particle" : "", "family" : "Vogel", "given" : "Martha M", "non-dropping-particle" : "", "parse-names" : false, "suffix" : "" }, { "dropping-particle" : "", "family" : "Wehner", "given" : "Michael", "non-dropping-particle" : "", "parse-names" : false, "suffix" : "" }, { "dropping-particle" : "", "family" : "Aalst", "given" : "Maarten", "non-dropping-particle" : "van", "parse-names" : false, "suffix" : "" }, { "dropping-particle" : "", "family" : "Boucher", "given" : "Olivier", "non-dropping-particle" : "", "parse-names" : false, "suffix" : "" }, { "dropping-particle" : "", "family" : "Drouin", "given" : "Agathe", "non-dropping-particle" : "", "parse-names" : false, "suffix" : "" }, { "dropping-particle" : "", "family" : "Haustein", "given" : "Karsten", "non-dropping-particle" : "", "parse-names" : false, "suffix" : "" }, { "dropping-particle" : "", "family" : "Kreienkamp", "given" : "Frank",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Ribes", "given" : "Aurelien", "non-dropping-particle" : "", "parse-names" : false, "suffix" : "" }, { "dropping-particle" : "", "family" : "Robin", "given" : "Yoann", "non-dropping-particle" : "", "parse-names" : false, "suffix" : "" }, { "dropping-particle" : "", "family" : "Schneider", "given" : "Michel", "non-dropping-particle" : "", "parse-names" : false, "suffix" : "" }, { "dropping-particle" : "", "family" : "Soubeyroux", "given" : "Jean-Michel", "non-dropping-particle" : "", "parse-names" : false, "suffix" : "" }, { "dropping-particle" : "", "family" : "Stott", "given" : "Peter", "non-dropping-particle" : "", "parse-names" : false, "suffix" : "" }, { "dropping-particle" : "", "family" : "Seneviratne", "given" : "Sonia I", "non-dropping-particle" : "", "parse-names" : false, "suffix" : "" }, { "dropping-particle" : "", "family" : "Vogel", "given" : "Martha M", "non-dropping-particle" : "", "parse-names" : false, "suffix" : "" }, { "dropping-particle" : "", "family" : "Wehner", "given" : "Michael", "non-dropping-particle" : "", "parse-names" : false, "suffix" : "" } ], "container-title" : "Environmental Research Letters", "id" : "ITEM-1", "issued" : { "date-parts" : [ [ "2020", "7", "8" ] ] }, "title" : "Human contribution to the record-breaking June and July 2019 heat waves in Western Europe", "translator" : [ { "dropping-particle" : "", "family" : "S3317", "given" : "", "non-dropping-particle" : "", "parse-names" : false, "suffix" : "" } ], "type" : "article-journal" }, "uris" : [ "http://www.mendeley.com/documents/?uuid=02bb1ba2-f22e-4317-9d80-db445993ff62" ] } ], "mendeley" : { "formattedCitation" : "(Vautard et al., 2020a)", "plainTextFormattedCitation" : "(Vautard et al., 2020a)", "previouslyFormattedCitation" : "(Vautard et al., 2020a)" }, "properties" : { "noteIndex" : 0 }, "schema" : "https://github.com/citation-style-language/schema/raw/master/csl-citation.json" }</w:instrText>
      </w:r>
      <w:r w:rsidRPr="00D424AA">
        <w:rPr>
          <w:lang w:val="en-GB"/>
        </w:rPr>
        <w:fldChar w:fldCharType="separate"/>
      </w:r>
      <w:r w:rsidR="00A26296">
        <w:rPr>
          <w:noProof/>
          <w:lang w:val="en-GB"/>
        </w:rPr>
        <w:t>(Vautard et al., 2020a)</w:t>
      </w:r>
      <w:r w:rsidRPr="00D424AA">
        <w:rPr>
          <w:lang w:val="en-GB"/>
        </w:rPr>
        <w:fldChar w:fldCharType="end"/>
      </w:r>
      <w:r w:rsidRPr="00841A35">
        <w:rPr>
          <w:lang w:val="en-GB"/>
        </w:rPr>
        <w:t>. However, there are still very few studies investigating which types of concurrent extreme events could occur under increasing global warming. It has been noted that su</w:t>
      </w:r>
      <w:r w:rsidRPr="00D424AA">
        <w:rPr>
          <w:lang w:val="en-GB"/>
        </w:rPr>
        <w:t xml:space="preserve">ch events could also be of particular risk for concurrent impacts in the world’s breadbaskets </w:t>
      </w:r>
      <w:r w:rsidRPr="00D424AA">
        <w:rPr>
          <w:lang w:val="en-GB"/>
        </w:rPr>
        <w:fldChar w:fldCharType="begin" w:fldLock="1"/>
      </w:r>
      <w:r w:rsidR="00FF6231">
        <w:rPr>
          <w:lang w:val="en-GB"/>
        </w:rPr>
        <w:instrText>ADDIN CSL_CITATION { "citationItems" : [ { "id" : "ITEM-1", "itemData" : { "DOI" : "10.1038/s41558-019-0637-z", "ISBN" : "4155801906", "ISSN" : "1758-678X", "author" : [ { "dropping-particle" : "", "family" : "Kornhuber", "given" : "Kai", "non-dropping-particle" : "", "parse-names" : false, "suffix" : "" }, { "dropping-particle" : "", "family" : "Coumou", "given" : "Dim", "non-dropping-particle" : "", "parse-names" : false, "suffix" : "" }, { "dropping-particle" : "", "family" : "Vogel", "given" : "Elisabeth", "non-dropping-particle" : "", "parse-names" : false, "suffix" : "" }, { "dropping-particle" : "", "family" : "Lesk", "given" : "Corey", "non-dropping-particle" : "", "parse-names" : false, "suffix" : "" }, { "dropping-particle" : "", "family" : "Donges", "given" : "Jonathan F", "non-dropping-particle" : "", "parse-names" : false, "suffix" : "" }, { "dropping-particle" : "", "family" : "Lehmann", "given" : "Jascha", "non-dropping-particle" : "", "parse-names" : false, "suffix" : "" }, { "dropping-particle" : "", "family" : "Horton", "given" : "Radley M", "non-dropping-particle" : "", "parse-names" : false, "suffix" : "" } ], "container-title" : "Nature Climate Change", "id" : "ITEM-1", "issue" : "1", "issued" : { "date-parts" : [ [ "2020", "1", "9" ] ] }, "page" : "48-53", "publisher" : "Springer US", "title" : "Amplified Rossby waves enhance risk of concurrent heatwaves in major breadbasket regions", "translator" : [ { "dropping-particle" : "", "family" : "S2635", "given" : "", "non-dropping-particle" : "", "parse-names" : false, "suffix" : "" } ], "type" : "article-journal", "volume" : "10" }, "uris" : [ "http://www.mendeley.com/documents/?uuid=e59102db-0efd-4df6-a959-cfb632743188" ] }, { "id" : "ITEM-2", "itemData" : { "DOI" : "10.1088/1748-9326/aa723b", "ISSN" : "1748-9326", "author" : [ { "dropping-particle" : "", "family" : "Zampieri", "given" : "M", "non-dropping-particle" : "", "parse-names" : false, "suffix" : "" }, { "dropping-particle" : "", "family" : "Ceglar", "given" : "A", "non-dropping-particle" : "", "parse-names" : false, "suffix" : "" }, { "dropping-particle" : "", "family" : "Dentener", "given" : "F", "non-dropping-particle" : "", "parse-names" : false, "suffix" : "" }, { "dropping-particle" : "", "family" : "Toreti", "given" : "A", "non-dropping-particle" : "", "parse-names" : false, "suffix" : "" } ], "container-title" : "Environmental Research Letters", "id" : "ITEM-2", "issue" : "6", "issued" : { "date-parts" : [ [ "2017", "6", "5" ] ] }, "page" : "064008", "title" : "Wheat yield loss attributable to heat waves, drought and water excess at the global, national and subnational scales", "translator" : [ { "dropping-particle" : "", "family" : "S2772", "given" : "", "non-dropping-particle" : "", "parse-names" : false, "suffix" : "" } ], "type" : "article-journal", "volume" : "12" }, "uris" : [ "http://www.mendeley.com/documents/?uuid=1099a69f-8507-4c31-aa33-b2a8527c8ea3" ] } ], "mendeley" : { "formattedCitation" : "(Zampieri et al., 2017; Kornhuber et al., 2020)", "plainTextFormattedCitation" : "(Zampieri et al., 2017; Kornhuber et al., 2020)", "previouslyFormattedCitation" : "(Zampieri et al., 2017; Kornhuber et al., 2020)" }, "properties" : { "noteIndex" : 0 }, "schema" : "https://github.com/citation-style-language/schema/raw/master/csl-citation.json" }</w:instrText>
      </w:r>
      <w:r w:rsidRPr="00D424AA">
        <w:rPr>
          <w:lang w:val="en-GB"/>
        </w:rPr>
        <w:fldChar w:fldCharType="separate"/>
      </w:r>
      <w:r w:rsidR="00A26296">
        <w:rPr>
          <w:noProof/>
          <w:lang w:val="en-GB"/>
        </w:rPr>
        <w:t>(Zampieri et al., 2017; Kornhuber et al., 2020)</w:t>
      </w:r>
      <w:r w:rsidRPr="00D424AA">
        <w:rPr>
          <w:lang w:val="en-GB"/>
        </w:rPr>
        <w:fldChar w:fldCharType="end"/>
      </w:r>
      <w:r w:rsidRPr="00841A35">
        <w:rPr>
          <w:lang w:val="en-GB"/>
        </w:rPr>
        <w:t>.</w:t>
      </w:r>
    </w:p>
    <w:bookmarkEnd w:id="3095"/>
    <w:p w14:paraId="6C5CB7AF" w14:textId="77777777" w:rsidR="00625BDC" w:rsidRPr="00D424AA" w:rsidRDefault="00625BDC" w:rsidP="000303E2">
      <w:pPr>
        <w:shd w:val="clear" w:color="auto" w:fill="DEEAF6" w:themeFill="accent1" w:themeFillTint="33"/>
        <w:rPr>
          <w:lang w:val="en-GB"/>
        </w:rPr>
      </w:pPr>
    </w:p>
    <w:p w14:paraId="3BFFB839" w14:textId="77777777" w:rsidR="00625BDC" w:rsidRPr="00D506A9" w:rsidRDefault="00625BDC" w:rsidP="000303E2">
      <w:pPr>
        <w:shd w:val="clear" w:color="auto" w:fill="DEEAF6" w:themeFill="accent1" w:themeFillTint="33"/>
        <w:rPr>
          <w:bCs/>
          <w:lang w:val="en-GB"/>
        </w:rPr>
      </w:pPr>
      <w:r w:rsidRPr="00D506A9">
        <w:rPr>
          <w:bCs/>
          <w:lang w:val="en-GB"/>
        </w:rPr>
        <w:t>In summary, the 2015-2016 extreme El Niño and the 2018 boreal spring/summer extremes were two examples of recent concurrent extremes. The El Niño event in 2015-2016 was one of the three extreme El Niño events since 1980s and there are many extreme events concurrently observed in this period including droughts, heavy precipitation, and more frequent intense tropical cyclones. Both the ENSO amplitude and the frequency of high-magnitude events since 1950 is higher than over the pre-industrial period (</w:t>
      </w:r>
      <w:r w:rsidRPr="00D506A9">
        <w:rPr>
          <w:bCs/>
          <w:i/>
          <w:iCs/>
          <w:lang w:val="en-GB"/>
        </w:rPr>
        <w:t>medium confidence</w:t>
      </w:r>
      <w:r w:rsidRPr="00D506A9">
        <w:rPr>
          <w:bCs/>
          <w:lang w:val="en-GB"/>
        </w:rPr>
        <w:t xml:space="preserve">), suggesting that global extremes similar to those associated with the 2015-2016 El Niño would occur more frequently under further increases in global warming. The 2018 boreal spring/summer extremes were characterized by heat extremes and enhanced droughts in wide areas of the mid-latitudes in the Northern Hemisphere and extremely heavy rainfall in East Asia. These concurrent events were generally related to abnormal condition of the jet and North Pacific Subtropical High, but also amplified by background global warming. It is </w:t>
      </w:r>
      <w:r w:rsidRPr="00D506A9">
        <w:rPr>
          <w:bCs/>
          <w:i/>
          <w:iCs/>
          <w:lang w:val="en-GB"/>
        </w:rPr>
        <w:t>virtually certain</w:t>
      </w:r>
      <w:r w:rsidRPr="00D506A9">
        <w:rPr>
          <w:bCs/>
          <w:lang w:val="en-GB"/>
        </w:rPr>
        <w:t xml:space="preserve"> that these 2018 concurrent extreme events would not have occurred without human-induced global warming. Recent years have seen a more frequent occurrence of such concurrent events. However, it is still unknown which types of concurrent extreme events could occur under increasing global warming.</w:t>
      </w:r>
    </w:p>
    <w:p w14:paraId="5C4B4217" w14:textId="77777777" w:rsidR="00625BDC" w:rsidRPr="00690D85" w:rsidRDefault="00625BDC" w:rsidP="00841A35">
      <w:pPr>
        <w:rPr>
          <w:bCs/>
          <w:sz w:val="8"/>
          <w:szCs w:val="8"/>
          <w:lang w:val="en-GB"/>
        </w:rPr>
      </w:pPr>
    </w:p>
    <w:p w14:paraId="78C13F06" w14:textId="77777777" w:rsidR="00914368" w:rsidRDefault="00914368" w:rsidP="00914368">
      <w:pPr>
        <w:shd w:val="clear" w:color="auto" w:fill="DEEAF6" w:themeFill="accent1" w:themeFillTint="33"/>
        <w:rPr>
          <w:b/>
          <w:lang w:val="en-GB"/>
        </w:rPr>
      </w:pPr>
    </w:p>
    <w:p w14:paraId="4E334EF6" w14:textId="77777777" w:rsidR="00625BDC" w:rsidRPr="00D424AA" w:rsidRDefault="00625BDC" w:rsidP="00914368">
      <w:pPr>
        <w:shd w:val="clear" w:color="auto" w:fill="DEEAF6" w:themeFill="accent1" w:themeFillTint="33"/>
        <w:rPr>
          <w:b/>
          <w:lang w:val="en-GB"/>
        </w:rPr>
      </w:pPr>
      <w:r w:rsidRPr="00D424AA">
        <w:rPr>
          <w:b/>
          <w:lang w:val="en-GB"/>
        </w:rPr>
        <w:t>[END BOX 11.4 HERE]</w:t>
      </w:r>
    </w:p>
    <w:p w14:paraId="21690EB5" w14:textId="77777777" w:rsidR="00625BDC" w:rsidRPr="00D424AA" w:rsidRDefault="00625BDC" w:rsidP="00D424AA">
      <w:pPr>
        <w:rPr>
          <w:lang w:val="en-GB"/>
        </w:rPr>
      </w:pPr>
    </w:p>
    <w:p w14:paraId="6DA59EA9" w14:textId="77777777" w:rsidR="007C725F" w:rsidRPr="00D424AA" w:rsidRDefault="007C725F" w:rsidP="00D424AA">
      <w:pPr>
        <w:autoSpaceDE w:val="0"/>
        <w:autoSpaceDN w:val="0"/>
        <w:adjustRightInd w:val="0"/>
        <w:ind w:left="480" w:hanging="480"/>
        <w:rPr>
          <w:rFonts w:cs="Times New Roman"/>
          <w:sz w:val="20"/>
          <w:szCs w:val="20"/>
          <w:lang w:val="en-GB"/>
        </w:rPr>
      </w:pPr>
    </w:p>
    <w:p w14:paraId="32DA9145" w14:textId="77777777" w:rsidR="00F26D99" w:rsidRPr="00D424AA" w:rsidRDefault="00F26D99" w:rsidP="00D424AA">
      <w:pPr>
        <w:pStyle w:val="AR6Chap11Level1111"/>
        <w:rPr>
          <w:rFonts w:cs="Times New Roman"/>
          <w:lang w:val="en-GB"/>
        </w:rPr>
      </w:pPr>
      <w:bookmarkStart w:id="3096" w:name="_Toc6904581"/>
      <w:bookmarkStart w:id="3097" w:name="_Toc31212884"/>
      <w:bookmarkStart w:id="3098" w:name="_Toc56915302"/>
      <w:bookmarkStart w:id="3099" w:name="_Toc70703063"/>
      <w:r w:rsidRPr="00D424AA">
        <w:rPr>
          <w:rFonts w:cs="Times New Roman"/>
          <w:lang w:val="en-GB"/>
        </w:rPr>
        <w:t>Regional information on extremes</w:t>
      </w:r>
      <w:bookmarkEnd w:id="3096"/>
      <w:bookmarkEnd w:id="3097"/>
      <w:bookmarkEnd w:id="3098"/>
      <w:bookmarkEnd w:id="3099"/>
    </w:p>
    <w:p w14:paraId="0603DC09" w14:textId="77777777" w:rsidR="00F26D99" w:rsidRPr="00D424AA" w:rsidRDefault="00F26D99" w:rsidP="00D424AA">
      <w:pPr>
        <w:rPr>
          <w:rFonts w:cs="Times New Roman"/>
          <w:lang w:val="en-GB"/>
        </w:rPr>
      </w:pPr>
    </w:p>
    <w:p w14:paraId="5D1D022F" w14:textId="44C4B039" w:rsidR="00F26D99" w:rsidRPr="00841A35" w:rsidRDefault="00F26D99" w:rsidP="00D424AA">
      <w:pPr>
        <w:rPr>
          <w:rFonts w:cs="Times New Roman"/>
          <w:lang w:val="en-GB"/>
        </w:rPr>
      </w:pPr>
      <w:r w:rsidRPr="00D424AA">
        <w:rPr>
          <w:rFonts w:cs="Times New Roman"/>
          <w:lang w:val="en-GB"/>
        </w:rPr>
        <w:t xml:space="preserve">This section complements the assessments of changes in temperature extremes (Section 11.3), heavy precipitation (Section 11.4), and droughts (Section 11.6), by providing additional regional details. Owing to the large number of regions and space limitations, the regional assessment for each of the AR6 reference regions (see Section 1.5.2.2 for a description) is presented here in a set of tables. The tables are organized according to types of extremes (temperature, heavy precipitation, droughts) for Africa (Tables 11.4-11.6), Asia (Table 11.7-11.9), Australasia (Tables 11.10-11.12), Central and South America (Tables 11.13-11.15), Europe (Tables 11.16-11.18), and North America (Tables 11.19-11.21). Each table contains regional assessments for observed changes, the human contribution to the observed changes, and projections of changes in these extremes at 1.5°C, 2°C and 4°C of global warming. Expanded versions of the tables with </w:t>
      </w:r>
      <w:r w:rsidRPr="00D424AA">
        <w:rPr>
          <w:rFonts w:cs="Times New Roman"/>
          <w:lang w:val="en-GB"/>
        </w:rPr>
        <w:lastRenderedPageBreak/>
        <w:t>full evidence and rationale for assessments are provided in the Chapter Appendix (Tables 11.A.</w:t>
      </w:r>
      <w:r w:rsidR="00117898" w:rsidRPr="00D424AA">
        <w:rPr>
          <w:rFonts w:cs="Times New Roman"/>
          <w:lang w:val="en-GB"/>
        </w:rPr>
        <w:t>4</w:t>
      </w:r>
      <w:r w:rsidRPr="00D424AA">
        <w:rPr>
          <w:rFonts w:cs="Times New Roman"/>
          <w:lang w:val="en-GB"/>
        </w:rPr>
        <w:t>-11.A.</w:t>
      </w:r>
      <w:r w:rsidR="00117898" w:rsidRPr="00D424AA">
        <w:rPr>
          <w:rFonts w:cs="Times New Roman"/>
          <w:lang w:val="en-GB"/>
        </w:rPr>
        <w:t>21</w:t>
      </w:r>
      <w:r w:rsidRPr="00D424AA">
        <w:rPr>
          <w:rFonts w:cs="Times New Roman"/>
          <w:lang w:val="en-GB"/>
        </w:rPr>
        <w:t>).</w:t>
      </w:r>
    </w:p>
    <w:p w14:paraId="3CE9B8C4" w14:textId="31707C25" w:rsidR="00F26D99" w:rsidRDefault="00F26D99" w:rsidP="00D424AA">
      <w:pPr>
        <w:rPr>
          <w:rFonts w:cs="Times New Roman"/>
          <w:lang w:val="en-GB"/>
        </w:rPr>
      </w:pPr>
    </w:p>
    <w:p w14:paraId="43576571" w14:textId="77777777" w:rsidR="0012500E" w:rsidRPr="00D424AA" w:rsidRDefault="0012500E" w:rsidP="00D424AA">
      <w:pPr>
        <w:rPr>
          <w:rFonts w:cs="Times New Roman"/>
          <w:lang w:val="en-GB"/>
        </w:rPr>
      </w:pPr>
    </w:p>
    <w:p w14:paraId="6D61FC0F" w14:textId="77777777" w:rsidR="00F26D99" w:rsidRPr="00D424AA" w:rsidRDefault="00F26D99" w:rsidP="00D424AA">
      <w:pPr>
        <w:pStyle w:val="AR6Chap11Level21111"/>
        <w:rPr>
          <w:rFonts w:cs="Times New Roman"/>
          <w:lang w:val="en-GB"/>
        </w:rPr>
      </w:pPr>
      <w:bookmarkStart w:id="3100" w:name="_Toc70703064"/>
      <w:r w:rsidRPr="00D424AA">
        <w:rPr>
          <w:rFonts w:cs="Times New Roman"/>
          <w:lang w:val="en-GB"/>
        </w:rPr>
        <w:t>Overview</w:t>
      </w:r>
      <w:bookmarkEnd w:id="3100"/>
    </w:p>
    <w:p w14:paraId="630FC8E1" w14:textId="77777777" w:rsidR="00F26D99" w:rsidRPr="00D424AA" w:rsidRDefault="00F26D99" w:rsidP="00D424AA">
      <w:pPr>
        <w:rPr>
          <w:rFonts w:cs="Times New Roman"/>
          <w:lang w:val="en-GB"/>
        </w:rPr>
      </w:pPr>
    </w:p>
    <w:p w14:paraId="6F9A3C46" w14:textId="77777777" w:rsidR="00F26D99" w:rsidRPr="00D424AA" w:rsidRDefault="00F26D99" w:rsidP="00D424AA">
      <w:pPr>
        <w:rPr>
          <w:rFonts w:cs="Times New Roman"/>
          <w:lang w:val="en-GB"/>
        </w:rPr>
      </w:pPr>
      <w:r w:rsidRPr="00D424AA">
        <w:rPr>
          <w:rFonts w:cs="Times New Roman"/>
          <w:lang w:val="en-GB"/>
        </w:rPr>
        <w:t>Sections 11.9.2, 11.9.3., and 11.9.4 provide brief summaries of the underlying evidence used to derive the regional assessments for temperature extremes, heavy precipitation events, and droughts, respectively. The assessments take into account evidence from studies based on global datasets (global studies), as well as regional studies. Global studies include analyses for all continents and AR6 regions with sufficient data coverage, and provide an important basis for cross-region consistency, as the same data and methods are used for all regions. However, individual regional studies may include additional information that is missed in global studies and thus provide an important regional calibration for the assessment.</w:t>
      </w:r>
    </w:p>
    <w:p w14:paraId="0B072FC9" w14:textId="77777777" w:rsidR="00F26D99" w:rsidRPr="00D424AA" w:rsidRDefault="00F26D99" w:rsidP="00D424AA">
      <w:pPr>
        <w:widowControl/>
        <w:rPr>
          <w:rFonts w:cs="Times New Roman"/>
          <w:lang w:val="en-GB"/>
        </w:rPr>
      </w:pPr>
    </w:p>
    <w:p w14:paraId="2DC0EA4B" w14:textId="77777777" w:rsidR="00F26D99" w:rsidRPr="00D424AA" w:rsidRDefault="00F26D99" w:rsidP="00D424AA">
      <w:pPr>
        <w:rPr>
          <w:rFonts w:cs="Times New Roman"/>
          <w:lang w:val="en-GB"/>
        </w:rPr>
      </w:pPr>
      <w:r w:rsidRPr="00D424AA">
        <w:rPr>
          <w:rFonts w:cs="Times New Roman"/>
          <w:lang w:val="en-GB"/>
        </w:rPr>
        <w:t xml:space="preserve">The assessments are presented using the calibrated confidence and likelihood language (Box 1.1). </w:t>
      </w:r>
      <w:r w:rsidRPr="00D424AA">
        <w:rPr>
          <w:rFonts w:cs="Times New Roman"/>
          <w:i/>
          <w:iCs/>
          <w:lang w:val="en-GB"/>
        </w:rPr>
        <w:t>Low confidence</w:t>
      </w:r>
      <w:r w:rsidRPr="00D424AA">
        <w:rPr>
          <w:rFonts w:cs="Times New Roman"/>
          <w:lang w:val="en-GB"/>
        </w:rPr>
        <w:t xml:space="preserve"> is assessed when there is </w:t>
      </w:r>
      <w:r w:rsidRPr="00D424AA">
        <w:rPr>
          <w:rFonts w:cs="Times New Roman"/>
          <w:i/>
          <w:iCs/>
          <w:lang w:val="en-GB"/>
        </w:rPr>
        <w:t>limited evidence</w:t>
      </w:r>
      <w:r w:rsidRPr="00D424AA">
        <w:rPr>
          <w:rFonts w:cs="Times New Roman"/>
          <w:lang w:val="en-GB"/>
        </w:rPr>
        <w:t xml:space="preserve">, either because of a lack of available data in the region and/or a lack of relevant studies. </w:t>
      </w:r>
      <w:r w:rsidRPr="00D424AA">
        <w:rPr>
          <w:rFonts w:cs="Times New Roman"/>
          <w:i/>
          <w:iCs/>
          <w:lang w:val="en-GB"/>
        </w:rPr>
        <w:t>Low confidence</w:t>
      </w:r>
      <w:r w:rsidRPr="00D424AA">
        <w:rPr>
          <w:rFonts w:cs="Times New Roman"/>
          <w:lang w:val="en-GB"/>
        </w:rPr>
        <w:t xml:space="preserve"> is also assessed when there is a lack of agreement on the evidence of a change, which may be due to large variability or inconsistent changes depending on the considered subregions, time frame, models, assessed metrics, or studies. In cases when the evidence is strongly contradictory, for example with substantial regional changes of opposite sign, “mixed signal” is indicated. With an assessment of </w:t>
      </w:r>
      <w:r w:rsidRPr="00D424AA">
        <w:rPr>
          <w:rFonts w:cs="Times New Roman"/>
          <w:i/>
          <w:iCs/>
          <w:lang w:val="en-GB"/>
        </w:rPr>
        <w:t>low confidence</w:t>
      </w:r>
      <w:r w:rsidRPr="00D424AA">
        <w:rPr>
          <w:rFonts w:cs="Times New Roman"/>
          <w:lang w:val="en-GB"/>
        </w:rPr>
        <w:t xml:space="preserve">, the direction of change is not indicated in the tables. A direction of change (increase or decrease) is provided with an assessment of </w:t>
      </w:r>
      <w:r w:rsidRPr="00D424AA">
        <w:rPr>
          <w:rFonts w:cs="Times New Roman"/>
          <w:i/>
          <w:iCs/>
          <w:lang w:val="en-GB"/>
        </w:rPr>
        <w:t>medium confidence</w:t>
      </w:r>
      <w:r w:rsidRPr="00D424AA">
        <w:rPr>
          <w:rFonts w:cs="Times New Roman"/>
          <w:lang w:val="en-GB"/>
        </w:rPr>
        <w:t xml:space="preserve">, </w:t>
      </w:r>
      <w:r w:rsidRPr="00D424AA">
        <w:rPr>
          <w:rFonts w:cs="Times New Roman"/>
          <w:i/>
          <w:iCs/>
          <w:lang w:val="en-GB"/>
        </w:rPr>
        <w:t>high confidence</w:t>
      </w:r>
      <w:r w:rsidRPr="00D424AA">
        <w:rPr>
          <w:rFonts w:cs="Times New Roman"/>
          <w:lang w:val="en-GB"/>
        </w:rPr>
        <w:t xml:space="preserve">, </w:t>
      </w:r>
      <w:r w:rsidRPr="00D424AA">
        <w:rPr>
          <w:rFonts w:cs="Times New Roman"/>
          <w:i/>
          <w:iCs/>
          <w:lang w:val="en-GB"/>
        </w:rPr>
        <w:t>likely</w:t>
      </w:r>
      <w:r w:rsidRPr="00D424AA">
        <w:rPr>
          <w:rFonts w:cs="Times New Roman"/>
          <w:lang w:val="en-GB"/>
        </w:rPr>
        <w:t xml:space="preserve">, or higher likelihood levels. Likelihood assessments are only provided in the case of </w:t>
      </w:r>
      <w:r w:rsidRPr="00D424AA">
        <w:rPr>
          <w:rFonts w:cs="Times New Roman"/>
          <w:i/>
          <w:iCs/>
          <w:lang w:val="en-GB"/>
        </w:rPr>
        <w:t>high confidence</w:t>
      </w:r>
      <w:r w:rsidRPr="00D424AA">
        <w:rPr>
          <w:rFonts w:cs="Times New Roman"/>
          <w:lang w:val="en-GB"/>
        </w:rPr>
        <w:t>. In some cases, there may be confidence in a small or no change.</w:t>
      </w:r>
    </w:p>
    <w:p w14:paraId="5CE90288" w14:textId="77777777" w:rsidR="00F26D99" w:rsidRPr="00D424AA" w:rsidRDefault="00F26D99" w:rsidP="00D424AA">
      <w:pPr>
        <w:rPr>
          <w:rFonts w:cs="Times New Roman"/>
          <w:lang w:val="en-GB"/>
        </w:rPr>
      </w:pPr>
    </w:p>
    <w:p w14:paraId="45C5DB17" w14:textId="77777777" w:rsidR="00341369" w:rsidRDefault="00F26D99" w:rsidP="00341369">
      <w:pPr>
        <w:rPr>
          <w:rFonts w:cs="Times New Roman"/>
          <w:lang w:val="en-GB"/>
        </w:rPr>
      </w:pPr>
      <w:r w:rsidRPr="00D424AA">
        <w:rPr>
          <w:rFonts w:cs="Times New Roman"/>
          <w:lang w:val="en-GB"/>
        </w:rPr>
        <w:t xml:space="preserve">For projections, changes are assessed at three global warming levels (GWLs, CC-Box 11.1): 1.5°C, 2°C and 4°C. Literature based both on GWL projections and on scenario-based projections is used for the assessments. In the case of literature on scenario-based projections, a mapping between scenarios/time frames and GWLs was performed as documented in CC-Box 11.1. Projections of changes in temperature and precipitation extremes are assessed relative to two different baselines: the recent past (1995-2014) and pre-industrial (1850-1900). With smaller changes relative to the variability, in particular because droughts happen on longer timescales compared to extremes of daily temperature and precipitation, it is more difficult to distinguish changes in drought relative to the recent past. As such, changes in droughts are assessed relative to the pre-industrial baseline, unless indicated otherwise. </w:t>
      </w:r>
      <w:bookmarkStart w:id="3101" w:name="_Toc70703065"/>
    </w:p>
    <w:p w14:paraId="34001EB2" w14:textId="77777777" w:rsidR="00341369" w:rsidRDefault="00341369" w:rsidP="00341369">
      <w:pPr>
        <w:rPr>
          <w:rFonts w:cs="Times New Roman"/>
          <w:lang w:val="en-GB"/>
        </w:rPr>
      </w:pPr>
    </w:p>
    <w:p w14:paraId="7735BCF1" w14:textId="77777777" w:rsidR="00341369" w:rsidRDefault="00341369" w:rsidP="00341369">
      <w:pPr>
        <w:rPr>
          <w:rFonts w:cs="Times New Roman"/>
          <w:lang w:val="en-GB"/>
        </w:rPr>
      </w:pPr>
    </w:p>
    <w:p w14:paraId="365C6998" w14:textId="5272D473" w:rsidR="00F26D99" w:rsidRPr="00341369" w:rsidRDefault="00F26D99" w:rsidP="00341369">
      <w:pPr>
        <w:pStyle w:val="AR6Chap11Level21111"/>
        <w:rPr>
          <w:rFonts w:eastAsia="Times New Roman" w:cs="Times New Roman"/>
          <w:szCs w:val="22"/>
          <w:lang w:eastAsia="fr-FR"/>
        </w:rPr>
      </w:pPr>
      <w:r w:rsidRPr="00341369">
        <w:t>Temperature extremes</w:t>
      </w:r>
      <w:bookmarkEnd w:id="3101"/>
    </w:p>
    <w:p w14:paraId="647387DF" w14:textId="77777777" w:rsidR="00341369" w:rsidRDefault="00341369" w:rsidP="00341369">
      <w:pPr>
        <w:pStyle w:val="AR6BodyText"/>
        <w:rPr>
          <w:rFonts w:eastAsiaTheme="majorEastAsia"/>
          <w:lang w:val="en-GB" w:eastAsia="en-US"/>
        </w:rPr>
      </w:pPr>
    </w:p>
    <w:p w14:paraId="3E78F71D" w14:textId="05850331" w:rsidR="0012500E" w:rsidRDefault="00F26D99" w:rsidP="00341369">
      <w:pPr>
        <w:pStyle w:val="AR6BodyText"/>
        <w:rPr>
          <w:rFonts w:eastAsiaTheme="majorEastAsia"/>
          <w:lang w:val="en-GB" w:eastAsia="en-US"/>
        </w:rPr>
      </w:pPr>
      <w:r w:rsidRPr="00D424AA">
        <w:rPr>
          <w:rFonts w:eastAsiaTheme="majorEastAsia"/>
          <w:lang w:val="en-GB" w:eastAsia="en-US"/>
        </w:rPr>
        <w:t xml:space="preserve">Tables 11.4, 11.7, 11.10, 11.13, 11.16, and 11.19 include </w:t>
      </w:r>
      <w:r w:rsidR="00341369">
        <w:rPr>
          <w:rFonts w:eastAsiaTheme="majorEastAsia"/>
          <w:lang w:val="en-GB" w:eastAsia="en-US"/>
        </w:rPr>
        <w:t>assessments for past ch</w:t>
      </w:r>
      <w:r w:rsidRPr="00D424AA">
        <w:rPr>
          <w:rFonts w:eastAsiaTheme="majorEastAsia"/>
          <w:lang w:val="en-GB" w:eastAsia="en-US"/>
        </w:rPr>
        <w:t xml:space="preserve">n temperature extremes and their attribution, as well as future projections. The evidence is mostly drawn from changes in metrics based on daily maximum and minimum temperatures, similar to those used in Section 11.3. The regional assessments start from global studies that used consistent analyses for all regions globally with sufficient data. This includes </w:t>
      </w:r>
      <w:r w:rsidRPr="00D424AA">
        <w:rPr>
          <w:rFonts w:eastAsiaTheme="majorEastAsia"/>
          <w:lang w:val="en-GB" w:eastAsia="en-US"/>
        </w:rPr>
        <w:fldChar w:fldCharType="begin" w:fldLock="1"/>
      </w:r>
      <w:r w:rsidR="00FF6231">
        <w:rPr>
          <w:rFonts w:eastAsiaTheme="majorEastAsia"/>
          <w:lang w:val="en-GB" w:eastAsia="en-US"/>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instrText>
      </w:r>
      <w:r w:rsidRPr="00D424AA">
        <w:rPr>
          <w:rFonts w:eastAsiaTheme="majorEastAsia"/>
          <w:lang w:val="en-GB" w:eastAsia="en-US"/>
        </w:rPr>
        <w:fldChar w:fldCharType="separate"/>
      </w:r>
      <w:r w:rsidR="00A26296">
        <w:rPr>
          <w:rFonts w:eastAsiaTheme="majorEastAsia"/>
          <w:noProof/>
          <w:lang w:val="en-GB" w:eastAsia="en-US"/>
        </w:rPr>
        <w:t>Dunn et al. (2020)</w:t>
      </w:r>
      <w:r w:rsidRPr="00D424AA">
        <w:rPr>
          <w:rFonts w:eastAsiaTheme="majorEastAsia"/>
          <w:lang w:val="en-GB" w:eastAsia="en-US"/>
        </w:rPr>
        <w:fldChar w:fldCharType="end"/>
      </w:r>
      <w:r w:rsidRPr="00841A35">
        <w:rPr>
          <w:rFonts w:eastAsiaTheme="majorEastAsia"/>
          <w:lang w:val="en-GB" w:eastAsia="en-US"/>
        </w:rPr>
        <w:t xml:space="preserve"> for observed changes and </w:t>
      </w:r>
      <w:commentRangeStart w:id="3102"/>
      <w:r w:rsidRPr="00D424AA">
        <w:rPr>
          <w:rFonts w:eastAsiaTheme="majorEastAsia"/>
          <w:lang w:val="en-GB" w:eastAsia="en-US"/>
        </w:rPr>
        <w:fldChar w:fldCharType="begin" w:fldLock="1"/>
      </w:r>
      <w:ins w:id="3103" w:author="Robin Matthews" w:date="2021-07-14T10:56:00Z">
        <w:r w:rsidR="0046722A">
          <w:rPr>
            <w:rFonts w:eastAsiaTheme="majorEastAsia"/>
            <w:lang w:val="en-GB" w:eastAsia="en-US"/>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104" w:author="Robin Matthews" w:date="2021-07-14T10:56:00Z">
        <w:r w:rsidR="00FC4C2D" w:rsidDel="0046722A">
          <w:rPr>
            <w:rFonts w:eastAsiaTheme="majorEastAsia"/>
            <w:lang w:val="en-GB" w:eastAsia="en-US"/>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eastAsiaTheme="majorEastAsia"/>
          <w:lang w:val="en-GB" w:eastAsia="en-US"/>
        </w:rPr>
        <w:fldChar w:fldCharType="separate"/>
      </w:r>
      <w:del w:id="3105" w:author="Robin Matthews" w:date="2021-07-14T10:56:00Z">
        <w:r w:rsidR="00A26296" w:rsidDel="0046722A">
          <w:rPr>
            <w:rFonts w:eastAsiaTheme="majorEastAsia"/>
            <w:noProof/>
            <w:lang w:val="en-GB" w:eastAsia="en-US"/>
          </w:rPr>
          <w:delText>L</w:delText>
        </w:r>
      </w:del>
      <w:ins w:id="3106" w:author="Robin Matthews" w:date="2021-07-14T10:56:00Z">
        <w:r w:rsidR="0046722A">
          <w:rPr>
            <w:rFonts w:eastAsiaTheme="majorEastAsia"/>
            <w:noProof/>
            <w:lang w:val="en-GB" w:eastAsia="en-US"/>
          </w:rPr>
          <w:t>C. L</w:t>
        </w:r>
      </w:ins>
      <w:r w:rsidR="00A26296">
        <w:rPr>
          <w:rFonts w:eastAsiaTheme="majorEastAsia"/>
          <w:noProof/>
          <w:lang w:val="en-GB" w:eastAsia="en-US"/>
        </w:rPr>
        <w:t>i et al. (2020)</w:t>
      </w:r>
      <w:r w:rsidRPr="00D424AA">
        <w:rPr>
          <w:rFonts w:eastAsiaTheme="majorEastAsia"/>
          <w:lang w:val="en-GB" w:eastAsia="en-US"/>
        </w:rPr>
        <w:fldChar w:fldCharType="end"/>
      </w:r>
      <w:commentRangeEnd w:id="3102"/>
      <w:r w:rsidR="00A26296">
        <w:rPr>
          <w:rStyle w:val="Marquedecommentaire"/>
        </w:rPr>
        <w:commentReference w:id="3102"/>
      </w:r>
      <w:r w:rsidRPr="00841A35">
        <w:rPr>
          <w:rFonts w:eastAsiaTheme="majorEastAsia"/>
          <w:lang w:val="en-GB" w:eastAsia="en-US"/>
        </w:rPr>
        <w:t xml:space="preserve"> and the Chapter 11 Supplementary Material (11.SM) for projections with the CMIP6 multi-model ensemble. Evidence from regional studies, and those based on the </w:t>
      </w:r>
      <w:r w:rsidRPr="00D424AA">
        <w:rPr>
          <w:rFonts w:eastAsiaTheme="majorEastAsia"/>
          <w:lang w:val="en-GB" w:eastAsia="en-US"/>
        </w:rPr>
        <w:t xml:space="preserve">CMIP5 multi-model ensemble or CORDEX simulations, are then used to refine the confidence assessments. For attribution, </w:t>
      </w:r>
      <w:r w:rsidRPr="00D424AA">
        <w:rPr>
          <w:rFonts w:eastAsiaTheme="majorEastAsia"/>
          <w:lang w:val="en-GB" w:eastAsia="en-US"/>
        </w:rPr>
        <w:fldChar w:fldCharType="begin" w:fldLock="1"/>
      </w:r>
      <w:r w:rsidR="00FF6231">
        <w:rPr>
          <w:rFonts w:eastAsiaTheme="majorEastAsia"/>
          <w:lang w:val="en-GB" w:eastAsia="en-US"/>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instrText>
      </w:r>
      <w:r w:rsidRPr="00D424AA">
        <w:rPr>
          <w:rFonts w:eastAsiaTheme="majorEastAsia"/>
          <w:lang w:val="en-GB" w:eastAsia="en-US"/>
        </w:rPr>
        <w:fldChar w:fldCharType="separate"/>
      </w:r>
      <w:r w:rsidR="00A26296">
        <w:rPr>
          <w:rFonts w:eastAsiaTheme="majorEastAsia"/>
          <w:noProof/>
          <w:lang w:val="en-GB" w:eastAsia="en-US"/>
        </w:rPr>
        <w:t>Seong et al. (2020)</w:t>
      </w:r>
      <w:r w:rsidRPr="00D424AA">
        <w:rPr>
          <w:rFonts w:eastAsiaTheme="majorEastAsia"/>
          <w:lang w:val="en-GB" w:eastAsia="en-US"/>
        </w:rPr>
        <w:fldChar w:fldCharType="end"/>
      </w:r>
      <w:r w:rsidRPr="00841A35">
        <w:rPr>
          <w:rFonts w:eastAsiaTheme="majorEastAsia"/>
          <w:lang w:val="en-GB" w:eastAsia="en-US"/>
        </w:rPr>
        <w:t xml:space="preserve"> provide a consistent analysis for AR6 regions and </w:t>
      </w:r>
      <w:commentRangeStart w:id="3107"/>
      <w:r w:rsidRPr="00D424AA">
        <w:rPr>
          <w:rFonts w:eastAsiaTheme="majorEastAsia"/>
          <w:lang w:val="en-GB" w:eastAsia="en-US"/>
        </w:rPr>
        <w:fldChar w:fldCharType="begin" w:fldLock="1"/>
      </w:r>
      <w:ins w:id="3108" w:author="Robin Matthews" w:date="2021-07-14T10:57:00Z">
        <w:r w:rsidR="0046722A">
          <w:rPr>
            <w:rFonts w:eastAsiaTheme="majorEastAsia"/>
            <w:lang w:val="en-GB" w:eastAsia="en-US"/>
          </w:rPr>
          <w: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Z. Wang et al. (2017a)", "plainTextFormattedCitation" : "(Wang et al., 2017c)", "previouslyFormattedCitation" : "(Wang et al., 2017c)" }, "properties" : { "noteIndex" : 0 }, "schema" : "https://github.com/citation-style-language/schema/raw/master/csl-citation.json" }</w:instrText>
        </w:r>
      </w:ins>
      <w:del w:id="3109" w:author="Robin Matthews" w:date="2021-07-14T10:57:00Z">
        <w:r w:rsidR="00FF6231" w:rsidDel="0046722A">
          <w:rPr>
            <w:rFonts w:eastAsiaTheme="majorEastAsia"/>
            <w:lang w:val="en-GB" w:eastAsia="en-US"/>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del>
      <w:r w:rsidRPr="00D424AA">
        <w:rPr>
          <w:rFonts w:eastAsiaTheme="majorEastAsia"/>
          <w:lang w:val="en-GB" w:eastAsia="en-US"/>
        </w:rPr>
        <w:fldChar w:fldCharType="separate"/>
      </w:r>
      <w:del w:id="3110" w:author="Robin Matthews" w:date="2021-07-14T10:57:00Z">
        <w:r w:rsidR="00A26296" w:rsidDel="0046722A">
          <w:rPr>
            <w:rFonts w:eastAsiaTheme="majorEastAsia"/>
            <w:noProof/>
            <w:lang w:val="en-GB" w:eastAsia="en-US"/>
          </w:rPr>
          <w:delText>W</w:delText>
        </w:r>
      </w:del>
      <w:ins w:id="3111" w:author="Robin Matthews" w:date="2021-07-14T10:56:00Z">
        <w:r w:rsidR="0046722A">
          <w:rPr>
            <w:rFonts w:eastAsiaTheme="majorEastAsia"/>
            <w:noProof/>
            <w:lang w:val="en-GB" w:eastAsia="en-US"/>
          </w:rPr>
          <w:t xml:space="preserve">Z. </w:t>
        </w:r>
      </w:ins>
      <w:ins w:id="3112" w:author="Robin Matthews" w:date="2021-07-14T10:57:00Z">
        <w:r w:rsidR="0046722A">
          <w:rPr>
            <w:rFonts w:eastAsiaTheme="majorEastAsia"/>
            <w:noProof/>
            <w:lang w:val="en-GB" w:eastAsia="en-US"/>
          </w:rPr>
          <w:t>W</w:t>
        </w:r>
      </w:ins>
      <w:r w:rsidR="00A26296">
        <w:rPr>
          <w:rFonts w:eastAsiaTheme="majorEastAsia"/>
          <w:noProof/>
          <w:lang w:val="en-GB" w:eastAsia="en-US"/>
        </w:rPr>
        <w:t>ang et al. (2017</w:t>
      </w:r>
      <w:ins w:id="3113" w:author="Robin Matthews" w:date="2021-07-14T10:57:00Z">
        <w:r w:rsidR="0046722A">
          <w:rPr>
            <w:rFonts w:eastAsiaTheme="majorEastAsia"/>
            <w:noProof/>
            <w:lang w:val="en-GB" w:eastAsia="en-US"/>
          </w:rPr>
          <w:t>a</w:t>
        </w:r>
      </w:ins>
      <w:r w:rsidR="00A26296">
        <w:rPr>
          <w:rFonts w:eastAsiaTheme="majorEastAsia"/>
          <w:noProof/>
          <w:lang w:val="en-GB" w:eastAsia="en-US"/>
        </w:rPr>
        <w:t>)</w:t>
      </w:r>
      <w:r w:rsidRPr="00D424AA">
        <w:rPr>
          <w:rFonts w:eastAsiaTheme="majorEastAsia"/>
          <w:lang w:val="en-GB" w:eastAsia="en-US"/>
        </w:rPr>
        <w:fldChar w:fldCharType="end"/>
      </w:r>
      <w:commentRangeEnd w:id="3107"/>
      <w:r w:rsidR="00A26296">
        <w:rPr>
          <w:rStyle w:val="Marquedecommentaire"/>
        </w:rPr>
        <w:commentReference w:id="3107"/>
      </w:r>
      <w:r w:rsidRPr="00841A35">
        <w:rPr>
          <w:rFonts w:eastAsiaTheme="majorEastAsia"/>
          <w:lang w:val="en-GB" w:eastAsia="en-US"/>
        </w:rPr>
        <w:t xml:space="preserve"> for SREX regions. Additional regional studies, including event attribution analyses (Section 11.2), are used when available. In some regions that were not analysed in </w:t>
      </w:r>
      <w:r w:rsidRPr="00D424AA">
        <w:rPr>
          <w:rFonts w:eastAsiaTheme="majorEastAsia"/>
          <w:lang w:val="en-GB" w:eastAsia="en-US"/>
        </w:rPr>
        <w:fldChar w:fldCharType="begin" w:fldLock="1"/>
      </w:r>
      <w:r w:rsidR="00FF6231">
        <w:rPr>
          <w:rFonts w:eastAsiaTheme="majorEastAsia"/>
          <w:lang w:val="en-GB" w:eastAsia="en-US"/>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instrText>
      </w:r>
      <w:r w:rsidRPr="00D424AA">
        <w:rPr>
          <w:rFonts w:eastAsiaTheme="majorEastAsia"/>
          <w:lang w:val="en-GB" w:eastAsia="en-US"/>
        </w:rPr>
        <w:fldChar w:fldCharType="separate"/>
      </w:r>
      <w:r w:rsidR="00A26296">
        <w:rPr>
          <w:rFonts w:eastAsiaTheme="majorEastAsia"/>
          <w:noProof/>
          <w:lang w:val="en-GB" w:eastAsia="en-US"/>
        </w:rPr>
        <w:t>Seong et al. (2020)</w:t>
      </w:r>
      <w:r w:rsidRPr="00D424AA">
        <w:rPr>
          <w:rFonts w:eastAsiaTheme="majorEastAsia"/>
          <w:lang w:val="en-GB" w:eastAsia="en-US"/>
        </w:rPr>
        <w:fldChar w:fldCharType="end"/>
      </w:r>
      <w:r w:rsidRPr="00841A35">
        <w:rPr>
          <w:rFonts w:eastAsiaTheme="majorEastAsia"/>
          <w:lang w:val="en-GB" w:eastAsia="en-US"/>
        </w:rPr>
        <w:t xml:space="preserve"> and with no known event attribution studies, </w:t>
      </w:r>
      <w:r w:rsidRPr="00D424AA">
        <w:rPr>
          <w:rFonts w:eastAsiaTheme="majorEastAsia"/>
          <w:i/>
          <w:iCs/>
          <w:lang w:val="en-GB" w:eastAsia="en-US"/>
        </w:rPr>
        <w:t>medium confidence</w:t>
      </w:r>
      <w:r w:rsidRPr="00D424AA">
        <w:rPr>
          <w:rFonts w:eastAsiaTheme="majorEastAsia"/>
          <w:lang w:val="en-GB" w:eastAsia="en-US"/>
        </w:rPr>
        <w:t xml:space="preserve"> of a human contribution is assessed when there is strong evidence of changes from observations that are in the direction of model projected changes for the future, the magnitude of projected changes increases with global warming, and there is no other evidence to the contrary. Understanding of how temperature extremes change with the mean temperature and overwhelming evidence of a human contribution to the observed larger-scale changes in the mean temperature and temperature extremes further support this assessment.</w:t>
      </w:r>
    </w:p>
    <w:p w14:paraId="4E491826" w14:textId="77777777" w:rsidR="00341369" w:rsidRDefault="00341369" w:rsidP="00341369">
      <w:pPr>
        <w:pStyle w:val="AR6BodyText"/>
        <w:rPr>
          <w:rFonts w:eastAsiaTheme="majorEastAsia"/>
          <w:lang w:val="en-GB" w:eastAsia="en-US"/>
        </w:rPr>
      </w:pPr>
    </w:p>
    <w:p w14:paraId="623188D2" w14:textId="77777777" w:rsidR="00341369" w:rsidRPr="00341369" w:rsidRDefault="00341369" w:rsidP="00341369">
      <w:pPr>
        <w:pStyle w:val="AR6BodyText"/>
        <w:rPr>
          <w:rFonts w:eastAsiaTheme="majorEastAsia"/>
          <w:lang w:val="en-GB" w:eastAsia="en-US"/>
        </w:rPr>
      </w:pPr>
    </w:p>
    <w:p w14:paraId="375EB45B" w14:textId="77777777" w:rsidR="00F26D99" w:rsidRPr="00D424AA" w:rsidRDefault="00F26D99" w:rsidP="00D424AA">
      <w:pPr>
        <w:pStyle w:val="AR6Chap11Level21111"/>
        <w:rPr>
          <w:rFonts w:cs="Times New Roman"/>
          <w:lang w:val="en-GB"/>
        </w:rPr>
      </w:pPr>
      <w:bookmarkStart w:id="3114" w:name="_Toc70703066"/>
      <w:r w:rsidRPr="00D424AA">
        <w:rPr>
          <w:rFonts w:cs="Times New Roman"/>
          <w:lang w:val="en-GB"/>
        </w:rPr>
        <w:lastRenderedPageBreak/>
        <w:t>Heavy precipitation</w:t>
      </w:r>
      <w:bookmarkEnd w:id="3114"/>
    </w:p>
    <w:p w14:paraId="4739EA30" w14:textId="77777777" w:rsidR="00F26D99" w:rsidRPr="00D424AA" w:rsidRDefault="00F26D99" w:rsidP="00341369">
      <w:pPr>
        <w:pStyle w:val="AR6BodyText"/>
        <w:rPr>
          <w:rFonts w:eastAsiaTheme="majorEastAsia"/>
          <w:lang w:val="en-GB" w:eastAsia="en-US"/>
        </w:rPr>
      </w:pPr>
    </w:p>
    <w:p w14:paraId="13DA1931" w14:textId="11BBB76A" w:rsidR="00F26D99" w:rsidRPr="00D424AA" w:rsidRDefault="00F26D99" w:rsidP="00D424AA">
      <w:pPr>
        <w:keepNext/>
        <w:keepLines/>
        <w:widowControl/>
        <w:spacing w:line="259" w:lineRule="auto"/>
        <w:outlineLvl w:val="2"/>
        <w:rPr>
          <w:rFonts w:eastAsiaTheme="majorEastAsia" w:cs="Times New Roman"/>
          <w:szCs w:val="24"/>
          <w:lang w:val="en-GB" w:eastAsia="en-US"/>
        </w:rPr>
      </w:pPr>
      <w:r w:rsidRPr="00D424AA">
        <w:rPr>
          <w:rFonts w:eastAsiaTheme="majorEastAsia" w:cs="Times New Roman"/>
          <w:szCs w:val="24"/>
          <w:lang w:val="en-GB" w:eastAsia="en-US"/>
        </w:rPr>
        <w:t xml:space="preserve">Tables 11.5, 11.8, 11.11, 11.14, 11.17, and 11.20 include assessments for past changes in heavy precipitation events and their attribution, as well as future projections. The evidence is mostly drawn from changes in metrics based on one-day or five-day precipitation amounts, as addressed in Section 11.4. Similar to temperature extremes, the assessment of changes in heavy precipitation uses global studies, including </w:t>
      </w:r>
      <w:r w:rsidRPr="00D424AA">
        <w:rPr>
          <w:rFonts w:eastAsiaTheme="majorEastAsia" w:cs="Times New Roman"/>
          <w:szCs w:val="24"/>
          <w:lang w:val="en-GB" w:eastAsia="en-US"/>
        </w:rPr>
        <w:fldChar w:fldCharType="begin" w:fldLock="1"/>
      </w:r>
      <w:r w:rsidR="00FF6231">
        <w:rPr>
          <w:rFonts w:eastAsiaTheme="majorEastAsia" w:cs="Times New Roman"/>
          <w:szCs w:val="24"/>
          <w:lang w:val="en-GB" w:eastAsia="en-US"/>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instrText>
      </w:r>
      <w:r w:rsidRPr="00D424AA">
        <w:rPr>
          <w:rFonts w:eastAsiaTheme="majorEastAsia" w:cs="Times New Roman"/>
          <w:szCs w:val="24"/>
          <w:lang w:val="en-GB" w:eastAsia="en-US"/>
        </w:rPr>
        <w:fldChar w:fldCharType="separate"/>
      </w:r>
      <w:r w:rsidR="00A26296">
        <w:rPr>
          <w:rFonts w:eastAsiaTheme="majorEastAsia" w:cs="Times New Roman"/>
          <w:noProof/>
          <w:szCs w:val="24"/>
          <w:lang w:val="en-GB" w:eastAsia="en-US"/>
        </w:rPr>
        <w:t>Dunn et al. (2020)</w:t>
      </w:r>
      <w:r w:rsidRPr="00D424AA">
        <w:rPr>
          <w:rFonts w:eastAsiaTheme="majorEastAsia" w:cs="Times New Roman"/>
          <w:szCs w:val="24"/>
          <w:lang w:val="en-GB" w:eastAsia="en-US"/>
        </w:rPr>
        <w:fldChar w:fldCharType="end"/>
      </w:r>
      <w:r w:rsidRPr="00841A35">
        <w:rPr>
          <w:rFonts w:eastAsiaTheme="majorEastAsia" w:cs="Times New Roman"/>
          <w:szCs w:val="24"/>
          <w:lang w:val="en-GB" w:eastAsia="en-US"/>
        </w:rPr>
        <w:t xml:space="preserve"> and </w:t>
      </w:r>
      <w:commentRangeStart w:id="3115"/>
      <w:r w:rsidRPr="00D424AA">
        <w:rPr>
          <w:rFonts w:eastAsiaTheme="majorEastAsia" w:cs="Times New Roman"/>
          <w:szCs w:val="24"/>
          <w:lang w:val="en-GB" w:eastAsia="en-US"/>
        </w:rPr>
        <w:fldChar w:fldCharType="begin" w:fldLock="1"/>
      </w:r>
      <w:ins w:id="3116" w:author="Robin Matthews" w:date="2021-07-14T10:57:00Z">
        <w:r w:rsidR="0046722A">
          <w:rPr>
            <w:rFonts w:eastAsiaTheme="majorEastAsia" w:cs="Times New Roman"/>
            <w:szCs w:val="24"/>
            <w:lang w:val="en-GB" w:eastAsia="en-US"/>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3117" w:author="Robin Matthews" w:date="2021-07-14T10:57:00Z">
        <w:r w:rsidR="00AB36D4" w:rsidDel="0046722A">
          <w:rPr>
            <w:rFonts w:eastAsiaTheme="majorEastAsia" w:cs="Times New Roman"/>
            <w:szCs w:val="24"/>
            <w:lang w:val="en-GB" w:eastAsia="en-US"/>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del>
      <w:r w:rsidRPr="00D424AA">
        <w:rPr>
          <w:rFonts w:eastAsiaTheme="majorEastAsia" w:cs="Times New Roman"/>
          <w:szCs w:val="24"/>
          <w:lang w:val="en-GB" w:eastAsia="en-US"/>
        </w:rPr>
        <w:fldChar w:fldCharType="separate"/>
      </w:r>
      <w:r w:rsidR="00A26296">
        <w:rPr>
          <w:rFonts w:eastAsiaTheme="majorEastAsia" w:cs="Times New Roman"/>
          <w:noProof/>
          <w:szCs w:val="24"/>
          <w:lang w:val="en-GB" w:eastAsia="en-US"/>
        </w:rPr>
        <w:t>Sun et al. (2020</w:t>
      </w:r>
      <w:ins w:id="3118" w:author="Robin Matthews" w:date="2021-07-14T10:57:00Z">
        <w:r w:rsidR="0046722A">
          <w:rPr>
            <w:rFonts w:eastAsiaTheme="majorEastAsia" w:cs="Times New Roman"/>
            <w:noProof/>
            <w:szCs w:val="24"/>
            <w:lang w:val="en-GB" w:eastAsia="en-US"/>
          </w:rPr>
          <w:t>b</w:t>
        </w:r>
      </w:ins>
      <w:r w:rsidR="00A26296">
        <w:rPr>
          <w:rFonts w:eastAsiaTheme="majorEastAsia" w:cs="Times New Roman"/>
          <w:noProof/>
          <w:szCs w:val="24"/>
          <w:lang w:val="en-GB" w:eastAsia="en-US"/>
        </w:rPr>
        <w:t>)</w:t>
      </w:r>
      <w:r w:rsidRPr="00D424AA">
        <w:rPr>
          <w:rFonts w:eastAsiaTheme="majorEastAsia" w:cs="Times New Roman"/>
          <w:szCs w:val="24"/>
          <w:lang w:val="en-GB" w:eastAsia="en-US"/>
        </w:rPr>
        <w:fldChar w:fldCharType="end"/>
      </w:r>
      <w:commentRangeEnd w:id="3115"/>
      <w:r w:rsidR="00A26296">
        <w:rPr>
          <w:rStyle w:val="Marquedecommentaire"/>
        </w:rPr>
        <w:commentReference w:id="3115"/>
      </w:r>
      <w:r w:rsidRPr="00841A35">
        <w:rPr>
          <w:rFonts w:eastAsiaTheme="majorEastAsia" w:cs="Times New Roman"/>
          <w:szCs w:val="24"/>
          <w:lang w:val="en-GB" w:eastAsia="en-US"/>
        </w:rPr>
        <w:t xml:space="preserve"> for observed changes, and </w:t>
      </w:r>
      <w:commentRangeStart w:id="3119"/>
      <w:r w:rsidRPr="00D424AA">
        <w:rPr>
          <w:rFonts w:eastAsiaTheme="majorEastAsia" w:cs="Times New Roman"/>
          <w:szCs w:val="24"/>
          <w:lang w:val="en-GB" w:eastAsia="en-US"/>
        </w:rPr>
        <w:fldChar w:fldCharType="begin" w:fldLock="1"/>
      </w:r>
      <w:ins w:id="3120" w:author="Robin Matthews" w:date="2021-07-14T10:57:00Z">
        <w:r w:rsidR="0046722A">
          <w:rPr>
            <w:rFonts w:eastAsiaTheme="majorEastAsia" w:cs="Times New Roman"/>
            <w:szCs w:val="24"/>
            <w:lang w:val="en-GB" w:eastAsia="en-US"/>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121" w:author="Robin Matthews" w:date="2021-07-14T10:57:00Z">
        <w:r w:rsidR="00FC4C2D" w:rsidDel="0046722A">
          <w:rPr>
            <w:rFonts w:eastAsiaTheme="majorEastAsia" w:cs="Times New Roman"/>
            <w:szCs w:val="24"/>
            <w:lang w:val="en-GB" w:eastAsia="en-US"/>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eastAsiaTheme="majorEastAsia" w:cs="Times New Roman"/>
          <w:szCs w:val="24"/>
          <w:lang w:val="en-GB" w:eastAsia="en-US"/>
        </w:rPr>
        <w:fldChar w:fldCharType="separate"/>
      </w:r>
      <w:del w:id="3122" w:author="Robin Matthews" w:date="2021-07-14T10:57:00Z">
        <w:r w:rsidR="00A26296" w:rsidDel="0046722A">
          <w:rPr>
            <w:rFonts w:eastAsiaTheme="majorEastAsia" w:cs="Times New Roman"/>
            <w:noProof/>
            <w:szCs w:val="24"/>
            <w:lang w:val="en-GB" w:eastAsia="en-US"/>
          </w:rPr>
          <w:delText>L</w:delText>
        </w:r>
      </w:del>
      <w:ins w:id="3123" w:author="Robin Matthews" w:date="2021-07-14T10:57:00Z">
        <w:r w:rsidR="0046722A">
          <w:rPr>
            <w:rFonts w:eastAsiaTheme="majorEastAsia" w:cs="Times New Roman"/>
            <w:noProof/>
            <w:szCs w:val="24"/>
            <w:lang w:val="en-GB" w:eastAsia="en-US"/>
          </w:rPr>
          <w:t>C. L</w:t>
        </w:r>
      </w:ins>
      <w:r w:rsidR="00A26296">
        <w:rPr>
          <w:rFonts w:eastAsiaTheme="majorEastAsia" w:cs="Times New Roman"/>
          <w:noProof/>
          <w:szCs w:val="24"/>
          <w:lang w:val="en-GB" w:eastAsia="en-US"/>
        </w:rPr>
        <w:t>i et al. (2020)</w:t>
      </w:r>
      <w:r w:rsidRPr="00D424AA">
        <w:rPr>
          <w:rFonts w:eastAsiaTheme="majorEastAsia" w:cs="Times New Roman"/>
          <w:szCs w:val="24"/>
          <w:lang w:val="en-GB" w:eastAsia="en-US"/>
        </w:rPr>
        <w:fldChar w:fldCharType="end"/>
      </w:r>
      <w:commentRangeEnd w:id="3119"/>
      <w:r w:rsidR="00A26296">
        <w:rPr>
          <w:rStyle w:val="Marquedecommentaire"/>
        </w:rPr>
        <w:commentReference w:id="3119"/>
      </w:r>
      <w:r w:rsidRPr="00841A35">
        <w:rPr>
          <w:rFonts w:eastAsiaTheme="majorEastAsia" w:cs="Times New Roman"/>
          <w:szCs w:val="24"/>
          <w:lang w:val="en-GB" w:eastAsia="en-US"/>
        </w:rPr>
        <w:t xml:space="preserve"> and the Chapter 11 Supplementary Material (11.SM) for projected changes using the CMIP6 multi-model ensemble. For attrib</w:t>
      </w:r>
      <w:r w:rsidRPr="00D424AA">
        <w:rPr>
          <w:rFonts w:eastAsiaTheme="majorEastAsia" w:cs="Times New Roman"/>
          <w:szCs w:val="24"/>
          <w:lang w:val="en-GB" w:eastAsia="en-US"/>
        </w:rPr>
        <w:t xml:space="preserve">ution, </w:t>
      </w:r>
      <w:r w:rsidRPr="00D424AA">
        <w:rPr>
          <w:rFonts w:eastAsiaTheme="majorEastAsia" w:cs="Times New Roman"/>
          <w:szCs w:val="24"/>
          <w:lang w:val="en-GB" w:eastAsia="en-US"/>
        </w:rPr>
        <w:fldChar w:fldCharType="begin" w:fldLock="1"/>
      </w:r>
      <w:r w:rsidR="00FF6231">
        <w:rPr>
          <w:rFonts w:eastAsiaTheme="majorEastAsia" w:cs="Times New Roman"/>
          <w:szCs w:val="24"/>
          <w:lang w:val="en-GB" w:eastAsia="en-US"/>
        </w:rPr>
        <w: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u2010Ki", "non-dropping-particle" : "", "parse-names" : false, "suffix" : "" }, { "dropping-particle" : "", "family" : "Zhang", "given" : "Xuebin", "non-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From Duplicate 1 (Determining the Anthropogenic Greenhouse Gas Contribution to the Observed Intensification of Extreme Precipitation - Paik, Seungmok; Min, Seung-Ki; Zhang, Xuebin; Donat, Markus G; King, Andrew D; Sun, Qiaohong)\n\ndoi: 10.1029/2019GL086875", "page" : "e2019GL086875", "publisher" : "John Wiley &amp; Sons, Ltd", "title" : "Determining the Anthropogenic Greenhouse Gas Contribution to the Observed Intensification of Extreme Precipitation", "translator" : [ { "dropping-particle" : "", "family" : "S3341", "given" : "", "non-dropping-particle" : "", "parse-names" : false, "suffix" : "" } ], "type" : "article-journal", "volume" : "47" }, "uris" : [ "http://www.mendeley.com/documents/?uuid=e3703fbc-2003-484c-b8a0-2d68fce6b4af" ] } ], "mendeley" : { "formattedCitation" : "(Paik et al., 2020)", "manualFormatting" : "Paik et al. (2020)", "plainTextFormattedCitation" : "(Paik et al., 2020)", "previouslyFormattedCitation" : "(Paik et al., 2020)" }, "properties" : { "noteIndex" : 0 }, "schema" : "https://github.com/citation-style-language/schema/raw/master/csl-citation.json" }</w:instrText>
      </w:r>
      <w:r w:rsidRPr="00D424AA">
        <w:rPr>
          <w:rFonts w:eastAsiaTheme="majorEastAsia" w:cs="Times New Roman"/>
          <w:szCs w:val="24"/>
          <w:lang w:val="en-GB" w:eastAsia="en-US"/>
        </w:rPr>
        <w:fldChar w:fldCharType="separate"/>
      </w:r>
      <w:r w:rsidR="00A26296">
        <w:rPr>
          <w:rFonts w:eastAsiaTheme="majorEastAsia" w:cs="Times New Roman"/>
          <w:noProof/>
          <w:szCs w:val="24"/>
          <w:lang w:val="en-GB" w:eastAsia="en-US"/>
        </w:rPr>
        <w:t>Paik et al. (2020)</w:t>
      </w:r>
      <w:r w:rsidRPr="00D424AA">
        <w:rPr>
          <w:rFonts w:eastAsiaTheme="majorEastAsia" w:cs="Times New Roman"/>
          <w:szCs w:val="24"/>
          <w:lang w:val="en-GB" w:eastAsia="en-US"/>
        </w:rPr>
        <w:fldChar w:fldCharType="end"/>
      </w:r>
      <w:r w:rsidRPr="00841A35">
        <w:rPr>
          <w:rFonts w:eastAsiaTheme="majorEastAsia" w:cs="Times New Roman"/>
          <w:szCs w:val="24"/>
          <w:lang w:val="en-GB" w:eastAsia="en-US"/>
        </w:rPr>
        <w:t xml:space="preserve"> provided continental analyses where data coverage was sufficient, but no attribution studies based on globa</w:t>
      </w:r>
      <w:r w:rsidRPr="00D424AA">
        <w:rPr>
          <w:rFonts w:eastAsiaTheme="majorEastAsia" w:cs="Times New Roman"/>
          <w:szCs w:val="24"/>
          <w:lang w:val="en-GB" w:eastAsia="en-US"/>
        </w:rPr>
        <w:t>l data are available for the regional scale. For each region, regional studies, and studies based on the CMIP5 multi-model ensemble or CORDEX simulations, are also considered in the assessments for past changes, attribution, and projections.</w:t>
      </w:r>
    </w:p>
    <w:p w14:paraId="310539E7" w14:textId="21B3816F" w:rsidR="00F26D99" w:rsidRDefault="00F26D99" w:rsidP="00D424AA">
      <w:pPr>
        <w:ind w:left="720"/>
        <w:contextualSpacing/>
        <w:rPr>
          <w:rFonts w:cs="Times New Roman"/>
          <w:lang w:val="en-GB"/>
        </w:rPr>
      </w:pPr>
    </w:p>
    <w:p w14:paraId="7E793305" w14:textId="77777777" w:rsidR="0012500E" w:rsidRPr="00D424AA" w:rsidRDefault="0012500E" w:rsidP="00D424AA">
      <w:pPr>
        <w:ind w:left="720"/>
        <w:contextualSpacing/>
        <w:rPr>
          <w:rFonts w:cs="Times New Roman"/>
          <w:lang w:val="en-GB"/>
        </w:rPr>
      </w:pPr>
    </w:p>
    <w:p w14:paraId="308B293D" w14:textId="77777777" w:rsidR="00F26D99" w:rsidRPr="00D424AA" w:rsidRDefault="00F26D99" w:rsidP="00D424AA">
      <w:pPr>
        <w:pStyle w:val="AR6Chap11Level21111"/>
        <w:rPr>
          <w:rFonts w:cs="Times New Roman"/>
          <w:lang w:val="en-GB"/>
        </w:rPr>
      </w:pPr>
      <w:bookmarkStart w:id="3124" w:name="_Toc70703067"/>
      <w:r w:rsidRPr="00D424AA">
        <w:rPr>
          <w:rFonts w:cs="Times New Roman"/>
          <w:lang w:val="en-GB"/>
        </w:rPr>
        <w:t>Droughts</w:t>
      </w:r>
      <w:bookmarkEnd w:id="3124"/>
    </w:p>
    <w:p w14:paraId="65B9C63A" w14:textId="77777777" w:rsidR="00F26D99" w:rsidRPr="00D424AA" w:rsidRDefault="00F26D99" w:rsidP="00D424AA">
      <w:pPr>
        <w:rPr>
          <w:rFonts w:cs="Times New Roman"/>
          <w:lang w:val="en-GB"/>
        </w:rPr>
      </w:pPr>
    </w:p>
    <w:p w14:paraId="22F67A56" w14:textId="2998229C" w:rsidR="00F26D99" w:rsidRPr="00D424AA" w:rsidRDefault="00F26D99" w:rsidP="00D424AA">
      <w:pPr>
        <w:rPr>
          <w:rFonts w:cs="Times New Roman"/>
          <w:lang w:val="en-GB"/>
        </w:rPr>
      </w:pPr>
      <w:r w:rsidRPr="00D424AA">
        <w:rPr>
          <w:rFonts w:cs="Times New Roman"/>
          <w:lang w:val="en-GB"/>
        </w:rPr>
        <w:t>Tables 11.6, 11.9, 11.12, 11.15, 11.18, and 11.21 provide regional tables on past, attributed and projected changes in droughts. The assessment is subdivided in three drought categories corresponding to four drought types: i) meteorological droughts, ii) agricultural and ecological droughts, and iii) hydrological droughts (see Section 11.6). A list of metrics and global studies used for the assessments is provided below. The evidence from global studies is complemented in each continent with evidence from regional studies.</w:t>
      </w:r>
      <w:r w:rsidR="00117898" w:rsidRPr="00D424AA">
        <w:rPr>
          <w:rFonts w:cs="Times New Roman"/>
          <w:lang w:val="en-GB"/>
        </w:rPr>
        <w:t xml:space="preserve"> An overview of studies considered for the assessments in projections is provided in Table 11.3.</w:t>
      </w:r>
    </w:p>
    <w:p w14:paraId="64BFF1DB" w14:textId="77777777" w:rsidR="00F26D99" w:rsidRPr="00D424AA" w:rsidRDefault="00F26D99" w:rsidP="00D424AA">
      <w:pPr>
        <w:rPr>
          <w:rFonts w:cs="Times New Roman"/>
          <w:lang w:val="en-GB"/>
        </w:rPr>
      </w:pPr>
    </w:p>
    <w:p w14:paraId="32AE5CBD" w14:textId="5A9FC764" w:rsidR="00F26D99" w:rsidRPr="00D424AA" w:rsidRDefault="00F26D99" w:rsidP="00D424AA">
      <w:pPr>
        <w:rPr>
          <w:rFonts w:cs="Times New Roman"/>
          <w:lang w:val="en-GB"/>
        </w:rPr>
      </w:pPr>
      <w:r w:rsidRPr="00D424AA">
        <w:rPr>
          <w:rFonts w:cs="Times New Roman"/>
          <w:lang w:val="en-GB"/>
        </w:rPr>
        <w:t xml:space="preserve">Meteorological droughts are assessed based on observed and projected changes in precipitation-only metrics such as the Standardized Precipitation Index (SPI) and Consecutive Dry Days (CDD). Observed changes are assessed based on two global studies, </w:t>
      </w:r>
      <w:r w:rsidRPr="00D424AA">
        <w:rPr>
          <w:rFonts w:cs="Times New Roman"/>
          <w:lang w:val="en-GB"/>
        </w:rPr>
        <w:fldChar w:fldCharType="begin" w:fldLock="1"/>
      </w:r>
      <w:r w:rsidR="00FF6231">
        <w:rPr>
          <w:rFonts w:cs="Times New Roman"/>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Dunn et al. (2020)</w:t>
      </w:r>
      <w:r w:rsidRPr="00D424AA">
        <w:rPr>
          <w:rFonts w:cs="Times New Roman"/>
          <w:lang w:val="en-GB"/>
        </w:rPr>
        <w:fldChar w:fldCharType="end"/>
      </w:r>
      <w:r w:rsidRPr="00841A35">
        <w:rPr>
          <w:rFonts w:cs="Times New Roman"/>
          <w:lang w:val="en-GB"/>
        </w:rPr>
        <w:t xml:space="preserve"> for CDD and </w:t>
      </w:r>
      <w:r w:rsidRPr="00D424AA">
        <w:rPr>
          <w:rFonts w:cs="Times New Roman"/>
          <w:lang w:val="en-GB"/>
        </w:rPr>
        <w:fldChar w:fldCharType="begin" w:fldLock="1"/>
      </w:r>
      <w:r w:rsidR="00FF6231">
        <w:rPr>
          <w:rFonts w:cs="Times New Roman"/>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manualFormatting"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pinoni et al. (2019)</w:t>
      </w:r>
      <w:r w:rsidRPr="00D424AA">
        <w:rPr>
          <w:rFonts w:cs="Times New Roman"/>
          <w:lang w:val="en-GB"/>
        </w:rPr>
        <w:fldChar w:fldCharType="end"/>
      </w:r>
      <w:r w:rsidRPr="00841A35">
        <w:rPr>
          <w:rFonts w:cs="Times New Roman"/>
          <w:lang w:val="en-GB"/>
        </w:rPr>
        <w:t xml:space="preserve"> for SPI</w:t>
      </w:r>
      <w:r w:rsidRPr="00D424AA">
        <w:rPr>
          <w:rFonts w:cs="Times New Roman"/>
          <w:lang w:val="en-GB"/>
        </w:rPr>
        <w:t xml:space="preserve">. For projections, evidence for changes at 1.5°C and 2°C of global warming is drawn from </w:t>
      </w:r>
      <w:commentRangeStart w:id="3125"/>
      <w:r w:rsidRPr="00D424AA">
        <w:rPr>
          <w:rFonts w:cs="Times New Roman"/>
          <w:lang w:val="en-GB"/>
        </w:rPr>
        <w:fldChar w:fldCharType="begin" w:fldLock="1"/>
      </w:r>
      <w:ins w:id="3126" w:author="Robin Matthews" w:date="2021-07-14T10:57:00Z">
        <w:r w:rsidR="0046722A">
          <w:rPr>
            <w:rFonts w:cs="Times New Roman"/>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3127" w:author="Robin Matthews" w:date="2021-07-14T10:57:00Z">
        <w:r w:rsidR="00FF6231" w:rsidDel="0046722A">
          <w:rPr>
            <w:rFonts w:cs="Times New Roman"/>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Xu et al. (2019)", "plainTextFormattedCitation" : "(Xu et al., 2019a)", "previouslyFormattedCitation" : "(Xu et al., 2019a)" }, "properties" : { "noteIndex" : 0 }, "schema" : "https://github.com/citation-style-language/schema/raw/master/csl-citation.json" }</w:delInstrText>
        </w:r>
      </w:del>
      <w:r w:rsidRPr="00D424AA">
        <w:rPr>
          <w:rFonts w:cs="Times New Roman"/>
          <w:lang w:val="en-GB"/>
        </w:rPr>
        <w:fldChar w:fldCharType="separate"/>
      </w:r>
      <w:del w:id="3128" w:author="Robin Matthews" w:date="2021-07-14T10:57:00Z">
        <w:r w:rsidR="00A26296" w:rsidDel="0046722A">
          <w:rPr>
            <w:rFonts w:cs="Times New Roman"/>
            <w:noProof/>
            <w:lang w:val="en-GB"/>
          </w:rPr>
          <w:delText>X</w:delText>
        </w:r>
      </w:del>
      <w:ins w:id="3129" w:author="Robin Matthews" w:date="2021-07-14T10:57:00Z">
        <w:r w:rsidR="0046722A">
          <w:rPr>
            <w:rFonts w:cs="Times New Roman"/>
            <w:noProof/>
            <w:lang w:val="en-GB"/>
          </w:rPr>
          <w:t>L. X</w:t>
        </w:r>
      </w:ins>
      <w:r w:rsidR="00A26296">
        <w:rPr>
          <w:rFonts w:cs="Times New Roman"/>
          <w:noProof/>
          <w:lang w:val="en-GB"/>
        </w:rPr>
        <w:t>u et al. (2019)</w:t>
      </w:r>
      <w:r w:rsidRPr="00D424AA">
        <w:rPr>
          <w:rFonts w:cs="Times New Roman"/>
          <w:lang w:val="en-GB"/>
        </w:rPr>
        <w:fldChar w:fldCharType="end"/>
      </w:r>
      <w:commentRangeEnd w:id="3125"/>
      <w:r w:rsidR="00A26296">
        <w:rPr>
          <w:rStyle w:val="Marquedecommentaire"/>
        </w:rPr>
        <w:commentReference w:id="3125"/>
      </w:r>
      <w:r w:rsidRPr="00841A35">
        <w:rPr>
          <w:rFonts w:cs="Times New Roman"/>
          <w:lang w:val="en-GB"/>
        </w:rPr>
        <w:t xml:space="preserve"> and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manualFormatting" : "Touma et al. (2015)", "plainTextFormattedCitation" : "(Touma et al., 2015)", "previouslyFormattedCitation" : "(Toum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ouma et al. (2015)</w:t>
      </w:r>
      <w:r w:rsidRPr="00D424AA">
        <w:rPr>
          <w:rFonts w:cs="Times New Roman"/>
          <w:lang w:val="en-GB"/>
        </w:rPr>
        <w:fldChar w:fldCharType="end"/>
      </w:r>
      <w:r w:rsidRPr="00841A35" w:rsidDel="00BF40AF">
        <w:rPr>
          <w:rFonts w:cs="Times New Roman"/>
          <w:lang w:val="en-GB"/>
        </w:rPr>
        <w:t xml:space="preserve"> </w:t>
      </w:r>
      <w:r w:rsidRPr="00D424AA">
        <w:rPr>
          <w:rFonts w:cs="Times New Roman"/>
          <w:lang w:val="en-GB"/>
        </w:rPr>
        <w:t xml:space="preserve">(based on RCP8.5 for 2010-2054 compared to 1961-2005) for SPI (CMIP5) and the Chapter 11 Supplementary Material (11.SM) for CDD (CMIP6). For projections at 4°C of global warming, evidence is drawn from several sources, including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manualFormatting" : "Touma et al. (2015)", "plainTextFormattedCitation" : "(Touma et al., 2015)", "previouslyFormattedCitation" : "(Toum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ouma et al. (2015)</w:t>
      </w:r>
      <w:r w:rsidRPr="00D424AA">
        <w:rPr>
          <w:rFonts w:cs="Times New Roman"/>
          <w:lang w:val="en-GB"/>
        </w:rPr>
        <w:fldChar w:fldCharType="end"/>
      </w:r>
      <w:r w:rsidRPr="00841A35">
        <w:rPr>
          <w:rFonts w:cs="Times New Roman"/>
          <w:lang w:val="en-GB"/>
        </w:rPr>
        <w:t xml:space="preserve"> and </w:t>
      </w:r>
      <w:r w:rsidRPr="00D424AA">
        <w:rPr>
          <w:rFonts w:cs="Times New Roman"/>
          <w:lang w:val="en-GB"/>
        </w:rPr>
        <w:fldChar w:fldCharType="begin" w:fldLock="1"/>
      </w:r>
      <w:r w:rsidR="00FF6231">
        <w:rPr>
          <w:rFonts w:cs="Times New Roman"/>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manualFormatting"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Spinoni et al. (2020)</w:t>
      </w:r>
      <w:r w:rsidRPr="00D424AA">
        <w:rPr>
          <w:rFonts w:cs="Times New Roman"/>
          <w:lang w:val="en-GB"/>
        </w:rPr>
        <w:fldChar w:fldCharType="end"/>
      </w:r>
      <w:r w:rsidRPr="00841A35">
        <w:rPr>
          <w:rFonts w:cs="Times New Roman"/>
          <w:lang w:val="en-GB"/>
        </w:rPr>
        <w:t xml:space="preserve"> for SPI (from CMIP5 and CORDEX, respectively), and the Chapter 11 Supplementary Material (11.SM) for CDD (CMIP6). No global-scale studies are available for the attribution of meteor</w:t>
      </w:r>
      <w:r w:rsidRPr="00D424AA">
        <w:rPr>
          <w:rFonts w:cs="Times New Roman"/>
          <w:lang w:val="en-GB"/>
        </w:rPr>
        <w:t>ological drought, and thus this assessment is based on regional detection and attribution or event attribution studies.</w:t>
      </w:r>
    </w:p>
    <w:p w14:paraId="66289400" w14:textId="77777777" w:rsidR="00F26D99" w:rsidRPr="00D424AA" w:rsidRDefault="00F26D99" w:rsidP="00D424AA">
      <w:pPr>
        <w:rPr>
          <w:rFonts w:cs="Times New Roman"/>
          <w:lang w:val="en-GB"/>
        </w:rPr>
      </w:pPr>
    </w:p>
    <w:p w14:paraId="3DC2BFEF" w14:textId="17E3C7EA" w:rsidR="00F26D99" w:rsidRPr="00D424AA" w:rsidRDefault="00F26D99" w:rsidP="00D424AA">
      <w:pPr>
        <w:widowControl/>
        <w:rPr>
          <w:rFonts w:cs="Times New Roman"/>
          <w:color w:val="000000"/>
          <w:lang w:val="en-GB" w:eastAsia="en-GB"/>
        </w:rPr>
      </w:pPr>
      <w:r w:rsidRPr="00D424AA">
        <w:rPr>
          <w:rFonts w:cs="Times New Roman"/>
          <w:color w:val="000000"/>
          <w:lang w:val="en-GB" w:eastAsia="en-GB"/>
        </w:rPr>
        <w:t xml:space="preserve">Agricultural and ecological droughts are assessed based on observed and projected changes in total column soil moisture, complemented by evidence on changes in surface soil moisture, water-balance (precipitation minus evapotranspiration (ET)) and metrics driven by precipitation and atmospheric evaporative demand (AED) such as the SPEI and PDSI (Section 11.6). In the case of the latter, only studies including estimates based on the Penman-Monteith equation (SPEI-PM and PDSI-PM) are considered because of biases associated with temperature-only approaches (Section 11.6). In arid regions in which AED-based metrics can increase strongly in projections, more weight is given to soil moisture projections. For observed changes, evidence is drawn from several sources: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Padr\u00f3n et al., 2020)", "manualFormatting" : "Padr\u00f3n et al. (2020)", "plainTextFormattedCitation" : "(Padr\u00f3n et al., 2020)", "previouslyFormattedCitation" : "(Padr\u00f3n et al., 2020)"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Padrón et al. (2020)</w:t>
      </w:r>
      <w:r w:rsidRPr="00D424AA">
        <w:rPr>
          <w:rFonts w:cs="Times New Roman"/>
          <w:color w:val="000000"/>
          <w:lang w:val="en-GB" w:eastAsia="en-GB"/>
        </w:rPr>
        <w:fldChar w:fldCharType="end"/>
      </w:r>
      <w:r w:rsidRPr="00841A35">
        <w:rPr>
          <w:rFonts w:cs="Times New Roman"/>
          <w:color w:val="000000"/>
          <w:lang w:val="en-GB" w:eastAsia="en-GB"/>
        </w:rPr>
        <w:t xml:space="preserve"> for changes in precipitation minus ET, as well as soil moisture from the multi-model Land Surface Snow and Soil Moisture Model Intercomparison Project within CMIP6 (LS3MIP, </w:t>
      </w:r>
      <w:commentRangeStart w:id="3130"/>
      <w:r w:rsidRPr="00D424AA">
        <w:rPr>
          <w:rFonts w:cs="Times New Roman"/>
          <w:color w:val="000000"/>
          <w:lang w:val="en-GB" w:eastAsia="en-GB"/>
        </w:rPr>
        <w:fldChar w:fldCharType="begin" w:fldLock="1"/>
      </w:r>
      <w:ins w:id="3131" w:author="Robin Matthews" w:date="2021-07-14T10:58:00Z">
        <w:r w:rsidR="0046722A">
          <w:rPr>
            <w:rFonts w:cs="Times New Roman"/>
            <w:color w:val="000000"/>
            <w:lang w:val="en-GB" w:eastAsia="en-GB"/>
          </w:rPr>
          <w:instrText>ADDIN CSL_CITATION { "citationItems" : [ { "id" : "ITEM-1", "itemData" : { "DOI" : "10.5194/gmd-9-2809-2016", "ISSN" : "19919603", "abstract" : "The Land Surface, Snow and Soil Moisture Model Intercomparison Project (LS3MIP) is designed to provide a comprehensive assessment of land surface, snow and soil moisture feedbacks on climate variability and climate change, and to diagnose systematic biases in the land modules of current Earth system models (ESMs). The solid and liquid water stored at the land surface has a large influence on the regional climate, its variability and predictability, including effects on the energy, water and carbon cycles. Notably, snow and soil moisture affect surface radiation and flux partitioning properties, moisture storage and land surface memory. They both strongly affect atmospheric conditions, in particular surface air temperature and precipitation, but also large-scale circulation patterns. However, models show divergent responses and representations of these feedbacks as well as systematic biases in the underlying processes. LS3MIP will provide the means to quantify the associated uncertainties and better constrain climate change projections, which is of particular interest for highly vulnerable regions (densely populated areas, agricultural regions, the Arctic, semi-arid and other sensitive terrestrial ecosystems). The experiments are subdivided in two components, the first addressing systematic land biases in offline mode (\"LMIP\", building upon the 3rd phase of Global Soil Wetness Project; GSWP3) and the second addressing land feedbacks attributed to soil moisture and snow in an integrated framework (\"LFMIP\", building upon the GLACE-CMIP blueprint).", "author" : [ { "dropping-particle" : "", "family" : "Hurk", "given" : "Bart", "non-dropping-particle" : "van Den", "parse-names" : false, "suffix" : "" }, { "dropping-particle" : "", "family" : "Kim", "given" : "Hyungjun", "non-dropping-particle" : "", "parse-names" : false, "suffix" : "" }, { "dropping-particle" : "", "family" : "Krinner", "given" : "Gerhard", "non-dropping-particle" : "", "parse-names" : false, "suffix" : "" }, { "dropping-particle" : "", "family" : "Seneviratne", "given" : "Sonia I.", "non-dropping-particle" : "", "parse-names" : false, "suffix" : "" }, { "dropping-particle" : "", "family" : "Derksen", "given" : "Chris", "non-dropping-particle" : "", "parse-names" : false, "suffix" : "" }, { "dropping-particle" : "", "family" : "Oki", "given" : "Taikan", "non-dropping-particle" : "", "parse-names" : false, "suffix" : "" }, { "dropping-particle" : "", "family" : "Douville", "given" : "Herv\u00e9", "non-dropping-particle" : "", "parse-names" : false, "suffix" : "" }, { "dropping-particle" : "", "family" : "Colin", "given" : "Jeanne", "non-dropping-particle" : "", "parse-names" : false, "suffix" : "" }, { "dropping-particle" : "", "family" : "Ducharne", "given" : "Agn\u00e8s", "non-dropping-particle" : "", "parse-names" : false, "suffix" : "" }, { "dropping-particle" : "", "family" : "Cheruy", "given" : "Frederique", "non-dropping-particle" : "", "parse-names" : false, "suffix" : "" }, { "dropping-particle" : "", "family" : "Viovy", "given" : "Nicholas", "non-dropping-particle" : "", "parse-names" : false, "suffix" : "" }, { "dropping-particle" : "", "family" : "Puma", "given" : "Michael J.", "non-dropping-particle" : "", "parse-names" : false, "suffix" : "" }, { "dropping-particle" : "", "family" : "Wada", "given" : "Yoshihide", "non-dropping-particle" : "", "parse-names" : false, "suffix" : "" }, { "dropping-particle" : "", "family" : "Li", "given" : "Weiping", "non-dropping-particle" : "", "parse-names" : false, "suffix" : "" }, { "dropping-particle" : "", "family" : "Jia", "given" : "Binghao", "non-dropping-particle" : "", "parse-names" : false, "suffix" : "" }, { "dropping-particle" : "", "family" : "Alessandri", "given" : "Andrea", "non-dropping-particle" : "", "parse-names" : false, "suffix" : "" }, { "dropping-particle" : "", "family" : "Lawrence", "given" : "Dave M.", "non-dropping-particle" : "", "parse-names" : false, "suffix" : "" }, { "dropping-particle" : "", "family" : "Weedon", "given" : "Graham P.", "non-dropping-particle" : "", "parse-names" : false, "suffix" : "" }, { "dropping-particle" : "", "family" : "Ellis", "given" : "Richard", "non-dropping-particle" : "", "parse-names" : false, "suffix" : "" }, { "dropping-particle" : "", "family" : "Hagemann", "given" : "Stefan", "non-dropping-particle" : "", "parse-names" : false, "suffix" : "" }, { "dropping-particle" : "", "family" : "Mao", "given" : "Jiafu", "non-dropping-particle" : "", "parse-names" : false, "suffix" : "" }, { "dropping-particle" : "", "family" : "Flanner", "given" : "Mark G.", "non-dropping-particle" : "", "parse-names" : false, "suffix" : "" }, { "dropping-particle" : "", "family" : "Zampieri", "given" : "Matteo", "non-dropping-particle" : "", "parse-names" : false, "suffix" : "" }, { "dropping-particle" : "", "family" : "Materia", "given" : "Stefano", "non-dropping-particle" : "", "parse-names" : false, "suffix" : "" }, { "dropping-particle" : "", "family" : "Law", "given" : "Rachel M.", "non-dropping-particle" : "", "parse-names" : false, "suffix" : "" }, { "dropping-particle" : "", "family" : "Sheffield", "given" : "Justin", "non-dropping-particle" : "", "parse-names" : false, "suffix" : "" } ], "container-title" : "Geoscientific Model Development", "id" : "ITEM-1", "issue" : "8", "issued" : { "date-parts" : [ [ "2016" ] ] }, "page" : "2809-2832", "title" : "LS3MIP (v1.0) contribution to CMIP6: The Land Surface, Snow and Soil moisture Model Intercomparison Project - Aims, setup and expected outcome", "translator" : [ { "dropping-particle" : "", "family" : "S3423", "given" : "", "non-dropping-particle" : "", "parse-names" : false, "suffix" : "" } ], "type" : "article-journal", "volume" : "9" }, "uris" : [ "http://www.mendeley.com/documents/?uuid=d5aef547-c5bb-47cd-8a02-d31b108f6963" ] } ], "mendeley" : { "formattedCitation" : "(van Den Hurk et al., 2016)", "manualFormatting" : "van Den Hurk et al., 2016", "plainTextFormattedCitation" : "(van Den Hurk et al., 2016)", "previouslyFormattedCitation" : "(van Den Hurk et al., 2016)" }, "properties" : { "noteIndex" : 0 }, "schema" : "https://github.com/citation-style-language/schema/raw/master/csl-citation.json" }</w:instrText>
        </w:r>
      </w:ins>
      <w:del w:id="3132" w:author="Robin Matthews" w:date="2021-07-14T10:58:00Z">
        <w:r w:rsidR="00E42FE9" w:rsidDel="0046722A">
          <w:rPr>
            <w:rFonts w:cs="Times New Roman"/>
            <w:color w:val="000000"/>
            <w:lang w:val="en-GB" w:eastAsia="en-GB"/>
          </w:rPr>
          <w:delInstrText>ADDIN CSL_CITATION { "citationItems" : [ { "id" : "ITEM-1", "itemData" : { "DOI" : "10.5194/gmd-9-2809-2016", "ISSN" : "19919603", "abstract" : "The Land Surface, Snow and Soil Moisture Model Intercomparison Project (LS3MIP) is designed to provide a comprehensive assessment of land surface, snow and soil moisture feedbacks on climate variability and climate change, and to diagnose systematic biases in the land modules of current Earth system models (ESMs). The solid and liquid water stored at the land surface has a large influence on the regional climate, its variability and predictability, including effects on the energy, water and carbon cycles. Notably, snow and soil moisture affect surface radiation and flux partitioning properties, moisture storage and land surface memory. They both strongly affect atmospheric conditions, in particular surface air temperature and precipitation, but also large-scale circulation patterns. However, models show divergent responses and representations of these feedbacks as well as systematic biases in the underlying processes. LS3MIP will provide the means to quantify the associated uncertainties and better constrain climate change projections, which is of particular interest for highly vulnerable regions (densely populated areas, agricultural regions, the Arctic, semi-arid and other sensitive terrestrial ecosystems). The experiments are subdivided in two components, the first addressing systematic land biases in offline mode (\"LMIP\", building upon the 3rd phase of Global Soil Wetness Project; GSWP3) and the second addressing land feedbacks attributed to soil moisture and snow in an integrated framework (\"LFMIP\", building upon the GLACE-CMIP blueprint).", "author" : [ { "dropping-particle" : "", "family" : "Hurk", "given" : "Bart", "non-dropping-particle" : "van Den", "parse-names" : false, "suffix" : "" }, { "dropping-particle" : "", "family" : "Kim", "given" : "Hyungjun", "non-dropping-particle" : "", "parse-names" : false, "suffix" : "" }, { "dropping-particle" : "", "family" : "Krinner", "given" : "Gerhard", "non-dropping-particle" : "", "parse-names" : false, "suffix" : "" }, { "dropping-particle" : "", "family" : "Seneviratne", "given" : "Sonia I.", "non-dropping-particle" : "", "parse-names" : false, "suffix" : "" }, { "dropping-particle" : "", "family" : "Derksen", "given" : "Chris", "non-dropping-particle" : "", "parse-names" : false, "suffix" : "" }, { "dropping-particle" : "", "family" : "Oki", "given" : "Taikan", "non-dropping-particle" : "", "parse-names" : false, "suffix" : "" }, { "dropping-particle" : "", "family" : "Douville", "given" : "Herv\u00e9", "non-dropping-particle" : "", "parse-names" : false, "suffix" : "" }, { "dropping-particle" : "", "family" : "Colin", "given" : "Jeanne", "non-dropping-particle" : "", "parse-names" : false, "suffix" : "" }, { "dropping-particle" : "", "family" : "Ducharne", "given" : "Agn\u00e8s", "non-dropping-particle" : "", "parse-names" : false, "suffix" : "" }, { "dropping-particle" : "", "family" : "Cheruy", "given" : "Frederique", "non-dropping-particle" : "", "parse-names" : false, "suffix" : "" }, { "dropping-particle" : "", "family" : "Viovy", "given" : "Nicholas", "non-dropping-particle" : "", "parse-names" : false, "suffix" : "" }, { "dropping-particle" : "", "family" : "Puma", "given" : "Michael J.", "non-dropping-particle" : "", "parse-names" : false, "suffix" : "" }, { "dropping-particle" : "", "family" : "Wada", "given" : "Yoshihide", "non-dropping-particle" : "", "parse-names" : false, "suffix" : "" }, { "dropping-particle" : "", "family" : "Li", "given" : "Weiping", "non-dropping-particle" : "", "parse-names" : false, "suffix" : "" }, { "dropping-particle" : "", "family" : "Jia", "given" : "Binghao", "non-dropping-particle" : "", "parse-names" : false, "suffix" : "" }, { "dropping-particle" : "", "family" : "Alessandri", "given" : "Andrea", "non-dropping-particle" : "", "parse-names" : false, "suffix" : "" }, { "dropping-particle" : "", "family" : "Lawrence", "given" : "Dave M.", "non-dropping-particle" : "", "parse-names" : false, "suffix" : "" }, { "dropping-particle" : "", "family" : "Weedon", "given" : "Graham P.", "non-dropping-particle" : "", "parse-names" : false, "suffix" : "" }, { "dropping-particle" : "", "family" : "Ellis", "given" : "Richard", "non-dropping-particle" : "", "parse-names" : false, "suffix" : "" }, { "dropping-particle" : "", "family" : "Hagemann", "given" : "Stefan", "non-dropping-particle" : "", "parse-names" : false, "suffix" : "" }, { "dropping-particle" : "", "family" : "Mao", "given" : "Jiafu", "non-dropping-particle" : "", "parse-names" : false, "suffix" : "" }, { "dropping-particle" : "", "family" : "Flanner", "given" : "Mark G.", "non-dropping-particle" : "", "parse-names" : false, "suffix" : "" }, { "dropping-particle" : "", "family" : "Zampieri", "given" : "Matteo", "non-dropping-particle" : "", "parse-names" : false, "suffix" : "" }, { "dropping-particle" : "", "family" : "Materia", "given" : "Stefano", "non-dropping-particle" : "", "parse-names" : false, "suffix" : "" }, { "dropping-particle" : "", "family" : "Law", "given" : "Rachel M.", "non-dropping-particle" : "", "parse-names" : false, "suffix" : "" }, { "dropping-particle" : "", "family" : "Sheffield", "given" : "Justin", "non-dropping-particle" : "", "parse-names" : false, "suffix" : "" } ], "container-title" : "Geoscientific Model Development", "id" : "ITEM-1", "issue" : "8", "issued" : { "date-parts" : [ [ "2016" ] ] }, "page" : "2809-2832", "title" : "LS3MIP (v1.0) contribution to CMIP6: The Land Surface, Snow and Soil moisture Model Intercomparison Project - Aims, setup and expected outcome", "translator" : [ { "dropping-particle" : "", "family" : "S3423", "given" : "", "non-dropping-particle" : "", "parse-names" : false, "suffix" : "" } ], "type" : "article-journal", "volume" : "9" }, "uris" : [ "http://www.mendeley.com/documents/?uuid=d5aef547-c5bb-47cd-8a02-d31b108f6963" ] } ], "mendeley" : { "formattedCitation" : "(van Den Hurk et al., 2016)", "manualFormatting" : "Van Den Hurk et al., 2016", "plainTextFormattedCitation" : "(van Den Hurk et al., 2016)", "previouslyFormattedCitation" : "(van Den Hurk et al., 2016)" }, "properties" : { "noteIndex" : 0 }, "schema" : "https://github.com/citation-style-language/schema/raw/master/csl-citation.json" }</w:delInstrText>
        </w:r>
      </w:del>
      <w:r w:rsidRPr="00D424AA">
        <w:rPr>
          <w:rFonts w:cs="Times New Roman"/>
          <w:color w:val="000000"/>
          <w:lang w:val="en-GB" w:eastAsia="en-GB"/>
        </w:rPr>
        <w:fldChar w:fldCharType="separate"/>
      </w:r>
      <w:ins w:id="3133" w:author="Robin Matthews" w:date="2021-07-14T10:58:00Z">
        <w:r w:rsidR="0046722A">
          <w:rPr>
            <w:rFonts w:cs="Times New Roman"/>
            <w:noProof/>
            <w:color w:val="000000"/>
            <w:lang w:val="en-GB" w:eastAsia="en-GB"/>
          </w:rPr>
          <w:t>v</w:t>
        </w:r>
      </w:ins>
      <w:del w:id="3134" w:author="Robin Matthews" w:date="2021-07-14T10:58:00Z">
        <w:r w:rsidR="00A26296" w:rsidDel="0046722A">
          <w:rPr>
            <w:rFonts w:cs="Times New Roman"/>
            <w:noProof/>
            <w:color w:val="000000"/>
            <w:lang w:val="en-GB" w:eastAsia="en-GB"/>
          </w:rPr>
          <w:delText>V</w:delText>
        </w:r>
      </w:del>
      <w:r w:rsidR="00A26296">
        <w:rPr>
          <w:rFonts w:cs="Times New Roman"/>
          <w:noProof/>
          <w:color w:val="000000"/>
          <w:lang w:val="en-GB" w:eastAsia="en-GB"/>
        </w:rPr>
        <w:t>an Den Hurk et al., 2016</w:t>
      </w:r>
      <w:r w:rsidRPr="00D424AA">
        <w:rPr>
          <w:rFonts w:cs="Times New Roman"/>
          <w:color w:val="000000"/>
          <w:lang w:val="en-GB" w:eastAsia="en-GB"/>
        </w:rPr>
        <w:fldChar w:fldCharType="end"/>
      </w:r>
      <w:commentRangeEnd w:id="3130"/>
      <w:r w:rsidR="00A26296">
        <w:rPr>
          <w:rStyle w:val="Marquedecommentaire"/>
        </w:rPr>
        <w:commentReference w:id="3130"/>
      </w:r>
      <w:r w:rsidRPr="00841A35">
        <w:rPr>
          <w:rFonts w:cs="Times New Roman"/>
          <w:color w:val="000000"/>
          <w:lang w:val="en-GB" w:eastAsia="en-GB"/>
        </w:rPr>
        <w:t xml:space="preserve">; Chapter 11 Supplementary Material (11.SM));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manualFormatting" : "Greve et al. (2014)", "plainTextFormattedCitation" : "(Greve et al., 2014)", "previouslyFormattedCitation" : "(Greve et al., 2014)"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Greve et al. (2014)</w:t>
      </w:r>
      <w:r w:rsidRPr="00D424AA">
        <w:rPr>
          <w:rFonts w:cs="Times New Roman"/>
          <w:color w:val="000000"/>
          <w:lang w:val="en-GB" w:eastAsia="en-GB"/>
        </w:rPr>
        <w:fldChar w:fldCharType="end"/>
      </w:r>
      <w:r w:rsidRPr="00841A35">
        <w:rPr>
          <w:rFonts w:cs="Times New Roman"/>
          <w:color w:val="000000"/>
          <w:lang w:val="en-GB" w:eastAsia="en-GB"/>
        </w:rPr>
        <w:t xml:space="preserve"> for changes in precipitation minus ET, an</w:t>
      </w:r>
      <w:r w:rsidRPr="00D424AA">
        <w:rPr>
          <w:rFonts w:cs="Times New Roman"/>
          <w:color w:val="000000"/>
          <w:lang w:val="en-GB" w:eastAsia="en-GB"/>
        </w:rPr>
        <w:t xml:space="preserve">d precipitation minus AED;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manualFormatting"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Spinoni et al. (2019)</w:t>
      </w:r>
      <w:r w:rsidRPr="00D424AA">
        <w:rPr>
          <w:rFonts w:cs="Times New Roman"/>
          <w:color w:val="000000"/>
          <w:lang w:val="en-GB" w:eastAsia="en-GB"/>
        </w:rPr>
        <w:fldChar w:fldCharType="end"/>
      </w:r>
      <w:r w:rsidRPr="00841A35">
        <w:rPr>
          <w:rFonts w:cs="Times New Roman"/>
          <w:color w:val="000000"/>
          <w:lang w:val="en-GB" w:eastAsia="en-GB"/>
        </w:rPr>
        <w:t xml:space="preserve"> for changes in SPEI-PM; and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manualFormatting"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Dai and Zhao (2017)</w:t>
      </w:r>
      <w:r w:rsidRPr="00D424AA">
        <w:rPr>
          <w:rFonts w:cs="Times New Roman"/>
          <w:color w:val="000000"/>
          <w:lang w:val="en-GB" w:eastAsia="en-GB"/>
        </w:rPr>
        <w:fldChar w:fldCharType="end"/>
      </w:r>
      <w:r w:rsidRPr="00841A35">
        <w:rPr>
          <w:rFonts w:cs="Times New Roman"/>
          <w:color w:val="000000"/>
          <w:lang w:val="en-GB" w:eastAsia="en-GB"/>
        </w:rPr>
        <w:t xml:space="preserve"> for changes in PDSI-PM. For projections at 1.5°C of global warming, evidence is drawn from </w:t>
      </w:r>
      <w:commentRangeStart w:id="3135"/>
      <w:r w:rsidRPr="00D424AA">
        <w:rPr>
          <w:rFonts w:cs="Times New Roman"/>
          <w:color w:val="000000"/>
          <w:lang w:val="en-GB" w:eastAsia="en-GB"/>
        </w:rPr>
        <w:fldChar w:fldCharType="begin" w:fldLock="1"/>
      </w:r>
      <w:ins w:id="3136" w:author="Robin Matthews" w:date="2021-07-14T10:58:00Z">
        <w:r w:rsidR="0046722A">
          <w:rPr>
            <w:rFonts w:cs="Times New Roman"/>
            <w:color w:val="000000"/>
            <w:lang w:val="en-GB" w:eastAsia="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3137" w:author="Robin Matthews" w:date="2021-07-14T10:58:00Z">
        <w:r w:rsidR="00FF6231" w:rsidDel="0046722A">
          <w:rPr>
            <w:rFonts w:cs="Times New Roman"/>
            <w:color w:val="000000"/>
            <w:lang w:val="en-GB" w:eastAsia="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Xu et al. (2019)",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lang w:val="en-GB" w:eastAsia="en-GB"/>
        </w:rPr>
        <w:fldChar w:fldCharType="separate"/>
      </w:r>
      <w:del w:id="3138" w:author="Robin Matthews" w:date="2021-07-14T10:58:00Z">
        <w:r w:rsidR="00A26296" w:rsidDel="0046722A">
          <w:rPr>
            <w:rFonts w:cs="Times New Roman"/>
            <w:noProof/>
            <w:color w:val="000000"/>
            <w:lang w:val="en-GB" w:eastAsia="en-GB"/>
          </w:rPr>
          <w:delText>X</w:delText>
        </w:r>
      </w:del>
      <w:ins w:id="3139" w:author="Robin Matthews" w:date="2021-07-14T10:58:00Z">
        <w:r w:rsidR="0046722A">
          <w:rPr>
            <w:rFonts w:cs="Times New Roman"/>
            <w:noProof/>
            <w:color w:val="000000"/>
            <w:lang w:val="en-GB" w:eastAsia="en-GB"/>
          </w:rPr>
          <w:t>L. X</w:t>
        </w:r>
      </w:ins>
      <w:r w:rsidR="00A26296">
        <w:rPr>
          <w:rFonts w:cs="Times New Roman"/>
          <w:noProof/>
          <w:color w:val="000000"/>
          <w:lang w:val="en-GB" w:eastAsia="en-GB"/>
        </w:rPr>
        <w:t>u et al. (2019)</w:t>
      </w:r>
      <w:r w:rsidRPr="00D424AA">
        <w:rPr>
          <w:rFonts w:cs="Times New Roman"/>
          <w:color w:val="000000"/>
          <w:lang w:val="en-GB" w:eastAsia="en-GB"/>
        </w:rPr>
        <w:fldChar w:fldCharType="end"/>
      </w:r>
      <w:commentRangeEnd w:id="3135"/>
      <w:r w:rsidR="00A26296">
        <w:rPr>
          <w:rStyle w:val="Marquedecommentaire"/>
        </w:rPr>
        <w:commentReference w:id="3135"/>
      </w:r>
      <w:r w:rsidRPr="00841A35">
        <w:rPr>
          <w:rFonts w:cs="Times New Roman"/>
          <w:color w:val="000000"/>
          <w:lang w:val="en-GB" w:eastAsia="en-GB"/>
        </w:rPr>
        <w:t xml:space="preserve"> based on CMIP5 and </w:t>
      </w:r>
      <w:r w:rsidRPr="00D424AA">
        <w:rPr>
          <w:rFonts w:cs="Times New Roman"/>
          <w:color w:val="000000"/>
          <w:lang w:val="en-GB" w:eastAsia="en-GB"/>
        </w:rPr>
        <w:t xml:space="preserve">the Chapter 11 Supplementary Material (11.SM) based on CMIP6 for changes in total column and surface soil moisture, and from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manualFormatting"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Naumann et al. (2018)</w:t>
      </w:r>
      <w:r w:rsidRPr="00D424AA">
        <w:rPr>
          <w:rFonts w:cs="Times New Roman"/>
          <w:color w:val="000000"/>
          <w:lang w:val="en-GB" w:eastAsia="en-GB"/>
        </w:rPr>
        <w:fldChar w:fldCharType="end"/>
      </w:r>
      <w:r w:rsidRPr="00841A35">
        <w:rPr>
          <w:rFonts w:cs="Times New Roman"/>
          <w:color w:val="000000"/>
          <w:lang w:val="en-GB" w:eastAsia="en-GB"/>
        </w:rPr>
        <w:t xml:space="preserve"> for changes in SPEI-PM, based on EC-Earth simulations driven with SSTs from seven CMIP5 ESMs. For projections at 2°C of global warming, evidence is drawn from </w:t>
      </w:r>
      <w:commentRangeStart w:id="3140"/>
      <w:r w:rsidRPr="00D424AA">
        <w:rPr>
          <w:rFonts w:cs="Times New Roman"/>
          <w:color w:val="000000"/>
          <w:lang w:val="en-GB" w:eastAsia="en-GB"/>
        </w:rPr>
        <w:fldChar w:fldCharType="begin" w:fldLock="1"/>
      </w:r>
      <w:ins w:id="3141" w:author="Robin Matthews" w:date="2021-07-14T10:58:00Z">
        <w:r w:rsidR="0046722A">
          <w:rPr>
            <w:rFonts w:cs="Times New Roman"/>
            <w:color w:val="000000"/>
            <w:lang w:val="en-GB" w:eastAsia="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3142" w:author="Robin Matthews" w:date="2021-07-14T10:58:00Z">
        <w:r w:rsidR="00FF6231" w:rsidDel="0046722A">
          <w:rPr>
            <w:rFonts w:cs="Times New Roman"/>
            <w:color w:val="000000"/>
            <w:lang w:val="en-GB" w:eastAsia="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Xu et al. (2019)",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lang w:val="en-GB" w:eastAsia="en-GB"/>
        </w:rPr>
        <w:fldChar w:fldCharType="separate"/>
      </w:r>
      <w:del w:id="3143" w:author="Robin Matthews" w:date="2021-07-14T10:58:00Z">
        <w:r w:rsidR="00A26296" w:rsidDel="0046722A">
          <w:rPr>
            <w:rFonts w:cs="Times New Roman"/>
            <w:noProof/>
            <w:color w:val="000000"/>
            <w:lang w:val="en-GB" w:eastAsia="en-GB"/>
          </w:rPr>
          <w:delText>X</w:delText>
        </w:r>
      </w:del>
      <w:ins w:id="3144" w:author="Robin Matthews" w:date="2021-07-14T10:58:00Z">
        <w:r w:rsidR="0046722A">
          <w:rPr>
            <w:rFonts w:cs="Times New Roman"/>
            <w:noProof/>
            <w:color w:val="000000"/>
            <w:lang w:val="en-GB" w:eastAsia="en-GB"/>
          </w:rPr>
          <w:t>L. X</w:t>
        </w:r>
      </w:ins>
      <w:r w:rsidR="00A26296">
        <w:rPr>
          <w:rFonts w:cs="Times New Roman"/>
          <w:noProof/>
          <w:color w:val="000000"/>
          <w:lang w:val="en-GB" w:eastAsia="en-GB"/>
        </w:rPr>
        <w:t>u et al. (2019)</w:t>
      </w:r>
      <w:r w:rsidRPr="00D424AA">
        <w:rPr>
          <w:rFonts w:cs="Times New Roman"/>
          <w:color w:val="000000"/>
          <w:lang w:val="en-GB" w:eastAsia="en-GB"/>
        </w:rPr>
        <w:fldChar w:fldCharType="end"/>
      </w:r>
      <w:commentRangeEnd w:id="3140"/>
      <w:r w:rsidR="00A26296">
        <w:rPr>
          <w:rStyle w:val="Marquedecommentaire"/>
        </w:rPr>
        <w:commentReference w:id="3140"/>
      </w:r>
      <w:r w:rsidRPr="00841A35">
        <w:rPr>
          <w:rFonts w:cs="Times New Roman"/>
          <w:color w:val="000000"/>
          <w:lang w:val="en-GB" w:eastAsia="en-GB"/>
        </w:rPr>
        <w:t xml:space="preserve"> based on CMIP5, and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Cook et al. (2020)</w:t>
      </w:r>
      <w:r w:rsidRPr="00D424AA">
        <w:rPr>
          <w:rFonts w:cs="Times New Roman"/>
          <w:color w:val="000000"/>
          <w:lang w:val="en-GB" w:eastAsia="en-GB"/>
        </w:rPr>
        <w:fldChar w:fldCharType="end"/>
      </w:r>
      <w:r w:rsidRPr="00841A35">
        <w:rPr>
          <w:rFonts w:cs="Times New Roman"/>
          <w:color w:val="000000"/>
          <w:lang w:val="en-GB" w:eastAsia="en-GB"/>
        </w:rPr>
        <w:t xml:space="preserve"> (SSP1-2.6, 2071-2100 compared to pre-industrial) and the Chapter 11 Supplementary Material (11.SM) based on CMIP6, for changes i</w:t>
      </w:r>
      <w:r w:rsidRPr="00D424AA">
        <w:rPr>
          <w:rFonts w:cs="Times New Roman"/>
          <w:color w:val="000000"/>
          <w:lang w:val="en-GB" w:eastAsia="en-GB"/>
        </w:rPr>
        <w:t xml:space="preserve">n total column and surface soil moisture; evidence is also drawn from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manualFormatting"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Naumann et al. (2018)</w:t>
      </w:r>
      <w:r w:rsidRPr="00D424AA">
        <w:rPr>
          <w:rFonts w:cs="Times New Roman"/>
          <w:color w:val="000000"/>
          <w:lang w:val="en-GB" w:eastAsia="en-GB"/>
        </w:rPr>
        <w:fldChar w:fldCharType="end"/>
      </w:r>
      <w:r w:rsidRPr="00841A35">
        <w:rPr>
          <w:rFonts w:cs="Times New Roman"/>
          <w:color w:val="000000"/>
          <w:lang w:val="en-GB" w:eastAsia="en-GB"/>
        </w:rPr>
        <w:t xml:space="preserve"> for changes in SPEI-PM. For projections at 4°C of global warming, evidence is mostly drawn from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Cook et al. (2020)</w:t>
      </w:r>
      <w:r w:rsidRPr="00D424AA">
        <w:rPr>
          <w:rFonts w:cs="Times New Roman"/>
          <w:color w:val="000000"/>
          <w:lang w:val="en-GB" w:eastAsia="en-GB"/>
        </w:rPr>
        <w:fldChar w:fldCharType="end"/>
      </w:r>
      <w:r w:rsidRPr="00841A35">
        <w:rPr>
          <w:rFonts w:cs="Times New Roman"/>
          <w:color w:val="000000"/>
          <w:lang w:val="en-GB" w:eastAsia="en-GB"/>
        </w:rPr>
        <w:t xml:space="preserve"> (SSP3-7.0, 2071-2100) and the Chapter 11 </w:t>
      </w:r>
      <w:r w:rsidRPr="00841A35">
        <w:rPr>
          <w:rFonts w:cs="Times New Roman"/>
          <w:color w:val="000000"/>
          <w:lang w:val="en-GB" w:eastAsia="en-GB"/>
        </w:rPr>
        <w:lastRenderedPageBreak/>
        <w:t>Supplementary Material (11.SM) based o</w:t>
      </w:r>
      <w:r w:rsidRPr="00D424AA">
        <w:rPr>
          <w:rFonts w:cs="Times New Roman"/>
          <w:color w:val="000000"/>
          <w:lang w:val="en-GB" w:eastAsia="en-GB"/>
        </w:rPr>
        <w:t xml:space="preserve">n CMIP6 for changes in total column and surface soil moisture, and from </w:t>
      </w:r>
      <w:commentRangeStart w:id="3145"/>
      <w:r w:rsidRPr="00D424AA">
        <w:rPr>
          <w:rFonts w:cs="Times New Roman"/>
          <w:color w:val="000000"/>
          <w:lang w:val="en-GB" w:eastAsia="en-GB"/>
        </w:rPr>
        <w:fldChar w:fldCharType="begin" w:fldLock="1"/>
      </w:r>
      <w:ins w:id="3146" w:author="Robin Matthews" w:date="2021-07-14T10:58:00Z">
        <w:r w:rsidR="0046722A">
          <w:rPr>
            <w:rFonts w:cs="Times New Roman"/>
            <w:color w:val="000000"/>
            <w:lang w:val="en-GB" w:eastAsia="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manualFormatting" : "Vicente-Serrano et al. (2020c)", "plainTextFormattedCitation" : "(Vicente-Serrano et al., 2020a)", "previouslyFormattedCitation" : "(Vicente-Serrano et al., 2020a)" }, "properties" : { "noteIndex" : 0 }, "schema" : "https://github.com/citation-style-language/schema/raw/master/csl-citation.json" }</w:instrText>
        </w:r>
      </w:ins>
      <w:del w:id="3147" w:author="Robin Matthews" w:date="2021-07-14T10:58:00Z">
        <w:r w:rsidR="00FF6231" w:rsidDel="0046722A">
          <w:rPr>
            <w:rFonts w:cs="Times New Roman"/>
            <w:color w:val="000000"/>
            <w:lang w:val="en-GB" w:eastAsia="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manualFormatting" : "Vicente-Serrano et al. (2020)", "plainTextFormattedCitation" : "(Vicente-Serrano et al., 2020a)", "previouslyFormattedCitation" : "(Vicente-Serrano et al., 2020a)" }, "properties" : { "noteIndex" : 0 }, "schema" : "https://github.com/citation-style-language/schema/raw/master/csl-citation.json" }</w:delInstrText>
        </w:r>
      </w:del>
      <w:r w:rsidRPr="00D424AA">
        <w:rPr>
          <w:rFonts w:cs="Times New Roman"/>
          <w:color w:val="000000"/>
          <w:lang w:val="en-GB" w:eastAsia="en-GB"/>
        </w:rPr>
        <w:fldChar w:fldCharType="separate"/>
      </w:r>
      <w:r w:rsidR="00A26296">
        <w:rPr>
          <w:rFonts w:cs="Times New Roman"/>
          <w:noProof/>
          <w:color w:val="000000"/>
          <w:lang w:val="en-GB" w:eastAsia="en-GB"/>
        </w:rPr>
        <w:t>Vicente-Serrano et al. (2020</w:t>
      </w:r>
      <w:ins w:id="3148" w:author="Robin Matthews" w:date="2021-07-14T10:58:00Z">
        <w:r w:rsidR="0046722A">
          <w:rPr>
            <w:rFonts w:cs="Times New Roman"/>
            <w:noProof/>
            <w:color w:val="000000"/>
            <w:lang w:val="en-GB" w:eastAsia="en-GB"/>
          </w:rPr>
          <w:t>c</w:t>
        </w:r>
      </w:ins>
      <w:r w:rsidR="00A26296">
        <w:rPr>
          <w:rFonts w:cs="Times New Roman"/>
          <w:noProof/>
          <w:color w:val="000000"/>
          <w:lang w:val="en-GB" w:eastAsia="en-GB"/>
        </w:rPr>
        <w:t>)</w:t>
      </w:r>
      <w:r w:rsidRPr="00D424AA">
        <w:rPr>
          <w:rFonts w:cs="Times New Roman"/>
          <w:color w:val="000000"/>
          <w:lang w:val="en-GB" w:eastAsia="en-GB"/>
        </w:rPr>
        <w:fldChar w:fldCharType="end"/>
      </w:r>
      <w:commentRangeEnd w:id="3145"/>
      <w:r w:rsidR="00A26296">
        <w:rPr>
          <w:rStyle w:val="Marquedecommentaire"/>
        </w:rPr>
        <w:commentReference w:id="3145"/>
      </w:r>
      <w:r w:rsidRPr="00841A35">
        <w:rPr>
          <w:rFonts w:cs="Times New Roman"/>
          <w:color w:val="000000"/>
          <w:lang w:val="en-GB" w:eastAsia="en-GB"/>
        </w:rPr>
        <w:t xml:space="preserve"> for changes in SPEI-PM based on CMIP5. </w:t>
      </w:r>
      <w:r w:rsidRPr="00D424AA">
        <w:rPr>
          <w:rFonts w:cs="Times New Roman"/>
          <w:lang w:val="en-GB"/>
        </w:rPr>
        <w:t>No global-scale studies with regional-scale information are available for the attribution of agricultural and ecological droughts, and thus this assessment is based on regional detection and attribution or event attribution studies.</w:t>
      </w:r>
    </w:p>
    <w:p w14:paraId="7349F7EE" w14:textId="77777777" w:rsidR="00F26D99" w:rsidRPr="00D424AA" w:rsidRDefault="00F26D99" w:rsidP="00D424AA">
      <w:pPr>
        <w:widowControl/>
        <w:rPr>
          <w:rFonts w:cs="Times New Roman"/>
          <w:color w:val="000000"/>
          <w:lang w:val="en-GB" w:eastAsia="en-GB"/>
        </w:rPr>
      </w:pPr>
    </w:p>
    <w:p w14:paraId="7ED17FF4" w14:textId="26D68484" w:rsidR="00117898" w:rsidRPr="00D424AA" w:rsidRDefault="00F26D99" w:rsidP="00D424AA">
      <w:pPr>
        <w:widowControl/>
        <w:rPr>
          <w:rFonts w:cs="Times New Roman"/>
          <w:lang w:val="en-GB"/>
        </w:rPr>
      </w:pPr>
      <w:r w:rsidRPr="00D424AA">
        <w:rPr>
          <w:rFonts w:cs="Times New Roman"/>
          <w:color w:val="000000"/>
          <w:lang w:val="en-GB" w:eastAsia="en-GB"/>
        </w:rPr>
        <w:t xml:space="preserve">Hydrological droughts are assessed based on observed and projected changes in low flows, complemented by information on changes in mean runoff. For observed changes, evidence is drawn from three studies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2",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2",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3",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3",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Dai and Zhao, 2017; Gudmundsson et al., 2019, 2021)", "plainTextFormattedCitation" : "(Dai and Zhao, 2017; Gudmundsson et al., 2019, 2021)", "previouslyFormattedCitation" : "(Dai and Zhao, 2017; Gudmundsson et al., 2019, 2021)"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Dai and Zhao, 2017; Gudmundsson et al., 2019, 2021)</w:t>
      </w:r>
      <w:r w:rsidRPr="00D424AA">
        <w:rPr>
          <w:rFonts w:cs="Times New Roman"/>
          <w:color w:val="000000"/>
          <w:lang w:val="en-GB" w:eastAsia="en-GB"/>
        </w:rPr>
        <w:fldChar w:fldCharType="end"/>
      </w:r>
      <w:r w:rsidRPr="00841A35">
        <w:rPr>
          <w:rFonts w:cs="Times New Roman"/>
          <w:color w:val="000000"/>
          <w:lang w:val="en-GB" w:eastAsia="en-GB"/>
        </w:rPr>
        <w:t xml:space="preserve">. For projected changes at 1.5°C of global warming, evidence is drawn from </w:t>
      </w:r>
      <w:r w:rsidRPr="00D424AA">
        <w:rPr>
          <w:rFonts w:cs="Times New Roman"/>
          <w:lang w:val="en-GB"/>
        </w:rPr>
        <w:fldChar w:fldCharType="begin" w:fldLock="1"/>
      </w:r>
      <w:r w:rsidR="00FF6231">
        <w:rPr>
          <w:rFonts w:cs="Times New Roman"/>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manualFormatting" : "Touma et al. (2015)", "plainTextFormattedCitation" : "(Touma et al., 2015)", "previouslyFormattedCitation" : "(Touma et al., 2015)"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Touma et al. (2015)</w:t>
      </w:r>
      <w:r w:rsidRPr="00D424AA">
        <w:rPr>
          <w:rFonts w:cs="Times New Roman"/>
          <w:lang w:val="en-GB"/>
        </w:rPr>
        <w:fldChar w:fldCharType="end"/>
      </w:r>
      <w:r w:rsidRPr="00841A35">
        <w:rPr>
          <w:rFonts w:cs="Times New Roman"/>
          <w:color w:val="000000"/>
          <w:lang w:val="en-GB" w:eastAsia="en-GB"/>
        </w:rPr>
        <w:t xml:space="preserve"> based on analyses of the Standardized Runoff Index (SRI) (CMIP5, based on 2010-2054 compared to 1961-2005), complemented with regional studi</w:t>
      </w:r>
      <w:r w:rsidRPr="00D424AA">
        <w:rPr>
          <w:rFonts w:cs="Times New Roman"/>
          <w:color w:val="000000"/>
          <w:lang w:val="en-GB" w:eastAsia="en-GB"/>
        </w:rPr>
        <w:t xml:space="preserve">es when available. For projected changes at 2°C of global warming, evidence is also drawn from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Cook et al. (2020)</w:t>
      </w:r>
      <w:r w:rsidRPr="00D424AA">
        <w:rPr>
          <w:rFonts w:cs="Times New Roman"/>
          <w:color w:val="000000"/>
          <w:lang w:val="en-GB" w:eastAsia="en-GB"/>
        </w:rPr>
        <w:fldChar w:fldCharType="end"/>
      </w:r>
      <w:r w:rsidRPr="00841A35">
        <w:rPr>
          <w:rFonts w:cs="Times New Roman"/>
          <w:color w:val="000000"/>
          <w:lang w:val="en-GB" w:eastAsia="en-GB"/>
        </w:rPr>
        <w:t xml:space="preserve"> for changes in runoff in CMIP6 (Scenario SSP1-2.6, 2071-2100), and from </w:t>
      </w:r>
      <w:commentRangeStart w:id="3149"/>
      <w:r w:rsidRPr="00D424AA">
        <w:rPr>
          <w:rFonts w:cs="Times New Roman"/>
          <w:color w:val="000000"/>
          <w:lang w:val="en-GB" w:eastAsia="en-GB"/>
        </w:rPr>
        <w:fldChar w:fldCharType="begin" w:fldLock="1"/>
      </w:r>
      <w:ins w:id="3150" w:author="Robin Matthews" w:date="2021-07-14T10:59:00Z">
        <w:r w:rsidR="0046722A">
          <w:rPr>
            <w:rFonts w:cs="Times New Roman"/>
            <w:color w:val="000000"/>
            <w:lang w:val="en-GB" w:eastAsia="en-GB"/>
          </w:rPr>
          <w:instrText>ADDIN CSL_CITATION { "citationItems" : [ { "id" : "ITEM-1", "itemData" : { "DOI" : "10.1016/j.atmosres.2020.105111", "abstract" : "To characterize future drought events over a drought prone area like South Asia is paramount for drought risk mitigation. In this paper, a five-model ensemble mean from CMIP6 was chosen to project drought characteristics in South Asia under the latest SSPs-RCPs emission scenarios (SSP1\u20132.6, SSP2\u20134.5, and SSP5\u20138.5) for the period 2020\u20132099. Additionally, corresponding scenarios RCP2.6, RCP4.5 and RCP8.5 of CMIP5 were used for comparison and to identify the changes and improvements of CMIP6 over the South Asia. Principle Component Analysis and the Varimax rotation method is used to divided the study area into five homogenous drought sub-regions. Drought duration, frequency, and intensity are analyzed based on the Run theory, and the Standardized Precipitation Evapotranspiration Index (SPEI) at 12-months timescale, and the self-calibrating Palmer Drought Severity Index (sc-PDSI). The Modified Mann-Kendall and Sen's slope method is adopted to detect sub-regional trends in drought characteristics. Results show that significant increases in drought conditions mainly pronounced over the North-West sub-region. Strong increases are projected in the average drought duration and drought frequency. The North-West sub-region is the most vulnerable to face frequent drought events with longer duration with higher intensity. Parts of the South-West, North-Central, and North-East sub-regions will also face more adverse drought conditions in future. The selected model ensemble from CMIP6 has a very robust capability to simulate present climate parameters (precipitation, temperature, and evaporation) and satisfactorily captures drought characteristics in South Asia. These results provide a basis for developing drought adaptation measures for South Asia. \u00a9 2020 The Authors", "author" : [ { "dropping-particle" : "", "family" : "Zhai", "given" : "J", "non-dropping-particle" : "", "parse-names" : false, "suffix" : "" }, { "dropping-particle" : "", "family" : "Mondal", "given" : "S K", "non-dropping-particle" : "", "parse-names" : false, "suffix" : "" }, { "dropping-particle" : "", "family" : "Fischer", "given" : "T", "non-dropping-particle" : "", "parse-names" : false, "suffix" : "" }, { "dropping-particle" : "", "family" : "Wang", "given" : "Y", "non-dropping-particle" : "", "parse-names" : false, "suffix" : "" }, { "dropping-particle" : "", "family" : "Su", "given" : "B", "non-dropping-particle" : "", "parse-names" : false, "suffix" : "" }, { "dropping-particle" : "", "family" : "Huang", "given" : "J", "non-dropping-particle" : "", "parse-names" : false, "suffix" : "" }, { "dropping-particle" : "", "family" : "Tao", "given" : "H", "non-dropping-particle" : "", "parse-names" : false, "suffix" : "" }, { "dropping-particle" : "", "family" : "Wang", "given" : "G", "non-dropping-particle" : "", "parse-names" : false, "suffix" : "" }, { "dropping-particle" : "", "family" : "Ullah", "given" : "W", "non-dropping-particle" : "", "parse-names" : false, "suffix" : "" }, { "dropping-particle" : "", "family" : "Uddin", "given" : "M J", "non-dropping-particle" : "", "parse-names" : false, "suffix" : "" } ], "container-title" : "Atmospheric Research", "id" : "ITEM-1", "issued" : { "date-parts" : [ [ "2020" ] ] }, "note" : "Export Date: 26 October 2020", "title" : "Future drought characteristics through a multi-model ensemble from CMIP6 over South Asia", "translator" : [ { "dropping-particle" : "", "family" : "S3234", "given" : "", "non-dropping-particle" : "", "parse-names" : false, "suffix" : "" } ], "type" : "article", "volume" : "246" }, "uris" : [ "http://www.mendeley.com/documents/?uuid=830ddc23-ee3b-4c87-bd95-0dbd41dd6640" ] } ], "mendeley" : { "formattedCitation" : "(Zhai et al., 2020a)", "manualFormatting" : "J. Zhai et al. (2020)", "plainTextFormattedCitation" : "(Zhai et al., 2020a)", "previouslyFormattedCitation" : "(Zhai et al., 2020a)" }, "properties" : { "noteIndex" : 0 }, "schema" : "https://github.com/citation-style-language/schema/raw/master/csl-citation.json" }</w:instrText>
        </w:r>
      </w:ins>
      <w:del w:id="3151" w:author="Robin Matthews" w:date="2021-07-14T10:59:00Z">
        <w:r w:rsidR="00FF6231" w:rsidDel="0046722A">
          <w:rPr>
            <w:rFonts w:cs="Times New Roman"/>
            <w:color w:val="000000"/>
            <w:lang w:val="en-GB" w:eastAsia="en-GB"/>
          </w:rPr>
          <w:delInstrText>ADDIN CSL_CITATION { "citationItems" : [ { "id" : "ITEM-1", "itemData" : { "DOI" : "10.1016/j.atmosres.2020.105111", "abstract" : "To characterize future drought events over a drought prone area like South Asia is paramount for drought risk mitigation. In this paper, a five-model ensemble mean from CMIP6 was chosen to project drought characteristics in South Asia under the latest SSPs-RCPs emission scenarios (SSP1\u20132.6, SSP2\u20134.5, and SSP5\u20138.5) for the period 2020\u20132099. Additionally, corresponding scenarios RCP2.6, RCP4.5 and RCP8.5 of CMIP5 were used for comparison and to identify the changes and improvements of CMIP6 over the South Asia. Principle Component Analysis and the Varimax rotation method is used to divided the study area into five homogenous drought sub-regions. Drought duration, frequency, and intensity are analyzed based on the Run theory, and the Standardized Precipitation Evapotranspiration Index (SPEI) at 12-months timescale, and the self-calibrating Palmer Drought Severity Index (sc-PDSI). The Modified Mann-Kendall and Sen's slope method is adopted to detect sub-regional trends in drought characteristics. Results show that significant increases in drought conditions mainly pronounced over the North-West sub-region. Strong increases are projected in the average drought duration and drought frequency. The North-West sub-region is the most vulnerable to face frequent drought events with longer duration with higher intensity. Parts of the South-West, North-Central, and North-East sub-regions will also face more adverse drought conditions in future. The selected model ensemble from CMIP6 has a very robust capability to simulate present climate parameters (precipitation, temperature, and evaporation) and satisfactorily captures drought characteristics in South Asia. These results provide a basis for developing drought adaptation measures for South Asia. \u00a9 2020 The Authors", "author" : [ { "dropping-particle" : "", "family" : "Zhai", "given" : "J", "non-dropping-particle" : "", "parse-names" : false, "suffix" : "" }, { "dropping-particle" : "", "family" : "Mondal", "given" : "S K", "non-dropping-particle" : "", "parse-names" : false, "suffix" : "" }, { "dropping-particle" : "", "family" : "Fischer", "given" : "T", "non-dropping-particle" : "", "parse-names" : false, "suffix" : "" }, { "dropping-particle" : "", "family" : "Wang", "given" : "Y", "non-dropping-particle" : "", "parse-names" : false, "suffix" : "" }, { "dropping-particle" : "", "family" : "Su", "given" : "B", "non-dropping-particle" : "", "parse-names" : false, "suffix" : "" }, { "dropping-particle" : "", "family" : "Huang", "given" : "J", "non-dropping-particle" : "", "parse-names" : false, "suffix" : "" }, { "dropping-particle" : "", "family" : "Tao", "given" : "H", "non-dropping-particle" : "", "parse-names" : false, "suffix" : "" }, { "dropping-particle" : "", "family" : "Wang", "given" : "G", "non-dropping-particle" : "", "parse-names" : false, "suffix" : "" }, { "dropping-particle" : "", "family" : "Ullah", "given" : "W", "non-dropping-particle" : "", "parse-names" : false, "suffix" : "" }, { "dropping-particle" : "", "family" : "Uddin", "given" : "M J", "non-dropping-particle" : "", "parse-names" : false, "suffix" : "" } ], "container-title" : "Atmospheric Research", "id" : "ITEM-1", "issued" : { "date-parts" : [ [ "2020" ] ] }, "note" : "Export Date: 26 October 2020", "title" : "Future drought characteristics through a multi-model ensemble from CMIP6 over South Asia", "translator" : [ { "dropping-particle" : "", "family" : "S3234", "given" : "", "non-dropping-particle" : "", "parse-names" : false, "suffix" : "" } ], "type" : "article", "volume" : "246" }, "uris" : [ "http://www.mendeley.com/documents/?uuid=830ddc23-ee3b-4c87-bd95-0dbd41dd6640" ] } ], "mendeley" : { "formattedCitation" : "(Zhai et al., 2020a)", "manualFormatting" : "Zhai et al. (2020)", "plainTextFormattedCitation" : "(Zhai et al., 2020a)", "previouslyFormattedCitation" : "(Zhai et al., 2020a)" }, "properties" : { "noteIndex" : 0 }, "schema" : "https://github.com/citation-style-language/schema/raw/master/csl-citation.json" }</w:delInstrText>
        </w:r>
      </w:del>
      <w:r w:rsidRPr="00D424AA">
        <w:rPr>
          <w:rFonts w:cs="Times New Roman"/>
          <w:color w:val="000000"/>
          <w:lang w:val="en-GB" w:eastAsia="en-GB"/>
        </w:rPr>
        <w:fldChar w:fldCharType="separate"/>
      </w:r>
      <w:del w:id="3152" w:author="Robin Matthews" w:date="2021-07-14T10:59:00Z">
        <w:r w:rsidR="00A26296" w:rsidDel="0046722A">
          <w:rPr>
            <w:rFonts w:cs="Times New Roman"/>
            <w:noProof/>
            <w:color w:val="000000"/>
            <w:lang w:val="en-GB" w:eastAsia="en-GB"/>
          </w:rPr>
          <w:delText>Z</w:delText>
        </w:r>
      </w:del>
      <w:ins w:id="3153" w:author="Robin Matthews" w:date="2021-07-14T10:59:00Z">
        <w:r w:rsidR="0046722A">
          <w:rPr>
            <w:rFonts w:cs="Times New Roman"/>
            <w:noProof/>
            <w:color w:val="000000"/>
            <w:lang w:val="en-GB" w:eastAsia="en-GB"/>
          </w:rPr>
          <w:t>J. Z</w:t>
        </w:r>
      </w:ins>
      <w:r w:rsidR="00A26296">
        <w:rPr>
          <w:rFonts w:cs="Times New Roman"/>
          <w:noProof/>
          <w:color w:val="000000"/>
          <w:lang w:val="en-GB" w:eastAsia="en-GB"/>
        </w:rPr>
        <w:t>hai et al. (2020)</w:t>
      </w:r>
      <w:r w:rsidRPr="00D424AA">
        <w:rPr>
          <w:rFonts w:cs="Times New Roman"/>
          <w:color w:val="000000"/>
          <w:lang w:val="en-GB" w:eastAsia="en-GB"/>
        </w:rPr>
        <w:fldChar w:fldCharType="end"/>
      </w:r>
      <w:commentRangeEnd w:id="3149"/>
      <w:r w:rsidR="00A26296">
        <w:rPr>
          <w:rStyle w:val="Marquedecommentaire"/>
        </w:rPr>
        <w:commentReference w:id="3149"/>
      </w:r>
      <w:r w:rsidRPr="00841A35">
        <w:rPr>
          <w:rFonts w:cs="Times New Roman"/>
          <w:color w:val="000000"/>
          <w:lang w:val="en-GB" w:eastAsia="en-GB"/>
        </w:rPr>
        <w:t xml:space="preserve"> for changes in low flows based on simulations with a single model. For projected changes at 4°C of global warming, evi</w:t>
      </w:r>
      <w:r w:rsidRPr="00D424AA">
        <w:rPr>
          <w:rFonts w:cs="Times New Roman"/>
          <w:color w:val="000000"/>
          <w:lang w:val="en-GB" w:eastAsia="en-GB"/>
        </w:rPr>
        <w:t xml:space="preserve">dence is drawn from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manualFormatting"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Touma et al. (2015)</w:t>
      </w:r>
      <w:r w:rsidRPr="00D424AA">
        <w:rPr>
          <w:rFonts w:cs="Times New Roman"/>
          <w:color w:val="000000"/>
          <w:lang w:val="en-GB" w:eastAsia="en-GB"/>
        </w:rPr>
        <w:fldChar w:fldCharType="end"/>
      </w:r>
      <w:r w:rsidR="00E457B7" w:rsidRPr="00841A35">
        <w:rPr>
          <w:rFonts w:cs="Times New Roman"/>
          <w:color w:val="000000"/>
          <w:lang w:val="en-GB" w:eastAsia="en-GB"/>
        </w:rPr>
        <w:t xml:space="preserve"> </w:t>
      </w:r>
      <w:r w:rsidRPr="00D424AA">
        <w:rPr>
          <w:rFonts w:cs="Times New Roman"/>
          <w:color w:val="000000"/>
          <w:lang w:val="en-GB" w:eastAsia="en-GB"/>
        </w:rPr>
        <w:t xml:space="preserve">based on CMIP5 analyses of SRI,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Cook et al. (2020)</w:t>
      </w:r>
      <w:r w:rsidRPr="00D424AA">
        <w:rPr>
          <w:rFonts w:cs="Times New Roman"/>
          <w:color w:val="000000"/>
          <w:lang w:val="en-GB" w:eastAsia="en-GB"/>
        </w:rPr>
        <w:fldChar w:fldCharType="end"/>
      </w:r>
      <w:r w:rsidRPr="00841A35">
        <w:rPr>
          <w:rFonts w:cs="Times New Roman"/>
          <w:color w:val="000000"/>
          <w:lang w:val="en-GB" w:eastAsia="en-GB"/>
        </w:rPr>
        <w:t xml:space="preserve"> for changes in surface and total runoff based on CMIP6, and </w:t>
      </w:r>
      <w:r w:rsidRPr="00D424AA">
        <w:rPr>
          <w:rFonts w:cs="Times New Roman"/>
          <w:color w:val="000000"/>
          <w:lang w:val="en-GB" w:eastAsia="en-GB"/>
        </w:rPr>
        <w:fldChar w:fldCharType="begin" w:fldLock="1"/>
      </w:r>
      <w:r w:rsidR="00FF6231">
        <w:rPr>
          <w:rFonts w:cs="Times New Roman"/>
          <w:color w:val="000000"/>
          <w:lang w:val="en-GB" w:eastAsia="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manualFormatting" : "Giuntoli et al. (2015)", "plainTextFormattedCitation" : "(Giuntoli et al., 2015)", "previouslyFormattedCitation" : "(Giuntoli et al., 2015)" }, "properties" : { "noteIndex" : 0 }, "schema" : "https://github.com/citation-style-language/schema/raw/master/csl-citation.json" }</w:instrText>
      </w:r>
      <w:r w:rsidRPr="00D424AA">
        <w:rPr>
          <w:rFonts w:cs="Times New Roman"/>
          <w:color w:val="000000"/>
          <w:lang w:val="en-GB" w:eastAsia="en-GB"/>
        </w:rPr>
        <w:fldChar w:fldCharType="separate"/>
      </w:r>
      <w:r w:rsidR="00A26296">
        <w:rPr>
          <w:rFonts w:cs="Times New Roman"/>
          <w:noProof/>
          <w:color w:val="000000"/>
          <w:lang w:val="en-GB" w:eastAsia="en-GB"/>
        </w:rPr>
        <w:t>Giuntoli et al. (2015)</w:t>
      </w:r>
      <w:r w:rsidRPr="00D424AA">
        <w:rPr>
          <w:rFonts w:cs="Times New Roman"/>
          <w:color w:val="000000"/>
          <w:lang w:val="en-GB" w:eastAsia="en-GB"/>
        </w:rPr>
        <w:fldChar w:fldCharType="end"/>
      </w:r>
      <w:r w:rsidRPr="00841A35">
        <w:rPr>
          <w:rFonts w:cs="Times New Roman"/>
          <w:color w:val="000000"/>
          <w:lang w:val="en-GB" w:eastAsia="en-GB"/>
        </w:rPr>
        <w:t xml:space="preserve"> for changes in low flows based on the Inter-Sectoral Impact Model In</w:t>
      </w:r>
      <w:r w:rsidRPr="00D424AA">
        <w:rPr>
          <w:rFonts w:cs="Times New Roman"/>
          <w:color w:val="000000"/>
          <w:lang w:val="en-GB" w:eastAsia="en-GB"/>
        </w:rPr>
        <w:t>tercomparison Project (ISI</w:t>
      </w:r>
      <w:r w:rsidR="00A03E9D" w:rsidRPr="00D424AA">
        <w:rPr>
          <w:rFonts w:cs="Times New Roman"/>
          <w:color w:val="000000"/>
          <w:lang w:val="en-GB" w:eastAsia="en-GB"/>
        </w:rPr>
        <w:t>-</w:t>
      </w:r>
      <w:r w:rsidRPr="00D424AA">
        <w:rPr>
          <w:rFonts w:cs="Times New Roman"/>
          <w:color w:val="000000"/>
          <w:lang w:val="en-GB" w:eastAsia="en-GB"/>
        </w:rPr>
        <w:t>MIP) based on six Global Hydrological Models</w:t>
      </w:r>
      <w:r w:rsidR="00A03E9D" w:rsidRPr="00D424AA">
        <w:rPr>
          <w:rFonts w:cs="Times New Roman"/>
          <w:color w:val="000000"/>
          <w:lang w:val="en-GB" w:eastAsia="en-GB"/>
        </w:rPr>
        <w:t xml:space="preserve"> (GHMs)</w:t>
      </w:r>
      <w:r w:rsidRPr="00D424AA">
        <w:rPr>
          <w:rFonts w:cs="Times New Roman"/>
          <w:color w:val="000000"/>
          <w:lang w:val="en-GB" w:eastAsia="en-GB"/>
        </w:rPr>
        <w:t xml:space="preserve"> and five GCMs, including an analysis of inter-model signal-to-noise ratio. </w:t>
      </w:r>
      <w:r w:rsidRPr="00D424AA">
        <w:rPr>
          <w:rFonts w:cs="Times New Roman"/>
          <w:lang w:val="en-GB"/>
        </w:rPr>
        <w:t xml:space="preserve">One global-scale study with regional-scale information is available for the attribution of hydrological droughts </w:t>
      </w:r>
      <w:r w:rsidRPr="00D424AA">
        <w:rPr>
          <w:rFonts w:cs="Times New Roman"/>
          <w:lang w:val="en-GB"/>
        </w:rPr>
        <w:fldChar w:fldCharType="begin" w:fldLock="1"/>
      </w:r>
      <w:r w:rsidR="00FF6231">
        <w:rPr>
          <w:rFonts w:cs="Times New Roman"/>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21)", "plainTextFormattedCitation" : "(Gudmundsson et al., 2021)", "previouslyFormattedCitation" : "(Gudmundsson et al., 2021)" }, "properties" : { "noteIndex" : 0 }, "schema" : "https://github.com/citation-style-language/schema/raw/master/csl-citation.json" }</w:instrText>
      </w:r>
      <w:r w:rsidRPr="00D424AA">
        <w:rPr>
          <w:rFonts w:cs="Times New Roman"/>
          <w:lang w:val="en-GB"/>
        </w:rPr>
        <w:fldChar w:fldCharType="separate"/>
      </w:r>
      <w:r w:rsidR="00A26296">
        <w:rPr>
          <w:rFonts w:cs="Times New Roman"/>
          <w:noProof/>
          <w:lang w:val="en-GB"/>
        </w:rPr>
        <w:t>(Gudmundsson et al., 2021)</w:t>
      </w:r>
      <w:r w:rsidRPr="00D424AA">
        <w:rPr>
          <w:rFonts w:cs="Times New Roman"/>
          <w:lang w:val="en-GB"/>
        </w:rPr>
        <w:fldChar w:fldCharType="end"/>
      </w:r>
      <w:r w:rsidRPr="00841A35">
        <w:rPr>
          <w:rFonts w:cs="Times New Roman"/>
          <w:lang w:val="en-GB"/>
        </w:rPr>
        <w:t xml:space="preserve">, but only in a few AR6 regions. This information was complemented with evidence from </w:t>
      </w:r>
      <w:r w:rsidRPr="00D424AA">
        <w:rPr>
          <w:rFonts w:cs="Times New Roman"/>
          <w:lang w:val="en-GB"/>
        </w:rPr>
        <w:t>regional detection and attribution, and event attribution studies when available.</w:t>
      </w:r>
    </w:p>
    <w:p w14:paraId="752E5941" w14:textId="0763ACD5" w:rsidR="00117898" w:rsidRDefault="00117898" w:rsidP="00D424AA">
      <w:pPr>
        <w:rPr>
          <w:rFonts w:cs="Times New Roman"/>
          <w:lang w:val="en-GB"/>
        </w:rPr>
      </w:pPr>
    </w:p>
    <w:p w14:paraId="15EA232D" w14:textId="77777777" w:rsidR="0012500E" w:rsidRPr="00D424AA" w:rsidRDefault="0012500E" w:rsidP="00D424AA">
      <w:pPr>
        <w:rPr>
          <w:rFonts w:cs="Times New Roman"/>
          <w:lang w:val="en-GB"/>
        </w:rPr>
      </w:pPr>
    </w:p>
    <w:p w14:paraId="0E22F8D2" w14:textId="096DD22E" w:rsidR="00117898" w:rsidRPr="00D424AA" w:rsidRDefault="00117898" w:rsidP="00D424AA">
      <w:pPr>
        <w:rPr>
          <w:rFonts w:cs="Times New Roman"/>
          <w:b/>
          <w:lang w:val="en-GB"/>
        </w:rPr>
      </w:pPr>
      <w:r w:rsidRPr="00D424AA">
        <w:rPr>
          <w:rFonts w:cs="Times New Roman"/>
          <w:b/>
          <w:lang w:val="en-GB"/>
        </w:rPr>
        <w:t>[START TABLE 11.3 HERE]</w:t>
      </w:r>
    </w:p>
    <w:p w14:paraId="6EB03A79" w14:textId="77777777" w:rsidR="00117898" w:rsidRPr="00D424AA" w:rsidRDefault="00117898" w:rsidP="00D424AA">
      <w:pPr>
        <w:rPr>
          <w:rFonts w:cs="Times New Roman"/>
          <w:lang w:val="en-GB"/>
        </w:rPr>
      </w:pPr>
    </w:p>
    <w:p w14:paraId="59622B79" w14:textId="18EB0477" w:rsidR="00117898" w:rsidRPr="00D424AA" w:rsidRDefault="00117898" w:rsidP="000303E2">
      <w:pPr>
        <w:pStyle w:val="AR6Chap11Table"/>
        <w:rPr>
          <w:lang w:val="en-GB"/>
        </w:rPr>
      </w:pPr>
      <w:r w:rsidRPr="00D424AA">
        <w:rPr>
          <w:lang w:val="en-GB"/>
        </w:rPr>
        <w:t>Global analyses considered for the assessments of drought projections</w:t>
      </w:r>
      <w:r w:rsidR="00B8393D" w:rsidRPr="00D424AA">
        <w:rPr>
          <w:lang w:val="en-GB"/>
        </w:rPr>
        <w:t>. “MET” refers to meteorological droughts, “AGR/ECOL” to agricultural and ecological droughts, and “HYDR” to hydrological droughts</w:t>
      </w:r>
    </w:p>
    <w:p w14:paraId="4E2C31F3" w14:textId="10851DC8" w:rsidR="00117898" w:rsidRPr="00D424AA" w:rsidRDefault="00117898" w:rsidP="00D424AA">
      <w:pPr>
        <w:widowControl/>
        <w:tabs>
          <w:tab w:val="left" w:pos="1134"/>
        </w:tabs>
        <w:spacing w:line="259" w:lineRule="auto"/>
        <w:rPr>
          <w:rFonts w:cs="Times New Roman"/>
          <w:sz w:val="20"/>
          <w:lang w:val="en-GB"/>
        </w:rPr>
      </w:pPr>
    </w:p>
    <w:tbl>
      <w:tblPr>
        <w:tblStyle w:val="Grilledutableau"/>
        <w:tblW w:w="0" w:type="auto"/>
        <w:tblLook w:val="04A0" w:firstRow="1" w:lastRow="0" w:firstColumn="1" w:lastColumn="0" w:noHBand="0" w:noVBand="1"/>
      </w:tblPr>
      <w:tblGrid>
        <w:gridCol w:w="1555"/>
        <w:gridCol w:w="1417"/>
        <w:gridCol w:w="1701"/>
        <w:gridCol w:w="1134"/>
        <w:gridCol w:w="2835"/>
        <w:gridCol w:w="979"/>
      </w:tblGrid>
      <w:tr w:rsidR="00333C19" w:rsidRPr="00D424AA" w14:paraId="1CA0C8D7" w14:textId="77777777" w:rsidTr="00582374">
        <w:tc>
          <w:tcPr>
            <w:tcW w:w="1555" w:type="dxa"/>
          </w:tcPr>
          <w:p w14:paraId="640B9679" w14:textId="1ABC7EE3"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Reference</w:t>
            </w:r>
          </w:p>
        </w:tc>
        <w:tc>
          <w:tcPr>
            <w:tcW w:w="1417" w:type="dxa"/>
          </w:tcPr>
          <w:p w14:paraId="2B98943F" w14:textId="632EF8FF"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Model data</w:t>
            </w:r>
          </w:p>
        </w:tc>
        <w:tc>
          <w:tcPr>
            <w:tcW w:w="1701" w:type="dxa"/>
          </w:tcPr>
          <w:p w14:paraId="177C0B22" w14:textId="065640C2"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Index</w:t>
            </w:r>
          </w:p>
        </w:tc>
        <w:tc>
          <w:tcPr>
            <w:tcW w:w="1134" w:type="dxa"/>
          </w:tcPr>
          <w:p w14:paraId="0CC3CD74" w14:textId="460478E3"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Drought type</w:t>
            </w:r>
          </w:p>
        </w:tc>
        <w:tc>
          <w:tcPr>
            <w:tcW w:w="2835" w:type="dxa"/>
          </w:tcPr>
          <w:p w14:paraId="4EAD9429" w14:textId="1ECDCFAF"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Projection horizon(s)</w:t>
            </w:r>
          </w:p>
        </w:tc>
        <w:tc>
          <w:tcPr>
            <w:tcW w:w="979" w:type="dxa"/>
          </w:tcPr>
          <w:p w14:paraId="7419CB7F" w14:textId="5F258004"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Baseline</w:t>
            </w:r>
          </w:p>
        </w:tc>
      </w:tr>
      <w:tr w:rsidR="00333C19" w:rsidRPr="00D424AA" w14:paraId="0CEBE248" w14:textId="77777777" w:rsidTr="00582374">
        <w:tc>
          <w:tcPr>
            <w:tcW w:w="1555" w:type="dxa"/>
          </w:tcPr>
          <w:p w14:paraId="2B9F6DA7" w14:textId="46FFC50C" w:rsidR="00B8393D" w:rsidRPr="00D424AA" w:rsidRDefault="00B8393D" w:rsidP="00841A35">
            <w:pPr>
              <w:tabs>
                <w:tab w:val="left" w:pos="1134"/>
              </w:tabs>
              <w:spacing w:line="259" w:lineRule="auto"/>
              <w:rPr>
                <w:rFonts w:cs="Times New Roman"/>
                <w:sz w:val="16"/>
                <w:szCs w:val="16"/>
                <w:lang w:val="en-GB"/>
              </w:rPr>
            </w:pPr>
            <w:r w:rsidRPr="00D424AA">
              <w:rPr>
                <w:rFonts w:cs="Times New Roman"/>
                <w:sz w:val="16"/>
                <w:szCs w:val="16"/>
                <w:lang w:val="en-GB"/>
              </w:rPr>
              <w:t>Chapter 11 Suppl. Material (11.SM)</w:t>
            </w:r>
          </w:p>
        </w:tc>
        <w:tc>
          <w:tcPr>
            <w:tcW w:w="1417" w:type="dxa"/>
          </w:tcPr>
          <w:p w14:paraId="1E3E6727" w14:textId="177818B0" w:rsidR="00B8393D" w:rsidRPr="00D424AA" w:rsidRDefault="00B8393D" w:rsidP="00D424AA">
            <w:pPr>
              <w:tabs>
                <w:tab w:val="left" w:pos="1134"/>
              </w:tabs>
              <w:spacing w:line="259" w:lineRule="auto"/>
              <w:rPr>
                <w:rFonts w:cs="Times New Roman"/>
                <w:sz w:val="16"/>
                <w:szCs w:val="16"/>
                <w:lang w:val="en-GB"/>
              </w:rPr>
            </w:pPr>
            <w:r w:rsidRPr="00D424AA">
              <w:rPr>
                <w:rFonts w:cs="Times New Roman"/>
                <w:sz w:val="16"/>
                <w:szCs w:val="16"/>
                <w:lang w:val="en-GB"/>
              </w:rPr>
              <w:t>CMIP6</w:t>
            </w:r>
          </w:p>
        </w:tc>
        <w:tc>
          <w:tcPr>
            <w:tcW w:w="1701" w:type="dxa"/>
          </w:tcPr>
          <w:p w14:paraId="5B080195" w14:textId="4AFA3975" w:rsidR="00B8393D" w:rsidRPr="00D424AA" w:rsidRDefault="00B8393D" w:rsidP="00D424AA">
            <w:pPr>
              <w:tabs>
                <w:tab w:val="left" w:pos="1134"/>
              </w:tabs>
              <w:spacing w:line="259" w:lineRule="auto"/>
              <w:rPr>
                <w:rFonts w:cs="Times New Roman"/>
                <w:sz w:val="16"/>
                <w:szCs w:val="16"/>
                <w:lang w:val="en-GB"/>
              </w:rPr>
            </w:pPr>
            <w:r w:rsidRPr="00D424AA">
              <w:rPr>
                <w:rFonts w:cs="Times New Roman"/>
                <w:sz w:val="16"/>
                <w:szCs w:val="16"/>
                <w:lang w:val="en-GB"/>
              </w:rPr>
              <w:t>CDD</w:t>
            </w:r>
            <w:r w:rsidR="0082794C" w:rsidRPr="00D424AA">
              <w:rPr>
                <w:rFonts w:cs="Times New Roman"/>
                <w:sz w:val="16"/>
                <w:szCs w:val="16"/>
                <w:lang w:val="en-GB"/>
              </w:rPr>
              <w:t xml:space="preserve">, </w:t>
            </w:r>
            <w:r w:rsidR="00CC085E" w:rsidRPr="00D424AA">
              <w:rPr>
                <w:rFonts w:cs="Times New Roman"/>
                <w:sz w:val="16"/>
                <w:szCs w:val="16"/>
                <w:lang w:val="en-GB"/>
              </w:rPr>
              <w:t>S</w:t>
            </w:r>
            <w:r w:rsidR="0082794C" w:rsidRPr="00D424AA">
              <w:rPr>
                <w:rFonts w:cs="Times New Roman"/>
                <w:sz w:val="16"/>
                <w:szCs w:val="16"/>
                <w:lang w:val="en-GB"/>
              </w:rPr>
              <w:t>oil moisture (total, surface)</w:t>
            </w:r>
          </w:p>
        </w:tc>
        <w:tc>
          <w:tcPr>
            <w:tcW w:w="1134" w:type="dxa"/>
          </w:tcPr>
          <w:p w14:paraId="5D3196BB" w14:textId="0F4E5541" w:rsidR="00B8393D" w:rsidRPr="00D424AA" w:rsidRDefault="00B8393D" w:rsidP="00D424AA">
            <w:pPr>
              <w:tabs>
                <w:tab w:val="left" w:pos="1134"/>
              </w:tabs>
              <w:spacing w:line="259" w:lineRule="auto"/>
              <w:rPr>
                <w:rFonts w:cs="Times New Roman"/>
                <w:sz w:val="16"/>
                <w:szCs w:val="16"/>
                <w:lang w:val="en-GB"/>
              </w:rPr>
            </w:pPr>
            <w:r w:rsidRPr="00D424AA">
              <w:rPr>
                <w:rFonts w:cs="Times New Roman"/>
                <w:sz w:val="16"/>
                <w:szCs w:val="16"/>
                <w:lang w:val="en-GB"/>
              </w:rPr>
              <w:t>MET</w:t>
            </w:r>
          </w:p>
        </w:tc>
        <w:tc>
          <w:tcPr>
            <w:tcW w:w="2835" w:type="dxa"/>
          </w:tcPr>
          <w:p w14:paraId="52706976" w14:textId="486DA03A" w:rsidR="00B8393D" w:rsidRPr="00D424AA" w:rsidRDefault="00B8393D" w:rsidP="00D424AA">
            <w:pPr>
              <w:tabs>
                <w:tab w:val="left" w:pos="1134"/>
              </w:tabs>
              <w:spacing w:line="259" w:lineRule="auto"/>
              <w:rPr>
                <w:rFonts w:cs="Times New Roman"/>
                <w:sz w:val="16"/>
                <w:szCs w:val="16"/>
                <w:lang w:val="en-GB"/>
              </w:rPr>
            </w:pPr>
            <w:r w:rsidRPr="00D424AA">
              <w:rPr>
                <w:rFonts w:cs="Times New Roman"/>
                <w:sz w:val="16"/>
                <w:szCs w:val="16"/>
                <w:lang w:val="en-GB"/>
              </w:rPr>
              <w:t>1.5°C, 2°C, 4°C</w:t>
            </w:r>
          </w:p>
        </w:tc>
        <w:tc>
          <w:tcPr>
            <w:tcW w:w="979" w:type="dxa"/>
          </w:tcPr>
          <w:p w14:paraId="3D8AB26D" w14:textId="0E841A0F" w:rsidR="00B8393D" w:rsidRPr="00D424AA" w:rsidRDefault="00B8393D" w:rsidP="00D424AA">
            <w:pPr>
              <w:tabs>
                <w:tab w:val="left" w:pos="1134"/>
              </w:tabs>
              <w:spacing w:line="259" w:lineRule="auto"/>
              <w:rPr>
                <w:rFonts w:cs="Times New Roman"/>
                <w:sz w:val="16"/>
                <w:szCs w:val="16"/>
                <w:lang w:val="en-GB"/>
              </w:rPr>
            </w:pPr>
            <w:r w:rsidRPr="00D424AA">
              <w:rPr>
                <w:rFonts w:cs="Times New Roman"/>
                <w:sz w:val="16"/>
                <w:szCs w:val="16"/>
                <w:lang w:val="en-GB"/>
              </w:rPr>
              <w:t>1850-1900</w:t>
            </w:r>
          </w:p>
        </w:tc>
      </w:tr>
      <w:tr w:rsidR="00333C19" w:rsidRPr="00D424AA" w14:paraId="292105CA" w14:textId="77777777" w:rsidTr="00582374">
        <w:tc>
          <w:tcPr>
            <w:tcW w:w="1555" w:type="dxa"/>
          </w:tcPr>
          <w:p w14:paraId="6C6CDD33" w14:textId="7DBF1215" w:rsidR="00333C19" w:rsidRPr="00841A35" w:rsidRDefault="00333C19" w:rsidP="00841A35">
            <w:pPr>
              <w:tabs>
                <w:tab w:val="left" w:pos="1134"/>
              </w:tabs>
              <w:spacing w:line="259" w:lineRule="auto"/>
              <w:rPr>
                <w:rFonts w:cs="Times New Roman"/>
                <w:sz w:val="16"/>
                <w:szCs w:val="16"/>
                <w:lang w:val="en-GB"/>
              </w:rPr>
            </w:pPr>
            <w:r w:rsidRPr="00D424AA">
              <w:rPr>
                <w:rFonts w:cs="Times New Roman"/>
                <w:color w:val="000000"/>
                <w:sz w:val="16"/>
                <w:szCs w:val="16"/>
                <w:lang w:val="en-GB" w:eastAsia="en-GB"/>
              </w:rPr>
              <w:fldChar w:fldCharType="begin" w:fldLock="1"/>
            </w:r>
            <w:r w:rsidR="00FF6231">
              <w:rPr>
                <w:rFonts w:cs="Times New Roman"/>
                <w:color w:val="000000"/>
                <w:sz w:val="16"/>
                <w:szCs w:val="16"/>
                <w:lang w:val="en-GB" w:eastAsia="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sz w:val="16"/>
                <w:szCs w:val="16"/>
                <w:lang w:val="en-GB" w:eastAsia="en-GB"/>
              </w:rPr>
              <w:fldChar w:fldCharType="separate"/>
            </w:r>
            <w:r w:rsidR="00A26296">
              <w:rPr>
                <w:rFonts w:cs="Times New Roman"/>
                <w:noProof/>
                <w:color w:val="000000"/>
                <w:sz w:val="16"/>
                <w:szCs w:val="16"/>
                <w:lang w:val="en-GB" w:eastAsia="en-GB"/>
              </w:rPr>
              <w:t>Cook et al. (2020)</w:t>
            </w:r>
            <w:r w:rsidRPr="00D424AA">
              <w:rPr>
                <w:rFonts w:cs="Times New Roman"/>
                <w:color w:val="000000"/>
                <w:sz w:val="16"/>
                <w:szCs w:val="16"/>
                <w:lang w:val="en-GB" w:eastAsia="en-GB"/>
              </w:rPr>
              <w:fldChar w:fldCharType="end"/>
            </w:r>
          </w:p>
        </w:tc>
        <w:tc>
          <w:tcPr>
            <w:tcW w:w="1417" w:type="dxa"/>
          </w:tcPr>
          <w:p w14:paraId="276EDB60" w14:textId="430F19AD" w:rsidR="00333C19" w:rsidRPr="00D424AA" w:rsidRDefault="00333C19" w:rsidP="00D424AA">
            <w:pPr>
              <w:tabs>
                <w:tab w:val="left" w:pos="1134"/>
              </w:tabs>
              <w:spacing w:line="259" w:lineRule="auto"/>
              <w:rPr>
                <w:rFonts w:cs="Times New Roman"/>
                <w:sz w:val="16"/>
                <w:szCs w:val="16"/>
                <w:lang w:val="en-GB"/>
              </w:rPr>
            </w:pPr>
            <w:r w:rsidRPr="00D424AA">
              <w:rPr>
                <w:rFonts w:cs="Times New Roman"/>
                <w:sz w:val="16"/>
                <w:szCs w:val="16"/>
                <w:lang w:val="en-GB"/>
              </w:rPr>
              <w:t>CMIP6</w:t>
            </w:r>
          </w:p>
        </w:tc>
        <w:tc>
          <w:tcPr>
            <w:tcW w:w="1701" w:type="dxa"/>
          </w:tcPr>
          <w:p w14:paraId="62E2B070" w14:textId="58551A1A" w:rsidR="00333C19" w:rsidRPr="00D424AA" w:rsidRDefault="00333C19" w:rsidP="00D424AA">
            <w:pPr>
              <w:tabs>
                <w:tab w:val="left" w:pos="1134"/>
              </w:tabs>
              <w:spacing w:line="259" w:lineRule="auto"/>
              <w:rPr>
                <w:rFonts w:cs="Times New Roman"/>
                <w:sz w:val="16"/>
                <w:szCs w:val="16"/>
                <w:lang w:val="en-GB"/>
              </w:rPr>
            </w:pPr>
            <w:r w:rsidRPr="00D424AA">
              <w:rPr>
                <w:rFonts w:cs="Times New Roman"/>
                <w:sz w:val="16"/>
                <w:szCs w:val="16"/>
                <w:lang w:val="en-GB"/>
              </w:rPr>
              <w:t>Soil moisture (total, surface), Runoff (total, surface)</w:t>
            </w:r>
          </w:p>
        </w:tc>
        <w:tc>
          <w:tcPr>
            <w:tcW w:w="1134" w:type="dxa"/>
          </w:tcPr>
          <w:p w14:paraId="2D97AC3A" w14:textId="3BEE6541" w:rsidR="00333C19" w:rsidRPr="00D424AA" w:rsidRDefault="00333C19" w:rsidP="00D424AA">
            <w:pPr>
              <w:tabs>
                <w:tab w:val="left" w:pos="1134"/>
              </w:tabs>
              <w:spacing w:line="259" w:lineRule="auto"/>
              <w:rPr>
                <w:rFonts w:cs="Times New Roman"/>
                <w:sz w:val="16"/>
                <w:szCs w:val="16"/>
                <w:lang w:val="en-GB"/>
              </w:rPr>
            </w:pPr>
            <w:r w:rsidRPr="00D424AA">
              <w:rPr>
                <w:rFonts w:cs="Times New Roman"/>
                <w:sz w:val="16"/>
                <w:szCs w:val="16"/>
                <w:lang w:val="en-GB"/>
              </w:rPr>
              <w:t>AGR/ECOL, HYDR</w:t>
            </w:r>
          </w:p>
        </w:tc>
        <w:tc>
          <w:tcPr>
            <w:tcW w:w="2835" w:type="dxa"/>
          </w:tcPr>
          <w:p w14:paraId="4099D354" w14:textId="485FA192" w:rsidR="00333C19" w:rsidRPr="001C2BC4" w:rsidRDefault="00BC56A6" w:rsidP="00D424AA">
            <w:pPr>
              <w:tabs>
                <w:tab w:val="left" w:pos="1134"/>
              </w:tabs>
              <w:spacing w:line="259" w:lineRule="auto"/>
              <w:rPr>
                <w:rFonts w:cs="Times New Roman"/>
                <w:sz w:val="16"/>
                <w:szCs w:val="16"/>
              </w:rPr>
            </w:pPr>
            <w:r w:rsidRPr="001C2BC4">
              <w:rPr>
                <w:rFonts w:cs="Times New Roman"/>
                <w:sz w:val="16"/>
                <w:szCs w:val="16"/>
              </w:rPr>
              <w:t>2071-2011, SSP1-2.6 (~2°C, CC-Box 11.1; Chapter 4, Table 4.2)</w:t>
            </w:r>
          </w:p>
          <w:p w14:paraId="2EB70A5B" w14:textId="5DF0D2CD" w:rsidR="00BC56A6" w:rsidRPr="001C2BC4" w:rsidRDefault="00BC56A6" w:rsidP="00D424AA">
            <w:pPr>
              <w:tabs>
                <w:tab w:val="left" w:pos="1134"/>
              </w:tabs>
              <w:spacing w:line="259" w:lineRule="auto"/>
              <w:rPr>
                <w:rFonts w:cs="Times New Roman"/>
                <w:sz w:val="16"/>
                <w:szCs w:val="16"/>
              </w:rPr>
            </w:pPr>
            <w:r w:rsidRPr="001C2BC4">
              <w:rPr>
                <w:rFonts w:cs="Times New Roman"/>
                <w:sz w:val="16"/>
                <w:szCs w:val="16"/>
              </w:rPr>
              <w:t>2071-2011, SSP3-7-3 (~4°C, CC-Box 11.1; Chapter 4, Table 4.2)</w:t>
            </w:r>
          </w:p>
        </w:tc>
        <w:tc>
          <w:tcPr>
            <w:tcW w:w="979" w:type="dxa"/>
          </w:tcPr>
          <w:p w14:paraId="3F15245E" w14:textId="32E4723B" w:rsidR="00333C19" w:rsidRPr="00D424AA" w:rsidRDefault="00BC56A6" w:rsidP="00D424AA">
            <w:pPr>
              <w:tabs>
                <w:tab w:val="left" w:pos="1134"/>
              </w:tabs>
              <w:spacing w:line="259" w:lineRule="auto"/>
              <w:rPr>
                <w:rFonts w:cs="Times New Roman"/>
                <w:sz w:val="16"/>
                <w:szCs w:val="16"/>
                <w:lang w:val="en-GB"/>
              </w:rPr>
            </w:pPr>
            <w:r w:rsidRPr="00D424AA">
              <w:rPr>
                <w:rFonts w:cs="Times New Roman"/>
                <w:sz w:val="16"/>
                <w:szCs w:val="16"/>
                <w:lang w:val="en-GB"/>
              </w:rPr>
              <w:t>1850-1900</w:t>
            </w:r>
          </w:p>
        </w:tc>
      </w:tr>
      <w:commentRangeStart w:id="3154"/>
      <w:tr w:rsidR="00333C19" w:rsidRPr="00D424AA" w14:paraId="43758308" w14:textId="77777777" w:rsidTr="00582374">
        <w:tc>
          <w:tcPr>
            <w:tcW w:w="1555" w:type="dxa"/>
          </w:tcPr>
          <w:p w14:paraId="5F45A3C4" w14:textId="03D5A2A0" w:rsidR="00117898" w:rsidRPr="00841A35" w:rsidRDefault="00117898" w:rsidP="00841A35">
            <w:pPr>
              <w:tabs>
                <w:tab w:val="left" w:pos="1134"/>
              </w:tabs>
              <w:spacing w:line="259" w:lineRule="auto"/>
              <w:rPr>
                <w:rFonts w:cs="Times New Roman"/>
                <w:sz w:val="16"/>
                <w:szCs w:val="16"/>
                <w:lang w:val="en-GB"/>
              </w:rPr>
            </w:pPr>
            <w:r w:rsidRPr="00D424AA">
              <w:rPr>
                <w:rFonts w:cs="Times New Roman"/>
                <w:sz w:val="16"/>
                <w:szCs w:val="16"/>
                <w:lang w:val="en-GB"/>
              </w:rPr>
              <w:fldChar w:fldCharType="begin" w:fldLock="1"/>
            </w:r>
            <w:ins w:id="3155" w:author="Robin Matthews" w:date="2021-07-14T10:59:00Z">
              <w:r w:rsidR="0046722A">
                <w:rPr>
                  <w:rFonts w:cs="Times New Roman"/>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3156" w:author="Robin Matthews" w:date="2021-07-14T10:59:00Z">
              <w:r w:rsidR="00FF6231" w:rsidDel="0046722A">
                <w:rPr>
                  <w:rFonts w:cs="Times New Roman"/>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Xu et al. (2019)", "plainTextFormattedCitation" : "(Xu et al., 2019a)", "previouslyFormattedCitation" : "(Xu et al., 2019a)" }, "properties" : { "noteIndex" : 0 }, "schema" : "https://github.com/citation-style-language/schema/raw/master/csl-citation.json" }</w:delInstrText>
              </w:r>
            </w:del>
            <w:r w:rsidRPr="00D424AA">
              <w:rPr>
                <w:rFonts w:cs="Times New Roman"/>
                <w:sz w:val="16"/>
                <w:szCs w:val="16"/>
                <w:lang w:val="en-GB"/>
              </w:rPr>
              <w:fldChar w:fldCharType="separate"/>
            </w:r>
            <w:del w:id="3157" w:author="Robin Matthews" w:date="2021-07-14T10:59:00Z">
              <w:r w:rsidR="00A26296" w:rsidDel="0046722A">
                <w:rPr>
                  <w:rFonts w:cs="Times New Roman"/>
                  <w:noProof/>
                  <w:sz w:val="16"/>
                  <w:szCs w:val="16"/>
                  <w:lang w:val="en-GB"/>
                </w:rPr>
                <w:delText>X</w:delText>
              </w:r>
            </w:del>
            <w:ins w:id="3158" w:author="Robin Matthews" w:date="2021-07-14T10:59:00Z">
              <w:r w:rsidR="0046722A">
                <w:rPr>
                  <w:rFonts w:cs="Times New Roman"/>
                  <w:noProof/>
                  <w:sz w:val="16"/>
                  <w:szCs w:val="16"/>
                  <w:lang w:val="en-GB"/>
                </w:rPr>
                <w:t>L. X</w:t>
              </w:r>
            </w:ins>
            <w:r w:rsidR="00A26296">
              <w:rPr>
                <w:rFonts w:cs="Times New Roman"/>
                <w:noProof/>
                <w:sz w:val="16"/>
                <w:szCs w:val="16"/>
                <w:lang w:val="en-GB"/>
              </w:rPr>
              <w:t>u et al. (2019)</w:t>
            </w:r>
            <w:r w:rsidRPr="00D424AA">
              <w:rPr>
                <w:rFonts w:cs="Times New Roman"/>
                <w:sz w:val="16"/>
                <w:szCs w:val="16"/>
                <w:lang w:val="en-GB"/>
              </w:rPr>
              <w:fldChar w:fldCharType="end"/>
            </w:r>
            <w:commentRangeEnd w:id="3154"/>
            <w:r w:rsidR="00A26296">
              <w:rPr>
                <w:rStyle w:val="Marquedecommentaire"/>
              </w:rPr>
              <w:commentReference w:id="3154"/>
            </w:r>
          </w:p>
        </w:tc>
        <w:tc>
          <w:tcPr>
            <w:tcW w:w="1417" w:type="dxa"/>
          </w:tcPr>
          <w:p w14:paraId="0DA870DF" w14:textId="01F6C486"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CMIP5</w:t>
            </w:r>
          </w:p>
        </w:tc>
        <w:tc>
          <w:tcPr>
            <w:tcW w:w="1701" w:type="dxa"/>
          </w:tcPr>
          <w:p w14:paraId="11FEC640" w14:textId="0B134250" w:rsidR="00117898" w:rsidRPr="001C2BC4" w:rsidRDefault="00117898" w:rsidP="00D424AA">
            <w:pPr>
              <w:tabs>
                <w:tab w:val="left" w:pos="1134"/>
              </w:tabs>
              <w:spacing w:line="259" w:lineRule="auto"/>
              <w:rPr>
                <w:rFonts w:cs="Times New Roman"/>
                <w:sz w:val="16"/>
                <w:szCs w:val="16"/>
              </w:rPr>
            </w:pPr>
            <w:r w:rsidRPr="001C2BC4">
              <w:rPr>
                <w:rFonts w:cs="Times New Roman"/>
                <w:sz w:val="16"/>
                <w:szCs w:val="16"/>
              </w:rPr>
              <w:t>SPI</w:t>
            </w:r>
            <w:r w:rsidR="00B8393D" w:rsidRPr="001C2BC4">
              <w:rPr>
                <w:rFonts w:cs="Times New Roman"/>
                <w:sz w:val="16"/>
                <w:szCs w:val="16"/>
              </w:rPr>
              <w:t xml:space="preserve">, </w:t>
            </w:r>
            <w:r w:rsidR="00333C19" w:rsidRPr="001C2BC4">
              <w:rPr>
                <w:rFonts w:cs="Times New Roman"/>
                <w:sz w:val="16"/>
                <w:szCs w:val="16"/>
              </w:rPr>
              <w:t>S</w:t>
            </w:r>
            <w:r w:rsidR="00B8393D" w:rsidRPr="001C2BC4">
              <w:rPr>
                <w:rFonts w:cs="Times New Roman"/>
                <w:sz w:val="16"/>
                <w:szCs w:val="16"/>
              </w:rPr>
              <w:t>oil moisture (total, surface)</w:t>
            </w:r>
          </w:p>
        </w:tc>
        <w:tc>
          <w:tcPr>
            <w:tcW w:w="1134" w:type="dxa"/>
          </w:tcPr>
          <w:p w14:paraId="7608314E" w14:textId="1D4EC609" w:rsidR="00117898" w:rsidRPr="00D424AA" w:rsidRDefault="00B8393D" w:rsidP="00D424AA">
            <w:pPr>
              <w:tabs>
                <w:tab w:val="left" w:pos="1134"/>
              </w:tabs>
              <w:spacing w:line="259" w:lineRule="auto"/>
              <w:rPr>
                <w:rFonts w:cs="Times New Roman"/>
                <w:sz w:val="16"/>
                <w:szCs w:val="16"/>
                <w:lang w:val="en-GB"/>
              </w:rPr>
            </w:pPr>
            <w:r w:rsidRPr="00D424AA">
              <w:rPr>
                <w:rFonts w:cs="Times New Roman"/>
                <w:sz w:val="16"/>
                <w:szCs w:val="16"/>
                <w:lang w:val="en-GB"/>
              </w:rPr>
              <w:t>MET, AGR/ECOL</w:t>
            </w:r>
          </w:p>
        </w:tc>
        <w:tc>
          <w:tcPr>
            <w:tcW w:w="2835" w:type="dxa"/>
          </w:tcPr>
          <w:p w14:paraId="3358760C" w14:textId="19DA79D0"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1.5°C, 2°C</w:t>
            </w:r>
          </w:p>
        </w:tc>
        <w:tc>
          <w:tcPr>
            <w:tcW w:w="979" w:type="dxa"/>
          </w:tcPr>
          <w:p w14:paraId="63B575CF" w14:textId="15C98FCC" w:rsidR="00117898" w:rsidRPr="00D424AA" w:rsidRDefault="00B8393D" w:rsidP="00D424AA">
            <w:pPr>
              <w:tabs>
                <w:tab w:val="left" w:pos="1134"/>
              </w:tabs>
              <w:spacing w:line="259" w:lineRule="auto"/>
              <w:rPr>
                <w:rFonts w:cs="Times New Roman"/>
                <w:sz w:val="16"/>
                <w:szCs w:val="16"/>
                <w:lang w:val="en-GB"/>
              </w:rPr>
            </w:pPr>
            <w:r w:rsidRPr="00D424AA">
              <w:rPr>
                <w:rFonts w:cs="Times New Roman"/>
                <w:sz w:val="16"/>
                <w:szCs w:val="16"/>
                <w:lang w:val="en-GB"/>
              </w:rPr>
              <w:t>1971-2000</w:t>
            </w:r>
          </w:p>
        </w:tc>
      </w:tr>
      <w:tr w:rsidR="00333C19" w:rsidRPr="00D424AA" w14:paraId="19623148" w14:textId="77777777" w:rsidTr="00582374">
        <w:tc>
          <w:tcPr>
            <w:tcW w:w="1555" w:type="dxa"/>
          </w:tcPr>
          <w:p w14:paraId="0E3094EA" w14:textId="1A7DBDC5" w:rsidR="00117898" w:rsidRPr="00841A35" w:rsidRDefault="00117898" w:rsidP="00841A35">
            <w:pPr>
              <w:tabs>
                <w:tab w:val="left" w:pos="1134"/>
              </w:tabs>
              <w:spacing w:line="259" w:lineRule="auto"/>
              <w:rPr>
                <w:rFonts w:cs="Times New Roman"/>
                <w:sz w:val="16"/>
                <w:szCs w:val="16"/>
                <w:lang w:val="en-GB"/>
              </w:rPr>
            </w:pP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manualFormatting" : "Touma et al. (2015)", "plainTextFormattedCitation" : "(Touma et al., 2015)", "previouslyFormattedCitation" : "(Touma et al., 2015)"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Touma et al. (2015)</w:t>
            </w:r>
            <w:r w:rsidRPr="00D424AA">
              <w:rPr>
                <w:rFonts w:cs="Times New Roman"/>
                <w:sz w:val="16"/>
                <w:szCs w:val="16"/>
                <w:lang w:val="en-GB"/>
              </w:rPr>
              <w:fldChar w:fldCharType="end"/>
            </w:r>
          </w:p>
        </w:tc>
        <w:tc>
          <w:tcPr>
            <w:tcW w:w="1417" w:type="dxa"/>
          </w:tcPr>
          <w:p w14:paraId="78CD81A9" w14:textId="14BE9704"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CMIP5</w:t>
            </w:r>
          </w:p>
        </w:tc>
        <w:tc>
          <w:tcPr>
            <w:tcW w:w="1701" w:type="dxa"/>
          </w:tcPr>
          <w:p w14:paraId="7EF43A7C" w14:textId="5172D830" w:rsidR="00117898" w:rsidRPr="00D424AA" w:rsidRDefault="00117898" w:rsidP="00D424AA">
            <w:pPr>
              <w:tabs>
                <w:tab w:val="left" w:pos="1134"/>
              </w:tabs>
              <w:spacing w:line="259" w:lineRule="auto"/>
              <w:rPr>
                <w:rFonts w:cs="Times New Roman"/>
                <w:sz w:val="16"/>
                <w:szCs w:val="16"/>
                <w:lang w:val="en-GB"/>
              </w:rPr>
            </w:pPr>
            <w:r w:rsidRPr="00D424AA">
              <w:rPr>
                <w:rFonts w:cs="Times New Roman"/>
                <w:sz w:val="16"/>
                <w:szCs w:val="16"/>
                <w:lang w:val="en-GB"/>
              </w:rPr>
              <w:t>SPI</w:t>
            </w:r>
            <w:r w:rsidR="0082794C" w:rsidRPr="00D424AA">
              <w:rPr>
                <w:rFonts w:cs="Times New Roman"/>
                <w:sz w:val="16"/>
                <w:szCs w:val="16"/>
                <w:lang w:val="en-GB"/>
              </w:rPr>
              <w:t>, SRI</w:t>
            </w:r>
          </w:p>
        </w:tc>
        <w:tc>
          <w:tcPr>
            <w:tcW w:w="1134" w:type="dxa"/>
          </w:tcPr>
          <w:p w14:paraId="7A749E41" w14:textId="22A93295" w:rsidR="00117898" w:rsidRPr="00D424AA" w:rsidRDefault="00B8393D" w:rsidP="00D424AA">
            <w:pPr>
              <w:tabs>
                <w:tab w:val="left" w:pos="1134"/>
              </w:tabs>
              <w:spacing w:line="259" w:lineRule="auto"/>
              <w:rPr>
                <w:rFonts w:cs="Times New Roman"/>
                <w:sz w:val="16"/>
                <w:szCs w:val="16"/>
                <w:lang w:val="en-GB"/>
              </w:rPr>
            </w:pPr>
            <w:r w:rsidRPr="00D424AA">
              <w:rPr>
                <w:rFonts w:cs="Times New Roman"/>
                <w:sz w:val="16"/>
                <w:szCs w:val="16"/>
                <w:lang w:val="en-GB"/>
              </w:rPr>
              <w:t>MET, HYDR</w:t>
            </w:r>
          </w:p>
        </w:tc>
        <w:tc>
          <w:tcPr>
            <w:tcW w:w="2835" w:type="dxa"/>
          </w:tcPr>
          <w:p w14:paraId="0830A731" w14:textId="621F5FD9" w:rsidR="00117898" w:rsidRPr="00D424AA" w:rsidRDefault="00E457B7" w:rsidP="00D424AA">
            <w:pPr>
              <w:tabs>
                <w:tab w:val="left" w:pos="1134"/>
              </w:tabs>
              <w:spacing w:line="259" w:lineRule="auto"/>
              <w:rPr>
                <w:rFonts w:cs="Times New Roman"/>
                <w:sz w:val="16"/>
                <w:szCs w:val="16"/>
                <w:lang w:val="en-GB"/>
              </w:rPr>
            </w:pPr>
            <w:r w:rsidRPr="00D424AA">
              <w:rPr>
                <w:rFonts w:cs="Times New Roman"/>
                <w:sz w:val="16"/>
                <w:szCs w:val="16"/>
                <w:lang w:val="en-GB"/>
              </w:rPr>
              <w:t>2010-2054, RCP8.5 (~1.5°C; CC-Box 11.1</w:t>
            </w:r>
            <w:r w:rsidR="00B8393D" w:rsidRPr="00D424AA">
              <w:rPr>
                <w:rFonts w:cs="Times New Roman"/>
                <w:sz w:val="16"/>
                <w:szCs w:val="16"/>
                <w:lang w:val="en-GB"/>
              </w:rPr>
              <w:t>, 11.SM.1</w:t>
            </w:r>
            <w:r w:rsidRPr="00D424AA">
              <w:rPr>
                <w:rFonts w:cs="Times New Roman"/>
                <w:sz w:val="16"/>
                <w:szCs w:val="16"/>
                <w:lang w:val="en-GB"/>
              </w:rPr>
              <w:t>)</w:t>
            </w:r>
          </w:p>
          <w:p w14:paraId="66E82384" w14:textId="0C84F492" w:rsidR="00E457B7" w:rsidRPr="00D424AA" w:rsidRDefault="00E457B7" w:rsidP="00D424AA">
            <w:pPr>
              <w:tabs>
                <w:tab w:val="left" w:pos="1134"/>
              </w:tabs>
              <w:spacing w:line="259" w:lineRule="auto"/>
              <w:rPr>
                <w:rFonts w:cs="Times New Roman"/>
                <w:sz w:val="16"/>
                <w:szCs w:val="16"/>
                <w:lang w:val="en-GB"/>
              </w:rPr>
            </w:pPr>
            <w:r w:rsidRPr="00D424AA">
              <w:rPr>
                <w:rFonts w:cs="Times New Roman"/>
                <w:sz w:val="16"/>
                <w:szCs w:val="16"/>
                <w:lang w:val="en-GB"/>
              </w:rPr>
              <w:t>2055-2099</w:t>
            </w:r>
            <w:r w:rsidR="00B8393D" w:rsidRPr="00D424AA">
              <w:rPr>
                <w:rFonts w:cs="Times New Roman"/>
                <w:sz w:val="16"/>
                <w:szCs w:val="16"/>
                <w:lang w:val="en-GB"/>
              </w:rPr>
              <w:t>, RCP8.5 (~3.5°C, CC-Box 11.1, 11.SM.1)</w:t>
            </w:r>
          </w:p>
        </w:tc>
        <w:tc>
          <w:tcPr>
            <w:tcW w:w="979" w:type="dxa"/>
          </w:tcPr>
          <w:p w14:paraId="72A75B30" w14:textId="10A4448A" w:rsidR="00117898" w:rsidRPr="00D424AA" w:rsidRDefault="00B8393D" w:rsidP="00D424AA">
            <w:pPr>
              <w:tabs>
                <w:tab w:val="left" w:pos="1134"/>
              </w:tabs>
              <w:spacing w:line="259" w:lineRule="auto"/>
              <w:rPr>
                <w:rFonts w:cs="Times New Roman"/>
                <w:sz w:val="16"/>
                <w:szCs w:val="16"/>
                <w:lang w:val="en-GB"/>
              </w:rPr>
            </w:pPr>
            <w:r w:rsidRPr="00D424AA">
              <w:rPr>
                <w:rFonts w:cs="Times New Roman"/>
                <w:sz w:val="16"/>
                <w:szCs w:val="16"/>
                <w:lang w:val="en-GB"/>
              </w:rPr>
              <w:t>1961-2005</w:t>
            </w:r>
          </w:p>
        </w:tc>
      </w:tr>
      <w:tr w:rsidR="00333C19" w:rsidRPr="00D424AA" w14:paraId="34DA6E23" w14:textId="77777777" w:rsidTr="00582374">
        <w:tc>
          <w:tcPr>
            <w:tcW w:w="1555" w:type="dxa"/>
          </w:tcPr>
          <w:p w14:paraId="67095FE9" w14:textId="2185E7D9" w:rsidR="00117898" w:rsidRPr="00841A35" w:rsidRDefault="0082794C" w:rsidP="00841A35">
            <w:pPr>
              <w:tabs>
                <w:tab w:val="left" w:pos="1134"/>
              </w:tabs>
              <w:spacing w:line="259" w:lineRule="auto"/>
              <w:rPr>
                <w:rFonts w:cs="Times New Roman"/>
                <w:sz w:val="16"/>
                <w:szCs w:val="16"/>
                <w:lang w:val="en-GB"/>
              </w:rPr>
            </w:pP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manualFormatting"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Spinoni et al. (2020)</w:t>
            </w:r>
            <w:r w:rsidRPr="00D424AA">
              <w:rPr>
                <w:rFonts w:cs="Times New Roman"/>
                <w:sz w:val="16"/>
                <w:szCs w:val="16"/>
                <w:lang w:val="en-GB"/>
              </w:rPr>
              <w:fldChar w:fldCharType="end"/>
            </w:r>
          </w:p>
        </w:tc>
        <w:tc>
          <w:tcPr>
            <w:tcW w:w="1417" w:type="dxa"/>
          </w:tcPr>
          <w:p w14:paraId="6DB155CB" w14:textId="467659CA" w:rsidR="00117898" w:rsidRPr="00D424AA" w:rsidRDefault="0082794C" w:rsidP="00D424AA">
            <w:pPr>
              <w:tabs>
                <w:tab w:val="left" w:pos="1134"/>
              </w:tabs>
              <w:spacing w:line="259" w:lineRule="auto"/>
              <w:rPr>
                <w:rFonts w:cs="Times New Roman"/>
                <w:sz w:val="16"/>
                <w:szCs w:val="16"/>
                <w:lang w:val="en-GB"/>
              </w:rPr>
            </w:pPr>
            <w:r w:rsidRPr="00D424AA">
              <w:rPr>
                <w:rFonts w:cs="Times New Roman"/>
                <w:sz w:val="16"/>
                <w:szCs w:val="16"/>
                <w:lang w:val="en-GB"/>
              </w:rPr>
              <w:t>CORDEX (CMIP5 driving GCMs, RCMs)</w:t>
            </w:r>
          </w:p>
        </w:tc>
        <w:tc>
          <w:tcPr>
            <w:tcW w:w="1701" w:type="dxa"/>
          </w:tcPr>
          <w:p w14:paraId="47353904" w14:textId="6FD82345" w:rsidR="00117898" w:rsidRPr="00D424AA" w:rsidRDefault="0082794C" w:rsidP="00D424AA">
            <w:pPr>
              <w:tabs>
                <w:tab w:val="left" w:pos="1134"/>
              </w:tabs>
              <w:spacing w:line="259" w:lineRule="auto"/>
              <w:rPr>
                <w:rFonts w:cs="Times New Roman"/>
                <w:sz w:val="16"/>
                <w:szCs w:val="16"/>
                <w:lang w:val="en-GB"/>
              </w:rPr>
            </w:pPr>
            <w:r w:rsidRPr="00D424AA">
              <w:rPr>
                <w:rFonts w:cs="Times New Roman"/>
                <w:sz w:val="16"/>
                <w:szCs w:val="16"/>
                <w:lang w:val="en-GB"/>
              </w:rPr>
              <w:t>SPI</w:t>
            </w:r>
          </w:p>
        </w:tc>
        <w:tc>
          <w:tcPr>
            <w:tcW w:w="1134" w:type="dxa"/>
          </w:tcPr>
          <w:p w14:paraId="5FD93A6C" w14:textId="65E7E282" w:rsidR="00117898" w:rsidRPr="00D424AA" w:rsidRDefault="00FD70AD" w:rsidP="00D424AA">
            <w:pPr>
              <w:tabs>
                <w:tab w:val="left" w:pos="1134"/>
              </w:tabs>
              <w:spacing w:line="259" w:lineRule="auto"/>
              <w:rPr>
                <w:rFonts w:cs="Times New Roman"/>
                <w:sz w:val="16"/>
                <w:szCs w:val="16"/>
                <w:lang w:val="en-GB"/>
              </w:rPr>
            </w:pPr>
            <w:r w:rsidRPr="00D424AA">
              <w:rPr>
                <w:rFonts w:cs="Times New Roman"/>
                <w:sz w:val="16"/>
                <w:szCs w:val="16"/>
                <w:lang w:val="en-GB"/>
              </w:rPr>
              <w:t>MET</w:t>
            </w:r>
          </w:p>
        </w:tc>
        <w:tc>
          <w:tcPr>
            <w:tcW w:w="2835" w:type="dxa"/>
          </w:tcPr>
          <w:p w14:paraId="5384827B" w14:textId="1E1324D0" w:rsidR="0082794C" w:rsidRPr="00D424AA" w:rsidRDefault="0082794C" w:rsidP="00D424AA">
            <w:pPr>
              <w:tabs>
                <w:tab w:val="left" w:pos="1134"/>
              </w:tabs>
              <w:spacing w:line="259" w:lineRule="auto"/>
              <w:rPr>
                <w:rFonts w:cs="Times New Roman"/>
                <w:sz w:val="16"/>
                <w:szCs w:val="16"/>
                <w:lang w:val="en-GB"/>
              </w:rPr>
            </w:pPr>
            <w:r w:rsidRPr="00D424AA">
              <w:rPr>
                <w:rFonts w:cs="Times New Roman"/>
                <w:sz w:val="16"/>
                <w:szCs w:val="16"/>
                <w:lang w:val="en-GB"/>
              </w:rPr>
              <w:t>2071-2100, RCP4.5 (~2.5°C, CC-Box 11.1, 11.SM.1)</w:t>
            </w:r>
          </w:p>
          <w:p w14:paraId="2BA3379F" w14:textId="61589EE7" w:rsidR="00117898" w:rsidRPr="00D424AA" w:rsidRDefault="0082794C" w:rsidP="00D424AA">
            <w:pPr>
              <w:tabs>
                <w:tab w:val="left" w:pos="1134"/>
              </w:tabs>
              <w:spacing w:line="259" w:lineRule="auto"/>
              <w:rPr>
                <w:rFonts w:cs="Times New Roman"/>
                <w:sz w:val="16"/>
                <w:szCs w:val="16"/>
                <w:lang w:val="en-GB"/>
              </w:rPr>
            </w:pPr>
            <w:r w:rsidRPr="00D424AA">
              <w:rPr>
                <w:rFonts w:cs="Times New Roman"/>
                <w:sz w:val="16"/>
                <w:szCs w:val="16"/>
                <w:lang w:val="en-GB"/>
              </w:rPr>
              <w:t>2071-2100, RCP8.5 (~4</w:t>
            </w:r>
            <w:r w:rsidR="00A03E9D" w:rsidRPr="00D424AA">
              <w:rPr>
                <w:rFonts w:cs="Times New Roman"/>
                <w:sz w:val="16"/>
                <w:szCs w:val="16"/>
                <w:lang w:val="en-GB"/>
              </w:rPr>
              <w:t>.5</w:t>
            </w:r>
            <w:r w:rsidRPr="00D424AA">
              <w:rPr>
                <w:rFonts w:cs="Times New Roman"/>
                <w:sz w:val="16"/>
                <w:szCs w:val="16"/>
                <w:lang w:val="en-GB"/>
              </w:rPr>
              <w:t>°C, CC-Box 11.1, 11.SM.1)</w:t>
            </w:r>
          </w:p>
        </w:tc>
        <w:tc>
          <w:tcPr>
            <w:tcW w:w="979" w:type="dxa"/>
          </w:tcPr>
          <w:p w14:paraId="2F99A84D" w14:textId="08671C4E" w:rsidR="00117898" w:rsidRPr="00D424AA" w:rsidRDefault="0082794C" w:rsidP="00D424AA">
            <w:pPr>
              <w:tabs>
                <w:tab w:val="left" w:pos="1134"/>
              </w:tabs>
              <w:spacing w:line="259" w:lineRule="auto"/>
              <w:rPr>
                <w:rFonts w:cs="Times New Roman"/>
                <w:sz w:val="16"/>
                <w:szCs w:val="16"/>
                <w:lang w:val="en-GB"/>
              </w:rPr>
            </w:pPr>
            <w:r w:rsidRPr="00D424AA">
              <w:rPr>
                <w:rFonts w:cs="Times New Roman"/>
                <w:sz w:val="16"/>
                <w:szCs w:val="16"/>
                <w:lang w:val="en-GB"/>
              </w:rPr>
              <w:t>1981-2010</w:t>
            </w:r>
          </w:p>
        </w:tc>
      </w:tr>
      <w:tr w:rsidR="00333C19" w:rsidRPr="00D424AA" w14:paraId="5982CD8D" w14:textId="77777777" w:rsidTr="00582374">
        <w:tc>
          <w:tcPr>
            <w:tcW w:w="1555" w:type="dxa"/>
          </w:tcPr>
          <w:p w14:paraId="7F42B380" w14:textId="695C9595" w:rsidR="00333C19" w:rsidRPr="00841A35" w:rsidRDefault="007C137C" w:rsidP="00841A35">
            <w:pPr>
              <w:tabs>
                <w:tab w:val="left" w:pos="1134"/>
              </w:tabs>
              <w:spacing w:line="259" w:lineRule="auto"/>
              <w:rPr>
                <w:rFonts w:cs="Times New Roman"/>
                <w:sz w:val="16"/>
                <w:szCs w:val="16"/>
                <w:lang w:val="en-GB"/>
              </w:rPr>
            </w:pPr>
            <w:r w:rsidRPr="00D424AA">
              <w:rPr>
                <w:rFonts w:cs="Times New Roman"/>
                <w:color w:val="000000"/>
                <w:sz w:val="16"/>
                <w:szCs w:val="16"/>
                <w:lang w:val="en-GB" w:eastAsia="en-GB"/>
              </w:rPr>
              <w:fldChar w:fldCharType="begin" w:fldLock="1"/>
            </w:r>
            <w:r w:rsidR="00FF6231">
              <w:rPr>
                <w:rFonts w:cs="Times New Roman"/>
                <w:color w:val="000000"/>
                <w:sz w:val="16"/>
                <w:szCs w:val="16"/>
                <w:lang w:val="en-GB" w:eastAsia="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manualFormatting"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sz w:val="16"/>
                <w:szCs w:val="16"/>
                <w:lang w:val="en-GB" w:eastAsia="en-GB"/>
              </w:rPr>
              <w:fldChar w:fldCharType="separate"/>
            </w:r>
            <w:r w:rsidR="00A26296">
              <w:rPr>
                <w:rFonts w:cs="Times New Roman"/>
                <w:noProof/>
                <w:color w:val="000000"/>
                <w:sz w:val="16"/>
                <w:szCs w:val="16"/>
                <w:lang w:val="en-GB" w:eastAsia="en-GB"/>
              </w:rPr>
              <w:t>Naumann et al. (2018)</w:t>
            </w:r>
            <w:r w:rsidRPr="00D424AA">
              <w:rPr>
                <w:rFonts w:cs="Times New Roman"/>
                <w:color w:val="000000"/>
                <w:sz w:val="16"/>
                <w:szCs w:val="16"/>
                <w:lang w:val="en-GB" w:eastAsia="en-GB"/>
              </w:rPr>
              <w:fldChar w:fldCharType="end"/>
            </w:r>
          </w:p>
        </w:tc>
        <w:tc>
          <w:tcPr>
            <w:tcW w:w="1417" w:type="dxa"/>
          </w:tcPr>
          <w:p w14:paraId="3CED3780" w14:textId="1B6A9B0B" w:rsidR="00333C19"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1 GCM (EC-EARTH3-HR v3.1) driven with SST fields from 7 CMIP5 GCMs</w:t>
            </w:r>
          </w:p>
        </w:tc>
        <w:tc>
          <w:tcPr>
            <w:tcW w:w="1701" w:type="dxa"/>
          </w:tcPr>
          <w:p w14:paraId="73770908" w14:textId="2E7B43CD" w:rsidR="00333C19" w:rsidRPr="00D424AA" w:rsidRDefault="007C137C" w:rsidP="00D424AA">
            <w:pPr>
              <w:tabs>
                <w:tab w:val="left" w:pos="1134"/>
              </w:tabs>
              <w:spacing w:line="259" w:lineRule="auto"/>
              <w:rPr>
                <w:rFonts w:cs="Times New Roman"/>
                <w:sz w:val="16"/>
                <w:szCs w:val="16"/>
                <w:lang w:val="en-GB"/>
              </w:rPr>
            </w:pPr>
            <w:r w:rsidRPr="00D424AA">
              <w:rPr>
                <w:rFonts w:cs="Times New Roman"/>
                <w:sz w:val="16"/>
                <w:szCs w:val="16"/>
                <w:lang w:val="en-GB"/>
              </w:rPr>
              <w:t>SPEI-PM</w:t>
            </w:r>
          </w:p>
        </w:tc>
        <w:tc>
          <w:tcPr>
            <w:tcW w:w="1134" w:type="dxa"/>
          </w:tcPr>
          <w:p w14:paraId="38A26873" w14:textId="20A5643F" w:rsidR="00333C19" w:rsidRPr="00D424AA" w:rsidRDefault="007C137C" w:rsidP="00D424AA">
            <w:pPr>
              <w:tabs>
                <w:tab w:val="left" w:pos="1134"/>
              </w:tabs>
              <w:spacing w:line="259" w:lineRule="auto"/>
              <w:rPr>
                <w:rFonts w:cs="Times New Roman"/>
                <w:sz w:val="16"/>
                <w:szCs w:val="16"/>
                <w:lang w:val="en-GB"/>
              </w:rPr>
            </w:pPr>
            <w:r w:rsidRPr="00D424AA">
              <w:rPr>
                <w:rFonts w:cs="Times New Roman"/>
                <w:sz w:val="16"/>
                <w:szCs w:val="16"/>
                <w:lang w:val="en-GB"/>
              </w:rPr>
              <w:t>AGR/ECOL</w:t>
            </w:r>
          </w:p>
        </w:tc>
        <w:tc>
          <w:tcPr>
            <w:tcW w:w="2835" w:type="dxa"/>
          </w:tcPr>
          <w:p w14:paraId="498DD706" w14:textId="2AD0939A" w:rsidR="00333C19" w:rsidRPr="00D424AA" w:rsidRDefault="007C137C" w:rsidP="00D424AA">
            <w:pPr>
              <w:tabs>
                <w:tab w:val="left" w:pos="1134"/>
              </w:tabs>
              <w:spacing w:line="259" w:lineRule="auto"/>
              <w:rPr>
                <w:rFonts w:cs="Times New Roman"/>
                <w:sz w:val="16"/>
                <w:szCs w:val="16"/>
                <w:lang w:val="en-GB"/>
              </w:rPr>
            </w:pPr>
            <w:r w:rsidRPr="00D424AA">
              <w:rPr>
                <w:rFonts w:cs="Times New Roman"/>
                <w:sz w:val="16"/>
                <w:szCs w:val="16"/>
                <w:lang w:val="en-GB"/>
              </w:rPr>
              <w:t>1.5°C, 2°C</w:t>
            </w:r>
            <w:r w:rsidR="00A03E9D" w:rsidRPr="00D424AA">
              <w:rPr>
                <w:rFonts w:cs="Times New Roman"/>
                <w:sz w:val="16"/>
                <w:szCs w:val="16"/>
                <w:lang w:val="en-GB"/>
              </w:rPr>
              <w:t>, (</w:t>
            </w:r>
            <w:r w:rsidRPr="00D424AA">
              <w:rPr>
                <w:rFonts w:cs="Times New Roman"/>
                <w:sz w:val="16"/>
                <w:szCs w:val="16"/>
                <w:lang w:val="en-GB"/>
              </w:rPr>
              <w:t>3°C</w:t>
            </w:r>
            <w:r w:rsidR="00A03E9D" w:rsidRPr="00D424AA">
              <w:rPr>
                <w:rFonts w:cs="Times New Roman"/>
                <w:sz w:val="16"/>
                <w:szCs w:val="16"/>
                <w:lang w:val="en-GB"/>
              </w:rPr>
              <w:t>)</w:t>
            </w:r>
          </w:p>
        </w:tc>
        <w:tc>
          <w:tcPr>
            <w:tcW w:w="979" w:type="dxa"/>
          </w:tcPr>
          <w:p w14:paraId="617ED373" w14:textId="1A93A34C" w:rsidR="00333C19" w:rsidRPr="00D424AA" w:rsidRDefault="007C137C" w:rsidP="00D424AA">
            <w:pPr>
              <w:tabs>
                <w:tab w:val="left" w:pos="1134"/>
              </w:tabs>
              <w:spacing w:line="259" w:lineRule="auto"/>
              <w:rPr>
                <w:rFonts w:cs="Times New Roman"/>
                <w:sz w:val="16"/>
                <w:szCs w:val="16"/>
                <w:lang w:val="en-GB"/>
              </w:rPr>
            </w:pPr>
            <w:r w:rsidRPr="00D424AA">
              <w:rPr>
                <w:rFonts w:cs="Times New Roman"/>
                <w:sz w:val="16"/>
                <w:szCs w:val="16"/>
                <w:lang w:val="en-GB"/>
              </w:rPr>
              <w:t>0.6°C</w:t>
            </w:r>
          </w:p>
        </w:tc>
      </w:tr>
      <w:commentRangeStart w:id="3159"/>
      <w:tr w:rsidR="007C137C" w:rsidRPr="00D424AA" w14:paraId="64973DC1" w14:textId="77777777" w:rsidTr="00582374">
        <w:tc>
          <w:tcPr>
            <w:tcW w:w="1555" w:type="dxa"/>
          </w:tcPr>
          <w:p w14:paraId="41B98AAF" w14:textId="1CEFEB8E" w:rsidR="007C137C" w:rsidRPr="00841A35" w:rsidRDefault="00A03E9D" w:rsidP="00841A35">
            <w:pPr>
              <w:tabs>
                <w:tab w:val="left" w:pos="1134"/>
              </w:tabs>
              <w:spacing w:line="259" w:lineRule="auto"/>
              <w:rPr>
                <w:rFonts w:cs="Times New Roman"/>
                <w:color w:val="000000"/>
                <w:sz w:val="16"/>
                <w:szCs w:val="16"/>
                <w:lang w:val="en-GB" w:eastAsia="en-GB"/>
              </w:rPr>
            </w:pPr>
            <w:r w:rsidRPr="00D424AA">
              <w:rPr>
                <w:rFonts w:cs="Times New Roman"/>
                <w:color w:val="000000"/>
                <w:sz w:val="16"/>
                <w:szCs w:val="16"/>
                <w:lang w:val="en-GB" w:eastAsia="en-GB"/>
              </w:rPr>
              <w:fldChar w:fldCharType="begin" w:fldLock="1"/>
            </w:r>
            <w:r w:rsidR="003A5209">
              <w:rPr>
                <w:rFonts w:cs="Times New Roman"/>
                <w:color w:val="000000"/>
                <w:sz w:val="16"/>
                <w:szCs w:val="16"/>
                <w:lang w:val="en-GB" w:eastAsia="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manualFormatting" : "Vicente-Serrano et al. (2020c)", "plainTextFormattedCitation" : "(Vicente-Serrano et al., 2020a)", "previouslyFormattedCitation" : "(Vicente-Serrano et al., 2020a)" }, "properties" : { "noteIndex" : 0 }, "schema" : "https://github.com/citation-style-language/schema/raw/master/csl-citation.json" }</w:instrText>
            </w:r>
            <w:r w:rsidRPr="00D424AA">
              <w:rPr>
                <w:rFonts w:cs="Times New Roman"/>
                <w:color w:val="000000"/>
                <w:sz w:val="16"/>
                <w:szCs w:val="16"/>
                <w:lang w:val="en-GB" w:eastAsia="en-GB"/>
              </w:rPr>
              <w:fldChar w:fldCharType="separate"/>
            </w:r>
            <w:r w:rsidR="00A26296">
              <w:rPr>
                <w:rFonts w:cs="Times New Roman"/>
                <w:noProof/>
                <w:color w:val="000000"/>
                <w:sz w:val="16"/>
                <w:szCs w:val="16"/>
                <w:lang w:val="en-GB" w:eastAsia="en-GB"/>
              </w:rPr>
              <w:t>Vicente-Serrano et al. (2020</w:t>
            </w:r>
            <w:ins w:id="3160" w:author="Robin Matthews" w:date="2021-07-14T10:59:00Z">
              <w:r w:rsidR="0046722A">
                <w:rPr>
                  <w:rFonts w:cs="Times New Roman"/>
                  <w:noProof/>
                  <w:color w:val="000000"/>
                  <w:sz w:val="16"/>
                  <w:szCs w:val="16"/>
                  <w:lang w:val="en-GB" w:eastAsia="en-GB"/>
                </w:rPr>
                <w:t>c</w:t>
              </w:r>
            </w:ins>
            <w:r w:rsidR="00A26296">
              <w:rPr>
                <w:rFonts w:cs="Times New Roman"/>
                <w:noProof/>
                <w:color w:val="000000"/>
                <w:sz w:val="16"/>
                <w:szCs w:val="16"/>
                <w:lang w:val="en-GB" w:eastAsia="en-GB"/>
              </w:rPr>
              <w:t>)</w:t>
            </w:r>
            <w:r w:rsidRPr="00D424AA">
              <w:rPr>
                <w:rFonts w:cs="Times New Roman"/>
                <w:color w:val="000000"/>
                <w:sz w:val="16"/>
                <w:szCs w:val="16"/>
                <w:lang w:val="en-GB" w:eastAsia="en-GB"/>
              </w:rPr>
              <w:fldChar w:fldCharType="end"/>
            </w:r>
            <w:commentRangeEnd w:id="3159"/>
            <w:r w:rsidR="00A26296">
              <w:rPr>
                <w:rStyle w:val="Marquedecommentaire"/>
              </w:rPr>
              <w:commentReference w:id="3159"/>
            </w:r>
          </w:p>
        </w:tc>
        <w:tc>
          <w:tcPr>
            <w:tcW w:w="1417" w:type="dxa"/>
          </w:tcPr>
          <w:p w14:paraId="060A2682" w14:textId="40AE5B06" w:rsidR="007C137C"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CMIP5</w:t>
            </w:r>
          </w:p>
        </w:tc>
        <w:tc>
          <w:tcPr>
            <w:tcW w:w="1701" w:type="dxa"/>
          </w:tcPr>
          <w:p w14:paraId="4E73EEEA" w14:textId="59EDE99A" w:rsidR="007C137C"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SPEI-PM</w:t>
            </w:r>
          </w:p>
        </w:tc>
        <w:tc>
          <w:tcPr>
            <w:tcW w:w="1134" w:type="dxa"/>
          </w:tcPr>
          <w:p w14:paraId="50A16EDC" w14:textId="54A2A08D" w:rsidR="007C137C"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AGR/ECOL</w:t>
            </w:r>
          </w:p>
        </w:tc>
        <w:tc>
          <w:tcPr>
            <w:tcW w:w="2835" w:type="dxa"/>
          </w:tcPr>
          <w:p w14:paraId="5C26BE52" w14:textId="681553B8" w:rsidR="007C137C"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2070-2100, RCP8.5 (~4.5°C, CC-Box 11.1, 11.SM.1)</w:t>
            </w:r>
          </w:p>
        </w:tc>
        <w:tc>
          <w:tcPr>
            <w:tcW w:w="979" w:type="dxa"/>
          </w:tcPr>
          <w:p w14:paraId="556025CE" w14:textId="4BF9020D" w:rsidR="007C137C"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1970-2000</w:t>
            </w:r>
          </w:p>
        </w:tc>
      </w:tr>
      <w:tr w:rsidR="00A03E9D" w:rsidRPr="00D424AA" w14:paraId="2000B6D5" w14:textId="77777777" w:rsidTr="00A03E9D">
        <w:tc>
          <w:tcPr>
            <w:tcW w:w="1555" w:type="dxa"/>
          </w:tcPr>
          <w:p w14:paraId="5AD82990" w14:textId="5C349991" w:rsidR="00A03E9D" w:rsidRPr="00841A35" w:rsidRDefault="00A03E9D" w:rsidP="00841A35">
            <w:pPr>
              <w:tabs>
                <w:tab w:val="left" w:pos="1134"/>
              </w:tabs>
              <w:spacing w:line="259" w:lineRule="auto"/>
              <w:rPr>
                <w:rFonts w:cs="Times New Roman"/>
                <w:color w:val="000000"/>
                <w:sz w:val="16"/>
                <w:szCs w:val="16"/>
                <w:lang w:val="en-GB" w:eastAsia="en-GB"/>
              </w:rPr>
            </w:pPr>
            <w:r w:rsidRPr="00D424AA">
              <w:rPr>
                <w:rFonts w:cs="Times New Roman"/>
                <w:color w:val="000000"/>
                <w:sz w:val="16"/>
                <w:szCs w:val="16"/>
                <w:lang w:val="en-GB" w:eastAsia="en-GB"/>
              </w:rPr>
              <w:fldChar w:fldCharType="begin" w:fldLock="1"/>
            </w:r>
            <w:r w:rsidR="00FF6231">
              <w:rPr>
                <w:rFonts w:cs="Times New Roman"/>
                <w:color w:val="000000"/>
                <w:sz w:val="16"/>
                <w:szCs w:val="16"/>
                <w:lang w:val="en-GB" w:eastAsia="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manualFormatting" : "Giuntoli et al. (2015)", "plainTextFormattedCitation" : "(Giuntoli et al., 2015)", "previouslyFormattedCitation" : "(Giuntoli et al., 2015)" }, "properties" : { "noteIndex" : 0 }, "schema" : "https://github.com/citation-style-language/schema/raw/master/csl-citation.json" }</w:instrText>
            </w:r>
            <w:r w:rsidRPr="00D424AA">
              <w:rPr>
                <w:rFonts w:cs="Times New Roman"/>
                <w:color w:val="000000"/>
                <w:sz w:val="16"/>
                <w:szCs w:val="16"/>
                <w:lang w:val="en-GB" w:eastAsia="en-GB"/>
              </w:rPr>
              <w:fldChar w:fldCharType="separate"/>
            </w:r>
            <w:r w:rsidR="00A26296">
              <w:rPr>
                <w:rFonts w:cs="Times New Roman"/>
                <w:noProof/>
                <w:color w:val="000000"/>
                <w:sz w:val="16"/>
                <w:szCs w:val="16"/>
                <w:lang w:val="en-GB" w:eastAsia="en-GB"/>
              </w:rPr>
              <w:t>Giuntoli et al. (2015)</w:t>
            </w:r>
            <w:r w:rsidRPr="00D424AA">
              <w:rPr>
                <w:rFonts w:cs="Times New Roman"/>
                <w:color w:val="000000"/>
                <w:sz w:val="16"/>
                <w:szCs w:val="16"/>
                <w:lang w:val="en-GB" w:eastAsia="en-GB"/>
              </w:rPr>
              <w:fldChar w:fldCharType="end"/>
            </w:r>
          </w:p>
        </w:tc>
        <w:tc>
          <w:tcPr>
            <w:tcW w:w="1417" w:type="dxa"/>
          </w:tcPr>
          <w:p w14:paraId="31BF5AA5" w14:textId="4A2EE09C" w:rsidR="00A03E9D"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ISI-MIP (6 GHMs and 5 CMIP5 GCMs)</w:t>
            </w:r>
          </w:p>
        </w:tc>
        <w:tc>
          <w:tcPr>
            <w:tcW w:w="1701" w:type="dxa"/>
          </w:tcPr>
          <w:p w14:paraId="150543E9" w14:textId="529EA2ED" w:rsidR="00A03E9D"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Low-flows days</w:t>
            </w:r>
          </w:p>
        </w:tc>
        <w:tc>
          <w:tcPr>
            <w:tcW w:w="1134" w:type="dxa"/>
          </w:tcPr>
          <w:p w14:paraId="060AFE91" w14:textId="5D0EB3AD" w:rsidR="00A03E9D"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HYDR</w:t>
            </w:r>
          </w:p>
        </w:tc>
        <w:tc>
          <w:tcPr>
            <w:tcW w:w="2835" w:type="dxa"/>
          </w:tcPr>
          <w:p w14:paraId="6ED4A7A3" w14:textId="66EF9F23" w:rsidR="00A03E9D"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2066-2099, RCP8-5 (~</w:t>
            </w:r>
            <w:r w:rsidR="002A5CC2" w:rsidRPr="00D424AA">
              <w:rPr>
                <w:rFonts w:cs="Times New Roman"/>
                <w:sz w:val="16"/>
                <w:szCs w:val="16"/>
                <w:lang w:val="en-GB"/>
              </w:rPr>
              <w:t>4°C, CC-Box 11.1, 11.SM.1)</w:t>
            </w:r>
          </w:p>
        </w:tc>
        <w:tc>
          <w:tcPr>
            <w:tcW w:w="979" w:type="dxa"/>
          </w:tcPr>
          <w:p w14:paraId="6F30036F" w14:textId="24772D18" w:rsidR="00A03E9D" w:rsidRPr="00D424AA" w:rsidRDefault="00A03E9D" w:rsidP="00D424AA">
            <w:pPr>
              <w:tabs>
                <w:tab w:val="left" w:pos="1134"/>
              </w:tabs>
              <w:spacing w:line="259" w:lineRule="auto"/>
              <w:rPr>
                <w:rFonts w:cs="Times New Roman"/>
                <w:sz w:val="16"/>
                <w:szCs w:val="16"/>
                <w:lang w:val="en-GB"/>
              </w:rPr>
            </w:pPr>
            <w:r w:rsidRPr="00D424AA">
              <w:rPr>
                <w:rFonts w:cs="Times New Roman"/>
                <w:sz w:val="16"/>
                <w:szCs w:val="16"/>
                <w:lang w:val="en-GB"/>
              </w:rPr>
              <w:t>1972-2005</w:t>
            </w:r>
          </w:p>
        </w:tc>
      </w:tr>
      <w:commentRangeStart w:id="3161"/>
      <w:tr w:rsidR="002A5CC2" w:rsidRPr="00D424AA" w14:paraId="5A4A0B8F" w14:textId="77777777" w:rsidTr="00A03E9D">
        <w:tc>
          <w:tcPr>
            <w:tcW w:w="1555" w:type="dxa"/>
          </w:tcPr>
          <w:p w14:paraId="6B491E04" w14:textId="5BE545D3" w:rsidR="002A5CC2" w:rsidRPr="00841A35" w:rsidRDefault="002A5CC2" w:rsidP="00841A35">
            <w:pPr>
              <w:tabs>
                <w:tab w:val="left" w:pos="1134"/>
              </w:tabs>
              <w:spacing w:line="259" w:lineRule="auto"/>
              <w:rPr>
                <w:rFonts w:cs="Times New Roman"/>
                <w:color w:val="000000"/>
                <w:sz w:val="16"/>
                <w:szCs w:val="16"/>
                <w:lang w:val="en-GB" w:eastAsia="en-GB"/>
              </w:rPr>
            </w:pPr>
            <w:r w:rsidRPr="00D424AA">
              <w:rPr>
                <w:rFonts w:cs="Times New Roman"/>
                <w:color w:val="000000"/>
                <w:sz w:val="16"/>
                <w:szCs w:val="16"/>
                <w:lang w:val="en-GB" w:eastAsia="en-GB"/>
              </w:rPr>
              <w:fldChar w:fldCharType="begin" w:fldLock="1"/>
            </w:r>
            <w:r w:rsidR="00FF6231">
              <w:rPr>
                <w:rFonts w:cs="Times New Roman"/>
                <w:color w:val="000000"/>
                <w:sz w:val="16"/>
                <w:szCs w:val="16"/>
                <w:lang w:val="en-GB" w:eastAsia="en-GB"/>
              </w:rPr>
              <w:instrText>ADDIN CSL_CITATION { "citationItems" : [ { "id" : "ITEM-1", "itemData" : { "DOI" : "10.1016/j.atmosres.2020.105111", "abstract" : "To characterize future drought events over a drought prone area like South Asia is paramount for drought risk mitigation. In this paper, a five-model ensemble mean from CMIP6 was chosen to project drought characteristics in South Asia under the latest SSPs-RCPs emission scenarios (SSP1\u20132.6, SSP2\u20134.5, and SSP5\u20138.5) for the period 2020\u20132099. Additionally, corresponding scenarios RCP2.6, RCP4.5 and RCP8.5 of CMIP5 were used for comparison and to identify the changes and improvements of CMIP6 over the South Asia. Principle Component Analysis and the Varimax rotation method is used to divided the study area into five homogenous drought sub-regions. Drought duration, frequency, and intensity are analyzed based on the Run theory, and the Standardized Precipitation Evapotranspiration Index (SPEI) at 12-months timescale, and the self-calibrating Palmer Drought Severity Index (sc-PDSI). The Modified Mann-Kendall and Sen's slope method is adopted to detect sub-regional trends in drought characteristics. Results show that significant increases in drought conditions mainly pronounced over the North-West sub-region. Strong increases are projected in the average drought duration and drought frequency. The North-West sub-region is the most vulnerable to face frequent drought events with longer duration with higher intensity. Parts of the South-West, North-Central, and North-East sub-regions will also face more adverse drought conditions in future. The selected model ensemble from CMIP6 has a very robust capability to simulate present climate parameters (precipitation, temperature, and evaporation) and satisfactorily captures drought characteristics in South Asia. These results provide a basis for developing drought adaptation measures for South Asia. \u00a9 2020 The Authors", "author" : [ { "dropping-particle" : "", "family" : "Zhai", "given" : "J", "non-dropping-particle" : "", "parse-names" : false, "suffix" : "" }, { "dropping-particle" : "", "family" : "Mondal", "given" : "S K", "non-dropping-particle" : "", "parse-names" : false, "suffix" : "" }, { "dropping-particle" : "", "family" : "Fischer", "given" : "T", "non-dropping-particle" : "", "parse-names" : false, "suffix" : "" }, { "dropping-particle" : "", "family" : "Wang", "given" : "Y", "non-dropping-particle" : "", "parse-names" : false, "suffix" : "" }, { "dropping-particle" : "", "family" : "Su", "given" : "B", "non-dropping-particle" : "", "parse-names" : false, "suffix" : "" }, { "dropping-particle" : "", "family" : "Huang", "given" : "J", "non-dropping-particle" : "", "parse-names" : false, "suffix" : "" }, { "dropping-particle" : "", "family" : "Tao", "given" : "H", "non-dropping-particle" : "", "parse-names" : false, "suffix" : "" }, { "dropping-particle" : "", "family" : "Wang", "given" : "G", "non-dropping-particle" : "", "parse-names" : false, "suffix" : "" }, { "dropping-particle" : "", "family" : "Ullah", "given" : "W", "non-dropping-particle" : "", "parse-names" : false, "suffix" : "" }, { "dropping-particle" : "", "family" : "Uddin", "given" : "M J", "non-dropping-particle" : "", "parse-names" : false, "suffix" : "" } ], "container-title" : "Atmospheric Research", "id" : "ITEM-1", "issued" : { "date-parts" : [ [ "2020" ] ] }, "note" : "Export Date: 26 October 2020", "title" : "Future drought characteristics through a multi-model ensemble from CMIP6 over South Asia", "translator" : [ { "dropping-particle" : "", "family" : "S3234", "given" : "", "non-dropping-particle" : "", "parse-names" : false, "suffix" : "" } ], "type" : "article", "volume" : "246" }, "uris" : [ "http://www.mendeley.com/documents/?uuid=830ddc23-ee3b-4c87-bd95-0dbd41dd6640" ] } ], "mendeley" : { "formattedCitation" : "(Zhai et al., 2020a)", "manualFormatting" : "Zhai et al. (2020)", "plainTextFormattedCitation" : "(Zhai et al., 2020a)", "previouslyFormattedCitation" : "(Zhai et al., 2020a)" }, "properties" : { "noteIndex" : 0 }, "schema" : "https://github.com/citation-style-language/schema/raw/master/csl-citation.json" }</w:instrText>
            </w:r>
            <w:r w:rsidRPr="00D424AA">
              <w:rPr>
                <w:rFonts w:cs="Times New Roman"/>
                <w:color w:val="000000"/>
                <w:sz w:val="16"/>
                <w:szCs w:val="16"/>
                <w:lang w:val="en-GB" w:eastAsia="en-GB"/>
              </w:rPr>
              <w:fldChar w:fldCharType="separate"/>
            </w:r>
            <w:r w:rsidR="00A26296">
              <w:rPr>
                <w:rFonts w:cs="Times New Roman"/>
                <w:noProof/>
                <w:color w:val="000000"/>
                <w:sz w:val="16"/>
                <w:szCs w:val="16"/>
                <w:lang w:val="en-GB" w:eastAsia="en-GB"/>
              </w:rPr>
              <w:t>Zhai et al. (2020)</w:t>
            </w:r>
            <w:r w:rsidRPr="00D424AA">
              <w:rPr>
                <w:rFonts w:cs="Times New Roman"/>
                <w:color w:val="000000"/>
                <w:sz w:val="16"/>
                <w:szCs w:val="16"/>
                <w:lang w:val="en-GB" w:eastAsia="en-GB"/>
              </w:rPr>
              <w:fldChar w:fldCharType="end"/>
            </w:r>
            <w:commentRangeEnd w:id="3161"/>
            <w:r w:rsidR="00A26296">
              <w:rPr>
                <w:rStyle w:val="Marquedecommentaire"/>
              </w:rPr>
              <w:commentReference w:id="3161"/>
            </w:r>
          </w:p>
        </w:tc>
        <w:tc>
          <w:tcPr>
            <w:tcW w:w="1417" w:type="dxa"/>
          </w:tcPr>
          <w:p w14:paraId="6F11723E" w14:textId="76827A11" w:rsidR="002A5CC2" w:rsidRPr="00D424AA" w:rsidRDefault="002A5CC2" w:rsidP="00D424AA">
            <w:pPr>
              <w:tabs>
                <w:tab w:val="left" w:pos="1134"/>
              </w:tabs>
              <w:spacing w:line="259" w:lineRule="auto"/>
              <w:rPr>
                <w:rFonts w:cs="Times New Roman"/>
                <w:sz w:val="16"/>
                <w:szCs w:val="16"/>
                <w:lang w:val="en-GB"/>
              </w:rPr>
            </w:pPr>
            <w:r w:rsidRPr="00D424AA">
              <w:rPr>
                <w:rFonts w:cs="Times New Roman"/>
                <w:sz w:val="16"/>
                <w:szCs w:val="16"/>
                <w:lang w:val="en-GB"/>
              </w:rPr>
              <w:t xml:space="preserve">1 GHM (VIC) driven by 4 CMIP5 GCMs  </w:t>
            </w:r>
          </w:p>
        </w:tc>
        <w:tc>
          <w:tcPr>
            <w:tcW w:w="1701" w:type="dxa"/>
          </w:tcPr>
          <w:p w14:paraId="0B5898DB" w14:textId="2A1CBBAB" w:rsidR="002A5CC2" w:rsidRPr="00D424AA" w:rsidRDefault="002A5CC2" w:rsidP="00D424AA">
            <w:pPr>
              <w:tabs>
                <w:tab w:val="left" w:pos="1134"/>
              </w:tabs>
              <w:spacing w:line="259" w:lineRule="auto"/>
              <w:rPr>
                <w:rFonts w:cs="Times New Roman"/>
                <w:sz w:val="16"/>
                <w:szCs w:val="16"/>
                <w:lang w:val="en-GB"/>
              </w:rPr>
            </w:pPr>
            <w:r w:rsidRPr="00D424AA">
              <w:rPr>
                <w:rFonts w:cs="Times New Roman"/>
                <w:sz w:val="16"/>
                <w:szCs w:val="16"/>
                <w:lang w:val="en-GB"/>
              </w:rPr>
              <w:t>Extreme low runoff</w:t>
            </w:r>
          </w:p>
        </w:tc>
        <w:tc>
          <w:tcPr>
            <w:tcW w:w="1134" w:type="dxa"/>
          </w:tcPr>
          <w:p w14:paraId="60ECC56D" w14:textId="4C73D9B8" w:rsidR="002A5CC2" w:rsidRPr="00D424AA" w:rsidRDefault="002A5CC2" w:rsidP="00D424AA">
            <w:pPr>
              <w:tabs>
                <w:tab w:val="left" w:pos="1134"/>
              </w:tabs>
              <w:spacing w:line="259" w:lineRule="auto"/>
              <w:rPr>
                <w:rFonts w:cs="Times New Roman"/>
                <w:sz w:val="16"/>
                <w:szCs w:val="16"/>
                <w:lang w:val="en-GB"/>
              </w:rPr>
            </w:pPr>
            <w:r w:rsidRPr="00D424AA">
              <w:rPr>
                <w:rFonts w:cs="Times New Roman"/>
                <w:sz w:val="16"/>
                <w:szCs w:val="16"/>
                <w:lang w:val="en-GB"/>
              </w:rPr>
              <w:t>HYDR</w:t>
            </w:r>
          </w:p>
        </w:tc>
        <w:tc>
          <w:tcPr>
            <w:tcW w:w="2835" w:type="dxa"/>
          </w:tcPr>
          <w:p w14:paraId="765EC574" w14:textId="7A82DDC9" w:rsidR="002A5CC2" w:rsidRPr="00D424AA" w:rsidRDefault="002A5CC2" w:rsidP="00D424AA">
            <w:pPr>
              <w:tabs>
                <w:tab w:val="left" w:pos="1134"/>
              </w:tabs>
              <w:spacing w:line="259" w:lineRule="auto"/>
              <w:rPr>
                <w:rFonts w:cs="Times New Roman"/>
                <w:sz w:val="16"/>
                <w:szCs w:val="16"/>
                <w:lang w:val="en-GB"/>
              </w:rPr>
            </w:pPr>
            <w:r w:rsidRPr="00D424AA">
              <w:rPr>
                <w:rFonts w:cs="Times New Roman"/>
                <w:sz w:val="16"/>
                <w:szCs w:val="16"/>
                <w:lang w:val="en-GB"/>
              </w:rPr>
              <w:t>1.5°C, 2°C</w:t>
            </w:r>
          </w:p>
        </w:tc>
        <w:tc>
          <w:tcPr>
            <w:tcW w:w="979" w:type="dxa"/>
          </w:tcPr>
          <w:p w14:paraId="2CC9F1B2" w14:textId="7136F3AD" w:rsidR="002A5CC2" w:rsidRPr="00D424AA" w:rsidRDefault="002A5CC2" w:rsidP="00D424AA">
            <w:pPr>
              <w:tabs>
                <w:tab w:val="left" w:pos="1134"/>
              </w:tabs>
              <w:spacing w:line="259" w:lineRule="auto"/>
              <w:rPr>
                <w:rFonts w:cs="Times New Roman"/>
                <w:sz w:val="16"/>
                <w:szCs w:val="16"/>
                <w:lang w:val="en-GB"/>
              </w:rPr>
            </w:pPr>
            <w:r w:rsidRPr="00D424AA">
              <w:rPr>
                <w:rFonts w:cs="Times New Roman"/>
                <w:sz w:val="16"/>
                <w:szCs w:val="16"/>
                <w:lang w:val="en-GB"/>
              </w:rPr>
              <w:t>2006-2015</w:t>
            </w:r>
          </w:p>
        </w:tc>
      </w:tr>
    </w:tbl>
    <w:p w14:paraId="5DD447B6" w14:textId="33D00AF4" w:rsidR="00117898" w:rsidRPr="00D424AA" w:rsidRDefault="00117898" w:rsidP="00841A35">
      <w:pPr>
        <w:widowControl/>
        <w:tabs>
          <w:tab w:val="left" w:pos="1134"/>
        </w:tabs>
        <w:spacing w:line="259" w:lineRule="auto"/>
        <w:rPr>
          <w:rFonts w:cs="Times New Roman"/>
          <w:sz w:val="20"/>
          <w:lang w:val="en-GB"/>
        </w:rPr>
      </w:pPr>
    </w:p>
    <w:p w14:paraId="4F40F374" w14:textId="77777777" w:rsidR="00117898" w:rsidRPr="00D424AA" w:rsidRDefault="00117898" w:rsidP="00D424AA">
      <w:pPr>
        <w:widowControl/>
        <w:tabs>
          <w:tab w:val="left" w:pos="1134"/>
        </w:tabs>
        <w:spacing w:line="259" w:lineRule="auto"/>
        <w:rPr>
          <w:rFonts w:cs="Times New Roman"/>
          <w:lang w:val="en-GB"/>
        </w:rPr>
      </w:pPr>
    </w:p>
    <w:p w14:paraId="262A951A" w14:textId="00C736FB" w:rsidR="00117898" w:rsidRPr="00D424AA" w:rsidRDefault="00117898" w:rsidP="00D424AA">
      <w:pPr>
        <w:rPr>
          <w:rFonts w:cs="Times New Roman"/>
          <w:b/>
          <w:lang w:val="en-GB"/>
        </w:rPr>
      </w:pPr>
      <w:r w:rsidRPr="00D424AA">
        <w:rPr>
          <w:rFonts w:cs="Times New Roman"/>
          <w:b/>
          <w:lang w:val="en-GB"/>
        </w:rPr>
        <w:t>[END TABLE 11.3 HERE]</w:t>
      </w:r>
    </w:p>
    <w:p w14:paraId="2A1B523B" w14:textId="77777777" w:rsidR="00117898" w:rsidRPr="00D424AA" w:rsidRDefault="00117898" w:rsidP="00D424AA">
      <w:pPr>
        <w:widowControl/>
        <w:rPr>
          <w:rFonts w:cs="Times New Roman"/>
          <w:lang w:val="en-GB"/>
        </w:rPr>
      </w:pPr>
    </w:p>
    <w:p w14:paraId="29CB8BEA" w14:textId="613AF6DE" w:rsidR="0012500E" w:rsidRDefault="0012500E">
      <w:pPr>
        <w:rPr>
          <w:rFonts w:cs="Times New Roman"/>
          <w:lang w:val="en-GB"/>
        </w:rPr>
      </w:pPr>
      <w:r>
        <w:rPr>
          <w:rFonts w:cs="Times New Roman"/>
          <w:lang w:val="en-GB"/>
        </w:rPr>
        <w:lastRenderedPageBreak/>
        <w:br w:type="page"/>
      </w:r>
    </w:p>
    <w:p w14:paraId="253F17C1" w14:textId="52226AA2" w:rsidR="00DB45A5" w:rsidRPr="008B023D" w:rsidRDefault="00DB45A5" w:rsidP="00AD3E93">
      <w:pPr>
        <w:pStyle w:val="Titre2"/>
        <w:spacing w:line="240" w:lineRule="auto"/>
        <w:rPr>
          <w:lang w:val="en-GB" w:bidi="th-TH"/>
        </w:rPr>
      </w:pPr>
      <w:bookmarkStart w:id="3162" w:name="_Toc70703068"/>
      <w:r w:rsidRPr="00D424AA">
        <w:rPr>
          <w:lang w:val="en-GB" w:bidi="th-TH"/>
        </w:rPr>
        <w:lastRenderedPageBreak/>
        <w:t>Frequently Asked Questions</w:t>
      </w:r>
      <w:bookmarkEnd w:id="3162"/>
    </w:p>
    <w:p w14:paraId="007F1592" w14:textId="77777777" w:rsidR="00DB45A5" w:rsidRPr="00D424AA" w:rsidRDefault="00DB45A5" w:rsidP="00AD3E93">
      <w:pPr>
        <w:widowControl/>
        <w:rPr>
          <w:rFonts w:cs="Times New Roman"/>
          <w:b/>
          <w:lang w:val="en-GB" w:eastAsia="en-GB" w:bidi="th-TH"/>
        </w:rPr>
      </w:pPr>
    </w:p>
    <w:p w14:paraId="266B2CFA" w14:textId="77777777" w:rsidR="00DB45A5" w:rsidRPr="00D424AA" w:rsidRDefault="00DB45A5" w:rsidP="00DB45A5">
      <w:pPr>
        <w:pStyle w:val="AR6Chap11FAQ"/>
        <w:rPr>
          <w:rFonts w:cs="Times New Roman"/>
          <w:lang w:val="en-GB"/>
        </w:rPr>
      </w:pPr>
      <w:bookmarkStart w:id="3163" w:name="_Toc70703069"/>
      <w:r w:rsidRPr="00D424AA">
        <w:rPr>
          <w:rFonts w:cs="Times New Roman"/>
          <w:lang w:val="en-GB"/>
        </w:rPr>
        <w:t>How do changes in climate extremes compare with changes in climate averages?</w:t>
      </w:r>
      <w:bookmarkEnd w:id="3163"/>
    </w:p>
    <w:p w14:paraId="78A9295E" w14:textId="4B1E79A7" w:rsidR="00DB45A5" w:rsidRPr="00D424AA" w:rsidRDefault="00DB45A5" w:rsidP="00DB45A5">
      <w:pPr>
        <w:widowControl/>
        <w:spacing w:before="120"/>
        <w:rPr>
          <w:rFonts w:cs="Times New Roman"/>
          <w:i/>
          <w:lang w:val="en-GB" w:eastAsia="en-GB" w:bidi="th-TH"/>
        </w:rPr>
      </w:pPr>
      <w:r w:rsidRPr="00D424AA">
        <w:rPr>
          <w:rFonts w:cs="Times New Roman"/>
          <w:i/>
          <w:lang w:val="en-GB" w:eastAsia="en-GB" w:bidi="th-TH"/>
        </w:rPr>
        <w:t>Human-caused climate change alters the frequency and intensity of climate variables (e.g., surface temperature) and phenomena (e.g., tropical cyclones) in a variety of ways. We now know that the ways in which average and extreme conditions have changed (and will continue to change) depend on the variable and the phenomenon being considered. Changes in local surface temperature extremes follow closely the corresponding changes in local average</w:t>
      </w:r>
      <w:r>
        <w:rPr>
          <w:rFonts w:cs="Times New Roman"/>
          <w:i/>
          <w:lang w:val="en-GB" w:eastAsia="en-GB" w:bidi="th-TH"/>
        </w:rPr>
        <w:t xml:space="preserve"> surface</w:t>
      </w:r>
      <w:r w:rsidRPr="00D424AA">
        <w:rPr>
          <w:rFonts w:cs="Times New Roman"/>
          <w:i/>
          <w:lang w:val="en-GB" w:eastAsia="en-GB" w:bidi="th-TH"/>
        </w:rPr>
        <w:t xml:space="preserve"> temperatures. On the contrary, changes in precipitation extremes (heavy precipitation) generally do not follow those in average precipitation and can even move in the opposite direction (e.g., with average precipitation decreasing but extreme precipitation increasing).</w:t>
      </w:r>
    </w:p>
    <w:p w14:paraId="0CA4E97C" w14:textId="77777777" w:rsidR="00DB45A5" w:rsidRPr="00D424AA" w:rsidRDefault="00DB45A5" w:rsidP="00DB45A5">
      <w:pPr>
        <w:widowControl/>
        <w:spacing w:before="120"/>
        <w:rPr>
          <w:rFonts w:cs="Times New Roman"/>
          <w:lang w:val="en-GB" w:eastAsia="en-GB" w:bidi="th-TH"/>
        </w:rPr>
      </w:pPr>
      <w:r w:rsidRPr="00D424AA">
        <w:rPr>
          <w:rFonts w:cs="Times New Roman"/>
          <w:lang w:val="en-GB" w:eastAsia="en-GB" w:bidi="th-TH"/>
        </w:rPr>
        <w:t>Climate change will manifest very differently depending on which region, which season and which variable we are interested in. For example, over some parts of the Arctic, temperatures will warm at rates about 3-4 times higher during winter compared to summer months. And in summer, most of northern Europe will experience larger temperatures increases than most places in Southeast South America and Australasia, with differences that can be larger than 1</w:t>
      </w:r>
      <w:r w:rsidRPr="00841A35">
        <w:rPr>
          <w:rFonts w:cs="Times New Roman"/>
          <w:lang w:val="en-GB" w:eastAsia="en-GB" w:bidi="th-TH"/>
        </w:rPr>
        <w:sym w:font="Symbol" w:char="F0B0"/>
      </w:r>
      <w:r w:rsidRPr="00841A35">
        <w:rPr>
          <w:rFonts w:cs="Times New Roman"/>
          <w:lang w:val="en-GB" w:eastAsia="en-GB" w:bidi="th-TH"/>
        </w:rPr>
        <w:t>C depending on the level of global warming. In general, differences across regions and seasons arise because the underlying physical processes differ drastically across regions and seasons.</w:t>
      </w:r>
    </w:p>
    <w:p w14:paraId="2D9DEC53" w14:textId="6B2DC8EB" w:rsidR="00DB45A5" w:rsidRPr="00D424AA" w:rsidRDefault="00DB45A5" w:rsidP="00DB45A5">
      <w:pPr>
        <w:widowControl/>
        <w:spacing w:before="120"/>
        <w:rPr>
          <w:rFonts w:cs="Times New Roman"/>
          <w:iCs/>
          <w:lang w:val="en-GB" w:eastAsia="en-GB" w:bidi="th-TH"/>
        </w:rPr>
      </w:pPr>
      <w:r w:rsidRPr="00D424AA">
        <w:rPr>
          <w:rFonts w:cs="Times New Roman"/>
          <w:lang w:val="en-GB" w:eastAsia="en-GB" w:bidi="th-TH"/>
        </w:rPr>
        <w:t xml:space="preserve">Climate change will also manifest differently for different weather regimes and can lead to contrasting changes in average and extreme conditions. Observations of the recent past and </w:t>
      </w:r>
      <w:r w:rsidRPr="00D424AA">
        <w:rPr>
          <w:rFonts w:cs="Times New Roman"/>
          <w:iCs/>
          <w:lang w:val="en-GB" w:eastAsia="en-GB" w:bidi="th-TH"/>
        </w:rPr>
        <w:t xml:space="preserve">climate model projections </w:t>
      </w:r>
      <w:r w:rsidRPr="00D424AA">
        <w:rPr>
          <w:rFonts w:cs="Times New Roman"/>
          <w:lang w:val="en-GB" w:eastAsia="en-GB" w:bidi="th-TH"/>
        </w:rPr>
        <w:t xml:space="preserve">show that, in most places, changes in daily temperatures are dominated by a general warming in which </w:t>
      </w:r>
      <w:r w:rsidRPr="00D424AA">
        <w:rPr>
          <w:rFonts w:cs="Times New Roman"/>
          <w:iCs/>
          <w:lang w:val="en-GB" w:eastAsia="en-GB" w:bidi="th-TH"/>
        </w:rPr>
        <w:t xml:space="preserve">both the climatological average and extreme values are shifted towards higher temperatures, making warm extremes more frequent and cold extremes less frequent. </w:t>
      </w:r>
      <w:r w:rsidRPr="00D424AA">
        <w:rPr>
          <w:rFonts w:cs="Times New Roman"/>
          <w:lang w:val="en-GB" w:eastAsia="en-GB" w:bidi="th-TH"/>
        </w:rPr>
        <w:t xml:space="preserve">The top panels in FAQ 11.1, Figure 1 show projected changes in surface temperature for long-term average conditions (left) and for extreme hot days (right) during the warm season (summer in mid- to high-latitudes). Projected increases in long-term average temperature </w:t>
      </w:r>
      <w:r w:rsidRPr="00D424AA">
        <w:rPr>
          <w:rFonts w:cs="Times New Roman"/>
          <w:iCs/>
          <w:lang w:val="en-GB" w:eastAsia="en-GB" w:bidi="th-TH"/>
        </w:rPr>
        <w:t xml:space="preserve">differ substantially in different places, varying from </w:t>
      </w:r>
      <w:r w:rsidRPr="00D424AA">
        <w:rPr>
          <w:rFonts w:cs="Times New Roman"/>
          <w:lang w:val="en-GB" w:eastAsia="en-GB" w:bidi="th-TH"/>
        </w:rPr>
        <w:t>less than 3</w:t>
      </w:r>
      <w:r w:rsidRPr="00841A35">
        <w:rPr>
          <w:rFonts w:cs="Times New Roman"/>
          <w:lang w:val="en-GB" w:eastAsia="en-GB" w:bidi="th-TH"/>
        </w:rPr>
        <w:sym w:font="Symbol" w:char="F0B0"/>
      </w:r>
      <w:r w:rsidRPr="00841A35">
        <w:rPr>
          <w:rFonts w:cs="Times New Roman"/>
          <w:lang w:val="en-GB" w:eastAsia="en-GB" w:bidi="th-TH"/>
        </w:rPr>
        <w:t>C in some places in central South Asia and southern South America</w:t>
      </w:r>
      <w:r w:rsidRPr="00D424AA">
        <w:rPr>
          <w:rFonts w:cs="Times New Roman"/>
          <w:iCs/>
          <w:lang w:val="en-GB" w:eastAsia="en-GB" w:bidi="th-TH"/>
        </w:rPr>
        <w:t xml:space="preserve"> to over 7</w:t>
      </w:r>
      <w:r w:rsidRPr="00841A35">
        <w:rPr>
          <w:rFonts w:cs="Times New Roman"/>
          <w:lang w:val="en-GB" w:eastAsia="en-GB" w:bidi="th-TH"/>
        </w:rPr>
        <w:sym w:font="Symbol" w:char="F0B0"/>
      </w:r>
      <w:r w:rsidRPr="00841A35">
        <w:rPr>
          <w:rFonts w:cs="Times New Roman"/>
          <w:lang w:val="en-GB" w:eastAsia="en-GB" w:bidi="th-TH"/>
        </w:rPr>
        <w:t>C in some places in North America, north Africa and the Middle East</w:t>
      </w:r>
      <w:r w:rsidRPr="00D424AA">
        <w:rPr>
          <w:rFonts w:cs="Times New Roman"/>
          <w:iCs/>
          <w:lang w:val="en-GB" w:eastAsia="en-GB" w:bidi="th-TH"/>
        </w:rPr>
        <w:t xml:space="preserve">. Changes in extreme hot days </w:t>
      </w:r>
      <w:r w:rsidRPr="00D424AA">
        <w:rPr>
          <w:rFonts w:cs="Times New Roman"/>
          <w:lang w:val="en-GB" w:eastAsia="en-GB" w:bidi="th-TH"/>
        </w:rPr>
        <w:t>follow changes in average conditions quite closely, although in some places the warming rates for extremes can be intensified (e.g., southern Europe and the Amazon basin) or weakened (e.g., northern Asia and Greenland) compared to average values.</w:t>
      </w:r>
    </w:p>
    <w:p w14:paraId="1E80016C" w14:textId="77777777" w:rsidR="00DB45A5" w:rsidRPr="00D424AA" w:rsidRDefault="00DB45A5" w:rsidP="00DB45A5">
      <w:pPr>
        <w:widowControl/>
        <w:spacing w:before="120"/>
        <w:rPr>
          <w:rFonts w:cs="Times New Roman"/>
          <w:lang w:val="en-GB" w:eastAsia="en-GB" w:bidi="th-TH"/>
        </w:rPr>
      </w:pPr>
      <w:r w:rsidRPr="00D424AA">
        <w:rPr>
          <w:rFonts w:cs="Times New Roman"/>
          <w:lang w:val="en-GB" w:eastAsia="en-GB" w:bidi="th-TH"/>
        </w:rPr>
        <w:t>Recent observations and global and regional climate model projections point to changes in precipitation extremes (including both rainfall and snowfall extremes) differing drastically from those in average precipitation. The bottom panels in FAQ 11.1, Figure 1 show projected changes in the long-term average precipitation (left) and in heavy precipitation (right). Averaged precipitation changes show striking regional differences, with substantial drying in places such as southern Europe and northern South America and wetting in places such as Middle East and southern South America. Changes in extreme heavy precipitation are much more uniform, with systematic increases over nearly all land regions. The physical reasons behind the different response of averaged and extreme precipitation are now well understood. The intensification of extreme precipitation is driven by the increase in atmospheric water vapour (about 7% per 1</w:t>
      </w:r>
      <w:r w:rsidRPr="00841A35">
        <w:rPr>
          <w:rFonts w:cs="Times New Roman"/>
          <w:lang w:val="en-GB" w:eastAsia="en-GB" w:bidi="th-TH"/>
        </w:rPr>
        <w:sym w:font="Symbol" w:char="F0B0"/>
      </w:r>
      <w:r w:rsidRPr="00841A35">
        <w:rPr>
          <w:rFonts w:cs="Times New Roman"/>
          <w:lang w:val="en-GB" w:eastAsia="en-GB" w:bidi="th-TH"/>
        </w:rPr>
        <w:t>C of warming near the surface), although this is modulated by various dynamical changes. In contrast, changes in average precipitation are dr</w:t>
      </w:r>
      <w:r w:rsidRPr="00D424AA">
        <w:rPr>
          <w:rFonts w:cs="Times New Roman"/>
          <w:lang w:val="en-GB" w:eastAsia="en-GB" w:bidi="th-TH"/>
        </w:rPr>
        <w:t>iven not only by moisture increases but also by slower processes that constrain future changes to on be only about 2–3% per 1</w:t>
      </w:r>
      <w:r w:rsidRPr="00841A35">
        <w:rPr>
          <w:rFonts w:cs="Times New Roman"/>
          <w:lang w:val="en-GB" w:eastAsia="en-GB" w:bidi="th-TH"/>
        </w:rPr>
        <w:sym w:font="Symbol" w:char="F0B0"/>
      </w:r>
      <w:r w:rsidRPr="00841A35">
        <w:rPr>
          <w:rFonts w:cs="Times New Roman"/>
          <w:lang w:val="en-GB" w:eastAsia="en-GB" w:bidi="th-TH"/>
        </w:rPr>
        <w:t>C of warming near the surface.</w:t>
      </w:r>
    </w:p>
    <w:p w14:paraId="2FC35AD6" w14:textId="5681DAA1" w:rsidR="00DB45A5" w:rsidRDefault="00DB45A5" w:rsidP="00DB45A5">
      <w:pPr>
        <w:widowControl/>
        <w:spacing w:before="120"/>
        <w:rPr>
          <w:rFonts w:cs="Times New Roman"/>
          <w:iCs/>
          <w:color w:val="000000"/>
          <w:lang w:val="en-GB" w:eastAsia="en-GB" w:bidi="th-TH"/>
        </w:rPr>
      </w:pPr>
      <w:r w:rsidRPr="00D424AA">
        <w:rPr>
          <w:rFonts w:cs="Times New Roman"/>
          <w:iCs/>
          <w:color w:val="000000"/>
          <w:lang w:val="en-GB" w:eastAsia="en-GB" w:bidi="th-TH"/>
        </w:rPr>
        <w:t>In summary, the specific relationship between changes in average and extreme conditions strongly depends on the variable or phenomenon being considered. At the local scale, average and extreme surface temperature changes are strongly related, while average and extreme precipitation changes are often weakly related. For both variables, the changes in average and extreme conditions vary strongly across different places due to the effect of local and regional processes.</w:t>
      </w:r>
    </w:p>
    <w:p w14:paraId="74808BF8" w14:textId="77777777" w:rsidR="00DB45A5" w:rsidRPr="00D424AA" w:rsidRDefault="00DB45A5" w:rsidP="00DB45A5">
      <w:pPr>
        <w:widowControl/>
        <w:spacing w:before="120"/>
        <w:rPr>
          <w:rFonts w:cs="Times New Roman"/>
          <w:iCs/>
          <w:color w:val="000000"/>
          <w:lang w:val="en-GB" w:eastAsia="en-GB" w:bidi="th-TH"/>
        </w:rPr>
      </w:pPr>
    </w:p>
    <w:p w14:paraId="0286AD32" w14:textId="77777777" w:rsidR="00DB45A5" w:rsidRPr="00D424AA" w:rsidRDefault="00DB45A5" w:rsidP="00DB45A5">
      <w:pPr>
        <w:widowControl/>
        <w:spacing w:before="120"/>
        <w:rPr>
          <w:rFonts w:cs="Times New Roman"/>
          <w:b/>
          <w:lang w:val="en-GB" w:eastAsia="en-GB" w:bidi="th-TH"/>
        </w:rPr>
      </w:pPr>
      <w:r w:rsidRPr="00D424AA">
        <w:rPr>
          <w:rFonts w:cs="Times New Roman"/>
          <w:b/>
          <w:lang w:val="en-GB" w:eastAsia="en-GB" w:bidi="th-TH"/>
        </w:rPr>
        <w:t>[START FAQ 11.1, FIGURE 1 HERE]</w:t>
      </w:r>
    </w:p>
    <w:p w14:paraId="03AF13A3" w14:textId="7493D636" w:rsidR="00DB45A5" w:rsidRPr="000303E2" w:rsidRDefault="00DB45A5" w:rsidP="00DB45A5">
      <w:pPr>
        <w:suppressLineNumbers/>
        <w:spacing w:before="120"/>
        <w:ind w:left="1701" w:hanging="1701"/>
        <w:rPr>
          <w:rFonts w:cs="FreeSans"/>
          <w:iCs/>
          <w:sz w:val="20"/>
          <w:szCs w:val="20"/>
          <w:lang w:val="en-GB"/>
        </w:rPr>
      </w:pPr>
      <w:r w:rsidRPr="000303E2">
        <w:rPr>
          <w:rFonts w:cs="Times New Roman"/>
          <w:b/>
          <w:iCs/>
          <w:sz w:val="20"/>
          <w:szCs w:val="20"/>
          <w:lang w:val="en-GB" w:eastAsia="en-GB" w:bidi="th-TH"/>
        </w:rPr>
        <w:t>FAQ 11.1, Figure 1:</w:t>
      </w:r>
      <w:r w:rsidRPr="000303E2">
        <w:rPr>
          <w:rFonts w:cs="Times New Roman"/>
          <w:i/>
          <w:iCs/>
          <w:sz w:val="20"/>
          <w:szCs w:val="20"/>
          <w:lang w:val="en-GB" w:eastAsia="en-GB" w:bidi="th-TH"/>
        </w:rPr>
        <w:t xml:space="preserve"> </w:t>
      </w:r>
      <w:r w:rsidRPr="00D424AA">
        <w:rPr>
          <w:rFonts w:cs="FreeSans"/>
          <w:iCs/>
          <w:sz w:val="20"/>
          <w:szCs w:val="20"/>
          <w:lang w:val="en-GB"/>
        </w:rPr>
        <w:t xml:space="preserve">Global maps of future changes in surface temperature (top panels) and precipitation (bottom panels) for long-term average (left) and extreme conditions (right). </w:t>
      </w:r>
      <w:r>
        <w:rPr>
          <w:rFonts w:cs="FreeSans"/>
          <w:iCs/>
          <w:sz w:val="20"/>
          <w:szCs w:val="20"/>
          <w:lang w:val="en-GB"/>
        </w:rPr>
        <w:t>All c</w:t>
      </w:r>
      <w:r w:rsidRPr="00D424AA">
        <w:rPr>
          <w:rFonts w:cs="FreeSans"/>
          <w:iCs/>
          <w:sz w:val="20"/>
          <w:szCs w:val="20"/>
          <w:lang w:val="en-GB"/>
        </w:rPr>
        <w:t xml:space="preserve">hanges </w:t>
      </w:r>
      <w:r>
        <w:rPr>
          <w:rFonts w:cs="FreeSans"/>
          <w:iCs/>
          <w:sz w:val="20"/>
          <w:szCs w:val="20"/>
          <w:lang w:val="en-GB"/>
        </w:rPr>
        <w:t xml:space="preserve">were estimated using </w:t>
      </w:r>
      <w:r w:rsidRPr="00D424AA">
        <w:rPr>
          <w:rFonts w:cs="FreeSans"/>
          <w:iCs/>
          <w:sz w:val="20"/>
          <w:szCs w:val="20"/>
          <w:lang w:val="en-GB"/>
        </w:rPr>
        <w:t>the CMIP6 ensemble mean for a scenario with a global warming of 4°C relative to 1850-</w:t>
      </w:r>
      <w:r w:rsidRPr="00D424AA">
        <w:rPr>
          <w:rFonts w:cs="FreeSans"/>
          <w:iCs/>
          <w:sz w:val="20"/>
          <w:szCs w:val="20"/>
          <w:lang w:val="en-GB"/>
        </w:rPr>
        <w:lastRenderedPageBreak/>
        <w:t xml:space="preserve">1900 temperatures. </w:t>
      </w:r>
      <w:r>
        <w:rPr>
          <w:rFonts w:cs="FreeSans"/>
          <w:iCs/>
          <w:sz w:val="20"/>
          <w:szCs w:val="20"/>
          <w:lang w:val="en-GB"/>
        </w:rPr>
        <w:t xml:space="preserve">Average surface temperatures refer to </w:t>
      </w:r>
      <w:r w:rsidRPr="00D424AA">
        <w:rPr>
          <w:rFonts w:cs="FreeSans"/>
          <w:iCs/>
          <w:sz w:val="20"/>
          <w:szCs w:val="20"/>
          <w:lang w:val="en-GB"/>
        </w:rPr>
        <w:t>the warmest three-month season (summer in mid- to high-latitudes)</w:t>
      </w:r>
      <w:r w:rsidRPr="00156D5E">
        <w:rPr>
          <w:rFonts w:cs="FreeSans"/>
          <w:iCs/>
          <w:sz w:val="20"/>
          <w:szCs w:val="20"/>
          <w:lang w:val="en-GB"/>
        </w:rPr>
        <w:t xml:space="preserve"> </w:t>
      </w:r>
      <w:r>
        <w:rPr>
          <w:rFonts w:cs="FreeSans"/>
          <w:iCs/>
          <w:sz w:val="20"/>
          <w:szCs w:val="20"/>
          <w:lang w:val="en-GB"/>
        </w:rPr>
        <w:t xml:space="preserve">and extreme temperature refer to the hottest day in a year. </w:t>
      </w:r>
      <w:r w:rsidRPr="00D424AA">
        <w:rPr>
          <w:rFonts w:cs="FreeSans"/>
          <w:iCs/>
          <w:sz w:val="20"/>
          <w:szCs w:val="20"/>
          <w:lang w:val="en-GB"/>
        </w:rPr>
        <w:t xml:space="preserve">Precipitation changes, which can include both rainfall and snowfall changes, are normalized by 1850-1900 values and shown in percentage; extreme precipitation refers to </w:t>
      </w:r>
      <w:r>
        <w:rPr>
          <w:rFonts w:cs="FreeSans"/>
          <w:iCs/>
          <w:sz w:val="20"/>
          <w:szCs w:val="20"/>
          <w:lang w:val="en-GB"/>
        </w:rPr>
        <w:t>the largest daily rainfall in a year.</w:t>
      </w:r>
    </w:p>
    <w:p w14:paraId="6E90F7BB" w14:textId="77777777" w:rsidR="00DB45A5" w:rsidRPr="00D424AA" w:rsidRDefault="00DB45A5" w:rsidP="00DB45A5">
      <w:pPr>
        <w:suppressLineNumbers/>
        <w:spacing w:before="120"/>
        <w:ind w:left="1418" w:hanging="1418"/>
        <w:rPr>
          <w:rFonts w:cs="Times New Roman"/>
          <w:b/>
          <w:bCs/>
          <w:sz w:val="20"/>
          <w:szCs w:val="20"/>
          <w:lang w:val="en-GB" w:eastAsia="en-GB" w:bidi="th-TH"/>
        </w:rPr>
      </w:pPr>
    </w:p>
    <w:p w14:paraId="4A7CB583" w14:textId="77777777" w:rsidR="00DB45A5" w:rsidRPr="00D424AA" w:rsidRDefault="00DB45A5" w:rsidP="00DB45A5">
      <w:pPr>
        <w:widowControl/>
        <w:spacing w:before="120"/>
        <w:rPr>
          <w:rFonts w:cs="Times New Roman"/>
          <w:b/>
          <w:lang w:val="en-GB" w:eastAsia="en-GB" w:bidi="th-TH"/>
        </w:rPr>
      </w:pPr>
      <w:r w:rsidRPr="00D424AA">
        <w:rPr>
          <w:rFonts w:cs="Times New Roman"/>
          <w:b/>
          <w:lang w:val="en-GB" w:eastAsia="en-GB" w:bidi="th-TH"/>
        </w:rPr>
        <w:t>[END FAQ 11.1, FIGURE 1 HERE]</w:t>
      </w:r>
    </w:p>
    <w:p w14:paraId="2D4C4592" w14:textId="77777777" w:rsidR="00DB45A5" w:rsidRPr="00D424AA" w:rsidRDefault="00DB45A5" w:rsidP="00DB45A5">
      <w:pPr>
        <w:widowControl/>
        <w:spacing w:before="120"/>
        <w:rPr>
          <w:rFonts w:cs="Times New Roman"/>
          <w:b/>
          <w:lang w:val="en-GB"/>
        </w:rPr>
      </w:pPr>
    </w:p>
    <w:p w14:paraId="6215C9DA" w14:textId="77777777" w:rsidR="00DB45A5" w:rsidRPr="00D424AA" w:rsidRDefault="00DB45A5" w:rsidP="00DB45A5">
      <w:pPr>
        <w:widowControl/>
        <w:spacing w:before="120"/>
        <w:rPr>
          <w:rFonts w:cs="Times New Roman"/>
          <w:b/>
          <w:lang w:val="en-GB" w:eastAsia="en-GB" w:bidi="th-TH"/>
        </w:rPr>
      </w:pPr>
      <w:r w:rsidRPr="00D424AA">
        <w:rPr>
          <w:rFonts w:cs="Times New Roman"/>
          <w:b/>
          <w:lang w:val="en-GB"/>
        </w:rPr>
        <w:t>[END FAQ 11.1 HERE]</w:t>
      </w:r>
    </w:p>
    <w:p w14:paraId="78EDABE6" w14:textId="77777777" w:rsidR="00DB45A5" w:rsidRDefault="00DB45A5" w:rsidP="00DB45A5">
      <w:pPr>
        <w:rPr>
          <w:rFonts w:cs="Times New Roman"/>
          <w:b/>
          <w:lang w:val="en-GB"/>
        </w:rPr>
      </w:pPr>
      <w:r>
        <w:rPr>
          <w:rFonts w:cs="Times New Roman"/>
          <w:b/>
          <w:lang w:val="en-GB"/>
        </w:rPr>
        <w:br w:type="page"/>
      </w:r>
    </w:p>
    <w:p w14:paraId="50E8927C" w14:textId="77777777" w:rsidR="00DB45A5" w:rsidRPr="00D424AA" w:rsidRDefault="00DB45A5" w:rsidP="00DB45A5">
      <w:pPr>
        <w:spacing w:before="120"/>
        <w:rPr>
          <w:rFonts w:cs="Times New Roman"/>
          <w:b/>
          <w:lang w:val="en-GB"/>
        </w:rPr>
      </w:pPr>
      <w:r w:rsidRPr="00D424AA">
        <w:rPr>
          <w:rFonts w:cs="Times New Roman"/>
          <w:b/>
          <w:lang w:val="en-GB"/>
        </w:rPr>
        <w:lastRenderedPageBreak/>
        <w:t>[START FAQ 11.2 HERE]</w:t>
      </w:r>
    </w:p>
    <w:p w14:paraId="054889AC" w14:textId="77777777" w:rsidR="00DB45A5" w:rsidRPr="00D424AA" w:rsidRDefault="00DB45A5" w:rsidP="00DB45A5">
      <w:pPr>
        <w:pStyle w:val="Paragraphedeliste"/>
        <w:rPr>
          <w:rFonts w:cs="Times New Roman"/>
          <w:color w:val="808080" w:themeColor="background1" w:themeShade="80"/>
          <w:lang w:val="en-GB"/>
        </w:rPr>
      </w:pPr>
    </w:p>
    <w:p w14:paraId="4AD6512B" w14:textId="77777777" w:rsidR="00DB45A5" w:rsidRPr="00D424AA" w:rsidRDefault="00DB45A5" w:rsidP="00DB45A5">
      <w:pPr>
        <w:pStyle w:val="AR6Chap11FAQ"/>
        <w:rPr>
          <w:rFonts w:cs="Times New Roman"/>
          <w:lang w:val="en-GB"/>
        </w:rPr>
      </w:pPr>
      <w:bookmarkStart w:id="3164" w:name="_Toc70703070"/>
      <w:r w:rsidRPr="00D424AA">
        <w:rPr>
          <w:rFonts w:cs="Times New Roman"/>
          <w:lang w:val="en-GB"/>
        </w:rPr>
        <w:t>Will unprecedented extremes occur as a result of human-induced climate change?</w:t>
      </w:r>
      <w:bookmarkEnd w:id="3164"/>
    </w:p>
    <w:p w14:paraId="1AF4B59E" w14:textId="77777777" w:rsidR="00DB45A5" w:rsidRPr="00D424AA" w:rsidRDefault="00DB45A5" w:rsidP="00DB45A5">
      <w:pPr>
        <w:rPr>
          <w:rFonts w:cs="Times New Roman"/>
          <w:lang w:val="en-GB"/>
        </w:rPr>
      </w:pPr>
    </w:p>
    <w:p w14:paraId="38E81D74" w14:textId="77777777" w:rsidR="00DB45A5" w:rsidRPr="00D424AA" w:rsidRDefault="00DB45A5" w:rsidP="00DB45A5">
      <w:pPr>
        <w:rPr>
          <w:rFonts w:cs="Times New Roman"/>
          <w:i/>
          <w:lang w:val="en-GB"/>
        </w:rPr>
      </w:pPr>
      <w:r w:rsidRPr="00D424AA">
        <w:rPr>
          <w:rFonts w:cs="Times New Roman"/>
          <w:i/>
          <w:lang w:val="en-GB"/>
        </w:rPr>
        <w:t>Climate change has already increased the magnitude and frequency of extreme hot events and decreased the magnitude and frequency of extreme cold events, and, in some regions, intensified extreme precipitation events. As the climate moves away from its past and current states, we will experience extreme events that are unprecedented, either in magnitude, frequency, timing or location. The frequency of these unprecedented extreme events will increase with increasing global warming. Additionally, the combined occurrence of multiple unprecedented extremes may result in large and unprecedented impacts.</w:t>
      </w:r>
    </w:p>
    <w:p w14:paraId="3BBEC7AD" w14:textId="77777777" w:rsidR="00DB45A5" w:rsidRPr="00D424AA" w:rsidRDefault="00DB45A5" w:rsidP="00DB45A5">
      <w:pPr>
        <w:rPr>
          <w:rFonts w:cs="Times New Roman"/>
          <w:lang w:val="en-GB"/>
        </w:rPr>
      </w:pPr>
    </w:p>
    <w:p w14:paraId="20FF1E34" w14:textId="77777777" w:rsidR="00DB45A5" w:rsidRPr="00D424AA" w:rsidRDefault="00DB45A5" w:rsidP="00DB45A5">
      <w:pPr>
        <w:rPr>
          <w:rFonts w:cs="Times New Roman"/>
          <w:lang w:val="en-GB"/>
        </w:rPr>
      </w:pPr>
      <w:r w:rsidRPr="00D424AA">
        <w:rPr>
          <w:rFonts w:cs="Times New Roman"/>
          <w:lang w:val="en-GB"/>
        </w:rPr>
        <w:t>Human-induced climate change has already affected many aspects of the climate system. In addition to the increase in global surface temperature, many types of weather and climate extremes have changed. In most regions, the frequency and intensity of hot extremes have increased and those of cold extremes have decreased. The frequency and intensity of heavy precipitation events have increased at a global scale and over a majority of land regions</w:t>
      </w:r>
      <w:r>
        <w:rPr>
          <w:rFonts w:cs="Times New Roman"/>
          <w:lang w:val="en-GB"/>
        </w:rPr>
        <w:t xml:space="preserve">. </w:t>
      </w:r>
      <w:r w:rsidRPr="00A334A1">
        <w:rPr>
          <w:rFonts w:cs="Times New Roman"/>
          <w:lang w:val="en-GB"/>
        </w:rPr>
        <w:t>Although extreme events such as land and marine heatwaves, heavy precipitation, drought, tropical cyclones,</w:t>
      </w:r>
      <w:r>
        <w:rPr>
          <w:rFonts w:cs="Times New Roman"/>
          <w:lang w:val="en-GB"/>
        </w:rPr>
        <w:t xml:space="preserve"> </w:t>
      </w:r>
      <w:r w:rsidRPr="00A334A1">
        <w:rPr>
          <w:rFonts w:cs="Times New Roman"/>
          <w:lang w:val="en-GB"/>
        </w:rPr>
        <w:t xml:space="preserve">and associated wildfires and coastal flooding have </w:t>
      </w:r>
      <w:r w:rsidRPr="007307DC">
        <w:rPr>
          <w:rFonts w:cs="Times New Roman"/>
          <w:lang w:val="en-GB"/>
        </w:rPr>
        <w:t>occurred in the past and will continue to occur in the future, they often come with different magnitudes or frequencies in a warmer world. For example, future heatwaves will last longer and have higher</w:t>
      </w:r>
      <w:r w:rsidRPr="00D424AA">
        <w:rPr>
          <w:rFonts w:cs="Times New Roman"/>
          <w:lang w:val="en-GB"/>
        </w:rPr>
        <w:t xml:space="preserve"> temperatures, and future extreme precipitation events will be more intense in several regions. Certain extremes, such as extreme cold, will be less intense and less frequent with increasing warming. </w:t>
      </w:r>
    </w:p>
    <w:p w14:paraId="76366902" w14:textId="77777777" w:rsidR="00DB45A5" w:rsidRPr="00D424AA" w:rsidRDefault="00DB45A5" w:rsidP="00DB45A5">
      <w:pPr>
        <w:rPr>
          <w:rFonts w:cs="Times New Roman"/>
          <w:lang w:val="en-GB"/>
        </w:rPr>
      </w:pPr>
    </w:p>
    <w:p w14:paraId="206773CE" w14:textId="77777777" w:rsidR="00DB45A5" w:rsidRPr="00D424AA" w:rsidRDefault="00DB45A5" w:rsidP="00DB45A5">
      <w:pPr>
        <w:rPr>
          <w:rFonts w:cs="Times New Roman"/>
          <w:lang w:val="en-GB"/>
        </w:rPr>
      </w:pPr>
      <w:r w:rsidRPr="00D424AA">
        <w:rPr>
          <w:rFonts w:cs="Times New Roman"/>
          <w:lang w:val="en-GB"/>
        </w:rPr>
        <w:t>Unprecedented extremes – that is, events not experienced in the past – will occur in the future in five different ways (FAQ 11.2, Figure 1). First, events that are considered to be extreme in the current climate will occur in the future with unprecedented magnitudes. Second, future extreme events will also occur with unprecedented frequency. Third, certain types of extremes may occur in regions that have not previously encountered those types of events. For example, as the sea level rises, coastal flooding may occur in new locations, and wildfires are already occurring in areas, such as parts of the Arctic, where the probability of such events was previously low. Fourth, extreme events may also be unprecedented in their timing. For example, extremely hot temperatures may occur either earlier or later in the year than they have in the past.</w:t>
      </w:r>
    </w:p>
    <w:p w14:paraId="3BD265E6" w14:textId="77777777" w:rsidR="00DB45A5" w:rsidRPr="00D424AA" w:rsidRDefault="00DB45A5" w:rsidP="00DB45A5">
      <w:pPr>
        <w:rPr>
          <w:rFonts w:cs="Times New Roman"/>
          <w:lang w:val="en-GB"/>
        </w:rPr>
      </w:pPr>
    </w:p>
    <w:p w14:paraId="119C0E03" w14:textId="77777777" w:rsidR="00DB45A5" w:rsidRPr="00D424AA" w:rsidRDefault="00DB45A5" w:rsidP="00DB45A5">
      <w:pPr>
        <w:rPr>
          <w:rFonts w:cs="Times New Roman"/>
          <w:lang w:val="en-GB"/>
        </w:rPr>
      </w:pPr>
      <w:r w:rsidRPr="00D424AA">
        <w:rPr>
          <w:rFonts w:cs="Times New Roman"/>
          <w:lang w:val="en-GB"/>
        </w:rPr>
        <w:t xml:space="preserve">Finally, compound events, where multiple extreme events of either different or similar types occur simultaneously and/or in succession, may be more probable or severe in the future. These compound events can often impact </w:t>
      </w:r>
      <w:r w:rsidRPr="00D424AA">
        <w:rPr>
          <w:rFonts w:eastAsia="Calibri" w:cs="Times New Roman"/>
          <w:lang w:val="en-GB"/>
        </w:rPr>
        <w:t xml:space="preserve">ecosystems and societies more strongly </w:t>
      </w:r>
      <w:r w:rsidRPr="00D424AA">
        <w:rPr>
          <w:rFonts w:cs="Times New Roman"/>
          <w:lang w:val="en-GB"/>
        </w:rPr>
        <w:t>than when such events occur in isolation. For example, a drought along with extreme heat will increase the risk of wildfires and agriculture damages or losses. As individual extreme events become more severe as a result of climate change, the combined occurrence of these events will create unprecedented compound events. This could exacerbate the intensity and associated impacts of these extreme events.</w:t>
      </w:r>
    </w:p>
    <w:p w14:paraId="2AD23A52" w14:textId="77777777" w:rsidR="00DB45A5" w:rsidRPr="00D424AA" w:rsidRDefault="00DB45A5" w:rsidP="00DB45A5">
      <w:pPr>
        <w:rPr>
          <w:rFonts w:cs="Times New Roman"/>
          <w:lang w:val="en-GB"/>
        </w:rPr>
      </w:pPr>
    </w:p>
    <w:p w14:paraId="5E141C3A" w14:textId="77777777" w:rsidR="00DB45A5" w:rsidRPr="00D424AA" w:rsidRDefault="00DB45A5" w:rsidP="00DB45A5">
      <w:pPr>
        <w:rPr>
          <w:rFonts w:cs="Times New Roman"/>
          <w:lang w:val="en-GB"/>
        </w:rPr>
      </w:pPr>
      <w:r w:rsidRPr="00D424AA">
        <w:rPr>
          <w:rFonts w:cs="Times New Roman"/>
          <w:lang w:val="en-GB"/>
        </w:rPr>
        <w:t>Unprecedented extremes have already occurred in recent years, relative to the 20th century climate. Some recent extreme hot events would have had very little chance of occurring without human influence on the climate (see FAQ 11.3). In the future, unprecedented extremes will occur as the climate continues to warm. Those extremes will happen with larger magnitudes and at higher frequencies than previously experienced. Extreme events may also appear in new locations, at new times of the year, or as unprecedented compound events. Moreover, unprecedented events will become more frequent with higher levels of warming, for example at 3°C of global warming compared to 2°C of global warming.</w:t>
      </w:r>
    </w:p>
    <w:p w14:paraId="448BBF00" w14:textId="77777777" w:rsidR="00DB45A5" w:rsidRPr="00D424AA" w:rsidRDefault="00DB45A5" w:rsidP="00DB45A5">
      <w:pPr>
        <w:rPr>
          <w:rFonts w:cs="Times New Roman"/>
          <w:lang w:val="en-GB"/>
        </w:rPr>
      </w:pPr>
    </w:p>
    <w:p w14:paraId="402B4C59" w14:textId="77777777" w:rsidR="00DB45A5" w:rsidRPr="00D424AA" w:rsidRDefault="00DB45A5" w:rsidP="00DB45A5">
      <w:pPr>
        <w:pStyle w:val="AR6BodyText"/>
        <w:rPr>
          <w:rFonts w:cs="Times New Roman"/>
          <w:b/>
          <w:lang w:val="en-GB"/>
        </w:rPr>
      </w:pPr>
      <w:r w:rsidRPr="00D424AA">
        <w:rPr>
          <w:rFonts w:cs="Times New Roman"/>
          <w:b/>
          <w:lang w:val="en-GB"/>
        </w:rPr>
        <w:t>[START FAQ 11.2, FIGURE 1 HERE]</w:t>
      </w:r>
    </w:p>
    <w:p w14:paraId="581CDB01" w14:textId="77777777" w:rsidR="00DB45A5" w:rsidRPr="00D424AA" w:rsidRDefault="00DB45A5" w:rsidP="00DB45A5">
      <w:pPr>
        <w:rPr>
          <w:rFonts w:cs="Times New Roman"/>
          <w:lang w:val="en-GB"/>
        </w:rPr>
      </w:pPr>
    </w:p>
    <w:p w14:paraId="660AAC0C" w14:textId="77777777" w:rsidR="00DB45A5" w:rsidRPr="000303E2" w:rsidRDefault="00DB45A5" w:rsidP="00DB45A5">
      <w:pPr>
        <w:rPr>
          <w:rFonts w:cs="Times New Roman"/>
          <w:sz w:val="20"/>
          <w:szCs w:val="20"/>
          <w:lang w:val="en-GB"/>
        </w:rPr>
      </w:pPr>
      <w:r w:rsidRPr="000303E2">
        <w:rPr>
          <w:rFonts w:cs="Times New Roman"/>
          <w:b/>
          <w:sz w:val="20"/>
          <w:szCs w:val="20"/>
          <w:lang w:val="en-GB"/>
        </w:rPr>
        <w:t>FAQ 11.2, Figure 1:</w:t>
      </w:r>
      <w:r w:rsidRPr="000303E2">
        <w:rPr>
          <w:rFonts w:cs="Times New Roman"/>
          <w:sz w:val="20"/>
          <w:szCs w:val="20"/>
          <w:lang w:val="en-GB"/>
        </w:rPr>
        <w:t xml:space="preserve"> New types of unprecedented extremes that will occur as a result of climate change.</w:t>
      </w:r>
    </w:p>
    <w:p w14:paraId="42773DC6" w14:textId="77777777" w:rsidR="00DB45A5" w:rsidRPr="00D424AA" w:rsidRDefault="00DB45A5" w:rsidP="00DB45A5">
      <w:pPr>
        <w:rPr>
          <w:rFonts w:cs="Times New Roman"/>
          <w:lang w:val="en-GB"/>
        </w:rPr>
      </w:pPr>
    </w:p>
    <w:p w14:paraId="7389A09B" w14:textId="77777777" w:rsidR="00DB45A5" w:rsidRPr="00D424AA" w:rsidRDefault="00DB45A5" w:rsidP="00DB45A5">
      <w:pPr>
        <w:pStyle w:val="AR6BodyText"/>
        <w:rPr>
          <w:rFonts w:cs="Times New Roman"/>
          <w:b/>
          <w:lang w:val="en-GB"/>
        </w:rPr>
      </w:pPr>
      <w:r w:rsidRPr="00D424AA">
        <w:rPr>
          <w:rFonts w:cs="Times New Roman"/>
          <w:b/>
          <w:lang w:val="en-GB"/>
        </w:rPr>
        <w:t>[END FAQ 11.2, FIGURE 1 HERE]</w:t>
      </w:r>
    </w:p>
    <w:p w14:paraId="01E345AF" w14:textId="77777777" w:rsidR="00DB45A5" w:rsidRPr="00D424AA" w:rsidRDefault="00DB45A5" w:rsidP="00DB45A5">
      <w:pPr>
        <w:pStyle w:val="AR6BodyText"/>
        <w:rPr>
          <w:rFonts w:cs="Times New Roman"/>
          <w:b/>
          <w:lang w:val="en-GB"/>
        </w:rPr>
      </w:pPr>
    </w:p>
    <w:p w14:paraId="06F5094B" w14:textId="77777777" w:rsidR="00DB45A5" w:rsidRPr="00D424AA" w:rsidRDefault="00DB45A5" w:rsidP="00DB45A5">
      <w:pPr>
        <w:pStyle w:val="AR6BodyText"/>
        <w:rPr>
          <w:rFonts w:cs="Times New Roman"/>
          <w:b/>
          <w:lang w:val="en-GB"/>
        </w:rPr>
      </w:pPr>
      <w:r w:rsidRPr="00D424AA">
        <w:rPr>
          <w:rFonts w:cs="Times New Roman"/>
          <w:b/>
          <w:lang w:val="en-GB"/>
        </w:rPr>
        <w:t>[END FAQ 11.2 HERE]</w:t>
      </w:r>
    </w:p>
    <w:p w14:paraId="01723701" w14:textId="77777777" w:rsidR="00DB45A5" w:rsidRPr="00D424AA" w:rsidRDefault="00DB45A5" w:rsidP="00DB45A5">
      <w:pPr>
        <w:pStyle w:val="AR6BodyText"/>
        <w:rPr>
          <w:rFonts w:cs="Times New Roman"/>
          <w:b/>
          <w:lang w:val="en-GB"/>
        </w:rPr>
      </w:pPr>
    </w:p>
    <w:p w14:paraId="15B4C0AD" w14:textId="77777777" w:rsidR="00DB45A5" w:rsidRPr="00D424AA" w:rsidRDefault="00DB45A5" w:rsidP="00DB45A5">
      <w:pPr>
        <w:pStyle w:val="AR6BodyTextBold"/>
        <w:rPr>
          <w:rFonts w:cs="Times New Roman"/>
          <w:lang w:val="en-GB"/>
        </w:rPr>
      </w:pPr>
      <w:r w:rsidRPr="00D424AA">
        <w:rPr>
          <w:rFonts w:cs="Times New Roman"/>
          <w:lang w:val="en-GB"/>
        </w:rPr>
        <w:lastRenderedPageBreak/>
        <w:t>[START FAQ 11.3 HERE]</w:t>
      </w:r>
    </w:p>
    <w:p w14:paraId="52507495" w14:textId="77777777" w:rsidR="00DB45A5" w:rsidRPr="00D424AA" w:rsidRDefault="00DB45A5" w:rsidP="00DB45A5">
      <w:pPr>
        <w:pStyle w:val="AR6BodyText"/>
        <w:rPr>
          <w:rFonts w:cs="Times New Roman"/>
          <w:lang w:val="en-GB" w:eastAsia="en-US"/>
        </w:rPr>
      </w:pPr>
    </w:p>
    <w:p w14:paraId="73955E59" w14:textId="77777777" w:rsidR="00DB45A5" w:rsidRPr="00D424AA" w:rsidRDefault="00DB45A5" w:rsidP="00DB45A5">
      <w:pPr>
        <w:pStyle w:val="AR6Chap11FAQ"/>
        <w:rPr>
          <w:rFonts w:cs="Times New Roman"/>
          <w:lang w:val="en-GB"/>
        </w:rPr>
      </w:pPr>
      <w:bookmarkStart w:id="3165" w:name="_Toc70703071"/>
      <w:r w:rsidRPr="00D424AA">
        <w:rPr>
          <w:rFonts w:cs="Times New Roman"/>
          <w:lang w:val="en-GB"/>
        </w:rPr>
        <w:t>Did climate change cause that recent extreme event in my country?</w:t>
      </w:r>
      <w:bookmarkEnd w:id="3165"/>
    </w:p>
    <w:p w14:paraId="44516B60" w14:textId="77777777" w:rsidR="00DB45A5" w:rsidRPr="00D424AA" w:rsidRDefault="00DB45A5" w:rsidP="00DB45A5">
      <w:pPr>
        <w:pStyle w:val="AR6BodyText"/>
        <w:rPr>
          <w:rFonts w:cs="Times New Roman"/>
          <w:lang w:val="en-GB"/>
        </w:rPr>
      </w:pPr>
    </w:p>
    <w:p w14:paraId="02912336" w14:textId="77777777" w:rsidR="00DB45A5" w:rsidRPr="00D424AA" w:rsidRDefault="00DB45A5" w:rsidP="00DB45A5">
      <w:pPr>
        <w:rPr>
          <w:rFonts w:cs="Times New Roman"/>
          <w:i/>
          <w:iCs/>
          <w:lang w:val="en-GB" w:eastAsia="en-US"/>
        </w:rPr>
      </w:pPr>
      <w:r w:rsidRPr="00D424AA">
        <w:rPr>
          <w:rFonts w:cs="Times New Roman"/>
          <w:i/>
          <w:iCs/>
          <w:lang w:val="en-GB" w:eastAsia="en-US"/>
        </w:rPr>
        <w:t xml:space="preserve">While it is difficult to identify the exact causes of a particular extreme event, the relatively new science of event attribution is able to quantify the role of climate change in altering the probability and magnitude of some types of weather and climate extremes. There is strong evidence that characteristics of many individual extreme events have already changed because of human-driven changes to the climate system. Some types of highly impactful extreme weather events have occurred more often and have become more severe due to these human influences. As the climate continues to warm, the observed changes in the probability and/or magnitude of some extreme weather events will continue as the human influences on these events increase.  </w:t>
      </w:r>
    </w:p>
    <w:p w14:paraId="15008039" w14:textId="77777777" w:rsidR="00DB45A5" w:rsidRPr="00D424AA" w:rsidRDefault="00DB45A5" w:rsidP="00DB45A5">
      <w:pPr>
        <w:rPr>
          <w:rFonts w:cs="Times New Roman"/>
          <w:lang w:val="en-GB" w:eastAsia="en-US"/>
        </w:rPr>
      </w:pPr>
    </w:p>
    <w:p w14:paraId="4F43C7A0" w14:textId="77777777" w:rsidR="00DB45A5" w:rsidRPr="00D424AA" w:rsidRDefault="00DB45A5" w:rsidP="00DB45A5">
      <w:pPr>
        <w:rPr>
          <w:rFonts w:eastAsia="MS Mincho" w:cs="Times New Roman"/>
          <w:lang w:val="en-GB" w:eastAsia="en-US"/>
        </w:rPr>
      </w:pPr>
      <w:r w:rsidRPr="00D424AA">
        <w:rPr>
          <w:rFonts w:cs="Times New Roman"/>
          <w:lang w:val="en-GB" w:eastAsia="en-US"/>
        </w:rPr>
        <w:t>It is common to question whether human-caused climate change caused a major weather- and climate-related disaster. When extreme weather and climate events do occur, both exposure and vulnerability play an important role in determining the magnitude and impacts of the resulting disaster. As such, it is difficult to attribute a specific disaster directly to climate change. However, the relatively new science of event attribution enables scientists to attribute aspects of specific extreme weather and climate events to certain causes. Scientists cannot answer directly whether a particular event was caused by climate change, as extremes do occur naturally and any specific weather and climate event is the result of a complex mix of human and natural factors. Instead, scientists quantify the relative importance of human and natural influences on the magnitude and/or probability of specific extreme weather events. Such information is important for disaster risk reduction planning, because improved knowledge about changes in the probability and magnitude of relevant extreme events enables better quantification of disaster risks.</w:t>
      </w:r>
    </w:p>
    <w:p w14:paraId="764E2973" w14:textId="77777777" w:rsidR="00DB45A5" w:rsidRPr="00D424AA" w:rsidRDefault="00DB45A5" w:rsidP="00DB45A5">
      <w:pPr>
        <w:rPr>
          <w:rFonts w:eastAsia="MS Mincho" w:cs="Times New Roman"/>
          <w:lang w:val="en-GB" w:eastAsia="en-US"/>
        </w:rPr>
      </w:pPr>
    </w:p>
    <w:p w14:paraId="2F99294C" w14:textId="77777777" w:rsidR="00DB45A5" w:rsidRPr="00D424AA" w:rsidRDefault="00DB45A5" w:rsidP="00DB45A5">
      <w:pPr>
        <w:rPr>
          <w:rFonts w:eastAsia="MS Mincho" w:cs="Times New Roman"/>
          <w:lang w:val="en-GB" w:eastAsia="en-US"/>
        </w:rPr>
      </w:pPr>
      <w:r w:rsidRPr="00D424AA">
        <w:rPr>
          <w:rFonts w:eastAsia="MS Mincho" w:cs="Times New Roman"/>
          <w:lang w:val="en-GB" w:eastAsia="en-US"/>
        </w:rPr>
        <w:t xml:space="preserve">On a case-by-case basis, </w:t>
      </w:r>
      <w:r w:rsidRPr="00D424AA">
        <w:rPr>
          <w:rFonts w:cs="Times New Roman"/>
          <w:lang w:val="en-GB" w:eastAsia="en-US"/>
        </w:rPr>
        <w:t>scientists can now quantify the contribution of human influences to the magnitude and probability of many extreme events</w:t>
      </w:r>
      <w:r w:rsidRPr="00D424AA">
        <w:rPr>
          <w:rFonts w:eastAsia="MS Mincho" w:cs="Times New Roman"/>
          <w:lang w:val="en-GB" w:eastAsia="en-US"/>
        </w:rPr>
        <w:t>.</w:t>
      </w:r>
      <w:r w:rsidRPr="00D424AA">
        <w:rPr>
          <w:rFonts w:cs="Times New Roman"/>
          <w:lang w:val="en-GB" w:eastAsia="en-US"/>
        </w:rPr>
        <w:t xml:space="preserve"> This is done by estimating and comparing the probability or magnitude of the same type of event between the current climate – including the increases in greenhouse gas concentrations and other human influences – and an alternate world where the atmospheric greenhouse gases remained at pre-industrial levels. </w:t>
      </w:r>
      <w:r w:rsidRPr="00D424AA">
        <w:rPr>
          <w:rFonts w:eastAsia="MS Mincho" w:cs="Times New Roman"/>
          <w:lang w:val="en-GB" w:eastAsia="en-US"/>
        </w:rPr>
        <w:t>FAQ 11.3 Figure 1 illustrates this approach using differences in temperature and probability between the two scenarios as an example. Both the pre-industrial (blue) and current (red) climates experience hot extremes, but with different probabilities and magnitudes. Hot extremes of a given temperature have a higher probability of occurrence in the warmer current climate than in the cooler pre-industrial climate. Additionally, an extreme hot event of a particular probability will be warmer in the current climate than in the pre-industrial climate. Climate model simulations are often used to estimate the occurrence of a specific event in both climates. The change in the magnitude and/or probability of the extreme event in the current climate compared to the pre-industrial climate is attributed to the difference between the two scenarios, which is the human influence.</w:t>
      </w:r>
    </w:p>
    <w:p w14:paraId="21D220A7" w14:textId="77777777" w:rsidR="00DB45A5" w:rsidRPr="00D424AA" w:rsidRDefault="00DB45A5" w:rsidP="00DB45A5">
      <w:pPr>
        <w:rPr>
          <w:rFonts w:eastAsia="MS Mincho" w:cs="Times New Roman"/>
          <w:lang w:val="en-GB" w:eastAsia="en-US"/>
        </w:rPr>
      </w:pPr>
    </w:p>
    <w:p w14:paraId="153B6A8E" w14:textId="77777777" w:rsidR="00DB45A5" w:rsidRPr="00D424AA" w:rsidRDefault="00DB45A5" w:rsidP="00DB45A5">
      <w:pPr>
        <w:rPr>
          <w:rFonts w:cs="Times New Roman"/>
          <w:lang w:val="en-GB" w:eastAsia="en-US"/>
        </w:rPr>
      </w:pPr>
      <w:r w:rsidRPr="00D424AA">
        <w:rPr>
          <w:rFonts w:cs="Times New Roman"/>
          <w:lang w:val="en-GB" w:eastAsia="en-US"/>
        </w:rPr>
        <w:t>Attributable increases in probability and magnitude have been identified consistently for many hot extremes. Attributable increases have also been found for some extreme precipitation events, including hurricane rainfall events, but these results can vary among events. In some cases, large natural variations in the climate system prevent attributing changes in the probability or magnitude of a specific extreme to human influence. Additionally, attribution of certain classes of extreme weather (e.g., tornadoes) is beyond current modelling and theoretical capabilities. As the climate continues to warm, larger changes in probability and magnitude are expected, and as a result it will be possible to attribute future temperature and precipitation extremes in many locations to human influences. Attributable changes may emerge for other types of extremes as the warming signal increases.</w:t>
      </w:r>
    </w:p>
    <w:p w14:paraId="237392CB" w14:textId="77777777" w:rsidR="00DB45A5" w:rsidRPr="00D424AA" w:rsidRDefault="00DB45A5" w:rsidP="00DB45A5">
      <w:pPr>
        <w:rPr>
          <w:rFonts w:cs="Times New Roman"/>
          <w:lang w:val="en-GB" w:eastAsia="en-US"/>
        </w:rPr>
      </w:pPr>
    </w:p>
    <w:p w14:paraId="23D33AFB" w14:textId="77777777" w:rsidR="00DB45A5" w:rsidRPr="00D424AA" w:rsidRDefault="00DB45A5" w:rsidP="00DB45A5">
      <w:pPr>
        <w:rPr>
          <w:rFonts w:cs="Times New Roman"/>
          <w:lang w:val="en-GB" w:eastAsia="en-US"/>
        </w:rPr>
      </w:pPr>
      <w:r w:rsidRPr="00D424AA">
        <w:rPr>
          <w:rFonts w:cs="Times New Roman"/>
          <w:lang w:val="en-GB" w:eastAsia="en-US"/>
        </w:rPr>
        <w:t>In conclusion, human-caused global warming has resulted in changes in a wide variety of recent extreme weather events. Strong increases in probability and magnitude, attributable to human influence, have been found for many heat waves and hot extremes around the world.</w:t>
      </w:r>
    </w:p>
    <w:p w14:paraId="798A82BA" w14:textId="77777777" w:rsidR="00DB45A5" w:rsidRDefault="00DB45A5" w:rsidP="00DB45A5">
      <w:pPr>
        <w:rPr>
          <w:rFonts w:cs="Times New Roman"/>
          <w:lang w:val="en-GB" w:eastAsia="en-US"/>
        </w:rPr>
      </w:pPr>
    </w:p>
    <w:p w14:paraId="1C921DAC" w14:textId="77777777" w:rsidR="00341369" w:rsidRPr="00D424AA" w:rsidRDefault="00341369" w:rsidP="00DB45A5">
      <w:pPr>
        <w:rPr>
          <w:rFonts w:cs="Times New Roman"/>
          <w:lang w:val="en-GB" w:eastAsia="en-US"/>
        </w:rPr>
      </w:pPr>
    </w:p>
    <w:p w14:paraId="51C607B7" w14:textId="77777777" w:rsidR="00DB45A5" w:rsidRPr="00D424AA" w:rsidRDefault="00DB45A5" w:rsidP="00DB45A5">
      <w:pPr>
        <w:rPr>
          <w:rFonts w:cs="Times New Roman"/>
          <w:b/>
          <w:lang w:val="en-GB" w:eastAsia="en-US"/>
        </w:rPr>
      </w:pPr>
      <w:r w:rsidRPr="00D424AA">
        <w:rPr>
          <w:rFonts w:cs="Times New Roman"/>
          <w:b/>
          <w:lang w:val="en-GB" w:eastAsia="en-US"/>
        </w:rPr>
        <w:t>[START FAQ11.3 FIGURE 1 HERE]</w:t>
      </w:r>
    </w:p>
    <w:p w14:paraId="3522D1EB" w14:textId="77777777" w:rsidR="00DB45A5" w:rsidRPr="00D424AA" w:rsidRDefault="00DB45A5" w:rsidP="00DB45A5">
      <w:pPr>
        <w:rPr>
          <w:rFonts w:cs="Times New Roman"/>
          <w:lang w:val="en-GB" w:eastAsia="en-US"/>
        </w:rPr>
      </w:pPr>
    </w:p>
    <w:p w14:paraId="13DC076E" w14:textId="77777777" w:rsidR="00DB45A5" w:rsidRPr="000303E2" w:rsidRDefault="00DB45A5" w:rsidP="00DB45A5">
      <w:pPr>
        <w:ind w:left="1843" w:hanging="1843"/>
        <w:rPr>
          <w:rFonts w:eastAsia="MS Mincho" w:cs="Times New Roman"/>
          <w:sz w:val="20"/>
          <w:szCs w:val="20"/>
          <w:lang w:val="en-GB" w:eastAsia="en-US"/>
        </w:rPr>
      </w:pPr>
      <w:r w:rsidRPr="000303E2">
        <w:rPr>
          <w:rFonts w:cs="Times New Roman"/>
          <w:b/>
          <w:sz w:val="20"/>
          <w:szCs w:val="20"/>
          <w:lang w:val="en-GB" w:eastAsia="en-US"/>
        </w:rPr>
        <w:lastRenderedPageBreak/>
        <w:t>FAQ 11.3, Figure 1</w:t>
      </w:r>
      <w:r w:rsidRPr="000303E2">
        <w:rPr>
          <w:rFonts w:eastAsia="MS Mincho" w:cs="Times New Roman"/>
          <w:b/>
          <w:sz w:val="20"/>
          <w:szCs w:val="20"/>
          <w:lang w:val="en-GB" w:eastAsia="en-US"/>
        </w:rPr>
        <w:t>:</w:t>
      </w:r>
      <w:r w:rsidRPr="000303E2">
        <w:rPr>
          <w:rFonts w:eastAsia="MS Mincho" w:cs="Times New Roman"/>
          <w:sz w:val="20"/>
          <w:szCs w:val="20"/>
          <w:lang w:val="en-GB" w:eastAsia="en-US"/>
        </w:rPr>
        <w:t xml:space="preserve"> </w:t>
      </w:r>
      <w:r w:rsidRPr="000303E2">
        <w:rPr>
          <w:rFonts w:cs="Times New Roman"/>
          <w:sz w:val="20"/>
          <w:szCs w:val="20"/>
          <w:lang w:val="en-GB"/>
        </w:rPr>
        <w:t xml:space="preserve">Changes in climate result in changes in the magnitude and probability of extremes. </w:t>
      </w:r>
      <w:r w:rsidRPr="000303E2">
        <w:rPr>
          <w:rFonts w:eastAsia="MS Mincho" w:cs="Times New Roman"/>
          <w:sz w:val="20"/>
          <w:szCs w:val="20"/>
          <w:lang w:val="en-GB" w:eastAsia="en-US"/>
        </w:rPr>
        <w:t>Example of how temperature extremes differ between a climate with pre-industrial greenhouse gases (shown in blue) and the current climate (shown in orange) for a representative region. The horizontal axis shows the range of extreme temperatures, while the vertical axis shows the annual chance of each temperature event’s occurrence. Moving towards the right indicates increasingly hotter extremes that are more rare (less probable). For hot extremes, an extreme event of a particular temperature in the pre-industrial climate would be more probable (vertical arrow) in the current climate. An event of a certain probability in the pre-industrial climate would be warmer (horizontal arrow) in the current climate. While the climate under greenhouse gases at the pre-industrial level experiences a range of hot extremes, such events are hotter and more frequent in the current climate.</w:t>
      </w:r>
    </w:p>
    <w:p w14:paraId="7B15BF61" w14:textId="77777777" w:rsidR="00DB45A5" w:rsidRPr="00D424AA" w:rsidRDefault="00DB45A5" w:rsidP="00DB45A5">
      <w:pPr>
        <w:rPr>
          <w:rFonts w:eastAsia="MS Mincho" w:cs="Times New Roman"/>
          <w:lang w:val="en-GB" w:eastAsia="en-US"/>
        </w:rPr>
      </w:pPr>
    </w:p>
    <w:p w14:paraId="0C5BE3D4" w14:textId="77777777" w:rsidR="00DB45A5" w:rsidRPr="00D424AA" w:rsidRDefault="00DB45A5" w:rsidP="00DB45A5">
      <w:pPr>
        <w:rPr>
          <w:rFonts w:cs="Times New Roman"/>
          <w:b/>
          <w:lang w:val="en-GB" w:eastAsia="en-US"/>
        </w:rPr>
      </w:pPr>
      <w:r w:rsidRPr="00D424AA">
        <w:rPr>
          <w:rFonts w:cs="Times New Roman"/>
          <w:b/>
          <w:lang w:val="en-GB" w:eastAsia="en-US"/>
        </w:rPr>
        <w:t>[END FAQ11.3 FIGURE 1 HERE]</w:t>
      </w:r>
    </w:p>
    <w:p w14:paraId="3C3FEB98" w14:textId="77777777" w:rsidR="00DB45A5" w:rsidRPr="00D424AA" w:rsidRDefault="00DB45A5" w:rsidP="00DB45A5">
      <w:pPr>
        <w:rPr>
          <w:rFonts w:cs="Times New Roman"/>
          <w:b/>
          <w:lang w:val="en-GB" w:eastAsia="en-US"/>
        </w:rPr>
      </w:pPr>
    </w:p>
    <w:p w14:paraId="133BEDF3" w14:textId="67393977" w:rsidR="004B7990" w:rsidRPr="00D424AA" w:rsidRDefault="00DB45A5" w:rsidP="00341369">
      <w:pPr>
        <w:pStyle w:val="AR6BodyTextBold"/>
        <w:rPr>
          <w:lang w:eastAsia="en-US"/>
        </w:rPr>
      </w:pPr>
      <w:r w:rsidRPr="00D424AA">
        <w:rPr>
          <w:lang w:eastAsia="en-US"/>
        </w:rPr>
        <w:t>[END FAQ11.3 HERE]</w:t>
      </w:r>
    </w:p>
    <w:p w14:paraId="54684CD1" w14:textId="44E84DB1" w:rsidR="004C4B70" w:rsidRPr="00841A35" w:rsidRDefault="004C4B70" w:rsidP="00D424AA">
      <w:pPr>
        <w:autoSpaceDE w:val="0"/>
        <w:autoSpaceDN w:val="0"/>
        <w:adjustRightInd w:val="0"/>
        <w:ind w:left="480" w:hanging="480"/>
        <w:rPr>
          <w:rFonts w:cs="Times New Roman"/>
          <w:b/>
          <w:lang w:val="en-GB" w:eastAsia="en-US"/>
        </w:rPr>
      </w:pPr>
    </w:p>
    <w:p w14:paraId="4F0A94FC" w14:textId="47B08100" w:rsidR="00152132" w:rsidRPr="00D424AA" w:rsidRDefault="00152132" w:rsidP="00D424AA">
      <w:pPr>
        <w:rPr>
          <w:rFonts w:cs="Times New Roman"/>
          <w:lang w:val="en-GB"/>
        </w:rPr>
      </w:pPr>
      <w:r w:rsidRPr="00D424AA">
        <w:rPr>
          <w:rFonts w:cs="Times New Roman"/>
          <w:lang w:val="en-GB"/>
        </w:rPr>
        <w:br w:type="page"/>
      </w:r>
    </w:p>
    <w:p w14:paraId="657734BF" w14:textId="77777777" w:rsidR="00152132" w:rsidRPr="00D424AA" w:rsidRDefault="00152132" w:rsidP="00D424AA">
      <w:pPr>
        <w:pStyle w:val="AR6BodyText"/>
        <w:rPr>
          <w:rFonts w:cs="Times New Roman"/>
          <w:lang w:val="en-GB"/>
        </w:rPr>
        <w:sectPr w:rsidR="00152132" w:rsidRPr="00D424AA" w:rsidSect="00795A2B">
          <w:headerReference w:type="default" r:id="rId12"/>
          <w:footerReference w:type="default" r:id="rId13"/>
          <w:pgSz w:w="11899" w:h="16838"/>
          <w:pgMar w:top="1134" w:right="1134" w:bottom="1134" w:left="1134" w:header="0" w:footer="720" w:gutter="0"/>
          <w:lnNumType w:countBy="1"/>
          <w:pgNumType w:start="1"/>
          <w:cols w:space="720"/>
          <w:docGrid w:linePitch="299"/>
        </w:sectPr>
      </w:pPr>
    </w:p>
    <w:p w14:paraId="3DD91CE4" w14:textId="4D3620EF" w:rsidR="002323F5" w:rsidRPr="00D424AA" w:rsidRDefault="002323F5" w:rsidP="00D424AA">
      <w:pPr>
        <w:pStyle w:val="Titre2"/>
        <w:rPr>
          <w:rFonts w:cs="Times New Roman"/>
          <w:lang w:val="en-GB"/>
        </w:rPr>
      </w:pPr>
      <w:r w:rsidRPr="00841A35">
        <w:rPr>
          <w:rFonts w:cs="Times New Roman"/>
          <w:lang w:val="en-GB"/>
        </w:rPr>
        <w:lastRenderedPageBreak/>
        <w:t xml:space="preserve"> </w:t>
      </w:r>
      <w:bookmarkStart w:id="3166" w:name="_Toc70703072"/>
      <w:r w:rsidRPr="00841A35">
        <w:rPr>
          <w:rFonts w:cs="Times New Roman"/>
          <w:lang w:val="en-GB"/>
        </w:rPr>
        <w:t>Large tables</w:t>
      </w:r>
      <w:bookmarkEnd w:id="3166"/>
    </w:p>
    <w:p w14:paraId="5959B17B" w14:textId="77777777" w:rsidR="00D376F0" w:rsidRPr="00D424AA" w:rsidRDefault="00D376F0" w:rsidP="00D424AA">
      <w:pPr>
        <w:rPr>
          <w:rFonts w:cs="Times New Roman"/>
          <w:lang w:val="en-GB"/>
        </w:rPr>
      </w:pPr>
      <w:r w:rsidRPr="00D424AA">
        <w:rPr>
          <w:rFonts w:cs="Times New Roman"/>
          <w:color w:val="000000"/>
          <w:lang w:val="en-GB"/>
        </w:rPr>
        <w:t>Color scale for tables for changes in temperature extremes and heavy precipitation</w:t>
      </w:r>
    </w:p>
    <w:tbl>
      <w:tblPr>
        <w:tblStyle w:val="Grilledutableau"/>
        <w:tblW w:w="0" w:type="auto"/>
        <w:tblLook w:val="04A0" w:firstRow="1" w:lastRow="0" w:firstColumn="1" w:lastColumn="0" w:noHBand="0" w:noVBand="1"/>
      </w:tblPr>
      <w:tblGrid>
        <w:gridCol w:w="1727"/>
        <w:gridCol w:w="924"/>
        <w:gridCol w:w="990"/>
        <w:gridCol w:w="966"/>
        <w:gridCol w:w="938"/>
        <w:gridCol w:w="968"/>
        <w:gridCol w:w="1096"/>
        <w:gridCol w:w="1006"/>
        <w:gridCol w:w="1006"/>
      </w:tblGrid>
      <w:tr w:rsidR="00D376F0" w:rsidRPr="00D424AA" w14:paraId="62E321D8" w14:textId="77777777" w:rsidTr="00723657">
        <w:tc>
          <w:tcPr>
            <w:tcW w:w="1727" w:type="dxa"/>
          </w:tcPr>
          <w:p w14:paraId="60FAAFD2" w14:textId="77777777" w:rsidR="00D376F0" w:rsidRPr="00D424AA" w:rsidRDefault="00D376F0" w:rsidP="00D424AA">
            <w:pPr>
              <w:rPr>
                <w:rFonts w:cs="Times New Roman"/>
                <w:sz w:val="16"/>
                <w:szCs w:val="16"/>
                <w:lang w:val="en-GB"/>
              </w:rPr>
            </w:pPr>
          </w:p>
        </w:tc>
        <w:tc>
          <w:tcPr>
            <w:tcW w:w="924" w:type="dxa"/>
          </w:tcPr>
          <w:p w14:paraId="0C37F9F6" w14:textId="77777777" w:rsidR="00D376F0" w:rsidRPr="00D424AA" w:rsidRDefault="00D376F0" w:rsidP="00D424AA">
            <w:pPr>
              <w:rPr>
                <w:rFonts w:cs="Times New Roman"/>
                <w:sz w:val="16"/>
                <w:szCs w:val="16"/>
                <w:lang w:val="en-GB"/>
              </w:rPr>
            </w:pPr>
            <w:r w:rsidRPr="00D424AA">
              <w:rPr>
                <w:rFonts w:cs="Times New Roman"/>
                <w:sz w:val="16"/>
                <w:szCs w:val="16"/>
                <w:lang w:val="en-GB"/>
              </w:rPr>
              <w:t>Fact</w:t>
            </w:r>
          </w:p>
        </w:tc>
        <w:tc>
          <w:tcPr>
            <w:tcW w:w="990" w:type="dxa"/>
          </w:tcPr>
          <w:p w14:paraId="5A7D10B5" w14:textId="77777777" w:rsidR="00D376F0" w:rsidRPr="00D424AA" w:rsidRDefault="00D376F0" w:rsidP="00D424AA">
            <w:pPr>
              <w:rPr>
                <w:rFonts w:cs="Times New Roman"/>
                <w:sz w:val="16"/>
                <w:szCs w:val="16"/>
                <w:lang w:val="en-GB"/>
              </w:rPr>
            </w:pPr>
            <w:r w:rsidRPr="00D424AA">
              <w:rPr>
                <w:rFonts w:cs="Times New Roman"/>
                <w:sz w:val="16"/>
                <w:szCs w:val="16"/>
                <w:lang w:val="en-GB"/>
              </w:rPr>
              <w:t>Virtually certain</w:t>
            </w:r>
          </w:p>
        </w:tc>
        <w:tc>
          <w:tcPr>
            <w:tcW w:w="966" w:type="dxa"/>
          </w:tcPr>
          <w:p w14:paraId="0AF6CE64" w14:textId="77777777" w:rsidR="00D376F0" w:rsidRPr="00D424AA" w:rsidRDefault="00D376F0" w:rsidP="00D424AA">
            <w:pPr>
              <w:rPr>
                <w:rFonts w:cs="Times New Roman"/>
                <w:sz w:val="16"/>
                <w:szCs w:val="16"/>
                <w:lang w:val="en-GB"/>
              </w:rPr>
            </w:pPr>
            <w:r w:rsidRPr="00D424AA">
              <w:rPr>
                <w:rFonts w:cs="Times New Roman"/>
                <w:sz w:val="16"/>
                <w:szCs w:val="16"/>
                <w:lang w:val="en-GB"/>
              </w:rPr>
              <w:t>Extremely likely</w:t>
            </w:r>
          </w:p>
        </w:tc>
        <w:tc>
          <w:tcPr>
            <w:tcW w:w="938" w:type="dxa"/>
          </w:tcPr>
          <w:p w14:paraId="3958959D" w14:textId="77777777" w:rsidR="00D376F0" w:rsidRPr="00D424AA" w:rsidRDefault="00D376F0" w:rsidP="00D424AA">
            <w:pPr>
              <w:rPr>
                <w:rFonts w:cs="Times New Roman"/>
                <w:sz w:val="16"/>
                <w:szCs w:val="16"/>
                <w:lang w:val="en-GB"/>
              </w:rPr>
            </w:pPr>
            <w:r w:rsidRPr="00D424AA">
              <w:rPr>
                <w:rFonts w:cs="Times New Roman"/>
                <w:sz w:val="16"/>
                <w:szCs w:val="16"/>
                <w:lang w:val="en-GB"/>
              </w:rPr>
              <w:t>Very likely</w:t>
            </w:r>
          </w:p>
        </w:tc>
        <w:tc>
          <w:tcPr>
            <w:tcW w:w="968" w:type="dxa"/>
          </w:tcPr>
          <w:p w14:paraId="16708639" w14:textId="77777777" w:rsidR="00D376F0" w:rsidRPr="00D424AA" w:rsidRDefault="00D376F0" w:rsidP="00D424AA">
            <w:pPr>
              <w:rPr>
                <w:rFonts w:cs="Times New Roman"/>
                <w:sz w:val="16"/>
                <w:szCs w:val="16"/>
                <w:lang w:val="en-GB"/>
              </w:rPr>
            </w:pPr>
            <w:r w:rsidRPr="00D424AA">
              <w:rPr>
                <w:rFonts w:cs="Times New Roman"/>
                <w:sz w:val="16"/>
                <w:szCs w:val="16"/>
                <w:lang w:val="en-GB"/>
              </w:rPr>
              <w:t>Likely</w:t>
            </w:r>
          </w:p>
        </w:tc>
        <w:tc>
          <w:tcPr>
            <w:tcW w:w="1096" w:type="dxa"/>
          </w:tcPr>
          <w:p w14:paraId="75D9F88B" w14:textId="77777777" w:rsidR="00D376F0" w:rsidRPr="00D424AA" w:rsidRDefault="00D376F0" w:rsidP="00D424AA">
            <w:pPr>
              <w:rPr>
                <w:rFonts w:cs="Times New Roman"/>
                <w:sz w:val="16"/>
                <w:szCs w:val="16"/>
                <w:lang w:val="en-GB"/>
              </w:rPr>
            </w:pPr>
            <w:r w:rsidRPr="00D424AA">
              <w:rPr>
                <w:rFonts w:cs="Times New Roman"/>
                <w:sz w:val="16"/>
                <w:szCs w:val="16"/>
                <w:lang w:val="en-GB"/>
              </w:rPr>
              <w:t>High confidence</w:t>
            </w:r>
          </w:p>
        </w:tc>
        <w:tc>
          <w:tcPr>
            <w:tcW w:w="1006" w:type="dxa"/>
          </w:tcPr>
          <w:p w14:paraId="4620E368" w14:textId="77777777" w:rsidR="00D376F0" w:rsidRPr="00D424AA" w:rsidRDefault="00D376F0" w:rsidP="00D424AA">
            <w:pPr>
              <w:rPr>
                <w:rFonts w:cs="Times New Roman"/>
                <w:sz w:val="16"/>
                <w:szCs w:val="16"/>
                <w:lang w:val="en-GB"/>
              </w:rPr>
            </w:pPr>
            <w:r w:rsidRPr="00D424AA">
              <w:rPr>
                <w:rFonts w:cs="Times New Roman"/>
                <w:sz w:val="16"/>
                <w:szCs w:val="16"/>
                <w:lang w:val="en-GB"/>
              </w:rPr>
              <w:t>Medium confidence</w:t>
            </w:r>
          </w:p>
        </w:tc>
        <w:tc>
          <w:tcPr>
            <w:tcW w:w="1006" w:type="dxa"/>
          </w:tcPr>
          <w:p w14:paraId="76C0F0CF" w14:textId="77777777" w:rsidR="00D376F0" w:rsidRPr="00D424AA" w:rsidRDefault="00D376F0" w:rsidP="00D424AA">
            <w:pPr>
              <w:rPr>
                <w:rFonts w:cs="Times New Roman"/>
                <w:sz w:val="16"/>
                <w:szCs w:val="16"/>
                <w:lang w:val="en-GB"/>
              </w:rPr>
            </w:pPr>
            <w:r w:rsidRPr="00D424AA">
              <w:rPr>
                <w:rFonts w:cs="Times New Roman"/>
                <w:sz w:val="16"/>
                <w:szCs w:val="16"/>
                <w:lang w:val="en-GB"/>
              </w:rPr>
              <w:t>Low confidence</w:t>
            </w:r>
          </w:p>
        </w:tc>
      </w:tr>
      <w:tr w:rsidR="00D376F0" w:rsidRPr="00F1665C" w14:paraId="44A371D6" w14:textId="77777777" w:rsidTr="00723657">
        <w:tc>
          <w:tcPr>
            <w:tcW w:w="1727" w:type="dxa"/>
          </w:tcPr>
          <w:p w14:paraId="3E9643FE" w14:textId="77777777" w:rsidR="00D376F0" w:rsidRPr="00D424AA" w:rsidRDefault="00D376F0" w:rsidP="00841A35">
            <w:pPr>
              <w:rPr>
                <w:rFonts w:cs="Times New Roman"/>
                <w:sz w:val="16"/>
                <w:szCs w:val="16"/>
                <w:lang w:val="en-GB"/>
              </w:rPr>
            </w:pPr>
            <w:r w:rsidRPr="00D424AA">
              <w:rPr>
                <w:rFonts w:cs="Times New Roman"/>
                <w:sz w:val="16"/>
                <w:szCs w:val="16"/>
                <w:lang w:val="en-GB"/>
              </w:rPr>
              <w:t>Increasing hot extremes, decreasing cold extremes</w:t>
            </w:r>
          </w:p>
        </w:tc>
        <w:tc>
          <w:tcPr>
            <w:tcW w:w="924" w:type="dxa"/>
            <w:shd w:val="clear" w:color="auto" w:fill="4E0705"/>
          </w:tcPr>
          <w:p w14:paraId="25BB5006" w14:textId="77777777" w:rsidR="00D376F0" w:rsidRPr="00D424AA" w:rsidRDefault="00D376F0" w:rsidP="00D424AA">
            <w:pPr>
              <w:rPr>
                <w:rFonts w:cs="Times New Roman"/>
                <w:sz w:val="16"/>
                <w:szCs w:val="16"/>
                <w:lang w:val="en-GB"/>
              </w:rPr>
            </w:pPr>
          </w:p>
        </w:tc>
        <w:tc>
          <w:tcPr>
            <w:tcW w:w="990" w:type="dxa"/>
            <w:shd w:val="clear" w:color="auto" w:fill="AD0204"/>
          </w:tcPr>
          <w:p w14:paraId="1DF9CD79" w14:textId="77777777" w:rsidR="00D376F0" w:rsidRPr="00D424AA" w:rsidRDefault="00D376F0" w:rsidP="00D424AA">
            <w:pPr>
              <w:rPr>
                <w:rFonts w:cs="Times New Roman"/>
                <w:sz w:val="16"/>
                <w:szCs w:val="16"/>
                <w:lang w:val="en-GB"/>
              </w:rPr>
            </w:pPr>
          </w:p>
        </w:tc>
        <w:tc>
          <w:tcPr>
            <w:tcW w:w="966" w:type="dxa"/>
            <w:shd w:val="clear" w:color="auto" w:fill="E52F2F"/>
          </w:tcPr>
          <w:p w14:paraId="134C65E3" w14:textId="77777777" w:rsidR="00D376F0" w:rsidRPr="00D424AA" w:rsidRDefault="00D376F0" w:rsidP="00D424AA">
            <w:pPr>
              <w:rPr>
                <w:rFonts w:cs="Times New Roman"/>
                <w:sz w:val="16"/>
                <w:szCs w:val="16"/>
                <w:lang w:val="en-GB"/>
              </w:rPr>
            </w:pPr>
          </w:p>
        </w:tc>
        <w:tc>
          <w:tcPr>
            <w:tcW w:w="938" w:type="dxa"/>
            <w:shd w:val="clear" w:color="auto" w:fill="FF6365"/>
          </w:tcPr>
          <w:p w14:paraId="74ED8184" w14:textId="77777777" w:rsidR="00D376F0" w:rsidRPr="00D424AA" w:rsidRDefault="00D376F0" w:rsidP="00D424AA">
            <w:pPr>
              <w:rPr>
                <w:rFonts w:cs="Times New Roman"/>
                <w:sz w:val="16"/>
                <w:szCs w:val="16"/>
                <w:lang w:val="en-GB"/>
              </w:rPr>
            </w:pPr>
          </w:p>
        </w:tc>
        <w:tc>
          <w:tcPr>
            <w:tcW w:w="968" w:type="dxa"/>
            <w:shd w:val="clear" w:color="auto" w:fill="FD9693"/>
          </w:tcPr>
          <w:p w14:paraId="568E8CCD" w14:textId="77777777" w:rsidR="00D376F0" w:rsidRPr="00D424AA" w:rsidRDefault="00D376F0" w:rsidP="00D424AA">
            <w:pPr>
              <w:rPr>
                <w:rFonts w:cs="Times New Roman"/>
                <w:sz w:val="16"/>
                <w:szCs w:val="16"/>
                <w:lang w:val="en-GB"/>
              </w:rPr>
            </w:pPr>
          </w:p>
        </w:tc>
        <w:tc>
          <w:tcPr>
            <w:tcW w:w="1096" w:type="dxa"/>
            <w:shd w:val="clear" w:color="auto" w:fill="FEC2B8"/>
          </w:tcPr>
          <w:p w14:paraId="35BC8B63" w14:textId="77777777" w:rsidR="00D376F0" w:rsidRPr="00D424AA" w:rsidRDefault="00D376F0" w:rsidP="00D424AA">
            <w:pPr>
              <w:rPr>
                <w:rFonts w:cs="Times New Roman"/>
                <w:sz w:val="16"/>
                <w:szCs w:val="16"/>
                <w:lang w:val="en-GB"/>
              </w:rPr>
            </w:pPr>
          </w:p>
        </w:tc>
        <w:tc>
          <w:tcPr>
            <w:tcW w:w="1006" w:type="dxa"/>
            <w:shd w:val="clear" w:color="auto" w:fill="FFE2D9"/>
          </w:tcPr>
          <w:p w14:paraId="1D3C128F" w14:textId="77777777" w:rsidR="00D376F0" w:rsidRPr="00D424AA" w:rsidRDefault="00D376F0" w:rsidP="00D424AA">
            <w:pPr>
              <w:rPr>
                <w:rFonts w:cs="Times New Roman"/>
                <w:sz w:val="16"/>
                <w:szCs w:val="16"/>
                <w:lang w:val="en-GB"/>
              </w:rPr>
            </w:pPr>
          </w:p>
        </w:tc>
        <w:tc>
          <w:tcPr>
            <w:tcW w:w="1006" w:type="dxa"/>
            <w:shd w:val="clear" w:color="auto" w:fill="D9D9D9"/>
          </w:tcPr>
          <w:p w14:paraId="24A0B744" w14:textId="77777777" w:rsidR="00D376F0" w:rsidRPr="00D424AA" w:rsidRDefault="00D376F0" w:rsidP="00D424AA">
            <w:pPr>
              <w:rPr>
                <w:rFonts w:cs="Times New Roman"/>
                <w:sz w:val="16"/>
                <w:szCs w:val="16"/>
                <w:lang w:val="en-GB"/>
              </w:rPr>
            </w:pPr>
          </w:p>
        </w:tc>
      </w:tr>
      <w:tr w:rsidR="00D376F0" w:rsidRPr="00F1665C" w14:paraId="6FE1CD82" w14:textId="77777777" w:rsidTr="00723657">
        <w:tc>
          <w:tcPr>
            <w:tcW w:w="1727" w:type="dxa"/>
          </w:tcPr>
          <w:p w14:paraId="4D52F92E" w14:textId="77777777" w:rsidR="00D376F0" w:rsidRPr="00D424AA" w:rsidRDefault="00D376F0" w:rsidP="00841A35">
            <w:pPr>
              <w:rPr>
                <w:rFonts w:cs="Times New Roman"/>
                <w:sz w:val="16"/>
                <w:szCs w:val="16"/>
                <w:lang w:val="en-GB"/>
              </w:rPr>
            </w:pPr>
            <w:r w:rsidRPr="00D424AA">
              <w:rPr>
                <w:rFonts w:cs="Times New Roman"/>
                <w:sz w:val="16"/>
                <w:szCs w:val="16"/>
                <w:lang w:val="en-GB"/>
              </w:rPr>
              <w:t>Decreasing hot extremes, increasing cold extremes</w:t>
            </w:r>
          </w:p>
        </w:tc>
        <w:tc>
          <w:tcPr>
            <w:tcW w:w="924" w:type="dxa"/>
            <w:shd w:val="clear" w:color="auto" w:fill="152646"/>
          </w:tcPr>
          <w:p w14:paraId="032E3CC5" w14:textId="77777777" w:rsidR="00D376F0" w:rsidRPr="00D424AA" w:rsidRDefault="00D376F0" w:rsidP="00D424AA">
            <w:pPr>
              <w:rPr>
                <w:rFonts w:cs="Times New Roman"/>
                <w:sz w:val="16"/>
                <w:szCs w:val="16"/>
                <w:lang w:val="en-GB"/>
              </w:rPr>
            </w:pPr>
          </w:p>
        </w:tc>
        <w:tc>
          <w:tcPr>
            <w:tcW w:w="990" w:type="dxa"/>
            <w:shd w:val="clear" w:color="auto" w:fill="1F4E79" w:themeFill="accent1" w:themeFillShade="80"/>
          </w:tcPr>
          <w:p w14:paraId="1FDE09FD" w14:textId="77777777" w:rsidR="00D376F0" w:rsidRPr="00D424AA" w:rsidRDefault="00D376F0" w:rsidP="00D424AA">
            <w:pPr>
              <w:rPr>
                <w:rFonts w:cs="Times New Roman"/>
                <w:sz w:val="16"/>
                <w:szCs w:val="16"/>
                <w:lang w:val="en-GB"/>
              </w:rPr>
            </w:pPr>
          </w:p>
        </w:tc>
        <w:tc>
          <w:tcPr>
            <w:tcW w:w="966" w:type="dxa"/>
            <w:shd w:val="clear" w:color="auto" w:fill="0070C0"/>
          </w:tcPr>
          <w:p w14:paraId="24320023" w14:textId="77777777" w:rsidR="00D376F0" w:rsidRPr="00D424AA" w:rsidRDefault="00D376F0" w:rsidP="00D424AA">
            <w:pPr>
              <w:rPr>
                <w:rFonts w:cs="Times New Roman"/>
                <w:sz w:val="16"/>
                <w:szCs w:val="16"/>
                <w:lang w:val="en-GB"/>
              </w:rPr>
            </w:pPr>
          </w:p>
        </w:tc>
        <w:tc>
          <w:tcPr>
            <w:tcW w:w="938" w:type="dxa"/>
            <w:shd w:val="clear" w:color="auto" w:fill="42AEF0"/>
          </w:tcPr>
          <w:p w14:paraId="2D3C054C" w14:textId="77777777" w:rsidR="00D376F0" w:rsidRPr="00D424AA" w:rsidRDefault="00D376F0" w:rsidP="00D424AA">
            <w:pPr>
              <w:rPr>
                <w:rFonts w:cs="Times New Roman"/>
                <w:sz w:val="16"/>
                <w:szCs w:val="16"/>
                <w:lang w:val="en-GB"/>
              </w:rPr>
            </w:pPr>
          </w:p>
        </w:tc>
        <w:tc>
          <w:tcPr>
            <w:tcW w:w="968" w:type="dxa"/>
            <w:shd w:val="clear" w:color="auto" w:fill="7EC5F6"/>
          </w:tcPr>
          <w:p w14:paraId="72A4127E" w14:textId="77777777" w:rsidR="00D376F0" w:rsidRPr="00D424AA" w:rsidRDefault="00D376F0" w:rsidP="00D424AA">
            <w:pPr>
              <w:rPr>
                <w:rFonts w:cs="Times New Roman"/>
                <w:sz w:val="16"/>
                <w:szCs w:val="16"/>
                <w:lang w:val="en-GB"/>
              </w:rPr>
            </w:pPr>
          </w:p>
        </w:tc>
        <w:tc>
          <w:tcPr>
            <w:tcW w:w="1096" w:type="dxa"/>
            <w:shd w:val="clear" w:color="auto" w:fill="AED9FC"/>
          </w:tcPr>
          <w:p w14:paraId="1B665C78" w14:textId="77777777" w:rsidR="00D376F0" w:rsidRPr="00D424AA" w:rsidRDefault="00D376F0" w:rsidP="00D424AA">
            <w:pPr>
              <w:rPr>
                <w:rFonts w:cs="Times New Roman"/>
                <w:sz w:val="16"/>
                <w:szCs w:val="16"/>
                <w:lang w:val="en-GB"/>
              </w:rPr>
            </w:pPr>
          </w:p>
        </w:tc>
        <w:tc>
          <w:tcPr>
            <w:tcW w:w="1006" w:type="dxa"/>
            <w:shd w:val="clear" w:color="auto" w:fill="DEEAF6"/>
          </w:tcPr>
          <w:p w14:paraId="40F62243" w14:textId="77777777" w:rsidR="00D376F0" w:rsidRPr="00D424AA" w:rsidRDefault="00D376F0" w:rsidP="00D424AA">
            <w:pPr>
              <w:rPr>
                <w:rFonts w:cs="Times New Roman"/>
                <w:sz w:val="16"/>
                <w:szCs w:val="16"/>
                <w:lang w:val="en-GB"/>
              </w:rPr>
            </w:pPr>
          </w:p>
        </w:tc>
        <w:tc>
          <w:tcPr>
            <w:tcW w:w="1006" w:type="dxa"/>
            <w:shd w:val="clear" w:color="auto" w:fill="D9D9D9" w:themeFill="background1" w:themeFillShade="D9"/>
          </w:tcPr>
          <w:p w14:paraId="3D8D46CC" w14:textId="77777777" w:rsidR="00D376F0" w:rsidRPr="00D424AA" w:rsidRDefault="00D376F0" w:rsidP="00D424AA">
            <w:pPr>
              <w:rPr>
                <w:rFonts w:cs="Times New Roman"/>
                <w:sz w:val="16"/>
                <w:szCs w:val="16"/>
                <w:lang w:val="en-GB"/>
              </w:rPr>
            </w:pPr>
          </w:p>
        </w:tc>
      </w:tr>
      <w:tr w:rsidR="00D376F0" w:rsidRPr="00D424AA" w14:paraId="5426815B" w14:textId="77777777" w:rsidTr="00723657">
        <w:tc>
          <w:tcPr>
            <w:tcW w:w="1727" w:type="dxa"/>
          </w:tcPr>
          <w:p w14:paraId="4495E66B" w14:textId="77777777" w:rsidR="00D376F0" w:rsidRPr="00D424AA" w:rsidRDefault="00D376F0" w:rsidP="00841A35">
            <w:pPr>
              <w:rPr>
                <w:rFonts w:cs="Times New Roman"/>
                <w:sz w:val="16"/>
                <w:szCs w:val="16"/>
                <w:lang w:val="en-GB"/>
              </w:rPr>
            </w:pPr>
            <w:r w:rsidRPr="00D424AA">
              <w:rPr>
                <w:rFonts w:cs="Times New Roman"/>
                <w:sz w:val="16"/>
                <w:szCs w:val="16"/>
                <w:lang w:val="en-GB"/>
              </w:rPr>
              <w:t>Inconsistent sign</w:t>
            </w:r>
          </w:p>
        </w:tc>
        <w:tc>
          <w:tcPr>
            <w:tcW w:w="924" w:type="dxa"/>
          </w:tcPr>
          <w:p w14:paraId="45B569D1" w14:textId="77777777" w:rsidR="00D376F0" w:rsidRPr="00D424AA" w:rsidRDefault="00D376F0" w:rsidP="00D424AA">
            <w:pPr>
              <w:rPr>
                <w:rFonts w:cs="Times New Roman"/>
                <w:sz w:val="16"/>
                <w:szCs w:val="16"/>
                <w:lang w:val="en-GB"/>
              </w:rPr>
            </w:pPr>
          </w:p>
        </w:tc>
        <w:tc>
          <w:tcPr>
            <w:tcW w:w="990" w:type="dxa"/>
          </w:tcPr>
          <w:p w14:paraId="5BA953B0" w14:textId="77777777" w:rsidR="00D376F0" w:rsidRPr="00D424AA" w:rsidRDefault="00D376F0" w:rsidP="00D424AA">
            <w:pPr>
              <w:rPr>
                <w:rFonts w:cs="Times New Roman"/>
                <w:sz w:val="16"/>
                <w:szCs w:val="16"/>
                <w:lang w:val="en-GB"/>
              </w:rPr>
            </w:pPr>
          </w:p>
        </w:tc>
        <w:tc>
          <w:tcPr>
            <w:tcW w:w="966" w:type="dxa"/>
          </w:tcPr>
          <w:p w14:paraId="09FC5BD6" w14:textId="77777777" w:rsidR="00D376F0" w:rsidRPr="00D424AA" w:rsidRDefault="00D376F0" w:rsidP="00D424AA">
            <w:pPr>
              <w:rPr>
                <w:rFonts w:cs="Times New Roman"/>
                <w:sz w:val="16"/>
                <w:szCs w:val="16"/>
                <w:lang w:val="en-GB"/>
              </w:rPr>
            </w:pPr>
          </w:p>
        </w:tc>
        <w:tc>
          <w:tcPr>
            <w:tcW w:w="938" w:type="dxa"/>
          </w:tcPr>
          <w:p w14:paraId="315BCC80" w14:textId="77777777" w:rsidR="00D376F0" w:rsidRPr="00D424AA" w:rsidRDefault="00D376F0" w:rsidP="00D424AA">
            <w:pPr>
              <w:rPr>
                <w:rFonts w:cs="Times New Roman"/>
                <w:sz w:val="16"/>
                <w:szCs w:val="16"/>
                <w:lang w:val="en-GB"/>
              </w:rPr>
            </w:pPr>
          </w:p>
        </w:tc>
        <w:tc>
          <w:tcPr>
            <w:tcW w:w="968" w:type="dxa"/>
          </w:tcPr>
          <w:p w14:paraId="29C12756" w14:textId="77777777" w:rsidR="00D376F0" w:rsidRPr="00D424AA" w:rsidRDefault="00D376F0" w:rsidP="00D424AA">
            <w:pPr>
              <w:rPr>
                <w:rFonts w:cs="Times New Roman"/>
                <w:sz w:val="16"/>
                <w:szCs w:val="16"/>
                <w:lang w:val="en-GB"/>
              </w:rPr>
            </w:pPr>
          </w:p>
        </w:tc>
        <w:tc>
          <w:tcPr>
            <w:tcW w:w="1096" w:type="dxa"/>
          </w:tcPr>
          <w:p w14:paraId="720EEA1A" w14:textId="77777777" w:rsidR="00D376F0" w:rsidRPr="00D424AA" w:rsidRDefault="00D376F0" w:rsidP="00D424AA">
            <w:pPr>
              <w:rPr>
                <w:rFonts w:cs="Times New Roman"/>
                <w:sz w:val="16"/>
                <w:szCs w:val="16"/>
                <w:lang w:val="en-GB"/>
              </w:rPr>
            </w:pPr>
          </w:p>
        </w:tc>
        <w:tc>
          <w:tcPr>
            <w:tcW w:w="1006" w:type="dxa"/>
          </w:tcPr>
          <w:p w14:paraId="4137DBCF" w14:textId="77777777" w:rsidR="00D376F0" w:rsidRPr="00D424AA" w:rsidRDefault="00D376F0" w:rsidP="00D424AA">
            <w:pPr>
              <w:rPr>
                <w:rFonts w:cs="Times New Roman"/>
                <w:sz w:val="16"/>
                <w:szCs w:val="16"/>
                <w:lang w:val="en-GB"/>
              </w:rPr>
            </w:pPr>
          </w:p>
        </w:tc>
        <w:tc>
          <w:tcPr>
            <w:tcW w:w="1006" w:type="dxa"/>
            <w:shd w:val="clear" w:color="auto" w:fill="D9D9D9" w:themeFill="background1" w:themeFillShade="D9"/>
          </w:tcPr>
          <w:p w14:paraId="16F8717D" w14:textId="77777777" w:rsidR="00D376F0" w:rsidRPr="00D424AA" w:rsidRDefault="00D376F0" w:rsidP="00D424AA">
            <w:pPr>
              <w:rPr>
                <w:rFonts w:cs="Times New Roman"/>
                <w:sz w:val="16"/>
                <w:szCs w:val="16"/>
                <w:lang w:val="en-GB"/>
              </w:rPr>
            </w:pPr>
          </w:p>
        </w:tc>
      </w:tr>
    </w:tbl>
    <w:p w14:paraId="643D5BB2" w14:textId="77777777" w:rsidR="00D376F0" w:rsidRPr="00D424AA" w:rsidRDefault="00D376F0" w:rsidP="00841A35">
      <w:pPr>
        <w:rPr>
          <w:rFonts w:cs="Times New Roman"/>
          <w:b/>
          <w:color w:val="000000" w:themeColor="text1"/>
          <w:lang w:val="en-GB"/>
        </w:rPr>
      </w:pPr>
    </w:p>
    <w:p w14:paraId="20F39B20" w14:textId="77777777" w:rsidR="00D376F0" w:rsidRPr="00D424AA" w:rsidRDefault="00D376F0" w:rsidP="00D424AA">
      <w:pPr>
        <w:rPr>
          <w:rFonts w:cs="Times New Roman"/>
          <w:color w:val="000000"/>
          <w:lang w:val="en-GB"/>
        </w:rPr>
      </w:pPr>
      <w:r w:rsidRPr="00D424AA">
        <w:rPr>
          <w:rFonts w:cs="Times New Roman"/>
          <w:color w:val="000000"/>
          <w:lang w:val="en-GB"/>
        </w:rPr>
        <w:t>Color scale for tables for changes in droughts</w:t>
      </w:r>
    </w:p>
    <w:tbl>
      <w:tblPr>
        <w:tblStyle w:val="Grilledutableau"/>
        <w:tblW w:w="0" w:type="auto"/>
        <w:tblLook w:val="04A0" w:firstRow="1" w:lastRow="0" w:firstColumn="1" w:lastColumn="0" w:noHBand="0" w:noVBand="1"/>
      </w:tblPr>
      <w:tblGrid>
        <w:gridCol w:w="1727"/>
        <w:gridCol w:w="924"/>
        <w:gridCol w:w="990"/>
        <w:gridCol w:w="966"/>
        <w:gridCol w:w="938"/>
        <w:gridCol w:w="968"/>
        <w:gridCol w:w="1096"/>
        <w:gridCol w:w="1006"/>
        <w:gridCol w:w="1006"/>
      </w:tblGrid>
      <w:tr w:rsidR="00D376F0" w:rsidRPr="00D424AA" w14:paraId="039C5176" w14:textId="77777777" w:rsidTr="00723657">
        <w:tc>
          <w:tcPr>
            <w:tcW w:w="1727" w:type="dxa"/>
          </w:tcPr>
          <w:p w14:paraId="3C92DDD6" w14:textId="77777777" w:rsidR="00D376F0" w:rsidRPr="00D424AA" w:rsidRDefault="00D376F0" w:rsidP="00D424AA">
            <w:pPr>
              <w:rPr>
                <w:rFonts w:cs="Times New Roman"/>
                <w:sz w:val="16"/>
                <w:szCs w:val="16"/>
                <w:lang w:val="en-GB"/>
              </w:rPr>
            </w:pPr>
          </w:p>
        </w:tc>
        <w:tc>
          <w:tcPr>
            <w:tcW w:w="924" w:type="dxa"/>
          </w:tcPr>
          <w:p w14:paraId="695531F5" w14:textId="77777777" w:rsidR="00D376F0" w:rsidRPr="00D424AA" w:rsidRDefault="00D376F0" w:rsidP="00D424AA">
            <w:pPr>
              <w:rPr>
                <w:rFonts w:cs="Times New Roman"/>
                <w:sz w:val="16"/>
                <w:szCs w:val="16"/>
                <w:lang w:val="en-GB"/>
              </w:rPr>
            </w:pPr>
            <w:r w:rsidRPr="00D424AA">
              <w:rPr>
                <w:rFonts w:cs="Times New Roman"/>
                <w:sz w:val="16"/>
                <w:szCs w:val="16"/>
                <w:lang w:val="en-GB"/>
              </w:rPr>
              <w:t>Fact</w:t>
            </w:r>
          </w:p>
        </w:tc>
        <w:tc>
          <w:tcPr>
            <w:tcW w:w="990" w:type="dxa"/>
          </w:tcPr>
          <w:p w14:paraId="046A6E55" w14:textId="77777777" w:rsidR="00D376F0" w:rsidRPr="00D424AA" w:rsidRDefault="00D376F0" w:rsidP="00D424AA">
            <w:pPr>
              <w:rPr>
                <w:rFonts w:cs="Times New Roman"/>
                <w:sz w:val="16"/>
                <w:szCs w:val="16"/>
                <w:lang w:val="en-GB"/>
              </w:rPr>
            </w:pPr>
            <w:r w:rsidRPr="00D424AA">
              <w:rPr>
                <w:rFonts w:cs="Times New Roman"/>
                <w:sz w:val="16"/>
                <w:szCs w:val="16"/>
                <w:lang w:val="en-GB"/>
              </w:rPr>
              <w:t>Virtually certain</w:t>
            </w:r>
          </w:p>
        </w:tc>
        <w:tc>
          <w:tcPr>
            <w:tcW w:w="966" w:type="dxa"/>
          </w:tcPr>
          <w:p w14:paraId="02175CB1" w14:textId="77777777" w:rsidR="00D376F0" w:rsidRPr="00D424AA" w:rsidRDefault="00D376F0" w:rsidP="00D424AA">
            <w:pPr>
              <w:rPr>
                <w:rFonts w:cs="Times New Roman"/>
                <w:sz w:val="16"/>
                <w:szCs w:val="16"/>
                <w:lang w:val="en-GB"/>
              </w:rPr>
            </w:pPr>
            <w:r w:rsidRPr="00D424AA">
              <w:rPr>
                <w:rFonts w:cs="Times New Roman"/>
                <w:sz w:val="16"/>
                <w:szCs w:val="16"/>
                <w:lang w:val="en-GB"/>
              </w:rPr>
              <w:t>Extremely likely</w:t>
            </w:r>
          </w:p>
        </w:tc>
        <w:tc>
          <w:tcPr>
            <w:tcW w:w="938" w:type="dxa"/>
          </w:tcPr>
          <w:p w14:paraId="554BB36A" w14:textId="77777777" w:rsidR="00D376F0" w:rsidRPr="00D424AA" w:rsidRDefault="00D376F0" w:rsidP="00D424AA">
            <w:pPr>
              <w:rPr>
                <w:rFonts w:cs="Times New Roman"/>
                <w:sz w:val="16"/>
                <w:szCs w:val="16"/>
                <w:lang w:val="en-GB"/>
              </w:rPr>
            </w:pPr>
            <w:r w:rsidRPr="00D424AA">
              <w:rPr>
                <w:rFonts w:cs="Times New Roman"/>
                <w:sz w:val="16"/>
                <w:szCs w:val="16"/>
                <w:lang w:val="en-GB"/>
              </w:rPr>
              <w:t>Very likely</w:t>
            </w:r>
          </w:p>
        </w:tc>
        <w:tc>
          <w:tcPr>
            <w:tcW w:w="968" w:type="dxa"/>
          </w:tcPr>
          <w:p w14:paraId="542EBD6E" w14:textId="77777777" w:rsidR="00D376F0" w:rsidRPr="00D424AA" w:rsidRDefault="00D376F0" w:rsidP="00D424AA">
            <w:pPr>
              <w:rPr>
                <w:rFonts w:cs="Times New Roman"/>
                <w:sz w:val="16"/>
                <w:szCs w:val="16"/>
                <w:lang w:val="en-GB"/>
              </w:rPr>
            </w:pPr>
            <w:r w:rsidRPr="00D424AA">
              <w:rPr>
                <w:rFonts w:cs="Times New Roman"/>
                <w:sz w:val="16"/>
                <w:szCs w:val="16"/>
                <w:lang w:val="en-GB"/>
              </w:rPr>
              <w:t>Likely</w:t>
            </w:r>
          </w:p>
        </w:tc>
        <w:tc>
          <w:tcPr>
            <w:tcW w:w="1096" w:type="dxa"/>
          </w:tcPr>
          <w:p w14:paraId="2026003A" w14:textId="77777777" w:rsidR="00D376F0" w:rsidRPr="00D424AA" w:rsidRDefault="00D376F0" w:rsidP="00D424AA">
            <w:pPr>
              <w:rPr>
                <w:rFonts w:cs="Times New Roman"/>
                <w:sz w:val="16"/>
                <w:szCs w:val="16"/>
                <w:lang w:val="en-GB"/>
              </w:rPr>
            </w:pPr>
            <w:r w:rsidRPr="00D424AA">
              <w:rPr>
                <w:rFonts w:cs="Times New Roman"/>
                <w:sz w:val="16"/>
                <w:szCs w:val="16"/>
                <w:lang w:val="en-GB"/>
              </w:rPr>
              <w:t>High confidence</w:t>
            </w:r>
          </w:p>
        </w:tc>
        <w:tc>
          <w:tcPr>
            <w:tcW w:w="1006" w:type="dxa"/>
          </w:tcPr>
          <w:p w14:paraId="6CE36DAF" w14:textId="77777777" w:rsidR="00D376F0" w:rsidRPr="00D424AA" w:rsidRDefault="00D376F0" w:rsidP="00D424AA">
            <w:pPr>
              <w:rPr>
                <w:rFonts w:cs="Times New Roman"/>
                <w:sz w:val="16"/>
                <w:szCs w:val="16"/>
                <w:lang w:val="en-GB"/>
              </w:rPr>
            </w:pPr>
            <w:r w:rsidRPr="00D424AA">
              <w:rPr>
                <w:rFonts w:cs="Times New Roman"/>
                <w:sz w:val="16"/>
                <w:szCs w:val="16"/>
                <w:lang w:val="en-GB"/>
              </w:rPr>
              <w:t>Medium confidence</w:t>
            </w:r>
          </w:p>
        </w:tc>
        <w:tc>
          <w:tcPr>
            <w:tcW w:w="1006" w:type="dxa"/>
          </w:tcPr>
          <w:p w14:paraId="6BF3D0C0" w14:textId="77777777" w:rsidR="00D376F0" w:rsidRPr="00D424AA" w:rsidRDefault="00D376F0" w:rsidP="00D424AA">
            <w:pPr>
              <w:rPr>
                <w:rFonts w:cs="Times New Roman"/>
                <w:sz w:val="16"/>
                <w:szCs w:val="16"/>
                <w:lang w:val="en-GB"/>
              </w:rPr>
            </w:pPr>
            <w:r w:rsidRPr="00D424AA">
              <w:rPr>
                <w:rFonts w:cs="Times New Roman"/>
                <w:sz w:val="16"/>
                <w:szCs w:val="16"/>
                <w:lang w:val="en-GB"/>
              </w:rPr>
              <w:t>Low confidence</w:t>
            </w:r>
          </w:p>
        </w:tc>
      </w:tr>
      <w:tr w:rsidR="00D376F0" w:rsidRPr="00D424AA" w14:paraId="2CA4B86E" w14:textId="77777777" w:rsidTr="00723657">
        <w:tc>
          <w:tcPr>
            <w:tcW w:w="1727" w:type="dxa"/>
          </w:tcPr>
          <w:p w14:paraId="1EEDCB26" w14:textId="77777777" w:rsidR="00D376F0" w:rsidRPr="00D424AA" w:rsidRDefault="00D376F0" w:rsidP="00841A35">
            <w:pPr>
              <w:rPr>
                <w:rFonts w:cs="Times New Roman"/>
                <w:sz w:val="16"/>
                <w:szCs w:val="16"/>
                <w:lang w:val="en-GB"/>
              </w:rPr>
            </w:pPr>
            <w:r w:rsidRPr="00D424AA">
              <w:rPr>
                <w:rFonts w:cs="Times New Roman"/>
                <w:sz w:val="16"/>
                <w:szCs w:val="16"/>
                <w:lang w:val="en-GB"/>
              </w:rPr>
              <w:t>Increasing drought</w:t>
            </w:r>
          </w:p>
        </w:tc>
        <w:tc>
          <w:tcPr>
            <w:tcW w:w="924" w:type="dxa"/>
            <w:shd w:val="clear" w:color="auto" w:fill="4E0705"/>
          </w:tcPr>
          <w:p w14:paraId="23973BE3" w14:textId="77777777" w:rsidR="00D376F0" w:rsidRPr="00D424AA" w:rsidRDefault="00D376F0" w:rsidP="00D424AA">
            <w:pPr>
              <w:rPr>
                <w:rFonts w:cs="Times New Roman"/>
                <w:sz w:val="16"/>
                <w:szCs w:val="16"/>
                <w:lang w:val="en-GB"/>
              </w:rPr>
            </w:pPr>
          </w:p>
        </w:tc>
        <w:tc>
          <w:tcPr>
            <w:tcW w:w="990" w:type="dxa"/>
            <w:shd w:val="clear" w:color="auto" w:fill="AD0204"/>
          </w:tcPr>
          <w:p w14:paraId="7BE12716" w14:textId="77777777" w:rsidR="00D376F0" w:rsidRPr="00D424AA" w:rsidRDefault="00D376F0" w:rsidP="00D424AA">
            <w:pPr>
              <w:rPr>
                <w:rFonts w:cs="Times New Roman"/>
                <w:sz w:val="16"/>
                <w:szCs w:val="16"/>
                <w:lang w:val="en-GB"/>
              </w:rPr>
            </w:pPr>
          </w:p>
        </w:tc>
        <w:tc>
          <w:tcPr>
            <w:tcW w:w="966" w:type="dxa"/>
            <w:shd w:val="clear" w:color="auto" w:fill="EC070A"/>
          </w:tcPr>
          <w:p w14:paraId="07A57CF8" w14:textId="77777777" w:rsidR="00D376F0" w:rsidRPr="00D424AA" w:rsidRDefault="00D376F0" w:rsidP="00D424AA">
            <w:pPr>
              <w:rPr>
                <w:rFonts w:cs="Times New Roman"/>
                <w:sz w:val="16"/>
                <w:szCs w:val="16"/>
                <w:lang w:val="en-GB"/>
              </w:rPr>
            </w:pPr>
          </w:p>
        </w:tc>
        <w:tc>
          <w:tcPr>
            <w:tcW w:w="938" w:type="dxa"/>
            <w:shd w:val="clear" w:color="auto" w:fill="FF6365"/>
          </w:tcPr>
          <w:p w14:paraId="72B7E0E0" w14:textId="77777777" w:rsidR="00D376F0" w:rsidRPr="00D424AA" w:rsidRDefault="00D376F0" w:rsidP="00D424AA">
            <w:pPr>
              <w:rPr>
                <w:rFonts w:cs="Times New Roman"/>
                <w:sz w:val="16"/>
                <w:szCs w:val="16"/>
                <w:lang w:val="en-GB"/>
              </w:rPr>
            </w:pPr>
          </w:p>
        </w:tc>
        <w:tc>
          <w:tcPr>
            <w:tcW w:w="968" w:type="dxa"/>
            <w:shd w:val="clear" w:color="auto" w:fill="FD9693"/>
          </w:tcPr>
          <w:p w14:paraId="133AE6B7" w14:textId="77777777" w:rsidR="00D376F0" w:rsidRPr="00D424AA" w:rsidRDefault="00D376F0" w:rsidP="00D424AA">
            <w:pPr>
              <w:rPr>
                <w:rFonts w:cs="Times New Roman"/>
                <w:sz w:val="16"/>
                <w:szCs w:val="16"/>
                <w:lang w:val="en-GB"/>
              </w:rPr>
            </w:pPr>
          </w:p>
        </w:tc>
        <w:tc>
          <w:tcPr>
            <w:tcW w:w="1096" w:type="dxa"/>
            <w:shd w:val="clear" w:color="auto" w:fill="FFBAA1"/>
          </w:tcPr>
          <w:p w14:paraId="55B1BF57" w14:textId="77777777" w:rsidR="00D376F0" w:rsidRPr="00D424AA" w:rsidRDefault="00D376F0" w:rsidP="00D424AA">
            <w:pPr>
              <w:rPr>
                <w:rFonts w:cs="Times New Roman"/>
                <w:sz w:val="16"/>
                <w:szCs w:val="16"/>
                <w:lang w:val="en-GB"/>
              </w:rPr>
            </w:pPr>
          </w:p>
        </w:tc>
        <w:tc>
          <w:tcPr>
            <w:tcW w:w="1006" w:type="dxa"/>
            <w:shd w:val="clear" w:color="auto" w:fill="FFE2D9"/>
          </w:tcPr>
          <w:p w14:paraId="1F0643AD" w14:textId="77777777" w:rsidR="00D376F0" w:rsidRPr="00D424AA" w:rsidRDefault="00D376F0" w:rsidP="00D424AA">
            <w:pPr>
              <w:rPr>
                <w:rFonts w:cs="Times New Roman"/>
                <w:sz w:val="16"/>
                <w:szCs w:val="16"/>
                <w:lang w:val="en-GB"/>
              </w:rPr>
            </w:pPr>
          </w:p>
        </w:tc>
        <w:tc>
          <w:tcPr>
            <w:tcW w:w="1006" w:type="dxa"/>
            <w:shd w:val="clear" w:color="auto" w:fill="D9D9D9" w:themeFill="background1" w:themeFillShade="D9"/>
          </w:tcPr>
          <w:p w14:paraId="4E5EF9DF" w14:textId="77777777" w:rsidR="00D376F0" w:rsidRPr="00D424AA" w:rsidRDefault="00D376F0" w:rsidP="00D424AA">
            <w:pPr>
              <w:rPr>
                <w:rFonts w:cs="Times New Roman"/>
                <w:sz w:val="16"/>
                <w:szCs w:val="16"/>
                <w:lang w:val="en-GB"/>
              </w:rPr>
            </w:pPr>
          </w:p>
        </w:tc>
      </w:tr>
      <w:tr w:rsidR="00D376F0" w:rsidRPr="00D424AA" w14:paraId="5C9D7800" w14:textId="77777777" w:rsidTr="00723657">
        <w:tc>
          <w:tcPr>
            <w:tcW w:w="1727" w:type="dxa"/>
          </w:tcPr>
          <w:p w14:paraId="46441453" w14:textId="77777777" w:rsidR="00D376F0" w:rsidRPr="00D424AA" w:rsidRDefault="00D376F0" w:rsidP="00841A35">
            <w:pPr>
              <w:rPr>
                <w:rFonts w:cs="Times New Roman"/>
                <w:sz w:val="16"/>
                <w:szCs w:val="16"/>
                <w:lang w:val="en-GB"/>
              </w:rPr>
            </w:pPr>
            <w:r w:rsidRPr="00D424AA">
              <w:rPr>
                <w:rFonts w:cs="Times New Roman"/>
                <w:sz w:val="16"/>
                <w:szCs w:val="16"/>
                <w:lang w:val="en-GB"/>
              </w:rPr>
              <w:t>Decreasing drought</w:t>
            </w:r>
          </w:p>
        </w:tc>
        <w:tc>
          <w:tcPr>
            <w:tcW w:w="924" w:type="dxa"/>
            <w:shd w:val="clear" w:color="auto" w:fill="152646"/>
          </w:tcPr>
          <w:p w14:paraId="3CCC8F1E" w14:textId="77777777" w:rsidR="00D376F0" w:rsidRPr="00D424AA" w:rsidRDefault="00D376F0" w:rsidP="00D424AA">
            <w:pPr>
              <w:rPr>
                <w:rFonts w:cs="Times New Roman"/>
                <w:sz w:val="16"/>
                <w:szCs w:val="16"/>
                <w:lang w:val="en-GB"/>
              </w:rPr>
            </w:pPr>
          </w:p>
        </w:tc>
        <w:tc>
          <w:tcPr>
            <w:tcW w:w="990" w:type="dxa"/>
            <w:shd w:val="clear" w:color="auto" w:fill="1F4E79" w:themeFill="accent1" w:themeFillShade="80"/>
          </w:tcPr>
          <w:p w14:paraId="0E9B3902" w14:textId="77777777" w:rsidR="00D376F0" w:rsidRPr="00D424AA" w:rsidRDefault="00D376F0" w:rsidP="00D424AA">
            <w:pPr>
              <w:rPr>
                <w:rFonts w:cs="Times New Roman"/>
                <w:sz w:val="16"/>
                <w:szCs w:val="16"/>
                <w:lang w:val="en-GB"/>
              </w:rPr>
            </w:pPr>
          </w:p>
        </w:tc>
        <w:tc>
          <w:tcPr>
            <w:tcW w:w="966" w:type="dxa"/>
            <w:shd w:val="clear" w:color="auto" w:fill="0070C0"/>
          </w:tcPr>
          <w:p w14:paraId="73E6C3A9" w14:textId="77777777" w:rsidR="00D376F0" w:rsidRPr="00D424AA" w:rsidRDefault="00D376F0" w:rsidP="00D424AA">
            <w:pPr>
              <w:rPr>
                <w:rFonts w:cs="Times New Roman"/>
                <w:sz w:val="16"/>
                <w:szCs w:val="16"/>
                <w:lang w:val="en-GB"/>
              </w:rPr>
            </w:pPr>
          </w:p>
        </w:tc>
        <w:tc>
          <w:tcPr>
            <w:tcW w:w="938" w:type="dxa"/>
            <w:shd w:val="clear" w:color="auto" w:fill="1EA3F1"/>
          </w:tcPr>
          <w:p w14:paraId="76ED2499" w14:textId="77777777" w:rsidR="00D376F0" w:rsidRPr="00D424AA" w:rsidRDefault="00D376F0" w:rsidP="00D424AA">
            <w:pPr>
              <w:rPr>
                <w:rFonts w:cs="Times New Roman"/>
                <w:sz w:val="16"/>
                <w:szCs w:val="16"/>
                <w:lang w:val="en-GB"/>
              </w:rPr>
            </w:pPr>
          </w:p>
        </w:tc>
        <w:tc>
          <w:tcPr>
            <w:tcW w:w="968" w:type="dxa"/>
            <w:shd w:val="clear" w:color="auto" w:fill="7FC4EF"/>
          </w:tcPr>
          <w:p w14:paraId="02A20BAE" w14:textId="77777777" w:rsidR="00D376F0" w:rsidRPr="00D424AA" w:rsidRDefault="00D376F0" w:rsidP="00D424AA">
            <w:pPr>
              <w:rPr>
                <w:rFonts w:cs="Times New Roman"/>
                <w:sz w:val="16"/>
                <w:szCs w:val="16"/>
                <w:lang w:val="en-GB"/>
              </w:rPr>
            </w:pPr>
          </w:p>
        </w:tc>
        <w:tc>
          <w:tcPr>
            <w:tcW w:w="1096" w:type="dxa"/>
            <w:shd w:val="clear" w:color="auto" w:fill="89E4EF"/>
          </w:tcPr>
          <w:p w14:paraId="1DA6BCB3" w14:textId="77777777" w:rsidR="00D376F0" w:rsidRPr="00D424AA" w:rsidRDefault="00D376F0" w:rsidP="00D424AA">
            <w:pPr>
              <w:rPr>
                <w:rFonts w:cs="Times New Roman"/>
                <w:sz w:val="16"/>
                <w:szCs w:val="16"/>
                <w:lang w:val="en-GB"/>
              </w:rPr>
            </w:pPr>
          </w:p>
        </w:tc>
        <w:tc>
          <w:tcPr>
            <w:tcW w:w="1006" w:type="dxa"/>
            <w:shd w:val="clear" w:color="auto" w:fill="DEEAF6" w:themeFill="accent1" w:themeFillTint="33"/>
          </w:tcPr>
          <w:p w14:paraId="20A1D222" w14:textId="77777777" w:rsidR="00D376F0" w:rsidRPr="00D424AA" w:rsidRDefault="00D376F0" w:rsidP="00D424AA">
            <w:pPr>
              <w:rPr>
                <w:rFonts w:cs="Times New Roman"/>
                <w:sz w:val="16"/>
                <w:szCs w:val="16"/>
                <w:lang w:val="en-GB"/>
              </w:rPr>
            </w:pPr>
          </w:p>
        </w:tc>
        <w:tc>
          <w:tcPr>
            <w:tcW w:w="1006" w:type="dxa"/>
            <w:shd w:val="clear" w:color="auto" w:fill="D9D9D9" w:themeFill="background1" w:themeFillShade="D9"/>
          </w:tcPr>
          <w:p w14:paraId="7B07282E" w14:textId="77777777" w:rsidR="00D376F0" w:rsidRPr="00D424AA" w:rsidRDefault="00D376F0" w:rsidP="00D424AA">
            <w:pPr>
              <w:rPr>
                <w:rFonts w:cs="Times New Roman"/>
                <w:sz w:val="16"/>
                <w:szCs w:val="16"/>
                <w:lang w:val="en-GB"/>
              </w:rPr>
            </w:pPr>
          </w:p>
        </w:tc>
      </w:tr>
      <w:tr w:rsidR="00D376F0" w:rsidRPr="00D424AA" w14:paraId="0CB32D92" w14:textId="77777777" w:rsidTr="00723657">
        <w:tc>
          <w:tcPr>
            <w:tcW w:w="1727" w:type="dxa"/>
          </w:tcPr>
          <w:p w14:paraId="20118B9E" w14:textId="77777777" w:rsidR="00D376F0" w:rsidRPr="00D424AA" w:rsidRDefault="00D376F0" w:rsidP="00841A35">
            <w:pPr>
              <w:rPr>
                <w:rFonts w:cs="Times New Roman"/>
                <w:sz w:val="16"/>
                <w:szCs w:val="16"/>
                <w:lang w:val="en-GB"/>
              </w:rPr>
            </w:pPr>
            <w:r w:rsidRPr="00D424AA">
              <w:rPr>
                <w:rFonts w:cs="Times New Roman"/>
                <w:sz w:val="16"/>
                <w:szCs w:val="16"/>
                <w:lang w:val="en-GB"/>
              </w:rPr>
              <w:t>Inconsistent sign</w:t>
            </w:r>
          </w:p>
        </w:tc>
        <w:tc>
          <w:tcPr>
            <w:tcW w:w="924" w:type="dxa"/>
          </w:tcPr>
          <w:p w14:paraId="5C25EA4A" w14:textId="77777777" w:rsidR="00D376F0" w:rsidRPr="00D424AA" w:rsidRDefault="00D376F0" w:rsidP="00D424AA">
            <w:pPr>
              <w:rPr>
                <w:rFonts w:cs="Times New Roman"/>
                <w:sz w:val="16"/>
                <w:szCs w:val="16"/>
                <w:lang w:val="en-GB"/>
              </w:rPr>
            </w:pPr>
          </w:p>
        </w:tc>
        <w:tc>
          <w:tcPr>
            <w:tcW w:w="990" w:type="dxa"/>
          </w:tcPr>
          <w:p w14:paraId="3599F412" w14:textId="77777777" w:rsidR="00D376F0" w:rsidRPr="00D424AA" w:rsidRDefault="00D376F0" w:rsidP="00D424AA">
            <w:pPr>
              <w:rPr>
                <w:rFonts w:cs="Times New Roman"/>
                <w:sz w:val="16"/>
                <w:szCs w:val="16"/>
                <w:lang w:val="en-GB"/>
              </w:rPr>
            </w:pPr>
          </w:p>
        </w:tc>
        <w:tc>
          <w:tcPr>
            <w:tcW w:w="966" w:type="dxa"/>
          </w:tcPr>
          <w:p w14:paraId="6E35328C" w14:textId="77777777" w:rsidR="00D376F0" w:rsidRPr="00D424AA" w:rsidRDefault="00D376F0" w:rsidP="00D424AA">
            <w:pPr>
              <w:rPr>
                <w:rFonts w:cs="Times New Roman"/>
                <w:sz w:val="16"/>
                <w:szCs w:val="16"/>
                <w:lang w:val="en-GB"/>
              </w:rPr>
            </w:pPr>
          </w:p>
        </w:tc>
        <w:tc>
          <w:tcPr>
            <w:tcW w:w="938" w:type="dxa"/>
          </w:tcPr>
          <w:p w14:paraId="09E1272A" w14:textId="77777777" w:rsidR="00D376F0" w:rsidRPr="00D424AA" w:rsidRDefault="00D376F0" w:rsidP="00D424AA">
            <w:pPr>
              <w:rPr>
                <w:rFonts w:cs="Times New Roman"/>
                <w:sz w:val="16"/>
                <w:szCs w:val="16"/>
                <w:lang w:val="en-GB"/>
              </w:rPr>
            </w:pPr>
          </w:p>
        </w:tc>
        <w:tc>
          <w:tcPr>
            <w:tcW w:w="968" w:type="dxa"/>
          </w:tcPr>
          <w:p w14:paraId="1DA824F1" w14:textId="77777777" w:rsidR="00D376F0" w:rsidRPr="00D424AA" w:rsidRDefault="00D376F0" w:rsidP="00D424AA">
            <w:pPr>
              <w:rPr>
                <w:rFonts w:cs="Times New Roman"/>
                <w:sz w:val="16"/>
                <w:szCs w:val="16"/>
                <w:lang w:val="en-GB"/>
              </w:rPr>
            </w:pPr>
          </w:p>
        </w:tc>
        <w:tc>
          <w:tcPr>
            <w:tcW w:w="1096" w:type="dxa"/>
          </w:tcPr>
          <w:p w14:paraId="569DEB3F" w14:textId="77777777" w:rsidR="00D376F0" w:rsidRPr="00D424AA" w:rsidRDefault="00D376F0" w:rsidP="00D424AA">
            <w:pPr>
              <w:rPr>
                <w:rFonts w:cs="Times New Roman"/>
                <w:sz w:val="16"/>
                <w:szCs w:val="16"/>
                <w:lang w:val="en-GB"/>
              </w:rPr>
            </w:pPr>
          </w:p>
        </w:tc>
        <w:tc>
          <w:tcPr>
            <w:tcW w:w="1006" w:type="dxa"/>
          </w:tcPr>
          <w:p w14:paraId="0356A47C" w14:textId="77777777" w:rsidR="00D376F0" w:rsidRPr="00D424AA" w:rsidRDefault="00D376F0" w:rsidP="00D424AA">
            <w:pPr>
              <w:rPr>
                <w:rFonts w:cs="Times New Roman"/>
                <w:sz w:val="16"/>
                <w:szCs w:val="16"/>
                <w:lang w:val="en-GB"/>
              </w:rPr>
            </w:pPr>
          </w:p>
        </w:tc>
        <w:tc>
          <w:tcPr>
            <w:tcW w:w="1006" w:type="dxa"/>
            <w:shd w:val="clear" w:color="auto" w:fill="D9D9D9" w:themeFill="background1" w:themeFillShade="D9"/>
          </w:tcPr>
          <w:p w14:paraId="2DF0DF4C" w14:textId="77777777" w:rsidR="00D376F0" w:rsidRPr="00D424AA" w:rsidRDefault="00D376F0" w:rsidP="00D424AA">
            <w:pPr>
              <w:rPr>
                <w:rFonts w:cs="Times New Roman"/>
                <w:sz w:val="16"/>
                <w:szCs w:val="16"/>
                <w:lang w:val="en-GB"/>
              </w:rPr>
            </w:pPr>
          </w:p>
        </w:tc>
      </w:tr>
    </w:tbl>
    <w:p w14:paraId="50E7EE0A" w14:textId="77777777" w:rsidR="00D376F0" w:rsidRPr="00D424AA" w:rsidRDefault="00D376F0" w:rsidP="00841A35">
      <w:pPr>
        <w:rPr>
          <w:rFonts w:cs="Times New Roman"/>
          <w:b/>
          <w:color w:val="000000" w:themeColor="text1"/>
          <w:lang w:val="en-GB"/>
        </w:rPr>
      </w:pPr>
    </w:p>
    <w:p w14:paraId="63B162BF" w14:textId="5DF05D7C" w:rsidR="00D376F0" w:rsidRPr="00D424AA" w:rsidRDefault="002323F5" w:rsidP="00D424AA">
      <w:pPr>
        <w:rPr>
          <w:rFonts w:cs="Times New Roman"/>
          <w:b/>
          <w:color w:val="000000" w:themeColor="text1"/>
          <w:lang w:val="en-GB"/>
        </w:rPr>
      </w:pPr>
      <w:r w:rsidRPr="00D424AA">
        <w:rPr>
          <w:rFonts w:cs="Times New Roman"/>
          <w:b/>
          <w:color w:val="000000" w:themeColor="text1"/>
          <w:lang w:val="en-GB"/>
        </w:rPr>
        <w:t xml:space="preserve"> </w:t>
      </w:r>
      <w:r w:rsidR="00D376F0" w:rsidRPr="00D424AA">
        <w:rPr>
          <w:rFonts w:cs="Times New Roman"/>
          <w:b/>
          <w:color w:val="000000" w:themeColor="text1"/>
          <w:lang w:val="en-GB"/>
        </w:rPr>
        <w:t>[START TABLE 11.4 HERE]</w:t>
      </w:r>
    </w:p>
    <w:p w14:paraId="27263099" w14:textId="77777777" w:rsidR="00D376F0" w:rsidRPr="00D424AA" w:rsidRDefault="00D376F0" w:rsidP="00D424AA">
      <w:pPr>
        <w:rPr>
          <w:rFonts w:cs="Times New Roman"/>
          <w:lang w:val="en-GB"/>
        </w:rPr>
      </w:pPr>
    </w:p>
    <w:p w14:paraId="7F23370B" w14:textId="238F4113" w:rsidR="00D376F0" w:rsidRPr="000303E2" w:rsidRDefault="00D376F0" w:rsidP="000303E2">
      <w:pPr>
        <w:pStyle w:val="AR6Chap11Table"/>
      </w:pPr>
      <w:bookmarkStart w:id="3167" w:name="_Hlk64620737"/>
      <w:r w:rsidRPr="000303E2">
        <w:t>Observed trends, human contribution to observed trends, and projected changes at 1.5°C, 2°C and 4°C of global warming for temperature extremes in Africa, subdivided by AR6 regions. See Sections 11.9.1 and 11.9.2 for details</w:t>
      </w:r>
    </w:p>
    <w:tbl>
      <w:tblPr>
        <w:tblStyle w:val="18"/>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1916"/>
        <w:gridCol w:w="2400"/>
        <w:gridCol w:w="2159"/>
        <w:gridCol w:w="2159"/>
      </w:tblGrid>
      <w:tr w:rsidR="00D376F0" w:rsidRPr="00D424AA" w14:paraId="7C7867DA" w14:textId="77777777" w:rsidTr="00723657">
        <w:tc>
          <w:tcPr>
            <w:tcW w:w="2158" w:type="dxa"/>
            <w:vMerge w:val="restart"/>
          </w:tcPr>
          <w:p w14:paraId="05039C8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ll Africa</w:t>
            </w:r>
          </w:p>
          <w:p w14:paraId="7699BB4A" w14:textId="77777777" w:rsidR="00D376F0" w:rsidRPr="00D424AA" w:rsidRDefault="00D376F0" w:rsidP="00D424AA">
            <w:pPr>
              <w:rPr>
                <w:rFonts w:ascii="Times New Roman" w:hAnsi="Times New Roman" w:cs="Times New Roman"/>
                <w:color w:val="000000" w:themeColor="text1"/>
                <w:sz w:val="16"/>
                <w:szCs w:val="16"/>
                <w:lang w:val="en-GB"/>
              </w:rPr>
            </w:pPr>
          </w:p>
          <w:p w14:paraId="02B2FF92"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vMerge w:val="restart"/>
            <w:vAlign w:val="center"/>
          </w:tcPr>
          <w:p w14:paraId="280336EB"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Observed trends </w:t>
            </w:r>
          </w:p>
        </w:tc>
        <w:tc>
          <w:tcPr>
            <w:tcW w:w="1916" w:type="dxa"/>
            <w:vMerge w:val="restart"/>
            <w:vAlign w:val="center"/>
          </w:tcPr>
          <w:p w14:paraId="1E5E95AA"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tection and attribution; event attribution </w:t>
            </w:r>
          </w:p>
        </w:tc>
        <w:tc>
          <w:tcPr>
            <w:tcW w:w="6718" w:type="dxa"/>
            <w:gridSpan w:val="3"/>
            <w:vAlign w:val="center"/>
          </w:tcPr>
          <w:p w14:paraId="2DA05F65"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Projections</w:t>
            </w:r>
          </w:p>
        </w:tc>
      </w:tr>
      <w:tr w:rsidR="00D376F0" w:rsidRPr="00D424AA" w14:paraId="34A0ADC0" w14:textId="77777777" w:rsidTr="00723657">
        <w:tc>
          <w:tcPr>
            <w:tcW w:w="2158" w:type="dxa"/>
            <w:vMerge/>
            <w:vAlign w:val="center"/>
          </w:tcPr>
          <w:p w14:paraId="3234FEF2"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vMerge/>
            <w:vAlign w:val="center"/>
          </w:tcPr>
          <w:p w14:paraId="3625615B" w14:textId="77777777" w:rsidR="00D376F0" w:rsidRPr="00D424AA" w:rsidRDefault="00D376F0" w:rsidP="00D424AA">
            <w:pPr>
              <w:rPr>
                <w:rFonts w:ascii="Times New Roman" w:hAnsi="Times New Roman" w:cs="Times New Roman"/>
                <w:color w:val="000000" w:themeColor="text1"/>
                <w:sz w:val="16"/>
                <w:szCs w:val="16"/>
                <w:lang w:val="en-GB"/>
              </w:rPr>
            </w:pPr>
          </w:p>
        </w:tc>
        <w:tc>
          <w:tcPr>
            <w:tcW w:w="1916" w:type="dxa"/>
            <w:vMerge/>
            <w:vAlign w:val="center"/>
          </w:tcPr>
          <w:p w14:paraId="5314B8EC" w14:textId="77777777" w:rsidR="00D376F0" w:rsidRPr="00D424AA" w:rsidRDefault="00D376F0" w:rsidP="00D424AA">
            <w:pPr>
              <w:rPr>
                <w:rFonts w:ascii="Times New Roman" w:hAnsi="Times New Roman" w:cs="Times New Roman"/>
                <w:color w:val="000000" w:themeColor="text1"/>
                <w:sz w:val="16"/>
                <w:szCs w:val="16"/>
                <w:lang w:val="en-GB"/>
              </w:rPr>
            </w:pPr>
          </w:p>
        </w:tc>
        <w:tc>
          <w:tcPr>
            <w:tcW w:w="2400" w:type="dxa"/>
            <w:vAlign w:val="center"/>
          </w:tcPr>
          <w:p w14:paraId="5D071FE8"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1.5 °C</w:t>
            </w:r>
          </w:p>
        </w:tc>
        <w:tc>
          <w:tcPr>
            <w:tcW w:w="2159" w:type="dxa"/>
            <w:vAlign w:val="center"/>
          </w:tcPr>
          <w:p w14:paraId="755FEFE1"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2 °C</w:t>
            </w:r>
          </w:p>
        </w:tc>
        <w:tc>
          <w:tcPr>
            <w:tcW w:w="2159" w:type="dxa"/>
            <w:vAlign w:val="center"/>
          </w:tcPr>
          <w:p w14:paraId="7C827A74"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4 °C</w:t>
            </w:r>
          </w:p>
        </w:tc>
      </w:tr>
      <w:tr w:rsidR="00D376F0" w:rsidRPr="00F1665C" w14:paraId="347A4F6B" w14:textId="77777777" w:rsidTr="00723657">
        <w:tc>
          <w:tcPr>
            <w:tcW w:w="2158" w:type="dxa"/>
            <w:vMerge/>
          </w:tcPr>
          <w:p w14:paraId="13367119"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dashed" w:sz="4" w:space="0" w:color="000000"/>
            </w:tcBorders>
            <w:shd w:val="clear" w:color="auto" w:fill="FFE2D9"/>
          </w:tcPr>
          <w:p w14:paraId="2A9D977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sufficient data for the continent, but there is </w:t>
            </w: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of an increase in the intensity and frequency of hot extremes and decrease in the intensity and frequency of cold extremes in all subregions with sufficient data</w:t>
            </w:r>
          </w:p>
        </w:tc>
        <w:tc>
          <w:tcPr>
            <w:tcW w:w="1916" w:type="dxa"/>
            <w:tcBorders>
              <w:top w:val="dashed" w:sz="4" w:space="0" w:color="000000"/>
            </w:tcBorders>
            <w:shd w:val="clear" w:color="auto" w:fill="FFE2D9"/>
          </w:tcPr>
          <w:p w14:paraId="7AC8595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Limited evidence for the continent, but there is </w:t>
            </w:r>
            <w:r w:rsidRPr="00D424AA">
              <w:rPr>
                <w:rFonts w:ascii="Times New Roman" w:hAnsi="Times New Roman" w:cs="Times New Roman"/>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in a human contribution to the observed increase in the intensity and frequency of hot extremes and decrease in the intensity and frequency of cold extremes for all subregions with sufficient data</w:t>
            </w:r>
          </w:p>
        </w:tc>
        <w:tc>
          <w:tcPr>
            <w:tcW w:w="2400" w:type="dxa"/>
            <w:tcBorders>
              <w:top w:val="dashed" w:sz="4" w:space="0" w:color="000000"/>
            </w:tcBorders>
            <w:shd w:val="clear" w:color="auto" w:fill="FF6365"/>
          </w:tcPr>
          <w:p w14:paraId="73193A45" w14:textId="2C04C689"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168"/>
            <w:r w:rsidRPr="00D424AA">
              <w:rPr>
                <w:rFonts w:cs="Times New Roman"/>
                <w:color w:val="000000" w:themeColor="text1"/>
                <w:sz w:val="16"/>
                <w:szCs w:val="16"/>
                <w:lang w:val="en-GB"/>
              </w:rPr>
              <w:fldChar w:fldCharType="begin" w:fldLock="1"/>
            </w:r>
            <w:ins w:id="3169" w:author="Robin Matthews" w:date="2021-07-14T11:01:00Z">
              <w:r w:rsidR="00FB77FF">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170" w:author="Robin Matthews" w:date="2021-07-14T11:01:00Z">
              <w:r w:rsidR="00FC4C2D" w:rsidDel="00FB77FF">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3171" w:author="Robin Matthews" w:date="2021-07-14T11:01:00Z">
              <w:r w:rsidR="00FB77FF">
                <w:rPr>
                  <w:rFonts w:ascii="Times New Roman" w:hAnsi="Times New Roman" w:cs="Times New Roman"/>
                  <w:noProof/>
                  <w:color w:val="000000" w:themeColor="text1"/>
                  <w:sz w:val="16"/>
                  <w:szCs w:val="16"/>
                  <w:lang w:val="en-GB"/>
                </w:rPr>
                <w:t xml:space="preserve">C. </w:t>
              </w:r>
            </w:ins>
            <w:r w:rsidR="00A26296">
              <w:rPr>
                <w:rFonts w:ascii="Times New Roman" w:hAnsi="Times New Roman"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3168"/>
            <w:r w:rsidR="00A26296">
              <w:rPr>
                <w:rStyle w:val="Marquedecommentaire"/>
                <w:rFonts w:ascii="Times New Roman" w:hAnsi="Times New Roman" w:cstheme="minorBidi"/>
                <w:lang w:val="fr-FR" w:eastAsia="fr-FR"/>
              </w:rPr>
              <w:commentReference w:id="3168"/>
            </w:r>
            <w:r w:rsidRPr="00841A35">
              <w:rPr>
                <w:rFonts w:ascii="Times New Roman" w:hAnsi="Times New Roman" w:cs="Times New Roman"/>
                <w:color w:val="000000" w:themeColor="text1"/>
                <w:sz w:val="16"/>
                <w:szCs w:val="16"/>
                <w:lang w:val="en-GB"/>
              </w:rPr>
              <w:t>; Annex). Median increase of more than 0.5°C in the 50-year TXx and TNn events compar</w:t>
            </w:r>
            <w:r w:rsidRPr="00D424AA">
              <w:rPr>
                <w:rFonts w:ascii="Times New Roman" w:hAnsi="Times New Roman" w:cs="Times New Roman"/>
                <w:color w:val="000000" w:themeColor="text1"/>
                <w:sz w:val="16"/>
                <w:szCs w:val="16"/>
                <w:lang w:val="en-GB"/>
              </w:rPr>
              <w:t xml:space="preserve">ed to the 1°C warming level </w:t>
            </w:r>
            <w:commentRangeStart w:id="3172"/>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3173" w:author="Robin Matthews" w:date="2021-07-14T11:01:00Z">
              <w:r w:rsidR="00FB77FF">
                <w:rPr>
                  <w:rFonts w:ascii="Times New Roman" w:hAnsi="Times New Roman" w:cs="Times New Roman"/>
                  <w:noProof/>
                  <w:color w:val="000000" w:themeColor="text1"/>
                  <w:sz w:val="16"/>
                  <w:szCs w:val="16"/>
                  <w:lang w:val="en-GB"/>
                </w:rPr>
                <w:t xml:space="preserve">C. </w:t>
              </w:r>
            </w:ins>
            <w:r w:rsidR="00A26296">
              <w:rPr>
                <w:rFonts w:ascii="Times New Roman" w:hAnsi="Times New Roman" w:cs="Times New Roman"/>
                <w:noProof/>
                <w:color w:val="000000" w:themeColor="text1"/>
                <w:sz w:val="16"/>
                <w:szCs w:val="16"/>
                <w:lang w:val="en-GB"/>
              </w:rPr>
              <w:t>Li et al., 202</w:t>
            </w:r>
            <w:ins w:id="3174" w:author="Robin Matthews" w:date="2021-07-14T11:01:00Z">
              <w:r w:rsidR="00FB77FF">
                <w:rPr>
                  <w:rFonts w:ascii="Times New Roman" w:hAnsi="Times New Roman" w:cs="Times New Roman"/>
                  <w:noProof/>
                  <w:color w:val="000000" w:themeColor="text1"/>
                  <w:sz w:val="16"/>
                  <w:szCs w:val="16"/>
                  <w:lang w:val="en-GB"/>
                </w:rPr>
                <w:t>0)</w:t>
              </w:r>
            </w:ins>
            <w:del w:id="3175" w:author="Robin Matthews" w:date="2021-07-14T11:01:00Z">
              <w:r w:rsidR="00A26296" w:rsidDel="00FB77FF">
                <w:rPr>
                  <w:rFonts w:ascii="Times New Roman" w:hAnsi="Times New Roman"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3172"/>
            <w:r w:rsidR="00A26296">
              <w:rPr>
                <w:rStyle w:val="Marquedecommentaire"/>
                <w:rFonts w:ascii="Times New Roman" w:hAnsi="Times New Roman" w:cstheme="minorBidi"/>
                <w:lang w:val="fr-FR" w:eastAsia="fr-FR"/>
              </w:rPr>
              <w:commentReference w:id="3172"/>
            </w:r>
            <w:del w:id="3176" w:author="Robin Matthews" w:date="2021-07-14T11:01:00Z">
              <w:r w:rsidRPr="00841A35" w:rsidDel="00FB77FF">
                <w:rPr>
                  <w:rFonts w:ascii="Times New Roman" w:hAnsi="Times New Roman" w:cs="Times New Roman"/>
                  <w:color w:val="000000" w:themeColor="text1"/>
                  <w:sz w:val="16"/>
                  <w:szCs w:val="16"/>
                  <w:lang w:val="en-GB"/>
                </w:rPr>
                <w:delText>)</w:delText>
              </w:r>
            </w:del>
          </w:p>
        </w:tc>
        <w:tc>
          <w:tcPr>
            <w:tcW w:w="2159" w:type="dxa"/>
            <w:tcBorders>
              <w:top w:val="dashed" w:sz="4" w:space="0" w:color="000000"/>
            </w:tcBorders>
            <w:shd w:val="clear" w:color="auto" w:fill="E52F2F"/>
          </w:tcPr>
          <w:p w14:paraId="29DD6214" w14:textId="11F8656F"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177"/>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3178" w:author="Robin Matthews" w:date="2021-07-14T11:01:00Z">
              <w:r w:rsidR="00FB77FF">
                <w:rPr>
                  <w:rFonts w:ascii="Times New Roman" w:hAnsi="Times New Roman" w:cs="Times New Roman"/>
                  <w:noProof/>
                  <w:color w:val="000000" w:themeColor="text1"/>
                  <w:sz w:val="16"/>
                  <w:szCs w:val="16"/>
                  <w:lang w:val="en-GB"/>
                </w:rPr>
                <w:t xml:space="preserve">C. </w:t>
              </w:r>
            </w:ins>
            <w:r w:rsidR="00A26296">
              <w:rPr>
                <w:rFonts w:ascii="Times New Roman" w:hAnsi="Times New Roman"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3177"/>
            <w:r w:rsidR="00A26296">
              <w:rPr>
                <w:rStyle w:val="Marquedecommentaire"/>
                <w:rFonts w:ascii="Times New Roman" w:hAnsi="Times New Roman" w:cstheme="minorBidi"/>
                <w:lang w:val="fr-FR" w:eastAsia="fr-FR"/>
              </w:rPr>
              <w:commentReference w:id="3177"/>
            </w:r>
            <w:r w:rsidRPr="00841A35">
              <w:rPr>
                <w:rFonts w:ascii="Times New Roman" w:hAnsi="Times New Roman" w:cs="Times New Roman"/>
                <w:color w:val="000000" w:themeColor="text1"/>
                <w:sz w:val="16"/>
                <w:szCs w:val="16"/>
                <w:lang w:val="en-GB"/>
              </w:rPr>
              <w:t xml:space="preserve">; Annex). Median increase of more than 1°C in the 50-year TXx and TNn events compared to the 1°C warming level </w:t>
            </w:r>
            <w:commentRangeStart w:id="3179"/>
            <w:r w:rsidRPr="00D424AA">
              <w:rPr>
                <w:rFonts w:cs="Times New Roman"/>
                <w:color w:val="000000" w:themeColor="text1"/>
                <w:sz w:val="16"/>
                <w:szCs w:val="16"/>
                <w:lang w:val="en-GB"/>
              </w:rPr>
              <w:fldChar w:fldCharType="begin" w:fldLock="1"/>
            </w:r>
            <w:ins w:id="3180" w:author="Robin Matthews" w:date="2021-07-14T11:01:00Z">
              <w:r w:rsidR="00FB77FF">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181" w:author="Robin Matthews" w:date="2021-07-14T11:01:00Z">
              <w:r w:rsidR="00FC4C2D" w:rsidDel="00FB77FF">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3182" w:author="Robin Matthews" w:date="2021-07-14T11:01:00Z">
              <w:r w:rsidR="00FB77FF">
                <w:rPr>
                  <w:rFonts w:ascii="Times New Roman" w:hAnsi="Times New Roman" w:cs="Times New Roman"/>
                  <w:noProof/>
                  <w:color w:val="000000" w:themeColor="text1"/>
                  <w:sz w:val="16"/>
                  <w:szCs w:val="16"/>
                  <w:lang w:val="en-GB"/>
                </w:rPr>
                <w:t xml:space="preserve">C. </w:t>
              </w:r>
            </w:ins>
            <w:r w:rsidR="00A26296">
              <w:rPr>
                <w:rFonts w:ascii="Times New Roman" w:hAnsi="Times New Roman" w:cs="Times New Roman"/>
                <w:noProof/>
                <w:color w:val="000000" w:themeColor="text1"/>
                <w:sz w:val="16"/>
                <w:szCs w:val="16"/>
                <w:lang w:val="en-GB"/>
              </w:rPr>
              <w:t>Li et al., 202</w:t>
            </w:r>
            <w:ins w:id="3183" w:author="Robin Matthews" w:date="2021-07-14T11:01:00Z">
              <w:r w:rsidR="00FB77FF">
                <w:rPr>
                  <w:rFonts w:ascii="Times New Roman" w:hAnsi="Times New Roman" w:cs="Times New Roman"/>
                  <w:noProof/>
                  <w:color w:val="000000" w:themeColor="text1"/>
                  <w:sz w:val="16"/>
                  <w:szCs w:val="16"/>
                  <w:lang w:val="en-GB"/>
                </w:rPr>
                <w:t>0)</w:t>
              </w:r>
            </w:ins>
            <w:del w:id="3184" w:author="Robin Matthews" w:date="2021-07-14T11:01:00Z">
              <w:r w:rsidR="00A26296" w:rsidDel="00FB77FF">
                <w:rPr>
                  <w:rFonts w:ascii="Times New Roman" w:hAnsi="Times New Roman"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3179"/>
            <w:r w:rsidR="00A26296">
              <w:rPr>
                <w:rStyle w:val="Marquedecommentaire"/>
                <w:rFonts w:ascii="Times New Roman" w:hAnsi="Times New Roman" w:cstheme="minorBidi"/>
                <w:lang w:val="fr-FR" w:eastAsia="fr-FR"/>
              </w:rPr>
              <w:commentReference w:id="3179"/>
            </w:r>
            <w:del w:id="3185" w:author="Robin Matthews" w:date="2021-07-14T11:01:00Z">
              <w:r w:rsidRPr="00841A35" w:rsidDel="00FB77FF">
                <w:rPr>
                  <w:rFonts w:ascii="Times New Roman" w:hAnsi="Times New Roman" w:cs="Times New Roman"/>
                  <w:color w:val="000000" w:themeColor="text1"/>
                  <w:sz w:val="16"/>
                  <w:szCs w:val="16"/>
                  <w:lang w:val="en-GB"/>
                </w:rPr>
                <w:delText>)</w:delText>
              </w:r>
            </w:del>
          </w:p>
        </w:tc>
        <w:tc>
          <w:tcPr>
            <w:tcW w:w="2159" w:type="dxa"/>
            <w:tcBorders>
              <w:top w:val="dashed" w:sz="4" w:space="0" w:color="000000"/>
            </w:tcBorders>
            <w:shd w:val="clear" w:color="auto" w:fill="AD0204"/>
          </w:tcPr>
          <w:p w14:paraId="2D085A3B" w14:textId="4C993055"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186"/>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3187" w:author="Robin Matthews" w:date="2021-07-14T11:01:00Z">
              <w:r w:rsidR="00FB77FF">
                <w:rPr>
                  <w:rFonts w:ascii="Times New Roman" w:hAnsi="Times New Roman" w:cs="Times New Roman"/>
                  <w:noProof/>
                  <w:color w:val="000000" w:themeColor="text1"/>
                  <w:sz w:val="16"/>
                  <w:szCs w:val="16"/>
                  <w:lang w:val="en-GB"/>
                </w:rPr>
                <w:t xml:space="preserve">C. </w:t>
              </w:r>
            </w:ins>
            <w:r w:rsidR="00A26296">
              <w:rPr>
                <w:rFonts w:ascii="Times New Roman" w:hAnsi="Times New Roman"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3186"/>
            <w:r w:rsidR="00A26296">
              <w:rPr>
                <w:rStyle w:val="Marquedecommentaire"/>
                <w:rFonts w:ascii="Times New Roman" w:hAnsi="Times New Roman" w:cstheme="minorBidi"/>
                <w:lang w:val="fr-FR" w:eastAsia="fr-FR"/>
              </w:rPr>
              <w:commentReference w:id="3186"/>
            </w:r>
            <w:r w:rsidRPr="00841A35">
              <w:rPr>
                <w:rFonts w:ascii="Times New Roman" w:hAnsi="Times New Roman" w:cs="Times New Roman"/>
                <w:color w:val="000000" w:themeColor="text1"/>
                <w:sz w:val="16"/>
                <w:szCs w:val="16"/>
                <w:lang w:val="en-GB"/>
              </w:rPr>
              <w:t xml:space="preserve">; Annex). Median increase of more than 3°C in the 50-year TXx and TNn events compared to the 1°C warming level </w:t>
            </w:r>
            <w:commentRangeStart w:id="3188"/>
            <w:del w:id="3189" w:author="Robin Matthews" w:date="2021-07-14T11:02:00Z">
              <w:r w:rsidRPr="00841A35" w:rsidDel="00FB77FF">
                <w:rPr>
                  <w:rFonts w:ascii="Times New Roman" w:hAnsi="Times New Roman" w:cs="Times New Roman"/>
                  <w:color w:val="000000" w:themeColor="text1"/>
                  <w:sz w:val="16"/>
                  <w:szCs w:val="16"/>
                  <w:lang w:val="en-GB"/>
                </w:rPr>
                <w:delText>(</w:delText>
              </w:r>
            </w:del>
            <w:r w:rsidRPr="00D424AA">
              <w:rPr>
                <w:rFonts w:cs="Times New Roman"/>
                <w:color w:val="000000" w:themeColor="text1"/>
                <w:sz w:val="16"/>
                <w:szCs w:val="16"/>
                <w:lang w:val="en-GB"/>
              </w:rPr>
              <w:fldChar w:fldCharType="begin" w:fldLock="1"/>
            </w:r>
            <w:ins w:id="3190" w:author="Robin Matthews" w:date="2021-07-14T11:02:00Z">
              <w:r w:rsidR="00FB77FF">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191" w:author="Robin Matthews" w:date="2021-07-14T11:02:00Z">
              <w:r w:rsidR="00FC4C2D" w:rsidDel="00FB77FF">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3192" w:author="Robin Matthews" w:date="2021-07-14T11:02:00Z">
              <w:r w:rsidR="00FB77FF">
                <w:rPr>
                  <w:rFonts w:ascii="Times New Roman" w:hAnsi="Times New Roman" w:cs="Times New Roman"/>
                  <w:noProof/>
                  <w:color w:val="000000" w:themeColor="text1"/>
                  <w:sz w:val="16"/>
                  <w:szCs w:val="16"/>
                  <w:lang w:val="en-GB"/>
                </w:rPr>
                <w:t xml:space="preserve">C. </w:t>
              </w:r>
            </w:ins>
            <w:r w:rsidR="00A26296">
              <w:rPr>
                <w:rFonts w:ascii="Times New Roman" w:hAnsi="Times New Roman" w:cs="Times New Roman"/>
                <w:noProof/>
                <w:color w:val="000000" w:themeColor="text1"/>
                <w:sz w:val="16"/>
                <w:szCs w:val="16"/>
                <w:lang w:val="en-GB"/>
              </w:rPr>
              <w:t>Li et al., 202</w:t>
            </w:r>
            <w:ins w:id="3193" w:author="Robin Matthews" w:date="2021-07-14T11:02:00Z">
              <w:r w:rsidR="00FB77FF">
                <w:rPr>
                  <w:rFonts w:ascii="Times New Roman" w:hAnsi="Times New Roman" w:cs="Times New Roman"/>
                  <w:noProof/>
                  <w:color w:val="000000" w:themeColor="text1"/>
                  <w:sz w:val="16"/>
                  <w:szCs w:val="16"/>
                  <w:lang w:val="en-GB"/>
                </w:rPr>
                <w:t>0)</w:t>
              </w:r>
            </w:ins>
            <w:del w:id="3194" w:author="Robin Matthews" w:date="2021-07-14T11:02:00Z">
              <w:r w:rsidR="00A26296" w:rsidDel="00FB77FF">
                <w:rPr>
                  <w:rFonts w:ascii="Times New Roman" w:hAnsi="Times New Roman"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3188"/>
            <w:r w:rsidR="00A26296">
              <w:rPr>
                <w:rStyle w:val="Marquedecommentaire"/>
                <w:rFonts w:ascii="Times New Roman" w:hAnsi="Times New Roman" w:cstheme="minorBidi"/>
                <w:lang w:val="fr-FR" w:eastAsia="fr-FR"/>
              </w:rPr>
              <w:commentReference w:id="3188"/>
            </w:r>
            <w:del w:id="3195" w:author="Robin Matthews" w:date="2021-07-14T11:02:00Z">
              <w:r w:rsidRPr="00841A35" w:rsidDel="00FB77FF">
                <w:rPr>
                  <w:rFonts w:ascii="Times New Roman" w:hAnsi="Times New Roman" w:cs="Times New Roman"/>
                  <w:color w:val="000000" w:themeColor="text1"/>
                  <w:sz w:val="16"/>
                  <w:szCs w:val="16"/>
                  <w:lang w:val="en-GB"/>
                </w:rPr>
                <w:delText>)</w:delText>
              </w:r>
            </w:del>
          </w:p>
        </w:tc>
      </w:tr>
      <w:tr w:rsidR="00D376F0" w:rsidRPr="00F1665C" w14:paraId="79CD00E8" w14:textId="77777777" w:rsidTr="00723657">
        <w:tc>
          <w:tcPr>
            <w:tcW w:w="2158" w:type="dxa"/>
            <w:vMerge/>
            <w:tcBorders>
              <w:bottom w:val="single" w:sz="4" w:space="0" w:color="auto"/>
            </w:tcBorders>
          </w:tcPr>
          <w:p w14:paraId="5345885F"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dashed" w:sz="4" w:space="0" w:color="000000"/>
              <w:bottom w:val="single" w:sz="4" w:space="0" w:color="auto"/>
            </w:tcBorders>
            <w:shd w:val="clear" w:color="auto" w:fill="FFE2D9"/>
          </w:tcPr>
          <w:p w14:paraId="2D8D8FCF" w14:textId="77777777" w:rsidR="00D376F0" w:rsidRPr="00D424AA" w:rsidRDefault="00D376F0" w:rsidP="00D424AA">
            <w:pPr>
              <w:rPr>
                <w:rFonts w:ascii="Times New Roman" w:hAnsi="Times New Roman" w:cs="Times New Roman"/>
                <w:color w:val="000000" w:themeColor="text1"/>
                <w:sz w:val="16"/>
                <w:szCs w:val="16"/>
                <w:lang w:val="en-GB"/>
              </w:rPr>
            </w:pPr>
            <w:bookmarkStart w:id="3196" w:name="_Hlk64952020"/>
            <w:r w:rsidRPr="00D424AA">
              <w:rPr>
                <w:rFonts w:ascii="Times New Roman" w:hAnsi="Times New Roman" w:cs="Times New Roman"/>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in the increase in the intensity and frequency of hot extremes and decrease in the intensity and frequency of cold extremes.</w:t>
            </w:r>
            <w:bookmarkEnd w:id="3196"/>
          </w:p>
        </w:tc>
        <w:tc>
          <w:tcPr>
            <w:tcW w:w="1916" w:type="dxa"/>
            <w:tcBorders>
              <w:top w:val="dashed" w:sz="4" w:space="0" w:color="000000"/>
              <w:bottom w:val="single" w:sz="4" w:space="0" w:color="auto"/>
            </w:tcBorders>
            <w:shd w:val="clear" w:color="auto" w:fill="FFE2D9"/>
          </w:tcPr>
          <w:p w14:paraId="2AD2D63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in a human contribution to the observed increase in the intensity and frequency of hot extremes and decrease in the intensity and </w:t>
            </w:r>
            <w:r w:rsidRPr="00D424AA">
              <w:rPr>
                <w:rFonts w:ascii="Times New Roman" w:hAnsi="Times New Roman" w:cs="Times New Roman"/>
                <w:color w:val="000000" w:themeColor="text1"/>
                <w:sz w:val="16"/>
                <w:szCs w:val="16"/>
                <w:lang w:val="en-GB"/>
              </w:rPr>
              <w:lastRenderedPageBreak/>
              <w:t>frequency of cold extremes.</w:t>
            </w:r>
          </w:p>
        </w:tc>
        <w:tc>
          <w:tcPr>
            <w:tcW w:w="2400" w:type="dxa"/>
            <w:tcBorders>
              <w:top w:val="dashed" w:sz="4" w:space="0" w:color="000000"/>
              <w:bottom w:val="single" w:sz="4" w:space="0" w:color="auto"/>
            </w:tcBorders>
            <w:shd w:val="clear" w:color="auto" w:fill="FF6365"/>
          </w:tcPr>
          <w:p w14:paraId="7571940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Increase in the intensity and frequency of hot extremes: </w:t>
            </w:r>
          </w:p>
          <w:p w14:paraId="214A029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2F52B13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1265CB66" w14:textId="77777777" w:rsidR="00D376F0" w:rsidRPr="00D424AA" w:rsidRDefault="00D376F0" w:rsidP="00D424AA">
            <w:pPr>
              <w:rPr>
                <w:rFonts w:ascii="Times New Roman" w:hAnsi="Times New Roman" w:cs="Times New Roman"/>
                <w:color w:val="000000" w:themeColor="text1"/>
                <w:sz w:val="16"/>
                <w:szCs w:val="16"/>
                <w:lang w:val="en-GB"/>
              </w:rPr>
            </w:pPr>
          </w:p>
          <w:p w14:paraId="6638CCE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p>
          <w:p w14:paraId="2C1A041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7D1B294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Extremely likely </w:t>
            </w:r>
            <w:r w:rsidRPr="00D424AA">
              <w:rPr>
                <w:rFonts w:ascii="Times New Roman" w:hAnsi="Times New Roman" w:cs="Times New Roman"/>
                <w:color w:val="000000" w:themeColor="text1"/>
                <w:sz w:val="16"/>
                <w:szCs w:val="16"/>
                <w:lang w:val="en-GB"/>
              </w:rPr>
              <w:t xml:space="preserve">(compared with pre-industrial) </w:t>
            </w:r>
          </w:p>
        </w:tc>
        <w:tc>
          <w:tcPr>
            <w:tcW w:w="2159" w:type="dxa"/>
            <w:tcBorders>
              <w:top w:val="dashed" w:sz="4" w:space="0" w:color="000000"/>
              <w:bottom w:val="single" w:sz="4" w:space="0" w:color="auto"/>
            </w:tcBorders>
            <w:shd w:val="clear" w:color="auto" w:fill="E52F2F"/>
          </w:tcPr>
          <w:p w14:paraId="160BD44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Increase in the intensity and frequency of hot extremes: </w:t>
            </w:r>
          </w:p>
          <w:p w14:paraId="5EDC4E5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the recent past (1995-2014))</w:t>
            </w:r>
          </w:p>
          <w:p w14:paraId="44B6143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lastRenderedPageBreak/>
              <w:t>Virtually certain</w:t>
            </w:r>
            <w:r w:rsidRPr="00D424AA">
              <w:rPr>
                <w:rFonts w:ascii="Times New Roman" w:hAnsi="Times New Roman" w:cs="Times New Roman"/>
                <w:color w:val="000000" w:themeColor="text1"/>
                <w:sz w:val="16"/>
                <w:szCs w:val="16"/>
                <w:lang w:val="en-GB"/>
              </w:rPr>
              <w:t xml:space="preserve"> (compared with pre-industrial) </w:t>
            </w:r>
          </w:p>
          <w:p w14:paraId="1831FC5D" w14:textId="77777777" w:rsidR="00D376F0" w:rsidRPr="00D424AA" w:rsidRDefault="00D376F0" w:rsidP="00D424AA">
            <w:pPr>
              <w:rPr>
                <w:rFonts w:ascii="Times New Roman" w:hAnsi="Times New Roman" w:cs="Times New Roman"/>
                <w:color w:val="000000" w:themeColor="text1"/>
                <w:sz w:val="16"/>
                <w:szCs w:val="16"/>
                <w:lang w:val="en-GB"/>
              </w:rPr>
            </w:pPr>
          </w:p>
          <w:p w14:paraId="50AB3DB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p>
          <w:p w14:paraId="546BB60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the recent past (1995-2014))</w:t>
            </w:r>
          </w:p>
          <w:p w14:paraId="4333F46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dashed" w:sz="4" w:space="0" w:color="000000"/>
              <w:bottom w:val="single" w:sz="4" w:space="0" w:color="auto"/>
            </w:tcBorders>
            <w:shd w:val="clear" w:color="auto" w:fill="AD0204"/>
          </w:tcPr>
          <w:p w14:paraId="3B32F70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Increase in the intensity and frequency of hot extremes: </w:t>
            </w:r>
          </w:p>
          <w:p w14:paraId="2D3C379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7A2E5AF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lastRenderedPageBreak/>
              <w:t>Virtually certain</w:t>
            </w:r>
            <w:r w:rsidRPr="00D424AA">
              <w:rPr>
                <w:rFonts w:ascii="Times New Roman" w:hAnsi="Times New Roman" w:cs="Times New Roman"/>
                <w:color w:val="000000" w:themeColor="text1"/>
                <w:sz w:val="16"/>
                <w:szCs w:val="16"/>
                <w:lang w:val="en-GB"/>
              </w:rPr>
              <w:t xml:space="preserve"> (compared with pre-industrial) </w:t>
            </w:r>
          </w:p>
          <w:p w14:paraId="5F64F399" w14:textId="77777777" w:rsidR="00D376F0" w:rsidRPr="00D424AA" w:rsidRDefault="00D376F0" w:rsidP="00D424AA">
            <w:pPr>
              <w:rPr>
                <w:rFonts w:ascii="Times New Roman" w:hAnsi="Times New Roman" w:cs="Times New Roman"/>
                <w:color w:val="000000" w:themeColor="text1"/>
                <w:sz w:val="16"/>
                <w:szCs w:val="16"/>
                <w:lang w:val="en-GB"/>
              </w:rPr>
            </w:pPr>
          </w:p>
          <w:p w14:paraId="3EE2193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p>
          <w:p w14:paraId="02EE044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00272BE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w:t>
            </w:r>
          </w:p>
        </w:tc>
      </w:tr>
      <w:tr w:rsidR="00D376F0" w:rsidRPr="00F1665C" w14:paraId="7B4F6B18" w14:textId="77777777" w:rsidTr="00723657">
        <w:trPr>
          <w:trHeight w:val="2786"/>
        </w:trPr>
        <w:tc>
          <w:tcPr>
            <w:tcW w:w="2158" w:type="dxa"/>
            <w:vMerge w:val="restart"/>
            <w:tcBorders>
              <w:left w:val="single" w:sz="4" w:space="0" w:color="auto"/>
              <w:right w:val="single" w:sz="4" w:space="0" w:color="auto"/>
            </w:tcBorders>
          </w:tcPr>
          <w:p w14:paraId="48A8C501" w14:textId="77777777" w:rsidR="00D376F0" w:rsidRPr="00841A35" w:rsidRDefault="00D376F0" w:rsidP="00841A35">
            <w:pPr>
              <w:rPr>
                <w:rFonts w:ascii="Times New Roman" w:hAnsi="Times New Roman" w:cs="Times New Roman"/>
                <w:color w:val="000000" w:themeColor="text1"/>
                <w:sz w:val="16"/>
                <w:szCs w:val="16"/>
                <w:lang w:val="en-GB"/>
              </w:rPr>
            </w:pPr>
            <w:bookmarkStart w:id="3197" w:name="_Hlk77158897"/>
            <w:bookmarkEnd w:id="3167"/>
            <w:r w:rsidRPr="00D424AA">
              <w:rPr>
                <w:rFonts w:ascii="Times New Roman" w:hAnsi="Times New Roman" w:cs="Times New Roman"/>
                <w:color w:val="000000" w:themeColor="text1"/>
                <w:sz w:val="16"/>
                <w:szCs w:val="16"/>
                <w:lang w:val="en-GB"/>
              </w:rPr>
              <w:lastRenderedPageBreak/>
              <w:t>Mediterranean (MED)</w:t>
            </w:r>
            <w:r w:rsidRPr="00D37B08">
              <w:rPr>
                <w:rStyle w:val="Appelnotedebasdep"/>
              </w:rPr>
              <w:footnoteReference w:id="2"/>
            </w:r>
          </w:p>
        </w:tc>
        <w:tc>
          <w:tcPr>
            <w:tcW w:w="2158" w:type="dxa"/>
            <w:tcBorders>
              <w:top w:val="single" w:sz="4" w:space="0" w:color="auto"/>
              <w:left w:val="single" w:sz="4" w:space="0" w:color="auto"/>
              <w:bottom w:val="single" w:sz="4" w:space="0" w:color="auto"/>
              <w:right w:val="single" w:sz="4" w:space="0" w:color="auto"/>
            </w:tcBorders>
            <w:shd w:val="clear" w:color="auto" w:fill="FF6365"/>
          </w:tcPr>
          <w:p w14:paraId="0D9A8345" w14:textId="6166763B"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Significant ncreases in the intensity and frequency of hot extremes and significant decreases in the intensity and frequency of cold extremes </w:t>
            </w:r>
            <w:bookmarkStart w:id="3198" w:name="_Hlk77153421"/>
            <w:bookmarkStart w:id="3199" w:name="_Hlk77153230"/>
            <w:ins w:id="3200" w:author="Robin Matthews" w:date="2021-07-14T11:12:00Z">
              <w:r w:rsidR="0060394F" w:rsidRPr="0060394F">
                <w:rPr>
                  <w:rFonts w:ascii="Times New Roman" w:hAnsi="Times New Roman" w:cs="Times New Roman"/>
                  <w:color w:val="000000" w:themeColor="text1"/>
                  <w:sz w:val="16"/>
                  <w:szCs w:val="16"/>
                  <w:lang w:val="en-GB" w:eastAsia="fr-FR"/>
                </w:rPr>
                <w:fldChar w:fldCharType="begin" w:fldLock="1"/>
              </w:r>
            </w:ins>
            <w:r w:rsidR="00DB48AC">
              <w:rPr>
                <w:rFonts w:ascii="Times New Roman" w:hAnsi="Times New Roman" w:cs="Times New Roman"/>
                <w:color w:val="000000" w:themeColor="text1"/>
                <w:sz w:val="16"/>
                <w:szCs w:val="16"/>
                <w:lang w:val="en-GB"/>
              </w:rPr>
              <w: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id" : "ITEM-2", "itemData" : { "DOI" : "10.1007/s00704-012-0797-5", "abstract" : "A procedure for classifying daily summer temperature extremes in northeastern Spain into homogenous regions has been presented and evaluated. This procedure employed daily temperature series from a dense network of 128 weather stations spanning the period from 1960 to 2006. Characteristics of temperature extremes included temperature frequency (e.g., warm days), intensity (e.g., warmest day), and duration (e.g., maximum length of hot spell). Following the results of the principal components analysis and Ward's method of clustering, the study area was divided into four homogenous sub-regions in terms of both the geographic and climatic meanings: the Mediterranean region, the mainland and the Cantabrian region, the moderately elevated areas westward and southward, and the mountainous region. Based on an internal cluster validation measure (Silhouette width), the quality of clustering was evaluated and ensured. The temporal evolution of the long-term (1960-2006) temperature extremes clearly showed a different behavior amongst these sub-regions. The Mediterranean and the highly elevated regions revealed the strongest signals in both daytime and nighttime extremes. For mainland areas, considerable differences in the behavior of the daytime and nighttime temperature extremes were evident. The influence of atmospheric circulation on spatial and temporal variability of temperature extremes was also explored. The variability of summer temperature extremes in NE Spain appears to be mainly driven by the Scandinavian (SCA), the Western Mediterranean Oscillation (WeMO), and the East Atlantic (EA) patterns, with a tendency toward increasing during the positive (negative) phases of the EA (WeMO and SCA) circulation modes. In such a region with complex geography and climate, regionalization of summer temperature extremes can be advantageous for extracting finer-scale information, which may prove useful for the vulnerability assessments and the development of local adaptation strategies in areas such as health, ecosystems and agriculture. \u00a9 2012 Springer-Verlag Wien.", "author" : [ { "dropping-particle" : "", "family" : "Kenawy", "given" : "A.", "non-dropping-particle" : "El", "parse-names" : false, "suffix" : "" }, { "dropping-particle" : "", "family" : "L\u00f3pez-Moreno", "given" : "J.I.", "non-dropping-particle" : "", "parse-names" : false, "suffix" : "" }, { "dropping-particle" : "", "family" : "Vicente-Serrano", "given" : "S.M.", "non-dropping-particle" : "", "parse-names" : false, "suffix" : "" } ], "container-title" : "Theoretical and Applied Climatology", "id" : "ITEM-2", "issue" : "3-4", "issued" : { "date-parts" : [ [ "2013" ] ] }, "page" : "387-405", "title" : "Summer temperature extremes in northeastern Spain: Spatial regionalization and links to atmospheric circulation (1960-2006)", "translator" : [ { "dropping-particle" : "", "family" : "S791", "given" : "", "non-dropping-particle" : "", "parse-names" : false, "suffix" : "" } ], "type" : "article-journal", "volume" : "113" }, "uris" : [ "http://www.mendeley.com/documents/?uuid=695c48b9-e234-45ea-9f20-d56db032f42c" ] }, { "id" : "ITEM-3", "itemData" : { "DOI" : "10.1002/2013JD020590", "ISSN" : "2169-897X", "abstract" : "Heat wave event trends over the Iberian Peninsula (IP) are studied using extreme value theory, specifically the peaks-over-threshold (POT) approach. Summer (June?August) daily temperature records from 20 observatories regularly distributed over Iberia in places far from urban effects were available for the common period 1961?2010. Heat waves are defined as days occurring above the 95th percentile of the temperature distribution, considering both maximum (Tmax) and minimum (Tmin) temperatures. These events were identified using a ?run declustering? scheme to select independent extreme events exceeding the threshold. Also, the dates of occurrence of the independent events were fitted to a Poisson process. Trends in the following parameters were studied: the scale parameter of the POT approach, the Poisson intensity, mean, return level period, and low (25th percentile) and high (75th percentile) values. The optimal trends in the Poisson intensity considering both Tmax and Tmin show a major increase in the occurrence of heat waves. Also, the rise in the return level trend was less than that in the mean of Tmin and Tmax, and the analysis of the values of Tminand Tmax showed a greater increasing trend in the low values (25th percentile) than in the high values (75th percentile), especially for Tmax, leading to a decrease in the variance. Over the IP, temperature extremes are increasing but not as much as the mean because the variance is tending to decrease. This highlights the important role of variance in the evolution of extremes.", "author" : [ { "dropping-particle" : "", "family" : "Acero", "given" : "F J", "non-dropping-particle" : "", "parse-names" : false, "suffix" : "" }, { "dropping-particle" : "", "family" : "Garc\u00eda", "given" : "Jos\u00e9 Agust\u00edn", "non-dropping-particle" : "", "parse-names" : false, "suffix" : "" }, { "dropping-particle" : "", "family" : "Gallego", "given" : "Mar\u00eda Cruz", "non-dropping-particle" : "", "parse-names" : false, "suffix" : "" }, { "dropping-particle" : "", "family" : "Parey", "given" : "Sylvie", "non-dropping-particle" : "", "parse-names" : false, "suffix" : "" }, { "dropping-particle" : "", "family" : "Dacunha-Castelle", "given" : "Didier", "non-dropping-particle" : "", "parse-names" : false, "suffix" : "" } ], "container-title" : "Journal of Geophysical Research: Atmospheres", "id" : "ITEM-3", "issue" : "1", "issued" : { "date-parts" : [ [ "2014", "1", "16" ] ] }, "note" : "doi: 10.1002/2013JD020590", "page" : "39-53", "publisher" : "John Wiley &amp; Sons, Ltd", "title" : "Trends in summer extreme temperatures over the Iberian Peninsula using nonurban station data", "translator" : [ { "dropping-particle" : "", "family" : "S2895", "given" : "", "non-dropping-particle" : "", "parse-names" : false, "suffix" : "" } ], "type" : "article-journal", "volume" : "119" }, "uris" : [ "http://www.mendeley.com/documents/?uuid=7cc8dcd8-f003-4765-9d3c-6480a2c982eb" ] }, { "id" : "ITEM-4", "itemData" : { "DOI" : "10.1007/s00704-014-1362-1", "ISSN" : "0177-798X", "abstract" : "\u00a9 2015, Springer-Verlag Wien. The assessment of climate change impacts requires updated estimates of the tendencies in temperature extremes. With the objective of studying recent variations in frequency and intensity of temperature extremes over Italy, a collection of daily minimum and maximum temperature time series was selected for the calculation of a set of indices recommended by the Expert Team on Climate Change Detection and Indices (ETCCDI). The trend of each index was investigated through a non-parametric statistical analysis over the last half-century (1961\u20132011), and its spatial variability was illustrated through trend maps. Mean national-scale trends were also assessed at annual and seasonal level. The results show that mean annual series exhibit a general warming tendency from 1961 to 2011, with significant trends for summer days, tropical nights, heat waves, and percentile-based indices at most stations, with warming trends more pronounced in summer and spring and weaker in winter and autumn. As a changepoint was identified in 1977 for the minimum (Tmin) and maximum temperature (Tmax) Italian annual series, the trend analysis was also performed for the two sub-periods 1961\u20131977 and 1978\u20132011. Non-significant \u201ccooling\u201d trends characterize the sub-period 1961\u20131977, while significant \u201cwarming\u201d trends were identified over the period 1978\u20132011. This study updates previous research in the extent of time series, in the number of indices and in the approach followed for their analysis, providing useful information for evaluating the impacts of temperature extremes in the context of a changing climate in Italy.", "author" : [ { "dropping-particle" : "", "family" : "Fioravanti", "given" : "Guido", "non-dropping-particle" : "", "parse-names" : false, "suffix" : "" }, { "dropping-particle" : "", "family" : "Piervitali", "given" : "Emanuela", "non-dropping-particle" : "", "parse-names" : false, "suffix" : "" }, { "dropping-particle" : "", "family" : "Desiato", "given" : "Franco", "non-dropping-particle" : "", "parse-names" : false, "suffix" : "" } ], "container-title" : "Theoretical and Applied Climatology", "id" : "ITEM-4", "issue" : "3-4", "issued" : { "date-parts" : [ [ "2016", "2", "13" ] ] }, "page" : "473-486", "title" : "Recent changes of temperature extremes over Italy: an index-based analysis", "translator" : [ { "dropping-particle" : "", "family" : "S790", "given" : "", "non-dropping-particle" : "", "parse-names" : false, "suffix" : "" } ], "type" : "article-journal", "volume" : "123" }, "uris" : [ "http://www.mendeley.com/documents/?uuid=8e82ed74-29cf-480b-acd9-49280113e50a" ] }, { "id" : "ITEM-5", "itemData" : { "DOI" : "10.1016/j.atmosres.2016.08.013", "ISSN" : "01698095", "abstract" : "\u00ef\u00bf\u00bd 2016 Elsevier B.V. The analysis of spatiotemporal changes of temperature extremes in Serbia, based on 18 ETCCDI indices, was performed using daily minimum and maximum temperature observations from 26 meteorological stations over the period 1961\u20132010. The observation period was divided into two sub-periods (1961\u20131980 and 1981\u20132010) according to the results of the sequential Mann\u2013Kendall test. Temporal trends were evaluated by a least-squares linear regression method. The average annual minimum temperature displayed a mixed pattern of increasing, decreasing, and no trends over 1961\u20131980 and a significant increasing trend over 1981\u20132010 across the whole country, with a regionally averaged rate of 0.48\u00ef\u00bf\u00bd\u00ef\u00bf\u00bdC per decade. The average annual maximum temperature showed a decreasing trend during 1961\u20131980 and a significant increasing trend at all stations during 1981\u20132010, with a regionally averaged rate of 0.56\u00ef\u00bf\u00bd\u00ef\u00bf\u00bdC per decade. Hot indices exhibited a general cooling tendency until 1980 and a warming tendency afterwards, with the most pronounced trends in the number of summer and tropical days during the first period and in the frequency of warm days and nights in the second. Cold indices displayed a mostly warming tendency over the entire period, with the most remarkable increase in the lowest annual maximum temperature and the number of ice days during the first period and in the frequency of cool nights during the second. At most stations, the diurnal temperature range showed a decrease until 1980 and no change or a slight increase afterwards. The lengthening of the growing season was much more pronounced in the later period. The computed correlation coefficient between the annual temperature indices and large-scale circulation features revealed that the East Atlantic pattern displayed much stronger association with examined indices than the North Atlantic Oscillation and East Atlantic/West Russia pattern.", "author" : [ { "dropping-particle" : "", "family" : "Ruml", "given" : "Mirjana", "non-dropping-particle" : "", "parse-names" : false, "suffix" : "" }, { "dropping-particle" : "", "family" : "Gregori\u0107", "given" : "Enike", "non-dropping-particle" : "", "parse-names" : false, "suffix" : "" }, { "dropping-particle" : "", "family" : "Vujadinovi\u0107", "given" : "Mirjam", "non-dropping-particle" : "", "parse-names" : false, "suffix" : "" }, { "dropping-particle" : "", "family" : "Radovanovi\u0107", "given" : "Slavica", "non-dropping-particle" : "", "parse-names" : false, "suffix" : "" }, { "dropping-particle" : "", "family" : "Matovi\u0107", "given" : "Gordana", "non-dropping-particle" : "", "parse-names" : false, "suffix" : "" }, { "dropping-particle" : "", "family" : "Vukovi\u0107", "given" : "Ana", "non-dropping-particle" : "", "parse-names" : false, "suffix" : "" }, { "dropping-particle" : "", "family" : "Po\u010du\u010da", "given" : "Vesna", "non-dropping-particle" : "", "parse-names" : false, "suffix" : "" }, { "dropping-particle" : "", "family" : "Stoji\u010di\u0107", "given" : "Djurdja", "non-dropping-particle" : "", "parse-names" : false, "suffix" : "" } ], "container-title" : "Atmospheric Research", "id" : "ITEM-5", "issued" : { "date-parts" : [ [ "2017", "1" ] ] }, "page" : "26-41", "title" : "Observed changes of temperature extremes in Serbia over the period 1961 \u2212 2010", "translator" : [ { "dropping-particle" : "", "family" : "S795", "given" : "", "non-dropping-particle" : "", "parse-names" : false, "suffix" : "" } ], "type" : "article-journal", "volume" : "183" }, "uris" : [ "http://www.mendeley.com/documents/?uuid=5dd606cd-446f-4dab-a629-ca65210aea67" ] }, { "id" : "ITEM-6", "itemData" : { "DOI" : "10.1002/joc.5720", "ISSN" : "0899-8418", "abstract" : "The study investigated temporal variations of record and absolute maximum and minimum air temperatures (Tmax and Tmin, respectively), and surface and upper atmospheric conditions in years, in which the highest number of events were observed at 90 stations of Turkey during period of 1950?2015. The results have shown that annual frequency of record Tmin events revealed an evident decreasing since mid-1980s while frequency of Tmax events increased particularly starting from the year of 2000. Half of record Tmax events were recorded during 2000?2015 period. On the other hand, daily absolute Tmax occurred mostly in 2000, whereas daily absolute Tmin events were mostly recorded in 1953. With respect to linkages to atmospheric teleconnection patterns, statistically significant negative relationships were detected between numbers of Turkey's record Tmax events and the North Atlantic Oscillation Index (NAOI) in July, December, and annually, and between the Arctic Oscillation Index (AOI) and the record Tmax events in winter months. The North Sea?Caspian Pattern Index (NCPI) had a significantly strong negative relationship with record-breaking Tmax events in February, March, August, October, and annually. However, statistically significant relationships found between the NCPI and record Tmin events in November, January, and annually are different from other atmospheric oscillations. Well-defined synoptic-scale surface and upper atmospheric circulation anomalies closely controlled occurrence and nature/magnitude of highest number of record-breaking Tmax events in Turkey by carrying frequently the tropical origin weather systems and continental tropical warm/hot air masses towards Turkey and her surroundings. On the other hands, record-breaking Tmin events detected were related closely with the patterns of surface and upper atmospheric circulation anomalies carrying frequently polar and subpolar or mid-latitudinal weather systems with the continental polar air masses mostly cold and stable to Turkey and her surrounding regions.", "author" : [ { "dropping-particle" : "", "family" : "T\u00fcrke\u015f", "given" : "Murat", "non-dropping-particle" : "", "parse-names" : false, "suffix" : "" }, { "dropping-particle" : "", "family" : "Erlat", "given" : "Ecmel", "non-dropping-particle" : "", "parse-names" : false, "suffix" : "" } ], "container-title" : "International Journal of Climatology", "id" : "ITEM-6", "issue" : "14", "issued" : { "date-parts" : [ [ "2018", "11", "1" ] ] }, "note" : "doi: 10.1002/joc.5720", "page" : "5182-5204", "publisher" : "John Wiley &amp; Sons, Ltd", "title" : "Variability and trends in record air temperature events of Turkey and their associations with atmospheric oscillations and anomalous circulation patterns", "translator" : [ { "dropping-particle" : "", "family" : "S1101", "given" : "", "non-dropping-particle" : "", "parse-names" : false, "suffix" : "" } ], "type" : "article-journal", "volume" : "38" }, "uris" : [ "http://www.mendeley.com/documents/?uuid=7633fbca-0ad4-47ad-b779-6e1f88872124" ] }, { "id" : "ITEM-7",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7",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id" : "ITEM-8",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8",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9",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9",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id" : "ITEM-10", "itemData" : { "DOI" : "10.1007/s00704-015-1472-4", "ISSN" : "0177-798X", "author" : [ { "dropping-particle" : "", "family" : "Filahi", "given" : "S.", "non-dropping-particle" : "", "parse-names" : false, "suffix" : "" }, { "dropping-particle" : "", "family" : "Tanarhte", "given" : "Meryem", "non-dropping-particle" : "", "parse-names" : false, "suffix" : "" }, { "dropping-particle" : "", "family" : "Mouhir", "given" : "L.", "non-dropping-particle" : "", "parse-names" : false, "suffix" : "" }, { "dropping-particle" : "", "family" : "Morhit", "given" : "Mohammed", "non-dropping-particle" : "El", "parse-names" : false, "suffix" : "" }, { "dropping-particle" : "", "family" : "Tramblay", "given" : "Yves", "non-dropping-particle" : "", "parse-names" : false, "suffix" : "" } ], "container-title" : "Theoretical and Applied Climatology", "id" : "ITEM-10", "issue" : "3-4", "issued" : { "date-parts" : [ [ "2016", "4", "26" ] ] }, "page" : "959-972", "publisher" : "Springer Vienna", "title" : "Trends in indices of daily temperature and precipitations extremes in Morocco", "translator" : [ { "dropping-particle" : "", "family" : "S3329", "given" : "", "non-dropping-particle" : "", "parse-names" : false, "suffix" : "" } ], "type" : "article-journal", "volume" : "124" }, "uris" : [ "http://www.mendeley.com/documents/?uuid=7707edc2-8221-4864-b68a-1b7eca701283" ] }, { "id" : "ITEM-11", "itemData" : { "DOI" : "10.1002/joc.6734", "ISSN" : "0899-8418", "author" : [ { "dropping-particle" : "", "family" : "Driouech", "given" : "Fatima", "non-dropping-particle" : "", "parse-names" : false, "suffix" : "" }, { "dropping-particle" : "", "family" : "Stafi", "given" : "Hafid", "non-dropping-particle" : "", "parse-names" : false, "suffix" : "" }, { "dropping-particle" : "", "family" : "Khouakhi", "given" : "Abdou", "non-dropping-particle" : "", "parse-names" : false, "suffix" : "" }, { "dropping-particle" : "", "family" : "Moutia", "given" : "Sara", "non-dropping-particle" : "", "parse-names" : false, "suffix" : "" }, { "dropping-particle" : "", "family" : "Badi", "given" : "Wafae", "non-dropping-particle" : "", "parse-names" : false, "suffix" : "" }, { "dropping-particle" : "", "family" : "ElRhaz", "given" : "Khalid", "non-dropping-particle" : "", "parse-names" : false, "suffix" : "" }, { "dropping-particle" : "", "family" : "Chehbouni", "given" : "Abdelghani", "non-dropping-particle" : "", "parse-names" : false, "suffix" : "" } ], "container-title" : "International Journal of Climatology", "id" : "ITEM-11", "issue" : "S1", "issued" : { "date-parts" : [ [ "2021", "1", "29" ] ] }, "page" : "1-20", "title" : "Recent observed country-wide climate trends in Morocco", "translator" : [ { "dropping-particle" : "", "family" : "S3513", "given" : "", "non-dropping-particle" : "", "parse-names" : false, "suffix" : "" } ], "type" : "article-journal", "volume" : "41" }, "uris" : [ "http://www.mendeley.com/documents/?uuid=f5274322-78b0-4b32-8377-b11a80322fcc" ] }, { "id" : "ITEM-1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onat et al., 2013a, 2014a, 2016a; El Kenawy et al., 2013; Acero et al., 2014; Filahi et al., 2016; Fioravanti et al., 2016; Ruml et al., 2017; T\u00fcrke\u015f and Erlat, 2018; Dunn et al., 2020; Pe\u00f1a-Angulo et al., 2020a; Driouech et al., 2021)", "manualFormatting" : "(Donat et al., 2013b, 2014a, 2016a; El Kenawy et al., 2013; Acero et al., 2014; Filahi et al., 2016; Fioravanti et al., 2016; Ruml et al., 2017; T\u00fcrke\u015f and Erlat, 2018; Dunn et al., 2020; Pe\u00f1a-Angulo et al., 2020a; Driouech et al., 2021)", "plainTextFormattedCitation" : "(Donat et al., 2013a, 2014a, 2016a; El Kenawy et al., 2013; Acero et al., 2014; Filahi et al., 2016; Fioravanti et al., 2016; Ruml et al., 2017; T\u00fcrke\u015f and Erlat, 2018; Dunn et al., 2020; Pe\u00f1a-Angulo et al., 2020a; Driouech et al., 2021)", "previouslyFormattedCitation" : "(Donat et al., 2013a, 2014a, 2016a; El Kenawy et al., 2013; Acero et al., 2014; Filahi et al., 2016; Fioravanti et al., 2016; Ruml et al., 2017; T\u00fcrke\u015f and Erlat, 2018; Dunn et al., 2020; Pe\u00f1a-Angulo et al., 2020a; Driouech et al., 2021)" }, "properties" : { "noteIndex" : 0 }, "schema" : "https://github.com/citation-style-language/schema/raw/master/csl-citation.json" }</w:instrText>
            </w:r>
            <w:ins w:id="3201" w:author="Robin Matthews" w:date="2021-07-14T11:12:00Z">
              <w:r w:rsidR="0060394F" w:rsidRPr="0060394F">
                <w:rPr>
                  <w:rFonts w:ascii="Times New Roman" w:hAnsi="Times New Roman" w:cs="Times New Roman"/>
                  <w:color w:val="000000" w:themeColor="text1"/>
                  <w:sz w:val="16"/>
                  <w:szCs w:val="16"/>
                  <w:lang w:val="en-GB" w:eastAsia="fr-FR"/>
                  <w:rPrChange w:id="3202" w:author="Robin Matthews" w:date="2021-07-14T11:12:00Z">
                    <w:rPr>
                      <w:rFonts w:cs="Times New Roman"/>
                      <w:color w:val="000000" w:themeColor="text1"/>
                      <w:sz w:val="16"/>
                      <w:szCs w:val="16"/>
                      <w:lang w:val="en-GB"/>
                    </w:rPr>
                  </w:rPrChange>
                </w:rPr>
                <w:fldChar w:fldCharType="separate"/>
              </w:r>
              <w:r w:rsidR="0060394F" w:rsidRPr="0060394F">
                <w:rPr>
                  <w:rFonts w:cs="Times New Roman"/>
                  <w:noProof/>
                  <w:color w:val="000000" w:themeColor="text1"/>
                  <w:sz w:val="16"/>
                  <w:szCs w:val="16"/>
                  <w:lang w:val="en-GB"/>
                </w:rPr>
                <w:t>(Donat et al., 2013b, 2014a, 2016a; El Kenawy et al., 2013; Acero et al., 2014; Filahi et al., 2016; Fioravanti et al., 2016; Ruml et al., 2017; Türkeş and Erlat, 2018; Dunn et al., 2020; Peña-Angulo et al., 2020a; Driouech et al., 2021)</w:t>
              </w:r>
              <w:r w:rsidR="0060394F" w:rsidRPr="0060394F">
                <w:rPr>
                  <w:rFonts w:ascii="Times New Roman" w:hAnsi="Times New Roman" w:cs="Times New Roman"/>
                  <w:color w:val="000000" w:themeColor="text1"/>
                  <w:sz w:val="16"/>
                  <w:szCs w:val="16"/>
                  <w:lang w:val="en-GB" w:eastAsia="fr-FR"/>
                  <w:rPrChange w:id="3203" w:author="Robin Matthews" w:date="2021-07-14T11:12:00Z">
                    <w:rPr>
                      <w:rFonts w:cs="Times New Roman"/>
                      <w:color w:val="000000" w:themeColor="text1"/>
                      <w:sz w:val="16"/>
                      <w:szCs w:val="16"/>
                      <w:lang w:val="en-GB"/>
                    </w:rPr>
                  </w:rPrChange>
                </w:rPr>
                <w:fldChar w:fldCharType="end"/>
              </w:r>
              <w:r w:rsidR="0060394F" w:rsidRPr="00D424AA" w:rsidDel="0060394F">
                <w:rPr>
                  <w:rFonts w:ascii="Times New Roman" w:hAnsi="Times New Roman" w:cs="Times New Roman"/>
                  <w:color w:val="000000" w:themeColor="text1"/>
                  <w:sz w:val="16"/>
                  <w:szCs w:val="16"/>
                  <w:lang w:val="en-GB"/>
                </w:rPr>
                <w:t xml:space="preserve"> </w:t>
              </w:r>
            </w:ins>
            <w:del w:id="3204" w:author="Robin Matthews" w:date="2021-07-14T11:12:00Z">
              <w:r w:rsidRPr="00D424AA" w:rsidDel="0060394F">
                <w:rPr>
                  <w:rFonts w:ascii="Times New Roman" w:hAnsi="Times New Roman" w:cs="Times New Roman"/>
                  <w:color w:val="000000" w:themeColor="text1"/>
                  <w:sz w:val="16"/>
                  <w:szCs w:val="16"/>
                  <w:lang w:val="en-GB"/>
                </w:rPr>
                <w:delText>(</w:delText>
              </w:r>
              <w:bookmarkStart w:id="3205" w:name="_Hlk77153466"/>
              <w:commentRangeStart w:id="3206"/>
              <w:r w:rsidRPr="00D424AA" w:rsidDel="0060394F">
                <w:rPr>
                  <w:rFonts w:ascii="Times New Roman" w:hAnsi="Times New Roman" w:cs="Times New Roman"/>
                  <w:color w:val="000000" w:themeColor="text1"/>
                  <w:sz w:val="16"/>
                  <w:szCs w:val="16"/>
                  <w:lang w:val="en-GB" w:eastAsia="fr-FR"/>
                </w:rPr>
                <w:fldChar w:fldCharType="begin" w:fldLock="1"/>
              </w:r>
              <w:r w:rsidR="00FF6231" w:rsidRPr="0060394F" w:rsidDel="0060394F">
                <w:rPr>
                  <w:rFonts w:ascii="Times New Roman" w:hAnsi="Times New Roman" w:cs="Times New Roman"/>
                  <w:color w:val="000000" w:themeColor="text1"/>
                  <w:sz w:val="16"/>
                  <w:szCs w:val="16"/>
                  <w:lang w:val="en-GB" w:eastAsia="fr-FR"/>
                </w:rPr>
                <w:del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mendeley" : { "formattedCitation" : "(Pe\u00f1a-Angulo et al., 2020a)", "manualFormatting" : "Pe\u00f1a-Angulo et al., 2020;", "plainTextFormattedCitation" : "(Pe\u00f1a-Angulo et al., 2020a)", "previouslyFormattedCitation" : "(Pe\u00f1a-Angulo et al., 2020a)" }, "properties" : { "noteIndex" : 0 }, "schema" : "https://github.com/citation-style-language/schema/raw/master/csl-citation.json" }</w:delInstrText>
              </w:r>
              <w:r w:rsidRPr="00D424AA" w:rsidDel="0060394F">
                <w:rPr>
                  <w:rFonts w:ascii="Times New Roman" w:hAnsi="Times New Roman" w:cs="Times New Roman"/>
                  <w:color w:val="000000" w:themeColor="text1"/>
                  <w:sz w:val="16"/>
                  <w:szCs w:val="16"/>
                  <w:lang w:val="en-GB" w:eastAsia="fr-FR"/>
                </w:rPr>
                <w:fldChar w:fldCharType="separate"/>
              </w:r>
              <w:r w:rsidR="00A26296" w:rsidRPr="0060394F" w:rsidDel="0060394F">
                <w:rPr>
                  <w:rFonts w:ascii="Times New Roman" w:hAnsi="Times New Roman" w:cs="Times New Roman"/>
                  <w:noProof/>
                  <w:color w:val="000000" w:themeColor="text1"/>
                  <w:sz w:val="16"/>
                  <w:szCs w:val="16"/>
                  <w:lang w:val="en-GB" w:eastAsia="fr-FR"/>
                </w:rPr>
                <w:delText>Peña-Angulo et al., 2020;</w:delText>
              </w:r>
              <w:r w:rsidRPr="00D424AA" w:rsidDel="0060394F">
                <w:rPr>
                  <w:rFonts w:ascii="Times New Roman" w:hAnsi="Times New Roman" w:cs="Times New Roman"/>
                  <w:color w:val="000000" w:themeColor="text1"/>
                  <w:sz w:val="16"/>
                  <w:szCs w:val="16"/>
                  <w:lang w:val="en-GB" w:eastAsia="fr-FR"/>
                </w:rPr>
                <w:fldChar w:fldCharType="end"/>
              </w:r>
              <w:commentRangeEnd w:id="3206"/>
              <w:r w:rsidR="00A26296" w:rsidDel="0060394F">
                <w:rPr>
                  <w:rStyle w:val="Marquedecommentaire"/>
                  <w:rFonts w:ascii="Times New Roman" w:hAnsi="Times New Roman" w:cstheme="minorBidi"/>
                  <w:lang w:val="fr-FR" w:eastAsia="fr-FR"/>
                </w:rPr>
                <w:commentReference w:id="3206"/>
              </w:r>
              <w:r w:rsidRPr="00841A35" w:rsidDel="0060394F">
                <w:rPr>
                  <w:rFonts w:ascii="Times New Roman" w:hAnsi="Times New Roman" w:cs="Times New Roman"/>
                  <w:color w:val="000000" w:themeColor="text1"/>
                  <w:sz w:val="16"/>
                  <w:szCs w:val="16"/>
                  <w:lang w:val="en-GB"/>
                </w:rPr>
                <w:delText xml:space="preserve"> </w:delText>
              </w:r>
              <w:commentRangeStart w:id="3207"/>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7/s00704-012-0797-5", "abstract" : "A procedure for classifying daily summer temperature extremes in northeastern Spain into homogenous regions has been presented and evaluated. This procedure employed daily temperature series from a dense network of 128 weather stations spanning the period from 1960 to 2006. Characteristics of temperature extremes included temperature frequency (e.g., warm days), intensity (e.g., warmest day), and duration (e.g., maximum length of hot spell). Following the results of the principal components analysis and Ward's method of clustering, the study area was divided into four homogenous sub-regions in terms of both the geographic and climatic meanings: the Mediterranean region, the mainland and the Cantabrian region, the moderately elevated areas westward and southward, and the mountainous region. Based on an internal cluster validation measure (Silhouette width), the quality of clustering was evaluated and ensured. The temporal evolution of the long-term (1960-2006) temperature extremes clearly showed a different behavior amongst these sub-regions. The Mediterranean and the highly elevated regions revealed the strongest signals in both daytime and nighttime extremes. For mainland areas, considerable differences in the behavior of the daytime and nighttime temperature extremes were evident. The influence of atmospheric circulation on spatial and temporal variability of temperature extremes was also explored. The variability of summer temperature extremes in NE Spain appears to be mainly driven by the Scandinavian (SCA), the Western Mediterranean Oscillation (WeMO), and the East Atlantic (EA) patterns, with a tendency toward increasing during the positive (negative) phases of the EA (WeMO and SCA) circulation modes. In such a region with complex geography and climate, regionalization of summer temperature extremes can be advantageous for extracting finer-scale information, which may prove useful for the vulnerability assessments and the development of local adaptation strategies in areas such as health, ecosystems and agriculture. \u00a9 2012 Springer-Verlag Wien.", "author" : [ { "dropping-particle" : "", "family" : "Kenawy", "given" : "A.", "non-dropping-particle" : "El", "parse-names" : false, "suffix" : "" }, { "dropping-particle" : "", "family" : "L\u00f3pez-Moreno", "given" : "J.I.", "non-dropping-particle" : "", "parse-names" : false, "suffix" : "" }, { "dropping-particle" : "", "family" : "Vicente-Serrano", "given" : "S.M.", "non-dropping-particle" : "", "parse-names" : false, "suffix" : "" } ], "container-title" : "Theoretical and Applied Climatology", "id" : "ITEM-1", "issue" : "3-4", "issued" : { "date-parts" : [ [ "2013" ] ] }, "page" : "387-405", "title" : "Summer temperature extremes in northeastern Spain: Spatial regionalization and links to atmospheric circulation (1960-2006)", "translator" : [ { "dropping-particle" : "", "family" : "S791", "given" : "", "non-dropping-particle" : "", "parse-names" : false, "suffix" : "" } ], "type" : "article-journal", "volume" : "113" }, "uris" : [ "http://www.mendeley.com/documents/?uuid=695c48b9-e234-45ea-9f20-d56db032f42c" ] } ], "mendeley" : { "formattedCitation" : "(El Kenawy et al., 2013)", "manualFormatting" : "El Kenawy et al., 2013;", "plainTextFormattedCitation" : "(El Kenawy et al., 2013)", "previouslyFormattedCitation" : "(El Kenawy et al., 2013)"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El Kenawy et al., 2013;</w:delText>
              </w:r>
              <w:r w:rsidRPr="00D424AA" w:rsidDel="0060394F">
                <w:rPr>
                  <w:rFonts w:cs="Times New Roman"/>
                  <w:color w:val="000000" w:themeColor="text1"/>
                  <w:sz w:val="16"/>
                  <w:szCs w:val="16"/>
                  <w:lang w:val="en-GB"/>
                </w:rPr>
                <w:fldChar w:fldCharType="end"/>
              </w:r>
              <w:commentRangeEnd w:id="3207"/>
              <w:r w:rsidR="00A26296" w:rsidDel="0060394F">
                <w:rPr>
                  <w:rStyle w:val="Marquedecommentaire"/>
                  <w:rFonts w:ascii="Times New Roman" w:hAnsi="Times New Roman" w:cstheme="minorBidi"/>
                  <w:lang w:val="fr-FR" w:eastAsia="fr-FR"/>
                </w:rPr>
                <w:commentReference w:id="3207"/>
              </w:r>
              <w:r w:rsidRPr="00841A35" w:rsidDel="0060394F">
                <w:rPr>
                  <w:rFonts w:ascii="Times New Roman" w:hAnsi="Times New Roman" w:cs="Times New Roman"/>
                  <w:color w:val="000000" w:themeColor="text1"/>
                  <w:sz w:val="16"/>
                  <w:szCs w:val="16"/>
                  <w:lang w:val="en-GB"/>
                </w:rPr>
                <w:delText xml:space="preserve"> </w:delText>
              </w:r>
              <w:commentRangeStart w:id="3208"/>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2/2013JD020590", "ISSN" : "2169-897X", "abstract" : "Heat wave event trends over the Iberian Peninsula (IP) are studied using extreme value theory, specifically the peaks-over-threshold (POT) approach. Summer (June?August) daily temperature records from 20 observatories regularly distributed over Iberia in places far from urban effects were available for the common period 1961?2010. Heat waves are defined as days occurring above the 95th percentile of the temperature distribution, considering both maximum (Tmax) and minimum (Tmin) temperatures. These events were identified using a ?run declustering? scheme to select independent extreme events exceeding the threshold. Also, the dates of occurrence of the independent events were fitted to a Poisson process. Trends in the following parameters were studied: the scale parameter of the POT approach, the Poisson intensity, mean, return level period, and low (25th percentile) and high (75th percentile) values. The optimal trends in the Poisson intensity considering both Tmax and Tmin show a major increase in the occurrence of heat waves. Also, the rise in the return level trend was less than that in the mean of Tmin and Tmax, and the analysis of the values of Tminand Tmax showed a greater increasing trend in the low values (25th percentile) than in the high values (75th percentile), especially for Tmax, leading to a decrease in the variance. Over the IP, temperature extremes are increasing but not as much as the mean because the variance is tending to decrease. This highlights the important role of variance in the evolution of extremes.", "author" : [ { "dropping-particle" : "", "family" : "Acero", "given" : "F J", "non-dropping-particle" : "", "parse-names" : false, "suffix" : "" }, { "dropping-particle" : "", "family" : "Garc\u00eda", "given" : "Jos\u00e9 Agust\u00edn", "non-dropping-particle" : "", "parse-names" : false, "suffix" : "" }, { "dropping-particle" : "", "family" : "Gallego", "given" : "Mar\u00eda Cruz", "non-dropping-particle" : "", "parse-names" : false, "suffix" : "" }, { "dropping-particle" : "", "family" : "Parey", "given" : "Sylvie", "non-dropping-particle" : "", "parse-names" : false, "suffix" : "" }, { "dropping-particle" : "", "family" : "Dacunha-Castelle", "given" : "Didier", "non-dropping-particle" : "", "parse-names" : false, "suffix" : "" } ], "container-title" : "Journal of Geophysical Research: Atmospheres", "id" : "ITEM-1", "issue" : "1", "issued" : { "date-parts" : [ [ "2014", "1", "16" ] ] }, "note" : "doi: 10.1002/2013JD020590", "page" : "39-53", "publisher" : "John Wiley &amp; Sons, Ltd", "title" : "Trends in summer extreme temperatures over the Iberian Peninsula using nonurban station data", "translator" : [ { "dropping-particle" : "", "family" : "S2895", "given" : "", "non-dropping-particle" : "", "parse-names" : false, "suffix" : "" } ], "type" : "article-journal", "volume" : "119" }, "uris" : [ "http://www.mendeley.com/documents/?uuid=7cc8dcd8-f003-4765-9d3c-6480a2c982eb" ] } ], "mendeley" : { "formattedCitation" : "(Acero et al., 2014)", "manualFormatting" : "Acero et al., 2014;", "plainTextFormattedCitation" : "(Acero et al., 2014)", "previouslyFormattedCitation" : "(Acero et al., 2014)"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Acero et al., 2014;</w:delText>
              </w:r>
              <w:r w:rsidRPr="00D424AA" w:rsidDel="0060394F">
                <w:rPr>
                  <w:rFonts w:cs="Times New Roman"/>
                  <w:color w:val="000000" w:themeColor="text1"/>
                  <w:sz w:val="16"/>
                  <w:szCs w:val="16"/>
                  <w:lang w:val="en-GB"/>
                </w:rPr>
                <w:fldChar w:fldCharType="end"/>
              </w:r>
              <w:commentRangeEnd w:id="3208"/>
              <w:r w:rsidR="00A26296" w:rsidDel="0060394F">
                <w:rPr>
                  <w:rStyle w:val="Marquedecommentaire"/>
                  <w:rFonts w:ascii="Times New Roman" w:hAnsi="Times New Roman" w:cstheme="minorBidi"/>
                  <w:lang w:val="fr-FR" w:eastAsia="fr-FR"/>
                </w:rPr>
                <w:commentReference w:id="3208"/>
              </w:r>
              <w:r w:rsidRPr="00841A35" w:rsidDel="0060394F">
                <w:rPr>
                  <w:rFonts w:ascii="Times New Roman" w:hAnsi="Times New Roman" w:cs="Times New Roman"/>
                  <w:color w:val="000000" w:themeColor="text1"/>
                  <w:sz w:val="16"/>
                  <w:szCs w:val="16"/>
                  <w:lang w:val="en-GB"/>
                </w:rPr>
                <w:delText xml:space="preserve"> </w:delText>
              </w:r>
              <w:commentRangeStart w:id="3209"/>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7/s00704-014-1362-1", "ISSN" : "0177-798X", "abstract" : "\u00a9 2015, Springer-Verlag Wien. The assessment of climate change impacts requires updated estimates of the tendencies in temperature extremes. With the objective of studying recent variations in frequency and intensity of temperature extremes over Italy, a collection of daily minimum and maximum temperature time series was selected for the calculation of a set of indices recommended by the Expert Team on Climate Change Detection and Indices (ETCCDI). The trend of each index was investigated through a non-parametric statistical analysis over the last half-century (1961\u20132011), and its spatial variability was illustrated through trend maps. Mean national-scale trends were also assessed at annual and seasonal level. The results show that mean annual series exhibit a general warming tendency from 1961 to 2011, with significant trends for summer days, tropical nights, heat waves, and percentile-based indices at most stations, with warming trends more pronounced in summer and spring and weaker in winter and autumn. As a changepoint was identified in 1977 for the minimum (Tmin) and maximum temperature (Tmax) Italian annual series, the trend analysis was also performed for the two sub-periods 1961\u20131977 and 1978\u20132011. Non-significant \u201ccooling\u201d trends characterize the sub-period 1961\u20131977, while significant \u201cwarming\u201d trends were identified over the period 1978\u20132011. This study updates previous research in the extent of time series, in the number of indices and in the approach followed for their analysis, providing useful information for evaluating the impacts of temperature extremes in the context of a changing climate in Italy.", "author" : [ { "dropping-particle" : "", "family" : "Fioravanti", "given" : "Guido", "non-dropping-particle" : "", "parse-names" : false, "suffix" : "" }, { "dropping-particle" : "", "family" : "Piervitali", "given" : "Emanuela", "non-dropping-particle" : "", "parse-names" : false, "suffix" : "" }, { "dropping-particle" : "", "family" : "Desiato", "given" : "Franco", "non-dropping-particle" : "", "parse-names" : false, "suffix" : "" } ], "container-title" : "Theoretical and Applied Climatology", "id" : "ITEM-1", "issue" : "3-4", "issued" : { "date-parts" : [ [ "2016", "2", "13" ] ] }, "page" : "473-486", "title" : "Recent changes of temperature extremes over Italy: an index-based analysis", "translator" : [ { "dropping-particle" : "", "family" : "S790", "given" : "", "non-dropping-particle" : "", "parse-names" : false, "suffix" : "" } ], "type" : "article-journal", "volume" : "123" }, "uris" : [ "http://www.mendeley.com/documents/?uuid=8e82ed74-29cf-480b-acd9-49280113e50a" ] } ], "mendeley" : { "formattedCitation" : "(Fioravanti et al., 2016)", "manualFormatting" : "Fioravanti et al., 2016;", "plainTextFormattedCitation" : "(Fioravanti et al., 2016)", "previouslyFormattedCitation" : "(Fioravanti et al., 2016)"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Fioravanti et al., 2016;</w:delText>
              </w:r>
              <w:r w:rsidRPr="00D424AA" w:rsidDel="0060394F">
                <w:rPr>
                  <w:rFonts w:cs="Times New Roman"/>
                  <w:color w:val="000000" w:themeColor="text1"/>
                  <w:sz w:val="16"/>
                  <w:szCs w:val="16"/>
                  <w:lang w:val="en-GB"/>
                </w:rPr>
                <w:fldChar w:fldCharType="end"/>
              </w:r>
              <w:commentRangeEnd w:id="3209"/>
              <w:r w:rsidR="00A26296" w:rsidDel="0060394F">
                <w:rPr>
                  <w:rStyle w:val="Marquedecommentaire"/>
                  <w:rFonts w:ascii="Times New Roman" w:hAnsi="Times New Roman" w:cstheme="minorBidi"/>
                  <w:lang w:val="fr-FR" w:eastAsia="fr-FR"/>
                </w:rPr>
                <w:commentReference w:id="3209"/>
              </w:r>
              <w:r w:rsidRPr="00841A35" w:rsidDel="0060394F">
                <w:rPr>
                  <w:rFonts w:ascii="Times New Roman" w:hAnsi="Times New Roman" w:cs="Times New Roman"/>
                  <w:color w:val="000000" w:themeColor="text1"/>
                  <w:sz w:val="16"/>
                  <w:szCs w:val="16"/>
                  <w:lang w:val="en-GB"/>
                </w:rPr>
                <w:delText xml:space="preserve"> </w:delText>
              </w:r>
              <w:commentRangeStart w:id="3210"/>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16/j.atmosres.2016.08.013", "ISSN" : "01698095", "abstract" : "\u00ef\u00bf\u00bd 2016 Elsevier B.V. The analysis of spatiotemporal changes of temperature extremes in Serbia, based on 18 ETCCDI indices, was performed using daily minimum and maximum temperature observations from 26 meteorological stations over the period 1961\u20132010. The observation period was divided into two sub-periods (1961\u20131980 and 1981\u20132010) according to the results of the sequential Mann\u2013Kendall test. Temporal trends were evaluated by a least-squares linear regression method. The average annual minimum temperature displayed a mixed pattern of increasing, decreasing, and no trends over 1961\u20131980 and a significant increasing trend over 1981\u20132010 across the whole country, with a regionally averaged rate of 0.48\u00ef\u00bf\u00bd\u00ef\u00bf\u00bdC per decade. The average annual maximum temperature showed a decreasing trend during 1961\u20131980 and a significant increasing trend at all stations during 1981\u20132010, with a regionally averaged rate of 0.56\u00ef\u00bf\u00bd\u00ef\u00bf\u00bdC per decade. Hot indices exhibited a general cooling tendency until 1980 and a warming tendency afterwards, with the most pronounced trends in the number of summer and tropical days during the first period and in the frequency of warm days and nights in the second. Cold indices displayed a mostly warming tendency over the entire period, with the most remarkable increase in the lowest annual maximum temperature and the number of ice days during the first period and in the frequency of cool nights during the second. At most stations, the diurnal temperature range showed a decrease until 1980 and no change or a slight increase afterwards. The lengthening of the growing season was much more pronounced in the later period. The computed correlation coefficient between the annual temperature indices and large-scale circulation features revealed that the East Atlantic pattern displayed much stronger association with examined indices than the North Atlantic Oscillation and East Atlantic/West Russia pattern.", "author" : [ { "dropping-particle" : "", "family" : "Ruml", "given" : "Mirjana", "non-dropping-particle" : "", "parse-names" : false, "suffix" : "" }, { "dropping-particle" : "", "family" : "Gregori\u0107", "given" : "Enike", "non-dropping-particle" : "", "parse-names" : false, "suffix" : "" }, { "dropping-particle" : "", "family" : "Vujadinovi\u0107", "given" : "Mirjam", "non-dropping-particle" : "", "parse-names" : false, "suffix" : "" }, { "dropping-particle" : "", "family" : "Radovanovi\u0107", "given" : "Slavica", "non-dropping-particle" : "", "parse-names" : false, "suffix" : "" }, { "dropping-particle" : "", "family" : "Matovi\u0107", "given" : "Gordana", "non-dropping-particle" : "", "parse-names" : false, "suffix" : "" }, { "dropping-particle" : "", "family" : "Vukovi\u0107", "given" : "Ana", "non-dropping-particle" : "", "parse-names" : false, "suffix" : "" }, { "dropping-particle" : "", "family" : "Po\u010du\u010da", "given" : "Vesna", "non-dropping-particle" : "", "parse-names" : false, "suffix" : "" }, { "dropping-particle" : "", "family" : "Stoji\u010di\u0107", "given" : "Djurdja", "non-dropping-particle" : "", "parse-names" : false, "suffix" : "" } ], "container-title" : "Atmospheric Research", "id" : "ITEM-1", "issued" : { "date-parts" : [ [ "2017", "1" ] ] }, "page" : "26-41", "title" : "Observed changes of temperature extremes in Serbia over the period 1961 \u2212 2010", "translator" : [ { "dropping-particle" : "", "family" : "S795", "given" : "", "non-dropping-particle" : "", "parse-names" : false, "suffix" : "" } ], "type" : "article-journal", "volume" : "183" }, "uris" : [ "http://www.mendeley.com/documents/?uuid=5dd606cd-446f-4dab-a629-ca65210aea67" ] } ], "mendeley" : { "formattedCitation" : "(Ruml et al., 2017)", "manualFormatting" : "Ruml et al., 2017;", "plainTextFormattedCitation" : "(Ruml et al., 2017)", "previouslyFormattedCitation" : "(Ruml et al., 2017)"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Ruml et al., 2017;</w:delText>
              </w:r>
              <w:r w:rsidRPr="00D424AA" w:rsidDel="0060394F">
                <w:rPr>
                  <w:rFonts w:cs="Times New Roman"/>
                  <w:color w:val="000000" w:themeColor="text1"/>
                  <w:sz w:val="16"/>
                  <w:szCs w:val="16"/>
                  <w:lang w:val="en-GB"/>
                </w:rPr>
                <w:fldChar w:fldCharType="end"/>
              </w:r>
              <w:commentRangeEnd w:id="3210"/>
              <w:r w:rsidR="00A26296" w:rsidDel="0060394F">
                <w:rPr>
                  <w:rStyle w:val="Marquedecommentaire"/>
                  <w:rFonts w:ascii="Times New Roman" w:hAnsi="Times New Roman" w:cstheme="minorBidi"/>
                  <w:lang w:val="fr-FR" w:eastAsia="fr-FR"/>
                </w:rPr>
                <w:commentReference w:id="3210"/>
              </w:r>
              <w:r w:rsidRPr="00841A35" w:rsidDel="0060394F">
                <w:rPr>
                  <w:rFonts w:ascii="Times New Roman" w:hAnsi="Times New Roman" w:cs="Times New Roman"/>
                  <w:color w:val="000000" w:themeColor="text1"/>
                  <w:sz w:val="16"/>
                  <w:szCs w:val="16"/>
                  <w:lang w:val="en-GB"/>
                </w:rPr>
                <w:delText xml:space="preserve"> </w:delText>
              </w:r>
              <w:commentRangeStart w:id="3211"/>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2/joc.5720", "ISSN" : "0899-8418", "abstract" : "The study investigated temporal variations of record and absolute maximum and minimum air temperatures (Tmax and Tmin, respectively), and surface and upper atmospheric conditions in years, in which the highest number of events were observed at 90 stations of Turkey during period of 1950?2015. The results have shown that annual frequency of record Tmin events revealed an evident decreasing since mid-1980s while frequency of Tmax events increased particularly starting from the year of 2000. Half of record Tmax events were recorded during 2000?2015 period. On the other hand, daily absolute Tmax occurred mostly in 2000, whereas daily absolute Tmin events were mostly recorded in 1953. With respect to linkages to atmospheric teleconnection patterns, statistically significant negative relationships were detected between numbers of Turkey's record Tmax events and the North Atlantic Oscillation Index (NAOI) in July, December, and annually, and between the Arctic Oscillation Index (AOI) and the record Tmax events in winter months. The North Sea?Caspian Pattern Index (NCPI) had a significantly strong negative relationship with record-breaking Tmax events in February, March, August, October, and annually. However, statistically significant relationships found between the NCPI and record Tmin events in November, January, and annually are different from other atmospheric oscillations. Well-defined synoptic-scale surface and upper atmospheric circulation anomalies closely controlled occurrence and nature/magnitude of highest number of record-breaking Tmax events in Turkey by carrying frequently the tropical origin weather systems and continental tropical warm/hot air masses towards Turkey and her surroundings. On the other hands, record-breaking Tmin events detected were related closely with the patterns of surface and upper atmospheric circulation anomalies carrying frequently polar and subpolar or mid-latitudinal weather systems with the continental polar air masses mostly cold and stable to Turkey and her surrounding regions.", "author" : [ { "dropping-particle" : "", "family" : "T\u00fcrke\u015f", "given" : "Murat", "non-dropping-particle" : "", "parse-names" : false, "suffix" : "" }, { "dropping-particle" : "", "family" : "Erlat", "given" : "Ecmel", "non-dropping-particle" : "", "parse-names" : false, "suffix" : "" } ], "container-title" : "International Journal of Climatology", "id" : "ITEM-1", "issue" : "14", "issued" : { "date-parts" : [ [ "2018", "11", "1" ] ] }, "note" : "doi: 10.1002/joc.5720", "page" : "5182-5204", "publisher" : "John Wiley &amp; Sons, Ltd", "title" : "Variability and trends in record air temperature events of Turkey and their associations with atmospheric oscillations and anomalous circulation patterns", "translator" : [ { "dropping-particle" : "", "family" : "S1101", "given" : "", "non-dropping-particle" : "", "parse-names" : false, "suffix" : "" } ], "type" : "article-journal", "volume" : "38" }, "uris" : [ "http://www.mendeley.com/documents/?uuid=7633fbca-0ad4-47ad-b779-6e1f88872124" ] } ], "mendeley" : { "formattedCitation" : "(T\u00fcrke\u015f and Erlat, 2018)", "manualFormatting" : "T\u00fcrke\u015f and Erlat, 2018;", "plainTextFormattedCitation" : "(T\u00fcrke\u015f and Erlat, 2018)", "previouslyFormattedCitation" : "(T\u00fcrke\u015f and Erlat, 2018)"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Türkeş and Erlat, 2018;</w:delText>
              </w:r>
              <w:r w:rsidRPr="00D424AA" w:rsidDel="0060394F">
                <w:rPr>
                  <w:rFonts w:cs="Times New Roman"/>
                  <w:color w:val="000000" w:themeColor="text1"/>
                  <w:sz w:val="16"/>
                  <w:szCs w:val="16"/>
                  <w:lang w:val="en-GB"/>
                </w:rPr>
                <w:fldChar w:fldCharType="end"/>
              </w:r>
              <w:commentRangeEnd w:id="3211"/>
              <w:r w:rsidR="00A26296" w:rsidDel="0060394F">
                <w:rPr>
                  <w:rStyle w:val="Marquedecommentaire"/>
                  <w:rFonts w:ascii="Times New Roman" w:hAnsi="Times New Roman" w:cstheme="minorBidi"/>
                  <w:lang w:val="fr-FR" w:eastAsia="fr-FR"/>
                </w:rPr>
                <w:commentReference w:id="3211"/>
              </w:r>
              <w:r w:rsidRPr="00841A35" w:rsidDel="0060394F">
                <w:rPr>
                  <w:rFonts w:ascii="Times New Roman" w:hAnsi="Times New Roman" w:cs="Times New Roman"/>
                  <w:color w:val="000000" w:themeColor="text1"/>
                  <w:sz w:val="16"/>
                  <w:szCs w:val="16"/>
                  <w:lang w:val="en-GB"/>
                </w:rPr>
                <w:delText xml:space="preserve"> </w:delText>
              </w:r>
              <w:commentRangeStart w:id="3212"/>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id" : "ITEM-2",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2",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3",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3",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id" : "ITEM-4", "itemData" : { "DOI" : "10.1007/s00704-015-1472-4", "ISSN" : "0177-798X", "author" : [ { "dropping-particle" : "", "family" : "Filahi", "given" : "S.", "non-dropping-particle" : "", "parse-names" : false, "suffix" : "" }, { "dropping-particle" : "", "family" : "Tanarhte", "given" : "Meryem", "non-dropping-particle" : "", "parse-names" : false, "suffix" : "" }, { "dropping-particle" : "", "family" : "Mouhir", "given" : "L.", "non-dropping-particle" : "", "parse-names" : false, "suffix" : "" }, { "dropping-particle" : "", "family" : "Morhit", "given" : "Mohammed", "non-dropping-particle" : "El", "parse-names" : false, "suffix" : "" }, { "dropping-particle" : "", "family" : "Tramblay", "given" : "Yves", "non-dropping-particle" : "", "parse-names" : false, "suffix" : "" } ], "container-title" : "Theoretical and Applied Climatology", "id" : "ITEM-4", "issue" : "3-4", "issued" : { "date-parts" : [ [ "2016", "4", "26" ] ] }, "page" : "959-972", "publisher" : "Springer Vienna", "title" : "Trends in indices of daily temperature and precipitations extremes in Morocco", "translator" : [ { "dropping-particle" : "", "family" : "S3329", "given" : "", "non-dropping-particle" : "", "parse-names" : false, "suffix" : "" } ], "type" : "article-journal", "volume" : "124" }, "uris" : [ "http://www.mendeley.com/documents/?uuid=7707edc2-8221-4864-b68a-1b7eca701283" ] }, { "id" : "ITEM-5", "itemData" : { "DOI" : "10.1002/joc.6734", "ISSN" : "0899-8418", "author" : [ { "dropping-particle" : "", "family" : "Driouech", "given" : "Fatima", "non-dropping-particle" : "", "parse-names" : false, "suffix" : "" }, { "dropping-particle" : "", "family" : "Stafi", "given" : "Hafid", "non-dropping-particle" : "", "parse-names" : false, "suffix" : "" }, { "dropping-particle" : "", "family" : "Khouakhi", "given" : "Abdou", "non-dropping-particle" : "", "parse-names" : false, "suffix" : "" }, { "dropping-particle" : "", "family" : "Moutia", "given" : "Sara", "non-dropping-particle" : "", "parse-names" : false, "suffix" : "" }, { "dropping-particle" : "", "family" : "Badi", "given" : "Wafae", "non-dropping-particle" : "", "parse-names" : false, "suffix" : "" }, { "dropping-particle" : "", "family" : "ElRhaz", "given" : "Khalid", "non-dropping-particle" : "", "parse-names" : false, "suffix" : "" }, { "dropping-particle" : "", "family" : "Chehbouni", "given" : "Abdelghani", "non-dropping-particle" : "", "parse-names" : false, "suffix" : "" } ], "container-title" : "International Journal of Climatology", "id" : "ITEM-5", "issue" : "S1", "issued" : { "date-parts" : [ [ "2021", "1", "29" ] ] }, "page" : "1-20", "title" : "Recent observed country-wide climate trends in Morocco", "translator" : [ { "dropping-particle" : "", "family" : "S3513", "given" : "", "non-dropping-particle" : "", "parse-names" : false, "suffix" : "" } ], "type" : "article-journal", "volume" : "41" }, "uris" : [ "http://www.mendeley.com/documents/?uuid=f5274322-78b0-4b32-8377-b11a80322fcc" ] } ], "mendeley" : { "formattedCitation" : "(Donat et al., 2013a, 2014a, 2016a; Filahi et al., 2016; Driouech et al., 2021)", "manualFormatting" : "Donat et al., 2013, 2014, 2016; Filahi et al., 2016; Driouech et al., 2021; ", "plainTextFormattedCitation" : "(Donat et al., 2013a, 2014a, 2016a; Filahi et al., 2016; Driouech et al., 2021)", "previouslyFormattedCitation" : "(Donat et al., 2013a, 2014a, 2016a; Filahi et al., 2016; Driouech et al., 2021)"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 xml:space="preserve">Donat et al., 2013, 2014, 2016; Filahi et al., 2016; Driouech et al., 2021; </w:delText>
              </w:r>
              <w:r w:rsidRPr="00D424AA" w:rsidDel="0060394F">
                <w:rPr>
                  <w:rFonts w:cs="Times New Roman"/>
                  <w:color w:val="000000" w:themeColor="text1"/>
                  <w:sz w:val="16"/>
                  <w:szCs w:val="16"/>
                  <w:lang w:val="en-GB"/>
                </w:rPr>
                <w:fldChar w:fldCharType="end"/>
              </w:r>
              <w:commentRangeEnd w:id="3212"/>
              <w:r w:rsidR="00A26296" w:rsidDel="0060394F">
                <w:rPr>
                  <w:rStyle w:val="Marquedecommentaire"/>
                  <w:rFonts w:ascii="Times New Roman" w:hAnsi="Times New Roman" w:cstheme="minorBidi"/>
                  <w:lang w:val="fr-FR" w:eastAsia="fr-FR"/>
                </w:rPr>
                <w:commentReference w:id="3212"/>
              </w:r>
              <w:commentRangeStart w:id="3213"/>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Dunn et al., 2020)</w:delText>
              </w:r>
              <w:r w:rsidRPr="00D424AA" w:rsidDel="0060394F">
                <w:rPr>
                  <w:rFonts w:cs="Times New Roman"/>
                  <w:color w:val="000000" w:themeColor="text1"/>
                  <w:sz w:val="16"/>
                  <w:szCs w:val="16"/>
                  <w:lang w:val="en-GB"/>
                </w:rPr>
                <w:fldChar w:fldCharType="end"/>
              </w:r>
              <w:bookmarkEnd w:id="3198"/>
              <w:commentRangeEnd w:id="3213"/>
              <w:r w:rsidR="00A26296" w:rsidDel="0060394F">
                <w:rPr>
                  <w:rStyle w:val="Marquedecommentaire"/>
                  <w:rFonts w:ascii="Times New Roman" w:hAnsi="Times New Roman" w:cstheme="minorBidi"/>
                  <w:lang w:val="fr-FR" w:eastAsia="fr-FR"/>
                </w:rPr>
                <w:commentReference w:id="3213"/>
              </w:r>
            </w:del>
            <w:bookmarkEnd w:id="3205"/>
          </w:p>
          <w:bookmarkEnd w:id="3199"/>
          <w:p w14:paraId="7BAAA19D" w14:textId="77777777" w:rsidR="00D376F0" w:rsidRPr="00D424AA" w:rsidRDefault="00D376F0" w:rsidP="00D424AA">
            <w:pPr>
              <w:rPr>
                <w:rFonts w:ascii="Times New Roman" w:hAnsi="Times New Roman" w:cs="Times New Roman"/>
                <w:color w:val="000000" w:themeColor="text1"/>
                <w:sz w:val="16"/>
                <w:szCs w:val="16"/>
                <w:lang w:val="en-GB"/>
              </w:rPr>
            </w:pPr>
          </w:p>
          <w:p w14:paraId="5C07030A" w14:textId="77777777" w:rsidR="00D376F0" w:rsidRPr="00D424AA" w:rsidRDefault="00D376F0" w:rsidP="00D424AA">
            <w:pPr>
              <w:spacing w:after="160" w:line="259" w:lineRule="auto"/>
              <w:rPr>
                <w:rFonts w:ascii="Times New Roman" w:hAnsi="Times New Roman" w:cs="Times New Roman"/>
                <w:i/>
                <w:color w:val="000000" w:themeColor="text1"/>
                <w:sz w:val="16"/>
                <w:szCs w:val="16"/>
                <w:lang w:val="en-GB"/>
              </w:rPr>
            </w:pPr>
          </w:p>
        </w:tc>
        <w:tc>
          <w:tcPr>
            <w:tcW w:w="1916" w:type="dxa"/>
            <w:tcBorders>
              <w:top w:val="single" w:sz="4" w:space="0" w:color="auto"/>
              <w:left w:val="single" w:sz="4" w:space="0" w:color="auto"/>
              <w:bottom w:val="single" w:sz="4" w:space="0" w:color="auto"/>
              <w:right w:val="single" w:sz="4" w:space="0" w:color="auto"/>
            </w:tcBorders>
            <w:shd w:val="clear" w:color="auto" w:fill="FD9693"/>
          </w:tcPr>
          <w:p w14:paraId="140C6BFB" w14:textId="46FDAB83" w:rsidR="00D376F0" w:rsidRPr="006A2665" w:rsidRDefault="00D376F0" w:rsidP="00D424AA">
            <w:pPr>
              <w:spacing w:after="160" w:line="259" w:lineRule="auto"/>
              <w:rPr>
                <w:rFonts w:ascii="Times New Roman" w:hAnsi="Times New Roman" w:cs="Times New Roman"/>
                <w:lang w:val="fr-FR"/>
              </w:rPr>
            </w:pPr>
            <w:r w:rsidRPr="00D424AA">
              <w:rPr>
                <w:rFonts w:ascii="Times New Roman" w:hAnsi="Times New Roman"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3214" w:name="_Hlk77153581"/>
            <w:ins w:id="3215" w:author="Robin Matthews" w:date="2021-07-14T11:14:00Z">
              <w:r w:rsidR="0060394F" w:rsidRPr="0060394F">
                <w:rPr>
                  <w:rFonts w:ascii="Times New Roman" w:hAnsi="Times New Roman" w:cs="Times New Roman"/>
                  <w:color w:val="000000" w:themeColor="text1"/>
                  <w:sz w:val="16"/>
                  <w:szCs w:val="16"/>
                  <w:lang w:val="en-GB" w:eastAsia="fr-FR"/>
                </w:rPr>
                <w:fldChar w:fldCharType="begin" w:fldLock="1"/>
              </w:r>
            </w:ins>
            <w:r w:rsidR="00DB48AC">
              <w:rPr>
                <w:rFonts w:ascii="Times New Roman" w:hAnsi="Times New Roman"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007/s10584-014-1153-9", "abstract" : "With record breaking heat waves, dryness, and floods in several parts of the world in recent years the question arises whether and to what extent the hazard of hydrometeorological extreme weather events has changed, and if changes can be attributed to specific causes. The methodology of probabilistic event attribution allows to evaluate such potential changes in the occurence probabilities of particular types of extreme events. We show that such a probabilistic assessment not only provides information on changing hazards in hydrometerological events but also permits statements about multivariate combinations of hydrometeorological variables. Hence attribution studies could be targeted specifically towards relevant impacts in particular sectors, if different suitable multivariate proxies are used. We demonstrate our methodology by using combinations of temperature, precipitation and humidity in the large ensemble of climate simulations within the weather@home project in order to derive impact-relevant quantities such as a seasonal water balance and heat stress imposed on the human body. Finally, we estimate the hazard probabilities of those events in South-East Europe, a region that has recently experienced severe summer dryness (2012) in combination with multiple heat waves. \u00a9 2014 The Author(s).", "author" : [ { "dropping-particle" : "", "family" : "Sippel", "given" : "S.", "non-dropping-particle" : "", "parse-names" : false, "suffix" : "" }, { "dropping-particle" : "", "family" : "Otto", "given" : "F.E.L.", "non-dropping-particle" : "", "parse-names" : false, "suffix" : "" } ], "container-title" : "Climatic Change", "id" : "ITEM-3", "issue" : "3-4", "issued" : { "date-parts" : [ [ "2014" ] ] }, "page" : "381-398", "title" : "Beyond climatological extremes \u2013 assessing how the odds of hydrometeorological extreme events in South-East Europe change in a warming climate", "translator" : [ { "dropping-particle" : "", "family" : "S800", "given" : "", "non-dropping-particle" : "", "parse-names" : false, "suffix" : "" } ], "type" : "article-journal", "volume" : "125" }, "uris" : [ "http://www.mendeley.com/documents/?uuid=e87aa628-19c6-4180-babc-290adfd38638" ] }, { "id" : "ITEM-4", "itemData" : { "DOI" : "10.1007/s00382-017-3822-7", "author" : [ { "dropping-particle" : "", "family" : "Wilcox", "given" : "L J", "non-dropping-particle" : "", "parse-names" : false, "suffix" : "" }, { "dropping-particle" : "", "family" : "Yiou", "given" : "P", "non-dropping-particle" : "", "parse-names" : false, "suffix" : "" }, { "dropping-particle" : "", "family" : "Hauser", "given" : "M", "non-dropping-particle" : "", "parse-names" : false, "suffix" : "" }, { "dropping-particle" : "", "family" : "Lott", "given" : "F C", "non-dropping-particle" : "", "parse-names" : false, "suffix" : "" }, { "dropping-particle" : "", "family" : "Oldenborgh", "given" : "G J", "non-dropping-particle" : "van", "parse-names" : false, "suffix" : "" }, { "dropping-particle" : "", "family" : "Colfescu", "given" : "I", "non-dropping-particle" : "", "parse-names" : false, "suffix" : "" }, { "dropping-particle" : "", "family" : "Dong", "given" : "B", "non-dropping-particle" : "", "parse-names" : false, "suffix" : "" }, { "dropping-particle" : "", "family" : "Hegerl", "given" : "G", "non-dropping-particle" : "", "parse-names" : false, "suffix" : "" }, { "dropping-particle" : "", "family" : "Shaffrey", "given" : "L", "non-dropping-particle" : "", "parse-names" : false, "suffix" : "" }, { "dropping-particle" : "", "family" : "Sutton", "given" : "R", "non-dropping-particle" : "", "parse-names" : false, "suffix" : "" } ], "container-title" : "Climate Dynamics", "id" : "ITEM-4", "issue" : "9-10", "issued" : { "date-parts" : [ [ "2018" ] ] }, "page" : "3537-3555", "title" : "Multiple perspectives on the attribution of the extreme European summer of 2012 to climate change", "translator" : [ { "dropping-particle" : "", "family" : "S490", "given" : "", "non-dropping-particle" : "", "parse-names" : false, "suffix" : "" } ], "type" : "article-journal", "volume" : "50" }, "uris" : [ "http://www.mendeley.com/documents/?uuid=99320fa3-6e9c-4514-bd0b-52ca7cc43d3c" ] } ], "mendeley" : { "formattedCitation" : "(Sippel and Otto, 2014; Wang et al., 2017c; Wilcox et al., 2018; Seong et al., 2020)", "manualFormatting" : "(Sippel and Otto, 2014; Z. Wang et al., 2017a; Wilcox et al., 2018; Seong et al., 2020)", "plainTextFormattedCitation" : "(Sippel and Otto, 2014; Wang et al., 2017c; Wilcox et al., 2018; Seong et al., 2020)", "previouslyFormattedCitation" : "(Sippel and Otto, 2014; Wang et al., 2017c; Wilcox et al., 2018; Seong et al., 2020)" }, "properties" : { "noteIndex" : 0 }, "schema" : "https://github.com/citation-style-language/schema/raw/master/csl-citation.json" }</w:instrText>
            </w:r>
            <w:ins w:id="3216" w:author="Robin Matthews" w:date="2021-07-14T11:14:00Z">
              <w:r w:rsidR="0060394F" w:rsidRPr="0060394F">
                <w:rPr>
                  <w:rFonts w:ascii="Times New Roman" w:hAnsi="Times New Roman" w:cs="Times New Roman"/>
                  <w:color w:val="000000" w:themeColor="text1"/>
                  <w:sz w:val="16"/>
                  <w:szCs w:val="16"/>
                  <w:lang w:val="en-GB" w:eastAsia="fr-FR"/>
                  <w:rPrChange w:id="3217" w:author="Robin Matthews" w:date="2021-07-14T11:14:00Z">
                    <w:rPr>
                      <w:rFonts w:cs="Times New Roman"/>
                      <w:color w:val="000000" w:themeColor="text1"/>
                      <w:sz w:val="16"/>
                      <w:szCs w:val="16"/>
                      <w:lang w:val="en-GB"/>
                    </w:rPr>
                  </w:rPrChange>
                </w:rPr>
                <w:fldChar w:fldCharType="separate"/>
              </w:r>
              <w:r w:rsidR="0060394F" w:rsidRPr="0060394F">
                <w:rPr>
                  <w:rFonts w:cs="Times New Roman"/>
                  <w:noProof/>
                  <w:color w:val="000000" w:themeColor="text1"/>
                  <w:sz w:val="16"/>
                  <w:szCs w:val="16"/>
                  <w:lang w:val="en-GB"/>
                </w:rPr>
                <w:t>(Sippel and Otto, 2014; Z. Wang et al., 2017a; Wilcox et al., 2018; Seong et al., 2020)</w:t>
              </w:r>
              <w:r w:rsidR="0060394F" w:rsidRPr="0060394F">
                <w:rPr>
                  <w:rFonts w:ascii="Times New Roman" w:hAnsi="Times New Roman" w:cs="Times New Roman"/>
                  <w:color w:val="000000" w:themeColor="text1"/>
                  <w:sz w:val="16"/>
                  <w:szCs w:val="16"/>
                  <w:lang w:val="en-GB" w:eastAsia="fr-FR"/>
                  <w:rPrChange w:id="3218" w:author="Robin Matthews" w:date="2021-07-14T11:14:00Z">
                    <w:rPr>
                      <w:rFonts w:cs="Times New Roman"/>
                      <w:color w:val="000000" w:themeColor="text1"/>
                      <w:sz w:val="16"/>
                      <w:szCs w:val="16"/>
                      <w:lang w:val="en-GB"/>
                    </w:rPr>
                  </w:rPrChange>
                </w:rPr>
                <w:fldChar w:fldCharType="end"/>
              </w:r>
            </w:ins>
            <w:commentRangeStart w:id="3219"/>
            <w:del w:id="3220" w:author="Robin Matthews" w:date="2021-07-14T11:14:00Z">
              <w:r w:rsidRPr="00D424AA" w:rsidDel="0060394F">
                <w:rPr>
                  <w:rFonts w:ascii="Times New Roman" w:hAnsi="Times New Roman" w:cs="Times New Roman"/>
                  <w:color w:val="000000" w:themeColor="text1"/>
                  <w:sz w:val="16"/>
                  <w:szCs w:val="16"/>
                  <w:lang w:val="en-GB" w:eastAsia="fr-FR"/>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w:delInstrText>
              </w:r>
              <w:r w:rsidR="00FF6231" w:rsidRPr="006A2665" w:rsidDel="0060394F">
                <w:rPr>
                  <w:rFonts w:ascii="Times New Roman" w:hAnsi="Times New Roman" w:cs="Times New Roman"/>
                  <w:color w:val="000000" w:themeColor="text1"/>
                  <w:sz w:val="16"/>
                  <w:szCs w:val="16"/>
                  <w:lang w:val="fr-FR"/>
                </w:rPr>
                <w:delInstrText>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60394F">
                <w:rPr>
                  <w:rFonts w:ascii="Times New Roman" w:hAnsi="Times New Roman" w:cs="Times New Roman"/>
                  <w:color w:val="000000" w:themeColor="text1"/>
                  <w:sz w:val="16"/>
                  <w:szCs w:val="16"/>
                  <w:lang w:val="en-GB" w:eastAsia="fr-FR"/>
                </w:rPr>
                <w:fldChar w:fldCharType="separate"/>
              </w:r>
              <w:r w:rsidR="00A26296" w:rsidDel="0060394F">
                <w:rPr>
                  <w:rFonts w:ascii="Times New Roman" w:hAnsi="Times New Roman" w:cs="Times New Roman"/>
                  <w:noProof/>
                  <w:color w:val="000000" w:themeColor="text1"/>
                  <w:sz w:val="16"/>
                  <w:szCs w:val="16"/>
                  <w:lang w:val="fr-FR"/>
                </w:rPr>
                <w:delText>(Seong et al., 2020;</w:delText>
              </w:r>
              <w:r w:rsidRPr="00D424AA" w:rsidDel="0060394F">
                <w:rPr>
                  <w:rFonts w:ascii="Times New Roman" w:hAnsi="Times New Roman" w:cs="Times New Roman"/>
                  <w:color w:val="000000" w:themeColor="text1"/>
                  <w:sz w:val="16"/>
                  <w:szCs w:val="16"/>
                  <w:lang w:val="en-GB" w:eastAsia="fr-FR"/>
                </w:rPr>
                <w:fldChar w:fldCharType="end"/>
              </w:r>
              <w:commentRangeEnd w:id="3219"/>
              <w:r w:rsidR="00A26296" w:rsidDel="0060394F">
                <w:rPr>
                  <w:rStyle w:val="Marquedecommentaire"/>
                  <w:rFonts w:ascii="Times New Roman" w:hAnsi="Times New Roman" w:cstheme="minorBidi"/>
                  <w:lang w:val="fr-FR" w:eastAsia="fr-FR"/>
                </w:rPr>
                <w:commentReference w:id="3219"/>
              </w:r>
              <w:r w:rsidRPr="006A2665" w:rsidDel="0060394F">
                <w:rPr>
                  <w:rFonts w:ascii="Times New Roman" w:hAnsi="Times New Roman" w:cs="Times New Roman"/>
                  <w:color w:val="000000" w:themeColor="text1"/>
                  <w:sz w:val="16"/>
                  <w:szCs w:val="16"/>
                  <w:lang w:val="fr-FR"/>
                </w:rPr>
                <w:delText xml:space="preserve"> </w:delText>
              </w:r>
              <w:commentRangeStart w:id="3221"/>
              <w:r w:rsidRPr="00D424AA" w:rsidDel="0060394F">
                <w:rPr>
                  <w:rFonts w:cs="Times New Roman"/>
                  <w:color w:val="000000" w:themeColor="text1"/>
                  <w:sz w:val="16"/>
                  <w:szCs w:val="16"/>
                  <w:lang w:val="en-GB"/>
                </w:rPr>
                <w:fldChar w:fldCharType="begin" w:fldLock="1"/>
              </w:r>
              <w:r w:rsidR="00FF6231" w:rsidRPr="006A2665" w:rsidDel="0060394F">
                <w:rPr>
                  <w:rFonts w:ascii="Times New Roman" w:hAnsi="Times New Roman" w:cs="Times New Roman"/>
                  <w:color w:val="000000" w:themeColor="text1"/>
                  <w:sz w:val="16"/>
                  <w:szCs w:val="16"/>
                  <w:lang w:val="fr-FR"/>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fr-FR"/>
                </w:rPr>
                <w:delText>Wang et al., 2017;</w:delText>
              </w:r>
              <w:r w:rsidRPr="00D424AA" w:rsidDel="0060394F">
                <w:rPr>
                  <w:rFonts w:cs="Times New Roman"/>
                  <w:color w:val="000000" w:themeColor="text1"/>
                  <w:sz w:val="16"/>
                  <w:szCs w:val="16"/>
                  <w:lang w:val="en-GB"/>
                </w:rPr>
                <w:fldChar w:fldCharType="end"/>
              </w:r>
              <w:commentRangeEnd w:id="3221"/>
              <w:r w:rsidR="00A26296" w:rsidDel="0060394F">
                <w:rPr>
                  <w:rStyle w:val="Marquedecommentaire"/>
                  <w:rFonts w:ascii="Times New Roman" w:hAnsi="Times New Roman" w:cstheme="minorBidi"/>
                  <w:lang w:val="fr-FR" w:eastAsia="fr-FR"/>
                </w:rPr>
                <w:commentReference w:id="3221"/>
              </w:r>
              <w:r w:rsidRPr="006A2665" w:rsidDel="0060394F">
                <w:rPr>
                  <w:rFonts w:ascii="Times New Roman" w:hAnsi="Times New Roman" w:cs="Times New Roman"/>
                  <w:color w:val="000000" w:themeColor="text1"/>
                  <w:sz w:val="16"/>
                  <w:szCs w:val="16"/>
                  <w:lang w:val="fr-FR"/>
                </w:rPr>
                <w:delText xml:space="preserve"> </w:delText>
              </w:r>
              <w:commentRangeStart w:id="3222"/>
              <w:r w:rsidRPr="00D424AA" w:rsidDel="0060394F">
                <w:rPr>
                  <w:rFonts w:cs="Times New Roman"/>
                  <w:color w:val="000000" w:themeColor="text1"/>
                  <w:sz w:val="16"/>
                  <w:szCs w:val="16"/>
                  <w:lang w:val="en-GB"/>
                </w:rPr>
                <w:fldChar w:fldCharType="begin" w:fldLock="1"/>
              </w:r>
              <w:r w:rsidR="00FF6231" w:rsidRPr="006A2665" w:rsidDel="0060394F">
                <w:rPr>
                  <w:rFonts w:ascii="Times New Roman" w:hAnsi="Times New Roman" w:cs="Times New Roman"/>
                  <w:color w:val="000000" w:themeColor="text1"/>
                  <w:sz w:val="16"/>
                  <w:szCs w:val="16"/>
                  <w:lang w:val="fr-FR"/>
                </w:rPr>
                <w:delInstrText>ADDIN CSL_CITATION { "citationItems" : [ { "id" : "ITEM-1", "itemData" : { "DOI" : "10.1007/s10584-014-1153-9", "abstract" : "With record breaking heat waves, dryness, and floods in several parts of the world in recent years the question arises whether and to what extent the hazard of hydrometeorological extreme weather events has changed, and if changes can be attributed to specific causes. The methodology of probabilistic event attribution allows to evaluate such potential changes in the occurence probabilities of particular types of extreme events. We show that such a probabilistic assessment not only provides information on changing hazards in hydrometerological events but also permits statements about multivariate combinations of hydrometeorological variables. Hence attribution studies could be targeted specifically towards relevant impacts in particular sectors, if different suitable multivariate proxies are used. We demonstrate our methodology by using combinations of temperature, precipitation and humidity in the large ensemble of climate simulations within the weather@home project in order to derive impact-relevant quantities such as a seasonal water balance and heat stress imposed on the human body. Finally, we estimate the hazard probabilities of those events in South-East Europe, a region that has recently experienced severe summer dryness (2012) in combination with multiple heat waves. \u00a9 2014 The Author(s).", "author" : [ { "dropping-particle" : "", "family" : "Sippel", "given" : "S.", "non-dropping-particle" : "", "parse-names" : false, "suffix" : "" }, { "dropping-particle" : "", "family" : "Otto", "given" : "F.E.L.", "non-dropping-particle" : "", "parse-names" : false, "suffix" : "" } ], "container-title" : "Climatic Change", "id" : "ITEM-1", "issue" : "3-4", "issued" : { "date-parts" : [ [ "2014" ] ] }, "page" : "381-398", "title" : "Beyond climatological extremes \u2013 assessing how the odds of hydrometeorological extreme events in South-East Europe change in a warming climate", "translator" : [ { "dropping-particle" : "", "family" : "S800", "given" : "", "non-dropping-particle" : "", "parse-names" : false, "suffix" : "" } ], "type" : "article-journal", "volume" : "125" }, "uris" : [ "http://www.mendeley.com/documents/?uuid=e87aa628-19c6-4180-babc-290adfd38638" ] } ], "mendeley" : { "formattedCitation" : "(Sippel and Otto, 2014)", "manualFormatting" : "Sippel and Otto, 2014;", "plainTextFormattedCitation" : "(Sippel and Otto, 2014)", "previouslyFormattedCitation" : "(Sippel and Otto, 2014)"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fr-FR"/>
                </w:rPr>
                <w:delText>Sippel and Otto, 2014;</w:delText>
              </w:r>
              <w:r w:rsidRPr="00D424AA" w:rsidDel="0060394F">
                <w:rPr>
                  <w:rFonts w:cs="Times New Roman"/>
                  <w:color w:val="000000" w:themeColor="text1"/>
                  <w:sz w:val="16"/>
                  <w:szCs w:val="16"/>
                  <w:lang w:val="en-GB"/>
                </w:rPr>
                <w:fldChar w:fldCharType="end"/>
              </w:r>
              <w:commentRangeEnd w:id="3222"/>
              <w:r w:rsidR="00A26296" w:rsidDel="0060394F">
                <w:rPr>
                  <w:rStyle w:val="Marquedecommentaire"/>
                  <w:rFonts w:ascii="Times New Roman" w:hAnsi="Times New Roman" w:cstheme="minorBidi"/>
                  <w:lang w:val="fr-FR" w:eastAsia="fr-FR"/>
                </w:rPr>
                <w:commentReference w:id="3222"/>
              </w:r>
              <w:r w:rsidRPr="006A2665" w:rsidDel="0060394F">
                <w:rPr>
                  <w:rFonts w:ascii="Times New Roman" w:hAnsi="Times New Roman" w:cs="Times New Roman"/>
                  <w:color w:val="000000" w:themeColor="text1"/>
                  <w:sz w:val="16"/>
                  <w:szCs w:val="16"/>
                  <w:lang w:val="fr-FR"/>
                </w:rPr>
                <w:delText xml:space="preserve"> </w:delText>
              </w:r>
              <w:commentRangeStart w:id="3223"/>
              <w:r w:rsidRPr="00D424AA" w:rsidDel="0060394F">
                <w:rPr>
                  <w:rFonts w:cs="Times New Roman"/>
                  <w:color w:val="000000" w:themeColor="text1"/>
                  <w:sz w:val="16"/>
                  <w:szCs w:val="16"/>
                  <w:lang w:val="en-GB"/>
                </w:rPr>
                <w:fldChar w:fldCharType="begin" w:fldLock="1"/>
              </w:r>
              <w:r w:rsidR="00FF6231" w:rsidRPr="006A2665" w:rsidDel="0060394F">
                <w:rPr>
                  <w:rFonts w:ascii="Times New Roman" w:hAnsi="Times New Roman" w:cs="Times New Roman"/>
                  <w:color w:val="000000" w:themeColor="text1"/>
                  <w:sz w:val="16"/>
                  <w:szCs w:val="16"/>
                  <w:lang w:val="fr-FR"/>
                </w:rPr>
                <w:delInstrText>ADDIN CSL_CITATION { "citationItems" : [ { "id" : "ITEM-1", "itemData" : { "DOI" : "10.1007/s00382-017-3822-7", "author" : [ { "dropping-particle" : "", "family" : "Wilcox", "given" : "L J", "non-dropping-particle" : "", "parse-names" : false, "suffix" : "" }, { "dropping-particle" : "", "family" : "Yiou", "given" : "P", "non-dropping-particle" : "", "parse-names" : false, "suffix" : "" }, { "dropping-particle" : "", "family" : "Hauser", "given" : "M", "non-dropping-particle" : "", "parse-names" : false, "suffix" : "" }, { "dropping-particle" : "", "family" : "Lott", "given" : "F C", "non-dropping-particle" : "", "parse-names" : false, "suffix" : "" }, { "dropping-particle" : "", "family" : "Oldenborgh", "given" : "G J", "non-dropping-particle" : "van", "parse-names" : false, "suffix" : "" }, { "dropping-particle" : "", "family" : "Colfescu", "given" : "I", "non-dropping-particle" : "", "parse-names" : false, "suffix" : "" }, { "dropping-particle" : "", "family" : "Dong", "given" : "B", "non-dropping-particle" : "", "parse-names" : false, "suffix" : "" }, { "dropping-particle" : "", "family" : "Hegerl", "given" : "G", "non-dropping-particle" : "", "parse-names" : false, "suffix" : "" }, { "dropping-particle" : "", "family" : "Shaffrey", "given" : "L", "non-dropping-particle" : "", "parse-names" : false, "suffix" : "" }, { "dropping-particle" : "", "family" : "Sutton", "given" : "R", "non-dropping-particle" : "", "parse-names" : false, "suffix" : "" } ], "container-title" : "Climate Dynamics", "id" : "ITEM-1", "issue" : "9-10", "issued" : { "date-parts" : [ [ "2018" ] ] }, "page" : "3537-3555", "title" : "Multiple perspectives on the attribution of the extreme European summer of 2012 to climate change", "translator" : [ { "dropping-particle" : "", "family" : "S490", "given" : "", "non-dropping-particle" : "", "parse-names" : false, "suffix" : "" } ], "type" : "article-journal", "volume" : "50" }, "uris" : [ "http://www.mendeley.com/documents/?uuid=99320fa3-6e9c-4514-bd0b-52ca7cc43d3c" ] } ], "mendeley" : { "formattedCitation" : "(Wilcox et al., 2018)", "manualFormatting" : "Wilcox et al., 2018)", "plainTextFormattedCitation" : "(Wilcox et al., 2018)", "previouslyFormattedCitation" : "(Wilcox et al., 2018)"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fr-FR"/>
                </w:rPr>
                <w:delText>Wilcox et al., 2018)</w:delText>
              </w:r>
              <w:r w:rsidRPr="00D424AA" w:rsidDel="0060394F">
                <w:rPr>
                  <w:rFonts w:cs="Times New Roman"/>
                  <w:color w:val="000000" w:themeColor="text1"/>
                  <w:sz w:val="16"/>
                  <w:szCs w:val="16"/>
                  <w:lang w:val="en-GB"/>
                </w:rPr>
                <w:fldChar w:fldCharType="end"/>
              </w:r>
            </w:del>
            <w:bookmarkEnd w:id="3214"/>
            <w:commentRangeEnd w:id="3223"/>
            <w:r w:rsidR="00A26296">
              <w:rPr>
                <w:rStyle w:val="Marquedecommentaire"/>
                <w:rFonts w:ascii="Times New Roman" w:hAnsi="Times New Roman" w:cstheme="minorBidi"/>
                <w:lang w:val="fr-FR" w:eastAsia="fr-FR"/>
              </w:rPr>
              <w:commentReference w:id="3223"/>
            </w:r>
          </w:p>
        </w:tc>
        <w:tc>
          <w:tcPr>
            <w:tcW w:w="2400" w:type="dxa"/>
            <w:tcBorders>
              <w:top w:val="single" w:sz="4" w:space="0" w:color="auto"/>
              <w:left w:val="single" w:sz="4" w:space="0" w:color="auto"/>
              <w:bottom w:val="single" w:sz="4" w:space="0" w:color="auto"/>
              <w:right w:val="single" w:sz="4" w:space="0" w:color="auto"/>
            </w:tcBorders>
            <w:shd w:val="clear" w:color="auto" w:fill="FD9693"/>
            <w:tcMar>
              <w:top w:w="40" w:type="dxa"/>
              <w:left w:w="0" w:type="dxa"/>
              <w:bottom w:w="40" w:type="dxa"/>
              <w:right w:w="0" w:type="dxa"/>
            </w:tcMar>
          </w:tcPr>
          <w:p w14:paraId="3B972B64" w14:textId="17F3C194"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224"/>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25"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26"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24"/>
            <w:r w:rsidR="00A26296">
              <w:rPr>
                <w:rStyle w:val="Marquedecommentaire"/>
                <w:rFonts w:ascii="Times New Roman" w:hAnsi="Times New Roman" w:cstheme="minorBidi"/>
                <w:lang w:val="fr-FR" w:eastAsia="fr-FR"/>
              </w:rPr>
              <w:commentReference w:id="3224"/>
            </w:r>
            <w:r w:rsidRPr="00841A35">
              <w:rPr>
                <w:rFonts w:ascii="Times New Roman" w:hAnsi="Times New Roman" w:cs="Times New Roman"/>
                <w:color w:val="000000" w:themeColor="text1"/>
                <w:sz w:val="16"/>
                <w:szCs w:val="16"/>
                <w:lang w:val="en-GB"/>
              </w:rPr>
              <w:t xml:space="preserve">; Annex). Median increase of more than 0.5°C in the 50-year TXx and TNn events compared to the 1°C warming level </w:t>
            </w:r>
            <w:commentRangeStart w:id="3227"/>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28"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29"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27"/>
            <w:r w:rsidR="00A26296">
              <w:rPr>
                <w:rStyle w:val="Marquedecommentaire"/>
                <w:rFonts w:ascii="Times New Roman" w:hAnsi="Times New Roman" w:cstheme="minorBidi"/>
                <w:lang w:val="fr-FR" w:eastAsia="fr-FR"/>
              </w:rPr>
              <w:commentReference w:id="3227"/>
            </w:r>
            <w:r w:rsidRPr="00841A35">
              <w:rPr>
                <w:rFonts w:ascii="Times New Roman" w:hAnsi="Times New Roman" w:cs="Times New Roman"/>
                <w:color w:val="000000" w:themeColor="text1"/>
                <w:sz w:val="16"/>
                <w:szCs w:val="16"/>
                <w:lang w:val="en-GB"/>
              </w:rPr>
              <w:t>) and more than 2°C in annual TXx and TNn compared to pre-industrial (Annex).</w:t>
            </w:r>
          </w:p>
          <w:p w14:paraId="31685F70" w14:textId="77777777" w:rsidR="00D376F0" w:rsidRPr="00D424AA" w:rsidRDefault="00D376F0" w:rsidP="00D424AA">
            <w:pPr>
              <w:rPr>
                <w:rFonts w:ascii="Times New Roman" w:hAnsi="Times New Roman" w:cs="Times New Roman"/>
                <w:color w:val="000000" w:themeColor="text1"/>
                <w:sz w:val="16"/>
                <w:szCs w:val="16"/>
                <w:lang w:val="en-GB"/>
              </w:rPr>
            </w:pPr>
          </w:p>
          <w:p w14:paraId="0C2229CD" w14:textId="6C9C8C53"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bookmarkStart w:id="3230" w:name="_Hlk77153761"/>
            <w:ins w:id="3231" w:author="Robin Matthews" w:date="2021-07-14T11:16:00Z">
              <w:r w:rsidR="0060394F" w:rsidRPr="0060394F">
                <w:rPr>
                  <w:rFonts w:ascii="Times New Roman" w:hAnsi="Times New Roman" w:cs="Times New Roman"/>
                  <w:color w:val="000000" w:themeColor="text1"/>
                  <w:sz w:val="16"/>
                  <w:szCs w:val="16"/>
                  <w:lang w:val="en-GB" w:eastAsia="fr-FR"/>
                </w:rPr>
                <w:fldChar w:fldCharType="begin" w:fldLock="1"/>
              </w:r>
            </w:ins>
            <w:r w:rsidR="003A5209">
              <w:rPr>
                <w:rFonts w:ascii="Times New Roman" w:hAnsi="Times New Roman" w:cs="Times New Roman"/>
                <w:color w:val="000000" w:themeColor="text1"/>
                <w:sz w:val="16"/>
                <w:szCs w:val="16"/>
                <w:lang w:val="en-GB"/>
              </w:rPr>
              <w: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2",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2",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3",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3",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Zollo et al., 2016; Weber et al., 2018; Cardoso et al., 2019)", "plainTextFormattedCitation" : "(Zollo et al., 2016; Weber et al., 2018; Cardoso et al., 2019)", "previouslyFormattedCitation" : "(Zollo et al., 2016; Weber et al., 2018; Cardoso et al., 2019)" }, "properties" : { "noteIndex" : 0 }, "schema" : "https://github.com/citation-style-language/schema/raw/master/csl-citation.json" }</w:instrText>
            </w:r>
            <w:ins w:id="3232" w:author="Robin Matthews" w:date="2021-07-14T11:16:00Z">
              <w:r w:rsidR="0060394F" w:rsidRPr="0060394F">
                <w:rPr>
                  <w:rFonts w:ascii="Times New Roman" w:hAnsi="Times New Roman" w:cs="Times New Roman"/>
                  <w:color w:val="000000" w:themeColor="text1"/>
                  <w:sz w:val="16"/>
                  <w:szCs w:val="16"/>
                  <w:lang w:val="en-GB" w:eastAsia="fr-FR"/>
                  <w:rPrChange w:id="3233" w:author="Robin Matthews" w:date="2021-07-14T11:16:00Z">
                    <w:rPr>
                      <w:rFonts w:cs="Times New Roman"/>
                      <w:color w:val="000000" w:themeColor="text1"/>
                      <w:sz w:val="16"/>
                      <w:szCs w:val="16"/>
                      <w:lang w:val="en-GB"/>
                    </w:rPr>
                  </w:rPrChange>
                </w:rPr>
                <w:fldChar w:fldCharType="separate"/>
              </w:r>
              <w:r w:rsidR="0060394F" w:rsidRPr="0060394F">
                <w:rPr>
                  <w:rFonts w:cs="Times New Roman"/>
                  <w:noProof/>
                  <w:color w:val="000000" w:themeColor="text1"/>
                  <w:sz w:val="16"/>
                  <w:szCs w:val="16"/>
                  <w:lang w:val="en-GB"/>
                </w:rPr>
                <w:t>(Zollo et al., 2016; Weber et al., 2018; Cardoso et al., 2019)</w:t>
              </w:r>
              <w:r w:rsidR="0060394F" w:rsidRPr="0060394F">
                <w:rPr>
                  <w:rFonts w:ascii="Times New Roman" w:hAnsi="Times New Roman" w:cs="Times New Roman"/>
                  <w:color w:val="000000" w:themeColor="text1"/>
                  <w:sz w:val="16"/>
                  <w:szCs w:val="16"/>
                  <w:lang w:val="en-GB" w:eastAsia="fr-FR"/>
                  <w:rPrChange w:id="3234" w:author="Robin Matthews" w:date="2021-07-14T11:16:00Z">
                    <w:rPr>
                      <w:rFonts w:cs="Times New Roman"/>
                      <w:color w:val="000000" w:themeColor="text1"/>
                      <w:sz w:val="16"/>
                      <w:szCs w:val="16"/>
                      <w:lang w:val="en-GB"/>
                    </w:rPr>
                  </w:rPrChange>
                </w:rPr>
                <w:fldChar w:fldCharType="end"/>
              </w:r>
            </w:ins>
            <w:commentRangeStart w:id="3235"/>
            <w:del w:id="3236" w:author="Robin Matthews" w:date="2021-07-14T11:16:00Z">
              <w:r w:rsidRPr="00D424AA" w:rsidDel="0060394F">
                <w:rPr>
                  <w:rFonts w:ascii="Times New Roman" w:hAnsi="Times New Roman" w:cs="Times New Roman"/>
                  <w:color w:val="000000" w:themeColor="text1"/>
                  <w:sz w:val="16"/>
                  <w:szCs w:val="16"/>
                  <w:lang w:val="en-GB" w:eastAsia="fr-FR"/>
                </w:rPr>
                <w:fldChar w:fldCharType="begin" w:fldLock="1"/>
              </w:r>
              <w:r w:rsidR="00FF6231" w:rsidRPr="0060394F" w:rsidDel="0060394F">
                <w:rPr>
                  <w:rFonts w:ascii="Times New Roman" w:hAnsi="Times New Roman" w:cs="Times New Roman"/>
                  <w:color w:val="000000" w:themeColor="text1"/>
                  <w:sz w:val="16"/>
                  <w:szCs w:val="16"/>
                  <w:lang w:val="en-GB" w:eastAsia="fr-FR"/>
                </w:rPr>
                <w:del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mendeley" : { "formattedCitation" : "(Cardoso et al., 2019)", "manualFormatting" : "(Cardoso et al., 2019", "plainTextFormattedCitation" : "(Cardoso et al., 2019)", "previouslyFormattedCitation" : "(Cardoso et al., 2019)" }, "properties" : { "noteIndex" : 0 }, "schema" : "https://github.com/citation-style-language/schema/raw/master/csl-citation.json" }</w:delInstrText>
              </w:r>
              <w:r w:rsidRPr="00D424AA" w:rsidDel="0060394F">
                <w:rPr>
                  <w:rFonts w:ascii="Times New Roman" w:hAnsi="Times New Roman" w:cs="Times New Roman"/>
                  <w:color w:val="000000" w:themeColor="text1"/>
                  <w:sz w:val="16"/>
                  <w:szCs w:val="16"/>
                  <w:lang w:val="en-GB" w:eastAsia="fr-FR"/>
                </w:rPr>
                <w:fldChar w:fldCharType="separate"/>
              </w:r>
              <w:r w:rsidR="00A26296" w:rsidRPr="0060394F" w:rsidDel="0060394F">
                <w:rPr>
                  <w:rFonts w:ascii="Times New Roman" w:hAnsi="Times New Roman" w:cs="Times New Roman"/>
                  <w:noProof/>
                  <w:color w:val="000000" w:themeColor="text1"/>
                  <w:sz w:val="16"/>
                  <w:szCs w:val="16"/>
                  <w:lang w:val="en-GB" w:eastAsia="fr-FR"/>
                </w:rPr>
                <w:delText>(Cardoso et al., 2019</w:delText>
              </w:r>
              <w:r w:rsidRPr="00D424AA" w:rsidDel="0060394F">
                <w:rPr>
                  <w:rFonts w:ascii="Times New Roman" w:hAnsi="Times New Roman" w:cs="Times New Roman"/>
                  <w:color w:val="000000" w:themeColor="text1"/>
                  <w:sz w:val="16"/>
                  <w:szCs w:val="16"/>
                  <w:lang w:val="en-GB" w:eastAsia="fr-FR"/>
                </w:rPr>
                <w:fldChar w:fldCharType="end"/>
              </w:r>
              <w:commentRangeEnd w:id="3235"/>
              <w:r w:rsidR="00A26296" w:rsidDel="0060394F">
                <w:rPr>
                  <w:rStyle w:val="Marquedecommentaire"/>
                  <w:rFonts w:ascii="Times New Roman" w:hAnsi="Times New Roman" w:cstheme="minorBidi"/>
                  <w:lang w:val="fr-FR" w:eastAsia="fr-FR"/>
                </w:rPr>
                <w:commentReference w:id="3235"/>
              </w:r>
              <w:r w:rsidRPr="00841A35" w:rsidDel="0060394F">
                <w:rPr>
                  <w:rFonts w:ascii="Times New Roman" w:hAnsi="Times New Roman" w:cs="Times New Roman"/>
                  <w:color w:val="000000" w:themeColor="text1"/>
                  <w:sz w:val="16"/>
                  <w:szCs w:val="16"/>
                  <w:lang w:val="en-GB"/>
                </w:rPr>
                <w:delText xml:space="preserve">; </w:delText>
              </w:r>
              <w:commentRangeStart w:id="3237"/>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Zollo et al., 2016</w:delText>
              </w:r>
              <w:r w:rsidRPr="00D424AA" w:rsidDel="0060394F">
                <w:rPr>
                  <w:rFonts w:cs="Times New Roman"/>
                  <w:color w:val="000000" w:themeColor="text1"/>
                  <w:sz w:val="16"/>
                  <w:szCs w:val="16"/>
                  <w:lang w:val="en-GB"/>
                </w:rPr>
                <w:fldChar w:fldCharType="end"/>
              </w:r>
              <w:commentRangeEnd w:id="3237"/>
              <w:r w:rsidR="00A26296" w:rsidDel="0060394F">
                <w:rPr>
                  <w:rStyle w:val="Marquedecommentaire"/>
                  <w:rFonts w:ascii="Times New Roman" w:hAnsi="Times New Roman" w:cstheme="minorBidi"/>
                  <w:lang w:val="fr-FR" w:eastAsia="fr-FR"/>
                </w:rPr>
                <w:commentReference w:id="3237"/>
              </w:r>
              <w:r w:rsidRPr="00841A35" w:rsidDel="0060394F">
                <w:rPr>
                  <w:rFonts w:ascii="Times New Roman" w:hAnsi="Times New Roman" w:cs="Times New Roman"/>
                  <w:color w:val="000000" w:themeColor="text1"/>
                  <w:sz w:val="16"/>
                  <w:szCs w:val="16"/>
                  <w:lang w:val="en-GB"/>
                </w:rPr>
                <w:delText xml:space="preserve">; </w:delText>
              </w:r>
              <w:commentRangeStart w:id="3238"/>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Weber et al., 2018)</w:delText>
              </w:r>
              <w:r w:rsidRPr="00D424AA" w:rsidDel="0060394F">
                <w:rPr>
                  <w:rFonts w:cs="Times New Roman"/>
                  <w:color w:val="000000" w:themeColor="text1"/>
                  <w:sz w:val="16"/>
                  <w:szCs w:val="16"/>
                  <w:lang w:val="en-GB"/>
                </w:rPr>
                <w:fldChar w:fldCharType="end"/>
              </w:r>
              <w:commentRangeEnd w:id="3238"/>
              <w:r w:rsidR="00A26296" w:rsidDel="0060394F">
                <w:rPr>
                  <w:rStyle w:val="Marquedecommentaire"/>
                  <w:rFonts w:ascii="Times New Roman" w:hAnsi="Times New Roman" w:cstheme="minorBidi"/>
                  <w:lang w:val="fr-FR" w:eastAsia="fr-FR"/>
                </w:rPr>
                <w:commentReference w:id="3238"/>
              </w:r>
              <w:bookmarkEnd w:id="3230"/>
              <w:r w:rsidRPr="00841A35" w:rsidDel="0060394F">
                <w:rPr>
                  <w:rFonts w:ascii="Times New Roman" w:hAnsi="Times New Roman" w:cs="Times New Roman"/>
                  <w:color w:val="000000" w:themeColor="text1"/>
                  <w:sz w:val="16"/>
                  <w:szCs w:val="16"/>
                  <w:lang w:val="en-GB"/>
                </w:rPr>
                <w:delText xml:space="preserve"> </w:delText>
              </w:r>
            </w:del>
          </w:p>
        </w:tc>
        <w:tc>
          <w:tcPr>
            <w:tcW w:w="2159" w:type="dxa"/>
            <w:tcBorders>
              <w:top w:val="single" w:sz="4" w:space="0" w:color="auto"/>
              <w:left w:val="single" w:sz="4" w:space="0" w:color="auto"/>
              <w:bottom w:val="single" w:sz="4" w:space="0" w:color="auto"/>
              <w:right w:val="single" w:sz="4" w:space="0" w:color="auto"/>
            </w:tcBorders>
            <w:shd w:val="clear" w:color="auto" w:fill="FF6365"/>
            <w:tcMar>
              <w:top w:w="40" w:type="dxa"/>
              <w:left w:w="40" w:type="dxa"/>
              <w:bottom w:w="40" w:type="dxa"/>
              <w:right w:w="40" w:type="dxa"/>
            </w:tcMar>
          </w:tcPr>
          <w:p w14:paraId="15AA5659" w14:textId="1D16B520"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239"/>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40"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41"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39"/>
            <w:r w:rsidR="00A26296">
              <w:rPr>
                <w:rStyle w:val="Marquedecommentaire"/>
                <w:rFonts w:ascii="Times New Roman" w:hAnsi="Times New Roman" w:cstheme="minorBidi"/>
                <w:lang w:val="fr-FR" w:eastAsia="fr-FR"/>
              </w:rPr>
              <w:commentReference w:id="3239"/>
            </w:r>
            <w:r w:rsidRPr="00841A35">
              <w:rPr>
                <w:rFonts w:ascii="Times New Roman" w:hAnsi="Times New Roman" w:cs="Times New Roman"/>
                <w:color w:val="000000" w:themeColor="text1"/>
                <w:sz w:val="16"/>
                <w:szCs w:val="16"/>
                <w:lang w:val="en-GB"/>
              </w:rPr>
              <w:t xml:space="preserve">; Annex). Median increase of more than 1°C in the 50-year TXx and TNn events compared to the 1°C warming level </w:t>
            </w:r>
            <w:commentRangeStart w:id="3242"/>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43"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44"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42"/>
            <w:r w:rsidR="00A26296">
              <w:rPr>
                <w:rStyle w:val="Marquedecommentaire"/>
                <w:rFonts w:ascii="Times New Roman" w:hAnsi="Times New Roman" w:cstheme="minorBidi"/>
                <w:lang w:val="fr-FR" w:eastAsia="fr-FR"/>
              </w:rPr>
              <w:commentReference w:id="3242"/>
            </w:r>
            <w:r w:rsidRPr="00841A35">
              <w:rPr>
                <w:rFonts w:ascii="Times New Roman" w:hAnsi="Times New Roman" w:cs="Times New Roman"/>
                <w:color w:val="000000" w:themeColor="text1"/>
                <w:sz w:val="16"/>
                <w:szCs w:val="16"/>
                <w:lang w:val="en-GB"/>
              </w:rPr>
              <w:t>) and more than 2.5°C in annual TXx and TNn compred to pre-industrial (Annex).</w:t>
            </w:r>
          </w:p>
          <w:p w14:paraId="42BF42A3" w14:textId="77777777" w:rsidR="00D376F0" w:rsidRPr="00D424AA" w:rsidRDefault="00D376F0" w:rsidP="00D424AA">
            <w:pPr>
              <w:rPr>
                <w:rFonts w:ascii="Times New Roman" w:hAnsi="Times New Roman" w:cs="Times New Roman"/>
                <w:color w:val="000000" w:themeColor="text1"/>
                <w:sz w:val="16"/>
                <w:szCs w:val="16"/>
                <w:lang w:val="en-GB"/>
              </w:rPr>
            </w:pPr>
          </w:p>
          <w:p w14:paraId="3E6C4ACC" w14:textId="0AE4189D"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bookmarkStart w:id="3245" w:name="_Hlk77153843"/>
            <w:ins w:id="3246" w:author="Robin Matthews" w:date="2021-07-14T11:18:00Z">
              <w:r w:rsidR="0060394F" w:rsidRPr="0060394F">
                <w:rPr>
                  <w:rFonts w:ascii="Times New Roman" w:hAnsi="Times New Roman" w:cs="Times New Roman"/>
                  <w:color w:val="000000" w:themeColor="text1"/>
                  <w:sz w:val="16"/>
                  <w:szCs w:val="16"/>
                  <w:lang w:val="en-GB" w:eastAsia="fr-FR"/>
                </w:rPr>
                <w:fldChar w:fldCharType="begin" w:fldLock="1"/>
              </w:r>
            </w:ins>
            <w:r w:rsidR="00DB48AC">
              <w:rPr>
                <w:rFonts w:ascii="Times New Roman" w:hAnsi="Times New Roman" w:cs="Times New Roman"/>
                <w:color w:val="000000" w:themeColor="text1"/>
                <w:sz w:val="16"/>
                <w:szCs w:val="16"/>
                <w:lang w:val="en-GB"/>
              </w:rPr>
              <w: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2", "itemData" : { "DOI" : "10.1007/s11069-013-0552-y", "author" : [ { "dropping-particle" : "", "family" : "Tomozeiu", "given" : "R", "non-dropping-particle" : "", "parse-names" : false, "suffix" : "" }, { "dropping-particle" : "", "family" : "Agrillo", "given" : "G", "non-dropping-particle" : "", "parse-names" : false, "suffix" : "" }, { "dropping-particle" : "", "family" : "Cacciamani", "given" : "C", "non-dropping-particle" : "", "parse-names" : false, "suffix" : "" }, { "dropping-particle" : "", "family" : "Pavan", "given" : "V", "non-dropping-particle" : "", "parse-names" : false, "suffix" : "" } ], "container-title" : "Natural Hazards", "id" : "ITEM-2", "issue" : "1", "issued" : { "date-parts" : [ [ "2014" ] ] }, "note" : "Cited By :20\n\nExport Date: 25 September 2020", "page" : "143-168", "title" : "Statistically downscaled climate change projections of surface temperature over Northern Italy for the periods 2021-2050 and 2070-2099", "translator" : [ { "dropping-particle" : "", "family" : "S2893", "given" : "", "non-dropping-particle" : "", "parse-names" : false, "suffix" : "" } ], "type" : "article-journal", "volume" : "72" }, "uris" : [ "http://www.mendeley.com/documents/?uuid=e4590456-d3ce-4efc-897a-75fea5fac487" ] }, { "id" : "ITEM-3", "itemData" : { "DOI" : "10.1016/j.gloplacha.2017.11.015", "author" : [ { "dropping-particle" : "", "family" : "Abaurrea", "given" : "J", "non-dropping-particle" : "", "parse-names" : false, "suffix" : "" }, { "dropping-particle" : "", "family" : "As\u00edn", "given" : "J", "non-dropping-particle" : "", "parse-names" : false, "suffix" : "" }, { "dropping-particle" : "", "family" : "Cebri\u00e1n", "given" : "A C", "non-dropping-particle" : "", "parse-names" : false, "suffix" : "" } ], "container-title" : "Global and Planetary Change", "id" : "ITEM-3", "issued" : { "date-parts" : [ [ "2018" ] ] }, "note" : "Cited By :5\n\nExport Date: 25 September 2020", "page" : "244-260", "title" : "Modelling the occurrence of heat waves in maximum and minimum temperatures over Spain and projections for the period 2031-60", "translator" : [ { "dropping-particle" : "", "family" : "S3090", "given" : "", "non-dropping-particle" : "", "parse-names" : false, "suffix" : "" } ], "type" : "article-journal", "volume" : "161" }, "uris" : [ "http://www.mendeley.com/documents/?uuid=9dcb2bd8-486a-48b5-876d-f899e47b39cb" ] }, { "id" : "ITEM-4", "itemData" : { "DOI" : "10.1016/j.atmosres.2014.02.005", "abstract" : "\u00a9 2014 Elsevier B.V. The aim of this study is to analyze and quantify the future projections of heat waves in Greece. For this reason, specific climatic indices were used in the analysis concerning absolute, percentile and duration indices defined by the CCl/CLIVAR/JCOMM Expert Team (ET) on Climate Change Detection and Indices (ETCCDI). The future projections (SRES A1B) of these indices such as summer days, tropical days, maximum daily maximum air temperature, warm days, tropical nights, maximum daily minimum air temperature, warm nights and warm spell duration were carried out using six regional climate models from the ENSEMBLES project, concerning the near future 2031-2050 and the far future 2071-2100 compared to the reference period 1961-1990. The ensemble means along with the inter-model-standard deviations of the examined extreme indices for the future model projections are presented and analyzed. Further, the findings of this analysis are discussed against recent recorded heat waves during 2007, in order to understand if such events are even more extreme or common in the future climate. It is very likely, that the anomalies observed in 2007, especially for extreme indices of minimum air temperature, could be more frequent considered as typical events by the end of the 21th century.", "author" : [ { "dropping-particle" : "", "family" : "Nastos", "given" : "P.T.", "non-dropping-particle" : "", "parse-names" : false, "suffix" : "" }, { "dropping-particle" : "", "family" : "Kapsomenakis", "given" : "J.", "non-dropping-particle" : "", "parse-names" : false, "suffix" : "" } ], "container-title" : "Atmospheric Research", "id" : "ITEM-4", "issued" : { "date-parts" : [ [ "2015" ] ] }, "page" : "43-60", "title" : "Regional climate model simulations of extreme air temperature in Greece. Abnormal or common records in the future climate?", "translator" : [ { "dropping-particle" : "", "family" : "S799", "given" : "", "non-dropping-particle" : "", "parse-names" : false, "suffix" : "" } ], "type" : "article-journal", "volume" : "152" }, "uris" : [ "http://www.mendeley.com/documents/?uuid=123b7718-076c-488b-9178-ad959428d2d9" ] }, { "id" : "ITEM-5",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5",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6",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6",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7",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7",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id" : "ITEM-8",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8",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Tomozeiu et al., 2014; Nastos and Kapsomenakis, 2015; Zollo et al., 2016; Abaurrea et al., 2018; Weber et al., 2018; Cardoso et al., 2019; Cardell et al., 2020; Coppola et al., 2021a)", "manualFormatting" : "(Tomozeiu et al., 2014; Nastos and Kapsomenakis, 2015; Zollo et al., 2016; Abaurrea et al., 2018; Weber et al., 2018; Cardoso et al., 2019; Cardell et al., 2020; Coppola et al., 2021a)", "plainTextFormattedCitation" : "(Tomozeiu et al., 2014; Nastos and Kapsomenakis, 2015; Zollo et al., 2016; Abaurrea et al., 2018; Weber et al., 2018; Cardoso et al., 2019; Cardell et al., 2020; Coppola et al., 2021a)", "previouslyFormattedCitation" : "(Tomozeiu et al., 2014; Nastos and Kapsomenakis, 2015; Zollo et al., 2016; Abaurrea et al., 2018; Weber et al., 2018; Cardoso et al., 2019; Cardell et al., 2020; Coppola et al., 2021a)" }, "properties" : { "noteIndex" : 0 }, "schema" : "https://github.com/citation-style-language/schema/raw/master/csl-citation.json" }</w:instrText>
            </w:r>
            <w:ins w:id="3247" w:author="Robin Matthews" w:date="2021-07-14T11:18:00Z">
              <w:r w:rsidR="0060394F" w:rsidRPr="0060394F">
                <w:rPr>
                  <w:rFonts w:ascii="Times New Roman" w:hAnsi="Times New Roman" w:cs="Times New Roman"/>
                  <w:color w:val="000000" w:themeColor="text1"/>
                  <w:sz w:val="16"/>
                  <w:szCs w:val="16"/>
                  <w:lang w:val="en-GB" w:eastAsia="fr-FR"/>
                  <w:rPrChange w:id="3248" w:author="Robin Matthews" w:date="2021-07-14T11:18:00Z">
                    <w:rPr>
                      <w:rFonts w:cs="Times New Roman"/>
                      <w:color w:val="000000" w:themeColor="text1"/>
                      <w:sz w:val="16"/>
                      <w:szCs w:val="16"/>
                      <w:lang w:val="en-GB"/>
                    </w:rPr>
                  </w:rPrChange>
                </w:rPr>
                <w:fldChar w:fldCharType="separate"/>
              </w:r>
              <w:r w:rsidR="0060394F" w:rsidRPr="0060394F">
                <w:rPr>
                  <w:rFonts w:cs="Times New Roman"/>
                  <w:noProof/>
                  <w:color w:val="000000" w:themeColor="text1"/>
                  <w:sz w:val="16"/>
                  <w:szCs w:val="16"/>
                  <w:lang w:val="en-GB"/>
                </w:rPr>
                <w:t>(Tomozeiu et al., 2014; Nastos and Kapsomenakis, 2015; Zollo et al., 2016; Abaurrea et al., 2018; Weber et al., 2018; Cardoso et al., 2019; Cardell et al., 2020; Coppola et al., 2021a)</w:t>
              </w:r>
              <w:r w:rsidR="0060394F" w:rsidRPr="0060394F">
                <w:rPr>
                  <w:rFonts w:ascii="Times New Roman" w:hAnsi="Times New Roman" w:cs="Times New Roman"/>
                  <w:color w:val="000000" w:themeColor="text1"/>
                  <w:sz w:val="16"/>
                  <w:szCs w:val="16"/>
                  <w:lang w:val="en-GB" w:eastAsia="fr-FR"/>
                  <w:rPrChange w:id="3249" w:author="Robin Matthews" w:date="2021-07-14T11:18:00Z">
                    <w:rPr>
                      <w:rFonts w:cs="Times New Roman"/>
                      <w:color w:val="000000" w:themeColor="text1"/>
                      <w:sz w:val="16"/>
                      <w:szCs w:val="16"/>
                      <w:lang w:val="en-GB"/>
                    </w:rPr>
                  </w:rPrChange>
                </w:rPr>
                <w:fldChar w:fldCharType="end"/>
              </w:r>
            </w:ins>
            <w:commentRangeStart w:id="3250"/>
            <w:del w:id="3251" w:author="Robin Matthews" w:date="2021-07-14T11:18:00Z">
              <w:r w:rsidRPr="00D424AA" w:rsidDel="0060394F">
                <w:rPr>
                  <w:rFonts w:ascii="Times New Roman" w:hAnsi="Times New Roman" w:cs="Times New Roman"/>
                  <w:color w:val="000000" w:themeColor="text1"/>
                  <w:sz w:val="16"/>
                  <w:szCs w:val="16"/>
                  <w:lang w:val="en-GB" w:eastAsia="fr-FR"/>
                </w:rPr>
                <w:fldChar w:fldCharType="begin" w:fldLock="1"/>
              </w:r>
              <w:r w:rsidR="00FF6231" w:rsidDel="0060394F">
                <w:rPr>
                  <w:rFonts w:ascii="Times New Roman" w:hAnsi="Times New Roman" w:cs="Times New Roman"/>
                  <w:color w:val="000000" w:themeColor="text1"/>
                  <w:sz w:val="16"/>
                  <w:szCs w:val="16"/>
                  <w:lang w:val="en-GB"/>
                </w:rPr>
                <w:delInstrText xml:space="preserve">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w:delInstrText>
              </w:r>
              <w:r w:rsidR="00FF6231" w:rsidRPr="00F1665C" w:rsidDel="0060394F">
                <w:rPr>
                  <w:rFonts w:ascii="Times New Roman" w:hAnsi="Times New Roman" w:cs="Times New Roman"/>
                  <w:color w:val="000000" w:themeColor="text1"/>
                  <w:sz w:val="16"/>
                  <w:szCs w:val="16"/>
                  <w:lang w:val="fr-FR"/>
                </w:rPr>
                <w:delInstrText>: "", "family" : "Cardoso", "given" : "Rita M.", "non-dropping-particle" : "", "parse-names" : false, "suffix" : "" }, { "dropping-particle" : "", "family" :</w:delInstrText>
              </w:r>
              <w:r w:rsidR="00FF6231" w:rsidRPr="006A2665" w:rsidDel="0060394F">
                <w:rPr>
                  <w:rFonts w:ascii="Times New Roman" w:hAnsi="Times New Roman" w:cs="Times New Roman"/>
                  <w:color w:val="000000" w:themeColor="text1"/>
                  <w:sz w:val="16"/>
                  <w:szCs w:val="16"/>
                  <w:lang w:val="fr-FR"/>
                </w:rPr>
                <w:delInstrText xml:space="preserve">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mendeley" : { "formattedCitation" : "(Cardoso et al., 2019)", "manualFormatting" : "(Cardoso et al., 2019;", "plainTextFormattedCitation" : "(Cardoso et al., 2019)", "previouslyFormattedCitation" : "(Cardoso et al., 2019)" }, "properties" : { "noteIndex" : 0 }, "schema" : "https://github.com/citation-style-language/schema/raw/master/csl-citation.json" }</w:delInstrText>
              </w:r>
              <w:r w:rsidRPr="00D424AA" w:rsidDel="0060394F">
                <w:rPr>
                  <w:rFonts w:ascii="Times New Roman" w:hAnsi="Times New Roman" w:cs="Times New Roman"/>
                  <w:color w:val="000000" w:themeColor="text1"/>
                  <w:sz w:val="16"/>
                  <w:szCs w:val="16"/>
                  <w:lang w:val="en-GB" w:eastAsia="fr-FR"/>
                </w:rPr>
                <w:fldChar w:fldCharType="separate"/>
              </w:r>
              <w:r w:rsidR="00A26296" w:rsidDel="0060394F">
                <w:rPr>
                  <w:rFonts w:ascii="Times New Roman" w:hAnsi="Times New Roman" w:cs="Times New Roman"/>
                  <w:noProof/>
                  <w:color w:val="000000" w:themeColor="text1"/>
                  <w:sz w:val="16"/>
                  <w:szCs w:val="16"/>
                  <w:lang w:val="fr-FR"/>
                </w:rPr>
                <w:delText>(Cardoso et al., 2019;</w:delText>
              </w:r>
              <w:r w:rsidRPr="00D424AA" w:rsidDel="0060394F">
                <w:rPr>
                  <w:rFonts w:ascii="Times New Roman" w:hAnsi="Times New Roman" w:cs="Times New Roman"/>
                  <w:color w:val="000000" w:themeColor="text1"/>
                  <w:sz w:val="16"/>
                  <w:szCs w:val="16"/>
                  <w:lang w:val="en-GB" w:eastAsia="fr-FR"/>
                </w:rPr>
                <w:fldChar w:fldCharType="end"/>
              </w:r>
              <w:commentRangeEnd w:id="3250"/>
              <w:r w:rsidR="00A26296" w:rsidDel="0060394F">
                <w:rPr>
                  <w:rStyle w:val="Marquedecommentaire"/>
                  <w:rFonts w:ascii="Times New Roman" w:hAnsi="Times New Roman" w:cstheme="minorBidi"/>
                  <w:lang w:val="fr-FR" w:eastAsia="fr-FR"/>
                </w:rPr>
                <w:commentReference w:id="3250"/>
              </w:r>
              <w:r w:rsidRPr="00D74FF3" w:rsidDel="0060394F">
                <w:rPr>
                  <w:rFonts w:ascii="Times New Roman" w:hAnsi="Times New Roman" w:cs="Times New Roman"/>
                  <w:color w:val="000000" w:themeColor="text1"/>
                  <w:sz w:val="16"/>
                  <w:szCs w:val="16"/>
                  <w:lang w:val="fr-FR"/>
                </w:rPr>
                <w:delText xml:space="preserve"> </w:delText>
              </w:r>
              <w:commentRangeStart w:id="3252"/>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fr-FR"/>
                </w:rPr>
                <w:delInstrText>ADDIN CSL_CITATION { "citationItems" : [ { "id" : "ITEM-1", "itemData" : { "DOI" : "10.1007/s11069-013-0552-y", "author" : [ { "dropping-particle" : "", "family" : "Tomozeiu", "given" : "R", "non-dropping-particle" : "", "parse-names" : false, "suffix" : "" }, { "dropping-particle" : "", "family" : "Agrillo", "given" : "G", "non-dropping-particle" : "", "parse-names" : false, "suffix" : "" }, { "dropping-particle" : "", "family" : "Cacciamani", "given" : "C", "non-dropping-particle" : "", "parse-names" : false, "suffix" : "" }, { "dropping-particle" : "", "family" : "Pavan", "given" : "V", "non-dropping-particle" : "", "parse-names" : false, "suffix" : "" } ], "container-title" : "Natural Hazards", "id" : "ITEM-1", "issue" : "1", "issued" : { "date-parts" : [ [ "2014" ] ] }, "note" : "Cited By :20\n\nExport Date: 25 September 2020", "page" : "143-168", "title" : "Statistically downscaled climate change projections of surface temperature over Northern Italy for the periods 2021-2050 and 2070-2099", "translator" : [ { "dropping-particle" : "", "family" : "S2893", "given" : "", "non-dropping-particle" : "", "parse-names" : false, "suffix" : "" } ], "type" : "article-journal", "volume" : "72" }, "uris" : [ "http://www.mendeley.com/documents/?uuid=e4590456-d3ce-4efc-897a-75fea5fac487" ] } ], "mendeley" : { "formattedCitation" : "(Tomozeiu et al., 2014)", "manualFormatting" : "Tomozeiu et al., 2014;", "plainTextFormattedCitation" : "(Tomozeiu et al., 2014)", "previouslyFormattedCitation" : "(Tomozeiu et al., 2014)"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fr-FR"/>
                </w:rPr>
                <w:delText>Tomozeiu et al., 2014;</w:delText>
              </w:r>
              <w:r w:rsidRPr="00D424AA" w:rsidDel="0060394F">
                <w:rPr>
                  <w:rFonts w:cs="Times New Roman"/>
                  <w:color w:val="000000" w:themeColor="text1"/>
                  <w:sz w:val="16"/>
                  <w:szCs w:val="16"/>
                  <w:lang w:val="en-GB"/>
                </w:rPr>
                <w:fldChar w:fldCharType="end"/>
              </w:r>
              <w:commentRangeEnd w:id="3252"/>
              <w:r w:rsidR="00A26296" w:rsidDel="0060394F">
                <w:rPr>
                  <w:rStyle w:val="Marquedecommentaire"/>
                  <w:rFonts w:ascii="Times New Roman" w:hAnsi="Times New Roman" w:cstheme="minorBidi"/>
                  <w:lang w:val="fr-FR" w:eastAsia="fr-FR"/>
                </w:rPr>
                <w:commentReference w:id="3252"/>
              </w:r>
              <w:r w:rsidRPr="00D74FF3" w:rsidDel="0060394F">
                <w:rPr>
                  <w:rFonts w:ascii="Times New Roman" w:hAnsi="Times New Roman" w:cs="Times New Roman"/>
                  <w:color w:val="000000" w:themeColor="text1"/>
                  <w:sz w:val="16"/>
                  <w:szCs w:val="16"/>
                  <w:lang w:val="fr-FR"/>
                </w:rPr>
                <w:delText xml:space="preserve"> </w:delText>
              </w:r>
              <w:commentRangeStart w:id="3253"/>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fr-FR"/>
                </w:rPr>
                <w:delInstrText>ADDIN CSL_CITATION { "citationItems" : [ { "id" : "ITEM-1", "itemData" : { "DOI" : "10.1016/j.gloplacha.2017.11.015", "author" : [ { "dropping-particle" : "", "family" : "Abaurrea", "given" : "J", "non-dropping-particle" : "", "parse-names" : false, "suffix" : "" }, { "dropping-particle" : "", "family" : "As\u00edn", "given" : "J", "non-dropping-particle" : "", "parse-names" : false, "suffix" : "" }, { "dropping-particle" : "", "family" : "Cebri\u00e1n", "given" : "A C", "non-dropping-particle" : "", "parse-names" : false, "suffix" : "" } ], "container-title" : "Global and Planetary Change", "id" : "ITEM-1", "issued" : { "date-parts" : [ [ "2018" ] ] }, "note" : "Cited By :5\n\nExport Date: 25 September 2020", "page" : "244-260", "title" : "Modelling the occurrence of heat waves in maximum and minimum temperatures over Spain and projections for the period 2031-60", "translator" : [ { "dropping-particle" : "", "family" : "S3090", "given" : "", "non-dropping-particle" : "", "parse-names" : false, "suffix" : "" } ], "type" : "article-journal", "volume" : "161" }, "uris" : [ "http://www.mendeley.com/documents/?uuid=9dcb2bd8-486a-48b5-876d-f899e47b39cb" ] } ], "mendeley" : { "formattedCitation" : "(Abaurrea et al., 2018)", "manualFormatting" : "Abaurrea et al., 2018;", "plainTextFormattedCitation" : "(Abaurrea et al., 2018)", "previouslyFormattedCitation" : "(Abaurrea et al., 2018)"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fr-FR"/>
                </w:rPr>
                <w:delText>Abaurrea et al., 2018;</w:delText>
              </w:r>
              <w:r w:rsidRPr="00D424AA" w:rsidDel="0060394F">
                <w:rPr>
                  <w:rFonts w:cs="Times New Roman"/>
                  <w:color w:val="000000" w:themeColor="text1"/>
                  <w:sz w:val="16"/>
                  <w:szCs w:val="16"/>
                  <w:lang w:val="en-GB"/>
                </w:rPr>
                <w:fldChar w:fldCharType="end"/>
              </w:r>
              <w:commentRangeEnd w:id="3253"/>
              <w:r w:rsidR="00A26296" w:rsidDel="0060394F">
                <w:rPr>
                  <w:rStyle w:val="Marquedecommentaire"/>
                  <w:rFonts w:ascii="Times New Roman" w:hAnsi="Times New Roman" w:cstheme="minorBidi"/>
                  <w:lang w:val="fr-FR" w:eastAsia="fr-FR"/>
                </w:rPr>
                <w:commentReference w:id="3253"/>
              </w:r>
              <w:r w:rsidRPr="00D74FF3" w:rsidDel="0060394F">
                <w:rPr>
                  <w:rFonts w:ascii="Times New Roman" w:hAnsi="Times New Roman" w:cs="Times New Roman"/>
                  <w:color w:val="000000" w:themeColor="text1"/>
                  <w:sz w:val="16"/>
                  <w:szCs w:val="16"/>
                  <w:lang w:val="fr-FR"/>
                </w:rPr>
                <w:delText xml:space="preserve"> </w:delText>
              </w:r>
              <w:commentRangeStart w:id="3254"/>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fr-FR"/>
                </w:rPr>
                <w:delInstrText>ADDIN CSL_CITATION { "citationItems" : [ { "id" : "ITEM-1", "itemData" : { "DOI" : "10.1016/j.atmosres.2014.02.005", "abstract" : "\u00a9 2014 Elsevier B.V. The aim of this study is to analyze and quantify the future projections of heat waves in Greece. For this reason, specific climatic indices were used in the analysis concerning absolute, percentile and duration indices defined by the CCl/CLIVAR/JCOMM Expert Team (ET) on Climate Change Detection and Indices (ETCCDI). The future projections (SRES A1B) of these indices such as summer days, tropical days, maximum daily maximum air temperature, warm days, tropical nights, maximum daily minimum air temperature, warm nights and warm spell duration were carried out using six regional climate models from the ENSEMBLES project, concerning the near future 2031-2050 and the far future 2071-2100 compared to the reference period 1961-1990. The ensemble means along with the inter-model-standard deviations of the examined extreme indices for the future model projections are presented and analyzed. Further, the findings of this analysis are discussed against recent recorded heat waves during 2007, in order to understand if such events are even more extreme or common in the future climate. It is very likely, that the anomalies observed in 2007, especially for extreme indices of minimum air temperature, could be more frequent considered as typical events by the end of the 21th century.", "author" : [ { "dropping-particle" : "", "family" : "Nastos", "given" : "P.T.", "non-dropping-particle" : "", "parse-names" : false, "suffix" : "" }, { "dropping-particle" : "", "family" : "Kapsomenakis", "given" : "J.", "non-dropping-particle" : "", "parse-names" : false, "suffix" : "" } ], "container-title" : "Atmospheric Research", "id" : "ITEM-1", "issued" : { "date-parts" : [ [ "2015" ] ] }, "page" : "43-60", "title" : "Regional climate model simulations of extreme air temperature in Greece. Abnormal or common records in the future climate?", "translator" : [ { "dropping-particle" : "", "family" : "S799", "given" : "", "non-dropping-particle" : "", "parse-names" : false, "suffix" : "" } ], "type" : "article-journal", "volume" : "152" }, "uris" : [ "http://www.mendeley.com/documents/?uuid=123b7718-076c-488b-9178-ad959428d2d9" ] } ], "mendeley" : { "formattedCitation" : "(Nastos and Kapsomenakis, 2015)", "manualFormatting" : "Nastos and  Kapsomenakis, 2015;", "plainTextFormattedCitation" : "(Nastos and Kapsomenakis, 2015)", "previouslyFormattedCitation" : "(Nastos and Kapsomenakis, 2015)"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fr-FR"/>
                </w:rPr>
                <w:delText>Nastos and  Kapsomenakis, 2015;</w:delText>
              </w:r>
              <w:r w:rsidRPr="00D424AA" w:rsidDel="0060394F">
                <w:rPr>
                  <w:rFonts w:cs="Times New Roman"/>
                  <w:color w:val="000000" w:themeColor="text1"/>
                  <w:sz w:val="16"/>
                  <w:szCs w:val="16"/>
                  <w:lang w:val="en-GB"/>
                </w:rPr>
                <w:fldChar w:fldCharType="end"/>
              </w:r>
              <w:commentRangeEnd w:id="3254"/>
              <w:r w:rsidR="00A26296" w:rsidDel="0060394F">
                <w:rPr>
                  <w:rStyle w:val="Marquedecommentaire"/>
                  <w:rFonts w:ascii="Times New Roman" w:hAnsi="Times New Roman" w:cstheme="minorBidi"/>
                  <w:lang w:val="fr-FR" w:eastAsia="fr-FR"/>
                </w:rPr>
                <w:commentReference w:id="3254"/>
              </w:r>
              <w:r w:rsidRPr="00D74FF3" w:rsidDel="0060394F">
                <w:rPr>
                  <w:rFonts w:ascii="Times New Roman" w:hAnsi="Times New Roman" w:cs="Times New Roman"/>
                  <w:color w:val="000000" w:themeColor="text1"/>
                  <w:sz w:val="16"/>
                  <w:szCs w:val="16"/>
                  <w:lang w:val="fr-FR"/>
                </w:rPr>
                <w:delText xml:space="preserve">  </w:delText>
              </w:r>
              <w:commentRangeStart w:id="3255"/>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fr-FR"/>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Cardell et al., 2020;</w:delText>
              </w:r>
              <w:r w:rsidRPr="00D424AA" w:rsidDel="0060394F">
                <w:rPr>
                  <w:rFonts w:cs="Times New Roman"/>
                  <w:color w:val="000000" w:themeColor="text1"/>
                  <w:sz w:val="16"/>
                  <w:szCs w:val="16"/>
                  <w:lang w:val="en-GB"/>
                </w:rPr>
                <w:fldChar w:fldCharType="end"/>
              </w:r>
              <w:commentRangeEnd w:id="3255"/>
              <w:r w:rsidR="00A26296" w:rsidDel="0060394F">
                <w:rPr>
                  <w:rStyle w:val="Marquedecommentaire"/>
                  <w:rFonts w:ascii="Times New Roman" w:hAnsi="Times New Roman" w:cstheme="minorBidi"/>
                  <w:lang w:val="fr-FR" w:eastAsia="fr-FR"/>
                </w:rPr>
                <w:commentReference w:id="3255"/>
              </w:r>
              <w:r w:rsidRPr="00841A35" w:rsidDel="0060394F">
                <w:rPr>
                  <w:rFonts w:ascii="Times New Roman" w:hAnsi="Times New Roman" w:cs="Times New Roman"/>
                  <w:color w:val="000000" w:themeColor="text1"/>
                  <w:sz w:val="16"/>
                  <w:szCs w:val="16"/>
                  <w:lang w:val="en-GB"/>
                </w:rPr>
                <w:delText xml:space="preserve"> </w:delText>
              </w:r>
              <w:commentRangeStart w:id="3256"/>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 xml:space="preserve">Zollo et al., </w:delText>
              </w:r>
              <w:r w:rsidR="00A26296" w:rsidDel="0060394F">
                <w:rPr>
                  <w:rFonts w:ascii="Times New Roman" w:hAnsi="Times New Roman" w:cs="Times New Roman"/>
                  <w:noProof/>
                  <w:color w:val="000000" w:themeColor="text1"/>
                  <w:sz w:val="16"/>
                  <w:szCs w:val="16"/>
                  <w:lang w:val="en-GB"/>
                </w:rPr>
                <w:lastRenderedPageBreak/>
                <w:delText>2016;</w:delText>
              </w:r>
              <w:r w:rsidRPr="00D424AA" w:rsidDel="0060394F">
                <w:rPr>
                  <w:rFonts w:cs="Times New Roman"/>
                  <w:color w:val="000000" w:themeColor="text1"/>
                  <w:sz w:val="16"/>
                  <w:szCs w:val="16"/>
                  <w:lang w:val="en-GB"/>
                </w:rPr>
                <w:fldChar w:fldCharType="end"/>
              </w:r>
              <w:commentRangeEnd w:id="3256"/>
              <w:r w:rsidR="00A26296" w:rsidDel="0060394F">
                <w:rPr>
                  <w:rStyle w:val="Marquedecommentaire"/>
                  <w:rFonts w:ascii="Times New Roman" w:hAnsi="Times New Roman" w:cstheme="minorBidi"/>
                  <w:lang w:val="fr-FR" w:eastAsia="fr-FR"/>
                </w:rPr>
                <w:commentReference w:id="3256"/>
              </w:r>
              <w:r w:rsidRPr="00841A35" w:rsidDel="0060394F">
                <w:rPr>
                  <w:rFonts w:ascii="Times New Roman" w:hAnsi="Times New Roman" w:cs="Times New Roman"/>
                  <w:color w:val="000000" w:themeColor="text1"/>
                  <w:sz w:val="16"/>
                  <w:szCs w:val="16"/>
                  <w:lang w:val="en-GB"/>
                </w:rPr>
                <w:delText xml:space="preserve"> </w:delText>
              </w:r>
              <w:commentRangeStart w:id="3257"/>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Weber et al., 2018;</w:delText>
              </w:r>
              <w:r w:rsidRPr="00D424AA" w:rsidDel="0060394F">
                <w:rPr>
                  <w:rFonts w:cs="Times New Roman"/>
                  <w:color w:val="000000" w:themeColor="text1"/>
                  <w:sz w:val="16"/>
                  <w:szCs w:val="16"/>
                  <w:lang w:val="en-GB"/>
                </w:rPr>
                <w:fldChar w:fldCharType="end"/>
              </w:r>
              <w:commentRangeEnd w:id="3257"/>
              <w:r w:rsidR="00A26296" w:rsidDel="0060394F">
                <w:rPr>
                  <w:rStyle w:val="Marquedecommentaire"/>
                  <w:rFonts w:ascii="Times New Roman" w:hAnsi="Times New Roman" w:cstheme="minorBidi"/>
                  <w:lang w:val="fr-FR" w:eastAsia="fr-FR"/>
                </w:rPr>
                <w:commentReference w:id="3257"/>
              </w:r>
              <w:r w:rsidRPr="00841A35" w:rsidDel="0060394F">
                <w:rPr>
                  <w:rFonts w:ascii="Times New Roman" w:hAnsi="Times New Roman" w:cs="Times New Roman"/>
                  <w:color w:val="000000" w:themeColor="text1"/>
                  <w:sz w:val="16"/>
                  <w:szCs w:val="16"/>
                  <w:lang w:val="en-GB"/>
                </w:rPr>
                <w:delText xml:space="preserve"> </w:delText>
              </w:r>
              <w:commentRangeStart w:id="3258"/>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Coppola et al., 2021a)</w:delText>
              </w:r>
              <w:r w:rsidRPr="00D424AA" w:rsidDel="0060394F">
                <w:rPr>
                  <w:rFonts w:cs="Times New Roman"/>
                  <w:color w:val="000000" w:themeColor="text1"/>
                  <w:sz w:val="16"/>
                  <w:szCs w:val="16"/>
                  <w:lang w:val="en-GB"/>
                </w:rPr>
                <w:fldChar w:fldCharType="end"/>
              </w:r>
            </w:del>
            <w:bookmarkEnd w:id="3245"/>
            <w:commentRangeEnd w:id="3258"/>
            <w:r w:rsidR="00A26296">
              <w:rPr>
                <w:rStyle w:val="Marquedecommentaire"/>
                <w:rFonts w:ascii="Times New Roman" w:hAnsi="Times New Roman" w:cstheme="minorBidi"/>
                <w:lang w:val="fr-FR" w:eastAsia="fr-FR"/>
              </w:rPr>
              <w:commentReference w:id="3258"/>
            </w:r>
          </w:p>
        </w:tc>
        <w:tc>
          <w:tcPr>
            <w:tcW w:w="2159" w:type="dxa"/>
            <w:tcBorders>
              <w:top w:val="single" w:sz="4" w:space="0" w:color="auto"/>
              <w:left w:val="single" w:sz="4" w:space="0" w:color="auto"/>
              <w:bottom w:val="single" w:sz="4" w:space="0" w:color="auto"/>
              <w:right w:val="single" w:sz="4" w:space="0" w:color="auto"/>
            </w:tcBorders>
            <w:shd w:val="clear" w:color="auto" w:fill="AD0204"/>
            <w:tcMar>
              <w:top w:w="40" w:type="dxa"/>
              <w:left w:w="40" w:type="dxa"/>
              <w:bottom w:w="40" w:type="dxa"/>
              <w:right w:w="40" w:type="dxa"/>
            </w:tcMar>
          </w:tcPr>
          <w:p w14:paraId="5B7E36F2" w14:textId="030148EA"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259"/>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60"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61"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59"/>
            <w:r w:rsidR="00A26296">
              <w:rPr>
                <w:rStyle w:val="Marquedecommentaire"/>
                <w:rFonts w:ascii="Times New Roman" w:hAnsi="Times New Roman" w:cstheme="minorBidi"/>
                <w:lang w:val="fr-FR" w:eastAsia="fr-FR"/>
              </w:rPr>
              <w:commentReference w:id="3259"/>
            </w:r>
            <w:r w:rsidRPr="00841A35">
              <w:rPr>
                <w:rFonts w:ascii="Times New Roman" w:hAnsi="Times New Roman" w:cs="Times New Roman"/>
                <w:color w:val="000000" w:themeColor="text1"/>
                <w:sz w:val="16"/>
                <w:szCs w:val="16"/>
                <w:lang w:val="en-GB"/>
              </w:rPr>
              <w:t xml:space="preserve">; Annex). Median increase of more than 3.5°C in the 50-year TXx and TNn events compared to the 1°C warming level </w:t>
            </w:r>
            <w:commentRangeStart w:id="3262"/>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63"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64"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62"/>
            <w:r w:rsidR="00A26296">
              <w:rPr>
                <w:rStyle w:val="Marquedecommentaire"/>
                <w:rFonts w:ascii="Times New Roman" w:hAnsi="Times New Roman" w:cstheme="minorBidi"/>
                <w:lang w:val="fr-FR" w:eastAsia="fr-FR"/>
              </w:rPr>
              <w:commentReference w:id="3262"/>
            </w:r>
            <w:r w:rsidRPr="00841A35">
              <w:rPr>
                <w:rFonts w:ascii="Times New Roman" w:hAnsi="Times New Roman" w:cs="Times New Roman"/>
                <w:color w:val="000000" w:themeColor="text1"/>
                <w:sz w:val="16"/>
                <w:szCs w:val="16"/>
                <w:lang w:val="en-GB"/>
              </w:rPr>
              <w:t xml:space="preserve">) and </w:t>
            </w:r>
            <w:r w:rsidRPr="00D424AA">
              <w:rPr>
                <w:rFonts w:ascii="Times New Roman" w:hAnsi="Times New Roman" w:cs="Times New Roman"/>
                <w:color w:val="000000" w:themeColor="text1"/>
                <w:sz w:val="16"/>
                <w:szCs w:val="16"/>
                <w:lang w:val="en-GB"/>
              </w:rPr>
              <w:t>more than 5°C in annual TXx and TNn compared to pre-industrial (Annex).</w:t>
            </w:r>
          </w:p>
          <w:p w14:paraId="140EBCA8" w14:textId="77777777" w:rsidR="00D376F0" w:rsidRPr="00D424AA" w:rsidRDefault="00D376F0" w:rsidP="00D424AA">
            <w:pPr>
              <w:rPr>
                <w:rFonts w:ascii="Times New Roman" w:hAnsi="Times New Roman" w:cs="Times New Roman"/>
                <w:color w:val="000000" w:themeColor="text1"/>
                <w:sz w:val="16"/>
                <w:szCs w:val="16"/>
                <w:lang w:val="en-GB"/>
              </w:rPr>
            </w:pPr>
          </w:p>
          <w:p w14:paraId="14682B3C" w14:textId="0E3A10DD" w:rsidR="00D376F0" w:rsidRPr="00D707C3" w:rsidRDefault="00D376F0" w:rsidP="00D424AA">
            <w:pPr>
              <w:rPr>
                <w:rFonts w:ascii="Times New Roman" w:hAnsi="Times New Roman" w:cs="Times New Roman"/>
                <w:color w:val="000000" w:themeColor="text1"/>
                <w:sz w:val="16"/>
                <w:szCs w:val="16"/>
                <w:lang w:val="nb-NO"/>
              </w:rPr>
            </w:pPr>
            <w:r w:rsidRPr="00D424AA">
              <w:rPr>
                <w:rFonts w:ascii="Times New Roman" w:hAnsi="Times New Roman"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3265" w:author="Robin Matthews" w:date="2021-07-14T12:43:00Z">
              <w:r w:rsidR="001408F5" w:rsidRPr="001408F5">
                <w:rPr>
                  <w:rFonts w:ascii="Times New Roman" w:hAnsi="Times New Roman" w:cs="Times New Roman"/>
                  <w:color w:val="000000" w:themeColor="text1"/>
                  <w:sz w:val="16"/>
                  <w:szCs w:val="16"/>
                  <w:lang w:val="en-GB" w:eastAsia="fr-FR"/>
                </w:rPr>
                <w:fldChar w:fldCharType="begin" w:fldLock="1"/>
              </w:r>
            </w:ins>
            <w:r w:rsidR="00DB48AC">
              <w:rPr>
                <w:rFonts w:ascii="Times New Roman" w:hAnsi="Times New Roman" w:cs="Times New Roman"/>
                <w:color w:val="000000" w:themeColor="text1"/>
                <w:sz w:val="16"/>
                <w:szCs w:val="16"/>
                <w:lang w:val="en-GB"/>
              </w:rPr>
              <w: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2", "itemData" : { "DOI" : "10.1016/j.atmosres.2014.02.005", "abstract" : "\u00a9 2014 Elsevier B.V. The aim of this study is to analyze and quantify the future projections of heat waves in Greece. For this reason, specific climatic indices were used in the analysis concerning absolute, percentile and duration indices defined by the CCl/CLIVAR/JCOMM Expert Team (ET) on Climate Change Detection and Indices (ETCCDI). The future projections (SRES A1B) of these indices such as summer days, tropical days, maximum daily maximum air temperature, warm days, tropical nights, maximum daily minimum air temperature, warm nights and warm spell duration were carried out using six regional climate models from the ENSEMBLES project, concerning the near future 2031-2050 and the far future 2071-2100 compared to the reference period 1961-1990. The ensemble means along with the inter-model-standard deviations of the examined extreme indices for the future model projections are presented and analyzed. Further, the findings of this analysis are discussed against recent recorded heat waves during 2007, in order to understand if such events are even more extreme or common in the future climate. It is very likely, that the anomalies observed in 2007, especially for extreme indices of minimum air temperature, could be more frequent considered as typical events by the end of the 21th century.", "author" : [ { "dropping-particle" : "", "family" : "Nastos", "given" : "P.T.", "non-dropping-particle" : "", "parse-names" : false, "suffix" : "" }, { "dropping-particle" : "", "family" : "Kapsomenakis", "given" : "J.", "non-dropping-particle" : "", "parse-names" : false, "suffix" : "" } ], "container-title" : "Atmospheric Research", "id" : "ITEM-2", "issued" : { "date-parts" : [ [ "2015" ] ] }, "page" : "43-60", "title" : "Regional climate model simulations of extreme air temperature in Greece. Abnormal or common records in the future climate?", "translator" : [ { "dropping-particle" : "", "family" : "S799", "given" : "", "non-dropping-particle" : "", "parse-names" : false, "suffix" : "" } ], "type" : "article-journal", "volume" : "152" }, "uris" : [ "http://www.mendeley.com/documents/?uuid=123b7718-076c-488b-9178-ad959428d2d9" ] }, { "id" : "ITEM-3", "itemData" : { "DOI" : "10.1007/s11069-013-0552-y", "author" : [ { "dropping-particle" : "", "family" : "Tomozeiu", "given" : "R", "non-dropping-particle" : "", "parse-names" : false, "suffix" : "" }, { "dropping-particle" : "", "family" : "Agrillo", "given" : "G", "non-dropping-particle" : "", "parse-names" : false, "suffix" : "" }, { "dropping-particle" : "", "family" : "Cacciamani", "given" : "C", "non-dropping-particle" : "", "parse-names" : false, "suffix" : "" }, { "dropping-particle" : "", "family" : "Pavan", "given" : "V", "non-dropping-particle" : "", "parse-names" : false, "suffix" : "" } ], "container-title" : "Natural Hazards", "id" : "ITEM-3", "issue" : "1", "issued" : { "date-parts" : [ [ "2014" ] ] }, "note" : "Cited By :20\n\nExport Date: 25 September 2020", "page" : "143-168", "title" : "Statistically downscaled climate change projections of surface temperature over Northern Italy for the periods 2021-2050 and 2070-2099", "translator" : [ { "dropping-particle" : "", "family" : "S2893", "given" : "", "non-dropping-particle" : "", "parse-names" : false, "suffix" : "" } ], "type" : "article-journal", "volume" : "72" }, "uris" : [ "http://www.mendeley.com/documents/?uuid=e4590456-d3ce-4efc-897a-75fea5fac487" ] }, { "id" : "ITEM-4",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4",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5",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5",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6",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6",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7", "itemData" : { "DOI" : "10.1007/s41748-020-00169-3", "ISSN" : "2509-9426",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 \u00b0C/decade to 0.5 \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7", "issue" : "3", "issued" : { "date-parts" : [ [ "2020", "9", "25" ] ] }, "page" : "477-492", "publisher" : "Springer Science and Business Media Deutschland GmbH", "title" : "Assessing Future Changes of Climate Extreme Events in the CORDEX-MENA Region Using Regional Climate Model ALADIN-Climate", "translator" : [ { "dropping-particle" : "", "family" : "S3411", "given" : "", "non-dropping-particle" : "", "parse-names" : false, "suffix" : "" } ], "type" : "article-journal", "volume" : "4" }, "uris" : [ "http://www.mendeley.com/documents/?uuid=47b90b6a-7b20-44f7-9062-59fa9c10b19c" ] }, { "id" : "ITEM-8",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8",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id" : "ITEM-9",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9",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Giorgi et al., 2014; Tomozeiu et al., 2014; Engelbrecht et al., 2015; Nastos and Kapsomenakis, 2015; Zollo et al., 2016; Cardoso et al., 2019; Cardell et al., 2020; Driouech et al., 2020; Coppola et al., 2021a)", "manualFormatting" : "(Giorgi et al., 2014; Tomozeiu et al., 2014; Engelbrecht et al., 2015; Nastos and Kapsomenakis, 2015; Zollo et al., 2016; Cardoso et al., 2019; Cardell et al., 2020; Driouech et al., 2020; Coppola et al., 2021a)", "plainTextFormattedCitation" : "(Giorgi et al., 2014; Tomozeiu et al., 2014; Engelbrecht et al., 2015; Nastos and Kapsomenakis, 2015; Zollo et al., 2016; Cardoso et al., 2019; Cardell et al., 2020; Driouech et al., 2020; Coppola et al., 2021a)", "previouslyFormattedCitation" : "(Giorgi et al., 2014; Tomozeiu et al., 2014; Engelbrecht et al., 2015; Nastos and Kapsomenakis, 2015; Zollo et al., 2016; Cardoso et al., 2019; Cardell et al., 2020; Driouech et al., 2020; Coppola et al., 2021a)" }, "properties" : { "noteIndex" : 0 }, "schema" : "https://github.com/citation-style-language/schema/raw/master/csl-citation.json" }</w:instrText>
            </w:r>
            <w:ins w:id="3266" w:author="Robin Matthews" w:date="2021-07-14T12:43:00Z">
              <w:r w:rsidR="001408F5" w:rsidRPr="001408F5">
                <w:rPr>
                  <w:rFonts w:ascii="Times New Roman" w:hAnsi="Times New Roman" w:cs="Times New Roman"/>
                  <w:color w:val="000000" w:themeColor="text1"/>
                  <w:sz w:val="16"/>
                  <w:szCs w:val="16"/>
                  <w:lang w:val="en-GB" w:eastAsia="fr-FR"/>
                  <w:rPrChange w:id="3267" w:author="Robin Matthews" w:date="2021-07-14T12:44:00Z">
                    <w:rPr>
                      <w:rFonts w:cs="Times New Roman"/>
                      <w:color w:val="000000" w:themeColor="text1"/>
                      <w:sz w:val="16"/>
                      <w:szCs w:val="16"/>
                      <w:lang w:val="en-GB"/>
                    </w:rPr>
                  </w:rPrChange>
                </w:rPr>
                <w:fldChar w:fldCharType="separate"/>
              </w:r>
              <w:r w:rsidR="001408F5" w:rsidRPr="001408F5">
                <w:rPr>
                  <w:rFonts w:cs="Times New Roman"/>
                  <w:noProof/>
                  <w:color w:val="000000" w:themeColor="text1"/>
                  <w:sz w:val="16"/>
                  <w:szCs w:val="16"/>
                  <w:lang w:val="en-GB"/>
                </w:rPr>
                <w:t>(Giorgi et al., 2014; Tomozeiu et al., 2014; Engelbrecht et al., 2015; Nastos and Kapsomenakis, 2015; Zollo et al., 2016; Cardoso et al., 2019; Cardell et al., 2020; Driouech et al., 2020; Coppola et al., 2021a)</w:t>
              </w:r>
              <w:r w:rsidR="001408F5" w:rsidRPr="001408F5">
                <w:rPr>
                  <w:rFonts w:ascii="Times New Roman" w:hAnsi="Times New Roman" w:cs="Times New Roman"/>
                  <w:color w:val="000000" w:themeColor="text1"/>
                  <w:sz w:val="16"/>
                  <w:szCs w:val="16"/>
                  <w:lang w:val="en-GB" w:eastAsia="fr-FR"/>
                  <w:rPrChange w:id="3268" w:author="Robin Matthews" w:date="2021-07-14T12:44:00Z">
                    <w:rPr>
                      <w:rFonts w:cs="Times New Roman"/>
                      <w:color w:val="000000" w:themeColor="text1"/>
                      <w:sz w:val="16"/>
                      <w:szCs w:val="16"/>
                      <w:lang w:val="en-GB"/>
                    </w:rPr>
                  </w:rPrChange>
                </w:rPr>
                <w:fldChar w:fldCharType="end"/>
              </w:r>
            </w:ins>
            <w:commentRangeStart w:id="3269"/>
            <w:del w:id="3270" w:author="Robin Matthews" w:date="2021-07-14T12:43:00Z">
              <w:r w:rsidRPr="00D424AA" w:rsidDel="001408F5">
                <w:rPr>
                  <w:rFonts w:ascii="Times New Roman" w:hAnsi="Times New Roman" w:cs="Times New Roman"/>
                  <w:color w:val="000000" w:themeColor="text1"/>
                  <w:sz w:val="16"/>
                  <w:szCs w:val="16"/>
                  <w:lang w:val="en-GB" w:eastAsia="fr-FR"/>
                </w:rPr>
                <w:fldChar w:fldCharType="begin" w:fldLock="1"/>
              </w:r>
              <w:r w:rsidR="00FF6231" w:rsidDel="001408F5">
                <w:rPr>
                  <w:rFonts w:ascii="Times New Roman" w:hAnsi="Times New Roman" w:cs="Times New Roman"/>
                  <w:color w:val="000000" w:themeColor="text1"/>
                  <w:sz w:val="16"/>
                  <w:szCs w:val="16"/>
                  <w:lang w:val="en-GB"/>
                </w:rPr>
                <w:del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mendeley" : { "formattedCitation" : "(Cardoso et al., 2019)", "manualFormatting" : "(Cardoso et al., 2019", "plainTextFormattedCitation" : "(Cardoso et al., 2019)", "previouslyFormattedCitation" : "(Cardoso et al., 2019)" }, "properties" : { "noteIndex" : 0 }, "schema" : "https://github.com/citation-style-language/schema/raw/master/csl-citation.json" }</w:delInstrText>
              </w:r>
              <w:r w:rsidRPr="00D424AA" w:rsidDel="001408F5">
                <w:rPr>
                  <w:rFonts w:ascii="Times New Roman" w:hAnsi="Times New Roman" w:cs="Times New Roman"/>
                  <w:color w:val="000000" w:themeColor="text1"/>
                  <w:sz w:val="16"/>
                  <w:szCs w:val="16"/>
                  <w:lang w:val="en-GB" w:eastAsia="fr-FR"/>
                </w:rPr>
                <w:fldChar w:fldCharType="separate"/>
              </w:r>
              <w:r w:rsidR="00A26296" w:rsidDel="001408F5">
                <w:rPr>
                  <w:rFonts w:ascii="Times New Roman" w:hAnsi="Times New Roman" w:cs="Times New Roman"/>
                  <w:noProof/>
                  <w:color w:val="000000" w:themeColor="text1"/>
                  <w:sz w:val="16"/>
                  <w:szCs w:val="16"/>
                  <w:lang w:val="en-GB"/>
                </w:rPr>
                <w:delText>(Cardoso et al., 2019</w:delText>
              </w:r>
              <w:r w:rsidRPr="00D424AA" w:rsidDel="001408F5">
                <w:rPr>
                  <w:rFonts w:ascii="Times New Roman" w:hAnsi="Times New Roman" w:cs="Times New Roman"/>
                  <w:color w:val="000000" w:themeColor="text1"/>
                  <w:sz w:val="16"/>
                  <w:szCs w:val="16"/>
                  <w:lang w:val="en-GB" w:eastAsia="fr-FR"/>
                </w:rPr>
                <w:fldChar w:fldCharType="end"/>
              </w:r>
              <w:commentRangeEnd w:id="3269"/>
              <w:r w:rsidR="00A26296" w:rsidDel="001408F5">
                <w:rPr>
                  <w:rStyle w:val="Marquedecommentaire"/>
                  <w:rFonts w:ascii="Times New Roman" w:hAnsi="Times New Roman" w:cstheme="minorBidi"/>
                  <w:lang w:val="fr-FR" w:eastAsia="fr-FR"/>
                </w:rPr>
                <w:commentReference w:id="3269"/>
              </w:r>
              <w:r w:rsidRPr="00841A35" w:rsidDel="001408F5">
                <w:rPr>
                  <w:rFonts w:ascii="Times New Roman" w:hAnsi="Times New Roman" w:cs="Times New Roman"/>
                  <w:color w:val="000000" w:themeColor="text1"/>
                  <w:sz w:val="16"/>
                  <w:szCs w:val="16"/>
                  <w:lang w:val="en-GB"/>
                </w:rPr>
                <w:delText xml:space="preserve">; </w:delText>
              </w:r>
              <w:commentRangeStart w:id="3271"/>
              <w:r w:rsidRPr="00D424AA" w:rsidDel="001408F5">
                <w:rPr>
                  <w:rFonts w:cs="Times New Roman"/>
                  <w:color w:val="000000" w:themeColor="text1"/>
                  <w:sz w:val="16"/>
                  <w:szCs w:val="16"/>
                  <w:lang w:val="en-GB"/>
                </w:rPr>
                <w:fldChar w:fldCharType="begin" w:fldLock="1"/>
              </w:r>
              <w:r w:rsidR="00FF6231" w:rsidDel="001408F5">
                <w:rPr>
                  <w:rFonts w:ascii="Times New Roman" w:hAnsi="Times New Roman" w:cs="Times New Roman"/>
                  <w:color w:val="000000" w:themeColor="text1"/>
                  <w:sz w:val="16"/>
                  <w:szCs w:val="16"/>
                  <w:lang w:val="en-GB"/>
                </w:rPr>
                <w:delInstrText>ADDIN CSL_CITATION { "citationItems" : [ { "id" : "ITEM-1", "itemData" : { "DOI" : "10.1016/j.atmosres.2014.02.005", "abstract" : "\u00a9 2014 Elsevier B.V. The aim of this study is to analyze and quantify the future projections of heat waves in Greece. For this reason, specific climatic indices were used in the analysis concerning absolute, percentile and duration indices defined by the CCl/CLIVAR/JCOMM Expert Team (ET) on Climate Change Detection and Indices (ETCCDI). The future projections (SRES A1B) of these indices such as summer days, tropical days, maximum daily maximum air temperature, warm days, tropical nights, maximum daily minimum air temperature, warm nights and warm spell duration were carried out using six regional climate models from the ENSEMBLES project, concerning the near future 2031-2050 and the far future 2071-2100 compared to the reference period 1961-1990. The ensemble means along with the inter-model-standard deviations of the examined extreme indices for the future model projections are presented and analyzed. Further, the findings of this analysis are discussed against recent recorded heat waves during 2007, in order to understand if such events are even more extreme or common in the future climate. It is very likely, that the anomalies observed in 2007, especially for extreme indices of minimum air temperature, could be more frequent considered as typical events by the end of the 21th century.", "author" : [ { "dropping-particle" : "", "family" : "Nastos", "given" : "P.T.", "non-dropping-particle" : "", "parse-names" : false, "suffix" : "" }, { "dropping-particle" : "", "family" : "Kapsomenakis", "given" : "J.", "non-dropping-particle" : "", "parse-names" : false, "suffix" : "" } ], "container-title" : "Atmospheric Research", "id" : "ITEM-1", "issued" : { "date-parts" : [ [ "2015" ] ] }, "page" : "43-60", "title" : "Regional climate model simulations of extreme air temperature in Greece. Abnormal or common records in the future climate?", "translator" : [ { "dropping-particle" : "", "family" : "S799", "given" : "", "non-dropping-particle" : "", "parse-names" : false, "suffix" : "" } ], "type" : "article-journal", "volume" : "152" }, "uris" : [ "http://www.mendeley.com/documents/?uuid=123b7718-076c-488b-9178-ad959428d2d9" ] } ], "mendeley" : { "formattedCitation" : "(Nastos and Kapsomenakis, 2015)", "manualFormatting" : "Nastos and Kapsomenakis, 2015", "plainTextFormattedCitation" : "(Nastos and Kapsomenakis, 2015)", "previouslyFormattedCitation" : "(Nastos and Kapsomenakis, 2015)" }, "properties" : { "noteIndex" : 0 }, "schema" : "https://github.com/citation-style-language/schema/raw/master/csl-citation.json" }</w:delInstrText>
              </w:r>
              <w:r w:rsidRPr="00D424AA" w:rsidDel="001408F5">
                <w:rPr>
                  <w:rFonts w:cs="Times New Roman"/>
                  <w:color w:val="000000" w:themeColor="text1"/>
                  <w:sz w:val="16"/>
                  <w:szCs w:val="16"/>
                  <w:lang w:val="en-GB"/>
                </w:rPr>
                <w:fldChar w:fldCharType="separate"/>
              </w:r>
              <w:r w:rsidR="00A26296" w:rsidDel="001408F5">
                <w:rPr>
                  <w:rFonts w:ascii="Times New Roman" w:hAnsi="Times New Roman" w:cs="Times New Roman"/>
                  <w:noProof/>
                  <w:color w:val="000000" w:themeColor="text1"/>
                  <w:sz w:val="16"/>
                  <w:szCs w:val="16"/>
                  <w:lang w:val="en-GB"/>
                </w:rPr>
                <w:delText>Nastos and Kapsomenakis, 2015</w:delText>
              </w:r>
              <w:r w:rsidRPr="00D424AA" w:rsidDel="001408F5">
                <w:rPr>
                  <w:rFonts w:cs="Times New Roman"/>
                  <w:color w:val="000000" w:themeColor="text1"/>
                  <w:sz w:val="16"/>
                  <w:szCs w:val="16"/>
                  <w:lang w:val="en-GB"/>
                </w:rPr>
                <w:fldChar w:fldCharType="end"/>
              </w:r>
              <w:commentRangeEnd w:id="3271"/>
              <w:r w:rsidR="00A26296" w:rsidDel="001408F5">
                <w:rPr>
                  <w:rStyle w:val="Marquedecommentaire"/>
                  <w:rFonts w:ascii="Times New Roman" w:hAnsi="Times New Roman" w:cstheme="minorBidi"/>
                  <w:lang w:val="fr-FR" w:eastAsia="fr-FR"/>
                </w:rPr>
                <w:commentReference w:id="3271"/>
              </w:r>
              <w:r w:rsidRPr="00841A35" w:rsidDel="001408F5">
                <w:rPr>
                  <w:rFonts w:ascii="Times New Roman" w:hAnsi="Times New Roman" w:cs="Times New Roman"/>
                  <w:color w:val="000000" w:themeColor="text1"/>
                  <w:sz w:val="16"/>
                  <w:szCs w:val="16"/>
                  <w:lang w:val="en-GB"/>
                </w:rPr>
                <w:delText xml:space="preserve">; </w:delText>
              </w:r>
              <w:commentRangeStart w:id="3272"/>
              <w:r w:rsidRPr="00D424AA" w:rsidDel="001408F5">
                <w:rPr>
                  <w:rFonts w:cs="Times New Roman"/>
                  <w:color w:val="000000" w:themeColor="text1"/>
                  <w:sz w:val="16"/>
                  <w:szCs w:val="16"/>
                  <w:lang w:val="en-GB"/>
                </w:rPr>
                <w:fldChar w:fldCharType="begin" w:fldLock="1"/>
              </w:r>
              <w:r w:rsidR="00FF6231" w:rsidDel="001408F5">
                <w:rPr>
                  <w:rFonts w:ascii="Times New Roman" w:hAnsi="Times New Roman" w:cs="Times New Roman"/>
                  <w:color w:val="000000" w:themeColor="text1"/>
                  <w:sz w:val="16"/>
                  <w:szCs w:val="16"/>
                  <w:lang w:val="en-GB"/>
                </w:rPr>
                <w:delInstrText>ADDIN CSL_CITATION { "citationItems" : [ { "id" : "ITEM-1", "itemData" : { "DOI" : "10.1007/s11069-013-0552-y", "author" : [ { "dropping-particle" : "", "family" : "Tomozeiu", "given" : "R", "non-dropping-particle" : "", "parse-names" : false, "suffix" : "" }, { "dropping-particle" : "", "family" : "Agrillo", "given" : "G", "non-dropping-particle" : "", "parse-names" : false, "suffix" : "" }, { "dropping-particle" : "", "family" : "Cacciamani", "given" : "C", "non-dropping-particle" : "", "parse-names" : false, "suffix" : "" }, { "dropping-particle" : "", "family" : "Pavan", "given" : "V", "non-dropping-particle" : "", "parse-names" : false, "suffix" : "" } ], "container-title" : "Natural Hazards", "id" : "ITEM-1", "issue" : "1", "issued" : { "date-parts" : [ [ "2014" ] ] }, "note" : "Cited By :20\n\nExport Date: 25 September 2020", "page" : "143-168", "title" : "Statistically downscaled climate change projections of surface temperature over Northern Italy for the periods 2021-2050 and 2070-2099", "translator" : [ { "dropping-particle" : "", "family" : "S2893", "given" : "", "non-dropping-particle" : "", "parse-names" : false, "suffix" : "" } ], "type" : "article-journal", "volume" : "72" }, "uris" : [ "http://www.mendeley.com/documents/?uuid=e4590456-d3ce-4efc-897a-75fea5fac487" ] } ], "mendeley" : { "formattedCitation" : "(Tomozeiu et al., 2014)", "manualFormatting" : "Tomozeiu et al., 2014", "plainTextFormattedCitation" : "(Tomozeiu et al., 2014)", "previouslyFormattedCitation" : "(Tomozeiu et al., 2014)" }, "properties" : { "noteIndex" : 0 }, "schema" : "https://github.com/citation-style-language/schema/raw/master/csl-citation.json" }</w:delInstrText>
              </w:r>
              <w:r w:rsidRPr="00D424AA" w:rsidDel="001408F5">
                <w:rPr>
                  <w:rFonts w:cs="Times New Roman"/>
                  <w:color w:val="000000" w:themeColor="text1"/>
                  <w:sz w:val="16"/>
                  <w:szCs w:val="16"/>
                  <w:lang w:val="en-GB"/>
                </w:rPr>
                <w:fldChar w:fldCharType="separate"/>
              </w:r>
              <w:r w:rsidR="00A26296" w:rsidDel="001408F5">
                <w:rPr>
                  <w:rFonts w:ascii="Times New Roman" w:hAnsi="Times New Roman" w:cs="Times New Roman"/>
                  <w:noProof/>
                  <w:color w:val="000000" w:themeColor="text1"/>
                  <w:sz w:val="16"/>
                  <w:szCs w:val="16"/>
                  <w:lang w:val="en-GB"/>
                </w:rPr>
                <w:delText>Tomozeiu et al., 2014</w:delText>
              </w:r>
              <w:r w:rsidRPr="00D424AA" w:rsidDel="001408F5">
                <w:rPr>
                  <w:rFonts w:cs="Times New Roman"/>
                  <w:color w:val="000000" w:themeColor="text1"/>
                  <w:sz w:val="16"/>
                  <w:szCs w:val="16"/>
                  <w:lang w:val="en-GB"/>
                </w:rPr>
                <w:fldChar w:fldCharType="end"/>
              </w:r>
              <w:commentRangeEnd w:id="3272"/>
              <w:r w:rsidR="00A26296" w:rsidDel="001408F5">
                <w:rPr>
                  <w:rStyle w:val="Marquedecommentaire"/>
                  <w:rFonts w:ascii="Times New Roman" w:hAnsi="Times New Roman" w:cstheme="minorBidi"/>
                  <w:lang w:val="fr-FR" w:eastAsia="fr-FR"/>
                </w:rPr>
                <w:commentReference w:id="3272"/>
              </w:r>
              <w:r w:rsidRPr="00841A35" w:rsidDel="001408F5">
                <w:rPr>
                  <w:rFonts w:ascii="Times New Roman" w:hAnsi="Times New Roman" w:cs="Times New Roman"/>
                  <w:color w:val="000000" w:themeColor="text1"/>
                  <w:sz w:val="16"/>
                  <w:szCs w:val="16"/>
                  <w:lang w:val="en-GB"/>
                </w:rPr>
                <w:delText xml:space="preserve">; </w:delText>
              </w:r>
              <w:commentRangeStart w:id="3273"/>
              <w:r w:rsidRPr="00D424AA" w:rsidDel="001408F5">
                <w:rPr>
                  <w:rFonts w:cs="Times New Roman"/>
                  <w:color w:val="000000" w:themeColor="text1"/>
                  <w:sz w:val="16"/>
                  <w:szCs w:val="16"/>
                  <w:lang w:val="en-GB"/>
                </w:rPr>
                <w:fldChar w:fldCharType="begin" w:fldLock="1"/>
              </w:r>
              <w:r w:rsidR="00FF6231" w:rsidDel="001408F5">
                <w:rPr>
                  <w:rFonts w:ascii="Times New Roman" w:hAnsi="Times New Roman"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1408F5">
                <w:rPr>
                  <w:rFonts w:cs="Times New Roman"/>
                  <w:color w:val="000000" w:themeColor="text1"/>
                  <w:sz w:val="16"/>
                  <w:szCs w:val="16"/>
                  <w:lang w:val="en-GB"/>
                </w:rPr>
                <w:fldChar w:fldCharType="separate"/>
              </w:r>
              <w:r w:rsidR="00A26296" w:rsidDel="001408F5">
                <w:rPr>
                  <w:rFonts w:ascii="Times New Roman" w:hAnsi="Times New Roman" w:cs="Times New Roman"/>
                  <w:noProof/>
                  <w:color w:val="000000" w:themeColor="text1"/>
                  <w:sz w:val="16"/>
                  <w:szCs w:val="16"/>
                  <w:lang w:val="en-GB"/>
                </w:rPr>
                <w:delText>Cardell et al., 2020</w:delText>
              </w:r>
              <w:r w:rsidRPr="00D424AA" w:rsidDel="001408F5">
                <w:rPr>
                  <w:rFonts w:cs="Times New Roman"/>
                  <w:color w:val="000000" w:themeColor="text1"/>
                  <w:sz w:val="16"/>
                  <w:szCs w:val="16"/>
                  <w:lang w:val="en-GB"/>
                </w:rPr>
                <w:fldChar w:fldCharType="end"/>
              </w:r>
              <w:commentRangeEnd w:id="3273"/>
              <w:r w:rsidR="00A26296" w:rsidDel="001408F5">
                <w:rPr>
                  <w:rStyle w:val="Marquedecommentaire"/>
                  <w:rFonts w:ascii="Times New Roman" w:hAnsi="Times New Roman" w:cstheme="minorBidi"/>
                  <w:lang w:val="fr-FR" w:eastAsia="fr-FR"/>
                </w:rPr>
                <w:commentReference w:id="3273"/>
              </w:r>
              <w:r w:rsidRPr="00841A35" w:rsidDel="001408F5">
                <w:rPr>
                  <w:rFonts w:ascii="Times New Roman" w:hAnsi="Times New Roman" w:cs="Times New Roman"/>
                  <w:color w:val="000000" w:themeColor="text1"/>
                  <w:sz w:val="16"/>
                  <w:szCs w:val="16"/>
                  <w:lang w:val="en-GB"/>
                </w:rPr>
                <w:delText xml:space="preserve">;  </w:delText>
              </w:r>
              <w:commentRangeStart w:id="3274"/>
              <w:r w:rsidRPr="00D424AA" w:rsidDel="001408F5">
                <w:rPr>
                  <w:rFonts w:cs="Times New Roman"/>
                  <w:color w:val="000000" w:themeColor="text1"/>
                  <w:sz w:val="16"/>
                  <w:szCs w:val="16"/>
                  <w:lang w:val="en-GB"/>
                </w:rPr>
                <w:fldChar w:fldCharType="begin" w:fldLock="1"/>
              </w:r>
              <w:r w:rsidR="00FF6231" w:rsidDel="001408F5">
                <w:rPr>
                  <w:rFonts w:ascii="Times New Roman" w:hAnsi="Times New Roman"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1408F5">
                <w:rPr>
                  <w:rFonts w:cs="Times New Roman"/>
                  <w:color w:val="000000" w:themeColor="text1"/>
                  <w:sz w:val="16"/>
                  <w:szCs w:val="16"/>
                  <w:lang w:val="en-GB"/>
                </w:rPr>
                <w:fldChar w:fldCharType="separate"/>
              </w:r>
              <w:r w:rsidR="00A26296" w:rsidDel="001408F5">
                <w:rPr>
                  <w:rFonts w:ascii="Times New Roman" w:hAnsi="Times New Roman" w:cs="Times New Roman"/>
                  <w:noProof/>
                  <w:color w:val="000000" w:themeColor="text1"/>
                  <w:sz w:val="16"/>
                  <w:szCs w:val="16"/>
                  <w:lang w:val="en-GB"/>
                </w:rPr>
                <w:delText>Zollo et al., 2016</w:delText>
              </w:r>
              <w:r w:rsidRPr="00D424AA" w:rsidDel="001408F5">
                <w:rPr>
                  <w:rFonts w:cs="Times New Roman"/>
                  <w:color w:val="000000" w:themeColor="text1"/>
                  <w:sz w:val="16"/>
                  <w:szCs w:val="16"/>
                  <w:lang w:val="en-GB"/>
                </w:rPr>
                <w:fldChar w:fldCharType="end"/>
              </w:r>
            </w:del>
            <w:commentRangeEnd w:id="3274"/>
            <w:r w:rsidR="00A26296">
              <w:rPr>
                <w:rStyle w:val="Marquedecommentaire"/>
                <w:rFonts w:ascii="Times New Roman" w:hAnsi="Times New Roman" w:cstheme="minorBidi"/>
                <w:lang w:val="fr-FR" w:eastAsia="fr-FR"/>
              </w:rPr>
              <w:commentReference w:id="3274"/>
            </w:r>
            <w:del w:id="3275" w:author="Robin Matthews" w:date="2021-07-14T12:43:00Z">
              <w:r w:rsidRPr="00841A35" w:rsidDel="001408F5">
                <w:rPr>
                  <w:rFonts w:ascii="Times New Roman" w:hAnsi="Times New Roman" w:cs="Times New Roman"/>
                  <w:color w:val="000000" w:themeColor="text1"/>
                  <w:sz w:val="16"/>
                  <w:szCs w:val="16"/>
                  <w:lang w:val="en-GB"/>
                </w:rPr>
                <w:delText xml:space="preserve">; </w:delText>
              </w:r>
              <w:commentRangeStart w:id="3276"/>
              <w:r w:rsidRPr="00D424AA" w:rsidDel="001408F5">
                <w:rPr>
                  <w:rFonts w:cs="Times New Roman"/>
                  <w:noProof/>
                  <w:color w:val="000000" w:themeColor="text1"/>
                  <w:sz w:val="16"/>
                  <w:szCs w:val="16"/>
                  <w:lang w:val="en-GB"/>
                </w:rPr>
                <w:fldChar w:fldCharType="begin" w:fldLock="1"/>
              </w:r>
              <w:r w:rsidR="00FF6231" w:rsidRPr="001408F5" w:rsidDel="001408F5">
                <w:rPr>
                  <w:rFonts w:cs="Times New Roman"/>
                  <w:noProof/>
                  <w:color w:val="000000" w:themeColor="text1"/>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1408F5">
                <w:rPr>
                  <w:rFonts w:cs="Times New Roman"/>
                  <w:noProof/>
                  <w:color w:val="000000" w:themeColor="text1"/>
                  <w:sz w:val="16"/>
                  <w:szCs w:val="16"/>
                  <w:lang w:val="en-GB"/>
                </w:rPr>
                <w:fldChar w:fldCharType="separate"/>
              </w:r>
              <w:r w:rsidR="00A26296" w:rsidDel="001408F5">
                <w:rPr>
                  <w:rFonts w:ascii="Times New Roman" w:hAnsi="Times New Roman" w:cs="Times New Roman"/>
                  <w:noProof/>
                  <w:color w:val="000000" w:themeColor="text1"/>
                  <w:sz w:val="16"/>
                  <w:szCs w:val="16"/>
                  <w:lang w:val="en-GB"/>
                </w:rPr>
                <w:delText>Giorgi et al., 2014</w:delText>
              </w:r>
              <w:r w:rsidRPr="00D424AA" w:rsidDel="001408F5">
                <w:rPr>
                  <w:rFonts w:cs="Times New Roman"/>
                  <w:noProof/>
                  <w:color w:val="000000" w:themeColor="text1"/>
                  <w:sz w:val="16"/>
                  <w:szCs w:val="16"/>
                  <w:lang w:val="en-GB"/>
                </w:rPr>
                <w:fldChar w:fldCharType="end"/>
              </w:r>
              <w:commentRangeEnd w:id="3276"/>
              <w:r w:rsidR="00A26296" w:rsidDel="001408F5">
                <w:rPr>
                  <w:rStyle w:val="Marquedecommentaire"/>
                  <w:rFonts w:ascii="Times New Roman" w:hAnsi="Times New Roman" w:cstheme="minorBidi"/>
                  <w:lang w:val="fr-FR" w:eastAsia="fr-FR"/>
                </w:rPr>
                <w:commentReference w:id="3276"/>
              </w:r>
              <w:r w:rsidRPr="00841A35" w:rsidDel="001408F5">
                <w:rPr>
                  <w:rFonts w:ascii="Times New Roman" w:hAnsi="Times New Roman" w:cs="Times New Roman"/>
                  <w:noProof/>
                  <w:color w:val="000000" w:themeColor="text1"/>
                  <w:sz w:val="16"/>
                  <w:szCs w:val="16"/>
                  <w:lang w:val="en-GB"/>
                </w:rPr>
                <w:delText xml:space="preserve">; </w:delText>
              </w:r>
              <w:commentRangeStart w:id="3277"/>
              <w:r w:rsidRPr="00D424AA" w:rsidDel="001408F5">
                <w:rPr>
                  <w:rFonts w:cs="Times New Roman"/>
                  <w:color w:val="000000" w:themeColor="text1"/>
                  <w:sz w:val="16"/>
                  <w:szCs w:val="16"/>
                  <w:lang w:val="en-GB"/>
                </w:rPr>
                <w:fldChar w:fldCharType="begin" w:fldLock="1"/>
              </w:r>
              <w:r w:rsidR="00FF6231" w:rsidDel="001408F5">
                <w:rPr>
                  <w:rFonts w:ascii="Times New Roman" w:hAnsi="Times New Roman" w:cs="Times New Roman"/>
                  <w:color w:val="000000" w:themeColor="text1"/>
                  <w:sz w:val="16"/>
                  <w:szCs w:val="16"/>
                  <w:lang w:val="en-GB"/>
                </w:rPr>
                <w:delInstrText>ADDIN CSL_CITATION { "citationItems" : [ { "id" : "ITEM-1", "itemData" : { "DOI" : "10.1007/s41748-020-00169-3", "ISSN" : "2509-9426",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 \u00b0C/decade to 0.5 \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1", "issue" : "3", "issued" : { "date-parts" : [ [ "2020", "9", "25" ] ] }, "page" : "477-492", "publisher" : "Springer Science and Business Media Deutschland GmbH", "title" : "Assessing Future Changes of Climate Extreme Events in the CORDEX-MENA Region Using Regional Climate Model ALADIN-Climate", "translator" : [ { "dropping-particle" : "", "family" : "S3411", "given" : "", "non-dropping-particle" : "", "parse-names" : false, "suffix" : "" } ], "type" : "article-journal", "volume" : "4" }, "uris" : [ "http://www.mendeley.com/documents/?uuid=47b90b6a-7b20-44f7-9062-59fa9c10b19c" ] } ], "mendeley" : { "formattedCitation" : "(Driouech et al., 2020)", "manualFormatting" : "Driouech et al., 2020", "plainTextFormattedCitation" : "(Driouech et al., 2020)", "previouslyFormattedCitation" : "(Driouech et al., 2020)" }, "properties" : { "noteIndex" : 0 }, "schema" : "https://github.com/citation-style-language/schema/raw/master/csl-citation.json" }</w:delInstrText>
              </w:r>
              <w:r w:rsidRPr="00D424AA" w:rsidDel="001408F5">
                <w:rPr>
                  <w:rFonts w:cs="Times New Roman"/>
                  <w:color w:val="000000" w:themeColor="text1"/>
                  <w:sz w:val="16"/>
                  <w:szCs w:val="16"/>
                  <w:lang w:val="en-GB"/>
                </w:rPr>
                <w:fldChar w:fldCharType="separate"/>
              </w:r>
              <w:r w:rsidR="00A26296" w:rsidDel="001408F5">
                <w:rPr>
                  <w:rFonts w:ascii="Times New Roman" w:hAnsi="Times New Roman" w:cs="Times New Roman"/>
                  <w:noProof/>
                  <w:color w:val="000000" w:themeColor="text1"/>
                  <w:sz w:val="16"/>
                  <w:szCs w:val="16"/>
                  <w:lang w:val="en-GB"/>
                </w:rPr>
                <w:delText>Driouech et al., 2020</w:delText>
              </w:r>
              <w:r w:rsidRPr="00D424AA" w:rsidDel="001408F5">
                <w:rPr>
                  <w:rFonts w:cs="Times New Roman"/>
                  <w:color w:val="000000" w:themeColor="text1"/>
                  <w:sz w:val="16"/>
                  <w:szCs w:val="16"/>
                  <w:lang w:val="en-GB"/>
                </w:rPr>
                <w:fldChar w:fldCharType="end"/>
              </w:r>
              <w:commentRangeEnd w:id="3277"/>
              <w:r w:rsidR="00A26296" w:rsidDel="001408F5">
                <w:rPr>
                  <w:rStyle w:val="Marquedecommentaire"/>
                  <w:rFonts w:ascii="Times New Roman" w:hAnsi="Times New Roman" w:cstheme="minorBidi"/>
                  <w:lang w:val="fr-FR" w:eastAsia="fr-FR"/>
                </w:rPr>
                <w:commentReference w:id="3277"/>
              </w:r>
              <w:r w:rsidRPr="00841A35" w:rsidDel="001408F5">
                <w:rPr>
                  <w:rFonts w:ascii="Times New Roman" w:hAnsi="Times New Roman" w:cs="Times New Roman"/>
                  <w:color w:val="000000" w:themeColor="text1"/>
                  <w:sz w:val="16"/>
                  <w:szCs w:val="16"/>
                  <w:lang w:val="en-GB"/>
                </w:rPr>
                <w:delText xml:space="preserve">; </w:delText>
              </w:r>
              <w:commentRangeStart w:id="3278"/>
              <w:r w:rsidRPr="00D424AA" w:rsidDel="001408F5">
                <w:rPr>
                  <w:rFonts w:cs="Times New Roman"/>
                  <w:color w:val="000000" w:themeColor="text1"/>
                  <w:sz w:val="16"/>
                  <w:szCs w:val="16"/>
                  <w:lang w:val="en-GB"/>
                </w:rPr>
                <w:fldChar w:fldCharType="begin" w:fldLock="1"/>
              </w:r>
              <w:r w:rsidR="00FF6231" w:rsidDel="001408F5">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1408F5">
                <w:rPr>
                  <w:rFonts w:cs="Times New Roman"/>
                  <w:color w:val="000000" w:themeColor="text1"/>
                  <w:sz w:val="16"/>
                  <w:szCs w:val="16"/>
                  <w:lang w:val="en-GB"/>
                </w:rPr>
                <w:fldChar w:fldCharType="separate"/>
              </w:r>
              <w:r w:rsidR="00A26296" w:rsidDel="001408F5">
                <w:rPr>
                  <w:rFonts w:ascii="Times New Roman" w:hAnsi="Times New Roman" w:cs="Times New Roman"/>
                  <w:noProof/>
                  <w:color w:val="000000" w:themeColor="text1"/>
                  <w:sz w:val="16"/>
                  <w:szCs w:val="16"/>
                  <w:lang w:val="en-GB"/>
                </w:rPr>
                <w:delText xml:space="preserve">Coppola </w:delText>
              </w:r>
              <w:r w:rsidR="00A26296" w:rsidDel="001408F5">
                <w:rPr>
                  <w:rFonts w:ascii="Times New Roman" w:hAnsi="Times New Roman" w:cs="Times New Roman"/>
                  <w:noProof/>
                  <w:color w:val="000000" w:themeColor="text1"/>
                  <w:sz w:val="16"/>
                  <w:szCs w:val="16"/>
                  <w:lang w:val="en-GB"/>
                </w:rPr>
                <w:lastRenderedPageBreak/>
                <w:delText>et al., 2021a</w:delText>
              </w:r>
              <w:r w:rsidRPr="00D424AA" w:rsidDel="001408F5">
                <w:rPr>
                  <w:rFonts w:cs="Times New Roman"/>
                  <w:color w:val="000000" w:themeColor="text1"/>
                  <w:sz w:val="16"/>
                  <w:szCs w:val="16"/>
                  <w:lang w:val="en-GB"/>
                </w:rPr>
                <w:fldChar w:fldCharType="end"/>
              </w:r>
              <w:commentRangeEnd w:id="3278"/>
              <w:r w:rsidR="00A26296" w:rsidDel="001408F5">
                <w:rPr>
                  <w:rStyle w:val="Marquedecommentaire"/>
                  <w:rFonts w:ascii="Times New Roman" w:hAnsi="Times New Roman" w:cstheme="minorBidi"/>
                  <w:lang w:val="fr-FR" w:eastAsia="fr-FR"/>
                </w:rPr>
                <w:commentReference w:id="3278"/>
              </w:r>
              <w:r w:rsidRPr="00841A35" w:rsidDel="001408F5">
                <w:rPr>
                  <w:rFonts w:ascii="Times New Roman" w:hAnsi="Times New Roman" w:cs="Times New Roman"/>
                  <w:color w:val="000000" w:themeColor="text1"/>
                  <w:sz w:val="16"/>
                  <w:szCs w:val="16"/>
                  <w:lang w:val="en-GB"/>
                </w:rPr>
                <w:delText xml:space="preserve">; </w:delText>
              </w:r>
              <w:commentRangeStart w:id="3279"/>
              <w:r w:rsidRPr="00D424AA" w:rsidDel="001408F5">
                <w:rPr>
                  <w:rFonts w:cs="Times New Roman"/>
                  <w:color w:val="000000" w:themeColor="text1"/>
                  <w:sz w:val="16"/>
                  <w:szCs w:val="16"/>
                  <w:lang w:val="en-GB"/>
                </w:rPr>
                <w:fldChar w:fldCharType="begin" w:fldLock="1"/>
              </w:r>
              <w:r w:rsidR="00417CA4" w:rsidDel="001408F5">
                <w:rPr>
                  <w:rFonts w:ascii="Times New Roman" w:hAnsi="Times New Roman" w:cs="Times New Roman"/>
                  <w:color w:val="000000" w:themeColor="text1"/>
                  <w:sz w:val="16"/>
                  <w:szCs w:val="16"/>
                  <w:lang w:val="en-GB"/>
                </w:rPr>
                <w:delInstrText>ADDIN CSL_CITATION { "citationItems" : [ { "id" : "ITEM-1",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Engelbrecht et al., 2015)", "manualFormatting" : "Engelbrecht et al., 2015)", "plainTextFormattedCitation" : "(Engelbrecht et al., 2015)", "previouslyFormattedCitation" : "(Engelbrecht et al., 2015)" }, "properties" : { "noteIndex" : 0 }, "schema" : "https://github.com/citation-style-language/schema/raw/master/csl-citation.json" }</w:delInstrText>
              </w:r>
              <w:r w:rsidRPr="00D424AA" w:rsidDel="001408F5">
                <w:rPr>
                  <w:rFonts w:cs="Times New Roman"/>
                  <w:color w:val="000000" w:themeColor="text1"/>
                  <w:sz w:val="16"/>
                  <w:szCs w:val="16"/>
                  <w:lang w:val="en-GB"/>
                </w:rPr>
                <w:fldChar w:fldCharType="separate"/>
              </w:r>
              <w:r w:rsidR="00A26296" w:rsidDel="001408F5">
                <w:rPr>
                  <w:rFonts w:cs="Times New Roman"/>
                  <w:noProof/>
                  <w:color w:val="000000" w:themeColor="text1"/>
                  <w:sz w:val="16"/>
                  <w:szCs w:val="16"/>
                  <w:lang w:val="nb-NO"/>
                </w:rPr>
                <w:delText>Engelbrecht et al., 2015)</w:delText>
              </w:r>
              <w:r w:rsidRPr="00D424AA" w:rsidDel="001408F5">
                <w:rPr>
                  <w:rFonts w:cs="Times New Roman"/>
                  <w:color w:val="000000" w:themeColor="text1"/>
                  <w:sz w:val="16"/>
                  <w:szCs w:val="16"/>
                  <w:lang w:val="en-GB"/>
                </w:rPr>
                <w:fldChar w:fldCharType="end"/>
              </w:r>
            </w:del>
            <w:commentRangeEnd w:id="3279"/>
            <w:r w:rsidR="00A26296">
              <w:rPr>
                <w:rStyle w:val="Marquedecommentaire"/>
                <w:rFonts w:ascii="Times New Roman" w:hAnsi="Times New Roman" w:cstheme="minorBidi"/>
                <w:lang w:val="fr-FR" w:eastAsia="fr-FR"/>
              </w:rPr>
              <w:commentReference w:id="3279"/>
            </w:r>
          </w:p>
        </w:tc>
      </w:tr>
      <w:bookmarkEnd w:id="3197"/>
      <w:tr w:rsidR="00D376F0" w:rsidRPr="00F1665C" w14:paraId="67AE1E89" w14:textId="77777777" w:rsidTr="00723657">
        <w:trPr>
          <w:trHeight w:val="2786"/>
        </w:trPr>
        <w:tc>
          <w:tcPr>
            <w:tcW w:w="2158" w:type="dxa"/>
            <w:vMerge/>
            <w:tcBorders>
              <w:left w:val="single" w:sz="4" w:space="0" w:color="auto"/>
              <w:right w:val="single" w:sz="4" w:space="0" w:color="auto"/>
            </w:tcBorders>
          </w:tcPr>
          <w:p w14:paraId="30CC70CE" w14:textId="77777777" w:rsidR="00D376F0" w:rsidRPr="00D707C3" w:rsidRDefault="00D376F0" w:rsidP="00D424AA">
            <w:pPr>
              <w:rPr>
                <w:rFonts w:ascii="Times New Roman" w:hAnsi="Times New Roman" w:cs="Times New Roman"/>
                <w:color w:val="000000" w:themeColor="text1"/>
                <w:sz w:val="16"/>
                <w:szCs w:val="16"/>
                <w:lang w:val="nb-NO"/>
              </w:rPr>
            </w:pPr>
          </w:p>
        </w:tc>
        <w:tc>
          <w:tcPr>
            <w:tcW w:w="2158" w:type="dxa"/>
            <w:tcBorders>
              <w:top w:val="single" w:sz="4" w:space="0" w:color="auto"/>
              <w:left w:val="single" w:sz="4" w:space="0" w:color="auto"/>
            </w:tcBorders>
            <w:shd w:val="clear" w:color="auto" w:fill="FF6365"/>
          </w:tcPr>
          <w:p w14:paraId="2E1056B2" w14:textId="77777777" w:rsidR="00D376F0" w:rsidRPr="00D707C3" w:rsidRDefault="00D376F0" w:rsidP="00D424AA">
            <w:pPr>
              <w:spacing w:after="160" w:line="259" w:lineRule="auto"/>
              <w:rPr>
                <w:rFonts w:ascii="Times New Roman" w:hAnsi="Times New Roman" w:cs="Times New Roman"/>
                <w:color w:val="000000" w:themeColor="text1"/>
                <w:sz w:val="16"/>
                <w:szCs w:val="16"/>
                <w:lang w:val="nb-NO" w:eastAsia="en-US"/>
              </w:rPr>
            </w:pPr>
            <w:r w:rsidRPr="00D707C3">
              <w:rPr>
                <w:rFonts w:cs="Times New Roman"/>
                <w:i/>
                <w:color w:val="000000" w:themeColor="text1"/>
                <w:sz w:val="16"/>
                <w:szCs w:val="16"/>
                <w:lang w:val="nb-NO"/>
              </w:rPr>
              <w:t>Very likely</w:t>
            </w:r>
            <w:r w:rsidRPr="00D707C3">
              <w:rPr>
                <w:rFonts w:cs="Times New Roman"/>
                <w:color w:val="000000" w:themeColor="text1"/>
                <w:sz w:val="16"/>
                <w:szCs w:val="16"/>
                <w:lang w:val="nb-NO"/>
              </w:rPr>
              <w:t xml:space="preserve"> increase in the intensity and frequency of hot extremes and decrease in the intensity and frequency of cold extremes</w:t>
            </w:r>
            <w:r w:rsidRPr="00D707C3" w:rsidDel="000F4C20">
              <w:rPr>
                <w:rFonts w:cs="Times New Roman"/>
                <w:i/>
                <w:color w:val="000000" w:themeColor="text1"/>
                <w:sz w:val="16"/>
                <w:szCs w:val="16"/>
                <w:lang w:val="nb-NO" w:eastAsia="en-US"/>
              </w:rPr>
              <w:t xml:space="preserve"> </w:t>
            </w:r>
          </w:p>
          <w:p w14:paraId="43DAA58F" w14:textId="77777777" w:rsidR="00D376F0" w:rsidRPr="00D707C3" w:rsidRDefault="00D376F0" w:rsidP="00D424AA">
            <w:pPr>
              <w:rPr>
                <w:rFonts w:ascii="Times New Roman" w:hAnsi="Times New Roman" w:cs="Times New Roman"/>
                <w:color w:val="000000" w:themeColor="text1"/>
                <w:sz w:val="16"/>
                <w:szCs w:val="16"/>
                <w:lang w:val="nb-NO"/>
              </w:rPr>
            </w:pPr>
          </w:p>
        </w:tc>
        <w:tc>
          <w:tcPr>
            <w:tcW w:w="1916" w:type="dxa"/>
            <w:tcBorders>
              <w:top w:val="single" w:sz="4" w:space="0" w:color="auto"/>
            </w:tcBorders>
            <w:shd w:val="clear" w:color="auto" w:fill="FD9693"/>
          </w:tcPr>
          <w:p w14:paraId="360E2FF3" w14:textId="77777777" w:rsidR="00D376F0" w:rsidRPr="00D707C3" w:rsidRDefault="00D376F0" w:rsidP="00D424AA">
            <w:pPr>
              <w:spacing w:after="160" w:line="259" w:lineRule="auto"/>
              <w:rPr>
                <w:rFonts w:ascii="Times New Roman" w:hAnsi="Times New Roman" w:cs="Times New Roman"/>
                <w:color w:val="000000" w:themeColor="text1"/>
                <w:sz w:val="16"/>
                <w:szCs w:val="16"/>
                <w:lang w:val="nb-NO" w:eastAsia="en-US"/>
              </w:rPr>
            </w:pPr>
            <w:r w:rsidRPr="00D707C3">
              <w:rPr>
                <w:rFonts w:cs="Times New Roman"/>
                <w:color w:val="000000" w:themeColor="text1"/>
                <w:sz w:val="16"/>
                <w:szCs w:val="16"/>
                <w:lang w:val="nb-NO" w:eastAsia="en-US"/>
              </w:rPr>
              <w:t>Human influence</w:t>
            </w:r>
            <w:r w:rsidRPr="00D707C3">
              <w:rPr>
                <w:rFonts w:cs="Times New Roman"/>
                <w:i/>
                <w:color w:val="000000" w:themeColor="text1"/>
                <w:sz w:val="16"/>
                <w:szCs w:val="16"/>
                <w:lang w:val="nb-NO" w:eastAsia="en-US"/>
              </w:rPr>
              <w:t xml:space="preserve"> likely</w:t>
            </w:r>
            <w:r w:rsidRPr="00D707C3">
              <w:rPr>
                <w:rFonts w:cs="Times New Roman"/>
                <w:color w:val="000000" w:themeColor="text1"/>
                <w:sz w:val="16"/>
                <w:szCs w:val="16"/>
                <w:lang w:val="nb-NO" w:eastAsia="en-US"/>
              </w:rPr>
              <w:t xml:space="preserve"> contributed to the observed increase in the intensity and frequency of hot extremes and decrease in the intensity and frequency of cold extremes</w:t>
            </w:r>
          </w:p>
          <w:p w14:paraId="59523E50" w14:textId="77777777" w:rsidR="00D376F0" w:rsidRPr="00D707C3" w:rsidRDefault="00D376F0" w:rsidP="00D424AA">
            <w:pPr>
              <w:spacing w:before="200" w:after="200"/>
              <w:jc w:val="both"/>
              <w:rPr>
                <w:rFonts w:ascii="Times New Roman" w:hAnsi="Times New Roman" w:cs="Times New Roman"/>
                <w:color w:val="000000" w:themeColor="text1"/>
                <w:sz w:val="16"/>
                <w:szCs w:val="16"/>
                <w:lang w:val="nb-NO"/>
              </w:rPr>
            </w:pPr>
          </w:p>
        </w:tc>
        <w:tc>
          <w:tcPr>
            <w:tcW w:w="2400" w:type="dxa"/>
            <w:tcBorders>
              <w:top w:val="single" w:sz="4" w:space="0" w:color="auto"/>
            </w:tcBorders>
            <w:shd w:val="clear" w:color="auto" w:fill="FD9693"/>
            <w:tcMar>
              <w:top w:w="40" w:type="dxa"/>
              <w:left w:w="0" w:type="dxa"/>
              <w:bottom w:w="40" w:type="dxa"/>
              <w:right w:w="0" w:type="dxa"/>
            </w:tcMar>
          </w:tcPr>
          <w:p w14:paraId="432D7661" w14:textId="77777777" w:rsidR="00D376F0" w:rsidRPr="00D707C3" w:rsidRDefault="00D376F0" w:rsidP="00D424AA">
            <w:pPr>
              <w:rPr>
                <w:rFonts w:ascii="Times New Roman" w:hAnsi="Times New Roman" w:cs="Times New Roman"/>
                <w:color w:val="000000" w:themeColor="text1"/>
                <w:sz w:val="16"/>
                <w:szCs w:val="16"/>
                <w:lang w:val="nb-NO"/>
              </w:rPr>
            </w:pPr>
            <w:r w:rsidRPr="00D707C3">
              <w:rPr>
                <w:rFonts w:cs="Times New Roman"/>
                <w:color w:val="000000" w:themeColor="text1"/>
                <w:sz w:val="16"/>
                <w:szCs w:val="16"/>
                <w:lang w:val="nb-NO"/>
              </w:rPr>
              <w:t xml:space="preserve">Increase in the intensity and frequency of hot extremes: </w:t>
            </w:r>
          </w:p>
          <w:p w14:paraId="42232F9F" w14:textId="77777777" w:rsidR="00D376F0" w:rsidRPr="00D707C3" w:rsidRDefault="00D376F0" w:rsidP="00D424AA">
            <w:pPr>
              <w:rPr>
                <w:rFonts w:ascii="Times New Roman" w:hAnsi="Times New Roman" w:cs="Times New Roman"/>
                <w:color w:val="000000" w:themeColor="text1"/>
                <w:sz w:val="16"/>
                <w:szCs w:val="16"/>
                <w:lang w:val="nb-NO"/>
              </w:rPr>
            </w:pPr>
            <w:r w:rsidRPr="00D707C3">
              <w:rPr>
                <w:rFonts w:cs="Times New Roman"/>
                <w:i/>
                <w:color w:val="000000" w:themeColor="text1"/>
                <w:sz w:val="16"/>
                <w:szCs w:val="16"/>
                <w:lang w:val="nb-NO"/>
              </w:rPr>
              <w:t>Likely</w:t>
            </w:r>
            <w:r w:rsidRPr="00D707C3">
              <w:rPr>
                <w:rFonts w:cs="Times New Roman"/>
                <w:color w:val="000000" w:themeColor="text1"/>
                <w:sz w:val="16"/>
                <w:szCs w:val="16"/>
                <w:lang w:val="nb-NO"/>
              </w:rPr>
              <w:t xml:space="preserve"> (compared with the recent past (1995-2014))</w:t>
            </w:r>
          </w:p>
          <w:p w14:paraId="5AE6AC12" w14:textId="77777777" w:rsidR="00D376F0" w:rsidRPr="00D707C3" w:rsidRDefault="00D376F0" w:rsidP="00D424AA">
            <w:pPr>
              <w:rPr>
                <w:rFonts w:ascii="Times New Roman" w:hAnsi="Times New Roman" w:cs="Times New Roman"/>
                <w:color w:val="000000" w:themeColor="text1"/>
                <w:sz w:val="16"/>
                <w:szCs w:val="16"/>
                <w:lang w:val="nb-NO"/>
              </w:rPr>
            </w:pPr>
            <w:r w:rsidRPr="00D707C3">
              <w:rPr>
                <w:rFonts w:cs="Times New Roman"/>
                <w:i/>
                <w:color w:val="000000" w:themeColor="text1"/>
                <w:sz w:val="16"/>
                <w:szCs w:val="16"/>
                <w:lang w:val="nb-NO"/>
              </w:rPr>
              <w:t>Very likely</w:t>
            </w:r>
            <w:r w:rsidRPr="00D707C3">
              <w:rPr>
                <w:rFonts w:cs="Times New Roman"/>
                <w:color w:val="000000" w:themeColor="text1"/>
                <w:sz w:val="16"/>
                <w:szCs w:val="16"/>
                <w:lang w:val="nb-NO"/>
              </w:rPr>
              <w:t xml:space="preserve"> (compared with pre-industrial) </w:t>
            </w:r>
          </w:p>
          <w:p w14:paraId="5E64090D" w14:textId="77777777" w:rsidR="00D376F0" w:rsidRPr="00D707C3" w:rsidRDefault="00D376F0" w:rsidP="00D424AA">
            <w:pPr>
              <w:rPr>
                <w:rFonts w:ascii="Times New Roman" w:hAnsi="Times New Roman" w:cs="Times New Roman"/>
                <w:color w:val="000000" w:themeColor="text1"/>
                <w:sz w:val="16"/>
                <w:szCs w:val="16"/>
                <w:lang w:val="nb-NO"/>
              </w:rPr>
            </w:pPr>
          </w:p>
          <w:p w14:paraId="3EBC21BF" w14:textId="77777777" w:rsidR="00D376F0" w:rsidRPr="00D707C3" w:rsidRDefault="00D376F0" w:rsidP="00D424AA">
            <w:pPr>
              <w:rPr>
                <w:rFonts w:ascii="Times New Roman" w:hAnsi="Times New Roman" w:cs="Times New Roman"/>
                <w:color w:val="000000" w:themeColor="text1"/>
                <w:sz w:val="16"/>
                <w:szCs w:val="16"/>
                <w:lang w:val="nb-NO"/>
              </w:rPr>
            </w:pPr>
            <w:r w:rsidRPr="00D707C3">
              <w:rPr>
                <w:rFonts w:cs="Times New Roman"/>
                <w:color w:val="000000" w:themeColor="text1"/>
                <w:sz w:val="16"/>
                <w:szCs w:val="16"/>
                <w:lang w:val="nb-NO"/>
              </w:rPr>
              <w:t xml:space="preserve">Decrease in the intensity and frequency of cold extremes: </w:t>
            </w:r>
          </w:p>
          <w:p w14:paraId="5267770D" w14:textId="77777777" w:rsidR="00D376F0" w:rsidRPr="00D707C3" w:rsidRDefault="00D376F0" w:rsidP="00D424AA">
            <w:pPr>
              <w:rPr>
                <w:rFonts w:ascii="Times New Roman" w:hAnsi="Times New Roman" w:cs="Times New Roman"/>
                <w:color w:val="000000" w:themeColor="text1"/>
                <w:sz w:val="16"/>
                <w:szCs w:val="16"/>
                <w:lang w:val="nb-NO"/>
              </w:rPr>
            </w:pPr>
            <w:r w:rsidRPr="00D707C3">
              <w:rPr>
                <w:rFonts w:cs="Times New Roman"/>
                <w:i/>
                <w:color w:val="000000" w:themeColor="text1"/>
                <w:sz w:val="16"/>
                <w:szCs w:val="16"/>
                <w:lang w:val="nb-NO"/>
              </w:rPr>
              <w:t>Likely</w:t>
            </w:r>
            <w:r w:rsidRPr="00D707C3">
              <w:rPr>
                <w:rFonts w:cs="Times New Roman"/>
                <w:color w:val="000000" w:themeColor="text1"/>
                <w:sz w:val="16"/>
                <w:szCs w:val="16"/>
                <w:lang w:val="nb-NO"/>
              </w:rPr>
              <w:t xml:space="preserve"> (compared with the recent past (1995-2014))</w:t>
            </w:r>
          </w:p>
          <w:p w14:paraId="664EFF51" w14:textId="77777777" w:rsidR="00D376F0" w:rsidRPr="00D707C3" w:rsidRDefault="00D376F0" w:rsidP="00D424AA">
            <w:pPr>
              <w:rPr>
                <w:rFonts w:ascii="Times New Roman" w:hAnsi="Times New Roman" w:cs="Times New Roman"/>
                <w:color w:val="000000" w:themeColor="text1"/>
                <w:sz w:val="16"/>
                <w:szCs w:val="16"/>
                <w:lang w:val="nb-NO"/>
              </w:rPr>
            </w:pPr>
            <w:r w:rsidRPr="00D707C3">
              <w:rPr>
                <w:rFonts w:cs="Times New Roman"/>
                <w:i/>
                <w:color w:val="000000" w:themeColor="text1"/>
                <w:sz w:val="16"/>
                <w:szCs w:val="16"/>
                <w:lang w:val="nb-NO"/>
              </w:rPr>
              <w:t xml:space="preserve">Very likely </w:t>
            </w:r>
            <w:r w:rsidRPr="00D707C3">
              <w:rPr>
                <w:rFonts w:cs="Times New Roman"/>
                <w:color w:val="000000" w:themeColor="text1"/>
                <w:sz w:val="16"/>
                <w:szCs w:val="16"/>
                <w:lang w:val="nb-NO"/>
              </w:rPr>
              <w:t xml:space="preserve">(compared with pre-industrial) </w:t>
            </w:r>
          </w:p>
          <w:p w14:paraId="7FA5BF35" w14:textId="77777777" w:rsidR="00D376F0" w:rsidRPr="00D707C3" w:rsidRDefault="00D376F0" w:rsidP="00D424AA">
            <w:pPr>
              <w:rPr>
                <w:rFonts w:ascii="Times New Roman" w:hAnsi="Times New Roman" w:cs="Times New Roman"/>
                <w:color w:val="000000" w:themeColor="text1"/>
                <w:sz w:val="16"/>
                <w:szCs w:val="16"/>
                <w:lang w:val="nb-NO"/>
              </w:rPr>
            </w:pPr>
          </w:p>
        </w:tc>
        <w:tc>
          <w:tcPr>
            <w:tcW w:w="2159" w:type="dxa"/>
            <w:tcBorders>
              <w:top w:val="single" w:sz="4" w:space="0" w:color="auto"/>
            </w:tcBorders>
            <w:shd w:val="clear" w:color="auto" w:fill="FF6365"/>
            <w:tcMar>
              <w:top w:w="40" w:type="dxa"/>
              <w:left w:w="40" w:type="dxa"/>
              <w:bottom w:w="40" w:type="dxa"/>
              <w:right w:w="40" w:type="dxa"/>
            </w:tcMar>
          </w:tcPr>
          <w:p w14:paraId="14A54CF7" w14:textId="77777777" w:rsidR="00D376F0" w:rsidRPr="00D424AA" w:rsidRDefault="00D376F0" w:rsidP="00D424AA">
            <w:pPr>
              <w:rPr>
                <w:rFonts w:ascii="Times New Roman" w:hAnsi="Times New Roman" w:cs="Times New Roman"/>
                <w:color w:val="000000" w:themeColor="text1"/>
                <w:sz w:val="16"/>
                <w:szCs w:val="16"/>
                <w:lang w:val="en-GB"/>
              </w:rPr>
            </w:pPr>
            <w:r w:rsidRPr="00D707C3">
              <w:rPr>
                <w:rFonts w:cs="Times New Roman"/>
                <w:color w:val="000000" w:themeColor="text1"/>
                <w:sz w:val="16"/>
                <w:szCs w:val="16"/>
                <w:lang w:val="nb-NO"/>
              </w:rPr>
              <w:t>Increase in the intensity and frequency of ho</w:t>
            </w:r>
            <w:r w:rsidRPr="00D424AA">
              <w:rPr>
                <w:rFonts w:ascii="Times New Roman" w:hAnsi="Times New Roman" w:cs="Times New Roman"/>
                <w:color w:val="000000" w:themeColor="text1"/>
                <w:sz w:val="16"/>
                <w:szCs w:val="16"/>
                <w:lang w:val="en-GB"/>
              </w:rPr>
              <w:t xml:space="preserve">t extremes: </w:t>
            </w:r>
          </w:p>
          <w:p w14:paraId="24866B2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53CAC08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24495F80" w14:textId="77777777" w:rsidR="00D376F0" w:rsidRPr="00D424AA" w:rsidRDefault="00D376F0" w:rsidP="00D424AA">
            <w:pPr>
              <w:rPr>
                <w:rFonts w:ascii="Times New Roman" w:hAnsi="Times New Roman" w:cs="Times New Roman"/>
                <w:color w:val="000000" w:themeColor="text1"/>
                <w:sz w:val="16"/>
                <w:szCs w:val="16"/>
                <w:lang w:val="en-GB"/>
              </w:rPr>
            </w:pPr>
          </w:p>
          <w:p w14:paraId="2DE1848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3FA5C60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single" w:sz="4" w:space="0" w:color="auto"/>
            </w:tcBorders>
            <w:shd w:val="clear" w:color="auto" w:fill="AD0204"/>
            <w:tcMar>
              <w:top w:w="40" w:type="dxa"/>
              <w:left w:w="40" w:type="dxa"/>
              <w:bottom w:w="40" w:type="dxa"/>
              <w:right w:w="40" w:type="dxa"/>
            </w:tcMar>
          </w:tcPr>
          <w:p w14:paraId="55AB8B2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310569D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37BA832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p w14:paraId="09461011" w14:textId="77777777" w:rsidR="00D376F0" w:rsidRPr="00D424AA" w:rsidRDefault="00D376F0" w:rsidP="00D424AA">
            <w:pPr>
              <w:rPr>
                <w:rFonts w:ascii="Times New Roman" w:hAnsi="Times New Roman" w:cs="Times New Roman"/>
                <w:color w:val="000000" w:themeColor="text1"/>
                <w:sz w:val="16"/>
                <w:szCs w:val="16"/>
                <w:lang w:val="en-GB"/>
              </w:rPr>
            </w:pPr>
          </w:p>
          <w:p w14:paraId="5FE305A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235DFC8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w:t>
            </w:r>
          </w:p>
        </w:tc>
      </w:tr>
      <w:tr w:rsidR="00D376F0" w:rsidRPr="00F1665C" w14:paraId="3BDB1DD5" w14:textId="77777777" w:rsidTr="00723657">
        <w:tc>
          <w:tcPr>
            <w:tcW w:w="2158" w:type="dxa"/>
            <w:vMerge w:val="restart"/>
            <w:tcBorders>
              <w:top w:val="single" w:sz="4" w:space="0" w:color="auto"/>
              <w:left w:val="single" w:sz="4" w:space="0" w:color="auto"/>
              <w:bottom w:val="single" w:sz="4" w:space="0" w:color="auto"/>
              <w:right w:val="single" w:sz="4" w:space="0" w:color="auto"/>
            </w:tcBorders>
          </w:tcPr>
          <w:p w14:paraId="4F71540E" w14:textId="77777777" w:rsidR="00D376F0" w:rsidRPr="00D424AA" w:rsidRDefault="00D376F0" w:rsidP="00841A35">
            <w:pPr>
              <w:rPr>
                <w:rFonts w:ascii="Times New Roman" w:hAnsi="Times New Roman" w:cs="Times New Roman"/>
                <w:color w:val="000000" w:themeColor="text1"/>
                <w:sz w:val="16"/>
                <w:szCs w:val="16"/>
                <w:lang w:val="en-GB"/>
              </w:rPr>
            </w:pPr>
            <w:bookmarkStart w:id="3280" w:name="_Hlk77159440"/>
            <w:r w:rsidRPr="00D424AA">
              <w:rPr>
                <w:rFonts w:ascii="Times New Roman" w:hAnsi="Times New Roman" w:cs="Times New Roman"/>
                <w:color w:val="000000" w:themeColor="text1"/>
                <w:sz w:val="16"/>
                <w:szCs w:val="16"/>
                <w:lang w:val="en-GB"/>
              </w:rPr>
              <w:t>Sahara (SAH)</w:t>
            </w:r>
          </w:p>
        </w:tc>
        <w:tc>
          <w:tcPr>
            <w:tcW w:w="2158" w:type="dxa"/>
            <w:tcBorders>
              <w:top w:val="single" w:sz="4" w:space="0" w:color="auto"/>
              <w:left w:val="single" w:sz="4" w:space="0" w:color="auto"/>
              <w:bottom w:val="single" w:sz="4" w:space="0" w:color="auto"/>
              <w:right w:val="single" w:sz="4" w:space="0" w:color="auto"/>
            </w:tcBorders>
            <w:shd w:val="clear" w:color="auto" w:fill="FD9693"/>
          </w:tcPr>
          <w:p w14:paraId="49B26B03" w14:textId="44C5539F"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Significant increases in the intensity and frequency of hot extremes and significant decreases in the intensity and frequency of cold extreme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2/2015JD024303", "ISSN" : "2169897X", "author" : [ { "dropping-particle" : "", "family" : "Moron", "given" : "Vincent", "non-dropping-particle" : "", "parse-names" : false, "suffix" : "" }, { "dropping-particle" : "", "family" : "Oueslati", "given" : "Boutheina", "non-dropping-particle" : "", "parse-names" : false, "suffix" : "" }, { "dropping-particle" : "", "family" : "Pohl", "given" : "Benjamin", "non-dropping-particle" : "", "parse-names" : false, "suffix" : "" }, { "dropping-particle" : "", "family" : "Rome", "given" : "Sandra", "non-dropping-particle" : "", "parse-names" : false, "suffix" : "" }, { "dropping-particle" : "", "family" : "Janicot", "given" : "Serge", "non-dropping-particle" : "", "parse-names" : false, "suffix" : "" } ], "container-title" : "Journal of Geophysical Research: Atmospheres", "id" : "ITEM-1", "issue" : "10", "issued" : { "date-parts" : [ [ "2016", "5", "27" ] ] }, "page" : "5298-5319", "title" : "Trends of mean temperatures and warm extremes in northern tropical Africa (1961-2014) from observed and PPCA-reconstructed time series", "translator" : [ { "dropping-particle" : "", "family" : "S406", "given" : "", "non-dropping-particle" : "", "parse-names" : false, "suffix" : "" } ], "type" : "article-journal", "volume" : "121" }, "uris" : [ "http://www.mendeley.com/documents/?uuid=4c4d0c04-775c-30e2-be20-e816d45eb11e" ] }, { "id" : "ITEM-2",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2",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onat et al., 2014a; Moron et al., 2016; Dunn et al., 2020)", "plainTextFormattedCitation" : "(Donat et al., 2014a; Moron et al., 2016; Dunn et al., 2020)", "previouslyFormattedCitation" : "(Donat et al., 2014a; Moron et al., 2016;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onat et al., 2014a; Moron et al., 2016; Dunn et al., 2020)</w:t>
            </w:r>
            <w:r w:rsidRPr="00D424AA">
              <w:rPr>
                <w:rFonts w:cs="Times New Roman"/>
                <w:color w:val="000000" w:themeColor="text1"/>
                <w:sz w:val="16"/>
                <w:szCs w:val="16"/>
                <w:lang w:val="en-GB"/>
              </w:rPr>
              <w:fldChar w:fldCharType="end"/>
            </w:r>
          </w:p>
          <w:p w14:paraId="5CC02855" w14:textId="77777777" w:rsidR="00D376F0" w:rsidRPr="00D424AA" w:rsidRDefault="00D376F0" w:rsidP="00D424AA">
            <w:pPr>
              <w:rPr>
                <w:rFonts w:ascii="Times New Roman" w:hAnsi="Times New Roman" w:cs="Times New Roman"/>
                <w:i/>
                <w:color w:val="000000" w:themeColor="text1"/>
                <w:sz w:val="16"/>
                <w:szCs w:val="16"/>
                <w:lang w:val="en-GB"/>
              </w:rPr>
            </w:pPr>
          </w:p>
        </w:tc>
        <w:tc>
          <w:tcPr>
            <w:tcW w:w="1916" w:type="dxa"/>
            <w:tcBorders>
              <w:top w:val="single" w:sz="4" w:space="0" w:color="auto"/>
              <w:left w:val="single" w:sz="4" w:space="0" w:color="auto"/>
              <w:bottom w:val="single" w:sz="4" w:space="0" w:color="auto"/>
              <w:right w:val="single" w:sz="4" w:space="0" w:color="auto"/>
            </w:tcBorders>
            <w:shd w:val="clear" w:color="auto" w:fill="FFE2D9"/>
          </w:tcPr>
          <w:p w14:paraId="52D82157" w14:textId="77777777" w:rsidR="00D376F0" w:rsidRPr="00D424AA" w:rsidRDefault="00D376F0" w:rsidP="00D424AA">
            <w:pPr>
              <w:rPr>
                <w:rFonts w:ascii="Times New Roman" w:hAnsi="Times New Roman" w:cs="Times New Roman"/>
                <w:i/>
                <w:color w:val="000000"/>
                <w:sz w:val="16"/>
                <w:szCs w:val="16"/>
                <w:lang w:val="en-GB"/>
              </w:rPr>
            </w:pPr>
            <w:r w:rsidRPr="00D424AA">
              <w:rPr>
                <w:rFonts w:cs="Times New Roman"/>
                <w:color w:val="000000" w:themeColor="text1"/>
                <w:sz w:val="16"/>
                <w:szCs w:val="16"/>
                <w:lang w:val="en-GB"/>
              </w:rPr>
              <w:t>Strong evidence of changes from o</w:t>
            </w:r>
            <w:r w:rsidRPr="00D424AA">
              <w:rPr>
                <w:rFonts w:ascii="Times New Roman" w:hAnsi="Times New Roman" w:cs="Times New Roman"/>
                <w:color w:val="000000" w:themeColor="text1"/>
                <w:sz w:val="16"/>
                <w:szCs w:val="16"/>
                <w:lang w:val="en-GB"/>
              </w:rPr>
              <w:t>bservations that are in the direction of model projected changes for the future. The magnitude of projected changes increases with global warming.</w:t>
            </w:r>
          </w:p>
        </w:tc>
        <w:tc>
          <w:tcPr>
            <w:tcW w:w="2400" w:type="dxa"/>
            <w:tcBorders>
              <w:top w:val="single" w:sz="4" w:space="0" w:color="auto"/>
              <w:left w:val="single" w:sz="4" w:space="0" w:color="auto"/>
              <w:bottom w:val="single" w:sz="4" w:space="0" w:color="auto"/>
              <w:right w:val="single" w:sz="4" w:space="0" w:color="auto"/>
            </w:tcBorders>
            <w:shd w:val="clear" w:color="auto" w:fill="FD9693"/>
            <w:tcMar>
              <w:top w:w="40" w:type="dxa"/>
              <w:left w:w="0" w:type="dxa"/>
              <w:bottom w:w="40" w:type="dxa"/>
              <w:right w:w="0" w:type="dxa"/>
            </w:tcMar>
          </w:tcPr>
          <w:p w14:paraId="4883E5FD" w14:textId="6C99E12C"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281"/>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82"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83"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81"/>
            <w:r w:rsidR="00A26296">
              <w:rPr>
                <w:rStyle w:val="Marquedecommentaire"/>
                <w:rFonts w:ascii="Times New Roman" w:hAnsi="Times New Roman" w:cstheme="minorBidi"/>
                <w:lang w:val="fr-FR" w:eastAsia="fr-FR"/>
              </w:rPr>
              <w:commentReference w:id="3281"/>
            </w:r>
            <w:r w:rsidRPr="00841A35">
              <w:rPr>
                <w:rFonts w:ascii="Times New Roman" w:hAnsi="Times New Roman" w:cs="Times New Roman"/>
                <w:color w:val="000000" w:themeColor="text1"/>
                <w:sz w:val="16"/>
                <w:szCs w:val="16"/>
                <w:lang w:val="en-GB"/>
              </w:rPr>
              <w:t xml:space="preserve">; Annex). Median increase of more than 0.5°C in the 50-year TXx and TNn events compared to the 1°C warming level </w:t>
            </w:r>
            <w:commentRangeStart w:id="3284"/>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85"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86"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84"/>
            <w:r w:rsidR="00A26296">
              <w:rPr>
                <w:rStyle w:val="Marquedecommentaire"/>
                <w:rFonts w:ascii="Times New Roman" w:hAnsi="Times New Roman" w:cstheme="minorBidi"/>
                <w:lang w:val="fr-FR" w:eastAsia="fr-FR"/>
              </w:rPr>
              <w:commentReference w:id="3284"/>
            </w:r>
            <w:r w:rsidRPr="00841A35">
              <w:rPr>
                <w:rFonts w:ascii="Times New Roman" w:hAnsi="Times New Roman" w:cs="Times New Roman"/>
                <w:color w:val="000000" w:themeColor="text1"/>
                <w:sz w:val="16"/>
                <w:szCs w:val="16"/>
                <w:lang w:val="en-GB"/>
              </w:rPr>
              <w:t>) and more than 2°C in annual TXx and TNn compared to pre-industrial (Annex).</w:t>
            </w:r>
          </w:p>
          <w:p w14:paraId="071AFD85" w14:textId="77777777" w:rsidR="00D376F0" w:rsidRPr="00D424AA" w:rsidRDefault="00D376F0" w:rsidP="00D424AA">
            <w:pPr>
              <w:rPr>
                <w:rFonts w:ascii="Times New Roman" w:hAnsi="Times New Roman" w:cs="Times New Roman"/>
                <w:color w:val="000000" w:themeColor="text1"/>
                <w:sz w:val="16"/>
                <w:szCs w:val="16"/>
                <w:lang w:val="en-GB"/>
              </w:rPr>
            </w:pPr>
          </w:p>
          <w:p w14:paraId="317C8C4B" w14:textId="172F51B0"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w:t>
            </w:r>
            <w:r w:rsidRPr="00D424AA">
              <w:rPr>
                <w:rFonts w:ascii="Times New Roman" w:hAnsi="Times New Roman" w:cs="Times New Roman"/>
                <w:color w:val="000000" w:themeColor="text1"/>
                <w:sz w:val="16"/>
                <w:szCs w:val="16"/>
                <w:lang w:val="en-GB"/>
              </w:rPr>
              <w:lastRenderedPageBreak/>
              <w:t xml:space="preserve">frequency of hot extremes </w:t>
            </w:r>
            <w:del w:id="3287" w:author="Robin Matthews" w:date="2021-07-14T12:45:00Z">
              <w:r w:rsidRPr="00D424AA" w:rsidDel="00927C8A">
                <w:rPr>
                  <w:rFonts w:ascii="Times New Roman" w:hAnsi="Times New Roman" w:cs="Times New Roman"/>
                  <w:color w:val="000000" w:themeColor="text1"/>
                  <w:sz w:val="16"/>
                  <w:szCs w:val="16"/>
                  <w:lang w:val="en-GB"/>
                </w:rPr>
                <w:delText>(</w:delText>
              </w:r>
            </w:del>
            <w:commentRangeStart w:id="3288"/>
            <w:r w:rsidRPr="00D424AA">
              <w:rPr>
                <w:rFonts w:cs="Times New Roman"/>
                <w:color w:val="000000" w:themeColor="text1"/>
                <w:sz w:val="16"/>
                <w:szCs w:val="16"/>
                <w:lang w:val="en-GB"/>
              </w:rPr>
              <w:fldChar w:fldCharType="begin" w:fldLock="1"/>
            </w:r>
            <w:ins w:id="3289" w:author="Robin Matthews" w:date="2021-07-14T12:45:00Z">
              <w:r w:rsidR="00927C8A">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instrText>
              </w:r>
            </w:ins>
            <w:del w:id="3290" w:author="Robin Matthews" w:date="2021-07-14T12:45:00Z">
              <w:r w:rsidR="00FF6231" w:rsidDel="00927C8A">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291" w:author="Robin Matthews" w:date="2021-07-14T12:45:00Z">
              <w:r w:rsidR="00A26296" w:rsidDel="00927C8A">
                <w:rPr>
                  <w:rFonts w:ascii="Times New Roman" w:hAnsi="Times New Roman" w:cs="Times New Roman"/>
                  <w:noProof/>
                  <w:color w:val="000000" w:themeColor="text1"/>
                  <w:sz w:val="16"/>
                  <w:szCs w:val="16"/>
                  <w:lang w:val="en-GB"/>
                </w:rPr>
                <w:delText>W</w:delText>
              </w:r>
            </w:del>
            <w:ins w:id="3292" w:author="Robin Matthews" w:date="2021-07-14T12:45:00Z">
              <w:r w:rsidR="00927C8A">
                <w:rPr>
                  <w:rFonts w:ascii="Times New Roman" w:hAnsi="Times New Roman" w:cs="Times New Roman"/>
                  <w:noProof/>
                  <w:color w:val="000000" w:themeColor="text1"/>
                  <w:sz w:val="16"/>
                  <w:szCs w:val="16"/>
                  <w:lang w:val="en-GB"/>
                </w:rPr>
                <w:t>(W</w:t>
              </w:r>
            </w:ins>
            <w:r w:rsidR="00A26296">
              <w:rPr>
                <w:rFonts w:ascii="Times New Roman" w:hAnsi="Times New Roman" w:cs="Times New Roman"/>
                <w:noProof/>
                <w:color w:val="000000" w:themeColor="text1"/>
                <w:sz w:val="16"/>
                <w:szCs w:val="16"/>
                <w:lang w:val="en-GB"/>
              </w:rPr>
              <w:t>eber et al., 2018)</w:t>
            </w:r>
            <w:r w:rsidRPr="00D424AA">
              <w:rPr>
                <w:rFonts w:cs="Times New Roman"/>
                <w:color w:val="000000" w:themeColor="text1"/>
                <w:sz w:val="16"/>
                <w:szCs w:val="16"/>
                <w:lang w:val="en-GB"/>
              </w:rPr>
              <w:fldChar w:fldCharType="end"/>
            </w:r>
            <w:commentRangeEnd w:id="3288"/>
            <w:r w:rsidR="00A26296">
              <w:rPr>
                <w:rStyle w:val="Marquedecommentaire"/>
                <w:rFonts w:ascii="Times New Roman" w:hAnsi="Times New Roman" w:cstheme="minorBidi"/>
                <w:lang w:val="fr-FR" w:eastAsia="fr-FR"/>
              </w:rPr>
              <w:commentReference w:id="3288"/>
            </w:r>
          </w:p>
          <w:p w14:paraId="121EDCD6"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9" w:type="dxa"/>
            <w:tcBorders>
              <w:top w:val="single" w:sz="4" w:space="0" w:color="auto"/>
              <w:left w:val="single" w:sz="4" w:space="0" w:color="auto"/>
              <w:bottom w:val="single" w:sz="4" w:space="0" w:color="auto"/>
              <w:right w:val="single" w:sz="4" w:space="0" w:color="auto"/>
            </w:tcBorders>
            <w:shd w:val="clear" w:color="auto" w:fill="FF6365"/>
            <w:tcMar>
              <w:top w:w="40" w:type="dxa"/>
              <w:left w:w="40" w:type="dxa"/>
              <w:bottom w:w="40" w:type="dxa"/>
              <w:right w:w="40" w:type="dxa"/>
            </w:tcMar>
          </w:tcPr>
          <w:p w14:paraId="450AAB13" w14:textId="20635B43"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293"/>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94"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95"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93"/>
            <w:r w:rsidR="00A26296">
              <w:rPr>
                <w:rStyle w:val="Marquedecommentaire"/>
                <w:rFonts w:ascii="Times New Roman" w:hAnsi="Times New Roman" w:cstheme="minorBidi"/>
                <w:lang w:val="fr-FR" w:eastAsia="fr-FR"/>
              </w:rPr>
              <w:commentReference w:id="3293"/>
            </w:r>
            <w:r w:rsidRPr="00841A35">
              <w:rPr>
                <w:rFonts w:ascii="Times New Roman" w:hAnsi="Times New Roman" w:cs="Times New Roman"/>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Annex). Median increase of more than 1°C in the 50-year TXx and TNn events compared to the 1°C warming level </w:t>
            </w:r>
            <w:commentRangeStart w:id="3296"/>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297"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298"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296"/>
            <w:r w:rsidR="00A26296">
              <w:rPr>
                <w:rStyle w:val="Marquedecommentaire"/>
                <w:rFonts w:ascii="Times New Roman" w:hAnsi="Times New Roman" w:cstheme="minorBidi"/>
                <w:lang w:val="fr-FR" w:eastAsia="fr-FR"/>
              </w:rPr>
              <w:commentReference w:id="3296"/>
            </w:r>
            <w:del w:id="3299" w:author="Robin Matthews" w:date="2021-07-14T12:13:00Z">
              <w:r w:rsidRPr="00841A35" w:rsidDel="00426B37">
                <w:rPr>
                  <w:rFonts w:ascii="Times New Roman" w:hAnsi="Times New Roman" w:cs="Times New Roman"/>
                  <w:color w:val="000000" w:themeColor="text1"/>
                  <w:sz w:val="16"/>
                  <w:szCs w:val="16"/>
                  <w:lang w:val="en-GB"/>
                </w:rPr>
                <w:delText xml:space="preserve"> )</w:delText>
              </w:r>
            </w:del>
            <w:r w:rsidRPr="00841A35">
              <w:rPr>
                <w:rFonts w:ascii="Times New Roman" w:hAnsi="Times New Roman" w:cs="Times New Roman"/>
                <w:color w:val="000000" w:themeColor="text1"/>
                <w:sz w:val="16"/>
                <w:szCs w:val="16"/>
                <w:lang w:val="en-GB"/>
              </w:rPr>
              <w:t xml:space="preserve"> and more than 2.5°C in annual TXx and TNn comp</w:t>
            </w:r>
            <w:r w:rsidRPr="00D424AA">
              <w:rPr>
                <w:rFonts w:ascii="Times New Roman" w:hAnsi="Times New Roman" w:cs="Times New Roman"/>
                <w:color w:val="000000" w:themeColor="text1"/>
                <w:sz w:val="16"/>
                <w:szCs w:val="16"/>
                <w:lang w:val="en-GB"/>
              </w:rPr>
              <w:t>ared to pre-industrial (Annex).</w:t>
            </w:r>
          </w:p>
          <w:p w14:paraId="4551CD9F" w14:textId="77777777" w:rsidR="00D376F0" w:rsidRPr="00D424AA" w:rsidRDefault="00D376F0" w:rsidP="00D424AA">
            <w:pPr>
              <w:rPr>
                <w:rFonts w:ascii="Times New Roman" w:hAnsi="Times New Roman" w:cs="Times New Roman"/>
                <w:color w:val="000000" w:themeColor="text1"/>
                <w:sz w:val="16"/>
                <w:szCs w:val="16"/>
                <w:lang w:val="en-GB"/>
              </w:rPr>
            </w:pPr>
          </w:p>
          <w:p w14:paraId="6E4A1ECE" w14:textId="26DBDA11"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w:t>
            </w:r>
            <w:bookmarkStart w:id="3300" w:name="_Hlk77159429"/>
            <w:r w:rsidRPr="00D424AA">
              <w:rPr>
                <w:rFonts w:ascii="Times New Roman" w:hAnsi="Times New Roman" w:cs="Times New Roman"/>
                <w:color w:val="000000" w:themeColor="text1"/>
                <w:sz w:val="16"/>
                <w:szCs w:val="16"/>
                <w:lang w:val="en-GB"/>
              </w:rPr>
              <w:t xml:space="preserve">CORDEX </w:t>
            </w:r>
            <w:r w:rsidRPr="00D424AA">
              <w:rPr>
                <w:rFonts w:ascii="Times New Roman" w:hAnsi="Times New Roman" w:cs="Times New Roman"/>
                <w:color w:val="000000" w:themeColor="text1"/>
                <w:sz w:val="16"/>
                <w:szCs w:val="16"/>
                <w:lang w:val="en-GB"/>
              </w:rPr>
              <w:lastRenderedPageBreak/>
              <w:t xml:space="preserve">simulations for an increase in the intensity and frequency of hot extremes </w:t>
            </w:r>
            <w:del w:id="3301" w:author="Robin Matthews" w:date="2021-07-14T12:46:00Z">
              <w:r w:rsidRPr="00D424AA" w:rsidDel="00927C8A">
                <w:rPr>
                  <w:rFonts w:ascii="Times New Roman" w:hAnsi="Times New Roman" w:cs="Times New Roman"/>
                  <w:color w:val="000000" w:themeColor="text1"/>
                  <w:sz w:val="16"/>
                  <w:szCs w:val="16"/>
                  <w:lang w:val="en-GB"/>
                </w:rPr>
                <w:delText>(</w:delText>
              </w:r>
            </w:del>
            <w:commentRangeStart w:id="3302"/>
            <w:commentRangeStart w:id="3303"/>
            <w:r w:rsidRPr="00D424AA">
              <w:rPr>
                <w:rFonts w:cs="Times New Roman"/>
                <w:color w:val="000000" w:themeColor="text1"/>
                <w:sz w:val="16"/>
                <w:szCs w:val="16"/>
                <w:lang w:val="en-GB"/>
              </w:rPr>
              <w:fldChar w:fldCharType="begin" w:fldLock="1"/>
            </w:r>
            <w:ins w:id="3304" w:author="Robin Matthews" w:date="2021-07-14T12:46:00Z">
              <w:r w:rsidR="00927C8A">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Coppola et al., 2021a)", "plainTextFormattedCitation" : "(Weber et al., 2018)", "previouslyFormattedCitation" : "(Weber et al., 2018)" }, "properties" : { "noteIndex" : 0 }, "schema" : "https://github.com/citation-style-language/schema/raw/master/csl-citation.json" }</w:instrText>
              </w:r>
            </w:ins>
            <w:del w:id="3305" w:author="Robin Matthews" w:date="2021-07-14T12:46:00Z">
              <w:r w:rsidR="00FF6231" w:rsidDel="00927C8A">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Coppola et al., 2021a)", "plainTextFormattedCitation" : "(Weber et al., 2018)", "previouslyFormattedCitation" : "(Weber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306" w:author="Robin Matthews" w:date="2021-07-14T12:46:00Z">
              <w:r w:rsidR="00A26296" w:rsidDel="00927C8A">
                <w:rPr>
                  <w:rFonts w:ascii="Times New Roman" w:hAnsi="Times New Roman" w:cs="Times New Roman"/>
                  <w:noProof/>
                  <w:color w:val="000000" w:themeColor="text1"/>
                  <w:sz w:val="16"/>
                  <w:szCs w:val="16"/>
                  <w:lang w:val="en-GB"/>
                </w:rPr>
                <w:delText>W</w:delText>
              </w:r>
            </w:del>
            <w:ins w:id="3307" w:author="Robin Matthews" w:date="2021-07-14T12:45:00Z">
              <w:r w:rsidR="00927C8A">
                <w:rPr>
                  <w:rFonts w:ascii="Times New Roman" w:hAnsi="Times New Roman" w:cs="Times New Roman"/>
                  <w:noProof/>
                  <w:color w:val="000000" w:themeColor="text1"/>
                  <w:sz w:val="16"/>
                  <w:szCs w:val="16"/>
                  <w:lang w:val="en-GB"/>
                </w:rPr>
                <w:t>(</w:t>
              </w:r>
            </w:ins>
            <w:ins w:id="3308" w:author="Robin Matthews" w:date="2021-07-14T12:46:00Z">
              <w:r w:rsidR="00927C8A">
                <w:rPr>
                  <w:rFonts w:ascii="Times New Roman" w:hAnsi="Times New Roman" w:cs="Times New Roman"/>
                  <w:noProof/>
                  <w:color w:val="000000" w:themeColor="text1"/>
                  <w:sz w:val="16"/>
                  <w:szCs w:val="16"/>
                  <w:lang w:val="en-GB"/>
                </w:rPr>
                <w:t>W</w:t>
              </w:r>
            </w:ins>
            <w:r w:rsidR="00A26296">
              <w:rPr>
                <w:rFonts w:ascii="Times New Roman" w:hAnsi="Times New Roman" w:cs="Times New Roman"/>
                <w:noProof/>
                <w:color w:val="000000" w:themeColor="text1"/>
                <w:sz w:val="16"/>
                <w:szCs w:val="16"/>
                <w:lang w:val="en-GB"/>
              </w:rPr>
              <w:t>eber et al., 2018; Coppola et al., 2021a)</w:t>
            </w:r>
            <w:r w:rsidRPr="00D424AA">
              <w:rPr>
                <w:rFonts w:cs="Times New Roman"/>
                <w:color w:val="000000" w:themeColor="text1"/>
                <w:sz w:val="16"/>
                <w:szCs w:val="16"/>
                <w:lang w:val="en-GB"/>
              </w:rPr>
              <w:fldChar w:fldCharType="end"/>
            </w:r>
            <w:commentRangeEnd w:id="3302"/>
            <w:commentRangeEnd w:id="3303"/>
            <w:r w:rsidR="00927C8A">
              <w:rPr>
                <w:rStyle w:val="Marquedecommentaire"/>
                <w:rFonts w:ascii="Times New Roman" w:hAnsi="Times New Roman" w:cstheme="minorBidi"/>
                <w:lang w:val="fr-FR" w:eastAsia="fr-FR"/>
              </w:rPr>
              <w:commentReference w:id="3302"/>
            </w:r>
            <w:r w:rsidR="00A26296">
              <w:rPr>
                <w:rStyle w:val="Marquedecommentaire"/>
                <w:rFonts w:ascii="Times New Roman" w:hAnsi="Times New Roman" w:cstheme="minorBidi"/>
                <w:lang w:val="fr-FR" w:eastAsia="fr-FR"/>
              </w:rPr>
              <w:commentReference w:id="3303"/>
            </w:r>
            <w:bookmarkEnd w:id="3300"/>
          </w:p>
        </w:tc>
        <w:tc>
          <w:tcPr>
            <w:tcW w:w="2159" w:type="dxa"/>
            <w:tcBorders>
              <w:top w:val="single" w:sz="4" w:space="0" w:color="auto"/>
              <w:left w:val="single" w:sz="4" w:space="0" w:color="auto"/>
              <w:bottom w:val="single" w:sz="4" w:space="0" w:color="auto"/>
              <w:right w:val="single" w:sz="4" w:space="0" w:color="auto"/>
            </w:tcBorders>
            <w:shd w:val="clear" w:color="auto" w:fill="AD0204"/>
            <w:tcMar>
              <w:top w:w="40" w:type="dxa"/>
              <w:left w:w="40" w:type="dxa"/>
              <w:bottom w:w="40" w:type="dxa"/>
              <w:right w:w="40" w:type="dxa"/>
            </w:tcMar>
          </w:tcPr>
          <w:p w14:paraId="2C8CC112" w14:textId="18276048"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309"/>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10"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311"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309"/>
            <w:r w:rsidR="00A26296">
              <w:rPr>
                <w:rStyle w:val="Marquedecommentaire"/>
                <w:rFonts w:ascii="Times New Roman" w:hAnsi="Times New Roman" w:cstheme="minorBidi"/>
                <w:lang w:val="fr-FR" w:eastAsia="fr-FR"/>
              </w:rPr>
              <w:commentReference w:id="3309"/>
            </w:r>
            <w:r w:rsidRPr="00841A35">
              <w:rPr>
                <w:rFonts w:ascii="Times New Roman" w:hAnsi="Times New Roman" w:cs="Times New Roman"/>
                <w:color w:val="000000" w:themeColor="text1"/>
                <w:sz w:val="16"/>
                <w:szCs w:val="16"/>
                <w:lang w:val="en-GB"/>
              </w:rPr>
              <w:t>; Annex). Median increase of more than 3.5°C in the 50-year TXx an</w:t>
            </w:r>
            <w:r w:rsidRPr="00D424AA">
              <w:rPr>
                <w:rFonts w:ascii="Times New Roman" w:hAnsi="Times New Roman" w:cs="Times New Roman"/>
                <w:color w:val="000000" w:themeColor="text1"/>
                <w:sz w:val="16"/>
                <w:szCs w:val="16"/>
                <w:lang w:val="en-GB"/>
              </w:rPr>
              <w:t xml:space="preserve">d TNn events compared to the 1°C warming level </w:t>
            </w:r>
            <w:commentRangeStart w:id="3312"/>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13"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314"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312"/>
            <w:r w:rsidR="00A26296">
              <w:rPr>
                <w:rStyle w:val="Marquedecommentaire"/>
                <w:rFonts w:ascii="Times New Roman" w:hAnsi="Times New Roman" w:cstheme="minorBidi"/>
                <w:lang w:val="fr-FR" w:eastAsia="fr-FR"/>
              </w:rPr>
              <w:commentReference w:id="3312"/>
            </w:r>
            <w:r w:rsidRPr="00841A35">
              <w:rPr>
                <w:rFonts w:ascii="Times New Roman" w:hAnsi="Times New Roman" w:cs="Times New Roman"/>
                <w:color w:val="000000" w:themeColor="text1"/>
                <w:sz w:val="16"/>
                <w:szCs w:val="16"/>
                <w:lang w:val="en-GB"/>
              </w:rPr>
              <w:t>) and more than 5°C in annual TXx and TNn compared to pre-industrial (Annex).</w:t>
            </w:r>
          </w:p>
          <w:p w14:paraId="2ED7894F" w14:textId="77777777" w:rsidR="00D376F0" w:rsidRPr="00D424AA" w:rsidRDefault="00D376F0" w:rsidP="00D424AA">
            <w:pPr>
              <w:rPr>
                <w:rFonts w:ascii="Times New Roman" w:hAnsi="Times New Roman" w:cs="Times New Roman"/>
                <w:color w:val="000000" w:themeColor="text1"/>
                <w:sz w:val="16"/>
                <w:szCs w:val="16"/>
                <w:lang w:val="en-GB"/>
              </w:rPr>
            </w:pPr>
          </w:p>
          <w:p w14:paraId="1DBB7744" w14:textId="18AC5412"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CMIP3 and CORDEX </w:t>
            </w:r>
            <w:r w:rsidRPr="00D424AA">
              <w:rPr>
                <w:rFonts w:ascii="Times New Roman" w:hAnsi="Times New Roman" w:cs="Times New Roman"/>
                <w:color w:val="000000" w:themeColor="text1"/>
                <w:sz w:val="16"/>
                <w:szCs w:val="16"/>
                <w:lang w:val="en-GB"/>
              </w:rPr>
              <w:lastRenderedPageBreak/>
              <w:t xml:space="preserve">simulations for an increase in the intensity and frequency of hot extremes </w:t>
            </w:r>
            <w:del w:id="3315" w:author="Robin Matthews" w:date="2021-07-14T12:48:00Z">
              <w:r w:rsidRPr="00D424AA" w:rsidDel="00612C81">
                <w:rPr>
                  <w:rFonts w:ascii="Times New Roman" w:hAnsi="Times New Roman" w:cs="Times New Roman"/>
                  <w:color w:val="000000" w:themeColor="text1"/>
                  <w:sz w:val="16"/>
                  <w:szCs w:val="16"/>
                  <w:lang w:val="en-GB"/>
                </w:rPr>
                <w:delText>(</w:delText>
              </w:r>
            </w:del>
            <w:commentRangeStart w:id="3316"/>
            <w:commentRangeStart w:id="3317"/>
            <w:r w:rsidRPr="00D424AA">
              <w:rPr>
                <w:rFonts w:cs="Times New Roman"/>
                <w:color w:val="000000" w:themeColor="text1"/>
                <w:sz w:val="16"/>
                <w:szCs w:val="16"/>
                <w:lang w:val="en-GB"/>
              </w:rPr>
              <w:fldChar w:fldCharType="begin" w:fldLock="1"/>
            </w:r>
            <w:ins w:id="3318" w:author="Robin Matthews" w:date="2021-07-14T12:48:00Z">
              <w:r w:rsidR="00612C81">
                <w:rPr>
                  <w:rFonts w:ascii="Times New Roman" w:hAnsi="Times New Roman" w:cs="Times New Roman"/>
                  <w:color w:val="000000" w:themeColor="text1"/>
                  <w:sz w:val="16"/>
                  <w:szCs w:val="16"/>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Engelbrecht et al., 2015; Giorgi et al., 2014)", "plainTextFormattedCitation" : "(Coppola et al., 2021a)", "previouslyFormattedCitation" : "(Coppola et al., 2021a)" }, "properties" : { "noteIndex" : 0 }, "schema" : "https://github.com/citation-style-language/schema/raw/master/csl-citation.json" }</w:instrText>
              </w:r>
            </w:ins>
            <w:del w:id="3319" w:author="Robin Matthews" w:date="2021-07-14T12:48:00Z">
              <w:r w:rsidR="00FF6231" w:rsidDel="00612C81">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Engelbrecht et al., 2015; Giorgi et al., 2014)", "plainTextFormattedCitation" : "(Coppola et al., 2021a)", "previouslyFormattedCitation" : "(Coppola et al., 2021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320" w:author="Robin Matthews" w:date="2021-07-14T12:48:00Z">
              <w:r w:rsidR="00A26296" w:rsidDel="00612C81">
                <w:rPr>
                  <w:rFonts w:ascii="Times New Roman" w:hAnsi="Times New Roman" w:cs="Times New Roman"/>
                  <w:noProof/>
                  <w:color w:val="000000" w:themeColor="text1"/>
                  <w:sz w:val="16"/>
                  <w:szCs w:val="16"/>
                  <w:lang w:val="en-GB"/>
                </w:rPr>
                <w:delText>C</w:delText>
              </w:r>
            </w:del>
            <w:ins w:id="3321" w:author="Robin Matthews" w:date="2021-07-14T12:48:00Z">
              <w:r w:rsidR="00612C81">
                <w:rPr>
                  <w:rFonts w:ascii="Times New Roman" w:hAnsi="Times New Roman" w:cs="Times New Roman"/>
                  <w:noProof/>
                  <w:color w:val="000000" w:themeColor="text1"/>
                  <w:sz w:val="16"/>
                  <w:szCs w:val="16"/>
                  <w:lang w:val="en-GB"/>
                </w:rPr>
                <w:t>(C</w:t>
              </w:r>
            </w:ins>
            <w:r w:rsidR="00A26296">
              <w:rPr>
                <w:rFonts w:ascii="Times New Roman" w:hAnsi="Times New Roman" w:cs="Times New Roman"/>
                <w:noProof/>
                <w:color w:val="000000" w:themeColor="text1"/>
                <w:sz w:val="16"/>
                <w:szCs w:val="16"/>
                <w:lang w:val="en-GB"/>
              </w:rPr>
              <w:t>oppola et al., 2021a; Engelbrecht et al., 2015; Giorgi et al., 2014)</w:t>
            </w:r>
            <w:r w:rsidRPr="00D424AA">
              <w:rPr>
                <w:rFonts w:cs="Times New Roman"/>
                <w:color w:val="000000" w:themeColor="text1"/>
                <w:sz w:val="16"/>
                <w:szCs w:val="16"/>
                <w:lang w:val="en-GB"/>
              </w:rPr>
              <w:fldChar w:fldCharType="end"/>
            </w:r>
            <w:commentRangeEnd w:id="3316"/>
            <w:r w:rsidR="00A26296">
              <w:rPr>
                <w:rStyle w:val="Marquedecommentaire"/>
                <w:rFonts w:ascii="Times New Roman" w:hAnsi="Times New Roman" w:cstheme="minorBidi"/>
                <w:lang w:val="fr-FR" w:eastAsia="fr-FR"/>
              </w:rPr>
              <w:commentReference w:id="3316"/>
            </w:r>
            <w:r w:rsidRPr="00841A35">
              <w:rPr>
                <w:rFonts w:ascii="Times New Roman" w:hAnsi="Times New Roman" w:cs="Times New Roman"/>
                <w:color w:val="000000" w:themeColor="text1"/>
                <w:sz w:val="16"/>
                <w:szCs w:val="16"/>
                <w:lang w:val="en-GB"/>
              </w:rPr>
              <w:t xml:space="preserve"> </w:t>
            </w:r>
            <w:commentRangeEnd w:id="3317"/>
            <w:r w:rsidR="00612C81">
              <w:rPr>
                <w:rStyle w:val="Marquedecommentaire"/>
                <w:rFonts w:ascii="Times New Roman" w:hAnsi="Times New Roman" w:cstheme="minorBidi"/>
                <w:lang w:val="fr-FR" w:eastAsia="fr-FR"/>
              </w:rPr>
              <w:commentReference w:id="3317"/>
            </w:r>
          </w:p>
        </w:tc>
      </w:tr>
      <w:bookmarkEnd w:id="3280"/>
      <w:tr w:rsidR="00D376F0" w:rsidRPr="00F1665C" w14:paraId="6BD7C9B7" w14:textId="77777777" w:rsidTr="00723657">
        <w:tc>
          <w:tcPr>
            <w:tcW w:w="2158" w:type="dxa"/>
            <w:vMerge/>
            <w:tcBorders>
              <w:top w:val="single" w:sz="4" w:space="0" w:color="auto"/>
              <w:bottom w:val="single" w:sz="4" w:space="0" w:color="auto"/>
            </w:tcBorders>
          </w:tcPr>
          <w:p w14:paraId="60143BB6"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single" w:sz="4" w:space="0" w:color="auto"/>
              <w:bottom w:val="single" w:sz="4" w:space="0" w:color="auto"/>
            </w:tcBorders>
            <w:shd w:val="clear" w:color="auto" w:fill="FD9693"/>
          </w:tcPr>
          <w:p w14:paraId="03438BF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Likely </w:t>
            </w:r>
            <w:r w:rsidRPr="00D424AA">
              <w:rPr>
                <w:rFonts w:ascii="Times New Roman" w:hAnsi="Times New Roman" w:cs="Times New Roman"/>
                <w:color w:val="000000" w:themeColor="text1"/>
                <w:sz w:val="16"/>
                <w:szCs w:val="16"/>
                <w:lang w:val="en-GB"/>
              </w:rPr>
              <w:t xml:space="preserve">increase in the intensity and frequency of hot extremes and decrease in the intensity and frequency of cold extremes </w:t>
            </w:r>
          </w:p>
          <w:p w14:paraId="515D23D9" w14:textId="77777777" w:rsidR="00D376F0" w:rsidRPr="00D424AA" w:rsidRDefault="00D376F0" w:rsidP="00D424AA">
            <w:pPr>
              <w:rPr>
                <w:rFonts w:ascii="Times New Roman" w:hAnsi="Times New Roman" w:cs="Times New Roman"/>
                <w:color w:val="000000" w:themeColor="text1"/>
                <w:sz w:val="16"/>
                <w:szCs w:val="16"/>
                <w:lang w:val="en-GB"/>
              </w:rPr>
            </w:pPr>
          </w:p>
        </w:tc>
        <w:tc>
          <w:tcPr>
            <w:tcW w:w="1916" w:type="dxa"/>
            <w:tcBorders>
              <w:top w:val="single" w:sz="4" w:space="0" w:color="auto"/>
              <w:bottom w:val="single" w:sz="4" w:space="0" w:color="auto"/>
            </w:tcBorders>
            <w:shd w:val="clear" w:color="auto" w:fill="FFE2D9"/>
          </w:tcPr>
          <w:p w14:paraId="7D35209C" w14:textId="77777777" w:rsidR="00D376F0" w:rsidRPr="00D424AA" w:rsidRDefault="00D376F0" w:rsidP="00D424AA">
            <w:pPr>
              <w:rPr>
                <w:rFonts w:ascii="Times New Roman" w:hAnsi="Times New Roman" w:cs="Times New Roman"/>
                <w:color w:val="000000"/>
                <w:sz w:val="16"/>
                <w:szCs w:val="16"/>
                <w:lang w:val="en-GB"/>
              </w:rPr>
            </w:pPr>
            <w:r w:rsidRPr="00D424AA">
              <w:rPr>
                <w:rFonts w:ascii="Times New Roman" w:hAnsi="Times New Roman" w:cs="Times New Roman"/>
                <w:i/>
                <w:color w:val="000000"/>
                <w:sz w:val="16"/>
                <w:szCs w:val="16"/>
                <w:lang w:val="en-GB"/>
              </w:rPr>
              <w:t xml:space="preserve">Medium </w:t>
            </w:r>
            <w:r w:rsidRPr="00D424AA">
              <w:rPr>
                <w:rFonts w:ascii="Times New Roman" w:hAnsi="Times New Roman" w:cs="Times New Roman"/>
                <w:color w:val="000000"/>
                <w:sz w:val="16"/>
                <w:szCs w:val="16"/>
                <w:lang w:val="en-GB"/>
              </w:rPr>
              <w:t>confidence in a human contribution to the observed increase in the intensity and frequency of hot extremes and decrease in the intensity and frequency of cold extremes.</w:t>
            </w:r>
          </w:p>
          <w:p w14:paraId="7A30FD46" w14:textId="77777777" w:rsidR="00D376F0" w:rsidRPr="00D424AA" w:rsidRDefault="00D376F0" w:rsidP="00D424AA">
            <w:pPr>
              <w:rPr>
                <w:rFonts w:ascii="Times New Roman" w:hAnsi="Times New Roman" w:cs="Times New Roman"/>
                <w:color w:val="000000" w:themeColor="text1"/>
                <w:sz w:val="16"/>
                <w:szCs w:val="16"/>
                <w:lang w:val="en-GB"/>
              </w:rPr>
            </w:pPr>
          </w:p>
        </w:tc>
        <w:tc>
          <w:tcPr>
            <w:tcW w:w="2400" w:type="dxa"/>
            <w:tcBorders>
              <w:top w:val="single" w:sz="4" w:space="0" w:color="auto"/>
              <w:bottom w:val="single" w:sz="4" w:space="0" w:color="auto"/>
            </w:tcBorders>
            <w:shd w:val="clear" w:color="auto" w:fill="FD9693"/>
            <w:tcMar>
              <w:top w:w="40" w:type="dxa"/>
              <w:left w:w="0" w:type="dxa"/>
              <w:bottom w:w="40" w:type="dxa"/>
              <w:right w:w="0" w:type="dxa"/>
            </w:tcMar>
          </w:tcPr>
          <w:p w14:paraId="4471695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4DE2A1F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0A6B800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591A7DF4" w14:textId="77777777" w:rsidR="00D376F0" w:rsidRPr="00D424AA" w:rsidRDefault="00D376F0" w:rsidP="00D424AA">
            <w:pPr>
              <w:rPr>
                <w:rFonts w:ascii="Times New Roman" w:hAnsi="Times New Roman" w:cs="Times New Roman"/>
                <w:color w:val="000000" w:themeColor="text1"/>
                <w:sz w:val="16"/>
                <w:szCs w:val="16"/>
                <w:lang w:val="en-GB"/>
              </w:rPr>
            </w:pPr>
          </w:p>
          <w:p w14:paraId="685EE07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in the intensity and frequency of cold extremes:</w:t>
            </w:r>
          </w:p>
          <w:p w14:paraId="1AD530F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7FC4F68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w:t>
            </w:r>
          </w:p>
        </w:tc>
        <w:tc>
          <w:tcPr>
            <w:tcW w:w="2159" w:type="dxa"/>
            <w:tcBorders>
              <w:top w:val="single" w:sz="4" w:space="0" w:color="auto"/>
              <w:bottom w:val="single" w:sz="4" w:space="0" w:color="auto"/>
            </w:tcBorders>
            <w:shd w:val="clear" w:color="auto" w:fill="FF6365"/>
            <w:tcMar>
              <w:top w:w="40" w:type="dxa"/>
              <w:left w:w="40" w:type="dxa"/>
              <w:bottom w:w="40" w:type="dxa"/>
              <w:right w:w="40" w:type="dxa"/>
            </w:tcMar>
          </w:tcPr>
          <w:p w14:paraId="4232A81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2C66FE0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062C289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671CE3DE" w14:textId="77777777" w:rsidR="00D376F0" w:rsidRPr="00D424AA" w:rsidRDefault="00D376F0" w:rsidP="00D424AA">
            <w:pPr>
              <w:rPr>
                <w:rFonts w:ascii="Times New Roman" w:hAnsi="Times New Roman" w:cs="Times New Roman"/>
                <w:color w:val="000000" w:themeColor="text1"/>
                <w:sz w:val="16"/>
                <w:szCs w:val="16"/>
                <w:lang w:val="en-GB"/>
              </w:rPr>
            </w:pPr>
          </w:p>
          <w:p w14:paraId="5A5EA76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7C48AF2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single" w:sz="4" w:space="0" w:color="auto"/>
              <w:bottom w:val="single" w:sz="4" w:space="0" w:color="auto"/>
            </w:tcBorders>
            <w:shd w:val="clear" w:color="auto" w:fill="AD0204"/>
            <w:tcMar>
              <w:top w:w="40" w:type="dxa"/>
              <w:left w:w="40" w:type="dxa"/>
              <w:bottom w:w="40" w:type="dxa"/>
              <w:right w:w="40" w:type="dxa"/>
            </w:tcMar>
          </w:tcPr>
          <w:p w14:paraId="0B7510E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2515AF8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4BFAB5F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p w14:paraId="6C229C5D" w14:textId="77777777" w:rsidR="00D376F0" w:rsidRPr="00D424AA" w:rsidRDefault="00D376F0" w:rsidP="00D424AA">
            <w:pPr>
              <w:rPr>
                <w:rFonts w:ascii="Times New Roman" w:hAnsi="Times New Roman" w:cs="Times New Roman"/>
                <w:color w:val="000000" w:themeColor="text1"/>
                <w:sz w:val="16"/>
                <w:szCs w:val="16"/>
                <w:lang w:val="en-GB"/>
              </w:rPr>
            </w:pPr>
          </w:p>
          <w:p w14:paraId="06D5965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4AF6744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w:t>
            </w:r>
          </w:p>
        </w:tc>
      </w:tr>
      <w:tr w:rsidR="00D376F0" w:rsidRPr="00F1665C" w14:paraId="0D8D8C30" w14:textId="77777777" w:rsidTr="00723657">
        <w:trPr>
          <w:trHeight w:val="1935"/>
        </w:trPr>
        <w:tc>
          <w:tcPr>
            <w:tcW w:w="2158" w:type="dxa"/>
            <w:vMerge w:val="restart"/>
            <w:tcBorders>
              <w:top w:val="single" w:sz="4" w:space="0" w:color="auto"/>
              <w:left w:val="single" w:sz="4" w:space="0" w:color="auto"/>
              <w:bottom w:val="single" w:sz="4" w:space="0" w:color="auto"/>
              <w:right w:val="single" w:sz="4" w:space="0" w:color="auto"/>
            </w:tcBorders>
          </w:tcPr>
          <w:p w14:paraId="50627055" w14:textId="77777777" w:rsidR="00D376F0" w:rsidRPr="00D424AA" w:rsidRDefault="00D376F0" w:rsidP="00841A35">
            <w:pPr>
              <w:rPr>
                <w:rFonts w:ascii="Times New Roman" w:hAnsi="Times New Roman" w:cs="Times New Roman"/>
                <w:color w:val="000000" w:themeColor="text1"/>
                <w:sz w:val="16"/>
                <w:szCs w:val="16"/>
                <w:lang w:val="en-GB"/>
              </w:rPr>
            </w:pPr>
            <w:bookmarkStart w:id="3322" w:name="_Hlk77174292"/>
            <w:r w:rsidRPr="00D424AA">
              <w:rPr>
                <w:rFonts w:ascii="Times New Roman" w:hAnsi="Times New Roman" w:cs="Times New Roman"/>
                <w:color w:val="000000" w:themeColor="text1"/>
                <w:sz w:val="16"/>
                <w:szCs w:val="16"/>
                <w:lang w:val="en-GB"/>
              </w:rPr>
              <w:t>Western Africa (WAF)</w:t>
            </w:r>
          </w:p>
        </w:tc>
        <w:tc>
          <w:tcPr>
            <w:tcW w:w="2158" w:type="dxa"/>
            <w:tcBorders>
              <w:top w:val="single" w:sz="4" w:space="0" w:color="auto"/>
              <w:left w:val="single" w:sz="4" w:space="0" w:color="auto"/>
              <w:bottom w:val="single" w:sz="4" w:space="0" w:color="auto"/>
              <w:right w:val="single" w:sz="4" w:space="0" w:color="auto"/>
            </w:tcBorders>
            <w:shd w:val="clear" w:color="auto" w:fill="FD9693"/>
          </w:tcPr>
          <w:p w14:paraId="6B7C5AA6" w14:textId="28A71A96"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Significant increases in the intensity and frequency of hot extremes and significant decreases in the intensity and frequency of cold extremes </w:t>
            </w:r>
            <w:ins w:id="3323" w:author="Robin Matthews" w:date="2021-07-14T16:58:00Z">
              <w:r w:rsidR="00BF21CD" w:rsidRPr="00BF21CD">
                <w:rPr>
                  <w:rFonts w:ascii="Times New Roman" w:hAnsi="Times New Roman" w:cs="Times New Roman"/>
                  <w:color w:val="000000" w:themeColor="text1"/>
                  <w:sz w:val="16"/>
                  <w:szCs w:val="16"/>
                  <w:lang w:val="en-GB" w:eastAsia="fr-FR"/>
                </w:rPr>
                <w:fldChar w:fldCharType="begin" w:fldLock="1"/>
              </w:r>
            </w:ins>
            <w:r w:rsidR="00DB48AC">
              <w:rPr>
                <w:rFonts w:ascii="Times New Roman" w:hAnsi="Times New Roman" w:cs="Times New Roman"/>
                <w:color w:val="000000" w:themeColor="text1"/>
                <w:sz w:val="16"/>
                <w:szCs w:val="16"/>
                <w:lang w:val="en-GB"/>
              </w:rPr>
              <w:instrText>ADDIN CSL_CITATION { "citationItems" : [ { "id" : "ITEM-1", "itemData" : { "DOI" : "10.1002/joc.5420", "ISSN" : "08998418", "abstract" : "Observational analyses of changing climate extremes over the West Africa region have been limited by the availability of long and high-quality datasets. To help address this gap, a climate extremes indices workshop was held in the Gambia in December 2011 with participants from 14 West African countries. The resulting analysis utilized 15 annual indices derived from observed daily temperatures and 10 annual indices derived from observed daily precipitation. The analysis was conducted for 166 meteorological stations in 13 countries for 2 periods: 1960\u20132010 and 1981\u20132010. The analyses of trends in the annual mean temperature indices have identified statistically significant increases of 0.16 \u00b0C/decade and 0.28 \u00b0C/decade for mean annual maximum and mean annual minimum temperatures, respectively, averaged over all available land stations in the region during the last 50 years. The seasonal-temperature-related indices show significant patterns of warming in all seasons. The annual mean of daily minimum temperature has increased more than the annual mean of daily maximum temperature leading to a decreasing trend in the diurnal temperature range. Warm days and warm nights have become more frequent, and cold days and cold nights have become less frequent. The analyses of precipitation-based indices indicate spatially non-coherent changes throughout the study area with few statistically significant trends over the longer period. Exceptions to this are the simple daily intensity index and maximum 5-day precipitation, which show significant increasing regional trends over both the shorter and longer periods. Additionally, over the recent period (1981\u20132010) most of the precipitation related indices show significant trends towards wetter conditions. However, this period of increased rainfall follows a decade of significantly drier conditions in the region \u2013 it is not clear whether the recent upward trends reflect the \u2018recovery\u2019 from this long drought period or represents a long-term response to warming.", "author" : [ { "dropping-particle" : "", "family" : "Barry", "given" : "A. A.", "non-dropping-particle" : "", "parse-names" : false, "suffix" : "" }, { "dropping-particle" : "", "family" : "Caesar", "given" : "J.", "non-dropping-particle" : "", "parse-names" : false, "suffix" : "" }, { "dropping-particle" : "", "family" : "Klein Tank", "given" : "A. M. G.", "non-dropping-particle" : "", "parse-names" : false, "suffix" : "" }, { "dropping-particle" : "", "family" : "Aguilar", "given" : "E.", "non-dropping-particle" : "", "parse-names" : false, "suffix" : "" }, { "dropping-particle" : "", "family" : "McSweeney", "given" : "Carol", "non-dropping-particle" : "", "parse-names" : false, "suffix" : "" }, { "dropping-particle" : "", "family" : "Cyrille", "given" : "Ahmed M.", "non-dropping-particle" : "", "parse-names" : false, "suffix" : "" }, { "dropping-particle" : "", "family" : "Nikiema", "given" : "M. P.", "non-dropping-particle" : "", "parse-names" : false, "suffix" : "" }, { "dropping-particle" : "", "family" : "Narcisse", "given" : "K. B.", "non-dropping-particle" : "", "parse-names" : false, "suffix" : "" }, { "dropping-particle" : "", "family" : "Sima", "given" : "F.", "non-dropping-particle" : "", "parse-names" : false, "suffix" : "" }, { "dropping-particle" : "", "family" : "Stafford", "given" : "G.", "non-dropping-particle" : "", "parse-names" : false, "suffix" : "" }, { "dropping-particle" : "", "family" : "Touray", "given" : "L. M.", "non-dropping-particle" : "", "parse-names" : false, "suffix" : "" }, { "dropping-particle" : "", "family" : "Ayilari-Naa", "given" : "J. A.", "non-dropping-particle" : "", "parse-names" : false, "suffix" : "" }, { "dropping-particle" : "", "family" : "Mendes", "given" : "C. L.", "non-dropping-particle" : "", "parse-names" : false, "suffix" : "" }, { "dropping-particle" : "", "family" : "Tounkara", "given" : "M.", "non-dropping-particle" : "", "parse-names" : false, "suffix" : "" }, { "dropping-particle" : "", "family" : "Gar-Glahn", "given" : "Eugene V. S.", "non-dropping-particle" : "", "parse-names" : false, "suffix" : "" }, { "dropping-particle" : "", "family" : "Coulibaly", "given" : "M. S.", "non-dropping-particle" : "", "parse-names" : false, "suffix" : "" }, { "dropping-particle" : "", "family" : "Dieh", "given" : "M. F.", "non-dropping-particle" : "", "parse-names" : false, "suffix" : "" }, { "dropping-particle" : "", "family" : "Mouhaimouni", "given" : "M.", "non-dropping-particle" : "", "parse-names" : false, "suffix" : "" }, { "dropping-particle" : "", "family" : "Oyegade", "given" : "J.A", "non-dropping-particle" : "", "parse-names" : false, "suffix" : "" }, { "dropping-particle" : "", "family" : "Sambou", "given" : "E.", "non-dropping-particle" : "", "parse-names" : false, "suffix" : "" }, { "dropping-particle" : "", "family" : "Laogbessi", "given" : "E. T.", "non-dropping-particle" : "", "parse-names" : false, "suffix" : "" } ], "container-title" : "International Journal of Climatology", "id" : "ITEM-1", "issued" : { "date-parts" : [ [ "2018", "4" ] ] }, "page" : "e921-e938", "title" : "West Africa climate extremes and climate change indices", "translator" : [ { "dropping-particle" : "", "family" : "S219", "given" : "", "non-dropping-particle" : "", "parse-names" : false, "suffix" : "" } ], "type" : "article-journal", "volume" : "38" }, "uris" : [ "http://www.mendeley.com/documents/?uuid=eb70452a-76db-345c-a555-de141de2f4f9" ] }, { "id" : "ITEM-2",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2",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3", "itemData" : { "DOI" : "10.1016/j.wace.2013.07.005", "ISBN" : "22120947", "ISSN" : "22120947", "abstract" : "Climate variability and change affect most socioeconomic sectors in West Africa. It is now admitted that the variability of climate has increased since the 1950s mainly because of the increased concentration of anthropogenic greenhouse gases in the atmosphere. In this study, we analyze the evolution of some extreme temperature and precipitation indices over a large area of West Africa spanning from latitudes 10-25\u00b0N and longitudes 17\u00b0W-15\u00b0E. The results show a general warming trend throughout the region during the period from 1960 to 2010, namely through a negative trend in the number of cool nights, and more frequent warm days and warm spells. This was the case not only for locations inside the continent, but also for those in coastal areas. Trends in rainfall related indices are not as uniform as the ones in temperatures. Nevertheless, a general tendency of decreased annual total rainfall and maximum number of consecutive wet days characterizes the study period. The cumulated rainfall of extremely wet days shows a positive trend in most locations. As for the maximum number of consecutive wet days, it shows an overall decreasing trend from 1960 to the mid 1980s, but starting from the late 1980s, an increasing trend is observed in several locations, indicating that extreme rainfall events have become more frequent in the West African Sahel during the last decade, compared to the 1961-1990 period. Policy implications of these observed trends may include investment and promotion of low cost and environmentally friendly energy production systems, the redesign of infrastructure and production systems to account for higher risks of losses due to floods and/or droughts, and the promotion of research for more heat tolerant crop/animal species and cultivars/breeds. \u00a9 2013 The Authors.", "author" : [ { "dropping-particle" : "", "family" : "Mouhamed", "given" : "Ly", "non-dropping-particle" : "", "parse-names" : false, "suffix" : "" }, { "dropping-particle" : "", "family" : "Traore", "given" : "Seydou B.", "non-dropping-particle" : "", "parse-names" : false, "suffix" : "" }, { "dropping-particle" : "", "family" : "Alhassane", "given" : "Agali", "non-dropping-particle" : "", "parse-names" : false, "suffix" : "" }, { "dropping-particle" : "", "family" : "Sarr", "given" : "Beno\u00eet", "non-dropping-particle" : "", "parse-names" : false, "suffix" : "" } ], "container-title" : "Weather and Climate Extremes", "id" : "ITEM-3", "issued" : { "date-parts" : [ [ "2013" ] ] }, "title" : "Evolution of some observed climate extremes in the West African Sahel", "translator" : [ { "dropping-particle" : "", "family" : "S213", "given" : "", "non-dropping-particle" : "", "parse-names" : false, "suffix" : "" } ], "type" : "article-journal" }, "uris" : [ "http://www.mendeley.com/documents/?uuid=a7c81296-746a-328c-87bd-f2cd6e69254b"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5", "itemData" : { "DOI" : "10.1038/s41467-020-16970-7", "author" : [ { "dropping-particle" : "", "family" : "Perkins-Kirkpatrick", "given" : "S E", "non-dropping-particle" : "", "parse-names" : false, "suffix" : "" }, { "dropping-particle" : "", "family" : "Lewis", "given" : "S C", "non-dropping-particle" : "", "parse-names" : false, "suffix" : "" } ], "container-title" : "Nature Communications", "id" : "ITEM-5", "issue" : "1", "issued" : { "date-parts" : [ [ "2020" ] ] }, "page" : "1-8", "publisher" : "Nature Publishing Group", "title" : "Increasing trends in regional heatwaves", "translator" : [ { "dropping-particle" : "", "family" : "S2861", "given" : "", "non-dropping-particle" : "", "parse-names" : false, "suffix" : "" } ], "type" : "article-journal", "volume" : "11" }, "uris" : [ "http://www.mendeley.com/documents/?uuid=5dbac48f-2a43-4fe6-88c9-3d905f2eec81" ] } ], "mendeley" : { "formattedCitation" : "(Mouhamed et al., 2013; Chaney et al., 2014; Barry et al., 2018; Dunn et al., 2020; Perkins-Kirkpatrick and Lewis, 2020)", "plainTextFormattedCitation" : "(Mouhamed et al., 2013; Chaney et al., 2014; Barry et al., 2018; Dunn et al., 2020; Perkins-Kirkpatrick and Lewis, 2020)", "previouslyFormattedCitation" : "(Mouhamed et al., 2013; Chaney et al., 2014; Barry et al., 2018; Dunn et al., 2020; Perkins-Kirkpatrick and Lewis, 2020)" }, "properties" : { "noteIndex" : 0 }, "schema" : "https://github.com/citation-style-language/schema/raw/master/csl-citation.json" }</w:instrText>
            </w:r>
            <w:ins w:id="3324" w:author="Robin Matthews" w:date="2021-07-14T16:58:00Z">
              <w:r w:rsidR="00BF21CD" w:rsidRPr="00BF21CD">
                <w:rPr>
                  <w:rFonts w:ascii="Times New Roman" w:hAnsi="Times New Roman" w:cs="Times New Roman"/>
                  <w:color w:val="000000" w:themeColor="text1"/>
                  <w:sz w:val="16"/>
                  <w:szCs w:val="16"/>
                  <w:lang w:val="en-GB" w:eastAsia="fr-FR"/>
                  <w:rPrChange w:id="3325" w:author="Robin Matthews" w:date="2021-07-14T16:58:00Z">
                    <w:rPr>
                      <w:rFonts w:cs="Times New Roman"/>
                      <w:color w:val="000000" w:themeColor="text1"/>
                      <w:sz w:val="16"/>
                      <w:szCs w:val="16"/>
                      <w:lang w:val="en-GB"/>
                    </w:rPr>
                  </w:rPrChange>
                </w:rPr>
                <w:fldChar w:fldCharType="separate"/>
              </w:r>
              <w:r w:rsidR="00BF21CD" w:rsidRPr="00BF21CD">
                <w:rPr>
                  <w:rFonts w:cs="Times New Roman"/>
                  <w:noProof/>
                  <w:color w:val="000000" w:themeColor="text1"/>
                  <w:sz w:val="16"/>
                  <w:szCs w:val="16"/>
                  <w:lang w:val="en-GB"/>
                </w:rPr>
                <w:t>(Mouhamed et al., 2013; Chaney et al., 2014; Barry et al., 2018; Dunn et al., 2020; Perkins-Kirkpatrick and Lewis, 2020)</w:t>
              </w:r>
              <w:r w:rsidR="00BF21CD" w:rsidRPr="00BF21CD">
                <w:rPr>
                  <w:rFonts w:ascii="Times New Roman" w:hAnsi="Times New Roman" w:cs="Times New Roman"/>
                  <w:color w:val="000000" w:themeColor="text1"/>
                  <w:sz w:val="16"/>
                  <w:szCs w:val="16"/>
                  <w:lang w:val="en-GB" w:eastAsia="fr-FR"/>
                  <w:rPrChange w:id="3326" w:author="Robin Matthews" w:date="2021-07-14T16:58:00Z">
                    <w:rPr>
                      <w:rFonts w:cs="Times New Roman"/>
                      <w:color w:val="000000" w:themeColor="text1"/>
                      <w:sz w:val="16"/>
                      <w:szCs w:val="16"/>
                      <w:lang w:val="en-GB"/>
                    </w:rPr>
                  </w:rPrChange>
                </w:rPr>
                <w:fldChar w:fldCharType="end"/>
              </w:r>
            </w:ins>
            <w:commentRangeStart w:id="3327"/>
            <w:del w:id="3328" w:author="Robin Matthews" w:date="2021-07-14T16:58:00Z">
              <w:r w:rsidRPr="00D424AA" w:rsidDel="00BF21CD">
                <w:rPr>
                  <w:rFonts w:ascii="Times New Roman" w:hAnsi="Times New Roman" w:cs="Times New Roman"/>
                  <w:color w:val="000000" w:themeColor="text1"/>
                  <w:sz w:val="16"/>
                  <w:szCs w:val="16"/>
                  <w:lang w:val="en-GB" w:eastAsia="fr-FR"/>
                </w:rPr>
                <w:fldChar w:fldCharType="begin" w:fldLock="1"/>
              </w:r>
              <w:r w:rsidR="00FF6231" w:rsidRPr="00BF21CD" w:rsidDel="00BF21CD">
                <w:rPr>
                  <w:rFonts w:ascii="Times New Roman" w:hAnsi="Times New Roman" w:cs="Times New Roman"/>
                  <w:color w:val="000000" w:themeColor="text1"/>
                  <w:sz w:val="16"/>
                  <w:szCs w:val="16"/>
                  <w:lang w:val="en-GB" w:eastAsia="fr-FR"/>
                </w:rPr>
                <w:delInstrText>ADDIN CSL_CITATION { "citationItems" : [ { "id" : "ITEM-1", "itemData" : { "DOI" : "10.1002/joc.5420", "ISSN" : "08998418", "abstract" : "Observational analyses of changing climate extremes over the West Africa region have been limited by the availability of long and high-quality datasets. To help address this gap, a climate extremes indices workshop was held in the Gambia in December 2011 with participants from 14 West African countries. The resulting analysis utilized 15 annual indices derived from observed daily temperatures and 10 annual indices derived from observed daily precipitation. The analysis was conducted for 166 meteorological stations in 13 countries for 2 periods: 1960\u20132010 and 1981\u20132010. The analyses of trends in the annual mean temperature indices have identified statistically significant increases of 0.16 \u00b0C/decade and 0.28 \u00b0C/decade for mean annual maximum and mean annual minimum temperatures, respectively, averaged over all available land stations in the region during the last 50 years. The seasonal-temperature-related indices show significant patterns of warming in all seasons. The annual mean of daily minimum temperature has increased more than the annual mean of daily maximum temperature leading to a decreasing trend in the diurnal temperature range. Warm days and warm nights have become more frequent, and cold days and cold nights have become less frequent. The analyses of precipitation-based indices indicate spatially non-coherent changes throughout the study area with few statistically significant trends over the longer period. Exceptions to this are the simple daily intensity index and maximum 5-day precipitation, which show significant increasing regional trends over both the shorter and longer periods. Additionally, over the recent period (1981\u20132010) most of the precipitation related indices show significant trends towards wetter conditions. However, this period of increased rainfall follows a decade of significantly drier conditions in the region \u2013 it is not clear whether the recent upward trends reflect the \u2018recovery\u2019 from this long drought period or represents a long-term response to warming.", "author" : [ { "dropping-particle" : "", "family" : "Barry", "given" : "A. A.", "non-dropping-particle" : "", "parse-names" : false, "suffix" : "" }, { "dropping-particle" : "", "family" : "Caesar", "given" : "J.", "non-dropping-particle" : "", "parse-names" : false, "suffix" : "" }, { "dropping-particle" : "", "family" : "Klein Tank", "given" : "A. M. G.", "non-dropping-particle" : "", "parse-names" : false, "suffix" : "" }, { "dropping-particle" : "", "family" : "Aguilar", "given" : "E.", "non-dropping-particle" : "", "parse-names" : false, "suffix" : "" }, { "dropping-particle" : "", "family" : "McSweeney", "given" : "Carol", "non-dropping-particle" : "", "parse-names" : false, "suffix" : "" }, { "dropping-particle" : "", "family" : "Cyrille", "given" : "Ahmed M.", "non-dropping-particle" : "", "parse-names" : false, "suffix" : "" }, { "dropping-particle" : "", "family" : "Nikiema", "given" : "M. P.", "non-dropping-particle" : "", "parse-names" : false, "suffix" : "" }, { "dropping-particle" : "", "family" : "Narcisse", "given" : "K. B.", "non-dropping-particle" : "", "parse-names" : false, "suffix" : "" }, { "dropping-particle" : "", "family" : "Sima", "given" : "F.", "non-dropping-particle" : "", "parse-names" : false, "suffix" : "" }, { "dropping-particle" : "", "family" : "Stafford", "given" : "G.", "non-dropping-particle" : "", "parse-names" : false, "suffix" : "" }, { "dropping-particle" : "", "family" : "Touray", "given" : "L. M.", "non-dropping-particle" : "", "parse-names" : false, "suffix" : "" }, { "dropping-particle" : "", "family" : "Ayilari-Naa", "given" : "J. A.", "non-dropping-particle" : "", "parse-names" : false, "suffix" : "" }, { "dropping-particle" : "", "family" : "Mendes", "given" : "C. L.", "non-dropping-particle" : "", "parse-names" : false, "suffix" : "" }, { "dropping-particle" : "", "family" : "Tounkara", "given" : "M.", "non-dropping-particle" : "", "parse-names" : false, "suffix" : "" }, { "dropping-particle" : "", "family" : "Gar-Glahn", "given" : "Eugene V. S.", "non-dropping-particle" : "", "parse-names" : false, "suffix" : "" }, { "dropping-particle" : "", "family" : "Coulibaly", "given" : "M. S.", "non-dropping-particle" : "", "parse-names" : false, "suffix" : "" }, { "dropping-particle" : "", "family" : "Dieh", "given" : "M. F.", "non-dropping-particle" : "", "parse-names" : false, "suffix" : "" }, { "dropping-particle" : "", "family" : "Mouhaimouni", "given" : "M.", "non-dropping-particle" : "", "parse-names" : false, "suffix" : "" }, { "dropping-particle" : "", "family" : "Oyegade", "given" : "J.A", "non-dropping-particle" : "", "parse-names" : false, "suffix" : "" }, { "dropping-particle" : "", "family" : "Sambou", "given" : "E.", "non-dropping-particle" : "", "parse-names" : false, "suffix" : "" }, { "dropping-particle" : "", "family" : "Laogbessi", "given" : "E. T.", "non-dropping-particle" : "", "parse-names" : false, "suffix" : "" } ], "container-title" : "International Journal of Climatology", "id" : "ITEM-1", "issued" : { "date-parts" : [ [ "2018", "4" ] ] }, "page" : "e921-e938", "title" : "West Africa climate extremes and climate change indices", "translator" : [ { "dropping-particle" : "", "family" : "S219", "given" : "", "non-dropping-particle" : "", "parse-names" : false, "suffix" : "" } ], "type" : "article-journal", "volume" : "38" }, "uris" : [ "http://www.mendeley.com/documents/?uuid=eb70452a-76db-345c-a555-de141de2f4f9" ] }, { "id" : "ITEM-2",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2",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3", "itemData" : { "DOI" : "10.1016/j.wace.2013.07.005", "ISBN" : "22120947", "ISSN" : "22120947", "abstract" : "Climate variability and change affect most socioeconomic sectors in West Africa. It is now admitted that the variability of climate has increased since the 1950s mainly because of the increased concentration of anthropogenic greenhouse gases in the atmosphere. In this study, we analyze the evolution of some extreme temperature and precipitation indices over a large area of West Africa spanning from latitudes 10-25\u00b0N and longitudes 17\u00b0W-15\u00b0E. The results show a general warming trend throughout the region during the period from 1960 to 2010, namely through a negative trend in the number of cool nights, and more frequent warm days and warm spells. This was the case not only for locations inside the continent, but also for those in coastal areas. Trends in rainfall related indices are not as uniform as the ones in temperatures. Nevertheless, a general tendency of decreased annual total rainfall and maximum number of consecutive wet days characterizes the study period. The cumulated rainfall of extremely wet days shows a positive trend in most locations. As for the maximum number of consecutive wet days, it shows an overall decreasing trend from 1960 to the mid 1980s, but starting from the late 1980s, an increasing trend is observed in several locations, indicating that extreme rainfall events have become more frequent in the West African Sahel during the last decade, compared to the 1961-1990 period. Policy implications of these observed trends may include investment and promotion of low cost and environmentally friendly energy production systems, the redesign of infrastructure and production systems to account for higher risks of losses due to floods and/or droughts, and the promotion of research for more heat tolerant crop/animal species and cultivars/breeds. \u00a9 2013 The Authors.", "author" : [ { "dropping-particle" : "", "family" : "Mouhamed", "given" : "Ly", "non-dropping-particle" : "", "parse-names" : false, "suffix" : "" }, { "dropping-particle" : "", "family" : "Traore", "given" : "Seydou B.", "non-dropping-particle" : "", "parse-names" : false, "suffix" : "" }, { "dropping-particle" : "", "family" : "Alhassane", "given" : "Agali", "non-dropping-particle" : "", "parse-names" : false, "suffix" : "" }, { "dropping-particle" : "", "family" : "Sarr", "given" : "Beno\u00eet", "non-dropping-particle" : "", "parse-names" : false, "suffix" : "" } ], "container-title" : "Weather and Climate Extremes", "id" : "ITEM-3", "issued" : { "date-parts" : [ [ "2013" ] ] }, "title" : "Evolution of some observed climate extremes in the West African Sahel", "translator" : [ { "dropping-particle" : "", "family" : "S213", "given" : "", "non-dropping-particle" : "", "parse-names" : false, "suffix" : "" } ], "type" : "article-journal" }, "uris" : [ "http://www.mendeley.com/documents/?uuid=a7c81296-746a-328c-87bd-f2cd6e69254b"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Mouhamed et al., 2013; Chaney et al., 2014; Barry et al., 2018; Dunn et al., 2020)", "manualFormatting" : "(Barry et al., 2018; Chaney et al., 2014; Dunn et al., 2020; Mouhamed et al., 2013;", "plainTextFormattedCitation" : "(Mouhamed et al., 2013; Chaney et al., 2014; Barry et al., 2018; Dunn et al., 2020)", "previouslyFormattedCitation" : "(Mouhamed et al., 2013; Chaney et al., 2014; Barry et al., 2018; Dunn et al., 2020)" }, "properties" : { "noteIndex" : 0 }, "schema" : "https://github.com/citation-style-language/schema/raw/master/csl-citation.json" }</w:delInstrText>
              </w:r>
              <w:r w:rsidRPr="00D424AA" w:rsidDel="00BF21CD">
                <w:rPr>
                  <w:rFonts w:ascii="Times New Roman" w:hAnsi="Times New Roman" w:cs="Times New Roman"/>
                  <w:color w:val="000000" w:themeColor="text1"/>
                  <w:sz w:val="16"/>
                  <w:szCs w:val="16"/>
                  <w:lang w:val="en-GB" w:eastAsia="fr-FR"/>
                </w:rPr>
                <w:fldChar w:fldCharType="separate"/>
              </w:r>
              <w:r w:rsidR="00A26296" w:rsidRPr="00BF21CD" w:rsidDel="00BF21CD">
                <w:rPr>
                  <w:rFonts w:ascii="Times New Roman" w:hAnsi="Times New Roman" w:cs="Times New Roman"/>
                  <w:noProof/>
                  <w:color w:val="000000" w:themeColor="text1"/>
                  <w:sz w:val="16"/>
                  <w:szCs w:val="16"/>
                  <w:lang w:val="en-GB" w:eastAsia="fr-FR"/>
                </w:rPr>
                <w:delText>(Barry et al., 2018; Chaney et al., 2014; Dunn et al., 2020; Mouhamed et al., 2013;</w:delText>
              </w:r>
              <w:r w:rsidRPr="00D424AA" w:rsidDel="00BF21CD">
                <w:rPr>
                  <w:rFonts w:ascii="Times New Roman" w:hAnsi="Times New Roman" w:cs="Times New Roman"/>
                  <w:color w:val="000000" w:themeColor="text1"/>
                  <w:sz w:val="16"/>
                  <w:szCs w:val="16"/>
                  <w:lang w:val="en-GB" w:eastAsia="fr-FR"/>
                </w:rPr>
                <w:fldChar w:fldCharType="end"/>
              </w:r>
              <w:commentRangeEnd w:id="3327"/>
              <w:r w:rsidR="00A26296" w:rsidDel="00BF21CD">
                <w:rPr>
                  <w:rStyle w:val="Marquedecommentaire"/>
                  <w:rFonts w:ascii="Times New Roman" w:hAnsi="Times New Roman" w:cstheme="minorBidi"/>
                  <w:lang w:val="fr-FR" w:eastAsia="fr-FR"/>
                </w:rPr>
                <w:commentReference w:id="3327"/>
              </w:r>
              <w:r w:rsidRPr="00841A35" w:rsidDel="00BF21CD">
                <w:rPr>
                  <w:rFonts w:ascii="Times New Roman" w:hAnsi="Times New Roman" w:cs="Times New Roman"/>
                  <w:i/>
                  <w:iCs/>
                  <w:color w:val="000000" w:themeColor="text1"/>
                  <w:sz w:val="16"/>
                  <w:szCs w:val="16"/>
                  <w:lang w:val="en-GB"/>
                </w:rPr>
                <w:delText xml:space="preserve"> </w:delText>
              </w:r>
              <w:commentRangeStart w:id="3329"/>
              <w:r w:rsidRPr="00D424AA" w:rsidDel="00BF21CD">
                <w:rPr>
                  <w:rFonts w:cs="Times New Roman"/>
                  <w:i/>
                  <w:iCs/>
                  <w:color w:val="000000" w:themeColor="text1"/>
                  <w:sz w:val="16"/>
                  <w:szCs w:val="16"/>
                  <w:lang w:val="en-GB"/>
                </w:rPr>
                <w:fldChar w:fldCharType="begin" w:fldLock="1"/>
              </w:r>
              <w:r w:rsidR="00FF6231" w:rsidDel="00BF21CD">
                <w:rPr>
                  <w:rFonts w:ascii="Times New Roman" w:hAnsi="Times New Roman" w:cs="Times New Roman"/>
                  <w:i/>
                  <w:iCs/>
                  <w:color w:val="000000" w:themeColor="text1"/>
                  <w:sz w:val="16"/>
                  <w:szCs w:val="16"/>
                  <w:lang w:val="en-GB"/>
                </w:rPr>
                <w:delInstrText>ADDIN CSL_CITATION { "citationItems" : [ { "id" : "ITEM-1", "itemData" : { "DOI" : "10.1038/s41467-020-16970-7", "author" : [ { "dropping-particle" : "", "family" : "Perkins-Kirkpatrick", "given" : "S E", "non-dropping-particle" : "", "parse-names" : false, "suffix" : "" }, { "dropping-particle" : "", "family" : "Lewis", "given" : "S C", "non-dropping-particle" : "", "parse-names" : false, "suffix" : "" } ], "container-title" : "Nature Communications", "id" : "ITEM-1", "issue" : "1", "issued" : { "date-parts" : [ [ "2020" ] ] }, "page" : "1-8", "publisher" : "Nature Publishing Group", "title" : "Increasing trends in regional heatwaves", "translator" : [ { "dropping-particle" : "", "family" : "S2861", "given" : "", "non-dropping-particle" : "", "parse-names" : false, "suffix" : "" } ], "type" : "article-journal", "volume" : "11" }, "uris" : [ "http://www.mendeley.com/documents/?uuid=5dbac48f-2a43-4fe6-88c9-3d905f2eec81" ] } ], "mendeley" : { "formattedCitation" : "(Perkins-Kirkpatrick and Lewis, 2020)", "manualFormatting" : "Perkins-Kirkpatrick and Lewis, 2020)", "plainTextFormattedCitation" : "(Perkins-Kirkpatrick and Lewis, 2020)", "previouslyFormattedCitation" : "(Perkins-Kirkpatrick and Lewis, 2020)" }, "properties" : { "noteIndex" : 0 }, "schema" : "https://github.com/citation-style-language/schema/raw/master/csl-citation.json" }</w:delInstrText>
              </w:r>
              <w:r w:rsidRPr="00D424AA" w:rsidDel="00BF21CD">
                <w:rPr>
                  <w:rFonts w:cs="Times New Roman"/>
                  <w:i/>
                  <w:iCs/>
                  <w:color w:val="000000" w:themeColor="text1"/>
                  <w:sz w:val="16"/>
                  <w:szCs w:val="16"/>
                  <w:lang w:val="en-GB"/>
                </w:rPr>
                <w:fldChar w:fldCharType="separate"/>
              </w:r>
              <w:r w:rsidR="00A26296" w:rsidDel="00BF21CD">
                <w:rPr>
                  <w:rFonts w:ascii="Times New Roman" w:hAnsi="Times New Roman" w:cs="Times New Roman"/>
                  <w:iCs/>
                  <w:noProof/>
                  <w:color w:val="000000" w:themeColor="text1"/>
                  <w:sz w:val="16"/>
                  <w:szCs w:val="16"/>
                  <w:lang w:val="en-GB"/>
                </w:rPr>
                <w:delText>Perkins-Kirkpatrick and Lewis, 2020)</w:delText>
              </w:r>
              <w:r w:rsidRPr="00D424AA" w:rsidDel="00BF21CD">
                <w:rPr>
                  <w:rFonts w:cs="Times New Roman"/>
                  <w:i/>
                  <w:iCs/>
                  <w:color w:val="000000" w:themeColor="text1"/>
                  <w:sz w:val="16"/>
                  <w:szCs w:val="16"/>
                  <w:lang w:val="en-GB"/>
                </w:rPr>
                <w:fldChar w:fldCharType="end"/>
              </w:r>
            </w:del>
            <w:commentRangeEnd w:id="3329"/>
            <w:r w:rsidR="00A26296">
              <w:rPr>
                <w:rStyle w:val="Marquedecommentaire"/>
                <w:rFonts w:ascii="Times New Roman" w:hAnsi="Times New Roman" w:cstheme="minorBidi"/>
                <w:lang w:val="fr-FR" w:eastAsia="fr-FR"/>
              </w:rPr>
              <w:commentReference w:id="3329"/>
            </w:r>
          </w:p>
        </w:tc>
        <w:tc>
          <w:tcPr>
            <w:tcW w:w="1916" w:type="dxa"/>
            <w:tcBorders>
              <w:top w:val="single" w:sz="4" w:space="0" w:color="auto"/>
              <w:left w:val="single" w:sz="4" w:space="0" w:color="auto"/>
              <w:bottom w:val="single" w:sz="4" w:space="0" w:color="auto"/>
              <w:right w:val="single" w:sz="4" w:space="0" w:color="auto"/>
            </w:tcBorders>
            <w:shd w:val="clear" w:color="auto" w:fill="FFE2D9"/>
          </w:tcPr>
          <w:p w14:paraId="1CAE701E" w14:textId="77777777" w:rsidR="00D376F0" w:rsidRPr="00D424AA" w:rsidRDefault="00D376F0" w:rsidP="00D424AA">
            <w:pPr>
              <w:rPr>
                <w:rFonts w:ascii="Times New Roman" w:hAnsi="Times New Roman" w:cs="Times New Roman"/>
                <w:i/>
                <w:color w:val="000000"/>
                <w:sz w:val="16"/>
                <w:szCs w:val="16"/>
                <w:lang w:val="en-GB"/>
              </w:rPr>
            </w:pPr>
            <w:r w:rsidRPr="00D424AA">
              <w:rPr>
                <w:rFonts w:ascii="Times New Roman" w:hAnsi="Times New Roman" w:cs="Times New Roman"/>
                <w:color w:val="000000" w:themeColor="text1"/>
                <w:sz w:val="16"/>
                <w:szCs w:val="16"/>
                <w:lang w:val="en-GB"/>
              </w:rPr>
              <w:t>Strong evidence of changes from observations that are in the direction of model projected changes for the future. The magnitude of projected changes increases with global warming.</w:t>
            </w:r>
          </w:p>
        </w:tc>
        <w:tc>
          <w:tcPr>
            <w:tcW w:w="2400" w:type="dxa"/>
            <w:tcBorders>
              <w:top w:val="single" w:sz="4" w:space="0" w:color="auto"/>
              <w:left w:val="single" w:sz="4" w:space="0" w:color="auto"/>
              <w:bottom w:val="single" w:sz="4" w:space="0" w:color="auto"/>
              <w:right w:val="single" w:sz="4" w:space="0" w:color="auto"/>
            </w:tcBorders>
            <w:shd w:val="clear" w:color="auto" w:fill="FD9693"/>
            <w:tcMar>
              <w:top w:w="40" w:type="dxa"/>
              <w:left w:w="40" w:type="dxa"/>
              <w:bottom w:w="40" w:type="dxa"/>
              <w:right w:w="40" w:type="dxa"/>
            </w:tcMar>
          </w:tcPr>
          <w:p w14:paraId="6B0FF242" w14:textId="6E33781C"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330"/>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31"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332"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330"/>
            <w:r w:rsidR="00A26296">
              <w:rPr>
                <w:rStyle w:val="Marquedecommentaire"/>
                <w:rFonts w:ascii="Times New Roman" w:hAnsi="Times New Roman" w:cstheme="minorBidi"/>
                <w:lang w:val="fr-FR" w:eastAsia="fr-FR"/>
              </w:rPr>
              <w:commentReference w:id="3330"/>
            </w:r>
            <w:r w:rsidRPr="00841A35">
              <w:rPr>
                <w:rFonts w:ascii="Times New Roman" w:hAnsi="Times New Roman" w:cs="Times New Roman"/>
                <w:color w:val="000000" w:themeColor="text1"/>
                <w:sz w:val="16"/>
                <w:szCs w:val="16"/>
                <w:lang w:val="en-GB"/>
              </w:rPr>
              <w:t xml:space="preserve">; Annex). Median increase of more than 0.5°C in the 50-year TXx and TNn events compared to the 1°C warming level </w:t>
            </w:r>
            <w:commentRangeStart w:id="3333"/>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34" w:author="Robin Matthews" w:date="2021-07-14T12:13:00Z">
              <w:r w:rsidR="00A26296" w:rsidDel="00426B37">
                <w:rPr>
                  <w:rFonts w:ascii="Times New Roman" w:hAnsi="Times New Roman" w:cs="Times New Roman"/>
                  <w:noProof/>
                  <w:color w:val="000000" w:themeColor="text1"/>
                  <w:sz w:val="16"/>
                  <w:szCs w:val="16"/>
                  <w:lang w:val="en-GB"/>
                </w:rPr>
                <w:delText>Li et al., 2020</w:delText>
              </w:r>
            </w:del>
            <w:ins w:id="3335" w:author="Robin Matthews" w:date="2021-07-14T12:13: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333"/>
            <w:r w:rsidR="00A26296">
              <w:rPr>
                <w:rStyle w:val="Marquedecommentaire"/>
                <w:rFonts w:ascii="Times New Roman" w:hAnsi="Times New Roman" w:cstheme="minorBidi"/>
                <w:lang w:val="fr-FR" w:eastAsia="fr-FR"/>
              </w:rPr>
              <w:commentReference w:id="3333"/>
            </w:r>
            <w:del w:id="3336" w:author="Robin Matthews" w:date="2021-07-14T12:13: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1.5°C in annual TXx and TNn compared to pre-industrial (Annex).</w:t>
            </w:r>
          </w:p>
          <w:p w14:paraId="5DCDB321" w14:textId="77777777" w:rsidR="00D376F0" w:rsidRPr="00D424AA" w:rsidRDefault="00D376F0" w:rsidP="00D424AA">
            <w:pPr>
              <w:rPr>
                <w:rFonts w:ascii="Times New Roman" w:hAnsi="Times New Roman" w:cs="Times New Roman"/>
                <w:color w:val="000000" w:themeColor="text1"/>
                <w:sz w:val="16"/>
                <w:szCs w:val="16"/>
                <w:lang w:val="en-GB"/>
              </w:rPr>
            </w:pPr>
          </w:p>
          <w:p w14:paraId="375DDB38" w14:textId="454D1701"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del w:id="3337" w:author="Robin Matthews" w:date="2021-07-14T16:59:00Z">
              <w:r w:rsidRPr="00D424AA" w:rsidDel="00BF21CD">
                <w:rPr>
                  <w:rFonts w:ascii="Times New Roman" w:hAnsi="Times New Roman" w:cs="Times New Roman"/>
                  <w:color w:val="000000" w:themeColor="text1"/>
                  <w:sz w:val="16"/>
                  <w:szCs w:val="16"/>
                  <w:lang w:val="en-GB"/>
                </w:rPr>
                <w:delText>(</w:delText>
              </w:r>
            </w:del>
            <w:commentRangeStart w:id="3338"/>
            <w:r w:rsidRPr="00D424AA">
              <w:rPr>
                <w:rFonts w:cs="Times New Roman"/>
                <w:color w:val="000000" w:themeColor="text1"/>
                <w:sz w:val="16"/>
                <w:szCs w:val="16"/>
                <w:lang w:val="en-GB"/>
              </w:rPr>
              <w:fldChar w:fldCharType="begin" w:fldLock="1"/>
            </w:r>
            <w:ins w:id="3339" w:author="Robin Matthews" w:date="2021-07-14T16:59:00Z">
              <w:r w:rsidR="00BF21CD">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instrText>
              </w:r>
            </w:ins>
            <w:del w:id="3340" w:author="Robin Matthews" w:date="2021-07-14T16:59:00Z">
              <w:r w:rsidR="00FF6231" w:rsidDel="00BF21CD">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341" w:author="Robin Matthews" w:date="2021-07-14T16:59:00Z">
              <w:r w:rsidR="00A26296" w:rsidDel="00BF21CD">
                <w:rPr>
                  <w:rFonts w:ascii="Times New Roman" w:hAnsi="Times New Roman" w:cs="Times New Roman"/>
                  <w:noProof/>
                  <w:color w:val="000000" w:themeColor="text1"/>
                  <w:sz w:val="16"/>
                  <w:szCs w:val="16"/>
                  <w:lang w:val="en-GB"/>
                </w:rPr>
                <w:delText>W</w:delText>
              </w:r>
            </w:del>
            <w:ins w:id="3342" w:author="Robin Matthews" w:date="2021-07-14T16:59:00Z">
              <w:r w:rsidR="00BF21CD">
                <w:rPr>
                  <w:rFonts w:ascii="Times New Roman" w:hAnsi="Times New Roman" w:cs="Times New Roman"/>
                  <w:noProof/>
                  <w:color w:val="000000" w:themeColor="text1"/>
                  <w:sz w:val="16"/>
                  <w:szCs w:val="16"/>
                  <w:lang w:val="en-GB"/>
                </w:rPr>
                <w:t>(W</w:t>
              </w:r>
            </w:ins>
            <w:r w:rsidR="00A26296">
              <w:rPr>
                <w:rFonts w:ascii="Times New Roman" w:hAnsi="Times New Roman" w:cs="Times New Roman"/>
                <w:noProof/>
                <w:color w:val="000000" w:themeColor="text1"/>
                <w:sz w:val="16"/>
                <w:szCs w:val="16"/>
                <w:lang w:val="en-GB"/>
              </w:rPr>
              <w:t>eber et al., 2018)</w:t>
            </w:r>
            <w:r w:rsidRPr="00D424AA">
              <w:rPr>
                <w:rFonts w:cs="Times New Roman"/>
                <w:color w:val="000000" w:themeColor="text1"/>
                <w:sz w:val="16"/>
                <w:szCs w:val="16"/>
                <w:lang w:val="en-GB"/>
              </w:rPr>
              <w:fldChar w:fldCharType="end"/>
            </w:r>
            <w:commentRangeEnd w:id="3338"/>
            <w:r w:rsidR="00A26296">
              <w:rPr>
                <w:rStyle w:val="Marquedecommentaire"/>
                <w:rFonts w:ascii="Times New Roman" w:hAnsi="Times New Roman" w:cstheme="minorBidi"/>
                <w:lang w:val="fr-FR" w:eastAsia="fr-FR"/>
              </w:rPr>
              <w:commentReference w:id="3338"/>
            </w:r>
          </w:p>
        </w:tc>
        <w:tc>
          <w:tcPr>
            <w:tcW w:w="2159" w:type="dxa"/>
            <w:tcBorders>
              <w:top w:val="single" w:sz="4" w:space="0" w:color="auto"/>
              <w:left w:val="single" w:sz="4" w:space="0" w:color="auto"/>
              <w:bottom w:val="single" w:sz="4" w:space="0" w:color="auto"/>
              <w:right w:val="single" w:sz="4" w:space="0" w:color="auto"/>
            </w:tcBorders>
            <w:shd w:val="clear" w:color="auto" w:fill="FF6365"/>
            <w:tcMar>
              <w:top w:w="40" w:type="dxa"/>
              <w:left w:w="40" w:type="dxa"/>
              <w:bottom w:w="40" w:type="dxa"/>
              <w:right w:w="40" w:type="dxa"/>
            </w:tcMar>
          </w:tcPr>
          <w:p w14:paraId="26AFD234" w14:textId="178DCDCD"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343"/>
            <w:r w:rsidRPr="00D424AA">
              <w:rPr>
                <w:rFonts w:cs="Times New Roman"/>
                <w:color w:val="000000" w:themeColor="text1"/>
                <w:sz w:val="16"/>
                <w:szCs w:val="16"/>
                <w:lang w:val="en-GB"/>
              </w:rPr>
              <w:fldChar w:fldCharType="begin" w:fldLock="1"/>
            </w:r>
            <w:ins w:id="3344" w:author="Robin Matthews" w:date="2021-07-14T12:14:00Z">
              <w:r w:rsidR="00426B37">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345" w:author="Robin Matthews" w:date="2021-07-14T12:14:00Z">
              <w:r w:rsidR="00FC4C2D" w:rsidDel="00426B37">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46" w:author="Robin Matthews" w:date="2021-07-14T12:14:00Z">
              <w:r w:rsidR="00A26296" w:rsidDel="00426B37">
                <w:rPr>
                  <w:rFonts w:ascii="Times New Roman" w:hAnsi="Times New Roman" w:cs="Times New Roman"/>
                  <w:noProof/>
                  <w:color w:val="000000" w:themeColor="text1"/>
                  <w:sz w:val="16"/>
                  <w:szCs w:val="16"/>
                  <w:lang w:val="en-GB"/>
                </w:rPr>
                <w:delText>Li et al., 2020</w:delText>
              </w:r>
            </w:del>
            <w:ins w:id="3347" w:author="Robin Matthews" w:date="2021-07-14T12:14: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343"/>
            <w:r w:rsidR="00A26296">
              <w:rPr>
                <w:rStyle w:val="Marquedecommentaire"/>
                <w:rFonts w:ascii="Times New Roman" w:hAnsi="Times New Roman" w:cstheme="minorBidi"/>
                <w:lang w:val="fr-FR" w:eastAsia="fr-FR"/>
              </w:rPr>
              <w:commentReference w:id="3343"/>
            </w:r>
            <w:r w:rsidRPr="00841A35">
              <w:rPr>
                <w:rFonts w:ascii="Times New Roman" w:hAnsi="Times New Roman" w:cs="Times New Roman"/>
                <w:color w:val="000000" w:themeColor="text1"/>
                <w:sz w:val="16"/>
                <w:szCs w:val="16"/>
                <w:lang w:val="en-GB"/>
              </w:rPr>
              <w:t>; Annex). Median increase of more than 1°C in the 50-year TXx and TNn events compared to the 1</w:t>
            </w:r>
            <w:r w:rsidRPr="00D424AA">
              <w:rPr>
                <w:rFonts w:ascii="Times New Roman" w:hAnsi="Times New Roman" w:cs="Times New Roman"/>
                <w:color w:val="000000" w:themeColor="text1"/>
                <w:sz w:val="16"/>
                <w:szCs w:val="16"/>
                <w:lang w:val="en-GB"/>
              </w:rPr>
              <w:t xml:space="preserve">°C warming level </w:t>
            </w:r>
            <w:commentRangeStart w:id="3348"/>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49" w:author="Robin Matthews" w:date="2021-07-14T12:14:00Z">
              <w:r w:rsidR="00A26296" w:rsidDel="00426B37">
                <w:rPr>
                  <w:rFonts w:ascii="Times New Roman" w:hAnsi="Times New Roman" w:cs="Times New Roman"/>
                  <w:noProof/>
                  <w:color w:val="000000" w:themeColor="text1"/>
                  <w:sz w:val="16"/>
                  <w:szCs w:val="16"/>
                  <w:lang w:val="en-GB"/>
                </w:rPr>
                <w:delText>Li et al., 2020</w:delText>
              </w:r>
            </w:del>
            <w:ins w:id="3350" w:author="Robin Matthews" w:date="2021-07-14T12:14: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348"/>
            <w:r w:rsidR="00A26296">
              <w:rPr>
                <w:rStyle w:val="Marquedecommentaire"/>
                <w:rFonts w:ascii="Times New Roman" w:hAnsi="Times New Roman" w:cstheme="minorBidi"/>
                <w:lang w:val="fr-FR" w:eastAsia="fr-FR"/>
              </w:rPr>
              <w:commentReference w:id="3348"/>
            </w:r>
            <w:del w:id="3351" w:author="Robin Matthews" w:date="2021-07-14T12:14: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2°C in annual TXx and TNn compared to pre-industrial (Annex).</w:t>
            </w:r>
          </w:p>
          <w:p w14:paraId="421FED15" w14:textId="77777777" w:rsidR="00D376F0" w:rsidRPr="00D424AA" w:rsidRDefault="00D376F0" w:rsidP="00D424AA">
            <w:pPr>
              <w:rPr>
                <w:rFonts w:ascii="Times New Roman" w:hAnsi="Times New Roman" w:cs="Times New Roman"/>
                <w:color w:val="000000" w:themeColor="text1"/>
                <w:sz w:val="16"/>
                <w:szCs w:val="16"/>
                <w:lang w:val="en-GB"/>
              </w:rPr>
            </w:pPr>
          </w:p>
          <w:p w14:paraId="5DD71073" w14:textId="2B2F0FDB"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ins w:id="3352" w:author="Robin Matthews" w:date="2021-07-14T12:53:00Z">
              <w:r w:rsidR="003A5209"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Coppola et al., 2021a)", "plainTextFormattedCitation" : "(Weber et al., 2018)", "previouslyFormattedCitation" : "(Weber et al., 2018)" }, "properties" : { "noteIndex" : 0 }, "schema" : "https://github.com/citation-style-language/schema/raw/master/csl-citation.json" }</w:instrText>
              </w:r>
              <w:r w:rsidR="003A5209" w:rsidRPr="00D424AA">
                <w:rPr>
                  <w:rFonts w:cs="Times New Roman"/>
                  <w:color w:val="000000" w:themeColor="text1"/>
                  <w:sz w:val="16"/>
                  <w:szCs w:val="16"/>
                  <w:lang w:val="en-GB"/>
                </w:rPr>
                <w:fldChar w:fldCharType="separate"/>
              </w:r>
              <w:r w:rsidR="003A5209">
                <w:rPr>
                  <w:rFonts w:ascii="Times New Roman" w:hAnsi="Times New Roman" w:cs="Times New Roman"/>
                  <w:noProof/>
                  <w:color w:val="000000" w:themeColor="text1"/>
                  <w:sz w:val="16"/>
                  <w:szCs w:val="16"/>
                  <w:lang w:val="en-GB"/>
                </w:rPr>
                <w:t>(Weber et al., 2018; Coppola et al., 2021a)</w:t>
              </w:r>
              <w:r w:rsidR="003A5209" w:rsidRPr="00D424AA">
                <w:rPr>
                  <w:rFonts w:cs="Times New Roman"/>
                  <w:color w:val="000000" w:themeColor="text1"/>
                  <w:sz w:val="16"/>
                  <w:szCs w:val="16"/>
                  <w:lang w:val="en-GB"/>
                </w:rPr>
                <w:fldChar w:fldCharType="end"/>
              </w:r>
              <w:r w:rsidR="003A5209" w:rsidRPr="00D424AA" w:rsidDel="003A5209">
                <w:rPr>
                  <w:rFonts w:ascii="Times New Roman" w:hAnsi="Times New Roman" w:cs="Times New Roman"/>
                  <w:color w:val="000000" w:themeColor="text1"/>
                  <w:sz w:val="16"/>
                  <w:szCs w:val="16"/>
                  <w:lang w:val="en-GB"/>
                </w:rPr>
                <w:t xml:space="preserve"> </w:t>
              </w:r>
            </w:ins>
            <w:del w:id="3353" w:author="Robin Matthews" w:date="2021-07-14T12:52:00Z">
              <w:r w:rsidRPr="00D424AA" w:rsidDel="003A5209">
                <w:rPr>
                  <w:rFonts w:ascii="Times New Roman" w:hAnsi="Times New Roman" w:cs="Times New Roman"/>
                  <w:color w:val="000000" w:themeColor="text1"/>
                  <w:sz w:val="16"/>
                  <w:szCs w:val="16"/>
                  <w:lang w:val="en-GB"/>
                </w:rPr>
                <w:delText>(</w:delText>
              </w:r>
              <w:commentRangeStart w:id="3354"/>
              <w:r w:rsidRPr="00D424AA" w:rsidDel="003A5209">
                <w:rPr>
                  <w:rFonts w:cs="Times New Roman"/>
                  <w:color w:val="000000" w:themeColor="text1"/>
                  <w:sz w:val="16"/>
                  <w:szCs w:val="16"/>
                  <w:lang w:val="en-GB"/>
                </w:rPr>
                <w:fldChar w:fldCharType="begin" w:fldLock="1"/>
              </w:r>
              <w:r w:rsidR="00FF6231" w:rsidDel="003A5209">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Weber et al., 2018;</w:delText>
              </w:r>
              <w:r w:rsidRPr="00D424AA" w:rsidDel="003A5209">
                <w:rPr>
                  <w:rFonts w:cs="Times New Roman"/>
                  <w:color w:val="000000" w:themeColor="text1"/>
                  <w:sz w:val="16"/>
                  <w:szCs w:val="16"/>
                  <w:lang w:val="en-GB"/>
                </w:rPr>
                <w:fldChar w:fldCharType="end"/>
              </w:r>
              <w:commentRangeEnd w:id="3354"/>
              <w:r w:rsidR="00A26296" w:rsidDel="003A5209">
                <w:rPr>
                  <w:rStyle w:val="Marquedecommentaire"/>
                  <w:rFonts w:ascii="Times New Roman" w:hAnsi="Times New Roman" w:cstheme="minorBidi"/>
                  <w:lang w:val="fr-FR" w:eastAsia="fr-FR"/>
                </w:rPr>
                <w:commentReference w:id="3354"/>
              </w:r>
              <w:r w:rsidRPr="00841A35" w:rsidDel="003A5209">
                <w:rPr>
                  <w:rFonts w:ascii="Times New Roman" w:hAnsi="Times New Roman" w:cs="Times New Roman"/>
                  <w:color w:val="000000" w:themeColor="text1"/>
                  <w:sz w:val="16"/>
                  <w:szCs w:val="16"/>
                  <w:lang w:val="en-GB"/>
                </w:rPr>
                <w:delText xml:space="preserve"> </w:delText>
              </w:r>
              <w:commentRangeStart w:id="3355"/>
              <w:r w:rsidRPr="00D424AA" w:rsidDel="003A5209">
                <w:rPr>
                  <w:rFonts w:cs="Times New Roman"/>
                  <w:color w:val="000000" w:themeColor="text1"/>
                  <w:sz w:val="16"/>
                  <w:szCs w:val="16"/>
                  <w:lang w:val="en-GB"/>
                </w:rPr>
                <w:fldChar w:fldCharType="begin" w:fldLock="1"/>
              </w:r>
              <w:r w:rsidR="00FF6231" w:rsidDel="003A5209">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Coppola et al., 2021a)</w:delText>
              </w:r>
              <w:r w:rsidRPr="00D424AA" w:rsidDel="003A5209">
                <w:rPr>
                  <w:rFonts w:cs="Times New Roman"/>
                  <w:color w:val="000000" w:themeColor="text1"/>
                  <w:sz w:val="16"/>
                  <w:szCs w:val="16"/>
                  <w:lang w:val="en-GB"/>
                </w:rPr>
                <w:fldChar w:fldCharType="end"/>
              </w:r>
            </w:del>
            <w:commentRangeEnd w:id="3355"/>
            <w:r w:rsidR="00A26296">
              <w:rPr>
                <w:rStyle w:val="Marquedecommentaire"/>
                <w:rFonts w:ascii="Times New Roman" w:hAnsi="Times New Roman" w:cstheme="minorBidi"/>
                <w:lang w:val="fr-FR" w:eastAsia="fr-FR"/>
              </w:rPr>
              <w:commentReference w:id="3355"/>
            </w:r>
          </w:p>
        </w:tc>
        <w:tc>
          <w:tcPr>
            <w:tcW w:w="2159" w:type="dxa"/>
            <w:tcBorders>
              <w:top w:val="single" w:sz="4" w:space="0" w:color="auto"/>
              <w:left w:val="single" w:sz="4" w:space="0" w:color="auto"/>
              <w:bottom w:val="single" w:sz="4" w:space="0" w:color="auto"/>
              <w:right w:val="single" w:sz="4" w:space="0" w:color="auto"/>
            </w:tcBorders>
            <w:shd w:val="clear" w:color="auto" w:fill="AD0204"/>
            <w:tcMar>
              <w:top w:w="40" w:type="dxa"/>
              <w:left w:w="40" w:type="dxa"/>
              <w:bottom w:w="40" w:type="dxa"/>
              <w:right w:w="40" w:type="dxa"/>
            </w:tcMar>
          </w:tcPr>
          <w:p w14:paraId="1E9EF31B" w14:textId="706E47F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356"/>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57" w:author="Robin Matthews" w:date="2021-07-14T12:14:00Z">
              <w:r w:rsidR="00A26296" w:rsidDel="00426B37">
                <w:rPr>
                  <w:rFonts w:ascii="Times New Roman" w:hAnsi="Times New Roman" w:cs="Times New Roman"/>
                  <w:noProof/>
                  <w:color w:val="000000" w:themeColor="text1"/>
                  <w:sz w:val="16"/>
                  <w:szCs w:val="16"/>
                  <w:lang w:val="en-GB"/>
                </w:rPr>
                <w:delText>Li et al., 2020</w:delText>
              </w:r>
            </w:del>
            <w:ins w:id="3358" w:author="Robin Matthews" w:date="2021-07-14T12:14: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356"/>
            <w:r w:rsidR="00A26296">
              <w:rPr>
                <w:rStyle w:val="Marquedecommentaire"/>
                <w:rFonts w:ascii="Times New Roman" w:hAnsi="Times New Roman" w:cstheme="minorBidi"/>
                <w:lang w:val="fr-FR" w:eastAsia="fr-FR"/>
              </w:rPr>
              <w:commentReference w:id="3356"/>
            </w:r>
            <w:r w:rsidRPr="00841A35">
              <w:rPr>
                <w:rFonts w:ascii="Times New Roman" w:hAnsi="Times New Roman" w:cs="Times New Roman"/>
                <w:color w:val="000000" w:themeColor="text1"/>
                <w:sz w:val="16"/>
                <w:szCs w:val="16"/>
                <w:lang w:val="en-GB"/>
              </w:rPr>
              <w:t xml:space="preserve">; Annex). Median increase of more than 3°C in the 50-year TXx and TNn events compared to the 1°C warming level </w:t>
            </w:r>
            <w:commentRangeStart w:id="3359"/>
            <w:r w:rsidRPr="00D424AA">
              <w:rPr>
                <w:rFonts w:cs="Times New Roman"/>
                <w:color w:val="000000" w:themeColor="text1"/>
                <w:sz w:val="16"/>
                <w:szCs w:val="16"/>
                <w:lang w:val="en-GB"/>
              </w:rPr>
              <w:fldChar w:fldCharType="begin" w:fldLock="1"/>
            </w:r>
            <w:ins w:id="3360" w:author="Robin Matthews" w:date="2021-07-14T12:14:00Z">
              <w:r w:rsidR="00426B37">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361" w:author="Robin Matthews" w:date="2021-07-14T12:14:00Z">
              <w:r w:rsidR="00FC4C2D" w:rsidDel="00426B37">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62" w:author="Robin Matthews" w:date="2021-07-14T12:14:00Z">
              <w:r w:rsidR="00A26296" w:rsidDel="00426B37">
                <w:rPr>
                  <w:rFonts w:ascii="Times New Roman" w:hAnsi="Times New Roman" w:cs="Times New Roman"/>
                  <w:noProof/>
                  <w:color w:val="000000" w:themeColor="text1"/>
                  <w:sz w:val="16"/>
                  <w:szCs w:val="16"/>
                  <w:lang w:val="en-GB"/>
                </w:rPr>
                <w:delText>Li et al., 202</w:delText>
              </w:r>
            </w:del>
            <w:ins w:id="3363" w:author="Robin Matthews" w:date="2021-07-14T12:14:00Z">
              <w:r w:rsidR="00426B37">
                <w:rPr>
                  <w:rFonts w:ascii="Times New Roman" w:hAnsi="Times New Roman" w:cs="Times New Roman"/>
                  <w:noProof/>
                  <w:color w:val="000000" w:themeColor="text1"/>
                  <w:sz w:val="16"/>
                  <w:szCs w:val="16"/>
                  <w:lang w:val="en-GB"/>
                </w:rPr>
                <w:t>C. Li et al., 2020)</w:t>
              </w:r>
            </w:ins>
            <w:del w:id="3364" w:author="Robin Matthews" w:date="2021-07-14T12:14:00Z">
              <w:r w:rsidR="00A26296" w:rsidDel="00426B37">
                <w:rPr>
                  <w:rFonts w:ascii="Times New Roman" w:hAnsi="Times New Roman"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3359"/>
            <w:r w:rsidR="00A26296">
              <w:rPr>
                <w:rStyle w:val="Marquedecommentaire"/>
                <w:rFonts w:ascii="Times New Roman" w:hAnsi="Times New Roman" w:cstheme="minorBidi"/>
                <w:lang w:val="fr-FR" w:eastAsia="fr-FR"/>
              </w:rPr>
              <w:commentReference w:id="3359"/>
            </w:r>
            <w:del w:id="3365" w:author="Robin Matthews" w:date="2021-07-14T12:14: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4.5°C in annual TXx and TNn compared to pre-industrial (Annex).</w:t>
            </w:r>
          </w:p>
          <w:p w14:paraId="52E118CA" w14:textId="77777777" w:rsidR="00D376F0" w:rsidRPr="00D424AA" w:rsidRDefault="00D376F0" w:rsidP="00D424AA">
            <w:pPr>
              <w:rPr>
                <w:rFonts w:ascii="Times New Roman" w:hAnsi="Times New Roman" w:cs="Times New Roman"/>
                <w:color w:val="000000" w:themeColor="text1"/>
                <w:sz w:val="16"/>
                <w:szCs w:val="16"/>
                <w:lang w:val="en-GB"/>
              </w:rPr>
            </w:pPr>
          </w:p>
          <w:p w14:paraId="2080F040" w14:textId="67EBE72F"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CMIP3 and CORDEX simulations for an increase in the intensity and frequency of hot extremes </w:t>
            </w:r>
            <w:ins w:id="3366" w:author="Robin Matthews" w:date="2021-07-14T12:53:00Z">
              <w:r w:rsidR="003A5209"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Engelbrecht et al., 2015; Giorgi et al., 2014)", "plainTextFormattedCitation" : "(Coppola et al., 2021a)", "previouslyFormattedCitation" : "(Coppola et al., 2021a)" }, "properties" : { "noteIndex" : 0 }, "schema" : "https://github.com/citation-style-language/schema/raw/master/csl-citation.json" }</w:instrText>
              </w:r>
              <w:r w:rsidR="003A5209" w:rsidRPr="00D424AA">
                <w:rPr>
                  <w:rFonts w:cs="Times New Roman"/>
                  <w:color w:val="000000" w:themeColor="text1"/>
                  <w:sz w:val="16"/>
                  <w:szCs w:val="16"/>
                  <w:lang w:val="en-GB"/>
                </w:rPr>
                <w:fldChar w:fldCharType="separate"/>
              </w:r>
              <w:r w:rsidR="003A5209">
                <w:rPr>
                  <w:rFonts w:ascii="Times New Roman" w:hAnsi="Times New Roman" w:cs="Times New Roman"/>
                  <w:noProof/>
                  <w:color w:val="000000" w:themeColor="text1"/>
                  <w:sz w:val="16"/>
                  <w:szCs w:val="16"/>
                  <w:lang w:val="en-GB"/>
                </w:rPr>
                <w:t>(Coppola et al., 2021a; Engelbrecht et al., 2015; Giorgi et al., 2014)</w:t>
              </w:r>
              <w:r w:rsidR="003A5209" w:rsidRPr="00D424AA">
                <w:rPr>
                  <w:rFonts w:cs="Times New Roman"/>
                  <w:color w:val="000000" w:themeColor="text1"/>
                  <w:sz w:val="16"/>
                  <w:szCs w:val="16"/>
                  <w:lang w:val="en-GB"/>
                </w:rPr>
                <w:fldChar w:fldCharType="end"/>
              </w:r>
              <w:r w:rsidR="003A5209" w:rsidRPr="00841A35">
                <w:rPr>
                  <w:rFonts w:ascii="Times New Roman" w:hAnsi="Times New Roman" w:cs="Times New Roman"/>
                  <w:color w:val="000000" w:themeColor="text1"/>
                  <w:sz w:val="16"/>
                  <w:szCs w:val="16"/>
                  <w:lang w:val="en-GB"/>
                </w:rPr>
                <w:t xml:space="preserve"> </w:t>
              </w:r>
            </w:ins>
            <w:del w:id="3367" w:author="Robin Matthews" w:date="2021-07-14T12:53:00Z">
              <w:r w:rsidRPr="00D424AA" w:rsidDel="003A5209">
                <w:rPr>
                  <w:rFonts w:ascii="Times New Roman" w:hAnsi="Times New Roman" w:cs="Times New Roman"/>
                  <w:color w:val="000000" w:themeColor="text1"/>
                  <w:sz w:val="16"/>
                  <w:szCs w:val="16"/>
                  <w:lang w:val="en-GB"/>
                </w:rPr>
                <w:delText>(</w:delText>
              </w:r>
            </w:del>
            <w:commentRangeStart w:id="3368"/>
            <w:del w:id="3369" w:author="Robin Matthews" w:date="2021-07-14T12:52:00Z">
              <w:r w:rsidRPr="00D424AA" w:rsidDel="003A5209">
                <w:rPr>
                  <w:rFonts w:cs="Times New Roman"/>
                  <w:color w:val="000000" w:themeColor="text1"/>
                  <w:sz w:val="16"/>
                  <w:szCs w:val="16"/>
                  <w:lang w:val="en-GB"/>
                </w:rPr>
                <w:fldChar w:fldCharType="begin" w:fldLock="1"/>
              </w:r>
              <w:r w:rsidR="00FF6231" w:rsidRPr="003A5209" w:rsidDel="003A5209">
                <w:rPr>
                  <w:rFonts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Coppola et al., 2021a</w:delText>
              </w:r>
              <w:r w:rsidRPr="00D424AA" w:rsidDel="003A5209">
                <w:rPr>
                  <w:rFonts w:cs="Times New Roman"/>
                  <w:color w:val="000000" w:themeColor="text1"/>
                  <w:sz w:val="16"/>
                  <w:szCs w:val="16"/>
                  <w:lang w:val="en-GB"/>
                </w:rPr>
                <w:fldChar w:fldCharType="end"/>
              </w:r>
              <w:commentRangeEnd w:id="3368"/>
              <w:r w:rsidR="00A26296" w:rsidDel="003A5209">
                <w:rPr>
                  <w:rStyle w:val="Marquedecommentaire"/>
                  <w:rFonts w:ascii="Times New Roman" w:hAnsi="Times New Roman" w:cstheme="minorBidi"/>
                  <w:lang w:val="fr-FR" w:eastAsia="fr-FR"/>
                </w:rPr>
                <w:commentReference w:id="3368"/>
              </w:r>
              <w:r w:rsidRPr="00D424AA" w:rsidDel="003A5209">
                <w:rPr>
                  <w:rFonts w:ascii="Times New Roman" w:hAnsi="Times New Roman" w:cs="Times New Roman"/>
                  <w:noProof/>
                  <w:color w:val="000000" w:themeColor="text1"/>
                  <w:sz w:val="16"/>
                  <w:szCs w:val="16"/>
                  <w:lang w:val="en-GB"/>
                </w:rPr>
                <w:delText xml:space="preserve">; </w:delText>
              </w:r>
              <w:commentRangeStart w:id="3370"/>
              <w:r w:rsidRPr="00D424AA" w:rsidDel="003A5209">
                <w:rPr>
                  <w:rFonts w:cs="Times New Roman"/>
                  <w:noProof/>
                  <w:color w:val="000000" w:themeColor="text1"/>
                  <w:sz w:val="16"/>
                  <w:szCs w:val="16"/>
                  <w:lang w:val="en-GB"/>
                </w:rPr>
                <w:fldChar w:fldCharType="begin" w:fldLock="1"/>
              </w:r>
              <w:r w:rsidR="00417CA4" w:rsidDel="003A5209">
                <w:rPr>
                  <w:rFonts w:ascii="Times New Roman" w:hAnsi="Times New Roman" w:cs="Times New Roman"/>
                  <w:noProof/>
                  <w:color w:val="000000" w:themeColor="text1"/>
                  <w:sz w:val="16"/>
                  <w:szCs w:val="16"/>
                  <w:lang w:val="en-GB"/>
                </w:rPr>
                <w:delInstrText>ADDIN CSL_CITATION { "citationItems" : [ { "id" : "ITEM-1",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Engelbrecht et al., 2015)", "manualFormatting" : "Engelbrecht et al., 2015; ", "plainTextFormattedCitation" : "(Engelbrecht et al., 2015)", "previouslyFormattedCitation" : "(Engelbrecht et al., 2015)" }, "properties" : { "noteIndex" : 0 }, "schema" : "https://github.com/citation-style-language/schema/raw/master/csl-citation.json" }</w:delInstrText>
              </w:r>
              <w:r w:rsidRPr="00D424AA" w:rsidDel="003A5209">
                <w:rPr>
                  <w:rFonts w:cs="Times New Roman"/>
                  <w:noProof/>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 xml:space="preserve">Engelbrecht et al., 2015; </w:delText>
              </w:r>
              <w:r w:rsidRPr="00D424AA" w:rsidDel="003A5209">
                <w:rPr>
                  <w:rFonts w:cs="Times New Roman"/>
                  <w:noProof/>
                  <w:color w:val="000000" w:themeColor="text1"/>
                  <w:sz w:val="16"/>
                  <w:szCs w:val="16"/>
                  <w:lang w:val="en-GB"/>
                </w:rPr>
                <w:fldChar w:fldCharType="end"/>
              </w:r>
            </w:del>
            <w:commentRangeEnd w:id="3370"/>
            <w:del w:id="3371" w:author="Robin Matthews" w:date="2021-07-14T12:53:00Z">
              <w:r w:rsidR="00A26296" w:rsidDel="003A5209">
                <w:rPr>
                  <w:rStyle w:val="Marquedecommentaire"/>
                  <w:rFonts w:ascii="Times New Roman" w:hAnsi="Times New Roman" w:cstheme="minorBidi"/>
                  <w:lang w:val="fr-FR" w:eastAsia="fr-FR"/>
                </w:rPr>
                <w:commentReference w:id="3370"/>
              </w:r>
              <w:commentRangeStart w:id="3372"/>
              <w:r w:rsidRPr="00D424AA" w:rsidDel="003A5209">
                <w:rPr>
                  <w:rFonts w:cs="Times New Roman"/>
                  <w:noProof/>
                  <w:color w:val="000000" w:themeColor="text1"/>
                  <w:sz w:val="16"/>
                  <w:szCs w:val="16"/>
                  <w:lang w:val="en-GB"/>
                </w:rPr>
                <w:fldChar w:fldCharType="begin" w:fldLock="1"/>
              </w:r>
              <w:r w:rsidR="00FF6231" w:rsidRPr="003A5209" w:rsidDel="003A5209">
                <w:rPr>
                  <w:rFonts w:cs="Times New Roman"/>
                  <w:noProof/>
                  <w:color w:val="000000" w:themeColor="text1"/>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3A5209">
                <w:rPr>
                  <w:rFonts w:cs="Times New Roman"/>
                  <w:noProof/>
                  <w:color w:val="000000" w:themeColor="text1"/>
                  <w:sz w:val="16"/>
                  <w:szCs w:val="16"/>
                  <w:lang w:val="en-GB"/>
                </w:rPr>
                <w:fldChar w:fldCharType="separate"/>
              </w:r>
              <w:r w:rsidR="00A26296" w:rsidRPr="003A5209" w:rsidDel="003A5209">
                <w:rPr>
                  <w:rFonts w:cs="Times New Roman"/>
                  <w:noProof/>
                  <w:color w:val="000000" w:themeColor="text1"/>
                  <w:sz w:val="16"/>
                  <w:szCs w:val="16"/>
                  <w:lang w:val="en-GB"/>
                </w:rPr>
                <w:delText>Giorgi et al., 2014)</w:delText>
              </w:r>
              <w:r w:rsidRPr="00D424AA" w:rsidDel="003A5209">
                <w:rPr>
                  <w:rFonts w:cs="Times New Roman"/>
                  <w:noProof/>
                  <w:color w:val="000000" w:themeColor="text1"/>
                  <w:sz w:val="16"/>
                  <w:szCs w:val="16"/>
                  <w:lang w:val="en-GB"/>
                </w:rPr>
                <w:fldChar w:fldCharType="end"/>
              </w:r>
            </w:del>
            <w:commentRangeEnd w:id="3372"/>
            <w:r w:rsidR="00A26296">
              <w:rPr>
                <w:rStyle w:val="Marquedecommentaire"/>
                <w:rFonts w:ascii="Times New Roman" w:hAnsi="Times New Roman" w:cstheme="minorBidi"/>
                <w:lang w:val="fr-FR" w:eastAsia="fr-FR"/>
              </w:rPr>
              <w:commentReference w:id="3372"/>
            </w:r>
          </w:p>
        </w:tc>
      </w:tr>
      <w:bookmarkEnd w:id="3322"/>
      <w:tr w:rsidR="00D376F0" w:rsidRPr="00F1665C" w14:paraId="4D941DB9" w14:textId="77777777" w:rsidTr="00723657">
        <w:trPr>
          <w:trHeight w:val="1935"/>
        </w:trPr>
        <w:tc>
          <w:tcPr>
            <w:tcW w:w="2158" w:type="dxa"/>
            <w:vMerge/>
            <w:tcBorders>
              <w:top w:val="single" w:sz="4" w:space="0" w:color="auto"/>
            </w:tcBorders>
          </w:tcPr>
          <w:p w14:paraId="0A47C51D"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single" w:sz="4" w:space="0" w:color="auto"/>
            </w:tcBorders>
            <w:shd w:val="clear" w:color="auto" w:fill="FD9693"/>
          </w:tcPr>
          <w:p w14:paraId="7E619B6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Likely </w:t>
            </w:r>
            <w:r w:rsidRPr="00D424AA">
              <w:rPr>
                <w:rFonts w:ascii="Times New Roman" w:hAnsi="Times New Roman" w:cs="Times New Roman"/>
                <w:color w:val="000000" w:themeColor="text1"/>
                <w:sz w:val="16"/>
                <w:szCs w:val="16"/>
                <w:lang w:val="en-GB"/>
              </w:rPr>
              <w:t xml:space="preserve">increase in the intensity and frequency of hot extremes and decrease in the intensity and frequency of cold extremes </w:t>
            </w:r>
          </w:p>
          <w:p w14:paraId="0194F07B" w14:textId="77777777" w:rsidR="00D376F0" w:rsidRPr="00D424AA" w:rsidRDefault="00D376F0" w:rsidP="00D424AA">
            <w:pPr>
              <w:rPr>
                <w:rFonts w:ascii="Times New Roman" w:hAnsi="Times New Roman" w:cs="Times New Roman"/>
                <w:b/>
                <w:bCs/>
                <w:color w:val="000000" w:themeColor="text1"/>
                <w:sz w:val="16"/>
                <w:szCs w:val="16"/>
                <w:lang w:val="en-GB"/>
              </w:rPr>
            </w:pPr>
          </w:p>
        </w:tc>
        <w:tc>
          <w:tcPr>
            <w:tcW w:w="1916" w:type="dxa"/>
            <w:tcBorders>
              <w:top w:val="single" w:sz="4" w:space="0" w:color="auto"/>
            </w:tcBorders>
            <w:shd w:val="clear" w:color="auto" w:fill="FFE2D9"/>
          </w:tcPr>
          <w:p w14:paraId="49DA5B9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sz w:val="16"/>
                <w:szCs w:val="16"/>
                <w:lang w:val="en-GB"/>
              </w:rPr>
              <w:t xml:space="preserve">Medium confidence </w:t>
            </w:r>
            <w:r w:rsidRPr="00D424AA">
              <w:rPr>
                <w:rFonts w:ascii="Times New Roman" w:hAnsi="Times New Roman" w:cs="Times New Roman"/>
                <w:color w:val="000000"/>
                <w:sz w:val="16"/>
                <w:szCs w:val="16"/>
                <w:lang w:val="en-GB"/>
              </w:rPr>
              <w:t>in a human contribution to the observed increase in the intensity and frequency of hot extremes and decrease in the intensity and frequency of cold extremes</w:t>
            </w:r>
            <w:r w:rsidRPr="00D424AA">
              <w:rPr>
                <w:rFonts w:ascii="Times New Roman" w:hAnsi="Times New Roman" w:cs="Times New Roman"/>
                <w:i/>
                <w:color w:val="000000"/>
                <w:sz w:val="16"/>
                <w:szCs w:val="16"/>
                <w:lang w:val="en-GB"/>
              </w:rPr>
              <w:t>.</w:t>
            </w:r>
          </w:p>
        </w:tc>
        <w:tc>
          <w:tcPr>
            <w:tcW w:w="2400" w:type="dxa"/>
            <w:tcBorders>
              <w:top w:val="single" w:sz="4" w:space="0" w:color="auto"/>
            </w:tcBorders>
            <w:shd w:val="clear" w:color="auto" w:fill="FD9693"/>
            <w:tcMar>
              <w:top w:w="40" w:type="dxa"/>
              <w:left w:w="40" w:type="dxa"/>
              <w:bottom w:w="40" w:type="dxa"/>
              <w:right w:w="40" w:type="dxa"/>
            </w:tcMar>
          </w:tcPr>
          <w:p w14:paraId="58F8F04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61267DC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1CB3242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1F7F2AF0" w14:textId="77777777" w:rsidR="00D376F0" w:rsidRPr="00D424AA" w:rsidRDefault="00D376F0" w:rsidP="00D424AA">
            <w:pPr>
              <w:rPr>
                <w:rFonts w:ascii="Times New Roman" w:hAnsi="Times New Roman" w:cs="Times New Roman"/>
                <w:color w:val="000000" w:themeColor="text1"/>
                <w:sz w:val="16"/>
                <w:szCs w:val="16"/>
                <w:lang w:val="en-GB"/>
              </w:rPr>
            </w:pPr>
          </w:p>
          <w:p w14:paraId="6C9EFE3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in the intensity and frequency of cold extremes:</w:t>
            </w:r>
          </w:p>
          <w:p w14:paraId="2A8AA92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2488AAC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w:t>
            </w:r>
          </w:p>
        </w:tc>
        <w:tc>
          <w:tcPr>
            <w:tcW w:w="2159" w:type="dxa"/>
            <w:tcBorders>
              <w:top w:val="single" w:sz="4" w:space="0" w:color="auto"/>
            </w:tcBorders>
            <w:shd w:val="clear" w:color="auto" w:fill="FF6365"/>
            <w:tcMar>
              <w:top w:w="40" w:type="dxa"/>
              <w:left w:w="40" w:type="dxa"/>
              <w:bottom w:w="40" w:type="dxa"/>
              <w:right w:w="40" w:type="dxa"/>
            </w:tcMar>
          </w:tcPr>
          <w:p w14:paraId="2A0BFA5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2890C7D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554F0E7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54EBE8FD" w14:textId="77777777" w:rsidR="00D376F0" w:rsidRPr="00D424AA" w:rsidRDefault="00D376F0" w:rsidP="00D424AA">
            <w:pPr>
              <w:rPr>
                <w:rFonts w:ascii="Times New Roman" w:hAnsi="Times New Roman" w:cs="Times New Roman"/>
                <w:color w:val="000000" w:themeColor="text1"/>
                <w:sz w:val="16"/>
                <w:szCs w:val="16"/>
                <w:lang w:val="en-GB"/>
              </w:rPr>
            </w:pPr>
          </w:p>
          <w:p w14:paraId="79561D5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77B1180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single" w:sz="4" w:space="0" w:color="auto"/>
            </w:tcBorders>
            <w:shd w:val="clear" w:color="auto" w:fill="AD0204"/>
            <w:tcMar>
              <w:top w:w="40" w:type="dxa"/>
              <w:left w:w="40" w:type="dxa"/>
              <w:bottom w:w="40" w:type="dxa"/>
              <w:right w:w="40" w:type="dxa"/>
            </w:tcMar>
          </w:tcPr>
          <w:p w14:paraId="5FF3BB0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2459F5F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2A3D23E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p w14:paraId="0697FADE" w14:textId="77777777" w:rsidR="00D376F0" w:rsidRPr="00D424AA" w:rsidRDefault="00D376F0" w:rsidP="00D424AA">
            <w:pPr>
              <w:rPr>
                <w:rFonts w:ascii="Times New Roman" w:hAnsi="Times New Roman" w:cs="Times New Roman"/>
                <w:color w:val="000000" w:themeColor="text1"/>
                <w:sz w:val="16"/>
                <w:szCs w:val="16"/>
                <w:lang w:val="en-GB"/>
              </w:rPr>
            </w:pPr>
          </w:p>
          <w:p w14:paraId="0F7FB9D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320A3B5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w:t>
            </w:r>
          </w:p>
        </w:tc>
      </w:tr>
      <w:tr w:rsidR="00D376F0" w:rsidRPr="00F1665C" w14:paraId="44EDEFE7" w14:textId="77777777" w:rsidTr="00723657">
        <w:tc>
          <w:tcPr>
            <w:tcW w:w="2158" w:type="dxa"/>
            <w:vMerge w:val="restart"/>
          </w:tcPr>
          <w:p w14:paraId="4645323A"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Northern Eastern Africa (NEAF)</w:t>
            </w:r>
          </w:p>
          <w:p w14:paraId="67A4A3C0"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dashed" w:sz="4" w:space="0" w:color="000000"/>
            </w:tcBorders>
            <w:shd w:val="clear" w:color="auto" w:fill="FFE2D9"/>
          </w:tcPr>
          <w:p w14:paraId="322ADDEF" w14:textId="17E6EBD0"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s in the intensity and frequency of hot extremes and decreases in the intensity and frequency of cold extremes </w:t>
            </w:r>
            <w:bookmarkStart w:id="3373" w:name="_Hlk77163183"/>
            <w:ins w:id="3374" w:author="Robin Matthews" w:date="2021-07-14T13:53:00Z">
              <w:r w:rsidR="00AF1449" w:rsidRPr="00AF1449">
                <w:rPr>
                  <w:rFonts w:ascii="Times New Roman" w:hAnsi="Times New Roman" w:cs="Times New Roman"/>
                  <w:i/>
                  <w:iCs/>
                  <w:color w:val="000000" w:themeColor="text1"/>
                  <w:sz w:val="16"/>
                  <w:szCs w:val="16"/>
                  <w:lang w:val="en-GB" w:eastAsia="fr-FR"/>
                </w:rPr>
                <w:fldChar w:fldCharType="begin" w:fldLock="1"/>
              </w:r>
            </w:ins>
            <w:r w:rsidR="00D60E09">
              <w:rPr>
                <w:rFonts w:cs="Times New Roman"/>
                <w:i/>
                <w:iCs/>
                <w:color w:val="000000" w:themeColor="text1"/>
                <w:sz w:val="16"/>
                <w:szCs w:val="16"/>
                <w:lang w:val="en-GB"/>
              </w:rPr>
              <w:instrText>ADDIN CSL_CITATION { "citationItems" : [ { "id" : "ITEM-1", "itemData" : { "DOI" : "10.1038/s41467-020-16970-7", "author" : [ { "dropping-particle" : "", "family" : "Perkins-Kirkpatrick", "given" : "S E", "non-dropping-particle" : "", "parse-names" : false, "suffix" : "" }, { "dropping-particle" : "", "family" : "Lewis", "given" : "S C", "non-dropping-particle" : "", "parse-names" : false, "suffix" : "" } ], "container-title" : "Nature Communications", "id" : "ITEM-1", "issue" : "1", "issued" : { "date-parts" : [ [ "2020" ] ] }, "page" : "1-8", "publisher" : "Nature Publishing Group", "title" : "Increasing trends in regional heatwaves", "translator" : [ { "dropping-particle" : "", "family" : "S2861", "given" : "", "non-dropping-particle" : "", "parse-names" : false, "suffix" : "" } ], "type" : "article-journal", "volume" : "11" }, "uris" : [ "http://www.mendeley.com/documents/?uuid=5dbac48f-2a43-4fe6-88c9-3d905f2eec81" ] }, { "id" : "ITEM-2",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2",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3", "itemData" : { "DOI" : "10.1002/joc.5777", "author" : [ { "dropping-particle" : "", "family" : "Gebrechorkos", "given" : "Solomon H", "non-dropping-particle" : "", "parse-names" : false, "suffix" : "" }, { "dropping-particle" : "", "family" : "H\u00fclsmann", "given" : "Stephan", "non-dropping-particle" : "", "parse-names" : false, "suffix" : "" }, { "dropping-particle" : "", "family" : "Bernhofer", "given" : "Christian", "non-dropping-particle" : "", "parse-names" : false, "suffix" : "" } ], "container-title" : "International Journal of Climatology", "id" : "ITEM-3", "issue" : "1", "issued" : { "date-parts" : [ [ "2018" ] ] }, "page" : "18-30", "publisher" : "Wiley Online Library", "title" : "Changes in temperature and precipitation extremes in Ethiopia, Kenya, and Tanzania", "translator" : [ { "dropping-particle" : "", "family" : "S2168", "given" : "", "non-dropping-particle" : "", "parse-names" : false, "suffix" : "" } ], "type" : "article-journal", "volume" : "39" }, "uris" : [ "http://www.mendeley.com/documents/?uuid=19a0dae0-76ea-46f6-8416-05124e83255a" ] }, { "id" : "ITEM-4", "itemData" : { "DOI" : "10.1002/joc.3763", "ISSN" : "0899-8418", "abstract" : "ABSTRACT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GHA). This study, which was supported by the World Bank Global Facility for Disaster Reduction and Recovery (WB-GFDRR) and implemented by the World Meteorological Organization, was organized in terms of three workshops with three main objectives; (1) analysis of daily rainfall and temperature extremes for ten countries in the GHA region using observed in situ data running from 1971 to 2006, (2) assessing whether the United Kingdom Met-office and Hadley centre Providing REgional Climates for Impact Studies (UK-PRECIS) modelling system can provide realistic representation of the past and present climate extremes as observed by available in situ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 GHA. The results showed a significant decrease in total precipitation in wet days greater than 1?mm and increasing warm extremes, particularly at night, while cold extremes are decreasing. Considering a combination of geophysical models and satellite gravimetry observations from the Gravity Recovery and Climate Experiment (GRACE) mission in the frame of GRACE daily Kalman-smoothing models, for the years 2002 to 2010, we explored a decline in total water storage variations over the GHA.", "author" : [ { "dropping-particle" : "", "family" : "Omondi", "given" : "Philip Aming'o", "non-dropping-particle" : "", "parse-names" : false, "suffix" : "" }, { "dropping-particle" : "", "family" : "Awange", "given" : "Joseph L", "non-dropping-particle" : "", "parse-names" : false, "suffix" : "" }, { "dropping-particle" : "", "family" : "Forootan", "given" : "Ehsan", "non-dropping-particle" : "", "parse-names" : false, "suffix" : "" }, { "dropping-particle" : "", "family" : "Ogallo", "given" : "Laban Ayieko", "non-dropping-particle" : "", "parse-names" : false, "suffix" : "" }, { "dropping-particle" : "", "family" : "Barakiza", "given" : "Ruben", "non-dropping-particle" : "", "parse-names" : false, "suffix" : "" }, { "dropping-particle" : "", "family" : "Girmaw", "given" : "Gezahegn Bogale", "non-dropping-particle" : "", "parse-names" : false, "suffix" : "" }, { "dropping-particle" : "", "family" : "Fesseha", "given" : "Isaac", "non-dropping-particle" : "", "parse-names" : false, "suffix" : "" }, { "dropping-particle" : "", "family" : "Kululetera", "given" : "Venerabilis", "non-dropping-particle" : "", "parse-names" : false, "suffix" : "" }, { "dropping-particle" : "", "family" : "Kilembe", "given" : "Caroline", "non-dropping-particle" : "", "parse-names" : false, "suffix" : "" }, { "dropping-particle" : "", "family" : "Mbati", "given" : "Mathieu Mugunga", "non-dropping-particle" : "", "parse-names" : false, "suffix" : "" }, { "dropping-particle" : "", "family" : "Kilavi", "given" : "Mary", "non-dropping-particle" : "", "parse-names" : false, "suffix" : "" }, { "dropping-particle" : "", "family" : "King'uyu", "given" : "Stephen Mutua", "non-dropping-particle" : "", "parse-names" : false, "suffix" : "" }, { "dropping-particle" : "", "family" : "Omeny", "given" : "Peter Adek", "non-dropping-particle" : "", "parse-names" : false, "suffix" : "" }, { "dropping-particle" : "", "family" : "Njogu", "given" : "Andrew", "non-dropping-particle" : "", "parse-names" : false, "suffix" : "" }, { "dropping-particle" : "", "family" : "Badr", "given" : "Eldin Mamoun", "non-dropping-particle" : "", "parse-names" : false, "suffix" : "" }, { "dropping-particle" : "", "family" : "Musa", "given" : "Tibin Adam", "non-dropping-particle" : "", "parse-names" : false, "suffix" : "" }, { "dropping-particle" : "", "family" : "Muchiri", "given" : "Peris", "non-dropping-particle" : "", "parse-names" : false, "suffix" : "" }, { "dropping-particle" : "", "family" : "Bamanya", "given" : "Deus", "non-dropping-particle" : "", "parse-names" : false, "suffix" : "" }, { "dropping-particle" : "", "family" : "Komutunga", "given" : "Everline", "non-dropping-particle" : "", "parse-names" : false, "suffix" : "" } ], "container-title" : "International Journal of Climatology", "id" : "ITEM-4", "issue" : "4", "issued" : { "date-parts" : [ [ "2014", "3", "1" ] ] }, "note" : "doi: 10.1002/joc.3763", "page" : "1262-1277", "publisher" : "John Wiley &amp; Sons, Ltd", "title" : "Changes in temperature and precipitation extremes over the Greater Horn of Africa region from 1961 to 2010", "translator" : [ { "dropping-particle" : "", "family" : "S3061", "given" : "", "non-dropping-particle" : "", "parse-names" : false, "suffix" : "" } ], "type" : "article-journal", "volume" : "34" }, "uris" : [ "http://www.mendeley.com/documents/?uuid=eaf42335-c153-4bec-86e0-4b5f0cdaa798" ] }, { "id" : "ITEM-5",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5",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Chaney et al., 2014; Omondi et al., 2014; Gebrechorkos et al., 2018; Perkins-Kirkpatrick and Lewis, 2020)", "plainTextFormattedCitation" : "(Donat et al., 2013a; Chaney et al., 2014; Omondi et al., 2014; Gebrechorkos et al., 2018; Perkins-Kirkpatrick and Lewis, 2020)", "previouslyFormattedCitation" : "(Donat et al., 2013a; Chaney et al., 2014; Omondi et al., 2014; Gebrechorkos et al., 2018; Perkins-Kirkpatrick and Lewis, 2020)" }, "properties" : { "noteIndex" : 0 }, "schema" : "https://github.com/citation-style-language/schema/raw/master/csl-citation.json" }</w:instrText>
            </w:r>
            <w:ins w:id="3375" w:author="Robin Matthews" w:date="2021-07-14T13:53:00Z">
              <w:r w:rsidR="00AF1449" w:rsidRPr="00AF1449">
                <w:rPr>
                  <w:rFonts w:ascii="Times New Roman" w:hAnsi="Times New Roman" w:cs="Times New Roman"/>
                  <w:i/>
                  <w:iCs/>
                  <w:color w:val="000000" w:themeColor="text1"/>
                  <w:sz w:val="16"/>
                  <w:szCs w:val="16"/>
                  <w:lang w:val="en-GB" w:eastAsia="fr-FR"/>
                  <w:rPrChange w:id="3376" w:author="Robin Matthews" w:date="2021-07-14T13:53:00Z">
                    <w:rPr>
                      <w:rFonts w:cs="Times New Roman"/>
                      <w:i/>
                      <w:iCs/>
                      <w:color w:val="000000" w:themeColor="text1"/>
                      <w:sz w:val="16"/>
                      <w:szCs w:val="16"/>
                      <w:lang w:val="en-GB"/>
                    </w:rPr>
                  </w:rPrChange>
                </w:rPr>
                <w:fldChar w:fldCharType="separate"/>
              </w:r>
            </w:ins>
            <w:r w:rsidR="00DB48AC" w:rsidRPr="00DB48AC">
              <w:rPr>
                <w:rFonts w:cs="Times New Roman"/>
                <w:iCs/>
                <w:noProof/>
                <w:color w:val="000000" w:themeColor="text1"/>
                <w:sz w:val="16"/>
                <w:szCs w:val="16"/>
                <w:lang w:val="en-GB"/>
              </w:rPr>
              <w:t>(Donat et al., 2013a; Chaney et al., 2014; Omondi et al., 2014; Gebrechorkos et al., 2018; Perkins-Kirkpatrick and Lewis, 2020)</w:t>
            </w:r>
            <w:ins w:id="3377" w:author="Robin Matthews" w:date="2021-07-14T13:53:00Z">
              <w:r w:rsidR="00AF1449" w:rsidRPr="00AF1449">
                <w:rPr>
                  <w:rFonts w:ascii="Times New Roman" w:hAnsi="Times New Roman" w:cs="Times New Roman"/>
                  <w:i/>
                  <w:iCs/>
                  <w:color w:val="000000" w:themeColor="text1"/>
                  <w:sz w:val="16"/>
                  <w:szCs w:val="16"/>
                  <w:lang w:val="en-GB" w:eastAsia="fr-FR"/>
                  <w:rPrChange w:id="3378" w:author="Robin Matthews" w:date="2021-07-14T13:53:00Z">
                    <w:rPr>
                      <w:rFonts w:cs="Times New Roman"/>
                      <w:i/>
                      <w:iCs/>
                      <w:color w:val="000000" w:themeColor="text1"/>
                      <w:sz w:val="16"/>
                      <w:szCs w:val="16"/>
                      <w:lang w:val="en-GB"/>
                    </w:rPr>
                  </w:rPrChange>
                </w:rPr>
                <w:fldChar w:fldCharType="end"/>
              </w:r>
            </w:ins>
            <w:commentRangeStart w:id="3379"/>
            <w:del w:id="3380" w:author="Robin Matthews" w:date="2021-07-14T13:53:00Z">
              <w:r w:rsidRPr="00D424AA" w:rsidDel="00AF1449">
                <w:rPr>
                  <w:rFonts w:ascii="Times New Roman" w:hAnsi="Times New Roman" w:cs="Times New Roman"/>
                  <w:i/>
                  <w:iCs/>
                  <w:color w:val="000000" w:themeColor="text1"/>
                  <w:sz w:val="16"/>
                  <w:szCs w:val="16"/>
                  <w:lang w:val="en-GB" w:eastAsia="fr-FR"/>
                </w:rPr>
                <w:fldChar w:fldCharType="begin" w:fldLock="1"/>
              </w:r>
              <w:r w:rsidR="00FF6231" w:rsidDel="00AF1449">
                <w:rPr>
                  <w:rFonts w:ascii="Times New Roman" w:hAnsi="Times New Roman" w:cs="Times New Roman"/>
                  <w:i/>
                  <w:iCs/>
                  <w:color w:val="000000" w:themeColor="text1"/>
                  <w:sz w:val="16"/>
                  <w:szCs w:val="16"/>
                  <w:lang w:val="en-GB"/>
                </w:rPr>
                <w:delInstrText>ADDIN CSL_CITATION { "citationItems" : [ { "id" : "ITEM-1", "itemData" : { "DOI" : "10.1038/s41467-020-16970-7", "author" : [ { "dropping-particle" : "", "family" : "Perkins-Kirkpatrick", "given" : "S E", "non-dropping-particle" : "", "parse-names" : false, "suffix" : "" }, { "dropping-particle" : "", "family" : "Lewis", "given" : "S C", "non-dropping-particle" : "", "parse-names" : false, "suffix" : "" } ], "container-title" : "Nature Communications", "id" : "ITEM-1", "issue" : "1", "issued" : { "date-parts" : [ [ "2020" ] ] }, "page" : "1-8", "publisher" : "Nature Publishing Group", "title" : "Increasing trends in regional heatwaves", "translator" : [ { "dropping-particle" : "", "family" : "S2861", "given" : "", "non-dropping-particle" : "", "parse-names" : false, "suffix" : "" } ], "type" : "article-journal", "volume" : "11" }, "uris" : [ "http://www.mendeley.com/documents/?uuid=5dbac48f-2a43-4fe6-88c9-3d905f2eec81" ] } ], "mendeley" : { "formattedCitation" : "(Perkins-Kirkpatrick and Lewis, 2020)", "manualFormatting" : "(Perkins-Kirkpatrick and Lewis, 2020;", "plainTextFormattedCitation" : "(Perkins-Kirkpatrick and Lewis, 2020)", "previouslyFormattedCitation" : "(Perkins-Kirkpatrick and Lewis, 2020)" }, "properties" : { "noteIndex" : 0 }, "schema" : "https://github.com/citation-style-language/schema/raw/master/csl-citation.json" }</w:delInstrText>
              </w:r>
              <w:r w:rsidRPr="00D424AA" w:rsidDel="00AF1449">
                <w:rPr>
                  <w:rFonts w:ascii="Times New Roman" w:hAnsi="Times New Roman" w:cs="Times New Roman"/>
                  <w:i/>
                  <w:iCs/>
                  <w:color w:val="000000" w:themeColor="text1"/>
                  <w:sz w:val="16"/>
                  <w:szCs w:val="16"/>
                  <w:lang w:val="en-GB" w:eastAsia="fr-FR"/>
                </w:rPr>
                <w:fldChar w:fldCharType="separate"/>
              </w:r>
              <w:r w:rsidR="00A26296" w:rsidDel="00AF1449">
                <w:rPr>
                  <w:rFonts w:ascii="Times New Roman" w:hAnsi="Times New Roman" w:cs="Times New Roman"/>
                  <w:iCs/>
                  <w:noProof/>
                  <w:color w:val="000000" w:themeColor="text1"/>
                  <w:sz w:val="16"/>
                  <w:szCs w:val="16"/>
                  <w:lang w:val="en-GB"/>
                </w:rPr>
                <w:delText>(Perkins-Kirkpatrick and Lewis, 2020;</w:delText>
              </w:r>
              <w:r w:rsidRPr="00D424AA" w:rsidDel="00AF1449">
                <w:rPr>
                  <w:rFonts w:ascii="Times New Roman" w:hAnsi="Times New Roman" w:cs="Times New Roman"/>
                  <w:i/>
                  <w:iCs/>
                  <w:color w:val="000000" w:themeColor="text1"/>
                  <w:sz w:val="16"/>
                  <w:szCs w:val="16"/>
                  <w:lang w:val="en-GB" w:eastAsia="fr-FR"/>
                </w:rPr>
                <w:fldChar w:fldCharType="end"/>
              </w:r>
              <w:commentRangeEnd w:id="3379"/>
              <w:r w:rsidR="00A26296" w:rsidDel="00AF1449">
                <w:rPr>
                  <w:rStyle w:val="Marquedecommentaire"/>
                  <w:rFonts w:ascii="Times New Roman" w:hAnsi="Times New Roman" w:cstheme="minorBidi"/>
                  <w:lang w:val="fr-FR" w:eastAsia="fr-FR"/>
                </w:rPr>
                <w:commentReference w:id="3379"/>
              </w:r>
              <w:r w:rsidRPr="00841A35" w:rsidDel="00AF1449">
                <w:rPr>
                  <w:rFonts w:ascii="Times New Roman" w:hAnsi="Times New Roman" w:cs="Times New Roman"/>
                  <w:bCs/>
                  <w:sz w:val="16"/>
                  <w:szCs w:val="16"/>
                  <w:lang w:val="en-GB"/>
                </w:rPr>
                <w:delText xml:space="preserve"> </w:delText>
              </w:r>
              <w:commentRangeStart w:id="3381"/>
              <w:r w:rsidRPr="00D424AA" w:rsidDel="00AF1449">
                <w:rPr>
                  <w:rFonts w:cs="Times New Roman"/>
                  <w:bCs/>
                  <w:sz w:val="16"/>
                  <w:szCs w:val="16"/>
                  <w:lang w:val="en-GB"/>
                </w:rPr>
                <w:fldChar w:fldCharType="begin" w:fldLock="1"/>
              </w:r>
              <w:r w:rsidR="00FF6231" w:rsidDel="00AF1449">
                <w:rPr>
                  <w:rFonts w:ascii="Times New Roman" w:hAnsi="Times New Roman" w:cs="Times New Roman"/>
                  <w:bCs/>
                  <w:sz w:val="16"/>
                  <w:szCs w:val="16"/>
                  <w:lang w:val="en-GB"/>
                </w:rPr>
                <w:delInstrText>ADDIN CSL_CITATION { "citationItems" : [ { "id" : "ITEM-1",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1",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mendeley" : { "formattedCitation" : "(Chaney et al., 2014)", "manualFormatting" : "Chaney et al., 2014;", "plainTextFormattedCitation" : "(Chaney et al., 2014)", "previouslyFormattedCitation" : "(Chaney et al., 2014)" }, "properties" : { "noteIndex" : 0 }, "schema" : "https://github.com/citation-style-language/schema/raw/master/csl-citation.json" }</w:delInstrText>
              </w:r>
              <w:r w:rsidRPr="00D424AA" w:rsidDel="00AF1449">
                <w:rPr>
                  <w:rFonts w:cs="Times New Roman"/>
                  <w:bCs/>
                  <w:sz w:val="16"/>
                  <w:szCs w:val="16"/>
                  <w:lang w:val="en-GB"/>
                </w:rPr>
                <w:fldChar w:fldCharType="separate"/>
              </w:r>
              <w:r w:rsidR="00A26296" w:rsidDel="00AF1449">
                <w:rPr>
                  <w:rFonts w:ascii="Times New Roman" w:hAnsi="Times New Roman" w:cs="Times New Roman"/>
                  <w:bCs/>
                  <w:noProof/>
                  <w:sz w:val="16"/>
                  <w:szCs w:val="16"/>
                  <w:lang w:val="en-GB"/>
                </w:rPr>
                <w:delText>Chaney et al., 2014;</w:delText>
              </w:r>
              <w:r w:rsidRPr="00D424AA" w:rsidDel="00AF1449">
                <w:rPr>
                  <w:rFonts w:cs="Times New Roman"/>
                  <w:bCs/>
                  <w:sz w:val="16"/>
                  <w:szCs w:val="16"/>
                  <w:lang w:val="en-GB"/>
                </w:rPr>
                <w:fldChar w:fldCharType="end"/>
              </w:r>
              <w:commentRangeEnd w:id="3381"/>
              <w:r w:rsidR="00A26296" w:rsidDel="00AF1449">
                <w:rPr>
                  <w:rStyle w:val="Marquedecommentaire"/>
                  <w:rFonts w:ascii="Times New Roman" w:hAnsi="Times New Roman" w:cstheme="minorBidi"/>
                  <w:lang w:val="fr-FR" w:eastAsia="fr-FR"/>
                </w:rPr>
                <w:commentReference w:id="3381"/>
              </w:r>
              <w:r w:rsidRPr="00841A35" w:rsidDel="00AF1449">
                <w:rPr>
                  <w:rFonts w:ascii="Times New Roman" w:hAnsi="Times New Roman" w:cs="Times New Roman"/>
                  <w:bCs/>
                  <w:sz w:val="16"/>
                  <w:szCs w:val="16"/>
                  <w:lang w:val="en-GB"/>
                </w:rPr>
                <w:delText xml:space="preserve"> </w:delText>
              </w:r>
              <w:commentRangeStart w:id="3382"/>
              <w:r w:rsidRPr="00841A35" w:rsidDel="00AF1449">
                <w:rPr>
                  <w:rFonts w:cs="Times New Roman"/>
                  <w:bCs/>
                  <w:sz w:val="16"/>
                  <w:szCs w:val="16"/>
                  <w:lang w:val="en-GB"/>
                </w:rPr>
                <w:fldChar w:fldCharType="begin" w:fldLock="1"/>
              </w:r>
              <w:r w:rsidR="00FF6231" w:rsidDel="00AF1449">
                <w:rPr>
                  <w:rFonts w:ascii="Times New Roman" w:hAnsi="Times New Roman" w:cs="Times New Roman"/>
                  <w:bCs/>
                  <w:sz w:val="16"/>
                  <w:szCs w:val="16"/>
                  <w:lang w:val="en-GB"/>
                </w:rPr>
                <w:delInstrText>ADDIN CSL_CITATION { "citationItems" : [ { "id" : "ITEM-1", "itemData" : { "DOI" : "10.1002/joc.5777", "author" : [ { "dropping-particle" : "", "family" : "Gebrechorkos", "given" : "Solomon H", "non-dropping-particle" : "", "parse-names" : false, "suffix" : "" }, { "dropping-particle" : "", "family" : "H\u00fclsmann", "given" : "Stephan", "non-dropping-particle" : "", "parse-names" : false, "suffix" : "" }, { "dropping-particle" : "", "family" : "Bernhofer", "given" : "Christian", "non-dropping-particle" : "", "parse-names" : false, "suffix" : "" } ], "container-title" : "International Journal of Climatology", "id" : "ITEM-1", "issue" : "1", "issued" : { "date-parts" : [ [ "2018" ] ] }, "page" : "18-30", "publisher" : "Wiley Online Library", "title" : "Changes in temperature and precipitation extremes in Ethiopia, Kenya, and Tanzania", "translator" : [ { "dropping-particle" : "", "family" : "S2168", "given" : "", "non-dropping-particle" : "", "parse-names" : false, "suffix" : "" } ], "type" : "article-journal", "volume" : "39" }, "uris" : [ "http://www.mendeley.com/documents/?uuid=19a0dae0-76ea-46f6-8416-05124e83255a" ] } ], "mendeley" : { "formattedCitation" : "(Gebrechorkos et al., 2018)", "manualFormatting" : "Gebrechorkos et al., 2018;", "plainTextFormattedCitation" : "(Gebrechorkos et al., 2018)", "previouslyFormattedCitation" : "(Gebrechorkos et al., 2018)" }, "properties" : { "noteIndex" : 0 }, "schema" : "https://github.com/citation-style-language/schema/raw/master/csl-citation.json" }</w:delInstrText>
              </w:r>
              <w:r w:rsidRPr="00841A35" w:rsidDel="00AF1449">
                <w:rPr>
                  <w:rFonts w:cs="Times New Roman"/>
                  <w:bCs/>
                  <w:sz w:val="16"/>
                  <w:szCs w:val="16"/>
                  <w:lang w:val="en-GB"/>
                </w:rPr>
                <w:fldChar w:fldCharType="separate"/>
              </w:r>
              <w:r w:rsidR="00A26296" w:rsidDel="00AF1449">
                <w:rPr>
                  <w:rFonts w:ascii="Times New Roman" w:hAnsi="Times New Roman" w:cs="Times New Roman"/>
                  <w:bCs/>
                  <w:noProof/>
                  <w:sz w:val="16"/>
                  <w:szCs w:val="16"/>
                  <w:lang w:val="en-GB"/>
                </w:rPr>
                <w:delText>Gebrechorkos et al., 2018;</w:delText>
              </w:r>
              <w:r w:rsidRPr="00841A35" w:rsidDel="00AF1449">
                <w:rPr>
                  <w:rFonts w:cs="Times New Roman"/>
                  <w:bCs/>
                  <w:sz w:val="16"/>
                  <w:szCs w:val="16"/>
                  <w:lang w:val="en-GB"/>
                </w:rPr>
                <w:fldChar w:fldCharType="end"/>
              </w:r>
              <w:commentRangeEnd w:id="3382"/>
              <w:r w:rsidR="00A26296" w:rsidDel="00AF1449">
                <w:rPr>
                  <w:rStyle w:val="Marquedecommentaire"/>
                  <w:rFonts w:ascii="Times New Roman" w:hAnsi="Times New Roman" w:cstheme="minorBidi"/>
                  <w:lang w:val="fr-FR" w:eastAsia="fr-FR"/>
                </w:rPr>
                <w:commentReference w:id="3382"/>
              </w:r>
              <w:r w:rsidRPr="00841A35" w:rsidDel="00AF1449">
                <w:rPr>
                  <w:rFonts w:ascii="Times New Roman" w:hAnsi="Times New Roman" w:cs="Times New Roman"/>
                  <w:bCs/>
                  <w:sz w:val="16"/>
                  <w:szCs w:val="16"/>
                  <w:lang w:val="en-GB"/>
                </w:rPr>
                <w:delText xml:space="preserve"> </w:delText>
              </w:r>
              <w:commentRangeStart w:id="3383"/>
              <w:r w:rsidRPr="00D424AA" w:rsidDel="00AF1449">
                <w:rPr>
                  <w:rFonts w:cs="Times New Roman"/>
                  <w:bCs/>
                  <w:sz w:val="16"/>
                  <w:szCs w:val="16"/>
                  <w:lang w:val="en-GB"/>
                </w:rPr>
                <w:fldChar w:fldCharType="begin" w:fldLock="1"/>
              </w:r>
              <w:r w:rsidR="00FF6231" w:rsidDel="00AF1449">
                <w:rPr>
                  <w:rFonts w:ascii="Times New Roman" w:hAnsi="Times New Roman" w:cs="Times New Roman"/>
                  <w:bCs/>
                  <w:sz w:val="16"/>
                  <w:szCs w:val="16"/>
                  <w:lang w:val="en-GB"/>
                </w:rPr>
                <w:delInstrText>ADDIN CSL_CITATION { "citationItems" : [ { "id" : "ITEM-1", "itemData" : { "DOI" : "10.1002/joc.3763", "ISSN" : "0899-8418", "abstract" : "ABSTRACT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GHA). This study, which was supported by the World Bank Global Facility for Disaster Reduction and Recovery (WB-GFDRR) and implemented by the World Meteorological Organization, was organized in terms of three workshops with three main objectives; (1) analysis of daily rainfall and temperature extremes for ten countries in the GHA region using observed in situ data running from 1971 to 2006, (2) assessing whether the United Kingdom Met-office and Hadley centre Providing REgional Climates for Impact Studies (UK-PRECIS) modelling system can provide realistic representation of the past and present climate extremes as observed by available in situ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 GHA. The results showed a significant decrease in total precipitation in wet days greater than 1?mm and increasing warm extremes, particularly at night, while cold extremes are decreasing. Considering a combination of geophysical models and satellite gravimetry observations from the Gravity Recovery and Climate Experiment (GRACE) mission in the frame of GRACE daily Kalman-smoothing models, for the years 2002 to 2010, we explored a decline in total water storage variations over the GHA.", "author" : [ { "dropping-particle" : "", "family" : "Omondi", "given" : "Philip Aming'o", "non-dropping-particle" : "", "parse-names" : false, "suffix" : "" }, { "dropping-particle" : "", "family" : "Awange", "given" : "Joseph L", "non-dropping-particle" : "", "parse-names" : false, "suffix" : "" }, { "dropping-particle" : "", "family" : "Forootan", "given" : "Ehsan", "non-dropping-particle" : "", "parse-names" : false, "suffix" : "" }, { "dropping-particle" : "", "family" : "Ogallo", "given" : "Laban Ayieko", "non-dropping-particle" : "", "parse-names" : false, "suffix" : "" }, { "dropping-particle" : "", "family" : "Barakiza", "given" : "Ruben", "non-dropping-particle" : "", "parse-names" : false, "suffix" : "" }, { "dropping-particle" : "", "family" : "Girmaw", "given" : "Gezahegn Bogale", "non-dropping-particle" : "", "parse-names" : false, "suffix" : "" }, { "dropping-particle" : "", "family" : "Fesseha", "given" : "Isaac", "non-dropping-particle" : "", "parse-names" : false, "suffix" : "" }, { "dropping-particle" : "", "family" : "Kululetera", "given" : "Venerabilis", "non-dropping-particle" : "", "parse-names" : false, "suffix" : "" }, { "dropping-particle" : "", "family" : "Kilembe", "given" : "Caroline", "non-dropping-particle" : "", "parse-names" : false, "suffix" : "" }, { "dropping-particle" : "", "family" : "Mbati", "given" : "Mathieu Mugunga", "non-dropping-particle" : "", "parse-names" : false, "suffix" : "" }, { "dropping-particle" : "", "family" : "Kilavi", "given" : "Mary", "non-dropping-particle" : "", "parse-names" : false, "suffix" : "" }, { "dropping-particle" : "", "family" : "King'uyu", "given" : "Stephen Mutua", "non-dropping-particle" : "", "parse-names" : false, "suffix" : "" }, { "dropping-particle" : "", "family" : "Omeny", "given" : "Peter Adek", "non-dropping-particle" : "", "parse-names" : false, "suffix" : "" }, { "dropping-particle" : "", "family" : "Njogu", "given" : "Andrew", "non-dropping-particle" : "", "parse-names" : false, "suffix" : "" }, { "dropping-particle" : "", "family" : "Badr", "given" : "Eldin Mamoun", "non-dropping-particle" : "", "parse-names" : false, "suffix" : "" }, { "dropping-particle" : "", "family" : "Musa", "given" : "Tibin Adam", "non-dropping-particle" : "", "parse-names" : false, "suffix" : "" }, { "dropping-particle" : "", "family" : "Muchiri", "given" : "Peris", "non-dropping-particle" : "", "parse-names" : false, "suffix" : "" }, { "dropping-particle" : "", "family" : "Bamanya", "given" : "Deus", "non-dropping-particle" : "", "parse-names" : false, "suffix" : "" }, { "dropping-particle" : "", "family" : "Komutunga", "given" : "Everline", "non-dropping-particle" : "", "parse-names" : false, "suffix" : "" } ], "container-title" : "International Journal of Climatology", "id" : "ITEM-1", "issue" : "4", "issued" : { "date-parts" : [ [ "2014", "3", "1" ] ] }, "note" : "doi: 10.1002/joc.3763", "page" : "1262-1277", "publisher" : "John Wiley &amp; Sons, Ltd", "title" : "Changes in temperature and precipitation extremes over the Greater Horn of Africa region from 1961 to 2010", "translator" : [ { "dropping-particle" : "", "family" : "S3061", "given" : "", "non-dropping-particle" : "", "parse-names" : false, "suffix" : "" } ], "type" : "article-journal", "volume" : "34" }, "uris" : [ "http://www.mendeley.com/documents/?uuid=eaf42335-c153-4bec-86e0-4b5f0cdaa798" ] } ], "mendeley" : { "formattedCitation" : "(Omondi et al., 2014)", "manualFormatting" : "Omondi et al., 2014;", "plainTextFormattedCitation" : "(Omondi et al., 2014)", "previouslyFormattedCitation" : "(Omondi et al., 2014)" }, "properties" : { "noteIndex" : 0 }, "schema" : "https://github.com/citation-style-language/schema/raw/master/csl-citation.json" }</w:delInstrText>
              </w:r>
              <w:r w:rsidRPr="00D424AA" w:rsidDel="00AF1449">
                <w:rPr>
                  <w:rFonts w:cs="Times New Roman"/>
                  <w:bCs/>
                  <w:sz w:val="16"/>
                  <w:szCs w:val="16"/>
                  <w:lang w:val="en-GB"/>
                </w:rPr>
                <w:fldChar w:fldCharType="separate"/>
              </w:r>
              <w:r w:rsidR="00A26296" w:rsidDel="00AF1449">
                <w:rPr>
                  <w:rFonts w:ascii="Times New Roman" w:hAnsi="Times New Roman" w:cs="Times New Roman"/>
                  <w:bCs/>
                  <w:noProof/>
                  <w:sz w:val="16"/>
                  <w:szCs w:val="16"/>
                  <w:lang w:val="en-GB"/>
                </w:rPr>
                <w:delText>Omondi et al., 2014;</w:delText>
              </w:r>
              <w:r w:rsidRPr="00D424AA" w:rsidDel="00AF1449">
                <w:rPr>
                  <w:rFonts w:cs="Times New Roman"/>
                  <w:bCs/>
                  <w:sz w:val="16"/>
                  <w:szCs w:val="16"/>
                  <w:lang w:val="en-GB"/>
                </w:rPr>
                <w:fldChar w:fldCharType="end"/>
              </w:r>
              <w:commentRangeEnd w:id="3383"/>
              <w:r w:rsidR="00A26296" w:rsidDel="00AF1449">
                <w:rPr>
                  <w:rStyle w:val="Marquedecommentaire"/>
                  <w:rFonts w:ascii="Times New Roman" w:hAnsi="Times New Roman" w:cstheme="minorBidi"/>
                  <w:lang w:val="fr-FR" w:eastAsia="fr-FR"/>
                </w:rPr>
                <w:commentReference w:id="3383"/>
              </w:r>
              <w:r w:rsidRPr="00841A35" w:rsidDel="00AF1449">
                <w:rPr>
                  <w:rFonts w:ascii="Times New Roman" w:hAnsi="Times New Roman" w:cs="Times New Roman"/>
                  <w:color w:val="000000" w:themeColor="text1"/>
                  <w:sz w:val="16"/>
                  <w:szCs w:val="16"/>
                  <w:lang w:val="en-GB"/>
                </w:rPr>
                <w:delText xml:space="preserve"> </w:delText>
              </w:r>
              <w:commentRangeStart w:id="3384"/>
              <w:r w:rsidRPr="00D424AA" w:rsidDel="00AF1449">
                <w:rPr>
                  <w:rFonts w:cs="Times New Roman"/>
                  <w:color w:val="000000" w:themeColor="text1"/>
                  <w:sz w:val="16"/>
                  <w:szCs w:val="16"/>
                  <w:lang w:val="en-GB"/>
                </w:rPr>
                <w:fldChar w:fldCharType="begin" w:fldLock="1"/>
              </w:r>
              <w:r w:rsidR="00FF6231" w:rsidDel="00AF1449">
                <w:rPr>
                  <w:rFonts w:ascii="Times New Roman" w:hAnsi="Times New Roman" w:cs="Times New Roman"/>
                  <w:color w:val="000000" w:themeColor="text1"/>
                  <w:sz w:val="16"/>
                  <w:szCs w:val="16"/>
                  <w:lang w:val="en-GB"/>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manualFormatting" : "Dunn et al., 2020) ", "plainTextFormattedCitation" : "(Donat et al., 2013a)", "previouslyFormattedCitation" : "(Donat et al., 2013a)" }, "properties" : { "noteIndex" : 0 }, "schema" : "https://github.com/citation-style-language/schema/raw/master/csl-citation.json" }</w:delInstrText>
              </w:r>
              <w:r w:rsidRPr="00D424AA" w:rsidDel="00AF1449">
                <w:rPr>
                  <w:rFonts w:cs="Times New Roman"/>
                  <w:color w:val="000000" w:themeColor="text1"/>
                  <w:sz w:val="16"/>
                  <w:szCs w:val="16"/>
                  <w:lang w:val="en-GB"/>
                </w:rPr>
                <w:fldChar w:fldCharType="separate"/>
              </w:r>
              <w:r w:rsidR="00A26296" w:rsidDel="00AF1449">
                <w:rPr>
                  <w:rFonts w:cs="Times New Roman"/>
                  <w:noProof/>
                  <w:color w:val="000000" w:themeColor="text1"/>
                  <w:sz w:val="16"/>
                  <w:szCs w:val="16"/>
                  <w:lang w:val="en-GB"/>
                </w:rPr>
                <w:delText xml:space="preserve">Dunn et al., 2020) </w:delText>
              </w:r>
              <w:r w:rsidRPr="00D424AA" w:rsidDel="00AF1449">
                <w:rPr>
                  <w:rFonts w:cs="Times New Roman"/>
                  <w:color w:val="000000" w:themeColor="text1"/>
                  <w:sz w:val="16"/>
                  <w:szCs w:val="16"/>
                  <w:lang w:val="en-GB"/>
                </w:rPr>
                <w:fldChar w:fldCharType="end"/>
              </w:r>
            </w:del>
            <w:bookmarkEnd w:id="3373"/>
            <w:commentRangeEnd w:id="3384"/>
            <w:r w:rsidR="00A26296">
              <w:rPr>
                <w:rStyle w:val="Marquedecommentaire"/>
                <w:rFonts w:ascii="Times New Roman" w:hAnsi="Times New Roman" w:cstheme="minorBidi"/>
                <w:lang w:val="fr-FR" w:eastAsia="fr-FR"/>
              </w:rPr>
              <w:commentReference w:id="3384"/>
            </w:r>
          </w:p>
          <w:p w14:paraId="3190E3DB" w14:textId="77777777" w:rsidR="00D376F0" w:rsidRPr="00D424AA" w:rsidRDefault="00D376F0" w:rsidP="00D424AA">
            <w:pPr>
              <w:rPr>
                <w:rFonts w:ascii="Times New Roman" w:hAnsi="Times New Roman" w:cs="Times New Roman"/>
                <w:i/>
                <w:color w:val="000000" w:themeColor="text1"/>
                <w:sz w:val="16"/>
                <w:szCs w:val="16"/>
                <w:lang w:val="en-GB"/>
              </w:rPr>
            </w:pPr>
          </w:p>
        </w:tc>
        <w:tc>
          <w:tcPr>
            <w:tcW w:w="1916" w:type="dxa"/>
            <w:tcBorders>
              <w:top w:val="dashed" w:sz="4" w:space="0" w:color="000000"/>
            </w:tcBorders>
            <w:shd w:val="clear" w:color="auto" w:fill="FFE2D9"/>
          </w:tcPr>
          <w:p w14:paraId="1E820DB8" w14:textId="090E29AF" w:rsidR="00D376F0" w:rsidRPr="00841A35" w:rsidRDefault="00D376F0" w:rsidP="00D424AA">
            <w:pPr>
              <w:rPr>
                <w:rFonts w:ascii="Times New Roman" w:hAnsi="Times New Roman" w:cs="Times New Roman"/>
                <w:i/>
                <w:color w:val="000000"/>
                <w:sz w:val="16"/>
                <w:szCs w:val="16"/>
                <w:lang w:val="en-GB"/>
              </w:rPr>
            </w:pPr>
            <w:r w:rsidRPr="00D424AA">
              <w:rPr>
                <w:rFonts w:ascii="Times New Roman" w:hAnsi="Times New Roman" w:cs="Times New Roman"/>
                <w:color w:val="000000" w:themeColor="text1"/>
                <w:sz w:val="16"/>
                <w:szCs w:val="16"/>
                <w:lang w:val="en-GB" w:eastAsia="en-US"/>
              </w:rPr>
              <w:t xml:space="preserve">Evidence of a human contribution to the observed increase in the intensity and frequency of hot extremes and decrease in the intensity and frequency of cold extremes </w:t>
            </w:r>
            <w:ins w:id="3385" w:author="Robin Matthews" w:date="2021-07-14T13:51:00Z">
              <w:r w:rsidR="00AF1449" w:rsidRPr="00AF1449">
                <w:rPr>
                  <w:rFonts w:ascii="Times New Roman" w:hAnsi="Times New Roman" w:cs="Times New Roman"/>
                  <w:color w:val="000000" w:themeColor="text1"/>
                  <w:sz w:val="16"/>
                  <w:szCs w:val="16"/>
                  <w:lang w:val="en-GB" w:eastAsia="fr-FR"/>
                </w:rPr>
                <w:fldChar w:fldCharType="begin" w:fldLock="1"/>
              </w:r>
            </w:ins>
            <w:r w:rsidR="00D60E09">
              <w:rPr>
                <w:rFonts w:cs="Times New Roman"/>
                <w:color w:val="000000" w:themeColor="text1"/>
                <w:sz w:val="16"/>
                <w:szCs w:val="16"/>
                <w:lang w:val="en-GB"/>
              </w:rPr>
              <w:instrText>ADDIN CSL_CITATION { "citationItems" : [ { "id" : "ITEM-1", "itemData" : { "DOI" : "10.1007/s10584-015-1432-0", "ISSN" : "0165-0009", "author" : [ { "dropping-particle" : "", "family" : "Otto", "given" : "Friederike E L", "non-dropping-particle" : "", "parse-names" : false, "suffix" : "" }, { "dropping-particle" : "", "family" : "Boyd", "given" : "Emily", "non-dropping-particle" : "", "parse-names" : false, "suffix" : "" }, { "dropping-particle" : "", "family" : "Jones", "given" : "Richard G", "non-dropping-particle" : "", "parse-names" : false, "suffix" : "" }, { "dropping-particle" : "", "family" : "Cornforth", "given" : "Rosalind J", "non-dropping-particle" : "", "parse-names" : false, "suffix" : "" }, { "dropping-particle" : "", "family" : "James", "given" : "Rachel", "non-dropping-particle" : "", "parse-names" : false, "suffix" : "" }, { "dropping-particle" : "", "family" : "Parker", "given" : "Hannah R", "non-dropping-particle" : "", "parse-names" : false, "suffix" : "" }, { "dropping-particle" : "", "family" : "Allen", "given" : "Myles R", "non-dropping-particle" : "", "parse-names" : false, "suffix" : "" } ], "container-title" : "Climatic Change", "id" : "ITEM-1", "issue" : "4", "issued" : { "date-parts" : [ [ "2015", "10", "4" ] ] }, "page" : "531-543", "title" : "Attribution of extreme weather events in Africa: a preliminary exploration of the science and policy implications", "translator" : [ { "dropping-particle" : "", "family" : "S152", "given" : "", "non-dropping-particle" : "", "parse-names" : false, "suffix" : "" } ], "type" : "article-journal", "volume" : "132" }, "uris" : [ "http://www.mendeley.com/documents/?uuid=58676e5f-fd56-4070-ac7d-13e6ef017358" ] }, { "id" : "ITEM-2", "itemData" : { "DOI" : "10.5194/ascmo-6-177-2020", "ISSN" : "2364-3587", "author" : [ { "dropping-particle" : "", "family" : "Philip", "given" : "S.", "non-dropping-particle" : "", "parse-names" : false, "suffix" : "" }, { "dropping-particle" : "", "family" : "Kew", "given" : "S.", "non-dropping-particle" : "", "parse-names" : false, "suffix" : "" }, { "dropping-particle" : "", "family" : "Oldenborgh", "given" : "G. J.", "non-dropping-particle" : "van", "parse-names" : false, "suffix" : "" }, { "dropping-particle" : "", "family" : "Otto", "given" : "F.", "non-dropping-particle" : "", "parse-names" : false, "suffix" : "" }, { "dropping-particle" : "", "family" : "Vautard", "given" : "R.", "non-dropping-particle" : "", "parse-names" : false, "suffix" : "" }, { "dropping-particle" : "", "family" : "Wiel", "given" : "K.", "non-dropping-particle" : "van der", "parse-names" : false, "suffix" : "" }, { "dropping-particle" : "", "family" : "King", "given" : "A.", "non-dropping-particle" : "", "parse-names" : false, "suffix" : "" }, { "dropping-particle" : "", "family" : "Lott", "given" : "F.", "non-dropping-particle" : "", "parse-names" : false, "suffix" : "" }, { "dropping-particle" : "", "family" : "Arrighi", "given" : "J.", "non-dropping-particle" : "", "parse-names" : false, "suffix" : "" }, { "dropping-particle" : "", "family" : "Singh", "given" : "R.", "non-dropping-particle" : "", "parse-names" : false, "suffix" : "" }, { "dropping-particle" : "", "family" : "Aalst", "given" : "M.", "non-dropping-particle" : "van", "parse-names" : false, "suffix" : "" } ], "container-title" : "Advances in Statistical Climatology, Meteorology and Oceanography", "id" : "ITEM-2", "issue" : "2", "issued" : { "date-parts" : [ [ "2020", "11" ] ] }, "page" : "177-203", "publisher" : "Copernicus Publications", "title" : "A protocol for probabilistic extreme event attribution analyses", "translator" : [ { "dropping-particle" : "", "family" : "S3576", "given" : "", "non-dropping-particle" : "", "parse-names" : false, "suffix" : "" } ], "type" : "article-journal", "volume" : "6" }, "uris" : [ "http://www.mendeley.com/documents/?uuid=1e81cad8-3034-4123-9fd7-775b2b809367" ] }, { "id" : "ITEM-3", "itemData" : { "DOI" : "10.1175/BAMS-D-15-00115.1", "ISBN" : "0003-0007", "ISSN" : "0003-0007", "abstract" : "\u00a9 2015 American Meteorological Society.Ensemble modelling of the East African 2014 long rains season suggests no anthropogenic influence on the likelihood of low rainfall but clear signals in other drivers of drought.", "author" : [ { "dropping-particle" : "", "family" : "Marthews", "given" : "T. R.", "non-dropping-particle" : "", "parse-names" : false, "suffix" : "" }, { "dropping-particle" : "", "family" : "Otto", "given" : "F. E. L.", "non-dropping-particle" : "", "parse-names" : false, "suffix" : "" }, { "dropping-particle" : "", "family" : "Mitchell", "given" : "D.", "non-dropping-particle" : "", "parse-names" : false, "suffix" : "" }, { "dropping-particle" : "", "family" : "Dadson", "given" : "S. J.", "non-dropping-particle" : "", "parse-names" : false, "suffix" : "" }, { "dropping-particle" : "", "family" : "Jones", "given" : "R. G.", "non-dropping-particle" : "", "parse-names" : false, "suffix" : "" } ], "container-title" : "Bulletin of the American Meteorological Society", "id" : "ITEM-3", "issue" : "12", "issued" : { "date-parts" : [ [ "2015", "12" ] ] }, "page" : "S83-S88", "title" : "The 2014 Drought in the Horn of Africa: Attribution of Meteorological Drivers [in \"Explaining Extreme Events of 2014 from a Climate Perspective\"]", "translator" : [ { "dropping-particle" : "", "family" : "S1581", "given" : "", "non-dropping-particle" : "", "parse-names" : false, "suffix" : "" } ], "type" : "article-journal", "volume" : "96" }, "uris" : [ "http://www.mendeley.com/documents/?uuid=d812ec9d-8ca1-4938-9fd7-b7af8cdbb14f" ] }, { "id" : "ITEM-4", "itemData" : { "DOI" : "10.5194/esd-12-17-2021", "ISSN" : "2190-4987", "abstract" : "Abstract. In eastern Africa droughts can cause crop failure and lead to food insecurity. With increasing temperatures, there is an a priori assumption that droughts are becoming more severe. However, the link between droughts and climate change is not sufficiently understood. Here we investigate trends in long-term agricultural drought and the influence of increasing temperatures and precipitation deficits. Using a combination of models and observational datasets, we studied trends, spanning the period from 1900 (to approximate pre-industrial conditions) to 2018, for six regions in eastern Africa in four drought-related annually averaged variables: soil moisture, precipitation, temperature, and evaporative demand (E0). In standardized soil moisture data, we found no discernible trends. The strongest influence on soil moisture variability was from precipitation, especially in the drier or water-limited study regions; temperature and E0 did not demonstrate strong relations to soil moisture. However, the error margins on precipitation trend estimates are large and no clear trend is evident, whereas significant positive trends were observed in local temperatures. The trends in E0 are predominantly positive, but we do not find strong relations between E0 and soil moisture trends. Nevertheless, the E0 trend results can still be of interest for irrigation purposes because it is E0 that determines the maximum evaporation rate. We conclude that until now the impact of increasing local temperatures on agricultural drought in eastern Africa is limited and we recommend that any soil moisture analysis be supplemented by an analysis of precipitation deficit.", "author" : [ { "dropping-particle" : "", "family" : "Kew", "given" : "Sarah F", "non-dropping-particle" : "", "parse-names" : false, "suffix" : "" }, { "dropping-particle" : "", "family" : "Philip", "given" : "Sjoukje Y", "non-dropping-particle" : "", "parse-names" : false, "suffix" : "" }, { "dropping-particle" : "", "family" : "Hauser", "given" : "Mathias", "non-dropping-particle" : "", "parse-names" : false, "suffix" : "" }, { "dropping-particle" : "", "family" : "Hobbins", "given" : "Mike", "non-dropping-particle" : "", "parse-names" : false, "suffix" : "" }, { "dropping-particle" : "", "family" : "Wanders", "given" : "Niko", "non-dropping-particle" : "", "parse-names" : false, "suffix" : "" }, { "dropping-particle" : "", "family" : "Oldenborgh", "given" : "Geert Jan", "non-dropping-particle" : "van", "parse-names" : false, "suffix" : "" }, { "dropping-particle" : "", "family" : "Wiel", "given" : "Karin", "non-dropping-particle" : "van der", "parse-names" : false, "suffix" : "" }, { "dropping-particle" : "", "family" : "Veldkamp", "given" : "Ted I E", "non-dropping-particle" : "", "parse-names" : false, "suffix" : "" }, { "dropping-particle" : "", "family" : "Kimutai", "given" : "Joyce", "non-dropping-particle" : "", "parse-names" : false, "suffix" : "" }, { "dropping-particle" : "", "family" : "Funk", "given" : "Chris", "non-dropping-particle" : "", "parse-names" : false, "suffix" : "" }, { "dropping-particle" : "", "family" : "Otto", "given" : "Friederike E L", "non-dropping-particle" : "", "parse-names" : false, "suffix" : "" } ], "container-title" : "Earth System Dynamics", "id" : "ITEM-4", "issue" : "1", "issued" : { "date-parts" : [ [ "2021", "1", "6" ] ] }, "page" : "17-35", "publisher" : "Copernicus Publications", "title" : "Impact of precipitation and increasing temperatures on drought trends in eastern Africa", "translator" : [ { "dropping-particle" : "", "family" : "S2636", "given" : "", "non-dropping-particle" : "", "parse-names" : false, "suffix" : "" } ], "type" : "article-journal", "volume" : "12" }, "uris" : [ "http://www.mendeley.com/documents/?uuid=2a487acd-092d-4021-8ede-4bc795e93782" ] }, { "id" : "ITEM-5", "itemData" : { "DOI" : "10.1175/BAMS-D-15-00106.1", "ISSN" : "00030007", "abstract" : "\u00a9 2015 American Meteorological Society. Anthropogenic warming contributed to the 2014 East African drought by increasing East African and west Pacific temperatures, and increasing the gradient between standardized western and central Pacific SST causing reduced rainfall, evapotranspiration, and soil moisture.", "author" : [ { "dropping-particle" : "", "family" : "Funk", "given" : "Chris", "non-dropping-particle" : "", "parse-names" : false, "suffix" : "" }, { "dropping-particle" : "", "family" : "Shukla", "given" : "Shraddhanand", "non-dropping-particle" : "", "parse-names" : false, "suffix" : "" }, { "dropping-particle" : "", "family" : "Hoell", "given" : "Andy", "non-dropping-particle" : "", "parse-names" : false, "suffix" : "" }, { "dropping-particle" : "", "family" : "Livneh", "given" : "Ben", "non-dropping-particle" : "", "parse-names" : false, "suffix" : "" } ], "container-title" : "Bulletin of the American Meteorological Society", "id" : "ITEM-5", "issue" : "12", "issued" : { "date-parts" : [ [ "2015" ] ] }, "page" : "S77-S82", "title" : "Assessing the contributions of east African and west pacific warming to the 2014 boreal spring east African drought", "translator" : [ { "dropping-particle" : "", "family" : "S758", "given" : "", "non-dropping-particle" : "", "parse-names" : false, "suffix" : "" } ], "type" : "article-journal", "volume" : "96" }, "uris" : [ "http://www.mendeley.com/documents/?uuid=f1bbbf1d-8d73-4050-9d18-6af4d3c57f26" ] } ], "mendeley" : { "formattedCitation" : "(Funk et al., 2015b; Marthews et al., 2015; Otto et al., 2015a; Philip et al., 2020; Kew et al., 2021)", "manualFormatting" : "(Funk et al., 2015a; Marthews et al., 2015; Otto et al., 2015a; Philip et al., 2020; Kew et al., 2021)", "plainTextFormattedCitation" : "(Funk et al., 2015b; Marthews et al., 2015; Otto et al., 2015a; Philip et al., 2020; Kew et al., 2021)", "previouslyFormattedCitation" : "(Funk et al., 2015b; Marthews et al., 2015; Otto et al., 2015a; Philip et al., 2020; Kew et al., 2021)" }, "properties" : { "noteIndex" : 0 }, "schema" : "https://github.com/citation-style-language/schema/raw/master/csl-citation.json" }</w:instrText>
            </w:r>
            <w:ins w:id="3386" w:author="Robin Matthews" w:date="2021-07-14T13:51:00Z">
              <w:r w:rsidR="00AF1449" w:rsidRPr="00AF1449">
                <w:rPr>
                  <w:rFonts w:ascii="Times New Roman" w:hAnsi="Times New Roman" w:cs="Times New Roman"/>
                  <w:color w:val="000000" w:themeColor="text1"/>
                  <w:sz w:val="16"/>
                  <w:szCs w:val="16"/>
                  <w:lang w:val="en-GB" w:eastAsia="fr-FR"/>
                  <w:rPrChange w:id="3387" w:author="Robin Matthews" w:date="2021-07-14T13:51:00Z">
                    <w:rPr>
                      <w:rFonts w:cs="Times New Roman"/>
                      <w:color w:val="000000" w:themeColor="text1"/>
                      <w:sz w:val="16"/>
                      <w:szCs w:val="16"/>
                      <w:lang w:val="en-GB"/>
                    </w:rPr>
                  </w:rPrChange>
                </w:rPr>
                <w:fldChar w:fldCharType="separate"/>
              </w:r>
              <w:r w:rsidR="00AF1449" w:rsidRPr="00AF1449">
                <w:rPr>
                  <w:rFonts w:cs="Times New Roman"/>
                  <w:noProof/>
                  <w:color w:val="000000" w:themeColor="text1"/>
                  <w:sz w:val="16"/>
                  <w:szCs w:val="16"/>
                  <w:lang w:val="en-GB"/>
                </w:rPr>
                <w:t>(Funk et al., 2015a; Marthews et al., 2015; Otto et al., 2015a; Philip et al., 2020; Kew et al., 2021)</w:t>
              </w:r>
              <w:r w:rsidR="00AF1449" w:rsidRPr="00AF1449">
                <w:rPr>
                  <w:rFonts w:ascii="Times New Roman" w:hAnsi="Times New Roman" w:cs="Times New Roman"/>
                  <w:color w:val="000000" w:themeColor="text1"/>
                  <w:sz w:val="16"/>
                  <w:szCs w:val="16"/>
                  <w:lang w:val="en-GB" w:eastAsia="fr-FR"/>
                  <w:rPrChange w:id="3388" w:author="Robin Matthews" w:date="2021-07-14T13:51:00Z">
                    <w:rPr>
                      <w:rFonts w:cs="Times New Roman"/>
                      <w:color w:val="000000" w:themeColor="text1"/>
                      <w:sz w:val="16"/>
                      <w:szCs w:val="16"/>
                      <w:lang w:val="en-GB"/>
                    </w:rPr>
                  </w:rPrChange>
                </w:rPr>
                <w:fldChar w:fldCharType="end"/>
              </w:r>
            </w:ins>
            <w:commentRangeStart w:id="3389"/>
            <w:del w:id="3390" w:author="Robin Matthews" w:date="2021-07-14T13:51:00Z">
              <w:r w:rsidRPr="00D424AA" w:rsidDel="00AF1449">
                <w:rPr>
                  <w:rFonts w:ascii="Times New Roman" w:hAnsi="Times New Roman" w:cs="Times New Roman"/>
                  <w:color w:val="000000" w:themeColor="text1"/>
                  <w:sz w:val="16"/>
                  <w:szCs w:val="16"/>
                  <w:lang w:val="en-GB" w:eastAsia="fr-FR"/>
                </w:rPr>
                <w:fldChar w:fldCharType="begin" w:fldLock="1"/>
              </w:r>
              <w:r w:rsidR="007D2D56" w:rsidRPr="00AF1449" w:rsidDel="00AF1449">
                <w:rPr>
                  <w:rFonts w:ascii="Times New Roman" w:hAnsi="Times New Roman" w:cs="Times New Roman"/>
                  <w:color w:val="000000" w:themeColor="text1"/>
                  <w:sz w:val="16"/>
                  <w:szCs w:val="16"/>
                  <w:lang w:val="en-GB" w:eastAsia="fr-FR"/>
                </w:rPr>
                <w:delInstrText>ADDIN CSL_CITATION { "citationItems" : [ { "id" : "ITEM-1", "itemData" : { "DOI" : "10.1007/s10584-015-1432-0", "ISSN" : "0165-0009", "author" : [ { "dropping-particle" : "", "family" : "Otto", "given" : "Friederike E L", "non-dropping-particle" : "", "parse-names" : false, "suffix" : "" }, { "dropping-particle" : "", "family" : "Boyd", "given" : "Emily", "non-dropping-particle" : "", "parse-names" : false, "suffix" : "" }, { "dropping-particle" : "", "family" : "Jones", "given" : "Richard G", "non-dropping-particle" : "", "parse-names" : false, "suffix" : "" }, { "dropping-particle" : "", "family" : "Cornforth", "given" : "Rosalind J", "non-dropping-particle" : "", "parse-names" : false, "suffix" : "" }, { "dropping-particle" : "", "family" : "James", "given" : "Rachel", "non-dropping-particle" : "", "parse-names" : false, "suffix" : "" }, { "dropping-particle" : "", "family" : "Parker", "given" : "Hannah R", "non-dropping-particle" : "", "parse-names" : false, "suffix" : "" }, { "dropping-particle" : "", "family" : "Allen", "given" : "Myles R", "non-dropping-particle" : "", "parse-names" : false, "suffix" : "" } ], "container-title" : "Climatic Change", "id" : "ITEM-1", "issue" : "4", "issued" : { "date-parts" : [ [ "2015", "10", "4" ] ] }, "page" : "531-543", "title" : "Attribution of extreme weather events in Africa: a preliminary exploration of the science and policy implications", "translator" : [ { "dropping-particle" : "", "family" : "S152", "given" : "", "non-dropping-particle" : "", "parse-names" : false, "suffix" : "" } ], "type" : "article-journal", "volume" : "132" }, "uris" : [ "http://www.mendeley.com/documents/?uuid=58676e5f-fd56-4070-ac7d-13e6ef017358" ] }, { "id" : "ITEM-2", "itemData" : { "DOI" : "10.5194/ascmo-6-177-2020", "ISSN" : "2364-3587", "author" : [ { "dropping-particle" : "", "family" : "Philip", "given" : "S.", "non-dropping-particle" : "", "parse-names" : false, "suffix" : "" }, { "dropping-particle" : "", "family" : "Kew", "given" : "S.", "non-dropping-particle" : "", "parse-names" : false, "suffix" : "" }, { "dropping-particle" : "", "family" : "Oldenborgh", "given" : "G. J.", "non-dropping-particle" : "van", "parse-names" : false, "suffix" : "" }, { "dropping-particle" : "", "family" : "Otto", "given" : "F.", "non-dropping-particle" : "", "parse-names" : false, "suffix" : "" }, { "dropping-particle" : "", "family" : "Vautard", "given" : "R.", "non-dropping-particle" : "", "parse-names" : false, "suffix" : "" }, { "dropping-particle" : "", "family" : "Wiel", "given" : "K.", "non-dropping-particle" : "van der", "parse-names" : false, "suffix" : "" }, { "dropping-particle" : "", "family" : "King", "given" : "A.", "non-dropping-particle" : "", "parse-names" : false, "suffix" : "" }, { "dropping-particle" : "", "family" : "Lott", "given" : "F.", "non-dropping-particle" : "", "parse-names" : false, "suffix" : "" }, { "dropping-particle" : "", "family" : "Arrighi", "given" : "J.", "non-dropping-particle" : "", "parse-names" : false, "suffix" : "" }, { "dropping-particle" : "", "family" : "Singh", "given" : "R.", "non-dropping-particle" : "", "parse-names" : false, "suffix" : "" }, { "dropping-particle" : "", "family" : "Aalst", "given" : "M.", "non-dropping-particle" : "van", "parse-names" : false, "suffix" : "" } ], "container-title" : "Advances in Statistical Climatology, Meteorology and Oceanography", "id" : "ITEM-2", "issue" : "2", "issued" : { "date-parts" : [ [ "2020", "11" ] ] }, "page" : "177-203", "publisher" : "Copernicus Publications", "title" : "A protocol for probabilistic extreme event attribution analyses", "translator" : [ { "dropping-particle" : "", "family" : "S3576", "given" : "", "non-dropping-particle" : "", "parse-names" : false, "suffix" : "" } ], "type" : "article-journal", "volume" : "6" }, "uris" : [ "http://www.mendeley.com/documents/?uuid=1e81cad8-3034-4123-9fd7-775b2b809367" ] } ], "mendeley" : { "formattedCitation" : "(Otto et al., 2015a; Philip et al., 2020)", "manualFormatting" : "(Otto et al., 2015; Philip et al., 2020;", "plainTextFormattedCitation" : "(Otto et al., 2015a; Philip et al., 2020)", "previouslyFormattedCitation" : "(Otto et al., 2015a; Philip et al., 2020)" }, "properties" : { "noteIndex" : 0 }, "schema" : "https://github.com/citation-style-language/schema/raw/master/csl-citation.json" }</w:delInstrText>
              </w:r>
              <w:r w:rsidRPr="00D424AA" w:rsidDel="00AF1449">
                <w:rPr>
                  <w:rFonts w:ascii="Times New Roman" w:hAnsi="Times New Roman" w:cs="Times New Roman"/>
                  <w:color w:val="000000" w:themeColor="text1"/>
                  <w:sz w:val="16"/>
                  <w:szCs w:val="16"/>
                  <w:lang w:val="en-GB" w:eastAsia="fr-FR"/>
                </w:rPr>
                <w:fldChar w:fldCharType="separate"/>
              </w:r>
              <w:r w:rsidR="00A26296" w:rsidRPr="00AF1449" w:rsidDel="00AF1449">
                <w:rPr>
                  <w:rFonts w:ascii="Times New Roman" w:hAnsi="Times New Roman" w:cs="Times New Roman"/>
                  <w:noProof/>
                  <w:color w:val="000000" w:themeColor="text1"/>
                  <w:sz w:val="16"/>
                  <w:szCs w:val="16"/>
                  <w:lang w:val="en-GB" w:eastAsia="fr-FR"/>
                </w:rPr>
                <w:delText>(Otto et al., 2015; Philip et al., 2020;</w:delText>
              </w:r>
              <w:r w:rsidRPr="00D424AA" w:rsidDel="00AF1449">
                <w:rPr>
                  <w:rFonts w:ascii="Times New Roman" w:hAnsi="Times New Roman" w:cs="Times New Roman"/>
                  <w:color w:val="000000" w:themeColor="text1"/>
                  <w:sz w:val="16"/>
                  <w:szCs w:val="16"/>
                  <w:lang w:val="en-GB" w:eastAsia="fr-FR"/>
                </w:rPr>
                <w:fldChar w:fldCharType="end"/>
              </w:r>
              <w:commentRangeEnd w:id="3389"/>
              <w:r w:rsidR="00A26296" w:rsidDel="00AF1449">
                <w:rPr>
                  <w:rStyle w:val="Marquedecommentaire"/>
                  <w:rFonts w:ascii="Times New Roman" w:hAnsi="Times New Roman" w:cstheme="minorBidi"/>
                  <w:lang w:val="fr-FR" w:eastAsia="fr-FR"/>
                </w:rPr>
                <w:commentReference w:id="3389"/>
              </w:r>
              <w:r w:rsidRPr="00841A35" w:rsidDel="00AF1449">
                <w:rPr>
                  <w:rFonts w:ascii="Times New Roman" w:hAnsi="Times New Roman" w:cs="Times New Roman"/>
                  <w:color w:val="000000" w:themeColor="text1"/>
                  <w:sz w:val="16"/>
                  <w:szCs w:val="16"/>
                  <w:lang w:val="en-GB"/>
                </w:rPr>
                <w:delText xml:space="preserve"> </w:delText>
              </w:r>
              <w:commentRangeStart w:id="3391"/>
              <w:r w:rsidRPr="00D424AA" w:rsidDel="00AF1449">
                <w:rPr>
                  <w:rFonts w:cs="Times New Roman"/>
                  <w:color w:val="000000" w:themeColor="text1"/>
                  <w:sz w:val="16"/>
                  <w:szCs w:val="16"/>
                  <w:lang w:val="en-GB"/>
                </w:rPr>
                <w:fldChar w:fldCharType="begin" w:fldLock="1"/>
              </w:r>
              <w:r w:rsidR="00FF6231" w:rsidDel="00AF1449">
                <w:rPr>
                  <w:rFonts w:ascii="Times New Roman" w:hAnsi="Times New Roman" w:cs="Times New Roman"/>
                  <w:color w:val="000000" w:themeColor="text1"/>
                  <w:sz w:val="16"/>
                  <w:szCs w:val="16"/>
                  <w:lang w:val="en-GB"/>
                </w:rPr>
                <w:delInstrText>ADDIN CSL_CITATION { "citationItems" : [ { "id" : "ITEM-1", "itemData" : { "DOI" : "10.1175/BAMS-D-15-00115.1", "ISBN" : "0003-0007", "ISSN" : "0003-0007", "abstract" : "\u00a9 2015 American Meteorological Society.Ensemble modelling of the East African 2014 long rains season suggests no anthropogenic influence on the likelihood of low rainfall but clear signals in other drivers of drought.", "author" : [ { "dropping-particle" : "", "family" : "Marthews", "given" : "T. R.", "non-dropping-particle" : "", "parse-names" : false, "suffix" : "" }, { "dropping-particle" : "", "family" : "Otto", "given" : "F. E. L.", "non-dropping-particle" : "", "parse-names" : false, "suffix" : "" }, { "dropping-particle" : "", "family" : "Mitchell", "given" : "D.", "non-dropping-particle" : "", "parse-names" : false, "suffix" : "" }, { "dropping-particle" : "", "family" : "Dadson", "given" : "S. J.", "non-dropping-particle" : "", "parse-names" : false, "suffix" : "" }, { "dropping-particle" : "", "family" : "Jones", "given" : "R. G.", "non-dropping-particle" : "", "parse-names" : false, "suffix" : "" } ], "container-title" : "Bulletin of the American Meteorological Society", "id" : "ITEM-1", "issue" : "12", "issued" : { "date-parts" : [ [ "2015", "12" ] ] }, "page" : "S83-S88", "title" : "The 2014 Drought in the Horn of Africa: Attribution of Meteorological Drivers [in \"Explaining Extreme Events of 2014 from a Climate Perspective\"]", "translator" : [ { "dropping-particle" : "", "family" : "S1581", "given" : "", "non-dropping-particle" : "", "parse-names" : false, "suffix" : "" } ], "type" : "article-journal", "volume" : "96" }, "uris" : [ "http://www.mendeley.com/documents/?uuid=d812ec9d-8ca1-4938-9fd7-b7af8cdbb14f" ] } ], "mendeley" : { "formattedCitation" : "(Marthews et al., 2015)", "manualFormatting" : "Marthews et al., 2015;", "plainTextFormattedCitation" : "(Marthews et al., 2015)", "previouslyFormattedCitation" : "(Marthews et al., 2015)" }, "properties" : { "noteIndex" : 0 }, "schema" : "https://github.com/citation-style-language/schema/raw/master/csl-citation.json" }</w:delInstrText>
              </w:r>
              <w:r w:rsidRPr="00D424AA" w:rsidDel="00AF1449">
                <w:rPr>
                  <w:rFonts w:cs="Times New Roman"/>
                  <w:color w:val="000000" w:themeColor="text1"/>
                  <w:sz w:val="16"/>
                  <w:szCs w:val="16"/>
                  <w:lang w:val="en-GB"/>
                </w:rPr>
                <w:fldChar w:fldCharType="separate"/>
              </w:r>
              <w:r w:rsidR="00A26296" w:rsidDel="00AF1449">
                <w:rPr>
                  <w:rFonts w:ascii="Times New Roman" w:hAnsi="Times New Roman" w:cs="Times New Roman"/>
                  <w:noProof/>
                  <w:color w:val="000000" w:themeColor="text1"/>
                  <w:sz w:val="16"/>
                  <w:szCs w:val="16"/>
                  <w:lang w:val="en-GB"/>
                </w:rPr>
                <w:delText>Marthews et al., 2015;</w:delText>
              </w:r>
              <w:r w:rsidRPr="00D424AA" w:rsidDel="00AF1449">
                <w:rPr>
                  <w:rFonts w:cs="Times New Roman"/>
                  <w:color w:val="000000" w:themeColor="text1"/>
                  <w:sz w:val="16"/>
                  <w:szCs w:val="16"/>
                  <w:lang w:val="en-GB"/>
                </w:rPr>
                <w:fldChar w:fldCharType="end"/>
              </w:r>
              <w:commentRangeEnd w:id="3391"/>
              <w:r w:rsidR="00A26296" w:rsidDel="00AF1449">
                <w:rPr>
                  <w:rStyle w:val="Marquedecommentaire"/>
                  <w:rFonts w:ascii="Times New Roman" w:hAnsi="Times New Roman" w:cstheme="minorBidi"/>
                  <w:lang w:val="fr-FR" w:eastAsia="fr-FR"/>
                </w:rPr>
                <w:commentReference w:id="3391"/>
              </w:r>
              <w:r w:rsidRPr="00841A35" w:rsidDel="00AF1449">
                <w:rPr>
                  <w:rFonts w:ascii="Times New Roman" w:hAnsi="Times New Roman" w:cs="Times New Roman"/>
                  <w:color w:val="000000" w:themeColor="text1"/>
                  <w:sz w:val="16"/>
                  <w:szCs w:val="16"/>
                  <w:lang w:val="en-GB"/>
                </w:rPr>
                <w:delText xml:space="preserve"> </w:delText>
              </w:r>
              <w:commentRangeStart w:id="3392"/>
              <w:r w:rsidRPr="00D424AA" w:rsidDel="00AF1449">
                <w:rPr>
                  <w:rFonts w:cs="Times New Roman"/>
                  <w:color w:val="000000" w:themeColor="text1"/>
                  <w:sz w:val="16"/>
                  <w:szCs w:val="16"/>
                  <w:lang w:val="en-GB"/>
                </w:rPr>
                <w:fldChar w:fldCharType="begin" w:fldLock="1"/>
              </w:r>
              <w:r w:rsidR="00FF6231" w:rsidDel="00AF1449">
                <w:rPr>
                  <w:rFonts w:ascii="Times New Roman" w:hAnsi="Times New Roman" w:cs="Times New Roman"/>
                  <w:color w:val="000000" w:themeColor="text1"/>
                  <w:sz w:val="16"/>
                  <w:szCs w:val="16"/>
                  <w:lang w:val="en-GB"/>
                </w:rPr>
                <w:delInstrText>ADDIN CSL_CITATION { "citationItems" : [ { "id" : "ITEM-1", "itemData" : { "DOI" : "10.5194/esd-12-17-2021", "ISSN" : "2190-4987", "abstract" : "Abstract. In eastern Africa droughts can cause crop failure and lead to food insecurity. With increasing temperatures, there is an a priori assumption that droughts are becoming more severe. However, the link between droughts and climate change is not sufficiently understood. Here we investigate trends in long-term agricultural drought and the influence of increasing temperatures and precipitation deficits. Using a combination of models and observational datasets, we studied trends, spanning the period from 1900 (to approximate pre-industrial conditions) to 2018, for six regions in eastern Africa in four drought-related annually averaged variables: soil moisture, precipitation, temperature, and evaporative demand (E0). In standardized soil moisture data, we found no discernible trends. The strongest influence on soil moisture variability was from precipitation, especially in the drier or water-limited study regions; temperature and E0 did not demonstrate strong relations to soil moisture. However, the error margins on precipitation trend estimates are large and no clear trend is evident, whereas significant positive trends were observed in local temperatures. The trends in E0 are predominantly positive, but we do not find strong relations between E0 and soil moisture trends. Nevertheless, the E0 trend results can still be of interest for irrigation purposes because it is E0 that determines the maximum evaporation rate. We conclude that until now the impact of increasing local temperatures on agricultural drought in eastern Africa is limited and we recommend that any soil moisture analysis be supplemented by an analysis of precipitation deficit.", "author" : [ { "dropping-particle" : "", "family" : "Kew", "given" : "Sarah F", "non-dropping-particle" : "", "parse-names" : false, "suffix" : "" }, { "dropping-particle" : "", "family" : "Philip", "given" : "Sjoukje Y", "non-dropping-particle" : "", "parse-names" : false, "suffix" : "" }, { "dropping-particle" : "", "family" : "Hauser", "given" : "Mathias", "non-dropping-particle" : "", "parse-names" : false, "suffix" : "" }, { "dropping-particle" : "", "family" : "Hobbins", "given" : "Mike", "non-dropping-particle" : "", "parse-names" : false, "suffix" : "" }, { "dropping-particle" : "", "family" : "Wanders", "given" : "Niko", "non-dropping-particle" : "", "parse-names" : false, "suffix" : "" }, { "dropping-particle" : "", "family" : "Oldenborgh", "given" : "Geert Jan", "non-dropping-particle" : "van", "parse-names" : false, "suffix" : "" }, { "dropping-particle" : "", "family" : "Wiel", "given" : "Karin", "non-dropping-particle" : "van der", "parse-names" : false, "suffix" : "" }, { "dropping-particle" : "", "family" : "Veldkamp", "given" : "Ted I E", "non-dropping-particle" : "", "parse-names" : false, "suffix" : "" }, { "dropping-particle" : "", "family" : "Kimutai", "given" : "Joyce", "non-dropping-particle" : "", "parse-names" : false, "suffix" : "" }, { "dropping-particle" : "", "family" : "Funk", "given" : "Chris", "non-dropping-particle" : "", "parse-names" : false, "suffix" : "" }, { "dropping-particle" : "", "family" : "Otto", "given" : "Friederike E L", "non-dropping-particle" : "", "parse-names" : false, "suffix" : "" } ], "container-title" : "Earth System Dynamics", "id" : "ITEM-1", "issue" : "1", "issued" : { "date-parts" : [ [ "2021", "1", "6" ] ] }, "page" : "17-35", "publisher" : "Copernicus Publications", "title" : "Impact of precipitation and increasing temperatures on drought trends in eastern Africa", "translator" : [ { "dropping-particle" : "", "family" : "S2636", "given" : "", "non-dropping-particle" : "", "parse-names" : false, "suffix" : "" } ], "type" : "article-journal", "volume" : "12" }, "uris" : [ "http://www.mendeley.com/documents/?uuid=2a487acd-092d-4021-8ede-4bc795e93782" ] } ], "mendeley" : { "formattedCitation" : "(Kew et al., 2021)", "manualFormatting" : "Kew et al., 2021;", "plainTextFormattedCitation" : "(Kew et al., 2021)", "previouslyFormattedCitation" : "(Kew et al., 2021)" }, "properties" : { "noteIndex" : 0 }, "schema" : "https://github.com/citation-style-language/schema/raw/master/csl-citation.json" }</w:delInstrText>
              </w:r>
              <w:r w:rsidRPr="00D424AA" w:rsidDel="00AF1449">
                <w:rPr>
                  <w:rFonts w:cs="Times New Roman"/>
                  <w:color w:val="000000" w:themeColor="text1"/>
                  <w:sz w:val="16"/>
                  <w:szCs w:val="16"/>
                  <w:lang w:val="en-GB"/>
                </w:rPr>
                <w:fldChar w:fldCharType="separate"/>
              </w:r>
              <w:r w:rsidR="00A26296" w:rsidDel="00AF1449">
                <w:rPr>
                  <w:rFonts w:ascii="Times New Roman" w:hAnsi="Times New Roman" w:cs="Times New Roman"/>
                  <w:noProof/>
                  <w:color w:val="000000" w:themeColor="text1"/>
                  <w:sz w:val="16"/>
                  <w:szCs w:val="16"/>
                  <w:lang w:val="en-GB"/>
                </w:rPr>
                <w:delText>Kew et al., 2021;</w:delText>
              </w:r>
              <w:r w:rsidRPr="00D424AA" w:rsidDel="00AF1449">
                <w:rPr>
                  <w:rFonts w:cs="Times New Roman"/>
                  <w:color w:val="000000" w:themeColor="text1"/>
                  <w:sz w:val="16"/>
                  <w:szCs w:val="16"/>
                  <w:lang w:val="en-GB"/>
                </w:rPr>
                <w:fldChar w:fldCharType="end"/>
              </w:r>
              <w:commentRangeEnd w:id="3392"/>
              <w:r w:rsidR="00A26296" w:rsidDel="00AF1449">
                <w:rPr>
                  <w:rStyle w:val="Marquedecommentaire"/>
                  <w:rFonts w:ascii="Times New Roman" w:hAnsi="Times New Roman" w:cstheme="minorBidi"/>
                  <w:lang w:val="fr-FR" w:eastAsia="fr-FR"/>
                </w:rPr>
                <w:commentReference w:id="3392"/>
              </w:r>
              <w:r w:rsidRPr="00841A35" w:rsidDel="00AF1449">
                <w:rPr>
                  <w:rFonts w:ascii="Times New Roman" w:hAnsi="Times New Roman" w:cs="Times New Roman"/>
                  <w:noProof/>
                  <w:sz w:val="16"/>
                  <w:szCs w:val="16"/>
                  <w:lang w:val="en-GB"/>
                </w:rPr>
                <w:delText xml:space="preserve"> </w:delText>
              </w:r>
              <w:commentRangeStart w:id="3393"/>
              <w:r w:rsidRPr="00D424AA" w:rsidDel="00AF1449">
                <w:rPr>
                  <w:rFonts w:cs="Times New Roman"/>
                  <w:sz w:val="16"/>
                  <w:szCs w:val="16"/>
                  <w:lang w:val="en-GB"/>
                </w:rPr>
                <w:fldChar w:fldCharType="begin" w:fldLock="1"/>
              </w:r>
              <w:r w:rsidR="00FF6231" w:rsidDel="00AF1449">
                <w:rPr>
                  <w:rFonts w:ascii="Times New Roman" w:hAnsi="Times New Roman" w:cs="Times New Roman"/>
                  <w:sz w:val="16"/>
                  <w:szCs w:val="16"/>
                  <w:lang w:val="en-GB"/>
                </w:rPr>
                <w:delInstrText>ADDIN CSL_CITATION { "citationItems" : [ { "id" : "ITEM-1", "itemData" : { "DOI" : "10.1175/BAMS-D-15-00106.1", "ISSN" : "00030007", "abstract" : "\u00a9 2015 American Meteorological Society. Anthropogenic warming contributed to the 2014 East African drought by increasing East African and west Pacific temperatures, and increasing the gradient between standardized western and central Pacific SST causing reduced rainfall, evapotranspiration, and soil moisture.", "author" : [ { "dropping-particle" : "", "family" : "Funk", "given" : "Chris", "non-dropping-particle" : "", "parse-names" : false, "suffix" : "" }, { "dropping-particle" : "", "family" : "Shukla", "given" : "Shraddhanand", "non-dropping-particle" : "", "parse-names" : false, "suffix" : "" }, { "dropping-particle" : "", "family" : "Hoell", "given" : "Andy", "non-dropping-particle" : "", "parse-names" : false, "suffix" : "" }, { "dropping-particle" : "", "family" : "Livneh", "given" : "Ben", "non-dropping-particle" : "", "parse-names" : false, "suffix" : "" } ], "container-title" : "Bulletin of the American Meteorological Society", "id" : "ITEM-1", "issue" : "12", "issued" : { "date-parts" : [ [ "2015" ] ] }, "page" : "S77-S82", "title" : "Assessing the contributions of east African and west pacific warming to the 2014 boreal spring east African drought", "translator" : [ { "dropping-particle" : "", "family" : "S758", "given" : "", "non-dropping-particle" : "", "parse-names" : false, "suffix" : "" } ], "type" : "article-journal", "volume" : "96" }, "uris" : [ "http://www.mendeley.com/documents/?uuid=f1bbbf1d-8d73-4050-9d18-6af4d3c57f26" ] } ], "mendeley" : { "formattedCitation" : "(Funk et al., 2015b)", "manualFormatting" : "Funk et al., 2015)", "plainTextFormattedCitation" : "(Funk et al., 2015b)", "previouslyFormattedCitation" : "(Funk et al., 2015b)" }, "properties" : { "noteIndex" : 0 }, "schema" : "https://github.com/citation-style-language/schema/raw/master/csl-citation.json" }</w:delInstrText>
              </w:r>
              <w:r w:rsidRPr="00D424AA" w:rsidDel="00AF1449">
                <w:rPr>
                  <w:rFonts w:cs="Times New Roman"/>
                  <w:sz w:val="16"/>
                  <w:szCs w:val="16"/>
                  <w:lang w:val="en-GB"/>
                </w:rPr>
                <w:fldChar w:fldCharType="separate"/>
              </w:r>
              <w:r w:rsidR="00A26296" w:rsidDel="00AF1449">
                <w:rPr>
                  <w:rFonts w:ascii="Times New Roman" w:hAnsi="Times New Roman" w:cs="Times New Roman"/>
                  <w:noProof/>
                  <w:sz w:val="16"/>
                  <w:szCs w:val="16"/>
                  <w:lang w:val="en-GB"/>
                </w:rPr>
                <w:delText>Funk et al., 2015)</w:delText>
              </w:r>
              <w:r w:rsidRPr="00D424AA" w:rsidDel="00AF1449">
                <w:rPr>
                  <w:rFonts w:cs="Times New Roman"/>
                  <w:sz w:val="16"/>
                  <w:szCs w:val="16"/>
                  <w:lang w:val="en-GB"/>
                </w:rPr>
                <w:fldChar w:fldCharType="end"/>
              </w:r>
            </w:del>
            <w:commentRangeEnd w:id="3393"/>
            <w:r w:rsidR="00A26296">
              <w:rPr>
                <w:rStyle w:val="Marquedecommentaire"/>
                <w:rFonts w:ascii="Times New Roman" w:hAnsi="Times New Roman" w:cstheme="minorBidi"/>
                <w:lang w:val="fr-FR" w:eastAsia="fr-FR"/>
              </w:rPr>
              <w:commentReference w:id="3393"/>
            </w:r>
          </w:p>
        </w:tc>
        <w:tc>
          <w:tcPr>
            <w:tcW w:w="2400" w:type="dxa"/>
            <w:tcBorders>
              <w:top w:val="dashed" w:sz="4" w:space="0" w:color="000000"/>
            </w:tcBorders>
            <w:shd w:val="clear" w:color="auto" w:fill="FD9693"/>
          </w:tcPr>
          <w:p w14:paraId="7E55186B" w14:textId="28A0AA36"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394"/>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95" w:author="Robin Matthews" w:date="2021-07-14T12:14:00Z">
              <w:r w:rsidR="00A26296" w:rsidDel="00426B37">
                <w:rPr>
                  <w:rFonts w:ascii="Times New Roman" w:hAnsi="Times New Roman" w:cs="Times New Roman"/>
                  <w:noProof/>
                  <w:color w:val="000000" w:themeColor="text1"/>
                  <w:sz w:val="16"/>
                  <w:szCs w:val="16"/>
                  <w:lang w:val="en-GB"/>
                </w:rPr>
                <w:delText>Li et al., 2020</w:delText>
              </w:r>
            </w:del>
            <w:ins w:id="3396" w:author="Robin Matthews" w:date="2021-07-14T12:14: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394"/>
            <w:r w:rsidR="00A26296">
              <w:rPr>
                <w:rStyle w:val="Marquedecommentaire"/>
                <w:rFonts w:ascii="Times New Roman" w:hAnsi="Times New Roman" w:cstheme="minorBidi"/>
                <w:lang w:val="fr-FR" w:eastAsia="fr-FR"/>
              </w:rPr>
              <w:commentReference w:id="3394"/>
            </w:r>
            <w:r w:rsidRPr="00841A35">
              <w:rPr>
                <w:rFonts w:ascii="Times New Roman" w:hAnsi="Times New Roman" w:cs="Times New Roman"/>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Annex). Median increase of more than 0.5°C in the 50-year TXx and TNn events compared to the 1°C warming level </w:t>
            </w:r>
            <w:commentRangeStart w:id="3397"/>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398" w:author="Robin Matthews" w:date="2021-07-14T12:14:00Z">
              <w:r w:rsidR="00A26296" w:rsidDel="00426B37">
                <w:rPr>
                  <w:rFonts w:ascii="Times New Roman" w:hAnsi="Times New Roman" w:cs="Times New Roman"/>
                  <w:noProof/>
                  <w:color w:val="000000" w:themeColor="text1"/>
                  <w:sz w:val="16"/>
                  <w:szCs w:val="16"/>
                  <w:lang w:val="en-GB"/>
                </w:rPr>
                <w:delText>Li et al., 2020</w:delText>
              </w:r>
            </w:del>
            <w:ins w:id="3399" w:author="Robin Matthews" w:date="2021-07-14T12:14: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397"/>
            <w:r w:rsidR="00A26296">
              <w:rPr>
                <w:rStyle w:val="Marquedecommentaire"/>
                <w:rFonts w:ascii="Times New Roman" w:hAnsi="Times New Roman" w:cstheme="minorBidi"/>
                <w:lang w:val="fr-FR" w:eastAsia="fr-FR"/>
              </w:rPr>
              <w:commentReference w:id="3397"/>
            </w:r>
            <w:r w:rsidRPr="00841A35">
              <w:rPr>
                <w:rFonts w:ascii="Times New Roman" w:hAnsi="Times New Roman" w:cs="Times New Roman"/>
                <w:color w:val="000000" w:themeColor="text1"/>
                <w:sz w:val="16"/>
                <w:szCs w:val="16"/>
                <w:lang w:val="en-GB"/>
              </w:rPr>
              <w:t>) and more than 1.5°C in annual TXx and TNn com</w:t>
            </w:r>
            <w:r w:rsidRPr="00D424AA">
              <w:rPr>
                <w:rFonts w:ascii="Times New Roman" w:hAnsi="Times New Roman" w:cs="Times New Roman"/>
                <w:color w:val="000000" w:themeColor="text1"/>
                <w:sz w:val="16"/>
                <w:szCs w:val="16"/>
                <w:lang w:val="en-GB"/>
              </w:rPr>
              <w:t>pared to pre-industrial (Annex).</w:t>
            </w:r>
          </w:p>
          <w:p w14:paraId="2196B324" w14:textId="77777777" w:rsidR="00D376F0" w:rsidRPr="00D424AA" w:rsidRDefault="00D376F0" w:rsidP="00D424AA">
            <w:pPr>
              <w:rPr>
                <w:rFonts w:ascii="Times New Roman" w:hAnsi="Times New Roman" w:cs="Times New Roman"/>
                <w:color w:val="000000" w:themeColor="text1"/>
                <w:sz w:val="16"/>
                <w:szCs w:val="16"/>
                <w:lang w:val="en-GB"/>
              </w:rPr>
            </w:pPr>
          </w:p>
          <w:p w14:paraId="2D631FB5" w14:textId="20B5507A"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del w:id="3400" w:author="Robin Matthews" w:date="2021-07-14T12:54:00Z">
              <w:r w:rsidRPr="00D424AA" w:rsidDel="003A5209">
                <w:rPr>
                  <w:rFonts w:ascii="Times New Roman" w:hAnsi="Times New Roman" w:cs="Times New Roman"/>
                  <w:color w:val="000000" w:themeColor="text1"/>
                  <w:sz w:val="16"/>
                  <w:szCs w:val="16"/>
                  <w:lang w:val="en-GB"/>
                </w:rPr>
                <w:delText>(</w:delText>
              </w:r>
            </w:del>
            <w:commentRangeStart w:id="3401"/>
            <w:r w:rsidRPr="00D424AA">
              <w:rPr>
                <w:rFonts w:cs="Times New Roman"/>
                <w:color w:val="000000" w:themeColor="text1"/>
                <w:sz w:val="16"/>
                <w:szCs w:val="16"/>
                <w:lang w:val="en-GB"/>
              </w:rPr>
              <w:fldChar w:fldCharType="begin" w:fldLock="1"/>
            </w:r>
            <w:ins w:id="3402" w:author="Robin Matthews" w:date="2021-07-14T12:54:00Z">
              <w:r w:rsidR="003A5209">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instrText>
              </w:r>
            </w:ins>
            <w:del w:id="3403" w:author="Robin Matthews" w:date="2021-07-14T12:54:00Z">
              <w:r w:rsidR="00FF6231" w:rsidDel="003A5209">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404" w:author="Robin Matthews" w:date="2021-07-14T12:54:00Z">
              <w:r w:rsidR="00A26296" w:rsidDel="003A5209">
                <w:rPr>
                  <w:rFonts w:ascii="Times New Roman" w:hAnsi="Times New Roman" w:cs="Times New Roman"/>
                  <w:noProof/>
                  <w:color w:val="000000" w:themeColor="text1"/>
                  <w:sz w:val="16"/>
                  <w:szCs w:val="16"/>
                  <w:lang w:val="en-GB"/>
                </w:rPr>
                <w:delText>W</w:delText>
              </w:r>
            </w:del>
            <w:ins w:id="3405" w:author="Robin Matthews" w:date="2021-07-14T12:53:00Z">
              <w:r w:rsidR="003A5209">
                <w:rPr>
                  <w:rFonts w:ascii="Times New Roman" w:hAnsi="Times New Roman" w:cs="Times New Roman"/>
                  <w:noProof/>
                  <w:color w:val="000000" w:themeColor="text1"/>
                  <w:sz w:val="16"/>
                  <w:szCs w:val="16"/>
                  <w:lang w:val="en-GB"/>
                </w:rPr>
                <w:t>(</w:t>
              </w:r>
            </w:ins>
            <w:ins w:id="3406" w:author="Robin Matthews" w:date="2021-07-14T12:54:00Z">
              <w:r w:rsidR="003A5209">
                <w:rPr>
                  <w:rFonts w:ascii="Times New Roman" w:hAnsi="Times New Roman" w:cs="Times New Roman"/>
                  <w:noProof/>
                  <w:color w:val="000000" w:themeColor="text1"/>
                  <w:sz w:val="16"/>
                  <w:szCs w:val="16"/>
                  <w:lang w:val="en-GB"/>
                </w:rPr>
                <w:t>W</w:t>
              </w:r>
            </w:ins>
            <w:r w:rsidR="00A26296">
              <w:rPr>
                <w:rFonts w:ascii="Times New Roman" w:hAnsi="Times New Roman" w:cs="Times New Roman"/>
                <w:noProof/>
                <w:color w:val="000000" w:themeColor="text1"/>
                <w:sz w:val="16"/>
                <w:szCs w:val="16"/>
                <w:lang w:val="en-GB"/>
              </w:rPr>
              <w:t>eber et al., 2018)</w:t>
            </w:r>
            <w:r w:rsidRPr="00D424AA">
              <w:rPr>
                <w:rFonts w:cs="Times New Roman"/>
                <w:color w:val="000000" w:themeColor="text1"/>
                <w:sz w:val="16"/>
                <w:szCs w:val="16"/>
                <w:lang w:val="en-GB"/>
              </w:rPr>
              <w:fldChar w:fldCharType="end"/>
            </w:r>
            <w:commentRangeEnd w:id="3401"/>
            <w:r w:rsidR="00A26296">
              <w:rPr>
                <w:rStyle w:val="Marquedecommentaire"/>
                <w:rFonts w:ascii="Times New Roman" w:hAnsi="Times New Roman" w:cstheme="minorBidi"/>
                <w:lang w:val="fr-FR" w:eastAsia="fr-FR"/>
              </w:rPr>
              <w:commentReference w:id="3401"/>
            </w:r>
          </w:p>
        </w:tc>
        <w:tc>
          <w:tcPr>
            <w:tcW w:w="2159" w:type="dxa"/>
            <w:tcBorders>
              <w:top w:val="dashed" w:sz="4" w:space="0" w:color="000000"/>
            </w:tcBorders>
            <w:shd w:val="clear" w:color="auto" w:fill="FF6365"/>
            <w:tcMar>
              <w:top w:w="40" w:type="dxa"/>
              <w:left w:w="40" w:type="dxa"/>
              <w:bottom w:w="40" w:type="dxa"/>
              <w:right w:w="40" w:type="dxa"/>
            </w:tcMar>
          </w:tcPr>
          <w:p w14:paraId="4EC41C00" w14:textId="2A9BA239"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407"/>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08" w:author="Robin Matthews" w:date="2021-07-14T12:14:00Z">
              <w:r w:rsidR="00A26296" w:rsidDel="00426B37">
                <w:rPr>
                  <w:rFonts w:ascii="Times New Roman" w:hAnsi="Times New Roman" w:cs="Times New Roman"/>
                  <w:noProof/>
                  <w:color w:val="000000" w:themeColor="text1"/>
                  <w:sz w:val="16"/>
                  <w:szCs w:val="16"/>
                  <w:lang w:val="en-GB"/>
                </w:rPr>
                <w:delText>Li et al., 2020</w:delText>
              </w:r>
            </w:del>
            <w:ins w:id="3409" w:author="Robin Matthews" w:date="2021-07-14T12:14: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407"/>
            <w:r w:rsidR="00A26296">
              <w:rPr>
                <w:rStyle w:val="Marquedecommentaire"/>
                <w:rFonts w:ascii="Times New Roman" w:hAnsi="Times New Roman" w:cstheme="minorBidi"/>
                <w:lang w:val="fr-FR" w:eastAsia="fr-FR"/>
              </w:rPr>
              <w:commentReference w:id="3407"/>
            </w:r>
            <w:r w:rsidRPr="00841A35">
              <w:rPr>
                <w:rFonts w:ascii="Times New Roman" w:hAnsi="Times New Roman" w:cs="Times New Roman"/>
                <w:color w:val="000000" w:themeColor="text1"/>
                <w:sz w:val="16"/>
                <w:szCs w:val="16"/>
                <w:lang w:val="en-GB"/>
              </w:rPr>
              <w:t xml:space="preserve">; Annex). Median increase of more than 1°C in the 50-year TXx and TNn events compared to the 1°C warming level </w:t>
            </w:r>
            <w:commentRangeStart w:id="3410"/>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11" w:author="Robin Matthews" w:date="2021-07-14T12:14:00Z">
              <w:r w:rsidR="00A26296" w:rsidDel="00426B37">
                <w:rPr>
                  <w:rFonts w:ascii="Times New Roman" w:hAnsi="Times New Roman" w:cs="Times New Roman"/>
                  <w:noProof/>
                  <w:color w:val="000000" w:themeColor="text1"/>
                  <w:sz w:val="16"/>
                  <w:szCs w:val="16"/>
                  <w:lang w:val="en-GB"/>
                </w:rPr>
                <w:delText>Li et al., 2020</w:delText>
              </w:r>
            </w:del>
            <w:ins w:id="3412" w:author="Robin Matthews" w:date="2021-07-14T12:14: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410"/>
            <w:r w:rsidR="00A26296">
              <w:rPr>
                <w:rStyle w:val="Marquedecommentaire"/>
                <w:rFonts w:ascii="Times New Roman" w:hAnsi="Times New Roman" w:cstheme="minorBidi"/>
                <w:lang w:val="fr-FR" w:eastAsia="fr-FR"/>
              </w:rPr>
              <w:commentReference w:id="3410"/>
            </w:r>
            <w:r w:rsidRPr="00841A35">
              <w:rPr>
                <w:rFonts w:ascii="Times New Roman" w:hAnsi="Times New Roman" w:cs="Times New Roman"/>
                <w:color w:val="000000" w:themeColor="text1"/>
                <w:sz w:val="16"/>
                <w:szCs w:val="16"/>
                <w:lang w:val="en-GB"/>
              </w:rPr>
              <w:t>) and more than 2°C in annual TXx and TNn compared to pre-industrial (Annex).</w:t>
            </w:r>
          </w:p>
          <w:p w14:paraId="5472FD25" w14:textId="77777777" w:rsidR="00D376F0" w:rsidRPr="00D424AA" w:rsidRDefault="00D376F0" w:rsidP="00D424AA">
            <w:pPr>
              <w:rPr>
                <w:rFonts w:ascii="Times New Roman" w:hAnsi="Times New Roman" w:cs="Times New Roman"/>
                <w:color w:val="000000" w:themeColor="text1"/>
                <w:sz w:val="16"/>
                <w:szCs w:val="16"/>
                <w:lang w:val="en-GB"/>
              </w:rPr>
            </w:pPr>
          </w:p>
          <w:p w14:paraId="5A6669C7" w14:textId="6548ADB0"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ins w:id="3413" w:author="Robin Matthews" w:date="2021-07-14T12:53:00Z">
              <w:r w:rsidR="003A5209"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Coppola et al., 2021a)", "plainTextFormattedCitation" : "(Weber et al., 2018)", "previouslyFormattedCitation" : "(Weber et al., 2018)" }, "properties" : { "noteIndex" : 0 }, "schema" : "https://github.com/citation-style-language/schema/raw/master/csl-citation.json" }</w:instrText>
              </w:r>
              <w:r w:rsidR="003A5209" w:rsidRPr="00D424AA">
                <w:rPr>
                  <w:rFonts w:cs="Times New Roman"/>
                  <w:color w:val="000000" w:themeColor="text1"/>
                  <w:sz w:val="16"/>
                  <w:szCs w:val="16"/>
                  <w:lang w:val="en-GB"/>
                </w:rPr>
                <w:fldChar w:fldCharType="separate"/>
              </w:r>
              <w:r w:rsidR="003A5209">
                <w:rPr>
                  <w:rFonts w:ascii="Times New Roman" w:hAnsi="Times New Roman" w:cs="Times New Roman"/>
                  <w:noProof/>
                  <w:color w:val="000000" w:themeColor="text1"/>
                  <w:sz w:val="16"/>
                  <w:szCs w:val="16"/>
                  <w:lang w:val="en-GB"/>
                </w:rPr>
                <w:t>(Weber et al., 2018; Coppola et al., 2021a)</w:t>
              </w:r>
              <w:r w:rsidR="003A5209" w:rsidRPr="00D424AA">
                <w:rPr>
                  <w:rFonts w:cs="Times New Roman"/>
                  <w:color w:val="000000" w:themeColor="text1"/>
                  <w:sz w:val="16"/>
                  <w:szCs w:val="16"/>
                  <w:lang w:val="en-GB"/>
                </w:rPr>
                <w:fldChar w:fldCharType="end"/>
              </w:r>
              <w:r w:rsidR="003A5209" w:rsidRPr="00D424AA" w:rsidDel="003A5209">
                <w:rPr>
                  <w:rFonts w:ascii="Times New Roman" w:hAnsi="Times New Roman" w:cs="Times New Roman"/>
                  <w:color w:val="000000" w:themeColor="text1"/>
                  <w:sz w:val="16"/>
                  <w:szCs w:val="16"/>
                  <w:lang w:val="en-GB"/>
                </w:rPr>
                <w:t xml:space="preserve"> </w:t>
              </w:r>
            </w:ins>
            <w:del w:id="3414" w:author="Robin Matthews" w:date="2021-07-14T12:53:00Z">
              <w:r w:rsidRPr="00D424AA" w:rsidDel="003A5209">
                <w:rPr>
                  <w:rFonts w:ascii="Times New Roman" w:hAnsi="Times New Roman" w:cs="Times New Roman"/>
                  <w:color w:val="000000" w:themeColor="text1"/>
                  <w:sz w:val="16"/>
                  <w:szCs w:val="16"/>
                  <w:lang w:val="en-GB"/>
                </w:rPr>
                <w:delText>(</w:delText>
              </w:r>
              <w:commentRangeStart w:id="3415"/>
              <w:r w:rsidRPr="00D424AA" w:rsidDel="003A5209">
                <w:rPr>
                  <w:rFonts w:cs="Times New Roman"/>
                  <w:color w:val="000000" w:themeColor="text1"/>
                  <w:sz w:val="16"/>
                  <w:szCs w:val="16"/>
                  <w:lang w:val="en-GB"/>
                </w:rPr>
                <w:fldChar w:fldCharType="begin" w:fldLock="1"/>
              </w:r>
              <w:r w:rsidR="00FF6231" w:rsidDel="003A5209">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Weber et al., 2018;</w:delText>
              </w:r>
              <w:r w:rsidRPr="00D424AA" w:rsidDel="003A5209">
                <w:rPr>
                  <w:rFonts w:cs="Times New Roman"/>
                  <w:color w:val="000000" w:themeColor="text1"/>
                  <w:sz w:val="16"/>
                  <w:szCs w:val="16"/>
                  <w:lang w:val="en-GB"/>
                </w:rPr>
                <w:fldChar w:fldCharType="end"/>
              </w:r>
              <w:commentRangeEnd w:id="3415"/>
              <w:r w:rsidR="00A26296" w:rsidDel="003A5209">
                <w:rPr>
                  <w:rStyle w:val="Marquedecommentaire"/>
                  <w:rFonts w:ascii="Times New Roman" w:hAnsi="Times New Roman" w:cstheme="minorBidi"/>
                  <w:lang w:val="fr-FR" w:eastAsia="fr-FR"/>
                </w:rPr>
                <w:commentReference w:id="3415"/>
              </w:r>
              <w:r w:rsidRPr="00841A35" w:rsidDel="003A5209">
                <w:rPr>
                  <w:rFonts w:ascii="Times New Roman" w:hAnsi="Times New Roman" w:cs="Times New Roman"/>
                  <w:color w:val="000000" w:themeColor="text1"/>
                  <w:sz w:val="16"/>
                  <w:szCs w:val="16"/>
                  <w:lang w:val="en-GB"/>
                </w:rPr>
                <w:delText xml:space="preserve"> </w:delText>
              </w:r>
              <w:commentRangeStart w:id="3416"/>
              <w:r w:rsidRPr="00D424AA" w:rsidDel="003A5209">
                <w:rPr>
                  <w:rFonts w:cs="Times New Roman"/>
                  <w:color w:val="000000" w:themeColor="text1"/>
                  <w:sz w:val="16"/>
                  <w:szCs w:val="16"/>
                  <w:lang w:val="en-GB"/>
                </w:rPr>
                <w:fldChar w:fldCharType="begin" w:fldLock="1"/>
              </w:r>
              <w:r w:rsidR="00FF6231" w:rsidDel="003A5209">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Coppola et al., 2021a)</w:delText>
              </w:r>
              <w:r w:rsidRPr="00D424AA" w:rsidDel="003A5209">
                <w:rPr>
                  <w:rFonts w:cs="Times New Roman"/>
                  <w:color w:val="000000" w:themeColor="text1"/>
                  <w:sz w:val="16"/>
                  <w:szCs w:val="16"/>
                  <w:lang w:val="en-GB"/>
                </w:rPr>
                <w:fldChar w:fldCharType="end"/>
              </w:r>
            </w:del>
            <w:commentRangeEnd w:id="3416"/>
            <w:r w:rsidR="00A26296">
              <w:rPr>
                <w:rStyle w:val="Marquedecommentaire"/>
                <w:rFonts w:ascii="Times New Roman" w:hAnsi="Times New Roman" w:cstheme="minorBidi"/>
                <w:lang w:val="fr-FR" w:eastAsia="fr-FR"/>
              </w:rPr>
              <w:commentReference w:id="3416"/>
            </w:r>
          </w:p>
        </w:tc>
        <w:tc>
          <w:tcPr>
            <w:tcW w:w="2159" w:type="dxa"/>
            <w:tcBorders>
              <w:top w:val="dashed" w:sz="4" w:space="0" w:color="000000"/>
            </w:tcBorders>
            <w:shd w:val="clear" w:color="auto" w:fill="AD0204"/>
            <w:tcMar>
              <w:top w:w="40" w:type="dxa"/>
              <w:left w:w="40" w:type="dxa"/>
              <w:bottom w:w="40" w:type="dxa"/>
              <w:right w:w="40" w:type="dxa"/>
            </w:tcMar>
          </w:tcPr>
          <w:p w14:paraId="25F4E25E" w14:textId="241908B3"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417"/>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18" w:author="Robin Matthews" w:date="2021-07-14T12:14:00Z">
              <w:r w:rsidR="00A26296" w:rsidDel="00426B37">
                <w:rPr>
                  <w:rFonts w:ascii="Times New Roman" w:hAnsi="Times New Roman" w:cs="Times New Roman"/>
                  <w:noProof/>
                  <w:color w:val="000000" w:themeColor="text1"/>
                  <w:sz w:val="16"/>
                  <w:szCs w:val="16"/>
                  <w:lang w:val="en-GB"/>
                </w:rPr>
                <w:delText>Li et al., 2020</w:delText>
              </w:r>
            </w:del>
            <w:ins w:id="3419" w:author="Robin Matthews" w:date="2021-07-14T12:14: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417"/>
            <w:r w:rsidR="00A26296">
              <w:rPr>
                <w:rStyle w:val="Marquedecommentaire"/>
                <w:rFonts w:ascii="Times New Roman" w:hAnsi="Times New Roman" w:cstheme="minorBidi"/>
                <w:lang w:val="fr-FR" w:eastAsia="fr-FR"/>
              </w:rPr>
              <w:commentReference w:id="3417"/>
            </w:r>
            <w:r w:rsidRPr="00841A35">
              <w:rPr>
                <w:rFonts w:ascii="Times New Roman" w:hAnsi="Times New Roman" w:cs="Times New Roman"/>
                <w:color w:val="000000" w:themeColor="text1"/>
                <w:sz w:val="16"/>
                <w:szCs w:val="16"/>
                <w:lang w:val="en-GB"/>
              </w:rPr>
              <w:t>; Annex)</w:t>
            </w:r>
            <w:r w:rsidRPr="00D424AA">
              <w:rPr>
                <w:rFonts w:ascii="Times New Roman" w:hAnsi="Times New Roman" w:cs="Times New Roman"/>
                <w:color w:val="000000" w:themeColor="text1"/>
                <w:sz w:val="16"/>
                <w:szCs w:val="16"/>
                <w:lang w:val="en-GB"/>
              </w:rPr>
              <w:t xml:space="preserve">. Median increase of more than 2.5°C in the 50-year TXx and TNn events compared to the 1°C warming level </w:t>
            </w:r>
            <w:commentRangeStart w:id="3420"/>
            <w:r w:rsidRPr="00D424AA">
              <w:rPr>
                <w:rFonts w:cs="Times New Roman"/>
                <w:color w:val="000000" w:themeColor="text1"/>
                <w:sz w:val="16"/>
                <w:szCs w:val="16"/>
                <w:lang w:val="en-GB"/>
              </w:rPr>
              <w:fldChar w:fldCharType="begin" w:fldLock="1"/>
            </w:r>
            <w:ins w:id="3421" w:author="Robin Matthews" w:date="2021-07-14T13:54:00Z">
              <w:r w:rsidR="00CF5B14">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422" w:author="Robin Matthews" w:date="2021-07-14T13:54:00Z">
              <w:r w:rsidR="003A5209" w:rsidDel="00CF5B14">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23" w:author="Robin Matthews" w:date="2021-07-14T12:14:00Z">
              <w:r w:rsidR="00A26296" w:rsidDel="00426B37">
                <w:rPr>
                  <w:rFonts w:ascii="Times New Roman" w:hAnsi="Times New Roman" w:cs="Times New Roman"/>
                  <w:noProof/>
                  <w:color w:val="000000" w:themeColor="text1"/>
                  <w:sz w:val="16"/>
                  <w:szCs w:val="16"/>
                  <w:lang w:val="en-GB"/>
                </w:rPr>
                <w:delText>Li et al., 2020</w:delText>
              </w:r>
            </w:del>
            <w:ins w:id="3424" w:author="Robin Matthews" w:date="2021-07-14T12:14:00Z">
              <w:r w:rsidR="00426B37">
                <w:rPr>
                  <w:rFonts w:ascii="Times New Roman" w:hAnsi="Times New Roman" w:cs="Times New Roman"/>
                  <w:noProof/>
                  <w:color w:val="000000" w:themeColor="text1"/>
                  <w:sz w:val="16"/>
                  <w:szCs w:val="16"/>
                  <w:lang w:val="en-GB"/>
                </w:rPr>
                <w:t>C. Li et al., 202</w:t>
              </w:r>
            </w:ins>
            <w:ins w:id="3425" w:author="Robin Matthews" w:date="2021-07-14T13:53:00Z">
              <w:r w:rsidR="00CF5B14">
                <w:rPr>
                  <w:rFonts w:ascii="Times New Roman" w:hAnsi="Times New Roman" w:cs="Times New Roman"/>
                  <w:noProof/>
                  <w:color w:val="000000" w:themeColor="text1"/>
                  <w:sz w:val="16"/>
                  <w:szCs w:val="16"/>
                  <w:lang w:val="en-GB"/>
                </w:rPr>
                <w:t>0)</w:t>
              </w:r>
            </w:ins>
            <w:r w:rsidRPr="00D424AA">
              <w:rPr>
                <w:rFonts w:cs="Times New Roman"/>
                <w:color w:val="000000" w:themeColor="text1"/>
                <w:sz w:val="16"/>
                <w:szCs w:val="16"/>
                <w:lang w:val="en-GB"/>
              </w:rPr>
              <w:fldChar w:fldCharType="end"/>
            </w:r>
            <w:commentRangeEnd w:id="3420"/>
            <w:r w:rsidR="00A26296">
              <w:rPr>
                <w:rStyle w:val="Marquedecommentaire"/>
                <w:rFonts w:ascii="Times New Roman" w:hAnsi="Times New Roman" w:cstheme="minorBidi"/>
                <w:lang w:val="fr-FR" w:eastAsia="fr-FR"/>
              </w:rPr>
              <w:commentReference w:id="3420"/>
            </w:r>
            <w:del w:id="3426" w:author="Robin Matthews" w:date="2021-07-14T13:54:00Z">
              <w:r w:rsidRPr="00841A35" w:rsidDel="00CF5B14">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4°C in annual TXx and TNn compared to </w:t>
            </w:r>
            <w:r w:rsidRPr="00D424AA">
              <w:rPr>
                <w:rFonts w:ascii="Times New Roman" w:hAnsi="Times New Roman" w:cs="Times New Roman"/>
                <w:color w:val="000000" w:themeColor="text1"/>
                <w:sz w:val="16"/>
                <w:szCs w:val="16"/>
                <w:lang w:val="en-GB"/>
              </w:rPr>
              <w:t>pre-industrial (Annex).</w:t>
            </w:r>
          </w:p>
          <w:p w14:paraId="3E9CF947" w14:textId="77777777" w:rsidR="00D376F0" w:rsidRPr="00D424AA" w:rsidRDefault="00D376F0" w:rsidP="00D424AA">
            <w:pPr>
              <w:rPr>
                <w:rFonts w:ascii="Times New Roman" w:hAnsi="Times New Roman" w:cs="Times New Roman"/>
                <w:color w:val="000000" w:themeColor="text1"/>
                <w:sz w:val="16"/>
                <w:szCs w:val="16"/>
                <w:lang w:val="en-GB"/>
              </w:rPr>
            </w:pPr>
          </w:p>
          <w:p w14:paraId="2713FD6C" w14:textId="5E227510"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CMIP3 and CORDEX simulations for an increase in the intensity and frequency of hot extremes </w:t>
            </w:r>
            <w:commentRangeStart w:id="3427"/>
            <w:del w:id="3428" w:author="Robin Matthews" w:date="2021-07-14T12:53:00Z">
              <w:r w:rsidRPr="00D424AA" w:rsidDel="003A5209">
                <w:rPr>
                  <w:rFonts w:cs="Times New Roman"/>
                  <w:color w:val="000000" w:themeColor="text1"/>
                  <w:sz w:val="16"/>
                  <w:szCs w:val="16"/>
                  <w:lang w:val="en-GB"/>
                </w:rPr>
                <w:fldChar w:fldCharType="begin" w:fldLock="1"/>
              </w:r>
              <w:r w:rsidR="00FF6231" w:rsidRPr="003A5209" w:rsidDel="003A5209">
                <w:rPr>
                  <w:rFonts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Coppola et al., 2021a;</w:delText>
              </w:r>
              <w:r w:rsidRPr="00D424AA" w:rsidDel="003A5209">
                <w:rPr>
                  <w:rFonts w:cs="Times New Roman"/>
                  <w:color w:val="000000" w:themeColor="text1"/>
                  <w:sz w:val="16"/>
                  <w:szCs w:val="16"/>
                  <w:lang w:val="en-GB"/>
                </w:rPr>
                <w:fldChar w:fldCharType="end"/>
              </w:r>
              <w:commentRangeEnd w:id="3427"/>
              <w:r w:rsidR="00A26296" w:rsidDel="003A5209">
                <w:rPr>
                  <w:rStyle w:val="Marquedecommentaire"/>
                  <w:rFonts w:ascii="Times New Roman" w:hAnsi="Times New Roman" w:cstheme="minorBidi"/>
                  <w:lang w:val="fr-FR" w:eastAsia="fr-FR"/>
                </w:rPr>
                <w:commentReference w:id="3427"/>
              </w:r>
              <w:r w:rsidRPr="00841A35" w:rsidDel="003A5209">
                <w:rPr>
                  <w:rFonts w:ascii="Times New Roman" w:hAnsi="Times New Roman" w:cs="Times New Roman"/>
                  <w:color w:val="000000" w:themeColor="text1"/>
                  <w:sz w:val="16"/>
                  <w:szCs w:val="16"/>
                  <w:lang w:val="en-GB"/>
                </w:rPr>
                <w:delText xml:space="preserve"> </w:delText>
              </w:r>
              <w:commentRangeStart w:id="3429"/>
              <w:r w:rsidRPr="00D424AA" w:rsidDel="003A5209">
                <w:rPr>
                  <w:rFonts w:cs="Times New Roman"/>
                  <w:color w:val="000000" w:themeColor="text1"/>
                  <w:sz w:val="16"/>
                  <w:szCs w:val="16"/>
                  <w:lang w:val="en-GB"/>
                </w:rPr>
                <w:fldChar w:fldCharType="begin" w:fldLock="1"/>
              </w:r>
              <w:r w:rsidR="00417CA4" w:rsidRPr="003A5209" w:rsidDel="003A5209">
                <w:rPr>
                  <w:rFonts w:cs="Times New Roman"/>
                  <w:color w:val="000000" w:themeColor="text1"/>
                  <w:sz w:val="16"/>
                  <w:szCs w:val="16"/>
                  <w:lang w:val="en-GB"/>
                </w:rPr>
                <w:delInstrText>ADDIN CSL_CITATION { "citationItems" : [ { "id" : "ITEM-1",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Engelbrecht et al., 2015)", "manualFormatting" : "Engelbrecht et al., 2015;", "plainTextFormattedCitation" : "(Engelbrecht et al., 2015)", "previouslyFormattedCitation" : "(Engelbrecht et al., 2015)"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RPr="003A5209" w:rsidDel="003A5209">
                <w:rPr>
                  <w:rFonts w:cs="Times New Roman"/>
                  <w:noProof/>
                  <w:color w:val="000000" w:themeColor="text1"/>
                  <w:sz w:val="16"/>
                  <w:szCs w:val="16"/>
                  <w:lang w:val="en-GB"/>
                </w:rPr>
                <w:delText>Engelbrecht et al., 2015;</w:delText>
              </w:r>
              <w:r w:rsidRPr="00D424AA" w:rsidDel="003A5209">
                <w:rPr>
                  <w:rFonts w:cs="Times New Roman"/>
                  <w:color w:val="000000" w:themeColor="text1"/>
                  <w:sz w:val="16"/>
                  <w:szCs w:val="16"/>
                  <w:lang w:val="en-GB"/>
                </w:rPr>
                <w:fldChar w:fldCharType="end"/>
              </w:r>
            </w:del>
            <w:commentRangeEnd w:id="3429"/>
            <w:r w:rsidR="00A26296">
              <w:rPr>
                <w:rStyle w:val="Marquedecommentaire"/>
                <w:rFonts w:ascii="Times New Roman" w:hAnsi="Times New Roman" w:cstheme="minorBidi"/>
                <w:lang w:val="fr-FR" w:eastAsia="fr-FR"/>
              </w:rPr>
              <w:commentReference w:id="3429"/>
            </w:r>
            <w:del w:id="3430" w:author="Robin Matthews" w:date="2021-07-14T12:53:00Z">
              <w:r w:rsidRPr="00841A35" w:rsidDel="003A5209">
                <w:rPr>
                  <w:rFonts w:ascii="Times New Roman" w:hAnsi="Times New Roman" w:cs="Times New Roman"/>
                  <w:color w:val="000000" w:themeColor="text1"/>
                  <w:sz w:val="16"/>
                  <w:szCs w:val="16"/>
                  <w:lang w:val="en-GB"/>
                </w:rPr>
                <w:delText xml:space="preserve"> </w:delText>
              </w:r>
              <w:commentRangeStart w:id="3431"/>
              <w:r w:rsidRPr="00D424AA" w:rsidDel="003A5209">
                <w:rPr>
                  <w:rFonts w:cs="Times New Roman"/>
                  <w:noProof/>
                  <w:color w:val="000000" w:themeColor="text1"/>
                  <w:sz w:val="16"/>
                  <w:szCs w:val="16"/>
                  <w:lang w:val="en-GB"/>
                </w:rPr>
                <w:fldChar w:fldCharType="begin" w:fldLock="1"/>
              </w:r>
              <w:r w:rsidR="00FF6231" w:rsidDel="003A5209">
                <w:rPr>
                  <w:rFonts w:ascii="Times New Roman" w:hAnsi="Times New Roman" w:cs="Times New Roman"/>
                  <w:noProof/>
                  <w:color w:val="000000" w:themeColor="text1"/>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3A5209">
                <w:rPr>
                  <w:rFonts w:cs="Times New Roman"/>
                  <w:noProof/>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Giorgi et al., 2014)</w:delText>
              </w:r>
              <w:r w:rsidRPr="00D424AA" w:rsidDel="003A5209">
                <w:rPr>
                  <w:rFonts w:cs="Times New Roman"/>
                  <w:noProof/>
                  <w:color w:val="000000" w:themeColor="text1"/>
                  <w:sz w:val="16"/>
                  <w:szCs w:val="16"/>
                  <w:lang w:val="en-GB"/>
                </w:rPr>
                <w:fldChar w:fldCharType="end"/>
              </w:r>
            </w:del>
            <w:commentRangeEnd w:id="3431"/>
            <w:r w:rsidR="00A26296">
              <w:rPr>
                <w:rStyle w:val="Marquedecommentaire"/>
                <w:rFonts w:ascii="Times New Roman" w:hAnsi="Times New Roman" w:cstheme="minorBidi"/>
                <w:lang w:val="fr-FR" w:eastAsia="fr-FR"/>
              </w:rPr>
              <w:commentReference w:id="3431"/>
            </w:r>
            <w:del w:id="3432" w:author="Robin Matthews" w:date="2021-07-14T12:53:00Z">
              <w:r w:rsidRPr="00841A35" w:rsidDel="003A5209">
                <w:rPr>
                  <w:rFonts w:ascii="Times New Roman" w:hAnsi="Times New Roman" w:cs="Times New Roman"/>
                  <w:color w:val="000000" w:themeColor="text1"/>
                  <w:sz w:val="16"/>
                  <w:szCs w:val="16"/>
                  <w:lang w:val="en-GB"/>
                </w:rPr>
                <w:delText xml:space="preserve"> </w:delText>
              </w:r>
            </w:del>
            <w:ins w:id="3433" w:author="Robin Matthews" w:date="2021-07-14T12:53:00Z">
              <w:r w:rsidR="003A5209"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Engelbrecht et al., 2015; Giorgi et al., 2014)", "plainTextFormattedCitation" : "(Coppola et al., 2021a)", "previouslyFormattedCitation" : "(Coppola et al., 2021a)" }, "properties" : { "noteIndex" : 0 }, "schema" : "https://github.com/citation-style-language/schema/raw/master/csl-citation.json" }</w:instrText>
              </w:r>
              <w:r w:rsidR="003A5209" w:rsidRPr="00D424AA">
                <w:rPr>
                  <w:rFonts w:cs="Times New Roman"/>
                  <w:color w:val="000000" w:themeColor="text1"/>
                  <w:sz w:val="16"/>
                  <w:szCs w:val="16"/>
                  <w:lang w:val="en-GB"/>
                </w:rPr>
                <w:fldChar w:fldCharType="separate"/>
              </w:r>
              <w:r w:rsidR="003A5209">
                <w:rPr>
                  <w:rFonts w:ascii="Times New Roman" w:hAnsi="Times New Roman" w:cs="Times New Roman"/>
                  <w:noProof/>
                  <w:color w:val="000000" w:themeColor="text1"/>
                  <w:sz w:val="16"/>
                  <w:szCs w:val="16"/>
                  <w:lang w:val="en-GB"/>
                </w:rPr>
                <w:t>(Coppola et al., 2021a; Engelbrecht et al., 2015; Giorgi et al., 2014)</w:t>
              </w:r>
              <w:r w:rsidR="003A5209" w:rsidRPr="00D424AA">
                <w:rPr>
                  <w:rFonts w:cs="Times New Roman"/>
                  <w:color w:val="000000" w:themeColor="text1"/>
                  <w:sz w:val="16"/>
                  <w:szCs w:val="16"/>
                  <w:lang w:val="en-GB"/>
                </w:rPr>
                <w:fldChar w:fldCharType="end"/>
              </w:r>
            </w:ins>
          </w:p>
        </w:tc>
      </w:tr>
      <w:tr w:rsidR="00D376F0" w:rsidRPr="00F1665C" w14:paraId="3D6D15BA" w14:textId="77777777" w:rsidTr="00723657">
        <w:tc>
          <w:tcPr>
            <w:tcW w:w="2158" w:type="dxa"/>
            <w:vMerge/>
          </w:tcPr>
          <w:p w14:paraId="77193852"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dashed" w:sz="4" w:space="0" w:color="000000"/>
            </w:tcBorders>
            <w:shd w:val="clear" w:color="auto" w:fill="FFE2D9"/>
          </w:tcPr>
          <w:p w14:paraId="1D92A5F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Medium confidence </w:t>
            </w:r>
            <w:r w:rsidRPr="00D424AA">
              <w:rPr>
                <w:rFonts w:ascii="Times New Roman" w:hAnsi="Times New Roman" w:cs="Times New Roman"/>
                <w:color w:val="000000" w:themeColor="text1"/>
                <w:sz w:val="16"/>
                <w:szCs w:val="16"/>
                <w:lang w:val="en-GB"/>
              </w:rPr>
              <w:t>in the</w:t>
            </w:r>
            <w:r w:rsidRPr="00D424AA">
              <w:rPr>
                <w:rFonts w:ascii="Times New Roman" w:hAnsi="Times New Roman" w:cs="Times New Roman"/>
                <w:i/>
                <w:color w:val="000000" w:themeColor="text1"/>
                <w:sz w:val="16"/>
                <w:szCs w:val="16"/>
                <w:lang w:val="en-GB"/>
              </w:rPr>
              <w:t xml:space="preserve"> </w:t>
            </w:r>
            <w:r w:rsidRPr="00D424AA">
              <w:rPr>
                <w:rFonts w:ascii="Times New Roman" w:hAnsi="Times New Roman" w:cs="Times New Roman"/>
                <w:color w:val="000000" w:themeColor="text1"/>
                <w:sz w:val="16"/>
                <w:szCs w:val="16"/>
                <w:lang w:val="en-GB"/>
              </w:rPr>
              <w:t>increase in the intensity  and frequency of hot extremes</w:t>
            </w:r>
          </w:p>
          <w:p w14:paraId="1DF5B818" w14:textId="77777777" w:rsidR="00D376F0" w:rsidRPr="00D424AA" w:rsidRDefault="00D376F0" w:rsidP="00D424AA">
            <w:pPr>
              <w:rPr>
                <w:rFonts w:ascii="Times New Roman" w:hAnsi="Times New Roman" w:cs="Times New Roman"/>
                <w:color w:val="000000" w:themeColor="text1"/>
                <w:sz w:val="16"/>
                <w:szCs w:val="16"/>
                <w:lang w:val="en-GB"/>
              </w:rPr>
            </w:pPr>
          </w:p>
        </w:tc>
        <w:tc>
          <w:tcPr>
            <w:tcW w:w="1916" w:type="dxa"/>
            <w:tcBorders>
              <w:top w:val="dashed" w:sz="4" w:space="0" w:color="000000"/>
            </w:tcBorders>
            <w:shd w:val="clear" w:color="auto" w:fill="FFE2D9"/>
          </w:tcPr>
          <w:p w14:paraId="76A42F8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sz w:val="16"/>
                <w:szCs w:val="16"/>
                <w:lang w:val="en-GB"/>
              </w:rPr>
              <w:t xml:space="preserve">Medium confidence </w:t>
            </w:r>
            <w:r w:rsidRPr="00D424AA">
              <w:rPr>
                <w:rFonts w:ascii="Times New Roman" w:hAnsi="Times New Roman" w:cs="Times New Roman"/>
                <w:color w:val="000000"/>
                <w:sz w:val="16"/>
                <w:szCs w:val="16"/>
                <w:lang w:val="en-GB"/>
              </w:rPr>
              <w:t>in a human contribution to the observed increase in the intensity and frequency of hot extremes</w:t>
            </w:r>
          </w:p>
        </w:tc>
        <w:tc>
          <w:tcPr>
            <w:tcW w:w="2400" w:type="dxa"/>
            <w:tcBorders>
              <w:top w:val="dashed" w:sz="4" w:space="0" w:color="000000"/>
            </w:tcBorders>
            <w:shd w:val="clear" w:color="auto" w:fill="FD9693"/>
          </w:tcPr>
          <w:p w14:paraId="13BF705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324457B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02E52F1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2D4B6C21" w14:textId="77777777" w:rsidR="00D376F0" w:rsidRPr="00D424AA" w:rsidRDefault="00D376F0" w:rsidP="00D424AA">
            <w:pPr>
              <w:rPr>
                <w:rFonts w:ascii="Times New Roman" w:hAnsi="Times New Roman" w:cs="Times New Roman"/>
                <w:color w:val="000000" w:themeColor="text1"/>
                <w:sz w:val="16"/>
                <w:szCs w:val="16"/>
                <w:lang w:val="en-GB"/>
              </w:rPr>
            </w:pPr>
          </w:p>
          <w:p w14:paraId="417FF65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Decrease in the intensity and frequency of cold extremes:</w:t>
            </w:r>
          </w:p>
          <w:p w14:paraId="651B76D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69AA4E1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4582FFE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Increase in the intensity and frequency of hot extremes: </w:t>
            </w:r>
          </w:p>
          <w:p w14:paraId="4DA1280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3A8A455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6593643C" w14:textId="77777777" w:rsidR="00D376F0" w:rsidRPr="00D424AA" w:rsidRDefault="00D376F0" w:rsidP="00D424AA">
            <w:pPr>
              <w:rPr>
                <w:rFonts w:ascii="Times New Roman" w:hAnsi="Times New Roman" w:cs="Times New Roman"/>
                <w:color w:val="000000" w:themeColor="text1"/>
                <w:sz w:val="16"/>
                <w:szCs w:val="16"/>
                <w:lang w:val="en-GB"/>
              </w:rPr>
            </w:pPr>
          </w:p>
          <w:p w14:paraId="62794A2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Decrease in the intensity and frequency of cold extremes: </w:t>
            </w: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621DC940"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2BBE805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Increase in the intensity and frequency of hot extremes: </w:t>
            </w:r>
          </w:p>
          <w:p w14:paraId="464EF04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5D65EAF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p w14:paraId="29F36DD4" w14:textId="77777777" w:rsidR="00D376F0" w:rsidRPr="00D424AA" w:rsidRDefault="00D376F0" w:rsidP="00D424AA">
            <w:pPr>
              <w:rPr>
                <w:rFonts w:ascii="Times New Roman" w:hAnsi="Times New Roman" w:cs="Times New Roman"/>
                <w:color w:val="000000" w:themeColor="text1"/>
                <w:sz w:val="16"/>
                <w:szCs w:val="16"/>
                <w:lang w:val="en-GB"/>
              </w:rPr>
            </w:pPr>
          </w:p>
          <w:p w14:paraId="7AC93A0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14C3FA7C"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w:t>
            </w:r>
          </w:p>
        </w:tc>
      </w:tr>
      <w:tr w:rsidR="00D376F0" w:rsidRPr="00F1665C" w14:paraId="6DFADC2B" w14:textId="77777777" w:rsidTr="00723657">
        <w:tc>
          <w:tcPr>
            <w:tcW w:w="2158" w:type="dxa"/>
            <w:vMerge w:val="restart"/>
          </w:tcPr>
          <w:p w14:paraId="1CE760A1"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Central Africa (CAF)</w:t>
            </w:r>
          </w:p>
        </w:tc>
        <w:tc>
          <w:tcPr>
            <w:tcW w:w="2158" w:type="dxa"/>
            <w:tcBorders>
              <w:top w:val="dashed" w:sz="4" w:space="0" w:color="000000"/>
            </w:tcBorders>
            <w:shd w:val="clear" w:color="auto" w:fill="D9D9D9"/>
          </w:tcPr>
          <w:p w14:paraId="7372D514" w14:textId="28B876EB"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color w:val="000000" w:themeColor="text1"/>
                <w:sz w:val="16"/>
                <w:szCs w:val="16"/>
                <w:lang w:val="en-GB"/>
              </w:rPr>
              <w:t xml:space="preserve">Insufficient data to assess trend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unn et al., 2020)</w:t>
            </w:r>
            <w:r w:rsidRPr="00D424AA">
              <w:rPr>
                <w:rFonts w:cs="Times New Roman"/>
                <w:color w:val="000000" w:themeColor="text1"/>
                <w:sz w:val="16"/>
                <w:szCs w:val="16"/>
                <w:lang w:val="en-GB"/>
              </w:rPr>
              <w:fldChar w:fldCharType="end"/>
            </w:r>
          </w:p>
          <w:p w14:paraId="1765633E" w14:textId="77777777" w:rsidR="00D376F0" w:rsidRPr="00D424AA" w:rsidRDefault="00D376F0" w:rsidP="00D424AA">
            <w:pPr>
              <w:rPr>
                <w:rFonts w:ascii="Times New Roman" w:hAnsi="Times New Roman" w:cs="Times New Roman"/>
                <w:bCs/>
                <w:color w:val="000000" w:themeColor="text1"/>
                <w:sz w:val="16"/>
                <w:szCs w:val="16"/>
                <w:lang w:val="en-GB"/>
              </w:rPr>
            </w:pPr>
          </w:p>
        </w:tc>
        <w:tc>
          <w:tcPr>
            <w:tcW w:w="1916" w:type="dxa"/>
            <w:tcBorders>
              <w:top w:val="dashed" w:sz="4" w:space="0" w:color="000000"/>
            </w:tcBorders>
            <w:shd w:val="clear" w:color="auto" w:fill="D9D9D9"/>
          </w:tcPr>
          <w:p w14:paraId="279D087B" w14:textId="77777777" w:rsidR="00D376F0" w:rsidRPr="00D424AA" w:rsidRDefault="00D376F0" w:rsidP="00D424AA">
            <w:pPr>
              <w:rPr>
                <w:rFonts w:ascii="Times New Roman" w:hAnsi="Times New Roman" w:cs="Times New Roman"/>
                <w:bCs/>
                <w:iCs/>
                <w:color w:val="000000" w:themeColor="text1"/>
                <w:sz w:val="16"/>
                <w:szCs w:val="16"/>
                <w:lang w:val="en-GB"/>
              </w:rPr>
            </w:pPr>
            <w:r w:rsidRPr="00D424AA">
              <w:rPr>
                <w:rFonts w:ascii="Times New Roman" w:hAnsi="Times New Roman" w:cs="Times New Roman"/>
                <w:bCs/>
                <w:iCs/>
                <w:color w:val="000000" w:themeColor="text1"/>
                <w:sz w:val="16"/>
                <w:szCs w:val="16"/>
                <w:lang w:val="en-GB"/>
              </w:rPr>
              <w:t>Limited evidence</w:t>
            </w:r>
          </w:p>
        </w:tc>
        <w:tc>
          <w:tcPr>
            <w:tcW w:w="2400" w:type="dxa"/>
            <w:tcBorders>
              <w:top w:val="dashed" w:sz="4" w:space="0" w:color="000000"/>
            </w:tcBorders>
            <w:shd w:val="clear" w:color="auto" w:fill="FD9693"/>
          </w:tcPr>
          <w:p w14:paraId="4E5B310C" w14:textId="188BB3E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434"/>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35" w:author="Robin Matthews" w:date="2021-07-14T12:15:00Z">
              <w:r w:rsidR="00A26296" w:rsidDel="00426B37">
                <w:rPr>
                  <w:rFonts w:ascii="Times New Roman" w:hAnsi="Times New Roman" w:cs="Times New Roman"/>
                  <w:noProof/>
                  <w:color w:val="000000" w:themeColor="text1"/>
                  <w:sz w:val="16"/>
                  <w:szCs w:val="16"/>
                  <w:lang w:val="en-GB"/>
                </w:rPr>
                <w:delText>Li et al., 2020</w:delText>
              </w:r>
            </w:del>
            <w:ins w:id="3436" w:author="Robin Matthews" w:date="2021-07-14T12:15: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434"/>
            <w:r w:rsidR="00A26296">
              <w:rPr>
                <w:rStyle w:val="Marquedecommentaire"/>
                <w:rFonts w:ascii="Times New Roman" w:hAnsi="Times New Roman" w:cstheme="minorBidi"/>
                <w:lang w:val="fr-FR" w:eastAsia="fr-FR"/>
              </w:rPr>
              <w:commentReference w:id="3434"/>
            </w:r>
            <w:r w:rsidRPr="00841A35">
              <w:rPr>
                <w:rFonts w:ascii="Times New Roman" w:hAnsi="Times New Roman" w:cs="Times New Roman"/>
                <w:color w:val="000000" w:themeColor="text1"/>
                <w:sz w:val="16"/>
                <w:szCs w:val="16"/>
                <w:lang w:val="en-GB"/>
              </w:rPr>
              <w:t xml:space="preserve">; Annex). Median increase of more than 0C in the 50-year TXx and TNn events compared to the 1°C warming level </w:t>
            </w:r>
            <w:commentRangeStart w:id="3437"/>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38" w:author="Robin Matthews" w:date="2021-07-14T12:15:00Z">
              <w:r w:rsidR="00A26296" w:rsidDel="00426B37">
                <w:rPr>
                  <w:rFonts w:ascii="Times New Roman" w:hAnsi="Times New Roman" w:cs="Times New Roman"/>
                  <w:noProof/>
                  <w:color w:val="000000" w:themeColor="text1"/>
                  <w:sz w:val="16"/>
                  <w:szCs w:val="16"/>
                  <w:lang w:val="en-GB"/>
                </w:rPr>
                <w:delText>Li et al., 2020</w:delText>
              </w:r>
            </w:del>
            <w:ins w:id="3439" w:author="Robin Matthews" w:date="2021-07-14T12:15: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437"/>
            <w:r w:rsidR="00A26296">
              <w:rPr>
                <w:rStyle w:val="Marquedecommentaire"/>
                <w:rFonts w:ascii="Times New Roman" w:hAnsi="Times New Roman" w:cstheme="minorBidi"/>
                <w:lang w:val="fr-FR" w:eastAsia="fr-FR"/>
              </w:rPr>
              <w:commentReference w:id="3437"/>
            </w:r>
            <w:del w:id="3440" w:author="Robin Matthews" w:date="2021-07-14T12:15: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1.5°C in annual TXx and TNn comp</w:t>
            </w:r>
            <w:r w:rsidRPr="00D424AA">
              <w:rPr>
                <w:rFonts w:ascii="Times New Roman" w:hAnsi="Times New Roman" w:cs="Times New Roman"/>
                <w:color w:val="000000" w:themeColor="text1"/>
                <w:sz w:val="16"/>
                <w:szCs w:val="16"/>
                <w:lang w:val="en-GB"/>
              </w:rPr>
              <w:t>ared to pre-industrial (Annex).</w:t>
            </w:r>
          </w:p>
          <w:p w14:paraId="1B757573" w14:textId="77777777" w:rsidR="00D376F0" w:rsidRPr="00D424AA" w:rsidRDefault="00D376F0" w:rsidP="00D424AA">
            <w:pPr>
              <w:rPr>
                <w:rFonts w:ascii="Times New Roman" w:hAnsi="Times New Roman" w:cs="Times New Roman"/>
                <w:color w:val="000000" w:themeColor="text1"/>
                <w:sz w:val="16"/>
                <w:szCs w:val="16"/>
                <w:lang w:val="en-GB"/>
              </w:rPr>
            </w:pPr>
          </w:p>
          <w:p w14:paraId="04277953" w14:textId="1DBA97B9"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del w:id="3441" w:author="Robin Matthews" w:date="2021-07-14T13:49:00Z">
              <w:r w:rsidRPr="00D424AA" w:rsidDel="00F07359">
                <w:rPr>
                  <w:rFonts w:ascii="Times New Roman" w:hAnsi="Times New Roman" w:cs="Times New Roman"/>
                  <w:color w:val="000000" w:themeColor="text1"/>
                  <w:sz w:val="16"/>
                  <w:szCs w:val="16"/>
                  <w:lang w:val="en-GB"/>
                </w:rPr>
                <w:delText>(</w:delText>
              </w:r>
            </w:del>
            <w:commentRangeStart w:id="3442"/>
            <w:r w:rsidRPr="00D424AA">
              <w:rPr>
                <w:rFonts w:cs="Times New Roman"/>
                <w:color w:val="000000" w:themeColor="text1"/>
                <w:sz w:val="16"/>
                <w:szCs w:val="16"/>
                <w:lang w:val="en-GB"/>
              </w:rPr>
              <w:fldChar w:fldCharType="begin" w:fldLock="1"/>
            </w:r>
            <w:ins w:id="3443" w:author="Robin Matthews" w:date="2021-07-14T13:49:00Z">
              <w:r w:rsidR="00F07359">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instrText>
              </w:r>
            </w:ins>
            <w:del w:id="3444" w:author="Robin Matthews" w:date="2021-07-14T13:49:00Z">
              <w:r w:rsidR="00FF6231" w:rsidDel="00F07359">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445" w:author="Robin Matthews" w:date="2021-07-14T13:49:00Z">
              <w:r w:rsidR="00A26296" w:rsidDel="00F07359">
                <w:rPr>
                  <w:rFonts w:ascii="Times New Roman" w:hAnsi="Times New Roman" w:cs="Times New Roman"/>
                  <w:noProof/>
                  <w:color w:val="000000" w:themeColor="text1"/>
                  <w:sz w:val="16"/>
                  <w:szCs w:val="16"/>
                  <w:lang w:val="en-GB"/>
                </w:rPr>
                <w:delText>W</w:delText>
              </w:r>
            </w:del>
            <w:ins w:id="3446" w:author="Robin Matthews" w:date="2021-07-14T13:49:00Z">
              <w:r w:rsidR="00F07359">
                <w:rPr>
                  <w:rFonts w:ascii="Times New Roman" w:hAnsi="Times New Roman" w:cs="Times New Roman"/>
                  <w:noProof/>
                  <w:color w:val="000000" w:themeColor="text1"/>
                  <w:sz w:val="16"/>
                  <w:szCs w:val="16"/>
                  <w:lang w:val="en-GB"/>
                </w:rPr>
                <w:t>(W</w:t>
              </w:r>
            </w:ins>
            <w:r w:rsidR="00A26296">
              <w:rPr>
                <w:rFonts w:ascii="Times New Roman" w:hAnsi="Times New Roman" w:cs="Times New Roman"/>
                <w:noProof/>
                <w:color w:val="000000" w:themeColor="text1"/>
                <w:sz w:val="16"/>
                <w:szCs w:val="16"/>
                <w:lang w:val="en-GB"/>
              </w:rPr>
              <w:t>eber et al., 2018)</w:t>
            </w:r>
            <w:r w:rsidRPr="00D424AA">
              <w:rPr>
                <w:rFonts w:cs="Times New Roman"/>
                <w:color w:val="000000" w:themeColor="text1"/>
                <w:sz w:val="16"/>
                <w:szCs w:val="16"/>
                <w:lang w:val="en-GB"/>
              </w:rPr>
              <w:fldChar w:fldCharType="end"/>
            </w:r>
            <w:commentRangeEnd w:id="3442"/>
            <w:r w:rsidR="00A26296">
              <w:rPr>
                <w:rStyle w:val="Marquedecommentaire"/>
                <w:rFonts w:ascii="Times New Roman" w:hAnsi="Times New Roman" w:cstheme="minorBidi"/>
                <w:lang w:val="fr-FR" w:eastAsia="fr-FR"/>
              </w:rPr>
              <w:commentReference w:id="3442"/>
            </w:r>
          </w:p>
        </w:tc>
        <w:tc>
          <w:tcPr>
            <w:tcW w:w="2159" w:type="dxa"/>
            <w:tcBorders>
              <w:top w:val="dashed" w:sz="4" w:space="0" w:color="000000"/>
            </w:tcBorders>
            <w:shd w:val="clear" w:color="auto" w:fill="FF6365"/>
            <w:tcMar>
              <w:top w:w="40" w:type="dxa"/>
              <w:left w:w="40" w:type="dxa"/>
              <w:bottom w:w="40" w:type="dxa"/>
              <w:right w:w="40" w:type="dxa"/>
            </w:tcMar>
          </w:tcPr>
          <w:p w14:paraId="79660FA2" w14:textId="50F01F5C"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447"/>
            <w:r w:rsidRPr="00D424AA">
              <w:rPr>
                <w:rFonts w:cs="Times New Roman"/>
                <w:color w:val="000000" w:themeColor="text1"/>
                <w:sz w:val="16"/>
                <w:szCs w:val="16"/>
                <w:lang w:val="en-GB"/>
              </w:rPr>
              <w:fldChar w:fldCharType="begin" w:fldLock="1"/>
            </w:r>
            <w:ins w:id="3448" w:author="Robin Matthews" w:date="2021-07-14T12:15:00Z">
              <w:r w:rsidR="00426B37">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449" w:author="Robin Matthews" w:date="2021-07-14T12:15:00Z">
              <w:r w:rsidR="00FC4C2D" w:rsidDel="00426B37">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50" w:author="Robin Matthews" w:date="2021-07-14T12:15:00Z">
              <w:r w:rsidR="00A26296" w:rsidDel="00426B37">
                <w:rPr>
                  <w:rFonts w:ascii="Times New Roman" w:hAnsi="Times New Roman" w:cs="Times New Roman"/>
                  <w:noProof/>
                  <w:color w:val="000000" w:themeColor="text1"/>
                  <w:sz w:val="16"/>
                  <w:szCs w:val="16"/>
                  <w:lang w:val="en-GB"/>
                </w:rPr>
                <w:delText>Li et al., 2020</w:delText>
              </w:r>
            </w:del>
            <w:ins w:id="3451" w:author="Robin Matthews" w:date="2021-07-14T12:15: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447"/>
            <w:r w:rsidR="00A26296">
              <w:rPr>
                <w:rStyle w:val="Marquedecommentaire"/>
                <w:rFonts w:ascii="Times New Roman" w:hAnsi="Times New Roman" w:cstheme="minorBidi"/>
                <w:lang w:val="fr-FR" w:eastAsia="fr-FR"/>
              </w:rPr>
              <w:commentReference w:id="3447"/>
            </w:r>
            <w:r w:rsidRPr="00841A35">
              <w:rPr>
                <w:rFonts w:ascii="Times New Roman" w:hAnsi="Times New Roman" w:cs="Times New Roman"/>
                <w:color w:val="000000" w:themeColor="text1"/>
                <w:sz w:val="16"/>
                <w:szCs w:val="16"/>
                <w:lang w:val="en-GB"/>
              </w:rPr>
              <w:t>; Annex)</w:t>
            </w:r>
            <w:r w:rsidRPr="00D424AA">
              <w:rPr>
                <w:rFonts w:ascii="Times New Roman" w:hAnsi="Times New Roman" w:cs="Times New Roman"/>
                <w:color w:val="000000" w:themeColor="text1"/>
                <w:sz w:val="16"/>
                <w:szCs w:val="16"/>
                <w:lang w:val="en-GB"/>
              </w:rPr>
              <w:t xml:space="preserve">. Median increase of more than 1°C in the 50-year TXx and TNn events compared to the 1°C warming level </w:t>
            </w:r>
            <w:commentRangeStart w:id="3452"/>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53" w:author="Robin Matthews" w:date="2021-07-14T12:15:00Z">
              <w:r w:rsidR="00A26296" w:rsidDel="00426B37">
                <w:rPr>
                  <w:rFonts w:ascii="Times New Roman" w:hAnsi="Times New Roman" w:cs="Times New Roman"/>
                  <w:noProof/>
                  <w:color w:val="000000" w:themeColor="text1"/>
                  <w:sz w:val="16"/>
                  <w:szCs w:val="16"/>
                  <w:lang w:val="en-GB"/>
                </w:rPr>
                <w:delText>Li et al., 202</w:delText>
              </w:r>
            </w:del>
            <w:ins w:id="3454" w:author="Robin Matthews" w:date="2021-07-14T12:15:00Z">
              <w:r w:rsidR="00426B37">
                <w:rPr>
                  <w:rFonts w:ascii="Times New Roman" w:hAnsi="Times New Roman" w:cs="Times New Roman"/>
                  <w:noProof/>
                  <w:color w:val="000000" w:themeColor="text1"/>
                  <w:sz w:val="16"/>
                  <w:szCs w:val="16"/>
                  <w:lang w:val="en-GB"/>
                </w:rPr>
                <w:t>C. Li et al., 2020)</w:t>
              </w:r>
            </w:ins>
            <w:del w:id="3455" w:author="Robin Matthews" w:date="2021-07-14T12:15:00Z">
              <w:r w:rsidR="00A26296" w:rsidDel="00426B37">
                <w:rPr>
                  <w:rFonts w:ascii="Times New Roman" w:hAnsi="Times New Roman"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3452"/>
            <w:r w:rsidR="00A26296">
              <w:rPr>
                <w:rStyle w:val="Marquedecommentaire"/>
                <w:rFonts w:ascii="Times New Roman" w:hAnsi="Times New Roman" w:cstheme="minorBidi"/>
                <w:lang w:val="fr-FR" w:eastAsia="fr-FR"/>
              </w:rPr>
              <w:commentReference w:id="3452"/>
            </w:r>
            <w:del w:id="3456" w:author="Robin Matthews" w:date="2021-07-14T12:15: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2°C in annual TXx and TNn compared to pr</w:t>
            </w:r>
            <w:r w:rsidRPr="00D424AA">
              <w:rPr>
                <w:rFonts w:ascii="Times New Roman" w:hAnsi="Times New Roman" w:cs="Times New Roman"/>
                <w:color w:val="000000" w:themeColor="text1"/>
                <w:sz w:val="16"/>
                <w:szCs w:val="16"/>
                <w:lang w:val="en-GB"/>
              </w:rPr>
              <w:t>e-industrial (Annex).</w:t>
            </w:r>
          </w:p>
          <w:p w14:paraId="5B72B9AE" w14:textId="77777777" w:rsidR="00D376F0" w:rsidRPr="00D424AA" w:rsidRDefault="00D376F0" w:rsidP="00D424AA">
            <w:pPr>
              <w:rPr>
                <w:rFonts w:ascii="Times New Roman" w:hAnsi="Times New Roman" w:cs="Times New Roman"/>
                <w:color w:val="000000" w:themeColor="text1"/>
                <w:sz w:val="16"/>
                <w:szCs w:val="16"/>
                <w:lang w:val="en-GB"/>
              </w:rPr>
            </w:pPr>
          </w:p>
          <w:p w14:paraId="5B4A1D8E" w14:textId="5F2847E2"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ins w:id="3457" w:author="Robin Matthews" w:date="2021-07-14T12:54:00Z">
              <w:r w:rsidR="003A5209"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Coppola et al., 2021a)", "plainTextFormattedCitation" : "(Weber et al., 2018)", "previouslyFormattedCitation" : "(Weber et al., 2018)" }, "properties" : { "noteIndex" : 0 }, "schema" : "https://github.com/citation-style-language/schema/raw/master/csl-citation.json" }</w:instrText>
              </w:r>
              <w:r w:rsidR="003A5209" w:rsidRPr="00D424AA">
                <w:rPr>
                  <w:rFonts w:cs="Times New Roman"/>
                  <w:color w:val="000000" w:themeColor="text1"/>
                  <w:sz w:val="16"/>
                  <w:szCs w:val="16"/>
                  <w:lang w:val="en-GB"/>
                </w:rPr>
                <w:fldChar w:fldCharType="separate"/>
              </w:r>
              <w:r w:rsidR="003A5209">
                <w:rPr>
                  <w:rFonts w:ascii="Times New Roman" w:hAnsi="Times New Roman" w:cs="Times New Roman"/>
                  <w:noProof/>
                  <w:color w:val="000000" w:themeColor="text1"/>
                  <w:sz w:val="16"/>
                  <w:szCs w:val="16"/>
                  <w:lang w:val="en-GB"/>
                </w:rPr>
                <w:t>(Weber et al., 2018; Coppola et al., 2021a)</w:t>
              </w:r>
              <w:r w:rsidR="003A5209" w:rsidRPr="00D424AA">
                <w:rPr>
                  <w:rFonts w:cs="Times New Roman"/>
                  <w:color w:val="000000" w:themeColor="text1"/>
                  <w:sz w:val="16"/>
                  <w:szCs w:val="16"/>
                  <w:lang w:val="en-GB"/>
                </w:rPr>
                <w:fldChar w:fldCharType="end"/>
              </w:r>
              <w:r w:rsidR="003A5209" w:rsidRPr="00D424AA" w:rsidDel="003A5209">
                <w:rPr>
                  <w:rFonts w:ascii="Times New Roman" w:hAnsi="Times New Roman" w:cs="Times New Roman"/>
                  <w:color w:val="000000" w:themeColor="text1"/>
                  <w:sz w:val="16"/>
                  <w:szCs w:val="16"/>
                  <w:lang w:val="en-GB"/>
                </w:rPr>
                <w:t xml:space="preserve"> </w:t>
              </w:r>
            </w:ins>
            <w:del w:id="3458" w:author="Robin Matthews" w:date="2021-07-14T12:54:00Z">
              <w:r w:rsidRPr="00D424AA" w:rsidDel="003A5209">
                <w:rPr>
                  <w:rFonts w:ascii="Times New Roman" w:hAnsi="Times New Roman" w:cs="Times New Roman"/>
                  <w:color w:val="000000" w:themeColor="text1"/>
                  <w:sz w:val="16"/>
                  <w:szCs w:val="16"/>
                  <w:lang w:val="en-GB"/>
                </w:rPr>
                <w:delText>(</w:delText>
              </w:r>
              <w:commentRangeStart w:id="3459"/>
              <w:r w:rsidRPr="00D424AA" w:rsidDel="003A5209">
                <w:rPr>
                  <w:rFonts w:cs="Times New Roman"/>
                  <w:color w:val="000000" w:themeColor="text1"/>
                  <w:sz w:val="16"/>
                  <w:szCs w:val="16"/>
                  <w:lang w:val="en-GB"/>
                </w:rPr>
                <w:fldChar w:fldCharType="begin" w:fldLock="1"/>
              </w:r>
              <w:r w:rsidR="00FF6231" w:rsidDel="003A5209">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Weber et al., 2018;</w:delText>
              </w:r>
              <w:r w:rsidRPr="00D424AA" w:rsidDel="003A5209">
                <w:rPr>
                  <w:rFonts w:cs="Times New Roman"/>
                  <w:color w:val="000000" w:themeColor="text1"/>
                  <w:sz w:val="16"/>
                  <w:szCs w:val="16"/>
                  <w:lang w:val="en-GB"/>
                </w:rPr>
                <w:fldChar w:fldCharType="end"/>
              </w:r>
              <w:commentRangeEnd w:id="3459"/>
              <w:r w:rsidR="00A26296" w:rsidDel="003A5209">
                <w:rPr>
                  <w:rStyle w:val="Marquedecommentaire"/>
                  <w:rFonts w:ascii="Times New Roman" w:hAnsi="Times New Roman" w:cstheme="minorBidi"/>
                  <w:lang w:val="fr-FR" w:eastAsia="fr-FR"/>
                </w:rPr>
                <w:commentReference w:id="3459"/>
              </w:r>
              <w:r w:rsidRPr="00841A35" w:rsidDel="003A5209">
                <w:rPr>
                  <w:rFonts w:ascii="Times New Roman" w:hAnsi="Times New Roman" w:cs="Times New Roman"/>
                  <w:color w:val="000000" w:themeColor="text1"/>
                  <w:sz w:val="16"/>
                  <w:szCs w:val="16"/>
                  <w:lang w:val="en-GB"/>
                </w:rPr>
                <w:delText xml:space="preserve"> </w:delText>
              </w:r>
              <w:commentRangeStart w:id="3460"/>
              <w:r w:rsidRPr="00D424AA" w:rsidDel="003A5209">
                <w:rPr>
                  <w:rFonts w:cs="Times New Roman"/>
                  <w:color w:val="000000" w:themeColor="text1"/>
                  <w:sz w:val="16"/>
                  <w:szCs w:val="16"/>
                  <w:lang w:val="en-GB"/>
                </w:rPr>
                <w:fldChar w:fldCharType="begin" w:fldLock="1"/>
              </w:r>
              <w:r w:rsidR="00FF6231" w:rsidDel="003A5209">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Coppola et al., 2021a)</w:delText>
              </w:r>
              <w:r w:rsidRPr="00D424AA" w:rsidDel="003A5209">
                <w:rPr>
                  <w:rFonts w:cs="Times New Roman"/>
                  <w:color w:val="000000" w:themeColor="text1"/>
                  <w:sz w:val="16"/>
                  <w:szCs w:val="16"/>
                  <w:lang w:val="en-GB"/>
                </w:rPr>
                <w:fldChar w:fldCharType="end"/>
              </w:r>
            </w:del>
            <w:commentRangeEnd w:id="3460"/>
            <w:r w:rsidR="00A26296">
              <w:rPr>
                <w:rStyle w:val="Marquedecommentaire"/>
                <w:rFonts w:ascii="Times New Roman" w:hAnsi="Times New Roman" w:cstheme="minorBidi"/>
                <w:lang w:val="fr-FR" w:eastAsia="fr-FR"/>
              </w:rPr>
              <w:commentReference w:id="3460"/>
            </w:r>
          </w:p>
        </w:tc>
        <w:tc>
          <w:tcPr>
            <w:tcW w:w="2159" w:type="dxa"/>
            <w:tcBorders>
              <w:top w:val="dashed" w:sz="4" w:space="0" w:color="000000"/>
            </w:tcBorders>
            <w:shd w:val="clear" w:color="auto" w:fill="AD0204"/>
            <w:tcMar>
              <w:top w:w="40" w:type="dxa"/>
              <w:left w:w="40" w:type="dxa"/>
              <w:bottom w:w="40" w:type="dxa"/>
              <w:right w:w="40" w:type="dxa"/>
            </w:tcMar>
          </w:tcPr>
          <w:p w14:paraId="455CA627" w14:textId="232CB636"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461"/>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62" w:author="Robin Matthews" w:date="2021-07-14T12:15:00Z">
              <w:r w:rsidR="00A26296" w:rsidDel="00426B37">
                <w:rPr>
                  <w:rFonts w:ascii="Times New Roman" w:hAnsi="Times New Roman" w:cs="Times New Roman"/>
                  <w:noProof/>
                  <w:color w:val="000000" w:themeColor="text1"/>
                  <w:sz w:val="16"/>
                  <w:szCs w:val="16"/>
                  <w:lang w:val="en-GB"/>
                </w:rPr>
                <w:delText>Li et al., 2020</w:delText>
              </w:r>
            </w:del>
            <w:ins w:id="3463" w:author="Robin Matthews" w:date="2021-07-14T12:15: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461"/>
            <w:r w:rsidR="00A26296">
              <w:rPr>
                <w:rStyle w:val="Marquedecommentaire"/>
                <w:rFonts w:ascii="Times New Roman" w:hAnsi="Times New Roman" w:cstheme="minorBidi"/>
                <w:lang w:val="fr-FR" w:eastAsia="fr-FR"/>
              </w:rPr>
              <w:commentReference w:id="3461"/>
            </w:r>
            <w:r w:rsidRPr="00841A35">
              <w:rPr>
                <w:rFonts w:ascii="Times New Roman" w:hAnsi="Times New Roman" w:cs="Times New Roman"/>
                <w:color w:val="000000" w:themeColor="text1"/>
                <w:sz w:val="16"/>
                <w:szCs w:val="16"/>
                <w:lang w:val="en-GB"/>
              </w:rPr>
              <w:t xml:space="preserve">; Annex). Median increase of more than 3°C in the 50-year TXx and TNn events compared to the </w:t>
            </w:r>
            <w:r w:rsidRPr="00D424AA">
              <w:rPr>
                <w:rFonts w:ascii="Times New Roman" w:hAnsi="Times New Roman" w:cs="Times New Roman"/>
                <w:color w:val="000000" w:themeColor="text1"/>
                <w:sz w:val="16"/>
                <w:szCs w:val="16"/>
                <w:lang w:val="en-GB"/>
              </w:rPr>
              <w:t xml:space="preserve">1°C warming level </w:t>
            </w:r>
            <w:commentRangeStart w:id="3464"/>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465" w:author="Robin Matthews" w:date="2021-07-14T12:15:00Z">
              <w:r w:rsidR="00A26296" w:rsidDel="00426B37">
                <w:rPr>
                  <w:rFonts w:ascii="Times New Roman" w:hAnsi="Times New Roman" w:cs="Times New Roman"/>
                  <w:noProof/>
                  <w:color w:val="000000" w:themeColor="text1"/>
                  <w:sz w:val="16"/>
                  <w:szCs w:val="16"/>
                  <w:lang w:val="en-GB"/>
                </w:rPr>
                <w:delText>Li et al., 202</w:delText>
              </w:r>
            </w:del>
            <w:ins w:id="3466" w:author="Robin Matthews" w:date="2021-07-14T12:15:00Z">
              <w:r w:rsidR="00426B37">
                <w:rPr>
                  <w:rFonts w:ascii="Times New Roman" w:hAnsi="Times New Roman" w:cs="Times New Roman"/>
                  <w:noProof/>
                  <w:color w:val="000000" w:themeColor="text1"/>
                  <w:sz w:val="16"/>
                  <w:szCs w:val="16"/>
                  <w:lang w:val="en-GB"/>
                </w:rPr>
                <w:t>C. Li et al., 2020</w:t>
              </w:r>
            </w:ins>
            <w:ins w:id="3467" w:author="Robin Matthews" w:date="2021-07-14T12:14:00Z">
              <w:r w:rsidR="00426B37">
                <w:rPr>
                  <w:rFonts w:ascii="Times New Roman" w:hAnsi="Times New Roman" w:cs="Times New Roman"/>
                  <w:noProof/>
                  <w:color w:val="000000" w:themeColor="text1"/>
                  <w:sz w:val="16"/>
                  <w:szCs w:val="16"/>
                  <w:lang w:val="en-GB"/>
                </w:rPr>
                <w:t>)</w:t>
              </w:r>
            </w:ins>
            <w:del w:id="3468" w:author="Robin Matthews" w:date="2021-07-14T12:14:00Z">
              <w:r w:rsidR="00A26296" w:rsidDel="00426B37">
                <w:rPr>
                  <w:rFonts w:ascii="Times New Roman" w:hAnsi="Times New Roman"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3464"/>
            <w:r w:rsidR="00A26296">
              <w:rPr>
                <w:rStyle w:val="Marquedecommentaire"/>
                <w:rFonts w:ascii="Times New Roman" w:hAnsi="Times New Roman" w:cstheme="minorBidi"/>
                <w:lang w:val="fr-FR" w:eastAsia="fr-FR"/>
              </w:rPr>
              <w:commentReference w:id="3464"/>
            </w:r>
            <w:del w:id="3469" w:author="Robin Matthews" w:date="2021-07-14T12:14: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4.5°C in annual TXx and TNn compared to pre-industrial (Annex).</w:t>
            </w:r>
          </w:p>
          <w:p w14:paraId="0E5F10A5" w14:textId="77777777" w:rsidR="00D376F0" w:rsidRPr="00D424AA" w:rsidRDefault="00D376F0" w:rsidP="00D424AA">
            <w:pPr>
              <w:rPr>
                <w:rFonts w:ascii="Times New Roman" w:hAnsi="Times New Roman" w:cs="Times New Roman"/>
                <w:color w:val="000000" w:themeColor="text1"/>
                <w:sz w:val="16"/>
                <w:szCs w:val="16"/>
                <w:lang w:val="en-GB"/>
              </w:rPr>
            </w:pPr>
          </w:p>
          <w:p w14:paraId="700E41AF" w14:textId="5808AE17"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CMIP3 and CORDEX simulations for an increase in the intensity and frequency of hot extremes </w:t>
            </w:r>
            <w:del w:id="3470" w:author="Robin Matthews" w:date="2021-07-14T13:02:00Z">
              <w:r w:rsidRPr="00D424AA" w:rsidDel="003A5209">
                <w:rPr>
                  <w:rFonts w:ascii="Times New Roman" w:hAnsi="Times New Roman" w:cs="Times New Roman"/>
                  <w:color w:val="000000" w:themeColor="text1"/>
                  <w:sz w:val="16"/>
                  <w:szCs w:val="16"/>
                  <w:lang w:val="en-GB"/>
                </w:rPr>
                <w:delText>(</w:delText>
              </w:r>
            </w:del>
            <w:commentRangeStart w:id="3471"/>
            <w:del w:id="3472" w:author="Robin Matthews" w:date="2021-07-14T12:54:00Z">
              <w:r w:rsidRPr="00D424AA" w:rsidDel="003A5209">
                <w:rPr>
                  <w:rFonts w:cs="Times New Roman"/>
                  <w:color w:val="000000" w:themeColor="text1"/>
                  <w:sz w:val="16"/>
                  <w:szCs w:val="16"/>
                  <w:lang w:val="en-GB"/>
                </w:rPr>
                <w:fldChar w:fldCharType="begin" w:fldLock="1"/>
              </w:r>
              <w:r w:rsidR="00FF6231" w:rsidRPr="003A5209" w:rsidDel="003A5209">
                <w:rPr>
                  <w:rFonts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3A5209">
                <w:rPr>
                  <w:rFonts w:cs="Times New Roman"/>
                  <w:color w:val="000000" w:themeColor="text1"/>
                  <w:sz w:val="16"/>
                  <w:szCs w:val="16"/>
                  <w:lang w:val="en-GB"/>
                </w:rPr>
                <w:fldChar w:fldCharType="separate"/>
              </w:r>
              <w:r w:rsidR="00A26296" w:rsidDel="003A5209">
                <w:rPr>
                  <w:rFonts w:ascii="Times New Roman" w:hAnsi="Times New Roman" w:cs="Times New Roman"/>
                  <w:noProof/>
                  <w:color w:val="000000" w:themeColor="text1"/>
                  <w:sz w:val="16"/>
                  <w:szCs w:val="16"/>
                  <w:lang w:val="en-GB"/>
                </w:rPr>
                <w:delText>Coppola et al., 2021a</w:delText>
              </w:r>
              <w:r w:rsidRPr="00D424AA" w:rsidDel="003A5209">
                <w:rPr>
                  <w:rFonts w:cs="Times New Roman"/>
                  <w:color w:val="000000" w:themeColor="text1"/>
                  <w:sz w:val="16"/>
                  <w:szCs w:val="16"/>
                  <w:lang w:val="en-GB"/>
                </w:rPr>
                <w:fldChar w:fldCharType="end"/>
              </w:r>
              <w:commentRangeEnd w:id="3471"/>
              <w:r w:rsidR="00A26296" w:rsidDel="003A5209">
                <w:rPr>
                  <w:rStyle w:val="Marquedecommentaire"/>
                  <w:rFonts w:ascii="Times New Roman" w:hAnsi="Times New Roman" w:cstheme="minorBidi"/>
                  <w:lang w:val="fr-FR" w:eastAsia="fr-FR"/>
                </w:rPr>
                <w:commentReference w:id="3471"/>
              </w:r>
              <w:r w:rsidRPr="00D424AA" w:rsidDel="003A5209">
                <w:rPr>
                  <w:rFonts w:ascii="Times New Roman" w:hAnsi="Times New Roman" w:cs="Times New Roman"/>
                  <w:noProof/>
                  <w:color w:val="000000" w:themeColor="text1"/>
                  <w:sz w:val="16"/>
                  <w:szCs w:val="16"/>
                  <w:lang w:val="en-GB"/>
                </w:rPr>
                <w:delText xml:space="preserve">; </w:delText>
              </w:r>
              <w:commentRangeStart w:id="3473"/>
              <w:r w:rsidRPr="00D424AA" w:rsidDel="003A5209">
                <w:rPr>
                  <w:rFonts w:cs="Times New Roman"/>
                  <w:noProof/>
                  <w:color w:val="000000" w:themeColor="text1"/>
                  <w:sz w:val="16"/>
                  <w:szCs w:val="16"/>
                  <w:lang w:val="en-GB"/>
                </w:rPr>
                <w:fldChar w:fldCharType="begin" w:fldLock="1"/>
              </w:r>
              <w:r w:rsidR="00417CA4" w:rsidRPr="003A5209" w:rsidDel="003A5209">
                <w:rPr>
                  <w:rFonts w:cs="Times New Roman"/>
                  <w:noProof/>
                  <w:color w:val="000000" w:themeColor="text1"/>
                  <w:sz w:val="16"/>
                  <w:szCs w:val="16"/>
                  <w:lang w:val="en-GB"/>
                </w:rPr>
                <w:delInstrText>ADDIN CSL_CITATION { "citationItems" : [ { "id" : "ITEM-1",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Engelbrecht et al., 2015)", "manualFormatting" : "Engelbrecht et al., 2015; ", "plainTextFormattedCitation" : "(Engelbrecht et al., 2015)", "previouslyFormattedCitation" : "(Engelbrecht et al., 2015)" }, "properties" : { "noteIndex" : 0 }, "schema" : "https://github.com/citation-style-language/schema/raw/master/csl-citation.json" }</w:delInstrText>
              </w:r>
              <w:r w:rsidRPr="00D424AA" w:rsidDel="003A5209">
                <w:rPr>
                  <w:rFonts w:cs="Times New Roman"/>
                  <w:noProof/>
                  <w:color w:val="000000" w:themeColor="text1"/>
                  <w:sz w:val="16"/>
                  <w:szCs w:val="16"/>
                  <w:lang w:val="en-GB"/>
                </w:rPr>
                <w:fldChar w:fldCharType="separate"/>
              </w:r>
              <w:r w:rsidR="00A26296" w:rsidRPr="003A5209" w:rsidDel="003A5209">
                <w:rPr>
                  <w:rFonts w:cs="Times New Roman"/>
                  <w:noProof/>
                  <w:color w:val="000000" w:themeColor="text1"/>
                  <w:sz w:val="16"/>
                  <w:szCs w:val="16"/>
                  <w:lang w:val="en-GB"/>
                </w:rPr>
                <w:delText xml:space="preserve">Engelbrecht et al., 2015; </w:delText>
              </w:r>
              <w:r w:rsidRPr="00D424AA" w:rsidDel="003A5209">
                <w:rPr>
                  <w:rFonts w:cs="Times New Roman"/>
                  <w:noProof/>
                  <w:color w:val="000000" w:themeColor="text1"/>
                  <w:sz w:val="16"/>
                  <w:szCs w:val="16"/>
                  <w:lang w:val="en-GB"/>
                </w:rPr>
                <w:fldChar w:fldCharType="end"/>
              </w:r>
            </w:del>
            <w:commentRangeEnd w:id="3473"/>
            <w:r w:rsidR="00A26296">
              <w:rPr>
                <w:rStyle w:val="Marquedecommentaire"/>
                <w:rFonts w:ascii="Times New Roman" w:hAnsi="Times New Roman" w:cstheme="minorBidi"/>
                <w:lang w:val="fr-FR" w:eastAsia="fr-FR"/>
              </w:rPr>
              <w:commentReference w:id="3473"/>
            </w:r>
            <w:commentRangeStart w:id="3474"/>
            <w:del w:id="3475" w:author="Robin Matthews" w:date="2021-07-14T13:02:00Z">
              <w:r w:rsidRPr="00D424AA" w:rsidDel="003A5209">
                <w:rPr>
                  <w:rFonts w:cs="Times New Roman"/>
                  <w:noProof/>
                  <w:color w:val="000000" w:themeColor="text1"/>
                  <w:sz w:val="16"/>
                  <w:szCs w:val="16"/>
                  <w:lang w:val="en-GB"/>
                </w:rPr>
                <w:fldChar w:fldCharType="begin" w:fldLock="1"/>
              </w:r>
              <w:r w:rsidR="003A5209" w:rsidDel="003A5209">
                <w:rPr>
                  <w:rFonts w:ascii="Times New Roman" w:hAnsi="Times New Roman" w:cs="Times New Roman"/>
                  <w:noProof/>
                  <w:color w:val="000000" w:themeColor="text1"/>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plainTextFormattedCitation" : "(Giorgi et al., 2014)", "previouslyFormattedCitation" : "(Giorgi et al., 2014)" }, "properties" : { "noteIndex" : 0 }, "schema" : "https://github.com/citation-style-language/schema/raw/master/csl-citation.json" }</w:delInstrText>
              </w:r>
              <w:r w:rsidRPr="00D424AA" w:rsidDel="003A5209">
                <w:rPr>
                  <w:rFonts w:cs="Times New Roman"/>
                  <w:noProof/>
                  <w:color w:val="000000" w:themeColor="text1"/>
                  <w:sz w:val="16"/>
                  <w:szCs w:val="16"/>
                  <w:lang w:val="en-GB"/>
                </w:rPr>
                <w:fldChar w:fldCharType="separate"/>
              </w:r>
            </w:del>
            <w:del w:id="3476" w:author="Robin Matthews" w:date="2021-07-14T13:01:00Z">
              <w:r w:rsidR="003A5209" w:rsidRPr="003A5209" w:rsidDel="003A5209">
                <w:rPr>
                  <w:rFonts w:ascii="Times New Roman" w:hAnsi="Times New Roman" w:cs="Times New Roman"/>
                  <w:noProof/>
                  <w:color w:val="000000" w:themeColor="text1"/>
                  <w:sz w:val="16"/>
                  <w:szCs w:val="16"/>
                  <w:lang w:val="en-GB"/>
                </w:rPr>
                <w:delText>(Giorgi e</w:delText>
              </w:r>
            </w:del>
            <w:del w:id="3477" w:author="Robin Matthews" w:date="2021-07-14T13:02:00Z">
              <w:r w:rsidR="003A5209" w:rsidRPr="003A5209" w:rsidDel="003A5209">
                <w:rPr>
                  <w:rFonts w:ascii="Times New Roman" w:hAnsi="Times New Roman" w:cs="Times New Roman"/>
                  <w:noProof/>
                  <w:color w:val="000000" w:themeColor="text1"/>
                  <w:sz w:val="16"/>
                  <w:szCs w:val="16"/>
                  <w:lang w:val="en-GB"/>
                </w:rPr>
                <w:delText>t</w:delText>
              </w:r>
            </w:del>
            <w:del w:id="3478" w:author="Robin Matthews" w:date="2021-07-14T13:01:00Z">
              <w:r w:rsidR="003A5209" w:rsidRPr="003A5209" w:rsidDel="003A5209">
                <w:rPr>
                  <w:rFonts w:ascii="Times New Roman" w:hAnsi="Times New Roman" w:cs="Times New Roman"/>
                  <w:noProof/>
                  <w:color w:val="000000" w:themeColor="text1"/>
                  <w:sz w:val="16"/>
                  <w:szCs w:val="16"/>
                  <w:lang w:val="en-GB"/>
                </w:rPr>
                <w:delText xml:space="preserve"> al., 2014)</w:delText>
              </w:r>
            </w:del>
            <w:del w:id="3479" w:author="Robin Matthews" w:date="2021-07-14T13:02:00Z">
              <w:r w:rsidRPr="00D424AA" w:rsidDel="003A5209">
                <w:rPr>
                  <w:rFonts w:cs="Times New Roman"/>
                  <w:noProof/>
                  <w:color w:val="000000" w:themeColor="text1"/>
                  <w:sz w:val="16"/>
                  <w:szCs w:val="16"/>
                  <w:lang w:val="en-GB"/>
                </w:rPr>
                <w:fldChar w:fldCharType="end"/>
              </w:r>
            </w:del>
            <w:commentRangeEnd w:id="3474"/>
            <w:r w:rsidR="00A26296">
              <w:rPr>
                <w:rStyle w:val="Marquedecommentaire"/>
                <w:rFonts w:ascii="Times New Roman" w:hAnsi="Times New Roman" w:cstheme="minorBidi"/>
                <w:lang w:val="fr-FR" w:eastAsia="fr-FR"/>
              </w:rPr>
              <w:commentReference w:id="3474"/>
            </w:r>
            <w:ins w:id="3480" w:author="Robin Matthews" w:date="2021-07-14T13:01:00Z">
              <w:r w:rsidR="003A5209" w:rsidRPr="00D424AA">
                <w:rPr>
                  <w:rFonts w:cs="Times New Roman"/>
                  <w:color w:val="000000" w:themeColor="text1"/>
                  <w:sz w:val="16"/>
                  <w:szCs w:val="16"/>
                  <w:lang w:val="en-GB"/>
                </w:rPr>
                <w:fldChar w:fldCharType="begin" w:fldLock="1"/>
              </w:r>
            </w:ins>
            <w:ins w:id="3481" w:author="Robin Matthews" w:date="2021-07-14T13:02:00Z">
              <w:r w:rsidR="003A5209">
                <w:rPr>
                  <w:rFonts w:ascii="Times New Roman" w:hAnsi="Times New Roman" w:cs="Times New Roman"/>
                  <w:color w:val="000000" w:themeColor="text1"/>
                  <w:sz w:val="16"/>
                  <w:szCs w:val="16"/>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Engelbrecht et al., 2015; Giorgi et al., 2014)", "plainTextFormattedCitation" : "(Coppola et al., 2021a)", "previouslyFormattedCitation" : "(Coppola et al., 2021a)" }, "properties" : { "noteIndex" : 0 }, "schema" : "https://github.com/citation-style-language/schema/raw/master/csl-citation.json" }</w:instrText>
              </w:r>
            </w:ins>
            <w:ins w:id="3482" w:author="Robin Matthews" w:date="2021-07-14T13:01:00Z">
              <w:r w:rsidR="003A5209" w:rsidRPr="00D424AA">
                <w:rPr>
                  <w:rFonts w:cs="Times New Roman"/>
                  <w:color w:val="000000" w:themeColor="text1"/>
                  <w:sz w:val="16"/>
                  <w:szCs w:val="16"/>
                  <w:lang w:val="en-GB"/>
                </w:rPr>
                <w:fldChar w:fldCharType="separate"/>
              </w:r>
            </w:ins>
            <w:ins w:id="3483" w:author="Robin Matthews" w:date="2021-07-14T13:02:00Z">
              <w:r w:rsidR="003A5209">
                <w:rPr>
                  <w:rFonts w:ascii="Times New Roman" w:hAnsi="Times New Roman" w:cs="Times New Roman"/>
                  <w:noProof/>
                  <w:color w:val="000000" w:themeColor="text1"/>
                  <w:sz w:val="16"/>
                  <w:szCs w:val="16"/>
                  <w:lang w:val="en-GB"/>
                </w:rPr>
                <w:t>(C</w:t>
              </w:r>
            </w:ins>
            <w:ins w:id="3484" w:author="Robin Matthews" w:date="2021-07-14T13:01:00Z">
              <w:r w:rsidR="003A5209">
                <w:rPr>
                  <w:rFonts w:ascii="Times New Roman" w:hAnsi="Times New Roman" w:cs="Times New Roman"/>
                  <w:noProof/>
                  <w:color w:val="000000" w:themeColor="text1"/>
                  <w:sz w:val="16"/>
                  <w:szCs w:val="16"/>
                  <w:lang w:val="en-GB"/>
                </w:rPr>
                <w:t>oppola et al., 2021a; Engelbrecht et al., 2015; Giorgi et al., 2014)</w:t>
              </w:r>
              <w:r w:rsidR="003A5209" w:rsidRPr="00D424AA">
                <w:rPr>
                  <w:rFonts w:cs="Times New Roman"/>
                  <w:color w:val="000000" w:themeColor="text1"/>
                  <w:sz w:val="16"/>
                  <w:szCs w:val="16"/>
                  <w:lang w:val="en-GB"/>
                </w:rPr>
                <w:fldChar w:fldCharType="end"/>
              </w:r>
            </w:ins>
          </w:p>
        </w:tc>
      </w:tr>
      <w:tr w:rsidR="00D376F0" w:rsidRPr="00F1665C" w14:paraId="48962558" w14:textId="77777777" w:rsidTr="00723657">
        <w:tc>
          <w:tcPr>
            <w:tcW w:w="2158" w:type="dxa"/>
            <w:vMerge/>
            <w:tcBorders>
              <w:bottom w:val="single" w:sz="4" w:space="0" w:color="auto"/>
            </w:tcBorders>
          </w:tcPr>
          <w:p w14:paraId="4BDD58BA"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dashed" w:sz="4" w:space="0" w:color="000000"/>
              <w:bottom w:val="single" w:sz="4" w:space="0" w:color="auto"/>
            </w:tcBorders>
            <w:shd w:val="clear" w:color="auto" w:fill="D9D9D9"/>
          </w:tcPr>
          <w:p w14:paraId="05A1C23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Low confidence</w:t>
            </w:r>
            <w:r w:rsidRPr="00D424AA">
              <w:rPr>
                <w:rFonts w:ascii="Times New Roman" w:hAnsi="Times New Roman" w:cs="Times New Roman"/>
                <w:bCs/>
                <w:color w:val="000000" w:themeColor="text1"/>
                <w:sz w:val="16"/>
                <w:szCs w:val="16"/>
                <w:lang w:val="en-GB"/>
              </w:rPr>
              <w:t xml:space="preserve"> </w:t>
            </w:r>
          </w:p>
        </w:tc>
        <w:tc>
          <w:tcPr>
            <w:tcW w:w="1916" w:type="dxa"/>
            <w:tcBorders>
              <w:top w:val="dashed" w:sz="4" w:space="0" w:color="000000"/>
              <w:bottom w:val="single" w:sz="4" w:space="0" w:color="auto"/>
            </w:tcBorders>
            <w:shd w:val="clear" w:color="auto" w:fill="D9D9D9"/>
          </w:tcPr>
          <w:p w14:paraId="29A3BDD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iCs/>
                <w:color w:val="000000" w:themeColor="text1"/>
                <w:sz w:val="16"/>
                <w:szCs w:val="16"/>
                <w:lang w:val="en-GB"/>
              </w:rPr>
              <w:t>Low confidence</w:t>
            </w:r>
          </w:p>
        </w:tc>
        <w:tc>
          <w:tcPr>
            <w:tcW w:w="2400" w:type="dxa"/>
            <w:tcBorders>
              <w:top w:val="dashed" w:sz="4" w:space="0" w:color="000000"/>
              <w:bottom w:val="single" w:sz="4" w:space="0" w:color="auto"/>
            </w:tcBorders>
            <w:shd w:val="clear" w:color="auto" w:fill="FD9693"/>
          </w:tcPr>
          <w:p w14:paraId="09B704D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4D40E81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4E13D71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6A2EDA41" w14:textId="77777777" w:rsidR="00D376F0" w:rsidRPr="00D424AA" w:rsidRDefault="00D376F0" w:rsidP="00D424AA">
            <w:pPr>
              <w:rPr>
                <w:rFonts w:ascii="Times New Roman" w:hAnsi="Times New Roman" w:cs="Times New Roman"/>
                <w:color w:val="000000" w:themeColor="text1"/>
                <w:sz w:val="16"/>
                <w:szCs w:val="16"/>
                <w:lang w:val="en-GB"/>
              </w:rPr>
            </w:pPr>
          </w:p>
          <w:p w14:paraId="2277CE1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in the intensity and frequency of cold extremes:</w:t>
            </w:r>
          </w:p>
          <w:p w14:paraId="692A70C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1C36022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w:t>
            </w:r>
          </w:p>
        </w:tc>
        <w:tc>
          <w:tcPr>
            <w:tcW w:w="2159" w:type="dxa"/>
            <w:tcBorders>
              <w:top w:val="dashed" w:sz="4" w:space="0" w:color="000000"/>
              <w:bottom w:val="single" w:sz="4" w:space="0" w:color="auto"/>
            </w:tcBorders>
            <w:shd w:val="clear" w:color="auto" w:fill="FF6365"/>
            <w:tcMar>
              <w:top w:w="40" w:type="dxa"/>
              <w:left w:w="40" w:type="dxa"/>
              <w:bottom w:w="40" w:type="dxa"/>
              <w:right w:w="40" w:type="dxa"/>
            </w:tcMar>
          </w:tcPr>
          <w:p w14:paraId="5EFE377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59A19B4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27CED99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457E7E26" w14:textId="77777777" w:rsidR="00D376F0" w:rsidRPr="00D424AA" w:rsidRDefault="00D376F0" w:rsidP="00D424AA">
            <w:pPr>
              <w:rPr>
                <w:rFonts w:ascii="Times New Roman" w:hAnsi="Times New Roman" w:cs="Times New Roman"/>
                <w:color w:val="000000" w:themeColor="text1"/>
                <w:sz w:val="16"/>
                <w:szCs w:val="16"/>
                <w:lang w:val="en-GB"/>
              </w:rPr>
            </w:pPr>
          </w:p>
          <w:p w14:paraId="20BA612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292DFDD8"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dashed" w:sz="4" w:space="0" w:color="000000"/>
              <w:bottom w:val="single" w:sz="4" w:space="0" w:color="auto"/>
            </w:tcBorders>
            <w:shd w:val="clear" w:color="auto" w:fill="AD0204"/>
            <w:tcMar>
              <w:top w:w="40" w:type="dxa"/>
              <w:left w:w="40" w:type="dxa"/>
              <w:bottom w:w="40" w:type="dxa"/>
              <w:right w:w="40" w:type="dxa"/>
            </w:tcMar>
          </w:tcPr>
          <w:p w14:paraId="647017C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3B4D95C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2A787EC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p w14:paraId="6BA4D064" w14:textId="77777777" w:rsidR="00D376F0" w:rsidRPr="00D424AA" w:rsidRDefault="00D376F0" w:rsidP="00D424AA">
            <w:pPr>
              <w:rPr>
                <w:rFonts w:ascii="Times New Roman" w:hAnsi="Times New Roman" w:cs="Times New Roman"/>
                <w:color w:val="000000" w:themeColor="text1"/>
                <w:sz w:val="16"/>
                <w:szCs w:val="16"/>
                <w:lang w:val="en-GB"/>
              </w:rPr>
            </w:pPr>
          </w:p>
          <w:p w14:paraId="2CDB715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79979E0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lastRenderedPageBreak/>
              <w:t>Virtually certain</w:t>
            </w:r>
            <w:r w:rsidRPr="00D424AA">
              <w:rPr>
                <w:rFonts w:ascii="Times New Roman" w:hAnsi="Times New Roman" w:cs="Times New Roman"/>
                <w:color w:val="000000" w:themeColor="text1"/>
                <w:sz w:val="16"/>
                <w:szCs w:val="16"/>
                <w:lang w:val="en-GB"/>
              </w:rPr>
              <w:t xml:space="preserve"> (compared with pre-industrial)</w:t>
            </w:r>
          </w:p>
        </w:tc>
      </w:tr>
      <w:tr w:rsidR="00D376F0" w:rsidRPr="00F1665C" w14:paraId="069E04E3" w14:textId="77777777" w:rsidTr="00723657">
        <w:tc>
          <w:tcPr>
            <w:tcW w:w="2158" w:type="dxa"/>
            <w:vMerge w:val="restart"/>
            <w:tcBorders>
              <w:top w:val="single" w:sz="4" w:space="0" w:color="auto"/>
              <w:left w:val="single" w:sz="4" w:space="0" w:color="auto"/>
              <w:bottom w:val="single" w:sz="4" w:space="0" w:color="auto"/>
              <w:right w:val="single" w:sz="4" w:space="0" w:color="auto"/>
            </w:tcBorders>
          </w:tcPr>
          <w:p w14:paraId="432380CD"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South Eastern Africa (SEAF)</w:t>
            </w:r>
          </w:p>
          <w:p w14:paraId="44111E86"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single" w:sz="4" w:space="0" w:color="auto"/>
              <w:left w:val="single" w:sz="4" w:space="0" w:color="auto"/>
              <w:bottom w:val="single" w:sz="4" w:space="0" w:color="auto"/>
              <w:right w:val="single" w:sz="4" w:space="0" w:color="auto"/>
            </w:tcBorders>
            <w:shd w:val="clear" w:color="auto" w:fill="FFE2D9"/>
          </w:tcPr>
          <w:p w14:paraId="5FCCE3A7" w14:textId="10E4E3BA" w:rsidR="00D376F0" w:rsidRPr="00841A35" w:rsidRDefault="00D376F0" w:rsidP="00D424AA">
            <w:pPr>
              <w:rPr>
                <w:rFonts w:ascii="Times New Roman" w:hAnsi="Times New Roman" w:cs="Times New Roman"/>
                <w:bCs/>
                <w:i/>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s in the intensity and frequency of hot extremes and decreases in the intensity and frequency of cold extremes </w:t>
            </w:r>
            <w:bookmarkStart w:id="3485" w:name="_Hlk77154362"/>
            <w:ins w:id="3486" w:author="Robin Matthews" w:date="2021-07-14T11:26:00Z">
              <w:r w:rsidR="00292A00" w:rsidRPr="00292A00">
                <w:rPr>
                  <w:rFonts w:ascii="Times New Roman" w:hAnsi="Times New Roman" w:cs="Times New Roman"/>
                  <w:i/>
                  <w:iCs/>
                  <w:color w:val="000000" w:themeColor="text1"/>
                  <w:sz w:val="16"/>
                  <w:szCs w:val="16"/>
                  <w:lang w:val="en-GB" w:eastAsia="fr-FR"/>
                </w:rPr>
                <w:fldChar w:fldCharType="begin" w:fldLock="1"/>
              </w:r>
            </w:ins>
            <w:r w:rsidR="003A5209">
              <w:rPr>
                <w:rFonts w:ascii="Times New Roman" w:hAnsi="Times New Roman" w:cs="Times New Roman"/>
                <w:i/>
                <w:iCs/>
                <w:color w:val="000000" w:themeColor="text1"/>
                <w:sz w:val="16"/>
                <w:szCs w:val="16"/>
                <w:lang w:val="en-GB"/>
              </w:rPr>
              <w:instrText>ADDIN CSL_CITATION { "citationItems" : [ { "id" : "ITEM-1", "itemData" : { "DOI" : "10.1038/s41467-020-16970-7", "author" : [ { "dropping-particle" : "", "family" : "Perkins-Kirkpatrick", "given" : "S E", "non-dropping-particle" : "", "parse-names" : false, "suffix" : "" }, { "dropping-particle" : "", "family" : "Lewis", "given" : "S C", "non-dropping-particle" : "", "parse-names" : false, "suffix" : "" } ], "container-title" : "Nature Communications", "id" : "ITEM-1", "issue" : "1", "issued" : { "date-parts" : [ [ "2020" ] ] }, "page" : "1-8", "publisher" : "Nature Publishing Group", "title" : "Increasing trends in regional heatwaves", "translator" : [ { "dropping-particle" : "", "family" : "S2861", "given" : "", "non-dropping-particle" : "", "parse-names" : false, "suffix" : "" } ], "type" : "article-journal", "volume" : "11" }, "uris" : [ "http://www.mendeley.com/documents/?uuid=5dbac48f-2a43-4fe6-88c9-3d905f2eec81" ] }, { "id" : "ITEM-2", "itemData" : { "DOI" : "10.1002/joc.5777", "author" : [ { "dropping-particle" : "", "family" : "Gebrechorkos", "given" : "Solomon H", "non-dropping-particle" : "", "parse-names" : false, "suffix" : "" }, { "dropping-particle" : "", "family" : "H\u00fclsmann", "given" : "Stephan", "non-dropping-particle" : "", "parse-names" : false, "suffix" : "" }, { "dropping-particle" : "", "family" : "Bernhofer", "given" : "Christian", "non-dropping-particle" : "", "parse-names" : false, "suffix" : "" } ], "container-title" : "International Journal of Climatology", "id" : "ITEM-2", "issue" : "1", "issued" : { "date-parts" : [ [ "2018" ] ] }, "page" : "18-30", "publisher" : "Wiley Online Library", "title" : "Changes in temperature and precipitation extremes in Ethiopia, Kenya, and Tanzania", "translator" : [ { "dropping-particle" : "", "family" : "S2168", "given" : "", "non-dropping-particle" : "", "parse-names" : false, "suffix" : "" } ], "type" : "article-journal", "volume" : "39" }, "uris" : [ "http://www.mendeley.com/documents/?uuid=19a0dae0-76ea-46f6-8416-05124e83255a" ] }, { "id" : "ITEM-3", "itemData" : { "DOI" : "10.1002/joc.3763", "ISSN" : "0899-8418", "abstract" : "ABSTRACT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GHA). This study, which was supported by the World Bank Global Facility for Disaster Reduction and Recovery (WB-GFDRR) and implemented by the World Meteorological Organization, was organized in terms of three workshops with three main objectives; (1) analysis of daily rainfall and temperature extremes for ten countries in the GHA region using observed in situ data running from 1971 to 2006, (2) assessing whether the United Kingdom Met-office and Hadley centre Providing REgional Climates for Impact Studies (UK-PRECIS) modelling system can provide realistic representation of the past and present climate extremes as observed by available in situ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 GHA. The results showed a significant decrease in total precipitation in wet days greater than 1?mm and increasing warm extremes, particularly at night, while cold extremes are decreasing. Considering a combination of geophysical models and satellite gravimetry observations from the Gravity Recovery and Climate Experiment (GRACE) mission in the frame of GRACE daily Kalman-smoothing models, for the years 2002 to 2010, we explored a decline in total water storage variations over the GHA.", "author" : [ { "dropping-particle" : "", "family" : "Omondi", "given" : "Philip Aming'o", "non-dropping-particle" : "", "parse-names" : false, "suffix" : "" }, { "dropping-particle" : "", "family" : "Awange", "given" : "Joseph L", "non-dropping-particle" : "", "parse-names" : false, "suffix" : "" }, { "dropping-particle" : "", "family" : "Forootan", "given" : "Ehsan", "non-dropping-particle" : "", "parse-names" : false, "suffix" : "" }, { "dropping-particle" : "", "family" : "Ogallo", "given" : "Laban Ayieko", "non-dropping-particle" : "", "parse-names" : false, "suffix" : "" }, { "dropping-particle" : "", "family" : "Barakiza", "given" : "Ruben", "non-dropping-particle" : "", "parse-names" : false, "suffix" : "" }, { "dropping-particle" : "", "family" : "Girmaw", "given" : "Gezahegn Bogale", "non-dropping-particle" : "", "parse-names" : false, "suffix" : "" }, { "dropping-particle" : "", "family" : "Fesseha", "given" : "Isaac", "non-dropping-particle" : "", "parse-names" : false, "suffix" : "" }, { "dropping-particle" : "", "family" : "Kululetera", "given" : "Venerabilis", "non-dropping-particle" : "", "parse-names" : false, "suffix" : "" }, { "dropping-particle" : "", "family" : "Kilembe", "given" : "Caroline", "non-dropping-particle" : "", "parse-names" : false, "suffix" : "" }, { "dropping-particle" : "", "family" : "Mbati", "given" : "Mathieu Mugunga", "non-dropping-particle" : "", "parse-names" : false, "suffix" : "" }, { "dropping-particle" : "", "family" : "Kilavi", "given" : "Mary", "non-dropping-particle" : "", "parse-names" : false, "suffix" : "" }, { "dropping-particle" : "", "family" : "King'uyu", "given" : "Stephen Mutua", "non-dropping-particle" : "", "parse-names" : false, "suffix" : "" }, { "dropping-particle" : "", "family" : "Omeny", "given" : "Peter Adek", "non-dropping-particle" : "", "parse-names" : false, "suffix" : "" }, { "dropping-particle" : "", "family" : "Njogu", "given" : "Andrew", "non-dropping-particle" : "", "parse-names" : false, "suffix" : "" }, { "dropping-particle" : "", "family" : "Badr", "given" : "Eldin Mamoun", "non-dropping-particle" : "", "parse-names" : false, "suffix" : "" }, { "dropping-particle" : "", "family" : "Musa", "given" : "Tibin Adam", "non-dropping-particle" : "", "parse-names" : false, "suffix" : "" }, { "dropping-particle" : "", "family" : "Muchiri", "given" : "Peris", "non-dropping-particle" : "", "parse-names" : false, "suffix" : "" }, { "dropping-particle" : "", "family" : "Bamanya", "given" : "Deus", "non-dropping-particle" : "", "parse-names" : false, "suffix" : "" }, { "dropping-particle" : "", "family" : "Komutunga", "given" : "Everline", "non-dropping-particle" : "", "parse-names" : false, "suffix" : "" } ], "container-title" : "International Journal of Climatology", "id" : "ITEM-3", "issue" : "4", "issued" : { "date-parts" : [ [ "2014", "3", "1" ] ] }, "note" : "doi: 10.1002/joc.3763", "page" : "1262-1277", "publisher" : "John Wiley &amp; Sons, Ltd", "title" : "Changes in temperature and precipitation extremes over the Greater Horn of Africa region from 1961 to 2010", "translator" : [ { "dropping-particle" : "", "family" : "S3061", "given" : "", "non-dropping-particle" : "", "parse-names" : false, "suffix" : "" } ], "type" : "article-journal", "volume" : "34" }, "uris" : [ "http://www.mendeley.com/documents/?uuid=eaf42335-c153-4bec-86e0-4b5f0cdaa798" ] }, { "id" : "ITEM-4",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4",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mendeley" : { "formattedCitation" : "(Chaney et al., 2014; Omondi et al., 2014; Gebrechorkos et al., 2018; Perkins-Kirkpatrick and Lewis, 2020)", "plainTextFormattedCitation" : "(Chaney et al., 2014; Omondi et al., 2014; Gebrechorkos et al., 2018; Perkins-Kirkpatrick and Lewis, 2020)", "previouslyFormattedCitation" : "(Chaney et al., 2014; Omondi et al., 2014; Gebrechorkos et al., 2018; Perkins-Kirkpatrick and Lewis, 2020)" }, "properties" : { "noteIndex" : 0 }, "schema" : "https://github.com/citation-style-language/schema/raw/master/csl-citation.json" }</w:instrText>
            </w:r>
            <w:ins w:id="3487" w:author="Robin Matthews" w:date="2021-07-14T11:26:00Z">
              <w:r w:rsidR="00292A00" w:rsidRPr="00292A00">
                <w:rPr>
                  <w:rFonts w:ascii="Times New Roman" w:hAnsi="Times New Roman" w:cs="Times New Roman"/>
                  <w:i/>
                  <w:iCs/>
                  <w:color w:val="000000" w:themeColor="text1"/>
                  <w:sz w:val="16"/>
                  <w:szCs w:val="16"/>
                  <w:lang w:val="en-GB" w:eastAsia="fr-FR"/>
                  <w:rPrChange w:id="3488" w:author="Robin Matthews" w:date="2021-07-14T11:26:00Z">
                    <w:rPr>
                      <w:rFonts w:cs="Times New Roman"/>
                      <w:i/>
                      <w:iCs/>
                      <w:color w:val="000000" w:themeColor="text1"/>
                      <w:sz w:val="16"/>
                      <w:szCs w:val="16"/>
                      <w:lang w:val="en-GB"/>
                    </w:rPr>
                  </w:rPrChange>
                </w:rPr>
                <w:fldChar w:fldCharType="separate"/>
              </w:r>
              <w:r w:rsidR="00292A00" w:rsidRPr="00292A00">
                <w:rPr>
                  <w:rFonts w:cs="Times New Roman"/>
                  <w:iCs/>
                  <w:noProof/>
                  <w:color w:val="000000" w:themeColor="text1"/>
                  <w:sz w:val="16"/>
                  <w:szCs w:val="16"/>
                  <w:lang w:val="en-GB"/>
                </w:rPr>
                <w:t>(Chaney et al., 2014; Omondi et al., 2014; Gebrechorkos et al., 2018; Perkins-Kirkpatrick and Lewis, 2020)</w:t>
              </w:r>
              <w:r w:rsidR="00292A00" w:rsidRPr="00292A00">
                <w:rPr>
                  <w:rFonts w:ascii="Times New Roman" w:hAnsi="Times New Roman" w:cs="Times New Roman"/>
                  <w:i/>
                  <w:iCs/>
                  <w:color w:val="000000" w:themeColor="text1"/>
                  <w:sz w:val="16"/>
                  <w:szCs w:val="16"/>
                  <w:lang w:val="en-GB" w:eastAsia="fr-FR"/>
                  <w:rPrChange w:id="3489" w:author="Robin Matthews" w:date="2021-07-14T11:26:00Z">
                    <w:rPr>
                      <w:rFonts w:cs="Times New Roman"/>
                      <w:i/>
                      <w:iCs/>
                      <w:color w:val="000000" w:themeColor="text1"/>
                      <w:sz w:val="16"/>
                      <w:szCs w:val="16"/>
                      <w:lang w:val="en-GB"/>
                    </w:rPr>
                  </w:rPrChange>
                </w:rPr>
                <w:fldChar w:fldCharType="end"/>
              </w:r>
            </w:ins>
            <w:commentRangeStart w:id="3490"/>
            <w:del w:id="3491" w:author="Robin Matthews" w:date="2021-07-14T11:26:00Z">
              <w:r w:rsidRPr="00D424AA" w:rsidDel="00292A00">
                <w:rPr>
                  <w:rFonts w:ascii="Times New Roman" w:hAnsi="Times New Roman" w:cs="Times New Roman"/>
                  <w:i/>
                  <w:iCs/>
                  <w:color w:val="000000" w:themeColor="text1"/>
                  <w:sz w:val="16"/>
                  <w:szCs w:val="16"/>
                  <w:lang w:val="en-GB" w:eastAsia="fr-FR"/>
                </w:rPr>
                <w:fldChar w:fldCharType="begin" w:fldLock="1"/>
              </w:r>
              <w:r w:rsidR="00FF6231" w:rsidDel="00292A00">
                <w:rPr>
                  <w:rFonts w:ascii="Times New Roman" w:hAnsi="Times New Roman" w:cs="Times New Roman"/>
                  <w:i/>
                  <w:iCs/>
                  <w:color w:val="000000" w:themeColor="text1"/>
                  <w:sz w:val="16"/>
                  <w:szCs w:val="16"/>
                  <w:lang w:val="en-GB"/>
                </w:rPr>
                <w:delInstrText>ADDIN CSL_CITATION { "citationItems" : [ { "id" : "ITEM-1", "itemData" : { "DOI" : "10.1038/s41467-020-16970-7", "author" : [ { "dropping-particle" : "", "family" : "Perkins-Kirkpatrick", "given" : "S E", "non-dropping-particle" : "", "parse-names" : false, "suffix" : "" }, { "dropping-particle" : "", "family" : "Lewis", "given" : "S C", "non-dropping-particle" : "", "parse-names" : false, "suffix" : "" } ], "container-title" : "Nature Communications", "id" : "ITEM-1", "issue" : "1", "issued" : { "date-parts" : [ [ "2020" ] ] }, "page" : "1-8", "publisher" : "Nature Publishing Group", "title" : "Increasing trends in regional heatwaves", "translator" : [ { "dropping-particle" : "", "family" : "S2861", "given" : "", "non-dropping-particle" : "", "parse-names" : false, "suffix" : "" } ], "type" : "article-journal", "volume" : "11" }, "uris" : [ "http://www.mendeley.com/documents/?uuid=5dbac48f-2a43-4fe6-88c9-3d905f2eec81" ] } ], "mendeley" : { "formattedCitation" : "(Perkins-Kirkpatrick and Lewis, 2020)", "manualFormatting" : "(Perkins-Kirkpatrick and Lewis, 2020;", "plainTextFormattedCitation" : "(Perkins-Kirkpatrick and Lewis, 2020)", "previouslyFormattedCitation" : "(Perkins-Kirkpatrick and Lewis, 2020)" }, "properties" : { "noteIndex" : 0 }, "schema" : "https://github.com/citation-style-language/schema/raw/master/csl-citation.json" }</w:delInstrText>
              </w:r>
              <w:r w:rsidRPr="00D424AA" w:rsidDel="00292A00">
                <w:rPr>
                  <w:rFonts w:ascii="Times New Roman" w:hAnsi="Times New Roman" w:cs="Times New Roman"/>
                  <w:i/>
                  <w:iCs/>
                  <w:color w:val="000000" w:themeColor="text1"/>
                  <w:sz w:val="16"/>
                  <w:szCs w:val="16"/>
                  <w:lang w:val="en-GB" w:eastAsia="fr-FR"/>
                </w:rPr>
                <w:fldChar w:fldCharType="separate"/>
              </w:r>
              <w:r w:rsidR="00A26296" w:rsidDel="00292A00">
                <w:rPr>
                  <w:rFonts w:ascii="Times New Roman" w:hAnsi="Times New Roman" w:cs="Times New Roman"/>
                  <w:iCs/>
                  <w:noProof/>
                  <w:color w:val="000000" w:themeColor="text1"/>
                  <w:sz w:val="16"/>
                  <w:szCs w:val="16"/>
                  <w:lang w:val="en-GB"/>
                </w:rPr>
                <w:delText>(Perkins-Kirkpatrick and Lewis, 2020;</w:delText>
              </w:r>
              <w:r w:rsidRPr="00D424AA" w:rsidDel="00292A00">
                <w:rPr>
                  <w:rFonts w:ascii="Times New Roman" w:hAnsi="Times New Roman" w:cs="Times New Roman"/>
                  <w:i/>
                  <w:iCs/>
                  <w:color w:val="000000" w:themeColor="text1"/>
                  <w:sz w:val="16"/>
                  <w:szCs w:val="16"/>
                  <w:lang w:val="en-GB" w:eastAsia="fr-FR"/>
                </w:rPr>
                <w:fldChar w:fldCharType="end"/>
              </w:r>
              <w:commentRangeEnd w:id="3490"/>
              <w:r w:rsidR="00A26296" w:rsidDel="00292A00">
                <w:rPr>
                  <w:rStyle w:val="Marquedecommentaire"/>
                  <w:rFonts w:ascii="Times New Roman" w:hAnsi="Times New Roman" w:cstheme="minorBidi"/>
                  <w:lang w:val="fr-FR" w:eastAsia="fr-FR"/>
                </w:rPr>
                <w:commentReference w:id="3490"/>
              </w:r>
              <w:r w:rsidRPr="00841A35" w:rsidDel="00292A00">
                <w:rPr>
                  <w:rFonts w:ascii="Times New Roman" w:hAnsi="Times New Roman" w:cs="Times New Roman"/>
                  <w:i/>
                  <w:iCs/>
                  <w:color w:val="000000" w:themeColor="text1"/>
                  <w:sz w:val="16"/>
                  <w:szCs w:val="16"/>
                  <w:lang w:val="en-GB"/>
                </w:rPr>
                <w:delText xml:space="preserve"> </w:delText>
              </w:r>
              <w:commentRangeStart w:id="3492"/>
              <w:r w:rsidRPr="00D424AA" w:rsidDel="00292A00">
                <w:rPr>
                  <w:rFonts w:cs="Times New Roman"/>
                  <w:bCs/>
                  <w:sz w:val="16"/>
                  <w:szCs w:val="16"/>
                  <w:lang w:val="en-GB"/>
                </w:rPr>
                <w:fldChar w:fldCharType="begin" w:fldLock="1"/>
              </w:r>
              <w:r w:rsidR="00FF6231" w:rsidDel="00292A00">
                <w:rPr>
                  <w:rFonts w:ascii="Times New Roman" w:hAnsi="Times New Roman" w:cs="Times New Roman"/>
                  <w:bCs/>
                  <w:sz w:val="16"/>
                  <w:szCs w:val="16"/>
                  <w:lang w:val="en-GB"/>
                </w:rPr>
                <w:delInstrText>ADDIN CSL_CITATION { "citationItems" : [ { "id" : "ITEM-1", "itemData" : { "DOI" : "10.1002/joc.5777", "author" : [ { "dropping-particle" : "", "family" : "Gebrechorkos", "given" : "Solomon H", "non-dropping-particle" : "", "parse-names" : false, "suffix" : "" }, { "dropping-particle" : "", "family" : "H\u00fclsmann", "given" : "Stephan", "non-dropping-particle" : "", "parse-names" : false, "suffix" : "" }, { "dropping-particle" : "", "family" : "Bernhofer", "given" : "Christian", "non-dropping-particle" : "", "parse-names" : false, "suffix" : "" } ], "container-title" : "International Journal of Climatology", "id" : "ITEM-1", "issue" : "1", "issued" : { "date-parts" : [ [ "2018" ] ] }, "page" : "18-30", "publisher" : "Wiley Online Library", "title" : "Changes in temperature and precipitation extremes in Ethiopia, Kenya, and Tanzania", "translator" : [ { "dropping-particle" : "", "family" : "S2168", "given" : "", "non-dropping-particle" : "", "parse-names" : false, "suffix" : "" } ], "type" : "article-journal", "volume" : "39" }, "uris" : [ "http://www.mendeley.com/documents/?uuid=19a0dae0-76ea-46f6-8416-05124e83255a" ] } ], "mendeley" : { "formattedCitation" : "(Gebrechorkos et al., 2018)", "manualFormatting" : "Gebrechorkos et al., 2018;", "plainTextFormattedCitation" : "(Gebrechorkos et al., 2018)", "previouslyFormattedCitation" : "(Gebrechorkos et al., 2018)" }, "properties" : { "noteIndex" : 0 }, "schema" : "https://github.com/citation-style-language/schema/raw/master/csl-citation.json" }</w:delInstrText>
              </w:r>
              <w:r w:rsidRPr="00D424AA" w:rsidDel="00292A00">
                <w:rPr>
                  <w:rFonts w:cs="Times New Roman"/>
                  <w:bCs/>
                  <w:sz w:val="16"/>
                  <w:szCs w:val="16"/>
                  <w:lang w:val="en-GB"/>
                </w:rPr>
                <w:fldChar w:fldCharType="separate"/>
              </w:r>
              <w:r w:rsidR="00A26296" w:rsidDel="00292A00">
                <w:rPr>
                  <w:rFonts w:ascii="Times New Roman" w:hAnsi="Times New Roman" w:cs="Times New Roman"/>
                  <w:bCs/>
                  <w:noProof/>
                  <w:sz w:val="16"/>
                  <w:szCs w:val="16"/>
                  <w:lang w:val="en-GB"/>
                </w:rPr>
                <w:delText>Gebrechorkos et al., 2018;</w:delText>
              </w:r>
              <w:r w:rsidRPr="00D424AA" w:rsidDel="00292A00">
                <w:rPr>
                  <w:rFonts w:cs="Times New Roman"/>
                  <w:bCs/>
                  <w:sz w:val="16"/>
                  <w:szCs w:val="16"/>
                  <w:lang w:val="en-GB"/>
                </w:rPr>
                <w:fldChar w:fldCharType="end"/>
              </w:r>
              <w:commentRangeEnd w:id="3492"/>
              <w:r w:rsidR="00A26296" w:rsidDel="00292A00">
                <w:rPr>
                  <w:rStyle w:val="Marquedecommentaire"/>
                  <w:rFonts w:ascii="Times New Roman" w:hAnsi="Times New Roman" w:cstheme="minorBidi"/>
                  <w:lang w:val="fr-FR" w:eastAsia="fr-FR"/>
                </w:rPr>
                <w:commentReference w:id="3492"/>
              </w:r>
              <w:r w:rsidRPr="00841A35" w:rsidDel="00292A00">
                <w:rPr>
                  <w:rFonts w:ascii="Times New Roman" w:hAnsi="Times New Roman" w:cs="Times New Roman"/>
                  <w:bCs/>
                  <w:sz w:val="16"/>
                  <w:szCs w:val="16"/>
                  <w:lang w:val="en-GB"/>
                </w:rPr>
                <w:delText xml:space="preserve">  </w:delText>
              </w:r>
              <w:commentRangeStart w:id="3493"/>
              <w:r w:rsidRPr="00D424AA" w:rsidDel="00292A00">
                <w:rPr>
                  <w:rFonts w:cs="Times New Roman"/>
                  <w:bCs/>
                  <w:sz w:val="16"/>
                  <w:szCs w:val="16"/>
                  <w:lang w:val="en-GB"/>
                </w:rPr>
                <w:fldChar w:fldCharType="begin" w:fldLock="1"/>
              </w:r>
              <w:r w:rsidR="00FF6231" w:rsidDel="00292A00">
                <w:rPr>
                  <w:rFonts w:ascii="Times New Roman" w:hAnsi="Times New Roman" w:cs="Times New Roman"/>
                  <w:bCs/>
                  <w:sz w:val="16"/>
                  <w:szCs w:val="16"/>
                  <w:lang w:val="en-GB"/>
                </w:rPr>
                <w:delInstrText>ADDIN CSL_CITATION { "citationItems" : [ { "id" : "ITEM-1", "itemData" : { "DOI" : "10.1002/joc.3763", "ISSN" : "0899-8418", "abstract" : "ABSTRACT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GHA). This study, which was supported by the World Bank Global Facility for Disaster Reduction and Recovery (WB-GFDRR) and implemented by the World Meteorological Organization, was organized in terms of three workshops with three main objectives; (1) analysis of daily rainfall and temperature extremes for ten countries in the GHA region using observed in situ data running from 1971 to 2006, (2) assessing whether the United Kingdom Met-office and Hadley centre Providing REgional Climates for Impact Studies (UK-PRECIS) modelling system can provide realistic representation of the past and present climate extremes as observed by available in situ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 GHA. The results showed a significant decrease in total precipitation in wet days greater than 1?mm and increasing warm extremes, particularly at night, while cold extremes are decreasing. Considering a combination of geophysical models and satellite gravimetry observations from the Gravity Recovery and Climate Experiment (GRACE) mission in the frame of GRACE daily Kalman-smoothing models, for the years 2002 to 2010, we explored a decline in total water storage variations over the GHA.", "author" : [ { "dropping-particle" : "", "family" : "Omondi", "given" : "Philip Aming'o", "non-dropping-particle" : "", "parse-names" : false, "suffix" : "" }, { "dropping-particle" : "", "family" : "Awange", "given" : "Joseph L", "non-dropping-particle" : "", "parse-names" : false, "suffix" : "" }, { "dropping-particle" : "", "family" : "Forootan", "given" : "Ehsan", "non-dropping-particle" : "", "parse-names" : false, "suffix" : "" }, { "dropping-particle" : "", "family" : "Ogallo", "given" : "Laban Ayieko", "non-dropping-particle" : "", "parse-names" : false, "suffix" : "" }, { "dropping-particle" : "", "family" : "Barakiza", "given" : "Ruben", "non-dropping-particle" : "", "parse-names" : false, "suffix" : "" }, { "dropping-particle" : "", "family" : "Girmaw", "given" : "Gezahegn Bogale", "non-dropping-particle" : "", "parse-names" : false, "suffix" : "" }, { "dropping-particle" : "", "family" : "Fesseha", "given" : "Isaac", "non-dropping-particle" : "", "parse-names" : false, "suffix" : "" }, { "dropping-particle" : "", "family" : "Kululetera", "given" : "Venerabilis", "non-dropping-particle" : "", "parse-names" : false, "suffix" : "" }, { "dropping-particle" : "", "family" : "Kilembe", "given" : "Caroline", "non-dropping-particle" : "", "parse-names" : false, "suffix" : "" }, { "dropping-particle" : "", "family" : "Mbati", "given" : "Mathieu Mugunga", "non-dropping-particle" : "", "parse-names" : false, "suffix" : "" }, { "dropping-particle" : "", "family" : "Kilavi", "given" : "Mary", "non-dropping-particle" : "", "parse-names" : false, "suffix" : "" }, { "dropping-particle" : "", "family" : "King'uyu", "given" : "Stephen Mutua", "non-dropping-particle" : "", "parse-names" : false, "suffix" : "" }, { "dropping-particle" : "", "family" : "Omeny", "given" : "Peter Adek", "non-dropping-particle" : "", "parse-names" : false, "suffix" : "" }, { "dropping-particle" : "", "family" : "Njogu", "given" : "Andrew", "non-dropping-particle" : "", "parse-names" : false, "suffix" : "" }, { "dropping-particle" : "", "family" : "Badr", "given" : "Eldin Mamoun", "non-dropping-particle" : "", "parse-names" : false, "suffix" : "" }, { "dropping-particle" : "", "family" : "Musa", "given" : "Tibin Adam", "non-dropping-particle" : "", "parse-names" : false, "suffix" : "" }, { "dropping-particle" : "", "family" : "Muchiri", "given" : "Peris", "non-dropping-particle" : "", "parse-names" : false, "suffix" : "" }, { "dropping-particle" : "", "family" : "Bamanya", "given" : "Deus", "non-dropping-particle" : "", "parse-names" : false, "suffix" : "" }, { "dropping-particle" : "", "family" : "Komutunga", "given" : "Everline", "non-dropping-particle" : "", "parse-names" : false, "suffix" : "" } ], "container-title" : "International Journal of Climatology", "id" : "ITEM-1", "issue" : "4", "issued" : { "date-parts" : [ [ "2014", "3", "1" ] ] }, "note" : "doi: 10.1002/joc.3763", "page" : "1262-1277", "publisher" : "John Wiley &amp; Sons, Ltd", "title" : "Changes in temperature and precipitation extremes over the Greater Horn of Africa region from 1961 to 2010", "translator" : [ { "dropping-particle" : "", "family" : "S3061", "given" : "", "non-dropping-particle" : "", "parse-names" : false, "suffix" : "" } ], "type" : "article-journal", "volume" : "34" }, "uris" : [ "http://www.mendeley.com/documents/?uuid=eaf42335-c153-4bec-86e0-4b5f0cdaa798" ] } ], "mendeley" : { "formattedCitation" : "(Omondi et al., 2014)", "manualFormatting" : "Omondi et al., 2014;", "plainTextFormattedCitation" : "(Omondi et al., 2014)", "previouslyFormattedCitation" : "(Omondi et al., 2014)" }, "properties" : { "noteIndex" : 0 }, "schema" : "https://github.com/citation-style-language/schema/raw/master/csl-citation.json" }</w:delInstrText>
              </w:r>
              <w:r w:rsidRPr="00D424AA" w:rsidDel="00292A00">
                <w:rPr>
                  <w:rFonts w:cs="Times New Roman"/>
                  <w:bCs/>
                  <w:sz w:val="16"/>
                  <w:szCs w:val="16"/>
                  <w:lang w:val="en-GB"/>
                </w:rPr>
                <w:fldChar w:fldCharType="separate"/>
              </w:r>
              <w:r w:rsidR="00A26296" w:rsidDel="00292A00">
                <w:rPr>
                  <w:rFonts w:ascii="Times New Roman" w:hAnsi="Times New Roman" w:cs="Times New Roman"/>
                  <w:bCs/>
                  <w:noProof/>
                  <w:sz w:val="16"/>
                  <w:szCs w:val="16"/>
                  <w:lang w:val="en-GB"/>
                </w:rPr>
                <w:delText>Omondi et al., 2014;</w:delText>
              </w:r>
              <w:r w:rsidRPr="00D424AA" w:rsidDel="00292A00">
                <w:rPr>
                  <w:rFonts w:cs="Times New Roman"/>
                  <w:bCs/>
                  <w:sz w:val="16"/>
                  <w:szCs w:val="16"/>
                  <w:lang w:val="en-GB"/>
                </w:rPr>
                <w:fldChar w:fldCharType="end"/>
              </w:r>
              <w:commentRangeEnd w:id="3493"/>
              <w:r w:rsidR="00A26296" w:rsidDel="00292A00">
                <w:rPr>
                  <w:rStyle w:val="Marquedecommentaire"/>
                  <w:rFonts w:ascii="Times New Roman" w:hAnsi="Times New Roman" w:cstheme="minorBidi"/>
                  <w:lang w:val="fr-FR" w:eastAsia="fr-FR"/>
                </w:rPr>
                <w:commentReference w:id="3493"/>
              </w:r>
              <w:r w:rsidRPr="00841A35" w:rsidDel="00292A00">
                <w:rPr>
                  <w:rFonts w:ascii="Times New Roman" w:hAnsi="Times New Roman" w:cs="Times New Roman"/>
                  <w:bCs/>
                  <w:sz w:val="16"/>
                  <w:szCs w:val="16"/>
                  <w:lang w:val="en-GB"/>
                </w:rPr>
                <w:delText xml:space="preserve"> </w:delText>
              </w:r>
              <w:commentRangeStart w:id="3494"/>
              <w:r w:rsidRPr="00D424AA" w:rsidDel="00292A00">
                <w:rPr>
                  <w:rFonts w:cs="Times New Roman"/>
                  <w:bCs/>
                  <w:sz w:val="16"/>
                  <w:szCs w:val="16"/>
                  <w:lang w:val="en-GB"/>
                </w:rPr>
                <w:fldChar w:fldCharType="begin" w:fldLock="1"/>
              </w:r>
              <w:r w:rsidR="00FF6231" w:rsidDel="00292A00">
                <w:rPr>
                  <w:rFonts w:ascii="Times New Roman" w:hAnsi="Times New Roman" w:cs="Times New Roman"/>
                  <w:bCs/>
                  <w:sz w:val="16"/>
                  <w:szCs w:val="16"/>
                  <w:lang w:val="en-GB"/>
                </w:rPr>
                <w:delInstrText>ADDIN CSL_CITATION { "citationItems" : [ { "id" : "ITEM-1",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1",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mendeley" : { "formattedCitation" : "(Chaney et al., 2014)", "manualFormatting" : "Chaney et al., 2014)", "plainTextFormattedCitation" : "(Chaney et al., 2014)", "previouslyFormattedCitation" : "(Chaney et al., 2014)" }, "properties" : { "noteIndex" : 0 }, "schema" : "https://github.com/citation-style-language/schema/raw/master/csl-citation.json" }</w:delInstrText>
              </w:r>
              <w:r w:rsidRPr="00D424AA" w:rsidDel="00292A00">
                <w:rPr>
                  <w:rFonts w:cs="Times New Roman"/>
                  <w:bCs/>
                  <w:sz w:val="16"/>
                  <w:szCs w:val="16"/>
                  <w:lang w:val="en-GB"/>
                </w:rPr>
                <w:fldChar w:fldCharType="separate"/>
              </w:r>
              <w:r w:rsidR="00A26296" w:rsidDel="00292A00">
                <w:rPr>
                  <w:rFonts w:ascii="Times New Roman" w:hAnsi="Times New Roman" w:cs="Times New Roman"/>
                  <w:bCs/>
                  <w:noProof/>
                  <w:sz w:val="16"/>
                  <w:szCs w:val="16"/>
                  <w:lang w:val="en-GB"/>
                </w:rPr>
                <w:delText>Chaney et al., 2014)</w:delText>
              </w:r>
              <w:r w:rsidRPr="00D424AA" w:rsidDel="00292A00">
                <w:rPr>
                  <w:rFonts w:cs="Times New Roman"/>
                  <w:bCs/>
                  <w:sz w:val="16"/>
                  <w:szCs w:val="16"/>
                  <w:lang w:val="en-GB"/>
                </w:rPr>
                <w:fldChar w:fldCharType="end"/>
              </w:r>
            </w:del>
            <w:bookmarkEnd w:id="3485"/>
            <w:commentRangeEnd w:id="3494"/>
            <w:r w:rsidR="00A26296">
              <w:rPr>
                <w:rStyle w:val="Marquedecommentaire"/>
                <w:rFonts w:ascii="Times New Roman" w:hAnsi="Times New Roman" w:cstheme="minorBidi"/>
                <w:lang w:val="fr-FR" w:eastAsia="fr-FR"/>
              </w:rPr>
              <w:commentReference w:id="3494"/>
            </w:r>
          </w:p>
        </w:tc>
        <w:tc>
          <w:tcPr>
            <w:tcW w:w="1916" w:type="dxa"/>
            <w:tcBorders>
              <w:top w:val="single" w:sz="4" w:space="0" w:color="auto"/>
              <w:left w:val="single" w:sz="4" w:space="0" w:color="auto"/>
              <w:bottom w:val="single" w:sz="4" w:space="0" w:color="auto"/>
              <w:right w:val="single" w:sz="4" w:space="0" w:color="auto"/>
            </w:tcBorders>
            <w:shd w:val="clear" w:color="auto" w:fill="FFE2D9"/>
          </w:tcPr>
          <w:p w14:paraId="524669DD" w14:textId="6135771B" w:rsidR="00D376F0" w:rsidRPr="00841A35" w:rsidRDefault="00D376F0" w:rsidP="00D424AA">
            <w:pPr>
              <w:rPr>
                <w:rFonts w:ascii="Times New Roman" w:hAnsi="Times New Roman" w:cs="Times New Roman"/>
                <w:bCs/>
                <w:i/>
                <w:color w:val="000000" w:themeColor="text1"/>
                <w:sz w:val="16"/>
                <w:szCs w:val="16"/>
                <w:lang w:val="en-GB"/>
              </w:rPr>
            </w:pPr>
            <w:r w:rsidRPr="00D424AA">
              <w:rPr>
                <w:rFonts w:ascii="Times New Roman" w:hAnsi="Times New Roman" w:cs="Times New Roman"/>
                <w:color w:val="000000" w:themeColor="text1"/>
                <w:sz w:val="16"/>
                <w:szCs w:val="16"/>
                <w:lang w:val="en-GB" w:eastAsia="en-US"/>
              </w:rPr>
              <w:t xml:space="preserve">Evidence of a human contribution to the observed increase in the intensity and frequency of hot extremes and decrease in the intensity and frequency of cold extremes </w:t>
            </w:r>
            <w:bookmarkStart w:id="3495" w:name="_Hlk77154181"/>
            <w:ins w:id="3496" w:author="Robin Matthews" w:date="2021-07-14T11:24:00Z">
              <w:r w:rsidR="00292A00" w:rsidRPr="00292A00">
                <w:rPr>
                  <w:rFonts w:ascii="Times New Roman" w:hAnsi="Times New Roman" w:cs="Times New Roman"/>
                  <w:color w:val="000000" w:themeColor="text1"/>
                  <w:sz w:val="16"/>
                  <w:szCs w:val="16"/>
                  <w:lang w:val="en-GB" w:eastAsia="fr-FR"/>
                </w:rPr>
                <w:fldChar w:fldCharType="begin" w:fldLock="1"/>
              </w:r>
            </w:ins>
            <w:r w:rsidR="00DB48AC">
              <w:rPr>
                <w:rFonts w:ascii="Times New Roman" w:hAnsi="Times New Roman" w:cs="Times New Roman"/>
                <w:color w:val="000000" w:themeColor="text1"/>
                <w:sz w:val="16"/>
                <w:szCs w:val="16"/>
                <w:lang w:val="en-GB"/>
              </w:rPr>
              <w:instrText>ADDIN CSL_CITATION { "citationItems" : [ { "id" : "ITEM-1", "itemData" : { "DOI" : "10.1007/s10584-015-1432-0", "ISSN" : "0165-0009", "author" : [ { "dropping-particle" : "", "family" : "Otto", "given" : "Friederike E L", "non-dropping-particle" : "", "parse-names" : false, "suffix" : "" }, { "dropping-particle" : "", "family" : "Boyd", "given" : "Emily", "non-dropping-particle" : "", "parse-names" : false, "suffix" : "" }, { "dropping-particle" : "", "family" : "Jones", "given" : "Richard G", "non-dropping-particle" : "", "parse-names" : false, "suffix" : "" }, { "dropping-particle" : "", "family" : "Cornforth", "given" : "Rosalind J", "non-dropping-particle" : "", "parse-names" : false, "suffix" : "" }, { "dropping-particle" : "", "family" : "James", "given" : "Rachel", "non-dropping-particle" : "", "parse-names" : false, "suffix" : "" }, { "dropping-particle" : "", "family" : "Parker", "given" : "Hannah R", "non-dropping-particle" : "", "parse-names" : false, "suffix" : "" }, { "dropping-particle" : "", "family" : "Allen", "given" : "Myles R", "non-dropping-particle" : "", "parse-names" : false, "suffix" : "" } ], "container-title" : "Climatic Change", "id" : "ITEM-1", "issue" : "4", "issued" : { "date-parts" : [ [ "2015", "10", "4" ] ] }, "page" : "531-543", "title" : "Attribution of extreme weather events in Africa: a preliminary exploration of the science and policy implications", "translator" : [ { "dropping-particle" : "", "family" : "S152", "given" : "", "non-dropping-particle" : "", "parse-names" : false, "suffix" : "" } ], "type" : "article-journal", "volume" : "132" }, "uris" : [ "http://www.mendeley.com/documents/?uuid=58676e5f-fd56-4070-ac7d-13e6ef017358" ] }, { "id" : "ITEM-2", "itemData" : { "DOI" : "10.5194/ascmo-6-177-2020", "ISSN" : "2364-3587", "author" : [ { "dropping-particle" : "", "family" : "Philip", "given" : "S.", "non-dropping-particle" : "", "parse-names" : false, "suffix" : "" }, { "dropping-particle" : "", "family" : "Kew", "given" : "S.", "non-dropping-particle" : "", "parse-names" : false, "suffix" : "" }, { "dropping-particle" : "", "family" : "Oldenborgh", "given" : "G. J.", "non-dropping-particle" : "van", "parse-names" : false, "suffix" : "" }, { "dropping-particle" : "", "family" : "Otto", "given" : "F.", "non-dropping-particle" : "", "parse-names" : false, "suffix" : "" }, { "dropping-particle" : "", "family" : "Vautard", "given" : "R.", "non-dropping-particle" : "", "parse-names" : false, "suffix" : "" }, { "dropping-particle" : "", "family" : "Wiel", "given" : "K.", "non-dropping-particle" : "van der", "parse-names" : false, "suffix" : "" }, { "dropping-particle" : "", "family" : "King", "given" : "A.", "non-dropping-particle" : "", "parse-names" : false, "suffix" : "" }, { "dropping-particle" : "", "family" : "Lott", "given" : "F.", "non-dropping-particle" : "", "parse-names" : false, "suffix" : "" }, { "dropping-particle" : "", "family" : "Arrighi", "given" : "J.", "non-dropping-particle" : "", "parse-names" : false, "suffix" : "" }, { "dropping-particle" : "", "family" : "Singh", "given" : "R.", "non-dropping-particle" : "", "parse-names" : false, "suffix" : "" }, { "dropping-particle" : "", "family" : "Aalst", "given" : "M.", "non-dropping-particle" : "van", "parse-names" : false, "suffix" : "" } ], "container-title" : "Advances in Statistical Climatology, Meteorology and Oceanography", "id" : "ITEM-2", "issue" : "2", "issued" : { "date-parts" : [ [ "2020", "11" ] ] }, "page" : "177-203", "publisher" : "Copernicus Publications", "title" : "A protocol for probabilistic extreme event attribution analyses", "translator" : [ { "dropping-particle" : "", "family" : "S3576", "given" : "", "non-dropping-particle" : "", "parse-names" : false, "suffix" : "" } ], "type" : "article-journal", "volume" : "6" }, "uris" : [ "http://www.mendeley.com/documents/?uuid=1e81cad8-3034-4123-9fd7-775b2b809367" ] }, { "id" : "ITEM-3", "itemData" : { "DOI" : "10.1175/BAMS-D-15-00115.1", "ISBN" : "0003-0007", "ISSN" : "0003-0007", "abstract" : "\u00a9 2015 American Meteorological Society.Ensemble modelling of the East African 2014 long rains season suggests no anthropogenic influence on the likelihood of low rainfall but clear signals in other drivers of drought.", "author" : [ { "dropping-particle" : "", "family" : "Marthews", "given" : "T. R.", "non-dropping-particle" : "", "parse-names" : false, "suffix" : "" }, { "dropping-particle" : "", "family" : "Otto", "given" : "F. E. L.", "non-dropping-particle" : "", "parse-names" : false, "suffix" : "" }, { "dropping-particle" : "", "family" : "Mitchell", "given" : "D.", "non-dropping-particle" : "", "parse-names" : false, "suffix" : "" }, { "dropping-particle" : "", "family" : "Dadson", "given" : "S. J.", "non-dropping-particle" : "", "parse-names" : false, "suffix" : "" }, { "dropping-particle" : "", "family" : "Jones", "given" : "R. G.", "non-dropping-particle" : "", "parse-names" : false, "suffix" : "" } ], "container-title" : "Bulletin of the American Meteorological Society", "id" : "ITEM-3", "issue" : "12", "issued" : { "date-parts" : [ [ "2015", "12" ] ] }, "page" : "S83-S88", "title" : "The 2014 Drought in the Horn of Africa: Attribution of Meteorological Drivers [in \"Explaining Extreme Events of 2014 from a Climate Perspective\"]", "translator" : [ { "dropping-particle" : "", "family" : "S1581", "given" : "", "non-dropping-particle" : "", "parse-names" : false, "suffix" : "" } ], "type" : "article-journal", "volume" : "96" }, "uris" : [ "http://www.mendeley.com/documents/?uuid=d812ec9d-8ca1-4938-9fd7-b7af8cdbb14f" ] }, { "id" : "ITEM-4", "itemData" : { "DOI" : "10.5194/esd-12-17-2021", "ISSN" : "2190-4987", "abstract" : "Abstract. In eastern Africa droughts can cause crop failure and lead to food insecurity. With increasing temperatures, there is an a priori assumption that droughts are becoming more severe. However, the link between droughts and climate change is not sufficiently understood. Here we investigate trends in long-term agricultural drought and the influence of increasing temperatures and precipitation deficits. Using a combination of models and observational datasets, we studied trends, spanning the period from 1900 (to approximate pre-industrial conditions) to 2018, for six regions in eastern Africa in four drought-related annually averaged variables: soil moisture, precipitation, temperature, and evaporative demand (E0). In standardized soil moisture data, we found no discernible trends. The strongest influence on soil moisture variability was from precipitation, especially in the drier or water-limited study regions; temperature and E0 did not demonstrate strong relations to soil moisture. However, the error margins on precipitation trend estimates are large and no clear trend is evident, whereas significant positive trends were observed in local temperatures. The trends in E0 are predominantly positive, but we do not find strong relations between E0 and soil moisture trends. Nevertheless, the E0 trend results can still be of interest for irrigation purposes because it is E0 that determines the maximum evaporation rate. We conclude that until now the impact of increasing local temperatures on agricultural drought in eastern Africa is limited and we recommend that any soil moisture analysis be supplemented by an analysis of precipitation deficit.", "author" : [ { "dropping-particle" : "", "family" : "Kew", "given" : "Sarah F", "non-dropping-particle" : "", "parse-names" : false, "suffix" : "" }, { "dropping-particle" : "", "family" : "Philip", "given" : "Sjoukje Y", "non-dropping-particle" : "", "parse-names" : false, "suffix" : "" }, { "dropping-particle" : "", "family" : "Hauser", "given" : "Mathias", "non-dropping-particle" : "", "parse-names" : false, "suffix" : "" }, { "dropping-particle" : "", "family" : "Hobbins", "given" : "Mike", "non-dropping-particle" : "", "parse-names" : false, "suffix" : "" }, { "dropping-particle" : "", "family" : "Wanders", "given" : "Niko", "non-dropping-particle" : "", "parse-names" : false, "suffix" : "" }, { "dropping-particle" : "", "family" : "Oldenborgh", "given" : "Geert Jan", "non-dropping-particle" : "van", "parse-names" : false, "suffix" : "" }, { "dropping-particle" : "", "family" : "Wiel", "given" : "Karin", "non-dropping-particle" : "van der", "parse-names" : false, "suffix" : "" }, { "dropping-particle" : "", "family" : "Veldkamp", "given" : "Ted I E", "non-dropping-particle" : "", "parse-names" : false, "suffix" : "" }, { "dropping-particle" : "", "family" : "Kimutai", "given" : "Joyce", "non-dropping-particle" : "", "parse-names" : false, "suffix" : "" }, { "dropping-particle" : "", "family" : "Funk", "given" : "Chris", "non-dropping-particle" : "", "parse-names" : false, "suffix" : "" }, { "dropping-particle" : "", "family" : "Otto", "given" : "Friederike E L", "non-dropping-particle" : "", "parse-names" : false, "suffix" : "" } ], "container-title" : "Earth System Dynamics", "id" : "ITEM-4", "issue" : "1", "issued" : { "date-parts" : [ [ "2021", "1", "6" ] ] }, "page" : "17-35", "publisher" : "Copernicus Publications", "title" : "Impact of precipitation and increasing temperatures on drought trends in eastern Africa", "translator" : [ { "dropping-particle" : "", "family" : "S2636", "given" : "", "non-dropping-particle" : "", "parse-names" : false, "suffix" : "" } ], "type" : "article-journal", "volume" : "12" }, "uris" : [ "http://www.mendeley.com/documents/?uuid=2a487acd-092d-4021-8ede-4bc795e93782" ] }, { "id" : "ITEM-5", "itemData" : { "DOI" : "10.1175/BAMS-D-15-00106.1", "ISSN" : "00030007", "abstract" : "\u00a9 2015 American Meteorological Society. Anthropogenic warming contributed to the 2014 East African drought by increasing East African and west Pacific temperatures, and increasing the gradient between standardized western and central Pacific SST causing reduced rainfall, evapotranspiration, and soil moisture.", "author" : [ { "dropping-particle" : "", "family" : "Funk", "given" : "Chris", "non-dropping-particle" : "", "parse-names" : false, "suffix" : "" }, { "dropping-particle" : "", "family" : "Shukla", "given" : "Shraddhanand", "non-dropping-particle" : "", "parse-names" : false, "suffix" : "" }, { "dropping-particle" : "", "family" : "Hoell", "given" : "Andy", "non-dropping-particle" : "", "parse-names" : false, "suffix" : "" }, { "dropping-particle" : "", "family" : "Livneh", "given" : "Ben", "non-dropping-particle" : "", "parse-names" : false, "suffix" : "" } ], "container-title" : "Bulletin of the American Meteorological Society", "id" : "ITEM-5", "issue" : "12", "issued" : { "date-parts" : [ [ "2015" ] ] }, "page" : "S77-S82", "title" : "Assessing the contributions of east African and west pacific warming to the 2014 boreal spring east African drought", "translator" : [ { "dropping-particle" : "", "family" : "S758", "given" : "", "non-dropping-particle" : "", "parse-names" : false, "suffix" : "" } ], "type" : "article-journal", "volume" : "96" }, "uris" : [ "http://www.mendeley.com/documents/?uuid=f1bbbf1d-8d73-4050-9d18-6af4d3c57f26" ] } ], "mendeley" : { "formattedCitation" : "(Funk et al., 2015b; Marthews et al., 2015; Otto et al., 2015a; Philip et al., 2020; Kew et al., 2021)", "manualFormatting" : "(Funk et al., 2015; Marthews et al., 2015; Otto et al., 2015a; Philip et al., 2020; Kew et al., 2021)", "plainTextFormattedCitation" : "(Funk et al., 2015b; Marthews et al., 2015; Otto et al., 2015a; Philip et al., 2020; Kew et al., 2021)", "previouslyFormattedCitation" : "(Funk et al., 2015b; Marthews et al., 2015; Otto et al., 2015a; Philip et al., 2020; Kew et al., 2021)" }, "properties" : { "noteIndex" : 0 }, "schema" : "https://github.com/citation-style-language/schema/raw/master/csl-citation.json" }</w:instrText>
            </w:r>
            <w:ins w:id="3497" w:author="Robin Matthews" w:date="2021-07-14T11:24:00Z">
              <w:r w:rsidR="00292A00" w:rsidRPr="00292A00">
                <w:rPr>
                  <w:rFonts w:ascii="Times New Roman" w:hAnsi="Times New Roman" w:cs="Times New Roman"/>
                  <w:color w:val="000000" w:themeColor="text1"/>
                  <w:sz w:val="16"/>
                  <w:szCs w:val="16"/>
                  <w:lang w:val="en-GB" w:eastAsia="fr-FR"/>
                  <w:rPrChange w:id="3498" w:author="Robin Matthews" w:date="2021-07-14T11:24:00Z">
                    <w:rPr>
                      <w:rFonts w:cs="Times New Roman"/>
                      <w:color w:val="000000" w:themeColor="text1"/>
                      <w:sz w:val="16"/>
                      <w:szCs w:val="16"/>
                      <w:lang w:val="en-GB"/>
                    </w:rPr>
                  </w:rPrChange>
                </w:rPr>
                <w:fldChar w:fldCharType="separate"/>
              </w:r>
              <w:r w:rsidR="00292A00" w:rsidRPr="00292A00">
                <w:rPr>
                  <w:rFonts w:cs="Times New Roman"/>
                  <w:noProof/>
                  <w:color w:val="000000" w:themeColor="text1"/>
                  <w:sz w:val="16"/>
                  <w:szCs w:val="16"/>
                  <w:lang w:val="en-GB"/>
                </w:rPr>
                <w:t>(Funk et al., 2015; Marthews et al., 2015; Otto et al., 2015a; Philip et al., 2020; Kew et al., 2021)</w:t>
              </w:r>
              <w:r w:rsidR="00292A00" w:rsidRPr="00292A00">
                <w:rPr>
                  <w:rFonts w:ascii="Times New Roman" w:hAnsi="Times New Roman" w:cs="Times New Roman"/>
                  <w:color w:val="000000" w:themeColor="text1"/>
                  <w:sz w:val="16"/>
                  <w:szCs w:val="16"/>
                  <w:lang w:val="en-GB" w:eastAsia="fr-FR"/>
                  <w:rPrChange w:id="3499" w:author="Robin Matthews" w:date="2021-07-14T11:24:00Z">
                    <w:rPr>
                      <w:rFonts w:cs="Times New Roman"/>
                      <w:color w:val="000000" w:themeColor="text1"/>
                      <w:sz w:val="16"/>
                      <w:szCs w:val="16"/>
                      <w:lang w:val="en-GB"/>
                    </w:rPr>
                  </w:rPrChange>
                </w:rPr>
                <w:fldChar w:fldCharType="end"/>
              </w:r>
            </w:ins>
            <w:commentRangeStart w:id="3500"/>
            <w:del w:id="3501" w:author="Robin Matthews" w:date="2021-07-14T11:24:00Z">
              <w:r w:rsidRPr="00D424AA" w:rsidDel="00292A00">
                <w:rPr>
                  <w:rFonts w:ascii="Times New Roman" w:hAnsi="Times New Roman" w:cs="Times New Roman"/>
                  <w:color w:val="000000" w:themeColor="text1"/>
                  <w:sz w:val="16"/>
                  <w:szCs w:val="16"/>
                  <w:lang w:val="en-GB" w:eastAsia="fr-FR"/>
                </w:rPr>
                <w:fldChar w:fldCharType="begin" w:fldLock="1"/>
              </w:r>
              <w:r w:rsidR="007D2D56" w:rsidDel="00292A00">
                <w:rPr>
                  <w:rFonts w:ascii="Times New Roman" w:hAnsi="Times New Roman" w:cs="Times New Roman"/>
                  <w:color w:val="000000" w:themeColor="text1"/>
                  <w:sz w:val="16"/>
                  <w:szCs w:val="16"/>
                  <w:lang w:val="en-GB"/>
                </w:rPr>
                <w:delInstrText>ADDIN CSL_CITATION { "citationItems" : [ { "id" : "ITEM-1", "itemData" : { "DOI" : "10.1007/s10584-015-1432-0", "ISSN" : "0165-0009", "author" : [ { "dropping-particle" : "", "family" : "Otto", "given" : "Friederike E L", "non-dropping-particle" : "", "parse-names" : false, "suffix" : "" }, { "dropping-particle" : "", "family" : "Boyd", "given" : "Emily", "non-dropping-particle" : "", "parse-names" : false, "suffix" : "" }, { "dropping-particle" : "", "family" : "Jones", "given" : "Richard G", "non-dropping-particle" : "", "parse-names" : false, "suffix" : "" }, { "dropping-particle" : "", "family" : "Cornforth", "given" : "Rosalind J", "non-dropping-particle" : "", "parse-names" : false, "suffix" : "" }, { "dropping-particle" : "", "family" : "James", "given" : "Rachel", "non-dropping-particle" : "", "parse-names" : false, "suffix" : "" }, { "dropping-particle" : "", "family" : "Parker", "given" : "Hannah R", "non-dropping-particle" : "", "parse-names" : false, "suffix" : "" }, { "dropping-particle" : "", "family" : "Allen", "given" : "Myles R", "non-dropping-particle" : "", "parse-names" : false, "suffix" : "" } ], "container-title" : "Climatic Change", "id" : "ITEM-1", "issue" : "4", "issued" : { "date-parts" : [ [ "2015", "10", "4" ] ] }, "page" : "531-543", "title" : "Attribution of extreme weather events in Africa: a preliminary exploration of the science and policy implications", "translator" : [ { "dropping-particle" : "", "family" : "S152", "given" : "", "non-dropping-particle" : "", "parse-names" : false, "suffix" : "" } ], "type" : "article-journal", "volume" : "132" }, "uris" : [ "http://www.mendeley.com/documents/?uuid=58676e5f-fd56-4070-ac7d-13e6ef017358" ] }, { "id" : "ITEM-2", "itemData" : { "DOI" : "10.5194/ascmo-6-177-2020", "ISSN" : "2364-3587", "author" : [ { "dropping-particle" : "", "family" : "Philip", "given" : "S.", "non-dropping-particle" : "", "parse-names" : false, "suffix" : "" }, { "dropping-particle" : "", "family" : "Kew", "given" : "S.", "non-dropping-particle" : "", "parse-names" : false, "suffix" : "" }, { "dropping-particle" : "", "family" : "Oldenborgh", "given" : "G. J.", "non-dropping-particle" : "van", "parse-names" : false, "suffix" : "" }, { "dropping-particle" : "", "family" : "Otto", "given" : "F.", "non-dropping-particle" : "", "parse-names" : false, "suffix" : "" }, { "dropping-particle" : "", "family" : "Vautard", "given" : "R.", "non-dropping-particle" : "", "parse-names" : false, "suffix" : "" }, { "dropping-particle" : "", "family" : "Wiel", "given" : "K.", "non-dropping-particle" : "van der", "parse-names" : false, "suffix" : "" }, { "dropping-particle" : "", "family" : "King", "given" : "A.", "non-dropping-particle" : "", "parse-names" : false, "suffix" : "" }, { "dropping-particle" : "", "family" : "Lott", "given" : "F.", "non-dropping-particle" : "", "parse-names" : false, "suffix" : "" }, { "dropping-particle" : "", "family" : "Arrighi", "given" : "J.", "non-dropping-particle" : "", "parse-names" : false, "suffix" : "" }, { "dropping-particle" : "", "family" : "Singh", "given" : "R.", "non-dropping-particle" : "", "parse-names" : false, "suffix" : "" }, { "dropping-particle" : "", "family" : "Aalst", "given" : "M.", "non-dropping-particle" : "van", "parse-names" : false, "suffix" : "" } ], "container-title" : "Advances in Statistical Climatology, Meteorology and Oceanography", "id" : "ITEM-2", "issue" : "2", "issued" : { "date-parts" : [ [ "2020", "11" ] ] }, "page" : "177-203", "publisher" : "Copernicus Publications", "title" : "A protocol for probabilistic extreme event attribution analyses", "translator" : [ { "dropping-particle" : "", "family" : "S3576", "given" : "", "non-dropping-particle" : "", "parse-names" : false, "suffix" : "" } ], "type" : "article-journal", "volume" : "6" }, "uris" : [ "http://www.mendeley.com/documents/?uuid=1e81cad8-3034-4123-9fd7-775b2b809367" ] } ], "mendeley" : { "formattedCitation" : "(Otto et al., 2015a; Philip et al., 2020)", "manualFormatting" : "(Otto et al., 2015; Philip et al., 2020;", "plainTextFormattedCitation" : "(Otto et al., 2015a; Philip et al., 2020)", "previouslyFormattedCitation" : "(Otto et al., 2015a; Philip et al., 2020)" }, "properties" : { "noteIndex" : 0 }, "schema" : "https://github.com/citation-style-language/schema/raw/master/csl-citation.json" }</w:delInstrText>
              </w:r>
              <w:r w:rsidRPr="00D424AA" w:rsidDel="00292A00">
                <w:rPr>
                  <w:rFonts w:ascii="Times New Roman" w:hAnsi="Times New Roman" w:cs="Times New Roman"/>
                  <w:color w:val="000000" w:themeColor="text1"/>
                  <w:sz w:val="16"/>
                  <w:szCs w:val="16"/>
                  <w:lang w:val="en-GB" w:eastAsia="fr-FR"/>
                </w:rPr>
                <w:fldChar w:fldCharType="separate"/>
              </w:r>
              <w:r w:rsidR="00A26296" w:rsidDel="00292A00">
                <w:rPr>
                  <w:rFonts w:ascii="Times New Roman" w:hAnsi="Times New Roman" w:cs="Times New Roman"/>
                  <w:noProof/>
                  <w:color w:val="000000" w:themeColor="text1"/>
                  <w:sz w:val="16"/>
                  <w:szCs w:val="16"/>
                  <w:lang w:val="en-GB"/>
                </w:rPr>
                <w:delText>(Otto et al., 2015; Philip et al., 2020;</w:delText>
              </w:r>
              <w:r w:rsidRPr="00D424AA" w:rsidDel="00292A00">
                <w:rPr>
                  <w:rFonts w:ascii="Times New Roman" w:hAnsi="Times New Roman" w:cs="Times New Roman"/>
                  <w:color w:val="000000" w:themeColor="text1"/>
                  <w:sz w:val="16"/>
                  <w:szCs w:val="16"/>
                  <w:lang w:val="en-GB" w:eastAsia="fr-FR"/>
                </w:rPr>
                <w:fldChar w:fldCharType="end"/>
              </w:r>
              <w:commentRangeEnd w:id="3500"/>
              <w:r w:rsidR="00A26296" w:rsidDel="00292A00">
                <w:rPr>
                  <w:rStyle w:val="Marquedecommentaire"/>
                  <w:rFonts w:ascii="Times New Roman" w:hAnsi="Times New Roman" w:cstheme="minorBidi"/>
                  <w:lang w:val="fr-FR" w:eastAsia="fr-FR"/>
                </w:rPr>
                <w:commentReference w:id="3500"/>
              </w:r>
              <w:r w:rsidRPr="00841A35" w:rsidDel="00292A00">
                <w:rPr>
                  <w:rFonts w:ascii="Times New Roman" w:hAnsi="Times New Roman" w:cs="Times New Roman"/>
                  <w:color w:val="000000" w:themeColor="text1"/>
                  <w:sz w:val="16"/>
                  <w:szCs w:val="16"/>
                  <w:lang w:val="en-GB"/>
                </w:rPr>
                <w:delText xml:space="preserve"> </w:delText>
              </w:r>
              <w:commentRangeStart w:id="3502"/>
              <w:r w:rsidRPr="00D424AA" w:rsidDel="00292A00">
                <w:rPr>
                  <w:rFonts w:cs="Times New Roman"/>
                  <w:color w:val="000000" w:themeColor="text1"/>
                  <w:sz w:val="16"/>
                  <w:szCs w:val="16"/>
                  <w:lang w:val="en-GB"/>
                </w:rPr>
                <w:fldChar w:fldCharType="begin" w:fldLock="1"/>
              </w:r>
              <w:r w:rsidR="00FF6231" w:rsidDel="00292A00">
                <w:rPr>
                  <w:rFonts w:ascii="Times New Roman" w:hAnsi="Times New Roman" w:cs="Times New Roman"/>
                  <w:color w:val="000000" w:themeColor="text1"/>
                  <w:sz w:val="16"/>
                  <w:szCs w:val="16"/>
                  <w:lang w:val="en-GB"/>
                </w:rPr>
                <w:delInstrText>ADDIN CSL_CITATION { "citationItems" : [ { "id" : "ITEM-1", "itemData" : { "DOI" : "10.1175/BAMS-D-15-00115.1", "ISBN" : "0003-0007", "ISSN" : "0003-0007", "abstract" : "\u00a9 2015 American Meteorological Society.Ensemble modelling of the East African 2014 long rains season suggests no anthropogenic influence on the likelihood of low rainfall but clear signals in other drivers of drought.", "author" : [ { "dropping-particle" : "", "family" : "Marthews", "given" : "T. R.", "non-dropping-particle" : "", "parse-names" : false, "suffix" : "" }, { "dropping-particle" : "", "family" : "Otto", "given" : "F. E. L.", "non-dropping-particle" : "", "parse-names" : false, "suffix" : "" }, { "dropping-particle" : "", "family" : "Mitchell", "given" : "D.", "non-dropping-particle" : "", "parse-names" : false, "suffix" : "" }, { "dropping-particle" : "", "family" : "Dadson", "given" : "S. J.", "non-dropping-particle" : "", "parse-names" : false, "suffix" : "" }, { "dropping-particle" : "", "family" : "Jones", "given" : "R. G.", "non-dropping-particle" : "", "parse-names" : false, "suffix" : "" } ], "container-title" : "Bulletin of the American Meteorological Society", "id" : "ITEM-1", "issue" : "12", "issued" : { "date-parts" : [ [ "2015", "12" ] ] }, "page" : "S83-S88", "title" : "The 2014 Drought in the Horn of Africa: Attribution of Meteorological Drivers [in \"Explaining Extreme Events of 2014 from a Climate Perspective\"]", "translator" : [ { "dropping-particle" : "", "family" : "S1581", "given" : "", "non-dropping-particle" : "", "parse-names" : false, "suffix" : "" } ], "type" : "article-journal", "volume" : "96" }, "uris" : [ "http://www.mendeley.com/documents/?uuid=d812ec9d-8ca1-4938-9fd7-b7af8cdbb14f" ] } ], "mendeley" : { "formattedCitation" : "(Marthews et al., 2015)", "manualFormatting" : "Marthews et al., 2015;", "plainTextFormattedCitation" : "(Marthews et al., 2015)", "previouslyFormattedCitation" : "(Marthews et al., 2015)" }, "properties" : { "noteIndex" : 0 }, "schema" : "https://github.com/citation-style-language/schema/raw/master/csl-citation.json" }</w:delInstrText>
              </w:r>
              <w:r w:rsidRPr="00D424AA" w:rsidDel="00292A00">
                <w:rPr>
                  <w:rFonts w:cs="Times New Roman"/>
                  <w:color w:val="000000" w:themeColor="text1"/>
                  <w:sz w:val="16"/>
                  <w:szCs w:val="16"/>
                  <w:lang w:val="en-GB"/>
                </w:rPr>
                <w:fldChar w:fldCharType="separate"/>
              </w:r>
              <w:r w:rsidR="00A26296" w:rsidDel="00292A00">
                <w:rPr>
                  <w:rFonts w:ascii="Times New Roman" w:hAnsi="Times New Roman" w:cs="Times New Roman"/>
                  <w:noProof/>
                  <w:color w:val="000000" w:themeColor="text1"/>
                  <w:sz w:val="16"/>
                  <w:szCs w:val="16"/>
                  <w:lang w:val="en-GB"/>
                </w:rPr>
                <w:delText>Marthews et al., 2015;</w:delText>
              </w:r>
              <w:r w:rsidRPr="00D424AA" w:rsidDel="00292A00">
                <w:rPr>
                  <w:rFonts w:cs="Times New Roman"/>
                  <w:color w:val="000000" w:themeColor="text1"/>
                  <w:sz w:val="16"/>
                  <w:szCs w:val="16"/>
                  <w:lang w:val="en-GB"/>
                </w:rPr>
                <w:fldChar w:fldCharType="end"/>
              </w:r>
              <w:commentRangeEnd w:id="3502"/>
              <w:r w:rsidR="00A26296" w:rsidDel="00292A00">
                <w:rPr>
                  <w:rStyle w:val="Marquedecommentaire"/>
                  <w:rFonts w:ascii="Times New Roman" w:hAnsi="Times New Roman" w:cstheme="minorBidi"/>
                  <w:lang w:val="fr-FR" w:eastAsia="fr-FR"/>
                </w:rPr>
                <w:commentReference w:id="3502"/>
              </w:r>
              <w:r w:rsidRPr="00841A35" w:rsidDel="00292A00">
                <w:rPr>
                  <w:rFonts w:ascii="Times New Roman" w:hAnsi="Times New Roman" w:cs="Times New Roman"/>
                  <w:color w:val="000000" w:themeColor="text1"/>
                  <w:sz w:val="16"/>
                  <w:szCs w:val="16"/>
                  <w:lang w:val="en-GB"/>
                </w:rPr>
                <w:delText xml:space="preserve"> </w:delText>
              </w:r>
              <w:commentRangeStart w:id="3503"/>
              <w:r w:rsidRPr="00D424AA" w:rsidDel="00292A00">
                <w:rPr>
                  <w:rFonts w:cs="Times New Roman"/>
                  <w:color w:val="000000" w:themeColor="text1"/>
                  <w:sz w:val="16"/>
                  <w:szCs w:val="16"/>
                  <w:lang w:val="en-GB"/>
                </w:rPr>
                <w:fldChar w:fldCharType="begin" w:fldLock="1"/>
              </w:r>
              <w:r w:rsidR="00FF6231" w:rsidDel="00292A00">
                <w:rPr>
                  <w:rFonts w:ascii="Times New Roman" w:hAnsi="Times New Roman" w:cs="Times New Roman"/>
                  <w:color w:val="000000" w:themeColor="text1"/>
                  <w:sz w:val="16"/>
                  <w:szCs w:val="16"/>
                  <w:lang w:val="en-GB"/>
                </w:rPr>
                <w:delInstrText>ADDIN CSL_CITATION { "citationItems" : [ { "id" : "ITEM-1", "itemData" : { "DOI" : "10.5194/esd-12-17-2021", "ISSN" : "2190-4987", "abstract" : "Abstract. In eastern Africa droughts can cause crop failure and lead to food insecurity. With increasing temperatures, there is an a priori assumption that droughts are becoming more severe. However, the link between droughts and climate change is not sufficiently understood. Here we investigate trends in long-term agricultural drought and the influence of increasing temperatures and precipitation deficits. Using a combination of models and observational datasets, we studied trends, spanning the period from 1900 (to approximate pre-industrial conditions) to 2018, for six regions in eastern Africa in four drought-related annually averaged variables: soil moisture, precipitation, temperature, and evaporative demand (E0). In standardized soil moisture data, we found no discernible trends. The strongest influence on soil moisture variability was from precipitation, especially in the drier or water-limited study regions; temperature and E0 did not demonstrate strong relations to soil moisture. However, the error margins on precipitation trend estimates are large and no clear trend is evident, whereas significant positive trends were observed in local temperatures. The trends in E0 are predominantly positive, but we do not find strong relations between E0 and soil moisture trends. Nevertheless, the E0 trend results can still be of interest for irrigation purposes because it is E0 that determines the maximum evaporation rate. We conclude that until now the impact of increasing local temperatures on agricultural drought in eastern Africa is limited and we recommend that any soil moisture analysis be supplemented by an analysis of precipitation deficit.", "author" : [ { "dropping-particle" : "", "family" : "Kew", "given" : "Sarah F", "non-dropping-particle" : "", "parse-names" : false, "suffix" : "" }, { "dropping-particle" : "", "family" : "Philip", "given" : "Sjoukje Y", "non-dropping-particle" : "", "parse-names" : false, "suffix" : "" }, { "dropping-particle" : "", "family" : "Hauser", "given" : "Mathias", "non-dropping-particle" : "", "parse-names" : false, "suffix" : "" }, { "dropping-particle" : "", "family" : "Hobbins", "given" : "Mike", "non-dropping-particle" : "", "parse-names" : false, "suffix" : "" }, { "dropping-particle" : "", "family" : "Wanders", "given" : "Niko", "non-dropping-particle" : "", "parse-names" : false, "suffix" : "" }, { "dropping-particle" : "", "family" : "Oldenborgh", "given" : "Geert Jan", "non-dropping-particle" : "van", "parse-names" : false, "suffix" : "" }, { "dropping-particle" : "", "family" : "Wiel", "given" : "Karin", "non-dropping-particle" : "van der", "parse-names" : false, "suffix" : "" }, { "dropping-particle" : "", "family" : "Veldkamp", "given" : "Ted I E", "non-dropping-particle" : "", "parse-names" : false, "suffix" : "" }, { "dropping-particle" : "", "family" : "Kimutai", "given" : "Joyce", "non-dropping-particle" : "", "parse-names" : false, "suffix" : "" }, { "dropping-particle" : "", "family" : "Funk", "given" : "Chris", "non-dropping-particle" : "", "parse-names" : false, "suffix" : "" }, { "dropping-particle" : "", "family" : "Otto", "given" : "Friederike E L", "non-dropping-particle" : "", "parse-names" : false, "suffix" : "" } ], "container-title" : "Earth System Dynamics", "id" : "ITEM-1", "issue" : "1", "issued" : { "date-parts" : [ [ "2021", "1", "6" ] ] }, "page" : "17-35", "publisher" : "Copernicus Publications", "title" : "Impact of precipitation and increasing temperatures on drought trends in eastern Africa", "translator" : [ { "dropping-particle" : "", "family" : "S2636", "given" : "", "non-dropping-particle" : "", "parse-names" : false, "suffix" : "" } ], "type" : "article-journal", "volume" : "12" }, "uris" : [ "http://www.mendeley.com/documents/?uuid=2a487acd-092d-4021-8ede-4bc795e93782" ] } ], "mendeley" : { "formattedCitation" : "(Kew et al., 2021)", "manualFormatting" : "Kew et al., 2021;", "plainTextFormattedCitation" : "(Kew et al., 2021)", "previouslyFormattedCitation" : "(Kew et al., 2021)" }, "properties" : { "noteIndex" : 0 }, "schema" : "https://github.com/citation-style-language/schema/raw/master/csl-citation.json" }</w:delInstrText>
              </w:r>
              <w:r w:rsidRPr="00D424AA" w:rsidDel="00292A00">
                <w:rPr>
                  <w:rFonts w:cs="Times New Roman"/>
                  <w:color w:val="000000" w:themeColor="text1"/>
                  <w:sz w:val="16"/>
                  <w:szCs w:val="16"/>
                  <w:lang w:val="en-GB"/>
                </w:rPr>
                <w:fldChar w:fldCharType="separate"/>
              </w:r>
              <w:r w:rsidR="00A26296" w:rsidDel="00292A00">
                <w:rPr>
                  <w:rFonts w:ascii="Times New Roman" w:hAnsi="Times New Roman" w:cs="Times New Roman"/>
                  <w:noProof/>
                  <w:color w:val="000000" w:themeColor="text1"/>
                  <w:sz w:val="16"/>
                  <w:szCs w:val="16"/>
                  <w:lang w:val="en-GB"/>
                </w:rPr>
                <w:delText>Kew et al., 2021;</w:delText>
              </w:r>
              <w:r w:rsidRPr="00D424AA" w:rsidDel="00292A00">
                <w:rPr>
                  <w:rFonts w:cs="Times New Roman"/>
                  <w:color w:val="000000" w:themeColor="text1"/>
                  <w:sz w:val="16"/>
                  <w:szCs w:val="16"/>
                  <w:lang w:val="en-GB"/>
                </w:rPr>
                <w:fldChar w:fldCharType="end"/>
              </w:r>
              <w:commentRangeEnd w:id="3503"/>
              <w:r w:rsidR="00A26296" w:rsidDel="00292A00">
                <w:rPr>
                  <w:rStyle w:val="Marquedecommentaire"/>
                  <w:rFonts w:ascii="Times New Roman" w:hAnsi="Times New Roman" w:cstheme="minorBidi"/>
                  <w:lang w:val="fr-FR" w:eastAsia="fr-FR"/>
                </w:rPr>
                <w:commentReference w:id="3503"/>
              </w:r>
              <w:r w:rsidRPr="00841A35" w:rsidDel="00292A00">
                <w:rPr>
                  <w:rFonts w:ascii="Times New Roman" w:hAnsi="Times New Roman" w:cs="Times New Roman"/>
                  <w:color w:val="000000" w:themeColor="text1"/>
                  <w:sz w:val="16"/>
                  <w:szCs w:val="16"/>
                  <w:lang w:val="en-GB"/>
                </w:rPr>
                <w:delText xml:space="preserve"> </w:delText>
              </w:r>
              <w:commentRangeStart w:id="3504"/>
              <w:r w:rsidRPr="00D424AA" w:rsidDel="00292A00">
                <w:rPr>
                  <w:rFonts w:cs="Times New Roman"/>
                  <w:sz w:val="16"/>
                  <w:szCs w:val="16"/>
                  <w:lang w:val="en-GB"/>
                </w:rPr>
                <w:fldChar w:fldCharType="begin" w:fldLock="1"/>
              </w:r>
              <w:r w:rsidR="00FF6231" w:rsidDel="00292A00">
                <w:rPr>
                  <w:rFonts w:ascii="Times New Roman" w:hAnsi="Times New Roman" w:cs="Times New Roman"/>
                  <w:sz w:val="16"/>
                  <w:szCs w:val="16"/>
                  <w:lang w:val="en-GB"/>
                </w:rPr>
                <w:delInstrText>ADDIN CSL_CITATION { "citationItems" : [ { "id" : "ITEM-1", "itemData" : { "DOI" : "10.1175/BAMS-D-15-00106.1", "ISSN" : "00030007", "abstract" : "\u00a9 2015 American Meteorological Society. Anthropogenic warming contributed to the 2014 East African drought by increasing East African and west Pacific temperatures, and increasing the gradient between standardized western and central Pacific SST causing reduced rainfall, evapotranspiration, and soil moisture.", "author" : [ { "dropping-particle" : "", "family" : "Funk", "given" : "Chris", "non-dropping-particle" : "", "parse-names" : false, "suffix" : "" }, { "dropping-particle" : "", "family" : "Shukla", "given" : "Shraddhanand", "non-dropping-particle" : "", "parse-names" : false, "suffix" : "" }, { "dropping-particle" : "", "family" : "Hoell", "given" : "Andy", "non-dropping-particle" : "", "parse-names" : false, "suffix" : "" }, { "dropping-particle" : "", "family" : "Livneh", "given" : "Ben", "non-dropping-particle" : "", "parse-names" : false, "suffix" : "" } ], "container-title" : "Bulletin of the American Meteorological Society", "id" : "ITEM-1", "issue" : "12", "issued" : { "date-parts" : [ [ "2015" ] ] }, "page" : "S77-S82", "title" : "Assessing the contributions of east African and west pacific warming to the 2014 boreal spring east African drought", "translator" : [ { "dropping-particle" : "", "family" : "S758", "given" : "", "non-dropping-particle" : "", "parse-names" : false, "suffix" : "" } ], "type" : "article-journal", "volume" : "96" }, "uris" : [ "http://www.mendeley.com/documents/?uuid=f1bbbf1d-8d73-4050-9d18-6af4d3c57f26" ] } ], "mendeley" : { "formattedCitation" : "(Funk et al., 2015b)", "manualFormatting" : "Funk et al., 2015)", "plainTextFormattedCitation" : "(Funk et al., 2015b)", "previouslyFormattedCitation" : "(Funk et al., 2015b)" }, "properties" : { "noteIndex" : 0 }, "schema" : "https://github.com/citation-style-language/schema/raw/master/csl-citation.json" }</w:delInstrText>
              </w:r>
              <w:r w:rsidRPr="00D424AA" w:rsidDel="00292A00">
                <w:rPr>
                  <w:rFonts w:cs="Times New Roman"/>
                  <w:sz w:val="16"/>
                  <w:szCs w:val="16"/>
                  <w:lang w:val="en-GB"/>
                </w:rPr>
                <w:fldChar w:fldCharType="separate"/>
              </w:r>
              <w:r w:rsidR="00A26296" w:rsidDel="00292A00">
                <w:rPr>
                  <w:rFonts w:ascii="Times New Roman" w:hAnsi="Times New Roman" w:cs="Times New Roman"/>
                  <w:noProof/>
                  <w:sz w:val="16"/>
                  <w:szCs w:val="16"/>
                  <w:lang w:val="en-GB"/>
                </w:rPr>
                <w:delText>Funk et al., 2015)</w:delText>
              </w:r>
              <w:r w:rsidRPr="00D424AA" w:rsidDel="00292A00">
                <w:rPr>
                  <w:rFonts w:cs="Times New Roman"/>
                  <w:sz w:val="16"/>
                  <w:szCs w:val="16"/>
                  <w:lang w:val="en-GB"/>
                </w:rPr>
                <w:fldChar w:fldCharType="end"/>
              </w:r>
            </w:del>
            <w:bookmarkEnd w:id="3495"/>
            <w:commentRangeEnd w:id="3504"/>
            <w:r w:rsidR="00A26296">
              <w:rPr>
                <w:rStyle w:val="Marquedecommentaire"/>
                <w:rFonts w:ascii="Times New Roman" w:hAnsi="Times New Roman" w:cstheme="minorBidi"/>
                <w:lang w:val="fr-FR" w:eastAsia="fr-FR"/>
              </w:rPr>
              <w:commentReference w:id="3504"/>
            </w:r>
          </w:p>
        </w:tc>
        <w:tc>
          <w:tcPr>
            <w:tcW w:w="2400" w:type="dxa"/>
            <w:tcBorders>
              <w:top w:val="single" w:sz="4" w:space="0" w:color="auto"/>
              <w:left w:val="single" w:sz="4" w:space="0" w:color="auto"/>
              <w:bottom w:val="single" w:sz="4" w:space="0" w:color="auto"/>
              <w:right w:val="single" w:sz="4" w:space="0" w:color="auto"/>
            </w:tcBorders>
            <w:shd w:val="clear" w:color="auto" w:fill="FD9693"/>
          </w:tcPr>
          <w:p w14:paraId="72582836" w14:textId="03B23F7B"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505"/>
            <w:r w:rsidRPr="00D424AA">
              <w:rPr>
                <w:rFonts w:cs="Times New Roman"/>
                <w:color w:val="000000" w:themeColor="text1"/>
                <w:sz w:val="16"/>
                <w:szCs w:val="16"/>
                <w:lang w:val="en-GB"/>
              </w:rPr>
              <w:fldChar w:fldCharType="begin" w:fldLock="1"/>
            </w:r>
            <w:ins w:id="3506" w:author="Robin Matthews" w:date="2021-07-14T12:15:00Z">
              <w:r w:rsidR="00426B37">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507" w:author="Robin Matthews" w:date="2021-07-14T12:15:00Z">
              <w:r w:rsidR="00FC4C2D" w:rsidDel="00426B37">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08" w:author="Robin Matthews" w:date="2021-07-14T12:15:00Z">
              <w:r w:rsidR="00A26296" w:rsidDel="00426B37">
                <w:rPr>
                  <w:rFonts w:ascii="Times New Roman" w:hAnsi="Times New Roman" w:cs="Times New Roman"/>
                  <w:noProof/>
                  <w:color w:val="000000" w:themeColor="text1"/>
                  <w:sz w:val="16"/>
                  <w:szCs w:val="16"/>
                  <w:lang w:val="en-GB"/>
                </w:rPr>
                <w:delText>Li et al., 2020</w:delText>
              </w:r>
            </w:del>
            <w:ins w:id="3509" w:author="Robin Matthews" w:date="2021-07-14T12:15: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05"/>
            <w:r w:rsidR="00A26296">
              <w:rPr>
                <w:rStyle w:val="Marquedecommentaire"/>
                <w:rFonts w:ascii="Times New Roman" w:hAnsi="Times New Roman" w:cstheme="minorBidi"/>
                <w:lang w:val="fr-FR" w:eastAsia="fr-FR"/>
              </w:rPr>
              <w:commentReference w:id="3505"/>
            </w:r>
            <w:r w:rsidRPr="00841A35">
              <w:rPr>
                <w:rFonts w:ascii="Times New Roman" w:hAnsi="Times New Roman" w:cs="Times New Roman"/>
                <w:color w:val="000000" w:themeColor="text1"/>
                <w:sz w:val="16"/>
                <w:szCs w:val="16"/>
                <w:lang w:val="en-GB"/>
              </w:rPr>
              <w:t xml:space="preserve">; Annex). Median increase of more than 0.5°C in the 50-year TXx and TNn events compared to the 1°C warming level </w:t>
            </w:r>
            <w:commentRangeStart w:id="3510"/>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11" w:author="Robin Matthews" w:date="2021-07-14T12:15:00Z">
              <w:r w:rsidR="00A26296" w:rsidDel="00426B37">
                <w:rPr>
                  <w:rFonts w:ascii="Times New Roman" w:hAnsi="Times New Roman" w:cs="Times New Roman"/>
                  <w:noProof/>
                  <w:color w:val="000000" w:themeColor="text1"/>
                  <w:sz w:val="16"/>
                  <w:szCs w:val="16"/>
                  <w:lang w:val="en-GB"/>
                </w:rPr>
                <w:delText>Li et al., 2020</w:delText>
              </w:r>
            </w:del>
            <w:ins w:id="3512" w:author="Robin Matthews" w:date="2021-07-14T12:15: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10"/>
            <w:r w:rsidR="00A26296">
              <w:rPr>
                <w:rStyle w:val="Marquedecommentaire"/>
                <w:rFonts w:ascii="Times New Roman" w:hAnsi="Times New Roman" w:cstheme="minorBidi"/>
                <w:lang w:val="fr-FR" w:eastAsia="fr-FR"/>
              </w:rPr>
              <w:commentReference w:id="3510"/>
            </w:r>
            <w:r w:rsidRPr="00841A35">
              <w:rPr>
                <w:rFonts w:ascii="Times New Roman" w:hAnsi="Times New Roman" w:cs="Times New Roman"/>
                <w:color w:val="000000" w:themeColor="text1"/>
                <w:sz w:val="16"/>
                <w:szCs w:val="16"/>
                <w:lang w:val="en-GB"/>
              </w:rPr>
              <w:t>) and more than 1.5°C in annual TXx and TNn compared to pre-industrial (Annex).</w:t>
            </w:r>
          </w:p>
          <w:p w14:paraId="3B0B9328" w14:textId="77777777" w:rsidR="00D376F0" w:rsidRPr="00D424AA" w:rsidRDefault="00D376F0" w:rsidP="00D424AA">
            <w:pPr>
              <w:rPr>
                <w:rFonts w:ascii="Times New Roman" w:hAnsi="Times New Roman" w:cs="Times New Roman"/>
                <w:color w:val="000000" w:themeColor="text1"/>
                <w:sz w:val="16"/>
                <w:szCs w:val="16"/>
                <w:lang w:val="en-GB"/>
              </w:rPr>
            </w:pPr>
          </w:p>
          <w:p w14:paraId="461942F7" w14:textId="03D4311F"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del w:id="3513" w:author="Robin Matthews" w:date="2021-07-14T11:19:00Z">
              <w:r w:rsidRPr="00D424AA" w:rsidDel="0060394F">
                <w:rPr>
                  <w:rFonts w:ascii="Times New Roman" w:hAnsi="Times New Roman" w:cs="Times New Roman"/>
                  <w:color w:val="000000" w:themeColor="text1"/>
                  <w:sz w:val="16"/>
                  <w:szCs w:val="16"/>
                  <w:lang w:val="en-GB"/>
                </w:rPr>
                <w:delText>(</w:delText>
              </w:r>
            </w:del>
            <w:commentRangeStart w:id="3514"/>
            <w:r w:rsidRPr="00D424AA">
              <w:rPr>
                <w:rFonts w:cs="Times New Roman"/>
                <w:color w:val="000000" w:themeColor="text1"/>
                <w:sz w:val="16"/>
                <w:szCs w:val="16"/>
                <w:lang w:val="en-GB"/>
              </w:rPr>
              <w:fldChar w:fldCharType="begin" w:fldLock="1"/>
            </w:r>
            <w:ins w:id="3515" w:author="Robin Matthews" w:date="2021-07-14T11:19:00Z">
              <w:r w:rsidR="0060394F">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instrText>
              </w:r>
            </w:ins>
            <w:del w:id="3516" w:author="Robin Matthews" w:date="2021-07-14T11:19:00Z">
              <w:r w:rsidR="00FF6231" w:rsidDel="0060394F">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517" w:author="Robin Matthews" w:date="2021-07-14T11:19:00Z">
              <w:r w:rsidR="00A26296" w:rsidDel="0060394F">
                <w:rPr>
                  <w:rFonts w:ascii="Times New Roman" w:hAnsi="Times New Roman" w:cs="Times New Roman"/>
                  <w:noProof/>
                  <w:color w:val="000000" w:themeColor="text1"/>
                  <w:sz w:val="16"/>
                  <w:szCs w:val="16"/>
                  <w:lang w:val="en-GB"/>
                </w:rPr>
                <w:delText>W</w:delText>
              </w:r>
            </w:del>
            <w:ins w:id="3518" w:author="Robin Matthews" w:date="2021-07-14T11:19:00Z">
              <w:r w:rsidR="0060394F">
                <w:rPr>
                  <w:rFonts w:ascii="Times New Roman" w:hAnsi="Times New Roman" w:cs="Times New Roman"/>
                  <w:noProof/>
                  <w:color w:val="000000" w:themeColor="text1"/>
                  <w:sz w:val="16"/>
                  <w:szCs w:val="16"/>
                  <w:lang w:val="en-GB"/>
                </w:rPr>
                <w:t>(W</w:t>
              </w:r>
            </w:ins>
            <w:r w:rsidR="00A26296">
              <w:rPr>
                <w:rFonts w:ascii="Times New Roman" w:hAnsi="Times New Roman" w:cs="Times New Roman"/>
                <w:noProof/>
                <w:color w:val="000000" w:themeColor="text1"/>
                <w:sz w:val="16"/>
                <w:szCs w:val="16"/>
                <w:lang w:val="en-GB"/>
              </w:rPr>
              <w:t>eber et al., 201</w:t>
            </w:r>
            <w:ins w:id="3519" w:author="Robin Matthews" w:date="2021-07-14T11:19:00Z">
              <w:r w:rsidR="0060394F">
                <w:rPr>
                  <w:rFonts w:ascii="Times New Roman" w:hAnsi="Times New Roman" w:cs="Times New Roman"/>
                  <w:noProof/>
                  <w:color w:val="000000" w:themeColor="text1"/>
                  <w:sz w:val="16"/>
                  <w:szCs w:val="16"/>
                  <w:lang w:val="en-GB"/>
                </w:rPr>
                <w:t>8)</w:t>
              </w:r>
            </w:ins>
            <w:del w:id="3520" w:author="Robin Matthews" w:date="2021-07-14T11:19:00Z">
              <w:r w:rsidR="00A26296" w:rsidDel="0060394F">
                <w:rPr>
                  <w:rFonts w:ascii="Times New Roman" w:hAnsi="Times New Roman" w:cs="Times New Roman"/>
                  <w:noProof/>
                  <w:color w:val="000000" w:themeColor="text1"/>
                  <w:sz w:val="16"/>
                  <w:szCs w:val="16"/>
                  <w:lang w:val="en-GB"/>
                </w:rPr>
                <w:delText>8)</w:delText>
              </w:r>
            </w:del>
            <w:r w:rsidRPr="00D424AA">
              <w:rPr>
                <w:rFonts w:cs="Times New Roman"/>
                <w:color w:val="000000" w:themeColor="text1"/>
                <w:sz w:val="16"/>
                <w:szCs w:val="16"/>
                <w:lang w:val="en-GB"/>
              </w:rPr>
              <w:fldChar w:fldCharType="end"/>
            </w:r>
            <w:commentRangeEnd w:id="3514"/>
            <w:r w:rsidR="00A26296">
              <w:rPr>
                <w:rStyle w:val="Marquedecommentaire"/>
                <w:rFonts w:ascii="Times New Roman" w:hAnsi="Times New Roman" w:cstheme="minorBidi"/>
                <w:lang w:val="fr-FR" w:eastAsia="fr-FR"/>
              </w:rPr>
              <w:commentReference w:id="3514"/>
            </w:r>
          </w:p>
        </w:tc>
        <w:tc>
          <w:tcPr>
            <w:tcW w:w="2159" w:type="dxa"/>
            <w:tcBorders>
              <w:top w:val="single" w:sz="4" w:space="0" w:color="auto"/>
              <w:left w:val="single" w:sz="4" w:space="0" w:color="auto"/>
              <w:bottom w:val="single" w:sz="4" w:space="0" w:color="auto"/>
              <w:right w:val="single" w:sz="4" w:space="0" w:color="auto"/>
            </w:tcBorders>
            <w:shd w:val="clear" w:color="auto" w:fill="FF6365"/>
            <w:tcMar>
              <w:top w:w="40" w:type="dxa"/>
              <w:left w:w="40" w:type="dxa"/>
              <w:bottom w:w="40" w:type="dxa"/>
              <w:right w:w="40" w:type="dxa"/>
            </w:tcMar>
          </w:tcPr>
          <w:p w14:paraId="522AEAFA" w14:textId="417E59D6"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521"/>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22"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523" w:author="Robin Matthews" w:date="2021-07-14T12:16: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21"/>
            <w:r w:rsidR="00A26296">
              <w:rPr>
                <w:rStyle w:val="Marquedecommentaire"/>
                <w:rFonts w:ascii="Times New Roman" w:hAnsi="Times New Roman" w:cstheme="minorBidi"/>
                <w:lang w:val="fr-FR" w:eastAsia="fr-FR"/>
              </w:rPr>
              <w:commentReference w:id="3521"/>
            </w:r>
            <w:r w:rsidRPr="00841A35">
              <w:rPr>
                <w:rFonts w:ascii="Times New Roman" w:hAnsi="Times New Roman" w:cs="Times New Roman"/>
                <w:color w:val="000000" w:themeColor="text1"/>
                <w:sz w:val="16"/>
                <w:szCs w:val="16"/>
                <w:lang w:val="en-GB"/>
              </w:rPr>
              <w:t>; Annex)</w:t>
            </w:r>
            <w:r w:rsidRPr="00D424AA">
              <w:rPr>
                <w:rFonts w:ascii="Times New Roman" w:hAnsi="Times New Roman" w:cs="Times New Roman"/>
                <w:color w:val="000000" w:themeColor="text1"/>
                <w:sz w:val="16"/>
                <w:szCs w:val="16"/>
                <w:lang w:val="en-GB"/>
              </w:rPr>
              <w:t xml:space="preserve">. Median increase of more than 1°C in the 50-year TXx and TNn events compared to the 1°C warming level </w:t>
            </w:r>
            <w:commentRangeStart w:id="3524"/>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25"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526" w:author="Robin Matthews" w:date="2021-07-14T12:16: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24"/>
            <w:r w:rsidR="00A26296">
              <w:rPr>
                <w:rStyle w:val="Marquedecommentaire"/>
                <w:rFonts w:ascii="Times New Roman" w:hAnsi="Times New Roman" w:cstheme="minorBidi"/>
                <w:lang w:val="fr-FR" w:eastAsia="fr-FR"/>
              </w:rPr>
              <w:commentReference w:id="3524"/>
            </w:r>
            <w:r w:rsidRPr="00841A35">
              <w:rPr>
                <w:rFonts w:ascii="Times New Roman" w:hAnsi="Times New Roman" w:cs="Times New Roman"/>
                <w:color w:val="000000" w:themeColor="text1"/>
                <w:sz w:val="16"/>
                <w:szCs w:val="16"/>
                <w:lang w:val="en-GB"/>
              </w:rPr>
              <w:t>) and more than 2°C in annual TXx and TNn compared to pr</w:t>
            </w:r>
            <w:r w:rsidRPr="00D424AA">
              <w:rPr>
                <w:rFonts w:ascii="Times New Roman" w:hAnsi="Times New Roman" w:cs="Times New Roman"/>
                <w:color w:val="000000" w:themeColor="text1"/>
                <w:sz w:val="16"/>
                <w:szCs w:val="16"/>
                <w:lang w:val="en-GB"/>
              </w:rPr>
              <w:t>e-industrial (Annex).</w:t>
            </w:r>
          </w:p>
          <w:p w14:paraId="53854C37" w14:textId="77777777" w:rsidR="00D376F0" w:rsidRPr="00D424AA" w:rsidRDefault="00D376F0" w:rsidP="00D424AA">
            <w:pPr>
              <w:rPr>
                <w:rFonts w:ascii="Times New Roman" w:hAnsi="Times New Roman" w:cs="Times New Roman"/>
                <w:color w:val="000000" w:themeColor="text1"/>
                <w:sz w:val="16"/>
                <w:szCs w:val="16"/>
                <w:lang w:val="en-GB"/>
              </w:rPr>
            </w:pPr>
          </w:p>
          <w:p w14:paraId="3BC9BA30" w14:textId="18D8C539"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bookmarkStart w:id="3527" w:name="_Hlk77153985"/>
            <w:ins w:id="3528" w:author="Robin Matthews" w:date="2021-07-14T11:20:00Z">
              <w:r w:rsidR="0060394F" w:rsidRPr="0060394F">
                <w:rPr>
                  <w:rFonts w:ascii="Times New Roman" w:hAnsi="Times New Roman" w:cs="Times New Roman"/>
                  <w:color w:val="000000" w:themeColor="text1"/>
                  <w:sz w:val="16"/>
                  <w:szCs w:val="16"/>
                  <w:lang w:val="en-GB" w:eastAsia="fr-FR"/>
                </w:rPr>
                <w:fldChar w:fldCharType="begin" w:fldLock="1"/>
              </w:r>
            </w:ins>
            <w:r w:rsidR="00DB48AC">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id" : "ITEM-2",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2",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Weber et al., 2018; Coppola et al., 2021a)", "manualFormatting" : "(Weber et al., 2018; Coppola et al., 2021a)", "plainTextFormattedCitation" : "(Weber et al., 2018; Coppola et al., 2021a)", "previouslyFormattedCitation" : "(Weber et al., 2018; Coppola et al., 2021a)" }, "properties" : { "noteIndex" : 0 }, "schema" : "https://github.com/citation-style-language/schema/raw/master/csl-citation.json" }</w:instrText>
            </w:r>
            <w:ins w:id="3529" w:author="Robin Matthews" w:date="2021-07-14T11:20:00Z">
              <w:r w:rsidR="0060394F" w:rsidRPr="0060394F">
                <w:rPr>
                  <w:rFonts w:ascii="Times New Roman" w:hAnsi="Times New Roman" w:cs="Times New Roman"/>
                  <w:color w:val="000000" w:themeColor="text1"/>
                  <w:sz w:val="16"/>
                  <w:szCs w:val="16"/>
                  <w:lang w:val="en-GB" w:eastAsia="fr-FR"/>
                  <w:rPrChange w:id="3530" w:author="Robin Matthews" w:date="2021-07-14T11:20:00Z">
                    <w:rPr>
                      <w:rFonts w:cs="Times New Roman"/>
                      <w:color w:val="000000" w:themeColor="text1"/>
                      <w:sz w:val="16"/>
                      <w:szCs w:val="16"/>
                      <w:lang w:val="en-GB"/>
                    </w:rPr>
                  </w:rPrChange>
                </w:rPr>
                <w:fldChar w:fldCharType="separate"/>
              </w:r>
              <w:r w:rsidR="0060394F" w:rsidRPr="0060394F">
                <w:rPr>
                  <w:rFonts w:cs="Times New Roman"/>
                  <w:noProof/>
                  <w:color w:val="000000" w:themeColor="text1"/>
                  <w:sz w:val="16"/>
                  <w:szCs w:val="16"/>
                  <w:lang w:val="en-GB"/>
                </w:rPr>
                <w:t>(Weber et al., 2018; Coppola et al., 2021a)</w:t>
              </w:r>
              <w:r w:rsidR="0060394F" w:rsidRPr="0060394F">
                <w:rPr>
                  <w:rFonts w:ascii="Times New Roman" w:hAnsi="Times New Roman" w:cs="Times New Roman"/>
                  <w:color w:val="000000" w:themeColor="text1"/>
                  <w:sz w:val="16"/>
                  <w:szCs w:val="16"/>
                  <w:lang w:val="en-GB" w:eastAsia="fr-FR"/>
                  <w:rPrChange w:id="3531" w:author="Robin Matthews" w:date="2021-07-14T11:20:00Z">
                    <w:rPr>
                      <w:rFonts w:cs="Times New Roman"/>
                      <w:color w:val="000000" w:themeColor="text1"/>
                      <w:sz w:val="16"/>
                      <w:szCs w:val="16"/>
                      <w:lang w:val="en-GB"/>
                    </w:rPr>
                  </w:rPrChange>
                </w:rPr>
                <w:fldChar w:fldCharType="end"/>
              </w:r>
              <w:r w:rsidR="0060394F" w:rsidRPr="00D424AA" w:rsidDel="0060394F">
                <w:rPr>
                  <w:rFonts w:ascii="Times New Roman" w:hAnsi="Times New Roman" w:cs="Times New Roman"/>
                  <w:color w:val="000000" w:themeColor="text1"/>
                  <w:sz w:val="16"/>
                  <w:szCs w:val="16"/>
                  <w:lang w:val="en-GB"/>
                </w:rPr>
                <w:t xml:space="preserve"> </w:t>
              </w:r>
            </w:ins>
            <w:del w:id="3532" w:author="Robin Matthews" w:date="2021-07-14T11:20:00Z">
              <w:r w:rsidRPr="00D424AA" w:rsidDel="0060394F">
                <w:rPr>
                  <w:rFonts w:ascii="Times New Roman" w:hAnsi="Times New Roman" w:cs="Times New Roman"/>
                  <w:color w:val="000000" w:themeColor="text1"/>
                  <w:sz w:val="16"/>
                  <w:szCs w:val="16"/>
                  <w:lang w:val="en-GB"/>
                </w:rPr>
                <w:delText>(</w:delText>
              </w:r>
              <w:commentRangeStart w:id="3533"/>
              <w:r w:rsidRPr="00D424AA" w:rsidDel="0060394F">
                <w:rPr>
                  <w:rFonts w:ascii="Times New Roman" w:hAnsi="Times New Roman" w:cs="Times New Roman"/>
                  <w:color w:val="000000" w:themeColor="text1"/>
                  <w:sz w:val="16"/>
                  <w:szCs w:val="16"/>
                  <w:lang w:val="en-GB" w:eastAsia="fr-FR"/>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60394F">
                <w:rPr>
                  <w:rFonts w:ascii="Times New Roman" w:hAnsi="Times New Roman" w:cs="Times New Roman"/>
                  <w:color w:val="000000" w:themeColor="text1"/>
                  <w:sz w:val="16"/>
                  <w:szCs w:val="16"/>
                  <w:lang w:val="en-GB" w:eastAsia="fr-FR"/>
                </w:rPr>
                <w:fldChar w:fldCharType="separate"/>
              </w:r>
              <w:r w:rsidR="00A26296" w:rsidDel="0060394F">
                <w:rPr>
                  <w:rFonts w:ascii="Times New Roman" w:hAnsi="Times New Roman" w:cs="Times New Roman"/>
                  <w:noProof/>
                  <w:color w:val="000000" w:themeColor="text1"/>
                  <w:sz w:val="16"/>
                  <w:szCs w:val="16"/>
                  <w:lang w:val="en-GB"/>
                </w:rPr>
                <w:delText>Weber et al., 2018;</w:delText>
              </w:r>
              <w:r w:rsidRPr="00D424AA" w:rsidDel="0060394F">
                <w:rPr>
                  <w:rFonts w:ascii="Times New Roman" w:hAnsi="Times New Roman" w:cs="Times New Roman"/>
                  <w:color w:val="000000" w:themeColor="text1"/>
                  <w:sz w:val="16"/>
                  <w:szCs w:val="16"/>
                  <w:lang w:val="en-GB" w:eastAsia="fr-FR"/>
                </w:rPr>
                <w:fldChar w:fldCharType="end"/>
              </w:r>
              <w:commentRangeEnd w:id="3533"/>
              <w:r w:rsidR="00A26296" w:rsidDel="0060394F">
                <w:rPr>
                  <w:rStyle w:val="Marquedecommentaire"/>
                  <w:rFonts w:ascii="Times New Roman" w:hAnsi="Times New Roman" w:cstheme="minorBidi"/>
                  <w:lang w:val="fr-FR" w:eastAsia="fr-FR"/>
                </w:rPr>
                <w:commentReference w:id="3533"/>
              </w:r>
              <w:r w:rsidRPr="00841A35" w:rsidDel="0060394F">
                <w:rPr>
                  <w:rFonts w:ascii="Times New Roman" w:hAnsi="Times New Roman" w:cs="Times New Roman"/>
                  <w:color w:val="000000" w:themeColor="text1"/>
                  <w:sz w:val="16"/>
                  <w:szCs w:val="16"/>
                  <w:lang w:val="en-GB"/>
                </w:rPr>
                <w:delText xml:space="preserve"> </w:delText>
              </w:r>
              <w:commentRangeStart w:id="3534"/>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Coppola et al., 2021a)</w:delText>
              </w:r>
              <w:r w:rsidRPr="00D424AA" w:rsidDel="0060394F">
                <w:rPr>
                  <w:rFonts w:cs="Times New Roman"/>
                  <w:color w:val="000000" w:themeColor="text1"/>
                  <w:sz w:val="16"/>
                  <w:szCs w:val="16"/>
                  <w:lang w:val="en-GB"/>
                </w:rPr>
                <w:fldChar w:fldCharType="end"/>
              </w:r>
            </w:del>
            <w:bookmarkEnd w:id="3527"/>
            <w:commentRangeEnd w:id="3534"/>
            <w:r w:rsidR="00A26296">
              <w:rPr>
                <w:rStyle w:val="Marquedecommentaire"/>
                <w:rFonts w:ascii="Times New Roman" w:hAnsi="Times New Roman" w:cstheme="minorBidi"/>
                <w:lang w:val="fr-FR" w:eastAsia="fr-FR"/>
              </w:rPr>
              <w:commentReference w:id="3534"/>
            </w:r>
          </w:p>
          <w:p w14:paraId="44F8A5F8"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9" w:type="dxa"/>
            <w:tcBorders>
              <w:top w:val="single" w:sz="4" w:space="0" w:color="auto"/>
              <w:left w:val="single" w:sz="4" w:space="0" w:color="auto"/>
              <w:bottom w:val="single" w:sz="4" w:space="0" w:color="auto"/>
              <w:right w:val="single" w:sz="4" w:space="0" w:color="auto"/>
            </w:tcBorders>
            <w:shd w:val="clear" w:color="auto" w:fill="AD0204"/>
            <w:tcMar>
              <w:top w:w="40" w:type="dxa"/>
              <w:left w:w="40" w:type="dxa"/>
              <w:bottom w:w="40" w:type="dxa"/>
              <w:right w:w="40" w:type="dxa"/>
            </w:tcMar>
          </w:tcPr>
          <w:p w14:paraId="1203EF77" w14:textId="676DA578"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535"/>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36"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537" w:author="Robin Matthews" w:date="2021-07-14T12:16: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35"/>
            <w:r w:rsidR="00A26296">
              <w:rPr>
                <w:rStyle w:val="Marquedecommentaire"/>
                <w:rFonts w:ascii="Times New Roman" w:hAnsi="Times New Roman" w:cstheme="minorBidi"/>
                <w:lang w:val="fr-FR" w:eastAsia="fr-FR"/>
              </w:rPr>
              <w:commentReference w:id="3535"/>
            </w:r>
            <w:r w:rsidRPr="00841A35">
              <w:rPr>
                <w:rFonts w:ascii="Times New Roman" w:hAnsi="Times New Roman" w:cs="Times New Roman"/>
                <w:color w:val="000000" w:themeColor="text1"/>
                <w:sz w:val="16"/>
                <w:szCs w:val="16"/>
                <w:lang w:val="en-GB"/>
              </w:rPr>
              <w:t>; Annex)</w:t>
            </w:r>
            <w:r w:rsidRPr="00D424AA">
              <w:rPr>
                <w:rFonts w:ascii="Times New Roman" w:hAnsi="Times New Roman" w:cs="Times New Roman"/>
                <w:color w:val="000000" w:themeColor="text1"/>
                <w:sz w:val="16"/>
                <w:szCs w:val="16"/>
                <w:lang w:val="en-GB"/>
              </w:rPr>
              <w:t xml:space="preserve">. Median increase of more than 2.5°C in the 50-year TXx and TNn events compared to the 1°C warming level </w:t>
            </w:r>
            <w:commentRangeStart w:id="3538"/>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39"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540" w:author="Robin Matthews" w:date="2021-07-14T12:16: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38"/>
            <w:r w:rsidR="00A26296">
              <w:rPr>
                <w:rStyle w:val="Marquedecommentaire"/>
                <w:rFonts w:ascii="Times New Roman" w:hAnsi="Times New Roman" w:cstheme="minorBidi"/>
                <w:lang w:val="fr-FR" w:eastAsia="fr-FR"/>
              </w:rPr>
              <w:commentReference w:id="3538"/>
            </w:r>
            <w:r w:rsidRPr="00841A35">
              <w:rPr>
                <w:rFonts w:ascii="Times New Roman" w:hAnsi="Times New Roman" w:cs="Times New Roman"/>
                <w:color w:val="000000" w:themeColor="text1"/>
                <w:sz w:val="16"/>
                <w:szCs w:val="16"/>
                <w:lang w:val="en-GB"/>
              </w:rPr>
              <w:t xml:space="preserve">) and more than 4°C in annual TXx and TNn compared to </w:t>
            </w:r>
            <w:r w:rsidRPr="00D424AA">
              <w:rPr>
                <w:rFonts w:ascii="Times New Roman" w:hAnsi="Times New Roman" w:cs="Times New Roman"/>
                <w:color w:val="000000" w:themeColor="text1"/>
                <w:sz w:val="16"/>
                <w:szCs w:val="16"/>
                <w:lang w:val="en-GB"/>
              </w:rPr>
              <w:t>pre-industrial (Annex).</w:t>
            </w:r>
          </w:p>
          <w:p w14:paraId="3C066FF0" w14:textId="77777777" w:rsidR="00D376F0" w:rsidRPr="00D424AA" w:rsidRDefault="00D376F0" w:rsidP="00D424AA">
            <w:pPr>
              <w:rPr>
                <w:rFonts w:ascii="Times New Roman" w:hAnsi="Times New Roman" w:cs="Times New Roman"/>
                <w:color w:val="000000" w:themeColor="text1"/>
                <w:sz w:val="16"/>
                <w:szCs w:val="16"/>
                <w:lang w:val="en-GB"/>
              </w:rPr>
            </w:pPr>
          </w:p>
          <w:p w14:paraId="5E011D82" w14:textId="403554B0" w:rsidR="00D376F0" w:rsidRPr="00D424AA" w:rsidDel="0060394F" w:rsidRDefault="00D376F0" w:rsidP="00292A00">
            <w:pPr>
              <w:rPr>
                <w:del w:id="3541" w:author="Robin Matthews" w:date="2021-07-14T11:21:00Z"/>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CMIP3 and CORDEX simulations for an increase in the intensity and frequency of hot extremes </w:t>
            </w:r>
            <w:ins w:id="3542" w:author="Robin Matthews" w:date="2021-07-14T11:21:00Z">
              <w:r w:rsidR="0060394F" w:rsidRPr="00381ADC">
                <w:rPr>
                  <w:rFonts w:cs="Times New Roman"/>
                  <w:color w:val="000000" w:themeColor="text1"/>
                  <w:sz w:val="16"/>
                  <w:szCs w:val="16"/>
                  <w:lang w:val="en-GB"/>
                </w:rPr>
                <w:fldChar w:fldCharType="begin" w:fldLock="1"/>
              </w:r>
            </w:ins>
            <w:r w:rsidR="00DB48AC">
              <w:rPr>
                <w:rFonts w:ascii="Times New Roman" w:hAnsi="Times New Roman" w:cs="Times New Roman"/>
                <w:color w:val="000000" w:themeColor="text1"/>
                <w:sz w:val="16"/>
                <w:szCs w:val="16"/>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id" : "ITEM-2",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2",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id" : "ITEM-3",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3",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Engelbrecht et al., 2015; Coppola et al., 2021a)", "manualFormatting" : "(Giorgi et al., 2014; Engelbrecht et al., 2015; Coppola et al., 2021a)", "plainTextFormattedCitation" : "(Giorgi et al., 2014; Engelbrecht et al., 2015; Coppola et al., 2021a)", "previouslyFormattedCitation" : "(Giorgi et al., 2014; Engelbrecht et al., 2015; Coppola et al., 2021a)" }, "properties" : { "noteIndex" : 0 }, "schema" : "https://github.com/citation-style-language/schema/raw/master/csl-citation.json" }</w:instrText>
            </w:r>
            <w:ins w:id="3543" w:author="Robin Matthews" w:date="2021-07-14T11:21:00Z">
              <w:r w:rsidR="0060394F" w:rsidRPr="00381ADC">
                <w:rPr>
                  <w:rFonts w:cs="Times New Roman"/>
                  <w:color w:val="000000" w:themeColor="text1"/>
                  <w:sz w:val="16"/>
                  <w:szCs w:val="16"/>
                  <w:lang w:val="en-GB"/>
                  <w:rPrChange w:id="3544" w:author="Robin Matthews" w:date="2021-07-14T11:21:00Z">
                    <w:rPr>
                      <w:rFonts w:cs="Times New Roman"/>
                      <w:color w:val="000000" w:themeColor="text1"/>
                      <w:sz w:val="16"/>
                      <w:szCs w:val="16"/>
                      <w:lang w:val="en-GB"/>
                    </w:rPr>
                  </w:rPrChange>
                </w:rPr>
                <w:fldChar w:fldCharType="separate"/>
              </w:r>
              <w:r w:rsidR="0060394F" w:rsidRPr="0060394F">
                <w:rPr>
                  <w:rFonts w:cs="Times New Roman"/>
                  <w:noProof/>
                  <w:color w:val="000000" w:themeColor="text1"/>
                  <w:sz w:val="16"/>
                  <w:szCs w:val="16"/>
                  <w:lang w:val="en-GB"/>
                </w:rPr>
                <w:t>(Giorgi et al., 2014; Engelbrecht et al., 2015; Coppola et al., 2021a)</w:t>
              </w:r>
              <w:r w:rsidR="0060394F" w:rsidRPr="00381ADC">
                <w:rPr>
                  <w:rFonts w:cs="Times New Roman"/>
                  <w:color w:val="000000" w:themeColor="text1"/>
                  <w:sz w:val="16"/>
                  <w:szCs w:val="16"/>
                  <w:lang w:val="en-GB"/>
                </w:rPr>
                <w:fldChar w:fldCharType="end"/>
              </w:r>
              <w:r w:rsidR="0060394F" w:rsidRPr="00D424AA" w:rsidDel="0060394F">
                <w:rPr>
                  <w:rFonts w:ascii="Times New Roman" w:hAnsi="Times New Roman" w:cs="Times New Roman"/>
                  <w:color w:val="000000" w:themeColor="text1"/>
                  <w:sz w:val="16"/>
                  <w:szCs w:val="16"/>
                  <w:lang w:val="en-GB"/>
                </w:rPr>
                <w:t xml:space="preserve"> </w:t>
              </w:r>
            </w:ins>
            <w:del w:id="3545" w:author="Robin Matthews" w:date="2021-07-14T11:21:00Z">
              <w:r w:rsidRPr="00D424AA" w:rsidDel="0060394F">
                <w:rPr>
                  <w:rFonts w:ascii="Times New Roman" w:hAnsi="Times New Roman" w:cs="Times New Roman"/>
                  <w:color w:val="000000" w:themeColor="text1"/>
                  <w:sz w:val="16"/>
                  <w:szCs w:val="16"/>
                  <w:lang w:val="en-GB"/>
                </w:rPr>
                <w:delText>(</w:delText>
              </w:r>
              <w:bookmarkStart w:id="3546" w:name="_Hlk77154060"/>
              <w:commentRangeStart w:id="3547"/>
              <w:r w:rsidRPr="00D424AA" w:rsidDel="0060394F">
                <w:rPr>
                  <w:rFonts w:cs="Times New Roman"/>
                  <w:color w:val="000000" w:themeColor="text1"/>
                  <w:sz w:val="16"/>
                  <w:szCs w:val="16"/>
                  <w:lang w:val="en-GB"/>
                </w:rPr>
                <w:fldChar w:fldCharType="begin" w:fldLock="1"/>
              </w:r>
              <w:r w:rsidR="00FF6231" w:rsidDel="0060394F">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Coppola et al., 2021a;</w:delText>
              </w:r>
              <w:r w:rsidRPr="00D424AA" w:rsidDel="0060394F">
                <w:rPr>
                  <w:rFonts w:cs="Times New Roman"/>
                  <w:color w:val="000000" w:themeColor="text1"/>
                  <w:sz w:val="16"/>
                  <w:szCs w:val="16"/>
                  <w:lang w:val="en-GB"/>
                </w:rPr>
                <w:fldChar w:fldCharType="end"/>
              </w:r>
              <w:commentRangeEnd w:id="3547"/>
              <w:r w:rsidR="00A26296" w:rsidDel="0060394F">
                <w:rPr>
                  <w:rStyle w:val="Marquedecommentaire"/>
                  <w:rFonts w:ascii="Times New Roman" w:hAnsi="Times New Roman" w:cstheme="minorBidi"/>
                  <w:lang w:val="fr-FR" w:eastAsia="fr-FR"/>
                </w:rPr>
                <w:commentReference w:id="3547"/>
              </w:r>
              <w:r w:rsidRPr="00841A35" w:rsidDel="0060394F">
                <w:rPr>
                  <w:rFonts w:ascii="Times New Roman" w:hAnsi="Times New Roman" w:cs="Times New Roman"/>
                  <w:color w:val="000000" w:themeColor="text1"/>
                  <w:sz w:val="16"/>
                  <w:szCs w:val="16"/>
                  <w:lang w:val="en-GB"/>
                </w:rPr>
                <w:delText xml:space="preserve"> </w:delText>
              </w:r>
              <w:commentRangeStart w:id="3548"/>
              <w:r w:rsidRPr="00D424AA" w:rsidDel="0060394F">
                <w:rPr>
                  <w:rFonts w:cs="Times New Roman"/>
                  <w:color w:val="000000" w:themeColor="text1"/>
                  <w:sz w:val="16"/>
                  <w:szCs w:val="16"/>
                  <w:lang w:val="en-GB"/>
                </w:rPr>
                <w:fldChar w:fldCharType="begin" w:fldLock="1"/>
              </w:r>
              <w:r w:rsidR="00417CA4" w:rsidDel="0060394F">
                <w:rPr>
                  <w:rFonts w:ascii="Times New Roman" w:hAnsi="Times New Roman" w:cs="Times New Roman"/>
                  <w:color w:val="000000" w:themeColor="text1"/>
                  <w:sz w:val="16"/>
                  <w:szCs w:val="16"/>
                  <w:lang w:val="en-GB"/>
                </w:rPr>
                <w:delInstrText>ADDIN CSL_CITATION { "citationItems" : [ { "id" : "ITEM-1",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Engelbrecht et al., 2015)", "manualFormatting" : "Engelbrecht et al., 2015", "plainTextFormattedCitation" : "(Engelbrecht et al., 2015)", "previouslyFormattedCitation" : "(Engelbrecht et al., 2015)" }, "properties" : { "noteIndex" : 0 }, "schema" : "https://github.com/citation-style-language/schema/raw/master/csl-citation.json" }</w:delInstrText>
              </w:r>
              <w:r w:rsidRPr="00D424AA" w:rsidDel="0060394F">
                <w:rPr>
                  <w:rFonts w:cs="Times New Roman"/>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Engelbrecht et al., 2015</w:delText>
              </w:r>
              <w:r w:rsidRPr="00D424AA" w:rsidDel="0060394F">
                <w:rPr>
                  <w:rFonts w:cs="Times New Roman"/>
                  <w:color w:val="000000" w:themeColor="text1"/>
                  <w:sz w:val="16"/>
                  <w:szCs w:val="16"/>
                  <w:lang w:val="en-GB"/>
                </w:rPr>
                <w:fldChar w:fldCharType="end"/>
              </w:r>
              <w:commentRangeEnd w:id="3548"/>
              <w:r w:rsidR="00A26296" w:rsidDel="0060394F">
                <w:rPr>
                  <w:rStyle w:val="Marquedecommentaire"/>
                  <w:rFonts w:ascii="Times New Roman" w:hAnsi="Times New Roman" w:cstheme="minorBidi"/>
                  <w:lang w:val="fr-FR" w:eastAsia="fr-FR"/>
                </w:rPr>
                <w:commentReference w:id="3548"/>
              </w:r>
              <w:r w:rsidRPr="00841A35" w:rsidDel="0060394F">
                <w:rPr>
                  <w:rFonts w:ascii="Times New Roman" w:hAnsi="Times New Roman" w:cs="Times New Roman"/>
                  <w:color w:val="000000" w:themeColor="text1"/>
                  <w:sz w:val="16"/>
                  <w:szCs w:val="16"/>
                  <w:lang w:val="en-GB"/>
                </w:rPr>
                <w:delText xml:space="preserve">; </w:delText>
              </w:r>
            </w:del>
          </w:p>
          <w:commentRangeStart w:id="3549"/>
          <w:p w14:paraId="6BD5DD77" w14:textId="7DFC36E8" w:rsidR="00D376F0" w:rsidRPr="00841A35" w:rsidRDefault="00D376F0" w:rsidP="00292A00">
            <w:pPr>
              <w:rPr>
                <w:rFonts w:ascii="Times New Roman" w:hAnsi="Times New Roman" w:cs="Times New Roman"/>
                <w:color w:val="000000" w:themeColor="text1"/>
                <w:sz w:val="16"/>
                <w:szCs w:val="16"/>
                <w:lang w:val="en-GB"/>
              </w:rPr>
            </w:pPr>
            <w:del w:id="3550" w:author="Robin Matthews" w:date="2021-07-14T11:21:00Z">
              <w:r w:rsidRPr="00D424AA" w:rsidDel="0060394F">
                <w:rPr>
                  <w:rFonts w:cs="Times New Roman"/>
                  <w:noProof/>
                  <w:color w:val="000000" w:themeColor="text1"/>
                  <w:sz w:val="16"/>
                  <w:szCs w:val="16"/>
                  <w:lang w:val="en-GB"/>
                </w:rPr>
                <w:fldChar w:fldCharType="begin" w:fldLock="1"/>
              </w:r>
              <w:r w:rsidR="00FF6231" w:rsidDel="0060394F">
                <w:rPr>
                  <w:rFonts w:ascii="Times New Roman" w:hAnsi="Times New Roman" w:cs="Times New Roman"/>
                  <w:noProof/>
                  <w:color w:val="000000" w:themeColor="text1"/>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60394F">
                <w:rPr>
                  <w:rFonts w:cs="Times New Roman"/>
                  <w:noProof/>
                  <w:color w:val="000000" w:themeColor="text1"/>
                  <w:sz w:val="16"/>
                  <w:szCs w:val="16"/>
                  <w:lang w:val="en-GB"/>
                </w:rPr>
                <w:fldChar w:fldCharType="separate"/>
              </w:r>
              <w:r w:rsidR="00A26296" w:rsidDel="0060394F">
                <w:rPr>
                  <w:rFonts w:ascii="Times New Roman" w:hAnsi="Times New Roman" w:cs="Times New Roman"/>
                  <w:noProof/>
                  <w:color w:val="000000" w:themeColor="text1"/>
                  <w:sz w:val="16"/>
                  <w:szCs w:val="16"/>
                  <w:lang w:val="en-GB"/>
                </w:rPr>
                <w:delText>Giorgi et al., 2014)</w:delText>
              </w:r>
              <w:r w:rsidRPr="00D424AA" w:rsidDel="0060394F">
                <w:rPr>
                  <w:rFonts w:cs="Times New Roman"/>
                  <w:noProof/>
                  <w:color w:val="000000" w:themeColor="text1"/>
                  <w:sz w:val="16"/>
                  <w:szCs w:val="16"/>
                  <w:lang w:val="en-GB"/>
                </w:rPr>
                <w:fldChar w:fldCharType="end"/>
              </w:r>
            </w:del>
            <w:bookmarkEnd w:id="3546"/>
            <w:commentRangeEnd w:id="3549"/>
            <w:r w:rsidR="00A26296">
              <w:rPr>
                <w:rStyle w:val="Marquedecommentaire"/>
                <w:rFonts w:ascii="Times New Roman" w:hAnsi="Times New Roman" w:cstheme="minorBidi"/>
                <w:lang w:val="fr-FR" w:eastAsia="fr-FR"/>
              </w:rPr>
              <w:commentReference w:id="3549"/>
            </w:r>
          </w:p>
        </w:tc>
      </w:tr>
      <w:tr w:rsidR="00D376F0" w:rsidRPr="00F1665C" w14:paraId="6546D443" w14:textId="77777777" w:rsidTr="00723657">
        <w:tc>
          <w:tcPr>
            <w:tcW w:w="2158" w:type="dxa"/>
            <w:vMerge/>
            <w:tcBorders>
              <w:top w:val="single" w:sz="4" w:space="0" w:color="auto"/>
            </w:tcBorders>
          </w:tcPr>
          <w:p w14:paraId="772E263E"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single" w:sz="4" w:space="0" w:color="auto"/>
            </w:tcBorders>
            <w:shd w:val="clear" w:color="auto" w:fill="FFE2D9"/>
          </w:tcPr>
          <w:p w14:paraId="407E180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Medium confidence</w:t>
            </w:r>
            <w:r w:rsidRPr="00D424AA">
              <w:rPr>
                <w:rFonts w:ascii="Times New Roman" w:hAnsi="Times New Roman" w:cs="Times New Roman"/>
                <w:bCs/>
                <w:color w:val="000000" w:themeColor="text1"/>
                <w:sz w:val="16"/>
                <w:szCs w:val="16"/>
                <w:lang w:val="en-GB"/>
              </w:rPr>
              <w:t xml:space="preserve"> in the increase in the intensity and frequency of hot extremes</w:t>
            </w:r>
          </w:p>
          <w:p w14:paraId="406D8A8E" w14:textId="77777777" w:rsidR="00D376F0" w:rsidRPr="00D424AA" w:rsidRDefault="00D376F0" w:rsidP="00D424AA">
            <w:pPr>
              <w:rPr>
                <w:rFonts w:ascii="Times New Roman" w:hAnsi="Times New Roman" w:cs="Times New Roman"/>
                <w:color w:val="000000" w:themeColor="text1"/>
                <w:sz w:val="16"/>
                <w:szCs w:val="16"/>
                <w:lang w:val="en-GB"/>
              </w:rPr>
            </w:pPr>
          </w:p>
        </w:tc>
        <w:tc>
          <w:tcPr>
            <w:tcW w:w="1916" w:type="dxa"/>
            <w:tcBorders>
              <w:top w:val="single" w:sz="4" w:space="0" w:color="auto"/>
            </w:tcBorders>
            <w:shd w:val="clear" w:color="auto" w:fill="FFE2D9"/>
          </w:tcPr>
          <w:p w14:paraId="45694FA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Medium confidence</w:t>
            </w:r>
            <w:r w:rsidRPr="00D424AA">
              <w:rPr>
                <w:rFonts w:ascii="Times New Roman" w:hAnsi="Times New Roman" w:cs="Times New Roman"/>
                <w:b/>
                <w:bCs/>
                <w:i/>
                <w:color w:val="000000" w:themeColor="text1"/>
                <w:sz w:val="16"/>
                <w:szCs w:val="16"/>
                <w:lang w:val="en-GB"/>
              </w:rPr>
              <w:t xml:space="preserve"> </w:t>
            </w:r>
            <w:r w:rsidRPr="00D424AA">
              <w:rPr>
                <w:rFonts w:ascii="Times New Roman" w:hAnsi="Times New Roman" w:cs="Times New Roman"/>
                <w:color w:val="000000"/>
                <w:sz w:val="16"/>
                <w:szCs w:val="16"/>
                <w:lang w:val="en-GB"/>
              </w:rPr>
              <w:t xml:space="preserve">in a human contribution to the observed increase in the intensity and frequency of hot extremes </w:t>
            </w:r>
          </w:p>
        </w:tc>
        <w:tc>
          <w:tcPr>
            <w:tcW w:w="2400" w:type="dxa"/>
            <w:tcBorders>
              <w:top w:val="single" w:sz="4" w:space="0" w:color="auto"/>
            </w:tcBorders>
            <w:shd w:val="clear" w:color="auto" w:fill="FD9693"/>
          </w:tcPr>
          <w:p w14:paraId="7421093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326A62A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3656C5C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39EE56D5" w14:textId="77777777" w:rsidR="00D376F0" w:rsidRPr="00D424AA" w:rsidRDefault="00D376F0" w:rsidP="00D424AA">
            <w:pPr>
              <w:rPr>
                <w:rFonts w:ascii="Times New Roman" w:hAnsi="Times New Roman" w:cs="Times New Roman"/>
                <w:color w:val="000000" w:themeColor="text1"/>
                <w:sz w:val="16"/>
                <w:szCs w:val="16"/>
                <w:lang w:val="en-GB"/>
              </w:rPr>
            </w:pPr>
          </w:p>
          <w:p w14:paraId="078606A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in the intensity and frequency of cold extremes:</w:t>
            </w:r>
          </w:p>
          <w:p w14:paraId="3BBA871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7DDC72C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w:t>
            </w:r>
          </w:p>
        </w:tc>
        <w:tc>
          <w:tcPr>
            <w:tcW w:w="2159" w:type="dxa"/>
            <w:tcBorders>
              <w:top w:val="single" w:sz="4" w:space="0" w:color="auto"/>
            </w:tcBorders>
            <w:shd w:val="clear" w:color="auto" w:fill="FF6365"/>
            <w:tcMar>
              <w:top w:w="40" w:type="dxa"/>
              <w:left w:w="40" w:type="dxa"/>
              <w:bottom w:w="40" w:type="dxa"/>
              <w:right w:w="40" w:type="dxa"/>
            </w:tcMar>
          </w:tcPr>
          <w:p w14:paraId="0D2D750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23EF2A8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293FD54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10E6339B" w14:textId="77777777" w:rsidR="00D376F0" w:rsidRPr="00D424AA" w:rsidRDefault="00D376F0" w:rsidP="00D424AA">
            <w:pPr>
              <w:rPr>
                <w:rFonts w:ascii="Times New Roman" w:hAnsi="Times New Roman" w:cs="Times New Roman"/>
                <w:color w:val="000000" w:themeColor="text1"/>
                <w:sz w:val="16"/>
                <w:szCs w:val="16"/>
                <w:lang w:val="en-GB"/>
              </w:rPr>
            </w:pPr>
          </w:p>
          <w:p w14:paraId="6A566BD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1075041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single" w:sz="4" w:space="0" w:color="auto"/>
            </w:tcBorders>
            <w:shd w:val="clear" w:color="auto" w:fill="AD0204"/>
            <w:tcMar>
              <w:top w:w="40" w:type="dxa"/>
              <w:left w:w="40" w:type="dxa"/>
              <w:bottom w:w="40" w:type="dxa"/>
              <w:right w:w="40" w:type="dxa"/>
            </w:tcMar>
          </w:tcPr>
          <w:p w14:paraId="742A6AB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1A4C436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7AC268F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p w14:paraId="0F417518" w14:textId="77777777" w:rsidR="00D376F0" w:rsidRPr="00D424AA" w:rsidRDefault="00D376F0" w:rsidP="00D424AA">
            <w:pPr>
              <w:rPr>
                <w:rFonts w:ascii="Times New Roman" w:hAnsi="Times New Roman" w:cs="Times New Roman"/>
                <w:color w:val="000000" w:themeColor="text1"/>
                <w:sz w:val="16"/>
                <w:szCs w:val="16"/>
                <w:lang w:val="en-GB"/>
              </w:rPr>
            </w:pPr>
          </w:p>
          <w:p w14:paraId="5D35D76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7594B73F"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w:t>
            </w:r>
          </w:p>
        </w:tc>
      </w:tr>
      <w:tr w:rsidR="00D376F0" w:rsidRPr="00F1665C" w14:paraId="068EBBA2" w14:textId="77777777" w:rsidTr="00723657">
        <w:tc>
          <w:tcPr>
            <w:tcW w:w="2158" w:type="dxa"/>
            <w:vMerge w:val="restart"/>
          </w:tcPr>
          <w:p w14:paraId="6949E93A" w14:textId="77777777" w:rsidR="00D376F0" w:rsidRPr="00D424AA" w:rsidRDefault="00D376F0" w:rsidP="00841A35">
            <w:pPr>
              <w:rPr>
                <w:rFonts w:ascii="Times New Roman" w:hAnsi="Times New Roman" w:cs="Times New Roman"/>
                <w:color w:val="000000" w:themeColor="text1"/>
                <w:sz w:val="16"/>
                <w:szCs w:val="16"/>
                <w:lang w:val="en-GB"/>
              </w:rPr>
            </w:pPr>
            <w:bookmarkStart w:id="3551" w:name="_Hlk77197540"/>
            <w:r w:rsidRPr="00D424AA">
              <w:rPr>
                <w:rFonts w:ascii="Times New Roman" w:hAnsi="Times New Roman" w:cs="Times New Roman"/>
                <w:color w:val="000000" w:themeColor="text1"/>
                <w:sz w:val="16"/>
                <w:szCs w:val="16"/>
                <w:lang w:val="en-GB"/>
              </w:rPr>
              <w:t>Western Southern Africa (WSAF)</w:t>
            </w:r>
          </w:p>
        </w:tc>
        <w:tc>
          <w:tcPr>
            <w:tcW w:w="2158" w:type="dxa"/>
            <w:tcBorders>
              <w:top w:val="dashed" w:sz="4" w:space="0" w:color="000000"/>
            </w:tcBorders>
            <w:shd w:val="clear" w:color="auto" w:fill="FF6365"/>
          </w:tcPr>
          <w:p w14:paraId="53853C92" w14:textId="0E948374" w:rsidR="00D376F0" w:rsidRPr="00841A35" w:rsidRDefault="00D376F0" w:rsidP="00D424AA">
            <w:pPr>
              <w:rPr>
                <w:rFonts w:ascii="Times New Roman" w:hAnsi="Times New Roman" w:cs="Times New Roman"/>
                <w:i/>
                <w:color w:val="000000" w:themeColor="text1"/>
                <w:sz w:val="16"/>
                <w:szCs w:val="16"/>
                <w:lang w:val="en-GB"/>
              </w:rPr>
            </w:pPr>
            <w:r w:rsidRPr="00D424AA">
              <w:rPr>
                <w:rFonts w:ascii="Times New Roman" w:hAnsi="Times New Roman" w:cs="Times New Roman"/>
                <w:color w:val="000000" w:themeColor="text1"/>
                <w:sz w:val="16"/>
                <w:szCs w:val="16"/>
                <w:lang w:val="en-GB"/>
              </w:rPr>
              <w:t xml:space="preserve">Significant increases in the intensity and frequency of hot extremes and significant decreases in the intensity and frequency of cold </w:t>
            </w:r>
            <w:commentRangeStart w:id="3552"/>
            <w:r w:rsidRPr="00D424AA">
              <w:rPr>
                <w:rFonts w:ascii="Times New Roman" w:hAnsi="Times New Roman" w:cs="Times New Roman"/>
                <w:color w:val="000000" w:themeColor="text1"/>
                <w:sz w:val="16"/>
                <w:szCs w:val="16"/>
                <w:lang w:val="en-GB"/>
              </w:rPr>
              <w:t xml:space="preserve">extremes </w:t>
            </w:r>
            <w:commentRangeStart w:id="3553"/>
            <w:ins w:id="3554" w:author="Robin Matthews" w:date="2021-07-14T11:29:00Z">
              <w:r w:rsidR="007D497F" w:rsidRPr="007D497F">
                <w:rPr>
                  <w:rFonts w:ascii="Times New Roman" w:hAnsi="Times New Roman" w:cs="Times New Roman"/>
                  <w:color w:val="000000" w:themeColor="text1"/>
                  <w:sz w:val="16"/>
                  <w:szCs w:val="16"/>
                  <w:lang w:val="en-GB" w:eastAsia="fr-FR"/>
                </w:rPr>
                <w:lastRenderedPageBreak/>
                <w:fldChar w:fldCharType="begin" w:fldLock="1"/>
              </w:r>
            </w:ins>
            <w:r w:rsidR="003A5209">
              <w:rPr>
                <w:rFonts w:ascii="Times New Roman" w:hAnsi="Times New Roman" w:cs="Times New Roman"/>
                <w:color w:val="000000" w:themeColor="text1"/>
                <w:sz w:val="16"/>
                <w:szCs w:val="16"/>
                <w:lang w:val="en-GB"/>
              </w:rPr>
              <w:instrText>ADDIN CSL_CITATION { "citationItems" : [ { "id" : "ITEM-1", "itemData" : { "DOI" : "10.1088/1748-9326/11/5/054016", "ISSN" : "1748-9326",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1", "issue" : "5", "issued" : { "date-parts" : [ [ "2016", "5", "1" ] ] }, "page" : "054016", "title" : "When will unusual heat waves become normal in a warming Africa?", "translator" : [ { "dropping-particle" : "", "family" : "S592", "given" : "", "non-dropping-particle" : "", "parse-names" : false, "suffix" : "" } ], "type" : "article-journal", "volume" : "11" }, "uris" : [ "http://www.mendeley.com/documents/?uuid=c0f13485-98c9-3499-ad33-747d2f3f40a6" ] }, { "id" : "ITEM-2", "itemData" : { "author" : [ { "dropping-particle" : "", "family" : "Kruger", "given" : "Andries C", "non-dropping-particle" : "", "parse-names" : false, "suffix" : "" }, { "dropping-particle" : "", "family" : "Nxumalo", "given" : "M", "non-dropping-particle" : "", "parse-names" : false, "suffix" : "" } ], "container-title" : "International Journal of Climatology", "id" : "ITEM-2", "issue" : "5", "issued" : { "date-parts" : [ [ "2017" ] ] }, "page" : "2364-2377", "publisher" : "Wiley Online Library", "title" : "Surface temperature trends from homogenized time series in South Africa: 1931--2015", "translator" : [ { "dropping-particle" : "", "family" : "S2956", "given" : "", "non-dropping-particle" : "", "parse-names" : false, "suffix" : "" } ], "type" : "article-journal", "volume" : "37" }, "uris" : [ "http://www.mendeley.com/documents/?uuid=8d24997c-51cf-4618-a974-2d50d6be6a28" ] }, { "id" : "ITEM-3", "itemData" : { "author" : [ { "dropping-particle" : "", "family" : "Mbokodo", "given" : "Innocent", "non-dropping-particle" : "", "parse-names" : false, "suffix" : "" }, { "dropping-particle" : "", "family" : "Bopape", "given" : "Mary-Jane", "non-dropping-particle" : "", "parse-names" : false, "suffix" : "" }, { "dropping-particle" : "", "family" : "Chikoore", "given" : "Hector", "non-dropping-particle" : "", "parse-names" : false, "suffix" : "" }, { "dropping-particle" : "", "family" : "Engelbrecht", "given" : "Francois", "non-dropping-particle" : "", "parse-names" : false, "suffix" : "" }, { "dropping-particle" : "", "family" : "Nethengwe", "given" : "Nthaduleni", "non-dropping-particle" : "", "parse-names" : false, "suffix" : "" } ], "container-title" : "Atmosphere", "id" : "ITEM-3", "issue" : "7", "issued" : { "date-parts" : [ [ "2020" ] ] }, "page" : "712", "publisher" : "Multidisciplinary Digital Publishing Institute", "title" : "Heatwaves in the Future Warmer Climate of South Africa", "translator" : [ { "dropping-particle" : "", "family" : "S2860", "given" : "", "non-dropping-particle" : "", "parse-names" : false, "suffix" : "" } ], "type" : "article-journal", "volume" : "11" }, "uris" : [ "http://www.mendeley.com/documents/?uuid=a7df42fe-f5f1-47b4-831f-d009883c1dbe"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Russo et al., 2016; Kruger and Nxumalo, 2017; Dunn et al., 2020; Mbokodo et al., 2020)", "manualFormatting" : "(Russo et al., 2016; Kruger and Nxumalo, 2017; Dunn et al., 2020; Mbokodo et al., 2020; Perkins-Kirkpatrick and Lewis, 2020)", "plainTextFormattedCitation" : "(Russo et al., 2016; Kruger and Nxumalo, 2017; Dunn et al., 2020; Mbokodo et al., 2020)", "previouslyFormattedCitation" : "(Russo et al., 2016; Kruger and Nxumalo, 2017; Dunn et al., 2020; Mbokodo et al., 2020)" }, "properties" : { "noteIndex" : 0 }, "schema" : "https://github.com/citation-style-language/schema/raw/master/csl-citation.json" }</w:instrText>
            </w:r>
            <w:ins w:id="3555" w:author="Robin Matthews" w:date="2021-07-14T11:29:00Z">
              <w:r w:rsidR="007D497F" w:rsidRPr="007D497F">
                <w:rPr>
                  <w:rFonts w:ascii="Times New Roman" w:hAnsi="Times New Roman" w:cs="Times New Roman"/>
                  <w:color w:val="000000" w:themeColor="text1"/>
                  <w:sz w:val="16"/>
                  <w:szCs w:val="16"/>
                  <w:lang w:val="en-GB" w:eastAsia="fr-FR"/>
                  <w:rPrChange w:id="3556" w:author="Robin Matthews" w:date="2021-07-14T11:29:00Z">
                    <w:rPr>
                      <w:rFonts w:cs="Times New Roman"/>
                      <w:color w:val="000000" w:themeColor="text1"/>
                      <w:sz w:val="16"/>
                      <w:szCs w:val="16"/>
                      <w:lang w:val="en-GB"/>
                    </w:rPr>
                  </w:rPrChange>
                </w:rPr>
                <w:fldChar w:fldCharType="separate"/>
              </w:r>
              <w:r w:rsidR="007D497F" w:rsidRPr="007D497F">
                <w:rPr>
                  <w:rFonts w:cs="Times New Roman"/>
                  <w:noProof/>
                  <w:color w:val="000000" w:themeColor="text1"/>
                  <w:sz w:val="16"/>
                  <w:szCs w:val="16"/>
                  <w:lang w:val="en-GB"/>
                </w:rPr>
                <w:t xml:space="preserve">(Russo et al., 2016; Kruger and Nxumalo, 2017; Dunn et al., 2020; Mbokodo et al., 2020; </w:t>
              </w:r>
              <w:r w:rsidR="007D497F" w:rsidRPr="007D497F">
                <w:rPr>
                  <w:rFonts w:cs="Times New Roman"/>
                  <w:noProof/>
                  <w:sz w:val="16"/>
                  <w:szCs w:val="16"/>
                  <w:rPrChange w:id="3557" w:author="Robin Matthews" w:date="2021-07-14T11:29:00Z">
                    <w:rPr>
                      <w:sz w:val="16"/>
                      <w:szCs w:val="16"/>
                    </w:rPr>
                  </w:rPrChange>
                </w:rPr>
                <w:t>Perkins-Kirkpatrick and Lewis, 2020</w:t>
              </w:r>
              <w:r w:rsidR="007D497F" w:rsidRPr="007D497F">
                <w:rPr>
                  <w:rFonts w:cs="Times New Roman"/>
                  <w:noProof/>
                  <w:color w:val="000000" w:themeColor="text1"/>
                  <w:sz w:val="16"/>
                  <w:szCs w:val="16"/>
                  <w:lang w:val="en-GB"/>
                </w:rPr>
                <w:t>)</w:t>
              </w:r>
              <w:r w:rsidR="007D497F" w:rsidRPr="007D497F">
                <w:rPr>
                  <w:rFonts w:ascii="Times New Roman" w:hAnsi="Times New Roman" w:cs="Times New Roman"/>
                  <w:color w:val="000000" w:themeColor="text1"/>
                  <w:sz w:val="16"/>
                  <w:szCs w:val="16"/>
                  <w:lang w:val="en-GB" w:eastAsia="fr-FR"/>
                  <w:rPrChange w:id="3558" w:author="Robin Matthews" w:date="2021-07-14T11:29:00Z">
                    <w:rPr>
                      <w:rFonts w:cs="Times New Roman"/>
                      <w:color w:val="000000" w:themeColor="text1"/>
                      <w:sz w:val="16"/>
                      <w:szCs w:val="16"/>
                      <w:lang w:val="en-GB"/>
                    </w:rPr>
                  </w:rPrChange>
                </w:rPr>
                <w:fldChar w:fldCharType="end"/>
              </w:r>
            </w:ins>
            <w:commentRangeEnd w:id="3553"/>
            <w:ins w:id="3559" w:author="Robin Matthews" w:date="2021-07-14T17:02:00Z">
              <w:r w:rsidR="00F555A1">
                <w:rPr>
                  <w:rStyle w:val="Marquedecommentaire"/>
                  <w:rFonts w:ascii="Times New Roman" w:hAnsi="Times New Roman" w:cstheme="minorBidi"/>
                  <w:lang w:val="fr-FR" w:eastAsia="fr-FR"/>
                </w:rPr>
                <w:commentReference w:id="3553"/>
              </w:r>
            </w:ins>
            <w:del w:id="3560" w:author="Robin Matthews" w:date="2021-07-14T11:29:00Z">
              <w:r w:rsidRPr="00D424AA" w:rsidDel="007D497F">
                <w:rPr>
                  <w:rFonts w:cs="Times New Roman"/>
                  <w:color w:val="000000" w:themeColor="text1"/>
                  <w:sz w:val="16"/>
                  <w:szCs w:val="16"/>
                  <w:lang w:val="en-GB"/>
                </w:rPr>
                <w:fldChar w:fldCharType="begin" w:fldLock="1"/>
              </w:r>
              <w:r w:rsidR="00FF6231" w:rsidRPr="007D497F" w:rsidDel="007D497F">
                <w:rPr>
                  <w:rFonts w:ascii="Times New Roman" w:hAnsi="Times New Roman" w:cs="Times New Roman"/>
                  <w:color w:val="000000" w:themeColor="text1"/>
                  <w:sz w:val="16"/>
                  <w:szCs w:val="16"/>
                  <w:lang w:val="en-GB" w:eastAsia="fr-FR"/>
                </w:rPr>
                <w:delInstrText>ADDIN CSL_CITATION { "citationItems" : [ { "id" : "ITEM-1", "itemData" : { "DOI" : "10.1088/1748-9326/11/5/054016", "ISSN" : "1748-9326",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1", "issue" : "5", "issued" : { "date-parts" : [ [ "2016", "5", "1" ] ] }, "page" : "054016", "title" : "When will unusual heat waves become normal in a warming Africa?", "translator" : [ { "dropping-particle" : "", "family" : "S592", "given" : "", "non-dropping-particle" : "", "parse-names" : false, "suffix" : "" } ], "type" : "article-journal", "volume" : "11" }, "uris" : [ "http://www.mendeley.com/documents/?uuid=c0f13485-98c9-3499-ad33-747d2f3f40a6" ] } ], "mendeley" : { "formattedCitation" : "(Russo et al., 2016)", "manualFormatting" : " (Russo et al., 2016; Perkins-Kirkpatrick and Lewis, 2020;", "plainTextFormattedCitation" : "(Russo et al., 2016)", "previouslyFormattedCitation" : "(Russo et al., 2016)" }, "properties" : { "noteIndex" : 0 }, "schema" : "https://github.com/citation-style-language/schema/raw/master/csl-citation.json" }</w:delInstrText>
              </w:r>
              <w:r w:rsidRPr="00D424AA" w:rsidDel="007D497F">
                <w:rPr>
                  <w:rFonts w:cs="Times New Roman"/>
                  <w:color w:val="000000" w:themeColor="text1"/>
                  <w:sz w:val="16"/>
                  <w:szCs w:val="16"/>
                  <w:lang w:val="en-GB"/>
                </w:rPr>
                <w:fldChar w:fldCharType="separate"/>
              </w:r>
              <w:r w:rsidR="00A26296" w:rsidRPr="007D497F" w:rsidDel="007D497F">
                <w:rPr>
                  <w:rFonts w:ascii="Times New Roman" w:hAnsi="Times New Roman" w:cs="Times New Roman"/>
                  <w:noProof/>
                  <w:color w:val="000000" w:themeColor="text1"/>
                  <w:sz w:val="16"/>
                  <w:szCs w:val="16"/>
                  <w:lang w:val="en-GB" w:eastAsia="fr-FR"/>
                </w:rPr>
                <w:delText xml:space="preserve"> (Russo et al., 2016; Perkins-Kirkpatrick and Lewis, 2020;</w:delText>
              </w:r>
              <w:r w:rsidRPr="00D424AA" w:rsidDel="007D497F">
                <w:rPr>
                  <w:rFonts w:cs="Times New Roman"/>
                  <w:color w:val="000000" w:themeColor="text1"/>
                  <w:sz w:val="16"/>
                  <w:szCs w:val="16"/>
                  <w:lang w:val="en-GB"/>
                </w:rPr>
                <w:fldChar w:fldCharType="end"/>
              </w:r>
              <w:commentRangeEnd w:id="3552"/>
              <w:r w:rsidR="00A26296" w:rsidDel="007D497F">
                <w:rPr>
                  <w:rStyle w:val="Marquedecommentaire"/>
                  <w:rFonts w:ascii="Times New Roman" w:hAnsi="Times New Roman" w:cstheme="minorBidi"/>
                  <w:lang w:val="fr-FR" w:eastAsia="fr-FR"/>
                </w:rPr>
                <w:commentReference w:id="3552"/>
              </w:r>
              <w:r w:rsidRPr="00841A35" w:rsidDel="007D497F">
                <w:rPr>
                  <w:rFonts w:ascii="Times New Roman" w:hAnsi="Times New Roman" w:cs="Times New Roman"/>
                  <w:bCs/>
                  <w:sz w:val="16"/>
                  <w:szCs w:val="16"/>
                  <w:lang w:val="en-GB"/>
                </w:rPr>
                <w:delText xml:space="preserve">  </w:delText>
              </w:r>
              <w:commentRangeStart w:id="3561"/>
              <w:r w:rsidRPr="00D424AA" w:rsidDel="007D497F">
                <w:rPr>
                  <w:rFonts w:cs="Times New Roman"/>
                  <w:bCs/>
                  <w:sz w:val="16"/>
                  <w:szCs w:val="16"/>
                  <w:lang w:val="en-GB"/>
                </w:rPr>
                <w:fldChar w:fldCharType="begin" w:fldLock="1"/>
              </w:r>
              <w:r w:rsidR="00FF6231" w:rsidDel="007D497F">
                <w:rPr>
                  <w:rFonts w:ascii="Times New Roman" w:hAnsi="Times New Roman" w:cs="Times New Roman"/>
                  <w:bCs/>
                  <w:sz w:val="16"/>
                  <w:szCs w:val="16"/>
                  <w:lang w:val="en-GB"/>
                </w:rPr>
                <w:delInstrText>ADDIN CSL_CITATION { "citationItems" : [ { "id" : "ITEM-1", "itemData" : { "author" : [ { "dropping-particle" : "", "family" : "Kruger", "given" : "Andries C", "non-dropping-particle" : "", "parse-names" : false, "suffix" : "" }, { "dropping-particle" : "", "family" : "Nxumalo", "given" : "M", "non-dropping-particle" : "", "parse-names" : false, "suffix" : "" } ], "container-title" : "International Journal of Climatology", "id" : "ITEM-1", "issue" : "5", "issued" : { "date-parts" : [ [ "2017" ] ] }, "page" : "2364-2377", "publisher" : "Wiley Online Library", "title" : "Surface temperature trends from homogenized time series in South Africa: 1931--2015", "translator" : [ { "dropping-particle" : "", "family" : "S2956", "given" : "", "non-dropping-particle" : "", "parse-names" : false, "suffix" : "" } ], "type" : "article-journal", "volume" : "37" }, "uris" : [ "http://www.mendeley.com/documents/?uuid=8d24997c-51cf-4618-a974-2d50d6be6a28" ] } ], "mendeley" : { "formattedCitation" : "(Kruger and Nxumalo, 2017)", "manualFormatting" : "Kruger and Nxumalo, 2017;", "plainTextFormattedCitation" : "(Kruger and Nxumalo, 2017)", "previouslyFormattedCitation" : "(Kruger and Nxumalo, 2017)" }, "properties" : { "noteIndex" : 0 }, "schema" : "https://github.com/citation-style-language/schema/raw/master/csl-citation.json" }</w:delInstrText>
              </w:r>
              <w:r w:rsidRPr="00D424AA" w:rsidDel="007D497F">
                <w:rPr>
                  <w:rFonts w:cs="Times New Roman"/>
                  <w:bCs/>
                  <w:sz w:val="16"/>
                  <w:szCs w:val="16"/>
                  <w:lang w:val="en-GB"/>
                </w:rPr>
                <w:fldChar w:fldCharType="separate"/>
              </w:r>
              <w:r w:rsidR="00A26296" w:rsidDel="007D497F">
                <w:rPr>
                  <w:rFonts w:ascii="Times New Roman" w:hAnsi="Times New Roman" w:cs="Times New Roman"/>
                  <w:bCs/>
                  <w:noProof/>
                  <w:sz w:val="16"/>
                  <w:szCs w:val="16"/>
                  <w:lang w:val="en-GB"/>
                </w:rPr>
                <w:delText>Kruger and Nxumalo, 2017;</w:delText>
              </w:r>
              <w:r w:rsidRPr="00D424AA" w:rsidDel="007D497F">
                <w:rPr>
                  <w:rFonts w:cs="Times New Roman"/>
                  <w:bCs/>
                  <w:sz w:val="16"/>
                  <w:szCs w:val="16"/>
                  <w:lang w:val="en-GB"/>
                </w:rPr>
                <w:fldChar w:fldCharType="end"/>
              </w:r>
              <w:commentRangeEnd w:id="3561"/>
              <w:r w:rsidR="00A26296" w:rsidDel="007D497F">
                <w:rPr>
                  <w:rStyle w:val="Marquedecommentaire"/>
                  <w:rFonts w:ascii="Times New Roman" w:hAnsi="Times New Roman" w:cstheme="minorBidi"/>
                  <w:lang w:val="fr-FR" w:eastAsia="fr-FR"/>
                </w:rPr>
                <w:commentReference w:id="3561"/>
              </w:r>
              <w:r w:rsidRPr="00841A35" w:rsidDel="007D497F">
                <w:rPr>
                  <w:rFonts w:ascii="Times New Roman" w:hAnsi="Times New Roman" w:cs="Times New Roman"/>
                  <w:bCs/>
                  <w:sz w:val="16"/>
                  <w:szCs w:val="16"/>
                  <w:lang w:val="en-GB"/>
                </w:rPr>
                <w:delText xml:space="preserve"> </w:delText>
              </w:r>
              <w:r w:rsidRPr="00D424AA" w:rsidDel="007D497F">
                <w:rPr>
                  <w:rFonts w:ascii="Times New Roman" w:hAnsi="Times New Roman" w:cs="Times New Roman"/>
                  <w:color w:val="000000"/>
                  <w:sz w:val="16"/>
                  <w:szCs w:val="16"/>
                  <w:lang w:val="en-GB"/>
                </w:rPr>
                <w:delText xml:space="preserve"> </w:delText>
              </w:r>
              <w:commentRangeStart w:id="3562"/>
              <w:r w:rsidRPr="00D424AA" w:rsidDel="007D497F">
                <w:rPr>
                  <w:rFonts w:cs="Times New Roman"/>
                  <w:color w:val="000000"/>
                  <w:sz w:val="16"/>
                  <w:szCs w:val="16"/>
                  <w:lang w:val="en-GB"/>
                </w:rPr>
                <w:fldChar w:fldCharType="begin" w:fldLock="1"/>
              </w:r>
              <w:r w:rsidR="00FF6231" w:rsidDel="007D497F">
                <w:rPr>
                  <w:rFonts w:ascii="Times New Roman" w:hAnsi="Times New Roman" w:cs="Times New Roman"/>
                  <w:color w:val="000000"/>
                  <w:sz w:val="16"/>
                  <w:szCs w:val="16"/>
                  <w:lang w:val="en-GB"/>
                </w:rPr>
                <w:delInstrText>ADDIN CSL_CITATION { "citationItems" : [ { "id" : "ITEM-1", "itemData" : { "author" : [ { "dropping-particle" : "", "family" : "Mbokodo", "given" : "Innocent", "non-dropping-particle" : "", "parse-names" : false, "suffix" : "" }, { "dropping-particle" : "", "family" : "Bopape", "given" : "Mary-Jane", "non-dropping-particle" : "", "parse-names" : false, "suffix" : "" }, { "dropping-particle" : "", "family" : "Chikoore", "given" : "Hector", "non-dropping-particle" : "", "parse-names" : false, "suffix" : "" }, { "dropping-particle" : "", "family" : "Engelbrecht", "given" : "Francois", "non-dropping-particle" : "", "parse-names" : false, "suffix" : "" }, { "dropping-particle" : "", "family" : "Nethengwe", "given" : "Nthaduleni", "non-dropping-particle" : "", "parse-names" : false, "suffix" : "" } ], "container-title" : "Atmosphere", "id" : "ITEM-1", "issue" : "7", "issued" : { "date-parts" : [ [ "2020" ] ] }, "page" : "712", "publisher" : "Multidisciplinary Digital Publishing Institute", "title" : "Heatwaves in the Future Warmer Climate of South Africa", "translator" : [ { "dropping-particle" : "", "family" : "S2860", "given" : "", "non-dropping-particle" : "", "parse-names" : false, "suffix" : "" } ], "type" : "article-journal", "volume" : "11" }, "uris" : [ "http://www.mendeley.com/documents/?uuid=a7df42fe-f5f1-47b4-831f-d009883c1dbe" ] } ], "mendeley" : { "formattedCitation" : "(Mbokodo et al., 2020)", "manualFormatting" : "Mbokodo et al., 2020;", "plainTextFormattedCitation" : "(Mbokodo et al., 2020)", "previouslyFormattedCitation" : "(Mbokodo et al., 2020)" }, "properties" : { "noteIndex" : 0 }, "schema" : "https://github.com/citation-style-language/schema/raw/master/csl-citation.json" }</w:delInstrText>
              </w:r>
              <w:r w:rsidRPr="00D424AA" w:rsidDel="007D497F">
                <w:rPr>
                  <w:rFonts w:cs="Times New Roman"/>
                  <w:color w:val="000000"/>
                  <w:sz w:val="16"/>
                  <w:szCs w:val="16"/>
                  <w:lang w:val="en-GB"/>
                </w:rPr>
                <w:fldChar w:fldCharType="separate"/>
              </w:r>
              <w:r w:rsidR="00A26296" w:rsidDel="007D497F">
                <w:rPr>
                  <w:rFonts w:ascii="Times New Roman" w:hAnsi="Times New Roman" w:cs="Times New Roman"/>
                  <w:noProof/>
                  <w:color w:val="000000"/>
                  <w:sz w:val="16"/>
                  <w:szCs w:val="16"/>
                  <w:lang w:val="en-GB"/>
                </w:rPr>
                <w:delText>Mbokodo et al., 2020;</w:delText>
              </w:r>
              <w:r w:rsidRPr="00D424AA" w:rsidDel="007D497F">
                <w:rPr>
                  <w:rFonts w:cs="Times New Roman"/>
                  <w:color w:val="000000"/>
                  <w:sz w:val="16"/>
                  <w:szCs w:val="16"/>
                  <w:lang w:val="en-GB"/>
                </w:rPr>
                <w:fldChar w:fldCharType="end"/>
              </w:r>
              <w:commentRangeEnd w:id="3562"/>
              <w:r w:rsidR="00A26296" w:rsidDel="007D497F">
                <w:rPr>
                  <w:rStyle w:val="Marquedecommentaire"/>
                  <w:rFonts w:ascii="Times New Roman" w:hAnsi="Times New Roman" w:cstheme="minorBidi"/>
                  <w:lang w:val="fr-FR" w:eastAsia="fr-FR"/>
                </w:rPr>
                <w:commentReference w:id="3562"/>
              </w:r>
              <w:r w:rsidRPr="00841A35" w:rsidDel="007D497F">
                <w:rPr>
                  <w:rFonts w:ascii="Times New Roman" w:hAnsi="Times New Roman" w:cs="Times New Roman"/>
                  <w:color w:val="000000"/>
                  <w:sz w:val="16"/>
                  <w:szCs w:val="16"/>
                  <w:lang w:val="en-GB"/>
                </w:rPr>
                <w:delText xml:space="preserve"> </w:delText>
              </w:r>
              <w:commentRangeStart w:id="3563"/>
              <w:r w:rsidRPr="00D424AA" w:rsidDel="007D497F">
                <w:rPr>
                  <w:rFonts w:cs="Times New Roman"/>
                  <w:noProof/>
                  <w:color w:val="000000" w:themeColor="text1"/>
                  <w:sz w:val="16"/>
                  <w:szCs w:val="16"/>
                  <w:lang w:val="en-GB"/>
                </w:rPr>
                <w:fldChar w:fldCharType="begin" w:fldLock="1"/>
              </w:r>
              <w:r w:rsidR="00FF6231" w:rsidDel="007D497F">
                <w:rPr>
                  <w:rFonts w:ascii="Times New Roman" w:hAnsi="Times New Roman" w:cs="Times New Roman"/>
                  <w:noProof/>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7D497F">
                <w:rPr>
                  <w:rFonts w:cs="Times New Roman"/>
                  <w:noProof/>
                  <w:color w:val="000000" w:themeColor="text1"/>
                  <w:sz w:val="16"/>
                  <w:szCs w:val="16"/>
                  <w:lang w:val="en-GB"/>
                </w:rPr>
                <w:fldChar w:fldCharType="separate"/>
              </w:r>
              <w:r w:rsidR="00A26296" w:rsidDel="007D497F">
                <w:rPr>
                  <w:rFonts w:ascii="Times New Roman" w:hAnsi="Times New Roman" w:cs="Times New Roman"/>
                  <w:noProof/>
                  <w:color w:val="000000" w:themeColor="text1"/>
                  <w:sz w:val="16"/>
                  <w:szCs w:val="16"/>
                  <w:lang w:val="en-GB"/>
                </w:rPr>
                <w:delText>Dunn et al., 2020)</w:delText>
              </w:r>
              <w:r w:rsidRPr="00D424AA" w:rsidDel="007D497F">
                <w:rPr>
                  <w:rFonts w:cs="Times New Roman"/>
                  <w:noProof/>
                  <w:color w:val="000000" w:themeColor="text1"/>
                  <w:sz w:val="16"/>
                  <w:szCs w:val="16"/>
                  <w:lang w:val="en-GB"/>
                </w:rPr>
                <w:fldChar w:fldCharType="end"/>
              </w:r>
            </w:del>
            <w:commentRangeEnd w:id="3563"/>
            <w:r w:rsidR="00A26296">
              <w:rPr>
                <w:rStyle w:val="Marquedecommentaire"/>
                <w:rFonts w:ascii="Times New Roman" w:hAnsi="Times New Roman" w:cstheme="minorBidi"/>
                <w:lang w:val="fr-FR" w:eastAsia="fr-FR"/>
              </w:rPr>
              <w:commentReference w:id="3563"/>
            </w:r>
          </w:p>
        </w:tc>
        <w:tc>
          <w:tcPr>
            <w:tcW w:w="1916" w:type="dxa"/>
            <w:tcBorders>
              <w:top w:val="dashed" w:sz="4" w:space="0" w:color="000000"/>
            </w:tcBorders>
            <w:shd w:val="clear" w:color="auto" w:fill="FD9693"/>
          </w:tcPr>
          <w:p w14:paraId="39719976" w14:textId="35F0D88B" w:rsidR="00D376F0" w:rsidRPr="00D424AA" w:rsidRDefault="00D376F0" w:rsidP="00D424AA">
            <w:pPr>
              <w:rPr>
                <w:rFonts w:ascii="Times New Roman" w:hAnsi="Times New Roman" w:cs="Times New Roman"/>
                <w:bCs/>
                <w:iCs/>
                <w:color w:val="000000" w:themeColor="text1"/>
                <w:sz w:val="16"/>
                <w:szCs w:val="16"/>
                <w:lang w:val="en-GB"/>
              </w:rPr>
            </w:pPr>
            <w:r w:rsidRPr="00D424AA">
              <w:rPr>
                <w:rFonts w:ascii="Times New Roman" w:hAnsi="Times New Roman" w:cs="Times New Roman"/>
                <w:color w:val="000000" w:themeColor="text1"/>
                <w:sz w:val="16"/>
                <w:szCs w:val="16"/>
                <w:lang w:val="en-GB" w:eastAsia="en-US"/>
              </w:rPr>
              <w:lastRenderedPageBreak/>
              <w:t xml:space="preserve">Robust evidence of a human contribution to the observed increase in the intensity and frequency of hot extremes and decrease </w:t>
            </w:r>
            <w:r w:rsidRPr="00D424AA">
              <w:rPr>
                <w:rFonts w:ascii="Times New Roman" w:hAnsi="Times New Roman" w:cs="Times New Roman"/>
                <w:color w:val="000000" w:themeColor="text1"/>
                <w:sz w:val="16"/>
                <w:szCs w:val="16"/>
                <w:lang w:val="en-GB" w:eastAsia="en-US"/>
              </w:rPr>
              <w:lastRenderedPageBreak/>
              <w:t xml:space="preserve">in the intensity and frequency of cold extremes </w:t>
            </w:r>
            <w:bookmarkStart w:id="3564" w:name="_Hlk77154588"/>
            <w:ins w:id="3565" w:author="Robin Matthews" w:date="2021-07-14T17:06:00Z">
              <w:r w:rsidR="00D1575E" w:rsidRPr="00D1575E">
                <w:rPr>
                  <w:rFonts w:ascii="Times New Roman" w:hAnsi="Times New Roman" w:cs="Times New Roman"/>
                  <w:color w:val="000000" w:themeColor="text1"/>
                  <w:sz w:val="16"/>
                  <w:szCs w:val="16"/>
                  <w:lang w:val="en-GB" w:eastAsia="fr-FR"/>
                </w:rPr>
                <w:fldChar w:fldCharType="begin" w:fldLock="1"/>
              </w:r>
            </w:ins>
            <w:r w:rsidR="00D60E09">
              <w:rPr>
                <w:rFonts w:ascii="Times New Roman" w:hAnsi="Times New Roman"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Seong et al., 2020)", "plainTextFormattedCitation" : "(Wang et al., 2017c; Seong et al., 2020)", "previouslyFormattedCitation" : "(Wang et al., 2017c; Seong et al., 2020)" }, "properties" : { "noteIndex" : 0 }, "schema" : "https://github.com/citation-style-language/schema/raw/master/csl-citation.json" }</w:instrText>
            </w:r>
            <w:ins w:id="3566" w:author="Robin Matthews" w:date="2021-07-14T17:06:00Z">
              <w:r w:rsidR="00D1575E" w:rsidRPr="00D1575E">
                <w:rPr>
                  <w:rFonts w:ascii="Times New Roman" w:hAnsi="Times New Roman" w:cs="Times New Roman"/>
                  <w:color w:val="000000" w:themeColor="text1"/>
                  <w:sz w:val="16"/>
                  <w:szCs w:val="16"/>
                  <w:lang w:val="en-GB" w:eastAsia="fr-FR"/>
                  <w:rPrChange w:id="3567" w:author="Robin Matthews" w:date="2021-07-14T17:06:00Z">
                    <w:rPr>
                      <w:rFonts w:cs="Times New Roman"/>
                      <w:color w:val="000000" w:themeColor="text1"/>
                      <w:sz w:val="16"/>
                      <w:szCs w:val="16"/>
                      <w:lang w:val="en-GB"/>
                    </w:rPr>
                  </w:rPrChange>
                </w:rPr>
                <w:fldChar w:fldCharType="separate"/>
              </w:r>
            </w:ins>
            <w:r w:rsidR="00DB48AC" w:rsidRPr="00DB48AC">
              <w:rPr>
                <w:rFonts w:ascii="Times New Roman" w:hAnsi="Times New Roman" w:cs="Times New Roman"/>
                <w:noProof/>
                <w:color w:val="000000" w:themeColor="text1"/>
                <w:sz w:val="16"/>
                <w:szCs w:val="16"/>
                <w:lang w:val="en-GB"/>
              </w:rPr>
              <w:t>(Wang et al., 2017c; Seong et al., 2020)</w:t>
            </w:r>
            <w:ins w:id="3568" w:author="Robin Matthews" w:date="2021-07-14T17:06:00Z">
              <w:r w:rsidR="00D1575E" w:rsidRPr="00D1575E">
                <w:rPr>
                  <w:rFonts w:ascii="Times New Roman" w:hAnsi="Times New Roman" w:cs="Times New Roman"/>
                  <w:color w:val="000000" w:themeColor="text1"/>
                  <w:sz w:val="16"/>
                  <w:szCs w:val="16"/>
                  <w:lang w:val="en-GB" w:eastAsia="fr-FR"/>
                  <w:rPrChange w:id="3569" w:author="Robin Matthews" w:date="2021-07-14T17:06:00Z">
                    <w:rPr>
                      <w:rFonts w:cs="Times New Roman"/>
                      <w:color w:val="000000" w:themeColor="text1"/>
                      <w:sz w:val="16"/>
                      <w:szCs w:val="16"/>
                      <w:lang w:val="en-GB"/>
                    </w:rPr>
                  </w:rPrChange>
                </w:rPr>
                <w:fldChar w:fldCharType="end"/>
              </w:r>
            </w:ins>
            <w:commentRangeStart w:id="3570"/>
            <w:del w:id="3571" w:author="Robin Matthews" w:date="2021-07-14T17:06:00Z">
              <w:r w:rsidRPr="00D1575E" w:rsidDel="00D1575E">
                <w:rPr>
                  <w:rFonts w:ascii="Times New Roman" w:hAnsi="Times New Roman" w:cs="Times New Roman"/>
                  <w:color w:val="000000" w:themeColor="text1"/>
                  <w:sz w:val="16"/>
                  <w:szCs w:val="16"/>
                  <w:lang w:val="en-GB" w:eastAsia="fr-FR"/>
                  <w:rPrChange w:id="3572" w:author="Robin Matthews" w:date="2021-07-14T17:06:00Z">
                    <w:rPr>
                      <w:rFonts w:ascii="Times New Roman" w:hAnsi="Times New Roman" w:cs="Times New Roman"/>
                      <w:color w:val="000000" w:themeColor="text1"/>
                      <w:sz w:val="16"/>
                      <w:szCs w:val="16"/>
                      <w:lang w:val="en-GB" w:eastAsia="fr-FR"/>
                    </w:rPr>
                  </w:rPrChange>
                </w:rPr>
                <w:fldChar w:fldCharType="begin" w:fldLock="1"/>
              </w:r>
              <w:r w:rsidR="00FF6231" w:rsidRPr="00D1575E" w:rsidDel="00D1575E">
                <w:rPr>
                  <w:rFonts w:ascii="Times New Roman" w:hAnsi="Times New Roman" w:cs="Times New Roman"/>
                  <w:color w:val="000000" w:themeColor="text1"/>
                  <w:sz w:val="16"/>
                  <w:szCs w:val="16"/>
                  <w:lang w:val="en-GB" w:eastAsia="fr-FR"/>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1575E" w:rsidDel="00D1575E">
                <w:rPr>
                  <w:rFonts w:ascii="Times New Roman" w:hAnsi="Times New Roman" w:cs="Times New Roman"/>
                  <w:color w:val="000000" w:themeColor="text1"/>
                  <w:sz w:val="16"/>
                  <w:szCs w:val="16"/>
                  <w:lang w:val="en-GB" w:eastAsia="fr-FR"/>
                  <w:rPrChange w:id="3573" w:author="Robin Matthews" w:date="2021-07-14T17:06:00Z">
                    <w:rPr>
                      <w:rFonts w:ascii="Times New Roman" w:hAnsi="Times New Roman" w:cs="Times New Roman"/>
                      <w:color w:val="000000" w:themeColor="text1"/>
                      <w:sz w:val="16"/>
                      <w:szCs w:val="16"/>
                      <w:lang w:val="en-GB" w:eastAsia="fr-FR"/>
                    </w:rPr>
                  </w:rPrChange>
                </w:rPr>
                <w:fldChar w:fldCharType="separate"/>
              </w:r>
              <w:r w:rsidR="00A26296" w:rsidRPr="00D1575E" w:rsidDel="00D1575E">
                <w:rPr>
                  <w:rFonts w:ascii="Times New Roman" w:hAnsi="Times New Roman" w:cs="Times New Roman"/>
                  <w:noProof/>
                  <w:color w:val="000000" w:themeColor="text1"/>
                  <w:sz w:val="16"/>
                  <w:szCs w:val="16"/>
                  <w:lang w:val="en-GB" w:eastAsia="fr-FR"/>
                </w:rPr>
                <w:delText>(Seong et al., 2020;</w:delText>
              </w:r>
              <w:r w:rsidRPr="00D1575E" w:rsidDel="00D1575E">
                <w:rPr>
                  <w:rFonts w:ascii="Times New Roman" w:hAnsi="Times New Roman" w:cs="Times New Roman"/>
                  <w:color w:val="000000" w:themeColor="text1"/>
                  <w:sz w:val="16"/>
                  <w:szCs w:val="16"/>
                  <w:lang w:val="en-GB" w:eastAsia="fr-FR"/>
                  <w:rPrChange w:id="3574" w:author="Robin Matthews" w:date="2021-07-14T17:06:00Z">
                    <w:rPr>
                      <w:rFonts w:ascii="Times New Roman" w:hAnsi="Times New Roman" w:cs="Times New Roman"/>
                      <w:color w:val="000000" w:themeColor="text1"/>
                      <w:sz w:val="16"/>
                      <w:szCs w:val="16"/>
                      <w:lang w:val="en-GB" w:eastAsia="fr-FR"/>
                    </w:rPr>
                  </w:rPrChange>
                </w:rPr>
                <w:fldChar w:fldCharType="end"/>
              </w:r>
              <w:commentRangeEnd w:id="3570"/>
              <w:r w:rsidR="00A26296" w:rsidRPr="00D1575E" w:rsidDel="00D1575E">
                <w:rPr>
                  <w:rStyle w:val="Marquedecommentaire"/>
                  <w:rFonts w:ascii="Times New Roman" w:hAnsi="Times New Roman" w:cs="Times New Roman"/>
                  <w:lang w:val="fr-FR" w:eastAsia="fr-FR"/>
                  <w:rPrChange w:id="3575" w:author="Robin Matthews" w:date="2021-07-14T17:06:00Z">
                    <w:rPr>
                      <w:rStyle w:val="Marquedecommentaire"/>
                      <w:rFonts w:ascii="Times New Roman" w:hAnsi="Times New Roman" w:cstheme="minorBidi"/>
                      <w:lang w:val="fr-FR" w:eastAsia="fr-FR"/>
                    </w:rPr>
                  </w:rPrChange>
                </w:rPr>
                <w:commentReference w:id="3570"/>
              </w:r>
              <w:r w:rsidRPr="00D1575E" w:rsidDel="00D1575E">
                <w:rPr>
                  <w:rFonts w:cs="Times New Roman"/>
                  <w:color w:val="000000" w:themeColor="text1"/>
                  <w:sz w:val="16"/>
                  <w:szCs w:val="16"/>
                  <w:lang w:val="en-GB"/>
                </w:rPr>
                <w:delText xml:space="preserve"> </w:delText>
              </w:r>
              <w:commentRangeStart w:id="3576"/>
              <w:r w:rsidRPr="00D1575E" w:rsidDel="00D1575E">
                <w:rPr>
                  <w:rFonts w:ascii="Times New Roman" w:hAnsi="Times New Roman" w:cs="Times New Roman"/>
                  <w:color w:val="000000" w:themeColor="text1"/>
                  <w:sz w:val="16"/>
                  <w:szCs w:val="16"/>
                  <w:lang w:val="en-GB" w:eastAsia="fr-FR"/>
                  <w:rPrChange w:id="3577" w:author="Robin Matthews" w:date="2021-07-14T17:06:00Z">
                    <w:rPr>
                      <w:rFonts w:ascii="Times New Roman" w:hAnsi="Times New Roman" w:cs="Times New Roman"/>
                      <w:color w:val="000000" w:themeColor="text1"/>
                      <w:sz w:val="16"/>
                      <w:szCs w:val="16"/>
                      <w:lang w:val="en-GB" w:eastAsia="fr-FR"/>
                    </w:rPr>
                  </w:rPrChange>
                </w:rPr>
                <w:fldChar w:fldCharType="begin" w:fldLock="1"/>
              </w:r>
              <w:r w:rsidR="00FF6231" w:rsidRPr="00D1575E" w:rsidDel="00D1575E">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1575E" w:rsidDel="00D1575E">
                <w:rPr>
                  <w:rFonts w:ascii="Times New Roman" w:hAnsi="Times New Roman" w:cs="Times New Roman"/>
                  <w:color w:val="000000" w:themeColor="text1"/>
                  <w:sz w:val="16"/>
                  <w:szCs w:val="16"/>
                  <w:lang w:val="en-GB" w:eastAsia="fr-FR"/>
                  <w:rPrChange w:id="3578" w:author="Robin Matthews" w:date="2021-07-14T17:06:00Z">
                    <w:rPr>
                      <w:rFonts w:cs="Times New Roman"/>
                      <w:color w:val="000000" w:themeColor="text1"/>
                      <w:sz w:val="16"/>
                      <w:szCs w:val="16"/>
                      <w:lang w:val="en-GB"/>
                    </w:rPr>
                  </w:rPrChange>
                </w:rPr>
                <w:fldChar w:fldCharType="separate"/>
              </w:r>
              <w:r w:rsidR="00A26296" w:rsidRPr="00D1575E" w:rsidDel="00D1575E">
                <w:rPr>
                  <w:rFonts w:cs="Times New Roman"/>
                  <w:noProof/>
                  <w:color w:val="000000" w:themeColor="text1"/>
                  <w:sz w:val="16"/>
                  <w:szCs w:val="16"/>
                  <w:lang w:val="en-GB"/>
                </w:rPr>
                <w:delText>Wang et al., 2017)</w:delText>
              </w:r>
              <w:r w:rsidRPr="00D1575E" w:rsidDel="00D1575E">
                <w:rPr>
                  <w:rFonts w:ascii="Times New Roman" w:hAnsi="Times New Roman" w:cs="Times New Roman"/>
                  <w:color w:val="000000" w:themeColor="text1"/>
                  <w:sz w:val="16"/>
                  <w:szCs w:val="16"/>
                  <w:lang w:val="en-GB" w:eastAsia="fr-FR"/>
                  <w:rPrChange w:id="3579" w:author="Robin Matthews" w:date="2021-07-14T17:06:00Z">
                    <w:rPr>
                      <w:rFonts w:cs="Times New Roman"/>
                      <w:color w:val="000000" w:themeColor="text1"/>
                      <w:sz w:val="16"/>
                      <w:szCs w:val="16"/>
                      <w:lang w:val="en-GB"/>
                    </w:rPr>
                  </w:rPrChange>
                </w:rPr>
                <w:fldChar w:fldCharType="end"/>
              </w:r>
            </w:del>
            <w:bookmarkEnd w:id="3564"/>
            <w:commentRangeEnd w:id="3576"/>
            <w:r w:rsidR="00A26296" w:rsidRPr="00381ADC">
              <w:rPr>
                <w:rStyle w:val="Marquedecommentaire"/>
                <w:rFonts w:ascii="Times New Roman" w:hAnsi="Times New Roman" w:cs="Times New Roman"/>
                <w:lang w:val="fr-FR" w:eastAsia="fr-FR"/>
              </w:rPr>
              <w:commentReference w:id="3576"/>
            </w:r>
            <w:r w:rsidRPr="00381ADC">
              <w:rPr>
                <w:rFonts w:ascii="Times New Roman" w:hAnsi="Times New Roman" w:cs="Times New Roman"/>
                <w:color w:val="000000" w:themeColor="text1"/>
                <w:sz w:val="16"/>
                <w:szCs w:val="16"/>
                <w:lang w:val="en-GB" w:eastAsia="en-US"/>
              </w:rPr>
              <w:t xml:space="preserve"> </w:t>
            </w:r>
          </w:p>
        </w:tc>
        <w:tc>
          <w:tcPr>
            <w:tcW w:w="2400" w:type="dxa"/>
            <w:tcBorders>
              <w:top w:val="dashed" w:sz="4" w:space="0" w:color="000000"/>
            </w:tcBorders>
            <w:shd w:val="clear" w:color="auto" w:fill="FD9693"/>
          </w:tcPr>
          <w:p w14:paraId="56191756" w14:textId="4A967EA3"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580"/>
            <w:r w:rsidRPr="00D424AA">
              <w:rPr>
                <w:rFonts w:cs="Times New Roman"/>
                <w:color w:val="000000" w:themeColor="text1"/>
                <w:sz w:val="16"/>
                <w:szCs w:val="16"/>
                <w:lang w:val="en-GB"/>
              </w:rPr>
              <w:fldChar w:fldCharType="begin" w:fldLock="1"/>
            </w:r>
            <w:ins w:id="3581" w:author="Robin Matthews" w:date="2021-07-14T15:24:00Z">
              <w:r w:rsidR="00441D0F">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582" w:author="Robin Matthews" w:date="2021-07-14T15:24:00Z">
              <w:r w:rsidR="00FC4C2D" w:rsidDel="00441D0F">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83" w:author="Robin Matthews" w:date="2021-07-14T15:24:00Z">
              <w:r w:rsidR="00A26296" w:rsidDel="00441D0F">
                <w:rPr>
                  <w:rFonts w:ascii="Times New Roman" w:hAnsi="Times New Roman" w:cs="Times New Roman"/>
                  <w:noProof/>
                  <w:color w:val="000000" w:themeColor="text1"/>
                  <w:sz w:val="16"/>
                  <w:szCs w:val="16"/>
                  <w:lang w:val="en-GB"/>
                </w:rPr>
                <w:delText xml:space="preserve">Li </w:delText>
              </w:r>
              <w:r w:rsidR="00A26296" w:rsidDel="00441D0F">
                <w:rPr>
                  <w:rFonts w:ascii="Times New Roman" w:hAnsi="Times New Roman" w:cs="Times New Roman"/>
                  <w:noProof/>
                  <w:color w:val="000000" w:themeColor="text1"/>
                  <w:sz w:val="16"/>
                  <w:szCs w:val="16"/>
                  <w:lang w:val="en-GB"/>
                </w:rPr>
                <w:lastRenderedPageBreak/>
                <w:delText>et al., 2020</w:delText>
              </w:r>
            </w:del>
            <w:ins w:id="3584" w:author="Robin Matthews" w:date="2021-07-14T15:24:00Z">
              <w:r w:rsidR="00441D0F">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80"/>
            <w:r w:rsidR="00A26296">
              <w:rPr>
                <w:rStyle w:val="Marquedecommentaire"/>
                <w:rFonts w:ascii="Times New Roman" w:hAnsi="Times New Roman" w:cstheme="minorBidi"/>
                <w:lang w:val="fr-FR" w:eastAsia="fr-FR"/>
              </w:rPr>
              <w:commentReference w:id="3580"/>
            </w:r>
            <w:r w:rsidRPr="00841A35">
              <w:rPr>
                <w:rFonts w:ascii="Times New Roman" w:hAnsi="Times New Roman" w:cs="Times New Roman"/>
                <w:color w:val="000000" w:themeColor="text1"/>
                <w:sz w:val="16"/>
                <w:szCs w:val="16"/>
                <w:lang w:val="en-GB"/>
              </w:rPr>
              <w:t xml:space="preserve">; Annex). Median increase of more than 0.5°C in the 50-year TXx and TNn events compared to the 1°C warming level </w:t>
            </w:r>
            <w:commentRangeStart w:id="3585"/>
            <w:r w:rsidRPr="00D424AA">
              <w:rPr>
                <w:rFonts w:cs="Times New Roman"/>
                <w:color w:val="000000" w:themeColor="text1"/>
                <w:sz w:val="16"/>
                <w:szCs w:val="16"/>
                <w:lang w:val="en-GB"/>
              </w:rPr>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86" w:author="Robin Matthews" w:date="2021-07-14T15:24:00Z">
              <w:r w:rsidR="00A26296" w:rsidDel="00441D0F">
                <w:rPr>
                  <w:rFonts w:ascii="Times New Roman" w:hAnsi="Times New Roman" w:cs="Times New Roman"/>
                  <w:noProof/>
                  <w:color w:val="000000" w:themeColor="text1"/>
                  <w:sz w:val="16"/>
                  <w:szCs w:val="16"/>
                  <w:lang w:val="en-GB"/>
                </w:rPr>
                <w:delText>Li et al., 2020</w:delText>
              </w:r>
            </w:del>
            <w:ins w:id="3587" w:author="Robin Matthews" w:date="2021-07-14T15:24:00Z">
              <w:r w:rsidR="00441D0F">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85"/>
            <w:r w:rsidR="00A26296">
              <w:rPr>
                <w:rStyle w:val="Marquedecommentaire"/>
                <w:rFonts w:ascii="Times New Roman" w:hAnsi="Times New Roman" w:cstheme="minorBidi"/>
                <w:lang w:val="fr-FR" w:eastAsia="fr-FR"/>
              </w:rPr>
              <w:commentReference w:id="3585"/>
            </w:r>
            <w:r w:rsidRPr="00841A35">
              <w:rPr>
                <w:rFonts w:ascii="Times New Roman" w:hAnsi="Times New Roman" w:cs="Times New Roman"/>
                <w:color w:val="000000" w:themeColor="text1"/>
                <w:sz w:val="16"/>
                <w:szCs w:val="16"/>
                <w:lang w:val="en-GB"/>
              </w:rPr>
              <w:t xml:space="preserve">) and more than 1.5°C in annual </w:t>
            </w:r>
            <w:r w:rsidRPr="00D424AA">
              <w:rPr>
                <w:rFonts w:ascii="Times New Roman" w:hAnsi="Times New Roman" w:cs="Times New Roman"/>
                <w:color w:val="000000" w:themeColor="text1"/>
                <w:sz w:val="16"/>
                <w:szCs w:val="16"/>
                <w:lang w:val="en-GB"/>
              </w:rPr>
              <w:t>TXx and TNn compared to pre-industrial (Annex).</w:t>
            </w:r>
          </w:p>
          <w:p w14:paraId="1BA1256C" w14:textId="77777777" w:rsidR="00D376F0" w:rsidRPr="00D424AA" w:rsidRDefault="00D376F0" w:rsidP="00D424AA">
            <w:pPr>
              <w:rPr>
                <w:rFonts w:ascii="Times New Roman" w:hAnsi="Times New Roman" w:cs="Times New Roman"/>
                <w:color w:val="000000" w:themeColor="text1"/>
                <w:sz w:val="16"/>
                <w:szCs w:val="16"/>
                <w:lang w:val="en-GB"/>
              </w:rPr>
            </w:pPr>
          </w:p>
          <w:p w14:paraId="10255849" w14:textId="614A34AC"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del w:id="3588" w:author="Robin Matthews" w:date="2021-07-14T17:06:00Z">
              <w:r w:rsidRPr="00D424AA" w:rsidDel="00D1575E">
                <w:rPr>
                  <w:rFonts w:ascii="Times New Roman" w:hAnsi="Times New Roman" w:cs="Times New Roman"/>
                  <w:color w:val="000000" w:themeColor="text1"/>
                  <w:sz w:val="16"/>
                  <w:szCs w:val="16"/>
                  <w:lang w:val="en-GB"/>
                </w:rPr>
                <w:delText>(</w:delText>
              </w:r>
            </w:del>
            <w:commentRangeStart w:id="3589"/>
            <w:r w:rsidRPr="00D424AA">
              <w:rPr>
                <w:rFonts w:cs="Times New Roman"/>
                <w:color w:val="000000" w:themeColor="text1"/>
                <w:sz w:val="16"/>
                <w:szCs w:val="16"/>
                <w:lang w:val="en-GB"/>
              </w:rPr>
              <w:fldChar w:fldCharType="begin" w:fldLock="1"/>
            </w:r>
            <w:ins w:id="3590" w:author="Robin Matthews" w:date="2021-07-14T17:06:00Z">
              <w:r w:rsidR="00D1575E">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instrText>
              </w:r>
            </w:ins>
            <w:del w:id="3591" w:author="Robin Matthews" w:date="2021-07-14T17:06:00Z">
              <w:r w:rsidR="00FF6231" w:rsidDel="00D1575E">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592" w:author="Robin Matthews" w:date="2021-07-14T17:06:00Z">
              <w:r w:rsidR="00A26296" w:rsidDel="00D1575E">
                <w:rPr>
                  <w:rFonts w:ascii="Times New Roman" w:hAnsi="Times New Roman" w:cs="Times New Roman"/>
                  <w:noProof/>
                  <w:color w:val="000000" w:themeColor="text1"/>
                  <w:sz w:val="16"/>
                  <w:szCs w:val="16"/>
                  <w:lang w:val="en-GB"/>
                </w:rPr>
                <w:delText>W</w:delText>
              </w:r>
            </w:del>
            <w:ins w:id="3593" w:author="Robin Matthews" w:date="2021-07-14T17:06:00Z">
              <w:r w:rsidR="00D1575E">
                <w:rPr>
                  <w:rFonts w:ascii="Times New Roman" w:hAnsi="Times New Roman" w:cs="Times New Roman"/>
                  <w:noProof/>
                  <w:color w:val="000000" w:themeColor="text1"/>
                  <w:sz w:val="16"/>
                  <w:szCs w:val="16"/>
                  <w:lang w:val="en-GB"/>
                </w:rPr>
                <w:t>(W</w:t>
              </w:r>
            </w:ins>
            <w:r w:rsidR="00A26296">
              <w:rPr>
                <w:rFonts w:ascii="Times New Roman" w:hAnsi="Times New Roman" w:cs="Times New Roman"/>
                <w:noProof/>
                <w:color w:val="000000" w:themeColor="text1"/>
                <w:sz w:val="16"/>
                <w:szCs w:val="16"/>
                <w:lang w:val="en-GB"/>
              </w:rPr>
              <w:t>eber et al., 2018)</w:t>
            </w:r>
            <w:r w:rsidRPr="00D424AA">
              <w:rPr>
                <w:rFonts w:cs="Times New Roman"/>
                <w:color w:val="000000" w:themeColor="text1"/>
                <w:sz w:val="16"/>
                <w:szCs w:val="16"/>
                <w:lang w:val="en-GB"/>
              </w:rPr>
              <w:fldChar w:fldCharType="end"/>
            </w:r>
            <w:commentRangeEnd w:id="3589"/>
            <w:r w:rsidR="00A26296">
              <w:rPr>
                <w:rStyle w:val="Marquedecommentaire"/>
                <w:rFonts w:ascii="Times New Roman" w:hAnsi="Times New Roman" w:cstheme="minorBidi"/>
                <w:lang w:val="fr-FR" w:eastAsia="fr-FR"/>
              </w:rPr>
              <w:commentReference w:id="3589"/>
            </w:r>
          </w:p>
        </w:tc>
        <w:tc>
          <w:tcPr>
            <w:tcW w:w="2159" w:type="dxa"/>
            <w:tcBorders>
              <w:top w:val="dashed" w:sz="4" w:space="0" w:color="000000"/>
            </w:tcBorders>
            <w:shd w:val="clear" w:color="auto" w:fill="FF6365"/>
            <w:tcMar>
              <w:top w:w="40" w:type="dxa"/>
              <w:left w:w="40" w:type="dxa"/>
              <w:bottom w:w="40" w:type="dxa"/>
              <w:right w:w="40" w:type="dxa"/>
            </w:tcMar>
          </w:tcPr>
          <w:p w14:paraId="03B896E7" w14:textId="2A87C058"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594"/>
            <w:r w:rsidRPr="00D424AA">
              <w:rPr>
                <w:rFonts w:cs="Times New Roman"/>
                <w:color w:val="000000" w:themeColor="text1"/>
                <w:sz w:val="16"/>
                <w:szCs w:val="16"/>
                <w:lang w:val="en-GB"/>
              </w:rPr>
              <w:lastRenderedPageBreak/>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95" w:author="Robin Matthews" w:date="2021-07-14T15:24:00Z">
              <w:r w:rsidR="00A26296" w:rsidDel="00441D0F">
                <w:rPr>
                  <w:rFonts w:ascii="Times New Roman" w:hAnsi="Times New Roman" w:cs="Times New Roman"/>
                  <w:noProof/>
                  <w:color w:val="000000" w:themeColor="text1"/>
                  <w:sz w:val="16"/>
                  <w:szCs w:val="16"/>
                  <w:lang w:val="en-GB"/>
                </w:rPr>
                <w:delText>Li et al., 2020</w:delText>
              </w:r>
            </w:del>
            <w:ins w:id="3596" w:author="Robin Matthews" w:date="2021-07-14T15:24:00Z">
              <w:r w:rsidR="00441D0F">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94"/>
            <w:r w:rsidR="00A26296">
              <w:rPr>
                <w:rStyle w:val="Marquedecommentaire"/>
                <w:rFonts w:ascii="Times New Roman" w:hAnsi="Times New Roman" w:cstheme="minorBidi"/>
                <w:lang w:val="fr-FR" w:eastAsia="fr-FR"/>
              </w:rPr>
              <w:commentReference w:id="3594"/>
            </w:r>
            <w:r w:rsidRPr="00841A35">
              <w:rPr>
                <w:rFonts w:ascii="Times New Roman" w:hAnsi="Times New Roman" w:cs="Times New Roman"/>
                <w:color w:val="000000" w:themeColor="text1"/>
                <w:sz w:val="16"/>
                <w:szCs w:val="16"/>
                <w:lang w:val="en-GB"/>
              </w:rPr>
              <w:t>; Annex)</w:t>
            </w:r>
            <w:r w:rsidRPr="00D424AA">
              <w:rPr>
                <w:rFonts w:ascii="Times New Roman" w:hAnsi="Times New Roman" w:cs="Times New Roman"/>
                <w:color w:val="000000" w:themeColor="text1"/>
                <w:sz w:val="16"/>
                <w:szCs w:val="16"/>
                <w:lang w:val="en-GB"/>
              </w:rPr>
              <w:t xml:space="preserve">. Median increase of more than 1°C in the 50-year TXx and TNn events compared to the 1°C warming level </w:t>
            </w:r>
            <w:commentRangeStart w:id="3597"/>
            <w:r w:rsidRPr="00D424AA">
              <w:rPr>
                <w:rFonts w:cs="Times New Roman"/>
                <w:color w:val="000000" w:themeColor="text1"/>
                <w:sz w:val="16"/>
                <w:szCs w:val="16"/>
                <w:lang w:val="en-GB"/>
              </w:rPr>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598" w:author="Robin Matthews" w:date="2021-07-14T15:24:00Z">
              <w:r w:rsidR="00A26296" w:rsidDel="00441D0F">
                <w:rPr>
                  <w:rFonts w:ascii="Times New Roman" w:hAnsi="Times New Roman" w:cs="Times New Roman"/>
                  <w:noProof/>
                  <w:color w:val="000000" w:themeColor="text1"/>
                  <w:sz w:val="16"/>
                  <w:szCs w:val="16"/>
                  <w:lang w:val="en-GB"/>
                </w:rPr>
                <w:delText>Li et al., 2020</w:delText>
              </w:r>
            </w:del>
            <w:ins w:id="3599" w:author="Robin Matthews" w:date="2021-07-14T15:24:00Z">
              <w:r w:rsidR="00441D0F">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597"/>
            <w:r w:rsidR="00A26296">
              <w:rPr>
                <w:rStyle w:val="Marquedecommentaire"/>
                <w:rFonts w:ascii="Times New Roman" w:hAnsi="Times New Roman" w:cstheme="minorBidi"/>
                <w:lang w:val="fr-FR" w:eastAsia="fr-FR"/>
              </w:rPr>
              <w:commentReference w:id="3597"/>
            </w:r>
            <w:r w:rsidRPr="00841A35">
              <w:rPr>
                <w:rFonts w:ascii="Times New Roman" w:hAnsi="Times New Roman" w:cs="Times New Roman"/>
                <w:color w:val="000000" w:themeColor="text1"/>
                <w:sz w:val="16"/>
                <w:szCs w:val="16"/>
                <w:lang w:val="en-GB"/>
              </w:rPr>
              <w:t>) and more than 2°C in annual TXx and TNn compared to pr</w:t>
            </w:r>
            <w:r w:rsidRPr="00D424AA">
              <w:rPr>
                <w:rFonts w:ascii="Times New Roman" w:hAnsi="Times New Roman" w:cs="Times New Roman"/>
                <w:color w:val="000000" w:themeColor="text1"/>
                <w:sz w:val="16"/>
                <w:szCs w:val="16"/>
                <w:lang w:val="en-GB"/>
              </w:rPr>
              <w:t>e-industrial (Annex).</w:t>
            </w:r>
          </w:p>
          <w:p w14:paraId="5B81E01A" w14:textId="77777777" w:rsidR="00D376F0" w:rsidRPr="00D424AA" w:rsidRDefault="00D376F0" w:rsidP="00D424AA">
            <w:pPr>
              <w:rPr>
                <w:rFonts w:ascii="Times New Roman" w:hAnsi="Times New Roman" w:cs="Times New Roman"/>
                <w:color w:val="000000" w:themeColor="text1"/>
                <w:sz w:val="16"/>
                <w:szCs w:val="16"/>
                <w:lang w:val="en-GB"/>
              </w:rPr>
            </w:pPr>
          </w:p>
          <w:p w14:paraId="207F2A87" w14:textId="17E7CD13"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ins w:id="3600" w:author="Robin Matthews" w:date="2021-07-14T13:03:00Z">
              <w:r w:rsidR="00710970" w:rsidRPr="00D424AA">
                <w:rPr>
                  <w:rFonts w:cs="Times New Roman"/>
                  <w:color w:val="000000" w:themeColor="text1"/>
                  <w:sz w:val="16"/>
                  <w:szCs w:val="16"/>
                  <w:lang w:val="en-GB"/>
                </w:rPr>
                <w:fldChar w:fldCharType="begin" w:fldLock="1"/>
              </w:r>
              <w:r w:rsidR="00710970">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Coppola et al., 2021a)", "plainTextFormattedCitation" : "(Weber et al., 2018)", "previouslyFormattedCitation" : "(Weber et al., 2018)" }, "properties" : { "noteIndex" : 0 }, "schema" : "https://github.com/citation-style-language/schema/raw/master/csl-citation.json" }</w:instrText>
              </w:r>
              <w:r w:rsidR="00710970" w:rsidRPr="00D424AA">
                <w:rPr>
                  <w:rFonts w:cs="Times New Roman"/>
                  <w:color w:val="000000" w:themeColor="text1"/>
                  <w:sz w:val="16"/>
                  <w:szCs w:val="16"/>
                  <w:lang w:val="en-GB"/>
                </w:rPr>
                <w:fldChar w:fldCharType="separate"/>
              </w:r>
              <w:r w:rsidR="00710970">
                <w:rPr>
                  <w:rFonts w:ascii="Times New Roman" w:hAnsi="Times New Roman" w:cs="Times New Roman"/>
                  <w:noProof/>
                  <w:color w:val="000000" w:themeColor="text1"/>
                  <w:sz w:val="16"/>
                  <w:szCs w:val="16"/>
                  <w:lang w:val="en-GB"/>
                </w:rPr>
                <w:t>(Weber et al., 2018; Coppola et al., 2021a)</w:t>
              </w:r>
              <w:r w:rsidR="00710970" w:rsidRPr="00D424AA">
                <w:rPr>
                  <w:rFonts w:cs="Times New Roman"/>
                  <w:color w:val="000000" w:themeColor="text1"/>
                  <w:sz w:val="16"/>
                  <w:szCs w:val="16"/>
                  <w:lang w:val="en-GB"/>
                </w:rPr>
                <w:fldChar w:fldCharType="end"/>
              </w:r>
              <w:r w:rsidR="00710970" w:rsidRPr="00D424AA" w:rsidDel="00710970">
                <w:rPr>
                  <w:rFonts w:ascii="Times New Roman" w:hAnsi="Times New Roman" w:cs="Times New Roman"/>
                  <w:color w:val="000000" w:themeColor="text1"/>
                  <w:sz w:val="16"/>
                  <w:szCs w:val="16"/>
                  <w:lang w:val="en-GB"/>
                </w:rPr>
                <w:t xml:space="preserve"> </w:t>
              </w:r>
            </w:ins>
            <w:del w:id="3601" w:author="Robin Matthews" w:date="2021-07-14T13:03:00Z">
              <w:r w:rsidRPr="00D424AA" w:rsidDel="00710970">
                <w:rPr>
                  <w:rFonts w:ascii="Times New Roman" w:hAnsi="Times New Roman" w:cs="Times New Roman"/>
                  <w:color w:val="000000" w:themeColor="text1"/>
                  <w:sz w:val="16"/>
                  <w:szCs w:val="16"/>
                  <w:lang w:val="en-GB"/>
                </w:rPr>
                <w:delText>(</w:delText>
              </w:r>
              <w:commentRangeStart w:id="3602"/>
              <w:r w:rsidRPr="00D424AA" w:rsidDel="00710970">
                <w:rPr>
                  <w:rFonts w:cs="Times New Roman"/>
                  <w:color w:val="000000" w:themeColor="text1"/>
                  <w:sz w:val="16"/>
                  <w:szCs w:val="16"/>
                  <w:lang w:val="en-GB"/>
                </w:rPr>
                <w:fldChar w:fldCharType="begin" w:fldLock="1"/>
              </w:r>
              <w:r w:rsidR="00FF6231" w:rsidDel="00710970">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Weber et al., 2018;</w:delText>
              </w:r>
              <w:r w:rsidRPr="00D424AA" w:rsidDel="00710970">
                <w:rPr>
                  <w:rFonts w:cs="Times New Roman"/>
                  <w:color w:val="000000" w:themeColor="text1"/>
                  <w:sz w:val="16"/>
                  <w:szCs w:val="16"/>
                  <w:lang w:val="en-GB"/>
                </w:rPr>
                <w:fldChar w:fldCharType="end"/>
              </w:r>
              <w:commentRangeEnd w:id="3602"/>
              <w:r w:rsidR="00A26296" w:rsidDel="00710970">
                <w:rPr>
                  <w:rStyle w:val="Marquedecommentaire"/>
                  <w:rFonts w:ascii="Times New Roman" w:hAnsi="Times New Roman" w:cstheme="minorBidi"/>
                  <w:lang w:val="fr-FR" w:eastAsia="fr-FR"/>
                </w:rPr>
                <w:commentReference w:id="3602"/>
              </w:r>
              <w:r w:rsidRPr="00841A35" w:rsidDel="00710970">
                <w:rPr>
                  <w:rFonts w:ascii="Times New Roman" w:hAnsi="Times New Roman" w:cs="Times New Roman"/>
                  <w:color w:val="000000" w:themeColor="text1"/>
                  <w:sz w:val="16"/>
                  <w:szCs w:val="16"/>
                  <w:lang w:val="en-GB"/>
                </w:rPr>
                <w:delText xml:space="preserve"> </w:delText>
              </w:r>
              <w:commentRangeStart w:id="3603"/>
              <w:r w:rsidRPr="00D424AA" w:rsidDel="00710970">
                <w:rPr>
                  <w:rFonts w:cs="Times New Roman"/>
                  <w:color w:val="000000" w:themeColor="text1"/>
                  <w:sz w:val="16"/>
                  <w:szCs w:val="16"/>
                  <w:lang w:val="en-GB"/>
                </w:rPr>
                <w:fldChar w:fldCharType="begin" w:fldLock="1"/>
              </w:r>
              <w:r w:rsidR="00FF6231" w:rsidDel="00710970">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Coppola et al., 2021a)</w:delText>
              </w:r>
              <w:r w:rsidRPr="00D424AA" w:rsidDel="00710970">
                <w:rPr>
                  <w:rFonts w:cs="Times New Roman"/>
                  <w:color w:val="000000" w:themeColor="text1"/>
                  <w:sz w:val="16"/>
                  <w:szCs w:val="16"/>
                  <w:lang w:val="en-GB"/>
                </w:rPr>
                <w:fldChar w:fldCharType="end"/>
              </w:r>
            </w:del>
            <w:commentRangeEnd w:id="3603"/>
            <w:r w:rsidR="00A26296">
              <w:rPr>
                <w:rStyle w:val="Marquedecommentaire"/>
                <w:rFonts w:ascii="Times New Roman" w:hAnsi="Times New Roman" w:cstheme="minorBidi"/>
                <w:lang w:val="fr-FR" w:eastAsia="fr-FR"/>
              </w:rPr>
              <w:commentReference w:id="3603"/>
            </w:r>
          </w:p>
        </w:tc>
        <w:tc>
          <w:tcPr>
            <w:tcW w:w="2159" w:type="dxa"/>
            <w:tcBorders>
              <w:top w:val="dashed" w:sz="4" w:space="0" w:color="000000"/>
            </w:tcBorders>
            <w:shd w:val="clear" w:color="auto" w:fill="AD0204"/>
            <w:tcMar>
              <w:top w:w="40" w:type="dxa"/>
              <w:left w:w="40" w:type="dxa"/>
              <w:bottom w:w="40" w:type="dxa"/>
              <w:right w:w="40" w:type="dxa"/>
            </w:tcMar>
          </w:tcPr>
          <w:p w14:paraId="498F31CB" w14:textId="4E85639F"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604"/>
            <w:r w:rsidRPr="00D424AA">
              <w:rPr>
                <w:rFonts w:cs="Times New Roman"/>
                <w:color w:val="000000" w:themeColor="text1"/>
                <w:sz w:val="16"/>
                <w:szCs w:val="16"/>
                <w:lang w:val="en-GB"/>
              </w:rPr>
              <w:lastRenderedPageBreak/>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05" w:author="Robin Matthews" w:date="2021-07-14T15:24:00Z">
              <w:r w:rsidR="00A26296" w:rsidDel="00441D0F">
                <w:rPr>
                  <w:rFonts w:ascii="Times New Roman" w:hAnsi="Times New Roman" w:cs="Times New Roman"/>
                  <w:noProof/>
                  <w:color w:val="000000" w:themeColor="text1"/>
                  <w:sz w:val="16"/>
                  <w:szCs w:val="16"/>
                  <w:lang w:val="en-GB"/>
                </w:rPr>
                <w:delText>Li et al., 2020</w:delText>
              </w:r>
            </w:del>
            <w:ins w:id="3606" w:author="Robin Matthews" w:date="2021-07-14T15:24:00Z">
              <w:r w:rsidR="00441D0F">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604"/>
            <w:r w:rsidR="00A26296">
              <w:rPr>
                <w:rStyle w:val="Marquedecommentaire"/>
                <w:rFonts w:ascii="Times New Roman" w:hAnsi="Times New Roman" w:cstheme="minorBidi"/>
                <w:lang w:val="fr-FR" w:eastAsia="fr-FR"/>
              </w:rPr>
              <w:commentReference w:id="3604"/>
            </w:r>
            <w:r w:rsidRPr="00841A35">
              <w:rPr>
                <w:rFonts w:ascii="Times New Roman" w:hAnsi="Times New Roman" w:cs="Times New Roman"/>
                <w:color w:val="000000" w:themeColor="text1"/>
                <w:sz w:val="16"/>
                <w:szCs w:val="16"/>
                <w:lang w:val="en-GB"/>
              </w:rPr>
              <w:t>; Annex)</w:t>
            </w:r>
            <w:r w:rsidRPr="00D424AA">
              <w:rPr>
                <w:rFonts w:ascii="Times New Roman" w:hAnsi="Times New Roman" w:cs="Times New Roman"/>
                <w:color w:val="000000" w:themeColor="text1"/>
                <w:sz w:val="16"/>
                <w:szCs w:val="16"/>
                <w:lang w:val="en-GB"/>
              </w:rPr>
              <w:t xml:space="preserve">. Median increase of more than 2.5°C in the 50-year TXx and TNn events compared to the 1°C warming level </w:t>
            </w:r>
            <w:commentRangeStart w:id="3607"/>
            <w:r w:rsidRPr="00D424AA">
              <w:rPr>
                <w:rFonts w:cs="Times New Roman"/>
                <w:color w:val="000000" w:themeColor="text1"/>
                <w:sz w:val="16"/>
                <w:szCs w:val="16"/>
                <w:lang w:val="en-GB"/>
              </w:rPr>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08" w:author="Robin Matthews" w:date="2021-07-14T15:24:00Z">
              <w:r w:rsidR="00A26296" w:rsidDel="00441D0F">
                <w:rPr>
                  <w:rFonts w:ascii="Times New Roman" w:hAnsi="Times New Roman" w:cs="Times New Roman"/>
                  <w:noProof/>
                  <w:color w:val="000000" w:themeColor="text1"/>
                  <w:sz w:val="16"/>
                  <w:szCs w:val="16"/>
                  <w:lang w:val="en-GB"/>
                </w:rPr>
                <w:delText>Li et al., 202</w:delText>
              </w:r>
            </w:del>
            <w:ins w:id="3609" w:author="Robin Matthews" w:date="2021-07-14T15:24:00Z">
              <w:r w:rsidR="00441D0F">
                <w:rPr>
                  <w:rFonts w:ascii="Times New Roman" w:hAnsi="Times New Roman" w:cs="Times New Roman"/>
                  <w:noProof/>
                  <w:color w:val="000000" w:themeColor="text1"/>
                  <w:sz w:val="16"/>
                  <w:szCs w:val="16"/>
                  <w:lang w:val="en-GB"/>
                </w:rPr>
                <w:t>C. Li et al., 2020</w:t>
              </w:r>
            </w:ins>
            <w:ins w:id="3610" w:author="Robin Matthews" w:date="2021-07-14T12:16:00Z">
              <w:r w:rsidR="00426B37">
                <w:rPr>
                  <w:rFonts w:ascii="Times New Roman" w:hAnsi="Times New Roman" w:cs="Times New Roman"/>
                  <w:noProof/>
                  <w:color w:val="000000" w:themeColor="text1"/>
                  <w:sz w:val="16"/>
                  <w:szCs w:val="16"/>
                  <w:lang w:val="en-GB"/>
                </w:rPr>
                <w:t>)</w:t>
              </w:r>
            </w:ins>
            <w:del w:id="3611" w:author="Robin Matthews" w:date="2021-07-14T12:16:00Z">
              <w:r w:rsidR="00A26296" w:rsidDel="00426B37">
                <w:rPr>
                  <w:rFonts w:ascii="Times New Roman" w:hAnsi="Times New Roman"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3607"/>
            <w:r w:rsidR="00A26296">
              <w:rPr>
                <w:rStyle w:val="Marquedecommentaire"/>
                <w:rFonts w:ascii="Times New Roman" w:hAnsi="Times New Roman" w:cstheme="minorBidi"/>
                <w:lang w:val="fr-FR" w:eastAsia="fr-FR"/>
              </w:rPr>
              <w:commentReference w:id="3607"/>
            </w:r>
            <w:del w:id="3612" w:author="Robin Matthews" w:date="2021-07-14T12:16: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4.5°C in annual TXx and TNn compared t</w:t>
            </w:r>
            <w:r w:rsidRPr="00D424AA">
              <w:rPr>
                <w:rFonts w:ascii="Times New Roman" w:hAnsi="Times New Roman" w:cs="Times New Roman"/>
                <w:color w:val="000000" w:themeColor="text1"/>
                <w:sz w:val="16"/>
                <w:szCs w:val="16"/>
                <w:lang w:val="en-GB"/>
              </w:rPr>
              <w:t>o pre-industrial (Annex).</w:t>
            </w:r>
          </w:p>
          <w:p w14:paraId="15760DCB" w14:textId="77777777" w:rsidR="00D376F0" w:rsidRPr="00D424AA" w:rsidRDefault="00D376F0" w:rsidP="00D424AA">
            <w:pPr>
              <w:rPr>
                <w:rFonts w:ascii="Times New Roman" w:hAnsi="Times New Roman" w:cs="Times New Roman"/>
                <w:color w:val="000000" w:themeColor="text1"/>
                <w:sz w:val="16"/>
                <w:szCs w:val="16"/>
                <w:lang w:val="en-GB"/>
              </w:rPr>
            </w:pPr>
          </w:p>
          <w:p w14:paraId="6CFBDE70" w14:textId="2622CE31" w:rsidR="00D376F0" w:rsidRPr="00D424AA" w:rsidDel="00710970" w:rsidRDefault="00D376F0">
            <w:pPr>
              <w:rPr>
                <w:del w:id="3613" w:author="Robin Matthews" w:date="2021-07-14T13:03:00Z"/>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CMIP3 and CORDEX simulations for an increase in the intensity and frequency of hot extremes </w:t>
            </w:r>
            <w:ins w:id="3614" w:author="Robin Matthews" w:date="2021-07-14T13:03:00Z">
              <w:r w:rsidR="00710970" w:rsidRPr="00D424AA">
                <w:rPr>
                  <w:rFonts w:cs="Times New Roman"/>
                  <w:color w:val="000000" w:themeColor="text1"/>
                  <w:sz w:val="16"/>
                  <w:szCs w:val="16"/>
                  <w:lang w:val="en-GB"/>
                </w:rPr>
                <w:fldChar w:fldCharType="begin" w:fldLock="1"/>
              </w:r>
              <w:r w:rsidR="00710970">
                <w:rPr>
                  <w:rFonts w:ascii="Times New Roman" w:hAnsi="Times New Roman" w:cs="Times New Roman"/>
                  <w:color w:val="000000" w:themeColor="text1"/>
                  <w:sz w:val="16"/>
                  <w:szCs w:val="16"/>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Engelbrecht et al., 2015; Giorgi et al., 2014)", "plainTextFormattedCitation" : "(Coppola et al., 2021a)", "previouslyFormattedCitation" : "(Coppola et al., 2021a)" }, "properties" : { "noteIndex" : 0 }, "schema" : "https://github.com/citation-style-language/schema/raw/master/csl-citation.json" }</w:instrText>
              </w:r>
              <w:r w:rsidR="00710970" w:rsidRPr="00D424AA">
                <w:rPr>
                  <w:rFonts w:cs="Times New Roman"/>
                  <w:color w:val="000000" w:themeColor="text1"/>
                  <w:sz w:val="16"/>
                  <w:szCs w:val="16"/>
                  <w:lang w:val="en-GB"/>
                </w:rPr>
                <w:fldChar w:fldCharType="separate"/>
              </w:r>
              <w:r w:rsidR="00710970">
                <w:rPr>
                  <w:rFonts w:ascii="Times New Roman" w:hAnsi="Times New Roman" w:cs="Times New Roman"/>
                  <w:noProof/>
                  <w:color w:val="000000" w:themeColor="text1"/>
                  <w:sz w:val="16"/>
                  <w:szCs w:val="16"/>
                  <w:lang w:val="en-GB"/>
                </w:rPr>
                <w:t>(Coppola et al., 2021a; Engelbrecht et al., 2015; Giorgi et al., 2014)</w:t>
              </w:r>
              <w:r w:rsidR="00710970" w:rsidRPr="00D424AA">
                <w:rPr>
                  <w:rFonts w:cs="Times New Roman"/>
                  <w:color w:val="000000" w:themeColor="text1"/>
                  <w:sz w:val="16"/>
                  <w:szCs w:val="16"/>
                  <w:lang w:val="en-GB"/>
                </w:rPr>
                <w:fldChar w:fldCharType="end"/>
              </w:r>
              <w:r w:rsidR="00710970" w:rsidRPr="00D424AA" w:rsidDel="00710970">
                <w:rPr>
                  <w:rFonts w:ascii="Times New Roman" w:hAnsi="Times New Roman" w:cs="Times New Roman"/>
                  <w:color w:val="000000" w:themeColor="text1"/>
                  <w:sz w:val="16"/>
                  <w:szCs w:val="16"/>
                  <w:lang w:val="en-GB"/>
                </w:rPr>
                <w:t xml:space="preserve"> </w:t>
              </w:r>
            </w:ins>
            <w:del w:id="3615" w:author="Robin Matthews" w:date="2021-07-14T13:03:00Z">
              <w:r w:rsidRPr="00D424AA" w:rsidDel="00710970">
                <w:rPr>
                  <w:rFonts w:ascii="Times New Roman" w:hAnsi="Times New Roman" w:cs="Times New Roman"/>
                  <w:color w:val="000000" w:themeColor="text1"/>
                  <w:sz w:val="16"/>
                  <w:szCs w:val="16"/>
                  <w:lang w:val="en-GB"/>
                </w:rPr>
                <w:delText>(</w:delText>
              </w:r>
              <w:commentRangeStart w:id="3616"/>
              <w:r w:rsidRPr="00D424AA" w:rsidDel="00710970">
                <w:rPr>
                  <w:rFonts w:cs="Times New Roman"/>
                  <w:color w:val="000000" w:themeColor="text1"/>
                  <w:sz w:val="16"/>
                  <w:szCs w:val="16"/>
                  <w:lang w:val="en-GB"/>
                </w:rPr>
                <w:fldChar w:fldCharType="begin" w:fldLock="1"/>
              </w:r>
              <w:r w:rsidR="00FF6231" w:rsidDel="00710970">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Coppola et al., 2021a;</w:delText>
              </w:r>
              <w:r w:rsidRPr="00D424AA" w:rsidDel="00710970">
                <w:rPr>
                  <w:rFonts w:cs="Times New Roman"/>
                  <w:color w:val="000000" w:themeColor="text1"/>
                  <w:sz w:val="16"/>
                  <w:szCs w:val="16"/>
                  <w:lang w:val="en-GB"/>
                </w:rPr>
                <w:fldChar w:fldCharType="end"/>
              </w:r>
              <w:commentRangeEnd w:id="3616"/>
              <w:r w:rsidR="00A26296" w:rsidDel="00710970">
                <w:rPr>
                  <w:rStyle w:val="Marquedecommentaire"/>
                  <w:rFonts w:ascii="Times New Roman" w:hAnsi="Times New Roman" w:cstheme="minorBidi"/>
                  <w:lang w:val="fr-FR" w:eastAsia="fr-FR"/>
                </w:rPr>
                <w:commentReference w:id="3616"/>
              </w:r>
              <w:r w:rsidRPr="00841A35" w:rsidDel="00710970">
                <w:rPr>
                  <w:rFonts w:ascii="Times New Roman" w:hAnsi="Times New Roman" w:cs="Times New Roman"/>
                  <w:color w:val="000000" w:themeColor="text1"/>
                  <w:sz w:val="16"/>
                  <w:szCs w:val="16"/>
                  <w:lang w:val="en-GB"/>
                </w:rPr>
                <w:delText xml:space="preserve"> </w:delText>
              </w:r>
              <w:commentRangeStart w:id="3617"/>
              <w:r w:rsidRPr="00D424AA" w:rsidDel="00710970">
                <w:rPr>
                  <w:rFonts w:cs="Times New Roman"/>
                  <w:color w:val="000000" w:themeColor="text1"/>
                  <w:sz w:val="16"/>
                  <w:szCs w:val="16"/>
                  <w:lang w:val="en-GB"/>
                </w:rPr>
                <w:fldChar w:fldCharType="begin" w:fldLock="1"/>
              </w:r>
              <w:r w:rsidR="00417CA4" w:rsidRPr="00710970" w:rsidDel="00710970">
                <w:rPr>
                  <w:rFonts w:cs="Times New Roman"/>
                  <w:color w:val="000000" w:themeColor="text1"/>
                  <w:sz w:val="16"/>
                  <w:szCs w:val="16"/>
                  <w:lang w:val="en-GB"/>
                </w:rPr>
                <w:delInstrText>ADDIN CSL_CITATION { "citationItems" : [ { "id" : "ITEM-1",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Engelbrecht et al., 2015)", "manualFormatting" : "Engelbrecht et al., 2015;", "plainTextFormattedCitation" : "(Engelbrecht et al., 2015)", "previouslyFormattedCitation" : "(Engelbrecht et al., 2015)"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RPr="00710970" w:rsidDel="00710970">
                <w:rPr>
                  <w:rFonts w:cs="Times New Roman"/>
                  <w:noProof/>
                  <w:color w:val="000000" w:themeColor="text1"/>
                  <w:sz w:val="16"/>
                  <w:szCs w:val="16"/>
                  <w:lang w:val="en-GB"/>
                </w:rPr>
                <w:delText>Engelbrecht et al., 2015;</w:delText>
              </w:r>
              <w:r w:rsidRPr="00D424AA" w:rsidDel="00710970">
                <w:rPr>
                  <w:rFonts w:cs="Times New Roman"/>
                  <w:color w:val="000000" w:themeColor="text1"/>
                  <w:sz w:val="16"/>
                  <w:szCs w:val="16"/>
                  <w:lang w:val="en-GB"/>
                </w:rPr>
                <w:fldChar w:fldCharType="end"/>
              </w:r>
              <w:commentRangeEnd w:id="3617"/>
              <w:r w:rsidR="00A26296" w:rsidDel="00710970">
                <w:rPr>
                  <w:rStyle w:val="Marquedecommentaire"/>
                  <w:rFonts w:ascii="Times New Roman" w:hAnsi="Times New Roman" w:cstheme="minorBidi"/>
                  <w:lang w:val="fr-FR" w:eastAsia="fr-FR"/>
                </w:rPr>
                <w:commentReference w:id="3617"/>
              </w:r>
              <w:r w:rsidRPr="00841A35" w:rsidDel="00710970">
                <w:rPr>
                  <w:rFonts w:ascii="Times New Roman" w:hAnsi="Times New Roman" w:cs="Times New Roman"/>
                  <w:color w:val="000000" w:themeColor="text1"/>
                  <w:sz w:val="16"/>
                  <w:szCs w:val="16"/>
                  <w:lang w:val="en-GB"/>
                </w:rPr>
                <w:delText xml:space="preserve"> </w:delText>
              </w:r>
            </w:del>
          </w:p>
          <w:commentRangeStart w:id="3618"/>
          <w:p w14:paraId="159169A6" w14:textId="7189E7F0" w:rsidR="00D376F0" w:rsidRPr="00841A35" w:rsidRDefault="00D376F0">
            <w:pPr>
              <w:rPr>
                <w:rFonts w:ascii="Times New Roman" w:hAnsi="Times New Roman" w:cs="Times New Roman"/>
                <w:color w:val="000000" w:themeColor="text1"/>
                <w:sz w:val="16"/>
                <w:szCs w:val="16"/>
                <w:lang w:val="en-GB"/>
              </w:rPr>
            </w:pPr>
            <w:del w:id="3619" w:author="Robin Matthews" w:date="2021-07-14T13:03:00Z">
              <w:r w:rsidRPr="00D424AA" w:rsidDel="00710970">
                <w:rPr>
                  <w:rFonts w:cs="Times New Roman"/>
                  <w:noProof/>
                  <w:color w:val="000000" w:themeColor="text1"/>
                  <w:sz w:val="16"/>
                  <w:szCs w:val="16"/>
                  <w:lang w:val="en-GB"/>
                </w:rPr>
                <w:fldChar w:fldCharType="begin" w:fldLock="1"/>
              </w:r>
              <w:r w:rsidR="00FF6231" w:rsidDel="00710970">
                <w:rPr>
                  <w:rFonts w:ascii="Times New Roman" w:hAnsi="Times New Roman" w:cs="Times New Roman"/>
                  <w:noProof/>
                  <w:color w:val="000000" w:themeColor="text1"/>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710970">
                <w:rPr>
                  <w:rFonts w:cs="Times New Roman"/>
                  <w:noProof/>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Giorgi et al., 2014)</w:delText>
              </w:r>
              <w:r w:rsidRPr="00D424AA" w:rsidDel="00710970">
                <w:rPr>
                  <w:rFonts w:cs="Times New Roman"/>
                  <w:noProof/>
                  <w:color w:val="000000" w:themeColor="text1"/>
                  <w:sz w:val="16"/>
                  <w:szCs w:val="16"/>
                  <w:lang w:val="en-GB"/>
                </w:rPr>
                <w:fldChar w:fldCharType="end"/>
              </w:r>
            </w:del>
            <w:commentRangeEnd w:id="3618"/>
            <w:r w:rsidR="00A26296">
              <w:rPr>
                <w:rStyle w:val="Marquedecommentaire"/>
                <w:rFonts w:ascii="Times New Roman" w:hAnsi="Times New Roman" w:cstheme="minorBidi"/>
                <w:lang w:val="fr-FR" w:eastAsia="fr-FR"/>
              </w:rPr>
              <w:commentReference w:id="3618"/>
            </w:r>
          </w:p>
        </w:tc>
      </w:tr>
      <w:bookmarkEnd w:id="3551"/>
      <w:tr w:rsidR="00D376F0" w:rsidRPr="00F1665C" w14:paraId="6000CB4D" w14:textId="77777777" w:rsidTr="00723657">
        <w:tc>
          <w:tcPr>
            <w:tcW w:w="2158" w:type="dxa"/>
            <w:vMerge/>
          </w:tcPr>
          <w:p w14:paraId="2CC0DD6A"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dashed" w:sz="4" w:space="0" w:color="000000"/>
            </w:tcBorders>
            <w:shd w:val="clear" w:color="auto" w:fill="FF6365"/>
          </w:tcPr>
          <w:p w14:paraId="7DFB01B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Likely </w:t>
            </w:r>
            <w:r w:rsidRPr="00D424AA">
              <w:rPr>
                <w:rFonts w:ascii="Times New Roman" w:hAnsi="Times New Roman" w:cs="Times New Roman"/>
                <w:color w:val="000000" w:themeColor="text1"/>
                <w:sz w:val="16"/>
                <w:szCs w:val="16"/>
                <w:lang w:val="en-GB"/>
              </w:rPr>
              <w:t xml:space="preserve">increase in the intensity and frequency of hot extremes and decrease in the intensity and frequency of cold extremes </w:t>
            </w:r>
          </w:p>
          <w:p w14:paraId="217EFF37" w14:textId="77777777" w:rsidR="00D376F0" w:rsidRPr="00D424AA" w:rsidRDefault="00D376F0" w:rsidP="00D424AA">
            <w:pPr>
              <w:rPr>
                <w:rFonts w:ascii="Times New Roman" w:hAnsi="Times New Roman" w:cs="Times New Roman"/>
                <w:color w:val="000000" w:themeColor="text1"/>
                <w:sz w:val="16"/>
                <w:szCs w:val="16"/>
                <w:lang w:val="en-GB"/>
              </w:rPr>
            </w:pPr>
          </w:p>
        </w:tc>
        <w:tc>
          <w:tcPr>
            <w:tcW w:w="1916" w:type="dxa"/>
            <w:tcBorders>
              <w:top w:val="dashed" w:sz="4" w:space="0" w:color="000000"/>
            </w:tcBorders>
            <w:shd w:val="clear" w:color="auto" w:fill="FD9693"/>
          </w:tcPr>
          <w:p w14:paraId="20119A27" w14:textId="77777777" w:rsidR="00D376F0" w:rsidRPr="00D424AA" w:rsidRDefault="00D376F0" w:rsidP="00D424AA">
            <w:pPr>
              <w:rPr>
                <w:rFonts w:ascii="Times New Roman" w:hAnsi="Times New Roman" w:cs="Times New Roman"/>
                <w:color w:val="000000" w:themeColor="text1"/>
                <w:sz w:val="16"/>
                <w:szCs w:val="16"/>
                <w:lang w:val="en-GB"/>
              </w:rPr>
            </w:pPr>
            <w:bookmarkStart w:id="3620" w:name="_Hlk64555742"/>
            <w:r w:rsidRPr="00D424AA">
              <w:rPr>
                <w:rFonts w:ascii="Times New Roman" w:hAnsi="Times New Roman" w:cs="Times New Roman"/>
                <w:bCs/>
                <w:iCs/>
                <w:color w:val="000000" w:themeColor="text1"/>
                <w:sz w:val="16"/>
                <w:szCs w:val="16"/>
                <w:lang w:val="en-GB"/>
              </w:rPr>
              <w:t xml:space="preserve">Human influence </w:t>
            </w:r>
            <w:r w:rsidRPr="00D424AA">
              <w:rPr>
                <w:rFonts w:ascii="Times New Roman" w:hAnsi="Times New Roman" w:cs="Times New Roman"/>
                <w:bCs/>
                <w:i/>
                <w:iCs/>
                <w:color w:val="000000" w:themeColor="text1"/>
                <w:sz w:val="16"/>
                <w:szCs w:val="16"/>
                <w:lang w:val="en-GB"/>
              </w:rPr>
              <w:t>likely</w:t>
            </w:r>
            <w:r w:rsidRPr="00D424AA">
              <w:rPr>
                <w:rFonts w:ascii="Times New Roman" w:hAnsi="Times New Roman" w:cs="Times New Roman"/>
                <w:bCs/>
                <w:iCs/>
                <w:color w:val="000000" w:themeColor="text1"/>
                <w:sz w:val="16"/>
                <w:szCs w:val="16"/>
                <w:lang w:val="en-GB"/>
              </w:rPr>
              <w:t xml:space="preserve"> contributed to the observed increase in </w:t>
            </w:r>
            <w:r w:rsidRPr="00D424AA">
              <w:rPr>
                <w:rFonts w:ascii="Times New Roman" w:hAnsi="Times New Roman" w:cs="Times New Roman"/>
                <w:color w:val="000000" w:themeColor="text1"/>
                <w:sz w:val="16"/>
                <w:szCs w:val="16"/>
                <w:lang w:val="en-GB"/>
              </w:rPr>
              <w:t xml:space="preserve">the intensity and frequency </w:t>
            </w:r>
            <w:r w:rsidRPr="00D424AA">
              <w:rPr>
                <w:rFonts w:ascii="Times New Roman" w:hAnsi="Times New Roman" w:cs="Times New Roman"/>
                <w:bCs/>
                <w:iCs/>
                <w:color w:val="000000" w:themeColor="text1"/>
                <w:sz w:val="16"/>
                <w:szCs w:val="16"/>
                <w:lang w:val="en-GB"/>
              </w:rPr>
              <w:t>of hot extremes</w:t>
            </w:r>
            <w:bookmarkEnd w:id="3620"/>
            <w:r w:rsidRPr="00D424AA">
              <w:rPr>
                <w:rFonts w:ascii="Times New Roman" w:hAnsi="Times New Roman" w:cs="Times New Roman"/>
                <w:bCs/>
                <w:iCs/>
                <w:color w:val="000000" w:themeColor="text1"/>
                <w:sz w:val="16"/>
                <w:szCs w:val="16"/>
                <w:lang w:val="en-GB"/>
              </w:rPr>
              <w:t xml:space="preserve"> and decrease in </w:t>
            </w:r>
            <w:r w:rsidRPr="00D424AA">
              <w:rPr>
                <w:rFonts w:ascii="Times New Roman" w:hAnsi="Times New Roman" w:cs="Times New Roman"/>
                <w:color w:val="000000" w:themeColor="text1"/>
                <w:sz w:val="16"/>
                <w:szCs w:val="16"/>
                <w:lang w:val="en-GB"/>
              </w:rPr>
              <w:t xml:space="preserve">the intensity and frequency of </w:t>
            </w:r>
            <w:r w:rsidRPr="00D424AA">
              <w:rPr>
                <w:rFonts w:ascii="Times New Roman" w:hAnsi="Times New Roman" w:cs="Times New Roman"/>
                <w:bCs/>
                <w:iCs/>
                <w:color w:val="000000" w:themeColor="text1"/>
                <w:sz w:val="16"/>
                <w:szCs w:val="16"/>
                <w:lang w:val="en-GB"/>
              </w:rPr>
              <w:t xml:space="preserve">cold extremes </w:t>
            </w:r>
          </w:p>
        </w:tc>
        <w:tc>
          <w:tcPr>
            <w:tcW w:w="2400" w:type="dxa"/>
            <w:tcBorders>
              <w:top w:val="dashed" w:sz="4" w:space="0" w:color="000000"/>
            </w:tcBorders>
            <w:shd w:val="clear" w:color="auto" w:fill="FD9693"/>
          </w:tcPr>
          <w:p w14:paraId="5E53945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476EED6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0597594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1A498543" w14:textId="77777777" w:rsidR="00D376F0" w:rsidRPr="00D424AA" w:rsidRDefault="00D376F0" w:rsidP="00D424AA">
            <w:pPr>
              <w:rPr>
                <w:rFonts w:ascii="Times New Roman" w:hAnsi="Times New Roman" w:cs="Times New Roman"/>
                <w:color w:val="000000" w:themeColor="text1"/>
                <w:sz w:val="16"/>
                <w:szCs w:val="16"/>
                <w:lang w:val="en-GB"/>
              </w:rPr>
            </w:pPr>
          </w:p>
          <w:p w14:paraId="118A2E3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in the intensity and frequency of cold extremes:</w:t>
            </w:r>
          </w:p>
          <w:p w14:paraId="7D1BA36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2858CC2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719D12A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31E0FDF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1F7AAA7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3FE98B1D" w14:textId="77777777" w:rsidR="00D376F0" w:rsidRPr="00D424AA" w:rsidRDefault="00D376F0" w:rsidP="00D424AA">
            <w:pPr>
              <w:rPr>
                <w:rFonts w:ascii="Times New Roman" w:hAnsi="Times New Roman" w:cs="Times New Roman"/>
                <w:color w:val="000000" w:themeColor="text1"/>
                <w:sz w:val="16"/>
                <w:szCs w:val="16"/>
                <w:lang w:val="en-GB"/>
              </w:rPr>
            </w:pPr>
          </w:p>
          <w:p w14:paraId="7D8ABE1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4EAC2B9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3E1002A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0742F4F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2EBBC2C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p w14:paraId="742D18F9" w14:textId="77777777" w:rsidR="00D376F0" w:rsidRPr="00D424AA" w:rsidRDefault="00D376F0" w:rsidP="00D424AA">
            <w:pPr>
              <w:rPr>
                <w:rFonts w:ascii="Times New Roman" w:hAnsi="Times New Roman" w:cs="Times New Roman"/>
                <w:color w:val="000000" w:themeColor="text1"/>
                <w:sz w:val="16"/>
                <w:szCs w:val="16"/>
                <w:lang w:val="en-GB"/>
              </w:rPr>
            </w:pPr>
          </w:p>
          <w:p w14:paraId="0123F4E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5B762F4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w:t>
            </w:r>
          </w:p>
        </w:tc>
      </w:tr>
      <w:tr w:rsidR="00D376F0" w:rsidRPr="00F1665C" w14:paraId="2770B3C2" w14:textId="77777777" w:rsidTr="00723657">
        <w:tc>
          <w:tcPr>
            <w:tcW w:w="2158" w:type="dxa"/>
            <w:vMerge w:val="restart"/>
          </w:tcPr>
          <w:p w14:paraId="19842EBA"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astearn Southern Africa (ESAF)</w:t>
            </w:r>
          </w:p>
          <w:p w14:paraId="7F0162AB"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dashed" w:sz="4" w:space="0" w:color="000000"/>
            </w:tcBorders>
            <w:shd w:val="clear" w:color="auto" w:fill="FD9693"/>
          </w:tcPr>
          <w:p w14:paraId="733336CD" w14:textId="72B9C0C8" w:rsidR="00D376F0" w:rsidRPr="00841A35" w:rsidDel="00441D0F" w:rsidRDefault="00D376F0" w:rsidP="00381ADC">
            <w:pPr>
              <w:rPr>
                <w:del w:id="3621" w:author="Robin Matthews" w:date="2021-07-14T15:29:00Z"/>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3622"/>
            <w:ins w:id="3623" w:author="Robin Matthews" w:date="2021-07-14T15:29:00Z">
              <w:r w:rsidR="00441D0F">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id" : "ITEM-2", "itemData" : { "DOI" : "10.1088/1748-9326/11/5/054016", "ISSN" : "1748-9326",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2", "issue" : "5", "issued" : { "date-parts" : [ [ "2016", "5", "1" ] ] }, "page" : "054016", "title" : "When will unusual heat waves become normal in a warming Africa?", "translator" : [ { "dropping-particle" : "", "family" : "S592", "given" : "", "non-dropping-particle" : "", "parse-names" : false, "suffix" : "" } ], "type" : "article-journal", "volume" : "11" }, "uris" : [ "http://www.mendeley.com/documents/?uuid=c0f13485-98c9-3499-ad33-747d2f3f40a6" ] }, { "id" : "ITEM-3", "itemData" : { "author" : [ { "dropping-particle" : "", "family" : "Kruger", "given" : "Andries C", "non-dropping-particle" : "", "parse-names" : false, "suffix" : "" }, { "dropping-particle" : "", "family" : "Nxumalo", "given" : "M", "non-dropping-particle" : "", "parse-names" : false, "suffix" : "" } ], "container-title" : "International Journal of Climatology", "id" : "ITEM-3", "issue" : "5", "issued" : { "date-parts" : [ [ "2017" ] ] }, "page" : "2364-2377", "publisher" : "Wiley Online Library", "title" : "Surface temperature trends from homogenized time series in South Africa: 1931--2015", "translator" : [ { "dropping-particle" : "", "family" : "S2956", "given" : "", "non-dropping-particle" : "", "parse-names" : false, "suffix" : "" } ], "type" : "article-journal", "volume" : "37" }, "uris" : [ "http://www.mendeley.com/documents/?uuid=8d24997c-51cf-4618-a974-2d50d6be6a28" ] }, { "id" : "ITEM-4", "itemData" : { "author" : [ { "dropping-particle" : "", "family" : "Mbokodo", "given" : "Innocent", "non-dropping-particle" : "", "parse-names" : false, "suffix" : "" }, { "dropping-particle" : "", "family" : "Bopape", "given" : "Mary-Jane", "non-dropping-particle" : "", "parse-names" : false, "suffix" : "" }, { "dropping-particle" : "", "family" : "Chikoore", "given" : "Hector", "non-dropping-particle" : "", "parse-names" : false, "suffix" : "" }, { "dropping-particle" : "", "family" : "Engelbrecht", "given" : "Francois", "non-dropping-particle" : "", "parse-names" : false, "suffix" : "" }, { "dropping-particle" : "", "family" : "Nethengwe", "given" : "Nthaduleni", "non-dropping-particle" : "", "parse-names" : false, "suffix" : "" } ], "container-title" : "Atmosphere", "id" : "ITEM-4", "issue" : "7", "issued" : { "date-parts" : [ [ "2020" ] ] }, "page" : "712", "publisher" : "Multidisciplinary Digital Publishing Institute", "title" : "Heatwaves in the Future Warmer Climate of South Africa", "translator" : [ { "dropping-particle" : "", "family" : "S2860", "given" : "", "non-dropping-particle" : "", "parse-names" : false, "suffix" : "" } ], "type" : "article-journal", "volume" : "11" }, "uris" : [ "http://www.mendeley.com/documents/?uuid=a7df42fe-f5f1-47b4-831f-d009883c1dbe" ] } ], "mendeley" : { "formattedCitation" : "(Donat et al., 2013a; Russo et al., 2016; Kruger and Nxumalo, 2017; Mbokodo et al., 2020)", "manualFormatting" : "(Dunn et al., 2020; Russo et al., 2016; Kruger and Nxumalo, 2017; Mbokodo et al., 2020; Perkins-Kirkpatrick and Lewis, 2020)", "plainTextFormattedCitation" : "(Donat et al., 2013a; Russo et al., 2016; Kruger and Nxumalo, 2017; Mbokodo et al., 2020)", "previouslyFormattedCitation" : "(Donat et al., 2013a; Russo et al., 2016; Kruger and Nxumalo, 2017; Mbokodo et al., 2020)" }, "properties" : { "noteIndex" : 0 }, "schema" : "https://github.com/citation-style-language/schema/raw/master/csl-citation.json" }</w:instrText>
            </w:r>
            <w:ins w:id="3624" w:author="Robin Matthews" w:date="2021-07-14T15:29:00Z">
              <w:r w:rsidR="00441D0F">
                <w:rPr>
                  <w:rFonts w:cs="Times New Roman"/>
                  <w:color w:val="000000" w:themeColor="text1"/>
                  <w:sz w:val="16"/>
                  <w:szCs w:val="16"/>
                  <w:lang w:val="en-GB"/>
                </w:rPr>
                <w:fldChar w:fldCharType="separate"/>
              </w:r>
              <w:r w:rsidR="00441D0F" w:rsidRPr="00EC79FB">
                <w:rPr>
                  <w:rFonts w:cs="Times New Roman"/>
                  <w:noProof/>
                  <w:color w:val="000000" w:themeColor="text1"/>
                  <w:sz w:val="16"/>
                  <w:szCs w:val="16"/>
                  <w:lang w:val="en-GB"/>
                </w:rPr>
                <w:t>(</w:t>
              </w:r>
              <w:r w:rsidR="00441D0F">
                <w:rPr>
                  <w:rFonts w:cs="Times New Roman"/>
                  <w:noProof/>
                  <w:color w:val="000000" w:themeColor="text1"/>
                  <w:sz w:val="16"/>
                  <w:szCs w:val="16"/>
                  <w:lang w:val="en-GB"/>
                </w:rPr>
                <w:t>Dunn et al.</w:t>
              </w:r>
              <w:r w:rsidR="00441D0F" w:rsidRPr="00EC79FB">
                <w:rPr>
                  <w:rFonts w:cs="Times New Roman"/>
                  <w:noProof/>
                  <w:color w:val="000000" w:themeColor="text1"/>
                  <w:sz w:val="16"/>
                  <w:szCs w:val="16"/>
                  <w:lang w:val="en-GB"/>
                </w:rPr>
                <w:t>, 20</w:t>
              </w:r>
              <w:r w:rsidR="00441D0F">
                <w:rPr>
                  <w:rFonts w:cs="Times New Roman"/>
                  <w:noProof/>
                  <w:color w:val="000000" w:themeColor="text1"/>
                  <w:sz w:val="16"/>
                  <w:szCs w:val="16"/>
                  <w:lang w:val="en-GB"/>
                </w:rPr>
                <w:t>20</w:t>
              </w:r>
              <w:r w:rsidR="00441D0F" w:rsidRPr="00EC79FB">
                <w:rPr>
                  <w:rFonts w:cs="Times New Roman"/>
                  <w:noProof/>
                  <w:color w:val="000000" w:themeColor="text1"/>
                  <w:sz w:val="16"/>
                  <w:szCs w:val="16"/>
                  <w:lang w:val="en-GB"/>
                </w:rPr>
                <w:t>; Russo et al., 2016; Kruger and Nxumalo, 2017; Mbokodo et al., 2020</w:t>
              </w:r>
              <w:r w:rsidR="00441D0F">
                <w:rPr>
                  <w:rFonts w:cs="Times New Roman"/>
                  <w:noProof/>
                  <w:color w:val="000000" w:themeColor="text1"/>
                  <w:sz w:val="16"/>
                  <w:szCs w:val="16"/>
                  <w:lang w:val="en-GB"/>
                </w:rPr>
                <w:t>; Perkins-Kirkpatrick and Lewis, 2020</w:t>
              </w:r>
              <w:r w:rsidR="00441D0F" w:rsidRPr="00EC79FB">
                <w:rPr>
                  <w:rFonts w:cs="Times New Roman"/>
                  <w:noProof/>
                  <w:color w:val="000000" w:themeColor="text1"/>
                  <w:sz w:val="16"/>
                  <w:szCs w:val="16"/>
                  <w:lang w:val="en-GB"/>
                </w:rPr>
                <w:t>)</w:t>
              </w:r>
              <w:r w:rsidR="00441D0F">
                <w:rPr>
                  <w:rFonts w:cs="Times New Roman"/>
                  <w:color w:val="000000" w:themeColor="text1"/>
                  <w:sz w:val="16"/>
                  <w:szCs w:val="16"/>
                  <w:lang w:val="en-GB"/>
                </w:rPr>
                <w:fldChar w:fldCharType="end"/>
              </w:r>
              <w:commentRangeEnd w:id="3622"/>
              <w:r w:rsidR="00441D0F">
                <w:rPr>
                  <w:rStyle w:val="Marquedecommentaire"/>
                </w:rPr>
                <w:commentReference w:id="3622"/>
              </w:r>
            </w:ins>
            <w:commentRangeStart w:id="3625"/>
            <w:del w:id="3626" w:author="Robin Matthews" w:date="2021-07-14T15:29:00Z">
              <w:r w:rsidRPr="00D424AA" w:rsidDel="00441D0F">
                <w:rPr>
                  <w:rFonts w:cs="Times New Roman"/>
                  <w:color w:val="000000" w:themeColor="text1"/>
                  <w:sz w:val="16"/>
                  <w:szCs w:val="16"/>
                  <w:lang w:val="en-GB"/>
                </w:rPr>
                <w:fldChar w:fldCharType="begin" w:fldLock="1"/>
              </w:r>
              <w:r w:rsidR="00FF6231" w:rsidDel="00441D0F">
                <w:rPr>
                  <w:rFonts w:ascii="Times New Roman" w:hAnsi="Times New Roman" w:cs="Times New Roman"/>
                  <w:color w:val="000000" w:themeColor="text1"/>
                  <w:sz w:val="16"/>
                  <w:szCs w:val="16"/>
                  <w:lang w:val="en-GB"/>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manualFormatting" : "(Dunn et al., 2020; ", "plainTextFormattedCitation" : "(Donat et al., 2013a)", "previouslyFormattedCitation" : "(Donat et al., 2013a)" }, "properties" : { "noteIndex" : 0 }, "schema" : "https://github.com/citation-style-language/schema/raw/master/csl-citation.json" }</w:delInstrText>
              </w:r>
              <w:r w:rsidRPr="00D424AA" w:rsidDel="00441D0F">
                <w:rPr>
                  <w:rFonts w:cs="Times New Roman"/>
                  <w:color w:val="000000" w:themeColor="text1"/>
                  <w:sz w:val="16"/>
                  <w:szCs w:val="16"/>
                  <w:lang w:val="en-GB"/>
                </w:rPr>
                <w:fldChar w:fldCharType="separate"/>
              </w:r>
              <w:r w:rsidR="00A26296" w:rsidDel="00441D0F">
                <w:rPr>
                  <w:rFonts w:ascii="Times New Roman" w:hAnsi="Times New Roman" w:cs="Times New Roman"/>
                  <w:noProof/>
                  <w:color w:val="000000" w:themeColor="text1"/>
                  <w:sz w:val="16"/>
                  <w:szCs w:val="16"/>
                  <w:lang w:val="en-GB"/>
                </w:rPr>
                <w:delText xml:space="preserve">(Dunn et al., 2020; </w:delText>
              </w:r>
              <w:r w:rsidRPr="00D424AA" w:rsidDel="00441D0F">
                <w:rPr>
                  <w:rFonts w:cs="Times New Roman"/>
                  <w:color w:val="000000" w:themeColor="text1"/>
                  <w:sz w:val="16"/>
                  <w:szCs w:val="16"/>
                  <w:lang w:val="en-GB"/>
                </w:rPr>
                <w:fldChar w:fldCharType="end"/>
              </w:r>
              <w:commentRangeEnd w:id="3625"/>
              <w:r w:rsidR="00A26296" w:rsidDel="00441D0F">
                <w:rPr>
                  <w:rStyle w:val="Marquedecommentaire"/>
                  <w:rFonts w:ascii="Times New Roman" w:hAnsi="Times New Roman" w:cstheme="minorBidi"/>
                  <w:lang w:val="fr-FR" w:eastAsia="fr-FR"/>
                </w:rPr>
                <w:commentReference w:id="3625"/>
              </w:r>
              <w:commentRangeStart w:id="3627"/>
              <w:r w:rsidRPr="00D424AA" w:rsidDel="00441D0F">
                <w:rPr>
                  <w:rFonts w:cs="Times New Roman"/>
                  <w:color w:val="000000" w:themeColor="text1"/>
                  <w:sz w:val="16"/>
                  <w:szCs w:val="16"/>
                  <w:lang w:val="en-GB"/>
                </w:rPr>
                <w:fldChar w:fldCharType="begin" w:fldLock="1"/>
              </w:r>
              <w:r w:rsidR="00FF6231" w:rsidDel="00441D0F">
                <w:rPr>
                  <w:rFonts w:ascii="Times New Roman" w:hAnsi="Times New Roman" w:cs="Times New Roman"/>
                  <w:color w:val="000000" w:themeColor="text1"/>
                  <w:sz w:val="16"/>
                  <w:szCs w:val="16"/>
                  <w:lang w:val="en-GB"/>
                </w:rPr>
                <w:delInstrText>ADDIN CSL_CITATION { "citationItems" : [ { "id" : "ITEM-1", "itemData" : { "DOI" : "10.1088/1748-9326/11/5/054016", "ISSN" : "1748-9326",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1", "issue" : "5", "issued" : { "date-parts" : [ [ "2016", "5", "1" ] ] }, "page" : "054016", "title" : "When will unusual heat waves become normal in a warming Africa?", "translator" : [ { "dropping-particle" : "", "family" : "S592", "given" : "", "non-dropping-particle" : "", "parse-names" : false, "suffix" : "" } ], "type" : "article-journal", "volume" : "11" }, "uris" : [ "http://www.mendeley.com/documents/?uuid=c0f13485-98c9-3499-ad33-747d2f3f40a6" ] } ], "mendeley" : { "formattedCitation" : "(Russo et al., 2016)", "manualFormatting" : "Russo et al., 2016; Perkins-Kirkpatrick and Lewis, 2020;", "plainTextFormattedCitation" : "(Russo et al., 2016)", "previouslyFormattedCitation" : "(Russo et al., 2016)" }, "properties" : { "noteIndex" : 0 }, "schema" : "https://github.com/citation-style-language/schema/raw/master/csl-citation.json" }</w:delInstrText>
              </w:r>
              <w:r w:rsidRPr="00D424AA" w:rsidDel="00441D0F">
                <w:rPr>
                  <w:rFonts w:cs="Times New Roman"/>
                  <w:color w:val="000000" w:themeColor="text1"/>
                  <w:sz w:val="16"/>
                  <w:szCs w:val="16"/>
                  <w:lang w:val="en-GB"/>
                </w:rPr>
                <w:fldChar w:fldCharType="separate"/>
              </w:r>
              <w:r w:rsidR="00A26296" w:rsidDel="00441D0F">
                <w:rPr>
                  <w:rFonts w:cs="Times New Roman"/>
                  <w:noProof/>
                  <w:color w:val="000000" w:themeColor="text1"/>
                  <w:sz w:val="16"/>
                  <w:szCs w:val="16"/>
                  <w:lang w:val="en-GB"/>
                </w:rPr>
                <w:delText xml:space="preserve">Russo et al., 2016; </w:delText>
              </w:r>
              <w:r w:rsidR="00A26296" w:rsidDel="00441D0F">
                <w:rPr>
                  <w:rFonts w:cs="Times New Roman"/>
                  <w:noProof/>
                  <w:color w:val="000000" w:themeColor="text1"/>
                  <w:sz w:val="16"/>
                  <w:szCs w:val="16"/>
                  <w:lang w:val="en-GB"/>
                </w:rPr>
                <w:lastRenderedPageBreak/>
                <w:delText>Perkins-Kirkpatrick and Lewis, 2020;</w:delText>
              </w:r>
              <w:r w:rsidRPr="00D424AA" w:rsidDel="00441D0F">
                <w:rPr>
                  <w:rFonts w:cs="Times New Roman"/>
                  <w:color w:val="000000" w:themeColor="text1"/>
                  <w:sz w:val="16"/>
                  <w:szCs w:val="16"/>
                  <w:lang w:val="en-GB"/>
                </w:rPr>
                <w:fldChar w:fldCharType="end"/>
              </w:r>
              <w:commentRangeEnd w:id="3627"/>
              <w:r w:rsidR="00A26296" w:rsidDel="00441D0F">
                <w:rPr>
                  <w:rStyle w:val="Marquedecommentaire"/>
                  <w:rFonts w:ascii="Times New Roman" w:hAnsi="Times New Roman" w:cstheme="minorBidi"/>
                  <w:lang w:val="fr-FR" w:eastAsia="fr-FR"/>
                </w:rPr>
                <w:commentReference w:id="3627"/>
              </w:r>
              <w:r w:rsidRPr="00841A35" w:rsidDel="00441D0F">
                <w:rPr>
                  <w:rFonts w:ascii="Times New Roman" w:hAnsi="Times New Roman" w:cs="Times New Roman"/>
                  <w:color w:val="000000" w:themeColor="text1"/>
                  <w:sz w:val="16"/>
                  <w:szCs w:val="16"/>
                  <w:lang w:val="en-GB"/>
                </w:rPr>
                <w:delText xml:space="preserve"> </w:delText>
              </w:r>
              <w:commentRangeStart w:id="3628"/>
              <w:r w:rsidRPr="00D424AA" w:rsidDel="00441D0F">
                <w:rPr>
                  <w:rFonts w:cs="Times New Roman"/>
                  <w:bCs/>
                  <w:sz w:val="16"/>
                  <w:szCs w:val="16"/>
                  <w:lang w:val="en-GB"/>
                </w:rPr>
                <w:fldChar w:fldCharType="begin" w:fldLock="1"/>
              </w:r>
              <w:r w:rsidR="00FF6231" w:rsidDel="00441D0F">
                <w:rPr>
                  <w:rFonts w:ascii="Times New Roman" w:hAnsi="Times New Roman" w:cs="Times New Roman"/>
                  <w:bCs/>
                  <w:sz w:val="16"/>
                  <w:szCs w:val="16"/>
                  <w:lang w:val="en-GB"/>
                </w:rPr>
                <w:delInstrText>ADDIN CSL_CITATION { "citationItems" : [ { "id" : "ITEM-1", "itemData" : { "author" : [ { "dropping-particle" : "", "family" : "Kruger", "given" : "Andries C", "non-dropping-particle" : "", "parse-names" : false, "suffix" : "" }, { "dropping-particle" : "", "family" : "Nxumalo", "given" : "M", "non-dropping-particle" : "", "parse-names" : false, "suffix" : "" } ], "container-title" : "International Journal of Climatology", "id" : "ITEM-1", "issue" : "5", "issued" : { "date-parts" : [ [ "2017" ] ] }, "page" : "2364-2377", "publisher" : "Wiley Online Library", "title" : "Surface temperature trends from homogenized time series in South Africa: 1931--2015", "translator" : [ { "dropping-particle" : "", "family" : "S2956", "given" : "", "non-dropping-particle" : "", "parse-names" : false, "suffix" : "" } ], "type" : "article-journal", "volume" : "37" }, "uris" : [ "http://www.mendeley.com/documents/?uuid=8d24997c-51cf-4618-a974-2d50d6be6a28" ] } ], "mendeley" : { "formattedCitation" : "(Kruger and Nxumalo, 2017)", "manualFormatting" : "Kruger and Nxumalo, 2017;", "plainTextFormattedCitation" : "(Kruger and Nxumalo, 2017)", "previouslyFormattedCitation" : "(Kruger and Nxumalo, 2017)" }, "properties" : { "noteIndex" : 0 }, "schema" : "https://github.com/citation-style-language/schema/raw/master/csl-citation.json" }</w:delInstrText>
              </w:r>
              <w:r w:rsidRPr="00D424AA" w:rsidDel="00441D0F">
                <w:rPr>
                  <w:rFonts w:cs="Times New Roman"/>
                  <w:bCs/>
                  <w:sz w:val="16"/>
                  <w:szCs w:val="16"/>
                  <w:lang w:val="en-GB"/>
                </w:rPr>
                <w:fldChar w:fldCharType="separate"/>
              </w:r>
              <w:r w:rsidR="00A26296" w:rsidDel="00441D0F">
                <w:rPr>
                  <w:rFonts w:ascii="Times New Roman" w:hAnsi="Times New Roman" w:cs="Times New Roman"/>
                  <w:bCs/>
                  <w:noProof/>
                  <w:sz w:val="16"/>
                  <w:szCs w:val="16"/>
                  <w:lang w:val="en-GB"/>
                </w:rPr>
                <w:delText>Kruger and Nxumalo, 2017;</w:delText>
              </w:r>
              <w:r w:rsidRPr="00D424AA" w:rsidDel="00441D0F">
                <w:rPr>
                  <w:rFonts w:cs="Times New Roman"/>
                  <w:bCs/>
                  <w:sz w:val="16"/>
                  <w:szCs w:val="16"/>
                  <w:lang w:val="en-GB"/>
                </w:rPr>
                <w:fldChar w:fldCharType="end"/>
              </w:r>
              <w:commentRangeEnd w:id="3628"/>
              <w:r w:rsidR="00A26296" w:rsidDel="00441D0F">
                <w:rPr>
                  <w:rStyle w:val="Marquedecommentaire"/>
                  <w:rFonts w:ascii="Times New Roman" w:hAnsi="Times New Roman" w:cstheme="minorBidi"/>
                  <w:lang w:val="fr-FR" w:eastAsia="fr-FR"/>
                </w:rPr>
                <w:commentReference w:id="3628"/>
              </w:r>
              <w:r w:rsidRPr="00841A35" w:rsidDel="00441D0F">
                <w:rPr>
                  <w:rFonts w:ascii="Times New Roman" w:hAnsi="Times New Roman" w:cs="Times New Roman"/>
                  <w:bCs/>
                  <w:sz w:val="16"/>
                  <w:szCs w:val="16"/>
                  <w:lang w:val="en-GB"/>
                </w:rPr>
                <w:delText xml:space="preserve"> </w:delText>
              </w:r>
              <w:commentRangeStart w:id="3629"/>
              <w:r w:rsidRPr="00D424AA" w:rsidDel="00441D0F">
                <w:rPr>
                  <w:rFonts w:cs="Times New Roman"/>
                  <w:color w:val="000000"/>
                  <w:sz w:val="16"/>
                  <w:szCs w:val="16"/>
                  <w:lang w:val="en-GB"/>
                </w:rPr>
                <w:fldChar w:fldCharType="begin" w:fldLock="1"/>
              </w:r>
              <w:r w:rsidR="00FF6231" w:rsidDel="00441D0F">
                <w:rPr>
                  <w:rFonts w:ascii="Times New Roman" w:hAnsi="Times New Roman" w:cs="Times New Roman"/>
                  <w:color w:val="000000"/>
                  <w:sz w:val="16"/>
                  <w:szCs w:val="16"/>
                  <w:lang w:val="en-GB"/>
                </w:rPr>
                <w:delInstrText>ADDIN CSL_CITATION { "citationItems" : [ { "id" : "ITEM-1", "itemData" : { "author" : [ { "dropping-particle" : "", "family" : "Mbokodo", "given" : "Innocent", "non-dropping-particle" : "", "parse-names" : false, "suffix" : "" }, { "dropping-particle" : "", "family" : "Bopape", "given" : "Mary-Jane", "non-dropping-particle" : "", "parse-names" : false, "suffix" : "" }, { "dropping-particle" : "", "family" : "Chikoore", "given" : "Hector", "non-dropping-particle" : "", "parse-names" : false, "suffix" : "" }, { "dropping-particle" : "", "family" : "Engelbrecht", "given" : "Francois", "non-dropping-particle" : "", "parse-names" : false, "suffix" : "" }, { "dropping-particle" : "", "family" : "Nethengwe", "given" : "Nthaduleni", "non-dropping-particle" : "", "parse-names" : false, "suffix" : "" } ], "container-title" : "Atmosphere", "id" : "ITEM-1", "issue" : "7", "issued" : { "date-parts" : [ [ "2020" ] ] }, "page" : "712", "publisher" : "Multidisciplinary Digital Publishing Institute", "title" : "Heatwaves in the Future Warmer Climate of South Africa", "translator" : [ { "dropping-particle" : "", "family" : "S2860", "given" : "", "non-dropping-particle" : "", "parse-names" : false, "suffix" : "" } ], "type" : "article-journal", "volume" : "11" }, "uris" : [ "http://www.mendeley.com/documents/?uuid=a7df42fe-f5f1-47b4-831f-d009883c1dbe" ] } ], "mendeley" : { "formattedCitation" : "(Mbokodo et al., 2020)", "manualFormatting" : "Mbokodo et al., 2020)", "plainTextFormattedCitation" : "(Mbokodo et al., 2020)", "previouslyFormattedCitation" : "(Mbokodo et al., 2020)" }, "properties" : { "noteIndex" : 0 }, "schema" : "https://github.com/citation-style-language/schema/raw/master/csl-citation.json" }</w:delInstrText>
              </w:r>
              <w:r w:rsidRPr="00D424AA" w:rsidDel="00441D0F">
                <w:rPr>
                  <w:rFonts w:cs="Times New Roman"/>
                  <w:color w:val="000000"/>
                  <w:sz w:val="16"/>
                  <w:szCs w:val="16"/>
                  <w:lang w:val="en-GB"/>
                </w:rPr>
                <w:fldChar w:fldCharType="separate"/>
              </w:r>
              <w:r w:rsidR="00A26296" w:rsidDel="00441D0F">
                <w:rPr>
                  <w:rFonts w:ascii="Times New Roman" w:hAnsi="Times New Roman" w:cs="Times New Roman"/>
                  <w:noProof/>
                  <w:color w:val="000000"/>
                  <w:sz w:val="16"/>
                  <w:szCs w:val="16"/>
                  <w:lang w:val="en-GB"/>
                </w:rPr>
                <w:delText>Mbokodo et al., 2020)</w:delText>
              </w:r>
              <w:r w:rsidRPr="00D424AA" w:rsidDel="00441D0F">
                <w:rPr>
                  <w:rFonts w:cs="Times New Roman"/>
                  <w:color w:val="000000"/>
                  <w:sz w:val="16"/>
                  <w:szCs w:val="16"/>
                  <w:lang w:val="en-GB"/>
                </w:rPr>
                <w:fldChar w:fldCharType="end"/>
              </w:r>
              <w:commentRangeEnd w:id="3629"/>
              <w:r w:rsidR="00A26296" w:rsidDel="00441D0F">
                <w:rPr>
                  <w:rStyle w:val="Marquedecommentaire"/>
                  <w:rFonts w:ascii="Times New Roman" w:hAnsi="Times New Roman" w:cstheme="minorBidi"/>
                  <w:lang w:val="fr-FR" w:eastAsia="fr-FR"/>
                </w:rPr>
                <w:commentReference w:id="3629"/>
              </w:r>
            </w:del>
          </w:p>
          <w:p w14:paraId="0ECA39E8" w14:textId="77777777" w:rsidR="00D376F0" w:rsidRPr="00D424AA" w:rsidRDefault="00D376F0" w:rsidP="00381ADC">
            <w:pPr>
              <w:rPr>
                <w:rFonts w:ascii="Times New Roman" w:hAnsi="Times New Roman" w:cs="Times New Roman"/>
                <w:i/>
                <w:color w:val="000000" w:themeColor="text1"/>
                <w:sz w:val="16"/>
                <w:szCs w:val="16"/>
                <w:lang w:val="en-GB"/>
              </w:rPr>
            </w:pPr>
          </w:p>
        </w:tc>
        <w:tc>
          <w:tcPr>
            <w:tcW w:w="1916" w:type="dxa"/>
            <w:tcBorders>
              <w:top w:val="dashed" w:sz="4" w:space="0" w:color="000000"/>
            </w:tcBorders>
            <w:shd w:val="clear" w:color="auto" w:fill="FEC2B8"/>
          </w:tcPr>
          <w:p w14:paraId="7F1C2E41" w14:textId="51D11B17" w:rsidR="00D376F0" w:rsidRPr="00841A35" w:rsidRDefault="00D376F0" w:rsidP="00D424AA">
            <w:pPr>
              <w:rPr>
                <w:rFonts w:ascii="Times New Roman" w:hAnsi="Times New Roman" w:cs="Times New Roman"/>
                <w:bCs/>
                <w:i/>
                <w:iCs/>
                <w:color w:val="000000" w:themeColor="text1"/>
                <w:sz w:val="16"/>
                <w:szCs w:val="16"/>
                <w:lang w:val="en-GB"/>
              </w:rPr>
            </w:pPr>
            <w:r w:rsidRPr="00D424AA">
              <w:rPr>
                <w:rFonts w:ascii="Times New Roman" w:hAnsi="Times New Roman" w:cs="Times New Roman"/>
                <w:color w:val="000000" w:themeColor="text1"/>
                <w:sz w:val="16"/>
                <w:szCs w:val="16"/>
                <w:lang w:val="en-GB" w:eastAsia="en-US"/>
              </w:rPr>
              <w:lastRenderedPageBreak/>
              <w:t xml:space="preserve">Robust evidence of a human contribution to the observed increase in the intensity and frequency of hot extremes and decrease in the intensity and frequency of cold extremes </w:t>
            </w:r>
            <w:ins w:id="3630" w:author="Robin Matthews" w:date="2021-07-14T15:30:00Z">
              <w:r w:rsidR="00441D0F" w:rsidRPr="00441D0F">
                <w:rPr>
                  <w:rFonts w:ascii="Times New Roman" w:hAnsi="Times New Roman" w:cs="Times New Roman"/>
                  <w:color w:val="000000" w:themeColor="text1"/>
                  <w:sz w:val="16"/>
                  <w:szCs w:val="16"/>
                  <w:lang w:val="en-GB" w:eastAsia="fr-FR"/>
                </w:rPr>
                <w:fldChar w:fldCharType="begin" w:fldLock="1"/>
              </w:r>
            </w:ins>
            <w:r w:rsidR="00D60E09">
              <w:rPr>
                <w:rFonts w:ascii="Times New Roman" w:hAnsi="Times New Roman"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Seong et al., 2020)", "plainTextFormattedCitation" : "(Wang et al., 2017c; Seong et al., 2020)", "previouslyFormattedCitation" : "(Wang et al., 2017c; Seong et al., 2020)" }, "properties" : { "noteIndex" : 0 }, "schema" : "https://github.com/citation-style-language/schema/raw/master/csl-citation.json" }</w:instrText>
            </w:r>
            <w:ins w:id="3631" w:author="Robin Matthews" w:date="2021-07-14T15:30:00Z">
              <w:r w:rsidR="00441D0F" w:rsidRPr="00441D0F">
                <w:rPr>
                  <w:rFonts w:ascii="Times New Roman" w:hAnsi="Times New Roman" w:cs="Times New Roman"/>
                  <w:color w:val="000000" w:themeColor="text1"/>
                  <w:sz w:val="16"/>
                  <w:szCs w:val="16"/>
                  <w:lang w:val="en-GB" w:eastAsia="fr-FR"/>
                  <w:rPrChange w:id="3632" w:author="Robin Matthews" w:date="2021-07-14T15:30:00Z">
                    <w:rPr>
                      <w:rFonts w:cs="Times New Roman"/>
                      <w:color w:val="000000" w:themeColor="text1"/>
                      <w:sz w:val="16"/>
                      <w:szCs w:val="16"/>
                      <w:lang w:val="en-GB"/>
                    </w:rPr>
                  </w:rPrChange>
                </w:rPr>
                <w:fldChar w:fldCharType="separate"/>
              </w:r>
            </w:ins>
            <w:r w:rsidR="00DB48AC" w:rsidRPr="00DB48AC">
              <w:rPr>
                <w:rFonts w:ascii="Times New Roman" w:hAnsi="Times New Roman" w:cs="Times New Roman"/>
                <w:noProof/>
                <w:color w:val="000000" w:themeColor="text1"/>
                <w:sz w:val="16"/>
                <w:szCs w:val="16"/>
                <w:lang w:val="en-GB"/>
              </w:rPr>
              <w:t>(Wang et al., 2017c; Seong et al., 2020)</w:t>
            </w:r>
            <w:ins w:id="3633" w:author="Robin Matthews" w:date="2021-07-14T15:30:00Z">
              <w:r w:rsidR="00441D0F" w:rsidRPr="00441D0F">
                <w:rPr>
                  <w:rFonts w:ascii="Times New Roman" w:hAnsi="Times New Roman" w:cs="Times New Roman"/>
                  <w:color w:val="000000" w:themeColor="text1"/>
                  <w:sz w:val="16"/>
                  <w:szCs w:val="16"/>
                  <w:lang w:val="en-GB" w:eastAsia="fr-FR"/>
                  <w:rPrChange w:id="3634" w:author="Robin Matthews" w:date="2021-07-14T15:30:00Z">
                    <w:rPr>
                      <w:rFonts w:cs="Times New Roman"/>
                      <w:color w:val="000000" w:themeColor="text1"/>
                      <w:sz w:val="16"/>
                      <w:szCs w:val="16"/>
                      <w:lang w:val="en-GB"/>
                    </w:rPr>
                  </w:rPrChange>
                </w:rPr>
                <w:fldChar w:fldCharType="end"/>
              </w:r>
            </w:ins>
            <w:commentRangeStart w:id="3635"/>
            <w:del w:id="3636" w:author="Robin Matthews" w:date="2021-07-14T15:30:00Z">
              <w:r w:rsidRPr="00D424AA" w:rsidDel="00441D0F">
                <w:rPr>
                  <w:rFonts w:ascii="Times New Roman" w:hAnsi="Times New Roman" w:cs="Times New Roman"/>
                  <w:color w:val="000000" w:themeColor="text1"/>
                  <w:sz w:val="16"/>
                  <w:szCs w:val="16"/>
                  <w:lang w:val="en-GB" w:eastAsia="fr-FR"/>
                </w:rPr>
                <w:fldChar w:fldCharType="begin" w:fldLock="1"/>
              </w:r>
              <w:r w:rsidR="00FF6231" w:rsidDel="00441D0F">
                <w:rPr>
                  <w:rFonts w:ascii="Times New Roman" w:hAnsi="Times New Roman"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441D0F">
                <w:rPr>
                  <w:rFonts w:ascii="Times New Roman" w:hAnsi="Times New Roman" w:cs="Times New Roman"/>
                  <w:color w:val="000000" w:themeColor="text1"/>
                  <w:sz w:val="16"/>
                  <w:szCs w:val="16"/>
                  <w:lang w:val="en-GB" w:eastAsia="fr-FR"/>
                </w:rPr>
                <w:fldChar w:fldCharType="separate"/>
              </w:r>
              <w:r w:rsidR="00A26296" w:rsidDel="00441D0F">
                <w:rPr>
                  <w:rFonts w:ascii="Times New Roman" w:hAnsi="Times New Roman" w:cs="Times New Roman"/>
                  <w:noProof/>
                  <w:color w:val="000000" w:themeColor="text1"/>
                  <w:sz w:val="16"/>
                  <w:szCs w:val="16"/>
                  <w:lang w:val="en-GB"/>
                </w:rPr>
                <w:delText>(Seong et al., 2020;</w:delText>
              </w:r>
              <w:r w:rsidRPr="00D424AA" w:rsidDel="00441D0F">
                <w:rPr>
                  <w:rFonts w:ascii="Times New Roman" w:hAnsi="Times New Roman" w:cs="Times New Roman"/>
                  <w:color w:val="000000" w:themeColor="text1"/>
                  <w:sz w:val="16"/>
                  <w:szCs w:val="16"/>
                  <w:lang w:val="en-GB" w:eastAsia="fr-FR"/>
                </w:rPr>
                <w:fldChar w:fldCharType="end"/>
              </w:r>
              <w:commentRangeEnd w:id="3635"/>
              <w:r w:rsidR="00A26296" w:rsidDel="00441D0F">
                <w:rPr>
                  <w:rStyle w:val="Marquedecommentaire"/>
                  <w:rFonts w:ascii="Times New Roman" w:hAnsi="Times New Roman" w:cstheme="minorBidi"/>
                  <w:lang w:val="fr-FR" w:eastAsia="fr-FR"/>
                </w:rPr>
                <w:commentReference w:id="3635"/>
              </w:r>
              <w:r w:rsidRPr="00841A35" w:rsidDel="00441D0F">
                <w:rPr>
                  <w:rFonts w:ascii="Times New Roman" w:hAnsi="Times New Roman" w:cs="Times New Roman"/>
                  <w:color w:val="000000" w:themeColor="text1"/>
                  <w:sz w:val="16"/>
                  <w:szCs w:val="16"/>
                  <w:lang w:val="en-GB"/>
                </w:rPr>
                <w:delText xml:space="preserve"> </w:delText>
              </w:r>
              <w:commentRangeStart w:id="3637"/>
              <w:r w:rsidRPr="00D424AA" w:rsidDel="00441D0F">
                <w:rPr>
                  <w:rFonts w:cs="Times New Roman"/>
                  <w:color w:val="000000" w:themeColor="text1"/>
                  <w:sz w:val="16"/>
                  <w:szCs w:val="16"/>
                  <w:lang w:val="en-GB"/>
                </w:rPr>
                <w:fldChar w:fldCharType="begin" w:fldLock="1"/>
              </w:r>
              <w:r w:rsidR="00FF6231" w:rsidDel="00441D0F">
                <w:rPr>
                  <w:rFonts w:ascii="Times New Roman" w:hAnsi="Times New Roman"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441D0F">
                <w:rPr>
                  <w:rFonts w:cs="Times New Roman"/>
                  <w:color w:val="000000" w:themeColor="text1"/>
                  <w:sz w:val="16"/>
                  <w:szCs w:val="16"/>
                  <w:lang w:val="en-GB"/>
                </w:rPr>
                <w:fldChar w:fldCharType="separate"/>
              </w:r>
              <w:r w:rsidR="00A26296" w:rsidDel="00441D0F">
                <w:rPr>
                  <w:rFonts w:ascii="Times New Roman" w:hAnsi="Times New Roman" w:cs="Times New Roman"/>
                  <w:noProof/>
                  <w:color w:val="000000" w:themeColor="text1"/>
                  <w:sz w:val="16"/>
                  <w:szCs w:val="16"/>
                  <w:lang w:val="en-GB"/>
                </w:rPr>
                <w:delText>Wang et al., 2017)</w:delText>
              </w:r>
              <w:r w:rsidRPr="00D424AA" w:rsidDel="00441D0F">
                <w:rPr>
                  <w:rFonts w:cs="Times New Roman"/>
                  <w:color w:val="000000" w:themeColor="text1"/>
                  <w:sz w:val="16"/>
                  <w:szCs w:val="16"/>
                  <w:lang w:val="en-GB"/>
                </w:rPr>
                <w:fldChar w:fldCharType="end"/>
              </w:r>
            </w:del>
            <w:commentRangeEnd w:id="3637"/>
            <w:r w:rsidR="00A26296">
              <w:rPr>
                <w:rStyle w:val="Marquedecommentaire"/>
                <w:rFonts w:ascii="Times New Roman" w:hAnsi="Times New Roman" w:cstheme="minorBidi"/>
                <w:lang w:val="fr-FR" w:eastAsia="fr-FR"/>
              </w:rPr>
              <w:commentReference w:id="3637"/>
            </w:r>
          </w:p>
        </w:tc>
        <w:tc>
          <w:tcPr>
            <w:tcW w:w="2400" w:type="dxa"/>
            <w:tcBorders>
              <w:top w:val="dashed" w:sz="4" w:space="0" w:color="000000"/>
            </w:tcBorders>
            <w:shd w:val="clear" w:color="auto" w:fill="FD9693"/>
          </w:tcPr>
          <w:p w14:paraId="77275D8F" w14:textId="77D7ECAA"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638"/>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39"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640" w:author="Robin Matthews" w:date="2021-07-14T12:16: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638"/>
            <w:r w:rsidR="00A26296">
              <w:rPr>
                <w:rStyle w:val="Marquedecommentaire"/>
                <w:rFonts w:ascii="Times New Roman" w:hAnsi="Times New Roman" w:cstheme="minorBidi"/>
                <w:lang w:val="fr-FR" w:eastAsia="fr-FR"/>
              </w:rPr>
              <w:commentReference w:id="3638"/>
            </w:r>
            <w:r w:rsidRPr="00841A35">
              <w:rPr>
                <w:rFonts w:ascii="Times New Roman" w:hAnsi="Times New Roman" w:cs="Times New Roman"/>
                <w:color w:val="000000" w:themeColor="text1"/>
                <w:sz w:val="16"/>
                <w:szCs w:val="16"/>
                <w:lang w:val="en-GB"/>
              </w:rPr>
              <w:t xml:space="preserve">; Annex). Median increase of more than 0.5°C in the 50-year TXx and TNn events compared to the 1°C warming level </w:t>
            </w:r>
            <w:commentRangeStart w:id="3641"/>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42"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643" w:author="Robin Matthews" w:date="2021-07-14T12:16: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641"/>
            <w:r w:rsidR="00A26296">
              <w:rPr>
                <w:rStyle w:val="Marquedecommentaire"/>
                <w:rFonts w:ascii="Times New Roman" w:hAnsi="Times New Roman" w:cstheme="minorBidi"/>
                <w:lang w:val="fr-FR" w:eastAsia="fr-FR"/>
              </w:rPr>
              <w:commentReference w:id="3641"/>
            </w:r>
            <w:del w:id="3644" w:author="Robin Matthews" w:date="2021-07-14T12:16: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1.5°C in annual TXx and </w:t>
            </w:r>
            <w:r w:rsidRPr="00841A35">
              <w:rPr>
                <w:rFonts w:ascii="Times New Roman" w:hAnsi="Times New Roman" w:cs="Times New Roman"/>
                <w:color w:val="000000" w:themeColor="text1"/>
                <w:sz w:val="16"/>
                <w:szCs w:val="16"/>
                <w:lang w:val="en-GB"/>
              </w:rPr>
              <w:lastRenderedPageBreak/>
              <w:t>TNn compared to pre-industrial (Annex).</w:t>
            </w:r>
          </w:p>
          <w:p w14:paraId="3C3D3128" w14:textId="77777777" w:rsidR="00D376F0" w:rsidRPr="00D424AA" w:rsidRDefault="00D376F0" w:rsidP="00D424AA">
            <w:pPr>
              <w:rPr>
                <w:rFonts w:ascii="Times New Roman" w:hAnsi="Times New Roman" w:cs="Times New Roman"/>
                <w:color w:val="000000" w:themeColor="text1"/>
                <w:sz w:val="16"/>
                <w:szCs w:val="16"/>
                <w:lang w:val="en-GB"/>
              </w:rPr>
            </w:pPr>
          </w:p>
          <w:p w14:paraId="1293AF44" w14:textId="02623DED"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del w:id="3645" w:author="Robin Matthews" w:date="2021-07-14T15:31:00Z">
              <w:r w:rsidRPr="00D424AA" w:rsidDel="00441D0F">
                <w:rPr>
                  <w:rFonts w:ascii="Times New Roman" w:hAnsi="Times New Roman" w:cs="Times New Roman"/>
                  <w:color w:val="000000" w:themeColor="text1"/>
                  <w:sz w:val="16"/>
                  <w:szCs w:val="16"/>
                  <w:lang w:val="en-GB"/>
                </w:rPr>
                <w:delText>(</w:delText>
              </w:r>
            </w:del>
            <w:commentRangeStart w:id="3646"/>
            <w:r w:rsidRPr="00D424AA">
              <w:rPr>
                <w:rFonts w:cs="Times New Roman"/>
                <w:color w:val="000000" w:themeColor="text1"/>
                <w:sz w:val="16"/>
                <w:szCs w:val="16"/>
                <w:lang w:val="en-GB"/>
              </w:rPr>
              <w:fldChar w:fldCharType="begin" w:fldLock="1"/>
            </w:r>
            <w:ins w:id="3647" w:author="Robin Matthews" w:date="2021-07-14T15:31:00Z">
              <w:r w:rsidR="00441D0F">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instrText>
              </w:r>
            </w:ins>
            <w:del w:id="3648" w:author="Robin Matthews" w:date="2021-07-14T15:31:00Z">
              <w:r w:rsidR="00FF6231" w:rsidDel="00441D0F">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649" w:author="Robin Matthews" w:date="2021-07-14T15:31:00Z">
              <w:r w:rsidR="00A26296" w:rsidDel="00441D0F">
                <w:rPr>
                  <w:rFonts w:ascii="Times New Roman" w:hAnsi="Times New Roman" w:cs="Times New Roman"/>
                  <w:noProof/>
                  <w:color w:val="000000" w:themeColor="text1"/>
                  <w:sz w:val="16"/>
                  <w:szCs w:val="16"/>
                  <w:lang w:val="en-GB"/>
                </w:rPr>
                <w:delText>W</w:delText>
              </w:r>
            </w:del>
            <w:ins w:id="3650" w:author="Robin Matthews" w:date="2021-07-14T15:31:00Z">
              <w:r w:rsidR="00441D0F">
                <w:rPr>
                  <w:rFonts w:ascii="Times New Roman" w:hAnsi="Times New Roman" w:cs="Times New Roman"/>
                  <w:noProof/>
                  <w:color w:val="000000" w:themeColor="text1"/>
                  <w:sz w:val="16"/>
                  <w:szCs w:val="16"/>
                  <w:lang w:val="en-GB"/>
                </w:rPr>
                <w:t>(W</w:t>
              </w:r>
            </w:ins>
            <w:r w:rsidR="00A26296">
              <w:rPr>
                <w:rFonts w:ascii="Times New Roman" w:hAnsi="Times New Roman" w:cs="Times New Roman"/>
                <w:noProof/>
                <w:color w:val="000000" w:themeColor="text1"/>
                <w:sz w:val="16"/>
                <w:szCs w:val="16"/>
                <w:lang w:val="en-GB"/>
              </w:rPr>
              <w:t>eber et al., 2018)</w:t>
            </w:r>
            <w:r w:rsidRPr="00D424AA">
              <w:rPr>
                <w:rFonts w:cs="Times New Roman"/>
                <w:color w:val="000000" w:themeColor="text1"/>
                <w:sz w:val="16"/>
                <w:szCs w:val="16"/>
                <w:lang w:val="en-GB"/>
              </w:rPr>
              <w:fldChar w:fldCharType="end"/>
            </w:r>
            <w:commentRangeEnd w:id="3646"/>
            <w:r w:rsidR="00A26296">
              <w:rPr>
                <w:rStyle w:val="Marquedecommentaire"/>
                <w:rFonts w:ascii="Times New Roman" w:hAnsi="Times New Roman" w:cstheme="minorBidi"/>
                <w:lang w:val="fr-FR" w:eastAsia="fr-FR"/>
              </w:rPr>
              <w:commentReference w:id="3646"/>
            </w:r>
          </w:p>
        </w:tc>
        <w:tc>
          <w:tcPr>
            <w:tcW w:w="2159" w:type="dxa"/>
            <w:tcBorders>
              <w:top w:val="dashed" w:sz="4" w:space="0" w:color="000000"/>
            </w:tcBorders>
            <w:shd w:val="clear" w:color="auto" w:fill="FF6365"/>
            <w:tcMar>
              <w:top w:w="40" w:type="dxa"/>
              <w:left w:w="40" w:type="dxa"/>
              <w:bottom w:w="40" w:type="dxa"/>
              <w:right w:w="40" w:type="dxa"/>
            </w:tcMar>
          </w:tcPr>
          <w:p w14:paraId="46B76E1D" w14:textId="091A2943"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651"/>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52"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653" w:author="Robin Matthews" w:date="2021-07-14T12:16: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651"/>
            <w:r w:rsidR="00A26296">
              <w:rPr>
                <w:rStyle w:val="Marquedecommentaire"/>
                <w:rFonts w:ascii="Times New Roman" w:hAnsi="Times New Roman" w:cstheme="minorBidi"/>
                <w:lang w:val="fr-FR" w:eastAsia="fr-FR"/>
              </w:rPr>
              <w:commentReference w:id="3651"/>
            </w:r>
            <w:r w:rsidRPr="00841A35">
              <w:rPr>
                <w:rFonts w:ascii="Times New Roman" w:hAnsi="Times New Roman" w:cs="Times New Roman"/>
                <w:color w:val="000000" w:themeColor="text1"/>
                <w:sz w:val="16"/>
                <w:szCs w:val="16"/>
                <w:lang w:val="en-GB"/>
              </w:rPr>
              <w:t>; Annex). Median increase of more than 0.5°C in the</w:t>
            </w:r>
            <w:r w:rsidRPr="00D424AA">
              <w:rPr>
                <w:rFonts w:ascii="Times New Roman" w:hAnsi="Times New Roman" w:cs="Times New Roman"/>
                <w:color w:val="000000" w:themeColor="text1"/>
                <w:sz w:val="16"/>
                <w:szCs w:val="16"/>
                <w:lang w:val="en-GB"/>
              </w:rPr>
              <w:t xml:space="preserve"> 50-year TXx and TNn events compared to the 1°C warming level </w:t>
            </w:r>
            <w:commentRangeStart w:id="3654"/>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55"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656" w:author="Robin Matthews" w:date="2021-07-14T12:16: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654"/>
            <w:r w:rsidR="00A26296">
              <w:rPr>
                <w:rStyle w:val="Marquedecommentaire"/>
                <w:rFonts w:ascii="Times New Roman" w:hAnsi="Times New Roman" w:cstheme="minorBidi"/>
                <w:lang w:val="fr-FR" w:eastAsia="fr-FR"/>
              </w:rPr>
              <w:commentReference w:id="3654"/>
            </w:r>
            <w:del w:id="3657" w:author="Robin Matthews" w:date="2021-07-14T12:16: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2°C in annual TXx </w:t>
            </w:r>
            <w:r w:rsidRPr="00841A35">
              <w:rPr>
                <w:rFonts w:ascii="Times New Roman" w:hAnsi="Times New Roman" w:cs="Times New Roman"/>
                <w:color w:val="000000" w:themeColor="text1"/>
                <w:sz w:val="16"/>
                <w:szCs w:val="16"/>
                <w:lang w:val="en-GB"/>
              </w:rPr>
              <w:lastRenderedPageBreak/>
              <w:t>and TNn compared to pre-industrial (Annex).</w:t>
            </w:r>
          </w:p>
          <w:p w14:paraId="06082109" w14:textId="77777777" w:rsidR="00D376F0" w:rsidRPr="00D424AA" w:rsidRDefault="00D376F0" w:rsidP="00D424AA">
            <w:pPr>
              <w:rPr>
                <w:rFonts w:ascii="Times New Roman" w:hAnsi="Times New Roman" w:cs="Times New Roman"/>
                <w:color w:val="000000" w:themeColor="text1"/>
                <w:sz w:val="16"/>
                <w:szCs w:val="16"/>
                <w:lang w:val="en-GB"/>
              </w:rPr>
            </w:pPr>
          </w:p>
          <w:p w14:paraId="6781A2DA" w14:textId="77777777" w:rsidR="00710970" w:rsidRDefault="00D376F0" w:rsidP="00710970">
            <w:pPr>
              <w:rPr>
                <w:ins w:id="3658" w:author="Robin Matthews" w:date="2021-07-14T13:03:00Z"/>
                <w:rFonts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hot extremes </w:t>
            </w:r>
            <w:ins w:id="3659" w:author="Robin Matthews" w:date="2021-07-14T13:03:00Z">
              <w:r w:rsidR="00710970" w:rsidRPr="00D424AA">
                <w:rPr>
                  <w:rFonts w:cs="Times New Roman"/>
                  <w:color w:val="000000" w:themeColor="text1"/>
                  <w:sz w:val="16"/>
                  <w:szCs w:val="16"/>
                  <w:lang w:val="en-GB"/>
                </w:rPr>
                <w:fldChar w:fldCharType="begin" w:fldLock="1"/>
              </w:r>
              <w:r w:rsidR="00710970">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Coppola et al., 2021a)", "plainTextFormattedCitation" : "(Weber et al., 2018)", "previouslyFormattedCitation" : "(Weber et al., 2018)" }, "properties" : { "noteIndex" : 0 }, "schema" : "https://github.com/citation-style-language/schema/raw/master/csl-citation.json" }</w:instrText>
              </w:r>
              <w:r w:rsidR="00710970" w:rsidRPr="00D424AA">
                <w:rPr>
                  <w:rFonts w:cs="Times New Roman"/>
                  <w:color w:val="000000" w:themeColor="text1"/>
                  <w:sz w:val="16"/>
                  <w:szCs w:val="16"/>
                  <w:lang w:val="en-GB"/>
                </w:rPr>
                <w:fldChar w:fldCharType="separate"/>
              </w:r>
              <w:r w:rsidR="00710970">
                <w:rPr>
                  <w:rFonts w:ascii="Times New Roman" w:hAnsi="Times New Roman" w:cs="Times New Roman"/>
                  <w:noProof/>
                  <w:color w:val="000000" w:themeColor="text1"/>
                  <w:sz w:val="16"/>
                  <w:szCs w:val="16"/>
                  <w:lang w:val="en-GB"/>
                </w:rPr>
                <w:t>(Weber et al., 2018; Coppola et al., 2021a)</w:t>
              </w:r>
              <w:r w:rsidR="00710970" w:rsidRPr="00D424AA">
                <w:rPr>
                  <w:rFonts w:cs="Times New Roman"/>
                  <w:color w:val="000000" w:themeColor="text1"/>
                  <w:sz w:val="16"/>
                  <w:szCs w:val="16"/>
                  <w:lang w:val="en-GB"/>
                </w:rPr>
                <w:fldChar w:fldCharType="end"/>
              </w:r>
            </w:ins>
          </w:p>
          <w:p w14:paraId="00E8093A" w14:textId="73517B34" w:rsidR="00D376F0" w:rsidRPr="00841A35" w:rsidRDefault="00D376F0" w:rsidP="00D424AA">
            <w:pPr>
              <w:rPr>
                <w:rFonts w:ascii="Times New Roman" w:hAnsi="Times New Roman" w:cs="Times New Roman"/>
                <w:color w:val="000000" w:themeColor="text1"/>
                <w:sz w:val="16"/>
                <w:szCs w:val="16"/>
                <w:lang w:val="en-GB"/>
              </w:rPr>
            </w:pPr>
            <w:del w:id="3660" w:author="Robin Matthews" w:date="2021-07-14T13:03:00Z">
              <w:r w:rsidRPr="00D424AA" w:rsidDel="00710970">
                <w:rPr>
                  <w:rFonts w:ascii="Times New Roman" w:hAnsi="Times New Roman" w:cs="Times New Roman"/>
                  <w:color w:val="000000" w:themeColor="text1"/>
                  <w:sz w:val="16"/>
                  <w:szCs w:val="16"/>
                  <w:lang w:val="en-GB"/>
                </w:rPr>
                <w:delText>(</w:delText>
              </w:r>
              <w:commentRangeStart w:id="3661"/>
              <w:r w:rsidRPr="00D424AA" w:rsidDel="00710970">
                <w:rPr>
                  <w:rFonts w:cs="Times New Roman"/>
                  <w:color w:val="000000" w:themeColor="text1"/>
                  <w:sz w:val="16"/>
                  <w:szCs w:val="16"/>
                  <w:lang w:val="en-GB"/>
                </w:rPr>
                <w:fldChar w:fldCharType="begin" w:fldLock="1"/>
              </w:r>
              <w:r w:rsidR="00FF6231" w:rsidDel="00710970">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Weber et al., 2018;</w:delText>
              </w:r>
              <w:r w:rsidRPr="00D424AA" w:rsidDel="00710970">
                <w:rPr>
                  <w:rFonts w:cs="Times New Roman"/>
                  <w:color w:val="000000" w:themeColor="text1"/>
                  <w:sz w:val="16"/>
                  <w:szCs w:val="16"/>
                  <w:lang w:val="en-GB"/>
                </w:rPr>
                <w:fldChar w:fldCharType="end"/>
              </w:r>
              <w:commentRangeEnd w:id="3661"/>
              <w:r w:rsidR="00A26296" w:rsidDel="00710970">
                <w:rPr>
                  <w:rStyle w:val="Marquedecommentaire"/>
                  <w:rFonts w:ascii="Times New Roman" w:hAnsi="Times New Roman" w:cstheme="minorBidi"/>
                  <w:lang w:val="fr-FR" w:eastAsia="fr-FR"/>
                </w:rPr>
                <w:commentReference w:id="3661"/>
              </w:r>
              <w:r w:rsidRPr="00841A35" w:rsidDel="00710970">
                <w:rPr>
                  <w:rFonts w:ascii="Times New Roman" w:hAnsi="Times New Roman" w:cs="Times New Roman"/>
                  <w:color w:val="000000" w:themeColor="text1"/>
                  <w:sz w:val="16"/>
                  <w:szCs w:val="16"/>
                  <w:lang w:val="en-GB"/>
                </w:rPr>
                <w:delText xml:space="preserve"> </w:delText>
              </w:r>
              <w:commentRangeStart w:id="3662"/>
              <w:r w:rsidRPr="00D424AA" w:rsidDel="00710970">
                <w:rPr>
                  <w:rFonts w:cs="Times New Roman"/>
                  <w:color w:val="000000" w:themeColor="text1"/>
                  <w:sz w:val="16"/>
                  <w:szCs w:val="16"/>
                  <w:lang w:val="en-GB"/>
                </w:rPr>
                <w:fldChar w:fldCharType="begin" w:fldLock="1"/>
              </w:r>
              <w:r w:rsidR="00FF6231" w:rsidRPr="00710970" w:rsidDel="00710970">
                <w:rPr>
                  <w:rFonts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RPr="00710970" w:rsidDel="00710970">
                <w:rPr>
                  <w:rFonts w:cs="Times New Roman"/>
                  <w:noProof/>
                  <w:color w:val="000000" w:themeColor="text1"/>
                  <w:sz w:val="16"/>
                  <w:szCs w:val="16"/>
                  <w:lang w:val="en-GB"/>
                </w:rPr>
                <w:delText>Coppola et al., 2021a)</w:delText>
              </w:r>
              <w:r w:rsidRPr="00D424AA" w:rsidDel="00710970">
                <w:rPr>
                  <w:rFonts w:cs="Times New Roman"/>
                  <w:color w:val="000000" w:themeColor="text1"/>
                  <w:sz w:val="16"/>
                  <w:szCs w:val="16"/>
                  <w:lang w:val="en-GB"/>
                </w:rPr>
                <w:fldChar w:fldCharType="end"/>
              </w:r>
            </w:del>
            <w:commentRangeEnd w:id="3662"/>
            <w:r w:rsidR="00A26296">
              <w:rPr>
                <w:rStyle w:val="Marquedecommentaire"/>
                <w:rFonts w:ascii="Times New Roman" w:hAnsi="Times New Roman" w:cstheme="minorBidi"/>
                <w:lang w:val="fr-FR" w:eastAsia="fr-FR"/>
              </w:rPr>
              <w:commentReference w:id="3662"/>
            </w:r>
          </w:p>
        </w:tc>
        <w:tc>
          <w:tcPr>
            <w:tcW w:w="2159" w:type="dxa"/>
            <w:tcBorders>
              <w:top w:val="dashed" w:sz="4" w:space="0" w:color="000000"/>
            </w:tcBorders>
            <w:shd w:val="clear" w:color="auto" w:fill="AD0204"/>
            <w:tcMar>
              <w:top w:w="40" w:type="dxa"/>
              <w:left w:w="40" w:type="dxa"/>
              <w:bottom w:w="40" w:type="dxa"/>
              <w:right w:w="40" w:type="dxa"/>
            </w:tcMar>
          </w:tcPr>
          <w:p w14:paraId="60B696F6" w14:textId="16F453A0"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663"/>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64"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665" w:author="Robin Matthews" w:date="2021-07-14T12:16: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663"/>
            <w:r w:rsidR="00A26296">
              <w:rPr>
                <w:rStyle w:val="Marquedecommentaire"/>
                <w:rFonts w:ascii="Times New Roman" w:hAnsi="Times New Roman" w:cstheme="minorBidi"/>
                <w:lang w:val="fr-FR" w:eastAsia="fr-FR"/>
              </w:rPr>
              <w:commentReference w:id="3663"/>
            </w:r>
            <w:r w:rsidRPr="00841A35">
              <w:rPr>
                <w:rFonts w:ascii="Times New Roman" w:hAnsi="Times New Roman" w:cs="Times New Roman"/>
                <w:color w:val="000000" w:themeColor="text1"/>
                <w:sz w:val="16"/>
                <w:szCs w:val="16"/>
                <w:lang w:val="en-GB"/>
              </w:rPr>
              <w:t>; Annex)</w:t>
            </w:r>
            <w:r w:rsidRPr="00D424AA">
              <w:rPr>
                <w:rFonts w:ascii="Times New Roman" w:hAnsi="Times New Roman" w:cs="Times New Roman"/>
                <w:color w:val="000000" w:themeColor="text1"/>
                <w:sz w:val="16"/>
                <w:szCs w:val="16"/>
                <w:lang w:val="en-GB"/>
              </w:rPr>
              <w:t xml:space="preserve">. Median increase of more than 2.5°C in the 50-year TXx and TNn events compared to the 1°C warming level </w:t>
            </w:r>
            <w:commentRangeStart w:id="3666"/>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67" w:author="Robin Matthews" w:date="2021-07-14T12:16:00Z">
              <w:r w:rsidR="00A26296" w:rsidDel="00426B37">
                <w:rPr>
                  <w:rFonts w:ascii="Times New Roman" w:hAnsi="Times New Roman" w:cs="Times New Roman"/>
                  <w:noProof/>
                  <w:color w:val="000000" w:themeColor="text1"/>
                  <w:sz w:val="16"/>
                  <w:szCs w:val="16"/>
                  <w:lang w:val="en-GB"/>
                </w:rPr>
                <w:delText>Li et al., 2020</w:delText>
              </w:r>
            </w:del>
            <w:ins w:id="3668" w:author="Robin Matthews" w:date="2021-07-14T12:16:00Z">
              <w:r w:rsidR="00426B37">
                <w:rPr>
                  <w:rFonts w:ascii="Times New Roman" w:hAnsi="Times New Roman" w:cs="Times New Roman"/>
                  <w:noProof/>
                  <w:color w:val="000000" w:themeColor="text1"/>
                  <w:sz w:val="16"/>
                  <w:szCs w:val="16"/>
                  <w:lang w:val="en-GB"/>
                </w:rPr>
                <w:t>C. Li et al., 2020</w:t>
              </w:r>
            </w:ins>
            <w:ins w:id="3669" w:author="Robin Matthews" w:date="2021-07-14T12:17:00Z">
              <w:r w:rsidR="00426B37">
                <w:rPr>
                  <w:rFonts w:ascii="Times New Roman" w:hAnsi="Times New Roman" w:cs="Times New Roman"/>
                  <w:noProof/>
                  <w:color w:val="000000" w:themeColor="text1"/>
                  <w:sz w:val="16"/>
                  <w:szCs w:val="16"/>
                  <w:lang w:val="en-GB"/>
                </w:rPr>
                <w:t>)</w:t>
              </w:r>
            </w:ins>
            <w:r w:rsidRPr="00D424AA">
              <w:rPr>
                <w:rFonts w:cs="Times New Roman"/>
                <w:color w:val="000000" w:themeColor="text1"/>
                <w:sz w:val="16"/>
                <w:szCs w:val="16"/>
                <w:lang w:val="en-GB"/>
              </w:rPr>
              <w:fldChar w:fldCharType="end"/>
            </w:r>
            <w:commentRangeEnd w:id="3666"/>
            <w:r w:rsidR="00A26296">
              <w:rPr>
                <w:rStyle w:val="Marquedecommentaire"/>
                <w:rFonts w:ascii="Times New Roman" w:hAnsi="Times New Roman" w:cstheme="minorBidi"/>
                <w:lang w:val="fr-FR" w:eastAsia="fr-FR"/>
              </w:rPr>
              <w:commentReference w:id="3666"/>
            </w:r>
            <w:del w:id="3670" w:author="Robin Matthews" w:date="2021-07-14T12:17:00Z">
              <w:r w:rsidRPr="00841A35" w:rsidDel="00426B37">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4°C in annual TXx </w:t>
            </w:r>
            <w:r w:rsidRPr="00841A35">
              <w:rPr>
                <w:rFonts w:ascii="Times New Roman" w:hAnsi="Times New Roman" w:cs="Times New Roman"/>
                <w:color w:val="000000" w:themeColor="text1"/>
                <w:sz w:val="16"/>
                <w:szCs w:val="16"/>
                <w:lang w:val="en-GB"/>
              </w:rPr>
              <w:lastRenderedPageBreak/>
              <w:t xml:space="preserve">and TNn compared to </w:t>
            </w:r>
            <w:r w:rsidRPr="00D424AA">
              <w:rPr>
                <w:rFonts w:ascii="Times New Roman" w:hAnsi="Times New Roman" w:cs="Times New Roman"/>
                <w:color w:val="000000" w:themeColor="text1"/>
                <w:sz w:val="16"/>
                <w:szCs w:val="16"/>
                <w:lang w:val="en-GB"/>
              </w:rPr>
              <w:t>pre-industrial (Annex).</w:t>
            </w:r>
          </w:p>
          <w:p w14:paraId="57CA519B" w14:textId="77777777" w:rsidR="00D376F0" w:rsidRPr="00D424AA" w:rsidRDefault="00D376F0" w:rsidP="00D424AA">
            <w:pPr>
              <w:rPr>
                <w:rFonts w:ascii="Times New Roman" w:hAnsi="Times New Roman" w:cs="Times New Roman"/>
                <w:color w:val="000000" w:themeColor="text1"/>
                <w:sz w:val="16"/>
                <w:szCs w:val="16"/>
                <w:lang w:val="en-GB"/>
              </w:rPr>
            </w:pPr>
          </w:p>
          <w:p w14:paraId="07A97E61" w14:textId="5CA36D50" w:rsidR="00D376F0" w:rsidRPr="00D424AA" w:rsidDel="00710970" w:rsidRDefault="00D376F0">
            <w:pPr>
              <w:rPr>
                <w:del w:id="3671" w:author="Robin Matthews" w:date="2021-07-14T13:03:00Z"/>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CMIP3 and CORDEX simulations for an increase in the intensity and frequency of hot extremes </w:t>
            </w:r>
            <w:ins w:id="3672" w:author="Robin Matthews" w:date="2021-07-14T13:04:00Z">
              <w:r w:rsidR="00710970" w:rsidRPr="00D424AA">
                <w:rPr>
                  <w:rFonts w:cs="Times New Roman"/>
                  <w:color w:val="000000" w:themeColor="text1"/>
                  <w:sz w:val="16"/>
                  <w:szCs w:val="16"/>
                  <w:lang w:val="en-GB"/>
                </w:rPr>
                <w:fldChar w:fldCharType="begin" w:fldLock="1"/>
              </w:r>
              <w:r w:rsidR="00710970">
                <w:rPr>
                  <w:rFonts w:ascii="Times New Roman" w:hAnsi="Times New Roman" w:cs="Times New Roman"/>
                  <w:color w:val="000000" w:themeColor="text1"/>
                  <w:sz w:val="16"/>
                  <w:szCs w:val="16"/>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Engelbrecht et al., 2015; Giorgi et al., 2014)", "plainTextFormattedCitation" : "(Coppola et al., 2021a)", "previouslyFormattedCitation" : "(Coppola et al., 2021a)" }, "properties" : { "noteIndex" : 0 }, "schema" : "https://github.com/citation-style-language/schema/raw/master/csl-citation.json" }</w:instrText>
              </w:r>
              <w:r w:rsidR="00710970" w:rsidRPr="00D424AA">
                <w:rPr>
                  <w:rFonts w:cs="Times New Roman"/>
                  <w:color w:val="000000" w:themeColor="text1"/>
                  <w:sz w:val="16"/>
                  <w:szCs w:val="16"/>
                  <w:lang w:val="en-GB"/>
                </w:rPr>
                <w:fldChar w:fldCharType="separate"/>
              </w:r>
              <w:r w:rsidR="00710970">
                <w:rPr>
                  <w:rFonts w:ascii="Times New Roman" w:hAnsi="Times New Roman" w:cs="Times New Roman"/>
                  <w:noProof/>
                  <w:color w:val="000000" w:themeColor="text1"/>
                  <w:sz w:val="16"/>
                  <w:szCs w:val="16"/>
                  <w:lang w:val="en-GB"/>
                </w:rPr>
                <w:t>(Coppola et al., 2021a; Engelbrecht et al., 2015; Giorgi et al., 2014)</w:t>
              </w:r>
              <w:r w:rsidR="00710970" w:rsidRPr="00D424AA">
                <w:rPr>
                  <w:rFonts w:cs="Times New Roman"/>
                  <w:color w:val="000000" w:themeColor="text1"/>
                  <w:sz w:val="16"/>
                  <w:szCs w:val="16"/>
                  <w:lang w:val="en-GB"/>
                </w:rPr>
                <w:fldChar w:fldCharType="end"/>
              </w:r>
              <w:r w:rsidR="00710970" w:rsidRPr="00841A35">
                <w:rPr>
                  <w:rFonts w:ascii="Times New Roman" w:hAnsi="Times New Roman" w:cs="Times New Roman"/>
                  <w:color w:val="000000" w:themeColor="text1"/>
                  <w:sz w:val="16"/>
                  <w:szCs w:val="16"/>
                  <w:lang w:val="en-GB"/>
                </w:rPr>
                <w:t xml:space="preserve"> </w:t>
              </w:r>
            </w:ins>
            <w:del w:id="3673" w:author="Robin Matthews" w:date="2021-07-14T13:03:00Z">
              <w:r w:rsidRPr="00D424AA" w:rsidDel="00710970">
                <w:rPr>
                  <w:rFonts w:ascii="Times New Roman" w:hAnsi="Times New Roman" w:cs="Times New Roman"/>
                  <w:color w:val="000000" w:themeColor="text1"/>
                  <w:sz w:val="16"/>
                  <w:szCs w:val="16"/>
                  <w:lang w:val="en-GB"/>
                </w:rPr>
                <w:delText>(</w:delText>
              </w:r>
              <w:commentRangeStart w:id="3674"/>
              <w:r w:rsidRPr="00D424AA" w:rsidDel="00710970">
                <w:rPr>
                  <w:rFonts w:cs="Times New Roman"/>
                  <w:color w:val="000000" w:themeColor="text1"/>
                  <w:sz w:val="16"/>
                  <w:szCs w:val="16"/>
                  <w:lang w:val="en-GB"/>
                </w:rPr>
                <w:fldChar w:fldCharType="begin" w:fldLock="1"/>
              </w:r>
              <w:r w:rsidR="00FF6231" w:rsidDel="00710970">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Coppola et al., 2021a;</w:delText>
              </w:r>
              <w:r w:rsidRPr="00D424AA" w:rsidDel="00710970">
                <w:rPr>
                  <w:rFonts w:cs="Times New Roman"/>
                  <w:color w:val="000000" w:themeColor="text1"/>
                  <w:sz w:val="16"/>
                  <w:szCs w:val="16"/>
                  <w:lang w:val="en-GB"/>
                </w:rPr>
                <w:fldChar w:fldCharType="end"/>
              </w:r>
              <w:commentRangeEnd w:id="3674"/>
              <w:r w:rsidR="00A26296" w:rsidDel="00710970">
                <w:rPr>
                  <w:rStyle w:val="Marquedecommentaire"/>
                  <w:rFonts w:ascii="Times New Roman" w:hAnsi="Times New Roman" w:cstheme="minorBidi"/>
                  <w:lang w:val="fr-FR" w:eastAsia="fr-FR"/>
                </w:rPr>
                <w:commentReference w:id="3674"/>
              </w:r>
              <w:r w:rsidRPr="00841A35" w:rsidDel="00710970">
                <w:rPr>
                  <w:rFonts w:ascii="Times New Roman" w:hAnsi="Times New Roman" w:cs="Times New Roman"/>
                  <w:color w:val="000000" w:themeColor="text1"/>
                  <w:sz w:val="16"/>
                  <w:szCs w:val="16"/>
                  <w:lang w:val="en-GB"/>
                </w:rPr>
                <w:delText xml:space="preserve"> </w:delText>
              </w:r>
              <w:commentRangeStart w:id="3675"/>
              <w:r w:rsidRPr="00D424AA" w:rsidDel="00710970">
                <w:rPr>
                  <w:rFonts w:cs="Times New Roman"/>
                  <w:color w:val="000000" w:themeColor="text1"/>
                  <w:sz w:val="16"/>
                  <w:szCs w:val="16"/>
                  <w:lang w:val="en-GB"/>
                </w:rPr>
                <w:fldChar w:fldCharType="begin" w:fldLock="1"/>
              </w:r>
              <w:r w:rsidR="00417CA4" w:rsidRPr="00710970" w:rsidDel="00710970">
                <w:rPr>
                  <w:rFonts w:cs="Times New Roman"/>
                  <w:color w:val="000000" w:themeColor="text1"/>
                  <w:sz w:val="16"/>
                  <w:szCs w:val="16"/>
                  <w:lang w:val="en-GB"/>
                </w:rPr>
                <w:delInstrText>ADDIN CSL_CITATION { "citationItems" : [ { "id" : "ITEM-1",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Engelbrecht et al., 2015)", "manualFormatting" : "Engelbrecht et al., 2015;", "plainTextFormattedCitation" : "(Engelbrecht et al., 2015)", "previouslyFormattedCitation" : "(Engelbrecht et al., 2015)"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RPr="00710970" w:rsidDel="00710970">
                <w:rPr>
                  <w:rFonts w:cs="Times New Roman"/>
                  <w:noProof/>
                  <w:color w:val="000000" w:themeColor="text1"/>
                  <w:sz w:val="16"/>
                  <w:szCs w:val="16"/>
                  <w:lang w:val="en-GB"/>
                </w:rPr>
                <w:delText>Engelbrecht et al., 2015;</w:delText>
              </w:r>
              <w:r w:rsidRPr="00D424AA" w:rsidDel="00710970">
                <w:rPr>
                  <w:rFonts w:cs="Times New Roman"/>
                  <w:color w:val="000000" w:themeColor="text1"/>
                  <w:sz w:val="16"/>
                  <w:szCs w:val="16"/>
                  <w:lang w:val="en-GB"/>
                </w:rPr>
                <w:fldChar w:fldCharType="end"/>
              </w:r>
              <w:commentRangeEnd w:id="3675"/>
              <w:r w:rsidR="00A26296" w:rsidDel="00710970">
                <w:rPr>
                  <w:rStyle w:val="Marquedecommentaire"/>
                  <w:rFonts w:ascii="Times New Roman" w:hAnsi="Times New Roman" w:cstheme="minorBidi"/>
                  <w:lang w:val="fr-FR" w:eastAsia="fr-FR"/>
                </w:rPr>
                <w:commentReference w:id="3675"/>
              </w:r>
              <w:r w:rsidRPr="00841A35" w:rsidDel="00710970">
                <w:rPr>
                  <w:rFonts w:ascii="Times New Roman" w:hAnsi="Times New Roman" w:cs="Times New Roman"/>
                  <w:color w:val="000000" w:themeColor="text1"/>
                  <w:sz w:val="16"/>
                  <w:szCs w:val="16"/>
                  <w:lang w:val="en-GB"/>
                </w:rPr>
                <w:delText xml:space="preserve">  </w:delText>
              </w:r>
            </w:del>
          </w:p>
          <w:commentRangeStart w:id="3676"/>
          <w:p w14:paraId="0C620544" w14:textId="0FAAD11F" w:rsidR="00D376F0" w:rsidRPr="00841A35" w:rsidRDefault="00D376F0">
            <w:pPr>
              <w:rPr>
                <w:rFonts w:ascii="Times New Roman" w:hAnsi="Times New Roman" w:cs="Times New Roman"/>
                <w:color w:val="000000" w:themeColor="text1"/>
                <w:sz w:val="16"/>
                <w:szCs w:val="16"/>
                <w:lang w:val="en-GB"/>
              </w:rPr>
            </w:pPr>
            <w:del w:id="3677" w:author="Robin Matthews" w:date="2021-07-14T13:03:00Z">
              <w:r w:rsidRPr="00D424AA" w:rsidDel="00710970">
                <w:rPr>
                  <w:rFonts w:cs="Times New Roman"/>
                  <w:noProof/>
                  <w:color w:val="000000" w:themeColor="text1"/>
                  <w:sz w:val="16"/>
                  <w:szCs w:val="16"/>
                  <w:lang w:val="en-GB"/>
                </w:rPr>
                <w:fldChar w:fldCharType="begin" w:fldLock="1"/>
              </w:r>
              <w:r w:rsidR="00FF6231" w:rsidDel="00710970">
                <w:rPr>
                  <w:rFonts w:ascii="Times New Roman" w:hAnsi="Times New Roman" w:cs="Times New Roman"/>
                  <w:noProof/>
                  <w:color w:val="000000" w:themeColor="text1"/>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710970">
                <w:rPr>
                  <w:rFonts w:cs="Times New Roman"/>
                  <w:noProof/>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Giorgi et al., 2014)</w:delText>
              </w:r>
              <w:r w:rsidRPr="00D424AA" w:rsidDel="00710970">
                <w:rPr>
                  <w:rFonts w:cs="Times New Roman"/>
                  <w:noProof/>
                  <w:color w:val="000000" w:themeColor="text1"/>
                  <w:sz w:val="16"/>
                  <w:szCs w:val="16"/>
                  <w:lang w:val="en-GB"/>
                </w:rPr>
                <w:fldChar w:fldCharType="end"/>
              </w:r>
            </w:del>
            <w:commentRangeEnd w:id="3676"/>
            <w:r w:rsidR="00A26296">
              <w:rPr>
                <w:rStyle w:val="Marquedecommentaire"/>
                <w:rFonts w:ascii="Times New Roman" w:hAnsi="Times New Roman" w:cstheme="minorBidi"/>
                <w:lang w:val="fr-FR" w:eastAsia="fr-FR"/>
              </w:rPr>
              <w:commentReference w:id="3676"/>
            </w:r>
          </w:p>
        </w:tc>
      </w:tr>
      <w:tr w:rsidR="00D376F0" w:rsidRPr="00F1665C" w14:paraId="76932C52" w14:textId="77777777" w:rsidTr="00723657">
        <w:tc>
          <w:tcPr>
            <w:tcW w:w="2158" w:type="dxa"/>
            <w:vMerge/>
          </w:tcPr>
          <w:p w14:paraId="29ACD9D7"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dashed" w:sz="4" w:space="0" w:color="000000"/>
            </w:tcBorders>
            <w:shd w:val="clear" w:color="auto" w:fill="FD9693"/>
          </w:tcPr>
          <w:p w14:paraId="672DE81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Likely increase </w:t>
            </w:r>
            <w:r w:rsidRPr="00D424AA">
              <w:rPr>
                <w:rFonts w:ascii="Times New Roman" w:hAnsi="Times New Roman" w:cs="Times New Roman"/>
                <w:color w:val="000000" w:themeColor="text1"/>
                <w:sz w:val="16"/>
                <w:szCs w:val="16"/>
                <w:lang w:val="en-GB"/>
              </w:rPr>
              <w:t>in the</w:t>
            </w:r>
            <w:r w:rsidRPr="00D424AA">
              <w:rPr>
                <w:rFonts w:ascii="Times New Roman" w:hAnsi="Times New Roman" w:cs="Times New Roman"/>
                <w:i/>
                <w:color w:val="000000" w:themeColor="text1"/>
                <w:sz w:val="16"/>
                <w:szCs w:val="16"/>
                <w:lang w:val="en-GB"/>
              </w:rPr>
              <w:t xml:space="preserve"> </w:t>
            </w:r>
            <w:r w:rsidRPr="00D424AA">
              <w:rPr>
                <w:rFonts w:ascii="Times New Roman" w:hAnsi="Times New Roman" w:cs="Times New Roman"/>
                <w:color w:val="000000" w:themeColor="text1"/>
                <w:sz w:val="16"/>
                <w:szCs w:val="16"/>
                <w:lang w:val="en-GB"/>
              </w:rPr>
              <w:t xml:space="preserve">intensity and frequency of hot extremes and decrease in the intensity and frequency of cold extremes </w:t>
            </w:r>
          </w:p>
        </w:tc>
        <w:tc>
          <w:tcPr>
            <w:tcW w:w="1916" w:type="dxa"/>
            <w:tcBorders>
              <w:top w:val="dashed" w:sz="4" w:space="0" w:color="000000"/>
            </w:tcBorders>
            <w:shd w:val="clear" w:color="auto" w:fill="FEC2B8"/>
          </w:tcPr>
          <w:p w14:paraId="672CC1A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iCs/>
                <w:color w:val="000000" w:themeColor="text1"/>
                <w:sz w:val="16"/>
                <w:szCs w:val="16"/>
                <w:lang w:val="en-GB"/>
              </w:rPr>
              <w:t>High confidence</w:t>
            </w:r>
            <w:r w:rsidRPr="00D424AA">
              <w:rPr>
                <w:rFonts w:ascii="Times New Roman" w:hAnsi="Times New Roman" w:cs="Times New Roman"/>
                <w:bCs/>
                <w:iCs/>
                <w:color w:val="000000" w:themeColor="text1"/>
                <w:sz w:val="16"/>
                <w:szCs w:val="16"/>
                <w:lang w:val="en-GB"/>
              </w:rPr>
              <w:t xml:space="preserve"> in a human contribution to the observed increase in the intensity and frequency of hot extremes </w:t>
            </w:r>
            <w:r w:rsidRPr="00D424AA">
              <w:rPr>
                <w:rFonts w:ascii="Times New Roman" w:hAnsi="Times New Roman" w:cs="Times New Roman"/>
                <w:color w:val="000000" w:themeColor="text1"/>
                <w:sz w:val="16"/>
                <w:szCs w:val="16"/>
                <w:lang w:val="en-GB"/>
              </w:rPr>
              <w:t xml:space="preserve">and decrease in the intensity and frequency of cold extremes </w:t>
            </w:r>
          </w:p>
        </w:tc>
        <w:tc>
          <w:tcPr>
            <w:tcW w:w="2400" w:type="dxa"/>
            <w:tcBorders>
              <w:top w:val="dashed" w:sz="4" w:space="0" w:color="000000"/>
            </w:tcBorders>
            <w:shd w:val="clear" w:color="auto" w:fill="FD9693"/>
          </w:tcPr>
          <w:p w14:paraId="3B0DBF3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196E815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3F65D6C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40EE66A4" w14:textId="77777777" w:rsidR="00D376F0" w:rsidRPr="00D424AA" w:rsidRDefault="00D376F0" w:rsidP="00D424AA">
            <w:pPr>
              <w:rPr>
                <w:rFonts w:ascii="Times New Roman" w:hAnsi="Times New Roman" w:cs="Times New Roman"/>
                <w:color w:val="000000" w:themeColor="text1"/>
                <w:sz w:val="16"/>
                <w:szCs w:val="16"/>
                <w:lang w:val="en-GB"/>
              </w:rPr>
            </w:pPr>
          </w:p>
          <w:p w14:paraId="14E4783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in the intensity and frequency of cold extremes:</w:t>
            </w:r>
          </w:p>
          <w:p w14:paraId="1BE3EF1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1258A99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6E6EC3F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2A60F13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64118E1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1084BF0E" w14:textId="77777777" w:rsidR="00D376F0" w:rsidRPr="00D424AA" w:rsidRDefault="00D376F0" w:rsidP="00D424AA">
            <w:pPr>
              <w:rPr>
                <w:rFonts w:ascii="Times New Roman" w:hAnsi="Times New Roman" w:cs="Times New Roman"/>
                <w:color w:val="000000" w:themeColor="text1"/>
                <w:sz w:val="16"/>
                <w:szCs w:val="16"/>
                <w:lang w:val="en-GB"/>
              </w:rPr>
            </w:pPr>
          </w:p>
          <w:p w14:paraId="4FA2467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1F77116A"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35E3C77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7E68877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0B21822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p w14:paraId="1F8BB6C4" w14:textId="77777777" w:rsidR="00D376F0" w:rsidRPr="00D424AA" w:rsidRDefault="00D376F0" w:rsidP="00D424AA">
            <w:pPr>
              <w:rPr>
                <w:rFonts w:ascii="Times New Roman" w:hAnsi="Times New Roman" w:cs="Times New Roman"/>
                <w:color w:val="000000" w:themeColor="text1"/>
                <w:sz w:val="16"/>
                <w:szCs w:val="16"/>
                <w:lang w:val="en-GB"/>
              </w:rPr>
            </w:pPr>
          </w:p>
          <w:p w14:paraId="4DEF3C7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6DEEA09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w:t>
            </w:r>
          </w:p>
        </w:tc>
      </w:tr>
      <w:tr w:rsidR="00D376F0" w:rsidRPr="00F1665C" w14:paraId="16EBF2C6" w14:textId="77777777" w:rsidTr="00723657">
        <w:tc>
          <w:tcPr>
            <w:tcW w:w="2158" w:type="dxa"/>
            <w:vMerge w:val="restart"/>
          </w:tcPr>
          <w:p w14:paraId="07184EFD"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adagascar (MDG)</w:t>
            </w:r>
          </w:p>
        </w:tc>
        <w:tc>
          <w:tcPr>
            <w:tcW w:w="2158" w:type="dxa"/>
            <w:tcBorders>
              <w:top w:val="dashed" w:sz="4" w:space="0" w:color="000000"/>
            </w:tcBorders>
            <w:shd w:val="clear" w:color="auto" w:fill="FFE2D9"/>
          </w:tcPr>
          <w:p w14:paraId="4A9AE380" w14:textId="66E11C64"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s in the intensity and frequency of hot extremes and decreases in the intensity and frequency of cold extremes </w:t>
            </w:r>
            <w:bookmarkStart w:id="3678" w:name="_Hlk77162848"/>
            <w:ins w:id="3679" w:author="Robin Matthews" w:date="2021-07-14T13:47:00Z">
              <w:r w:rsidR="00F07359" w:rsidRPr="00F07359">
                <w:rPr>
                  <w:rFonts w:ascii="Times New Roman" w:hAnsi="Times New Roman" w:cs="Times New Roman"/>
                  <w:color w:val="000000" w:themeColor="text1"/>
                  <w:sz w:val="16"/>
                  <w:szCs w:val="16"/>
                  <w:lang w:val="en-GB" w:eastAsia="fr-FR"/>
                </w:rPr>
                <w:fldChar w:fldCharType="begin" w:fldLock="1"/>
              </w:r>
            </w:ins>
            <w:r w:rsidR="00D60E09">
              <w:rPr>
                <w:rFonts w:cs="Times New Roman"/>
                <w:color w:val="000000" w:themeColor="text1"/>
                <w:sz w:val="16"/>
                <w:szCs w:val="16"/>
                <w:lang w:val="en-GB"/>
              </w:rPr>
              <w:instrText>ADDIN CSL_CITATION { "citationItems" : [ { "id" : "ITEM-1", "itemData" : { "DOI" : "10.1029/2010JD015303", "ISSN" : "0148-0227", "abstract" : "A workshop on climate change indices was held at the Mauritius Meteorological Services in October 2009 to produce the first analysis of climate trends for the countries of the western Indian Ocean. Scientists brought their long-term daily temperature and precipitation for a careful assessment of data quality and homogeneity, and for the preparation of climate change indices. This paper reports on the trends in daily and extreme temperature and precipitation indices for 1961-2008. The results indicate a definitive warming of surface air temperature at land stations. Annual means of the daytime and nighttime temperatures have increased at a similar rate, leading to no discernible change in the diurnal temperature range. Significant increasing trends were found in the frequency of warm days and warm nights, while decreasing trends were observed in the frequency of cold days and cold nights. Moreover, it seems that the warm extremes have changed more than the cold extremes in the western Indian Ocean region. Trends in precipitation indices are generally weak and show less spatial coherence. Regionally, a significant decrease was found in the annual total rainfall for the past 48 years. The results also show some increase in consecutive dry days, no change in daily intensity and consecutive wet days, and a decrease in extreme precipitation events. Temperature indices are highly correlated with sea surface temperatures of the region, whereas weak correlations are found with the precipitation indices. Copyright 2011 by the American Geophysical Union.", "author" : [ { "dropping-particle" : "", "family" : "Vincent", "given" : "L. A.", "non-dropping-particle" : "", "parse-names" : false, "suffix" : "" }, { "dropping-particle" : "", "family" : "Aguilar", "given" : "E.", "non-dropping-particle" : "", "parse-names" : false, "suffix" : "" }, { "dropping-particle" : "", "family" : "Saindou", "given" : "M.", "non-dropping-particle" : "", "parse-names" : false, "suffix" : "" }, { "dropping-particle" : "", "family" : "Hassane", "given" : "A. F.", "non-dropping-particle" : "", "parse-names" : false, "suffix" : "" }, { "dropping-particle" : "", "family" : "Jumaux", "given" : "G.", "non-dropping-particle" : "", "parse-names" : false, "suffix" : "" }, { "dropping-particle" : "", "family" : "Roy", "given" : "D.", "non-dropping-particle" : "", "parse-names" : false, "suffix" : "" }, { "dropping-particle" : "", "family" : "Booneeady", "given" : "P.", "non-dropping-particle" : "", "parse-names" : false, "suffix" : "" }, { "dropping-particle" : "", "family" : "Virasami", "given" : "R.", "non-dropping-particle" : "", "parse-names" : false, "suffix" : "" }, { "dropping-particle" : "", "family" : "Randriamarolaza", "given" : "L. Y. A.", "non-dropping-particle" : "", "parse-names" : false, "suffix" : "" }, { "dropping-particle" : "", "family" : "Faniriantsoa", "given" : "F. R.", "non-dropping-particle" : "", "parse-names" : false, "suffix" : "" }, { "dropping-particle" : "", "family" : "Amelie", "given" : "V.", "non-dropping-particle" : "", "parse-names" : false, "suffix" : "" }, { "dropping-particle" : "", "family" : "Seeward", "given" : "H.", "non-dropping-particle" : "", "parse-names" : false, "suffix" : "" }, { "dropping-particle" : "", "family" : "Montfraix", "given" : "B.", "non-dropping-particle" : "", "parse-names" : false, "suffix" : "" } ], "container-title" : "Journal of Geophysical Research: Atmospheres", "id" : "ITEM-1", "issue" : "D10", "issued" : { "date-parts" : [ [ "2011", "5", "24" ] ] }, "page" : "D10108", "publisher" : "Blackwell Publishing Ltd", "title" : "Observed trends in indices of daily and extreme temperature and precipitation for the countries of the western Indian Ocean, 1961\u20132008", "translator" : [ { "dropping-particle" : "", "family" : "S3405", "given" : "", "non-dropping-particle" : "", "parse-names" : false, "suffix" : "" } ], "type" : "article-journal", "volume" : "116" }, "uris" : [ "http://www.mendeley.com/documents/?uuid=e970364b-1a22-49b9-a6fa-f213b60fd65b" ] }, { "id" : "ITEM-2", "itemData" : { "DOI" : "10.1175/BAMS-D-12-00109.1",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Caesar", "given" : "J", "non-dropping-particle" : "", "parse-names" : false, "suffix" : "" } ], "container-title" : "Bulletin of the American Meteorological Society", "id" : "ITEM-2", "issue" : "7", "issued" : { "date-parts" : [ [ "2013", "7" ] ] }, "page" : "997-1006", "title" : "Global Land-Based Datasets for Monitoring Climatic Extremes", "translator" : [ { "dropping-particle" : "", "family" : "S124", "given" : "", "non-dropping-particle" : "", "parse-names" : false, "suffix" : "" } ], "type" : "article-journal", "volume" : "94" }, "uris" : [ "http://www.mendeley.com/documents/?uuid=a8fa009f-0677-4b78-a44e-c30e17cf6b03" ] } ], "mendeley" : { "formattedCitation" : "(Vincent et al., 2011; Donat et al., 2013b)", "manualFormatting" : "(Vincent et al., 2011; Donat et al., 2013a)", "plainTextFormattedCitation" : "(Vincent et al., 2011; Donat et al., 2013b)", "previouslyFormattedCitation" : "(Vincent et al., 2011; Donat et al., 2013b)" }, "properties" : { "noteIndex" : 0 }, "schema" : "https://github.com/citation-style-language/schema/raw/master/csl-citation.json" }</w:instrText>
            </w:r>
            <w:ins w:id="3680" w:author="Robin Matthews" w:date="2021-07-14T13:47:00Z">
              <w:r w:rsidR="00F07359" w:rsidRPr="00F07359">
                <w:rPr>
                  <w:rFonts w:ascii="Times New Roman" w:hAnsi="Times New Roman" w:cs="Times New Roman"/>
                  <w:color w:val="000000" w:themeColor="text1"/>
                  <w:sz w:val="16"/>
                  <w:szCs w:val="16"/>
                  <w:lang w:val="en-GB" w:eastAsia="fr-FR"/>
                  <w:rPrChange w:id="3681" w:author="Robin Matthews" w:date="2021-07-14T13:48:00Z">
                    <w:rPr>
                      <w:rFonts w:cs="Times New Roman"/>
                      <w:color w:val="000000" w:themeColor="text1"/>
                      <w:sz w:val="16"/>
                      <w:szCs w:val="16"/>
                      <w:lang w:val="en-GB"/>
                    </w:rPr>
                  </w:rPrChange>
                </w:rPr>
                <w:fldChar w:fldCharType="separate"/>
              </w:r>
              <w:r w:rsidR="00F07359" w:rsidRPr="00F07359">
                <w:rPr>
                  <w:rFonts w:cs="Times New Roman"/>
                  <w:noProof/>
                  <w:color w:val="000000" w:themeColor="text1"/>
                  <w:sz w:val="16"/>
                  <w:szCs w:val="16"/>
                  <w:lang w:val="en-GB"/>
                </w:rPr>
                <w:t>(Vincent et al., 2011; Donat et al., 2013a)</w:t>
              </w:r>
              <w:r w:rsidR="00F07359" w:rsidRPr="00F07359">
                <w:rPr>
                  <w:rFonts w:ascii="Times New Roman" w:hAnsi="Times New Roman" w:cs="Times New Roman"/>
                  <w:color w:val="000000" w:themeColor="text1"/>
                  <w:sz w:val="16"/>
                  <w:szCs w:val="16"/>
                  <w:lang w:val="en-GB" w:eastAsia="fr-FR"/>
                  <w:rPrChange w:id="3682" w:author="Robin Matthews" w:date="2021-07-14T13:48:00Z">
                    <w:rPr>
                      <w:rFonts w:cs="Times New Roman"/>
                      <w:color w:val="000000" w:themeColor="text1"/>
                      <w:sz w:val="16"/>
                      <w:szCs w:val="16"/>
                      <w:lang w:val="en-GB"/>
                    </w:rPr>
                  </w:rPrChange>
                </w:rPr>
                <w:fldChar w:fldCharType="end"/>
              </w:r>
            </w:ins>
            <w:commentRangeStart w:id="3683"/>
            <w:del w:id="3684" w:author="Robin Matthews" w:date="2021-07-14T13:47:00Z">
              <w:r w:rsidRPr="00D424AA" w:rsidDel="00F07359">
                <w:rPr>
                  <w:rFonts w:ascii="Times New Roman" w:hAnsi="Times New Roman" w:cs="Times New Roman"/>
                  <w:color w:val="000000" w:themeColor="text1"/>
                  <w:sz w:val="16"/>
                  <w:szCs w:val="16"/>
                  <w:lang w:val="en-GB" w:eastAsia="fr-FR"/>
                </w:rPr>
                <w:fldChar w:fldCharType="begin" w:fldLock="1"/>
              </w:r>
              <w:r w:rsidR="007D2D56" w:rsidDel="00F07359">
                <w:rPr>
                  <w:rFonts w:ascii="Times New Roman" w:hAnsi="Times New Roman" w:cs="Times New Roman"/>
                  <w:color w:val="000000" w:themeColor="text1"/>
                  <w:sz w:val="16"/>
                  <w:szCs w:val="16"/>
                  <w:lang w:val="en-GB"/>
                </w:rPr>
                <w:delInstrText>ADDIN CSL_CITATION { "citationItems" : [ { "id" : "ITEM-1", "itemData" : { "DOI" : "10.1029/2010JD015303", "ISSN" : "0148-0227", "abstract" : "A workshop on climate change indices was held at the Mauritius Meteorological Services in October 2009 to produce the first analysis of climate trends for the countries of the western Indian Ocean. Scientists brought their long-term daily temperature and precipitation for a careful assessment of data quality and homogeneity, and for the preparation of climate change indices. This paper reports on the trends in daily and extreme temperature and precipitation indices for 1961-2008. The results indicate a definitive warming of surface air temperature at land stations. Annual means of the daytime and nighttime temperatures have increased at a similar rate, leading to no discernible change in the diurnal temperature range. Significant increasing trends were found in the frequency of warm days and warm nights, while decreasing trends were observed in the frequency of cold days and cold nights. Moreover, it seems that the warm extremes have changed more than the cold extremes in the western Indian Ocean region. Trends in precipitation indices are generally weak and show less spatial coherence. Regionally, a significant decrease was found in the annual total rainfall for the past 48 years. The results also show some increase in consecutive dry days, no change in daily intensity and consecutive wet days, and a decrease in extreme precipitation events. Temperature indices are highly correlated with sea surface temperatures of the region, whereas weak correlations are found with the precipitation indices. Copyright 2011 by the American Geophysical Union.", "author" : [ { "dropping-particle" : "", "family" : "Vincent", "given" : "L. A.", "non-dropping-particle" : "", "parse-names" : false, "suffix" : "" }, { "dropping-particle" : "", "family" : "Aguilar", "given" : "E.", "non-dropping-particle" : "", "parse-names" : false, "suffix" : "" }, { "dropping-particle" : "", "family" : "Saindou", "given" : "M.", "non-dropping-particle" : "", "parse-names" : false, "suffix" : "" }, { "dropping-particle" : "", "family" : "Hassane", "given" : "A. F.", "non-dropping-particle" : "", "parse-names" : false, "suffix" : "" }, { "dropping-particle" : "", "family" : "Jumaux", "given" : "G.", "non-dropping-particle" : "", "parse-names" : false, "suffix" : "" }, { "dropping-particle" : "", "family" : "Roy", "given" : "D.", "non-dropping-particle" : "", "parse-names" : false, "suffix" : "" }, { "dropping-particle" : "", "family" : "Booneeady", "given" : "P.", "non-dropping-particle" : "", "parse-names" : false, "suffix" : "" }, { "dropping-particle" : "", "family" : "Virasami", "given" : "R.", "non-dropping-particle" : "", "parse-names" : false, "suffix" : "" }, { "dropping-particle" : "", "family" : "Randriamarolaza", "given" : "L. Y. A.", "non-dropping-particle" : "", "parse-names" : false, "suffix" : "" }, { "dropping-particle" : "", "family" : "Faniriantsoa", "given" : "F. R.", "non-dropping-particle" : "", "parse-names" : false, "suffix" : "" }, { "dropping-particle" : "", "family" : "Amelie", "given" : "V.", "non-dropping-particle" : "", "parse-names" : false, "suffix" : "" }, { "dropping-particle" : "", "family" : "Seeward", "given" : "H.", "non-dropping-particle" : "", "parse-names" : false, "suffix" : "" }, { "dropping-particle" : "", "family" : "Montfraix", "given" : "B.", "non-dropping-particle" : "", "parse-names" : false, "suffix" : "" } ], "container-title" : "Journal of Geophysical Research: Atmospheres", "id" : "ITEM-1", "issue" : "D10", "issued" : { "date-parts" : [ [ "2011", "5", "24" ] ] }, "page" : "D10108", "publisher" : "Blackwell Publishing Ltd", "title" : "Observed trends in indices of daily and extreme temperature and precipitation for the countries of the western Indian Ocean, 1961\u20132008", "translator" : [ { "dropping-particle" : "", "family" : "S3405", "given" : "", "non-dropping-particle" : "", "parse-names" : false, "suffix" : "" } ], "type" : "article-journal", "volume" : "116" }, "uris" : [ "http://www.mendeley.com/documents/?uuid=e970364b-1a22-49b9-a6fa-f213b60fd65b" ] } ], "mendeley" : { "formattedCitation" : "(Vincent et al., 2011)", "manualFormatting" : "(Vincent et al., 2011;", "plainTextFormattedCitation" : "(Vincent et al., 2011)", "previouslyFormattedCitation" : "(Vincent et al., 2011)" }, "properties" : { "noteIndex" : 0 }, "schema" : "https://github.com/citation-style-language/schema/raw/master/csl-citation.json" }</w:delInstrText>
              </w:r>
              <w:r w:rsidRPr="00D424AA" w:rsidDel="00F07359">
                <w:rPr>
                  <w:rFonts w:ascii="Times New Roman" w:hAnsi="Times New Roman" w:cs="Times New Roman"/>
                  <w:color w:val="000000" w:themeColor="text1"/>
                  <w:sz w:val="16"/>
                  <w:szCs w:val="16"/>
                  <w:lang w:val="en-GB" w:eastAsia="fr-FR"/>
                </w:rPr>
                <w:fldChar w:fldCharType="separate"/>
              </w:r>
              <w:r w:rsidR="00A26296" w:rsidDel="00F07359">
                <w:rPr>
                  <w:rFonts w:ascii="Times New Roman" w:hAnsi="Times New Roman" w:cs="Times New Roman"/>
                  <w:noProof/>
                  <w:color w:val="000000" w:themeColor="text1"/>
                  <w:sz w:val="16"/>
                  <w:szCs w:val="16"/>
                  <w:lang w:val="en-GB"/>
                </w:rPr>
                <w:delText>(Vincent et al., 2011;</w:delText>
              </w:r>
              <w:r w:rsidRPr="00D424AA" w:rsidDel="00F07359">
                <w:rPr>
                  <w:rFonts w:ascii="Times New Roman" w:hAnsi="Times New Roman" w:cs="Times New Roman"/>
                  <w:color w:val="000000" w:themeColor="text1"/>
                  <w:sz w:val="16"/>
                  <w:szCs w:val="16"/>
                  <w:lang w:val="en-GB" w:eastAsia="fr-FR"/>
                </w:rPr>
                <w:fldChar w:fldCharType="end"/>
              </w:r>
              <w:commentRangeEnd w:id="3683"/>
              <w:r w:rsidR="00A26296" w:rsidDel="00F07359">
                <w:rPr>
                  <w:rStyle w:val="Marquedecommentaire"/>
                  <w:rFonts w:ascii="Times New Roman" w:hAnsi="Times New Roman" w:cstheme="minorBidi"/>
                  <w:lang w:val="fr-FR" w:eastAsia="fr-FR"/>
                </w:rPr>
                <w:commentReference w:id="3683"/>
              </w:r>
              <w:r w:rsidRPr="00841A35" w:rsidDel="00F07359">
                <w:rPr>
                  <w:rFonts w:ascii="Times New Roman" w:hAnsi="Times New Roman" w:cs="Times New Roman"/>
                  <w:color w:val="000000" w:themeColor="text1"/>
                  <w:sz w:val="16"/>
                  <w:szCs w:val="16"/>
                  <w:lang w:val="en-GB"/>
                </w:rPr>
                <w:delText xml:space="preserve"> </w:delText>
              </w:r>
              <w:commentRangeStart w:id="3685"/>
              <w:r w:rsidRPr="00D424AA" w:rsidDel="00F07359">
                <w:rPr>
                  <w:rFonts w:cs="Times New Roman"/>
                  <w:color w:val="000000" w:themeColor="text1"/>
                  <w:sz w:val="16"/>
                  <w:szCs w:val="16"/>
                  <w:lang w:val="en-GB"/>
                </w:rPr>
                <w:fldChar w:fldCharType="begin" w:fldLock="1"/>
              </w:r>
              <w:r w:rsidR="00FF6231" w:rsidDel="00F07359">
                <w:rPr>
                  <w:rFonts w:ascii="Times New Roman" w:hAnsi="Times New Roman" w:cs="Times New Roman"/>
                  <w:color w:val="000000" w:themeColor="text1"/>
                  <w:sz w:val="16"/>
                  <w:szCs w:val="16"/>
                  <w:lang w:val="en-GB"/>
                </w:rPr>
                <w:delInstrText>ADDIN CSL_CITATION { "citationItems" : [ { "id" : "ITEM-1", "itemData" : { "DOI" : "10.1175/BAMS-D-12-00109.1",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Caesar", "given" : "J", "non-dropping-particle" : "", "parse-names" : false, "suffix" : "" } ], "container-title" : "Bulletin of the American Meteorological Society", "id" : "ITEM-1", "issue" : "7", "issued" : { "date-parts" : [ [ "2013", "7" ] ] }, "page" : "997-1006", "title" : "Global Land-Based Datasets for Monitoring Climatic Extremes", "translator" : [ { "dropping-particle" : "", "family" : "S124", "given" : "", "non-dropping-particle" : "", "parse-names" : false, "suffix" : "" } ], "type" : "article-journal", "volume" : "94" }, "uris" : [ "http://www.mendeley.com/documents/?uuid=a8fa009f-0677-4b78-a44e-c30e17cf6b03" ] } ], "mendeley" : { "formattedCitation" : "(Donat et al., 2013b)", "manualFormatting" : "Donat et al., 2013)", "plainTextFormattedCitation" : "(Donat et al., 2013b)", "previouslyFormattedCitation" : "(Donat et al., 2013b)" }, "properties" : { "noteIndex" : 0 }, "schema" : "https://github.com/citation-style-language/schema/raw/master/csl-citation.json" }</w:delInstrText>
              </w:r>
              <w:r w:rsidRPr="00D424AA" w:rsidDel="00F07359">
                <w:rPr>
                  <w:rFonts w:cs="Times New Roman"/>
                  <w:color w:val="000000" w:themeColor="text1"/>
                  <w:sz w:val="16"/>
                  <w:szCs w:val="16"/>
                  <w:lang w:val="en-GB"/>
                </w:rPr>
                <w:fldChar w:fldCharType="separate"/>
              </w:r>
              <w:r w:rsidR="00A26296" w:rsidDel="00F07359">
                <w:rPr>
                  <w:rFonts w:ascii="Times New Roman" w:hAnsi="Times New Roman" w:cs="Times New Roman"/>
                  <w:noProof/>
                  <w:color w:val="000000" w:themeColor="text1"/>
                  <w:sz w:val="16"/>
                  <w:szCs w:val="16"/>
                  <w:lang w:val="en-GB"/>
                </w:rPr>
                <w:delText>Donat et al., 2013)</w:delText>
              </w:r>
              <w:r w:rsidRPr="00D424AA" w:rsidDel="00F07359">
                <w:rPr>
                  <w:rFonts w:cs="Times New Roman"/>
                  <w:color w:val="000000" w:themeColor="text1"/>
                  <w:sz w:val="16"/>
                  <w:szCs w:val="16"/>
                  <w:lang w:val="en-GB"/>
                </w:rPr>
                <w:fldChar w:fldCharType="end"/>
              </w:r>
              <w:commentRangeEnd w:id="3685"/>
              <w:r w:rsidR="00A26296" w:rsidDel="00F07359">
                <w:rPr>
                  <w:rStyle w:val="Marquedecommentaire"/>
                  <w:rFonts w:ascii="Times New Roman" w:hAnsi="Times New Roman" w:cstheme="minorBidi"/>
                  <w:lang w:val="fr-FR" w:eastAsia="fr-FR"/>
                </w:rPr>
                <w:commentReference w:id="3685"/>
              </w:r>
              <w:r w:rsidRPr="00841A35" w:rsidDel="00F07359">
                <w:rPr>
                  <w:rFonts w:ascii="Times New Roman" w:hAnsi="Times New Roman" w:cs="Times New Roman"/>
                  <w:color w:val="000000" w:themeColor="text1"/>
                  <w:sz w:val="16"/>
                  <w:szCs w:val="16"/>
                  <w:lang w:val="en-GB"/>
                </w:rPr>
                <w:delText xml:space="preserve"> </w:delText>
              </w:r>
            </w:del>
            <w:bookmarkEnd w:id="3678"/>
          </w:p>
          <w:p w14:paraId="33168A0E" w14:textId="77777777" w:rsidR="00D376F0" w:rsidRPr="00D424AA" w:rsidRDefault="00D376F0" w:rsidP="00D424AA">
            <w:pPr>
              <w:rPr>
                <w:rFonts w:ascii="Times New Roman" w:hAnsi="Times New Roman" w:cs="Times New Roman"/>
                <w:i/>
                <w:color w:val="000000" w:themeColor="text1"/>
                <w:sz w:val="16"/>
                <w:szCs w:val="16"/>
                <w:lang w:val="en-GB"/>
              </w:rPr>
            </w:pPr>
          </w:p>
        </w:tc>
        <w:tc>
          <w:tcPr>
            <w:tcW w:w="1916" w:type="dxa"/>
            <w:tcBorders>
              <w:top w:val="dashed" w:sz="4" w:space="0" w:color="000000"/>
            </w:tcBorders>
            <w:shd w:val="clear" w:color="auto" w:fill="D9D9D9"/>
          </w:tcPr>
          <w:p w14:paraId="02BB0BCA" w14:textId="77777777" w:rsidR="00D376F0" w:rsidRPr="00D424AA" w:rsidRDefault="00D376F0" w:rsidP="00D424AA">
            <w:pPr>
              <w:rPr>
                <w:rFonts w:ascii="Times New Roman" w:hAnsi="Times New Roman" w:cs="Times New Roman"/>
                <w:bCs/>
                <w:iCs/>
                <w:color w:val="000000" w:themeColor="text1"/>
                <w:sz w:val="16"/>
                <w:szCs w:val="16"/>
                <w:lang w:val="en-GB"/>
              </w:rPr>
            </w:pPr>
            <w:r w:rsidRPr="00D424AA">
              <w:rPr>
                <w:rFonts w:ascii="Times New Roman" w:hAnsi="Times New Roman" w:cs="Times New Roman"/>
                <w:bCs/>
                <w:iCs/>
                <w:color w:val="000000" w:themeColor="text1"/>
                <w:sz w:val="16"/>
                <w:szCs w:val="16"/>
                <w:lang w:val="en-GB"/>
              </w:rPr>
              <w:t>Limited evidence</w:t>
            </w:r>
          </w:p>
        </w:tc>
        <w:tc>
          <w:tcPr>
            <w:tcW w:w="2400" w:type="dxa"/>
            <w:tcBorders>
              <w:top w:val="dashed" w:sz="4" w:space="0" w:color="000000"/>
            </w:tcBorders>
            <w:shd w:val="clear" w:color="auto" w:fill="FD9693"/>
          </w:tcPr>
          <w:p w14:paraId="5CBFE98C" w14:textId="69E3120A"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3686"/>
            <w:r w:rsidRPr="00D424AA">
              <w:rPr>
                <w:rFonts w:cs="Times New Roman"/>
                <w:color w:val="000000" w:themeColor="text1"/>
                <w:sz w:val="16"/>
                <w:szCs w:val="16"/>
                <w:lang w:val="en-GB"/>
              </w:rPr>
              <w:fldChar w:fldCharType="begin" w:fldLock="1"/>
            </w:r>
            <w:ins w:id="3687" w:author="Robin Matthews" w:date="2021-07-14T12:17:00Z">
              <w:r w:rsidR="00426B37">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688" w:author="Robin Matthews" w:date="2021-07-14T12:17:00Z">
              <w:r w:rsidR="00FC4C2D" w:rsidDel="00426B37">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89" w:author="Robin Matthews" w:date="2021-07-14T12:17:00Z">
              <w:r w:rsidR="00A26296" w:rsidDel="00426B37">
                <w:rPr>
                  <w:rFonts w:ascii="Times New Roman" w:hAnsi="Times New Roman" w:cs="Times New Roman"/>
                  <w:noProof/>
                  <w:color w:val="000000" w:themeColor="text1"/>
                  <w:sz w:val="16"/>
                  <w:szCs w:val="16"/>
                  <w:lang w:val="en-GB"/>
                </w:rPr>
                <w:delText>Li et al., 2020</w:delText>
              </w:r>
            </w:del>
            <w:ins w:id="3690" w:author="Robin Matthews" w:date="2021-07-14T12:17: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686"/>
            <w:r w:rsidR="00A26296">
              <w:rPr>
                <w:rStyle w:val="Marquedecommentaire"/>
                <w:rFonts w:ascii="Times New Roman" w:hAnsi="Times New Roman" w:cstheme="minorBidi"/>
                <w:lang w:val="fr-FR" w:eastAsia="fr-FR"/>
              </w:rPr>
              <w:commentReference w:id="3686"/>
            </w:r>
            <w:r w:rsidRPr="00841A35">
              <w:rPr>
                <w:rFonts w:ascii="Times New Roman" w:hAnsi="Times New Roman" w:cs="Times New Roman"/>
                <w:color w:val="000000" w:themeColor="text1"/>
                <w:sz w:val="16"/>
                <w:szCs w:val="16"/>
                <w:lang w:val="en-GB"/>
              </w:rPr>
              <w:t>; Annex). Median increase of more than 0.5°C in the 50-year TXx and TNn events compared</w:t>
            </w:r>
            <w:r w:rsidRPr="00D424AA">
              <w:rPr>
                <w:rFonts w:ascii="Times New Roman" w:hAnsi="Times New Roman" w:cs="Times New Roman"/>
                <w:color w:val="000000" w:themeColor="text1"/>
                <w:sz w:val="16"/>
                <w:szCs w:val="16"/>
                <w:lang w:val="en-GB"/>
              </w:rPr>
              <w:t xml:space="preserve"> to the 1°C warming level </w:t>
            </w:r>
            <w:commentRangeStart w:id="3691"/>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692" w:author="Robin Matthews" w:date="2021-07-14T12:17:00Z">
              <w:r w:rsidR="00A26296" w:rsidDel="00426B37">
                <w:rPr>
                  <w:rFonts w:ascii="Times New Roman" w:hAnsi="Times New Roman" w:cs="Times New Roman"/>
                  <w:noProof/>
                  <w:color w:val="000000" w:themeColor="text1"/>
                  <w:sz w:val="16"/>
                  <w:szCs w:val="16"/>
                  <w:lang w:val="en-GB"/>
                </w:rPr>
                <w:delText>Li et al., 2020</w:delText>
              </w:r>
            </w:del>
            <w:ins w:id="3693" w:author="Robin Matthews" w:date="2021-07-14T12:17: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691"/>
            <w:r w:rsidR="00A26296">
              <w:rPr>
                <w:rStyle w:val="Marquedecommentaire"/>
                <w:rFonts w:ascii="Times New Roman" w:hAnsi="Times New Roman" w:cstheme="minorBidi"/>
                <w:lang w:val="fr-FR" w:eastAsia="fr-FR"/>
              </w:rPr>
              <w:commentReference w:id="3691"/>
            </w:r>
            <w:r w:rsidRPr="00841A35">
              <w:rPr>
                <w:rFonts w:ascii="Times New Roman" w:hAnsi="Times New Roman" w:cs="Times New Roman"/>
                <w:color w:val="000000" w:themeColor="text1"/>
                <w:sz w:val="16"/>
                <w:szCs w:val="16"/>
                <w:lang w:val="en-GB"/>
              </w:rPr>
              <w:t>) and more than 1.5°C in annual TXx and TNn compared to pre-industrial (Annex).</w:t>
            </w:r>
          </w:p>
          <w:p w14:paraId="496F7D4C" w14:textId="77777777" w:rsidR="00D376F0" w:rsidRPr="00D424AA" w:rsidRDefault="00D376F0" w:rsidP="00D424AA">
            <w:pPr>
              <w:rPr>
                <w:rFonts w:ascii="Times New Roman" w:hAnsi="Times New Roman" w:cs="Times New Roman"/>
                <w:color w:val="000000" w:themeColor="text1"/>
                <w:sz w:val="16"/>
                <w:szCs w:val="16"/>
                <w:lang w:val="en-GB"/>
              </w:rPr>
            </w:pPr>
          </w:p>
          <w:p w14:paraId="5526AA7E" w14:textId="5E9B1577"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w:t>
            </w:r>
            <w:r w:rsidRPr="00D424AA">
              <w:rPr>
                <w:rFonts w:ascii="Times New Roman" w:hAnsi="Times New Roman" w:cs="Times New Roman"/>
                <w:color w:val="000000" w:themeColor="text1"/>
                <w:sz w:val="16"/>
                <w:szCs w:val="16"/>
                <w:lang w:val="en-GB"/>
              </w:rPr>
              <w:lastRenderedPageBreak/>
              <w:t xml:space="preserve">frequency of hot extremes </w:t>
            </w:r>
            <w:del w:id="3694" w:author="Robin Matthews" w:date="2021-07-14T13:45:00Z">
              <w:r w:rsidRPr="00D424AA" w:rsidDel="007930B8">
                <w:rPr>
                  <w:rFonts w:ascii="Times New Roman" w:hAnsi="Times New Roman" w:cs="Times New Roman"/>
                  <w:color w:val="000000" w:themeColor="text1"/>
                  <w:sz w:val="16"/>
                  <w:szCs w:val="16"/>
                  <w:lang w:val="en-GB"/>
                </w:rPr>
                <w:delText>(</w:delText>
              </w:r>
            </w:del>
            <w:commentRangeStart w:id="3695"/>
            <w:r w:rsidRPr="00D424AA">
              <w:rPr>
                <w:rFonts w:cs="Times New Roman"/>
                <w:color w:val="000000" w:themeColor="text1"/>
                <w:sz w:val="16"/>
                <w:szCs w:val="16"/>
                <w:lang w:val="en-GB"/>
              </w:rPr>
              <w:fldChar w:fldCharType="begin" w:fldLock="1"/>
            </w:r>
            <w:ins w:id="3696" w:author="Robin Matthews" w:date="2021-07-14T13:45:00Z">
              <w:r w:rsidR="007930B8">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instrText>
              </w:r>
            </w:ins>
            <w:del w:id="3697" w:author="Robin Matthews" w:date="2021-07-14T13:45:00Z">
              <w:r w:rsidR="00FF6231" w:rsidDel="007930B8">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3698" w:author="Robin Matthews" w:date="2021-07-14T13:45:00Z">
              <w:r w:rsidR="00A26296" w:rsidDel="007930B8">
                <w:rPr>
                  <w:rFonts w:ascii="Times New Roman" w:hAnsi="Times New Roman" w:cs="Times New Roman"/>
                  <w:noProof/>
                  <w:color w:val="000000" w:themeColor="text1"/>
                  <w:sz w:val="16"/>
                  <w:szCs w:val="16"/>
                  <w:lang w:val="en-GB"/>
                </w:rPr>
                <w:delText>W</w:delText>
              </w:r>
            </w:del>
            <w:ins w:id="3699" w:author="Robin Matthews" w:date="2021-07-14T13:45:00Z">
              <w:r w:rsidR="007930B8">
                <w:rPr>
                  <w:rFonts w:ascii="Times New Roman" w:hAnsi="Times New Roman" w:cs="Times New Roman"/>
                  <w:noProof/>
                  <w:color w:val="000000" w:themeColor="text1"/>
                  <w:sz w:val="16"/>
                  <w:szCs w:val="16"/>
                  <w:lang w:val="en-GB"/>
                </w:rPr>
                <w:t>(W</w:t>
              </w:r>
            </w:ins>
            <w:r w:rsidR="00A26296">
              <w:rPr>
                <w:rFonts w:ascii="Times New Roman" w:hAnsi="Times New Roman" w:cs="Times New Roman"/>
                <w:noProof/>
                <w:color w:val="000000" w:themeColor="text1"/>
                <w:sz w:val="16"/>
                <w:szCs w:val="16"/>
                <w:lang w:val="en-GB"/>
              </w:rPr>
              <w:t>eber et al., 2018)</w:t>
            </w:r>
            <w:r w:rsidRPr="00D424AA">
              <w:rPr>
                <w:rFonts w:cs="Times New Roman"/>
                <w:color w:val="000000" w:themeColor="text1"/>
                <w:sz w:val="16"/>
                <w:szCs w:val="16"/>
                <w:lang w:val="en-GB"/>
              </w:rPr>
              <w:fldChar w:fldCharType="end"/>
            </w:r>
            <w:commentRangeEnd w:id="3695"/>
            <w:r w:rsidR="00A26296">
              <w:rPr>
                <w:rStyle w:val="Marquedecommentaire"/>
                <w:rFonts w:ascii="Times New Roman" w:hAnsi="Times New Roman" w:cstheme="minorBidi"/>
                <w:lang w:val="fr-FR" w:eastAsia="fr-FR"/>
              </w:rPr>
              <w:commentReference w:id="3695"/>
            </w:r>
          </w:p>
        </w:tc>
        <w:tc>
          <w:tcPr>
            <w:tcW w:w="2159" w:type="dxa"/>
            <w:tcBorders>
              <w:top w:val="dashed" w:sz="4" w:space="0" w:color="000000"/>
            </w:tcBorders>
            <w:shd w:val="clear" w:color="auto" w:fill="FF6365"/>
            <w:tcMar>
              <w:top w:w="40" w:type="dxa"/>
              <w:left w:w="40" w:type="dxa"/>
              <w:bottom w:w="40" w:type="dxa"/>
              <w:right w:w="40" w:type="dxa"/>
            </w:tcMar>
          </w:tcPr>
          <w:p w14:paraId="47679477" w14:textId="5F2297C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700"/>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701" w:author="Robin Matthews" w:date="2021-07-14T12:17:00Z">
              <w:r w:rsidR="00A26296" w:rsidDel="00426B37">
                <w:rPr>
                  <w:rFonts w:ascii="Times New Roman" w:hAnsi="Times New Roman" w:cs="Times New Roman"/>
                  <w:noProof/>
                  <w:color w:val="000000" w:themeColor="text1"/>
                  <w:sz w:val="16"/>
                  <w:szCs w:val="16"/>
                  <w:lang w:val="en-GB"/>
                </w:rPr>
                <w:delText>Li et al., 2020</w:delText>
              </w:r>
            </w:del>
            <w:ins w:id="3702" w:author="Robin Matthews" w:date="2021-07-14T12:17: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700"/>
            <w:r w:rsidR="00A26296">
              <w:rPr>
                <w:rStyle w:val="Marquedecommentaire"/>
                <w:rFonts w:ascii="Times New Roman" w:hAnsi="Times New Roman" w:cstheme="minorBidi"/>
                <w:lang w:val="fr-FR" w:eastAsia="fr-FR"/>
              </w:rPr>
              <w:commentReference w:id="3700"/>
            </w:r>
            <w:r w:rsidRPr="00841A35">
              <w:rPr>
                <w:rFonts w:ascii="Times New Roman" w:hAnsi="Times New Roman" w:cs="Times New Roman"/>
                <w:color w:val="000000" w:themeColor="text1"/>
                <w:sz w:val="16"/>
                <w:szCs w:val="16"/>
                <w:lang w:val="en-GB"/>
              </w:rPr>
              <w:t xml:space="preserve">; Annex). Median increase of more than 0.5°C in the 50-year TXx and TNn events compared to the 1°C warming level </w:t>
            </w:r>
            <w:commentRangeStart w:id="3703"/>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704" w:author="Robin Matthews" w:date="2021-07-14T12:17:00Z">
              <w:r w:rsidR="00A26296" w:rsidDel="00426B37">
                <w:rPr>
                  <w:rFonts w:ascii="Times New Roman" w:hAnsi="Times New Roman" w:cs="Times New Roman"/>
                  <w:noProof/>
                  <w:color w:val="000000" w:themeColor="text1"/>
                  <w:sz w:val="16"/>
                  <w:szCs w:val="16"/>
                  <w:lang w:val="en-GB"/>
                </w:rPr>
                <w:delText>Li et al., 2020</w:delText>
              </w:r>
            </w:del>
            <w:ins w:id="3705" w:author="Robin Matthews" w:date="2021-07-14T12:17: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703"/>
            <w:r w:rsidR="00A26296">
              <w:rPr>
                <w:rStyle w:val="Marquedecommentaire"/>
                <w:rFonts w:ascii="Times New Roman" w:hAnsi="Times New Roman" w:cstheme="minorBidi"/>
                <w:lang w:val="fr-FR" w:eastAsia="fr-FR"/>
              </w:rPr>
              <w:commentReference w:id="3703"/>
            </w:r>
            <w:r w:rsidRPr="00841A35">
              <w:rPr>
                <w:rFonts w:ascii="Times New Roman" w:hAnsi="Times New Roman" w:cs="Times New Roman"/>
                <w:color w:val="000000" w:themeColor="text1"/>
                <w:sz w:val="16"/>
                <w:szCs w:val="16"/>
                <w:lang w:val="en-GB"/>
              </w:rPr>
              <w:t>) and more than</w:t>
            </w:r>
            <w:r w:rsidRPr="00D424AA">
              <w:rPr>
                <w:rFonts w:ascii="Times New Roman" w:hAnsi="Times New Roman" w:cs="Times New Roman"/>
                <w:color w:val="000000" w:themeColor="text1"/>
                <w:sz w:val="16"/>
                <w:szCs w:val="16"/>
                <w:lang w:val="en-GB"/>
              </w:rPr>
              <w:t xml:space="preserve"> 2°C in annual TXx and TNn compared to pre-industrial (Annex).</w:t>
            </w:r>
          </w:p>
          <w:p w14:paraId="6BB77A43" w14:textId="77777777" w:rsidR="00D376F0" w:rsidRPr="00D424AA" w:rsidRDefault="00D376F0" w:rsidP="00D424AA">
            <w:pPr>
              <w:rPr>
                <w:rFonts w:ascii="Times New Roman" w:hAnsi="Times New Roman" w:cs="Times New Roman"/>
                <w:color w:val="000000" w:themeColor="text1"/>
                <w:sz w:val="16"/>
                <w:szCs w:val="16"/>
                <w:lang w:val="en-GB"/>
              </w:rPr>
            </w:pPr>
          </w:p>
          <w:p w14:paraId="78DA3ECB" w14:textId="4F48BA10"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and frequency of </w:t>
            </w:r>
            <w:r w:rsidRPr="00D424AA">
              <w:rPr>
                <w:rFonts w:ascii="Times New Roman" w:hAnsi="Times New Roman" w:cs="Times New Roman"/>
                <w:color w:val="000000" w:themeColor="text1"/>
                <w:sz w:val="16"/>
                <w:szCs w:val="16"/>
                <w:lang w:val="en-GB"/>
              </w:rPr>
              <w:lastRenderedPageBreak/>
              <w:t xml:space="preserve">hot extremes </w:t>
            </w:r>
            <w:ins w:id="3706" w:author="Robin Matthews" w:date="2021-07-14T13:04:00Z">
              <w:r w:rsidR="00710970" w:rsidRPr="00D424AA">
                <w:rPr>
                  <w:rFonts w:cs="Times New Roman"/>
                  <w:color w:val="000000" w:themeColor="text1"/>
                  <w:sz w:val="16"/>
                  <w:szCs w:val="16"/>
                  <w:lang w:val="en-GB"/>
                </w:rPr>
                <w:fldChar w:fldCharType="begin" w:fldLock="1"/>
              </w:r>
              <w:r w:rsidR="00710970">
                <w:rPr>
                  <w:rFonts w:ascii="Times New Roman" w:hAnsi="Times New Roman" w:cs="Times New Roman"/>
                  <w:color w:val="000000" w:themeColor="text1"/>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Coppola et al., 2021a)", "plainTextFormattedCitation" : "(Weber et al., 2018)", "previouslyFormattedCitation" : "(Weber et al., 2018)" }, "properties" : { "noteIndex" : 0 }, "schema" : "https://github.com/citation-style-language/schema/raw/master/csl-citation.json" }</w:instrText>
              </w:r>
              <w:r w:rsidR="00710970" w:rsidRPr="00D424AA">
                <w:rPr>
                  <w:rFonts w:cs="Times New Roman"/>
                  <w:color w:val="000000" w:themeColor="text1"/>
                  <w:sz w:val="16"/>
                  <w:szCs w:val="16"/>
                  <w:lang w:val="en-GB"/>
                </w:rPr>
                <w:fldChar w:fldCharType="separate"/>
              </w:r>
              <w:r w:rsidR="00710970">
                <w:rPr>
                  <w:rFonts w:ascii="Times New Roman" w:hAnsi="Times New Roman" w:cs="Times New Roman"/>
                  <w:noProof/>
                  <w:color w:val="000000" w:themeColor="text1"/>
                  <w:sz w:val="16"/>
                  <w:szCs w:val="16"/>
                  <w:lang w:val="en-GB"/>
                </w:rPr>
                <w:t>(Weber et al., 2018; Coppola et al., 2021a)</w:t>
              </w:r>
              <w:r w:rsidR="00710970" w:rsidRPr="00D424AA">
                <w:rPr>
                  <w:rFonts w:cs="Times New Roman"/>
                  <w:color w:val="000000" w:themeColor="text1"/>
                  <w:sz w:val="16"/>
                  <w:szCs w:val="16"/>
                  <w:lang w:val="en-GB"/>
                </w:rPr>
                <w:fldChar w:fldCharType="end"/>
              </w:r>
              <w:r w:rsidR="00710970" w:rsidRPr="00D424AA" w:rsidDel="00710970">
                <w:rPr>
                  <w:rFonts w:ascii="Times New Roman" w:hAnsi="Times New Roman" w:cs="Times New Roman"/>
                  <w:color w:val="000000" w:themeColor="text1"/>
                  <w:sz w:val="16"/>
                  <w:szCs w:val="16"/>
                  <w:lang w:val="en-GB"/>
                </w:rPr>
                <w:t xml:space="preserve"> </w:t>
              </w:r>
            </w:ins>
            <w:del w:id="3707" w:author="Robin Matthews" w:date="2021-07-14T13:04:00Z">
              <w:r w:rsidRPr="00D424AA" w:rsidDel="00710970">
                <w:rPr>
                  <w:rFonts w:ascii="Times New Roman" w:hAnsi="Times New Roman" w:cs="Times New Roman"/>
                  <w:color w:val="000000" w:themeColor="text1"/>
                  <w:sz w:val="16"/>
                  <w:szCs w:val="16"/>
                  <w:lang w:val="en-GB"/>
                </w:rPr>
                <w:delText>(</w:delText>
              </w:r>
              <w:commentRangeStart w:id="3708"/>
              <w:r w:rsidRPr="00D424AA" w:rsidDel="00710970">
                <w:rPr>
                  <w:rFonts w:cs="Times New Roman"/>
                  <w:color w:val="000000" w:themeColor="text1"/>
                  <w:sz w:val="16"/>
                  <w:szCs w:val="16"/>
                  <w:lang w:val="en-GB"/>
                </w:rPr>
                <w:fldChar w:fldCharType="begin" w:fldLock="1"/>
              </w:r>
              <w:r w:rsidR="00FF6231" w:rsidDel="00710970">
                <w:rPr>
                  <w:rFonts w:ascii="Times New Roman" w:hAnsi="Times New Roman"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Weber et al., 2018;</w:delText>
              </w:r>
              <w:r w:rsidRPr="00D424AA" w:rsidDel="00710970">
                <w:rPr>
                  <w:rFonts w:cs="Times New Roman"/>
                  <w:color w:val="000000" w:themeColor="text1"/>
                  <w:sz w:val="16"/>
                  <w:szCs w:val="16"/>
                  <w:lang w:val="en-GB"/>
                </w:rPr>
                <w:fldChar w:fldCharType="end"/>
              </w:r>
              <w:commentRangeEnd w:id="3708"/>
              <w:r w:rsidR="00A26296" w:rsidDel="00710970">
                <w:rPr>
                  <w:rStyle w:val="Marquedecommentaire"/>
                  <w:rFonts w:ascii="Times New Roman" w:hAnsi="Times New Roman" w:cstheme="minorBidi"/>
                  <w:lang w:val="fr-FR" w:eastAsia="fr-FR"/>
                </w:rPr>
                <w:commentReference w:id="3708"/>
              </w:r>
              <w:r w:rsidRPr="00841A35" w:rsidDel="00710970">
                <w:rPr>
                  <w:rFonts w:ascii="Times New Roman" w:hAnsi="Times New Roman" w:cs="Times New Roman"/>
                  <w:color w:val="000000" w:themeColor="text1"/>
                  <w:sz w:val="16"/>
                  <w:szCs w:val="16"/>
                  <w:lang w:val="en-GB"/>
                </w:rPr>
                <w:delText xml:space="preserve"> </w:delText>
              </w:r>
              <w:commentRangeStart w:id="3709"/>
              <w:r w:rsidRPr="00D424AA" w:rsidDel="00710970">
                <w:rPr>
                  <w:rFonts w:cs="Times New Roman"/>
                  <w:color w:val="000000" w:themeColor="text1"/>
                  <w:sz w:val="16"/>
                  <w:szCs w:val="16"/>
                  <w:lang w:val="en-GB"/>
                </w:rPr>
                <w:fldChar w:fldCharType="begin" w:fldLock="1"/>
              </w:r>
              <w:r w:rsidR="00FF6231" w:rsidDel="00710970">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Coppola et al., 2021a)</w:delText>
              </w:r>
              <w:r w:rsidRPr="00D424AA" w:rsidDel="00710970">
                <w:rPr>
                  <w:rFonts w:cs="Times New Roman"/>
                  <w:color w:val="000000" w:themeColor="text1"/>
                  <w:sz w:val="16"/>
                  <w:szCs w:val="16"/>
                  <w:lang w:val="en-GB"/>
                </w:rPr>
                <w:fldChar w:fldCharType="end"/>
              </w:r>
            </w:del>
            <w:commentRangeEnd w:id="3709"/>
            <w:r w:rsidR="00A26296">
              <w:rPr>
                <w:rStyle w:val="Marquedecommentaire"/>
                <w:rFonts w:ascii="Times New Roman" w:hAnsi="Times New Roman" w:cstheme="minorBidi"/>
                <w:lang w:val="fr-FR" w:eastAsia="fr-FR"/>
              </w:rPr>
              <w:commentReference w:id="3709"/>
            </w:r>
          </w:p>
        </w:tc>
        <w:tc>
          <w:tcPr>
            <w:tcW w:w="2159" w:type="dxa"/>
            <w:tcBorders>
              <w:top w:val="dashed" w:sz="4" w:space="0" w:color="000000"/>
            </w:tcBorders>
            <w:shd w:val="clear" w:color="auto" w:fill="AD0204"/>
            <w:tcMar>
              <w:top w:w="40" w:type="dxa"/>
              <w:left w:w="40" w:type="dxa"/>
              <w:bottom w:w="40" w:type="dxa"/>
              <w:right w:w="40" w:type="dxa"/>
            </w:tcMar>
          </w:tcPr>
          <w:p w14:paraId="67A7E5A8" w14:textId="35E16C34"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3710"/>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711" w:author="Robin Matthews" w:date="2021-07-14T12:17:00Z">
              <w:r w:rsidR="00A26296" w:rsidDel="00426B37">
                <w:rPr>
                  <w:rFonts w:ascii="Times New Roman" w:hAnsi="Times New Roman" w:cs="Times New Roman"/>
                  <w:noProof/>
                  <w:color w:val="000000" w:themeColor="text1"/>
                  <w:sz w:val="16"/>
                  <w:szCs w:val="16"/>
                  <w:lang w:val="en-GB"/>
                </w:rPr>
                <w:delText>Li et al., 2020</w:delText>
              </w:r>
            </w:del>
            <w:ins w:id="3712" w:author="Robin Matthews" w:date="2021-07-14T12:17:00Z">
              <w:r w:rsidR="00426B37">
                <w:rPr>
                  <w:rFonts w:ascii="Times New Roman" w:hAnsi="Times New Roman"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3710"/>
            <w:r w:rsidR="00A26296">
              <w:rPr>
                <w:rStyle w:val="Marquedecommentaire"/>
                <w:rFonts w:ascii="Times New Roman" w:hAnsi="Times New Roman" w:cstheme="minorBidi"/>
                <w:lang w:val="fr-FR" w:eastAsia="fr-FR"/>
              </w:rPr>
              <w:commentReference w:id="3710"/>
            </w:r>
            <w:r w:rsidRPr="00841A35">
              <w:rPr>
                <w:rFonts w:ascii="Times New Roman" w:hAnsi="Times New Roman" w:cs="Times New Roman"/>
                <w:color w:val="000000" w:themeColor="text1"/>
                <w:sz w:val="16"/>
                <w:szCs w:val="16"/>
                <w:lang w:val="en-GB"/>
              </w:rPr>
              <w:t>; Annex)</w:t>
            </w:r>
            <w:r w:rsidRPr="00D424AA">
              <w:rPr>
                <w:rFonts w:ascii="Times New Roman" w:hAnsi="Times New Roman" w:cs="Times New Roman"/>
                <w:color w:val="000000" w:themeColor="text1"/>
                <w:sz w:val="16"/>
                <w:szCs w:val="16"/>
                <w:lang w:val="en-GB"/>
              </w:rPr>
              <w:t xml:space="preserve">. Median increase of more than 2°C in the 50-year TXx and TNn events compared to the 1°C warming level </w:t>
            </w:r>
            <w:commentRangeStart w:id="3713"/>
            <w:r w:rsidRPr="00D424AA">
              <w:rPr>
                <w:rFonts w:cs="Times New Roman"/>
                <w:color w:val="000000" w:themeColor="text1"/>
                <w:sz w:val="16"/>
                <w:szCs w:val="16"/>
                <w:lang w:val="en-GB"/>
              </w:rPr>
              <w:fldChar w:fldCharType="begin" w:fldLock="1"/>
            </w:r>
            <w:ins w:id="3714" w:author="Robin Matthews" w:date="2021-07-14T13:48:00Z">
              <w:r w:rsidR="00F07359">
                <w:rPr>
                  <w:rFonts w:ascii="Times New Roman" w:hAnsi="Times New Roman"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715" w:author="Robin Matthews" w:date="2021-07-14T13:48:00Z">
              <w:r w:rsidR="003A5209" w:rsidDel="00F07359">
                <w:rPr>
                  <w:rFonts w:ascii="Times New Roman" w:hAnsi="Times New Roman"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3716" w:author="Robin Matthews" w:date="2021-07-14T12:17:00Z">
              <w:r w:rsidR="00A26296" w:rsidDel="00426B37">
                <w:rPr>
                  <w:rFonts w:ascii="Times New Roman" w:hAnsi="Times New Roman" w:cs="Times New Roman"/>
                  <w:noProof/>
                  <w:color w:val="000000" w:themeColor="text1"/>
                  <w:sz w:val="16"/>
                  <w:szCs w:val="16"/>
                  <w:lang w:val="en-GB"/>
                </w:rPr>
                <w:delText>Li et al., 2020</w:delText>
              </w:r>
            </w:del>
            <w:ins w:id="3717" w:author="Robin Matthews" w:date="2021-07-14T12:17:00Z">
              <w:r w:rsidR="00426B37">
                <w:rPr>
                  <w:rFonts w:ascii="Times New Roman" w:hAnsi="Times New Roman" w:cs="Times New Roman"/>
                  <w:noProof/>
                  <w:color w:val="000000" w:themeColor="text1"/>
                  <w:sz w:val="16"/>
                  <w:szCs w:val="16"/>
                  <w:lang w:val="en-GB"/>
                </w:rPr>
                <w:t>C. Li et al., 202</w:t>
              </w:r>
            </w:ins>
            <w:ins w:id="3718" w:author="Robin Matthews" w:date="2021-07-14T13:48:00Z">
              <w:r w:rsidR="00F07359">
                <w:rPr>
                  <w:rFonts w:ascii="Times New Roman" w:hAnsi="Times New Roman" w:cs="Times New Roman"/>
                  <w:noProof/>
                  <w:color w:val="000000" w:themeColor="text1"/>
                  <w:sz w:val="16"/>
                  <w:szCs w:val="16"/>
                  <w:lang w:val="en-GB"/>
                </w:rPr>
                <w:t>0)</w:t>
              </w:r>
            </w:ins>
            <w:r w:rsidRPr="00D424AA">
              <w:rPr>
                <w:rFonts w:cs="Times New Roman"/>
                <w:color w:val="000000" w:themeColor="text1"/>
                <w:sz w:val="16"/>
                <w:szCs w:val="16"/>
                <w:lang w:val="en-GB"/>
              </w:rPr>
              <w:fldChar w:fldCharType="end"/>
            </w:r>
            <w:commentRangeEnd w:id="3713"/>
            <w:r w:rsidR="00A26296">
              <w:rPr>
                <w:rStyle w:val="Marquedecommentaire"/>
                <w:rFonts w:ascii="Times New Roman" w:hAnsi="Times New Roman" w:cstheme="minorBidi"/>
                <w:lang w:val="fr-FR" w:eastAsia="fr-FR"/>
              </w:rPr>
              <w:commentReference w:id="3713"/>
            </w:r>
            <w:del w:id="3719" w:author="Robin Matthews" w:date="2021-07-14T13:48:00Z">
              <w:r w:rsidRPr="00841A35" w:rsidDel="00F07359">
                <w:rPr>
                  <w:rFonts w:ascii="Times New Roman" w:hAnsi="Times New Roman" w:cs="Times New Roman"/>
                  <w:color w:val="000000" w:themeColor="text1"/>
                  <w:sz w:val="16"/>
                  <w:szCs w:val="16"/>
                  <w:lang w:val="en-GB"/>
                </w:rPr>
                <w:delText>)</w:delText>
              </w:r>
            </w:del>
            <w:r w:rsidRPr="00841A35">
              <w:rPr>
                <w:rFonts w:ascii="Times New Roman" w:hAnsi="Times New Roman" w:cs="Times New Roman"/>
                <w:color w:val="000000" w:themeColor="text1"/>
                <w:sz w:val="16"/>
                <w:szCs w:val="16"/>
                <w:lang w:val="en-GB"/>
              </w:rPr>
              <w:t xml:space="preserve"> and more than 3.5°C in annual TXx and TNn compared to </w:t>
            </w:r>
            <w:r w:rsidRPr="00D424AA">
              <w:rPr>
                <w:rFonts w:ascii="Times New Roman" w:hAnsi="Times New Roman" w:cs="Times New Roman"/>
                <w:color w:val="000000" w:themeColor="text1"/>
                <w:sz w:val="16"/>
                <w:szCs w:val="16"/>
                <w:lang w:val="en-GB"/>
              </w:rPr>
              <w:t>pre-industrial (Annex).</w:t>
            </w:r>
          </w:p>
          <w:p w14:paraId="2F225E3C" w14:textId="77777777" w:rsidR="00D376F0" w:rsidRPr="00D424AA" w:rsidRDefault="00D376F0" w:rsidP="00D424AA">
            <w:pPr>
              <w:rPr>
                <w:rFonts w:ascii="Times New Roman" w:hAnsi="Times New Roman" w:cs="Times New Roman"/>
                <w:color w:val="000000" w:themeColor="text1"/>
                <w:sz w:val="16"/>
                <w:szCs w:val="16"/>
                <w:lang w:val="en-GB"/>
              </w:rPr>
            </w:pPr>
          </w:p>
          <w:p w14:paraId="5485F578" w14:textId="77FDEBF0" w:rsidR="00D376F0" w:rsidRPr="00D424AA" w:rsidDel="00710970" w:rsidRDefault="00D376F0">
            <w:pPr>
              <w:rPr>
                <w:del w:id="3720" w:author="Robin Matthews" w:date="2021-07-14T13:04:00Z"/>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CMIP3 and CORDEX simulations for an increase in the intensity and frequency of </w:t>
            </w:r>
            <w:r w:rsidRPr="00D424AA">
              <w:rPr>
                <w:rFonts w:ascii="Times New Roman" w:hAnsi="Times New Roman" w:cs="Times New Roman"/>
                <w:color w:val="000000" w:themeColor="text1"/>
                <w:sz w:val="16"/>
                <w:szCs w:val="16"/>
                <w:lang w:val="en-GB"/>
              </w:rPr>
              <w:lastRenderedPageBreak/>
              <w:t xml:space="preserve">hot extremes </w:t>
            </w:r>
            <w:ins w:id="3721" w:author="Robin Matthews" w:date="2021-07-14T13:04:00Z">
              <w:r w:rsidR="00710970" w:rsidRPr="00D424AA">
                <w:rPr>
                  <w:rFonts w:cs="Times New Roman"/>
                  <w:color w:val="000000" w:themeColor="text1"/>
                  <w:sz w:val="16"/>
                  <w:szCs w:val="16"/>
                  <w:lang w:val="en-GB"/>
                </w:rPr>
                <w:fldChar w:fldCharType="begin" w:fldLock="1"/>
              </w:r>
              <w:r w:rsidR="00710970">
                <w:rPr>
                  <w:rFonts w:ascii="Times New Roman" w:hAnsi="Times New Roman" w:cs="Times New Roman"/>
                  <w:color w:val="000000" w:themeColor="text1"/>
                  <w:sz w:val="16"/>
                  <w:szCs w:val="16"/>
                  <w:lang w:val="en-GB"/>
                </w:rPr>
                <w: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Engelbrecht et al., 2015; Giorgi et al., 2014)", "plainTextFormattedCitation" : "(Coppola et al., 2021a)", "previouslyFormattedCitation" : "(Coppola et al., 2021a)" }, "properties" : { "noteIndex" : 0 }, "schema" : "https://github.com/citation-style-language/schema/raw/master/csl-citation.json" }</w:instrText>
              </w:r>
              <w:r w:rsidR="00710970" w:rsidRPr="00D424AA">
                <w:rPr>
                  <w:rFonts w:cs="Times New Roman"/>
                  <w:color w:val="000000" w:themeColor="text1"/>
                  <w:sz w:val="16"/>
                  <w:szCs w:val="16"/>
                  <w:lang w:val="en-GB"/>
                </w:rPr>
                <w:fldChar w:fldCharType="separate"/>
              </w:r>
              <w:r w:rsidR="00710970">
                <w:rPr>
                  <w:rFonts w:ascii="Times New Roman" w:hAnsi="Times New Roman" w:cs="Times New Roman"/>
                  <w:noProof/>
                  <w:color w:val="000000" w:themeColor="text1"/>
                  <w:sz w:val="16"/>
                  <w:szCs w:val="16"/>
                  <w:lang w:val="en-GB"/>
                </w:rPr>
                <w:t>(Coppola et al., 2021a; Engelbrecht et al., 2015; Giorgi et al., 2014)</w:t>
              </w:r>
              <w:r w:rsidR="00710970" w:rsidRPr="00D424AA">
                <w:rPr>
                  <w:rFonts w:cs="Times New Roman"/>
                  <w:color w:val="000000" w:themeColor="text1"/>
                  <w:sz w:val="16"/>
                  <w:szCs w:val="16"/>
                  <w:lang w:val="en-GB"/>
                </w:rPr>
                <w:fldChar w:fldCharType="end"/>
              </w:r>
              <w:r w:rsidR="00710970" w:rsidRPr="00D424AA" w:rsidDel="00710970">
                <w:rPr>
                  <w:rFonts w:ascii="Times New Roman" w:hAnsi="Times New Roman" w:cs="Times New Roman"/>
                  <w:color w:val="000000" w:themeColor="text1"/>
                  <w:sz w:val="16"/>
                  <w:szCs w:val="16"/>
                  <w:lang w:val="en-GB"/>
                </w:rPr>
                <w:t xml:space="preserve"> </w:t>
              </w:r>
            </w:ins>
            <w:del w:id="3722" w:author="Robin Matthews" w:date="2021-07-14T13:04:00Z">
              <w:r w:rsidRPr="00D424AA" w:rsidDel="00710970">
                <w:rPr>
                  <w:rFonts w:ascii="Times New Roman" w:hAnsi="Times New Roman" w:cs="Times New Roman"/>
                  <w:color w:val="000000" w:themeColor="text1"/>
                  <w:sz w:val="16"/>
                  <w:szCs w:val="16"/>
                  <w:lang w:val="en-GB"/>
                </w:rPr>
                <w:delText>(</w:delText>
              </w:r>
              <w:commentRangeStart w:id="3723"/>
              <w:r w:rsidRPr="00D424AA" w:rsidDel="00710970">
                <w:rPr>
                  <w:rFonts w:cs="Times New Roman"/>
                  <w:color w:val="000000" w:themeColor="text1"/>
                  <w:sz w:val="16"/>
                  <w:szCs w:val="16"/>
                  <w:lang w:val="en-GB"/>
                </w:rPr>
                <w:fldChar w:fldCharType="begin" w:fldLock="1"/>
              </w:r>
              <w:r w:rsidR="00FF6231" w:rsidDel="00710970">
                <w:rPr>
                  <w:rFonts w:ascii="Times New Roman" w:hAnsi="Times New Roman"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Coppola et al., 2021a;</w:delText>
              </w:r>
              <w:r w:rsidRPr="00D424AA" w:rsidDel="00710970">
                <w:rPr>
                  <w:rFonts w:cs="Times New Roman"/>
                  <w:color w:val="000000" w:themeColor="text1"/>
                  <w:sz w:val="16"/>
                  <w:szCs w:val="16"/>
                  <w:lang w:val="en-GB"/>
                </w:rPr>
                <w:fldChar w:fldCharType="end"/>
              </w:r>
              <w:commentRangeEnd w:id="3723"/>
              <w:r w:rsidR="00A26296" w:rsidDel="00710970">
                <w:rPr>
                  <w:rStyle w:val="Marquedecommentaire"/>
                  <w:rFonts w:ascii="Times New Roman" w:hAnsi="Times New Roman" w:cstheme="minorBidi"/>
                  <w:lang w:val="fr-FR" w:eastAsia="fr-FR"/>
                </w:rPr>
                <w:commentReference w:id="3723"/>
              </w:r>
              <w:r w:rsidRPr="00841A35" w:rsidDel="00710970">
                <w:rPr>
                  <w:rFonts w:ascii="Times New Roman" w:hAnsi="Times New Roman" w:cs="Times New Roman"/>
                  <w:color w:val="000000" w:themeColor="text1"/>
                  <w:sz w:val="16"/>
                  <w:szCs w:val="16"/>
                  <w:lang w:val="en-GB"/>
                </w:rPr>
                <w:delText xml:space="preserve"> </w:delText>
              </w:r>
              <w:commentRangeStart w:id="3724"/>
              <w:r w:rsidRPr="00D424AA" w:rsidDel="00710970">
                <w:rPr>
                  <w:rFonts w:cs="Times New Roman"/>
                  <w:color w:val="000000" w:themeColor="text1"/>
                  <w:sz w:val="16"/>
                  <w:szCs w:val="16"/>
                  <w:lang w:val="en-GB"/>
                </w:rPr>
                <w:fldChar w:fldCharType="begin" w:fldLock="1"/>
              </w:r>
              <w:r w:rsidR="00417CA4" w:rsidDel="00710970">
                <w:rPr>
                  <w:rFonts w:ascii="Times New Roman" w:hAnsi="Times New Roman" w:cs="Times New Roman"/>
                  <w:color w:val="000000" w:themeColor="text1"/>
                  <w:sz w:val="16"/>
                  <w:szCs w:val="16"/>
                  <w:lang w:val="en-GB"/>
                </w:rPr>
                <w:delInstrText>ADDIN CSL_CITATION { "citationItems" : [ { "id" : "ITEM-1",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Engelbrecht et al., 2015)", "manualFormatting" : "Engelbrecht et al., 2015;", "plainTextFormattedCitation" : "(Engelbrecht et al., 2015)", "previouslyFormattedCitation" : "(Engelbrecht et al., 2015)" }, "properties" : { "noteIndex" : 0 }, "schema" : "https://github.com/citation-style-language/schema/raw/master/csl-citation.json" }</w:delInstrText>
              </w:r>
              <w:r w:rsidRPr="00D424AA" w:rsidDel="00710970">
                <w:rPr>
                  <w:rFonts w:cs="Times New Roman"/>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Engelbrecht et al., 2015;</w:delText>
              </w:r>
              <w:r w:rsidRPr="00D424AA" w:rsidDel="00710970">
                <w:rPr>
                  <w:rFonts w:cs="Times New Roman"/>
                  <w:color w:val="000000" w:themeColor="text1"/>
                  <w:sz w:val="16"/>
                  <w:szCs w:val="16"/>
                  <w:lang w:val="en-GB"/>
                </w:rPr>
                <w:fldChar w:fldCharType="end"/>
              </w:r>
              <w:commentRangeEnd w:id="3724"/>
              <w:r w:rsidR="00A26296" w:rsidDel="00710970">
                <w:rPr>
                  <w:rStyle w:val="Marquedecommentaire"/>
                  <w:rFonts w:ascii="Times New Roman" w:hAnsi="Times New Roman" w:cstheme="minorBidi"/>
                  <w:lang w:val="fr-FR" w:eastAsia="fr-FR"/>
                </w:rPr>
                <w:commentReference w:id="3724"/>
              </w:r>
              <w:r w:rsidRPr="00841A35" w:rsidDel="00710970">
                <w:rPr>
                  <w:rFonts w:ascii="Times New Roman" w:hAnsi="Times New Roman" w:cs="Times New Roman"/>
                  <w:color w:val="000000" w:themeColor="text1"/>
                  <w:sz w:val="16"/>
                  <w:szCs w:val="16"/>
                  <w:lang w:val="en-GB"/>
                </w:rPr>
                <w:delText xml:space="preserve"> </w:delText>
              </w:r>
            </w:del>
          </w:p>
          <w:commentRangeStart w:id="3725"/>
          <w:p w14:paraId="3226D5FC" w14:textId="34F3B3AC" w:rsidR="00D376F0" w:rsidRPr="00841A35" w:rsidRDefault="00D376F0">
            <w:pPr>
              <w:rPr>
                <w:rFonts w:ascii="Times New Roman" w:hAnsi="Times New Roman" w:cs="Times New Roman"/>
                <w:color w:val="000000" w:themeColor="text1"/>
                <w:sz w:val="16"/>
                <w:szCs w:val="16"/>
                <w:lang w:val="en-GB"/>
              </w:rPr>
            </w:pPr>
            <w:del w:id="3726" w:author="Robin Matthews" w:date="2021-07-14T13:04:00Z">
              <w:r w:rsidRPr="00D424AA" w:rsidDel="00710970">
                <w:rPr>
                  <w:rFonts w:cs="Times New Roman"/>
                  <w:noProof/>
                  <w:color w:val="000000" w:themeColor="text1"/>
                  <w:sz w:val="16"/>
                  <w:szCs w:val="16"/>
                  <w:lang w:val="en-GB"/>
                </w:rPr>
                <w:fldChar w:fldCharType="begin" w:fldLock="1"/>
              </w:r>
              <w:r w:rsidR="00FF6231" w:rsidDel="00710970">
                <w:rPr>
                  <w:rFonts w:ascii="Times New Roman" w:hAnsi="Times New Roman" w:cs="Times New Roman"/>
                  <w:noProof/>
                  <w:color w:val="000000" w:themeColor="text1"/>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710970">
                <w:rPr>
                  <w:rFonts w:cs="Times New Roman"/>
                  <w:noProof/>
                  <w:color w:val="000000" w:themeColor="text1"/>
                  <w:sz w:val="16"/>
                  <w:szCs w:val="16"/>
                  <w:lang w:val="en-GB"/>
                </w:rPr>
                <w:fldChar w:fldCharType="separate"/>
              </w:r>
              <w:r w:rsidR="00A26296" w:rsidDel="00710970">
                <w:rPr>
                  <w:rFonts w:ascii="Times New Roman" w:hAnsi="Times New Roman" w:cs="Times New Roman"/>
                  <w:noProof/>
                  <w:color w:val="000000" w:themeColor="text1"/>
                  <w:sz w:val="16"/>
                  <w:szCs w:val="16"/>
                  <w:lang w:val="en-GB"/>
                </w:rPr>
                <w:delText>Giorgi et al., 2014)</w:delText>
              </w:r>
              <w:r w:rsidRPr="00D424AA" w:rsidDel="00710970">
                <w:rPr>
                  <w:rFonts w:cs="Times New Roman"/>
                  <w:noProof/>
                  <w:color w:val="000000" w:themeColor="text1"/>
                  <w:sz w:val="16"/>
                  <w:szCs w:val="16"/>
                  <w:lang w:val="en-GB"/>
                </w:rPr>
                <w:fldChar w:fldCharType="end"/>
              </w:r>
            </w:del>
            <w:commentRangeEnd w:id="3725"/>
            <w:r w:rsidR="00A26296">
              <w:rPr>
                <w:rStyle w:val="Marquedecommentaire"/>
                <w:rFonts w:ascii="Times New Roman" w:hAnsi="Times New Roman" w:cstheme="minorBidi"/>
                <w:lang w:val="fr-FR" w:eastAsia="fr-FR"/>
              </w:rPr>
              <w:commentReference w:id="3725"/>
            </w:r>
          </w:p>
        </w:tc>
      </w:tr>
      <w:tr w:rsidR="00D376F0" w:rsidRPr="00F1665C" w14:paraId="5E7CE311" w14:textId="77777777" w:rsidTr="00723657">
        <w:tc>
          <w:tcPr>
            <w:tcW w:w="2158" w:type="dxa"/>
            <w:vMerge/>
          </w:tcPr>
          <w:p w14:paraId="74CD61AE" w14:textId="77777777" w:rsidR="00D376F0" w:rsidRPr="00D424AA" w:rsidRDefault="00D376F0" w:rsidP="00D424AA">
            <w:pPr>
              <w:rPr>
                <w:rFonts w:ascii="Times New Roman" w:hAnsi="Times New Roman" w:cs="Times New Roman"/>
                <w:color w:val="000000" w:themeColor="text1"/>
                <w:sz w:val="16"/>
                <w:szCs w:val="16"/>
                <w:lang w:val="en-GB"/>
              </w:rPr>
            </w:pPr>
          </w:p>
        </w:tc>
        <w:tc>
          <w:tcPr>
            <w:tcW w:w="2158" w:type="dxa"/>
            <w:tcBorders>
              <w:top w:val="dashed" w:sz="4" w:space="0" w:color="000000"/>
            </w:tcBorders>
            <w:shd w:val="clear" w:color="auto" w:fill="FFE2D9"/>
          </w:tcPr>
          <w:p w14:paraId="0629428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Medium confidence </w:t>
            </w:r>
            <w:r w:rsidRPr="00D424AA">
              <w:rPr>
                <w:rFonts w:ascii="Times New Roman" w:hAnsi="Times New Roman" w:cs="Times New Roman"/>
                <w:color w:val="000000" w:themeColor="text1"/>
                <w:sz w:val="16"/>
                <w:szCs w:val="16"/>
                <w:lang w:val="en-GB"/>
              </w:rPr>
              <w:t>in the</w:t>
            </w:r>
            <w:r w:rsidRPr="00D424AA">
              <w:rPr>
                <w:rFonts w:ascii="Times New Roman" w:hAnsi="Times New Roman" w:cs="Times New Roman"/>
                <w:i/>
                <w:color w:val="000000" w:themeColor="text1"/>
                <w:sz w:val="16"/>
                <w:szCs w:val="16"/>
                <w:lang w:val="en-GB"/>
              </w:rPr>
              <w:t xml:space="preserve"> </w:t>
            </w:r>
            <w:r w:rsidRPr="00D424AA">
              <w:rPr>
                <w:rFonts w:ascii="Times New Roman" w:hAnsi="Times New Roman" w:cs="Times New Roman"/>
                <w:color w:val="000000" w:themeColor="text1"/>
                <w:sz w:val="16"/>
                <w:szCs w:val="16"/>
                <w:lang w:val="en-GB"/>
              </w:rPr>
              <w:t xml:space="preserve">increase in the intensity  and frequency of hot extremes and decrease in the intensity and frequency of cold extremes </w:t>
            </w:r>
          </w:p>
          <w:p w14:paraId="77EAFC40" w14:textId="77777777" w:rsidR="00D376F0" w:rsidRPr="00D424AA" w:rsidRDefault="00D376F0" w:rsidP="00D424AA">
            <w:pPr>
              <w:rPr>
                <w:rFonts w:ascii="Times New Roman" w:hAnsi="Times New Roman" w:cs="Times New Roman"/>
                <w:color w:val="000000" w:themeColor="text1"/>
                <w:sz w:val="16"/>
                <w:szCs w:val="16"/>
                <w:lang w:val="en-GB"/>
              </w:rPr>
            </w:pPr>
          </w:p>
        </w:tc>
        <w:tc>
          <w:tcPr>
            <w:tcW w:w="1916" w:type="dxa"/>
            <w:tcBorders>
              <w:top w:val="dashed" w:sz="4" w:space="0" w:color="000000"/>
            </w:tcBorders>
            <w:shd w:val="clear" w:color="auto" w:fill="D9D9D9"/>
          </w:tcPr>
          <w:p w14:paraId="0CDC2C1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iCs/>
                <w:color w:val="000000" w:themeColor="text1"/>
                <w:sz w:val="16"/>
                <w:szCs w:val="16"/>
                <w:lang w:val="en-GB"/>
              </w:rPr>
              <w:t xml:space="preserve">Low confidence </w:t>
            </w:r>
          </w:p>
        </w:tc>
        <w:tc>
          <w:tcPr>
            <w:tcW w:w="2400" w:type="dxa"/>
            <w:tcBorders>
              <w:top w:val="dashed" w:sz="4" w:space="0" w:color="000000"/>
            </w:tcBorders>
            <w:shd w:val="clear" w:color="auto" w:fill="FD9693"/>
          </w:tcPr>
          <w:p w14:paraId="75937C1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360C581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129D681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3BB00BFC" w14:textId="77777777" w:rsidR="00D376F0" w:rsidRPr="00D424AA" w:rsidRDefault="00D376F0" w:rsidP="00D424AA">
            <w:pPr>
              <w:rPr>
                <w:rFonts w:ascii="Times New Roman" w:hAnsi="Times New Roman" w:cs="Times New Roman"/>
                <w:color w:val="000000" w:themeColor="text1"/>
                <w:sz w:val="16"/>
                <w:szCs w:val="16"/>
                <w:lang w:val="en-GB"/>
              </w:rPr>
            </w:pPr>
          </w:p>
          <w:p w14:paraId="6BC8882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in the intensity and frequency of cold extremes:</w:t>
            </w:r>
          </w:p>
          <w:p w14:paraId="071C368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6065BF2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3A620AC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5E44AAE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0B5CDFE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p w14:paraId="05071437" w14:textId="77777777" w:rsidR="00D376F0" w:rsidRPr="00D424AA" w:rsidRDefault="00D376F0" w:rsidP="00D424AA">
            <w:pPr>
              <w:rPr>
                <w:rFonts w:ascii="Times New Roman" w:hAnsi="Times New Roman" w:cs="Times New Roman"/>
                <w:color w:val="000000" w:themeColor="text1"/>
                <w:sz w:val="16"/>
                <w:szCs w:val="16"/>
                <w:lang w:val="en-GB"/>
              </w:rPr>
            </w:pPr>
          </w:p>
          <w:p w14:paraId="7B9F2D4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2499494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279CD0B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the intensity and frequency of hot extremes: </w:t>
            </w:r>
          </w:p>
          <w:p w14:paraId="460068A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18BBBCE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p w14:paraId="754A31B8" w14:textId="77777777" w:rsidR="00D376F0" w:rsidRPr="00D424AA" w:rsidRDefault="00D376F0" w:rsidP="00D424AA">
            <w:pPr>
              <w:rPr>
                <w:rFonts w:ascii="Times New Roman" w:hAnsi="Times New Roman" w:cs="Times New Roman"/>
                <w:color w:val="000000" w:themeColor="text1"/>
                <w:sz w:val="16"/>
                <w:szCs w:val="16"/>
                <w:lang w:val="en-GB"/>
              </w:rPr>
            </w:pPr>
          </w:p>
          <w:p w14:paraId="3A62573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ecrease in the intensity and frequency of cold extremes: </w:t>
            </w: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the recent past (1995-2014))</w:t>
            </w:r>
          </w:p>
          <w:p w14:paraId="69B84D5D"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w:t>
            </w:r>
          </w:p>
        </w:tc>
      </w:tr>
    </w:tbl>
    <w:p w14:paraId="781FEDCC" w14:textId="77777777" w:rsidR="00D376F0" w:rsidRPr="00D424AA" w:rsidRDefault="00D376F0" w:rsidP="00841A35">
      <w:pPr>
        <w:spacing w:line="259" w:lineRule="auto"/>
        <w:jc w:val="center"/>
        <w:rPr>
          <w:rFonts w:cs="Times New Roman"/>
          <w:color w:val="000000" w:themeColor="text1"/>
          <w:lang w:val="en-GB"/>
        </w:rPr>
      </w:pPr>
    </w:p>
    <w:p w14:paraId="7BF29727"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4 HERE]</w:t>
      </w:r>
    </w:p>
    <w:p w14:paraId="249DB0AD" w14:textId="77777777" w:rsidR="00D376F0" w:rsidRPr="00D424AA" w:rsidRDefault="00D376F0" w:rsidP="00D424AA">
      <w:pPr>
        <w:rPr>
          <w:rFonts w:cs="Times New Roman"/>
          <w:b/>
          <w:color w:val="000000" w:themeColor="text1"/>
          <w:lang w:val="en-GB"/>
        </w:rPr>
      </w:pPr>
    </w:p>
    <w:p w14:paraId="508F99EA"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5 HERE]</w:t>
      </w:r>
    </w:p>
    <w:p w14:paraId="30108146" w14:textId="77777777" w:rsidR="00D376F0" w:rsidRPr="00D424AA" w:rsidRDefault="00D376F0" w:rsidP="00D424AA">
      <w:pPr>
        <w:rPr>
          <w:rFonts w:cs="Times New Roman"/>
          <w:b/>
          <w:color w:val="000000" w:themeColor="text1"/>
          <w:lang w:val="en-GB"/>
        </w:rPr>
      </w:pPr>
    </w:p>
    <w:p w14:paraId="043C170D" w14:textId="794F858B" w:rsidR="00D376F0" w:rsidRPr="00D424AA" w:rsidRDefault="00D376F0" w:rsidP="000303E2">
      <w:pPr>
        <w:pStyle w:val="AR6Chap11Table"/>
        <w:rPr>
          <w:lang w:val="en-GB"/>
        </w:rPr>
      </w:pPr>
      <w:r w:rsidRPr="00D424AA">
        <w:rPr>
          <w:lang w:val="en-GB"/>
        </w:rPr>
        <w:t>Observed trends, human contribution to observed trends, and projected changes at 1.5°C, 2°C and 4°C of global warming for heavy precipitation in Africa, subdivided by AR6 regions. See Sections 11.9.1 and 11.9.3 for details.</w:t>
      </w:r>
    </w:p>
    <w:tbl>
      <w:tblPr>
        <w:tblStyle w:val="121"/>
        <w:tblW w:w="145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373"/>
        <w:gridCol w:w="1985"/>
        <w:gridCol w:w="2693"/>
        <w:gridCol w:w="3305"/>
        <w:gridCol w:w="2082"/>
      </w:tblGrid>
      <w:tr w:rsidR="00D376F0" w:rsidRPr="00D424AA" w14:paraId="2338F277" w14:textId="77777777" w:rsidTr="00723657">
        <w:tc>
          <w:tcPr>
            <w:tcW w:w="2158" w:type="dxa"/>
            <w:vMerge w:val="restart"/>
          </w:tcPr>
          <w:p w14:paraId="104CFF2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Region</w:t>
            </w:r>
          </w:p>
        </w:tc>
        <w:tc>
          <w:tcPr>
            <w:tcW w:w="2373" w:type="dxa"/>
            <w:vMerge w:val="restart"/>
          </w:tcPr>
          <w:p w14:paraId="74E636B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Observed trends</w:t>
            </w:r>
          </w:p>
        </w:tc>
        <w:tc>
          <w:tcPr>
            <w:tcW w:w="1985" w:type="dxa"/>
            <w:vMerge w:val="restart"/>
          </w:tcPr>
          <w:p w14:paraId="3ECCF9D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tection and attribution; event attribution</w:t>
            </w:r>
          </w:p>
        </w:tc>
        <w:tc>
          <w:tcPr>
            <w:tcW w:w="2693" w:type="dxa"/>
          </w:tcPr>
          <w:p w14:paraId="589AA44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Projections</w:t>
            </w:r>
          </w:p>
        </w:tc>
        <w:tc>
          <w:tcPr>
            <w:tcW w:w="3305" w:type="dxa"/>
          </w:tcPr>
          <w:p w14:paraId="3F9CD71D" w14:textId="77777777" w:rsidR="00D376F0" w:rsidRPr="00D424AA" w:rsidRDefault="00D376F0" w:rsidP="00D424AA">
            <w:pPr>
              <w:rPr>
                <w:rFonts w:ascii="Times New Roman" w:hAnsi="Times New Roman" w:cs="Times New Roman"/>
                <w:color w:val="000000" w:themeColor="text1"/>
                <w:sz w:val="16"/>
                <w:szCs w:val="16"/>
                <w:lang w:val="en-GB"/>
              </w:rPr>
            </w:pPr>
          </w:p>
        </w:tc>
        <w:tc>
          <w:tcPr>
            <w:tcW w:w="2082" w:type="dxa"/>
          </w:tcPr>
          <w:p w14:paraId="7EF54A86" w14:textId="77777777" w:rsidR="00D376F0" w:rsidRPr="00D424AA" w:rsidRDefault="00D376F0" w:rsidP="00D424AA">
            <w:pPr>
              <w:rPr>
                <w:rFonts w:ascii="Times New Roman" w:hAnsi="Times New Roman" w:cs="Times New Roman"/>
                <w:color w:val="000000" w:themeColor="text1"/>
                <w:sz w:val="16"/>
                <w:szCs w:val="16"/>
                <w:lang w:val="en-GB"/>
              </w:rPr>
            </w:pPr>
          </w:p>
        </w:tc>
      </w:tr>
      <w:tr w:rsidR="00D376F0" w:rsidRPr="00D424AA" w14:paraId="282F517C" w14:textId="77777777" w:rsidTr="00723657">
        <w:tc>
          <w:tcPr>
            <w:tcW w:w="2158" w:type="dxa"/>
            <w:vMerge/>
          </w:tcPr>
          <w:p w14:paraId="5ABA7567"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vMerge/>
          </w:tcPr>
          <w:p w14:paraId="3E36D6C5" w14:textId="77777777" w:rsidR="00D376F0" w:rsidRPr="00D424AA" w:rsidRDefault="00D376F0" w:rsidP="00D424AA">
            <w:pPr>
              <w:rPr>
                <w:rFonts w:ascii="Times New Roman" w:hAnsi="Times New Roman" w:cs="Times New Roman"/>
                <w:color w:val="000000" w:themeColor="text1"/>
                <w:sz w:val="16"/>
                <w:szCs w:val="16"/>
                <w:lang w:val="en-GB"/>
              </w:rPr>
            </w:pPr>
          </w:p>
        </w:tc>
        <w:tc>
          <w:tcPr>
            <w:tcW w:w="1985" w:type="dxa"/>
            <w:vMerge/>
          </w:tcPr>
          <w:p w14:paraId="58DA220D" w14:textId="77777777" w:rsidR="00D376F0" w:rsidRPr="00D424AA" w:rsidRDefault="00D376F0" w:rsidP="00D424AA">
            <w:pPr>
              <w:rPr>
                <w:rFonts w:ascii="Times New Roman" w:hAnsi="Times New Roman" w:cs="Times New Roman"/>
                <w:color w:val="000000" w:themeColor="text1"/>
                <w:sz w:val="16"/>
                <w:szCs w:val="16"/>
                <w:lang w:val="en-GB"/>
              </w:rPr>
            </w:pPr>
          </w:p>
        </w:tc>
        <w:tc>
          <w:tcPr>
            <w:tcW w:w="2693" w:type="dxa"/>
          </w:tcPr>
          <w:p w14:paraId="4359286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1.5 °C</w:t>
            </w:r>
          </w:p>
        </w:tc>
        <w:tc>
          <w:tcPr>
            <w:tcW w:w="3305" w:type="dxa"/>
          </w:tcPr>
          <w:p w14:paraId="4E7110C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2 °C</w:t>
            </w:r>
          </w:p>
        </w:tc>
        <w:tc>
          <w:tcPr>
            <w:tcW w:w="2082" w:type="dxa"/>
          </w:tcPr>
          <w:p w14:paraId="629C7B3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4 °C</w:t>
            </w:r>
          </w:p>
        </w:tc>
      </w:tr>
      <w:tr w:rsidR="00D376F0" w:rsidRPr="00F1665C" w14:paraId="42192017" w14:textId="77777777" w:rsidTr="00723657">
        <w:tc>
          <w:tcPr>
            <w:tcW w:w="2158" w:type="dxa"/>
            <w:vMerge w:val="restart"/>
          </w:tcPr>
          <w:p w14:paraId="3A55C27C"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ll Africa</w:t>
            </w:r>
          </w:p>
          <w:p w14:paraId="0712F0FB" w14:textId="77777777" w:rsidR="00D376F0" w:rsidRPr="00D424AA" w:rsidRDefault="00D376F0" w:rsidP="00D424AA">
            <w:pPr>
              <w:rPr>
                <w:rFonts w:ascii="Times New Roman" w:hAnsi="Times New Roman" w:cs="Times New Roman"/>
                <w:color w:val="000000" w:themeColor="text1"/>
                <w:sz w:val="16"/>
                <w:szCs w:val="16"/>
                <w:lang w:val="en-GB"/>
              </w:rPr>
            </w:pPr>
          </w:p>
          <w:p w14:paraId="7CB3902B"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9D9D9"/>
          </w:tcPr>
          <w:p w14:paraId="0FAEAA4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sufficient data to assess trends</w:t>
            </w:r>
          </w:p>
        </w:tc>
        <w:tc>
          <w:tcPr>
            <w:tcW w:w="1985" w:type="dxa"/>
            <w:tcBorders>
              <w:top w:val="dashed" w:sz="4" w:space="0" w:color="000000"/>
            </w:tcBorders>
            <w:shd w:val="clear" w:color="auto" w:fill="D9D9D9"/>
          </w:tcPr>
          <w:p w14:paraId="3AC7F60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Limited evidence</w:t>
            </w:r>
          </w:p>
        </w:tc>
        <w:tc>
          <w:tcPr>
            <w:tcW w:w="2693" w:type="dxa"/>
            <w:tcBorders>
              <w:top w:val="dashed" w:sz="4" w:space="0" w:color="000000"/>
            </w:tcBorders>
            <w:shd w:val="clear" w:color="auto" w:fill="AED9FC"/>
          </w:tcPr>
          <w:p w14:paraId="243580BF" w14:textId="35FE0673"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3727"/>
            <w:r w:rsidRPr="00D424AA">
              <w:rPr>
                <w:rFonts w:cs="Times New Roman"/>
                <w:sz w:val="16"/>
                <w:szCs w:val="16"/>
                <w:lang w:val="en-GB"/>
              </w:rPr>
              <w:fldChar w:fldCharType="begin" w:fldLock="1"/>
            </w:r>
            <w:ins w:id="3728" w:author="Robin Matthews" w:date="2021-07-14T12:18:00Z">
              <w:r w:rsidR="00426B37">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729" w:author="Robin Matthews" w:date="2021-07-14T12:18:00Z">
              <w:r w:rsidR="00FC4C2D" w:rsidDel="00426B37">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730" w:author="Robin Matthews" w:date="2021-07-14T12:18:00Z">
              <w:r w:rsidR="00A26296" w:rsidDel="00426B37">
                <w:rPr>
                  <w:rFonts w:ascii="Times New Roman" w:hAnsi="Times New Roman" w:cs="Times New Roman"/>
                  <w:noProof/>
                  <w:sz w:val="16"/>
                  <w:szCs w:val="16"/>
                  <w:lang w:val="en-GB"/>
                </w:rPr>
                <w:delText>Li et al., 2020a</w:delText>
              </w:r>
            </w:del>
            <w:ins w:id="3731"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727"/>
            <w:r w:rsidR="00A26296">
              <w:rPr>
                <w:rStyle w:val="Marquedecommentaire"/>
                <w:rFonts w:ascii="Times New Roman" w:hAnsi="Times New Roman" w:cstheme="minorBidi"/>
                <w:lang w:val="fr-FR" w:eastAsia="fr-FR"/>
              </w:rPr>
              <w:commentReference w:id="3727"/>
            </w:r>
            <w:r w:rsidRPr="00841A35">
              <w:rPr>
                <w:rFonts w:ascii="Times New Roman" w:hAnsi="Times New Roman" w:cs="Times New Roman"/>
                <w:color w:val="000000" w:themeColor="text1"/>
                <w:sz w:val="16"/>
                <w:szCs w:val="16"/>
                <w:lang w:val="en-GB"/>
              </w:rPr>
              <w:t xml:space="preserve">. Median increase of more than 2% in the 50-year Rx1day and Rx5day events compared to the 1°C warming level </w:t>
            </w:r>
            <w:commentRangeStart w:id="3732"/>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733" w:author="Robin Matthews" w:date="2021-07-14T12:18:00Z">
              <w:r w:rsidR="00A26296" w:rsidDel="00426B37">
                <w:rPr>
                  <w:rFonts w:ascii="Times New Roman" w:hAnsi="Times New Roman" w:cs="Times New Roman"/>
                  <w:noProof/>
                  <w:sz w:val="16"/>
                  <w:szCs w:val="16"/>
                  <w:lang w:val="en-GB"/>
                </w:rPr>
                <w:delText>Li et al., 2020a</w:delText>
              </w:r>
            </w:del>
            <w:ins w:id="3734"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732"/>
            <w:r w:rsidR="00A26296">
              <w:rPr>
                <w:rStyle w:val="Marquedecommentaire"/>
                <w:rFonts w:ascii="Times New Roman" w:hAnsi="Times New Roman" w:cstheme="minorBidi"/>
                <w:lang w:val="fr-FR" w:eastAsia="fr-FR"/>
              </w:rPr>
              <w:commentReference w:id="3732"/>
            </w:r>
          </w:p>
        </w:tc>
        <w:tc>
          <w:tcPr>
            <w:tcW w:w="3305" w:type="dxa"/>
            <w:tcBorders>
              <w:top w:val="dashed" w:sz="4" w:space="0" w:color="000000"/>
            </w:tcBorders>
            <w:shd w:val="clear" w:color="auto" w:fill="7EC5F6"/>
          </w:tcPr>
          <w:p w14:paraId="3398E6F2" w14:textId="327BA512"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735"/>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736" w:author="Robin Matthews" w:date="2021-07-14T12:18:00Z">
              <w:r w:rsidR="00A26296" w:rsidDel="00426B37">
                <w:rPr>
                  <w:rFonts w:ascii="Times New Roman" w:hAnsi="Times New Roman" w:cs="Times New Roman"/>
                  <w:noProof/>
                  <w:sz w:val="16"/>
                  <w:szCs w:val="16"/>
                  <w:lang w:val="en-GB"/>
                </w:rPr>
                <w:delText>Li et al., 2020a</w:delText>
              </w:r>
            </w:del>
            <w:ins w:id="3737"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735"/>
            <w:r w:rsidR="00A26296">
              <w:rPr>
                <w:rStyle w:val="Marquedecommentaire"/>
                <w:rFonts w:ascii="Times New Roman" w:hAnsi="Times New Roman" w:cstheme="minorBidi"/>
                <w:lang w:val="fr-FR" w:eastAsia="fr-FR"/>
              </w:rPr>
              <w:commentReference w:id="3735"/>
            </w:r>
            <w:r w:rsidRPr="00841A35">
              <w:rPr>
                <w:rFonts w:ascii="Times New Roman" w:hAnsi="Times New Roman" w:cs="Times New Roman"/>
                <w:color w:val="000000" w:themeColor="text1"/>
                <w:sz w:val="16"/>
                <w:szCs w:val="16"/>
                <w:lang w:val="en-GB"/>
              </w:rPr>
              <w:t xml:space="preserve">. Median increase of more than 6% in the 50-year Rx1day and Rx5day events compared to the 1°C warming level </w:t>
            </w:r>
            <w:commentRangeStart w:id="3738"/>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739" w:author="Robin Matthews" w:date="2021-07-14T12:18:00Z">
              <w:r w:rsidR="00A26296" w:rsidDel="00426B37">
                <w:rPr>
                  <w:rFonts w:ascii="Times New Roman" w:hAnsi="Times New Roman" w:cs="Times New Roman"/>
                  <w:noProof/>
                  <w:sz w:val="16"/>
                  <w:szCs w:val="16"/>
                  <w:lang w:val="en-GB"/>
                </w:rPr>
                <w:delText>Li et al., 2020a</w:delText>
              </w:r>
            </w:del>
            <w:ins w:id="3740"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738"/>
            <w:r w:rsidR="00A26296">
              <w:rPr>
                <w:rStyle w:val="Marquedecommentaire"/>
                <w:rFonts w:ascii="Times New Roman" w:hAnsi="Times New Roman" w:cstheme="minorBidi"/>
                <w:lang w:val="fr-FR" w:eastAsia="fr-FR"/>
              </w:rPr>
              <w:commentReference w:id="3738"/>
            </w:r>
          </w:p>
        </w:tc>
        <w:tc>
          <w:tcPr>
            <w:tcW w:w="2082" w:type="dxa"/>
            <w:tcBorders>
              <w:top w:val="dashed" w:sz="4" w:space="0" w:color="000000"/>
            </w:tcBorders>
            <w:shd w:val="clear" w:color="auto" w:fill="0070C0"/>
          </w:tcPr>
          <w:p w14:paraId="0BE0974D" w14:textId="58B604C1"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741"/>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742" w:author="Robin Matthews" w:date="2021-07-14T12:18:00Z">
              <w:r w:rsidR="00A26296" w:rsidDel="00426B37">
                <w:rPr>
                  <w:rFonts w:ascii="Times New Roman" w:hAnsi="Times New Roman" w:cs="Times New Roman"/>
                  <w:noProof/>
                  <w:sz w:val="16"/>
                  <w:szCs w:val="16"/>
                  <w:lang w:val="en-GB"/>
                </w:rPr>
                <w:delText>Li et al., 2020a</w:delText>
              </w:r>
            </w:del>
            <w:ins w:id="3743"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741"/>
            <w:r w:rsidR="00A26296">
              <w:rPr>
                <w:rStyle w:val="Marquedecommentaire"/>
                <w:rFonts w:ascii="Times New Roman" w:hAnsi="Times New Roman" w:cstheme="minorBidi"/>
                <w:lang w:val="fr-FR" w:eastAsia="fr-FR"/>
              </w:rPr>
              <w:commentReference w:id="3741"/>
            </w:r>
            <w:r w:rsidRPr="00841A35">
              <w:rPr>
                <w:rFonts w:ascii="Times New Roman" w:hAnsi="Times New Roman" w:cs="Times New Roman"/>
                <w:color w:val="000000" w:themeColor="text1"/>
                <w:sz w:val="16"/>
                <w:szCs w:val="16"/>
                <w:lang w:val="en-GB"/>
              </w:rPr>
              <w:t xml:space="preserve">. Median increase of more than 20% in the 50-year Rx1day and Rx5day events compared to the 1°C warming level </w:t>
            </w:r>
            <w:commentRangeStart w:id="3744"/>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745" w:author="Robin Matthews" w:date="2021-07-14T12:18:00Z">
              <w:r w:rsidR="00A26296" w:rsidDel="00426B37">
                <w:rPr>
                  <w:rFonts w:ascii="Times New Roman" w:hAnsi="Times New Roman" w:cs="Times New Roman"/>
                  <w:noProof/>
                  <w:sz w:val="16"/>
                  <w:szCs w:val="16"/>
                  <w:lang w:val="en-GB"/>
                </w:rPr>
                <w:delText>Li et al., 2020a</w:delText>
              </w:r>
            </w:del>
            <w:ins w:id="3746"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744"/>
            <w:r w:rsidR="00A26296">
              <w:rPr>
                <w:rStyle w:val="Marquedecommentaire"/>
                <w:rFonts w:ascii="Times New Roman" w:hAnsi="Times New Roman" w:cstheme="minorBidi"/>
                <w:lang w:val="fr-FR" w:eastAsia="fr-FR"/>
              </w:rPr>
              <w:commentReference w:id="3744"/>
            </w:r>
          </w:p>
        </w:tc>
      </w:tr>
      <w:tr w:rsidR="00D376F0" w:rsidRPr="00F1665C" w14:paraId="6F355294" w14:textId="77777777" w:rsidTr="00723657">
        <w:tc>
          <w:tcPr>
            <w:tcW w:w="2158" w:type="dxa"/>
            <w:vMerge/>
            <w:tcBorders>
              <w:bottom w:val="single" w:sz="4" w:space="0" w:color="auto"/>
            </w:tcBorders>
          </w:tcPr>
          <w:p w14:paraId="58F0F842"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bottom w:val="single" w:sz="4" w:space="0" w:color="auto"/>
            </w:tcBorders>
            <w:shd w:val="clear" w:color="auto" w:fill="D9D9D9"/>
          </w:tcPr>
          <w:p w14:paraId="2F70D704" w14:textId="77777777" w:rsidR="00D376F0" w:rsidRPr="00D424AA" w:rsidRDefault="00D376F0" w:rsidP="00D424AA">
            <w:pPr>
              <w:rPr>
                <w:rFonts w:ascii="Times New Roman" w:hAnsi="Times New Roman" w:cs="Times New Roman"/>
                <w:i/>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Low confidence </w:t>
            </w:r>
          </w:p>
        </w:tc>
        <w:tc>
          <w:tcPr>
            <w:tcW w:w="1985" w:type="dxa"/>
            <w:tcBorders>
              <w:top w:val="dashed" w:sz="4" w:space="0" w:color="000000"/>
              <w:bottom w:val="single" w:sz="4" w:space="0" w:color="auto"/>
            </w:tcBorders>
            <w:shd w:val="clear" w:color="auto" w:fill="D9D9D9"/>
          </w:tcPr>
          <w:p w14:paraId="16F58288" w14:textId="77777777" w:rsidR="00D376F0" w:rsidRPr="00D424AA" w:rsidRDefault="00D376F0" w:rsidP="00D424AA">
            <w:pPr>
              <w:rPr>
                <w:rFonts w:ascii="Times New Roman" w:hAnsi="Times New Roman" w:cs="Times New Roman"/>
                <w:i/>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Low confidence </w:t>
            </w:r>
          </w:p>
        </w:tc>
        <w:tc>
          <w:tcPr>
            <w:tcW w:w="2693" w:type="dxa"/>
            <w:tcBorders>
              <w:top w:val="dashed" w:sz="4" w:space="0" w:color="000000"/>
              <w:bottom w:val="single" w:sz="4" w:space="0" w:color="auto"/>
            </w:tcBorders>
            <w:shd w:val="clear" w:color="auto" w:fill="AED9FC"/>
          </w:tcPr>
          <w:p w14:paraId="639D593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2674B3E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66276B3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p w14:paraId="11499200" w14:textId="77777777" w:rsidR="00D376F0" w:rsidRPr="00D424AA" w:rsidRDefault="00D376F0" w:rsidP="00D424AA">
            <w:pPr>
              <w:rPr>
                <w:rFonts w:ascii="Times New Roman" w:hAnsi="Times New Roman" w:cs="Times New Roman"/>
                <w:color w:val="000000" w:themeColor="text1"/>
                <w:sz w:val="16"/>
                <w:szCs w:val="16"/>
                <w:lang w:val="en-GB"/>
              </w:rPr>
            </w:pPr>
          </w:p>
          <w:p w14:paraId="4E72BC20" w14:textId="77777777" w:rsidR="00D376F0" w:rsidRPr="00D424AA" w:rsidRDefault="00D376F0" w:rsidP="00D424AA">
            <w:pPr>
              <w:rPr>
                <w:rFonts w:ascii="Times New Roman" w:hAnsi="Times New Roman" w:cs="Times New Roman"/>
                <w:color w:val="000000" w:themeColor="text1"/>
                <w:sz w:val="16"/>
                <w:szCs w:val="16"/>
                <w:lang w:val="en-GB"/>
              </w:rPr>
            </w:pPr>
          </w:p>
        </w:tc>
        <w:tc>
          <w:tcPr>
            <w:tcW w:w="3305" w:type="dxa"/>
            <w:tcBorders>
              <w:top w:val="dashed" w:sz="4" w:space="0" w:color="000000"/>
              <w:bottom w:val="single" w:sz="4" w:space="0" w:color="auto"/>
            </w:tcBorders>
            <w:shd w:val="clear" w:color="auto" w:fill="7EC5F6"/>
          </w:tcPr>
          <w:p w14:paraId="22A8055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Intensification of heavy precipitation: </w:t>
            </w:r>
          </w:p>
          <w:p w14:paraId="22E0F1A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2AA29B5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3B2DF0A8" w14:textId="77777777" w:rsidR="00D376F0" w:rsidRPr="00D424AA" w:rsidRDefault="00D376F0" w:rsidP="00D424AA">
            <w:pPr>
              <w:rPr>
                <w:rFonts w:ascii="Times New Roman" w:hAnsi="Times New Roman" w:cs="Times New Roman"/>
                <w:color w:val="000000" w:themeColor="text1"/>
                <w:sz w:val="16"/>
                <w:szCs w:val="16"/>
                <w:lang w:val="en-GB"/>
              </w:rPr>
            </w:pPr>
          </w:p>
          <w:p w14:paraId="6C7642A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082" w:type="dxa"/>
            <w:tcBorders>
              <w:top w:val="dashed" w:sz="4" w:space="0" w:color="000000"/>
              <w:bottom w:val="single" w:sz="4" w:space="0" w:color="auto"/>
            </w:tcBorders>
            <w:shd w:val="clear" w:color="auto" w:fill="0070C0"/>
          </w:tcPr>
          <w:p w14:paraId="0FE7266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Intensification of heavy precipitation: </w:t>
            </w:r>
          </w:p>
          <w:p w14:paraId="31B835E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lastRenderedPageBreak/>
              <w:t>Extremely likely</w:t>
            </w:r>
            <w:r w:rsidRPr="00D424AA">
              <w:rPr>
                <w:rFonts w:ascii="Times New Roman" w:hAnsi="Times New Roman" w:cs="Times New Roman"/>
                <w:color w:val="000000" w:themeColor="text1"/>
                <w:sz w:val="16"/>
                <w:szCs w:val="16"/>
                <w:lang w:val="en-GB"/>
              </w:rPr>
              <w:t xml:space="preserve"> (compared with the recent past (1995-2014))</w:t>
            </w:r>
          </w:p>
          <w:p w14:paraId="02F795A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tc>
      </w:tr>
      <w:tr w:rsidR="00D376F0" w:rsidRPr="00F1665C" w14:paraId="46D3AAA6" w14:textId="77777777" w:rsidTr="00723657">
        <w:trPr>
          <w:trHeight w:val="1379"/>
        </w:trPr>
        <w:tc>
          <w:tcPr>
            <w:tcW w:w="2158" w:type="dxa"/>
            <w:vMerge w:val="restart"/>
            <w:tcBorders>
              <w:top w:val="single" w:sz="4" w:space="0" w:color="auto"/>
              <w:left w:val="single" w:sz="4" w:space="0" w:color="auto"/>
              <w:right w:val="single" w:sz="4" w:space="0" w:color="auto"/>
            </w:tcBorders>
          </w:tcPr>
          <w:p w14:paraId="6BADDDF8" w14:textId="77777777" w:rsidR="00D376F0" w:rsidRPr="00841A35"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Mediterranean (MED)</w:t>
            </w:r>
            <w:r w:rsidRPr="00D37B08">
              <w:rPr>
                <w:rStyle w:val="Appelnotedebasdep"/>
              </w:rPr>
              <w:footnoteReference w:id="3"/>
            </w:r>
          </w:p>
        </w:tc>
        <w:tc>
          <w:tcPr>
            <w:tcW w:w="2373" w:type="dxa"/>
            <w:tcBorders>
              <w:top w:val="single" w:sz="4" w:space="0" w:color="auto"/>
              <w:left w:val="single" w:sz="4" w:space="0" w:color="auto"/>
              <w:bottom w:val="single" w:sz="4" w:space="0" w:color="auto"/>
              <w:right w:val="single" w:sz="4" w:space="0" w:color="auto"/>
            </w:tcBorders>
            <w:shd w:val="clear" w:color="auto" w:fill="D9D9D9"/>
          </w:tcPr>
          <w:p w14:paraId="08295AB9" w14:textId="6F4A5119" w:rsidR="00D376F0" w:rsidRPr="00841A35" w:rsidRDefault="00D376F0" w:rsidP="00D424AA">
            <w:pPr>
              <w:rPr>
                <w:rFonts w:ascii="Times New Roman" w:hAnsi="Times New Roman" w:cs="Times New Roman"/>
                <w:bCs/>
                <w:color w:val="000000" w:themeColor="text1"/>
                <w:sz w:val="16"/>
                <w:szCs w:val="16"/>
                <w:lang w:val="en-GB"/>
              </w:rPr>
            </w:pPr>
            <w:r w:rsidRPr="00D424AA">
              <w:rPr>
                <w:rFonts w:ascii="Times New Roman" w:hAnsi="Times New Roman" w:cs="Times New Roman"/>
                <w:bCs/>
                <w:color w:val="000000" w:themeColor="text1"/>
                <w:sz w:val="16"/>
                <w:szCs w:val="16"/>
                <w:lang w:val="en-GB"/>
              </w:rPr>
              <w:t xml:space="preserve">Lack of agreement on the evidence of trends </w:t>
            </w:r>
            <w:bookmarkStart w:id="3747" w:name="_Hlk77160310"/>
            <w:ins w:id="3748" w:author="Robin Matthews" w:date="2021-07-14T13:06:00Z">
              <w:r w:rsidR="00BC5095" w:rsidRPr="00BC5095">
                <w:rPr>
                  <w:rFonts w:ascii="Times New Roman" w:hAnsi="Times New Roman" w:cs="Times New Roman"/>
                  <w:sz w:val="16"/>
                  <w:szCs w:val="16"/>
                  <w:lang w:val="en-GB" w:eastAsia="fr-FR"/>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5194/hess-18-709-2014", "abstract" : "A growing interest in extreme precipitation has spread through the scientific community due to the effects of global climate change on the hydrological cycle, and their threat to natural systems' higher than average climatic values. Understanding the variability of precipitation indices and their association to atmospheric processes could help to project the frequency and severity of extremes. This paper evaluates the trend of three precipitation extremes: the number of consecutive dry/wet days (CDD/CWD) and the quotient of the precipitation in days where daily precipitation exceeds the 95th percentile of the reference period and the total amount of precipitation (or contribution of very wet days, R95pTOT). The aim of this study is twofold. First, extreme indicators are compared against accumulated precipitation (RR) over Europe in terms of trends using non-parametric approaches. Second, we analyse the geographically opposite trends found over different parts of Europe by considering their relationships with large-scale processes, using different teleconnection patterns. The study is accomplished for the four seasons using the gridded E-OBS data set developed within the EU ENSEMBLES project. &lt;br&gt;&lt;br&gt; Different patterns of variability were found for CWD and CDD in winter and summer, with north-south and east-west configurations, respectively. We consider physical factors in order to understand the extremes' variability by linking large-scale processes and precipitation extremes. Opposite associations with the North Atlantic Oscillation in winter and summer, and the relationships with the Scandinavian and East Atlantic patterns as well as El Ni\u00f1o/Southern Oscillation events in spring and autumn gave insight into the trend differences. Significant relationships were found between the Atlantic Multidecadal Oscillation and R95pTOT during the whole year. The largest extreme anomalies were analysed by composite maps using atmospheric variables and sea surface temperature. The association of extreme precipitation indices and large-scale variables found in this work could pave the way for new possibilities regarding the projection of extremes in downscaling techniques. \u00a9Author(s) 2014. CC Attribution 3.0 License.", "author" : [ { "dropping-particle" : "", "family" : "Casanueva", "given" : "A.", "non-dropping-particle" : "", "parse-names" : false, "suffix" : "" }, { "dropping-particle" : "", "family" : "Rodr\u00edguez-Puebla", "given" : "C.", "non-dropping-particle" : "", "parse-names" : false, "suffix" : "" }, { "dropping-particle" : "", "family" : "Fr\u00edas", "given" : "M.D.", "non-dropping-particle" : "", "parse-names" : false, "suffix" : "" }, { "dropping-particle" : "", "family" : "Gonz\u00e1lez-Reviriego", "given" : "N.", "non-dropping-particle" : "", "parse-names" : false, "suffix" : "" } ], "container-title" : "Hydrology and Earth System Sciences", "id" : "ITEM-2", "issue" : "2", "issued" : { "date-parts" : [ [ "2014" ] ] }, "page" : "709-725", "title" : "Variability of extreme precipitation over Europe and its relationships with teleconnection patterns", "translator" : [ { "dropping-particle" : "", "family" : "S603", "given" : "", "non-dropping-particle" : "", "parse-names" : false, "suffix" : "" } ], "type" : "article-journal", "volume" : "18" }, "uris" : [ "http://www.mendeley.com/documents/?uuid=80320a8b-6594-4f6d-bb59-66c57d7e2727" ] }, { "id" : "ITEM-3", "itemData" : { "DOI" : "10.1007/s00704-013-1079-6", "ISSN" : "0177-798X", "abstract" : "\u00a9 2014, Springer-Verlag Wien. Precipitation extremes in mainland Portugal (south-western Europe) using daily precipitation data recorded in the period 1941\u20132007 (67 years) at 57 meteorological stations scattered across the area are studied at an annual scale. Trends in selected precipitation annual indices that are calculated from these data are investigated, in particular trends in the intensity, frequency and duration of extreme precipitation events. Special attention is dedicated to local and regional variability. The spatial correlations between the annual trends in mean precipitation and in the extremes are analysed. Moreover, the relationships between the variability of the North Atlantic Oscillation (NAO) index and several indices related to the frequency and intensity of the precipitation at the 57 stations were also investigated. Results show that several stations have predominantly negative tendencies in the precipitation indices, although the majority of stations did not show statistically significant change over time in the 1941\u20132007 period. At the regional level, the decreasing trend in the simple daily precipitation intensity index is the only one statistically significant at the 5 % level and appears to be related to the predominance of the positive phase of the NAO. For the period 1976\u20132007, the proportion of the total precipitation attributed to heavy and very heavy precipitation events increased and, consequently, daily precipitation events show a tendency to become more intense. Moreover, correlation analysis show that the most extreme events could be changing at a faster absolute rate in relation to the mean than more moderate events.", "author" : [ { "dropping-particle" : "", "family" : "Lima", "given" : "M. Isabel P.", "non-dropping-particle" : "de", "parse-names" : false, "suffix" : "" }, { "dropping-particle" : "", "family" : "Santo", "given" : "F\u00e1tima Esp\u00edrito", "non-dropping-particle" : "", "parse-names" : false, "suffix" : "" }, { "dropping-particle" : "", "family" : "Ramos", "given" : "Alexandre M.", "non-dropping-particle" : "", "parse-names" : false, "suffix" : "" }, { "dropping-particle" : "", "family" : "Trigo", "given" : "Ricardo M.", "non-dropping-particle" : "", "parse-names" : false, "suffix" : "" } ], "container-title" : "Theoretical and Applied Climatology", "id" : "ITEM-3", "issue" : "1-2", "issued" : { "date-parts" : [ [ "2015", "1", "2" ] ] }, "page" : "55-75", "publisher" : "Springer Vienna", "title" : "Trends and correlations in annual extreme precipitation indices for mainland Portugal, 1941\u20132007", "translator" : [ { "dropping-particle" : "", "family" : "S1566", "given" : "", "non-dropping-particle" : "", "parse-names" : false, "suffix" : "" } ], "type" : "article-journal", "volume" : "119" }, "uris" : [ "http://www.mendeley.com/documents/?uuid=c03ddac6-7e06-403f-8bda-2679c6c638c6" ] }, { "id" : "ITEM-4", "itemData" : { "DOI" : "10.1007/s00704-014-1217-9", "abstract" : "\u00a9 2014, Springer-Verlag Wien. Precipitation data from the period 1961\u20132010 and from a dense rain-gauge network over Croatia is analysed for spatial characteristics of trends in precipitation amounts and precipitation indices. Besides large spatial variability, the area is characterized by large temporal (seasonal) variability. Thus, analysis is performed on annual and seasonal scales over seven predefined subregions. Ten precipitation indices are selected to assess the intensity and frequency of extreme events as well as their contribution to annual and seasonal precipitation changes. The results reveal that the changes in annual and seasonal amounts are predominantly weak. A significant trend is detected only for annual amounts (negative) in the mountainous region and for summer (negative) in the mountainous littoral, mountainous region and central hinterland. A significant positive trend for autumn appears in eastern mainland. Negative trends in summer are associated with a decrease in frequency of moderate wet days, in maximal 1- and 5-day precipitation and in an increase in light precipitation. A negative annual trend is mainly caused by a decrease in frequency of very wet days and their contribution to the total precipitation. A positive autumn trend is associated with more very wet days and an increase of their contribution to the total precipitation as well as an increase in maximal 1- and 5-day precipitation. This study complements the existing analysis of five Croatian secular data series of extreme precipitation indices by involving the whole precipitation dataset since the mid-twentieth century and fills the gap present in the trend assessment of precipitation trends in Mediterranean and Europe.", "author" : [ { "dropping-particle" : "", "family" : "Gaji\u0107-\u010capka", "given" : "M.", "non-dropping-particle" : "", "parse-names" : false, "suffix" : "" }, { "dropping-particle" : "", "family" : "Cindri\u0107", "given" : "K.", "non-dropping-particle" : "", "parse-names" : false, "suffix" : "" }, { "dropping-particle" : "", "family" : "Pasari\u0107", "given" : "Z.", "non-dropping-particle" : "", "parse-names" : false, "suffix" : "" } ], "container-title" : "Theoretical and Applied Climatology", "id" : "ITEM-4", "issue" : "1-2", "issued" : { "date-parts" : [ [ "2015" ] ] }, "page" : "167-177", "title" : "Trends in precipitation indices in Croatia, 1961\u20132010", "translator" : [ { "dropping-particle" : "", "family" : "S796", "given" : "", "non-dropping-particle" : "", "parse-names" : false, "suffix" : "" } ], "type" : "article-journal", "volume" : "121" }, "uris" : [ "http://www.mendeley.com/documents/?uuid=10823cf3-46dd-4ad5-80dd-57f474f4f544" ] }, { "id" : "ITEM-5", "itemData" : { "DOI" : "10.1007/s00382-018-4179-2", "ISSN" : "0930-7575", "abstract" : "We examine long-term trends in the historical record of extreme precipitation events occurring over the French Mediterranean area. Extreme events are considered in terms of their intensity, frequency, extent and precipitated volume. Changes in intensity are analysed via an original statistical approach where the annual maximum rainfall amounts observed at each measurement station are aggregated into a univariate time-series according to their dependence. The mean intensity increase is significant and estimated at + 22% (+ 7 to + 39% at the 90% confidence level) over the 1961\u20132015 period. Given the observed warming over the considered area, this increase is consistent with a rate of about one to three times that implied by the Clausius\u2013Clapeyron relationship. Changes in frequency and other spatial features are investigated through a Generalised Linear Model. Changes in frequency for events exceeding high thresholds (about 200 mm in 1 day) are found to be significant, typically near a doubling of the frequency, but with large uncertainties in this change ratio. The area affected by severe events and the water volume precipitated during those events also exhibit significant trends, with an increase by a factor of about 4 for a 200 mm threshold, again with large uncertainties. All diagnoses consistently point toward an intensification of the most extreme events over the last decades. We argue that it is difficult to explain the diagnosed trends without invoking the human influence on climate.", "author" : [ { "dropping-particle" : "", "family" : "Ribes", "given" : "Aur\u00e9lien", "non-dropping-particle" : "", "parse-names" : false, "suffix" : "" }, { "dropping-particle" : "", "family" : "Thao", "given" : "Soulivanh", "non-dropping-particle" : "", "parse-names" : false, "suffix" : "" }, { "dropping-particle" : "", "family" : "Vautard", "given" : "Robert", "non-dropping-particle" : "", "parse-names" : false, "suffix" : "" }, { "dropping-particle" : "", "family" : "Dubuisson", "given" : "Brigitte", "non-dropping-particle" : "", "parse-names" : false, "suffix" : "" }, { "dropping-particle" : "", "family" : "Somot", "given" : "Samuel", "non-dropping-particle" : "", "parse-names" : false, "suffix" : "" }, { "dropping-particle" : "", "family" : "Colin", "given" : "Jeanne", "non-dropping-particle" : "", "parse-names" : false, "suffix" : "" }, { "dropping-particle" : "", "family" : "Planton", "given" : "Serge", "non-dropping-particle" : "", "parse-names" : false, "suffix" : "" }, { "dropping-particle" : "", "family" : "Soubeyroux", "given" : "Jean-Michel", "non-dropping-particle" : "", "parse-names" : false, "suffix" : "" } ], "container-title" : "Climate Dynamics", "id" : "ITEM-5", "issue" : "1-2", "issued" : { "date-parts" : [ [ "2019", "1", "13" ] ] }, "page" : "1095-1114", "title" : "Observed increase in extreme daily rainfall in the French Mediterranean", "translator" : [ { "dropping-particle" : "", "family" : "S2482", "given" : "", "non-dropping-particle" : "", "parse-names" : false, "suffix" : "" } ], "type" : "article-journal", "volume" : "52" }, "uris" : [ "http://www.mendeley.com/documents/?uuid=dc301933-348c-4e79-a2d8-9f1c8b6d81af" ] }, { "id" : "ITEM-6",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6",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id" : "ITEM-7",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7",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id" : "ITEM-8",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8",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id" : "ITEM-9",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9",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id" : "ITEM-10", "itemData" : { "DOI" : "10.1007/s00024-017-1695-7", "ISSN" : "0033-4553", "author" : [ { "dropping-particle" : "", "family" : "Mathbout", "given" : "S.", "non-dropping-particle" : "", "parse-names" : false, "suffix" : "" }, { "dropping-particle" : "", "family" : "Lopez-Bustins", "given" : "J. A.", "non-dropping-particle" : "", "parse-names" : false, "suffix" : "" }, { "dropping-particle" : "", "family" : "Roy\u00e9", "given" : "D.", "non-dropping-particle" : "", "parse-names" : false, "suffix" : "" }, { "dropping-particle" : "", "family" : "Martin-Vide", "given" : "J.", "non-dropping-particle" : "", "parse-names" : false, "suffix" : "" }, { "dropping-particle" : "", "family" : "Bech", "given" : "J.", "non-dropping-particle" : "", "parse-names" : false, "suffix" : "" }, { "dropping-particle" : "", "family" : "Rodrigo", "given" : "F. S.", "non-dropping-particle" : "", "parse-names" : false, "suffix" : "" } ], "container-title" : "Pure and Applied Geophysics", "id" : "ITEM-10", "issue" : "11", "issued" : { "date-parts" : [ [ "2018", "11", "17" ] ] }, "page" : "3875-3890", "title" : "Observed Changes in Daily Precipitation Extremes at Annual Timescale Over the Eastern Mediterranean During 1961\u20132012", "translator" : [ { "dropping-particle" : "", "family" : "S1548", "given" : "", "non-dropping-particle" : "", "parse-names" : false, "suffix" : "" } ], "type" : "article-journal", "volume" : "175" }, "uris" : [ "http://www.mendeley.com/documents/?uuid=05d18f97-720e-43b7-abb8-744d6467eaf5" ] }, { "id" : "ITEM-11",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11",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id" : "ITEM-1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Casanueva et al., 2014; Donat et al., 2014a; de Lima et al., 2015; Gaji\u0107-\u010capka et al., 2015; Rajczak and Sch\u00e4r, 2017; Jacob et al., 2018; Mathbout et al., 2018b; Ribes et al., 2019; Sun et al., 2020a; Dunn et al., 2020; Pe\u00f1a-Angulo et al., 2020a; Coppola et al., 2021a)", "manualFormatting" : "(Casanueva et al., 2014; Donat et al., 2014a; de Lima et al., 2015; Gaji\u0107-\u010capka et al., 2015; Rajczak and Sch\u00e4r, 2017; Jacob et al., 2018; Mathbout et al., 2018b; Ribes et al., 2019; Sun et al., 2020b; Dunn et al., 2020; Pe\u00f1a-Angulo et al., 2020a; Coppola et al., 2021a)", "plainTextFormattedCitation" : "(Casanueva et al., 2014; Donat et al., 2014a; de Lima et al., 2015; Gaji\u0107-\u010capka et al., 2015; Rajczak and Sch\u00e4r, 2017; Jacob et al., 2018; Mathbout et al., 2018b; Ribes et al., 2019; Sun et al., 2020a; Dunn et al., 2020; Pe\u00f1a-Angulo et al., 2020a; Coppola et al., 2021a)", "previouslyFormattedCitation" : "(Casanueva et al., 2014; Donat et al., 2014a; de Lima et al., 2015; Gaji\u0107-\u010capka et al., 2015; Rajczak and Sch\u00e4r, 2017; Jacob et al., 2018; Mathbout et al., 2018b; Ribes et al., 2019; Sun et al., 2020a; Dunn et al., 2020; Pe\u00f1a-Angulo et al., 2020a; Coppola et al., 2021a)" }, "properties" : { "noteIndex" : 0 }, "schema" : "https://github.com/citation-style-language/schema/raw/master/csl-citation.json" }</w:instrText>
            </w:r>
            <w:ins w:id="3749" w:author="Robin Matthews" w:date="2021-07-14T13:06:00Z">
              <w:r w:rsidR="00BC5095" w:rsidRPr="00BC5095">
                <w:rPr>
                  <w:rFonts w:ascii="Times New Roman" w:hAnsi="Times New Roman" w:cs="Times New Roman"/>
                  <w:sz w:val="16"/>
                  <w:szCs w:val="16"/>
                  <w:lang w:val="en-GB" w:eastAsia="fr-FR"/>
                  <w:rPrChange w:id="3750" w:author="Robin Matthews" w:date="2021-07-14T13:07:00Z">
                    <w:rPr>
                      <w:rFonts w:cs="Times New Roman"/>
                      <w:sz w:val="16"/>
                      <w:szCs w:val="16"/>
                      <w:lang w:val="en-GB"/>
                    </w:rPr>
                  </w:rPrChange>
                </w:rPr>
                <w:fldChar w:fldCharType="separate"/>
              </w:r>
              <w:r w:rsidR="00BC5095" w:rsidRPr="00BC5095">
                <w:rPr>
                  <w:rFonts w:cs="Times New Roman"/>
                  <w:noProof/>
                  <w:sz w:val="16"/>
                  <w:szCs w:val="16"/>
                  <w:lang w:val="en-GB"/>
                </w:rPr>
                <w:t>(Casanueva et al., 2014; Donat et al., 2014a; de Lima et al., 2015; Gajić-Čapka et al., 2015; Rajczak and Schär, 2017; Jacob et al., 2018; Mathbout et al., 2018b; Ribes et al., 2019; Sun et al., 2020b; Dunn et al., 2020; Peña-Angulo et al., 2020a; Coppola et al., 2021a)</w:t>
              </w:r>
              <w:r w:rsidR="00BC5095" w:rsidRPr="00BC5095">
                <w:rPr>
                  <w:rFonts w:ascii="Times New Roman" w:hAnsi="Times New Roman" w:cs="Times New Roman"/>
                  <w:sz w:val="16"/>
                  <w:szCs w:val="16"/>
                  <w:lang w:val="en-GB" w:eastAsia="fr-FR"/>
                  <w:rPrChange w:id="3751" w:author="Robin Matthews" w:date="2021-07-14T13:07:00Z">
                    <w:rPr>
                      <w:rFonts w:cs="Times New Roman"/>
                      <w:sz w:val="16"/>
                      <w:szCs w:val="16"/>
                      <w:lang w:val="en-GB"/>
                    </w:rPr>
                  </w:rPrChange>
                </w:rPr>
                <w:fldChar w:fldCharType="end"/>
              </w:r>
            </w:ins>
            <w:commentRangeStart w:id="3752"/>
            <w:del w:id="3753" w:author="Robin Matthews" w:date="2021-07-14T13:06:00Z">
              <w:r w:rsidRPr="00D424AA" w:rsidDel="00BC5095">
                <w:rPr>
                  <w:rFonts w:ascii="Times New Roman" w:hAnsi="Times New Roman" w:cs="Times New Roman"/>
                  <w:sz w:val="16"/>
                  <w:szCs w:val="16"/>
                  <w:lang w:val="en-GB" w:eastAsia="fr-FR"/>
                </w:rPr>
                <w:fldChar w:fldCharType="begin" w:fldLock="1"/>
              </w:r>
              <w:r w:rsidR="00AB36D4" w:rsidDel="00BC5095">
                <w:rPr>
                  <w:rFonts w:ascii="Times New Roman" w:hAnsi="Times New Roman"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BC5095">
                <w:rPr>
                  <w:rFonts w:ascii="Times New Roman" w:hAnsi="Times New Roman" w:cs="Times New Roman"/>
                  <w:sz w:val="16"/>
                  <w:szCs w:val="16"/>
                  <w:lang w:val="en-GB" w:eastAsia="fr-FR"/>
                </w:rPr>
                <w:fldChar w:fldCharType="separate"/>
              </w:r>
              <w:r w:rsidR="00A26296" w:rsidDel="00BC5095">
                <w:rPr>
                  <w:rFonts w:ascii="Times New Roman" w:hAnsi="Times New Roman" w:cs="Times New Roman"/>
                  <w:noProof/>
                  <w:sz w:val="16"/>
                  <w:szCs w:val="16"/>
                  <w:lang w:val="en-GB"/>
                </w:rPr>
                <w:delText>(Sun et al., 2020</w:delText>
              </w:r>
              <w:r w:rsidRPr="00D424AA" w:rsidDel="00BC5095">
                <w:rPr>
                  <w:rFonts w:ascii="Times New Roman" w:hAnsi="Times New Roman" w:cs="Times New Roman"/>
                  <w:sz w:val="16"/>
                  <w:szCs w:val="16"/>
                  <w:lang w:val="en-GB" w:eastAsia="fr-FR"/>
                </w:rPr>
                <w:fldChar w:fldCharType="end"/>
              </w:r>
              <w:commentRangeEnd w:id="3752"/>
              <w:r w:rsidR="00A26296" w:rsidDel="00BC5095">
                <w:rPr>
                  <w:rStyle w:val="Marquedecommentaire"/>
                  <w:rFonts w:ascii="Times New Roman" w:hAnsi="Times New Roman" w:cstheme="minorBidi"/>
                  <w:lang w:val="fr-FR" w:eastAsia="fr-FR"/>
                </w:rPr>
                <w:commentReference w:id="3752"/>
              </w:r>
              <w:r w:rsidRPr="00841A35" w:rsidDel="00BC5095">
                <w:rPr>
                  <w:rFonts w:ascii="Times New Roman" w:hAnsi="Times New Roman" w:cs="Times New Roman"/>
                  <w:sz w:val="16"/>
                  <w:szCs w:val="16"/>
                  <w:lang w:val="en-GB"/>
                </w:rPr>
                <w:delText xml:space="preserve">; </w:delText>
              </w:r>
              <w:commentRangeStart w:id="3754"/>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5194/hess-18-709-2014", "abstract" : "A growing interest in extreme precipitation has spread through the scientific community due to the effects of global climate change on the hydrological cycle, and their threat to natural systems' higher than average climatic values. Understanding the variability of precipitation indices and their association to atmospheric processes could help to project the frequency and severity of extremes. This paper evaluates the trend of three precipitation extremes: the number of consecutive dry/wet days (CDD/CWD) and the quotient of the precipitation in days where daily precipitation exceeds the 95th percentile of the reference period and the total amount of precipitation (or contribution of very wet days, R95pTOT). The aim of this study is twofold. First, extreme indicators are compared against accumulated precipitation (RR) over Europe in terms of trends using non-parametric approaches. Second, we analyse the geographically opposite trends found over different parts of Europe by considering their relationships with large-scale processes, using different teleconnection patterns. The study is accomplished for the four seasons using the gridded E-OBS data set developed within the EU ENSEMBLES project. &lt;br&gt;&lt;br&gt; Different patterns of variability were found for CWD and CDD in winter and summer, with north-south and east-west configurations, respectively. We consider physical factors in order to understand the extremes' variability by linking large-scale processes and precipitation extremes. Opposite associations with the North Atlantic Oscillation in winter and summer, and the relationships with the Scandinavian and East Atlantic patterns as well as El Ni\u00f1o/Southern Oscillation events in spring and autumn gave insight into the trend differences. Significant relationships were found between the Atlantic Multidecadal Oscillation and R95pTOT during the whole year. The largest extreme anomalies were analysed by composite maps using atmospheric variables and sea surface temperature. The association of extreme precipitation indices and large-scale variables found in this work could pave the way for new possibilities regarding the projection of extremes in downscaling techniques. \u00a9Author(s) 2014. CC Attribution 3.0 License.", "author" : [ { "dropping-particle" : "", "family" : "Casanueva", "given" : "A.", "non-dropping-particle" : "", "parse-names" : false, "suffix" : "" }, { "dropping-particle" : "", "family" : "Rodr\u00edguez-Puebla", "given" : "C.", "non-dropping-particle" : "", "parse-names" : false, "suffix" : "" }, { "dropping-particle" : "", "family" : "Fr\u00edas", "given" : "M.D.", "non-dropping-particle" : "", "parse-names" : false, "suffix" : "" }, { "dropping-particle" : "", "family" : "Gonz\u00e1lez-Reviriego", "given" : "N.", "non-dropping-particle" : "", "parse-names" : false, "suffix" : "" } ], "container-title" : "Hydrology and Earth System Sciences", "id" : "ITEM-1", "issue" : "2", "issued" : { "date-parts" : [ [ "2014" ] ] }, "page" : "709-725", "title" : "Variability of extreme precipitation over Europe and its relationships with teleconnection patterns", "translator" : [ { "dropping-particle" : "", "family" : "S603", "given" : "", "non-dropping-particle" : "", "parse-names" : false, "suffix" : "" } ], "type" : "article-journal", "volume" : "18" }, "uris" : [ "http://www.mendeley.com/documents/?uuid=80320a8b-6594-4f6d-bb59-66c57d7e2727" ] } ], "mendeley" : { "formattedCitation" : "(Casanueva et al., 2014)", "manualFormatting" : "Casanueva et al., 2014", "plainTextFormattedCitation" : "(Casanueva et al., 2014)", "previouslyFormattedCitation" : "(Casanueva et al., 2014)"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Casanueva et al., 2014</w:delText>
              </w:r>
              <w:r w:rsidRPr="00D424AA" w:rsidDel="00BC5095">
                <w:rPr>
                  <w:rFonts w:cs="Times New Roman"/>
                  <w:color w:val="000000" w:themeColor="text1"/>
                  <w:sz w:val="16"/>
                  <w:szCs w:val="16"/>
                  <w:lang w:val="en-GB"/>
                </w:rPr>
                <w:fldChar w:fldCharType="end"/>
              </w:r>
              <w:commentRangeEnd w:id="3754"/>
              <w:r w:rsidR="00A26296" w:rsidDel="00BC5095">
                <w:rPr>
                  <w:rStyle w:val="Marquedecommentaire"/>
                  <w:rFonts w:ascii="Times New Roman" w:hAnsi="Times New Roman" w:cstheme="minorBidi"/>
                  <w:lang w:val="fr-FR" w:eastAsia="fr-FR"/>
                </w:rPr>
                <w:commentReference w:id="3754"/>
              </w:r>
              <w:r w:rsidRPr="00841A35" w:rsidDel="00BC5095">
                <w:rPr>
                  <w:rFonts w:ascii="Times New Roman" w:hAnsi="Times New Roman" w:cs="Times New Roman"/>
                  <w:color w:val="000000" w:themeColor="text1"/>
                  <w:sz w:val="16"/>
                  <w:szCs w:val="16"/>
                  <w:lang w:val="en-GB"/>
                </w:rPr>
                <w:delText xml:space="preserve">; </w:delText>
              </w:r>
              <w:commentRangeStart w:id="3755"/>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7/s00704-013-1079-6", "ISSN" : "0177-798X", "abstract" : "\u00a9 2014, Springer-Verlag Wien. Precipitation extremes in mainland Portugal (south-western Europe) using daily precipitation data recorded in the period 1941\u20132007 (67 years) at 57 meteorological stations scattered across the area are studied at an annual scale. Trends in selected precipitation annual indices that are calculated from these data are investigated, in particular trends in the intensity, frequency and duration of extreme precipitation events. Special attention is dedicated to local and regional variability. The spatial correlations between the annual trends in mean precipitation and in the extremes are analysed. Moreover, the relationships between the variability of the North Atlantic Oscillation (NAO) index and several indices related to the frequency and intensity of the precipitation at the 57 stations were also investigated. Results show that several stations have predominantly negative tendencies in the precipitation indices, although the majority of stations did not show statistically significant change over time in the 1941\u20132007 period. At the regional level, the decreasing trend in the simple daily precipitation intensity index is the only one statistically significant at the 5 % level and appears to be related to the predominance of the positive phase of the NAO. For the period 1976\u20132007, the proportion of the total precipitation attributed to heavy and very heavy precipitation events increased and, consequently, daily precipitation events show a tendency to become more intense. Moreover, correlation analysis show that the most extreme events could be changing at a faster absolute rate in relation to the mean than more moderate events.", "author" : [ { "dropping-particle" : "", "family" : "Lima", "given" : "M. Isabel P.", "non-dropping-particle" : "de", "parse-names" : false, "suffix" : "" }, { "dropping-particle" : "", "family" : "Santo", "given" : "F\u00e1tima Esp\u00edrito", "non-dropping-particle" : "", "parse-names" : false, "suffix" : "" }, { "dropping-particle" : "", "family" : "Ramos", "given" : "Alexandre M.", "non-dropping-particle" : "", "parse-names" : false, "suffix" : "" }, { "dropping-particle" : "", "family" : "Trigo", "given" : "Ricardo M.", "non-dropping-particle" : "", "parse-names" : false, "suffix" : "" } ], "container-title" : "Theoretical and Applied Climatology", "id" : "ITEM-1", "issue" : "1-2", "issued" : { "date-parts" : [ [ "2015", "1", "2" ] ] }, "page" : "55-75", "publisher" : "Springer Vienna", "title" : "Trends and correlations in annual extreme precipitation indices for mainland Portugal, 1941\u20132007", "translator" : [ { "dropping-particle" : "", "family" : "S1566", "given" : "", "non-dropping-particle" : "", "parse-names" : false, "suffix" : "" } ], "type" : "article-journal", "volume" : "119" }, "uris" : [ "http://www.mendeley.com/documents/?uuid=c03ddac6-7e06-403f-8bda-2679c6c638c6" ] } ], "mendeley" : { "formattedCitation" : "(de Lima et al., 2015)", "manualFormatting" : "de Lima et al., 2015", "plainTextFormattedCitation" : "(de Lima et al., 2015)", "previouslyFormattedCitation" : "(de Lima et al., 2015)"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de Lima et al., 2015</w:delText>
              </w:r>
              <w:r w:rsidRPr="00D424AA" w:rsidDel="00BC5095">
                <w:rPr>
                  <w:rFonts w:cs="Times New Roman"/>
                  <w:color w:val="000000" w:themeColor="text1"/>
                  <w:sz w:val="16"/>
                  <w:szCs w:val="16"/>
                  <w:lang w:val="en-GB"/>
                </w:rPr>
                <w:fldChar w:fldCharType="end"/>
              </w:r>
              <w:commentRangeEnd w:id="3755"/>
              <w:r w:rsidR="00A26296" w:rsidDel="00BC5095">
                <w:rPr>
                  <w:rStyle w:val="Marquedecommentaire"/>
                  <w:rFonts w:ascii="Times New Roman" w:hAnsi="Times New Roman" w:cstheme="minorBidi"/>
                  <w:lang w:val="fr-FR" w:eastAsia="fr-FR"/>
                </w:rPr>
                <w:commentReference w:id="3755"/>
              </w:r>
              <w:r w:rsidRPr="00841A35" w:rsidDel="00BC5095">
                <w:rPr>
                  <w:rFonts w:ascii="Times New Roman" w:hAnsi="Times New Roman" w:cs="Times New Roman"/>
                  <w:color w:val="000000" w:themeColor="text1"/>
                  <w:sz w:val="16"/>
                  <w:szCs w:val="16"/>
                  <w:lang w:val="en-GB"/>
                </w:rPr>
                <w:delText xml:space="preserve">; </w:delText>
              </w:r>
              <w:commentRangeStart w:id="3756"/>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7/s00704-014-1217-9", "abstract" : "\u00a9 2014, Springer-Verlag Wien. Precipitation data from the period 1961\u20132010 and from a dense rain-gauge network over Croatia is analysed for spatial characteristics of trends in precipitation amounts and precipitation indices. Besides large spatial variability, the area is characterized by large temporal (seasonal) variability. Thus, analysis is performed on annual and seasonal scales over seven predefined subregions. Ten precipitation indices are selected to assess the intensity and frequency of extreme events as well as their contribution to annual and seasonal precipitation changes. The results reveal that the changes in annual and seasonal amounts are predominantly weak. A significant trend is detected only for annual amounts (negative) in the mountainous region and for summer (negative) in the mountainous littoral, mountainous region and central hinterland. A significant positive trend for autumn appears in eastern mainland. Negative trends in summer are associated with a decrease in frequency of moderate wet days, in maximal 1- and 5-day precipitation and in an increase in light precipitation. A negative annual trend is mainly caused by a decrease in frequency of very wet days and their contribution to the total precipitation. A positive autumn trend is associated with more very wet days and an increase of their contribution to the total precipitation as well as an increase in maximal 1- and 5-day precipitation. This study complements the existing analysis of five Croatian secular data series of extreme precipitation indices by involving the whole precipitation dataset since the mid-twentieth century and fills the gap present in the trend assessment of precipitation trends in Mediterranean and Europe.", "author" : [ { "dropping-particle" : "", "family" : "Gaji\u0107-\u010capka", "given" : "M.", "non-dropping-particle" : "", "parse-names" : false, "suffix" : "" }, { "dropping-particle" : "", "family" : "Cindri\u0107", "given" : "K.", "non-dropping-particle" : "", "parse-names" : false, "suffix" : "" }, { "dropping-particle" : "", "family" : "Pasari\u0107", "given" : "Z.", "non-dropping-particle" : "", "parse-names" : false, "suffix" : "" } ], "container-title" : "Theoretical and Applied Climatology", "id" : "ITEM-1", "issue" : "1-2", "issued" : { "date-parts" : [ [ "2015" ] ] }, "page" : "167-177", "title" : "Trends in precipitation indices in Croatia, 1961\u20132010", "translator" : [ { "dropping-particle" : "", "family" : "S796", "given" : "", "non-dropping-particle" : "", "parse-names" : false, "suffix" : "" } ], "type" : "article-journal", "volume" : "121" }, "uris" : [ "http://www.mendeley.com/documents/?uuid=10823cf3-46dd-4ad5-80dd-57f474f4f544" ] } ], "mendeley" : { "formattedCitation" : "(Gaji\u0107-\u010capka et al., 2015)", "manualFormatting" : "Gaji\u0107-\u010capka et al., 2015", "plainTextFormattedCitation" : "(Gaji\u0107-\u010capka et al., 2015)", "previouslyFormattedCitation" : "(Gaji\u0107-\u010capka et al., 2015)"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Gajić-Čapka et al., 2015</w:delText>
              </w:r>
              <w:r w:rsidRPr="00D424AA" w:rsidDel="00BC5095">
                <w:rPr>
                  <w:rFonts w:cs="Times New Roman"/>
                  <w:color w:val="000000" w:themeColor="text1"/>
                  <w:sz w:val="16"/>
                  <w:szCs w:val="16"/>
                  <w:lang w:val="en-GB"/>
                </w:rPr>
                <w:fldChar w:fldCharType="end"/>
              </w:r>
              <w:commentRangeEnd w:id="3756"/>
              <w:r w:rsidR="00A26296" w:rsidDel="00BC5095">
                <w:rPr>
                  <w:rStyle w:val="Marquedecommentaire"/>
                  <w:rFonts w:ascii="Times New Roman" w:hAnsi="Times New Roman" w:cstheme="minorBidi"/>
                  <w:lang w:val="fr-FR" w:eastAsia="fr-FR"/>
                </w:rPr>
                <w:commentReference w:id="3756"/>
              </w:r>
              <w:r w:rsidRPr="00841A35" w:rsidDel="00BC5095">
                <w:rPr>
                  <w:rFonts w:ascii="Times New Roman" w:hAnsi="Times New Roman" w:cs="Times New Roman"/>
                  <w:color w:val="000000" w:themeColor="text1"/>
                  <w:sz w:val="16"/>
                  <w:szCs w:val="16"/>
                  <w:lang w:val="en-GB"/>
                </w:rPr>
                <w:delText xml:space="preserve">; </w:delText>
              </w:r>
              <w:commentRangeStart w:id="3757"/>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7/s00382-018-4179-2", "ISSN" : "0930-7575", "abstract" : "We examine long-term trends in the historical record of extreme precipitation events occurring over the French Mediterranean area. Extreme events are considered in terms of their intensity, frequency, extent and precipitated volume. Changes in intensity are analysed via an original statistical approach where the annual maximum rainfall amounts observed at each measurement station are aggregated into a univariate time-series according to their dependence. The mean intensity increase is significant and estimated at + 22% (+ 7 to + 39% at the 90% confidence level) over the 1961\u20132015 period. Given the observed warming over the considered area, this increase is consistent with a rate of about one to three times that implied by the Clausius\u2013Clapeyron relationship. Changes in frequency and other spatial features are investigated through a Generalised Linear Model. Changes in frequency for events exceeding high thresholds (about 200 mm in 1 day) are found to be significant, typically near a doubling of the frequency, but with large uncertainties in this change ratio. The area affected by severe events and the water volume precipitated during those events also exhibit significant trends, with an increase by a factor of about 4 for a 200 mm threshold, again with large uncertainties. All diagnoses consistently point toward an intensification of the most extreme events over the last decades. We argue that it is difficult to explain the diagnosed trends without invoking the human influence on climate.", "author" : [ { "dropping-particle" : "", "family" : "Ribes", "given" : "Aur\u00e9lien", "non-dropping-particle" : "", "parse-names" : false, "suffix" : "" }, { "dropping-particle" : "", "family" : "Thao", "given" : "Soulivanh", "non-dropping-particle" : "", "parse-names" : false, "suffix" : "" }, { "dropping-particle" : "", "family" : "Vautard", "given" : "Robert", "non-dropping-particle" : "", "parse-names" : false, "suffix" : "" }, { "dropping-particle" : "", "family" : "Dubuisson", "given" : "Brigitte", "non-dropping-particle" : "", "parse-names" : false, "suffix" : "" }, { "dropping-particle" : "", "family" : "Somot", "given" : "Samuel", "non-dropping-particle" : "", "parse-names" : false, "suffix" : "" }, { "dropping-particle" : "", "family" : "Colin", "given" : "Jeanne", "non-dropping-particle" : "", "parse-names" : false, "suffix" : "" }, { "dropping-particle" : "", "family" : "Planton", "given" : "Serge", "non-dropping-particle" : "", "parse-names" : false, "suffix" : "" }, { "dropping-particle" : "", "family" : "Soubeyroux", "given" : "Jean-Michel", "non-dropping-particle" : "", "parse-names" : false, "suffix" : "" } ], "container-title" : "Climate Dynamics", "id" : "ITEM-1", "issue" : "1-2", "issued" : { "date-parts" : [ [ "2019", "1", "13" ] ] }, "page" : "1095-1114", "title" : "Observed increase in extreme daily rainfall in the French Mediterranean", "translator" : [ { "dropping-particle" : "", "family" : "S2482", "given" : "", "non-dropping-particle" : "", "parse-names" : false, "suffix" : "" } ], "type" : "article-journal", "volume" : "52" }, "uris" : [ "http://www.mendeley.com/documents/?uuid=dc301933-348c-4e79-a2d8-9f1c8b6d81af" ] } ], "mendeley" : { "formattedCitation" : "(Ribes et al., 2019)", "manualFormatting" : "Ribes et al., 2019", "plainTextFormattedCitation" : "(Ribes et al., 2019)", "previouslyFormattedCitation" : "(Ribes et al., 2019)"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cs="Times New Roman"/>
                  <w:noProof/>
                  <w:color w:val="000000" w:themeColor="text1"/>
                  <w:sz w:val="16"/>
                  <w:szCs w:val="16"/>
                  <w:lang w:val="nb-NO"/>
                </w:rPr>
                <w:delText>Ribes et al., 2019</w:delText>
              </w:r>
              <w:r w:rsidRPr="00D424AA" w:rsidDel="00BC5095">
                <w:rPr>
                  <w:rFonts w:cs="Times New Roman"/>
                  <w:color w:val="000000" w:themeColor="text1"/>
                  <w:sz w:val="16"/>
                  <w:szCs w:val="16"/>
                  <w:lang w:val="en-GB"/>
                </w:rPr>
                <w:fldChar w:fldCharType="end"/>
              </w:r>
              <w:commentRangeEnd w:id="3757"/>
              <w:r w:rsidR="00A26296" w:rsidDel="00BC5095">
                <w:rPr>
                  <w:rStyle w:val="Marquedecommentaire"/>
                  <w:rFonts w:ascii="Times New Roman" w:hAnsi="Times New Roman" w:cstheme="minorBidi"/>
                  <w:lang w:val="fr-FR" w:eastAsia="fr-FR"/>
                </w:rPr>
                <w:commentReference w:id="3757"/>
              </w:r>
              <w:r w:rsidRPr="00841A35" w:rsidDel="00BC5095">
                <w:rPr>
                  <w:rFonts w:cs="Times New Roman"/>
                  <w:color w:val="000000" w:themeColor="text1"/>
                  <w:sz w:val="16"/>
                  <w:szCs w:val="16"/>
                  <w:lang w:val="nb-NO"/>
                </w:rPr>
                <w:delText xml:space="preserve">; </w:delText>
              </w:r>
              <w:commentRangeStart w:id="3758"/>
              <w:r w:rsidRPr="00D424AA" w:rsidDel="00BC5095">
                <w:rPr>
                  <w:rFonts w:cs="Times New Roman"/>
                  <w:color w:val="000000" w:themeColor="text1"/>
                  <w:sz w:val="16"/>
                  <w:szCs w:val="16"/>
                  <w:lang w:val="en-GB"/>
                </w:rPr>
                <w:fldChar w:fldCharType="begin" w:fldLock="1"/>
              </w:r>
              <w:r w:rsidR="00FF6231" w:rsidDel="00BC5095">
                <w:rPr>
                  <w:rFonts w:cs="Times New Roman"/>
                  <w:color w:val="000000" w:themeColor="text1"/>
                  <w:sz w:val="16"/>
                  <w:szCs w:val="16"/>
                  <w:lang w:val="nb-NO"/>
                </w:rPr>
                <w:del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mendeley" : { "formattedCitation" : "(Pe\u00f1a-Angulo et al., 2020a)", "manualFormatting" : "Pe\u00f1a-Angulo et al., 2020", "plainTextFormattedCitation" : "(Pe\u00f1a-Angulo et al., 2020a)", "previouslyFormattedCitation" : "(Pe\u00f1a-Angulo et al., 2020a)"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cs="Times New Roman"/>
                  <w:noProof/>
                  <w:color w:val="000000" w:themeColor="text1"/>
                  <w:sz w:val="16"/>
                  <w:szCs w:val="16"/>
                  <w:lang w:val="nb-NO"/>
                </w:rPr>
                <w:delText>Peña-Angulo et al., 2020</w:delText>
              </w:r>
              <w:r w:rsidRPr="00D424AA" w:rsidDel="00BC5095">
                <w:rPr>
                  <w:rFonts w:cs="Times New Roman"/>
                  <w:color w:val="000000" w:themeColor="text1"/>
                  <w:sz w:val="16"/>
                  <w:szCs w:val="16"/>
                  <w:lang w:val="en-GB"/>
                </w:rPr>
                <w:fldChar w:fldCharType="end"/>
              </w:r>
              <w:commentRangeEnd w:id="3758"/>
              <w:r w:rsidR="00A26296" w:rsidDel="00BC5095">
                <w:rPr>
                  <w:rStyle w:val="Marquedecommentaire"/>
                  <w:rFonts w:ascii="Times New Roman" w:hAnsi="Times New Roman" w:cstheme="minorBidi"/>
                  <w:lang w:val="fr-FR" w:eastAsia="fr-FR"/>
                </w:rPr>
                <w:commentReference w:id="3758"/>
              </w:r>
              <w:r w:rsidRPr="00841A35" w:rsidDel="00BC5095">
                <w:rPr>
                  <w:rFonts w:cs="Times New Roman"/>
                  <w:color w:val="000000" w:themeColor="text1"/>
                  <w:sz w:val="16"/>
                  <w:szCs w:val="16"/>
                  <w:lang w:val="nb-NO"/>
                </w:rPr>
                <w:delText xml:space="preserve">; </w:delText>
              </w:r>
              <w:commentRangeStart w:id="3759"/>
              <w:r w:rsidRPr="00D424AA" w:rsidDel="00BC5095">
                <w:rPr>
                  <w:rFonts w:cs="Times New Roman"/>
                  <w:sz w:val="16"/>
                  <w:szCs w:val="16"/>
                  <w:lang w:val="en-GB"/>
                </w:rPr>
                <w:fldChar w:fldCharType="begin" w:fldLock="1"/>
              </w:r>
              <w:r w:rsidR="00FF6231" w:rsidDel="00BC5095">
                <w:rPr>
                  <w:rFonts w:cs="Times New Roman"/>
                  <w:sz w:val="16"/>
                  <w:szCs w:val="16"/>
                  <w:lang w:val="nb-NO"/>
                </w:rPr>
                <w:delInstrText>ADDIN CSL_CITATION { "citationItems" : [ { "id" : "ITEM-1",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1",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mendeley" : { "formattedCitation" : "(Rajczak and Sch\u00e4r, 2017)", "manualFormatting" : "Rajczak and Sch\u00e4r, 2017", "plainTextFormattedCitation" : "(Rajczak and Sch\u00e4r, 2017)", "previouslyFormattedCitation" : "(Rajczak and Sch\u00e4r, 2017)" }, "properties" : { "noteIndex" : 0 }, "schema" : "https://github.com/citation-style-language/schema/raw/master/csl-citation.json" }</w:delInstrText>
              </w:r>
              <w:r w:rsidRPr="00D424AA" w:rsidDel="00BC5095">
                <w:rPr>
                  <w:rFonts w:cs="Times New Roman"/>
                  <w:sz w:val="16"/>
                  <w:szCs w:val="16"/>
                  <w:lang w:val="en-GB"/>
                </w:rPr>
                <w:fldChar w:fldCharType="separate"/>
              </w:r>
              <w:r w:rsidR="00A26296" w:rsidDel="00BC5095">
                <w:rPr>
                  <w:rFonts w:cs="Times New Roman"/>
                  <w:noProof/>
                  <w:sz w:val="16"/>
                  <w:szCs w:val="16"/>
                  <w:lang w:val="nb-NO"/>
                </w:rPr>
                <w:delText>Rajczak and Schär, 2017</w:delText>
              </w:r>
              <w:r w:rsidRPr="00D424AA" w:rsidDel="00BC5095">
                <w:rPr>
                  <w:rFonts w:cs="Times New Roman"/>
                  <w:sz w:val="16"/>
                  <w:szCs w:val="16"/>
                  <w:lang w:val="en-GB"/>
                </w:rPr>
                <w:fldChar w:fldCharType="end"/>
              </w:r>
              <w:commentRangeEnd w:id="3759"/>
              <w:r w:rsidR="00A26296" w:rsidDel="00BC5095">
                <w:rPr>
                  <w:rStyle w:val="Marquedecommentaire"/>
                  <w:rFonts w:ascii="Times New Roman" w:hAnsi="Times New Roman" w:cstheme="minorBidi"/>
                  <w:lang w:val="fr-FR" w:eastAsia="fr-FR"/>
                </w:rPr>
                <w:commentReference w:id="3759"/>
              </w:r>
              <w:r w:rsidRPr="00841A35" w:rsidDel="00BC5095">
                <w:rPr>
                  <w:rFonts w:cs="Times New Roman"/>
                  <w:sz w:val="16"/>
                  <w:szCs w:val="16"/>
                  <w:lang w:val="nb-NO"/>
                </w:rPr>
                <w:delText xml:space="preserve">; </w:delText>
              </w:r>
              <w:commentRangeStart w:id="3760"/>
              <w:r w:rsidRPr="00D424AA" w:rsidDel="00BC5095">
                <w:rPr>
                  <w:rFonts w:cs="Times New Roman"/>
                  <w:sz w:val="16"/>
                  <w:szCs w:val="16"/>
                  <w:lang w:val="en-GB"/>
                </w:rPr>
                <w:fldChar w:fldCharType="begin" w:fldLock="1"/>
              </w:r>
              <w:r w:rsidR="00FF6231" w:rsidDel="00BC5095">
                <w:rPr>
                  <w:rFonts w:cs="Times New Roman"/>
                  <w:sz w:val="16"/>
                  <w:szCs w:val="16"/>
                  <w:lang w:val="nb-NO"/>
                </w:rPr>
                <w:delInstrText>ADDIN CSL_CITATION { "citationItems" : [ { "id" : "ITEM-1",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mendeley" : { "formattedCitation" : "(Jacob et al., 2018)", "manualFormatting" : "Jacob et al., 2018", "plainTextFormattedCitation" : "(Jacob et al., 2018)", "previouslyFormattedCitation" : "(Jacob et al., 2018)" }, "properties" : { "noteIndex" : 0 }, "schema" : "https://github.com/citation-style-language/schema/raw/master/csl-citation.json" }</w:delInstrText>
              </w:r>
              <w:r w:rsidRPr="00D424AA" w:rsidDel="00BC5095">
                <w:rPr>
                  <w:rFonts w:cs="Times New Roman"/>
                  <w:sz w:val="16"/>
                  <w:szCs w:val="16"/>
                  <w:lang w:val="en-GB"/>
                </w:rPr>
                <w:fldChar w:fldCharType="separate"/>
              </w:r>
              <w:r w:rsidR="00A26296" w:rsidDel="00BC5095">
                <w:rPr>
                  <w:rFonts w:ascii="Times New Roman" w:hAnsi="Times New Roman" w:cs="Times New Roman"/>
                  <w:noProof/>
                  <w:sz w:val="16"/>
                  <w:szCs w:val="16"/>
                  <w:lang w:val="en-GB"/>
                </w:rPr>
                <w:delText>Jacob et al., 2018</w:delText>
              </w:r>
              <w:r w:rsidRPr="00D424AA" w:rsidDel="00BC5095">
                <w:rPr>
                  <w:rFonts w:cs="Times New Roman"/>
                  <w:sz w:val="16"/>
                  <w:szCs w:val="16"/>
                  <w:lang w:val="en-GB"/>
                </w:rPr>
                <w:fldChar w:fldCharType="end"/>
              </w:r>
              <w:commentRangeEnd w:id="3760"/>
              <w:r w:rsidR="00A26296" w:rsidDel="00BC5095">
                <w:rPr>
                  <w:rStyle w:val="Marquedecommentaire"/>
                  <w:rFonts w:ascii="Times New Roman" w:hAnsi="Times New Roman" w:cstheme="minorBidi"/>
                  <w:lang w:val="fr-FR" w:eastAsia="fr-FR"/>
                </w:rPr>
                <w:commentReference w:id="3760"/>
              </w:r>
              <w:r w:rsidRPr="00841A35" w:rsidDel="00BC5095">
                <w:rPr>
                  <w:rFonts w:ascii="Times New Roman" w:hAnsi="Times New Roman" w:cs="Times New Roman"/>
                  <w:sz w:val="16"/>
                  <w:szCs w:val="16"/>
                  <w:lang w:val="en-GB"/>
                </w:rPr>
                <w:delText xml:space="preserve">; </w:delText>
              </w:r>
              <w:commentRangeStart w:id="3761"/>
              <w:r w:rsidRPr="00D424AA" w:rsidDel="00BC5095">
                <w:rPr>
                  <w:rFonts w:cs="Times New Roman"/>
                  <w:sz w:val="16"/>
                  <w:szCs w:val="16"/>
                  <w:lang w:val="en-GB"/>
                </w:rPr>
                <w:fldChar w:fldCharType="begin" w:fldLock="1"/>
              </w:r>
              <w:r w:rsidR="00FF6231" w:rsidDel="00BC5095">
                <w:rPr>
                  <w:rFonts w:ascii="Times New Roman" w:hAnsi="Times New Roman" w:cs="Times New Roman"/>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BC5095">
                <w:rPr>
                  <w:rFonts w:cs="Times New Roman"/>
                  <w:sz w:val="16"/>
                  <w:szCs w:val="16"/>
                  <w:lang w:val="en-GB"/>
                </w:rPr>
                <w:fldChar w:fldCharType="separate"/>
              </w:r>
              <w:r w:rsidR="00A26296" w:rsidDel="00BC5095">
                <w:rPr>
                  <w:rFonts w:ascii="Times New Roman" w:hAnsi="Times New Roman" w:cs="Times New Roman"/>
                  <w:noProof/>
                  <w:sz w:val="16"/>
                  <w:szCs w:val="16"/>
                  <w:lang w:val="en-GB"/>
                </w:rPr>
                <w:delText>Coppola et al., 2021a</w:delText>
              </w:r>
              <w:r w:rsidRPr="00D424AA" w:rsidDel="00BC5095">
                <w:rPr>
                  <w:rFonts w:cs="Times New Roman"/>
                  <w:sz w:val="16"/>
                  <w:szCs w:val="16"/>
                  <w:lang w:val="en-GB"/>
                </w:rPr>
                <w:fldChar w:fldCharType="end"/>
              </w:r>
              <w:commentRangeEnd w:id="3761"/>
              <w:r w:rsidR="00A26296" w:rsidDel="00BC5095">
                <w:rPr>
                  <w:rStyle w:val="Marquedecommentaire"/>
                  <w:rFonts w:ascii="Times New Roman" w:hAnsi="Times New Roman" w:cstheme="minorBidi"/>
                  <w:lang w:val="fr-FR" w:eastAsia="fr-FR"/>
                </w:rPr>
                <w:commentReference w:id="3761"/>
              </w:r>
              <w:r w:rsidRPr="00841A35" w:rsidDel="00BC5095">
                <w:rPr>
                  <w:rFonts w:ascii="Times New Roman" w:hAnsi="Times New Roman" w:cs="Times New Roman"/>
                  <w:sz w:val="16"/>
                  <w:szCs w:val="16"/>
                  <w:lang w:val="en-GB"/>
                </w:rPr>
                <w:delText>;</w:delText>
              </w:r>
              <w:r w:rsidRPr="00D424AA" w:rsidDel="00BC5095">
                <w:rPr>
                  <w:rFonts w:ascii="Times New Roman" w:hAnsi="Times New Roman" w:cs="Times New Roman"/>
                  <w:bCs/>
                  <w:color w:val="000000" w:themeColor="text1"/>
                  <w:sz w:val="16"/>
                  <w:szCs w:val="16"/>
                  <w:lang w:val="en-GB"/>
                </w:rPr>
                <w:delText xml:space="preserve"> </w:delText>
              </w:r>
              <w:commentRangeStart w:id="3762"/>
              <w:r w:rsidRPr="00D424AA" w:rsidDel="00BC5095">
                <w:rPr>
                  <w:rFonts w:cs="Times New Roman"/>
                  <w:color w:val="000000"/>
                  <w:sz w:val="16"/>
                  <w:szCs w:val="16"/>
                  <w:lang w:val="en-GB"/>
                </w:rPr>
                <w:fldChar w:fldCharType="begin" w:fldLock="1"/>
              </w:r>
              <w:r w:rsidR="00FF6231" w:rsidDel="00BC5095">
                <w:rPr>
                  <w:rFonts w:ascii="Times New Roman" w:hAnsi="Times New Roman" w:cs="Times New Roman"/>
                  <w:color w:val="000000"/>
                  <w:sz w:val="16"/>
                  <w:szCs w:val="16"/>
                  <w:lang w:val="en-GB"/>
                </w:rPr>
                <w:delInstrText>ADDIN CSL_CITATION { "citationItems" : [ { "id" : "ITEM-1", "itemData" : { "DOI" : "10.1007/s00024-017-1695-7", "ISSN" : "0033-4553", "author" : [ { "dropping-particle" : "", "family" : "Mathbout", "given" : "S.", "non-dropping-particle" : "", "parse-names" : false, "suffix" : "" }, { "dropping-particle" : "", "family" : "Lopez-Bustins", "given" : "J. A.", "non-dropping-particle" : "", "parse-names" : false, "suffix" : "" }, { "dropping-particle" : "", "family" : "Roy\u00e9", "given" : "D.", "non-dropping-particle" : "", "parse-names" : false, "suffix" : "" }, { "dropping-particle" : "", "family" : "Martin-Vide", "given" : "J.", "non-dropping-particle" : "", "parse-names" : false, "suffix" : "" }, { "dropping-particle" : "", "family" : "Bech", "given" : "J.", "non-dropping-particle" : "", "parse-names" : false, "suffix" : "" }, { "dropping-particle" : "", "family" : "Rodrigo", "given" : "F. S.", "non-dropping-particle" : "", "parse-names" : false, "suffix" : "" } ], "container-title" : "Pure and Applied Geophysics", "id" : "ITEM-1", "issue" : "11", "issued" : { "date-parts" : [ [ "2018", "11", "17" ] ] }, "page" : "3875-3890", "title" : "Observed Changes in Daily Precipitation Extremes at Annual Timescale Over the Eastern Mediterranean During 1961\u20132012", "translator" : [ { "dropping-particle" : "", "family" : "S1548", "given" : "", "non-dropping-particle" : "", "parse-names" : false, "suffix" : "" } ], "type" : "article-journal", "volume" : "175" }, "uris" : [ "http://www.mendeley.com/documents/?uuid=05d18f97-720e-43b7-abb8-744d6467eaf5" ] }, { "id" : "ITEM-2",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2",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mendeley" : { "formattedCitation" : "(Donat et al., 2014a; Mathbout et al., 2018b)", "manualFormatting" : "Donat et al., 2014; Mathbout et al., 2018", "plainTextFormattedCitation" : "(Donat et al., 2014a; Mathbout et al., 2018b)", "previouslyFormattedCitation" : "(Donat et al., 2014a; Mathbout et al., 2018b)" }, "properties" : { "noteIndex" : 0 }, "schema" : "https://github.com/citation-style-language/schema/raw/master/csl-citation.json" }</w:delInstrText>
              </w:r>
              <w:r w:rsidRPr="00D424AA" w:rsidDel="00BC5095">
                <w:rPr>
                  <w:rFonts w:cs="Times New Roman"/>
                  <w:color w:val="000000"/>
                  <w:sz w:val="16"/>
                  <w:szCs w:val="16"/>
                  <w:lang w:val="en-GB"/>
                </w:rPr>
                <w:fldChar w:fldCharType="separate"/>
              </w:r>
              <w:r w:rsidR="00A26296" w:rsidDel="00BC5095">
                <w:rPr>
                  <w:rFonts w:ascii="Times New Roman" w:hAnsi="Times New Roman" w:cs="Times New Roman"/>
                  <w:noProof/>
                  <w:color w:val="000000"/>
                  <w:sz w:val="16"/>
                  <w:szCs w:val="16"/>
                  <w:lang w:val="en-GB"/>
                </w:rPr>
                <w:delText>Donat et al., 2014; Mathbout et al., 2018</w:delText>
              </w:r>
              <w:r w:rsidRPr="00D424AA" w:rsidDel="00BC5095">
                <w:rPr>
                  <w:rFonts w:cs="Times New Roman"/>
                  <w:color w:val="000000"/>
                  <w:sz w:val="16"/>
                  <w:szCs w:val="16"/>
                  <w:lang w:val="en-GB"/>
                </w:rPr>
                <w:fldChar w:fldCharType="end"/>
              </w:r>
              <w:commentRangeEnd w:id="3762"/>
              <w:r w:rsidR="00A26296" w:rsidDel="00BC5095">
                <w:rPr>
                  <w:rStyle w:val="Marquedecommentaire"/>
                  <w:rFonts w:ascii="Times New Roman" w:hAnsi="Times New Roman" w:cstheme="minorBidi"/>
                  <w:lang w:val="fr-FR" w:eastAsia="fr-FR"/>
                </w:rPr>
                <w:commentReference w:id="3762"/>
              </w:r>
              <w:r w:rsidRPr="00841A35" w:rsidDel="00BC5095">
                <w:rPr>
                  <w:rFonts w:ascii="Times New Roman" w:hAnsi="Times New Roman" w:cs="Times New Roman"/>
                  <w:color w:val="000000"/>
                  <w:sz w:val="16"/>
                  <w:szCs w:val="16"/>
                  <w:lang w:val="en-GB"/>
                </w:rPr>
                <w:delText>;</w:delText>
              </w:r>
              <w:r w:rsidRPr="00D424AA" w:rsidDel="00BC5095">
                <w:rPr>
                  <w:rFonts w:ascii="Times New Roman" w:hAnsi="Times New Roman" w:cs="Times New Roman"/>
                  <w:iCs/>
                  <w:color w:val="000000"/>
                  <w:sz w:val="16"/>
                  <w:szCs w:val="16"/>
                  <w:lang w:val="en-GB"/>
                </w:rPr>
                <w:delText xml:space="preserve"> </w:delText>
              </w:r>
              <w:commentRangeStart w:id="3763"/>
              <w:r w:rsidRPr="00D424AA" w:rsidDel="00BC5095">
                <w:rPr>
                  <w:rFonts w:cs="Times New Roman"/>
                  <w:noProof/>
                  <w:color w:val="000000" w:themeColor="text1"/>
                  <w:sz w:val="16"/>
                  <w:szCs w:val="16"/>
                  <w:lang w:val="en-GB"/>
                </w:rPr>
                <w:fldChar w:fldCharType="begin" w:fldLock="1"/>
              </w:r>
              <w:r w:rsidR="00FF6231" w:rsidDel="00BC5095">
                <w:rPr>
                  <w:rFonts w:ascii="Times New Roman" w:hAnsi="Times New Roman" w:cs="Times New Roman"/>
                  <w:noProof/>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BC5095">
                <w:rPr>
                  <w:rFonts w:cs="Times New Roman"/>
                  <w:noProof/>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Dunn et al., 2020)</w:delText>
              </w:r>
              <w:r w:rsidRPr="00D424AA" w:rsidDel="00BC5095">
                <w:rPr>
                  <w:rFonts w:cs="Times New Roman"/>
                  <w:noProof/>
                  <w:color w:val="000000" w:themeColor="text1"/>
                  <w:sz w:val="16"/>
                  <w:szCs w:val="16"/>
                  <w:lang w:val="en-GB"/>
                </w:rPr>
                <w:fldChar w:fldCharType="end"/>
              </w:r>
            </w:del>
            <w:bookmarkEnd w:id="3747"/>
            <w:commentRangeEnd w:id="3763"/>
            <w:r w:rsidR="00A26296">
              <w:rPr>
                <w:rStyle w:val="Marquedecommentaire"/>
                <w:rFonts w:ascii="Times New Roman" w:hAnsi="Times New Roman" w:cstheme="minorBidi"/>
                <w:lang w:val="fr-FR" w:eastAsia="fr-FR"/>
              </w:rPr>
              <w:commentReference w:id="3763"/>
            </w:r>
          </w:p>
        </w:tc>
        <w:tc>
          <w:tcPr>
            <w:tcW w:w="1985" w:type="dxa"/>
            <w:tcBorders>
              <w:top w:val="single" w:sz="4" w:space="0" w:color="auto"/>
              <w:left w:val="single" w:sz="4" w:space="0" w:color="auto"/>
              <w:bottom w:val="single" w:sz="4" w:space="0" w:color="auto"/>
              <w:right w:val="single" w:sz="4" w:space="0" w:color="auto"/>
            </w:tcBorders>
            <w:shd w:val="clear" w:color="auto" w:fill="D9D9D9"/>
          </w:tcPr>
          <w:p w14:paraId="358A26C7" w14:textId="6F29701C" w:rsidR="00D376F0" w:rsidRPr="00841A35" w:rsidRDefault="00D376F0" w:rsidP="00D424AA">
            <w:pPr>
              <w:rPr>
                <w:rFonts w:ascii="Times New Roman" w:hAnsi="Times New Roman" w:cs="Times New Roman"/>
                <w:bCs/>
                <w:iCs/>
                <w:color w:val="000000" w:themeColor="text1"/>
                <w:sz w:val="16"/>
                <w:szCs w:val="16"/>
                <w:lang w:val="en-GB"/>
              </w:rPr>
            </w:pPr>
            <w:r w:rsidRPr="00D424AA">
              <w:rPr>
                <w:rFonts w:ascii="Times New Roman" w:hAnsi="Times New Roman" w:cs="Times New Roman"/>
                <w:bCs/>
                <w:iCs/>
                <w:color w:val="000000" w:themeColor="text1"/>
                <w:sz w:val="16"/>
                <w:szCs w:val="16"/>
                <w:lang w:val="en-GB"/>
              </w:rPr>
              <w:t xml:space="preserve">Limited evidence </w:t>
            </w:r>
            <w:bookmarkStart w:id="3764" w:name="_Hlk77160457"/>
            <w:commentRangeStart w:id="3765"/>
            <w:ins w:id="3766" w:author="Robin Matthews" w:date="2021-07-15T11:47:00Z">
              <w:r w:rsidR="001E0D95">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1520-0477-95.9.S1.1", "author" : [ { "dropping-particle" : "", "family" : "A\u00f1el", "given" : "J.A.", "non-dropping-particle" : "", "parse-names" : false, "suffix" : "" }, { "dropping-particle" : "", "family" : "L\u00f3pez-Moreno", "given" : "J.I.", "non-dropping-particle" : "", "parse-names" : false, "suffix" : "" }, { "dropping-particle" : "", "family" : "Otto", "given" : "Friederike E.L.", "non-dropping-particle" : "", "parse-names" : false, "suffix" : "" }, { "dropping-particle" : "", "family" : "Vicente-Serrano", "given" : "Sergio M.", "non-dropping-particle" : "", "parse-names" : false, "suffix" : "" }, { "dropping-particle" : "", "family" : "Schaller", "given" : "Nathalie", "non-dropping-particle" : "", "parse-names" : false, "suffix" : "" }, { "dropping-particle" : "", "family" : "Massey", "given" : "Neil", "non-dropping-particle" : "", "parse-names" : false, "suffix" : "" }, { "dropping-particle" : "", "family" : "Buis\u00e1n", "given" : "Samuel", "non-dropping-particle" : "", "parse-names" : false, "suffix" : "" }, { "dropping-particle" : "", "family" : "Allen", "given" : "Myles", "non-dropping-particle" : "", "parse-names" : false, "suffix" : "" } ], "container-title" : "Bulletin of the American Meteorological Society", "id" : "ITEM-1", "issue" : "9", "issued" : { "date-parts" : [ [ "2014" ] ] }, "page" : "S73-S76", "publisher" : "American Meteorological Society", "title" : "The Extreme Snow Accumulation in the Western Spanish Pyrenees during Winter and Spring 2013 [in \"Explaining Extreme Events of 2013 from a Climate Perspective\"]", "translator" : [ { "dropping-particle" : "", "family" : "S1346", "given" : "", "non-dropping-particle" : "", "parse-names" : false, "suffix" : "" } ], "type" : "article-journal", "volume" : "95" }, "uris" : [ "http://www.mendeley.com/documents/?uuid=8c3a5d06-40ea-48e1-9d22-859b9cd6a985" ] }, { "id" : "ITEM-2", "itemData" : { "URL" : "https://www.ers.usda.gov/about-ers/plans-and-accomplishments/ers-annual-report-fy-2016/", "author" : [ { "dropping-particle" : "", "family" : "USDA", "given" : "", "non-dropping-particle" : "", "parse-names" : false, "suffix" : "" } ], "collection-title" : "USDA ERS Annual Report FY2016", "id" : "ITEM-2", "issued" : { "date-parts" : [ [ "2016" ] ] }, "publisher" : "United States Department of Agriculture (USDA) Economic Research Service (ERS)", "title" : "From Data to Analysis", "translator" : [ { "dropping-particle" : "", "family" : "Rt7; S3672", "given" : "", "non-dropping-particle" : "", "parse-names" : false, "suffix" : "" } ], "type" : "webpage" }, "uris" : [ "http://www.mendeley.com/documents/?uuid=68d4049e-f606-4aa0-88f6-efeac5df6584" ] } ], "mendeley" : { "formattedCitation" : "(A\u00f1el et al., 2014; USDA, 2016)", "plainTextFormattedCitation" : "(A\u00f1el et al., 2014; USDA, 2016)", "previouslyFormattedCitation" : "(A\u00f1el et al., 2014; USDA, 2016)" }, "properties" : { "noteIndex" : 0 }, "schema" : "https://github.com/citation-style-language/schema/raw/master/csl-citation.json" }</w:instrText>
            </w:r>
            <w:ins w:id="3767" w:author="Robin Matthews" w:date="2021-07-15T11:47:00Z">
              <w:r w:rsidR="001E0D95">
                <w:rPr>
                  <w:rFonts w:cs="Times New Roman"/>
                  <w:color w:val="000000" w:themeColor="text1"/>
                  <w:sz w:val="16"/>
                  <w:szCs w:val="16"/>
                  <w:lang w:val="en-GB"/>
                </w:rPr>
                <w:fldChar w:fldCharType="separate"/>
              </w:r>
              <w:r w:rsidR="001E0D95" w:rsidRPr="00CF0C76">
                <w:rPr>
                  <w:rFonts w:cs="Times New Roman"/>
                  <w:noProof/>
                  <w:color w:val="000000" w:themeColor="text1"/>
                  <w:sz w:val="16"/>
                  <w:szCs w:val="16"/>
                  <w:lang w:val="en-GB"/>
                </w:rPr>
                <w:t>(Añel et al., 2014; USDA, 2016)</w:t>
              </w:r>
              <w:r w:rsidR="001E0D95">
                <w:rPr>
                  <w:rFonts w:cs="Times New Roman"/>
                  <w:color w:val="000000" w:themeColor="text1"/>
                  <w:sz w:val="16"/>
                  <w:szCs w:val="16"/>
                  <w:lang w:val="en-GB"/>
                </w:rPr>
                <w:fldChar w:fldCharType="end"/>
              </w:r>
              <w:commentRangeEnd w:id="3765"/>
              <w:r w:rsidR="00037826">
                <w:rPr>
                  <w:rStyle w:val="Marquedecommentaire"/>
                  <w:rFonts w:ascii="Times New Roman" w:hAnsi="Times New Roman" w:cstheme="minorBidi"/>
                  <w:lang w:val="fr-FR" w:eastAsia="fr-FR"/>
                </w:rPr>
                <w:commentReference w:id="3765"/>
              </w:r>
            </w:ins>
            <w:commentRangeStart w:id="3768"/>
            <w:del w:id="3769" w:author="Robin Matthews" w:date="2021-07-15T11:47:00Z">
              <w:r w:rsidRPr="00D424AA" w:rsidDel="001E0D95">
                <w:rPr>
                  <w:rFonts w:cs="Times New Roman"/>
                  <w:color w:val="000000" w:themeColor="text1"/>
                  <w:sz w:val="16"/>
                  <w:szCs w:val="16"/>
                  <w:lang w:val="en-GB"/>
                </w:rPr>
                <w:fldChar w:fldCharType="begin" w:fldLock="1"/>
              </w:r>
              <w:r w:rsidR="00DB48AC" w:rsidDel="001E0D95">
                <w:rPr>
                  <w:rFonts w:ascii="Times New Roman" w:hAnsi="Times New Roman" w:cs="Times New Roman"/>
                  <w:color w:val="000000" w:themeColor="text1"/>
                  <w:sz w:val="16"/>
                  <w:szCs w:val="16"/>
                  <w:lang w:val="en-GB"/>
                </w:rPr>
                <w:delInstrText>ADDIN CSL_CITATION { "citationItems" : [ { "id" : "ITEM-1", "itemData" : { "DOI" : "10.1175/1520-0477-95.9.S1.1", "author" : [ { "dropping-particle" : "", "family" : "A\u00f1el", "given" : "J.A.", "non-dropping-particle" : "", "parse-names" : false, "suffix" : "" }, { "dropping-particle" : "", "family" : "L\u00f3pez-Moreno", "given" : "J.I.", "non-dropping-particle" : "", "parse-names" : false, "suffix" : "" }, { "dropping-particle" : "", "family" : "Otto", "given" : "Friederike E.L.", "non-dropping-particle" : "", "parse-names" : false, "suffix" : "" }, { "dropping-particle" : "", "family" : "Vicente-Serrano", "given" : "Sergio M.", "non-dropping-particle" : "", "parse-names" : false, "suffix" : "" }, { "dropping-particle" : "", "family" : "Schaller", "given" : "Nathalie", "non-dropping-particle" : "", "parse-names" : false, "suffix" : "" }, { "dropping-particle" : "", "family" : "Massey", "given" : "Neil", "non-dropping-particle" : "", "parse-names" : false, "suffix" : "" }, { "dropping-particle" : "", "family" : "Buis\u00e1n", "given" : "Samuel", "non-dropping-particle" : "", "parse-names" : false, "suffix" : "" }, { "dropping-particle" : "", "family" : "Allen", "given" : "Myles", "non-dropping-particle" : "", "parse-names" : false, "suffix" : "" } ], "container-title" : "Bulletin of the American Meteorological Society", "id" : "ITEM-1", "issue" : "9", "issued" : { "date-parts" : [ [ "2014" ] ] }, "page" : "S73-S76", "publisher" : "American Meteorological Society", "title" : "The Extreme Snow Accumulation in the Western Spanish Pyrenees during Winter and Spring 2013 [in \"Explaining Extreme Events of 2013 from a Climate Perspective\"]", "translator" : [ { "dropping-particle" : "", "family" : "S1346", "given" : "", "non-dropping-particle" : "", "parse-names" : false, "suffix" : "" } ], "type" : "article-journal", "volume" : "95" }, "uris" : [ "http://www.mendeley.com/documents/?uuid=8c3a5d06-40ea-48e1-9d22-859b9cd6a985" ] } ], "mendeley" : { "formattedCitation" : "(A\u00f1el et al., 2014)", "manualFormatting" : "(A\u00f1el et al., 2014;", "plainTextFormattedCitation" : "(A\u00f1el et al., 2014)", "previouslyFormattedCitation" : "(A\u00f1el et al., 2014a)" }, "properties" : { "noteIndex" : 0 }, "schema" : "https://github.com/citation-style-language/schema/raw/master/csl-citation.json" }</w:delInstrText>
              </w:r>
              <w:r w:rsidRPr="00D424AA" w:rsidDel="001E0D95">
                <w:rPr>
                  <w:rFonts w:cs="Times New Roman"/>
                  <w:color w:val="000000" w:themeColor="text1"/>
                  <w:sz w:val="16"/>
                  <w:szCs w:val="16"/>
                  <w:lang w:val="en-GB"/>
                </w:rPr>
                <w:fldChar w:fldCharType="separate"/>
              </w:r>
              <w:r w:rsidR="00A26296" w:rsidDel="001E0D95">
                <w:rPr>
                  <w:rFonts w:ascii="Times New Roman" w:hAnsi="Times New Roman" w:cs="Times New Roman"/>
                  <w:noProof/>
                  <w:color w:val="000000" w:themeColor="text1"/>
                  <w:sz w:val="16"/>
                  <w:szCs w:val="16"/>
                  <w:lang w:val="en-GB"/>
                </w:rPr>
                <w:delText>(Añel et al., 2014;</w:delText>
              </w:r>
              <w:r w:rsidRPr="00D424AA" w:rsidDel="001E0D95">
                <w:rPr>
                  <w:rFonts w:cs="Times New Roman"/>
                  <w:color w:val="000000" w:themeColor="text1"/>
                  <w:sz w:val="16"/>
                  <w:szCs w:val="16"/>
                  <w:lang w:val="en-GB"/>
                </w:rPr>
                <w:fldChar w:fldCharType="end"/>
              </w:r>
              <w:commentRangeEnd w:id="3768"/>
              <w:r w:rsidR="00A26296" w:rsidDel="001E0D95">
                <w:rPr>
                  <w:rStyle w:val="Marquedecommentaire"/>
                  <w:rFonts w:ascii="Times New Roman" w:hAnsi="Times New Roman" w:cstheme="minorBidi"/>
                  <w:lang w:val="fr-FR" w:eastAsia="fr-FR"/>
                </w:rPr>
                <w:commentReference w:id="3768"/>
              </w:r>
              <w:r w:rsidRPr="00841A35" w:rsidDel="001E0D95">
                <w:rPr>
                  <w:rFonts w:ascii="Times New Roman" w:hAnsi="Times New Roman" w:cs="Times New Roman"/>
                  <w:color w:val="000000" w:themeColor="text1"/>
                  <w:sz w:val="16"/>
                  <w:szCs w:val="16"/>
                  <w:lang w:val="en-GB"/>
                </w:rPr>
                <w:delText xml:space="preserve"> </w:delText>
              </w:r>
              <w:commentRangeStart w:id="3770"/>
              <w:commentRangeStart w:id="3771"/>
              <w:r w:rsidRPr="00D424AA" w:rsidDel="001E0D95">
                <w:rPr>
                  <w:rFonts w:cs="Times New Roman"/>
                  <w:color w:val="000000" w:themeColor="text1"/>
                  <w:sz w:val="16"/>
                  <w:szCs w:val="16"/>
                  <w:lang w:val="en-GB"/>
                </w:rPr>
                <w:fldChar w:fldCharType="begin" w:fldLock="1"/>
              </w:r>
              <w:r w:rsidR="00DB48AC" w:rsidDel="001E0D95">
                <w:rPr>
                  <w:rFonts w:ascii="Times New Roman" w:hAnsi="Times New Roman" w:cs="Times New Roman"/>
                  <w:color w:val="000000" w:themeColor="text1"/>
                  <w:sz w:val="16"/>
                  <w:szCs w:val="16"/>
                  <w:lang w:val="en-GB"/>
                </w:rPr>
                <w:delInstrText>ADDIN CSL_CITATION { "citationItems" : [ { "id" : "ITEM-1", "itemData" : { "DOI" : "10.1175/1520-0477-95.9.S1.1", "author" : [ { "dropping-particle" : "", "family" : "A\u00f1el", "given" : "J.A.", "non-dropping-particle" : "", "parse-names" : false, "suffix" : "" }, { "dropping-particle" : "", "family" : "L\u00f3pez-Moreno", "given" : "J.I.", "non-dropping-particle" : "", "parse-names" : false, "suffix" : "" }, { "dropping-particle" : "", "family" : "Otto", "given" : "Friederike E.L.", "non-dropping-particle" : "", "parse-names" : false, "suffix" : "" }, { "dropping-particle" : "", "family" : "Vicente-Serrano", "given" : "Sergio M.", "non-dropping-particle" : "", "parse-names" : false, "suffix" : "" }, { "dropping-particle" : "", "family" : "Schaller", "given" : "Nathalie", "non-dropping-particle" : "", "parse-names" : false, "suffix" : "" }, { "dropping-particle" : "", "family" : "Massey", "given" : "Neil", "non-dropping-particle" : "", "parse-names" : false, "suffix" : "" }, { "dropping-particle" : "", "family" : "Buis\u00e1n", "given" : "Samuel", "non-dropping-particle" : "", "parse-names" : false, "suffix" : "" }, { "dropping-particle" : "", "family" : "Allen", "given" : "Myles", "non-dropping-particle" : "", "parse-names" : false, "suffix" : "" } ], "container-title" : "Bulletin of the American Meteorological Society", "id" : "ITEM-1", "issue" : "9", "issued" : { "date-parts" : [ [ "2014" ] ] }, "page" : "S73-S76", "publisher" : "American Meteorological Society", "title" : "The Extreme Snow Accumulation in the Western Spanish Pyrenees during Winter and Spring 2013 [in \"Explaining Extreme Events of 2013 from a Climate Perspective\"]", "translator" : [ { "dropping-particle" : "", "family" : "S1346", "given" : "", "non-dropping-particle" : "", "parse-names" : false, "suffix" : "" } ], "type" : "article-journal", "volume" : "95" }, "uris" : [ "http://www.mendeley.com/documents/?uuid=8c3a5d06-40ea-48e1-9d22-859b9cd6a985" ] } ], "mendeley" : { "formattedCitation" : "(A\u00f1el et al., 2014)", "manualFormatting" : "U.S. Department of Agriculture Economic Research Service, 2016)", "plainTextFormattedCitation" : "(A\u00f1el et al., 2014)", "previouslyFormattedCitation" : "(A\u00f1el et al., 2014b)" }, "properties" : { "noteIndex" : 0 }, "schema" : "https://github.com/citation-style-language/schema/raw/master/csl-citation.json" }</w:delInstrText>
              </w:r>
              <w:r w:rsidRPr="00D424AA" w:rsidDel="001E0D95">
                <w:rPr>
                  <w:rFonts w:cs="Times New Roman"/>
                  <w:color w:val="000000" w:themeColor="text1"/>
                  <w:sz w:val="16"/>
                  <w:szCs w:val="16"/>
                  <w:lang w:val="en-GB"/>
                </w:rPr>
                <w:fldChar w:fldCharType="separate"/>
              </w:r>
              <w:r w:rsidR="00A26296" w:rsidDel="001E0D95">
                <w:rPr>
                  <w:rFonts w:ascii="Times New Roman" w:hAnsi="Times New Roman" w:cs="Times New Roman"/>
                  <w:noProof/>
                  <w:color w:val="000000" w:themeColor="text1"/>
                  <w:sz w:val="16"/>
                  <w:szCs w:val="16"/>
                  <w:lang w:val="en-GB"/>
                </w:rPr>
                <w:delText>U.S. Department of Agriculture Economic Research Service, 2016)</w:delText>
              </w:r>
              <w:r w:rsidRPr="00D424AA" w:rsidDel="001E0D95">
                <w:rPr>
                  <w:rFonts w:cs="Times New Roman"/>
                  <w:color w:val="000000" w:themeColor="text1"/>
                  <w:sz w:val="16"/>
                  <w:szCs w:val="16"/>
                  <w:lang w:val="en-GB"/>
                </w:rPr>
                <w:fldChar w:fldCharType="end"/>
              </w:r>
            </w:del>
            <w:bookmarkEnd w:id="3764"/>
            <w:commentRangeEnd w:id="3770"/>
            <w:commentRangeEnd w:id="3771"/>
            <w:r w:rsidR="00B03628">
              <w:rPr>
                <w:rStyle w:val="Marquedecommentaire"/>
                <w:rFonts w:ascii="Times New Roman" w:hAnsi="Times New Roman" w:cstheme="minorBidi"/>
                <w:lang w:val="fr-FR" w:eastAsia="fr-FR"/>
              </w:rPr>
              <w:commentReference w:id="3770"/>
            </w:r>
            <w:r w:rsidR="00A26296">
              <w:rPr>
                <w:rStyle w:val="Marquedecommentaire"/>
                <w:rFonts w:ascii="Times New Roman" w:hAnsi="Times New Roman" w:cstheme="minorBidi"/>
                <w:lang w:val="fr-FR" w:eastAsia="fr-FR"/>
              </w:rPr>
              <w:commentReference w:id="3771"/>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0FFE6348" w14:textId="336A75F8" w:rsidR="00D376F0" w:rsidRPr="00841A35" w:rsidRDefault="00D376F0" w:rsidP="00D424AA">
            <w:pPr>
              <w:rPr>
                <w:rFonts w:ascii="Times New Roman" w:hAnsi="Times New Roman" w:cs="Times New Roman"/>
                <w:i/>
                <w:sz w:val="16"/>
                <w:szCs w:val="16"/>
                <w:lang w:val="en-GB"/>
              </w:rPr>
            </w:pPr>
            <w:r w:rsidRPr="00D424AA">
              <w:rPr>
                <w:rFonts w:ascii="Times New Roman" w:hAnsi="Times New Roman" w:cs="Times New Roman"/>
                <w:color w:val="000000" w:themeColor="text1"/>
                <w:sz w:val="16"/>
                <w:szCs w:val="16"/>
                <w:lang w:val="en-GB"/>
              </w:rPr>
              <w:t xml:space="preserve">CMIP6 models, CMIP5 models, and RCMs project inconsistent changes in the region </w:t>
            </w:r>
            <w:bookmarkStart w:id="3772" w:name="_Hlk77160523"/>
            <w:ins w:id="3773" w:author="Robin Matthews" w:date="2021-07-14T13:09:00Z">
              <w:r w:rsidR="00BC5095" w:rsidRPr="00BC5095">
                <w:rPr>
                  <w:rFonts w:ascii="Times New Roman" w:hAnsi="Times New Roman" w:cs="Times New Roman"/>
                  <w:sz w:val="16"/>
                  <w:szCs w:val="16"/>
                  <w:lang w:val="en-GB" w:eastAsia="fr-FR"/>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2",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3",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3",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4",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4",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Zollo et al., 2016; Samuels et al., 2018; Cardell et al., 2020; Li et al., 2020a)", "manualFormatting" : "(Zollo et al., 2016; Samuels et al., 2018; Cardell et al., 2020; C. Li et al., 2020)", "plainTextFormattedCitation" : "(Zollo et al., 2016; Samuels et al., 2018; Cardell et al., 2020; Li et al., 2020a)", "previouslyFormattedCitation" : "(Zollo et al., 2016; Samuels et al., 2018; Cardell et al., 2020; Li et al., 2020a)" }, "properties" : { "noteIndex" : 0 }, "schema" : "https://github.com/citation-style-language/schema/raw/master/csl-citation.json" }</w:instrText>
            </w:r>
            <w:ins w:id="3774" w:author="Robin Matthews" w:date="2021-07-14T13:09:00Z">
              <w:r w:rsidR="00BC5095" w:rsidRPr="00BC5095">
                <w:rPr>
                  <w:rFonts w:ascii="Times New Roman" w:hAnsi="Times New Roman" w:cs="Times New Roman"/>
                  <w:sz w:val="16"/>
                  <w:szCs w:val="16"/>
                  <w:lang w:val="en-GB" w:eastAsia="fr-FR"/>
                  <w:rPrChange w:id="3775" w:author="Robin Matthews" w:date="2021-07-14T13:09:00Z">
                    <w:rPr>
                      <w:rFonts w:cs="Times New Roman"/>
                      <w:sz w:val="16"/>
                      <w:szCs w:val="16"/>
                      <w:lang w:val="en-GB"/>
                    </w:rPr>
                  </w:rPrChange>
                </w:rPr>
                <w:fldChar w:fldCharType="separate"/>
              </w:r>
              <w:r w:rsidR="00BC5095" w:rsidRPr="00BC5095">
                <w:rPr>
                  <w:rFonts w:cs="Times New Roman"/>
                  <w:noProof/>
                  <w:sz w:val="16"/>
                  <w:szCs w:val="16"/>
                  <w:lang w:val="en-GB"/>
                </w:rPr>
                <w:t>(Zollo et al., 2016; Samuels et al., 2018; Cardell et al., 2020; C. Li et al., 2020)</w:t>
              </w:r>
              <w:r w:rsidR="00BC5095" w:rsidRPr="00BC5095">
                <w:rPr>
                  <w:rFonts w:ascii="Times New Roman" w:hAnsi="Times New Roman" w:cs="Times New Roman"/>
                  <w:sz w:val="16"/>
                  <w:szCs w:val="16"/>
                  <w:lang w:val="en-GB" w:eastAsia="fr-FR"/>
                  <w:rPrChange w:id="3776" w:author="Robin Matthews" w:date="2021-07-14T13:09:00Z">
                    <w:rPr>
                      <w:rFonts w:cs="Times New Roman"/>
                      <w:sz w:val="16"/>
                      <w:szCs w:val="16"/>
                      <w:lang w:val="en-GB"/>
                    </w:rPr>
                  </w:rPrChange>
                </w:rPr>
                <w:fldChar w:fldCharType="end"/>
              </w:r>
            </w:ins>
            <w:commentRangeStart w:id="3777"/>
            <w:del w:id="3778" w:author="Robin Matthews" w:date="2021-07-14T13:09:00Z">
              <w:r w:rsidRPr="00D424AA" w:rsidDel="00BC5095">
                <w:rPr>
                  <w:rFonts w:ascii="Times New Roman" w:hAnsi="Times New Roman" w:cs="Times New Roman"/>
                  <w:sz w:val="16"/>
                  <w:szCs w:val="16"/>
                  <w:lang w:val="en-GB" w:eastAsia="fr-FR"/>
                </w:rPr>
                <w:fldChar w:fldCharType="begin" w:fldLock="1"/>
              </w:r>
              <w:r w:rsidR="00FC4C2D" w:rsidDel="00BC5095">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BC5095">
                <w:rPr>
                  <w:rFonts w:ascii="Times New Roman" w:hAnsi="Times New Roman" w:cs="Times New Roman"/>
                  <w:sz w:val="16"/>
                  <w:szCs w:val="16"/>
                  <w:lang w:val="en-GB" w:eastAsia="fr-FR"/>
                </w:rPr>
                <w:fldChar w:fldCharType="separate"/>
              </w:r>
              <w:r w:rsidR="00A26296" w:rsidDel="00BC5095">
                <w:rPr>
                  <w:rFonts w:ascii="Times New Roman" w:hAnsi="Times New Roman" w:cs="Times New Roman"/>
                  <w:noProof/>
                  <w:sz w:val="16"/>
                  <w:szCs w:val="16"/>
                  <w:lang w:val="en-GB"/>
                </w:rPr>
                <w:delText>(Li et al., 2020</w:delText>
              </w:r>
              <w:r w:rsidRPr="00D424AA" w:rsidDel="00BC5095">
                <w:rPr>
                  <w:rFonts w:ascii="Times New Roman" w:hAnsi="Times New Roman" w:cs="Times New Roman"/>
                  <w:sz w:val="16"/>
                  <w:szCs w:val="16"/>
                  <w:lang w:val="en-GB" w:eastAsia="fr-FR"/>
                </w:rPr>
                <w:fldChar w:fldCharType="end"/>
              </w:r>
              <w:commentRangeEnd w:id="3777"/>
              <w:r w:rsidR="00A26296" w:rsidDel="00BC5095">
                <w:rPr>
                  <w:rStyle w:val="Marquedecommentaire"/>
                  <w:rFonts w:ascii="Times New Roman" w:hAnsi="Times New Roman" w:cstheme="minorBidi"/>
                  <w:lang w:val="fr-FR" w:eastAsia="fr-FR"/>
                </w:rPr>
                <w:commentReference w:id="3777"/>
              </w:r>
              <w:r w:rsidRPr="00841A35" w:rsidDel="00BC5095">
                <w:rPr>
                  <w:rFonts w:ascii="Times New Roman" w:hAnsi="Times New Roman" w:cs="Times New Roman"/>
                  <w:sz w:val="16"/>
                  <w:szCs w:val="16"/>
                  <w:lang w:val="en-GB"/>
                </w:rPr>
                <w:delText>;</w:delText>
              </w:r>
              <w:r w:rsidRPr="00D424AA" w:rsidDel="00BC5095">
                <w:rPr>
                  <w:rFonts w:ascii="Times New Roman" w:hAnsi="Times New Roman" w:cs="Times New Roman"/>
                  <w:color w:val="000000" w:themeColor="text1"/>
                  <w:sz w:val="16"/>
                  <w:szCs w:val="16"/>
                  <w:lang w:val="en-GB"/>
                </w:rPr>
                <w:delText xml:space="preserve"> </w:delText>
              </w:r>
              <w:commentRangeStart w:id="3779"/>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Cardell et al., 2020</w:delText>
              </w:r>
              <w:r w:rsidRPr="00D424AA" w:rsidDel="00BC5095">
                <w:rPr>
                  <w:rFonts w:cs="Times New Roman"/>
                  <w:color w:val="000000" w:themeColor="text1"/>
                  <w:sz w:val="16"/>
                  <w:szCs w:val="16"/>
                  <w:lang w:val="en-GB"/>
                </w:rPr>
                <w:fldChar w:fldCharType="end"/>
              </w:r>
              <w:commentRangeEnd w:id="3779"/>
              <w:r w:rsidR="00A26296" w:rsidDel="00BC5095">
                <w:rPr>
                  <w:rStyle w:val="Marquedecommentaire"/>
                  <w:rFonts w:ascii="Times New Roman" w:hAnsi="Times New Roman" w:cstheme="minorBidi"/>
                  <w:lang w:val="fr-FR" w:eastAsia="fr-FR"/>
                </w:rPr>
                <w:commentReference w:id="3779"/>
              </w:r>
              <w:r w:rsidRPr="00841A35" w:rsidDel="00BC5095">
                <w:rPr>
                  <w:rFonts w:ascii="Times New Roman" w:hAnsi="Times New Roman" w:cs="Times New Roman"/>
                  <w:color w:val="000000" w:themeColor="text1"/>
                  <w:sz w:val="16"/>
                  <w:szCs w:val="16"/>
                  <w:lang w:val="en-GB"/>
                </w:rPr>
                <w:delText xml:space="preserve">; </w:delText>
              </w:r>
              <w:commentRangeStart w:id="3780"/>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Zollo et al., 2016</w:delText>
              </w:r>
              <w:r w:rsidRPr="00D424AA" w:rsidDel="00BC5095">
                <w:rPr>
                  <w:rFonts w:cs="Times New Roman"/>
                  <w:color w:val="000000" w:themeColor="text1"/>
                  <w:sz w:val="16"/>
                  <w:szCs w:val="16"/>
                  <w:lang w:val="en-GB"/>
                </w:rPr>
                <w:fldChar w:fldCharType="end"/>
              </w:r>
              <w:commentRangeEnd w:id="3780"/>
              <w:r w:rsidR="00A26296" w:rsidDel="00BC5095">
                <w:rPr>
                  <w:rStyle w:val="Marquedecommentaire"/>
                  <w:rFonts w:ascii="Times New Roman" w:hAnsi="Times New Roman" w:cstheme="minorBidi"/>
                  <w:lang w:val="fr-FR" w:eastAsia="fr-FR"/>
                </w:rPr>
                <w:commentReference w:id="3780"/>
              </w:r>
              <w:r w:rsidRPr="00841A35" w:rsidDel="00BC5095">
                <w:rPr>
                  <w:rFonts w:ascii="Times New Roman" w:hAnsi="Times New Roman" w:cs="Times New Roman"/>
                  <w:color w:val="000000" w:themeColor="text1"/>
                  <w:sz w:val="16"/>
                  <w:szCs w:val="16"/>
                  <w:lang w:val="en-GB"/>
                </w:rPr>
                <w:delText xml:space="preserve">; </w:delText>
              </w:r>
              <w:commentRangeStart w:id="3781"/>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1",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Samuels et al., 2018)", "manualFormatting" : "Samuels et al., 2018)", "plainTextFormattedCitation" : "(Samuels et al., 2018)", "previouslyFormattedCitation" : "(Samuels et al., 2018)"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Samuels et al., 2018)</w:delText>
              </w:r>
              <w:r w:rsidRPr="00D424AA" w:rsidDel="00BC5095">
                <w:rPr>
                  <w:rFonts w:cs="Times New Roman"/>
                  <w:color w:val="000000" w:themeColor="text1"/>
                  <w:sz w:val="16"/>
                  <w:szCs w:val="16"/>
                  <w:lang w:val="en-GB"/>
                </w:rPr>
                <w:fldChar w:fldCharType="end"/>
              </w:r>
            </w:del>
            <w:bookmarkEnd w:id="3772"/>
            <w:commentRangeEnd w:id="3781"/>
            <w:r w:rsidR="00A26296">
              <w:rPr>
                <w:rStyle w:val="Marquedecommentaire"/>
                <w:rFonts w:ascii="Times New Roman" w:hAnsi="Times New Roman" w:cstheme="minorBidi"/>
                <w:lang w:val="fr-FR" w:eastAsia="fr-FR"/>
              </w:rPr>
              <w:commentReference w:id="3781"/>
            </w:r>
          </w:p>
        </w:tc>
        <w:tc>
          <w:tcPr>
            <w:tcW w:w="3305" w:type="dxa"/>
            <w:tcBorders>
              <w:top w:val="single" w:sz="4" w:space="0" w:color="auto"/>
              <w:left w:val="single" w:sz="4" w:space="0" w:color="auto"/>
              <w:bottom w:val="single" w:sz="4" w:space="0" w:color="auto"/>
              <w:right w:val="single" w:sz="4" w:space="0" w:color="auto"/>
            </w:tcBorders>
            <w:shd w:val="clear" w:color="auto" w:fill="DEEAF6"/>
            <w:tcMar>
              <w:top w:w="40" w:type="dxa"/>
              <w:left w:w="40" w:type="dxa"/>
              <w:bottom w:w="40" w:type="dxa"/>
              <w:right w:w="40" w:type="dxa"/>
            </w:tcMar>
          </w:tcPr>
          <w:p w14:paraId="2D338378" w14:textId="1F5317E6"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782"/>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ins w:id="3783" w:author="Robin Matthews" w:date="2021-07-14T13:09:00Z">
              <w:r w:rsidR="00BC5095">
                <w:rPr>
                  <w:rFonts w:ascii="Times New Roman" w:hAnsi="Times New Roman" w:cs="Times New Roman"/>
                  <w:noProof/>
                  <w:sz w:val="16"/>
                  <w:szCs w:val="16"/>
                  <w:lang w:val="en-GB"/>
                </w:rPr>
                <w:t xml:space="preserve">C. </w:t>
              </w:r>
            </w:ins>
            <w:r w:rsidR="00A26296">
              <w:rPr>
                <w:rFonts w:ascii="Times New Roman" w:hAnsi="Times New Roman" w:cs="Times New Roman"/>
                <w:noProof/>
                <w:sz w:val="16"/>
                <w:szCs w:val="16"/>
                <w:lang w:val="en-GB"/>
              </w:rPr>
              <w:t>Li et al., 2020</w:t>
            </w:r>
            <w:r w:rsidRPr="00D424AA">
              <w:rPr>
                <w:rFonts w:cs="Times New Roman"/>
                <w:sz w:val="16"/>
                <w:szCs w:val="16"/>
                <w:lang w:val="en-GB"/>
              </w:rPr>
              <w:fldChar w:fldCharType="end"/>
            </w:r>
            <w:commentRangeEnd w:id="3782"/>
            <w:r w:rsidR="00A26296">
              <w:rPr>
                <w:rStyle w:val="Marquedecommentaire"/>
                <w:rFonts w:ascii="Times New Roman" w:hAnsi="Times New Roman" w:cstheme="minorBidi"/>
                <w:lang w:val="fr-FR" w:eastAsia="fr-FR"/>
              </w:rPr>
              <w:commentReference w:id="3782"/>
            </w:r>
            <w:r w:rsidRPr="00841A35">
              <w:rPr>
                <w:rFonts w:ascii="Times New Roman" w:hAnsi="Times New Roman" w:cs="Times New Roman"/>
                <w:color w:val="000000" w:themeColor="text1"/>
                <w:sz w:val="16"/>
                <w:szCs w:val="16"/>
                <w:lang w:val="en-GB"/>
              </w:rPr>
              <w:t xml:space="preserve">; Annex). Median increase of more than 2% in the 50-year Rx1day and Rx5day events compared to the 1°C warming level </w:t>
            </w:r>
            <w:commentRangeStart w:id="3784"/>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785" w:author="Robin Matthews" w:date="2021-07-14T12:18:00Z">
              <w:r w:rsidR="00A26296" w:rsidDel="00426B37">
                <w:rPr>
                  <w:rFonts w:ascii="Times New Roman" w:hAnsi="Times New Roman" w:cs="Times New Roman"/>
                  <w:noProof/>
                  <w:sz w:val="16"/>
                  <w:szCs w:val="16"/>
                  <w:lang w:val="en-GB"/>
                </w:rPr>
                <w:delText>Li et al., 2020a</w:delText>
              </w:r>
            </w:del>
            <w:ins w:id="3786"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784"/>
            <w:r w:rsidR="00A26296">
              <w:rPr>
                <w:rStyle w:val="Marquedecommentaire"/>
                <w:rFonts w:ascii="Times New Roman" w:hAnsi="Times New Roman" w:cstheme="minorBidi"/>
                <w:lang w:val="fr-FR" w:eastAsia="fr-FR"/>
              </w:rPr>
              <w:commentReference w:id="3784"/>
            </w:r>
            <w:r w:rsidRPr="00841A35">
              <w:rPr>
                <w:rFonts w:ascii="Times New Roman" w:hAnsi="Times New Roman" w:cs="Times New Roman"/>
                <w:sz w:val="16"/>
                <w:szCs w:val="16"/>
                <w:lang w:val="en-GB"/>
              </w:rPr>
              <w:t xml:space="preserve"> </w:t>
            </w:r>
            <w:r w:rsidRPr="00D424AA">
              <w:rPr>
                <w:rFonts w:ascii="Times New Roman" w:hAnsi="Times New Roman" w:cs="Times New Roman"/>
                <w:color w:val="000000" w:themeColor="text1"/>
                <w:sz w:val="16"/>
                <w:szCs w:val="16"/>
                <w:lang w:val="en-GB"/>
              </w:rPr>
              <w:t>and more than 0% in annual Rx1day and Rx5day and less than -2% in annual Rx30day compared to pre-industrial (Annex).</w:t>
            </w:r>
          </w:p>
          <w:p w14:paraId="2C4762EB" w14:textId="77777777" w:rsidR="00D376F0" w:rsidRPr="00D424AA" w:rsidRDefault="00D376F0" w:rsidP="00D424AA">
            <w:pPr>
              <w:rPr>
                <w:rFonts w:ascii="Times New Roman" w:hAnsi="Times New Roman" w:cs="Times New Roman"/>
                <w:color w:val="000000" w:themeColor="text1"/>
                <w:sz w:val="16"/>
                <w:szCs w:val="16"/>
                <w:lang w:val="en-GB"/>
              </w:rPr>
            </w:pPr>
          </w:p>
          <w:p w14:paraId="49AAA06C" w14:textId="77C84846" w:rsidR="00D376F0" w:rsidRPr="00D424AA" w:rsidRDefault="00D376F0" w:rsidP="00D424AA">
            <w:pPr>
              <w:rPr>
                <w:rFonts w:ascii="Times New Roman" w:hAnsi="Times New Roman" w:cs="Times New Roman"/>
                <w:i/>
                <w:sz w:val="16"/>
                <w:szCs w:val="16"/>
                <w:lang w:val="en-GB"/>
              </w:rPr>
            </w:pPr>
            <w:r w:rsidRPr="00D424AA">
              <w:rPr>
                <w:rFonts w:ascii="Times New Roman" w:hAnsi="Times New Roman" w:cs="Times New Roman"/>
                <w:color w:val="000000" w:themeColor="text1"/>
                <w:sz w:val="16"/>
                <w:szCs w:val="16"/>
                <w:lang w:val="en-GB"/>
              </w:rPr>
              <w:t>Additional evidence from CMIP5 and RCM simulations for an increase in the intensity of heavy precipitation</w:t>
            </w:r>
            <w:r w:rsidRPr="00D424AA">
              <w:rPr>
                <w:rFonts w:ascii="Times New Roman" w:hAnsi="Times New Roman" w:cs="Times New Roman"/>
                <w:sz w:val="16"/>
                <w:szCs w:val="16"/>
                <w:lang w:val="en-GB"/>
              </w:rPr>
              <w:t xml:space="preserve"> </w:t>
            </w:r>
            <w:bookmarkStart w:id="3787" w:name="_Hlk77160632"/>
            <w:ins w:id="3788" w:author="Robin Matthews" w:date="2021-07-14T13:11:00Z">
              <w:r w:rsidR="00BC5095" w:rsidRPr="00BC5095">
                <w:rPr>
                  <w:rFonts w:ascii="Times New Roman" w:hAnsi="Times New Roman" w:cs="Times New Roman"/>
                  <w:color w:val="000000" w:themeColor="text1"/>
                  <w:sz w:val="16"/>
                  <w:szCs w:val="16"/>
                  <w:lang w:val="en-GB" w:eastAsia="fr-FR"/>
                </w:rPr>
                <w:fldChar w:fldCharType="begin" w:fldLock="1"/>
              </w:r>
            </w:ins>
            <w:r w:rsidR="00DB48AC">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2",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3",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3",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Zollo et al., 2016; Samuels et al., 2018; Cardell et al., 2020)", "plainTextFormattedCitation" : "(Zollo et al., 2016; Samuels et al., 2018; Cardell et al., 2020)", "previouslyFormattedCitation" : "(Zollo et al., 2016; Samuels et al., 2018; Cardell et al., 2020)" }, "properties" : { "noteIndex" : 0 }, "schema" : "https://github.com/citation-style-language/schema/raw/master/csl-citation.json" }</w:instrText>
            </w:r>
            <w:ins w:id="3789" w:author="Robin Matthews" w:date="2021-07-14T13:11:00Z">
              <w:r w:rsidR="00BC5095" w:rsidRPr="00BC5095">
                <w:rPr>
                  <w:rFonts w:ascii="Times New Roman" w:hAnsi="Times New Roman" w:cs="Times New Roman"/>
                  <w:color w:val="000000" w:themeColor="text1"/>
                  <w:sz w:val="16"/>
                  <w:szCs w:val="16"/>
                  <w:lang w:val="en-GB" w:eastAsia="fr-FR"/>
                  <w:rPrChange w:id="3790" w:author="Robin Matthews" w:date="2021-07-14T13:11:00Z">
                    <w:rPr>
                      <w:rFonts w:cs="Times New Roman"/>
                      <w:color w:val="000000" w:themeColor="text1"/>
                      <w:sz w:val="16"/>
                      <w:szCs w:val="16"/>
                      <w:lang w:val="en-GB"/>
                    </w:rPr>
                  </w:rPrChange>
                </w:rPr>
                <w:fldChar w:fldCharType="separate"/>
              </w:r>
              <w:r w:rsidR="00BC5095" w:rsidRPr="00BC5095">
                <w:rPr>
                  <w:rFonts w:cs="Times New Roman"/>
                  <w:noProof/>
                  <w:color w:val="000000" w:themeColor="text1"/>
                  <w:sz w:val="16"/>
                  <w:szCs w:val="16"/>
                  <w:lang w:val="en-GB"/>
                </w:rPr>
                <w:t>(Zollo et al., 2016; Samuels et al., 2018; Cardell et al., 2020)</w:t>
              </w:r>
              <w:r w:rsidR="00BC5095" w:rsidRPr="00BC5095">
                <w:rPr>
                  <w:rFonts w:ascii="Times New Roman" w:hAnsi="Times New Roman" w:cs="Times New Roman"/>
                  <w:color w:val="000000" w:themeColor="text1"/>
                  <w:sz w:val="16"/>
                  <w:szCs w:val="16"/>
                  <w:lang w:val="en-GB" w:eastAsia="fr-FR"/>
                  <w:rPrChange w:id="3791" w:author="Robin Matthews" w:date="2021-07-14T13:11:00Z">
                    <w:rPr>
                      <w:rFonts w:cs="Times New Roman"/>
                      <w:color w:val="000000" w:themeColor="text1"/>
                      <w:sz w:val="16"/>
                      <w:szCs w:val="16"/>
                      <w:lang w:val="en-GB"/>
                    </w:rPr>
                  </w:rPrChange>
                </w:rPr>
                <w:fldChar w:fldCharType="end"/>
              </w:r>
              <w:r w:rsidR="00BC5095" w:rsidRPr="00BC5095" w:rsidDel="00BC5095">
                <w:rPr>
                  <w:rFonts w:ascii="Times New Roman" w:hAnsi="Times New Roman" w:cs="Times New Roman"/>
                  <w:sz w:val="16"/>
                  <w:szCs w:val="16"/>
                  <w:lang w:val="en-GB" w:eastAsia="fr-FR"/>
                </w:rPr>
                <w:t xml:space="preserve"> </w:t>
              </w:r>
            </w:ins>
            <w:del w:id="3792" w:author="Robin Matthews" w:date="2021-07-14T13:11:00Z">
              <w:r w:rsidRPr="00BC5095" w:rsidDel="00BC5095">
                <w:rPr>
                  <w:rFonts w:ascii="Times New Roman" w:hAnsi="Times New Roman" w:cs="Times New Roman"/>
                  <w:sz w:val="16"/>
                  <w:szCs w:val="16"/>
                  <w:lang w:val="en-GB" w:eastAsia="fr-FR"/>
                </w:rPr>
                <w:delText>(</w:delText>
              </w:r>
              <w:commentRangeStart w:id="3793"/>
              <w:r w:rsidRPr="00BC5095" w:rsidDel="00BC5095">
                <w:rPr>
                  <w:rFonts w:ascii="Times New Roman" w:hAnsi="Times New Roman" w:cs="Times New Roman"/>
                  <w:color w:val="000000" w:themeColor="text1"/>
                  <w:sz w:val="16"/>
                  <w:szCs w:val="16"/>
                  <w:lang w:val="en-GB" w:eastAsia="fr-FR"/>
                  <w:rPrChange w:id="3794" w:author="Robin Matthews" w:date="2021-07-14T13:11:00Z">
                    <w:rPr>
                      <w:rFonts w:ascii="Times New Roman" w:hAnsi="Times New Roman" w:cs="Times New Roman"/>
                      <w:color w:val="000000" w:themeColor="text1"/>
                      <w:sz w:val="16"/>
                      <w:szCs w:val="16"/>
                      <w:lang w:val="en-GB" w:eastAsia="fr-FR"/>
                    </w:rPr>
                  </w:rPrChange>
                </w:rPr>
                <w:fldChar w:fldCharType="begin" w:fldLock="1"/>
              </w:r>
              <w:r w:rsidR="00FF6231" w:rsidRPr="00BC5095" w:rsidDel="00BC5095">
                <w:rPr>
                  <w:rFonts w:ascii="Times New Roman" w:hAnsi="Times New Roman" w:cs="Times New Roman"/>
                  <w:color w:val="000000" w:themeColor="text1"/>
                  <w:sz w:val="16"/>
                  <w:szCs w:val="16"/>
                  <w:lang w:val="en-GB" w:eastAsia="fr-FR"/>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BC5095" w:rsidDel="00BC5095">
                <w:rPr>
                  <w:rFonts w:ascii="Times New Roman" w:hAnsi="Times New Roman" w:cs="Times New Roman"/>
                  <w:color w:val="000000" w:themeColor="text1"/>
                  <w:sz w:val="16"/>
                  <w:szCs w:val="16"/>
                  <w:lang w:val="en-GB" w:eastAsia="fr-FR"/>
                  <w:rPrChange w:id="3795" w:author="Robin Matthews" w:date="2021-07-14T13:11:00Z">
                    <w:rPr>
                      <w:rFonts w:ascii="Times New Roman" w:hAnsi="Times New Roman" w:cs="Times New Roman"/>
                      <w:color w:val="000000" w:themeColor="text1"/>
                      <w:sz w:val="16"/>
                      <w:szCs w:val="16"/>
                      <w:lang w:val="en-GB" w:eastAsia="fr-FR"/>
                    </w:rPr>
                  </w:rPrChange>
                </w:rPr>
                <w:fldChar w:fldCharType="separate"/>
              </w:r>
              <w:r w:rsidR="00A26296" w:rsidRPr="00BC5095" w:rsidDel="00BC5095">
                <w:rPr>
                  <w:rFonts w:ascii="Times New Roman" w:hAnsi="Times New Roman" w:cs="Times New Roman"/>
                  <w:noProof/>
                  <w:color w:val="000000" w:themeColor="text1"/>
                  <w:sz w:val="16"/>
                  <w:szCs w:val="16"/>
                  <w:lang w:val="en-GB" w:eastAsia="fr-FR"/>
                </w:rPr>
                <w:delText>Cardell et al., 2020</w:delText>
              </w:r>
              <w:r w:rsidRPr="00BC5095" w:rsidDel="00BC5095">
                <w:rPr>
                  <w:rFonts w:ascii="Times New Roman" w:hAnsi="Times New Roman" w:cs="Times New Roman"/>
                  <w:color w:val="000000" w:themeColor="text1"/>
                  <w:sz w:val="16"/>
                  <w:szCs w:val="16"/>
                  <w:lang w:val="en-GB" w:eastAsia="fr-FR"/>
                  <w:rPrChange w:id="3796" w:author="Robin Matthews" w:date="2021-07-14T13:11:00Z">
                    <w:rPr>
                      <w:rFonts w:ascii="Times New Roman" w:hAnsi="Times New Roman" w:cs="Times New Roman"/>
                      <w:color w:val="000000" w:themeColor="text1"/>
                      <w:sz w:val="16"/>
                      <w:szCs w:val="16"/>
                      <w:lang w:val="en-GB" w:eastAsia="fr-FR"/>
                    </w:rPr>
                  </w:rPrChange>
                </w:rPr>
                <w:fldChar w:fldCharType="end"/>
              </w:r>
              <w:commentRangeEnd w:id="3793"/>
              <w:r w:rsidR="00A26296" w:rsidRPr="00BC5095" w:rsidDel="00BC5095">
                <w:rPr>
                  <w:rStyle w:val="Marquedecommentaire"/>
                  <w:rFonts w:ascii="Times New Roman" w:hAnsi="Times New Roman" w:cs="Times New Roman"/>
                  <w:lang w:val="fr-FR" w:eastAsia="fr-FR"/>
                  <w:rPrChange w:id="3797" w:author="Robin Matthews" w:date="2021-07-14T13:11:00Z">
                    <w:rPr>
                      <w:rStyle w:val="Marquedecommentaire"/>
                      <w:rFonts w:ascii="Times New Roman" w:hAnsi="Times New Roman" w:cstheme="minorBidi"/>
                      <w:lang w:val="fr-FR" w:eastAsia="fr-FR"/>
                    </w:rPr>
                  </w:rPrChange>
                </w:rPr>
                <w:commentReference w:id="3793"/>
              </w:r>
              <w:r w:rsidRPr="00BC5095" w:rsidDel="00BC5095">
                <w:rPr>
                  <w:rFonts w:cs="Times New Roman"/>
                  <w:color w:val="000000" w:themeColor="text1"/>
                  <w:sz w:val="16"/>
                  <w:szCs w:val="16"/>
                  <w:lang w:val="en-GB"/>
                </w:rPr>
                <w:delText xml:space="preserve">; </w:delText>
              </w:r>
              <w:commentRangeStart w:id="3798"/>
              <w:r w:rsidRPr="00BC5095" w:rsidDel="00BC5095">
                <w:rPr>
                  <w:rFonts w:ascii="Times New Roman" w:hAnsi="Times New Roman" w:cs="Times New Roman"/>
                  <w:color w:val="000000" w:themeColor="text1"/>
                  <w:sz w:val="16"/>
                  <w:szCs w:val="16"/>
                  <w:lang w:val="en-GB" w:eastAsia="fr-FR"/>
                  <w:rPrChange w:id="3799" w:author="Robin Matthews" w:date="2021-07-14T13:11:00Z">
                    <w:rPr>
                      <w:rFonts w:ascii="Times New Roman" w:hAnsi="Times New Roman" w:cs="Times New Roman"/>
                      <w:color w:val="000000" w:themeColor="text1"/>
                      <w:sz w:val="16"/>
                      <w:szCs w:val="16"/>
                      <w:lang w:val="en-GB" w:eastAsia="fr-FR"/>
                    </w:rPr>
                  </w:rPrChange>
                </w:rPr>
                <w:fldChar w:fldCharType="begin" w:fldLock="1"/>
              </w:r>
              <w:r w:rsidR="00FF6231" w:rsidRPr="00BC5095" w:rsidDel="00BC5095">
                <w:rPr>
                  <w:rFonts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BC5095" w:rsidDel="00BC5095">
                <w:rPr>
                  <w:rFonts w:ascii="Times New Roman" w:hAnsi="Times New Roman" w:cs="Times New Roman"/>
                  <w:color w:val="000000" w:themeColor="text1"/>
                  <w:sz w:val="16"/>
                  <w:szCs w:val="16"/>
                  <w:lang w:val="en-GB" w:eastAsia="fr-FR"/>
                  <w:rPrChange w:id="3800" w:author="Robin Matthews" w:date="2021-07-14T13:11:00Z">
                    <w:rPr>
                      <w:rFonts w:cs="Times New Roman"/>
                      <w:color w:val="000000" w:themeColor="text1"/>
                      <w:sz w:val="16"/>
                      <w:szCs w:val="16"/>
                      <w:lang w:val="en-GB"/>
                    </w:rPr>
                  </w:rPrChange>
                </w:rPr>
                <w:fldChar w:fldCharType="separate"/>
              </w:r>
              <w:r w:rsidR="00A26296" w:rsidRPr="00BC5095" w:rsidDel="00BC5095">
                <w:rPr>
                  <w:rFonts w:cs="Times New Roman"/>
                  <w:noProof/>
                  <w:color w:val="000000" w:themeColor="text1"/>
                  <w:sz w:val="16"/>
                  <w:szCs w:val="16"/>
                  <w:lang w:val="en-GB"/>
                </w:rPr>
                <w:delText>Zollo et al., 2016</w:delText>
              </w:r>
              <w:r w:rsidRPr="00BC5095" w:rsidDel="00BC5095">
                <w:rPr>
                  <w:rFonts w:ascii="Times New Roman" w:hAnsi="Times New Roman" w:cs="Times New Roman"/>
                  <w:color w:val="000000" w:themeColor="text1"/>
                  <w:sz w:val="16"/>
                  <w:szCs w:val="16"/>
                  <w:lang w:val="en-GB" w:eastAsia="fr-FR"/>
                  <w:rPrChange w:id="3801" w:author="Robin Matthews" w:date="2021-07-14T13:11:00Z">
                    <w:rPr>
                      <w:rFonts w:cs="Times New Roman"/>
                      <w:color w:val="000000" w:themeColor="text1"/>
                      <w:sz w:val="16"/>
                      <w:szCs w:val="16"/>
                      <w:lang w:val="en-GB"/>
                    </w:rPr>
                  </w:rPrChange>
                </w:rPr>
                <w:fldChar w:fldCharType="end"/>
              </w:r>
              <w:commentRangeEnd w:id="3798"/>
              <w:r w:rsidR="00A26296" w:rsidRPr="00BC5095" w:rsidDel="00BC5095">
                <w:rPr>
                  <w:rStyle w:val="Marquedecommentaire"/>
                  <w:rFonts w:ascii="Times New Roman" w:hAnsi="Times New Roman" w:cs="Times New Roman"/>
                  <w:lang w:val="fr-FR" w:eastAsia="fr-FR"/>
                  <w:rPrChange w:id="3802" w:author="Robin Matthews" w:date="2021-07-14T13:11:00Z">
                    <w:rPr>
                      <w:rStyle w:val="Marquedecommentaire"/>
                      <w:rFonts w:ascii="Times New Roman" w:hAnsi="Times New Roman" w:cstheme="minorBidi"/>
                      <w:lang w:val="fr-FR" w:eastAsia="fr-FR"/>
                    </w:rPr>
                  </w:rPrChange>
                </w:rPr>
                <w:commentReference w:id="3798"/>
              </w:r>
              <w:r w:rsidRPr="00BC5095" w:rsidDel="00BC5095">
                <w:rPr>
                  <w:rFonts w:cs="Times New Roman"/>
                  <w:color w:val="000000" w:themeColor="text1"/>
                  <w:sz w:val="16"/>
                  <w:szCs w:val="16"/>
                  <w:lang w:val="en-GB"/>
                </w:rPr>
                <w:delText xml:space="preserve">;  </w:delText>
              </w:r>
              <w:commentRangeStart w:id="3803"/>
              <w:r w:rsidRPr="00BC5095" w:rsidDel="00BC5095">
                <w:rPr>
                  <w:rFonts w:ascii="Times New Roman" w:hAnsi="Times New Roman" w:cs="Times New Roman"/>
                  <w:color w:val="000000" w:themeColor="text1"/>
                  <w:sz w:val="16"/>
                  <w:szCs w:val="16"/>
                  <w:lang w:val="en-GB" w:eastAsia="fr-FR"/>
                  <w:rPrChange w:id="3804" w:author="Robin Matthews" w:date="2021-07-14T13:11:00Z">
                    <w:rPr>
                      <w:rFonts w:ascii="Times New Roman" w:hAnsi="Times New Roman" w:cs="Times New Roman"/>
                      <w:color w:val="000000" w:themeColor="text1"/>
                      <w:sz w:val="16"/>
                      <w:szCs w:val="16"/>
                      <w:lang w:val="en-GB" w:eastAsia="fr-FR"/>
                    </w:rPr>
                  </w:rPrChange>
                </w:rPr>
                <w:fldChar w:fldCharType="begin" w:fldLock="1"/>
              </w:r>
              <w:r w:rsidR="00FF6231" w:rsidRPr="00BC5095" w:rsidDel="00BC5095">
                <w:rPr>
                  <w:rFonts w:cs="Times New Roman"/>
                  <w:color w:val="000000" w:themeColor="text1"/>
                  <w:sz w:val="16"/>
                  <w:szCs w:val="16"/>
                  <w:lang w:val="en-GB"/>
                </w:rPr>
                <w:delInstrText>ADDIN CSL_CITATION { "citationItems" : [ { "id" : "ITEM-1",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1",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Samuels et al., 2018)", "manualFormatting" : "Samuels et al., 2018)", "plainTextFormattedCitation" : "(Samuels et al., 2018)", "previouslyFormattedCitation" : "(Samuels et al., 2018)" }, "properties" : { "noteIndex" : 0 }, "schema" : "https://github.com/citation-style-language/schema/raw/master/csl-citation.json" }</w:delInstrText>
              </w:r>
              <w:r w:rsidRPr="00BC5095" w:rsidDel="00BC5095">
                <w:rPr>
                  <w:rFonts w:ascii="Times New Roman" w:hAnsi="Times New Roman" w:cs="Times New Roman"/>
                  <w:color w:val="000000" w:themeColor="text1"/>
                  <w:sz w:val="16"/>
                  <w:szCs w:val="16"/>
                  <w:lang w:val="en-GB" w:eastAsia="fr-FR"/>
                  <w:rPrChange w:id="3805" w:author="Robin Matthews" w:date="2021-07-14T13:11:00Z">
                    <w:rPr>
                      <w:rFonts w:cs="Times New Roman"/>
                      <w:color w:val="000000" w:themeColor="text1"/>
                      <w:sz w:val="16"/>
                      <w:szCs w:val="16"/>
                      <w:lang w:val="en-GB"/>
                    </w:rPr>
                  </w:rPrChange>
                </w:rPr>
                <w:fldChar w:fldCharType="separate"/>
              </w:r>
              <w:r w:rsidR="00A26296" w:rsidRPr="00BC5095" w:rsidDel="00BC5095">
                <w:rPr>
                  <w:rFonts w:cs="Times New Roman"/>
                  <w:noProof/>
                  <w:color w:val="000000" w:themeColor="text1"/>
                  <w:sz w:val="16"/>
                  <w:szCs w:val="16"/>
                  <w:lang w:val="en-GB"/>
                </w:rPr>
                <w:delText>Samuels et al., 2018)</w:delText>
              </w:r>
              <w:r w:rsidRPr="00BC5095" w:rsidDel="00BC5095">
                <w:rPr>
                  <w:rFonts w:ascii="Times New Roman" w:hAnsi="Times New Roman" w:cs="Times New Roman"/>
                  <w:color w:val="000000" w:themeColor="text1"/>
                  <w:sz w:val="16"/>
                  <w:szCs w:val="16"/>
                  <w:lang w:val="en-GB" w:eastAsia="fr-FR"/>
                  <w:rPrChange w:id="3806" w:author="Robin Matthews" w:date="2021-07-14T13:11:00Z">
                    <w:rPr>
                      <w:rFonts w:cs="Times New Roman"/>
                      <w:color w:val="000000" w:themeColor="text1"/>
                      <w:sz w:val="16"/>
                      <w:szCs w:val="16"/>
                      <w:lang w:val="en-GB"/>
                    </w:rPr>
                  </w:rPrChange>
                </w:rPr>
                <w:fldChar w:fldCharType="end"/>
              </w:r>
            </w:del>
            <w:bookmarkEnd w:id="3787"/>
            <w:commentRangeEnd w:id="3803"/>
            <w:r w:rsidR="00A26296" w:rsidRPr="00381ADC">
              <w:rPr>
                <w:rStyle w:val="Marquedecommentaire"/>
                <w:rFonts w:cs="Times New Roman"/>
              </w:rPr>
              <w:commentReference w:id="3803"/>
            </w:r>
            <w:r w:rsidRPr="00BC5095">
              <w:rPr>
                <w:rFonts w:cs="Times New Roman"/>
                <w:color w:val="000000" w:themeColor="text1"/>
                <w:sz w:val="16"/>
                <w:szCs w:val="16"/>
                <w:lang w:val="en-GB"/>
              </w:rPr>
              <w:t xml:space="preserve"> </w:t>
            </w:r>
          </w:p>
        </w:tc>
        <w:tc>
          <w:tcPr>
            <w:tcW w:w="2082" w:type="dxa"/>
            <w:tcBorders>
              <w:top w:val="single" w:sz="4" w:space="0" w:color="auto"/>
              <w:left w:val="single" w:sz="4" w:space="0" w:color="auto"/>
              <w:bottom w:val="single" w:sz="4" w:space="0" w:color="auto"/>
              <w:right w:val="single" w:sz="4" w:space="0" w:color="auto"/>
            </w:tcBorders>
            <w:shd w:val="clear" w:color="auto" w:fill="AED9FC"/>
            <w:tcMar>
              <w:top w:w="40" w:type="dxa"/>
              <w:left w:w="40" w:type="dxa"/>
              <w:bottom w:w="40" w:type="dxa"/>
              <w:right w:w="40" w:type="dxa"/>
            </w:tcMar>
          </w:tcPr>
          <w:p w14:paraId="31D91AEA" w14:textId="38765ED6"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807"/>
            <w:r w:rsidRPr="00D424AA">
              <w:rPr>
                <w:rFonts w:cs="Times New Roman"/>
                <w:sz w:val="16"/>
                <w:szCs w:val="16"/>
                <w:lang w:val="en-GB"/>
              </w:rPr>
              <w:fldChar w:fldCharType="begin" w:fldLock="1"/>
            </w:r>
            <w:ins w:id="3808" w:author="Robin Matthews" w:date="2021-07-14T13:09:00Z">
              <w:r w:rsidR="00BC5095">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809" w:author="Robin Matthews" w:date="2021-07-14T13:09:00Z">
              <w:r w:rsidR="00FC4C2D" w:rsidDel="00BC5095">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ins w:id="3810" w:author="Robin Matthews" w:date="2021-07-14T13:09:00Z">
              <w:r w:rsidR="00BC5095">
                <w:rPr>
                  <w:rFonts w:ascii="Times New Roman" w:hAnsi="Times New Roman" w:cs="Times New Roman"/>
                  <w:noProof/>
                  <w:sz w:val="16"/>
                  <w:szCs w:val="16"/>
                  <w:lang w:val="en-GB"/>
                </w:rPr>
                <w:t xml:space="preserve">C. </w:t>
              </w:r>
            </w:ins>
            <w:r w:rsidR="00A26296">
              <w:rPr>
                <w:rFonts w:ascii="Times New Roman" w:hAnsi="Times New Roman" w:cs="Times New Roman"/>
                <w:noProof/>
                <w:sz w:val="16"/>
                <w:szCs w:val="16"/>
                <w:lang w:val="en-GB"/>
              </w:rPr>
              <w:t>Li et al., 2020</w:t>
            </w:r>
            <w:r w:rsidRPr="00D424AA">
              <w:rPr>
                <w:rFonts w:cs="Times New Roman"/>
                <w:sz w:val="16"/>
                <w:szCs w:val="16"/>
                <w:lang w:val="en-GB"/>
              </w:rPr>
              <w:fldChar w:fldCharType="end"/>
            </w:r>
            <w:commentRangeEnd w:id="3807"/>
            <w:r w:rsidR="00A26296">
              <w:rPr>
                <w:rStyle w:val="Marquedecommentaire"/>
                <w:rFonts w:ascii="Times New Roman" w:hAnsi="Times New Roman" w:cstheme="minorBidi"/>
                <w:lang w:val="fr-FR" w:eastAsia="fr-FR"/>
              </w:rPr>
              <w:commentReference w:id="3807"/>
            </w:r>
            <w:r w:rsidRPr="00841A35">
              <w:rPr>
                <w:rFonts w:ascii="Times New Roman" w:hAnsi="Times New Roman" w:cs="Times New Roman"/>
                <w:color w:val="000000" w:themeColor="text1"/>
                <w:sz w:val="16"/>
                <w:szCs w:val="16"/>
                <w:lang w:val="en-GB"/>
              </w:rPr>
              <w:t>; Annex). M</w:t>
            </w:r>
            <w:r w:rsidRPr="00D424AA">
              <w:rPr>
                <w:rFonts w:ascii="Times New Roman" w:hAnsi="Times New Roman" w:cs="Times New Roman"/>
                <w:color w:val="000000" w:themeColor="text1"/>
                <w:sz w:val="16"/>
                <w:szCs w:val="16"/>
                <w:lang w:val="en-GB"/>
              </w:rPr>
              <w:t xml:space="preserve">edian increase of more than 8% in the 50-year Rx1day and Rx5day events compared to the 1°C warming level </w:t>
            </w:r>
            <w:commentRangeStart w:id="3811"/>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12" w:author="Robin Matthews" w:date="2021-07-14T12:18:00Z">
              <w:r w:rsidR="00A26296" w:rsidDel="00426B37">
                <w:rPr>
                  <w:rFonts w:ascii="Times New Roman" w:hAnsi="Times New Roman" w:cs="Times New Roman"/>
                  <w:noProof/>
                  <w:sz w:val="16"/>
                  <w:szCs w:val="16"/>
                  <w:lang w:val="en-GB"/>
                </w:rPr>
                <w:delText>Li et al., 2020a</w:delText>
              </w:r>
            </w:del>
            <w:ins w:id="3813"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811"/>
            <w:r w:rsidR="00A26296">
              <w:rPr>
                <w:rStyle w:val="Marquedecommentaire"/>
                <w:rFonts w:ascii="Times New Roman" w:hAnsi="Times New Roman" w:cstheme="minorBidi"/>
                <w:lang w:val="fr-FR" w:eastAsia="fr-FR"/>
              </w:rPr>
              <w:commentReference w:id="3811"/>
            </w:r>
            <w:r w:rsidRPr="00841A35">
              <w:rPr>
                <w:rFonts w:ascii="Times New Roman" w:hAnsi="Times New Roman" w:cs="Times New Roman"/>
                <w:sz w:val="16"/>
                <w:szCs w:val="16"/>
                <w:lang w:val="en-GB"/>
              </w:rPr>
              <w:t xml:space="preserve"> </w:t>
            </w:r>
            <w:r w:rsidRPr="00D424AA">
              <w:rPr>
                <w:rFonts w:ascii="Times New Roman" w:hAnsi="Times New Roman" w:cs="Times New Roman"/>
                <w:color w:val="000000" w:themeColor="text1"/>
                <w:sz w:val="16"/>
                <w:szCs w:val="16"/>
                <w:lang w:val="en-GB"/>
              </w:rPr>
              <w:t>and more than 2% in annual Rx1day and Rx5day and less than -2% in annual Rx30day compared to pre-industrial (Annex).</w:t>
            </w:r>
          </w:p>
          <w:p w14:paraId="70EA4804" w14:textId="77777777" w:rsidR="00D376F0" w:rsidRPr="00D424AA" w:rsidRDefault="00D376F0" w:rsidP="00D424AA">
            <w:pPr>
              <w:rPr>
                <w:rFonts w:ascii="Times New Roman" w:hAnsi="Times New Roman" w:cs="Times New Roman"/>
                <w:color w:val="000000" w:themeColor="text1"/>
                <w:sz w:val="16"/>
                <w:szCs w:val="16"/>
                <w:lang w:val="en-GB"/>
              </w:rPr>
            </w:pPr>
          </w:p>
          <w:p w14:paraId="66D9A674" w14:textId="51D0DFD4" w:rsidR="00D376F0" w:rsidRPr="00D424AA" w:rsidRDefault="00D376F0" w:rsidP="00D424AA">
            <w:pPr>
              <w:rPr>
                <w:rFonts w:ascii="Times New Roman" w:hAnsi="Times New Roman" w:cs="Times New Roman"/>
                <w:sz w:val="16"/>
                <w:szCs w:val="16"/>
                <w:lang w:val="en-GB"/>
              </w:rPr>
            </w:pPr>
            <w:r w:rsidRPr="00D424AA">
              <w:rPr>
                <w:rFonts w:ascii="Times New Roman" w:hAnsi="Times New Roman" w:cs="Times New Roman"/>
                <w:color w:val="000000" w:themeColor="text1"/>
                <w:sz w:val="16"/>
                <w:szCs w:val="16"/>
                <w:lang w:val="en-GB"/>
              </w:rPr>
              <w:t>Additional evidence from CMIP5 and RCM simulations for an increase in the intensity of heavy precipitation</w:t>
            </w:r>
            <w:r w:rsidRPr="00D424AA">
              <w:rPr>
                <w:rFonts w:ascii="Times New Roman" w:hAnsi="Times New Roman" w:cs="Times New Roman"/>
                <w:sz w:val="16"/>
                <w:szCs w:val="16"/>
                <w:lang w:val="en-GB"/>
              </w:rPr>
              <w:t xml:space="preserve"> </w:t>
            </w:r>
            <w:bookmarkStart w:id="3814" w:name="_Hlk77160721"/>
            <w:ins w:id="3815" w:author="Robin Matthews" w:date="2021-07-14T13:13:00Z">
              <w:r w:rsidR="00BC5095" w:rsidRPr="00BC5095">
                <w:rPr>
                  <w:rFonts w:ascii="Times New Roman" w:hAnsi="Times New Roman" w:cs="Times New Roman"/>
                  <w:color w:val="000000" w:themeColor="text1"/>
                  <w:sz w:val="16"/>
                  <w:szCs w:val="16"/>
                  <w:lang w:val="en-GB" w:eastAsia="fr-FR"/>
                </w:rPr>
                <w:fldChar w:fldCharType="begin" w:fldLock="1"/>
              </w:r>
            </w:ins>
            <w:r w:rsidR="00D60E09">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1007/s10584-018-2300-5", "ISSN" : "1573-1480", "abstract" : "Mediterranean basins can be impacted by severe floods caused by extreme rainfall, and there is a growing awareness about the possible increase in these heavy rainfall events due to climate change. In this study, the climate change impacts on extreme daily precipitation in 102 catchments covering the whole Mediterranean basin are investigated using nonstationary extreme value model applied to annual maximum precipitation in an ensemble of high-resolution regional climate model (RCM) simulations from the Euro-CORDEX experiment. Results indicate contrasted trends, with significant increasing trends in Northern catchments and conversely decreasing trends in Southern catchments. For most cases, the time of signal emergence for these trends is before the year 2000. The same spatial pattern is obtained under the two climate scenarios considered (RCP4.5 and RCP8.5) and in most RCM simulations, suggesting a robust climate change signal. The strongest multi-model agreement concerns the positive trends, which can exceed +\u200920% by the end of the twenty-first century in some simulations, impacting South France, North Italy, and the Balkans. For these areas, society-relevant strong impacts of such Mediterranean extreme precipitation changes could be expected in particular concerning flood-related damages.", "author" : [ { "dropping-particle" : "", "family" : "Tramblay", "given" : "Yves", "non-dropping-particle" : "", "parse-names" : false, "suffix" : "" }, { "dropping-particle" : "", "family" : "Somot", "given" : "Samuel", "non-dropping-particle" : "", "parse-names" : false, "suffix" : "" } ], "container-title" : "Climatic Change", "id" : "ITEM-2", "issue" : "2", "issued" : { "date-parts" : [ [ "2018" ] ] }, "page" : "289-302", "title" : "Future evolution of extreme precipitation in the Mediterranean", "translator" : [ { "dropping-particle" : "", "family" : "S2894", "given" : "", "non-dropping-particle" : "", "parse-names" : false, "suffix" : "" } ], "type" : "article-journal", "volume" : "151" }, "uris" : [ "http://www.mendeley.com/documents/?uuid=a60809b8-20cb-47b7-a8a6-a411db1365e3" ] }, { "id" : "ITEM-3",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3",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4",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4",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id" : "ITEM-5", "itemData" : { "DOI" : "10.1002/joc.4380", "abstract" : "\u00a9 2016 Royal Meteorological Society. The Mediterranean coast of Spain often experiences intense rainfall, sometimes reaching remarkable amounts of more than 400 mm in one day. The aim of this work is to study possible changes of extreme precipitation in Spain for this century, simulated from several Coupled Model Intercomparison Project Phase 5 (CMIP5) climate models. Eighteen climate projections (nine models under RCP4.5 and nine RCP8.5 scenarios) were downscaled using a two-step analogue/regression statistical method. We have selected 144 rain gauges as the rainiest of a network by using a threshold of 250 mm in one day for a return period of 100 years. Observed time-series have been extended using the ERA40 reanalysis and have subsequently been used to correct the climate projections according to a parametric quantile-quantile method. Five theoretical distributions (Gamma, Weibull, Classical Gumbel, Reversed Gumbel and Log-logistic) have been used to fit the empirical cumulative functions (entire curves, not only the upper tail) and to estimate the expected precipitation according to several return periods: 10, 20, 50 and 100 years. Results in the projected changes for 2051-2100 compared to 1951-2000 are similar (in terms of sign and value) for the four return periods. The analysed climate projections show that changes in extreme rainfall patterns will be generally less than the natural variability. However, possible changes are detected in some regions: decreases are expected in a few kilometres inland, but with a possible increase in the coastline of southern Valencia and northern Alicante, where the most extreme rainfall was recorded. These results should be interpreted with caution because of the limited number of climate projections; anyway, this work shows that the developed methodology is useful for studying extreme rainfall under several climate scenarios.", "author" : [ { "dropping-particle" : "", "family" : "Monjo", "given" : "R.", "non-dropping-particle" : "", "parse-names" : false, "suffix" : "" }, { "dropping-particle" : "", "family" : "Gait\u00e1n", "given" : "E.", "non-dropping-particle" : "", "parse-names" : false, "suffix" : "" }, { "dropping-particle" : "", "family" : "P\u00f3rtoles", "given" : "J.", "non-dropping-particle" : "", "parse-names" : false, "suffix" : "" }, { "dropping-particle" : "", "family" : "Ribalaygua", "given" : "J.", "non-dropping-particle" : "", "parse-names" : false, "suffix" : "" }, { "dropping-particle" : "", "family" : "Torres", "given" : "L.", "non-dropping-particle" : "", "parse-names" : false, "suffix" : "" } ], "container-title" : "International Journal of Climatology", "id" : "ITEM-5", "issue" : "2", "issued" : { "date-parts" : [ [ "2016" ] ] }, "page" : "757-769", "title" : "Changes in extreme precipitation over Spain using statistical downscaling of CMIP5 projections", "translator" : [ { "dropping-particle" : "", "family" : "S784", "given" : "", "non-dropping-particle" : "", "parse-names" : false, "suffix" : "" } ], "type" : "article-journal", "volume" : "36" }, "uris" : [ "http://www.mendeley.com/documents/?uuid=026e3758-ebd3-4702-9daa-0e9cdd7d5de9" ] }, { "id" : "ITEM-6",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6",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7",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7",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8", "itemData" : { "DOI" : "10.1007/s41748-020-00169-3", "ISSN" : "2509-9426",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 \u00b0C/decade to 0.5 \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8", "issue" : "3", "issued" : { "date-parts" : [ [ "2020", "9", "25" ] ] }, "page" : "477-492", "publisher" : "Springer Science and Business Media Deutschland GmbH", "title" : "Assessing Future Changes of Climate Extreme Events in the CORDEX-MENA Region Using Regional Climate Model ALADIN-Climate", "translator" : [ { "dropping-particle" : "", "family" : "S3411", "given" : "", "non-dropping-particle" : "", "parse-names" : false, "suffix" : "" } ], "type" : "article-journal", "volume" : "4" }, "uris" : [ "http://www.mendeley.com/documents/?uuid=47b90b6a-7b20-44f7-9062-59fa9c10b19c" ] } ], "mendeley" : { "formattedCitation" : "(Rajczak et al., 2013; Monjo et al., 2016; Zollo et al., 2016; Samuels et al., 2018; Tramblay and Somot, 2018; Cardell et al., 2020; Driouech et al., 2020; Coppola et al., 2021b)", "manualFormatting" : "(Rajczak et al., 2013; Monjo et al., 2016; Zollo et al., 2016; Samuels et al., 2018; Tramblay and Somot, 2018; Cardell et al., 2020; Driouech et al., 2020; Coppola et al., 2021b)", "plainTextFormattedCitation" : "(Rajczak et al., 2013; Monjo et al., 2016; Zollo et al., 2016; Samuels et al., 2018; Tramblay and Somot, 2018; Cardell et al., 2020; Driouech et al., 2020; Coppola et al., 2021b)", "previouslyFormattedCitation" : "(Rajczak et al., 2013; Monjo et al., 2016; Zollo et al., 2016; Samuels et al., 2018; Tramblay and Somot, 2018; Cardell et al., 2020; Driouech et al., 2020; Coppola et al., 2021b)" }, "properties" : { "noteIndex" : 0 }, "schema" : "https://github.com/citation-style-language/schema/raw/master/csl-citation.json" }</w:instrText>
            </w:r>
            <w:ins w:id="3816" w:author="Robin Matthews" w:date="2021-07-14T13:13:00Z">
              <w:r w:rsidR="00BC5095" w:rsidRPr="00BC5095">
                <w:rPr>
                  <w:rFonts w:ascii="Times New Roman" w:hAnsi="Times New Roman" w:cs="Times New Roman"/>
                  <w:color w:val="000000" w:themeColor="text1"/>
                  <w:sz w:val="16"/>
                  <w:szCs w:val="16"/>
                  <w:lang w:val="en-GB" w:eastAsia="fr-FR"/>
                  <w:rPrChange w:id="3817" w:author="Robin Matthews" w:date="2021-07-14T13:13:00Z">
                    <w:rPr>
                      <w:rFonts w:cs="Times New Roman"/>
                      <w:color w:val="000000" w:themeColor="text1"/>
                      <w:sz w:val="16"/>
                      <w:szCs w:val="16"/>
                      <w:lang w:val="en-GB"/>
                    </w:rPr>
                  </w:rPrChange>
                </w:rPr>
                <w:fldChar w:fldCharType="separate"/>
              </w:r>
              <w:r w:rsidR="00BC5095" w:rsidRPr="00BC5095">
                <w:rPr>
                  <w:rFonts w:cs="Times New Roman"/>
                  <w:noProof/>
                  <w:color w:val="000000" w:themeColor="text1"/>
                  <w:sz w:val="16"/>
                  <w:szCs w:val="16"/>
                  <w:lang w:val="en-GB"/>
                </w:rPr>
                <w:t>(Rajczak et al., 2013; Monjo et al., 2016; Zollo et al., 2016; Samuels et al., 2018; Tramblay and Somot, 2018; Cardell et al., 2020; Driouech et al., 2020; Coppola et al., 2021b)</w:t>
              </w:r>
              <w:r w:rsidR="00BC5095" w:rsidRPr="00BC5095">
                <w:rPr>
                  <w:rFonts w:ascii="Times New Roman" w:hAnsi="Times New Roman" w:cs="Times New Roman"/>
                  <w:color w:val="000000" w:themeColor="text1"/>
                  <w:sz w:val="16"/>
                  <w:szCs w:val="16"/>
                  <w:lang w:val="en-GB" w:eastAsia="fr-FR"/>
                  <w:rPrChange w:id="3818" w:author="Robin Matthews" w:date="2021-07-14T13:13:00Z">
                    <w:rPr>
                      <w:rFonts w:cs="Times New Roman"/>
                      <w:color w:val="000000" w:themeColor="text1"/>
                      <w:sz w:val="16"/>
                      <w:szCs w:val="16"/>
                      <w:lang w:val="en-GB"/>
                    </w:rPr>
                  </w:rPrChange>
                </w:rPr>
                <w:fldChar w:fldCharType="end"/>
              </w:r>
              <w:r w:rsidR="00BC5095" w:rsidRPr="00D424AA" w:rsidDel="00BC5095">
                <w:rPr>
                  <w:rFonts w:ascii="Times New Roman" w:hAnsi="Times New Roman" w:cs="Times New Roman"/>
                  <w:sz w:val="16"/>
                  <w:szCs w:val="16"/>
                  <w:lang w:val="en-GB"/>
                </w:rPr>
                <w:t xml:space="preserve"> </w:t>
              </w:r>
            </w:ins>
            <w:del w:id="3819" w:author="Robin Matthews" w:date="2021-07-14T13:13:00Z">
              <w:r w:rsidRPr="00D424AA" w:rsidDel="00BC5095">
                <w:rPr>
                  <w:rFonts w:ascii="Times New Roman" w:hAnsi="Times New Roman" w:cs="Times New Roman"/>
                  <w:sz w:val="16"/>
                  <w:szCs w:val="16"/>
                  <w:lang w:val="en-GB"/>
                </w:rPr>
                <w:delText>(</w:delText>
              </w:r>
              <w:commentRangeStart w:id="3820"/>
              <w:r w:rsidRPr="00D424AA" w:rsidDel="00BC5095">
                <w:rPr>
                  <w:rFonts w:ascii="Times New Roman" w:hAnsi="Times New Roman" w:cs="Times New Roman"/>
                  <w:color w:val="000000" w:themeColor="text1"/>
                  <w:sz w:val="16"/>
                  <w:szCs w:val="16"/>
                  <w:lang w:val="en-GB" w:eastAsia="fr-FR"/>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BC5095">
                <w:rPr>
                  <w:rFonts w:ascii="Times New Roman" w:hAnsi="Times New Roman" w:cs="Times New Roman"/>
                  <w:color w:val="000000" w:themeColor="text1"/>
                  <w:sz w:val="16"/>
                  <w:szCs w:val="16"/>
                  <w:lang w:val="en-GB" w:eastAsia="fr-FR"/>
                </w:rPr>
                <w:fldChar w:fldCharType="separate"/>
              </w:r>
              <w:r w:rsidR="00A26296" w:rsidDel="00BC5095">
                <w:rPr>
                  <w:rFonts w:ascii="Times New Roman" w:hAnsi="Times New Roman" w:cs="Times New Roman"/>
                  <w:noProof/>
                  <w:color w:val="000000" w:themeColor="text1"/>
                  <w:sz w:val="16"/>
                  <w:szCs w:val="16"/>
                  <w:lang w:val="en-GB"/>
                </w:rPr>
                <w:delText>Cardell et al., 2020</w:delText>
              </w:r>
              <w:r w:rsidRPr="00D424AA" w:rsidDel="00BC5095">
                <w:rPr>
                  <w:rFonts w:ascii="Times New Roman" w:hAnsi="Times New Roman" w:cs="Times New Roman"/>
                  <w:color w:val="000000" w:themeColor="text1"/>
                  <w:sz w:val="16"/>
                  <w:szCs w:val="16"/>
                  <w:lang w:val="en-GB" w:eastAsia="fr-FR"/>
                </w:rPr>
                <w:fldChar w:fldCharType="end"/>
              </w:r>
              <w:commentRangeEnd w:id="3820"/>
              <w:r w:rsidR="00A26296" w:rsidDel="00BC5095">
                <w:rPr>
                  <w:rStyle w:val="Marquedecommentaire"/>
                  <w:rFonts w:ascii="Times New Roman" w:hAnsi="Times New Roman" w:cstheme="minorBidi"/>
                  <w:lang w:val="fr-FR" w:eastAsia="fr-FR"/>
                </w:rPr>
                <w:commentReference w:id="3820"/>
              </w:r>
              <w:r w:rsidRPr="00841A35" w:rsidDel="00BC5095">
                <w:rPr>
                  <w:rFonts w:ascii="Times New Roman" w:hAnsi="Times New Roman" w:cs="Times New Roman"/>
                  <w:color w:val="000000" w:themeColor="text1"/>
                  <w:sz w:val="16"/>
                  <w:szCs w:val="16"/>
                  <w:lang w:val="en-GB"/>
                </w:rPr>
                <w:delText xml:space="preserve">; </w:delText>
              </w:r>
              <w:commentRangeStart w:id="3821"/>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7/s10584-018-2300-5", "ISSN" : "1573-1480", "abstract" : "Mediterranean basins can be impacted by severe floods caused by extreme rainfall, and there is a growing awareness about the possible increase in these heavy rainfall events due to climate change. In this study, the climate change impacts on extreme daily precipitation in 102 catchments covering the whole Mediterranean basin are investigated using nonstationary extreme value model applied to annual maximum precipitation in an ensemble of high-resolution regional climate model (RCM) simulations from the Euro-CORDEX experiment. Results indicate contrasted trends, with significant increasing trends in Northern catchments and conversely decreasing trends in Southern catchments. For most cases, the time of signal emergence for these trends is before the year 2000. The same spatial pattern is obtained under the two climate scenarios considered (RCP4.5 and RCP8.5) and in most RCM simulations, suggesting a robust climate change signal. The strongest multi-model agreement concerns the positive trends, which can exceed +\u200920% by the end of the twenty-first century in some simulations, impacting South France, North Italy, and the Balkans. For these areas, society-relevant strong impacts of such Mediterranean extreme precipitation changes could be expected in particular concerning flood-related damages.", "author" : [ { "dropping-particle" : "", "family" : "Tramblay", "given" : "Yves", "non-dropping-particle" : "", "parse-names" : false, "suffix" : "" }, { "dropping-particle" : "", "family" : "Somot", "given" : "Samuel", "non-dropping-particle" : "", "parse-names" : false, "suffix" : "" } ], "container-title" : "Climatic Change", "id" : "ITEM-1", "issue" : "2", "issued" : { "date-parts" : [ [ "2018" ] ] }, "page" : "289-302", "title" : "Future evolution of extreme precipitation in the Mediterranean", "translator" : [ { "dropping-particle" : "", "family" : "S2894", "given" : "", "non-dropping-particle" : "", "parse-names" : false, "suffix" : "" } ], "type" : "article-journal", "volume" : "151" }, "uris" : [ "http://www.mendeley.com/documents/?uuid=a60809b8-20cb-47b7-a8a6-a411db1365e3" ] } ], "mendeley" : { "formattedCitation" : "(Tramblay and Somot, 2018)", "manualFormatting" : "Tramblay and Somot, 2018", "plainTextFormattedCitation" : "(Tramblay and Somot, 2018)", "previouslyFormattedCitation" : "(Tramblay and Somot, 2018)"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Tramblay and Somot, 2018</w:delText>
              </w:r>
              <w:r w:rsidRPr="00D424AA" w:rsidDel="00BC5095">
                <w:rPr>
                  <w:rFonts w:cs="Times New Roman"/>
                  <w:color w:val="000000" w:themeColor="text1"/>
                  <w:sz w:val="16"/>
                  <w:szCs w:val="16"/>
                  <w:lang w:val="en-GB"/>
                </w:rPr>
                <w:fldChar w:fldCharType="end"/>
              </w:r>
              <w:commentRangeEnd w:id="3821"/>
              <w:r w:rsidR="00A26296" w:rsidDel="00BC5095">
                <w:rPr>
                  <w:rStyle w:val="Marquedecommentaire"/>
                  <w:rFonts w:ascii="Times New Roman" w:hAnsi="Times New Roman" w:cstheme="minorBidi"/>
                  <w:lang w:val="fr-FR" w:eastAsia="fr-FR"/>
                </w:rPr>
                <w:commentReference w:id="3821"/>
              </w:r>
              <w:r w:rsidRPr="00841A35" w:rsidDel="00BC5095">
                <w:rPr>
                  <w:rFonts w:ascii="Times New Roman" w:hAnsi="Times New Roman" w:cs="Times New Roman"/>
                  <w:color w:val="000000" w:themeColor="text1"/>
                  <w:sz w:val="16"/>
                  <w:szCs w:val="16"/>
                  <w:lang w:val="en-GB"/>
                </w:rPr>
                <w:delText xml:space="preserve">; </w:delText>
              </w:r>
              <w:commentRangeStart w:id="3822"/>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Zollo et al., 2016</w:delText>
              </w:r>
              <w:r w:rsidRPr="00D424AA" w:rsidDel="00BC5095">
                <w:rPr>
                  <w:rFonts w:cs="Times New Roman"/>
                  <w:color w:val="000000" w:themeColor="text1"/>
                  <w:sz w:val="16"/>
                  <w:szCs w:val="16"/>
                  <w:lang w:val="en-GB"/>
                </w:rPr>
                <w:fldChar w:fldCharType="end"/>
              </w:r>
              <w:commentRangeEnd w:id="3822"/>
              <w:r w:rsidR="00A26296" w:rsidDel="00BC5095">
                <w:rPr>
                  <w:rStyle w:val="Marquedecommentaire"/>
                  <w:rFonts w:ascii="Times New Roman" w:hAnsi="Times New Roman" w:cstheme="minorBidi"/>
                  <w:lang w:val="fr-FR" w:eastAsia="fr-FR"/>
                </w:rPr>
                <w:commentReference w:id="3822"/>
              </w:r>
              <w:r w:rsidRPr="00841A35" w:rsidDel="00BC5095">
                <w:rPr>
                  <w:rFonts w:ascii="Times New Roman" w:hAnsi="Times New Roman" w:cs="Times New Roman"/>
                  <w:color w:val="000000" w:themeColor="text1"/>
                  <w:sz w:val="16"/>
                  <w:szCs w:val="16"/>
                  <w:lang w:val="en-GB"/>
                </w:rPr>
                <w:delText xml:space="preserve">; </w:delText>
              </w:r>
              <w:commentRangeStart w:id="3823"/>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1",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Samuels et al., 2018)", "manualFormatting" : "Samuels et al., 2018;", "plainTextFormattedCitation" : "(Samuels et al., 2018)", "previouslyFormattedCitation" : "(Samuels et al., 2018)"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Samuels et al., 2018;</w:delText>
              </w:r>
              <w:r w:rsidRPr="00D424AA" w:rsidDel="00BC5095">
                <w:rPr>
                  <w:rFonts w:cs="Times New Roman"/>
                  <w:color w:val="000000" w:themeColor="text1"/>
                  <w:sz w:val="16"/>
                  <w:szCs w:val="16"/>
                  <w:lang w:val="en-GB"/>
                </w:rPr>
                <w:fldChar w:fldCharType="end"/>
              </w:r>
              <w:commentRangeEnd w:id="3823"/>
              <w:r w:rsidR="00A26296" w:rsidDel="00BC5095">
                <w:rPr>
                  <w:rStyle w:val="Marquedecommentaire"/>
                  <w:rFonts w:ascii="Times New Roman" w:hAnsi="Times New Roman" w:cstheme="minorBidi"/>
                  <w:lang w:val="fr-FR" w:eastAsia="fr-FR"/>
                </w:rPr>
                <w:commentReference w:id="3823"/>
              </w:r>
              <w:r w:rsidRPr="00841A35" w:rsidDel="00BC5095">
                <w:rPr>
                  <w:rFonts w:ascii="Times New Roman" w:hAnsi="Times New Roman" w:cs="Times New Roman"/>
                  <w:color w:val="000000" w:themeColor="text1"/>
                  <w:sz w:val="16"/>
                  <w:szCs w:val="16"/>
                  <w:lang w:val="en-GB"/>
                </w:rPr>
                <w:delText xml:space="preserve">  </w:delText>
              </w:r>
              <w:commentRangeStart w:id="3824"/>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2/joc.4380", "abstract" : "\u00a9 2016 Royal Meteorological Society. The Mediterranean coast of Spain often experiences intense rainfall, sometimes reaching remarkable amounts of more than 400 mm in one day. The aim of this work is to study possible changes of extreme precipitation in Spain for this century, simulated from several Coupled Model Intercomparison Project Phase 5 (CMIP5) climate models. Eighteen climate projections (nine models under RCP4.5 and nine RCP8.5 scenarios) were downscaled using a two-step analogue/regression statistical method. We have selected 144 rain gauges as the rainiest of a network by using a threshold of 250 mm in one day for a return period of 100 years. Observed time-series have been extended using the ERA40 reanalysis and have subsequently been used to correct the climate projections according to a parametric quantile-quantile method. Five theoretical distributions (Gamma, Weibull, Classical Gumbel, Reversed Gumbel and Log-logistic) have been used to fit the empirical cumulative functions (entire curves, not only the upper tail) and to estimate the expected precipitation according to several return periods: 10, 20, 50 and 100 years. Results in the projected changes for 2051-2100 compared to 1951-2000 are similar (in terms of sign and value) for the four return periods. The analysed climate projections show that changes in extreme rainfall patterns will be generally less than the natural variability. However, possible changes are detected in some regions: decreases are expected in a few kilometres inland, but with a possible increase in the coastline of southern Valencia and northern Alicante, where the most extreme rainfall was recorded. These results should be interpreted with caution because of the limited number of climate projections; anyway, this work shows that the developed methodology is useful for studying extreme rainfall under several climate scenarios.", "author" : [ { "dropping-particle" : "", "family" : "Monjo", "given" : "R.", "non-dropping-particle" : "", "parse-names" : false, "suffix" : "" }, { "dropping-particle" : "", "family" : "Gait\u00e1n", "given" : "E.", "non-dropping-particle" : "", "parse-names" : false, "suffix" : "" }, { "dropping-particle" : "", "family" : "P\u00f3rtoles", "given" : "J.", "non-dropping-particle" : "", "parse-names" : false, "suffix" : "" }, { "dropping-particle" : "", "family" : "Ribalaygua", "given" : "J.", "non-dropping-particle" : "", "parse-names" : false, "suffix" : "" }, { "dropping-particle" : "", "family" : "Torres", "given" : "L.", "non-dropping-particle" : "", "parse-names" : false, "suffix" : "" } ], "container-title" : "International Journal of Climatology", "id" : "ITEM-1", "issue" : "2", "issued" : { "date-parts" : [ [ "2016" ] ] }, "page" : "757-769", "title" : "Changes in extreme precipitation over Spain using statistical downscaling of CMIP5 projections", "translator" : [ { "dropping-particle" : "", "family" : "S784", "given" : "", "non-dropping-particle" : "", "parse-names" : false, "suffix" : "" } ], "type" : "article-journal", "volume" : "36" }, "uris" : [ "http://www.mendeley.com/documents/?uuid=026e3758-ebd3-4702-9daa-0e9cdd7d5de9" ] } ], "mendeley" : { "formattedCitation" : "(Monjo et al., 2016)", "manualFormatting" : "Monjo et al., 2016", "plainTextFormattedCitation" : "(Monjo et al., 2016)", "previouslyFormattedCitation" : "(Monjo et al., 2016)"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Monjo et al., 2016</w:delText>
              </w:r>
              <w:r w:rsidRPr="00D424AA" w:rsidDel="00BC5095">
                <w:rPr>
                  <w:rFonts w:cs="Times New Roman"/>
                  <w:color w:val="000000" w:themeColor="text1"/>
                  <w:sz w:val="16"/>
                  <w:szCs w:val="16"/>
                  <w:lang w:val="en-GB"/>
                </w:rPr>
                <w:fldChar w:fldCharType="end"/>
              </w:r>
              <w:commentRangeEnd w:id="3824"/>
              <w:r w:rsidR="00A26296" w:rsidDel="00BC5095">
                <w:rPr>
                  <w:rStyle w:val="Marquedecommentaire"/>
                  <w:rFonts w:ascii="Times New Roman" w:hAnsi="Times New Roman" w:cstheme="minorBidi"/>
                  <w:lang w:val="fr-FR" w:eastAsia="fr-FR"/>
                </w:rPr>
                <w:commentReference w:id="3824"/>
              </w:r>
              <w:r w:rsidRPr="00841A35" w:rsidDel="00BC5095">
                <w:rPr>
                  <w:rFonts w:ascii="Times New Roman" w:hAnsi="Times New Roman" w:cs="Times New Roman"/>
                  <w:color w:val="000000" w:themeColor="text1"/>
                  <w:sz w:val="16"/>
                  <w:szCs w:val="16"/>
                  <w:lang w:val="en-GB"/>
                </w:rPr>
                <w:delText xml:space="preserve">; </w:delText>
              </w:r>
              <w:commentRangeStart w:id="3825"/>
              <w:r w:rsidRPr="00D424AA" w:rsidDel="00BC5095">
                <w:rPr>
                  <w:rFonts w:cs="Times New Roman"/>
                  <w:color w:val="000000" w:themeColor="text1"/>
                  <w:sz w:val="16"/>
                  <w:szCs w:val="16"/>
                  <w:lang w:val="en-GB"/>
                </w:rPr>
                <w:fldChar w:fldCharType="begin" w:fldLock="1"/>
              </w:r>
              <w:r w:rsidR="007D2D56" w:rsidDel="00BC5095">
                <w:rPr>
                  <w:rFonts w:ascii="Times New Roman" w:hAnsi="Times New Roman" w:cs="Times New Roman"/>
                  <w:color w:val="000000" w:themeColor="text1"/>
                  <w:sz w:val="16"/>
                  <w:szCs w:val="16"/>
                  <w:lang w:val="en-GB"/>
                </w:rPr>
                <w:del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mendeley" : { "formattedCitation" : "(Rajczak et al., 2013)", "manualFormatting" : "Rajczak et al., 2013", "plainTextFormattedCitation" : "(Rajczak et al., 2013)", "previouslyFormattedCitation" : "(Rajczak et al., 2013)"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Rajczak et al., 2013</w:delText>
              </w:r>
              <w:r w:rsidRPr="00D424AA" w:rsidDel="00BC5095">
                <w:rPr>
                  <w:rFonts w:cs="Times New Roman"/>
                  <w:color w:val="000000" w:themeColor="text1"/>
                  <w:sz w:val="16"/>
                  <w:szCs w:val="16"/>
                  <w:lang w:val="en-GB"/>
                </w:rPr>
                <w:fldChar w:fldCharType="end"/>
              </w:r>
              <w:commentRangeEnd w:id="3825"/>
              <w:r w:rsidR="00A26296" w:rsidDel="00BC5095">
                <w:rPr>
                  <w:rStyle w:val="Marquedecommentaire"/>
                  <w:rFonts w:ascii="Times New Roman" w:hAnsi="Times New Roman" w:cstheme="minorBidi"/>
                  <w:lang w:val="fr-FR" w:eastAsia="fr-FR"/>
                </w:rPr>
                <w:commentReference w:id="3825"/>
              </w:r>
              <w:r w:rsidRPr="00841A35" w:rsidDel="00BC5095">
                <w:rPr>
                  <w:rFonts w:ascii="Times New Roman" w:hAnsi="Times New Roman" w:cs="Times New Roman"/>
                  <w:color w:val="000000" w:themeColor="text1"/>
                  <w:sz w:val="16"/>
                  <w:szCs w:val="16"/>
                  <w:lang w:val="en-GB"/>
                </w:rPr>
                <w:delText xml:space="preserve">; </w:delText>
              </w:r>
              <w:commentRangeStart w:id="3826"/>
              <w:r w:rsidRPr="00D424AA" w:rsidDel="00BC5095">
                <w:rPr>
                  <w:rFonts w:cs="Times New Roman"/>
                  <w:sz w:val="16"/>
                  <w:szCs w:val="16"/>
                  <w:lang w:val="en-GB"/>
                </w:rPr>
                <w:fldChar w:fldCharType="begin" w:fldLock="1"/>
              </w:r>
              <w:r w:rsidR="00FC4C2D" w:rsidDel="00BC5095">
                <w:rPr>
                  <w:rFonts w:ascii="Times New Roman" w:hAnsi="Times New Roman" w:cs="Times New Roman"/>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BC5095">
                <w:rPr>
                  <w:rFonts w:cs="Times New Roman"/>
                  <w:sz w:val="16"/>
                  <w:szCs w:val="16"/>
                  <w:lang w:val="en-GB"/>
                </w:rPr>
                <w:fldChar w:fldCharType="separate"/>
              </w:r>
              <w:r w:rsidR="00A26296" w:rsidDel="00BC5095">
                <w:rPr>
                  <w:rFonts w:ascii="Times New Roman" w:hAnsi="Times New Roman" w:cs="Times New Roman"/>
                  <w:noProof/>
                  <w:sz w:val="16"/>
                  <w:szCs w:val="16"/>
                  <w:lang w:val="en-GB"/>
                </w:rPr>
                <w:delText>Coppola et al., 2021b</w:delText>
              </w:r>
              <w:r w:rsidRPr="00D424AA" w:rsidDel="00BC5095">
                <w:rPr>
                  <w:rFonts w:cs="Times New Roman"/>
                  <w:sz w:val="16"/>
                  <w:szCs w:val="16"/>
                  <w:lang w:val="en-GB"/>
                </w:rPr>
                <w:fldChar w:fldCharType="end"/>
              </w:r>
              <w:commentRangeEnd w:id="3826"/>
              <w:r w:rsidR="00A26296" w:rsidDel="00BC5095">
                <w:rPr>
                  <w:rStyle w:val="Marquedecommentaire"/>
                  <w:rFonts w:ascii="Times New Roman" w:hAnsi="Times New Roman" w:cstheme="minorBidi"/>
                  <w:lang w:val="fr-FR" w:eastAsia="fr-FR"/>
                </w:rPr>
                <w:commentReference w:id="3826"/>
              </w:r>
              <w:r w:rsidRPr="00841A35" w:rsidDel="00BC5095">
                <w:rPr>
                  <w:rFonts w:ascii="Times New Roman" w:hAnsi="Times New Roman" w:cs="Times New Roman"/>
                  <w:noProof/>
                  <w:color w:val="000000" w:themeColor="text1"/>
                  <w:sz w:val="16"/>
                  <w:szCs w:val="16"/>
                  <w:lang w:val="en-GB"/>
                </w:rPr>
                <w:delText xml:space="preserve">; </w:delText>
              </w:r>
              <w:commentRangeStart w:id="3827"/>
              <w:r w:rsidRPr="00D424AA" w:rsidDel="00BC5095">
                <w:rPr>
                  <w:rFonts w:cs="Times New Roman"/>
                  <w:color w:val="000000" w:themeColor="text1"/>
                  <w:sz w:val="16"/>
                  <w:szCs w:val="16"/>
                  <w:lang w:val="en-GB"/>
                </w:rPr>
                <w:fldChar w:fldCharType="begin" w:fldLock="1"/>
              </w:r>
              <w:r w:rsidR="00FF6231" w:rsidDel="00BC5095">
                <w:rPr>
                  <w:rFonts w:ascii="Times New Roman" w:hAnsi="Times New Roman" w:cs="Times New Roman"/>
                  <w:color w:val="000000" w:themeColor="text1"/>
                  <w:sz w:val="16"/>
                  <w:szCs w:val="16"/>
                  <w:lang w:val="en-GB"/>
                </w:rPr>
                <w:delInstrText>ADDIN CSL_CITATION { "citationItems" : [ { "id" : "ITEM-1", "itemData" : { "DOI" : "10.1007/s41748-020-00169-3", "ISSN" : "2509-9426",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 \u00b0C/decade to 0.5 \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1", "issue" : "3", "issued" : { "date-parts" : [ [ "2020", "9", "25" ] ] }, "page" : "477-492", "publisher" : "Springer Science and Business Media Deutschland GmbH", "title" : "Assessing Future Changes of Climate Extreme Events in the CORDEX-MENA Region Using Regional Climate Model ALADIN-Climate", "translator" : [ { "dropping-particle" : "", "family" : "S3411", "given" : "", "non-dropping-particle" : "", "parse-names" : false, "suffix" : "" } ], "type" : "article-journal", "volume" : "4" }, "uris" : [ "http://www.mendeley.com/documents/?uuid=47b90b6a-7b20-44f7-9062-59fa9c10b19c" ] } ], "mendeley" : { "formattedCitation" : "(Driouech et al., 2020)", "manualFormatting" : "Driouech et al., 2020", "plainTextFormattedCitation" : "(Driouech et al., 2020)", "previouslyFormattedCitation" : "(Driouech et al., 2020)" }, "properties" : { "noteIndex" : 0 }, "schema" : "https://github.com/citation-style-language/schema/raw/master/csl-citation.json" }</w:delInstrText>
              </w:r>
              <w:r w:rsidRPr="00D424AA" w:rsidDel="00BC5095">
                <w:rPr>
                  <w:rFonts w:cs="Times New Roman"/>
                  <w:color w:val="000000" w:themeColor="text1"/>
                  <w:sz w:val="16"/>
                  <w:szCs w:val="16"/>
                  <w:lang w:val="en-GB"/>
                </w:rPr>
                <w:fldChar w:fldCharType="separate"/>
              </w:r>
              <w:r w:rsidR="00A26296" w:rsidDel="00BC5095">
                <w:rPr>
                  <w:rFonts w:ascii="Times New Roman" w:hAnsi="Times New Roman" w:cs="Times New Roman"/>
                  <w:noProof/>
                  <w:color w:val="000000" w:themeColor="text1"/>
                  <w:sz w:val="16"/>
                  <w:szCs w:val="16"/>
                  <w:lang w:val="en-GB"/>
                </w:rPr>
                <w:delText>Driouech et al., 2020</w:delText>
              </w:r>
              <w:r w:rsidRPr="00D424AA" w:rsidDel="00BC5095">
                <w:rPr>
                  <w:rFonts w:cs="Times New Roman"/>
                  <w:color w:val="000000" w:themeColor="text1"/>
                  <w:sz w:val="16"/>
                  <w:szCs w:val="16"/>
                  <w:lang w:val="en-GB"/>
                </w:rPr>
                <w:fldChar w:fldCharType="end"/>
              </w:r>
              <w:commentRangeEnd w:id="3827"/>
              <w:r w:rsidR="00A26296" w:rsidDel="00BC5095">
                <w:rPr>
                  <w:rStyle w:val="Marquedecommentaire"/>
                  <w:rFonts w:ascii="Times New Roman" w:hAnsi="Times New Roman" w:cstheme="minorBidi"/>
                  <w:lang w:val="fr-FR" w:eastAsia="fr-FR"/>
                </w:rPr>
                <w:commentReference w:id="3827"/>
              </w:r>
              <w:r w:rsidRPr="00841A35" w:rsidDel="00BC5095">
                <w:rPr>
                  <w:rFonts w:ascii="Times New Roman" w:hAnsi="Times New Roman" w:cs="Times New Roman"/>
                  <w:color w:val="000000" w:themeColor="text1"/>
                  <w:sz w:val="16"/>
                  <w:szCs w:val="16"/>
                  <w:lang w:val="en-GB"/>
                </w:rPr>
                <w:delText>)</w:delText>
              </w:r>
            </w:del>
            <w:bookmarkEnd w:id="3814"/>
          </w:p>
        </w:tc>
      </w:tr>
      <w:tr w:rsidR="00D376F0" w:rsidRPr="00F1665C" w14:paraId="7AB36282" w14:textId="77777777" w:rsidTr="00723657">
        <w:trPr>
          <w:trHeight w:val="1379"/>
        </w:trPr>
        <w:tc>
          <w:tcPr>
            <w:tcW w:w="2158" w:type="dxa"/>
            <w:vMerge/>
            <w:tcBorders>
              <w:left w:val="single" w:sz="4" w:space="0" w:color="auto"/>
              <w:bottom w:val="single" w:sz="4" w:space="0" w:color="auto"/>
              <w:right w:val="single" w:sz="4" w:space="0" w:color="auto"/>
            </w:tcBorders>
          </w:tcPr>
          <w:p w14:paraId="41467B78"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single" w:sz="4" w:space="0" w:color="auto"/>
              <w:left w:val="single" w:sz="4" w:space="0" w:color="auto"/>
              <w:bottom w:val="single" w:sz="4" w:space="0" w:color="auto"/>
            </w:tcBorders>
            <w:shd w:val="clear" w:color="auto" w:fill="D9D9D9"/>
          </w:tcPr>
          <w:p w14:paraId="47FB8A4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Low confidence</w:t>
            </w:r>
            <w:r w:rsidRPr="00D424AA">
              <w:rPr>
                <w:rFonts w:ascii="Times New Roman" w:hAnsi="Times New Roman" w:cs="Times New Roman"/>
                <w:i/>
                <w:color w:val="000000" w:themeColor="text1"/>
                <w:sz w:val="16"/>
                <w:szCs w:val="16"/>
                <w:lang w:val="en-GB"/>
              </w:rPr>
              <w:t xml:space="preserve"> </w:t>
            </w:r>
          </w:p>
        </w:tc>
        <w:tc>
          <w:tcPr>
            <w:tcW w:w="1985" w:type="dxa"/>
            <w:tcBorders>
              <w:top w:val="single" w:sz="4" w:space="0" w:color="auto"/>
              <w:bottom w:val="single" w:sz="4" w:space="0" w:color="auto"/>
            </w:tcBorders>
            <w:shd w:val="clear" w:color="auto" w:fill="D9D9D9"/>
          </w:tcPr>
          <w:p w14:paraId="17F49DE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iCs/>
                <w:color w:val="000000" w:themeColor="text1"/>
                <w:sz w:val="16"/>
                <w:szCs w:val="16"/>
                <w:lang w:val="en-GB"/>
              </w:rPr>
              <w:t>Low confidence</w:t>
            </w:r>
          </w:p>
        </w:tc>
        <w:tc>
          <w:tcPr>
            <w:tcW w:w="2693" w:type="dxa"/>
            <w:tcBorders>
              <w:top w:val="single" w:sz="4" w:space="0" w:color="auto"/>
              <w:bottom w:val="single" w:sz="4" w:space="0" w:color="auto"/>
            </w:tcBorders>
            <w:shd w:val="clear" w:color="auto" w:fill="D9D9D9"/>
          </w:tcPr>
          <w:p w14:paraId="1E5ABE8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1A4AF99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compared with the recent past (1995-2014))</w:t>
            </w:r>
          </w:p>
          <w:p w14:paraId="4955B51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compared with pre-industrial) </w:t>
            </w:r>
          </w:p>
        </w:tc>
        <w:tc>
          <w:tcPr>
            <w:tcW w:w="3305" w:type="dxa"/>
            <w:tcBorders>
              <w:top w:val="single" w:sz="4" w:space="0" w:color="auto"/>
              <w:bottom w:val="single" w:sz="4" w:space="0" w:color="auto"/>
            </w:tcBorders>
            <w:shd w:val="clear" w:color="auto" w:fill="DEEAF6"/>
            <w:tcMar>
              <w:top w:w="40" w:type="dxa"/>
              <w:left w:w="40" w:type="dxa"/>
              <w:bottom w:w="40" w:type="dxa"/>
              <w:right w:w="40" w:type="dxa"/>
            </w:tcMar>
          </w:tcPr>
          <w:p w14:paraId="7811767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50FAB32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compared with the recent past (1995-2014))</w:t>
            </w:r>
          </w:p>
          <w:p w14:paraId="3CB6FB9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pre-industrial) </w:t>
            </w:r>
          </w:p>
        </w:tc>
        <w:tc>
          <w:tcPr>
            <w:tcW w:w="2082" w:type="dxa"/>
            <w:tcBorders>
              <w:top w:val="single" w:sz="4" w:space="0" w:color="auto"/>
              <w:bottom w:val="single" w:sz="4" w:space="0" w:color="auto"/>
            </w:tcBorders>
            <w:shd w:val="clear" w:color="auto" w:fill="AED9FC"/>
            <w:tcMar>
              <w:top w:w="40" w:type="dxa"/>
              <w:left w:w="40" w:type="dxa"/>
              <w:bottom w:w="40" w:type="dxa"/>
              <w:right w:w="40" w:type="dxa"/>
            </w:tcMar>
          </w:tcPr>
          <w:p w14:paraId="52DE9A5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40D39DD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115B680D" w14:textId="77777777" w:rsidR="00D376F0" w:rsidRPr="00D424AA" w:rsidRDefault="00D376F0" w:rsidP="00D424AA">
            <w:pPr>
              <w:rPr>
                <w:rFonts w:ascii="Times New Roman" w:hAnsi="Times New Roman" w:cs="Times New Roman"/>
                <w:i/>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pre-industrial) </w:t>
            </w:r>
          </w:p>
        </w:tc>
      </w:tr>
      <w:tr w:rsidR="00D376F0" w:rsidRPr="00F1665C" w14:paraId="61691A79" w14:textId="77777777" w:rsidTr="00723657">
        <w:tc>
          <w:tcPr>
            <w:tcW w:w="2158" w:type="dxa"/>
            <w:vMerge w:val="restart"/>
            <w:tcBorders>
              <w:top w:val="single" w:sz="4" w:space="0" w:color="auto"/>
              <w:left w:val="single" w:sz="4" w:space="0" w:color="auto"/>
              <w:right w:val="single" w:sz="4" w:space="0" w:color="auto"/>
            </w:tcBorders>
          </w:tcPr>
          <w:p w14:paraId="4ED70060"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Sahara (SAH)</w:t>
            </w:r>
          </w:p>
        </w:tc>
        <w:tc>
          <w:tcPr>
            <w:tcW w:w="2373" w:type="dxa"/>
            <w:tcBorders>
              <w:top w:val="single" w:sz="4" w:space="0" w:color="auto"/>
              <w:left w:val="single" w:sz="4" w:space="0" w:color="auto"/>
              <w:bottom w:val="single" w:sz="4" w:space="0" w:color="auto"/>
              <w:right w:val="single" w:sz="4" w:space="0" w:color="auto"/>
            </w:tcBorders>
            <w:shd w:val="clear" w:color="auto" w:fill="D9D9D9"/>
          </w:tcPr>
          <w:p w14:paraId="29363320" w14:textId="084F0462" w:rsidR="00D376F0" w:rsidRPr="00841A35" w:rsidRDefault="00D376F0" w:rsidP="00D424AA">
            <w:pPr>
              <w:rPr>
                <w:rFonts w:ascii="Times New Roman" w:hAnsi="Times New Roman" w:cs="Times New Roman"/>
                <w:bCs/>
                <w:color w:val="000000" w:themeColor="text1"/>
                <w:sz w:val="16"/>
                <w:szCs w:val="16"/>
                <w:lang w:val="en-GB"/>
              </w:rPr>
            </w:pPr>
            <w:r w:rsidRPr="00D424AA">
              <w:rPr>
                <w:rFonts w:ascii="Times New Roman" w:hAnsi="Times New Roman" w:cs="Times New Roman"/>
                <w:bCs/>
                <w:color w:val="000000" w:themeColor="text1"/>
                <w:sz w:val="16"/>
                <w:szCs w:val="16"/>
                <w:lang w:val="en-GB"/>
              </w:rPr>
              <w:t xml:space="preserve">Insufficient data to assess trends </w:t>
            </w:r>
            <w:ins w:id="3828" w:author="Robin Matthews" w:date="2021-07-14T15:34:00Z">
              <w:r w:rsidR="00441D0F" w:rsidRPr="00441D0F">
                <w:rPr>
                  <w:rFonts w:ascii="Times New Roman" w:hAnsi="Times New Roman" w:cs="Times New Roman"/>
                  <w:sz w:val="16"/>
                  <w:szCs w:val="16"/>
                  <w:lang w:val="en-GB" w:eastAsia="fr-FR"/>
                </w:rPr>
                <w:fldChar w:fldCharType="begin" w:fldLock="1"/>
              </w:r>
            </w:ins>
            <w:r w:rsidR="00D60E09">
              <w:rPr>
                <w:rFonts w:ascii="Times New Roman" w:hAnsi="Times New Roman"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Sun et al., 2020a)", "manualFormatting" : "(Dunn et al., 2020; Sun et al., 2020b)", "plainTextFormattedCitation" : "(Dunn et al., 2020; Sun et al., 2020a)", "previouslyFormattedCitation" : "(Dunn et al., 2020; Sun et al., 2020a)" }, "properties" : { "noteIndex" : 0 }, "schema" : "https://github.com/citation-style-language/schema/raw/master/csl-citation.json" }</w:instrText>
            </w:r>
            <w:ins w:id="3829" w:author="Robin Matthews" w:date="2021-07-14T15:34:00Z">
              <w:r w:rsidR="00441D0F" w:rsidRPr="00441D0F">
                <w:rPr>
                  <w:rFonts w:ascii="Times New Roman" w:hAnsi="Times New Roman" w:cs="Times New Roman"/>
                  <w:sz w:val="16"/>
                  <w:szCs w:val="16"/>
                  <w:lang w:val="en-GB" w:eastAsia="fr-FR"/>
                  <w:rPrChange w:id="3830" w:author="Robin Matthews" w:date="2021-07-14T15:34:00Z">
                    <w:rPr>
                      <w:rFonts w:cs="Times New Roman"/>
                      <w:sz w:val="16"/>
                      <w:szCs w:val="16"/>
                      <w:lang w:val="en-GB"/>
                    </w:rPr>
                  </w:rPrChange>
                </w:rPr>
                <w:fldChar w:fldCharType="separate"/>
              </w:r>
              <w:r w:rsidR="00441D0F" w:rsidRPr="00441D0F">
                <w:rPr>
                  <w:rFonts w:cs="Times New Roman"/>
                  <w:noProof/>
                  <w:sz w:val="16"/>
                  <w:szCs w:val="16"/>
                  <w:lang w:val="en-GB"/>
                </w:rPr>
                <w:t>(Dunn et al., 2020; Sun et al., 2020b)</w:t>
              </w:r>
              <w:r w:rsidR="00441D0F" w:rsidRPr="00441D0F">
                <w:rPr>
                  <w:rFonts w:ascii="Times New Roman" w:hAnsi="Times New Roman" w:cs="Times New Roman"/>
                  <w:sz w:val="16"/>
                  <w:szCs w:val="16"/>
                  <w:lang w:val="en-GB" w:eastAsia="fr-FR"/>
                  <w:rPrChange w:id="3831" w:author="Robin Matthews" w:date="2021-07-14T15:34:00Z">
                    <w:rPr>
                      <w:rFonts w:cs="Times New Roman"/>
                      <w:sz w:val="16"/>
                      <w:szCs w:val="16"/>
                      <w:lang w:val="en-GB"/>
                    </w:rPr>
                  </w:rPrChange>
                </w:rPr>
                <w:fldChar w:fldCharType="end"/>
              </w:r>
            </w:ins>
            <w:commentRangeStart w:id="3832"/>
            <w:del w:id="3833" w:author="Robin Matthews" w:date="2021-07-14T15:34:00Z">
              <w:r w:rsidRPr="00D424AA" w:rsidDel="00441D0F">
                <w:rPr>
                  <w:rFonts w:ascii="Times New Roman" w:hAnsi="Times New Roman" w:cs="Times New Roman"/>
                  <w:sz w:val="16"/>
                  <w:szCs w:val="16"/>
                  <w:lang w:val="en-GB" w:eastAsia="fr-FR"/>
                </w:rPr>
                <w:fldChar w:fldCharType="begin" w:fldLock="1"/>
              </w:r>
              <w:r w:rsidR="00AB36D4" w:rsidRPr="00441D0F" w:rsidDel="00441D0F">
                <w:rPr>
                  <w:rFonts w:ascii="Times New Roman" w:hAnsi="Times New Roman" w:cs="Times New Roman"/>
                  <w:sz w:val="16"/>
                  <w:szCs w:val="16"/>
                  <w:lang w:val="en-GB" w:eastAsia="fr-FR"/>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441D0F">
                <w:rPr>
                  <w:rFonts w:ascii="Times New Roman" w:hAnsi="Times New Roman" w:cs="Times New Roman"/>
                  <w:sz w:val="16"/>
                  <w:szCs w:val="16"/>
                  <w:lang w:val="en-GB" w:eastAsia="fr-FR"/>
                </w:rPr>
                <w:fldChar w:fldCharType="separate"/>
              </w:r>
              <w:r w:rsidR="00A26296" w:rsidRPr="00441D0F" w:rsidDel="00441D0F">
                <w:rPr>
                  <w:rFonts w:ascii="Times New Roman" w:hAnsi="Times New Roman" w:cs="Times New Roman"/>
                  <w:noProof/>
                  <w:sz w:val="16"/>
                  <w:szCs w:val="16"/>
                  <w:lang w:val="en-GB" w:eastAsia="fr-FR"/>
                </w:rPr>
                <w:delText>(Sun et al., 2020</w:delText>
              </w:r>
              <w:r w:rsidRPr="00D424AA" w:rsidDel="00441D0F">
                <w:rPr>
                  <w:rFonts w:ascii="Times New Roman" w:hAnsi="Times New Roman" w:cs="Times New Roman"/>
                  <w:sz w:val="16"/>
                  <w:szCs w:val="16"/>
                  <w:lang w:val="en-GB" w:eastAsia="fr-FR"/>
                </w:rPr>
                <w:fldChar w:fldCharType="end"/>
              </w:r>
              <w:commentRangeEnd w:id="3832"/>
              <w:r w:rsidR="00A26296" w:rsidDel="00441D0F">
                <w:rPr>
                  <w:rStyle w:val="Marquedecommentaire"/>
                  <w:rFonts w:ascii="Times New Roman" w:hAnsi="Times New Roman" w:cstheme="minorBidi"/>
                  <w:lang w:val="fr-FR" w:eastAsia="fr-FR"/>
                </w:rPr>
                <w:commentReference w:id="3832"/>
              </w:r>
              <w:r w:rsidRPr="00841A35" w:rsidDel="00441D0F">
                <w:rPr>
                  <w:rFonts w:ascii="Times New Roman" w:hAnsi="Times New Roman" w:cs="Times New Roman"/>
                  <w:sz w:val="16"/>
                  <w:szCs w:val="16"/>
                  <w:lang w:val="en-GB"/>
                </w:rPr>
                <w:delText xml:space="preserve">; </w:delText>
              </w:r>
              <w:commentRangeStart w:id="3834"/>
              <w:r w:rsidRPr="00D424AA" w:rsidDel="00441D0F">
                <w:rPr>
                  <w:rFonts w:cs="Times New Roman"/>
                  <w:sz w:val="16"/>
                  <w:szCs w:val="16"/>
                  <w:lang w:val="en-GB"/>
                </w:rPr>
                <w:fldChar w:fldCharType="begin" w:fldLock="1"/>
              </w:r>
              <w:r w:rsidR="00FF6231" w:rsidDel="00441D0F">
                <w:rPr>
                  <w:rFonts w:ascii="Times New Roman" w:hAnsi="Times New Roman"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441D0F">
                <w:rPr>
                  <w:rFonts w:cs="Times New Roman"/>
                  <w:sz w:val="16"/>
                  <w:szCs w:val="16"/>
                  <w:lang w:val="en-GB"/>
                </w:rPr>
                <w:fldChar w:fldCharType="separate"/>
              </w:r>
              <w:r w:rsidR="00A26296" w:rsidDel="00441D0F">
                <w:rPr>
                  <w:rFonts w:ascii="Times New Roman" w:hAnsi="Times New Roman" w:cs="Times New Roman"/>
                  <w:noProof/>
                  <w:sz w:val="16"/>
                  <w:szCs w:val="16"/>
                  <w:lang w:val="en-GB"/>
                </w:rPr>
                <w:delText>Dunn et al., 2020)</w:delText>
              </w:r>
              <w:r w:rsidRPr="00D424AA" w:rsidDel="00441D0F">
                <w:rPr>
                  <w:rFonts w:cs="Times New Roman"/>
                  <w:sz w:val="16"/>
                  <w:szCs w:val="16"/>
                  <w:lang w:val="en-GB"/>
                </w:rPr>
                <w:fldChar w:fldCharType="end"/>
              </w:r>
            </w:del>
            <w:commentRangeEnd w:id="3834"/>
            <w:r w:rsidR="00A26296">
              <w:rPr>
                <w:rStyle w:val="Marquedecommentaire"/>
                <w:rFonts w:ascii="Times New Roman" w:hAnsi="Times New Roman" w:cstheme="minorBidi"/>
                <w:lang w:val="fr-FR" w:eastAsia="fr-FR"/>
              </w:rPr>
              <w:commentReference w:id="3834"/>
            </w:r>
          </w:p>
        </w:tc>
        <w:tc>
          <w:tcPr>
            <w:tcW w:w="1985" w:type="dxa"/>
            <w:tcBorders>
              <w:top w:val="single" w:sz="4" w:space="0" w:color="auto"/>
              <w:left w:val="single" w:sz="4" w:space="0" w:color="auto"/>
              <w:bottom w:val="single" w:sz="4" w:space="0" w:color="auto"/>
              <w:right w:val="single" w:sz="4" w:space="0" w:color="auto"/>
            </w:tcBorders>
            <w:shd w:val="clear" w:color="auto" w:fill="D9D9D9"/>
          </w:tcPr>
          <w:p w14:paraId="1F541AB5" w14:textId="77777777" w:rsidR="00D376F0" w:rsidRPr="00D424AA" w:rsidRDefault="00D376F0" w:rsidP="00D424AA">
            <w:pPr>
              <w:rPr>
                <w:rFonts w:ascii="Times New Roman" w:hAnsi="Times New Roman" w:cs="Times New Roman"/>
                <w:bCs/>
                <w:iCs/>
                <w:color w:val="000000" w:themeColor="text1"/>
                <w:sz w:val="16"/>
                <w:szCs w:val="16"/>
                <w:lang w:val="en-GB"/>
              </w:rPr>
            </w:pPr>
            <w:r w:rsidRPr="00D424AA">
              <w:rPr>
                <w:rFonts w:ascii="Times New Roman" w:hAnsi="Times New Roman" w:cs="Times New Roman"/>
                <w:bCs/>
                <w:iCs/>
                <w:color w:val="000000" w:themeColor="text1"/>
                <w:sz w:val="16"/>
                <w:szCs w:val="16"/>
                <w:lang w:val="en-GB"/>
              </w:rPr>
              <w:t>Limited evidence</w:t>
            </w:r>
          </w:p>
        </w:tc>
        <w:tc>
          <w:tcPr>
            <w:tcW w:w="2693" w:type="dxa"/>
            <w:tcBorders>
              <w:top w:val="single" w:sz="4" w:space="0" w:color="auto"/>
              <w:left w:val="single" w:sz="4" w:space="0" w:color="auto"/>
              <w:bottom w:val="single" w:sz="4" w:space="0" w:color="auto"/>
              <w:right w:val="single" w:sz="4" w:space="0" w:color="auto"/>
            </w:tcBorders>
            <w:shd w:val="clear" w:color="auto" w:fill="AED9FC"/>
            <w:tcMar>
              <w:top w:w="40" w:type="dxa"/>
              <w:left w:w="40" w:type="dxa"/>
              <w:bottom w:w="40" w:type="dxa"/>
              <w:right w:w="40" w:type="dxa"/>
            </w:tcMar>
          </w:tcPr>
          <w:p w14:paraId="7891618D" w14:textId="4D4D0D0C"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3835"/>
            <w:r w:rsidRPr="00D424AA">
              <w:rPr>
                <w:rFonts w:cs="Times New Roman"/>
                <w:sz w:val="16"/>
                <w:szCs w:val="16"/>
                <w:lang w:val="en-GB"/>
              </w:rPr>
              <w:fldChar w:fldCharType="begin" w:fldLock="1"/>
            </w:r>
            <w:ins w:id="3836" w:author="Robin Matthews" w:date="2021-07-14T15:34:00Z">
              <w:r w:rsidR="00441D0F">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837" w:author="Robin Matthews" w:date="2021-07-14T15:34:00Z">
              <w:r w:rsidR="00FC4C2D" w:rsidDel="00441D0F">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ins w:id="3838" w:author="Robin Matthews" w:date="2021-07-14T15:34:00Z">
              <w:r w:rsidR="00441D0F">
                <w:rPr>
                  <w:rFonts w:ascii="Times New Roman" w:hAnsi="Times New Roman" w:cs="Times New Roman"/>
                  <w:noProof/>
                  <w:sz w:val="16"/>
                  <w:szCs w:val="16"/>
                  <w:lang w:val="en-GB"/>
                </w:rPr>
                <w:t xml:space="preserve">C. </w:t>
              </w:r>
            </w:ins>
            <w:r w:rsidR="00A26296">
              <w:rPr>
                <w:rFonts w:ascii="Times New Roman" w:hAnsi="Times New Roman" w:cs="Times New Roman"/>
                <w:noProof/>
                <w:sz w:val="16"/>
                <w:szCs w:val="16"/>
                <w:lang w:val="en-GB"/>
              </w:rPr>
              <w:t>Li et al., 2020</w:t>
            </w:r>
            <w:r w:rsidRPr="00D424AA">
              <w:rPr>
                <w:rFonts w:cs="Times New Roman"/>
                <w:sz w:val="16"/>
                <w:szCs w:val="16"/>
                <w:lang w:val="en-GB"/>
              </w:rPr>
              <w:fldChar w:fldCharType="end"/>
            </w:r>
            <w:commentRangeEnd w:id="3835"/>
            <w:r w:rsidR="00A26296">
              <w:rPr>
                <w:rStyle w:val="Marquedecommentaire"/>
                <w:rFonts w:ascii="Times New Roman" w:hAnsi="Times New Roman" w:cstheme="minorBidi"/>
                <w:lang w:val="fr-FR" w:eastAsia="fr-FR"/>
              </w:rPr>
              <w:commentReference w:id="3835"/>
            </w:r>
            <w:r w:rsidRPr="00841A35">
              <w:rPr>
                <w:rFonts w:ascii="Times New Roman" w:hAnsi="Times New Roman" w:cs="Times New Roman"/>
                <w:color w:val="000000" w:themeColor="text1"/>
                <w:sz w:val="16"/>
                <w:szCs w:val="16"/>
                <w:lang w:val="en-GB"/>
              </w:rPr>
              <w:t>; Annex). Median increase of more than 4% in the 50-year Rx1day and Rx5d</w:t>
            </w:r>
            <w:r w:rsidRPr="00D424AA">
              <w:rPr>
                <w:rFonts w:ascii="Times New Roman" w:hAnsi="Times New Roman" w:cs="Times New Roman"/>
                <w:color w:val="000000" w:themeColor="text1"/>
                <w:sz w:val="16"/>
                <w:szCs w:val="16"/>
                <w:lang w:val="en-GB"/>
              </w:rPr>
              <w:t xml:space="preserve">ay events compared to the 1°C warming level </w:t>
            </w:r>
            <w:commentRangeStart w:id="3839"/>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40" w:author="Robin Matthews" w:date="2021-07-14T12:18:00Z">
              <w:r w:rsidR="00A26296" w:rsidDel="00426B37">
                <w:rPr>
                  <w:rFonts w:ascii="Times New Roman" w:hAnsi="Times New Roman" w:cs="Times New Roman"/>
                  <w:noProof/>
                  <w:sz w:val="16"/>
                  <w:szCs w:val="16"/>
                  <w:lang w:val="en-GB"/>
                </w:rPr>
                <w:delText>Li et al., 2020a</w:delText>
              </w:r>
            </w:del>
            <w:ins w:id="3841"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839"/>
            <w:r w:rsidR="00A26296">
              <w:rPr>
                <w:rStyle w:val="Marquedecommentaire"/>
                <w:rFonts w:ascii="Times New Roman" w:hAnsi="Times New Roman" w:cstheme="minorBidi"/>
                <w:lang w:val="fr-FR" w:eastAsia="fr-FR"/>
              </w:rPr>
              <w:commentReference w:id="3839"/>
            </w:r>
            <w:r w:rsidRPr="00841A35">
              <w:rPr>
                <w:rFonts w:ascii="Times New Roman" w:hAnsi="Times New Roman" w:cs="Times New Roman"/>
                <w:color w:val="000000" w:themeColor="text1"/>
                <w:sz w:val="16"/>
                <w:szCs w:val="16"/>
                <w:lang w:val="en-GB"/>
              </w:rPr>
              <w:t xml:space="preserve"> and more than 15% in annual Rx1day, Rx5day, and Rx30day compared to pre-industrial (Annex).</w:t>
            </w:r>
          </w:p>
        </w:tc>
        <w:tc>
          <w:tcPr>
            <w:tcW w:w="3305" w:type="dxa"/>
            <w:tcBorders>
              <w:top w:val="single" w:sz="4" w:space="0" w:color="auto"/>
              <w:left w:val="single" w:sz="4" w:space="0" w:color="auto"/>
              <w:bottom w:val="single" w:sz="4" w:space="0" w:color="auto"/>
              <w:right w:val="single" w:sz="4" w:space="0" w:color="auto"/>
            </w:tcBorders>
            <w:shd w:val="clear" w:color="auto" w:fill="7EC5F6"/>
            <w:tcMar>
              <w:top w:w="40" w:type="dxa"/>
              <w:left w:w="40" w:type="dxa"/>
              <w:bottom w:w="40" w:type="dxa"/>
              <w:right w:w="40" w:type="dxa"/>
            </w:tcMar>
          </w:tcPr>
          <w:p w14:paraId="7C584938" w14:textId="7DA52F34"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842"/>
            <w:r w:rsidRPr="00D424AA">
              <w:rPr>
                <w:rFonts w:cs="Times New Roman"/>
                <w:sz w:val="16"/>
                <w:szCs w:val="16"/>
                <w:lang w:val="en-GB"/>
              </w:rPr>
              <w:fldChar w:fldCharType="begin" w:fldLock="1"/>
            </w:r>
            <w:ins w:id="3843" w:author="Robin Matthews" w:date="2021-07-14T15:35:00Z">
              <w:r w:rsidR="00441D0F">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844" w:author="Robin Matthews" w:date="2021-07-14T15:35:00Z">
              <w:r w:rsidR="00FC4C2D" w:rsidDel="00441D0F">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45" w:author="Robin Matthews" w:date="2021-07-14T15:35:00Z">
              <w:r w:rsidR="00A26296" w:rsidDel="00441D0F">
                <w:rPr>
                  <w:rFonts w:ascii="Times New Roman" w:hAnsi="Times New Roman" w:cs="Times New Roman"/>
                  <w:noProof/>
                  <w:sz w:val="16"/>
                  <w:szCs w:val="16"/>
                  <w:lang w:val="en-GB"/>
                </w:rPr>
                <w:delText>Li et al., 2020</w:delText>
              </w:r>
            </w:del>
            <w:ins w:id="3846" w:author="Robin Matthews" w:date="2021-07-14T15:35:00Z">
              <w:r w:rsidR="00441D0F">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842"/>
            <w:r w:rsidR="00A26296">
              <w:rPr>
                <w:rStyle w:val="Marquedecommentaire"/>
                <w:rFonts w:ascii="Times New Roman" w:hAnsi="Times New Roman" w:cstheme="minorBidi"/>
                <w:lang w:val="fr-FR" w:eastAsia="fr-FR"/>
              </w:rPr>
              <w:commentReference w:id="3842"/>
            </w:r>
            <w:r w:rsidRPr="00841A35">
              <w:rPr>
                <w:rFonts w:ascii="Times New Roman" w:hAnsi="Times New Roman" w:cs="Times New Roman"/>
                <w:color w:val="000000" w:themeColor="text1"/>
                <w:sz w:val="16"/>
                <w:szCs w:val="16"/>
                <w:lang w:val="en-GB"/>
              </w:rPr>
              <w:t xml:space="preserve">; Annex). Median increase of more than 8% in the 50-year Rx1day and Rx5day events compared to the 1°C warming level </w:t>
            </w:r>
            <w:commentRangeStart w:id="3847"/>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48" w:author="Robin Matthews" w:date="2021-07-14T12:18:00Z">
              <w:r w:rsidR="00A26296" w:rsidDel="00426B37">
                <w:rPr>
                  <w:rFonts w:ascii="Times New Roman" w:hAnsi="Times New Roman" w:cs="Times New Roman"/>
                  <w:noProof/>
                  <w:sz w:val="16"/>
                  <w:szCs w:val="16"/>
                  <w:lang w:val="en-GB"/>
                </w:rPr>
                <w:delText>Li et al., 2020a</w:delText>
              </w:r>
            </w:del>
            <w:ins w:id="3849"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847"/>
            <w:r w:rsidR="00A26296">
              <w:rPr>
                <w:rStyle w:val="Marquedecommentaire"/>
                <w:rFonts w:ascii="Times New Roman" w:hAnsi="Times New Roman" w:cstheme="minorBidi"/>
                <w:lang w:val="fr-FR" w:eastAsia="fr-FR"/>
              </w:rPr>
              <w:commentReference w:id="3847"/>
            </w:r>
            <w:r w:rsidRPr="00841A35">
              <w:rPr>
                <w:rFonts w:ascii="Times New Roman" w:hAnsi="Times New Roman" w:cs="Times New Roman"/>
                <w:sz w:val="16"/>
                <w:szCs w:val="16"/>
                <w:lang w:val="en-GB"/>
              </w:rPr>
              <w:t xml:space="preserve"> </w:t>
            </w:r>
            <w:r w:rsidRPr="00D424AA">
              <w:rPr>
                <w:rFonts w:ascii="Times New Roman" w:hAnsi="Times New Roman" w:cs="Times New Roman"/>
                <w:color w:val="000000" w:themeColor="text1"/>
                <w:sz w:val="16"/>
                <w:szCs w:val="16"/>
                <w:lang w:val="en-GB"/>
              </w:rPr>
              <w:t>and more than 20% in annual Rx1day, Rx5day, and Rx30day compared to pre-industrial (Annex).</w:t>
            </w:r>
          </w:p>
        </w:tc>
        <w:tc>
          <w:tcPr>
            <w:tcW w:w="2082" w:type="dxa"/>
            <w:tcBorders>
              <w:top w:val="single" w:sz="4" w:space="0" w:color="auto"/>
              <w:left w:val="single" w:sz="4" w:space="0" w:color="auto"/>
              <w:bottom w:val="single" w:sz="4" w:space="0" w:color="auto"/>
              <w:right w:val="single" w:sz="4" w:space="0" w:color="auto"/>
            </w:tcBorders>
            <w:shd w:val="clear" w:color="auto" w:fill="0070C0"/>
            <w:tcMar>
              <w:top w:w="40" w:type="dxa"/>
              <w:left w:w="40" w:type="dxa"/>
              <w:bottom w:w="40" w:type="dxa"/>
              <w:right w:w="40" w:type="dxa"/>
            </w:tcMar>
          </w:tcPr>
          <w:p w14:paraId="61FDD1DE" w14:textId="3BA2EF01"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850"/>
            <w:r w:rsidRPr="00D424AA">
              <w:rPr>
                <w:rFonts w:cs="Times New Roman"/>
                <w:sz w:val="16"/>
                <w:szCs w:val="16"/>
                <w:lang w:val="en-GB"/>
              </w:rPr>
              <w:fldChar w:fldCharType="begin" w:fldLock="1"/>
            </w:r>
            <w:ins w:id="3851" w:author="Robin Matthews" w:date="2021-07-14T15:35:00Z">
              <w:r w:rsidR="00441D0F">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852" w:author="Robin Matthews" w:date="2021-07-14T15:35:00Z">
              <w:r w:rsidR="00FC4C2D" w:rsidDel="00441D0F">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53" w:author="Robin Matthews" w:date="2021-07-14T15:35:00Z">
              <w:r w:rsidR="00A26296" w:rsidDel="00441D0F">
                <w:rPr>
                  <w:rFonts w:ascii="Times New Roman" w:hAnsi="Times New Roman" w:cs="Times New Roman"/>
                  <w:noProof/>
                  <w:sz w:val="16"/>
                  <w:szCs w:val="16"/>
                  <w:lang w:val="en-GB"/>
                </w:rPr>
                <w:delText>Li et al., 2020</w:delText>
              </w:r>
            </w:del>
            <w:ins w:id="3854" w:author="Robin Matthews" w:date="2021-07-14T15:35:00Z">
              <w:r w:rsidR="00441D0F">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850"/>
            <w:r w:rsidR="00A26296">
              <w:rPr>
                <w:rStyle w:val="Marquedecommentaire"/>
                <w:rFonts w:ascii="Times New Roman" w:hAnsi="Times New Roman" w:cstheme="minorBidi"/>
                <w:lang w:val="fr-FR" w:eastAsia="fr-FR"/>
              </w:rPr>
              <w:commentReference w:id="3850"/>
            </w:r>
            <w:r w:rsidRPr="00841A35">
              <w:rPr>
                <w:rFonts w:ascii="Times New Roman" w:hAnsi="Times New Roman" w:cs="Times New Roman"/>
                <w:color w:val="000000" w:themeColor="text1"/>
                <w:sz w:val="16"/>
                <w:szCs w:val="16"/>
                <w:lang w:val="en-GB"/>
              </w:rPr>
              <w:t>; Annex). Median increase of more than 30% in the 50-year Rx1day a</w:t>
            </w:r>
            <w:r w:rsidRPr="00D424AA">
              <w:rPr>
                <w:rFonts w:ascii="Times New Roman" w:hAnsi="Times New Roman" w:cs="Times New Roman"/>
                <w:color w:val="000000" w:themeColor="text1"/>
                <w:sz w:val="16"/>
                <w:szCs w:val="16"/>
                <w:lang w:val="en-GB"/>
              </w:rPr>
              <w:t xml:space="preserve">nd Rx5day events compared to the 1°C warming level </w:t>
            </w:r>
            <w:commentRangeStart w:id="3855"/>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56" w:author="Robin Matthews" w:date="2021-07-14T12:18:00Z">
              <w:r w:rsidR="00A26296" w:rsidDel="00426B37">
                <w:rPr>
                  <w:rFonts w:ascii="Times New Roman" w:hAnsi="Times New Roman" w:cs="Times New Roman"/>
                  <w:noProof/>
                  <w:sz w:val="16"/>
                  <w:szCs w:val="16"/>
                  <w:lang w:val="en-GB"/>
                </w:rPr>
                <w:delText>Li et al., 2020a</w:delText>
              </w:r>
            </w:del>
            <w:ins w:id="3857"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855"/>
            <w:r w:rsidR="00A26296">
              <w:rPr>
                <w:rStyle w:val="Marquedecommentaire"/>
                <w:rFonts w:ascii="Times New Roman" w:hAnsi="Times New Roman" w:cstheme="minorBidi"/>
                <w:lang w:val="fr-FR" w:eastAsia="fr-FR"/>
              </w:rPr>
              <w:commentReference w:id="3855"/>
            </w:r>
            <w:r w:rsidRPr="00841A35">
              <w:rPr>
                <w:rFonts w:ascii="Times New Roman" w:hAnsi="Times New Roman" w:cs="Times New Roman"/>
                <w:color w:val="000000" w:themeColor="text1"/>
                <w:sz w:val="16"/>
                <w:szCs w:val="16"/>
                <w:lang w:val="en-GB"/>
              </w:rPr>
              <w:t xml:space="preserve"> and more than 40% in annual Rx1day, Rx5day, and Rx30day compared to pre-industrial (Annex).</w:t>
            </w:r>
          </w:p>
        </w:tc>
      </w:tr>
      <w:tr w:rsidR="00D376F0" w:rsidRPr="00F1665C" w14:paraId="497BDA73" w14:textId="77777777" w:rsidTr="00723657">
        <w:tc>
          <w:tcPr>
            <w:tcW w:w="2158" w:type="dxa"/>
            <w:vMerge/>
            <w:tcBorders>
              <w:left w:val="single" w:sz="4" w:space="0" w:color="auto"/>
              <w:right w:val="single" w:sz="4" w:space="0" w:color="auto"/>
            </w:tcBorders>
          </w:tcPr>
          <w:p w14:paraId="18297238"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single" w:sz="4" w:space="0" w:color="auto"/>
              <w:left w:val="single" w:sz="4" w:space="0" w:color="auto"/>
            </w:tcBorders>
            <w:shd w:val="clear" w:color="auto" w:fill="D9D9D9"/>
          </w:tcPr>
          <w:p w14:paraId="090F952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Low confidence</w:t>
            </w:r>
            <w:r w:rsidRPr="00D424AA">
              <w:rPr>
                <w:rFonts w:ascii="Times New Roman" w:hAnsi="Times New Roman" w:cs="Times New Roman"/>
                <w:bCs/>
                <w:color w:val="000000" w:themeColor="text1"/>
                <w:sz w:val="16"/>
                <w:szCs w:val="16"/>
                <w:lang w:val="en-GB"/>
              </w:rPr>
              <w:t xml:space="preserve"> </w:t>
            </w:r>
          </w:p>
          <w:p w14:paraId="35D9C599" w14:textId="77777777" w:rsidR="00D376F0" w:rsidRPr="00D424AA" w:rsidRDefault="00D376F0" w:rsidP="00D424AA">
            <w:pPr>
              <w:rPr>
                <w:rFonts w:ascii="Times New Roman" w:hAnsi="Times New Roman" w:cs="Times New Roman"/>
                <w:color w:val="000000" w:themeColor="text1"/>
                <w:sz w:val="16"/>
                <w:szCs w:val="16"/>
                <w:lang w:val="en-GB"/>
              </w:rPr>
            </w:pPr>
          </w:p>
        </w:tc>
        <w:tc>
          <w:tcPr>
            <w:tcW w:w="1985" w:type="dxa"/>
            <w:tcBorders>
              <w:top w:val="single" w:sz="4" w:space="0" w:color="auto"/>
            </w:tcBorders>
            <w:shd w:val="clear" w:color="auto" w:fill="D9D9D9"/>
          </w:tcPr>
          <w:p w14:paraId="7E7E3C8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iCs/>
                <w:color w:val="000000" w:themeColor="text1"/>
                <w:sz w:val="16"/>
                <w:szCs w:val="16"/>
                <w:lang w:val="en-GB"/>
              </w:rPr>
              <w:t xml:space="preserve">Low confidence </w:t>
            </w:r>
          </w:p>
        </w:tc>
        <w:tc>
          <w:tcPr>
            <w:tcW w:w="2693" w:type="dxa"/>
            <w:tcBorders>
              <w:top w:val="single" w:sz="4" w:space="0" w:color="auto"/>
            </w:tcBorders>
            <w:shd w:val="clear" w:color="auto" w:fill="AED9FC"/>
            <w:tcMar>
              <w:top w:w="40" w:type="dxa"/>
              <w:left w:w="40" w:type="dxa"/>
              <w:bottom w:w="40" w:type="dxa"/>
              <w:right w:w="40" w:type="dxa"/>
            </w:tcMar>
          </w:tcPr>
          <w:p w14:paraId="4BE5A90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4491D67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29DE8A0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tc>
        <w:tc>
          <w:tcPr>
            <w:tcW w:w="3305" w:type="dxa"/>
            <w:tcBorders>
              <w:top w:val="single" w:sz="4" w:space="0" w:color="auto"/>
            </w:tcBorders>
            <w:shd w:val="clear" w:color="auto" w:fill="7EC5F6"/>
            <w:tcMar>
              <w:top w:w="40" w:type="dxa"/>
              <w:left w:w="40" w:type="dxa"/>
              <w:bottom w:w="40" w:type="dxa"/>
              <w:right w:w="40" w:type="dxa"/>
            </w:tcMar>
          </w:tcPr>
          <w:p w14:paraId="5961D16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18AA883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6137E01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379C00AF" w14:textId="77777777" w:rsidR="00D376F0" w:rsidRPr="00D424AA" w:rsidRDefault="00D376F0" w:rsidP="00D424AA">
            <w:pPr>
              <w:rPr>
                <w:rFonts w:ascii="Times New Roman" w:hAnsi="Times New Roman" w:cs="Times New Roman"/>
                <w:color w:val="000000" w:themeColor="text1"/>
                <w:sz w:val="16"/>
                <w:szCs w:val="16"/>
                <w:lang w:val="en-GB"/>
              </w:rPr>
            </w:pPr>
          </w:p>
          <w:p w14:paraId="76D313DC"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082" w:type="dxa"/>
            <w:tcBorders>
              <w:top w:val="single" w:sz="4" w:space="0" w:color="auto"/>
            </w:tcBorders>
            <w:shd w:val="clear" w:color="auto" w:fill="0070C0"/>
            <w:tcMar>
              <w:top w:w="40" w:type="dxa"/>
              <w:left w:w="40" w:type="dxa"/>
              <w:bottom w:w="40" w:type="dxa"/>
              <w:right w:w="40" w:type="dxa"/>
            </w:tcMar>
          </w:tcPr>
          <w:p w14:paraId="1AADDA6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1AA0887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the recent past (1995-2014))</w:t>
            </w:r>
          </w:p>
          <w:p w14:paraId="1B9F4DE4"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tc>
      </w:tr>
      <w:tr w:rsidR="00D376F0" w:rsidRPr="00F1665C" w14:paraId="51A003B9" w14:textId="77777777" w:rsidTr="00723657">
        <w:tc>
          <w:tcPr>
            <w:tcW w:w="2158" w:type="dxa"/>
            <w:vMerge w:val="restart"/>
          </w:tcPr>
          <w:p w14:paraId="2F785794" w14:textId="77777777" w:rsidR="00D376F0" w:rsidRPr="00D424AA" w:rsidRDefault="00D376F0" w:rsidP="00841A35">
            <w:pPr>
              <w:rPr>
                <w:rFonts w:ascii="Times New Roman" w:hAnsi="Times New Roman" w:cs="Times New Roman"/>
                <w:color w:val="000000" w:themeColor="text1"/>
                <w:sz w:val="16"/>
                <w:szCs w:val="16"/>
                <w:lang w:val="en-GB"/>
              </w:rPr>
            </w:pPr>
            <w:bookmarkStart w:id="3858" w:name="_Hlk77161593"/>
            <w:r w:rsidRPr="00D424AA">
              <w:rPr>
                <w:rFonts w:ascii="Times New Roman" w:hAnsi="Times New Roman" w:cs="Times New Roman"/>
                <w:color w:val="000000" w:themeColor="text1"/>
                <w:sz w:val="16"/>
                <w:szCs w:val="16"/>
                <w:lang w:val="en-GB"/>
              </w:rPr>
              <w:t>Western Africa (WAF)</w:t>
            </w:r>
          </w:p>
        </w:tc>
        <w:tc>
          <w:tcPr>
            <w:tcW w:w="2373" w:type="dxa"/>
            <w:tcBorders>
              <w:top w:val="dashed" w:sz="4" w:space="0" w:color="000000"/>
            </w:tcBorders>
            <w:shd w:val="clear" w:color="auto" w:fill="D9D9D9"/>
          </w:tcPr>
          <w:p w14:paraId="36C48E86" w14:textId="698D95AC" w:rsidR="00D376F0" w:rsidRPr="00841A35" w:rsidRDefault="00D376F0" w:rsidP="00D424AA">
            <w:pPr>
              <w:rPr>
                <w:rFonts w:ascii="Times New Roman" w:hAnsi="Times New Roman" w:cs="Times New Roman"/>
                <w:bCs/>
                <w:color w:val="000000" w:themeColor="text1"/>
                <w:sz w:val="16"/>
                <w:szCs w:val="16"/>
                <w:lang w:val="en-GB"/>
              </w:rPr>
            </w:pPr>
            <w:r w:rsidRPr="00D424AA">
              <w:rPr>
                <w:rFonts w:ascii="Times New Roman" w:hAnsi="Times New Roman" w:cs="Times New Roman"/>
                <w:bCs/>
                <w:color w:val="000000" w:themeColor="text1"/>
                <w:sz w:val="16"/>
                <w:szCs w:val="16"/>
                <w:lang w:val="en-GB"/>
              </w:rPr>
              <w:t xml:space="preserve">Insufficient data and a lack of agreement on the evidence of trends </w:t>
            </w:r>
            <w:ins w:id="3859" w:author="Robin Matthews" w:date="2021-07-14T13:23:00Z">
              <w:r w:rsidR="0017528D" w:rsidRPr="0017528D">
                <w:rPr>
                  <w:rFonts w:ascii="Times New Roman" w:hAnsi="Times New Roman" w:cs="Times New Roman"/>
                  <w:color w:val="000000" w:themeColor="text1"/>
                  <w:sz w:val="16"/>
                  <w:szCs w:val="16"/>
                  <w:lang w:val="en-GB" w:eastAsia="fr-FR"/>
                </w:rPr>
                <w:fldChar w:fldCharType="begin" w:fldLock="1"/>
              </w:r>
            </w:ins>
            <w:r w:rsidR="00D60E09">
              <w:rPr>
                <w:rFonts w:cs="Times New Roman"/>
                <w:color w:val="000000" w:themeColor="text1"/>
                <w:sz w:val="16"/>
                <w:szCs w:val="16"/>
                <w:lang w:val="en-GB"/>
              </w:rPr>
              <w:instrText>ADDIN CSL_CITATION { "citationItems" : [ { "id" : "ITEM-1",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1",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2", "itemData" : { "DOI" : "10.1002/joc.5420", "ISSN" : "08998418", "abstract" : "Observational analyses of changing climate extremes over the West Africa region have been limited by the availability of long and high-quality datasets. To help address this gap, a climate extremes indices workshop was held in the Gambia in December 2011 with participants from 14 West African countries. The resulting analysis utilized 15 annual indices derived from observed daily temperatures and 10 annual indices derived from observed daily precipitation. The analysis was conducted for 166 meteorological stations in 13 countries for 2 periods: 1960\u20132010 and 1981\u20132010. The analyses of trends in the annual mean temperature indices have identified statistically significant increases of 0.16 \u00b0C/decade and 0.28 \u00b0C/decade for mean annual maximum and mean annual minimum temperatures, respectively, averaged over all available land stations in the region during the last 50 years. The seasonal-temperature-related indices show significant patterns of warming in all seasons. The annual mean of daily minimum temperature has increased more than the annual mean of daily maximum temperature leading to a decreasing trend in the diurnal temperature range. Warm days and warm nights have become more frequent, and cold days and cold nights have become less frequent. The analyses of precipitation-based indices indicate spatially non-coherent changes throughout the study area with few statistically significant trends over the longer period. Exceptions to this are the simple daily intensity index and maximum 5-day precipitation, which show significant increasing regional trends over both the shorter and longer periods. Additionally, over the recent period (1981\u20132010) most of the precipitation related indices show significant trends towards wetter conditions. However, this period of increased rainfall follows a decade of significantly drier conditions in the region \u2013 it is not clear whether the recent upward trends reflect the \u2018recovery\u2019 from this long drought period or represents a long-term response to warming.", "author" : [ { "dropping-particle" : "", "family" : "Barry", "given" : "A. A.", "non-dropping-particle" : "", "parse-names" : false, "suffix" : "" }, { "dropping-particle" : "", "family" : "Caesar", "given" : "J.", "non-dropping-particle" : "", "parse-names" : false, "suffix" : "" }, { "dropping-particle" : "", "family" : "Klein Tank", "given" : "A. M. G.", "non-dropping-particle" : "", "parse-names" : false, "suffix" : "" }, { "dropping-particle" : "", "family" : "Aguilar", "given" : "E.", "non-dropping-particle" : "", "parse-names" : false, "suffix" : "" }, { "dropping-particle" : "", "family" : "McSweeney", "given" : "Carol", "non-dropping-particle" : "", "parse-names" : false, "suffix" : "" }, { "dropping-particle" : "", "family" : "Cyrille", "given" : "Ahmed M.", "non-dropping-particle" : "", "parse-names" : false, "suffix" : "" }, { "dropping-particle" : "", "family" : "Nikiema", "given" : "M. P.", "non-dropping-particle" : "", "parse-names" : false, "suffix" : "" }, { "dropping-particle" : "", "family" : "Narcisse", "given" : "K. B.", "non-dropping-particle" : "", "parse-names" : false, "suffix" : "" }, { "dropping-particle" : "", "family" : "Sima", "given" : "F.", "non-dropping-particle" : "", "parse-names" : false, "suffix" : "" }, { "dropping-particle" : "", "family" : "Stafford", "given" : "G.", "non-dropping-particle" : "", "parse-names" : false, "suffix" : "" }, { "dropping-particle" : "", "family" : "Touray", "given" : "L. M.", "non-dropping-particle" : "", "parse-names" : false, "suffix" : "" }, { "dropping-particle" : "", "family" : "Ayilari-Naa", "given" : "J. A.", "non-dropping-particle" : "", "parse-names" : false, "suffix" : "" }, { "dropping-particle" : "", "family" : "Mendes", "given" : "C. L.", "non-dropping-particle" : "", "parse-names" : false, "suffix" : "" }, { "dropping-particle" : "", "family" : "Tounkara", "given" : "M.", "non-dropping-particle" : "", "parse-names" : false, "suffix" : "" }, { "dropping-particle" : "", "family" : "Gar-Glahn", "given" : "Eugene V. S.", "non-dropping-particle" : "", "parse-names" : false, "suffix" : "" }, { "dropping-particle" : "", "family" : "Coulibaly", "given" : "M. S.", "non-dropping-particle" : "", "parse-names" : false, "suffix" : "" }, { "dropping-particle" : "", "family" : "Dieh", "given" : "M. F.", "non-dropping-particle" : "", "parse-names" : false, "suffix" : "" }, { "dropping-particle" : "", "family" : "Mouhaimouni", "given" : "M.", "non-dropping-particle" : "", "parse-names" : false, "suffix" : "" }, { "dropping-particle" : "", "family" : "Oyegade", "given" : "J.A", "non-dropping-particle" : "", "parse-names" : false, "suffix" : "" }, { "dropping-particle" : "", "family" : "Sambou", "given" : "E.", "non-dropping-particle" : "", "parse-names" : false, "suffix" : "" }, { "dropping-particle" : "", "family" : "Laogbessi", "given" : "E. T.", "non-dropping-particle" : "", "parse-names" : false, "suffix" : "" } ], "container-title" : "International Journal of Climatology", "id" : "ITEM-2", "issued" : { "date-parts" : [ [ "2018", "4" ] ] }, "page" : "e921-e938", "title" : "West Africa climate extremes and climate change indices", "translator" : [ { "dropping-particle" : "", "family" : "S219", "given" : "", "non-dropping-particle" : "", "parse-names" : false, "suffix" : "" } ], "type" : "article-journal", "volume" : "38" }, "uris" : [ "http://www.mendeley.com/documents/?uuid=eb70452a-76db-345c-a555-de141de2f4f9" ] }, { "id" : "ITEM-3", "itemData" : { "DOI" : "10.1016/j.wace.2013.07.005", "ISBN" : "22120947", "ISSN" : "22120947", "abstract" : "Climate variability and change affect most socioeconomic sectors in West Africa. It is now admitted that the variability of climate has increased since the 1950s mainly because of the increased concentration of anthropogenic greenhouse gases in the atmosphere. In this study, we analyze the evolution of some extreme temperature and precipitation indices over a large area of West Africa spanning from latitudes 10-25\u00b0N and longitudes 17\u00b0W-15\u00b0E. The results show a general warming trend throughout the region during the period from 1960 to 2010, namely through a negative trend in the number of cool nights, and more frequent warm days and warm spells. This was the case not only for locations inside the continent, but also for those in coastal areas. Trends in rainfall related indices are not as uniform as the ones in temperatures. Nevertheless, a general tendency of decreased annual total rainfall and maximum number of consecutive wet days characterizes the study period. The cumulated rainfall of extremely wet days shows a positive trend in most locations. As for the maximum number of consecutive wet days, it shows an overall decreasing trend from 1960 to the mid 1980s, but starting from the late 1980s, an increasing trend is observed in several locations, indicating that extreme rainfall events have become more frequent in the West African Sahel during the last decade, compared to the 1961-1990 period. Policy implications of these observed trends may include investment and promotion of low cost and environmentally friendly energy production systems, the redesign of infrastructure and production systems to account for higher risks of losses due to floods and/or droughts, and the promotion of research for more heat tolerant crop/animal species and cultivars/breeds. \u00a9 2013 The Authors.", "author" : [ { "dropping-particle" : "", "family" : "Mouhamed", "given" : "Ly", "non-dropping-particle" : "", "parse-names" : false, "suffix" : "" }, { "dropping-particle" : "", "family" : "Traore", "given" : "Seydou B.", "non-dropping-particle" : "", "parse-names" : false, "suffix" : "" }, { "dropping-particle" : "", "family" : "Alhassane", "given" : "Agali", "non-dropping-particle" : "", "parse-names" : false, "suffix" : "" }, { "dropping-particle" : "", "family" : "Sarr", "given" : "Beno\u00eet", "non-dropping-particle" : "", "parse-names" : false, "suffix" : "" } ], "container-title" : "Weather and Climate Extremes", "id" : "ITEM-3", "issued" : { "date-parts" : [ [ "2013" ] ] }, "title" : "Evolution of some observed climate extremes in the West African Sahel", "translator" : [ { "dropping-particle" : "", "family" : "S213", "given" : "", "non-dropping-particle" : "", "parse-names" : false, "suffix" : "" } ], "type" : "article-journal" }, "uris" : [ "http://www.mendeley.com/documents/?uuid=a7c81296-746a-328c-87bd-f2cd6e69254b" ] }, { "id" : "ITEM-4", "itemData" : { "DOI" : "10.1002/joc.4309", "ISSN" : "08998418", "author" : [ { "dropping-particle" : "", "family" : "Sanogo", "given" : "Souleymane", "non-dropping-particle" : "", "parse-names" : false, "suffix" : "" }, { "dropping-particle" : "", "family" : "Fink", "given" : "Andreas H.", "non-dropping-particle" : "", "parse-names" : false, "suffix" : "" }, { "dropping-particle" : "", "family" : "Omotosho", "given" : "Jerome A.", "non-dropping-particle" : "", "parse-names" : false, "suffix" : "" }, { "dropping-particle" : "", "family" : "Ba", "given" : "Abdramane", "non-dropping-particle" : "", "parse-names" : false, "suffix" : "" }, { "dropping-particle" : "", "family" : "Redl", "given" : "Robert", "non-dropping-particle" : "", "parse-names" : false, "suffix" : "" }, { "dropping-particle" : "", "family" : "Ermert", "given" : "Volker", "non-dropping-particle" : "", "parse-names" : false, "suffix" : "" } ], "container-title" : "International Journal of Climatology", "id" : "ITEM-4", "issue" : "15", "issued" : { "date-parts" : [ [ "2015", "12" ] ] }, "page" : "4589-4605", "title" : "Spatio-temporal characteristics of the recent rainfall recovery in West Africa", "translator" : [ { "dropping-particle" : "", "family" : "S781", "given" : "", "non-dropping-particle" : "", "parse-names" : false, "suffix" : "" } ], "type" : "article-journal", "volume" : "35" }, "uris" : [ "http://www.mendeley.com/documents/?uuid=bdb1e18b-f62f-313e-ae9b-f537f827c741" ] }, { "id" : "ITEM-5", "itemData" : { "DOI" : "10.1007/s00704-017-2333-0", "ISSN" : "0177-798X", "author" : [ { "dropping-particle" : "", "family" : "Zittis", "given" : "G.", "non-dropping-particle" : "", "parse-names" : false, "suffix" : "" } ], "container-title" : "Theoretical and Applied Climatology", "id" : "ITEM-5", "issued" : { "date-parts" : [ [ "2017", "11", "30" ] ] }, "title" : "Observed rainfall trends and precipitation uncertainty in the vicinity of the Mediterranean, Middle East and North Africa", "translator" : [ { "dropping-particle" : "", "family" : "S700", "given" : "", "non-dropping-particle" : "", "parse-names" : false, "suffix" : "" } ], "type" : "article-journal" }, "uris" : [ "http://www.mendeley.com/documents/?uuid=c9e21238-3a7d-33f9-9193-47b8ee3c7a00" ] }, { "id" : "ITEM-6",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6",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7",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7",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Mouhamed et al., 2013; Chaney et al., 2014; Sanogo et al., 2015; Zittis, 2017; Barry et al., 2018; Dunn et al., 2020; Sun et al., 2020a)", "manualFormatting" : "(Mouhamed et al., 2013; Chaney et al., 2014; Sanogo et al., 2015; Zittis, 2017; Barry et al., 2018; Dunn et al., 2020; Sun et al., 2020b)", "plainTextFormattedCitation" : "(Mouhamed et al., 2013; Chaney et al., 2014; Sanogo et al., 2015; Zittis, 2017; Barry et al., 2018; Dunn et al., 2020; Sun et al., 2020a)", "previouslyFormattedCitation" : "(Mouhamed et al., 2013; Chaney et al., 2014; Sanogo et al., 2015; Zittis, 2017; Barry et al., 2018; Dunn et al., 2020; Sun et al., 2020a)" }, "properties" : { "noteIndex" : 0 }, "schema" : "https://github.com/citation-style-language/schema/raw/master/csl-citation.json" }</w:instrText>
            </w:r>
            <w:ins w:id="3860" w:author="Robin Matthews" w:date="2021-07-14T13:23:00Z">
              <w:r w:rsidR="0017528D" w:rsidRPr="0017528D">
                <w:rPr>
                  <w:rFonts w:ascii="Times New Roman" w:hAnsi="Times New Roman" w:cs="Times New Roman"/>
                  <w:color w:val="000000" w:themeColor="text1"/>
                  <w:sz w:val="16"/>
                  <w:szCs w:val="16"/>
                  <w:lang w:val="en-GB" w:eastAsia="fr-FR"/>
                  <w:rPrChange w:id="3861" w:author="Robin Matthews" w:date="2021-07-14T13:24:00Z">
                    <w:rPr>
                      <w:rFonts w:cs="Times New Roman"/>
                      <w:color w:val="000000" w:themeColor="text1"/>
                      <w:sz w:val="16"/>
                      <w:szCs w:val="16"/>
                      <w:lang w:val="en-GB"/>
                    </w:rPr>
                  </w:rPrChange>
                </w:rPr>
                <w:fldChar w:fldCharType="separate"/>
              </w:r>
              <w:r w:rsidR="0017528D" w:rsidRPr="0017528D">
                <w:rPr>
                  <w:rFonts w:cs="Times New Roman"/>
                  <w:noProof/>
                  <w:color w:val="000000" w:themeColor="text1"/>
                  <w:sz w:val="16"/>
                  <w:szCs w:val="16"/>
                  <w:lang w:val="en-GB"/>
                </w:rPr>
                <w:t>(Mouhamed et al., 2013; Chaney et al., 2014; Sanogo et al., 2015; Zittis, 2017; Barry et al., 2018; Dunn et al., 2020; Sun et al., 2020b)</w:t>
              </w:r>
              <w:r w:rsidR="0017528D" w:rsidRPr="0017528D">
                <w:rPr>
                  <w:rFonts w:ascii="Times New Roman" w:hAnsi="Times New Roman" w:cs="Times New Roman"/>
                  <w:color w:val="000000" w:themeColor="text1"/>
                  <w:sz w:val="16"/>
                  <w:szCs w:val="16"/>
                  <w:lang w:val="en-GB" w:eastAsia="fr-FR"/>
                  <w:rPrChange w:id="3862" w:author="Robin Matthews" w:date="2021-07-14T13:24:00Z">
                    <w:rPr>
                      <w:rFonts w:cs="Times New Roman"/>
                      <w:color w:val="000000" w:themeColor="text1"/>
                      <w:sz w:val="16"/>
                      <w:szCs w:val="16"/>
                      <w:lang w:val="en-GB"/>
                    </w:rPr>
                  </w:rPrChange>
                </w:rPr>
                <w:fldChar w:fldCharType="end"/>
              </w:r>
            </w:ins>
            <w:commentRangeStart w:id="3863"/>
            <w:del w:id="3864" w:author="Robin Matthews" w:date="2021-07-14T13:23:00Z">
              <w:r w:rsidRPr="00D424AA" w:rsidDel="0017528D">
                <w:rPr>
                  <w:rFonts w:ascii="Times New Roman" w:hAnsi="Times New Roman" w:cs="Times New Roman"/>
                  <w:color w:val="000000" w:themeColor="text1"/>
                  <w:sz w:val="16"/>
                  <w:szCs w:val="16"/>
                  <w:lang w:val="en-GB" w:eastAsia="fr-FR"/>
                </w:rPr>
                <w:fldChar w:fldCharType="begin" w:fldLock="1"/>
              </w:r>
              <w:r w:rsidR="00FF6231" w:rsidRPr="0017528D" w:rsidDel="0017528D">
                <w:rPr>
                  <w:rFonts w:ascii="Times New Roman" w:hAnsi="Times New Roman" w:cs="Times New Roman"/>
                  <w:color w:val="000000" w:themeColor="text1"/>
                  <w:sz w:val="16"/>
                  <w:szCs w:val="16"/>
                  <w:lang w:val="en-GB" w:eastAsia="fr-FR"/>
                </w:rPr>
                <w:delInstrText>ADDIN CSL_CITATION { "citationItems" : [ { "id" : "ITEM-1",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1",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2", "itemData" : { "DOI" : "10.1002/joc.5420", "ISSN" : "08998418", "abstract" : "Observational analyses of changing climate extremes over the West Africa region have been limited by the availability of long and high-quality datasets. To help address this gap, a climate extremes indices workshop was held in the Gambia in December 2011 with participants from 14 West African countries. The resulting analysis utilized 15 annual indices derived from observed daily temperatures and 10 annual indices derived from observed daily precipitation. The analysis was conducted for 166 meteorological stations in 13 countries for 2 periods: 1960\u20132010 and 1981\u20132010. The analyses of trends in the annual mean temperature indices have identified statistically significant increases of 0.16 \u00b0C/decade and 0.28 \u00b0C/decade for mean annual maximum and mean annual minimum temperatures, respectively, averaged over all available land stations in the region during the last 50 years. The seasonal-temperature-related indices show significant patterns of warming in all seasons. The annual mean of daily minimum temperature has increased more than the annual mean of daily maximum temperature leading to a decreasing trend in the diurnal temperature range. Warm days and warm nights have become more frequent, and cold days and cold nights have become less frequent. The analyses of precipitation-based indices indicate spatially non-coherent changes throughout the study area with few statistically significant trends over the longer period. Exceptions to this are the simple daily intensity index and maximum 5-day precipitation, which show significant increasing regional trends over both the shorter and longer periods. Additionally, over the recent period (1981\u20132010) most of the precipitation related indices show significant trends towards wetter conditions. However, this period of increased rainfall follows a decade of significantly drier conditions in the region \u2013 it is not clear whether the recent upward trends reflect the \u2018recovery\u2019 from this long drought period or represents a long-term response to warming.", "author" : [ { "dropping-particle" : "", "family" : "Barry", "given" : "A. A.", "non-dropping-particle" : "", "parse-names" : false, "suffix" : "" }, { "dropping-particle" : "", "family" : "Caesar", "given" : "J.", "non-dropping-particle" : "", "parse-names" : false, "suffix" : "" }, { "dropping-particle" : "", "family" : "Klein Tank", "given" : "A. M. G.", "non-dropping-particle" : "", "parse-names" : false, "suffix" : "" }, { "dropping-particle" : "", "family" : "Aguilar", "given" : "E.", "non-dropping-particle" : "", "parse-names" : false, "suffix" : "" }, { "dropping-particle" : "", "family" : "McSweeney", "given" : "Carol", "non-dropping-particle" : "", "parse-names" : false, "suffix" : "" }, { "dropping-particle" : "", "family" : "Cyrille", "given" : "Ahmed M.", "non-dropping-particle" : "", "parse-names" : false, "suffix" : "" }, { "dropping-particle" : "", "family" : "Nikiema", "given" : "M. P.", "non-dropping-particle" : "", "parse-names" : false, "suffix" : "" }, { "dropping-particle" : "", "family" : "Narcisse", "given" : "K. B.", "non-dropping-particle" : "", "parse-names" : false, "suffix" : "" }, { "dropping-particle" : "", "family" : "Sima", "given" : "F.", "non-dropping-particle" : "", "parse-names" : false, "suffix" : "" }, { "dropping-particle" : "", "family" : "Stafford", "given" : "G.", "non-dropping-particle" : "", "parse-names" : false, "suffix" : "" }, { "dropping-particle" : "", "family" : "Touray", "given" : "L. M.", "non-dropping-particle" : "", "parse-names" : false, "suffix" : "" }, { "dropping-particle" : "", "family" : "Ayilari-Naa", "given" : "J. A.", "non-dropping-particle" : "", "parse-names" : false, "suffix" : "" }, { "dropping-particle" : "", "family" : "Mendes", "given" : "C. L.", "non-dropping-particle" : "", "parse-names" : false, "suffix" : "" }, { "dropping-particle" : "", "family" : "Tounkara", "given" : "M.", "non-dropping-particle" : "", "parse-names" : false, "suffix" : "" }, { "dropping-particle" : "", "family" : "Gar-Glahn", "given" : "Eugene V. S.", "non-dropping-particle" : "", "parse-names" : false, "suffix" : "" }, { "dropping-particle" : "", "family" : "Coulibaly", "given" : "M. S.", "non-dropping-particle" : "", "parse-names" : false, "suffix" : "" }, { "dropping-particle" : "", "family" : "Dieh", "given" : "M. F.", "non-dropping-particle" : "", "parse-names" : false, "suffix" : "" }, { "dropping-particle" : "", "family" : "Mouhaimouni", "given" : "M.", "non-dropping-particle" : "", "parse-names" : false, "suffix" : "" }, { "dropping-particle" : "", "family" : "Oyegade", "given" : "J.A", "non-dropping-particle" : "", "parse-names" : false, "suffix" : "" }, { "dropping-particle" : "", "family" : "Sambou", "given" : "E.", "non-dropping-particle" : "", "parse-names" : false, "suffix" : "" }, { "dropping-particle" : "", "family" : "Laogbessi", "given" : "E. T.", "non-dropping-particle" : "", "parse-names" : false, "suffix" : "" } ], "container-title" : "International Journal of Climatology", "id" : "ITEM-2", "issued" : { "date-parts" : [ [ "2018", "4" ] ] }, "page" : "e921-e938", "title" : "West Africa climate extremes and climate change indices", "translator" : [ { "dropping-particle" : "", "family" : "S219", "given" : "", "non-dropping-particle" : "", "parse-names" : false, "suffix" : "" } ], "type" : "article-journal", "volume" : "38" }, "uris" : [ "http://www.mendeley.com/documents/?uuid=eb70452a-76db-345c-a555-de141de2f4f9" ] }, { "id" : "ITEM-3", "itemData" : { "DOI" : "10.1016/j.wace.2013.07.005", "ISBN" : "22120947", "ISSN" : "22120947", "abstract" : "Climate variability and change affect most socioeconomic sectors in West Africa. It is now admitted that the variability of climate has increased since the 1950s mainly because of the increased concentration of anthropogenic greenhouse gases in the atmosphere. In this study, we analyze the evolution of some extreme temperature and precipitation indices over a large area of West Africa spanning from latitudes 10-25\u00b0N and longitudes 17\u00b0W-15\u00b0E. The results show a general warming trend throughout the region during the period from 1960 to 2010, namely through a negative trend in the number of cool nights, and more frequent warm days and warm spells. This was the case not only for locations inside the continent, but also for those in coastal areas. Trends in rainfall related indices are not as uniform as the ones in temperatures. Nevertheless, a general tendency of decreased annual total rainfall and maximum number of consecutive wet days characterizes the study period. The cumulated rainfall of extremely wet days shows a positive trend in most locations. As for the maximum number of consecutive wet days, it shows an overall decreasing trend from 1960 to the mid 1980s, but starting from the late 1980s, an increasing trend is observed in several locations, indicating that extreme rainfall events have become more frequent in the West African Sahel during the last decade, compared to the 1961-1990 period. Policy implications of these observed trends may include investment and promotion of low cost and environmentally friendly energy production systems, the redesign of infrastructure and production systems to account for higher risks of losses due to floods and/or droughts, and the promotion of research for more heat tolerant crop/animal species and cultivars/breeds. \u00a9 2013 The Authors.", "author" : [ { "dropping-particle" : "", "family" : "Mouhamed", "given" : "Ly", "non-dropping-particle" : "", "parse-names" : false, "suffix" : "" }, { "dropping-particle" : "", "family" : "Traore", "given" : "Seydou B.", "non-dropping-particle" : "", "parse-names" : false, "suffix" : "" }, { "dropping-particle" : "", "family" : "Alhassane", "given" : "Agali", "non-dropping-particle" : "", "parse-names" : false, "suffix" : "" }, { "dropping-particle" : "", "family" : "Sarr", "given" : "Beno\u00eet", "non-dropping-particle" : "", "parse-names" : false, "suffix" : "" } ], "container-title" : "Weather and Climate Extremes", "id" : "ITEM-3", "issued" : { "date-parts" : [ [ "2013" ] ] }, "title" : "Evolution of some observed climate extremes in the West African Sahel", "translator" : [ { "dropping-particle" : "", "family" : "S213", "given" : "", "non-dropping-particle" : "", "parse-names" : false, "suffix" : "" } ], "type" : "article-journal" }, "uris" : [ "http://www.mendeley.com/documents/?uuid=a7c81296-746a-328c-87bd-f2cd6e69254b" ] }, { "id" : "ITEM-4", "itemData" : { "DOI" : "10.1002/joc.4309", "ISSN" : "08998418", "author" : [ { "dropping-particle" : "", "family" : "Sanogo", "given" : "Souleymane", "non-dropping-particle" : "", "parse-names" : false, "suffix" : "" }, { "dropping-particle" : "", "family" : "Fink", "given" : "Andreas H.", "non-dropping-particle" : "", "parse-names" : false, "suffix" : "" }, { "dropping-particle" : "", "family" : "Omotosho", "given" : "Jerome A.", "non-dropping-particle" : "", "parse-names" : false, "suffix" : "" }, { "dropping-particle" : "", "family" : "Ba", "given" : "Abdramane", "non-dropping-particle" : "", "parse-names" : false, "suffix" : "" }, { "dropping-particle" : "", "family" : "Redl", "given" : "Robert", "non-dropping-particle" : "", "parse-names" : false, "suffix" : "" }, { "dropping-particle" : "", "family" : "Ermert", "given" : "Volker", "non-dropping-particle" : "", "parse-names" : false, "suffix" : "" } ], "container-title" : "International Journal of Climatology", "id" : "ITEM-4", "issue" : "15", "issued" : { "date-parts" : [ [ "2015", "12" ] ] }, "page" : "4589-4605", "title" : "Spatio-temporal characteristics of the recent rainfall recovery in West Africa", "translator" : [ { "dropping-particle" : "", "family" : "S781", "given" : "", "non-dropping-particle" : "", "parse-names" : false, "suffix" : "" } ], "type" : "article-journal", "volume" : "35" }, "uris" : [ "http://www.mendeley.com/documents/?u</w:delInstrText>
              </w:r>
              <w:r w:rsidR="00FF6231" w:rsidRPr="0017528D" w:rsidDel="0017528D">
                <w:rPr>
                  <w:rFonts w:ascii="Times New Roman" w:hAnsi="Times New Roman" w:cs="Times New Roman"/>
                  <w:color w:val="000000" w:themeColor="text1"/>
                  <w:sz w:val="16"/>
                  <w:szCs w:val="16"/>
                  <w:lang w:val="fr-FR" w:eastAsia="fr-FR"/>
                </w:rPr>
                <w:delInstrText>uid=bdb1e18b-f62f-313e-ae9b-f537f827c741" ] }, { "id" : "ITEM-5", "itemData" : { "DOI" : "10.1007/s00704-017-2333-0", "ISSN" : "0177-798X", "author" : [ { "dropping-particle" : "", "family" : "Zittis", "given" : "G.", "non-dropping-particle" : "", "parse-names" : false, "suffix" : "" } ], "container-title" : "Theoretical and Applied Climatology", "id" : "ITEM-5", "issued" : { "date-parts" : [ [ "2017", "11", "30" ] ] }, "title" : "Observed rainfall trends and precipitation uncertainty in the vicinity of the Mediterranean, Middle East and North Africa", "translator" : [ { "dropping-particle" : "", "family" : "S700", "given" : "", "non-dropping-particle" : "", "parse-names" : false, "suffix" : "" } ], "type" : "article-journal" }, "uris" : [ "http://www.mendeley.com/documents/?uuid=c9e21238-3a7d-33f9-9193-47b8ee3c7a00" ] } ], "mendeley" : { "formattedCitation" : "(Mouhamed et al., 2013; Chaney et al., 2014; Sanogo et al., 2015; Zittis, 2017; Barry et al., 2018)", "manualFormatting" : "(Mouhamed et al., 2013; Chaney et al., 2014; Sanogo et al., 2015; Zittis, 2017; Barry et al., 2018", "plainTextFormattedCitation" : "(Mouhamed et al., 2013; Chaney et al., 2014; Sanogo et al., 2015; Zittis, 2017; Barry et al., 2018)", "previouslyFormattedCitation" : "(Mouhamed et al., 2013; Chaney et al., 2014; Sanogo et al., 2015; Zittis, 2017; Barry et al., 2018)" }, "properties" : { "noteIndex" : 0 }, "schema" : "https://github.com/citation-style-language/schema/raw/master/csl-citation.json" }</w:delInstrText>
              </w:r>
              <w:r w:rsidRPr="00D424AA" w:rsidDel="0017528D">
                <w:rPr>
                  <w:rFonts w:ascii="Times New Roman" w:hAnsi="Times New Roman" w:cs="Times New Roman"/>
                  <w:color w:val="000000" w:themeColor="text1"/>
                  <w:sz w:val="16"/>
                  <w:szCs w:val="16"/>
                  <w:lang w:val="en-GB" w:eastAsia="fr-FR"/>
                </w:rPr>
                <w:fldChar w:fldCharType="separate"/>
              </w:r>
              <w:r w:rsidR="00A26296" w:rsidRPr="0017528D" w:rsidDel="0017528D">
                <w:rPr>
                  <w:rFonts w:ascii="Times New Roman" w:hAnsi="Times New Roman" w:cs="Times New Roman"/>
                  <w:noProof/>
                  <w:color w:val="000000" w:themeColor="text1"/>
                  <w:sz w:val="16"/>
                  <w:szCs w:val="16"/>
                  <w:lang w:val="nb-NO" w:eastAsia="fr-FR"/>
                </w:rPr>
                <w:delText>(Mouhamed et al., 2013; Chaney et al., 2014; Sanogo et al., 2015; Zittis, 2017; Barry et al., 2018</w:delText>
              </w:r>
              <w:r w:rsidRPr="00D424AA" w:rsidDel="0017528D">
                <w:rPr>
                  <w:rFonts w:ascii="Times New Roman" w:hAnsi="Times New Roman" w:cs="Times New Roman"/>
                  <w:color w:val="000000" w:themeColor="text1"/>
                  <w:sz w:val="16"/>
                  <w:szCs w:val="16"/>
                  <w:lang w:val="en-GB" w:eastAsia="fr-FR"/>
                </w:rPr>
                <w:fldChar w:fldCharType="end"/>
              </w:r>
              <w:commentRangeEnd w:id="3863"/>
              <w:r w:rsidR="00A26296" w:rsidDel="0017528D">
                <w:rPr>
                  <w:rStyle w:val="Marquedecommentaire"/>
                  <w:rFonts w:ascii="Times New Roman" w:hAnsi="Times New Roman" w:cstheme="minorBidi"/>
                  <w:lang w:val="fr-FR" w:eastAsia="fr-FR"/>
                </w:rPr>
                <w:commentReference w:id="3863"/>
              </w:r>
              <w:r w:rsidRPr="00841A35" w:rsidDel="0017528D">
                <w:rPr>
                  <w:rFonts w:cs="Times New Roman"/>
                  <w:color w:val="000000" w:themeColor="text1"/>
                  <w:sz w:val="16"/>
                  <w:szCs w:val="16"/>
                  <w:lang w:val="nb-NO"/>
                </w:rPr>
                <w:delText xml:space="preserve">; </w:delText>
              </w:r>
              <w:commentRangeStart w:id="3865"/>
              <w:r w:rsidRPr="00D424AA" w:rsidDel="0017528D">
                <w:rPr>
                  <w:rFonts w:cs="Times New Roman"/>
                  <w:sz w:val="16"/>
                  <w:szCs w:val="16"/>
                  <w:lang w:val="en-GB"/>
                </w:rPr>
                <w:fldChar w:fldCharType="begin" w:fldLock="1"/>
              </w:r>
              <w:r w:rsidR="00AB36D4" w:rsidDel="0017528D">
                <w:rPr>
                  <w:rFonts w:cs="Times New Roman"/>
                  <w:sz w:val="16"/>
                  <w:szCs w:val="16"/>
                  <w:lang w:val="nb-NO"/>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17528D">
                <w:rPr>
                  <w:rFonts w:cs="Times New Roman"/>
                  <w:sz w:val="16"/>
                  <w:szCs w:val="16"/>
                  <w:lang w:val="en-GB"/>
                </w:rPr>
                <w:fldChar w:fldCharType="separate"/>
              </w:r>
              <w:r w:rsidR="00A26296" w:rsidDel="0017528D">
                <w:rPr>
                  <w:rFonts w:ascii="Times New Roman" w:hAnsi="Times New Roman" w:cs="Times New Roman"/>
                  <w:noProof/>
                  <w:sz w:val="16"/>
                  <w:szCs w:val="16"/>
                  <w:lang w:val="en-GB"/>
                </w:rPr>
                <w:delText>Sun et al., 2020</w:delText>
              </w:r>
              <w:r w:rsidRPr="00D424AA" w:rsidDel="0017528D">
                <w:rPr>
                  <w:rFonts w:cs="Times New Roman"/>
                  <w:sz w:val="16"/>
                  <w:szCs w:val="16"/>
                  <w:lang w:val="en-GB"/>
                </w:rPr>
                <w:fldChar w:fldCharType="end"/>
              </w:r>
              <w:commentRangeEnd w:id="3865"/>
              <w:r w:rsidR="00A26296" w:rsidDel="0017528D">
                <w:rPr>
                  <w:rStyle w:val="Marquedecommentaire"/>
                  <w:rFonts w:ascii="Times New Roman" w:hAnsi="Times New Roman" w:cstheme="minorBidi"/>
                  <w:lang w:val="fr-FR" w:eastAsia="fr-FR"/>
                </w:rPr>
                <w:commentReference w:id="3865"/>
              </w:r>
              <w:r w:rsidRPr="00841A35" w:rsidDel="0017528D">
                <w:rPr>
                  <w:rFonts w:ascii="Times New Roman" w:hAnsi="Times New Roman" w:cs="Times New Roman"/>
                  <w:sz w:val="16"/>
                  <w:szCs w:val="16"/>
                  <w:lang w:val="en-GB"/>
                </w:rPr>
                <w:delText xml:space="preserve">; </w:delText>
              </w:r>
              <w:commentRangeStart w:id="3866"/>
              <w:r w:rsidRPr="00D424AA" w:rsidDel="0017528D">
                <w:rPr>
                  <w:rFonts w:cs="Times New Roman"/>
                  <w:sz w:val="16"/>
                  <w:szCs w:val="16"/>
                  <w:lang w:val="en-GB"/>
                </w:rPr>
                <w:fldChar w:fldCharType="begin" w:fldLock="1"/>
              </w:r>
              <w:r w:rsidR="00FF6231" w:rsidDel="0017528D">
                <w:rPr>
                  <w:rFonts w:ascii="Times New Roman" w:hAnsi="Times New Roman"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17528D">
                <w:rPr>
                  <w:rFonts w:cs="Times New Roman"/>
                  <w:sz w:val="16"/>
                  <w:szCs w:val="16"/>
                  <w:lang w:val="en-GB"/>
                </w:rPr>
                <w:fldChar w:fldCharType="separate"/>
              </w:r>
              <w:r w:rsidR="00A26296" w:rsidDel="0017528D">
                <w:rPr>
                  <w:rFonts w:ascii="Times New Roman" w:hAnsi="Times New Roman" w:cs="Times New Roman"/>
                  <w:noProof/>
                  <w:sz w:val="16"/>
                  <w:szCs w:val="16"/>
                  <w:lang w:val="en-GB"/>
                </w:rPr>
                <w:delText>Dunn et al., 2020)</w:delText>
              </w:r>
              <w:r w:rsidRPr="00D424AA" w:rsidDel="0017528D">
                <w:rPr>
                  <w:rFonts w:cs="Times New Roman"/>
                  <w:sz w:val="16"/>
                  <w:szCs w:val="16"/>
                  <w:lang w:val="en-GB"/>
                </w:rPr>
                <w:fldChar w:fldCharType="end"/>
              </w:r>
            </w:del>
            <w:commentRangeEnd w:id="3866"/>
            <w:r w:rsidR="00A26296">
              <w:rPr>
                <w:rStyle w:val="Marquedecommentaire"/>
                <w:rFonts w:ascii="Times New Roman" w:hAnsi="Times New Roman" w:cstheme="minorBidi"/>
                <w:lang w:val="fr-FR" w:eastAsia="fr-FR"/>
              </w:rPr>
              <w:commentReference w:id="3866"/>
            </w:r>
          </w:p>
        </w:tc>
        <w:tc>
          <w:tcPr>
            <w:tcW w:w="1985" w:type="dxa"/>
            <w:tcBorders>
              <w:top w:val="dashed" w:sz="4" w:space="0" w:color="000000"/>
            </w:tcBorders>
            <w:shd w:val="clear" w:color="auto" w:fill="D9D9D9"/>
          </w:tcPr>
          <w:p w14:paraId="2D9C88A4" w14:textId="58825272"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color w:val="000000" w:themeColor="text1"/>
                <w:sz w:val="16"/>
                <w:szCs w:val="16"/>
                <w:lang w:val="en-GB"/>
              </w:rPr>
              <w:t xml:space="preserve">Limited evidenc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88/1748-9326/aa5386", "ISSN" : "1748-9326", "abstract" : "In 2012, heavy rainfall resulted in flooding and devastating impacts across West Africa. With many people highly vulnerable to such events in this region, this study investigates whether anthropogenic climate change has influenced such heavy precipitation events. We use a probabilistic event attribution approach to assess the contribution of anthropogenic greenhouse gas emissions, by comparing the probability of such an event occurring in climate model simulations with all known climate forcings to those where natural forcings only are simulated. An ensemble of simulations from 10 models from the Coupled Model Intercomparison Project Phase 5 (CMIP5) is compared to two much larger ensembles of atmosphere-only simulations, from the Met Office model HadGEM3-A and from weather@home with a regional version of HadAM3P. These are used to assess whether the choice of model ensemble influences the attribution statement that can be made. Results show that anthropogenic greenhouse gas emissions have decreased the probability of high precipitation across most of the model ensembles. However, the magnitude and confidence intervals of the decrease depend on the ensemble used, with more certainty in the magnitude in the atmosphere-only model ensembles due to larger ensemble sizes from single models with more constrained simulations. Certainty is greatly decreased when considering a CMIP5 ensemble that can represent the relevant teleconnections due to a decrease in ensemble members. An increase in probability of high precipitation in HadGEM3-A using the observed trend in sea surface temperatures (SSTs) for natural simulations highlights the need to ensure that estimates of natural SSTs are consistent with observed trends in order for results to be robust. Further work is needed to establish how anthropogenic forcings are affecting the rainfall processes in these simulations in order to better understand the differences in the overall effect.", "author" : [ { "dropping-particle" : "", "family" : "Parker", "given" : "Hannah R", "non-dropping-particle" : "", "parse-names" : false, "suffix" : "" }, { "dropping-particle" : "", "family" : "Lott", "given" : "Fraser C", "non-dropping-particle" : "", "parse-names" : false, "suffix" : "" }, { "dropping-particle" : "", "family" : "Cornforth", "given" : "Rosalind J", "non-dropping-particle" : "", "parse-names" : false, "suffix" : "" }, { "dropping-particle" : "", "family" : "Mitchell", "given" : "Daniel M", "non-dropping-particle" : "", "parse-names" : false, "suffix" : "" }, { "dropping-particle" : "", "family" : "Sparrow", "given" : "Sarah", "non-dropping-particle" : "", "parse-names" : false, "suffix" : "" }, { "dropping-particle" : "", "family" : "Wallom", "given" : "David", "non-dropping-particle" : "", "parse-names" : false, "suffix" : "" } ], "container-title" : "Environmental Research Letters", "id" : "ITEM-1", "issue" : "1", "issued" : { "date-parts" : [ [ "2017" ] ] }, "page" : "14019", "publisher" : "IOP Publishing", "title" : "A comparison of model ensembles for attributing 2012 West African rainfall", "translator" : [ { "dropping-particle" : "", "family" : "S2154", "given" : "", "non-dropping-particle" : "", "parse-names" : false, "suffix" : "" } ], "type" : "article-journal", "volume" : "12" }, "uris" : [ "http://www.mendeley.com/documents/?uuid=38daf610-5f78-45cb-aee9-4d589687bf96" ] } ], "mendeley" : { "formattedCitation" : "(Parker et al., 2017)", "plainTextFormattedCitation" : "(Parker et al., 2017)", "previouslyFormattedCitation" : "(Parker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Parker et al., 2017)</w:t>
            </w:r>
            <w:r w:rsidRPr="00D424AA">
              <w:rPr>
                <w:rFonts w:cs="Times New Roman"/>
                <w:color w:val="000000" w:themeColor="text1"/>
                <w:sz w:val="16"/>
                <w:szCs w:val="16"/>
                <w:lang w:val="en-GB"/>
              </w:rPr>
              <w:fldChar w:fldCharType="end"/>
            </w:r>
          </w:p>
        </w:tc>
        <w:tc>
          <w:tcPr>
            <w:tcW w:w="2693" w:type="dxa"/>
            <w:tcBorders>
              <w:top w:val="dashed" w:sz="4" w:space="0" w:color="000000"/>
            </w:tcBorders>
            <w:shd w:val="clear" w:color="auto" w:fill="AED9FC"/>
            <w:tcMar>
              <w:top w:w="40" w:type="dxa"/>
              <w:left w:w="40" w:type="dxa"/>
              <w:bottom w:w="40" w:type="dxa"/>
              <w:right w:w="40" w:type="dxa"/>
            </w:tcMar>
          </w:tcPr>
          <w:p w14:paraId="6932CCE0" w14:textId="5B4C53E5"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3867"/>
            <w:r w:rsidRPr="00D424AA">
              <w:rPr>
                <w:rFonts w:cs="Times New Roman"/>
                <w:sz w:val="16"/>
                <w:szCs w:val="16"/>
                <w:lang w:val="en-GB"/>
              </w:rPr>
              <w:fldChar w:fldCharType="begin" w:fldLock="1"/>
            </w:r>
            <w:ins w:id="3868" w:author="Robin Matthews" w:date="2021-07-14T15:35:00Z">
              <w:r w:rsidR="00441D0F">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869" w:author="Robin Matthews" w:date="2021-07-14T15:35:00Z">
              <w:r w:rsidR="00FC4C2D" w:rsidDel="00441D0F">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70" w:author="Robin Matthews" w:date="2021-07-14T15:35:00Z">
              <w:r w:rsidR="00A26296" w:rsidDel="00441D0F">
                <w:rPr>
                  <w:rFonts w:ascii="Times New Roman" w:hAnsi="Times New Roman" w:cs="Times New Roman"/>
                  <w:noProof/>
                  <w:sz w:val="16"/>
                  <w:szCs w:val="16"/>
                  <w:lang w:val="en-GB"/>
                </w:rPr>
                <w:delText>Li et al., 2020</w:delText>
              </w:r>
            </w:del>
            <w:ins w:id="3871" w:author="Robin Matthews" w:date="2021-07-14T15:35:00Z">
              <w:r w:rsidR="00441D0F">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867"/>
            <w:r w:rsidR="00A26296">
              <w:rPr>
                <w:rStyle w:val="Marquedecommentaire"/>
                <w:rFonts w:ascii="Times New Roman" w:hAnsi="Times New Roman" w:cstheme="minorBidi"/>
                <w:lang w:val="fr-FR" w:eastAsia="fr-FR"/>
              </w:rPr>
              <w:commentReference w:id="3867"/>
            </w:r>
            <w:r w:rsidRPr="00841A35">
              <w:rPr>
                <w:rFonts w:ascii="Times New Roman" w:hAnsi="Times New Roman" w:cs="Times New Roman"/>
                <w:color w:val="000000" w:themeColor="text1"/>
                <w:sz w:val="16"/>
                <w:szCs w:val="16"/>
                <w:lang w:val="en-GB"/>
              </w:rPr>
              <w:t xml:space="preserve">; Annex). Median increase of more than 4% in the 50-year Rx1day and Rx5day events compared to the 1°C warming level </w:t>
            </w:r>
            <w:commentRangeStart w:id="3872"/>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73" w:author="Robin Matthews" w:date="2021-07-14T12:18:00Z">
              <w:r w:rsidR="00A26296" w:rsidDel="00426B37">
                <w:rPr>
                  <w:rFonts w:ascii="Times New Roman" w:hAnsi="Times New Roman" w:cs="Times New Roman"/>
                  <w:noProof/>
                  <w:sz w:val="16"/>
                  <w:szCs w:val="16"/>
                  <w:lang w:val="en-GB"/>
                </w:rPr>
                <w:delText>Li et al., 2020a</w:delText>
              </w:r>
            </w:del>
            <w:ins w:id="3874"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872"/>
            <w:r w:rsidR="00A26296">
              <w:rPr>
                <w:rStyle w:val="Marquedecommentaire"/>
                <w:rFonts w:ascii="Times New Roman" w:hAnsi="Times New Roman" w:cstheme="minorBidi"/>
                <w:lang w:val="fr-FR" w:eastAsia="fr-FR"/>
              </w:rPr>
              <w:commentReference w:id="3872"/>
            </w:r>
            <w:r w:rsidRPr="00841A35">
              <w:rPr>
                <w:rFonts w:ascii="Times New Roman" w:hAnsi="Times New Roman" w:cs="Times New Roman"/>
                <w:sz w:val="16"/>
                <w:szCs w:val="16"/>
                <w:lang w:val="en-GB"/>
              </w:rPr>
              <w:t xml:space="preserve"> </w:t>
            </w:r>
            <w:r w:rsidRPr="00D424AA">
              <w:rPr>
                <w:rFonts w:ascii="Times New Roman" w:hAnsi="Times New Roman" w:cs="Times New Roman"/>
                <w:color w:val="000000" w:themeColor="text1"/>
                <w:sz w:val="16"/>
                <w:szCs w:val="16"/>
                <w:lang w:val="en-GB"/>
              </w:rPr>
              <w:t>and more than 10% in annual Rx1day and Rx5day and 8% in annual Rx30day compared to pre-industrial (Annex).</w:t>
            </w:r>
          </w:p>
          <w:p w14:paraId="5CEA8A49" w14:textId="77777777" w:rsidR="00D376F0" w:rsidRPr="00D424AA" w:rsidRDefault="00D376F0" w:rsidP="00D424AA">
            <w:pPr>
              <w:rPr>
                <w:rFonts w:ascii="Times New Roman" w:hAnsi="Times New Roman" w:cs="Times New Roman"/>
                <w:color w:val="000000" w:themeColor="text1"/>
                <w:sz w:val="16"/>
                <w:szCs w:val="16"/>
                <w:lang w:val="en-GB"/>
              </w:rPr>
            </w:pPr>
          </w:p>
          <w:p w14:paraId="2CC7F55A" w14:textId="217F3A7B"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sz w:val="16"/>
                <w:szCs w:val="16"/>
                <w:lang w:val="en-GB"/>
              </w:rPr>
              <w:fldChar w:fldCharType="begin" w:fldLock="1"/>
            </w:r>
            <w:r w:rsidR="00FF6231">
              <w:rPr>
                <w:rFonts w:ascii="Times New Roman" w:hAnsi="Times New Roman" w:cs="Times New Roman"/>
                <w:sz w:val="16"/>
                <w:szCs w:val="16"/>
                <w:lang w:val="en-GB"/>
              </w:rPr>
              <w:instrText>ADDIN CSL_CITATION { "citationItems" : [ { "id" : "ITEM-1", "itemData" : { "DOI" : "10.1088/1748-9326/aab1b1", "ISSN" : "1748-9326",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1", "issue" : "6", "issued" : { "date-parts" : [ [ "2018", "6", "1" ] ] }, "page" : "065003", "title" : "The effects of 1.5 and 2 degrees of global warming on Africa in the CORDEX ensemble", "translator" : [ { "dropping-particle" : "", "family" : "S1627", "given" : "", "non-dropping-particle" : "", "parse-names" : false, "suffix" : "" } ], "type" : "article-journal", "volume" : "13" }, "uris" : [ "http://www.mendeley.com/documents/?uuid=c5ead87e-00af-4faf-8822-2aacb3212e24" ] } ], "mendeley" : { "formattedCitation" : "(Nikulin et al., 2018)", "plainTextFormattedCitation" : "(Nikulin et al., 2018)", "previouslyFormattedCitation" : "(Nikulin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Nikulin et al., 2018)</w:t>
            </w:r>
            <w:r w:rsidRPr="00D424AA">
              <w:rPr>
                <w:rFonts w:cs="Times New Roman"/>
                <w:sz w:val="16"/>
                <w:szCs w:val="16"/>
                <w:lang w:val="en-GB"/>
              </w:rPr>
              <w:fldChar w:fldCharType="end"/>
            </w:r>
          </w:p>
        </w:tc>
        <w:tc>
          <w:tcPr>
            <w:tcW w:w="3305" w:type="dxa"/>
            <w:tcBorders>
              <w:top w:val="dashed" w:sz="4" w:space="0" w:color="000000"/>
            </w:tcBorders>
            <w:shd w:val="clear" w:color="auto" w:fill="7EC5F6"/>
            <w:tcMar>
              <w:top w:w="40" w:type="dxa"/>
              <w:left w:w="40" w:type="dxa"/>
              <w:bottom w:w="40" w:type="dxa"/>
              <w:right w:w="40" w:type="dxa"/>
            </w:tcMar>
          </w:tcPr>
          <w:p w14:paraId="0E1C4794" w14:textId="2F0F193C"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875"/>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76" w:author="Robin Matthews" w:date="2021-07-14T15:35:00Z">
              <w:r w:rsidR="00A26296" w:rsidDel="00441D0F">
                <w:rPr>
                  <w:rFonts w:ascii="Times New Roman" w:hAnsi="Times New Roman" w:cs="Times New Roman"/>
                  <w:noProof/>
                  <w:sz w:val="16"/>
                  <w:szCs w:val="16"/>
                  <w:lang w:val="en-GB"/>
                </w:rPr>
                <w:delText>Li et al., 2020</w:delText>
              </w:r>
            </w:del>
            <w:ins w:id="3877" w:author="Robin Matthews" w:date="2021-07-14T15:35:00Z">
              <w:r w:rsidR="00441D0F">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875"/>
            <w:r w:rsidR="00A26296">
              <w:rPr>
                <w:rStyle w:val="Marquedecommentaire"/>
                <w:rFonts w:ascii="Times New Roman" w:hAnsi="Times New Roman" w:cstheme="minorBidi"/>
                <w:lang w:val="fr-FR" w:eastAsia="fr-FR"/>
              </w:rPr>
              <w:commentReference w:id="3875"/>
            </w:r>
            <w:r w:rsidRPr="00841A35">
              <w:rPr>
                <w:rFonts w:ascii="Times New Roman" w:hAnsi="Times New Roman" w:cs="Times New Roman"/>
                <w:color w:val="000000" w:themeColor="text1"/>
                <w:sz w:val="16"/>
                <w:szCs w:val="16"/>
                <w:lang w:val="en-GB"/>
              </w:rPr>
              <w:t xml:space="preserve">; Annex). Median increase of more than 8% in the 50-year Rx1day and Rx5day events compared to the 1°C warming level </w:t>
            </w:r>
            <w:commentRangeStart w:id="3878"/>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79" w:author="Robin Matthews" w:date="2021-07-14T12:18:00Z">
              <w:r w:rsidR="00A26296" w:rsidDel="00426B37">
                <w:rPr>
                  <w:rFonts w:ascii="Times New Roman" w:hAnsi="Times New Roman" w:cs="Times New Roman"/>
                  <w:noProof/>
                  <w:sz w:val="16"/>
                  <w:szCs w:val="16"/>
                  <w:lang w:val="en-GB"/>
                </w:rPr>
                <w:delText>Li et al., 2020a</w:delText>
              </w:r>
            </w:del>
            <w:ins w:id="3880" w:author="Robin Matthews" w:date="2021-07-14T12:18: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878"/>
            <w:r w:rsidR="00A26296">
              <w:rPr>
                <w:rStyle w:val="Marquedecommentaire"/>
                <w:rFonts w:ascii="Times New Roman" w:hAnsi="Times New Roman" w:cstheme="minorBidi"/>
                <w:lang w:val="fr-FR" w:eastAsia="fr-FR"/>
              </w:rPr>
              <w:commentReference w:id="3878"/>
            </w:r>
            <w:r w:rsidRPr="00841A35">
              <w:rPr>
                <w:rFonts w:ascii="Times New Roman" w:hAnsi="Times New Roman" w:cs="Times New Roman"/>
                <w:sz w:val="16"/>
                <w:szCs w:val="16"/>
                <w:lang w:val="en-GB"/>
              </w:rPr>
              <w:t xml:space="preserve"> </w:t>
            </w:r>
            <w:r w:rsidRPr="00D424AA">
              <w:rPr>
                <w:rFonts w:ascii="Times New Roman" w:hAnsi="Times New Roman" w:cs="Times New Roman"/>
                <w:color w:val="000000" w:themeColor="text1"/>
                <w:sz w:val="16"/>
                <w:szCs w:val="16"/>
                <w:lang w:val="en-GB"/>
              </w:rPr>
              <w:t>and more than 15% in annual Rx1day and Rx5day and 10% in annual Rx30day compared to pre-industrial (Annex).</w:t>
            </w:r>
          </w:p>
          <w:p w14:paraId="6DF2AFFC" w14:textId="77777777" w:rsidR="00D376F0" w:rsidRPr="00D424AA" w:rsidRDefault="00D376F0" w:rsidP="00D424AA">
            <w:pPr>
              <w:rPr>
                <w:rFonts w:ascii="Times New Roman" w:hAnsi="Times New Roman" w:cs="Times New Roman"/>
                <w:color w:val="000000" w:themeColor="text1"/>
                <w:sz w:val="16"/>
                <w:szCs w:val="16"/>
                <w:lang w:val="en-GB"/>
              </w:rPr>
            </w:pPr>
          </w:p>
          <w:p w14:paraId="125651BB" w14:textId="6401D856"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of heavy precipitation </w:t>
            </w:r>
            <w:bookmarkStart w:id="3881" w:name="_Hlk77161516"/>
            <w:bookmarkStart w:id="3882" w:name="_Hlk77161484"/>
            <w:ins w:id="3883" w:author="Robin Matthews" w:date="2021-07-14T13:25:00Z">
              <w:r w:rsidR="0017528D" w:rsidRPr="0017528D">
                <w:rPr>
                  <w:rFonts w:ascii="Times New Roman" w:hAnsi="Times New Roman" w:cs="Times New Roman"/>
                  <w:sz w:val="16"/>
                  <w:szCs w:val="16"/>
                  <w:lang w:val="en-GB" w:eastAsia="fr-FR"/>
                </w:rPr>
                <w:fldChar w:fldCharType="begin" w:fldLock="1"/>
              </w:r>
            </w:ins>
            <w:r w:rsidR="00DB48AC">
              <w:rPr>
                <w:rFonts w:cs="Times New Roman"/>
                <w:sz w:val="16"/>
                <w:szCs w:val="16"/>
                <w:lang w:val="en-GB"/>
              </w:rPr>
              <w:instrText>ADDIN CSL_CITATION { "citationItems" : [ { "id" : "ITEM-1", "itemData" : { "DOI" : "10.1088/1748-9326/aab1b1", "ISSN" : "1748-9326",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1", "issue" : "6", "issued" : { "date-parts" : [ [ "2018", "6", "1" ] ] }, "page" : "065003", "title" : "The effects of 1.5 and 2 degrees of global warming on Africa in the CORDEX ensemble", "translator" : [ { "dropping-particle" : "", "family" : "S1627", "given" : "", "non-dropping-particle" : "", "parse-names" : false, "suffix" : "" } ], "type" : "article-journal", "volume" : "13" }, "uris" : [ "http://www.mendeley.com/documents/?uuid=c5ead87e-00af-4faf-8822-2aacb3212e24" ] }, { "id" : "ITEM-2", "itemData" : { "DOI" : "10.1016/j.cliser.2016.06.002", "ISSN" : "24058807", "author" : [ { "dropping-particle" : "", "family" : "D\u00e9qu\u00e9", "given" : "Michel", "non-dropping-particle" : "", "parse-names" : false, "suffix" : "" }, { "dropping-particle" : "", "family" : "Calmanti", "given" : "Sandro", "non-dropping-particle" : "", "parse-names" : false, "suffix" : "" }, { "dropping-particle" : "", "family" : "Christensen", "given" : "Ole B\u00f8ssing", "non-dropping-particle" : "", "parse-names" : false, "suffix" : "" }, { "dropping-particle" : "", "family" : "Dell Aquila", "given" : "Alessandro", "non-dropping-particle" : "", "parse-names" : false, "suffix" : "" }, { "dropping-particle" : "", "family" : "Maule", "given" : "Cathrine Fox", "non-dropping-particle" : "", "parse-names" : false, "suffix" : "" }, { "dropping-particle" : "", "family" : "Haensler", "given" : "Andreas", "non-dropping-particle" : "", "parse-names" : false, "suffix" : "" }, { "dropping-particle" : "", "family" : "Nikulin", "given" : "Grigory", "non-dropping-particle" : "", "parse-names" : false, "suffix" : "" }, { "dropping-particle" : "", "family" : "Teichmann", "given" : "Claas", "non-dropping-particle" : "", "parse-names" : false, "suffix" : "" } ], "container-title" : "Climate Services", "id" : "ITEM-2", "issued" : { "date-parts" : [ [ "2017", "8" ] ] }, "page" : "87-95", "title" : "A multi-model climate response over tropical Africa at +2 \u00b0C", "translator" : [ { "dropping-particle" : "", "family" : "S3641", "given" : "", "non-dropping-particle" : "", "parse-names" : false, "suffix" : "" } ], "type" : "article-journal", "volume" : "7" }, "uris" : [ "http://www.mendeley.com/documents/?uuid=bd0a8d70-2448-4fa6-9d10-2f791fdd9301" ] } ], "mendeley" : { "formattedCitation" : "(D\u00e9qu\u00e9 et al., 2017; Nikulin et al., 2018)", "plainTextFormattedCitation" : "(D\u00e9qu\u00e9 et al., 2017; Nikulin et al., 2018)", "previouslyFormattedCitation" : "(D\u00e9qu\u00e9 et al., 2017; Nikulin et al., 2018)" }, "properties" : { "noteIndex" : 0 }, "schema" : "https://github.com/citation-style-language/schema/raw/master/csl-citation.json" }</w:instrText>
            </w:r>
            <w:ins w:id="3884" w:author="Robin Matthews" w:date="2021-07-14T13:25:00Z">
              <w:r w:rsidR="0017528D" w:rsidRPr="0017528D">
                <w:rPr>
                  <w:rFonts w:ascii="Times New Roman" w:hAnsi="Times New Roman" w:cs="Times New Roman"/>
                  <w:sz w:val="16"/>
                  <w:szCs w:val="16"/>
                  <w:lang w:val="en-GB" w:eastAsia="fr-FR"/>
                  <w:rPrChange w:id="3885" w:author="Robin Matthews" w:date="2021-07-14T13:25:00Z">
                    <w:rPr>
                      <w:rFonts w:cs="Times New Roman"/>
                      <w:sz w:val="16"/>
                      <w:szCs w:val="16"/>
                      <w:lang w:val="en-GB"/>
                    </w:rPr>
                  </w:rPrChange>
                </w:rPr>
                <w:fldChar w:fldCharType="separate"/>
              </w:r>
              <w:r w:rsidR="0017528D" w:rsidRPr="0017528D">
                <w:rPr>
                  <w:rFonts w:cs="Times New Roman"/>
                  <w:noProof/>
                  <w:sz w:val="16"/>
                  <w:szCs w:val="16"/>
                  <w:lang w:val="en-GB"/>
                </w:rPr>
                <w:t>(Déqué et al., 2017; Nikulin et al., 2018)</w:t>
              </w:r>
              <w:r w:rsidR="0017528D" w:rsidRPr="0017528D">
                <w:rPr>
                  <w:rFonts w:ascii="Times New Roman" w:hAnsi="Times New Roman" w:cs="Times New Roman"/>
                  <w:sz w:val="16"/>
                  <w:szCs w:val="16"/>
                  <w:lang w:val="en-GB" w:eastAsia="fr-FR"/>
                  <w:rPrChange w:id="3886" w:author="Robin Matthews" w:date="2021-07-14T13:25:00Z">
                    <w:rPr>
                      <w:rFonts w:cs="Times New Roman"/>
                      <w:sz w:val="16"/>
                      <w:szCs w:val="16"/>
                      <w:lang w:val="en-GB"/>
                    </w:rPr>
                  </w:rPrChange>
                </w:rPr>
                <w:fldChar w:fldCharType="end"/>
              </w:r>
            </w:ins>
            <w:commentRangeStart w:id="3887"/>
            <w:del w:id="3888" w:author="Robin Matthews" w:date="2021-07-14T13:25:00Z">
              <w:r w:rsidRPr="00D424AA" w:rsidDel="0017528D">
                <w:rPr>
                  <w:rFonts w:ascii="Times New Roman" w:hAnsi="Times New Roman" w:cs="Times New Roman"/>
                  <w:sz w:val="16"/>
                  <w:szCs w:val="16"/>
                  <w:lang w:val="en-GB" w:eastAsia="fr-FR"/>
                </w:rPr>
                <w:fldChar w:fldCharType="begin" w:fldLock="1"/>
              </w:r>
              <w:r w:rsidR="00FF6231" w:rsidDel="0017528D">
                <w:rPr>
                  <w:rFonts w:ascii="Times New Roman" w:hAnsi="Times New Roman" w:cs="Times New Roman"/>
                  <w:sz w:val="16"/>
                  <w:szCs w:val="16"/>
                  <w:lang w:val="en-GB"/>
                </w:rPr>
                <w:delInstrText>ADDIN CSL_CITATION { "citationItems" : [ { "id" : "ITEM-1", "itemData" : { "DOI" : "10.1088/1748-9326/aab1b1", "ISSN" : "1748-9326",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1", "issue" : "6", "issued" : { "date-parts" : [ [ "2018", "6", "1" ] ] }, "page" : "065003", "title" : "The effects of 1.5 and 2 degrees of global warming on Africa in the CORDEX ensemble", "translator" : [ { "dropping-particle" : "", "family" : "S1627", "given" : "", "non-dropping-particle" : "", "parse-names" : false, "suffix" : "" } ], "type" : "article-journal", "volume" : "13" }, "uris" : [ "http://www.mendeley.com/documents/?uuid=c5ead87e-00af-4faf-8822-2aacb3212e24" ] } ], "mendeley" : { "formattedCitation" : "(Nikulin et al., 2018)", "manualFormatting" : "(Nikulin et al., 2018", "plainTextFormattedCitation" : "(Nikulin et al., 2018)", "previouslyFormattedCitation" : "(Nikulin et al., 2018)" }, "properties" : { "noteIndex" : 0 }, "schema" : "https://github.com/citation-style-language/schema/raw/master/csl-citation.json" }</w:delInstrText>
              </w:r>
              <w:r w:rsidRPr="00D424AA" w:rsidDel="0017528D">
                <w:rPr>
                  <w:rFonts w:ascii="Times New Roman" w:hAnsi="Times New Roman" w:cs="Times New Roman"/>
                  <w:sz w:val="16"/>
                  <w:szCs w:val="16"/>
                  <w:lang w:val="en-GB" w:eastAsia="fr-FR"/>
                </w:rPr>
                <w:fldChar w:fldCharType="separate"/>
              </w:r>
              <w:r w:rsidR="00A26296" w:rsidDel="0017528D">
                <w:rPr>
                  <w:rFonts w:ascii="Times New Roman" w:hAnsi="Times New Roman" w:cs="Times New Roman"/>
                  <w:noProof/>
                  <w:sz w:val="16"/>
                  <w:szCs w:val="16"/>
                  <w:lang w:val="en-GB"/>
                </w:rPr>
                <w:delText>(Nikulin et al., 2018</w:delText>
              </w:r>
              <w:r w:rsidRPr="00D424AA" w:rsidDel="0017528D">
                <w:rPr>
                  <w:rFonts w:ascii="Times New Roman" w:hAnsi="Times New Roman" w:cs="Times New Roman"/>
                  <w:sz w:val="16"/>
                  <w:szCs w:val="16"/>
                  <w:lang w:val="en-GB" w:eastAsia="fr-FR"/>
                </w:rPr>
                <w:fldChar w:fldCharType="end"/>
              </w:r>
              <w:commentRangeEnd w:id="3887"/>
              <w:r w:rsidR="00A26296" w:rsidDel="0017528D">
                <w:rPr>
                  <w:rStyle w:val="Marquedecommentaire"/>
                  <w:rFonts w:ascii="Times New Roman" w:hAnsi="Times New Roman" w:cstheme="minorBidi"/>
                  <w:lang w:val="fr-FR" w:eastAsia="fr-FR"/>
                </w:rPr>
                <w:commentReference w:id="3887"/>
              </w:r>
              <w:r w:rsidRPr="00841A35" w:rsidDel="0017528D">
                <w:rPr>
                  <w:rFonts w:ascii="Times New Roman" w:hAnsi="Times New Roman" w:cs="Times New Roman"/>
                  <w:sz w:val="16"/>
                  <w:szCs w:val="16"/>
                  <w:lang w:val="en-GB"/>
                </w:rPr>
                <w:delText xml:space="preserve">; </w:delText>
              </w:r>
              <w:commentRangeStart w:id="3889"/>
              <w:r w:rsidRPr="00D424AA" w:rsidDel="0017528D">
                <w:rPr>
                  <w:rFonts w:cs="Times New Roman"/>
                  <w:sz w:val="16"/>
                  <w:szCs w:val="16"/>
                  <w:lang w:val="en-GB"/>
                </w:rPr>
                <w:fldChar w:fldCharType="begin" w:fldLock="1"/>
              </w:r>
              <w:r w:rsidR="00FF6231" w:rsidDel="0017528D">
                <w:rPr>
                  <w:rFonts w:ascii="Times New Roman" w:hAnsi="Times New Roman" w:cs="Times New Roman"/>
                  <w:sz w:val="16"/>
                  <w:szCs w:val="16"/>
                  <w:lang w:val="en-GB"/>
                </w:rPr>
                <w:delInstrText>ADDIN CSL_CITATION { "citationItems" : [ { "id" : "ITEM-1", "itemData" : { "DOI" : "10.1016/j.cliser.2016.06.002", "ISSN" : "24058807", "author" : [ { "dropping-particle" : "", "family" : "D\u00e9qu\u00e9", "given" : "Michel", "non-dropping-particle" : "", "parse-names" : false, "suffix" : "" }, { "dropping-particle" : "", "family" : "Calmanti", "given" : "Sandro", "non-dropping-particle" : "", "parse-names" : false, "suffix" : "" }, { "dropping-particle" : "", "family" : "Christensen", "given" : "Ole B\u00f8ssing", "non-dropping-particle" : "", "parse-names" : false, "suffix" : "" }, { "dropping-particle" : "", "family" : "Dell Aquila", "given" : "Alessandro", "non-dropping-particle" : "", "parse-names" : false, "suffix" : "" }, { "dropping-particle" : "", "family" : "Maule", "given" : "Cathrine Fox", "non-dropping-particle" : "", "parse-names" : false, "suffix" : "" }, { "dropping-particle" : "", "family" : "Haensler", "given" : "Andreas", "non-dropping-particle" : "", "parse-names" : false, "suffix" : "" }, { "dropping-particle" : "", "family" : "Nikulin", "given" : "Grigory", "non-dropping-particle" : "", "parse-names" : false, "suffix" : "" }, { "dropping-particle" : "", "family" : "Teichmann", "given" : "Claas", "non-dropping-particle" : "", "parse-names" : false, "suffix" : "" } ], "container-title" : "Climate Services", "id" : "ITEM-1", "issued" : { "date-parts" : [ [ "2017", "8" ] ] }, "page" : "87-95", "title" : "A multi-model climate response over tropical Africa at +2 \u00b0C", "translator" : [ { "dropping-particle" : "", "family" : "S3641", "given" : "", "non-dropping-particle" : "", "parse-names" : false, "suffix" : "" } ], "type" : "article-journal", "volume" : "7" }, "uris" : [ "http://www.mendeley.com/documents/?uuid=bd0a8d70-2448-4fa6-9d10-2f791fdd9301" ] } ], "mendeley" : { "formattedCitation" : "(D\u00e9qu\u00e9 et al., 2017)", "manualFormatting" : "D\u00e9qu\u00e9 et al., 2017)", "plainTextFormattedCitation" : "(D\u00e9qu\u00e9 et al., 2017)", "previouslyFormattedCitation" : "(D\u00e9qu\u00e9 et al., 2017)" }, "properties" : { "noteIndex" : 0 }, "schema" : "https://github.com/citation-style-language/schema/raw/master/csl-citation.json" }</w:delInstrText>
              </w:r>
              <w:r w:rsidRPr="00D424AA" w:rsidDel="0017528D">
                <w:rPr>
                  <w:rFonts w:cs="Times New Roman"/>
                  <w:sz w:val="16"/>
                  <w:szCs w:val="16"/>
                  <w:lang w:val="en-GB"/>
                </w:rPr>
                <w:fldChar w:fldCharType="separate"/>
              </w:r>
              <w:r w:rsidR="00A26296" w:rsidDel="0017528D">
                <w:rPr>
                  <w:rFonts w:ascii="Times New Roman" w:hAnsi="Times New Roman" w:cs="Times New Roman"/>
                  <w:noProof/>
                  <w:sz w:val="16"/>
                  <w:szCs w:val="16"/>
                  <w:lang w:val="en-GB"/>
                </w:rPr>
                <w:delText>Déqué et al., 2017)</w:delText>
              </w:r>
              <w:r w:rsidRPr="00D424AA" w:rsidDel="0017528D">
                <w:rPr>
                  <w:rFonts w:cs="Times New Roman"/>
                  <w:sz w:val="16"/>
                  <w:szCs w:val="16"/>
                  <w:lang w:val="en-GB"/>
                </w:rPr>
                <w:fldChar w:fldCharType="end"/>
              </w:r>
              <w:commentRangeEnd w:id="3889"/>
              <w:r w:rsidR="00A26296" w:rsidDel="0017528D">
                <w:rPr>
                  <w:rStyle w:val="Marquedecommentaire"/>
                  <w:rFonts w:ascii="Times New Roman" w:hAnsi="Times New Roman" w:cstheme="minorBidi"/>
                  <w:lang w:val="fr-FR" w:eastAsia="fr-FR"/>
                </w:rPr>
                <w:commentReference w:id="3889"/>
              </w:r>
              <w:bookmarkEnd w:id="3881"/>
              <w:r w:rsidRPr="00841A35" w:rsidDel="0017528D">
                <w:rPr>
                  <w:rFonts w:ascii="Times New Roman" w:hAnsi="Times New Roman" w:cs="Times New Roman"/>
                  <w:color w:val="000000" w:themeColor="text1"/>
                  <w:sz w:val="16"/>
                  <w:szCs w:val="16"/>
                  <w:lang w:val="en-GB"/>
                </w:rPr>
                <w:delText xml:space="preserve"> </w:delText>
              </w:r>
            </w:del>
            <w:bookmarkEnd w:id="3882"/>
          </w:p>
        </w:tc>
        <w:tc>
          <w:tcPr>
            <w:tcW w:w="2082" w:type="dxa"/>
            <w:tcBorders>
              <w:top w:val="dashed" w:sz="4" w:space="0" w:color="000000"/>
            </w:tcBorders>
            <w:shd w:val="clear" w:color="auto" w:fill="0070C0"/>
            <w:tcMar>
              <w:top w:w="40" w:type="dxa"/>
              <w:left w:w="40" w:type="dxa"/>
              <w:bottom w:w="40" w:type="dxa"/>
              <w:right w:w="40" w:type="dxa"/>
            </w:tcMar>
          </w:tcPr>
          <w:p w14:paraId="148A3E17" w14:textId="29D0B638"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890"/>
            <w:r w:rsidRPr="00D424AA">
              <w:rPr>
                <w:rFonts w:cs="Times New Roman"/>
                <w:sz w:val="16"/>
                <w:szCs w:val="16"/>
                <w:lang w:val="en-GB"/>
              </w:rPr>
              <w:fldChar w:fldCharType="begin" w:fldLock="1"/>
            </w:r>
            <w:ins w:id="3891" w:author="Robin Matthews" w:date="2021-07-14T15:35:00Z">
              <w:r w:rsidR="00441D0F">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892" w:author="Robin Matthews" w:date="2021-07-14T15:35:00Z">
              <w:r w:rsidR="00FC4C2D" w:rsidDel="00441D0F">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93" w:author="Robin Matthews" w:date="2021-07-14T15:35:00Z">
              <w:r w:rsidR="00A26296" w:rsidDel="00441D0F">
                <w:rPr>
                  <w:rFonts w:ascii="Times New Roman" w:hAnsi="Times New Roman" w:cs="Times New Roman"/>
                  <w:noProof/>
                  <w:sz w:val="16"/>
                  <w:szCs w:val="16"/>
                  <w:lang w:val="en-GB"/>
                </w:rPr>
                <w:delText>Li et al., 2020</w:delText>
              </w:r>
            </w:del>
            <w:ins w:id="3894" w:author="Robin Matthews" w:date="2021-07-14T15:35:00Z">
              <w:r w:rsidR="00441D0F">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890"/>
            <w:r w:rsidR="00A26296">
              <w:rPr>
                <w:rStyle w:val="Marquedecommentaire"/>
                <w:rFonts w:ascii="Times New Roman" w:hAnsi="Times New Roman" w:cstheme="minorBidi"/>
                <w:lang w:val="fr-FR" w:eastAsia="fr-FR"/>
              </w:rPr>
              <w:commentReference w:id="3890"/>
            </w:r>
            <w:r w:rsidRPr="00841A35">
              <w:rPr>
                <w:rFonts w:ascii="Times New Roman" w:hAnsi="Times New Roman" w:cs="Times New Roman"/>
                <w:color w:val="000000" w:themeColor="text1"/>
                <w:sz w:val="16"/>
                <w:szCs w:val="16"/>
                <w:lang w:val="en-GB"/>
              </w:rPr>
              <w:t>; Annex). Me</w:t>
            </w:r>
            <w:r w:rsidRPr="00D424AA">
              <w:rPr>
                <w:rFonts w:ascii="Times New Roman" w:hAnsi="Times New Roman" w:cs="Times New Roman"/>
                <w:color w:val="000000" w:themeColor="text1"/>
                <w:sz w:val="16"/>
                <w:szCs w:val="16"/>
                <w:lang w:val="en-GB"/>
              </w:rPr>
              <w:t xml:space="preserve">dian increase of more than 25% in the 50-year Rx1day and Rx5day events compared to the 1°C warming level </w:t>
            </w:r>
            <w:commentRangeStart w:id="3895"/>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896" w:author="Robin Matthews" w:date="2021-07-14T12:19:00Z">
              <w:r w:rsidR="00A26296" w:rsidDel="00426B37">
                <w:rPr>
                  <w:rFonts w:ascii="Times New Roman" w:hAnsi="Times New Roman" w:cs="Times New Roman"/>
                  <w:noProof/>
                  <w:sz w:val="16"/>
                  <w:szCs w:val="16"/>
                  <w:lang w:val="en-GB"/>
                </w:rPr>
                <w:delText>Li et al., 2020a</w:delText>
              </w:r>
            </w:del>
            <w:ins w:id="3897"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895"/>
            <w:r w:rsidR="00A26296">
              <w:rPr>
                <w:rStyle w:val="Marquedecommentaire"/>
                <w:rFonts w:ascii="Times New Roman" w:hAnsi="Times New Roman" w:cstheme="minorBidi"/>
                <w:lang w:val="fr-FR" w:eastAsia="fr-FR"/>
              </w:rPr>
              <w:commentReference w:id="3895"/>
            </w:r>
            <w:r w:rsidRPr="00841A35">
              <w:rPr>
                <w:rFonts w:ascii="Times New Roman" w:hAnsi="Times New Roman" w:cs="Times New Roman"/>
                <w:sz w:val="16"/>
                <w:szCs w:val="16"/>
                <w:lang w:val="en-GB"/>
              </w:rPr>
              <w:t xml:space="preserve"> </w:t>
            </w:r>
            <w:r w:rsidRPr="00D424AA">
              <w:rPr>
                <w:rFonts w:ascii="Times New Roman" w:hAnsi="Times New Roman" w:cs="Times New Roman"/>
                <w:color w:val="000000" w:themeColor="text1"/>
                <w:sz w:val="16"/>
                <w:szCs w:val="16"/>
                <w:lang w:val="en-GB"/>
              </w:rPr>
              <w:t>and more than 30% in annual Rx1day and Rx5day and 15% in annual Rx30day compared to pre-industrial (Annex).</w:t>
            </w:r>
          </w:p>
          <w:p w14:paraId="167CB2F4" w14:textId="77777777" w:rsidR="00D376F0" w:rsidRPr="00D424AA" w:rsidRDefault="00D376F0" w:rsidP="00D424AA">
            <w:pPr>
              <w:rPr>
                <w:rFonts w:ascii="Times New Roman" w:hAnsi="Times New Roman" w:cs="Times New Roman"/>
                <w:color w:val="000000" w:themeColor="text1"/>
                <w:sz w:val="16"/>
                <w:szCs w:val="16"/>
                <w:lang w:val="en-GB"/>
              </w:rPr>
            </w:pPr>
          </w:p>
          <w:p w14:paraId="48E9EFC4" w14:textId="0A301E69"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of heavy precipitation </w:t>
            </w:r>
            <w:bookmarkStart w:id="3898" w:name="_Hlk77162199"/>
            <w:bookmarkStart w:id="3899" w:name="_Hlk77161650"/>
            <w:ins w:id="3900" w:author="Robin Matthews" w:date="2021-07-14T13:27:00Z">
              <w:r w:rsidR="0017528D" w:rsidRPr="0017528D">
                <w:rPr>
                  <w:rFonts w:ascii="Times New Roman" w:hAnsi="Times New Roman" w:cs="Times New Roman"/>
                  <w:sz w:val="16"/>
                  <w:szCs w:val="16"/>
                  <w:lang w:val="en-GB" w:eastAsia="fr-FR"/>
                </w:rPr>
                <w:fldChar w:fldCharType="begin" w:fldLock="1"/>
              </w:r>
            </w:ins>
            <w:r w:rsidR="00D60E09">
              <w:rPr>
                <w:rFonts w:cs="Times New Roman"/>
                <w:sz w:val="16"/>
                <w:szCs w:val="16"/>
                <w:lang w:val="en-GB"/>
              </w:rPr>
              <w: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2",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3", "itemData" : { "DOI" : "10.1007/s00382-018-4238-8", "ISBN" : "0123456789", "ISSN" : "14320894", "abstract" : "&lt;h3 class=\"a-plus-plus\"&gt;Abstract&lt;/h3&gt;\n                  &lt;p class=\"a-plus-plus\"&gt;Global warming has a profound impact on the vulnerable environment of West Africa; hence, robust climate projection, especially of rainfall extremes, is quite important. Based on two representative concentration pathway (RCP) scenarios, projected changes in extreme summer rainfall events over West Africa were investigated using data from the Coordinated Regional Climate Downscaling Experiment models. Eight (8) extreme rainfall indices (CDD, CWD, r10mm, r20mm, PRCPTOT, R95pTOT, rx5day, and sdii) defined by the Expert Team on Climate Change Detection and Indices were used in the study. The performance of the regional climate model (RCM) simulations was validated by comparing with GPCP and TRMM observation data sets. Results show that the RCMs reasonably reproduced the observed pattern of extreme rainfall over the region and further added significant value to the driven GCMs over some grids. Compared to the baseline period 1976\u20132005, future changes (2070\u20132099) in summer rainfall extremes under the RCP4.5 and RCP8.5 scenarios show statistically significant decreasing total rainfall (PRCPTOT), while consecutive dry days and extreme rainfall events (R95pTOT) are projected to increase significantly. There are obvious indications that simple rainfall intensity (sdii) will increase in the future. This does not amount to an increase in total rainfall but suggests a likelihood of greater intensity of rainfall events. Overall, our results project that West Africa may suffer more natural disasters such as droughts and floods in the future.&lt;/p&gt;", "author" : [ { "dropping-particle" : "", "family" : "Akinsanola", "given" : "A. A.", "non-dropping-particle" : "", "parse-names" : false, "suffix" : "" }, { "dropping-particle" : "", "family" : "Zhou", "given" : "Wen", "non-dropping-particle" : "", "parse-names" : false, "suffix" : "" } ], "container-title" : "Climate Dynamics", "id" : "ITEM-3", "issued" : { "date-parts" : [ [ "2018" ] ] }, "title" : "Projections of West African summer monsoon rainfall extremes from two CORDEX models", "translator" : [ { "dropping-particle" : "", "family" : "S214", "given" : "", "non-dropping-particle" : "", "parse-names" : false, "suffix" : "" } ], "type" : "article-newspaper" }, "uris" : [ "http://www.mendeley.com/documents/?uuid=1036629b-24da-397f-9c83-7ca49a2edc47"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Giorgi et al., 2014; Akinsanola and Zhou, 2018; Dosio et al., 2019; Coppola et al., 2021b)", "manualFormatting" : "(Giorgi et al., 2014; Akinsanola and Zhou, 2018; Dosio et al., 2019; Coppola et al., 2021b)", "plainTextFormattedCitation" : "(Giorgi et al., 2014; Akinsanola and Zhou, 2018; Dosio et al., 2019; Coppola et al., 2021b)", "previouslyFormattedCitation" : "(Giorgi et al., 2014; Akinsanola and Zhou, 2018; Dosio et al., 2019; Coppola et al., 2021b)" }, "properties" : { "noteIndex" : 0 }, "schema" : "https://github.com/citation-style-language/schema/raw/master/csl-citation.json" }</w:instrText>
            </w:r>
            <w:ins w:id="3901" w:author="Robin Matthews" w:date="2021-07-14T13:27:00Z">
              <w:r w:rsidR="0017528D" w:rsidRPr="0017528D">
                <w:rPr>
                  <w:rFonts w:ascii="Times New Roman" w:hAnsi="Times New Roman" w:cs="Times New Roman"/>
                  <w:sz w:val="16"/>
                  <w:szCs w:val="16"/>
                  <w:lang w:val="en-GB" w:eastAsia="fr-FR"/>
                  <w:rPrChange w:id="3902" w:author="Robin Matthews" w:date="2021-07-14T13:27:00Z">
                    <w:rPr>
                      <w:rFonts w:cs="Times New Roman"/>
                      <w:sz w:val="16"/>
                      <w:szCs w:val="16"/>
                      <w:lang w:val="en-GB"/>
                    </w:rPr>
                  </w:rPrChange>
                </w:rPr>
                <w:fldChar w:fldCharType="separate"/>
              </w:r>
              <w:r w:rsidR="0017528D" w:rsidRPr="0017528D">
                <w:rPr>
                  <w:rFonts w:cs="Times New Roman"/>
                  <w:noProof/>
                  <w:sz w:val="16"/>
                  <w:szCs w:val="16"/>
                  <w:lang w:val="en-GB"/>
                </w:rPr>
                <w:t>(Giorgi et al., 2014; Akinsanola and Zhou, 2018; Dosio et al., 2019; Coppola et al., 2021b)</w:t>
              </w:r>
              <w:r w:rsidR="0017528D" w:rsidRPr="0017528D">
                <w:rPr>
                  <w:rFonts w:ascii="Times New Roman" w:hAnsi="Times New Roman" w:cs="Times New Roman"/>
                  <w:sz w:val="16"/>
                  <w:szCs w:val="16"/>
                  <w:lang w:val="en-GB" w:eastAsia="fr-FR"/>
                  <w:rPrChange w:id="3903" w:author="Robin Matthews" w:date="2021-07-14T13:27:00Z">
                    <w:rPr>
                      <w:rFonts w:cs="Times New Roman"/>
                      <w:sz w:val="16"/>
                      <w:szCs w:val="16"/>
                      <w:lang w:val="en-GB"/>
                    </w:rPr>
                  </w:rPrChange>
                </w:rPr>
                <w:fldChar w:fldCharType="end"/>
              </w:r>
            </w:ins>
            <w:bookmarkEnd w:id="3898"/>
            <w:commentRangeStart w:id="3904"/>
            <w:del w:id="3905" w:author="Robin Matthews" w:date="2021-07-14T13:27:00Z">
              <w:r w:rsidRPr="00D424AA" w:rsidDel="0017528D">
                <w:rPr>
                  <w:rFonts w:cs="Times New Roman"/>
                  <w:sz w:val="16"/>
                  <w:szCs w:val="16"/>
                  <w:lang w:val="en-GB"/>
                </w:rPr>
                <w:fldChar w:fldCharType="begin" w:fldLock="1"/>
              </w:r>
              <w:r w:rsidR="00FF6231" w:rsidDel="0017528D">
                <w:rPr>
                  <w:rFonts w:ascii="Times New Roman" w:hAnsi="Times New Roman" w:cs="Times New Roman"/>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17528D">
                <w:rPr>
                  <w:rFonts w:cs="Times New Roman"/>
                  <w:sz w:val="16"/>
                  <w:szCs w:val="16"/>
                  <w:lang w:val="en-GB"/>
                </w:rPr>
                <w:fldChar w:fldCharType="separate"/>
              </w:r>
              <w:r w:rsidR="00A26296" w:rsidDel="0017528D">
                <w:rPr>
                  <w:rFonts w:ascii="Times New Roman" w:hAnsi="Times New Roman" w:cs="Times New Roman"/>
                  <w:noProof/>
                  <w:sz w:val="16"/>
                  <w:szCs w:val="16"/>
                  <w:lang w:val="en-GB"/>
                </w:rPr>
                <w:delText>(Giorgi et al., 2014</w:delText>
              </w:r>
              <w:r w:rsidRPr="00D424AA" w:rsidDel="0017528D">
                <w:rPr>
                  <w:rFonts w:cs="Times New Roman"/>
                  <w:sz w:val="16"/>
                  <w:szCs w:val="16"/>
                  <w:lang w:val="en-GB"/>
                </w:rPr>
                <w:fldChar w:fldCharType="end"/>
              </w:r>
              <w:commentRangeEnd w:id="3904"/>
              <w:r w:rsidR="00A26296" w:rsidDel="0017528D">
                <w:rPr>
                  <w:rStyle w:val="Marquedecommentaire"/>
                  <w:rFonts w:ascii="Times New Roman" w:hAnsi="Times New Roman" w:cstheme="minorBidi"/>
                  <w:lang w:val="fr-FR" w:eastAsia="fr-FR"/>
                </w:rPr>
                <w:commentReference w:id="3904"/>
              </w:r>
              <w:r w:rsidRPr="00841A35" w:rsidDel="0017528D">
                <w:rPr>
                  <w:rFonts w:ascii="Times New Roman" w:hAnsi="Times New Roman" w:cs="Times New Roman"/>
                  <w:sz w:val="16"/>
                  <w:szCs w:val="16"/>
                  <w:lang w:val="en-GB"/>
                </w:rPr>
                <w:delText xml:space="preserve">; </w:delText>
              </w:r>
              <w:commentRangeStart w:id="3906"/>
              <w:r w:rsidRPr="00D424AA" w:rsidDel="0017528D">
                <w:rPr>
                  <w:rFonts w:cs="Times New Roman"/>
                  <w:sz w:val="16"/>
                  <w:szCs w:val="16"/>
                  <w:lang w:val="en-GB"/>
                </w:rPr>
                <w:fldChar w:fldCharType="begin" w:fldLock="1"/>
              </w:r>
              <w:r w:rsidR="00FF6231" w:rsidDel="0017528D">
                <w:rPr>
                  <w:rFonts w:ascii="Times New Roman" w:hAnsi="Times New Roman" w:cs="Times New Roman"/>
                  <w:sz w:val="16"/>
                  <w:szCs w:val="16"/>
                  <w:lang w:val="en-GB"/>
                </w:rPr>
                <w:del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delInstrText>
              </w:r>
              <w:r w:rsidRPr="00D424AA" w:rsidDel="0017528D">
                <w:rPr>
                  <w:rFonts w:cs="Times New Roman"/>
                  <w:sz w:val="16"/>
                  <w:szCs w:val="16"/>
                  <w:lang w:val="en-GB"/>
                </w:rPr>
                <w:fldChar w:fldCharType="separate"/>
              </w:r>
              <w:r w:rsidR="00A26296" w:rsidDel="0017528D">
                <w:rPr>
                  <w:rFonts w:ascii="Times New Roman" w:hAnsi="Times New Roman" w:cs="Times New Roman"/>
                  <w:noProof/>
                  <w:sz w:val="16"/>
                  <w:szCs w:val="16"/>
                  <w:lang w:val="en-GB"/>
                </w:rPr>
                <w:delText>Dosio et al., 2019</w:delText>
              </w:r>
              <w:r w:rsidRPr="00D424AA" w:rsidDel="0017528D">
                <w:rPr>
                  <w:rFonts w:cs="Times New Roman"/>
                  <w:sz w:val="16"/>
                  <w:szCs w:val="16"/>
                  <w:lang w:val="en-GB"/>
                </w:rPr>
                <w:fldChar w:fldCharType="end"/>
              </w:r>
              <w:commentRangeEnd w:id="3906"/>
              <w:r w:rsidR="00A26296" w:rsidDel="0017528D">
                <w:rPr>
                  <w:rStyle w:val="Marquedecommentaire"/>
                  <w:rFonts w:ascii="Times New Roman" w:hAnsi="Times New Roman" w:cstheme="minorBidi"/>
                  <w:lang w:val="fr-FR" w:eastAsia="fr-FR"/>
                </w:rPr>
                <w:commentReference w:id="3906"/>
              </w:r>
              <w:r w:rsidRPr="00841A35" w:rsidDel="0017528D">
                <w:rPr>
                  <w:rFonts w:ascii="Times New Roman" w:hAnsi="Times New Roman" w:cs="Times New Roman"/>
                  <w:sz w:val="16"/>
                  <w:szCs w:val="16"/>
                  <w:lang w:val="en-GB"/>
                </w:rPr>
                <w:delText xml:space="preserve">; </w:delText>
              </w:r>
              <w:commentRangeStart w:id="3907"/>
              <w:r w:rsidRPr="00D424AA" w:rsidDel="0017528D">
                <w:rPr>
                  <w:rFonts w:cs="Times New Roman"/>
                  <w:sz w:val="16"/>
                  <w:szCs w:val="16"/>
                  <w:lang w:val="en-GB"/>
                </w:rPr>
                <w:fldChar w:fldCharType="begin" w:fldLock="1"/>
              </w:r>
              <w:r w:rsidR="00FF6231" w:rsidDel="0017528D">
                <w:rPr>
                  <w:rFonts w:ascii="Times New Roman" w:hAnsi="Times New Roman" w:cs="Times New Roman"/>
                  <w:sz w:val="16"/>
                  <w:szCs w:val="16"/>
                  <w:lang w:val="en-GB"/>
                </w:rPr>
                <w:delInstrText>ADDIN CSL_CITATION { "citationItems" : [ { "id" : "ITEM-1", "itemData" : { "DOI" : "10.1007/s00382-018-4238-8", "ISBN" : "0123456789", "ISSN" : "14320894", "abstract" : "&lt;h3 class=\"a-plus-plus\"&gt;Abstract&lt;/h3&gt;\n                  &lt;p class=\"a-plus-plus\"&gt;Global warming has a profound impact on the vulnerable environment of West Africa; hence, robust climate projection, especially of rainfall extremes, is quite important. Based on two representative concentration pathway (RCP) scenarios, projected changes in extreme summer rainfall events over West Africa were investigated using data from the Coordinated Regional Climate Downscaling Experiment models. Eight (8) extreme rainfall indices (CDD, CWD, r10mm, r20mm, PRCPTOT, R95pTOT, rx5day, and sdii) defined by the Expert Team on Climate Change Detection and Indices were used in the study. The performance of the regional climate model (RCM) simulations was validated by comparing with GPCP and TRMM observation data sets. Results show that the RCMs reasonably reproduced the observed pattern of extreme rainfall over the region and further added significant value to the driven GCMs over some grids. Compared to the baseline period 1976\u20132005, future changes (2070\u20132099) in summer rainfall extremes under the RCP4.5 and RCP8.5 scenarios show statistically significant decreasing total rainfall (PRCPTOT), while consecutive dry days and extreme rainfall events (R95pTOT) are projected to increase significantly. There are obvious indications that simple rainfall intensity (sdii) will increase in the future. This does not amount to an increase in total rainfall but suggests a likelihood of greater intensity of rainfall events. Overall, our results project that West Africa may suffer more natural disasters such as droughts and floods in the future.&lt;/p&gt;", "author" : [ { "dropping-particle" : "", "family" : "Akinsanola", "given" : "A. A.", "non-dropping-particle" : "", "parse-names" : false, "suffix" : "" }, { "dropping-particle" : "", "family" : "Zhou", "given" : "Wen", "non-dropping-particle" : "", "parse-names" : false, "suffix" : "" } ], "container-title" : "Climate Dynamics", "id" : "ITEM-1", "issued" : { "date-parts" : [ [ "2018" ] ] }, "title" : "Projections of West African summer monsoon rainfall extremes from two CORDEX models", "translator" : [ { "dropping-particle" : "", "family" : "S214", "given" : "", "non-dropping-particle" : "", "parse-names" : false, "suffix" : "" } ], "type" : "article-newspaper" }, "uris" : [ "http://www.mendeley.com/documents/?uuid=1036629b-24da-397f-9c83-7ca49a2edc47" ] } ], "mendeley" : { "formattedCitation" : "(Akinsanola and Zhou, 2018)", "manualFormatting" : "Akinsanola and Zhou, 2018", "plainTextFormattedCitation" : "(Akinsanola and Zhou, 2018)", "previouslyFormattedCitation" : "(Akinsanola and Zhou, 2018)" }, "properties" : { "noteIndex" : 0 }, "schema" : "https://github.com/citation-style-language/schema/raw/master/csl-citation.json" }</w:delInstrText>
              </w:r>
              <w:r w:rsidRPr="00D424AA" w:rsidDel="0017528D">
                <w:rPr>
                  <w:rFonts w:cs="Times New Roman"/>
                  <w:sz w:val="16"/>
                  <w:szCs w:val="16"/>
                  <w:lang w:val="en-GB"/>
                </w:rPr>
                <w:fldChar w:fldCharType="separate"/>
              </w:r>
              <w:r w:rsidR="00A26296" w:rsidDel="0017528D">
                <w:rPr>
                  <w:rFonts w:ascii="Times New Roman" w:hAnsi="Times New Roman" w:cs="Times New Roman"/>
                  <w:noProof/>
                  <w:sz w:val="16"/>
                  <w:szCs w:val="16"/>
                  <w:lang w:val="en-GB"/>
                </w:rPr>
                <w:delText xml:space="preserve">Akinsanola </w:delText>
              </w:r>
              <w:r w:rsidR="00A26296" w:rsidDel="0017528D">
                <w:rPr>
                  <w:rFonts w:ascii="Times New Roman" w:hAnsi="Times New Roman" w:cs="Times New Roman"/>
                  <w:noProof/>
                  <w:sz w:val="16"/>
                  <w:szCs w:val="16"/>
                  <w:lang w:val="en-GB"/>
                </w:rPr>
                <w:lastRenderedPageBreak/>
                <w:delText>and Zhou, 2018</w:delText>
              </w:r>
              <w:r w:rsidRPr="00D424AA" w:rsidDel="0017528D">
                <w:rPr>
                  <w:rFonts w:cs="Times New Roman"/>
                  <w:sz w:val="16"/>
                  <w:szCs w:val="16"/>
                  <w:lang w:val="en-GB"/>
                </w:rPr>
                <w:fldChar w:fldCharType="end"/>
              </w:r>
              <w:commentRangeEnd w:id="3907"/>
              <w:r w:rsidR="00A26296" w:rsidDel="0017528D">
                <w:rPr>
                  <w:rStyle w:val="Marquedecommentaire"/>
                  <w:rFonts w:ascii="Times New Roman" w:hAnsi="Times New Roman" w:cstheme="minorBidi"/>
                  <w:lang w:val="fr-FR" w:eastAsia="fr-FR"/>
                </w:rPr>
                <w:commentReference w:id="3907"/>
              </w:r>
              <w:r w:rsidRPr="00841A35" w:rsidDel="0017528D">
                <w:rPr>
                  <w:rFonts w:ascii="Times New Roman" w:hAnsi="Times New Roman" w:cs="Times New Roman"/>
                  <w:sz w:val="16"/>
                  <w:szCs w:val="16"/>
                  <w:lang w:val="en-GB"/>
                </w:rPr>
                <w:delText xml:space="preserve">; </w:delText>
              </w:r>
              <w:commentRangeStart w:id="3908"/>
              <w:r w:rsidRPr="00D424AA" w:rsidDel="0017528D">
                <w:rPr>
                  <w:rFonts w:cs="Times New Roman"/>
                  <w:sz w:val="16"/>
                  <w:szCs w:val="16"/>
                  <w:lang w:val="en-GB"/>
                </w:rPr>
                <w:fldChar w:fldCharType="begin" w:fldLock="1"/>
              </w:r>
              <w:r w:rsidR="00FC4C2D" w:rsidDel="0017528D">
                <w:rPr>
                  <w:rFonts w:ascii="Times New Roman" w:hAnsi="Times New Roman" w:cs="Times New Roman"/>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17528D">
                <w:rPr>
                  <w:rFonts w:cs="Times New Roman"/>
                  <w:sz w:val="16"/>
                  <w:szCs w:val="16"/>
                  <w:lang w:val="en-GB"/>
                </w:rPr>
                <w:fldChar w:fldCharType="separate"/>
              </w:r>
              <w:r w:rsidR="00A26296" w:rsidDel="0017528D">
                <w:rPr>
                  <w:rFonts w:ascii="Times New Roman" w:hAnsi="Times New Roman" w:cs="Times New Roman"/>
                  <w:noProof/>
                  <w:sz w:val="16"/>
                  <w:szCs w:val="16"/>
                  <w:lang w:val="en-GB"/>
                </w:rPr>
                <w:delText>Coppola et al., 2021b)</w:delText>
              </w:r>
              <w:r w:rsidRPr="00D424AA" w:rsidDel="0017528D">
                <w:rPr>
                  <w:rFonts w:cs="Times New Roman"/>
                  <w:sz w:val="16"/>
                  <w:szCs w:val="16"/>
                  <w:lang w:val="en-GB"/>
                </w:rPr>
                <w:fldChar w:fldCharType="end"/>
              </w:r>
            </w:del>
            <w:bookmarkEnd w:id="3899"/>
            <w:commentRangeEnd w:id="3908"/>
            <w:r w:rsidR="00A26296">
              <w:rPr>
                <w:rStyle w:val="Marquedecommentaire"/>
                <w:rFonts w:ascii="Times New Roman" w:hAnsi="Times New Roman" w:cstheme="minorBidi"/>
                <w:lang w:val="fr-FR" w:eastAsia="fr-FR"/>
              </w:rPr>
              <w:commentReference w:id="3908"/>
            </w:r>
          </w:p>
        </w:tc>
      </w:tr>
      <w:bookmarkEnd w:id="3858"/>
      <w:tr w:rsidR="00D376F0" w:rsidRPr="00F1665C" w14:paraId="5E5225DB" w14:textId="77777777" w:rsidTr="00723657">
        <w:tc>
          <w:tcPr>
            <w:tcW w:w="2158" w:type="dxa"/>
            <w:vMerge/>
          </w:tcPr>
          <w:p w14:paraId="02BBC207"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9D9D9"/>
          </w:tcPr>
          <w:p w14:paraId="780F36A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 xml:space="preserve">Low confidence </w:t>
            </w:r>
          </w:p>
        </w:tc>
        <w:tc>
          <w:tcPr>
            <w:tcW w:w="1985" w:type="dxa"/>
            <w:tcBorders>
              <w:top w:val="dashed" w:sz="4" w:space="0" w:color="000000"/>
            </w:tcBorders>
            <w:shd w:val="clear" w:color="auto" w:fill="D9D9D9"/>
          </w:tcPr>
          <w:p w14:paraId="7AB0494F" w14:textId="77777777" w:rsidR="00D376F0" w:rsidRPr="00D424AA" w:rsidRDefault="00D376F0" w:rsidP="00D424AA">
            <w:pPr>
              <w:rPr>
                <w:rFonts w:ascii="Times New Roman" w:hAnsi="Times New Roman" w:cs="Times New Roman"/>
                <w:bCs/>
                <w:i/>
                <w:color w:val="000000" w:themeColor="text1"/>
                <w:sz w:val="16"/>
                <w:szCs w:val="16"/>
                <w:lang w:val="en-GB"/>
              </w:rPr>
            </w:pPr>
            <w:r w:rsidRPr="00D424AA">
              <w:rPr>
                <w:rFonts w:ascii="Times New Roman" w:hAnsi="Times New Roman" w:cs="Times New Roman"/>
                <w:bCs/>
                <w:i/>
                <w:color w:val="000000" w:themeColor="text1"/>
                <w:sz w:val="16"/>
                <w:szCs w:val="16"/>
                <w:lang w:val="en-GB"/>
              </w:rPr>
              <w:t>Low confidence</w:t>
            </w:r>
          </w:p>
          <w:p w14:paraId="57F945B9" w14:textId="77777777" w:rsidR="00D376F0" w:rsidRPr="00D424AA" w:rsidRDefault="00D376F0" w:rsidP="00D424AA">
            <w:pPr>
              <w:rPr>
                <w:rFonts w:ascii="Times New Roman" w:hAnsi="Times New Roman" w:cs="Times New Roman"/>
                <w:bCs/>
                <w:color w:val="000000" w:themeColor="text1"/>
                <w:sz w:val="16"/>
                <w:szCs w:val="16"/>
                <w:lang w:val="en-GB"/>
              </w:rPr>
            </w:pPr>
          </w:p>
          <w:p w14:paraId="10F4A4F3" w14:textId="77777777" w:rsidR="00D376F0" w:rsidRPr="00D424AA" w:rsidRDefault="00D376F0" w:rsidP="00D424AA">
            <w:pPr>
              <w:rPr>
                <w:rFonts w:ascii="Times New Roman" w:hAnsi="Times New Roman" w:cs="Times New Roman"/>
                <w:color w:val="000000" w:themeColor="text1"/>
                <w:sz w:val="16"/>
                <w:szCs w:val="16"/>
                <w:lang w:val="en-GB"/>
              </w:rPr>
            </w:pPr>
          </w:p>
          <w:p w14:paraId="1468B07B" w14:textId="77777777" w:rsidR="00D376F0" w:rsidRPr="00D424AA" w:rsidRDefault="00D376F0" w:rsidP="00D424AA">
            <w:pPr>
              <w:rPr>
                <w:rFonts w:ascii="Times New Roman" w:hAnsi="Times New Roman" w:cs="Times New Roman"/>
                <w:color w:val="000000" w:themeColor="text1"/>
                <w:sz w:val="16"/>
                <w:szCs w:val="16"/>
                <w:lang w:val="en-GB"/>
              </w:rPr>
            </w:pPr>
          </w:p>
        </w:tc>
        <w:tc>
          <w:tcPr>
            <w:tcW w:w="2693" w:type="dxa"/>
            <w:tcBorders>
              <w:top w:val="dashed" w:sz="4" w:space="0" w:color="000000"/>
            </w:tcBorders>
            <w:shd w:val="clear" w:color="auto" w:fill="AED9FC"/>
            <w:tcMar>
              <w:top w:w="40" w:type="dxa"/>
              <w:left w:w="40" w:type="dxa"/>
              <w:bottom w:w="40" w:type="dxa"/>
              <w:right w:w="40" w:type="dxa"/>
            </w:tcMar>
          </w:tcPr>
          <w:p w14:paraId="0F472CF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3895924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5D1928EC"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tc>
        <w:tc>
          <w:tcPr>
            <w:tcW w:w="3305" w:type="dxa"/>
            <w:tcBorders>
              <w:top w:val="dashed" w:sz="4" w:space="0" w:color="000000"/>
            </w:tcBorders>
            <w:shd w:val="clear" w:color="auto" w:fill="7EC5F6"/>
            <w:tcMar>
              <w:top w:w="40" w:type="dxa"/>
              <w:left w:w="40" w:type="dxa"/>
              <w:bottom w:w="40" w:type="dxa"/>
              <w:right w:w="40" w:type="dxa"/>
            </w:tcMar>
          </w:tcPr>
          <w:p w14:paraId="2943C6F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2835CF4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335D717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22D6D58C" w14:textId="77777777" w:rsidR="00D376F0" w:rsidRPr="00D424AA" w:rsidRDefault="00D376F0" w:rsidP="00D424AA">
            <w:pPr>
              <w:rPr>
                <w:rFonts w:ascii="Times New Roman" w:hAnsi="Times New Roman" w:cs="Times New Roman"/>
                <w:color w:val="000000" w:themeColor="text1"/>
                <w:sz w:val="16"/>
                <w:szCs w:val="16"/>
                <w:lang w:val="en-GB"/>
              </w:rPr>
            </w:pPr>
          </w:p>
          <w:p w14:paraId="26CB243E" w14:textId="77777777" w:rsidR="00D376F0" w:rsidRPr="00D424AA" w:rsidRDefault="00D376F0" w:rsidP="00D424AA">
            <w:pPr>
              <w:rPr>
                <w:rFonts w:ascii="Times New Roman" w:hAnsi="Times New Roman" w:cs="Times New Roman"/>
                <w:i/>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082" w:type="dxa"/>
            <w:tcBorders>
              <w:top w:val="dashed" w:sz="4" w:space="0" w:color="000000"/>
            </w:tcBorders>
            <w:shd w:val="clear" w:color="auto" w:fill="0070C0"/>
            <w:tcMar>
              <w:top w:w="40" w:type="dxa"/>
              <w:left w:w="40" w:type="dxa"/>
              <w:bottom w:w="40" w:type="dxa"/>
              <w:right w:w="40" w:type="dxa"/>
            </w:tcMar>
          </w:tcPr>
          <w:p w14:paraId="5A3A23D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037D7CE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the recent past (1995-2014))</w:t>
            </w:r>
          </w:p>
          <w:p w14:paraId="002D20D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tc>
      </w:tr>
      <w:tr w:rsidR="00D376F0" w:rsidRPr="00F1665C" w14:paraId="7781B897" w14:textId="77777777" w:rsidTr="00723657">
        <w:tc>
          <w:tcPr>
            <w:tcW w:w="2158" w:type="dxa"/>
            <w:vMerge w:val="restart"/>
          </w:tcPr>
          <w:p w14:paraId="10833A86"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North Eastern Africa (NEAF)</w:t>
            </w:r>
          </w:p>
          <w:p w14:paraId="1568E120" w14:textId="77777777" w:rsidR="00D376F0" w:rsidRPr="00D424AA" w:rsidRDefault="00D376F0" w:rsidP="00D424AA">
            <w:pPr>
              <w:rPr>
                <w:rFonts w:ascii="Times New Roman" w:hAnsi="Times New Roman" w:cs="Times New Roman"/>
                <w:color w:val="000000" w:themeColor="text1"/>
                <w:sz w:val="16"/>
                <w:szCs w:val="16"/>
                <w:lang w:val="en-GB"/>
              </w:rPr>
            </w:pPr>
          </w:p>
          <w:p w14:paraId="7391562C"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9D9D9"/>
          </w:tcPr>
          <w:p w14:paraId="29A3D61D" w14:textId="7AA7D45F" w:rsidR="00D376F0" w:rsidRPr="00841A35" w:rsidDel="0017528D" w:rsidRDefault="00D376F0">
            <w:pPr>
              <w:rPr>
                <w:del w:id="3909" w:author="Robin Matthews" w:date="2021-07-14T13:29:00Z"/>
                <w:rFonts w:ascii="Times New Roman" w:hAnsi="Times New Roman" w:cs="Times New Roman"/>
                <w:sz w:val="16"/>
                <w:szCs w:val="16"/>
                <w:lang w:val="en-GB"/>
              </w:rPr>
            </w:pPr>
            <w:r w:rsidRPr="00D424AA">
              <w:rPr>
                <w:rFonts w:ascii="Times New Roman" w:hAnsi="Times New Roman" w:cs="Times New Roman"/>
                <w:bCs/>
                <w:color w:val="000000" w:themeColor="text1"/>
                <w:sz w:val="16"/>
                <w:szCs w:val="16"/>
                <w:lang w:val="en-GB"/>
              </w:rPr>
              <w:t xml:space="preserve">Insufficient data to assess trends </w:t>
            </w:r>
            <w:bookmarkStart w:id="3910" w:name="_Hlk77161763"/>
            <w:bookmarkStart w:id="3911" w:name="_Hlk77161715"/>
            <w:ins w:id="3912" w:author="Robin Matthews" w:date="2021-07-14T13:29:00Z">
              <w:r w:rsidR="0017528D" w:rsidRPr="00381ADC">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Sun et al., 2020a)", "manualFormatting" : "(Dunn et al., 2020; Sun et al., 2020b)", "plainTextFormattedCitation" : "(Dunn et al., 2020; Sun et al., 2020a)", "previouslyFormattedCitation" : "(Dunn et al., 2020; Sun et al., 2020a)" }, "properties" : { "noteIndex" : 0 }, "schema" : "https://github.com/citation-style-language/schema/raw/master/csl-citation.json" }</w:instrText>
            </w:r>
            <w:ins w:id="3913" w:author="Robin Matthews" w:date="2021-07-14T13:29:00Z">
              <w:r w:rsidR="0017528D" w:rsidRPr="00381ADC">
                <w:rPr>
                  <w:rFonts w:cs="Times New Roman"/>
                  <w:sz w:val="16"/>
                  <w:szCs w:val="16"/>
                  <w:lang w:val="en-GB"/>
                  <w:rPrChange w:id="3914" w:author="Robin Matthews" w:date="2021-07-14T13:30:00Z">
                    <w:rPr>
                      <w:rFonts w:cs="Times New Roman"/>
                      <w:sz w:val="16"/>
                      <w:szCs w:val="16"/>
                      <w:lang w:val="en-GB"/>
                    </w:rPr>
                  </w:rPrChange>
                </w:rPr>
                <w:fldChar w:fldCharType="separate"/>
              </w:r>
              <w:r w:rsidR="0017528D" w:rsidRPr="0017528D">
                <w:rPr>
                  <w:rFonts w:cs="Times New Roman"/>
                  <w:noProof/>
                  <w:sz w:val="16"/>
                  <w:szCs w:val="16"/>
                  <w:lang w:val="en-GB"/>
                </w:rPr>
                <w:t>(Dunn et al., 2020; Sun et al., 2020b)</w:t>
              </w:r>
              <w:r w:rsidR="0017528D" w:rsidRPr="00381ADC">
                <w:rPr>
                  <w:rFonts w:cs="Times New Roman"/>
                  <w:sz w:val="16"/>
                  <w:szCs w:val="16"/>
                  <w:lang w:val="en-GB"/>
                </w:rPr>
                <w:fldChar w:fldCharType="end"/>
              </w:r>
            </w:ins>
            <w:commentRangeStart w:id="3915"/>
            <w:del w:id="3916" w:author="Robin Matthews" w:date="2021-07-14T13:29:00Z">
              <w:r w:rsidRPr="00D424AA" w:rsidDel="0017528D">
                <w:rPr>
                  <w:rFonts w:cs="Times New Roman"/>
                  <w:sz w:val="16"/>
                  <w:szCs w:val="16"/>
                  <w:lang w:val="en-GB"/>
                </w:rPr>
                <w:fldChar w:fldCharType="begin" w:fldLock="1"/>
              </w:r>
              <w:r w:rsidR="00AB36D4" w:rsidRPr="0017528D" w:rsidDel="0017528D">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17528D">
                <w:rPr>
                  <w:rFonts w:cs="Times New Roman"/>
                  <w:sz w:val="16"/>
                  <w:szCs w:val="16"/>
                  <w:lang w:val="en-GB"/>
                </w:rPr>
                <w:fldChar w:fldCharType="separate"/>
              </w:r>
              <w:r w:rsidR="00A26296" w:rsidRPr="0017528D" w:rsidDel="0017528D">
                <w:rPr>
                  <w:rFonts w:cs="Times New Roman"/>
                  <w:noProof/>
                  <w:sz w:val="16"/>
                  <w:szCs w:val="16"/>
                  <w:lang w:val="en-GB"/>
                </w:rPr>
                <w:delText>(Sun et al., 2020</w:delText>
              </w:r>
              <w:r w:rsidRPr="00D424AA" w:rsidDel="0017528D">
                <w:rPr>
                  <w:rFonts w:cs="Times New Roman"/>
                  <w:sz w:val="16"/>
                  <w:szCs w:val="16"/>
                  <w:lang w:val="en-GB"/>
                </w:rPr>
                <w:fldChar w:fldCharType="end"/>
              </w:r>
              <w:commentRangeEnd w:id="3915"/>
              <w:r w:rsidR="00A26296" w:rsidDel="0017528D">
                <w:rPr>
                  <w:rStyle w:val="Marquedecommentaire"/>
                  <w:rFonts w:ascii="Times New Roman" w:hAnsi="Times New Roman" w:cstheme="minorBidi"/>
                  <w:lang w:val="fr-FR" w:eastAsia="fr-FR"/>
                </w:rPr>
                <w:commentReference w:id="3915"/>
              </w:r>
              <w:r w:rsidRPr="00841A35" w:rsidDel="0017528D">
                <w:rPr>
                  <w:rFonts w:ascii="Times New Roman" w:hAnsi="Times New Roman" w:cs="Times New Roman"/>
                  <w:sz w:val="16"/>
                  <w:szCs w:val="16"/>
                  <w:lang w:val="en-GB"/>
                </w:rPr>
                <w:delText xml:space="preserve">; </w:delText>
              </w:r>
              <w:commentRangeStart w:id="3917"/>
              <w:r w:rsidRPr="00D424AA" w:rsidDel="0017528D">
                <w:rPr>
                  <w:rFonts w:cs="Times New Roman"/>
                  <w:sz w:val="16"/>
                  <w:szCs w:val="16"/>
                  <w:lang w:val="en-GB"/>
                </w:rPr>
                <w:fldChar w:fldCharType="begin" w:fldLock="1"/>
              </w:r>
              <w:r w:rsidR="00FF6231" w:rsidDel="0017528D">
                <w:rPr>
                  <w:rFonts w:ascii="Times New Roman" w:hAnsi="Times New Roman"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17528D">
                <w:rPr>
                  <w:rFonts w:cs="Times New Roman"/>
                  <w:sz w:val="16"/>
                  <w:szCs w:val="16"/>
                  <w:lang w:val="en-GB"/>
                </w:rPr>
                <w:fldChar w:fldCharType="separate"/>
              </w:r>
              <w:r w:rsidR="00A26296" w:rsidDel="0017528D">
                <w:rPr>
                  <w:rFonts w:ascii="Times New Roman" w:hAnsi="Times New Roman" w:cs="Times New Roman"/>
                  <w:noProof/>
                  <w:sz w:val="16"/>
                  <w:szCs w:val="16"/>
                  <w:lang w:val="en-GB"/>
                </w:rPr>
                <w:delText>Dunn et al., 2020)</w:delText>
              </w:r>
              <w:r w:rsidRPr="00D424AA" w:rsidDel="0017528D">
                <w:rPr>
                  <w:rFonts w:cs="Times New Roman"/>
                  <w:sz w:val="16"/>
                  <w:szCs w:val="16"/>
                  <w:lang w:val="en-GB"/>
                </w:rPr>
                <w:fldChar w:fldCharType="end"/>
              </w:r>
              <w:bookmarkEnd w:id="3910"/>
              <w:commentRangeEnd w:id="3917"/>
              <w:r w:rsidR="00A26296" w:rsidDel="0017528D">
                <w:rPr>
                  <w:rStyle w:val="Marquedecommentaire"/>
                  <w:rFonts w:ascii="Times New Roman" w:hAnsi="Times New Roman" w:cstheme="minorBidi"/>
                  <w:lang w:val="fr-FR" w:eastAsia="fr-FR"/>
                </w:rPr>
                <w:commentReference w:id="3917"/>
              </w:r>
            </w:del>
          </w:p>
          <w:bookmarkEnd w:id="3911"/>
          <w:p w14:paraId="0D59E164" w14:textId="77777777" w:rsidR="00D376F0" w:rsidRPr="00D424AA" w:rsidRDefault="00D376F0">
            <w:pPr>
              <w:rPr>
                <w:rFonts w:ascii="Times New Roman" w:hAnsi="Times New Roman" w:cs="Times New Roman"/>
                <w:bCs/>
                <w:color w:val="000000" w:themeColor="text1"/>
                <w:sz w:val="16"/>
                <w:szCs w:val="16"/>
                <w:lang w:val="en-GB"/>
              </w:rPr>
            </w:pPr>
          </w:p>
        </w:tc>
        <w:tc>
          <w:tcPr>
            <w:tcW w:w="1985" w:type="dxa"/>
            <w:tcBorders>
              <w:top w:val="dashed" w:sz="4" w:space="0" w:color="000000"/>
            </w:tcBorders>
            <w:shd w:val="clear" w:color="auto" w:fill="D9D9D9"/>
          </w:tcPr>
          <w:p w14:paraId="4C287E69" w14:textId="77777777" w:rsidR="00D376F0" w:rsidRPr="00D424AA" w:rsidRDefault="00D376F0" w:rsidP="00D424AA">
            <w:pPr>
              <w:rPr>
                <w:rFonts w:ascii="Times New Roman" w:hAnsi="Times New Roman" w:cs="Times New Roman"/>
                <w:bCs/>
                <w:iCs/>
                <w:color w:val="000000" w:themeColor="text1"/>
                <w:sz w:val="16"/>
                <w:szCs w:val="16"/>
                <w:lang w:val="en-GB"/>
              </w:rPr>
            </w:pPr>
            <w:r w:rsidRPr="00D424AA">
              <w:rPr>
                <w:rFonts w:ascii="Times New Roman" w:hAnsi="Times New Roman" w:cs="Times New Roman"/>
                <w:bCs/>
                <w:iCs/>
                <w:color w:val="000000" w:themeColor="text1"/>
                <w:sz w:val="16"/>
                <w:szCs w:val="16"/>
                <w:lang w:val="en-GB"/>
              </w:rPr>
              <w:t>Limited evidence</w:t>
            </w:r>
          </w:p>
        </w:tc>
        <w:tc>
          <w:tcPr>
            <w:tcW w:w="2693" w:type="dxa"/>
            <w:tcBorders>
              <w:top w:val="dashed" w:sz="4" w:space="0" w:color="000000"/>
            </w:tcBorders>
            <w:shd w:val="clear" w:color="auto" w:fill="AED9FC"/>
            <w:tcMar>
              <w:top w:w="40" w:type="dxa"/>
              <w:left w:w="40" w:type="dxa"/>
              <w:bottom w:w="40" w:type="dxa"/>
              <w:right w:w="40" w:type="dxa"/>
            </w:tcMar>
          </w:tcPr>
          <w:p w14:paraId="48866E1E" w14:textId="2DA08B80"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3918"/>
            <w:r w:rsidRPr="00D424AA">
              <w:rPr>
                <w:rFonts w:cs="Times New Roman"/>
                <w:sz w:val="16"/>
                <w:szCs w:val="16"/>
                <w:lang w:val="en-GB"/>
              </w:rPr>
              <w:fldChar w:fldCharType="begin" w:fldLock="1"/>
            </w:r>
            <w:ins w:id="3919" w:author="Robin Matthews" w:date="2021-07-14T13:31:00Z">
              <w:r w:rsidR="00B52EC2">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3920" w:author="Robin Matthews" w:date="2021-07-14T13:31:00Z">
              <w:r w:rsidR="00FC4C2D" w:rsidDel="00B52EC2">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del w:id="3921" w:author="Robin Matthews" w:date="2021-07-14T13:31:00Z">
              <w:r w:rsidR="00A26296" w:rsidDel="00B52EC2">
                <w:rPr>
                  <w:rFonts w:ascii="Times New Roman" w:hAnsi="Times New Roman" w:cs="Times New Roman"/>
                  <w:noProof/>
                  <w:sz w:val="16"/>
                  <w:szCs w:val="16"/>
                  <w:lang w:val="en-GB"/>
                </w:rPr>
                <w:delText>(Li et al., 2020</w:delText>
              </w:r>
            </w:del>
            <w:ins w:id="3922"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918"/>
            <w:r w:rsidR="00A26296">
              <w:rPr>
                <w:rStyle w:val="Marquedecommentaire"/>
                <w:rFonts w:ascii="Times New Roman" w:hAnsi="Times New Roman" w:cstheme="minorBidi"/>
                <w:lang w:val="fr-FR" w:eastAsia="fr-FR"/>
              </w:rPr>
              <w:commentReference w:id="3918"/>
            </w:r>
            <w:r w:rsidRPr="00841A35">
              <w:rPr>
                <w:rFonts w:ascii="Times New Roman" w:hAnsi="Times New Roman" w:cs="Times New Roman"/>
                <w:color w:val="000000" w:themeColor="text1"/>
                <w:sz w:val="16"/>
                <w:szCs w:val="16"/>
                <w:lang w:val="en-GB"/>
              </w:rPr>
              <w:t>; Annex). Median increase of more than 4% in the 50-year Rx1day and Rx5d</w:t>
            </w:r>
            <w:r w:rsidRPr="00D424AA">
              <w:rPr>
                <w:rFonts w:ascii="Times New Roman" w:hAnsi="Times New Roman" w:cs="Times New Roman"/>
                <w:color w:val="000000" w:themeColor="text1"/>
                <w:sz w:val="16"/>
                <w:szCs w:val="16"/>
                <w:lang w:val="en-GB"/>
              </w:rPr>
              <w:t xml:space="preserve">ay events compared to the 1°C warming level </w:t>
            </w:r>
            <w:commentRangeStart w:id="3923"/>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924" w:author="Robin Matthews" w:date="2021-07-14T12:19:00Z">
              <w:r w:rsidR="00A26296" w:rsidDel="00426B37">
                <w:rPr>
                  <w:rFonts w:ascii="Times New Roman" w:hAnsi="Times New Roman" w:cs="Times New Roman"/>
                  <w:noProof/>
                  <w:sz w:val="16"/>
                  <w:szCs w:val="16"/>
                  <w:lang w:val="en-GB"/>
                </w:rPr>
                <w:delText>Li et al., 2020a</w:delText>
              </w:r>
            </w:del>
            <w:ins w:id="3925"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923"/>
            <w:r w:rsidR="00A26296">
              <w:rPr>
                <w:rStyle w:val="Marquedecommentaire"/>
                <w:rFonts w:ascii="Times New Roman" w:hAnsi="Times New Roman" w:cstheme="minorBidi"/>
                <w:lang w:val="fr-FR" w:eastAsia="fr-FR"/>
              </w:rPr>
              <w:commentReference w:id="3923"/>
            </w:r>
            <w:r w:rsidRPr="00841A35">
              <w:rPr>
                <w:rFonts w:ascii="Times New Roman" w:hAnsi="Times New Roman" w:cs="Times New Roman"/>
                <w:color w:val="000000" w:themeColor="text1"/>
                <w:sz w:val="16"/>
                <w:szCs w:val="16"/>
                <w:lang w:val="en-GB"/>
              </w:rPr>
              <w:t xml:space="preserve"> and more than 8% in annual Rx1day and Rx5day and 6% in annual Rx30day compared to pre-industrial (Annex).</w:t>
            </w:r>
          </w:p>
        </w:tc>
        <w:tc>
          <w:tcPr>
            <w:tcW w:w="3305" w:type="dxa"/>
            <w:tcBorders>
              <w:top w:val="dashed" w:sz="4" w:space="0" w:color="000000"/>
            </w:tcBorders>
            <w:shd w:val="clear" w:color="auto" w:fill="7EC5F6"/>
            <w:tcMar>
              <w:top w:w="40" w:type="dxa"/>
              <w:left w:w="40" w:type="dxa"/>
              <w:bottom w:w="40" w:type="dxa"/>
              <w:right w:w="40" w:type="dxa"/>
            </w:tcMar>
          </w:tcPr>
          <w:p w14:paraId="683B44EB" w14:textId="4C20720A"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926"/>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3927" w:author="Robin Matthews" w:date="2021-07-14T13:31:00Z">
              <w:r w:rsidR="00A26296" w:rsidDel="00B52EC2">
                <w:rPr>
                  <w:rFonts w:ascii="Times New Roman" w:hAnsi="Times New Roman" w:cs="Times New Roman"/>
                  <w:noProof/>
                  <w:sz w:val="16"/>
                  <w:szCs w:val="16"/>
                  <w:lang w:val="en-GB"/>
                </w:rPr>
                <w:delText>(Li et al., 2020</w:delText>
              </w:r>
            </w:del>
            <w:ins w:id="3928"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926"/>
            <w:r w:rsidR="00A26296">
              <w:rPr>
                <w:rStyle w:val="Marquedecommentaire"/>
                <w:rFonts w:ascii="Times New Roman" w:hAnsi="Times New Roman" w:cstheme="minorBidi"/>
                <w:lang w:val="fr-FR" w:eastAsia="fr-FR"/>
              </w:rPr>
              <w:commentReference w:id="3926"/>
            </w:r>
            <w:r w:rsidRPr="00841A35">
              <w:rPr>
                <w:rFonts w:ascii="Times New Roman" w:hAnsi="Times New Roman" w:cs="Times New Roman"/>
                <w:color w:val="000000" w:themeColor="text1"/>
                <w:sz w:val="16"/>
                <w:szCs w:val="16"/>
                <w:lang w:val="en-GB"/>
              </w:rPr>
              <w:t xml:space="preserve">; Annex). Median increase of more than 8% in the 50-year Rx1day and Rx5day events compared to the 1°C warming level </w:t>
            </w:r>
            <w:commentRangeStart w:id="3929"/>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930" w:author="Robin Matthews" w:date="2021-07-14T12:19:00Z">
              <w:r w:rsidR="00A26296" w:rsidDel="00426B37">
                <w:rPr>
                  <w:rFonts w:ascii="Times New Roman" w:hAnsi="Times New Roman" w:cs="Times New Roman"/>
                  <w:noProof/>
                  <w:sz w:val="16"/>
                  <w:szCs w:val="16"/>
                  <w:lang w:val="en-GB"/>
                </w:rPr>
                <w:delText>Li et al., 2020a</w:delText>
              </w:r>
            </w:del>
            <w:ins w:id="3931"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929"/>
            <w:r w:rsidR="00A26296">
              <w:rPr>
                <w:rStyle w:val="Marquedecommentaire"/>
                <w:rFonts w:ascii="Times New Roman" w:hAnsi="Times New Roman" w:cstheme="minorBidi"/>
                <w:lang w:val="fr-FR" w:eastAsia="fr-FR"/>
              </w:rPr>
              <w:commentReference w:id="3929"/>
            </w:r>
            <w:r w:rsidRPr="00841A35">
              <w:rPr>
                <w:rFonts w:ascii="Times New Roman" w:hAnsi="Times New Roman" w:cs="Times New Roman"/>
                <w:color w:val="000000" w:themeColor="text1"/>
                <w:sz w:val="16"/>
                <w:szCs w:val="16"/>
                <w:lang w:val="en-GB"/>
              </w:rPr>
              <w:t xml:space="preserve"> and more than 10% in annual Rx1day, Rx5day, and Rx30day compared to pre-industrial (Annex).</w:t>
            </w:r>
          </w:p>
        </w:tc>
        <w:tc>
          <w:tcPr>
            <w:tcW w:w="2082" w:type="dxa"/>
            <w:tcBorders>
              <w:top w:val="dashed" w:sz="4" w:space="0" w:color="000000"/>
            </w:tcBorders>
            <w:shd w:val="clear" w:color="auto" w:fill="0070C0"/>
            <w:tcMar>
              <w:top w:w="40" w:type="dxa"/>
              <w:left w:w="40" w:type="dxa"/>
              <w:bottom w:w="40" w:type="dxa"/>
              <w:right w:w="40" w:type="dxa"/>
            </w:tcMar>
          </w:tcPr>
          <w:p w14:paraId="44CFEB46" w14:textId="31971075"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932"/>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3933" w:author="Robin Matthews" w:date="2021-07-14T13:31:00Z">
              <w:r w:rsidR="00A26296" w:rsidDel="00B52EC2">
                <w:rPr>
                  <w:rFonts w:ascii="Times New Roman" w:hAnsi="Times New Roman" w:cs="Times New Roman"/>
                  <w:noProof/>
                  <w:sz w:val="16"/>
                  <w:szCs w:val="16"/>
                  <w:lang w:val="en-GB"/>
                </w:rPr>
                <w:delText>(Li et al., 2020</w:delText>
              </w:r>
            </w:del>
            <w:ins w:id="3934"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932"/>
            <w:r w:rsidR="00A26296">
              <w:rPr>
                <w:rStyle w:val="Marquedecommentaire"/>
                <w:rFonts w:ascii="Times New Roman" w:hAnsi="Times New Roman" w:cstheme="minorBidi"/>
                <w:lang w:val="fr-FR" w:eastAsia="fr-FR"/>
              </w:rPr>
              <w:commentReference w:id="3932"/>
            </w:r>
            <w:r w:rsidRPr="00841A35">
              <w:rPr>
                <w:rFonts w:ascii="Times New Roman" w:hAnsi="Times New Roman" w:cs="Times New Roman"/>
                <w:color w:val="000000" w:themeColor="text1"/>
                <w:sz w:val="16"/>
                <w:szCs w:val="16"/>
                <w:lang w:val="en-GB"/>
              </w:rPr>
              <w:t>; Annex). Median increase of more than 25% in the 50-year Rx1day a</w:t>
            </w:r>
            <w:r w:rsidRPr="00D424AA">
              <w:rPr>
                <w:rFonts w:ascii="Times New Roman" w:hAnsi="Times New Roman" w:cs="Times New Roman"/>
                <w:color w:val="000000" w:themeColor="text1"/>
                <w:sz w:val="16"/>
                <w:szCs w:val="16"/>
                <w:lang w:val="en-GB"/>
              </w:rPr>
              <w:t xml:space="preserve">nd Rx5day events compared to the 1°C warming level </w:t>
            </w:r>
            <w:commentRangeStart w:id="3935"/>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936" w:author="Robin Matthews" w:date="2021-07-14T12:19:00Z">
              <w:r w:rsidR="00A26296" w:rsidDel="00426B37">
                <w:rPr>
                  <w:rFonts w:ascii="Times New Roman" w:hAnsi="Times New Roman" w:cs="Times New Roman"/>
                  <w:noProof/>
                  <w:sz w:val="16"/>
                  <w:szCs w:val="16"/>
                  <w:lang w:val="en-GB"/>
                </w:rPr>
                <w:delText>Li et al., 2020a</w:delText>
              </w:r>
            </w:del>
            <w:ins w:id="3937"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935"/>
            <w:r w:rsidR="00A26296">
              <w:rPr>
                <w:rStyle w:val="Marquedecommentaire"/>
                <w:rFonts w:ascii="Times New Roman" w:hAnsi="Times New Roman" w:cstheme="minorBidi"/>
                <w:lang w:val="fr-FR" w:eastAsia="fr-FR"/>
              </w:rPr>
              <w:commentReference w:id="3935"/>
            </w:r>
            <w:r w:rsidRPr="00841A35">
              <w:rPr>
                <w:rFonts w:ascii="Times New Roman" w:hAnsi="Times New Roman" w:cs="Times New Roman"/>
                <w:color w:val="000000" w:themeColor="text1"/>
                <w:sz w:val="16"/>
                <w:szCs w:val="16"/>
                <w:lang w:val="en-GB"/>
              </w:rPr>
              <w:t xml:space="preserve"> and more than 35% in annual Rx1day and Rx5day and 30% in annual Rx30day compared to pre-industrial (Annex).</w:t>
            </w:r>
          </w:p>
        </w:tc>
      </w:tr>
      <w:tr w:rsidR="00D376F0" w:rsidRPr="00F1665C" w14:paraId="6EB719D8" w14:textId="77777777" w:rsidTr="00723657">
        <w:tc>
          <w:tcPr>
            <w:tcW w:w="2158" w:type="dxa"/>
            <w:vMerge/>
          </w:tcPr>
          <w:p w14:paraId="469362BB"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9D9D9"/>
          </w:tcPr>
          <w:p w14:paraId="1F3F6CB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Low confidence</w:t>
            </w:r>
          </w:p>
        </w:tc>
        <w:tc>
          <w:tcPr>
            <w:tcW w:w="1985" w:type="dxa"/>
            <w:tcBorders>
              <w:top w:val="dashed" w:sz="4" w:space="0" w:color="000000"/>
            </w:tcBorders>
            <w:shd w:val="clear" w:color="auto" w:fill="D9D9D9"/>
          </w:tcPr>
          <w:p w14:paraId="5F3B491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iCs/>
                <w:color w:val="000000" w:themeColor="text1"/>
                <w:sz w:val="16"/>
                <w:szCs w:val="16"/>
                <w:lang w:val="en-GB"/>
              </w:rPr>
              <w:t>Low confidence</w:t>
            </w:r>
          </w:p>
        </w:tc>
        <w:tc>
          <w:tcPr>
            <w:tcW w:w="2693" w:type="dxa"/>
            <w:tcBorders>
              <w:top w:val="dashed" w:sz="4" w:space="0" w:color="000000"/>
            </w:tcBorders>
            <w:shd w:val="clear" w:color="auto" w:fill="AED9FC"/>
            <w:tcMar>
              <w:top w:w="40" w:type="dxa"/>
              <w:left w:w="40" w:type="dxa"/>
              <w:bottom w:w="40" w:type="dxa"/>
              <w:right w:w="40" w:type="dxa"/>
            </w:tcMar>
          </w:tcPr>
          <w:p w14:paraId="00705E5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71E0C92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5793012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tc>
        <w:tc>
          <w:tcPr>
            <w:tcW w:w="3305" w:type="dxa"/>
            <w:tcBorders>
              <w:top w:val="dashed" w:sz="4" w:space="0" w:color="000000"/>
            </w:tcBorders>
            <w:shd w:val="clear" w:color="auto" w:fill="7EC5F6"/>
            <w:tcMar>
              <w:top w:w="40" w:type="dxa"/>
              <w:left w:w="40" w:type="dxa"/>
              <w:bottom w:w="40" w:type="dxa"/>
              <w:right w:w="40" w:type="dxa"/>
            </w:tcMar>
          </w:tcPr>
          <w:p w14:paraId="3D9FAB3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3177BDA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59B3D91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639BC88D" w14:textId="77777777" w:rsidR="00D376F0" w:rsidRPr="00D424AA" w:rsidRDefault="00D376F0" w:rsidP="00D424AA">
            <w:pPr>
              <w:rPr>
                <w:rFonts w:ascii="Times New Roman" w:hAnsi="Times New Roman" w:cs="Times New Roman"/>
                <w:color w:val="000000" w:themeColor="text1"/>
                <w:sz w:val="16"/>
                <w:szCs w:val="16"/>
                <w:lang w:val="en-GB"/>
              </w:rPr>
            </w:pPr>
          </w:p>
          <w:p w14:paraId="6A69C5D3"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082" w:type="dxa"/>
            <w:tcBorders>
              <w:top w:val="dashed" w:sz="4" w:space="0" w:color="000000"/>
            </w:tcBorders>
            <w:shd w:val="clear" w:color="auto" w:fill="0070C0"/>
            <w:tcMar>
              <w:top w:w="40" w:type="dxa"/>
              <w:left w:w="40" w:type="dxa"/>
              <w:bottom w:w="40" w:type="dxa"/>
              <w:right w:w="40" w:type="dxa"/>
            </w:tcMar>
          </w:tcPr>
          <w:p w14:paraId="76D7327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38B851B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the recent past (1995-2014))</w:t>
            </w:r>
          </w:p>
          <w:p w14:paraId="12234913"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tc>
      </w:tr>
      <w:tr w:rsidR="00D376F0" w:rsidRPr="00F1665C" w14:paraId="2C2B8DEC" w14:textId="77777777" w:rsidTr="00723657">
        <w:trPr>
          <w:trHeight w:val="726"/>
        </w:trPr>
        <w:tc>
          <w:tcPr>
            <w:tcW w:w="2158" w:type="dxa"/>
            <w:vMerge w:val="restart"/>
          </w:tcPr>
          <w:p w14:paraId="0167594D"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Central Africa (CAF)</w:t>
            </w:r>
          </w:p>
        </w:tc>
        <w:tc>
          <w:tcPr>
            <w:tcW w:w="2373" w:type="dxa"/>
            <w:tcBorders>
              <w:top w:val="dashed" w:sz="4" w:space="0" w:color="000000"/>
            </w:tcBorders>
            <w:shd w:val="clear" w:color="auto" w:fill="D9D9D9"/>
          </w:tcPr>
          <w:p w14:paraId="74D98CC0" w14:textId="66286503" w:rsidR="00D376F0" w:rsidRPr="00841A35" w:rsidRDefault="00D376F0" w:rsidP="00D424AA">
            <w:pPr>
              <w:rPr>
                <w:rFonts w:ascii="Times New Roman" w:hAnsi="Times New Roman" w:cs="Times New Roman"/>
                <w:bCs/>
                <w:color w:val="000000" w:themeColor="text1"/>
                <w:sz w:val="16"/>
                <w:szCs w:val="16"/>
                <w:lang w:val="en-GB"/>
              </w:rPr>
            </w:pPr>
            <w:r w:rsidRPr="00D424AA">
              <w:rPr>
                <w:rFonts w:ascii="Times New Roman" w:hAnsi="Times New Roman" w:cs="Times New Roman"/>
                <w:bCs/>
                <w:color w:val="000000" w:themeColor="text1"/>
                <w:sz w:val="16"/>
                <w:szCs w:val="16"/>
                <w:lang w:val="en-GB"/>
              </w:rPr>
              <w:t xml:space="preserve">Insufficient data to assess trends </w:t>
            </w:r>
            <w:ins w:id="3938" w:author="Robin Matthews" w:date="2021-07-14T15:38:00Z">
              <w:r w:rsidR="00441D0F" w:rsidRPr="00441D0F">
                <w:rPr>
                  <w:rFonts w:ascii="Times New Roman" w:hAnsi="Times New Roman" w:cs="Times New Roman"/>
                  <w:sz w:val="16"/>
                  <w:szCs w:val="16"/>
                  <w:lang w:val="en-GB" w:eastAsia="fr-FR"/>
                </w:rPr>
                <w:fldChar w:fldCharType="begin" w:fldLock="1"/>
              </w:r>
            </w:ins>
            <w:r w:rsidR="00D60E09">
              <w:rPr>
                <w:rFonts w:ascii="Times New Roman" w:hAnsi="Times New Roman"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Sun et al., 2020a)", "manualFormatting" : "(Dunn et al., 2020; Sun et al., 2020b)", "plainTextFormattedCitation" : "(Dunn et al., 2020; Sun et al., 2020a)", "previouslyFormattedCitation" : "(Dunn et al., 2020; Sun et al., 2020a)" }, "properties" : { "noteIndex" : 0 }, "schema" : "https://github.com/citation-style-language/schema/raw/master/csl-citation.json" }</w:instrText>
            </w:r>
            <w:ins w:id="3939" w:author="Robin Matthews" w:date="2021-07-14T15:38:00Z">
              <w:r w:rsidR="00441D0F" w:rsidRPr="00441D0F">
                <w:rPr>
                  <w:rFonts w:ascii="Times New Roman" w:hAnsi="Times New Roman" w:cs="Times New Roman"/>
                  <w:sz w:val="16"/>
                  <w:szCs w:val="16"/>
                  <w:lang w:val="en-GB" w:eastAsia="fr-FR"/>
                  <w:rPrChange w:id="3940" w:author="Robin Matthews" w:date="2021-07-14T15:38:00Z">
                    <w:rPr>
                      <w:rFonts w:cs="Times New Roman"/>
                      <w:sz w:val="16"/>
                      <w:szCs w:val="16"/>
                      <w:lang w:val="en-GB"/>
                    </w:rPr>
                  </w:rPrChange>
                </w:rPr>
                <w:fldChar w:fldCharType="separate"/>
              </w:r>
              <w:r w:rsidR="00441D0F" w:rsidRPr="00441D0F">
                <w:rPr>
                  <w:rFonts w:cs="Times New Roman"/>
                  <w:noProof/>
                  <w:sz w:val="16"/>
                  <w:szCs w:val="16"/>
                  <w:lang w:val="en-GB"/>
                </w:rPr>
                <w:t>(Dunn et al., 2020; Sun et al., 2020b)</w:t>
              </w:r>
              <w:r w:rsidR="00441D0F" w:rsidRPr="00441D0F">
                <w:rPr>
                  <w:rFonts w:ascii="Times New Roman" w:hAnsi="Times New Roman" w:cs="Times New Roman"/>
                  <w:sz w:val="16"/>
                  <w:szCs w:val="16"/>
                  <w:lang w:val="en-GB" w:eastAsia="fr-FR"/>
                  <w:rPrChange w:id="3941" w:author="Robin Matthews" w:date="2021-07-14T15:38:00Z">
                    <w:rPr>
                      <w:rFonts w:cs="Times New Roman"/>
                      <w:sz w:val="16"/>
                      <w:szCs w:val="16"/>
                      <w:lang w:val="en-GB"/>
                    </w:rPr>
                  </w:rPrChange>
                </w:rPr>
                <w:fldChar w:fldCharType="end"/>
              </w:r>
            </w:ins>
            <w:commentRangeStart w:id="3942"/>
            <w:del w:id="3943" w:author="Robin Matthews" w:date="2021-07-14T15:38:00Z">
              <w:r w:rsidRPr="00D424AA" w:rsidDel="00441D0F">
                <w:rPr>
                  <w:rFonts w:ascii="Times New Roman" w:hAnsi="Times New Roman" w:cs="Times New Roman"/>
                  <w:sz w:val="16"/>
                  <w:szCs w:val="16"/>
                  <w:lang w:val="en-GB" w:eastAsia="fr-FR"/>
                </w:rPr>
                <w:fldChar w:fldCharType="begin" w:fldLock="1"/>
              </w:r>
              <w:r w:rsidR="00AB36D4" w:rsidRPr="00441D0F" w:rsidDel="00441D0F">
                <w:rPr>
                  <w:rFonts w:ascii="Times New Roman" w:hAnsi="Times New Roman" w:cs="Times New Roman"/>
                  <w:sz w:val="16"/>
                  <w:szCs w:val="16"/>
                  <w:lang w:val="en-GB" w:eastAsia="fr-FR"/>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441D0F">
                <w:rPr>
                  <w:rFonts w:ascii="Times New Roman" w:hAnsi="Times New Roman" w:cs="Times New Roman"/>
                  <w:sz w:val="16"/>
                  <w:szCs w:val="16"/>
                  <w:lang w:val="en-GB" w:eastAsia="fr-FR"/>
                </w:rPr>
                <w:fldChar w:fldCharType="separate"/>
              </w:r>
              <w:r w:rsidR="00A26296" w:rsidRPr="00441D0F" w:rsidDel="00441D0F">
                <w:rPr>
                  <w:rFonts w:ascii="Times New Roman" w:hAnsi="Times New Roman" w:cs="Times New Roman"/>
                  <w:noProof/>
                  <w:sz w:val="16"/>
                  <w:szCs w:val="16"/>
                  <w:lang w:val="en-GB" w:eastAsia="fr-FR"/>
                </w:rPr>
                <w:delText>(Sun et al., 2020</w:delText>
              </w:r>
              <w:r w:rsidRPr="00D424AA" w:rsidDel="00441D0F">
                <w:rPr>
                  <w:rFonts w:ascii="Times New Roman" w:hAnsi="Times New Roman" w:cs="Times New Roman"/>
                  <w:sz w:val="16"/>
                  <w:szCs w:val="16"/>
                  <w:lang w:val="en-GB" w:eastAsia="fr-FR"/>
                </w:rPr>
                <w:fldChar w:fldCharType="end"/>
              </w:r>
              <w:commentRangeEnd w:id="3942"/>
              <w:r w:rsidR="00A26296" w:rsidDel="00441D0F">
                <w:rPr>
                  <w:rStyle w:val="Marquedecommentaire"/>
                  <w:rFonts w:ascii="Times New Roman" w:hAnsi="Times New Roman" w:cstheme="minorBidi"/>
                  <w:lang w:val="fr-FR" w:eastAsia="fr-FR"/>
                </w:rPr>
                <w:commentReference w:id="3942"/>
              </w:r>
              <w:r w:rsidRPr="00841A35" w:rsidDel="00441D0F">
                <w:rPr>
                  <w:rFonts w:ascii="Times New Roman" w:hAnsi="Times New Roman" w:cs="Times New Roman"/>
                  <w:sz w:val="16"/>
                  <w:szCs w:val="16"/>
                  <w:lang w:val="en-GB"/>
                </w:rPr>
                <w:delText xml:space="preserve">; </w:delText>
              </w:r>
              <w:commentRangeStart w:id="3944"/>
              <w:r w:rsidRPr="00D424AA" w:rsidDel="00441D0F">
                <w:rPr>
                  <w:rFonts w:cs="Times New Roman"/>
                  <w:sz w:val="16"/>
                  <w:szCs w:val="16"/>
                  <w:lang w:val="en-GB"/>
                </w:rPr>
                <w:fldChar w:fldCharType="begin" w:fldLock="1"/>
              </w:r>
              <w:r w:rsidR="00FF6231" w:rsidDel="00441D0F">
                <w:rPr>
                  <w:rFonts w:ascii="Times New Roman" w:hAnsi="Times New Roman"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441D0F">
                <w:rPr>
                  <w:rFonts w:cs="Times New Roman"/>
                  <w:sz w:val="16"/>
                  <w:szCs w:val="16"/>
                  <w:lang w:val="en-GB"/>
                </w:rPr>
                <w:fldChar w:fldCharType="separate"/>
              </w:r>
              <w:r w:rsidR="00A26296" w:rsidDel="00441D0F">
                <w:rPr>
                  <w:rFonts w:ascii="Times New Roman" w:hAnsi="Times New Roman" w:cs="Times New Roman"/>
                  <w:noProof/>
                  <w:sz w:val="16"/>
                  <w:szCs w:val="16"/>
                  <w:lang w:val="en-GB"/>
                </w:rPr>
                <w:delText>Dunn et al., 2020)</w:delText>
              </w:r>
              <w:r w:rsidRPr="00D424AA" w:rsidDel="00441D0F">
                <w:rPr>
                  <w:rFonts w:cs="Times New Roman"/>
                  <w:sz w:val="16"/>
                  <w:szCs w:val="16"/>
                  <w:lang w:val="en-GB"/>
                </w:rPr>
                <w:fldChar w:fldCharType="end"/>
              </w:r>
            </w:del>
            <w:commentRangeEnd w:id="3944"/>
            <w:r w:rsidR="00A26296">
              <w:rPr>
                <w:rStyle w:val="Marquedecommentaire"/>
                <w:rFonts w:ascii="Times New Roman" w:hAnsi="Times New Roman" w:cstheme="minorBidi"/>
                <w:lang w:val="fr-FR" w:eastAsia="fr-FR"/>
              </w:rPr>
              <w:commentReference w:id="3944"/>
            </w:r>
          </w:p>
        </w:tc>
        <w:tc>
          <w:tcPr>
            <w:tcW w:w="1985" w:type="dxa"/>
            <w:tcBorders>
              <w:top w:val="dashed" w:sz="4" w:space="0" w:color="000000"/>
            </w:tcBorders>
            <w:shd w:val="clear" w:color="auto" w:fill="D9D9D9"/>
          </w:tcPr>
          <w:p w14:paraId="58F9A147" w14:textId="40D81741" w:rsidR="00D376F0" w:rsidRPr="00841A35" w:rsidRDefault="00D376F0" w:rsidP="00D424AA">
            <w:pPr>
              <w:rPr>
                <w:rFonts w:ascii="Times New Roman" w:hAnsi="Times New Roman" w:cs="Times New Roman"/>
                <w:bCs/>
                <w:color w:val="000000" w:themeColor="text1"/>
                <w:sz w:val="16"/>
                <w:szCs w:val="16"/>
                <w:lang w:val="en-GB"/>
              </w:rPr>
            </w:pPr>
            <w:r w:rsidRPr="00D424AA">
              <w:rPr>
                <w:rFonts w:ascii="Times New Roman" w:hAnsi="Times New Roman" w:cs="Times New Roman"/>
                <w:bCs/>
                <w:color w:val="000000" w:themeColor="text1"/>
                <w:sz w:val="16"/>
                <w:szCs w:val="16"/>
                <w:lang w:val="en-GB"/>
              </w:rPr>
              <w:t xml:space="preserve">Limited evidenc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98/rstb.2012.0299", "ISSN" : "0962-8436", "author" : [ { "dropping-particle" : "", "family" : "Otto", "given" : "Friederike E L", "non-dropping-particle" : "", "parse-names" : false, "suffix" : "" }, { "dropping-particle" : "", "family" : "Jones", "given" : "Richard G", "non-dropping-particle" : "", "parse-names" : false, "suffix" : "" }, { "dropping-particle" : "", "family" : "Halladay", "given" : "Kate", "non-dropping-particle" : "", "parse-names" : false, "suffix" : "" }, { "dropping-particle" : "", "family" : "Allen", "given" : "Myles R", "non-dropping-particle" : "", "parse-names" : false, "suffix" : "" } ], "container-title" : "Philosophical Transactions of the Royal Society B: Biological Sciences", "id" : "ITEM-1", "issue" : "1625", "issued" : { "date-parts" : [ [ "2013", "9", "5" ] ] }, "note" : "doi: 10.1098/rstb.2012.0299", "page" : "20120299", "publisher" : "Royal Society", "title" : "Attribution of changes in precipitation patterns in African rainforests", "translator" : [ { "dropping-particle" : "", "family" : "S3164", "given" : "", "non-dropping-particle" : "", "parse-names" : false, "suffix" : "" } ], "type" : "article-journal", "volume" : "368" }, "uris" : [ "http://www.mendeley.com/documents/?uuid=10089c87-d712-42d9-85c5-697efc266b58" ] } ], "mendeley" : { "formattedCitation" : "(Otto et al., 2013)", "plainTextFormattedCitation" : "(Otto et al., 2013)", "previouslyFormattedCitation" : "(Otto et al., 2013)"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Otto et al., 2013)</w:t>
            </w:r>
            <w:r w:rsidRPr="00D424AA">
              <w:rPr>
                <w:rFonts w:cs="Times New Roman"/>
                <w:color w:val="000000" w:themeColor="text1"/>
                <w:sz w:val="16"/>
                <w:szCs w:val="16"/>
                <w:lang w:val="en-GB"/>
              </w:rPr>
              <w:fldChar w:fldCharType="end"/>
            </w:r>
          </w:p>
        </w:tc>
        <w:tc>
          <w:tcPr>
            <w:tcW w:w="2693" w:type="dxa"/>
            <w:tcBorders>
              <w:top w:val="dashed" w:sz="4" w:space="0" w:color="000000"/>
            </w:tcBorders>
            <w:shd w:val="clear" w:color="auto" w:fill="AED9FC"/>
            <w:tcMar>
              <w:top w:w="40" w:type="dxa"/>
              <w:left w:w="40" w:type="dxa"/>
              <w:bottom w:w="40" w:type="dxa"/>
              <w:right w:w="40" w:type="dxa"/>
            </w:tcMar>
          </w:tcPr>
          <w:p w14:paraId="7BAD0C03" w14:textId="75D4AA1C"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3945"/>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3946" w:author="Robin Matthews" w:date="2021-07-14T13:31:00Z">
              <w:r w:rsidR="00A26296" w:rsidDel="00B52EC2">
                <w:rPr>
                  <w:rFonts w:ascii="Times New Roman" w:hAnsi="Times New Roman" w:cs="Times New Roman"/>
                  <w:noProof/>
                  <w:sz w:val="16"/>
                  <w:szCs w:val="16"/>
                  <w:lang w:val="en-GB"/>
                </w:rPr>
                <w:delText>(Li et al., 2020</w:delText>
              </w:r>
            </w:del>
            <w:ins w:id="3947"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945"/>
            <w:r w:rsidR="00A26296">
              <w:rPr>
                <w:rStyle w:val="Marquedecommentaire"/>
                <w:rFonts w:ascii="Times New Roman" w:hAnsi="Times New Roman" w:cstheme="minorBidi"/>
                <w:lang w:val="fr-FR" w:eastAsia="fr-FR"/>
              </w:rPr>
              <w:commentReference w:id="3945"/>
            </w:r>
            <w:r w:rsidRPr="00841A35">
              <w:rPr>
                <w:rFonts w:ascii="Times New Roman" w:hAnsi="Times New Roman" w:cs="Times New Roman"/>
                <w:sz w:val="16"/>
                <w:szCs w:val="16"/>
                <w:lang w:val="en-GB"/>
              </w:rPr>
              <w:t>;</w:t>
            </w:r>
            <w:r w:rsidRPr="00D424AA">
              <w:rPr>
                <w:rFonts w:ascii="Times New Roman" w:hAnsi="Times New Roman" w:cs="Times New Roman"/>
                <w:color w:val="000000" w:themeColor="text1"/>
                <w:sz w:val="16"/>
                <w:szCs w:val="16"/>
                <w:lang w:val="en-GB"/>
              </w:rPr>
              <w:t xml:space="preserve"> Annex). Median increase of more than 2% in the 50-year Rx1day and Rx5day events compared to the 1°C warming level </w:t>
            </w:r>
            <w:commentRangeStart w:id="3948"/>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949" w:author="Robin Matthews" w:date="2021-07-14T12:19:00Z">
              <w:r w:rsidR="00A26296" w:rsidDel="00426B37">
                <w:rPr>
                  <w:rFonts w:ascii="Times New Roman" w:hAnsi="Times New Roman" w:cs="Times New Roman"/>
                  <w:noProof/>
                  <w:sz w:val="16"/>
                  <w:szCs w:val="16"/>
                  <w:lang w:val="en-GB"/>
                </w:rPr>
                <w:delText>Li et al., 2020a</w:delText>
              </w:r>
            </w:del>
            <w:ins w:id="3950"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948"/>
            <w:r w:rsidR="00A26296">
              <w:rPr>
                <w:rStyle w:val="Marquedecommentaire"/>
                <w:rFonts w:ascii="Times New Roman" w:hAnsi="Times New Roman" w:cstheme="minorBidi"/>
                <w:lang w:val="fr-FR" w:eastAsia="fr-FR"/>
              </w:rPr>
              <w:commentReference w:id="3948"/>
            </w:r>
            <w:r w:rsidRPr="00841A35">
              <w:rPr>
                <w:rFonts w:ascii="Times New Roman" w:hAnsi="Times New Roman" w:cs="Times New Roman"/>
                <w:color w:val="000000" w:themeColor="text1"/>
                <w:sz w:val="16"/>
                <w:szCs w:val="16"/>
                <w:lang w:val="en-GB"/>
              </w:rPr>
              <w:t xml:space="preserve"> and more than 1</w:t>
            </w:r>
            <w:r w:rsidRPr="00D424AA">
              <w:rPr>
                <w:rFonts w:ascii="Times New Roman" w:hAnsi="Times New Roman" w:cs="Times New Roman"/>
                <w:color w:val="000000" w:themeColor="text1"/>
                <w:sz w:val="16"/>
                <w:szCs w:val="16"/>
                <w:lang w:val="en-GB"/>
              </w:rPr>
              <w:t>0% in annual Rx1day and Rx5day and 8% in annual Rx30day compared to pre-industrial (Annex).</w:t>
            </w:r>
          </w:p>
          <w:p w14:paraId="38B2CC85" w14:textId="77777777" w:rsidR="00D376F0" w:rsidRPr="00D424AA" w:rsidRDefault="00D376F0" w:rsidP="00D424AA">
            <w:pPr>
              <w:rPr>
                <w:rFonts w:ascii="Times New Roman" w:hAnsi="Times New Roman" w:cs="Times New Roman"/>
                <w:color w:val="000000" w:themeColor="text1"/>
                <w:sz w:val="16"/>
                <w:szCs w:val="16"/>
                <w:lang w:val="en-GB"/>
              </w:rPr>
            </w:pPr>
          </w:p>
          <w:p w14:paraId="3E5CE6DA" w14:textId="33AF1D35"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sz w:val="16"/>
                <w:szCs w:val="16"/>
                <w:lang w:val="en-GB"/>
              </w:rPr>
              <w:fldChar w:fldCharType="begin" w:fldLock="1"/>
            </w:r>
            <w:r w:rsidR="00FF6231">
              <w:rPr>
                <w:rFonts w:ascii="Times New Roman" w:hAnsi="Times New Roman" w:cs="Times New Roman"/>
                <w:sz w:val="16"/>
                <w:szCs w:val="16"/>
                <w:lang w:val="en-GB"/>
              </w:rPr>
              <w:instrText>ADDIN CSL_CITATION { "citationItems" : [ { "id" : "ITEM-1", "itemData" : { "DOI" : "10.1088/1748-9326/aab1b1", "ISSN" : "1748-9326",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1", "issue" : "6", "issued" : { "date-parts" : [ [ "2018", "6", "1" ] ] }, "page" : "065003", "title" : "The effects of 1.5 and 2 degrees of global warming on Africa in the CORDEX ensemble", "translator" : [ { "dropping-particle" : "", "family" : "S1627", "given" : "", "non-dropping-particle" : "", "parse-names" : false, "suffix" : "" } ], "type" : "article-journal", "volume" : "13" }, "uris" : [ "http://www.mendeley.com/documents/?uuid=c5ead87e-00af-4faf-8822-2aacb3212e24" ] } ], "mendeley" : { "formattedCitation" : "(Nikulin et al., 2018)", "plainTextFormattedCitation" : "(Nikulin et al., 2018)", "previouslyFormattedCitation" : "(Nikulin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Nikulin et al., 2018)</w:t>
            </w:r>
            <w:r w:rsidRPr="00D424AA">
              <w:rPr>
                <w:rFonts w:cs="Times New Roman"/>
                <w:sz w:val="16"/>
                <w:szCs w:val="16"/>
                <w:lang w:val="en-GB"/>
              </w:rPr>
              <w:fldChar w:fldCharType="end"/>
            </w:r>
          </w:p>
        </w:tc>
        <w:tc>
          <w:tcPr>
            <w:tcW w:w="3305" w:type="dxa"/>
            <w:tcBorders>
              <w:top w:val="dashed" w:sz="4" w:space="0" w:color="000000"/>
            </w:tcBorders>
            <w:shd w:val="clear" w:color="auto" w:fill="7EC5F6"/>
            <w:tcMar>
              <w:top w:w="40" w:type="dxa"/>
              <w:left w:w="40" w:type="dxa"/>
              <w:bottom w:w="40" w:type="dxa"/>
              <w:right w:w="40" w:type="dxa"/>
            </w:tcMar>
          </w:tcPr>
          <w:p w14:paraId="0D111F8D" w14:textId="6C071A52"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951"/>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3952" w:author="Robin Matthews" w:date="2021-07-14T13:31:00Z">
              <w:r w:rsidR="00A26296" w:rsidDel="00B52EC2">
                <w:rPr>
                  <w:rFonts w:ascii="Times New Roman" w:hAnsi="Times New Roman" w:cs="Times New Roman"/>
                  <w:noProof/>
                  <w:sz w:val="16"/>
                  <w:szCs w:val="16"/>
                  <w:lang w:val="en-GB"/>
                </w:rPr>
                <w:delText>(Li et al., 2020</w:delText>
              </w:r>
            </w:del>
            <w:ins w:id="3953"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951"/>
            <w:r w:rsidR="00A26296">
              <w:rPr>
                <w:rStyle w:val="Marquedecommentaire"/>
                <w:rFonts w:ascii="Times New Roman" w:hAnsi="Times New Roman" w:cstheme="minorBidi"/>
                <w:lang w:val="fr-FR" w:eastAsia="fr-FR"/>
              </w:rPr>
              <w:commentReference w:id="3951"/>
            </w:r>
            <w:r w:rsidRPr="00841A35">
              <w:rPr>
                <w:rFonts w:ascii="Times New Roman" w:hAnsi="Times New Roman" w:cs="Times New Roman"/>
                <w:color w:val="000000" w:themeColor="text1"/>
                <w:sz w:val="16"/>
                <w:szCs w:val="16"/>
                <w:lang w:val="en-GB"/>
              </w:rPr>
              <w:t>; Annex). Median increase o</w:t>
            </w:r>
            <w:r w:rsidRPr="00D424AA">
              <w:rPr>
                <w:rFonts w:ascii="Times New Roman" w:hAnsi="Times New Roman" w:cs="Times New Roman"/>
                <w:color w:val="000000" w:themeColor="text1"/>
                <w:sz w:val="16"/>
                <w:szCs w:val="16"/>
                <w:lang w:val="en-GB"/>
              </w:rPr>
              <w:t xml:space="preserve">f more than 6% in the 50-year Rx1day and Rx5day events compared to the 1°C warming level </w:t>
            </w:r>
            <w:commentRangeStart w:id="3954"/>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955" w:author="Robin Matthews" w:date="2021-07-14T12:19:00Z">
              <w:r w:rsidR="00A26296" w:rsidDel="00426B37">
                <w:rPr>
                  <w:rFonts w:ascii="Times New Roman" w:hAnsi="Times New Roman" w:cs="Times New Roman"/>
                  <w:noProof/>
                  <w:sz w:val="16"/>
                  <w:szCs w:val="16"/>
                  <w:lang w:val="en-GB"/>
                </w:rPr>
                <w:delText>Li et al., 2020a</w:delText>
              </w:r>
            </w:del>
            <w:ins w:id="3956"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954"/>
            <w:r w:rsidR="00A26296">
              <w:rPr>
                <w:rStyle w:val="Marquedecommentaire"/>
                <w:rFonts w:ascii="Times New Roman" w:hAnsi="Times New Roman" w:cstheme="minorBidi"/>
                <w:lang w:val="fr-FR" w:eastAsia="fr-FR"/>
              </w:rPr>
              <w:commentReference w:id="3954"/>
            </w:r>
            <w:r w:rsidRPr="00841A35">
              <w:rPr>
                <w:rFonts w:ascii="Times New Roman" w:hAnsi="Times New Roman" w:cs="Times New Roman"/>
                <w:color w:val="000000" w:themeColor="text1"/>
                <w:sz w:val="16"/>
                <w:szCs w:val="16"/>
                <w:lang w:val="en-GB"/>
              </w:rPr>
              <w:t xml:space="preserve"> and more than 10% in annual Rx1day, Rx5day, and Rx30day compared to pre-industrial (Annex).</w:t>
            </w:r>
          </w:p>
          <w:p w14:paraId="64F41C58" w14:textId="77777777" w:rsidR="00D376F0" w:rsidRPr="00D424AA" w:rsidRDefault="00D376F0" w:rsidP="00D424AA">
            <w:pPr>
              <w:rPr>
                <w:rFonts w:ascii="Times New Roman" w:hAnsi="Times New Roman" w:cs="Times New Roman"/>
                <w:color w:val="000000" w:themeColor="text1"/>
                <w:sz w:val="16"/>
                <w:szCs w:val="16"/>
                <w:lang w:val="en-GB"/>
              </w:rPr>
            </w:pPr>
          </w:p>
          <w:p w14:paraId="03F037AF" w14:textId="7710EAAC"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of heavy precipitation </w:t>
            </w:r>
            <w:bookmarkStart w:id="3957" w:name="_Hlk77162309"/>
            <w:ins w:id="3958" w:author="Robin Matthews" w:date="2021-07-14T13:38:00Z">
              <w:r w:rsidR="00857AE7" w:rsidRPr="00F17D2B">
                <w:rPr>
                  <w:rFonts w:ascii="Times New Roman" w:hAnsi="Times New Roman" w:cs="Times New Roman"/>
                  <w:sz w:val="16"/>
                  <w:szCs w:val="16"/>
                  <w:lang w:val="en-GB" w:eastAsia="fr-FR"/>
                </w:rPr>
                <w:fldChar w:fldCharType="begin" w:fldLock="1"/>
              </w:r>
            </w:ins>
            <w:r w:rsidR="00D60E09">
              <w:rPr>
                <w:rFonts w:ascii="Times New Roman" w:hAnsi="Times New Roman" w:cs="Times New Roman"/>
                <w:sz w:val="16"/>
                <w:szCs w:val="16"/>
                <w:lang w:val="en-GB"/>
              </w:rPr>
              <w:instrText>ADDIN CSL_CITATION { "citationItems" : [ { "id" : "ITEM-1", "itemData" : { "DOI" : "10.1088/1748-9326/aab1b1", "ISSN" : "1748-9326",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1", "issue" : "6", "issued" : { "date-parts" : [ [ "2018", "6", "1" ] ] }, "page" : "065003", "title" : "The effects of 1.5 and 2 degrees of global warming on Africa in the CORDEX ensemble", "translator" : [ { "dropping-particle" : "", "family" : "S1627", "given" : "", "non-dropping-particle" : "", "parse-names" : false, "suffix" : "" } ], "type" : "article-journal", "volume" : "13" }, "uris" : [ "http://www.mendeley.com/documents/?uuid=c5ead87e-00af-4faf-8822-2aacb3212e24" ] }, { "id" : "ITEM-2", "itemData" : { "DOI" : "10.1016/j.cliser.2016.06.002", "ISSN" : "24058807", "author" : [ { "dropping-particle" : "", "family" : "D\u00e9qu\u00e9", "given" : "Michel", "non-dropping-particle" : "", "parse-names" : false, "suffix" : "" }, { "dropping-particle" : "", "family" : "Calmanti", "given" : "Sandro", "non-dropping-particle" : "", "parse-names" : false, "suffix" : "" }, { "dropping-particle" : "", "family" : "Christensen", "given" : "Ole B\u00f8ssing", "non-dropping-particle" : "", "parse-names" : false, "suffix" : "" }, { "dropping-particle" : "", "family" : "Dell Aquila", "given" : "Alessandro", "non-dropping-particle" : "", "parse-names" : false, "suffix" : "" }, { "dropping-particle" : "", "family" : "Maule", "given" : "Cathrine Fox", "non-dropping-particle" : "", "parse-names" : false, "suffix" : "" }, { "dropping-particle" : "", "family" : "Haensler", "given" : "Andreas", "non-dropping-particle" : "", "parse-names" : false, "suffix" : "" }, { "dropping-particle" : "", "family" : "Nikulin", "given" : "Grigory", "non-dropping-particle" : "", "parse-names" : false, "suffix" : "" }, { "dropping-particle" : "", "family" : "Teichmann", "given" : "Claas", "non-dropping-particle" : "", "parse-names" : false, "suffix" : "" } ], "container-title" : "Climate Services", "id" : "ITEM-2", "issued" : { "date-parts" : [ [ "2017", "8" ] ] }, "page" : "87-95", "title" : "A multi-model climate response over tropical Africa at +2 \u00b0C", "translator" : [ { "dropping-particle" : "", "family" : "S3641", "given" : "", "non-dropping-particle" : "", "parse-names" : false, "suffix" : "" } ], "type" : "article-journal", "volume" : "7" }, "uris" : [ "http://www.mendeley.com/documents/?uuid=bd0a8d70-2448-4fa6-9d10-2f791fdd9301" ] }, { "id" : "ITEM-3",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3",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D\u00e9qu\u00e9 et al., 2017; Nikulin et al., 2018; Coppola et al., 2021b)", "manualFormatting" : "(D\u00e9qu\u00e9 et al., 2017; Nikulin et al., 2018; Coppola et al., 2021b)", "plainTextFormattedCitation" : "(D\u00e9qu\u00e9 et al., 2017; Nikulin et al., 2018; Coppola et al., 2021b)", "previouslyFormattedCitation" : "(D\u00e9qu\u00e9 et al., 2017; Nikulin et al., 2018; Coppola et al., 2021b)" }, "properties" : { "noteIndex" : 0 }, "schema" : "https://github.com/citation-style-language/schema/raw/master/csl-citation.json" }</w:instrText>
            </w:r>
            <w:ins w:id="3959" w:author="Robin Matthews" w:date="2021-07-14T13:38:00Z">
              <w:r w:rsidR="00857AE7" w:rsidRPr="00F17D2B">
                <w:rPr>
                  <w:rFonts w:ascii="Times New Roman" w:hAnsi="Times New Roman" w:cs="Times New Roman"/>
                  <w:sz w:val="16"/>
                  <w:szCs w:val="16"/>
                  <w:lang w:val="en-GB" w:eastAsia="fr-FR"/>
                  <w:rPrChange w:id="3960" w:author="Robin Matthews" w:date="2021-07-14T15:38:00Z">
                    <w:rPr>
                      <w:rFonts w:cs="Times New Roman"/>
                      <w:sz w:val="16"/>
                      <w:szCs w:val="16"/>
                      <w:lang w:val="en-GB"/>
                    </w:rPr>
                  </w:rPrChange>
                </w:rPr>
                <w:fldChar w:fldCharType="separate"/>
              </w:r>
              <w:r w:rsidR="00857AE7" w:rsidRPr="00F17D2B">
                <w:rPr>
                  <w:rFonts w:cs="Times New Roman"/>
                  <w:noProof/>
                  <w:sz w:val="16"/>
                  <w:szCs w:val="16"/>
                  <w:lang w:val="en-GB"/>
                </w:rPr>
                <w:t>(Déqué et al., 2017; Nikulin et al., 2018; Coppola et al., 2021b)</w:t>
              </w:r>
              <w:r w:rsidR="00857AE7" w:rsidRPr="00F17D2B">
                <w:rPr>
                  <w:rFonts w:ascii="Times New Roman" w:hAnsi="Times New Roman" w:cs="Times New Roman"/>
                  <w:sz w:val="16"/>
                  <w:szCs w:val="16"/>
                  <w:lang w:val="en-GB" w:eastAsia="fr-FR"/>
                  <w:rPrChange w:id="3961" w:author="Robin Matthews" w:date="2021-07-14T15:38:00Z">
                    <w:rPr>
                      <w:rFonts w:cs="Times New Roman"/>
                      <w:sz w:val="16"/>
                      <w:szCs w:val="16"/>
                      <w:lang w:val="en-GB"/>
                    </w:rPr>
                  </w:rPrChange>
                </w:rPr>
                <w:fldChar w:fldCharType="end"/>
              </w:r>
            </w:ins>
            <w:commentRangeStart w:id="3962"/>
            <w:del w:id="3963" w:author="Robin Matthews" w:date="2021-07-14T13:38:00Z">
              <w:r w:rsidRPr="00D424AA" w:rsidDel="00857AE7">
                <w:rPr>
                  <w:rFonts w:ascii="Times New Roman" w:hAnsi="Times New Roman" w:cs="Times New Roman"/>
                  <w:sz w:val="16"/>
                  <w:szCs w:val="16"/>
                  <w:lang w:val="en-GB" w:eastAsia="fr-FR"/>
                </w:rPr>
                <w:fldChar w:fldCharType="begin" w:fldLock="1"/>
              </w:r>
              <w:r w:rsidR="00FF6231" w:rsidDel="00857AE7">
                <w:rPr>
                  <w:rFonts w:ascii="Times New Roman" w:hAnsi="Times New Roman" w:cs="Times New Roman"/>
                  <w:sz w:val="16"/>
                  <w:szCs w:val="16"/>
                  <w:lang w:val="en-GB"/>
                </w:rPr>
                <w:delInstrText>ADDIN CSL_CITATION { "citationItems" : [ { "id" : "ITEM-1", "itemData" : { "DOI" : "10.1088/1748-9326/aab1b1", "ISSN" : "1748-9326",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1", "issue" : "6", "issued" : { "date-parts" : [ [ "2018", "6", "1" ] ] }, "page" : "065003", "title" : "The effects of 1.5 and 2 degrees of global warming on Africa in the CORDEX ensemble", "translator" : [ { "dropping-particle" : "", "family" : "S1627", "given" : "", "non-dropping-particle" : "", "parse-names" : false, "suffix" : "" } ], "type" : "article-journal", "volume" : "13" }, "uris" : [ "http://www.mendeley.com/documents/?uuid=c5ead87e-00af-4faf-8822-2aacb3212e24" ] } ], "mendeley" : { "formattedCitation" : "(Nikulin et al., 2018)", "manualFormatting" : "(Nikulin et al., 2018", "plainTextFormattedCitation" : "(Nikulin et al., 2018)", "previouslyFormattedCitation" : "(Nikulin et al., 2018)" }, "properties" : { "noteIndex" : 0 }, "schema" : "https://github.com/citation-style-language/schema/raw/master/csl-citation.json" }</w:delInstrText>
              </w:r>
              <w:r w:rsidRPr="00D424AA" w:rsidDel="00857AE7">
                <w:rPr>
                  <w:rFonts w:ascii="Times New Roman" w:hAnsi="Times New Roman" w:cs="Times New Roman"/>
                  <w:sz w:val="16"/>
                  <w:szCs w:val="16"/>
                  <w:lang w:val="en-GB" w:eastAsia="fr-FR"/>
                </w:rPr>
                <w:fldChar w:fldCharType="separate"/>
              </w:r>
              <w:r w:rsidR="00A26296" w:rsidDel="00857AE7">
                <w:rPr>
                  <w:rFonts w:ascii="Times New Roman" w:hAnsi="Times New Roman" w:cs="Times New Roman"/>
                  <w:noProof/>
                  <w:sz w:val="16"/>
                  <w:szCs w:val="16"/>
                  <w:lang w:val="en-GB"/>
                </w:rPr>
                <w:delText>(Nikulin et al., 2018</w:delText>
              </w:r>
              <w:r w:rsidRPr="00D424AA" w:rsidDel="00857AE7">
                <w:rPr>
                  <w:rFonts w:ascii="Times New Roman" w:hAnsi="Times New Roman" w:cs="Times New Roman"/>
                  <w:sz w:val="16"/>
                  <w:szCs w:val="16"/>
                  <w:lang w:val="en-GB" w:eastAsia="fr-FR"/>
                </w:rPr>
                <w:fldChar w:fldCharType="end"/>
              </w:r>
              <w:commentRangeEnd w:id="3962"/>
              <w:r w:rsidR="00A26296" w:rsidDel="00857AE7">
                <w:rPr>
                  <w:rStyle w:val="Marquedecommentaire"/>
                  <w:rFonts w:ascii="Times New Roman" w:hAnsi="Times New Roman" w:cstheme="minorBidi"/>
                  <w:lang w:val="fr-FR" w:eastAsia="fr-FR"/>
                </w:rPr>
                <w:commentReference w:id="3962"/>
              </w:r>
              <w:r w:rsidRPr="00841A35" w:rsidDel="00857AE7">
                <w:rPr>
                  <w:rFonts w:ascii="Times New Roman" w:hAnsi="Times New Roman" w:cs="Times New Roman"/>
                  <w:sz w:val="16"/>
                  <w:szCs w:val="16"/>
                  <w:lang w:val="en-GB"/>
                </w:rPr>
                <w:delText>;</w:delText>
              </w:r>
              <w:r w:rsidRPr="00D424AA" w:rsidDel="00857AE7">
                <w:rPr>
                  <w:rFonts w:ascii="Times New Roman" w:hAnsi="Times New Roman" w:cs="Times New Roman"/>
                  <w:color w:val="000000" w:themeColor="text1"/>
                  <w:sz w:val="16"/>
                  <w:szCs w:val="16"/>
                  <w:lang w:val="en-GB"/>
                </w:rPr>
                <w:delText xml:space="preserve"> </w:delText>
              </w:r>
              <w:commentRangeStart w:id="3964"/>
              <w:r w:rsidRPr="00D424AA" w:rsidDel="00857AE7">
                <w:rPr>
                  <w:rFonts w:cs="Times New Roman"/>
                  <w:sz w:val="16"/>
                  <w:szCs w:val="16"/>
                  <w:lang w:val="en-GB"/>
                </w:rPr>
                <w:fldChar w:fldCharType="begin" w:fldLock="1"/>
              </w:r>
              <w:r w:rsidR="00FF6231" w:rsidDel="00857AE7">
                <w:rPr>
                  <w:rFonts w:ascii="Times New Roman" w:hAnsi="Times New Roman" w:cs="Times New Roman"/>
                  <w:sz w:val="16"/>
                  <w:szCs w:val="16"/>
                  <w:lang w:val="en-GB"/>
                </w:rPr>
                <w:delInstrText>ADDIN CSL_CITATION { "citationItems" : [ { "id" : "ITEM-1", "itemData" : { "DOI" : "10.1016/j.cliser.2016.06.002", "ISSN" : "24058807", "author" : [ { "dropping-particle" : "", "family" : "D\u00e9qu\u00e9", "given" : "Michel", "non-dropping-particle" : "", "parse-names" : false, "suffix" : "" }, { "dropping-particle" : "", "family" : "Calmanti", "given" : "Sandro", "non-dropping-particle" : "", "parse-names" : false, "suffix" : "" }, { "dropping-particle" : "", "family" : "Christensen", "given" : "Ole B\u00f8ssing", "non-dropping-particle" : "", "parse-names" : false, "suffix" : "" }, { "dropping-particle" : "", "family" : "Dell Aquila", "given" : "Alessandro", "non-dropping-particle" : "", "parse-names" : false, "suffix" : "" }, { "dropping-particle" : "", "family" : "Maule", "given" : "Cathrine Fox", "non-dropping-particle" : "", "parse-names" : false, "suffix" : "" }, { "dropping-particle" : "", "family" : "Haensler", "given" : "Andreas", "non-dropping-particle" : "", "parse-names" : false, "suffix" : "" }, { "dropping-particle" : "", "family" : "Nikulin", "given" : "Grigory", "non-dropping-particle" : "", "parse-names" : false, "suffix" : "" }, { "dropping-particle" : "", "family" : "Teichmann", "given" : "Claas", "non-dropping-particle" : "", "parse-names" : false, "suffix" : "" } ], "container-title" : "Climate Services", "id" : "ITEM-1", "issued" : { "date-parts" : [ [ "2017", "8" ] ] }, "page" : "87-95", "title" : "A multi-model climate response over tropical Africa at +2 \u00b0C", "translator" : [ { "dropping-particle" : "", "family" : "S3641", "given" : "", "non-dropping-particle" : "", "parse-names" : false, "suffix" : "" } ], "type" : "article-journal", "volume" : "7" }, "uris" : [ "http://www.mendeley.com/documents/?uuid=bd0a8d70-2448-4fa6-9d10-2f791fdd9301" ] } ], "mendeley" : { "formattedCitation" : "(D\u00e9qu\u00e9 et al., 2017)", "manualFormatting" : "D\u00e9qu\u00e9 et al., 2017", "plainTextFormattedCitation" : "(D\u00e9qu\u00e9 et al., 2017)", "previouslyFormattedCitation" : "(D\u00e9qu\u00e9 et al., 2017)"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Déqué et al., 2017</w:delText>
              </w:r>
              <w:r w:rsidRPr="00D424AA" w:rsidDel="00857AE7">
                <w:rPr>
                  <w:rFonts w:cs="Times New Roman"/>
                  <w:sz w:val="16"/>
                  <w:szCs w:val="16"/>
                  <w:lang w:val="en-GB"/>
                </w:rPr>
                <w:fldChar w:fldCharType="end"/>
              </w:r>
              <w:commentRangeEnd w:id="3964"/>
              <w:r w:rsidR="00A26296" w:rsidDel="00857AE7">
                <w:rPr>
                  <w:rStyle w:val="Marquedecommentaire"/>
                  <w:rFonts w:ascii="Times New Roman" w:hAnsi="Times New Roman" w:cstheme="minorBidi"/>
                  <w:lang w:val="fr-FR" w:eastAsia="fr-FR"/>
                </w:rPr>
                <w:commentReference w:id="3964"/>
              </w:r>
              <w:r w:rsidRPr="00841A35" w:rsidDel="00857AE7">
                <w:rPr>
                  <w:rFonts w:ascii="Times New Roman" w:hAnsi="Times New Roman" w:cs="Times New Roman"/>
                  <w:sz w:val="16"/>
                  <w:szCs w:val="16"/>
                  <w:lang w:val="en-GB"/>
                </w:rPr>
                <w:delText>;</w:delText>
              </w:r>
              <w:r w:rsidRPr="00D424AA" w:rsidDel="00857AE7">
                <w:rPr>
                  <w:rFonts w:ascii="Times New Roman" w:hAnsi="Times New Roman" w:cs="Times New Roman"/>
                  <w:color w:val="000000" w:themeColor="text1"/>
                  <w:sz w:val="16"/>
                  <w:szCs w:val="16"/>
                  <w:lang w:val="en-GB"/>
                </w:rPr>
                <w:delText xml:space="preserve"> </w:delText>
              </w:r>
              <w:commentRangeStart w:id="3965"/>
              <w:r w:rsidRPr="00D424AA" w:rsidDel="00857AE7">
                <w:rPr>
                  <w:rFonts w:cs="Times New Roman"/>
                  <w:sz w:val="16"/>
                  <w:szCs w:val="16"/>
                  <w:lang w:val="en-GB"/>
                </w:rPr>
                <w:fldChar w:fldCharType="begin" w:fldLock="1"/>
              </w:r>
              <w:r w:rsidR="00FC4C2D" w:rsidDel="00857AE7">
                <w:rPr>
                  <w:rFonts w:ascii="Times New Roman" w:hAnsi="Times New Roman" w:cs="Times New Roman"/>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Coppola et al., 2021b)</w:delText>
              </w:r>
              <w:r w:rsidRPr="00D424AA" w:rsidDel="00857AE7">
                <w:rPr>
                  <w:rFonts w:cs="Times New Roman"/>
                  <w:sz w:val="16"/>
                  <w:szCs w:val="16"/>
                  <w:lang w:val="en-GB"/>
                </w:rPr>
                <w:fldChar w:fldCharType="end"/>
              </w:r>
              <w:commentRangeEnd w:id="3965"/>
              <w:r w:rsidR="00A26296" w:rsidDel="00857AE7">
                <w:rPr>
                  <w:rStyle w:val="Marquedecommentaire"/>
                  <w:rFonts w:ascii="Times New Roman" w:hAnsi="Times New Roman" w:cstheme="minorBidi"/>
                  <w:lang w:val="fr-FR" w:eastAsia="fr-FR"/>
                </w:rPr>
                <w:commentReference w:id="3965"/>
              </w:r>
              <w:r w:rsidRPr="00841A35" w:rsidDel="00857AE7">
                <w:rPr>
                  <w:rFonts w:ascii="Times New Roman" w:hAnsi="Times New Roman" w:cs="Times New Roman"/>
                  <w:color w:val="000000" w:themeColor="text1"/>
                  <w:sz w:val="16"/>
                  <w:szCs w:val="16"/>
                  <w:lang w:val="en-GB"/>
                </w:rPr>
                <w:delText xml:space="preserve"> </w:delText>
              </w:r>
            </w:del>
            <w:bookmarkEnd w:id="3957"/>
          </w:p>
        </w:tc>
        <w:tc>
          <w:tcPr>
            <w:tcW w:w="2082" w:type="dxa"/>
            <w:tcBorders>
              <w:top w:val="dashed" w:sz="4" w:space="0" w:color="000000"/>
            </w:tcBorders>
            <w:shd w:val="clear" w:color="auto" w:fill="0070C0"/>
            <w:tcMar>
              <w:top w:w="40" w:type="dxa"/>
              <w:left w:w="40" w:type="dxa"/>
              <w:bottom w:w="40" w:type="dxa"/>
              <w:right w:w="40" w:type="dxa"/>
            </w:tcMar>
          </w:tcPr>
          <w:p w14:paraId="3194F4A4" w14:textId="40A4EDFF"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966"/>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3967" w:author="Robin Matthews" w:date="2021-07-14T13:31:00Z">
              <w:r w:rsidR="00A26296" w:rsidDel="00B52EC2">
                <w:rPr>
                  <w:rFonts w:ascii="Times New Roman" w:hAnsi="Times New Roman" w:cs="Times New Roman"/>
                  <w:noProof/>
                  <w:sz w:val="16"/>
                  <w:szCs w:val="16"/>
                  <w:lang w:val="en-GB"/>
                </w:rPr>
                <w:delText>(Li et al., 2020</w:delText>
              </w:r>
            </w:del>
            <w:ins w:id="3968"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966"/>
            <w:r w:rsidR="00A26296">
              <w:rPr>
                <w:rStyle w:val="Marquedecommentaire"/>
                <w:rFonts w:ascii="Times New Roman" w:hAnsi="Times New Roman" w:cstheme="minorBidi"/>
                <w:lang w:val="fr-FR" w:eastAsia="fr-FR"/>
              </w:rPr>
              <w:commentReference w:id="3966"/>
            </w:r>
            <w:r w:rsidRPr="00841A35">
              <w:rPr>
                <w:rFonts w:ascii="Times New Roman" w:hAnsi="Times New Roman" w:cs="Times New Roman"/>
                <w:color w:val="000000" w:themeColor="text1"/>
                <w:sz w:val="16"/>
                <w:szCs w:val="16"/>
                <w:lang w:val="en-GB"/>
              </w:rPr>
              <w:t xml:space="preserve">; Annex). Median increase of more than 20% in the 50-year Rx1day </w:t>
            </w:r>
            <w:r w:rsidRPr="00D424AA">
              <w:rPr>
                <w:rFonts w:ascii="Times New Roman" w:hAnsi="Times New Roman" w:cs="Times New Roman"/>
                <w:color w:val="000000" w:themeColor="text1"/>
                <w:sz w:val="16"/>
                <w:szCs w:val="16"/>
                <w:lang w:val="en-GB"/>
              </w:rPr>
              <w:t xml:space="preserve">and Rx5day events compared to the 1°C warming level </w:t>
            </w:r>
            <w:commentRangeStart w:id="3969"/>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970" w:author="Robin Matthews" w:date="2021-07-14T12:19:00Z">
              <w:r w:rsidR="00A26296" w:rsidDel="00426B37">
                <w:rPr>
                  <w:rFonts w:ascii="Times New Roman" w:hAnsi="Times New Roman" w:cs="Times New Roman"/>
                  <w:noProof/>
                  <w:sz w:val="16"/>
                  <w:szCs w:val="16"/>
                  <w:lang w:val="en-GB"/>
                </w:rPr>
                <w:delText>Li et al., 2020a</w:delText>
              </w:r>
            </w:del>
            <w:ins w:id="3971"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969"/>
            <w:r w:rsidR="00A26296">
              <w:rPr>
                <w:rStyle w:val="Marquedecommentaire"/>
                <w:rFonts w:ascii="Times New Roman" w:hAnsi="Times New Roman" w:cstheme="minorBidi"/>
                <w:lang w:val="fr-FR" w:eastAsia="fr-FR"/>
              </w:rPr>
              <w:commentReference w:id="3969"/>
            </w:r>
            <w:r w:rsidRPr="00841A35">
              <w:rPr>
                <w:rFonts w:ascii="Times New Roman" w:hAnsi="Times New Roman" w:cs="Times New Roman"/>
                <w:color w:val="000000" w:themeColor="text1"/>
                <w:sz w:val="16"/>
                <w:szCs w:val="16"/>
                <w:lang w:val="en-GB"/>
              </w:rPr>
              <w:t xml:space="preserve"> and more than 30% in annual Rx1day and Rx5day and 20% in annual Rx30day compared to pre-industrial (Annex).</w:t>
            </w:r>
          </w:p>
          <w:p w14:paraId="3A79F6AB" w14:textId="77777777" w:rsidR="00D376F0" w:rsidRPr="00D424AA" w:rsidRDefault="00D376F0" w:rsidP="00D424AA">
            <w:pPr>
              <w:rPr>
                <w:rFonts w:ascii="Times New Roman" w:hAnsi="Times New Roman" w:cs="Times New Roman"/>
                <w:color w:val="000000" w:themeColor="text1"/>
                <w:sz w:val="16"/>
                <w:szCs w:val="16"/>
                <w:lang w:val="en-GB"/>
              </w:rPr>
            </w:pPr>
          </w:p>
          <w:p w14:paraId="73F8D5B6" w14:textId="41267700"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Additional evidence from CMIP5 and CORDEX simulations for an increase in the intensity of heavy precipitation </w:t>
            </w:r>
            <w:bookmarkStart w:id="3972" w:name="_Hlk77162218"/>
            <w:ins w:id="3973" w:author="Robin Matthews" w:date="2021-07-14T13:37:00Z">
              <w:r w:rsidR="00857AE7" w:rsidRPr="00857AE7">
                <w:rPr>
                  <w:rFonts w:ascii="Times New Roman" w:hAnsi="Times New Roman" w:cs="Times New Roman"/>
                  <w:color w:val="000000" w:themeColor="text1"/>
                  <w:sz w:val="16"/>
                  <w:szCs w:val="16"/>
                  <w:lang w:val="en-GB" w:eastAsia="fr-FR"/>
                </w:rPr>
                <w:fldChar w:fldCharType="begin" w:fldLock="1"/>
              </w:r>
            </w:ins>
            <w:r w:rsidR="00D60E09">
              <w:rPr>
                <w:rFonts w:cs="Times New Roman"/>
                <w:color w:val="000000" w:themeColor="text1"/>
                <w:sz w:val="16"/>
                <w:szCs w:val="16"/>
                <w:lang w:val="en-GB"/>
              </w:rPr>
              <w:instrText>ADDIN CSL_CITATION { "citationItems" : [ { "id" : "ITEM-1", "itemData" : { "DOI" : "10.1088/1748-9326/aac3e5", "ISSN" : "1748-9326", "author" : [ { "dropping-particle" : "", "family" : "Diedhiou", "given" : "Arona", "non-dropping-particle" : "", "parse-names" : false, "suffix" : "" }, { "dropping-particle" : "", "family" : "Bichet", "given" : "Adeline", "non-dropping-particle" : "", "parse-names" : false, "suffix" : "" }, { "dropping-particle" : "", "family" : "Wartenburger", "given" : "Richard", "non-dropping-particle" : "", "parse-names" : false, "suffix" : "" }, { "dropping-particle" : "", "family" : "Seneviratne", "given" : "Sonia I", "non-dropping-particle" : "", "parse-names" : false, "suffix" : "" }, { "dropping-particle" : "", "family" : "Rowell", "given" : "David P", "non-dropping-particle" : "", "parse-names" : false, "suffix" : "" }, { "dropping-particle" : "", "family" : "Sylla", "given" : "Mouhamadou B", "non-dropping-particle" : "", "parse-names" : false, "suffix" : "" }, { "dropping-particle" : "", "family" : "Diallo", "given" : "Ismaila", "non-dropping-particle" : "", "parse-names" : false, "suffix" : "" }, { "dropping-particle" : "", "family" : "Todzo", "given" : "Stella", "non-dropping-particle" : "", "parse-names" : false, "suffix" : "" }, { "dropping-particle" : "", "family" : "Tour\u00e9", "given" : "N\u2019datchoh E", "non-dropping-particle" : "", "parse-names" : false, "suffix" : "" }, { "dropping-particle" : "", "family" : "Camara", "given" : "Moctar", "non-dropping-particle" : "", "parse-names" : false, "suffix" : "" }, { "dropping-particle" : "", "family" : "Ngatchah", "given" : "Benjamin Ngounou", "non-dropping-particle" : "", "parse-names" : false, "suffix" : "" }, { "dropping-particle" : "", "family" : "Kane", "given" : "Ndjido A", "non-dropping-particle" : "", "parse-names" : false, "suffix" : "" }, { "dropping-particle" : "", "family" : "Tall", "given" : "Laure", "non-dropping-particle" : "", "parse-names" : false, "suffix" : "" }, { "dropping-particle" : "", "family" : "Affholder", "given" : "Fran\u00e7ois", "non-dropping-particle" : "", "parse-names" : false, "suffix" : "" } ], "container-title" : "Environmental Research Letters", "id" : "ITEM-1", "issue" : "6", "issued" : { "date-parts" : [ [ "2018", "6", "1" ] ] }, "page" : "065020", "title" : "Changes in climate extremes over West and Central Africa at 1.5 \u00b0C and 2 \u00b0C global warming", "translator" : [ { "dropping-particle" : "", "family" : "S2637", "given" : "", "non-dropping-particle" : "", "parse-names" : false, "suffix" : "" } ], "type" : "article-journal", "volume" : "13" }, "uris" : [ "http://www.mendeley.com/documents/?uuid=3c720465-68b0-4208-858a-6e24cdcfe072" ] }, { "id" : "ITEM-2", "itemData" : { "DOI" : "10.1002/asl.803", "ISSN" : "1530261X", "author" : [ { "dropping-particle" : "", "family" : "Fotso-Nguemo", "given" : "Thierry C.", "non-dropping-particle" : "", "parse-names" : false, "suffix" : "" }, { "dropping-particle" : "", "family" : "Chamani", "given" : "Rom\u00e9o", "non-dropping-particle" : "", "parse-names" : false, "suffix" : "" }, { "dropping-particle" : "", "family" : "Yepdo", "given" : "Z\u00e9phirin D.", "non-dropping-particle" : "", "parse-names" : false, "suffix" : "" }, { "dropping-particle" : "", "family" : "Sonkou\u00e9", "given" : "Denis", "non-dropping-particle" : "", "parse-names" : false, "suffix" : "" }, { "dropping-particle" : "", "family" : "Matsaguim", "given" : "C\u00e9dric N.", "non-dropping-particle" : "", "parse-names" : false, "suffix" : "" }, { "dropping-particle" : "", "family" : "Vondou", "given" : "Derbetini A.", "non-dropping-particle" : "", "parse-names" : false, "suffix" : "" }, { "dropping-particle" : "", "family" : "Tanessong", "given" : "Rom\u00e9o S.", "non-dropping-particle" : "", "parse-names" : false, "suffix" : "" } ], "container-title" : "Atmospheric Science Letters", "id" : "ITEM-2", "issue" : "2", "issued" : { "date-parts" : [ [ "2018", "2" ] ] }, "page" : "e803", "title" : "Projected trends of extreme rainfall events from CMIP5 models over Central Africa", "translator" : [ { "dropping-particle" : "", "family" : "S2567", "given" : "", "non-dropping-particle" : "", "parse-names" : false, "suffix" : "" } ], "type" : "article-journal", "volume" : "19" }, "uris" : [ "http://www.mendeley.com/documents/?uuid=fbf9e02a-3bb1-32a7-a491-2eca29587d96" ] }, { "id" : "ITEM-3", "itemData" : { "DOI" : "10.1007/s00704-018-2729-5", "ISSN" : "14344483", "abstract" : "This study uses daily rainfall data from 20 global climate models (GCMs) simulations, participating in the phase 5 of the Coupled Model Intercomparison Project (CMIP5) and eight daily rainfall indices defined by the Expert Team on Climate Change Detection and Indices (ETCCDI), to investigate the changes in extreme weather conditions over Central Africa under the representative concentration pathway 8.5. The performance of the multi-model ensemble (MME) mean which in fact refers to the best performing models selected through the Taylor diagram analysis was evaluated by comparing with two gridded daily observation datasets during the historical period (1998\u20132005). Results show that although some uncertainties may exist between the gridded observation datasets, MME consistently outperform individual models and reasonably reproduced the observed pattern of daily rainfall indices over the region, except in the case of consecutive wet day (CWD) where the high variability of individual members has resulted in the degradation of the overall skill of the MME. The assessment of the climate change signal in the eight daily rainfall indices was done for the mid and late twenty-first century (2026\u20132056 and 2066\u20132095 respectively), relative to the baseline historical time period (1976\u20132005). We found a significant increase in the total wet day rainfall amount (PRCPTOT) over southern (northern) Central Africa from December to February (from September to November). This is mainly due to the increase of high intense rainfall events rather than their frequency. The results also reveal that the increase in PRCPTOT was coupled with increase in the maximum consecutive 5-day rainfall amount (RX5DAY), the 95th percentile (R95), and the total wet day rainfall amount above the 95th percentile (R95PTOT), with more robust patterns of change at the late twenty-first century. The increase in extreme rainfall events (RX5DAY, R95, and R95PTOT) is likely to increase flood risks over Cameroon, Central African Republic, Gabon, Congo, Angola, Zambia, and Democratic Republic of Congo. On the other hand, changes in CWD and PRCPTOT are projected to significantly decrease over Angola, Zambia, and Democratic Republic of Congo from September to November. This is due to a substantial increase of zonal moisture divergence fluxes in upper atmospheric layers. The analysis has also shown that areas where CWD and PRCPTOT decreases coincides with those where consecutive dry days (CDD) increase. The d\u2026", "author" : [ { "dropping-particle" : "", "family" : "Sonkou\u00e9", "given" : "Denis", "non-dropping-particle" : "", "parse-names" : false, "suffix" : "" }, { "dropping-particle" : "", "family" : "Monkam", "given" : "David", "non-dropping-particle" : "", "parse-names" : false, "suffix" : "" }, { "dropping-particle" : "", "family" : "Fotso-Nguemo", "given" : "Thierry C.", "non-dropping-particle" : "", "parse-names" : false, "suffix" : "" }, { "dropping-particle" : "", "family" : "Yepdo", "given" : "Z\u00e9phirin D.", "non-dropping-particle" : "", "parse-names" : false, "suffix" : "" }, { "dropping-particle" : "", "family" : "Vondou", "given" : "Derbetini A.", "non-dropping-particle" : "", "parse-names" : false, "suffix" : "" } ], "container-title" : "Theoretical and Applied Climatology", "id" : "ITEM-3", "issue" : "3-4", "issued" : { "date-parts" : [ [ "2019", "8", "1" ] ] }, "page" : "2167-2186", "publisher" : "Springer-Verlag Wien", "title" : "Evaluation and projected changes in daily rainfall characteristics over Central Africa based on a multi-model ensemble mean of CMIP5 simulations", "translator" : [ { "dropping-particle" : "", "family" : "S2566", "given" : "", "non-dropping-particle" : "", "parse-names" : false, "suffix" : "" } ], "type" : "article-journal", "volume" : "137" }, "uris" : [ "http://www.mendeley.com/documents/?uuid=b68e192b-2082-390b-bf80-5f98e6879d85"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Diedhiou et al., 2018; Fotso-Nguemo et al., 2018; Sonkou\u00e9 et al., 2019; Coppola et al., 2021b)", "manualFormatting" : "(Diedhiou et al., 2018; Fotso-Nguemo et al., 2018; Sonkou\u00e9 et al., 2019; Coppola et al., 2021b)", "plainTextFormattedCitation" : "(Diedhiou et al., 2018; Fotso-Nguemo et al., 2018; Sonkou\u00e9 et al., 2019; Coppola et al., 2021b)", "previouslyFormattedCitation" : "(Diedhiou et al., 2018; Fotso-Nguemo et al., 2018; Sonkou\u00e9 et al., 2019; Coppola et al., 2021b)" }, "properties" : { "noteIndex" : 0 }, "schema" : "https://github.com/citation-style-language/schema/raw/master/csl-citation.json" }</w:instrText>
            </w:r>
            <w:ins w:id="3974" w:author="Robin Matthews" w:date="2021-07-14T13:37:00Z">
              <w:r w:rsidR="00857AE7" w:rsidRPr="00857AE7">
                <w:rPr>
                  <w:rFonts w:ascii="Times New Roman" w:hAnsi="Times New Roman" w:cs="Times New Roman"/>
                  <w:color w:val="000000" w:themeColor="text1"/>
                  <w:sz w:val="16"/>
                  <w:szCs w:val="16"/>
                  <w:lang w:val="en-GB" w:eastAsia="fr-FR"/>
                  <w:rPrChange w:id="3975" w:author="Robin Matthews" w:date="2021-07-14T13:37:00Z">
                    <w:rPr>
                      <w:rFonts w:cs="Times New Roman"/>
                      <w:color w:val="000000" w:themeColor="text1"/>
                      <w:sz w:val="16"/>
                      <w:szCs w:val="16"/>
                      <w:lang w:val="en-GB"/>
                    </w:rPr>
                  </w:rPrChange>
                </w:rPr>
                <w:fldChar w:fldCharType="separate"/>
              </w:r>
              <w:r w:rsidR="00857AE7" w:rsidRPr="00857AE7">
                <w:rPr>
                  <w:rFonts w:cs="Times New Roman"/>
                  <w:noProof/>
                  <w:color w:val="000000" w:themeColor="text1"/>
                  <w:sz w:val="16"/>
                  <w:szCs w:val="16"/>
                  <w:lang w:val="en-GB"/>
                </w:rPr>
                <w:t>(Diedhiou et al., 2018; Fotso-Nguemo et al., 2018; Sonkoué et al., 2019; Coppola et al., 2021b)</w:t>
              </w:r>
              <w:r w:rsidR="00857AE7" w:rsidRPr="00857AE7">
                <w:rPr>
                  <w:rFonts w:ascii="Times New Roman" w:hAnsi="Times New Roman" w:cs="Times New Roman"/>
                  <w:color w:val="000000" w:themeColor="text1"/>
                  <w:sz w:val="16"/>
                  <w:szCs w:val="16"/>
                  <w:lang w:val="en-GB" w:eastAsia="fr-FR"/>
                  <w:rPrChange w:id="3976" w:author="Robin Matthews" w:date="2021-07-14T13:37:00Z">
                    <w:rPr>
                      <w:rFonts w:cs="Times New Roman"/>
                      <w:color w:val="000000" w:themeColor="text1"/>
                      <w:sz w:val="16"/>
                      <w:szCs w:val="16"/>
                      <w:lang w:val="en-GB"/>
                    </w:rPr>
                  </w:rPrChange>
                </w:rPr>
                <w:fldChar w:fldCharType="end"/>
              </w:r>
            </w:ins>
            <w:commentRangeStart w:id="3977"/>
            <w:del w:id="3978" w:author="Robin Matthews" w:date="2021-07-14T13:37:00Z">
              <w:r w:rsidRPr="00D424AA" w:rsidDel="00857AE7">
                <w:rPr>
                  <w:rFonts w:ascii="Times New Roman" w:hAnsi="Times New Roman" w:cs="Times New Roman"/>
                  <w:color w:val="000000" w:themeColor="text1"/>
                  <w:sz w:val="16"/>
                  <w:szCs w:val="16"/>
                  <w:lang w:val="en-GB" w:eastAsia="fr-FR"/>
                </w:rPr>
                <w:fldChar w:fldCharType="begin" w:fldLock="1"/>
              </w:r>
              <w:r w:rsidR="00FF6231" w:rsidDel="00857AE7">
                <w:rPr>
                  <w:rFonts w:ascii="Times New Roman" w:hAnsi="Times New Roman" w:cs="Times New Roman"/>
                  <w:color w:val="000000" w:themeColor="text1"/>
                  <w:sz w:val="16"/>
                  <w:szCs w:val="16"/>
                  <w:lang w:val="en-GB"/>
                </w:rPr>
                <w:delInstrText>ADDIN CSL_CITATION { "citationItems" : [ { "id" : "ITEM-1", "itemData" : { "DOI" : "10.1088/1748-9326/aac3e5", "ISSN" : "1748-9326", "author" : [ { "dropping-particle" : "", "family" : "Diedhiou", "given" : "Arona", "non-dropping-particle" : "", "parse-names" : false, "suffix" : "" }, { "dropping-particle" : "", "family" : "Bichet", "given" : "Adeline", "non-dropping-particle" : "", "parse-names" : false, "suffix" : "" }, { "dropping-particle" : "", "family" : "Wartenburger", "given" : "Richard", "non-dropping-particle" : "", "parse-names" : false, "suffix" : "" }, { "dropping-particle" : "", "family" : "Seneviratne", "given" : "Sonia I", "non-dropping-particle" : "", "parse-names" : false, "suffix" : "" }, { "dropping-particle" : "", "family" : "Rowell", "given" : "David P", "non-dropping-particle" : "", "parse-names" : false, "suffix" : "" }, { "dropping-particle" : "", "family" : "Sylla", "given" : "Mouhamadou B", "non-dropping-particle" : "", "parse-names" : false, "suffix" : "" }, { "dropping-particle" : "", "family" : "Diallo", "given" : "Ismaila", "non-dropping-particle" : "", "parse-names" : false, "suffix" : "" }, { "dropping-particle" : "", "family" : "Todzo", "given" : "Stella", "non-dropping-particle" : "", "parse-names" : false, "suffix" : "" }, { "dropping-particle" : "", "family" : "Tour\u00e9", "given" : "N\u2019datchoh E", "non-dropping-particle" : "", "parse-names" : false, "suffix" : "" }, { "dropping-particle" : "", "family" : "Camara", "given" : "Moctar", "non-dropping-particle" : "", "parse-names" : false, "suffix" : "" }, { "dropping-particle" : "", "family" : "Ngatchah", "given" : "Benjamin Ngounou", "non-dropping-particle" : "", "parse-names" : false, "suffix" : "" }, { "dropping-particle" : "", "family" : "Kane", "given" : "Ndjido A", "non-dropping-particle" : "", "parse-names" : false, "suffix" : "" }, { "dropping-particle" : "", "family" : "Tall", "given" : "Laure", "non-dropping-particle" : "", "parse-names" : false, "suffix" : "" }, { "dropping-particle" : "", "family" : "Affholder", "given" : "Fran\u00e7ois", "non-dropping-particle" : "", "parse-names" : false, "suffix" : "" } ], "container-title" : "Environmental Research Letters", "id" : "ITEM-1", "issue" : "6", "issued" : { "date-parts" : [ [ "2018", "6", "1" ] ] }, "page" : "065020", "title" : "Changes in climate extremes over West and Central Africa at 1.5 \u00b0C and 2 \u00b0C global warming", "translator" : [ { "dropping-particle" : "", "family" : "S2637", "given" : "", "non-dropping-particle" : "", "parse-names" : false, "suffix" : "" } ], "type" : "article-journal", "volume" : "13" }, "uris" : [ "http://www.mendeley.com/documents/?uuid=3c720465-68b0-4208-858a-6e24cdcfe072" ] } ], "mendeley" : { "formattedCitation" : "(Diedhiou et al., 2018)", "manualFormatting" : "(Diedhiou et al. 2018", "plainTextFormattedCitation" : "(Diedhiou et al., 2018)", "previouslyFormattedCitation" : "(Diedhiou et al., 2018)" }, "properties" : { "noteIndex" : 0 }, "schema" : "https://github.com/citation-style-language/schema/raw/master/csl-citation.json" }</w:delInstrText>
              </w:r>
              <w:r w:rsidRPr="00D424AA" w:rsidDel="00857AE7">
                <w:rPr>
                  <w:rFonts w:ascii="Times New Roman" w:hAnsi="Times New Roman" w:cs="Times New Roman"/>
                  <w:color w:val="000000" w:themeColor="text1"/>
                  <w:sz w:val="16"/>
                  <w:szCs w:val="16"/>
                  <w:lang w:val="en-GB" w:eastAsia="fr-FR"/>
                </w:rPr>
                <w:fldChar w:fldCharType="separate"/>
              </w:r>
              <w:r w:rsidR="00A26296" w:rsidDel="00857AE7">
                <w:rPr>
                  <w:rFonts w:ascii="Times New Roman" w:hAnsi="Times New Roman" w:cs="Times New Roman"/>
                  <w:noProof/>
                  <w:color w:val="000000" w:themeColor="text1"/>
                  <w:sz w:val="16"/>
                  <w:szCs w:val="16"/>
                  <w:lang w:val="en-GB"/>
                </w:rPr>
                <w:delText>(Diedhiou et al. 2018</w:delText>
              </w:r>
              <w:r w:rsidRPr="00D424AA" w:rsidDel="00857AE7">
                <w:rPr>
                  <w:rFonts w:ascii="Times New Roman" w:hAnsi="Times New Roman" w:cs="Times New Roman"/>
                  <w:color w:val="000000" w:themeColor="text1"/>
                  <w:sz w:val="16"/>
                  <w:szCs w:val="16"/>
                  <w:lang w:val="en-GB" w:eastAsia="fr-FR"/>
                </w:rPr>
                <w:fldChar w:fldCharType="end"/>
              </w:r>
              <w:commentRangeEnd w:id="3977"/>
              <w:r w:rsidR="00A26296" w:rsidDel="00857AE7">
                <w:rPr>
                  <w:rStyle w:val="Marquedecommentaire"/>
                  <w:rFonts w:ascii="Times New Roman" w:hAnsi="Times New Roman" w:cstheme="minorBidi"/>
                  <w:lang w:val="fr-FR" w:eastAsia="fr-FR"/>
                </w:rPr>
                <w:commentReference w:id="3977"/>
              </w:r>
              <w:r w:rsidRPr="00841A35" w:rsidDel="00857AE7">
                <w:rPr>
                  <w:rFonts w:ascii="Times New Roman" w:hAnsi="Times New Roman" w:cs="Times New Roman"/>
                  <w:color w:val="000000" w:themeColor="text1"/>
                  <w:sz w:val="16"/>
                  <w:szCs w:val="16"/>
                  <w:lang w:val="en-GB"/>
                </w:rPr>
                <w:delText xml:space="preserve">; </w:delText>
              </w:r>
              <w:commentRangeStart w:id="3979"/>
              <w:r w:rsidRPr="00D424AA" w:rsidDel="00857AE7">
                <w:rPr>
                  <w:rFonts w:cs="Times New Roman"/>
                  <w:color w:val="000000" w:themeColor="text1"/>
                  <w:sz w:val="16"/>
                  <w:szCs w:val="16"/>
                  <w:lang w:val="en-GB"/>
                </w:rPr>
                <w:fldChar w:fldCharType="begin" w:fldLock="1"/>
              </w:r>
              <w:r w:rsidR="00FF6231" w:rsidDel="00857AE7">
                <w:rPr>
                  <w:rFonts w:ascii="Times New Roman" w:hAnsi="Times New Roman" w:cs="Times New Roman"/>
                  <w:color w:val="000000" w:themeColor="text1"/>
                  <w:sz w:val="16"/>
                  <w:szCs w:val="16"/>
                  <w:lang w:val="en-GB"/>
                </w:rPr>
                <w:delInstrText>ADDIN CSL_CITATION { "citationItems" : [ { "id" : "ITEM-1", "itemData" : { "DOI" : "10.1002/asl.803", "ISSN" : "1530261X", "author" : [ { "dropping-particle" : "", "family" : "Fotso-Nguemo", "given" : "Thierry C.", "non-dropping-particle" : "", "parse-names" : false, "suffix" : "" }, { "dropping-particle" : "", "family" : "Chamani", "given" : "Rom\u00e9o", "non-dropping-particle" : "", "parse-names" : false, "suffix" : "" }, { "dropping-particle" : "", "family" : "Yepdo", "given" : "Z\u00e9phirin D.", "non-dropping-particle" : "", "parse-names" : false, "suffix" : "" }, { "dropping-particle" : "", "family" : "Sonkou\u00e9", "given" : "Denis", "non-dropping-particle" : "", "parse-names" : false, "suffix" : "" }, { "dropping-particle" : "", "family" : "Matsaguim", "given" : "C\u00e9dric N.", "non-dropping-particle" : "", "parse-names" : false, "suffix" : "" }, { "dropping-particle" : "", "family" : "Vondou", "given" : "Derbetini A.", "non-dropping-particle" : "", "parse-names" : false, "suffix" : "" }, { "dropping-particle" : "", "family" : "Tanessong", "given" : "Rom\u00e9o S.", "non-dropping-particle" : "", "parse-names" : false, "suffix" : "" } ], "container-title" : "Atmospheric Science Letters", "id" : "ITEM-1", "issue" : "2", "issued" : { "date-parts" : [ [ "2018", "2" ] ] }, "page" : "e803", "title" : "Projected trends of extreme rainfall events from CMIP5 models over Central Africa", "translator" : [ { "dropping-particle" : "", "family" : "S2567", "given" : "", "non-dropping-particle" : "", "parse-names" : false, "suffix" : "" } ], "type" : "article-journal", "volume" : "19" }, "uris" : [ "http://www.mendeley.com/documents/?uuid=fbf9e02a-3bb1-32a7-a491-2eca29587d96" ] } ], "mendeley" : { "formattedCitation" : "(Fotso-Nguemo et al., 2018)", "manualFormatting" : "Fotso-Nguemo et al. 2018", "plainTextFormattedCitation" : "(Fotso-Nguemo et al., 2018)", "previouslyFormattedCitation" : "(Fotso-Nguemo et al., 2018)" }, "properties" : { "noteIndex" : 0 }, "schema" : "https://github.com/citation-style-language/schema/raw/master/csl-citation.json" }</w:delInstrText>
              </w:r>
              <w:r w:rsidRPr="00D424AA" w:rsidDel="00857AE7">
                <w:rPr>
                  <w:rFonts w:cs="Times New Roman"/>
                  <w:color w:val="000000" w:themeColor="text1"/>
                  <w:sz w:val="16"/>
                  <w:szCs w:val="16"/>
                  <w:lang w:val="en-GB"/>
                </w:rPr>
                <w:fldChar w:fldCharType="separate"/>
              </w:r>
              <w:r w:rsidR="00A26296" w:rsidDel="00857AE7">
                <w:rPr>
                  <w:rFonts w:ascii="Times New Roman" w:hAnsi="Times New Roman" w:cs="Times New Roman"/>
                  <w:noProof/>
                  <w:color w:val="000000" w:themeColor="text1"/>
                  <w:sz w:val="16"/>
                  <w:szCs w:val="16"/>
                  <w:lang w:val="en-GB"/>
                </w:rPr>
                <w:delText>Fotso-Nguemo et al. 2018</w:delText>
              </w:r>
              <w:r w:rsidRPr="00D424AA" w:rsidDel="00857AE7">
                <w:rPr>
                  <w:rFonts w:cs="Times New Roman"/>
                  <w:color w:val="000000" w:themeColor="text1"/>
                  <w:sz w:val="16"/>
                  <w:szCs w:val="16"/>
                  <w:lang w:val="en-GB"/>
                </w:rPr>
                <w:fldChar w:fldCharType="end"/>
              </w:r>
              <w:commentRangeEnd w:id="3979"/>
              <w:r w:rsidR="00A26296" w:rsidDel="00857AE7">
                <w:rPr>
                  <w:rStyle w:val="Marquedecommentaire"/>
                  <w:rFonts w:ascii="Times New Roman" w:hAnsi="Times New Roman" w:cstheme="minorBidi"/>
                  <w:lang w:val="fr-FR" w:eastAsia="fr-FR"/>
                </w:rPr>
                <w:commentReference w:id="3979"/>
              </w:r>
              <w:r w:rsidRPr="00841A35" w:rsidDel="00857AE7">
                <w:rPr>
                  <w:rFonts w:ascii="Times New Roman" w:hAnsi="Times New Roman" w:cs="Times New Roman"/>
                  <w:color w:val="000000" w:themeColor="text1"/>
                  <w:sz w:val="16"/>
                  <w:szCs w:val="16"/>
                  <w:lang w:val="en-GB"/>
                </w:rPr>
                <w:delText xml:space="preserve">; </w:delText>
              </w:r>
              <w:commentRangeStart w:id="3980"/>
              <w:r w:rsidRPr="00D424AA" w:rsidDel="00857AE7">
                <w:rPr>
                  <w:rFonts w:cs="Times New Roman"/>
                  <w:color w:val="000000" w:themeColor="text1"/>
                  <w:sz w:val="16"/>
                  <w:szCs w:val="16"/>
                  <w:lang w:val="en-GB"/>
                </w:rPr>
                <w:fldChar w:fldCharType="begin" w:fldLock="1"/>
              </w:r>
              <w:r w:rsidR="00FF6231" w:rsidDel="00857AE7">
                <w:rPr>
                  <w:rFonts w:ascii="Times New Roman" w:hAnsi="Times New Roman" w:cs="Times New Roman"/>
                  <w:color w:val="000000" w:themeColor="text1"/>
                  <w:sz w:val="16"/>
                  <w:szCs w:val="16"/>
                  <w:lang w:val="en-GB"/>
                </w:rPr>
                <w:delInstrText>ADDIN CSL_CITATION { "citationItems" : [ { "id" : "ITEM-1", "itemData" : { "DOI" : "10.1007/s00704-018-2729-5", "ISSN" : "14344483", "abstract" : "This study uses daily rainfall data from 20 global climate models (GCMs) simulations, participating in the phase 5 of the Coupled Model Intercomparison Project (CMIP5) and eight daily rainfall indices defined by the Expert Team on Climate Change Detection and Indices (ETCCDI), to investigate the changes in extreme weather conditions over Central Africa under the representative concentration pathway 8.5. The performance of the multi-model ensemble (MME) mean which in fact refers to the best performing models selected through the Taylor diagram analysis was evaluated by comparing with two gridded daily observation datasets during the historical period (1998\u20132005). Results show that although some uncertainties may exist between the gridded observation datasets, MME consistently outperform individual models and reasonably reproduced the observed pattern of daily rainfall indices over the region, except in the case of consecutive wet day (CWD) where the high variability of individual members has resulted in the degradation of the overall skill of the MME. The assessment of the climate change signal in the eight daily rainfall indices was done for the mid and late twenty-first century (2026\u20132056 and 2066\u20132095 respectively), relative to the baseline historical time period (1976\u20132005). We found a significant increase in the total wet day rainfall amount (PRCPTOT) over southern (northern) Central Africa from December to February (from September to November). This is mainly due to the increase of high intense rainfall events rather than their frequency. The results also reveal that the increase in PRCPTOT was coupled with increase in the maximum consecutive 5-day rainfall amount (RX5DAY), the 95th percentile (R95), and the total wet day rainfall amount above the 95th percentile (R95PTOT), with more robust patterns of change at the late twenty-first century. The increase in extreme rainfall events (RX5DAY, R95, and R95PTOT) is likely to increase flood risks over Cameroon, Central African Republic, Gabon, Congo, Angola, Zambia, and Democratic Republic of Congo. On the other hand, changes in CWD and PRCPTOT are projected to significantly decrease over Angola, Zambia, and Democratic Republic of Congo from September to November. This is due to a substantial increase of zonal moisture divergence fluxes in upper atmospheric layers. The analysis has also shown that areas where CWD and PRCPTOT decreases coincides with those where consecutive dry days (CDD) increase. The d\u2026", "author" : [ { "dropping-particle" : "", "family" : "Sonkou\u00e9", "given" : "Denis", "non-dropping-particle" : "", "parse-names" : false, "suffix" : "" }, { "dropping-particle" : "", "family" : "Monkam", "given" : "David", "non-dropping-particle" : "", "parse-names" : false, "suffix" : "" }, { "dropping-particle" : "", "family" : "Fotso-Nguemo", "given" : "Thierry C.", "non-dropping-particle" : "", "parse-names" : false, "suffix" : "" }, { "dropping-particle" : "", "family" : "Yepdo", "given" : "Z\u00e9phirin D.", "non-dropping-particle" : "", "parse-names" : false, "suffix" : "" }, { "dropping-particle" : "", "family" : "Vondou", "given" : "Derbetini A.", "non-dropping-particle" : "", "parse-names" : false, "suffix" : "" } ], "container-title" : "Theoretical and Applied Climatology", "id" : "ITEM-1", "issue" : "3-4", "issued" : { "date-parts" : [ [ "2019", "8", "1" ] ] }, "page" : "2167-2186", "publisher" : "Springer-Verlag Wien", "title" : "Evaluation and projected changes in daily rainfall characteristics over Central Africa based on a multi-model ensemble mean of CMIP5 simulations", "translator" : [ { "dropping-particle" : "", "family" : "S2566", "given" : "", "non-dropping-particle" : "", "parse-names" : false, "suffix" : "" } ], "type" : "article-journal", "volume" : "137" }, "uris" : [ "http://www.mendeley.com/documents/?uuid=b68e192b-2082-390b-bf80-5f98e6879d85" ] } ], "mendeley" : { "formattedCitation" : "(Sonkou\u00e9 et al., 2019)", "manualFormatting" : "Sonkou\u00e9 et al. 2019", "plainTextFormattedCitation" : "(Sonkou\u00e9 et al., 2019)", "previouslyFormattedCitation" : "(Sonkou\u00e9 et al., 2019)" }, "properties" : { "noteIndex" : 0 }, "schema" : "https://github.com/citation-style-language/schema/raw/master/csl-citation.json" }</w:delInstrText>
              </w:r>
              <w:r w:rsidRPr="00D424AA" w:rsidDel="00857AE7">
                <w:rPr>
                  <w:rFonts w:cs="Times New Roman"/>
                  <w:color w:val="000000" w:themeColor="text1"/>
                  <w:sz w:val="16"/>
                  <w:szCs w:val="16"/>
                  <w:lang w:val="en-GB"/>
                </w:rPr>
                <w:fldChar w:fldCharType="separate"/>
              </w:r>
              <w:r w:rsidR="00A26296" w:rsidDel="00857AE7">
                <w:rPr>
                  <w:rFonts w:ascii="Times New Roman" w:hAnsi="Times New Roman" w:cs="Times New Roman"/>
                  <w:noProof/>
                  <w:color w:val="000000" w:themeColor="text1"/>
                  <w:sz w:val="16"/>
                  <w:szCs w:val="16"/>
                  <w:lang w:val="en-GB"/>
                </w:rPr>
                <w:delText>Sonkoué et al. 2019</w:delText>
              </w:r>
              <w:r w:rsidRPr="00D424AA" w:rsidDel="00857AE7">
                <w:rPr>
                  <w:rFonts w:cs="Times New Roman"/>
                  <w:color w:val="000000" w:themeColor="text1"/>
                  <w:sz w:val="16"/>
                  <w:szCs w:val="16"/>
                  <w:lang w:val="en-GB"/>
                </w:rPr>
                <w:fldChar w:fldCharType="end"/>
              </w:r>
              <w:commentRangeEnd w:id="3980"/>
              <w:r w:rsidR="00A26296" w:rsidDel="00857AE7">
                <w:rPr>
                  <w:rStyle w:val="Marquedecommentaire"/>
                  <w:rFonts w:ascii="Times New Roman" w:hAnsi="Times New Roman" w:cstheme="minorBidi"/>
                  <w:lang w:val="fr-FR" w:eastAsia="fr-FR"/>
                </w:rPr>
                <w:commentReference w:id="3980"/>
              </w:r>
              <w:r w:rsidRPr="00841A35" w:rsidDel="00857AE7">
                <w:rPr>
                  <w:rFonts w:ascii="Times New Roman" w:hAnsi="Times New Roman" w:cs="Times New Roman"/>
                  <w:color w:val="000000" w:themeColor="text1"/>
                  <w:sz w:val="16"/>
                  <w:szCs w:val="16"/>
                  <w:lang w:val="en-GB"/>
                </w:rPr>
                <w:delText xml:space="preserve">; </w:delText>
              </w:r>
              <w:commentRangeStart w:id="3981"/>
              <w:r w:rsidRPr="00D424AA" w:rsidDel="00857AE7">
                <w:rPr>
                  <w:rFonts w:cs="Times New Roman"/>
                  <w:sz w:val="16"/>
                  <w:szCs w:val="16"/>
                  <w:lang w:val="en-GB"/>
                </w:rPr>
                <w:fldChar w:fldCharType="begin" w:fldLock="1"/>
              </w:r>
              <w:r w:rsidR="00FC4C2D" w:rsidDel="00857AE7">
                <w:rPr>
                  <w:rFonts w:ascii="Times New Roman" w:hAnsi="Times New Roman" w:cs="Times New Roman"/>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Coppola et al., 2021b)</w:delText>
              </w:r>
              <w:r w:rsidRPr="00D424AA" w:rsidDel="00857AE7">
                <w:rPr>
                  <w:rFonts w:cs="Times New Roman"/>
                  <w:sz w:val="16"/>
                  <w:szCs w:val="16"/>
                  <w:lang w:val="en-GB"/>
                </w:rPr>
                <w:fldChar w:fldCharType="end"/>
              </w:r>
              <w:commentRangeEnd w:id="3981"/>
              <w:r w:rsidR="00A26296" w:rsidDel="00857AE7">
                <w:rPr>
                  <w:rStyle w:val="Marquedecommentaire"/>
                  <w:rFonts w:ascii="Times New Roman" w:hAnsi="Times New Roman" w:cstheme="minorBidi"/>
                  <w:lang w:val="fr-FR" w:eastAsia="fr-FR"/>
                </w:rPr>
                <w:commentReference w:id="3981"/>
              </w:r>
              <w:r w:rsidRPr="00841A35" w:rsidDel="00857AE7">
                <w:rPr>
                  <w:rFonts w:ascii="Times New Roman" w:hAnsi="Times New Roman" w:cs="Times New Roman"/>
                  <w:color w:val="000000" w:themeColor="text1"/>
                  <w:sz w:val="16"/>
                  <w:szCs w:val="16"/>
                  <w:lang w:val="en-GB"/>
                </w:rPr>
                <w:delText xml:space="preserve"> </w:delText>
              </w:r>
            </w:del>
            <w:bookmarkEnd w:id="3972"/>
          </w:p>
        </w:tc>
      </w:tr>
      <w:tr w:rsidR="00D376F0" w:rsidRPr="00F1665C" w14:paraId="4AF4D038" w14:textId="77777777" w:rsidTr="00723657">
        <w:trPr>
          <w:trHeight w:val="726"/>
        </w:trPr>
        <w:tc>
          <w:tcPr>
            <w:tcW w:w="2158" w:type="dxa"/>
            <w:vMerge/>
          </w:tcPr>
          <w:p w14:paraId="1DF0524E"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9D9D9"/>
          </w:tcPr>
          <w:p w14:paraId="27923D5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Low confidence</w:t>
            </w:r>
          </w:p>
        </w:tc>
        <w:tc>
          <w:tcPr>
            <w:tcW w:w="1985" w:type="dxa"/>
            <w:tcBorders>
              <w:top w:val="dashed" w:sz="4" w:space="0" w:color="000000"/>
            </w:tcBorders>
            <w:shd w:val="clear" w:color="auto" w:fill="D9D9D9"/>
          </w:tcPr>
          <w:p w14:paraId="30475B7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p>
        </w:tc>
        <w:tc>
          <w:tcPr>
            <w:tcW w:w="2693" w:type="dxa"/>
            <w:tcBorders>
              <w:top w:val="dashed" w:sz="4" w:space="0" w:color="000000"/>
            </w:tcBorders>
            <w:shd w:val="clear" w:color="auto" w:fill="AED9FC"/>
            <w:tcMar>
              <w:top w:w="40" w:type="dxa"/>
              <w:left w:w="40" w:type="dxa"/>
              <w:bottom w:w="40" w:type="dxa"/>
              <w:right w:w="40" w:type="dxa"/>
            </w:tcMar>
          </w:tcPr>
          <w:p w14:paraId="3C8CB48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7CF77AA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3D288AE5"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tc>
        <w:tc>
          <w:tcPr>
            <w:tcW w:w="3305" w:type="dxa"/>
            <w:tcBorders>
              <w:top w:val="dashed" w:sz="4" w:space="0" w:color="000000"/>
            </w:tcBorders>
            <w:shd w:val="clear" w:color="auto" w:fill="7EC5F6"/>
            <w:tcMar>
              <w:top w:w="40" w:type="dxa"/>
              <w:left w:w="40" w:type="dxa"/>
              <w:bottom w:w="40" w:type="dxa"/>
              <w:right w:w="40" w:type="dxa"/>
            </w:tcMar>
          </w:tcPr>
          <w:p w14:paraId="5765385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612FA14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7B4AC65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7EA784CA" w14:textId="77777777" w:rsidR="00D376F0" w:rsidRPr="00D424AA" w:rsidRDefault="00D376F0" w:rsidP="00D424AA">
            <w:pPr>
              <w:rPr>
                <w:rFonts w:ascii="Times New Roman" w:hAnsi="Times New Roman" w:cs="Times New Roman"/>
                <w:color w:val="000000" w:themeColor="text1"/>
                <w:sz w:val="16"/>
                <w:szCs w:val="16"/>
                <w:lang w:val="en-GB"/>
              </w:rPr>
            </w:pPr>
          </w:p>
          <w:p w14:paraId="7B9E386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082" w:type="dxa"/>
            <w:tcBorders>
              <w:top w:val="dashed" w:sz="4" w:space="0" w:color="000000"/>
            </w:tcBorders>
            <w:shd w:val="clear" w:color="auto" w:fill="0070C0"/>
            <w:tcMar>
              <w:top w:w="40" w:type="dxa"/>
              <w:left w:w="40" w:type="dxa"/>
              <w:bottom w:w="40" w:type="dxa"/>
              <w:right w:w="40" w:type="dxa"/>
            </w:tcMar>
          </w:tcPr>
          <w:p w14:paraId="7FE6034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3619C35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the recent past (1995-2014))</w:t>
            </w:r>
          </w:p>
          <w:p w14:paraId="1567D220"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tc>
      </w:tr>
      <w:tr w:rsidR="00D376F0" w:rsidRPr="00F1665C" w14:paraId="7F6B7C15" w14:textId="77777777" w:rsidTr="00723657">
        <w:tc>
          <w:tcPr>
            <w:tcW w:w="2158" w:type="dxa"/>
            <w:vMerge w:val="restart"/>
          </w:tcPr>
          <w:p w14:paraId="2CE4CFD5"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South Eastern Africa (SEAF)</w:t>
            </w:r>
          </w:p>
          <w:p w14:paraId="6105EFE6" w14:textId="77777777" w:rsidR="00D376F0" w:rsidRPr="00D424AA" w:rsidRDefault="00D376F0" w:rsidP="00D424AA">
            <w:pPr>
              <w:rPr>
                <w:rFonts w:ascii="Times New Roman" w:hAnsi="Times New Roman" w:cs="Times New Roman"/>
                <w:color w:val="000000" w:themeColor="text1"/>
                <w:sz w:val="16"/>
                <w:szCs w:val="16"/>
                <w:lang w:val="en-GB"/>
              </w:rPr>
            </w:pPr>
          </w:p>
          <w:p w14:paraId="3BD13C5F"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9D9D9"/>
          </w:tcPr>
          <w:p w14:paraId="6505DEFA" w14:textId="5C9CA6CF" w:rsidR="00D376F0" w:rsidRPr="00841A35" w:rsidDel="00857AE7" w:rsidRDefault="00D376F0">
            <w:pPr>
              <w:rPr>
                <w:del w:id="3982" w:author="Robin Matthews" w:date="2021-07-14T13:40:00Z"/>
                <w:rFonts w:ascii="Times New Roman" w:hAnsi="Times New Roman" w:cs="Times New Roman"/>
                <w:sz w:val="16"/>
                <w:szCs w:val="16"/>
                <w:lang w:val="en-GB"/>
              </w:rPr>
            </w:pPr>
            <w:r w:rsidRPr="00D424AA">
              <w:rPr>
                <w:rFonts w:ascii="Times New Roman" w:hAnsi="Times New Roman" w:cs="Times New Roman"/>
                <w:bCs/>
                <w:color w:val="000000" w:themeColor="text1"/>
                <w:sz w:val="16"/>
                <w:szCs w:val="16"/>
                <w:lang w:val="en-GB"/>
              </w:rPr>
              <w:t xml:space="preserve">Insufficient data to assess trends </w:t>
            </w:r>
            <w:bookmarkStart w:id="3983" w:name="_Hlk77162409"/>
            <w:bookmarkStart w:id="3984" w:name="_Hlk77162386"/>
            <w:ins w:id="3985" w:author="Robin Matthews" w:date="2021-07-14T13:40:00Z">
              <w:r w:rsidR="00857AE7" w:rsidRPr="00381ADC">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Sun et al., 2020a)", "manualFormatting" : "(Dunn et al., 2020; Sun et al., 2020b)", "plainTextFormattedCitation" : "(Dunn et al., 2020; Sun et al., 2020a)", "previouslyFormattedCitation" : "(Dunn et al., 2020; Sun et al., 2020a)" }, "properties" : { "noteIndex" : 0 }, "schema" : "https://github.com/citation-style-language/schema/raw/master/csl-citation.json" }</w:instrText>
            </w:r>
            <w:ins w:id="3986" w:author="Robin Matthews" w:date="2021-07-14T13:40:00Z">
              <w:r w:rsidR="00857AE7" w:rsidRPr="00381ADC">
                <w:rPr>
                  <w:rFonts w:cs="Times New Roman"/>
                  <w:sz w:val="16"/>
                  <w:szCs w:val="16"/>
                  <w:lang w:val="en-GB"/>
                  <w:rPrChange w:id="3987" w:author="Robin Matthews" w:date="2021-07-14T13:40:00Z">
                    <w:rPr>
                      <w:rFonts w:cs="Times New Roman"/>
                      <w:sz w:val="16"/>
                      <w:szCs w:val="16"/>
                      <w:lang w:val="en-GB"/>
                    </w:rPr>
                  </w:rPrChange>
                </w:rPr>
                <w:fldChar w:fldCharType="separate"/>
              </w:r>
              <w:r w:rsidR="00857AE7" w:rsidRPr="00857AE7">
                <w:rPr>
                  <w:rFonts w:cs="Times New Roman"/>
                  <w:noProof/>
                  <w:sz w:val="16"/>
                  <w:szCs w:val="16"/>
                  <w:lang w:val="en-GB"/>
                </w:rPr>
                <w:t>(Dunn et al., 2020; Sun et al., 2020b)</w:t>
              </w:r>
              <w:r w:rsidR="00857AE7" w:rsidRPr="00381ADC">
                <w:rPr>
                  <w:rFonts w:cs="Times New Roman"/>
                  <w:sz w:val="16"/>
                  <w:szCs w:val="16"/>
                  <w:lang w:val="en-GB"/>
                </w:rPr>
                <w:fldChar w:fldCharType="end"/>
              </w:r>
            </w:ins>
            <w:commentRangeStart w:id="3988"/>
            <w:del w:id="3989" w:author="Robin Matthews" w:date="2021-07-14T13:40:00Z">
              <w:r w:rsidRPr="00D424AA" w:rsidDel="00857AE7">
                <w:rPr>
                  <w:rFonts w:cs="Times New Roman"/>
                  <w:sz w:val="16"/>
                  <w:szCs w:val="16"/>
                  <w:lang w:val="en-GB"/>
                </w:rPr>
                <w:fldChar w:fldCharType="begin" w:fldLock="1"/>
              </w:r>
              <w:r w:rsidR="00AB36D4" w:rsidRPr="00857AE7" w:rsidDel="00857AE7">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RPr="00857AE7" w:rsidDel="00857AE7">
                <w:rPr>
                  <w:rFonts w:cs="Times New Roman"/>
                  <w:noProof/>
                  <w:sz w:val="16"/>
                  <w:szCs w:val="16"/>
                  <w:lang w:val="en-GB"/>
                </w:rPr>
                <w:delText>(Sun et al., 2020</w:delText>
              </w:r>
              <w:r w:rsidRPr="00D424AA" w:rsidDel="00857AE7">
                <w:rPr>
                  <w:rFonts w:cs="Times New Roman"/>
                  <w:sz w:val="16"/>
                  <w:szCs w:val="16"/>
                  <w:lang w:val="en-GB"/>
                </w:rPr>
                <w:fldChar w:fldCharType="end"/>
              </w:r>
              <w:commentRangeStart w:id="3990"/>
              <w:commentRangeEnd w:id="3988"/>
              <w:r w:rsidR="00A26296" w:rsidDel="00857AE7">
                <w:rPr>
                  <w:rStyle w:val="Marquedecommentaire"/>
                  <w:rFonts w:ascii="Times New Roman" w:hAnsi="Times New Roman" w:cstheme="minorBidi"/>
                  <w:lang w:val="fr-FR" w:eastAsia="fr-FR"/>
                </w:rPr>
                <w:commentReference w:id="3988"/>
              </w:r>
              <w:r w:rsidRPr="00841A35" w:rsidDel="00857AE7">
                <w:rPr>
                  <w:rFonts w:ascii="Times New Roman" w:hAnsi="Times New Roman" w:cs="Times New Roman"/>
                  <w:sz w:val="16"/>
                  <w:szCs w:val="16"/>
                  <w:lang w:val="en-GB"/>
                </w:rPr>
                <w:delText>;</w:delText>
              </w:r>
              <w:r w:rsidRPr="00D424AA" w:rsidDel="00857AE7">
                <w:rPr>
                  <w:rFonts w:cs="Times New Roman"/>
                  <w:sz w:val="16"/>
                  <w:szCs w:val="16"/>
                  <w:lang w:val="en-GB"/>
                </w:rPr>
                <w:fldChar w:fldCharType="begin" w:fldLock="1"/>
              </w:r>
              <w:r w:rsidR="00FF6231" w:rsidDel="00857AE7">
                <w:rPr>
                  <w:rFonts w:ascii="Times New Roman" w:hAnsi="Times New Roman"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 Dunn et al., 2020)", "plainTextFormattedCitation" : "(Dunn et al., 2020)", "previouslyFormattedCitation" : "(Dunn et al., 2020)"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 xml:space="preserve"> Dunn et al., 2020)</w:delText>
              </w:r>
              <w:r w:rsidRPr="00D424AA" w:rsidDel="00857AE7">
                <w:rPr>
                  <w:rFonts w:cs="Times New Roman"/>
                  <w:sz w:val="16"/>
                  <w:szCs w:val="16"/>
                  <w:lang w:val="en-GB"/>
                </w:rPr>
                <w:fldChar w:fldCharType="end"/>
              </w:r>
              <w:bookmarkEnd w:id="3983"/>
              <w:commentRangeEnd w:id="3990"/>
              <w:r w:rsidR="00A26296" w:rsidDel="00857AE7">
                <w:rPr>
                  <w:rStyle w:val="Marquedecommentaire"/>
                  <w:rFonts w:ascii="Times New Roman" w:hAnsi="Times New Roman" w:cstheme="minorBidi"/>
                  <w:lang w:val="fr-FR" w:eastAsia="fr-FR"/>
                </w:rPr>
                <w:commentReference w:id="3990"/>
              </w:r>
            </w:del>
          </w:p>
          <w:bookmarkEnd w:id="3984"/>
          <w:p w14:paraId="2D480E30" w14:textId="77777777" w:rsidR="00D376F0" w:rsidRPr="00D424AA" w:rsidRDefault="00D376F0">
            <w:pPr>
              <w:rPr>
                <w:rFonts w:ascii="Times New Roman" w:hAnsi="Times New Roman" w:cs="Times New Roman"/>
                <w:bCs/>
                <w:color w:val="000000" w:themeColor="text1"/>
                <w:sz w:val="16"/>
                <w:szCs w:val="16"/>
                <w:lang w:val="en-GB"/>
              </w:rPr>
            </w:pPr>
          </w:p>
        </w:tc>
        <w:tc>
          <w:tcPr>
            <w:tcW w:w="1985" w:type="dxa"/>
            <w:tcBorders>
              <w:top w:val="dashed" w:sz="4" w:space="0" w:color="000000"/>
            </w:tcBorders>
            <w:shd w:val="clear" w:color="auto" w:fill="D9D9D9"/>
          </w:tcPr>
          <w:p w14:paraId="40551A75" w14:textId="77777777" w:rsidR="00D376F0" w:rsidRPr="00D424AA" w:rsidRDefault="00D376F0" w:rsidP="00D424AA">
            <w:pPr>
              <w:rPr>
                <w:rFonts w:ascii="Times New Roman" w:hAnsi="Times New Roman" w:cs="Times New Roman"/>
                <w:bCs/>
                <w:iCs/>
                <w:color w:val="000000" w:themeColor="text1"/>
                <w:sz w:val="16"/>
                <w:szCs w:val="16"/>
                <w:lang w:val="en-GB"/>
              </w:rPr>
            </w:pPr>
            <w:r w:rsidRPr="00D424AA">
              <w:rPr>
                <w:rFonts w:ascii="Times New Roman" w:hAnsi="Times New Roman" w:cs="Times New Roman"/>
                <w:bCs/>
                <w:iCs/>
                <w:color w:val="000000" w:themeColor="text1"/>
                <w:sz w:val="16"/>
                <w:szCs w:val="16"/>
                <w:lang w:val="en-GB"/>
              </w:rPr>
              <w:t>Limited evidence</w:t>
            </w:r>
          </w:p>
        </w:tc>
        <w:tc>
          <w:tcPr>
            <w:tcW w:w="2693" w:type="dxa"/>
            <w:tcBorders>
              <w:top w:val="dashed" w:sz="4" w:space="0" w:color="000000"/>
            </w:tcBorders>
            <w:shd w:val="clear" w:color="auto" w:fill="AED9FC"/>
            <w:tcMar>
              <w:top w:w="40" w:type="dxa"/>
              <w:left w:w="40" w:type="dxa"/>
              <w:bottom w:w="40" w:type="dxa"/>
              <w:right w:w="40" w:type="dxa"/>
            </w:tcMar>
          </w:tcPr>
          <w:p w14:paraId="1BE4DE3C" w14:textId="62EF9F50"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3991"/>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3992" w:author="Robin Matthews" w:date="2021-07-14T13:31:00Z">
              <w:r w:rsidR="00A26296" w:rsidDel="00B52EC2">
                <w:rPr>
                  <w:rFonts w:ascii="Times New Roman" w:hAnsi="Times New Roman" w:cs="Times New Roman"/>
                  <w:noProof/>
                  <w:sz w:val="16"/>
                  <w:szCs w:val="16"/>
                  <w:lang w:val="en-GB"/>
                </w:rPr>
                <w:delText>(Li et al., 2020</w:delText>
              </w:r>
            </w:del>
            <w:ins w:id="3993"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991"/>
            <w:r w:rsidR="00A26296">
              <w:rPr>
                <w:rStyle w:val="Marquedecommentaire"/>
                <w:rFonts w:ascii="Times New Roman" w:hAnsi="Times New Roman" w:cstheme="minorBidi"/>
                <w:lang w:val="fr-FR" w:eastAsia="fr-FR"/>
              </w:rPr>
              <w:commentReference w:id="3991"/>
            </w:r>
            <w:r w:rsidRPr="00841A35">
              <w:rPr>
                <w:rFonts w:ascii="Times New Roman" w:hAnsi="Times New Roman" w:cs="Times New Roman"/>
                <w:color w:val="000000" w:themeColor="text1"/>
                <w:sz w:val="16"/>
                <w:szCs w:val="16"/>
                <w:lang w:val="en-GB"/>
              </w:rPr>
              <w:t>; Annex). Median increase of mo</w:t>
            </w:r>
            <w:r w:rsidRPr="00D424AA">
              <w:rPr>
                <w:rFonts w:ascii="Times New Roman" w:hAnsi="Times New Roman" w:cs="Times New Roman"/>
                <w:color w:val="000000" w:themeColor="text1"/>
                <w:sz w:val="16"/>
                <w:szCs w:val="16"/>
                <w:lang w:val="en-GB"/>
              </w:rPr>
              <w:t xml:space="preserve">re than 2% in the 50-year Rx1day and Rx5day events compared to the 1°C warming level </w:t>
            </w:r>
            <w:commentRangeStart w:id="3994"/>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3995" w:author="Robin Matthews" w:date="2021-07-14T12:19:00Z">
              <w:r w:rsidR="00A26296" w:rsidDel="00426B37">
                <w:rPr>
                  <w:rFonts w:ascii="Times New Roman" w:hAnsi="Times New Roman" w:cs="Times New Roman"/>
                  <w:noProof/>
                  <w:sz w:val="16"/>
                  <w:szCs w:val="16"/>
                  <w:lang w:val="en-GB"/>
                </w:rPr>
                <w:delText>Li et al., 2020a</w:delText>
              </w:r>
            </w:del>
            <w:ins w:id="3996"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3994"/>
            <w:r w:rsidR="00A26296">
              <w:rPr>
                <w:rStyle w:val="Marquedecommentaire"/>
                <w:rFonts w:ascii="Times New Roman" w:hAnsi="Times New Roman" w:cstheme="minorBidi"/>
                <w:lang w:val="fr-FR" w:eastAsia="fr-FR"/>
              </w:rPr>
              <w:commentReference w:id="3994"/>
            </w:r>
            <w:r w:rsidRPr="00841A35">
              <w:rPr>
                <w:rFonts w:ascii="Times New Roman" w:hAnsi="Times New Roman" w:cs="Times New Roman"/>
                <w:color w:val="000000" w:themeColor="text1"/>
                <w:sz w:val="16"/>
                <w:szCs w:val="16"/>
                <w:lang w:val="en-GB"/>
              </w:rPr>
              <w:t xml:space="preserve"> and more than 6% in annual Rx1day and Rx5day and 4% in annual Rx30day compared to pre-industrial (Annex).</w:t>
            </w:r>
          </w:p>
        </w:tc>
        <w:tc>
          <w:tcPr>
            <w:tcW w:w="3305" w:type="dxa"/>
            <w:tcBorders>
              <w:top w:val="dashed" w:sz="4" w:space="0" w:color="000000"/>
            </w:tcBorders>
            <w:shd w:val="clear" w:color="auto" w:fill="7EC5F6"/>
            <w:tcMar>
              <w:top w:w="40" w:type="dxa"/>
              <w:left w:w="40" w:type="dxa"/>
              <w:bottom w:w="40" w:type="dxa"/>
              <w:right w:w="40" w:type="dxa"/>
            </w:tcMar>
          </w:tcPr>
          <w:p w14:paraId="362E7492" w14:textId="263324EA"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3997"/>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3998" w:author="Robin Matthews" w:date="2021-07-14T13:31:00Z">
              <w:r w:rsidR="00A26296" w:rsidDel="00B52EC2">
                <w:rPr>
                  <w:rFonts w:ascii="Times New Roman" w:hAnsi="Times New Roman" w:cs="Times New Roman"/>
                  <w:noProof/>
                  <w:sz w:val="16"/>
                  <w:szCs w:val="16"/>
                  <w:lang w:val="en-GB"/>
                </w:rPr>
                <w:delText>(Li et al., 2020</w:delText>
              </w:r>
            </w:del>
            <w:ins w:id="3999"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3997"/>
            <w:r w:rsidR="00A26296">
              <w:rPr>
                <w:rStyle w:val="Marquedecommentaire"/>
                <w:rFonts w:ascii="Times New Roman" w:hAnsi="Times New Roman" w:cstheme="minorBidi"/>
                <w:lang w:val="fr-FR" w:eastAsia="fr-FR"/>
              </w:rPr>
              <w:commentReference w:id="3997"/>
            </w:r>
            <w:r w:rsidRPr="00841A35">
              <w:rPr>
                <w:rFonts w:ascii="Times New Roman" w:hAnsi="Times New Roman" w:cs="Times New Roman"/>
                <w:color w:val="000000" w:themeColor="text1"/>
                <w:sz w:val="16"/>
                <w:szCs w:val="16"/>
                <w:lang w:val="en-GB"/>
              </w:rPr>
              <w:t>; Annex). Median increase of more than 4% in the 50-year Rx1day a</w:t>
            </w:r>
            <w:r w:rsidRPr="00D424AA">
              <w:rPr>
                <w:rFonts w:ascii="Times New Roman" w:hAnsi="Times New Roman" w:cs="Times New Roman"/>
                <w:color w:val="000000" w:themeColor="text1"/>
                <w:sz w:val="16"/>
                <w:szCs w:val="16"/>
                <w:lang w:val="en-GB"/>
              </w:rPr>
              <w:t xml:space="preserve">nd Rx5day events compared to the 1°C warming level </w:t>
            </w:r>
            <w:commentRangeStart w:id="4000"/>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001" w:author="Robin Matthews" w:date="2021-07-14T12:19:00Z">
              <w:r w:rsidR="00A26296" w:rsidDel="00426B37">
                <w:rPr>
                  <w:rFonts w:ascii="Times New Roman" w:hAnsi="Times New Roman" w:cs="Times New Roman"/>
                  <w:noProof/>
                  <w:sz w:val="16"/>
                  <w:szCs w:val="16"/>
                  <w:lang w:val="en-GB"/>
                </w:rPr>
                <w:delText>Li et al., 2020a</w:delText>
              </w:r>
            </w:del>
            <w:ins w:id="4002"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4000"/>
            <w:r w:rsidR="00A26296">
              <w:rPr>
                <w:rStyle w:val="Marquedecommentaire"/>
                <w:rFonts w:ascii="Times New Roman" w:hAnsi="Times New Roman" w:cstheme="minorBidi"/>
                <w:lang w:val="fr-FR" w:eastAsia="fr-FR"/>
              </w:rPr>
              <w:commentReference w:id="4000"/>
            </w:r>
            <w:r w:rsidRPr="00841A35">
              <w:rPr>
                <w:rFonts w:ascii="Times New Roman" w:hAnsi="Times New Roman" w:cs="Times New Roman"/>
                <w:color w:val="000000" w:themeColor="text1"/>
                <w:sz w:val="16"/>
                <w:szCs w:val="16"/>
                <w:lang w:val="en-GB"/>
              </w:rPr>
              <w:t xml:space="preserve"> and more than 8% in annual Rx1day and Rx5day and 6% in annual Rx30day compared to pre-industrial (Annex).</w:t>
            </w:r>
          </w:p>
        </w:tc>
        <w:tc>
          <w:tcPr>
            <w:tcW w:w="2082" w:type="dxa"/>
            <w:tcBorders>
              <w:top w:val="dashed" w:sz="4" w:space="0" w:color="000000"/>
            </w:tcBorders>
            <w:shd w:val="clear" w:color="auto" w:fill="0070C0"/>
            <w:tcMar>
              <w:top w:w="40" w:type="dxa"/>
              <w:left w:w="40" w:type="dxa"/>
              <w:bottom w:w="40" w:type="dxa"/>
              <w:right w:w="40" w:type="dxa"/>
            </w:tcMar>
          </w:tcPr>
          <w:p w14:paraId="2F3AD789" w14:textId="2B99B81C"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4003"/>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4004" w:author="Robin Matthews" w:date="2021-07-14T13:31:00Z">
              <w:r w:rsidR="00A26296" w:rsidDel="00B52EC2">
                <w:rPr>
                  <w:rFonts w:ascii="Times New Roman" w:hAnsi="Times New Roman" w:cs="Times New Roman"/>
                  <w:noProof/>
                  <w:sz w:val="16"/>
                  <w:szCs w:val="16"/>
                  <w:lang w:val="en-GB"/>
                </w:rPr>
                <w:delText>(Li et al., 2020</w:delText>
              </w:r>
            </w:del>
            <w:ins w:id="4005"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003"/>
            <w:r w:rsidR="00A26296">
              <w:rPr>
                <w:rStyle w:val="Marquedecommentaire"/>
                <w:rFonts w:ascii="Times New Roman" w:hAnsi="Times New Roman" w:cstheme="minorBidi"/>
                <w:lang w:val="fr-FR" w:eastAsia="fr-FR"/>
              </w:rPr>
              <w:commentReference w:id="4003"/>
            </w:r>
            <w:r w:rsidRPr="00841A35">
              <w:rPr>
                <w:rFonts w:ascii="Times New Roman" w:hAnsi="Times New Roman" w:cs="Times New Roman"/>
                <w:color w:val="000000" w:themeColor="text1"/>
                <w:sz w:val="16"/>
                <w:szCs w:val="16"/>
                <w:lang w:val="en-GB"/>
              </w:rPr>
              <w:t xml:space="preserve">; Annex). Median increase of more than 15% in the 50-year Rx1day and Rx5day events compared to the 1°C </w:t>
            </w:r>
            <w:r w:rsidRPr="00D424AA">
              <w:rPr>
                <w:rFonts w:ascii="Times New Roman" w:hAnsi="Times New Roman" w:cs="Times New Roman"/>
                <w:color w:val="000000" w:themeColor="text1"/>
                <w:sz w:val="16"/>
                <w:szCs w:val="16"/>
                <w:lang w:val="en-GB"/>
              </w:rPr>
              <w:t xml:space="preserve">warming level </w:t>
            </w:r>
            <w:commentRangeStart w:id="4006"/>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007" w:author="Robin Matthews" w:date="2021-07-14T12:19:00Z">
              <w:r w:rsidR="00A26296" w:rsidDel="00426B37">
                <w:rPr>
                  <w:rFonts w:ascii="Times New Roman" w:hAnsi="Times New Roman" w:cs="Times New Roman"/>
                  <w:noProof/>
                  <w:sz w:val="16"/>
                  <w:szCs w:val="16"/>
                  <w:lang w:val="en-GB"/>
                </w:rPr>
                <w:delText>Li et al., 2020a</w:delText>
              </w:r>
            </w:del>
            <w:ins w:id="4008"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4006"/>
            <w:r w:rsidR="00A26296">
              <w:rPr>
                <w:rStyle w:val="Marquedecommentaire"/>
                <w:rFonts w:ascii="Times New Roman" w:hAnsi="Times New Roman" w:cstheme="minorBidi"/>
                <w:lang w:val="fr-FR" w:eastAsia="fr-FR"/>
              </w:rPr>
              <w:commentReference w:id="4006"/>
            </w:r>
            <w:r w:rsidRPr="00841A35">
              <w:rPr>
                <w:rFonts w:ascii="Times New Roman" w:hAnsi="Times New Roman" w:cs="Times New Roman"/>
                <w:sz w:val="16"/>
                <w:szCs w:val="16"/>
                <w:lang w:val="en-GB"/>
              </w:rPr>
              <w:t xml:space="preserve"> </w:t>
            </w:r>
            <w:r w:rsidRPr="00D424AA">
              <w:rPr>
                <w:rFonts w:ascii="Times New Roman" w:hAnsi="Times New Roman" w:cs="Times New Roman"/>
                <w:color w:val="000000" w:themeColor="text1"/>
                <w:sz w:val="16"/>
                <w:szCs w:val="16"/>
                <w:lang w:val="en-GB"/>
              </w:rPr>
              <w:t>and more than 25% in annual Rx1day and Rx5day and 15% in annual Rx30day compared to pre-industrial (Annex).</w:t>
            </w:r>
          </w:p>
        </w:tc>
      </w:tr>
      <w:tr w:rsidR="00D376F0" w:rsidRPr="00F1665C" w14:paraId="66BCA802" w14:textId="77777777" w:rsidTr="00723657">
        <w:tc>
          <w:tcPr>
            <w:tcW w:w="2158" w:type="dxa"/>
            <w:vMerge/>
          </w:tcPr>
          <w:p w14:paraId="59841F3F"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9D9D9"/>
          </w:tcPr>
          <w:p w14:paraId="3CAFAA3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Low confidence</w:t>
            </w:r>
          </w:p>
        </w:tc>
        <w:tc>
          <w:tcPr>
            <w:tcW w:w="1985" w:type="dxa"/>
            <w:tcBorders>
              <w:top w:val="dashed" w:sz="4" w:space="0" w:color="000000"/>
            </w:tcBorders>
            <w:shd w:val="clear" w:color="auto" w:fill="D9D9D9"/>
          </w:tcPr>
          <w:p w14:paraId="3A21391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iCs/>
                <w:color w:val="000000" w:themeColor="text1"/>
                <w:sz w:val="16"/>
                <w:szCs w:val="16"/>
                <w:lang w:val="en-GB"/>
              </w:rPr>
              <w:t>Low confidence</w:t>
            </w:r>
          </w:p>
        </w:tc>
        <w:tc>
          <w:tcPr>
            <w:tcW w:w="2693" w:type="dxa"/>
            <w:tcBorders>
              <w:top w:val="dashed" w:sz="4" w:space="0" w:color="000000"/>
            </w:tcBorders>
            <w:shd w:val="clear" w:color="auto" w:fill="AED9FC"/>
            <w:tcMar>
              <w:top w:w="40" w:type="dxa"/>
              <w:left w:w="40" w:type="dxa"/>
              <w:bottom w:w="40" w:type="dxa"/>
              <w:right w:w="40" w:type="dxa"/>
            </w:tcMar>
          </w:tcPr>
          <w:p w14:paraId="2798545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19E95D4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28AC89C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tc>
        <w:tc>
          <w:tcPr>
            <w:tcW w:w="3305" w:type="dxa"/>
            <w:tcBorders>
              <w:top w:val="dashed" w:sz="4" w:space="0" w:color="000000"/>
            </w:tcBorders>
            <w:shd w:val="clear" w:color="auto" w:fill="7EC5F6"/>
            <w:tcMar>
              <w:top w:w="40" w:type="dxa"/>
              <w:left w:w="40" w:type="dxa"/>
              <w:bottom w:w="40" w:type="dxa"/>
              <w:right w:w="40" w:type="dxa"/>
            </w:tcMar>
          </w:tcPr>
          <w:p w14:paraId="7E2E12A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488E3A1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the recent past (1995-2014))</w:t>
            </w:r>
          </w:p>
          <w:p w14:paraId="1357E28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pre-industrial) </w:t>
            </w:r>
          </w:p>
          <w:p w14:paraId="2D99D173" w14:textId="77777777" w:rsidR="00D376F0" w:rsidRPr="00D424AA" w:rsidRDefault="00D376F0" w:rsidP="00D424AA">
            <w:pPr>
              <w:rPr>
                <w:rFonts w:ascii="Times New Roman" w:hAnsi="Times New Roman" w:cs="Times New Roman"/>
                <w:color w:val="000000" w:themeColor="text1"/>
                <w:sz w:val="16"/>
                <w:szCs w:val="16"/>
                <w:lang w:val="en-GB"/>
              </w:rPr>
            </w:pPr>
          </w:p>
          <w:p w14:paraId="0104E70C"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082" w:type="dxa"/>
            <w:tcBorders>
              <w:top w:val="dashed" w:sz="4" w:space="0" w:color="000000"/>
            </w:tcBorders>
            <w:shd w:val="clear" w:color="auto" w:fill="0070C0"/>
            <w:tcMar>
              <w:top w:w="40" w:type="dxa"/>
              <w:left w:w="40" w:type="dxa"/>
              <w:bottom w:w="40" w:type="dxa"/>
              <w:right w:w="40" w:type="dxa"/>
            </w:tcMar>
          </w:tcPr>
          <w:p w14:paraId="342068A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5A5C092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Extremely likely</w:t>
            </w:r>
            <w:r w:rsidRPr="00D424AA">
              <w:rPr>
                <w:rFonts w:ascii="Times New Roman" w:hAnsi="Times New Roman" w:cs="Times New Roman"/>
                <w:color w:val="000000" w:themeColor="text1"/>
                <w:sz w:val="16"/>
                <w:szCs w:val="16"/>
                <w:lang w:val="en-GB"/>
              </w:rPr>
              <w:t xml:space="preserve"> (compared with the recent past (1995-2014))</w:t>
            </w:r>
          </w:p>
          <w:p w14:paraId="17D87993"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irtually certain</w:t>
            </w:r>
            <w:r w:rsidRPr="00D424AA">
              <w:rPr>
                <w:rFonts w:ascii="Times New Roman" w:hAnsi="Times New Roman" w:cs="Times New Roman"/>
                <w:color w:val="000000" w:themeColor="text1"/>
                <w:sz w:val="16"/>
                <w:szCs w:val="16"/>
                <w:lang w:val="en-GB"/>
              </w:rPr>
              <w:t xml:space="preserve"> (compared with pre-industrial) </w:t>
            </w:r>
          </w:p>
        </w:tc>
      </w:tr>
      <w:tr w:rsidR="00D376F0" w:rsidRPr="00F1665C" w14:paraId="6861478E" w14:textId="77777777" w:rsidTr="00723657">
        <w:tc>
          <w:tcPr>
            <w:tcW w:w="2158" w:type="dxa"/>
            <w:vMerge w:val="restart"/>
          </w:tcPr>
          <w:p w14:paraId="6E8649FD"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West Southern Africa (WSAF)</w:t>
            </w:r>
          </w:p>
          <w:p w14:paraId="30D15304" w14:textId="77777777" w:rsidR="00D376F0" w:rsidRPr="00D424AA" w:rsidRDefault="00D376F0" w:rsidP="00D424AA">
            <w:pPr>
              <w:rPr>
                <w:rFonts w:ascii="Times New Roman" w:hAnsi="Times New Roman" w:cs="Times New Roman"/>
                <w:color w:val="000000" w:themeColor="text1"/>
                <w:sz w:val="16"/>
                <w:szCs w:val="16"/>
                <w:lang w:val="en-GB"/>
              </w:rPr>
            </w:pPr>
          </w:p>
          <w:p w14:paraId="696A8DB4"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EEAF6"/>
          </w:tcPr>
          <w:p w14:paraId="37CB16A5" w14:textId="3C95BB3C" w:rsidR="00D376F0" w:rsidRPr="00841A35" w:rsidRDefault="00D376F0" w:rsidP="00D424AA">
            <w:pPr>
              <w:rPr>
                <w:rFonts w:ascii="Times New Roman" w:hAnsi="Times New Roman" w:cs="Times New Roman"/>
                <w:bCs/>
                <w:color w:val="000000" w:themeColor="text1"/>
                <w:sz w:val="16"/>
                <w:szCs w:val="16"/>
                <w:lang w:val="en-GB"/>
              </w:rPr>
            </w:pPr>
            <w:r w:rsidRPr="00D424AA">
              <w:rPr>
                <w:rFonts w:ascii="Times New Roman" w:hAnsi="Times New Roman" w:cs="Times New Roman"/>
                <w:bCs/>
                <w:color w:val="000000" w:themeColor="text1"/>
                <w:sz w:val="16"/>
                <w:szCs w:val="16"/>
                <w:lang w:val="en-GB"/>
              </w:rPr>
              <w:t xml:space="preserve">Intensification of heavy precipitation </w:t>
            </w:r>
            <w:ins w:id="4009" w:author="Robin Matthews" w:date="2021-07-14T15:40:00Z">
              <w:r w:rsidR="00F17D2B" w:rsidRPr="00F17D2B">
                <w:rPr>
                  <w:rFonts w:ascii="Times New Roman" w:hAnsi="Times New Roman" w:cs="Times New Roman"/>
                  <w:sz w:val="16"/>
                  <w:szCs w:val="16"/>
                  <w:lang w:val="en-GB" w:eastAsia="fr-FR"/>
                </w:rPr>
                <w:fldChar w:fldCharType="begin" w:fldLock="1"/>
              </w:r>
            </w:ins>
            <w:r w:rsidR="00D60E09">
              <w:rPr>
                <w:rFonts w:ascii="Times New Roman" w:hAnsi="Times New Roman"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2",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Sun et al., 2020a)", "manualFormatting" : "(Donat et al., 2013b; Sun et al., 2020b)", "plainTextFormattedCitation" : "(Donat et al., 2013a; Sun et al., 2020a)", "previouslyFormattedCitation" : "(Donat et al., 2013a; Sun et al., 2020a)" }, "properties" : { "noteIndex" : 0 }, "schema" : "https://github.com/citation-style-language/schema/raw/master/csl-citation.json" }</w:instrText>
            </w:r>
            <w:ins w:id="4010" w:author="Robin Matthews" w:date="2021-07-14T15:40:00Z">
              <w:r w:rsidR="00F17D2B" w:rsidRPr="00F17D2B">
                <w:rPr>
                  <w:rFonts w:ascii="Times New Roman" w:hAnsi="Times New Roman" w:cs="Times New Roman"/>
                  <w:sz w:val="16"/>
                  <w:szCs w:val="16"/>
                  <w:lang w:val="en-GB" w:eastAsia="fr-FR"/>
                  <w:rPrChange w:id="4011" w:author="Robin Matthews" w:date="2021-07-14T15:40:00Z">
                    <w:rPr>
                      <w:rFonts w:cs="Times New Roman"/>
                      <w:sz w:val="16"/>
                      <w:szCs w:val="16"/>
                      <w:lang w:val="en-GB"/>
                    </w:rPr>
                  </w:rPrChange>
                </w:rPr>
                <w:fldChar w:fldCharType="separate"/>
              </w:r>
              <w:r w:rsidR="00F17D2B" w:rsidRPr="00F17D2B">
                <w:rPr>
                  <w:rFonts w:cs="Times New Roman"/>
                  <w:noProof/>
                  <w:sz w:val="16"/>
                  <w:szCs w:val="16"/>
                  <w:lang w:val="en-GB"/>
                </w:rPr>
                <w:t>(Donat et al., 2013b; Sun et al., 2020b)</w:t>
              </w:r>
              <w:r w:rsidR="00F17D2B" w:rsidRPr="00F17D2B">
                <w:rPr>
                  <w:rFonts w:ascii="Times New Roman" w:hAnsi="Times New Roman" w:cs="Times New Roman"/>
                  <w:sz w:val="16"/>
                  <w:szCs w:val="16"/>
                  <w:lang w:val="en-GB" w:eastAsia="fr-FR"/>
                  <w:rPrChange w:id="4012" w:author="Robin Matthews" w:date="2021-07-14T15:40:00Z">
                    <w:rPr>
                      <w:rFonts w:cs="Times New Roman"/>
                      <w:sz w:val="16"/>
                      <w:szCs w:val="16"/>
                      <w:lang w:val="en-GB"/>
                    </w:rPr>
                  </w:rPrChange>
                </w:rPr>
                <w:fldChar w:fldCharType="end"/>
              </w:r>
            </w:ins>
            <w:commentRangeStart w:id="4013"/>
            <w:del w:id="4014" w:author="Robin Matthews" w:date="2021-07-14T15:40:00Z">
              <w:r w:rsidRPr="00D424AA" w:rsidDel="00F17D2B">
                <w:rPr>
                  <w:rFonts w:ascii="Times New Roman" w:hAnsi="Times New Roman" w:cs="Times New Roman"/>
                  <w:sz w:val="16"/>
                  <w:szCs w:val="16"/>
                  <w:lang w:val="en-GB" w:eastAsia="fr-FR"/>
                </w:rPr>
                <w:fldChar w:fldCharType="begin" w:fldLock="1"/>
              </w:r>
              <w:r w:rsidR="00AB36D4" w:rsidRPr="00F17D2B" w:rsidDel="00F17D2B">
                <w:rPr>
                  <w:rFonts w:ascii="Times New Roman" w:hAnsi="Times New Roman" w:cs="Times New Roman"/>
                  <w:sz w:val="16"/>
                  <w:szCs w:val="16"/>
                  <w:lang w:val="en-GB" w:eastAsia="fr-FR"/>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F17D2B">
                <w:rPr>
                  <w:rFonts w:ascii="Times New Roman" w:hAnsi="Times New Roman" w:cs="Times New Roman"/>
                  <w:sz w:val="16"/>
                  <w:szCs w:val="16"/>
                  <w:lang w:val="en-GB" w:eastAsia="fr-FR"/>
                </w:rPr>
                <w:fldChar w:fldCharType="separate"/>
              </w:r>
              <w:r w:rsidR="00A26296" w:rsidRPr="00F17D2B" w:rsidDel="00F17D2B">
                <w:rPr>
                  <w:rFonts w:ascii="Times New Roman" w:hAnsi="Times New Roman" w:cs="Times New Roman"/>
                  <w:noProof/>
                  <w:sz w:val="16"/>
                  <w:szCs w:val="16"/>
                  <w:lang w:val="en-GB" w:eastAsia="fr-FR"/>
                </w:rPr>
                <w:delText>(Sun et al., 2020</w:delText>
              </w:r>
              <w:r w:rsidRPr="00D424AA" w:rsidDel="00F17D2B">
                <w:rPr>
                  <w:rFonts w:ascii="Times New Roman" w:hAnsi="Times New Roman" w:cs="Times New Roman"/>
                  <w:sz w:val="16"/>
                  <w:szCs w:val="16"/>
                  <w:lang w:val="en-GB" w:eastAsia="fr-FR"/>
                </w:rPr>
                <w:fldChar w:fldCharType="end"/>
              </w:r>
              <w:commentRangeEnd w:id="4013"/>
              <w:r w:rsidR="00A26296" w:rsidDel="00F17D2B">
                <w:rPr>
                  <w:rStyle w:val="Marquedecommentaire"/>
                  <w:rFonts w:ascii="Times New Roman" w:hAnsi="Times New Roman" w:cstheme="minorBidi"/>
                  <w:lang w:val="fr-FR" w:eastAsia="fr-FR"/>
                </w:rPr>
                <w:commentReference w:id="4013"/>
              </w:r>
              <w:r w:rsidRPr="00841A35" w:rsidDel="00F17D2B">
                <w:rPr>
                  <w:rFonts w:ascii="Times New Roman" w:hAnsi="Times New Roman" w:cs="Times New Roman"/>
                  <w:sz w:val="16"/>
                  <w:szCs w:val="16"/>
                  <w:lang w:val="en-GB"/>
                </w:rPr>
                <w:delText xml:space="preserve">; </w:delText>
              </w:r>
              <w:r w:rsidRPr="00D424AA" w:rsidDel="00F17D2B">
                <w:rPr>
                  <w:rFonts w:ascii="Times New Roman" w:hAnsi="Times New Roman" w:cs="Times New Roman"/>
                  <w:color w:val="000000" w:themeColor="text1"/>
                  <w:sz w:val="16"/>
                  <w:szCs w:val="16"/>
                  <w:lang w:val="en-GB"/>
                </w:rPr>
                <w:delText xml:space="preserve"> </w:delText>
              </w:r>
              <w:commentRangeStart w:id="4015"/>
              <w:r w:rsidRPr="00D424AA" w:rsidDel="00F17D2B">
                <w:rPr>
                  <w:rFonts w:cs="Times New Roman"/>
                  <w:sz w:val="16"/>
                  <w:szCs w:val="16"/>
                  <w:lang w:val="en-GB"/>
                </w:rPr>
                <w:fldChar w:fldCharType="begin" w:fldLock="1"/>
              </w:r>
              <w:r w:rsidR="00FF6231" w:rsidDel="00F17D2B">
                <w:rPr>
                  <w:rFonts w:ascii="Times New Roman" w:hAnsi="Times New Roman" w:cs="Times New Roman"/>
                  <w:sz w:val="16"/>
                  <w:szCs w:val="16"/>
                  <w:lang w:val="en-GB"/>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manualFormatting" : "Donat et al., 2013)", "plainTextFormattedCitation" : "(Donat et al., 2013a)", "previouslyFormattedCitation" : "(Donat et al., 2013a)" }, "properties" : { "noteIndex" : 0 }, "schema" : "https://github.com/citation-style-language/schema/raw/master/csl-citation.json" }</w:delInstrText>
              </w:r>
              <w:r w:rsidRPr="00D424AA" w:rsidDel="00F17D2B">
                <w:rPr>
                  <w:rFonts w:cs="Times New Roman"/>
                  <w:sz w:val="16"/>
                  <w:szCs w:val="16"/>
                  <w:lang w:val="en-GB"/>
                </w:rPr>
                <w:fldChar w:fldCharType="separate"/>
              </w:r>
              <w:r w:rsidR="00A26296" w:rsidDel="00F17D2B">
                <w:rPr>
                  <w:rFonts w:ascii="Times New Roman" w:hAnsi="Times New Roman" w:cs="Times New Roman"/>
                  <w:noProof/>
                  <w:sz w:val="16"/>
                  <w:szCs w:val="16"/>
                  <w:lang w:val="en-GB"/>
                </w:rPr>
                <w:delText>Donat et al., 2013)</w:delText>
              </w:r>
              <w:r w:rsidRPr="00D424AA" w:rsidDel="00F17D2B">
                <w:rPr>
                  <w:rFonts w:cs="Times New Roman"/>
                  <w:sz w:val="16"/>
                  <w:szCs w:val="16"/>
                  <w:lang w:val="en-GB"/>
                </w:rPr>
                <w:fldChar w:fldCharType="end"/>
              </w:r>
            </w:del>
            <w:commentRangeEnd w:id="4015"/>
            <w:r w:rsidR="00A26296">
              <w:rPr>
                <w:rStyle w:val="Marquedecommentaire"/>
                <w:rFonts w:ascii="Times New Roman" w:hAnsi="Times New Roman" w:cstheme="minorBidi"/>
                <w:lang w:val="fr-FR" w:eastAsia="fr-FR"/>
              </w:rPr>
              <w:commentReference w:id="4015"/>
            </w:r>
          </w:p>
        </w:tc>
        <w:tc>
          <w:tcPr>
            <w:tcW w:w="1985" w:type="dxa"/>
            <w:tcBorders>
              <w:top w:val="dashed" w:sz="4" w:space="0" w:color="000000"/>
            </w:tcBorders>
            <w:shd w:val="clear" w:color="auto" w:fill="D9D9D9"/>
          </w:tcPr>
          <w:p w14:paraId="05309322" w14:textId="77777777" w:rsidR="00D376F0" w:rsidRPr="00D424AA" w:rsidRDefault="00D376F0" w:rsidP="00D424AA">
            <w:pPr>
              <w:rPr>
                <w:rFonts w:ascii="Times New Roman" w:hAnsi="Times New Roman" w:cs="Times New Roman"/>
                <w:bCs/>
                <w:iCs/>
                <w:color w:val="000000" w:themeColor="text1"/>
                <w:sz w:val="16"/>
                <w:szCs w:val="16"/>
                <w:lang w:val="en-GB"/>
              </w:rPr>
            </w:pPr>
            <w:r w:rsidRPr="00D424AA">
              <w:rPr>
                <w:rFonts w:ascii="Times New Roman" w:hAnsi="Times New Roman" w:cs="Times New Roman"/>
                <w:bCs/>
                <w:iCs/>
                <w:color w:val="000000" w:themeColor="text1"/>
                <w:sz w:val="16"/>
                <w:szCs w:val="16"/>
                <w:lang w:val="en-GB"/>
              </w:rPr>
              <w:t>Limited evidence</w:t>
            </w:r>
          </w:p>
        </w:tc>
        <w:tc>
          <w:tcPr>
            <w:tcW w:w="2693" w:type="dxa"/>
            <w:tcBorders>
              <w:top w:val="dashed" w:sz="4" w:space="0" w:color="000000"/>
            </w:tcBorders>
            <w:shd w:val="clear" w:color="auto" w:fill="D9D9D9"/>
            <w:tcMar>
              <w:top w:w="40" w:type="dxa"/>
              <w:left w:w="40" w:type="dxa"/>
              <w:bottom w:w="40" w:type="dxa"/>
              <w:right w:w="40" w:type="dxa"/>
            </w:tcMar>
          </w:tcPr>
          <w:p w14:paraId="33893500" w14:textId="339AE94C"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inconsistent changes in the region </w:t>
            </w:r>
            <w:commentRangeStart w:id="4016"/>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4017" w:author="Robin Matthews" w:date="2021-07-14T13:31:00Z">
              <w:r w:rsidR="00A26296" w:rsidDel="00B52EC2">
                <w:rPr>
                  <w:rFonts w:ascii="Times New Roman" w:hAnsi="Times New Roman" w:cs="Times New Roman"/>
                  <w:noProof/>
                  <w:sz w:val="16"/>
                  <w:szCs w:val="16"/>
                  <w:lang w:val="en-GB"/>
                </w:rPr>
                <w:delText>(Li et al., 2020</w:delText>
              </w:r>
            </w:del>
            <w:ins w:id="4018"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016"/>
            <w:r w:rsidR="00A26296">
              <w:rPr>
                <w:rStyle w:val="Marquedecommentaire"/>
                <w:rFonts w:ascii="Times New Roman" w:hAnsi="Times New Roman" w:cstheme="minorBidi"/>
                <w:lang w:val="fr-FR" w:eastAsia="fr-FR"/>
              </w:rPr>
              <w:commentReference w:id="4016"/>
            </w:r>
            <w:r w:rsidRPr="00841A35">
              <w:rPr>
                <w:rFonts w:ascii="Times New Roman" w:hAnsi="Times New Roman" w:cs="Times New Roman"/>
                <w:color w:val="000000" w:themeColor="text1"/>
                <w:sz w:val="16"/>
                <w:szCs w:val="16"/>
                <w:lang w:val="en-GB"/>
              </w:rPr>
              <w:t>, Annex)</w:t>
            </w:r>
          </w:p>
        </w:tc>
        <w:tc>
          <w:tcPr>
            <w:tcW w:w="3305" w:type="dxa"/>
            <w:tcBorders>
              <w:top w:val="dashed" w:sz="4" w:space="0" w:color="000000"/>
            </w:tcBorders>
            <w:shd w:val="clear" w:color="auto" w:fill="D9D9D9"/>
            <w:tcMar>
              <w:top w:w="40" w:type="dxa"/>
              <w:left w:w="40" w:type="dxa"/>
              <w:bottom w:w="40" w:type="dxa"/>
              <w:right w:w="40" w:type="dxa"/>
            </w:tcMar>
          </w:tcPr>
          <w:p w14:paraId="31C31CF0" w14:textId="18B682EA"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inconsistent changes in the region </w:t>
            </w:r>
            <w:commentRangeStart w:id="4019"/>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4020" w:author="Robin Matthews" w:date="2021-07-14T13:31:00Z">
              <w:r w:rsidR="00A26296" w:rsidDel="00B52EC2">
                <w:rPr>
                  <w:rFonts w:ascii="Times New Roman" w:hAnsi="Times New Roman" w:cs="Times New Roman"/>
                  <w:noProof/>
                  <w:sz w:val="16"/>
                  <w:szCs w:val="16"/>
                  <w:lang w:val="en-GB"/>
                </w:rPr>
                <w:delText>(Li et al., 2020</w:delText>
              </w:r>
            </w:del>
            <w:ins w:id="4021"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019"/>
            <w:r w:rsidR="00A26296">
              <w:rPr>
                <w:rStyle w:val="Marquedecommentaire"/>
                <w:rFonts w:ascii="Times New Roman" w:hAnsi="Times New Roman" w:cstheme="minorBidi"/>
                <w:lang w:val="fr-FR" w:eastAsia="fr-FR"/>
              </w:rPr>
              <w:commentReference w:id="4019"/>
            </w:r>
            <w:r w:rsidRPr="00841A35">
              <w:rPr>
                <w:rFonts w:ascii="Times New Roman" w:hAnsi="Times New Roman" w:cs="Times New Roman"/>
                <w:color w:val="000000" w:themeColor="text1"/>
                <w:sz w:val="16"/>
                <w:szCs w:val="16"/>
                <w:lang w:val="en-GB"/>
              </w:rPr>
              <w:t>, Annex)</w:t>
            </w:r>
          </w:p>
        </w:tc>
        <w:tc>
          <w:tcPr>
            <w:tcW w:w="2082" w:type="dxa"/>
            <w:tcBorders>
              <w:top w:val="dashed" w:sz="4" w:space="0" w:color="000000"/>
            </w:tcBorders>
            <w:shd w:val="clear" w:color="auto" w:fill="AED9FC"/>
            <w:tcMar>
              <w:top w:w="40" w:type="dxa"/>
              <w:left w:w="40" w:type="dxa"/>
              <w:bottom w:w="40" w:type="dxa"/>
              <w:right w:w="40" w:type="dxa"/>
            </w:tcMar>
          </w:tcPr>
          <w:p w14:paraId="2539F828" w14:textId="1CE94536"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4022"/>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4023" w:author="Robin Matthews" w:date="2021-07-14T13:31:00Z">
              <w:r w:rsidR="00A26296" w:rsidDel="00B52EC2">
                <w:rPr>
                  <w:rFonts w:ascii="Times New Roman" w:hAnsi="Times New Roman" w:cs="Times New Roman"/>
                  <w:noProof/>
                  <w:sz w:val="16"/>
                  <w:szCs w:val="16"/>
                  <w:lang w:val="en-GB"/>
                </w:rPr>
                <w:delText>(Li et al., 2020</w:delText>
              </w:r>
            </w:del>
            <w:ins w:id="4024"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022"/>
            <w:r w:rsidR="00A26296">
              <w:rPr>
                <w:rStyle w:val="Marquedecommentaire"/>
                <w:rFonts w:ascii="Times New Roman" w:hAnsi="Times New Roman" w:cstheme="minorBidi"/>
                <w:lang w:val="fr-FR" w:eastAsia="fr-FR"/>
              </w:rPr>
              <w:commentReference w:id="4022"/>
            </w:r>
            <w:r w:rsidRPr="00841A35">
              <w:rPr>
                <w:rFonts w:ascii="Times New Roman" w:hAnsi="Times New Roman" w:cs="Times New Roman"/>
                <w:color w:val="000000" w:themeColor="text1"/>
                <w:sz w:val="16"/>
                <w:szCs w:val="16"/>
                <w:lang w:val="en-GB"/>
              </w:rPr>
              <w:t xml:space="preserve">; Annex). Median increase of more than </w:t>
            </w:r>
            <w:r w:rsidRPr="00841A35">
              <w:rPr>
                <w:rFonts w:ascii="Times New Roman" w:hAnsi="Times New Roman" w:cs="Times New Roman"/>
                <w:color w:val="000000" w:themeColor="text1"/>
                <w:sz w:val="16"/>
                <w:szCs w:val="16"/>
                <w:lang w:val="en-GB"/>
              </w:rPr>
              <w:lastRenderedPageBreak/>
              <w:t>10% in the 50-yea</w:t>
            </w:r>
            <w:r w:rsidRPr="00D424AA">
              <w:rPr>
                <w:rFonts w:ascii="Times New Roman" w:hAnsi="Times New Roman" w:cs="Times New Roman"/>
                <w:color w:val="000000" w:themeColor="text1"/>
                <w:sz w:val="16"/>
                <w:szCs w:val="16"/>
                <w:lang w:val="en-GB"/>
              </w:rPr>
              <w:t xml:space="preserve">r Rx1day and Rx5day events compared to the 1°C warming level </w:t>
            </w:r>
            <w:commentRangeStart w:id="4025"/>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026" w:author="Robin Matthews" w:date="2021-07-14T12:19:00Z">
              <w:r w:rsidR="00A26296" w:rsidDel="00426B37">
                <w:rPr>
                  <w:rFonts w:ascii="Times New Roman" w:hAnsi="Times New Roman" w:cs="Times New Roman"/>
                  <w:noProof/>
                  <w:sz w:val="16"/>
                  <w:szCs w:val="16"/>
                  <w:lang w:val="en-GB"/>
                </w:rPr>
                <w:delText>Li et al., 2020a</w:delText>
              </w:r>
            </w:del>
            <w:ins w:id="4027"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4025"/>
            <w:r w:rsidR="00A26296">
              <w:rPr>
                <w:rStyle w:val="Marquedecommentaire"/>
                <w:rFonts w:ascii="Times New Roman" w:hAnsi="Times New Roman" w:cstheme="minorBidi"/>
                <w:lang w:val="fr-FR" w:eastAsia="fr-FR"/>
              </w:rPr>
              <w:commentReference w:id="4025"/>
            </w:r>
            <w:r w:rsidRPr="00841A35">
              <w:rPr>
                <w:rFonts w:ascii="Times New Roman" w:hAnsi="Times New Roman" w:cs="Times New Roman"/>
                <w:color w:val="000000" w:themeColor="text1"/>
                <w:sz w:val="16"/>
                <w:szCs w:val="16"/>
                <w:lang w:val="en-GB"/>
              </w:rPr>
              <w:t xml:space="preserve"> and more than 4% in annual Rx1day and Rx5day and 0% in annual Rx30day compared to pre-industrial (Annex).</w:t>
            </w:r>
          </w:p>
          <w:p w14:paraId="3BF1EF9F" w14:textId="77777777" w:rsidR="00D376F0" w:rsidRPr="00D424AA" w:rsidRDefault="00D376F0" w:rsidP="00D424AA">
            <w:pPr>
              <w:rPr>
                <w:rFonts w:ascii="Times New Roman" w:hAnsi="Times New Roman" w:cs="Times New Roman"/>
                <w:color w:val="000000" w:themeColor="text1"/>
                <w:sz w:val="16"/>
                <w:szCs w:val="16"/>
                <w:lang w:val="en-GB"/>
              </w:rPr>
            </w:pPr>
          </w:p>
          <w:p w14:paraId="4B827F7A" w14:textId="172FF43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dditional evidence from CMIP5 and RCM simulations for an increase in the intensity of heavy precipitati</w:t>
            </w:r>
            <w:r w:rsidRPr="00381ADC">
              <w:rPr>
                <w:rFonts w:ascii="Times New Roman" w:hAnsi="Times New Roman" w:cs="Times New Roman"/>
                <w:color w:val="000000" w:themeColor="text1"/>
                <w:sz w:val="16"/>
                <w:szCs w:val="16"/>
                <w:lang w:val="en-GB"/>
              </w:rPr>
              <w:t xml:space="preserve">on </w:t>
            </w:r>
            <w:ins w:id="4028" w:author="Robin Matthews" w:date="2021-07-14T17:10:00Z">
              <w:r w:rsidR="00602191" w:rsidRPr="00602191">
                <w:rPr>
                  <w:rFonts w:ascii="Times New Roman" w:hAnsi="Times New Roman" w:cs="Times New Roman"/>
                  <w:color w:val="000000" w:themeColor="text1"/>
                  <w:sz w:val="16"/>
                  <w:szCs w:val="16"/>
                  <w:lang w:val="en-GB" w:eastAsia="fr-FR"/>
                </w:rPr>
                <w:fldChar w:fldCharType="begin" w:fldLock="1"/>
              </w:r>
            </w:ins>
            <w:r w:rsidR="00D60E09">
              <w:rPr>
                <w:rFonts w:ascii="Times New Roman" w:hAnsi="Times New Roman" w:cs="Times New Roman"/>
                <w:color w:val="000000" w:themeColor="text1"/>
                <w:sz w:val="16"/>
                <w:szCs w:val="16"/>
                <w:lang w:val="en-GB"/>
              </w:rPr>
              <w:instrText>ADDIN CSL_CITATION { "citationItems" : [ { "id" : "ITEM-1",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1",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id" : "ITEM-2",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3",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3",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Giorgi et al., 2014; Pinto et al., 2016; Dosio et al., 2019; Coppola et al., 2021b)", "manualFormatting" : "(Giorgi et al., 2014; Pinto et al., 2016; Dosio et al., 2019; Coppola et al., 2021b)", "plainTextFormattedCitation" : "(Giorgi et al., 2014; Pinto et al., 2016; Dosio et al., 2019; Coppola et al., 2021b)", "previouslyFormattedCitation" : "(Giorgi et al., 2014; Pinto et al., 2016; Dosio et al., 2019; Coppola et al., 2021b)" }, "properties" : { "noteIndex" : 0 }, "schema" : "https://github.com/citation-style-language/schema/raw/master/csl-citation.json" }</w:instrText>
            </w:r>
            <w:ins w:id="4029" w:author="Robin Matthews" w:date="2021-07-14T17:10:00Z">
              <w:r w:rsidR="00602191" w:rsidRPr="00602191">
                <w:rPr>
                  <w:rFonts w:ascii="Times New Roman" w:hAnsi="Times New Roman" w:cs="Times New Roman"/>
                  <w:color w:val="000000" w:themeColor="text1"/>
                  <w:sz w:val="16"/>
                  <w:szCs w:val="16"/>
                  <w:lang w:val="en-GB" w:eastAsia="fr-FR"/>
                  <w:rPrChange w:id="4030" w:author="Robin Matthews" w:date="2021-07-14T17:10:00Z">
                    <w:rPr>
                      <w:rFonts w:cs="Times New Roman"/>
                      <w:color w:val="000000" w:themeColor="text1"/>
                      <w:sz w:val="16"/>
                      <w:szCs w:val="16"/>
                      <w:lang w:val="en-GB"/>
                    </w:rPr>
                  </w:rPrChange>
                </w:rPr>
                <w:fldChar w:fldCharType="separate"/>
              </w:r>
              <w:r w:rsidR="00602191" w:rsidRPr="00602191">
                <w:rPr>
                  <w:rFonts w:cs="Times New Roman"/>
                  <w:noProof/>
                  <w:color w:val="000000" w:themeColor="text1"/>
                  <w:sz w:val="16"/>
                  <w:szCs w:val="16"/>
                  <w:lang w:val="en-GB"/>
                </w:rPr>
                <w:t>(Giorgi et al., 2014; Pinto et al., 2016; Dosio et al., 2019; Coppola et al., 2021b)</w:t>
              </w:r>
              <w:r w:rsidR="00602191" w:rsidRPr="00602191">
                <w:rPr>
                  <w:rFonts w:ascii="Times New Roman" w:hAnsi="Times New Roman" w:cs="Times New Roman"/>
                  <w:color w:val="000000" w:themeColor="text1"/>
                  <w:sz w:val="16"/>
                  <w:szCs w:val="16"/>
                  <w:lang w:val="en-GB" w:eastAsia="fr-FR"/>
                  <w:rPrChange w:id="4031" w:author="Robin Matthews" w:date="2021-07-14T17:10:00Z">
                    <w:rPr>
                      <w:rFonts w:cs="Times New Roman"/>
                      <w:color w:val="000000" w:themeColor="text1"/>
                      <w:sz w:val="16"/>
                      <w:szCs w:val="16"/>
                      <w:lang w:val="en-GB"/>
                    </w:rPr>
                  </w:rPrChange>
                </w:rPr>
                <w:fldChar w:fldCharType="end"/>
              </w:r>
              <w:r w:rsidR="00602191" w:rsidRPr="00D424AA" w:rsidDel="00602191">
                <w:rPr>
                  <w:rFonts w:ascii="Times New Roman" w:hAnsi="Times New Roman" w:cs="Times New Roman"/>
                  <w:color w:val="000000" w:themeColor="text1"/>
                  <w:sz w:val="16"/>
                  <w:szCs w:val="16"/>
                  <w:lang w:val="en-GB"/>
                </w:rPr>
                <w:t xml:space="preserve"> </w:t>
              </w:r>
            </w:ins>
            <w:del w:id="4032" w:author="Robin Matthews" w:date="2021-07-14T17:10:00Z">
              <w:r w:rsidRPr="00D424AA" w:rsidDel="00602191">
                <w:rPr>
                  <w:rFonts w:ascii="Times New Roman" w:hAnsi="Times New Roman" w:cs="Times New Roman"/>
                  <w:color w:val="000000" w:themeColor="text1"/>
                  <w:sz w:val="16"/>
                  <w:szCs w:val="16"/>
                  <w:lang w:val="en-GB"/>
                </w:rPr>
                <w:delText>(</w:delText>
              </w:r>
              <w:commentRangeStart w:id="4033"/>
              <w:r w:rsidRPr="00D424AA" w:rsidDel="00602191">
                <w:rPr>
                  <w:rFonts w:ascii="Times New Roman" w:hAnsi="Times New Roman" w:cs="Times New Roman"/>
                  <w:color w:val="000000" w:themeColor="text1"/>
                  <w:sz w:val="16"/>
                  <w:szCs w:val="16"/>
                  <w:lang w:val="en-GB" w:eastAsia="fr-FR"/>
                </w:rPr>
                <w:fldChar w:fldCharType="begin" w:fldLock="1"/>
              </w:r>
              <w:r w:rsidR="00FF6231" w:rsidDel="00602191">
                <w:rPr>
                  <w:rFonts w:ascii="Times New Roman" w:hAnsi="Times New Roman" w:cs="Times New Roman"/>
                  <w:color w:val="000000" w:themeColor="text1"/>
                  <w:sz w:val="16"/>
                  <w:szCs w:val="16"/>
                  <w:lang w:val="en-GB"/>
                </w:rPr>
                <w:delInstrText>ADDIN CSL_CITATION { "citationItems" : [ { "id" : "ITEM-1",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1",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mendeley" : { "formattedCitation" : "(Pinto et al., 2016)", "manualFormatting" : "Pinto et al., 2016; ", "plainTextFormattedCitation" : "(Pinto et al., 2016)", "previouslyFormattedCitation" : "(Pinto et al., 2016)" }, "properties" : { "noteIndex" : 0 }, "schema" : "https://github.com/citation-style-language/schema/raw/master/csl-citation.json" }</w:delInstrText>
              </w:r>
              <w:r w:rsidRPr="00D424AA" w:rsidDel="00602191">
                <w:rPr>
                  <w:rFonts w:ascii="Times New Roman" w:hAnsi="Times New Roman" w:cs="Times New Roman"/>
                  <w:color w:val="000000" w:themeColor="text1"/>
                  <w:sz w:val="16"/>
                  <w:szCs w:val="16"/>
                  <w:lang w:val="en-GB" w:eastAsia="fr-FR"/>
                </w:rPr>
                <w:fldChar w:fldCharType="separate"/>
              </w:r>
              <w:r w:rsidR="00A26296" w:rsidDel="00602191">
                <w:rPr>
                  <w:rFonts w:ascii="Times New Roman" w:hAnsi="Times New Roman" w:cs="Times New Roman"/>
                  <w:noProof/>
                  <w:color w:val="000000" w:themeColor="text1"/>
                  <w:sz w:val="16"/>
                  <w:szCs w:val="16"/>
                  <w:lang w:val="en-GB"/>
                </w:rPr>
                <w:delText xml:space="preserve">Pinto et al., 2016; </w:delText>
              </w:r>
              <w:r w:rsidRPr="00D424AA" w:rsidDel="00602191">
                <w:rPr>
                  <w:rFonts w:ascii="Times New Roman" w:hAnsi="Times New Roman" w:cs="Times New Roman"/>
                  <w:color w:val="000000" w:themeColor="text1"/>
                  <w:sz w:val="16"/>
                  <w:szCs w:val="16"/>
                  <w:lang w:val="en-GB" w:eastAsia="fr-FR"/>
                </w:rPr>
                <w:fldChar w:fldCharType="end"/>
              </w:r>
              <w:commentRangeEnd w:id="4033"/>
              <w:r w:rsidR="00A26296" w:rsidDel="00602191">
                <w:rPr>
                  <w:rStyle w:val="Marquedecommentaire"/>
                  <w:rFonts w:ascii="Times New Roman" w:hAnsi="Times New Roman" w:cstheme="minorBidi"/>
                  <w:lang w:val="fr-FR" w:eastAsia="fr-FR"/>
                </w:rPr>
                <w:commentReference w:id="4033"/>
              </w:r>
              <w:r w:rsidRPr="00841A35" w:rsidDel="00602191">
                <w:rPr>
                  <w:rFonts w:ascii="Times New Roman" w:hAnsi="Times New Roman" w:cs="Times New Roman"/>
                  <w:color w:val="000000" w:themeColor="text1"/>
                  <w:sz w:val="16"/>
                  <w:szCs w:val="16"/>
                  <w:lang w:val="en-GB"/>
                </w:rPr>
                <w:delText xml:space="preserve"> </w:delText>
              </w:r>
              <w:commentRangeStart w:id="4034"/>
              <w:r w:rsidRPr="00D424AA" w:rsidDel="00602191">
                <w:rPr>
                  <w:rFonts w:cs="Times New Roman"/>
                  <w:sz w:val="16"/>
                  <w:szCs w:val="16"/>
                  <w:lang w:val="en-GB"/>
                </w:rPr>
                <w:fldChar w:fldCharType="begin" w:fldLock="1"/>
              </w:r>
              <w:r w:rsidR="00FF6231" w:rsidDel="00602191">
                <w:rPr>
                  <w:rFonts w:ascii="Times New Roman" w:hAnsi="Times New Roman" w:cs="Times New Roman"/>
                  <w:sz w:val="16"/>
                  <w:szCs w:val="16"/>
                  <w:lang w:val="en-GB"/>
                </w:rPr>
                <w:del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delInstrText>
              </w:r>
              <w:r w:rsidRPr="00D424AA" w:rsidDel="00602191">
                <w:rPr>
                  <w:rFonts w:cs="Times New Roman"/>
                  <w:sz w:val="16"/>
                  <w:szCs w:val="16"/>
                  <w:lang w:val="en-GB"/>
                </w:rPr>
                <w:fldChar w:fldCharType="separate"/>
              </w:r>
              <w:r w:rsidR="00A26296" w:rsidDel="00602191">
                <w:rPr>
                  <w:rFonts w:ascii="Times New Roman" w:hAnsi="Times New Roman" w:cs="Times New Roman"/>
                  <w:noProof/>
                  <w:sz w:val="16"/>
                  <w:szCs w:val="16"/>
                  <w:lang w:val="en-GB"/>
                </w:rPr>
                <w:delText>Dosio et al., 2019</w:delText>
              </w:r>
              <w:r w:rsidRPr="00D424AA" w:rsidDel="00602191">
                <w:rPr>
                  <w:rFonts w:cs="Times New Roman"/>
                  <w:sz w:val="16"/>
                  <w:szCs w:val="16"/>
                  <w:lang w:val="en-GB"/>
                </w:rPr>
                <w:fldChar w:fldCharType="end"/>
              </w:r>
              <w:commentRangeEnd w:id="4034"/>
              <w:r w:rsidR="00A26296" w:rsidDel="00602191">
                <w:rPr>
                  <w:rStyle w:val="Marquedecommentaire"/>
                  <w:rFonts w:ascii="Times New Roman" w:hAnsi="Times New Roman" w:cstheme="minorBidi"/>
                  <w:lang w:val="fr-FR" w:eastAsia="fr-FR"/>
                </w:rPr>
                <w:commentReference w:id="4034"/>
              </w:r>
              <w:r w:rsidRPr="00841A35" w:rsidDel="00602191">
                <w:rPr>
                  <w:rFonts w:ascii="Times New Roman" w:hAnsi="Times New Roman" w:cs="Times New Roman"/>
                  <w:sz w:val="16"/>
                  <w:szCs w:val="16"/>
                  <w:lang w:val="en-GB"/>
                </w:rPr>
                <w:delText>;</w:delText>
              </w:r>
              <w:r w:rsidRPr="00D424AA" w:rsidDel="00602191">
                <w:rPr>
                  <w:rFonts w:ascii="Times New Roman" w:hAnsi="Times New Roman" w:cs="Times New Roman"/>
                  <w:color w:val="000000" w:themeColor="text1"/>
                  <w:sz w:val="16"/>
                  <w:szCs w:val="16"/>
                  <w:lang w:val="en-GB"/>
                </w:rPr>
                <w:delText xml:space="preserve"> </w:delText>
              </w:r>
              <w:commentRangeStart w:id="4035"/>
              <w:r w:rsidRPr="00D424AA" w:rsidDel="00602191">
                <w:rPr>
                  <w:rFonts w:cs="Times New Roman"/>
                  <w:sz w:val="16"/>
                  <w:szCs w:val="16"/>
                  <w:lang w:val="en-GB"/>
                </w:rPr>
                <w:fldChar w:fldCharType="begin" w:fldLock="1"/>
              </w:r>
              <w:r w:rsidR="00FF6231" w:rsidDel="00602191">
                <w:rPr>
                  <w:rFonts w:ascii="Times New Roman" w:hAnsi="Times New Roman" w:cs="Times New Roman"/>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602191">
                <w:rPr>
                  <w:rFonts w:cs="Times New Roman"/>
                  <w:sz w:val="16"/>
                  <w:szCs w:val="16"/>
                  <w:lang w:val="en-GB"/>
                </w:rPr>
                <w:fldChar w:fldCharType="separate"/>
              </w:r>
              <w:r w:rsidR="00A26296" w:rsidDel="00602191">
                <w:rPr>
                  <w:rFonts w:ascii="Times New Roman" w:hAnsi="Times New Roman" w:cs="Times New Roman"/>
                  <w:noProof/>
                  <w:sz w:val="16"/>
                  <w:szCs w:val="16"/>
                  <w:lang w:val="en-GB"/>
                </w:rPr>
                <w:delText>Giorgi et al., 2014</w:delText>
              </w:r>
              <w:r w:rsidRPr="00D424AA" w:rsidDel="00602191">
                <w:rPr>
                  <w:rFonts w:cs="Times New Roman"/>
                  <w:sz w:val="16"/>
                  <w:szCs w:val="16"/>
                  <w:lang w:val="en-GB"/>
                </w:rPr>
                <w:fldChar w:fldCharType="end"/>
              </w:r>
              <w:commentRangeEnd w:id="4035"/>
              <w:r w:rsidR="00A26296" w:rsidDel="00602191">
                <w:rPr>
                  <w:rStyle w:val="Marquedecommentaire"/>
                  <w:rFonts w:ascii="Times New Roman" w:hAnsi="Times New Roman" w:cstheme="minorBidi"/>
                  <w:lang w:val="fr-FR" w:eastAsia="fr-FR"/>
                </w:rPr>
                <w:commentReference w:id="4035"/>
              </w:r>
              <w:r w:rsidRPr="00841A35" w:rsidDel="00602191">
                <w:rPr>
                  <w:rFonts w:ascii="Times New Roman" w:hAnsi="Times New Roman" w:cs="Times New Roman"/>
                  <w:sz w:val="16"/>
                  <w:szCs w:val="16"/>
                  <w:lang w:val="en-GB"/>
                </w:rPr>
                <w:delText xml:space="preserve">; </w:delText>
              </w:r>
              <w:commentRangeStart w:id="4036"/>
              <w:r w:rsidRPr="00D424AA" w:rsidDel="00602191">
                <w:rPr>
                  <w:rFonts w:cs="Times New Roman"/>
                  <w:sz w:val="16"/>
                  <w:szCs w:val="16"/>
                  <w:lang w:val="en-GB"/>
                </w:rPr>
                <w:fldChar w:fldCharType="begin" w:fldLock="1"/>
              </w:r>
              <w:r w:rsidR="00FC4C2D" w:rsidDel="00602191">
                <w:rPr>
                  <w:rFonts w:ascii="Times New Roman" w:hAnsi="Times New Roman" w:cs="Times New Roman"/>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602191">
                <w:rPr>
                  <w:rFonts w:cs="Times New Roman"/>
                  <w:sz w:val="16"/>
                  <w:szCs w:val="16"/>
                  <w:lang w:val="en-GB"/>
                </w:rPr>
                <w:fldChar w:fldCharType="separate"/>
              </w:r>
              <w:r w:rsidR="00A26296" w:rsidDel="00602191">
                <w:rPr>
                  <w:rFonts w:ascii="Times New Roman" w:hAnsi="Times New Roman" w:cs="Times New Roman"/>
                  <w:noProof/>
                  <w:sz w:val="16"/>
                  <w:szCs w:val="16"/>
                  <w:lang w:val="en-GB"/>
                </w:rPr>
                <w:delText>Coppola et al., 2021b)</w:delText>
              </w:r>
              <w:r w:rsidRPr="00D424AA" w:rsidDel="00602191">
                <w:rPr>
                  <w:rFonts w:cs="Times New Roman"/>
                  <w:sz w:val="16"/>
                  <w:szCs w:val="16"/>
                  <w:lang w:val="en-GB"/>
                </w:rPr>
                <w:fldChar w:fldCharType="end"/>
              </w:r>
              <w:commentRangeEnd w:id="4036"/>
              <w:r w:rsidR="00A26296" w:rsidDel="00602191">
                <w:rPr>
                  <w:rStyle w:val="Marquedecommentaire"/>
                  <w:rFonts w:ascii="Times New Roman" w:hAnsi="Times New Roman" w:cstheme="minorBidi"/>
                  <w:lang w:val="fr-FR" w:eastAsia="fr-FR"/>
                </w:rPr>
                <w:commentReference w:id="4036"/>
              </w:r>
              <w:r w:rsidRPr="00841A35" w:rsidDel="00602191">
                <w:rPr>
                  <w:rFonts w:ascii="Times New Roman" w:hAnsi="Times New Roman" w:cs="Times New Roman"/>
                  <w:color w:val="000000" w:themeColor="text1"/>
                  <w:sz w:val="16"/>
                  <w:szCs w:val="16"/>
                  <w:lang w:val="en-GB"/>
                </w:rPr>
                <w:delText xml:space="preserve"> </w:delText>
              </w:r>
            </w:del>
          </w:p>
        </w:tc>
      </w:tr>
      <w:tr w:rsidR="00D376F0" w:rsidRPr="00F1665C" w14:paraId="3F8A025F" w14:textId="77777777" w:rsidTr="00723657">
        <w:tc>
          <w:tcPr>
            <w:tcW w:w="2158" w:type="dxa"/>
            <w:vMerge/>
          </w:tcPr>
          <w:p w14:paraId="7703036D"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EEAF6"/>
          </w:tcPr>
          <w:p w14:paraId="49A75B9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in the intensification of heavy precipitation. </w:t>
            </w:r>
          </w:p>
        </w:tc>
        <w:tc>
          <w:tcPr>
            <w:tcW w:w="1985" w:type="dxa"/>
            <w:tcBorders>
              <w:top w:val="dashed" w:sz="4" w:space="0" w:color="000000"/>
            </w:tcBorders>
            <w:shd w:val="clear" w:color="auto" w:fill="D9D9D9"/>
          </w:tcPr>
          <w:p w14:paraId="3470A3F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iCs/>
                <w:color w:val="000000" w:themeColor="text1"/>
                <w:sz w:val="16"/>
                <w:szCs w:val="16"/>
                <w:lang w:val="en-GB"/>
              </w:rPr>
              <w:t>Low confidence</w:t>
            </w:r>
          </w:p>
        </w:tc>
        <w:tc>
          <w:tcPr>
            <w:tcW w:w="2693" w:type="dxa"/>
            <w:tcBorders>
              <w:top w:val="dashed" w:sz="4" w:space="0" w:color="000000"/>
            </w:tcBorders>
            <w:shd w:val="clear" w:color="auto" w:fill="D9D9D9"/>
            <w:tcMar>
              <w:top w:w="40" w:type="dxa"/>
              <w:left w:w="40" w:type="dxa"/>
              <w:bottom w:w="40" w:type="dxa"/>
              <w:right w:w="40" w:type="dxa"/>
            </w:tcMar>
          </w:tcPr>
          <w:p w14:paraId="604F0FD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541FDED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compared with the recent past (1995-2014))</w:t>
            </w:r>
          </w:p>
          <w:p w14:paraId="65B56E6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compared with pre-industrial) </w:t>
            </w:r>
          </w:p>
        </w:tc>
        <w:tc>
          <w:tcPr>
            <w:tcW w:w="3305" w:type="dxa"/>
            <w:tcBorders>
              <w:top w:val="dashed" w:sz="4" w:space="0" w:color="000000"/>
            </w:tcBorders>
            <w:shd w:val="clear" w:color="auto" w:fill="D9D9D9"/>
            <w:tcMar>
              <w:top w:w="40" w:type="dxa"/>
              <w:left w:w="40" w:type="dxa"/>
              <w:bottom w:w="40" w:type="dxa"/>
              <w:right w:w="40" w:type="dxa"/>
            </w:tcMar>
          </w:tcPr>
          <w:p w14:paraId="7C58F5A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7BD5D7A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compared with the recent past (1995-2014))</w:t>
            </w:r>
          </w:p>
          <w:p w14:paraId="55BEC11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compared with pre-industrial) </w:t>
            </w:r>
          </w:p>
          <w:p w14:paraId="120160DA" w14:textId="77777777" w:rsidR="00D376F0" w:rsidRPr="00D424AA" w:rsidRDefault="00D376F0" w:rsidP="00D424AA">
            <w:pPr>
              <w:rPr>
                <w:rFonts w:ascii="Times New Roman" w:hAnsi="Times New Roman" w:cs="Times New Roman"/>
                <w:color w:val="000000" w:themeColor="text1"/>
                <w:sz w:val="16"/>
                <w:szCs w:val="16"/>
                <w:lang w:val="en-GB"/>
              </w:rPr>
            </w:pPr>
          </w:p>
          <w:p w14:paraId="59ED3D1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082" w:type="dxa"/>
            <w:tcBorders>
              <w:top w:val="dashed" w:sz="4" w:space="0" w:color="000000"/>
            </w:tcBorders>
            <w:shd w:val="clear" w:color="auto" w:fill="AED9FC"/>
            <w:tcMar>
              <w:top w:w="40" w:type="dxa"/>
              <w:left w:w="40" w:type="dxa"/>
              <w:bottom w:w="40" w:type="dxa"/>
              <w:right w:w="40" w:type="dxa"/>
            </w:tcMar>
          </w:tcPr>
          <w:p w14:paraId="7D4DC0D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2AED0E3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634740B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tc>
      </w:tr>
      <w:tr w:rsidR="00D376F0" w:rsidRPr="00F1665C" w14:paraId="713147C2" w14:textId="77777777" w:rsidTr="00723657">
        <w:trPr>
          <w:trHeight w:val="1785"/>
        </w:trPr>
        <w:tc>
          <w:tcPr>
            <w:tcW w:w="2158" w:type="dxa"/>
            <w:vMerge w:val="restart"/>
          </w:tcPr>
          <w:p w14:paraId="2C89CD35"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ast Southern Africa (ESAF)</w:t>
            </w:r>
          </w:p>
          <w:p w14:paraId="3D9223CD" w14:textId="77777777" w:rsidR="00D376F0" w:rsidRPr="00D424AA" w:rsidRDefault="00D376F0" w:rsidP="00D424AA">
            <w:pPr>
              <w:rPr>
                <w:rFonts w:ascii="Times New Roman" w:hAnsi="Times New Roman" w:cs="Times New Roman"/>
                <w:color w:val="000000" w:themeColor="text1"/>
                <w:sz w:val="16"/>
                <w:szCs w:val="16"/>
                <w:lang w:val="en-GB"/>
              </w:rPr>
            </w:pPr>
          </w:p>
          <w:p w14:paraId="2A743622"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EEAF6"/>
          </w:tcPr>
          <w:p w14:paraId="474D74D7" w14:textId="74A07F5C" w:rsidR="00D376F0" w:rsidRPr="008B023D" w:rsidRDefault="00D376F0" w:rsidP="00D424AA">
            <w:pPr>
              <w:rPr>
                <w:rFonts w:ascii="Times New Roman" w:hAnsi="Times New Roman" w:cs="Times New Roman"/>
                <w:sz w:val="16"/>
                <w:szCs w:val="16"/>
                <w:lang w:val="en-GB"/>
              </w:rPr>
            </w:pPr>
            <w:r w:rsidRPr="00D424AA">
              <w:rPr>
                <w:rFonts w:ascii="Times New Roman" w:hAnsi="Times New Roman" w:cs="Times New Roman"/>
                <w:bCs/>
                <w:color w:val="000000" w:themeColor="text1"/>
                <w:sz w:val="16"/>
                <w:szCs w:val="16"/>
                <w:lang w:val="en-GB"/>
              </w:rPr>
              <w:t>Intensification of heavy precipitati</w:t>
            </w:r>
            <w:r w:rsidRPr="00381ADC">
              <w:rPr>
                <w:rFonts w:ascii="Times New Roman" w:hAnsi="Times New Roman" w:cs="Times New Roman"/>
                <w:bCs/>
                <w:color w:val="000000" w:themeColor="text1"/>
                <w:sz w:val="16"/>
                <w:szCs w:val="16"/>
                <w:lang w:val="en-GB"/>
              </w:rPr>
              <w:t xml:space="preserve">on </w:t>
            </w:r>
            <w:bookmarkStart w:id="4037" w:name="_Hlk77175068"/>
            <w:ins w:id="4038" w:author="Robin Matthews" w:date="2021-07-14T17:11:00Z">
              <w:r w:rsidR="00602191" w:rsidRPr="00602191">
                <w:rPr>
                  <w:rFonts w:ascii="Times New Roman" w:hAnsi="Times New Roman" w:cs="Times New Roman"/>
                  <w:sz w:val="16"/>
                  <w:szCs w:val="16"/>
                  <w:lang w:val="en-GB" w:eastAsia="fr-FR"/>
                </w:rPr>
                <w:fldChar w:fldCharType="begin" w:fldLock="1"/>
              </w:r>
            </w:ins>
            <w:r w:rsidR="00D60E09">
              <w:rPr>
                <w:rFonts w:ascii="Times New Roman" w:hAnsi="Times New Roman"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2",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Sun et al., 2020a)", "manualFormatting" : "(Donat et al., 2013b; Sun et al., 2020b)", "plainTextFormattedCitation" : "(Donat et al., 2013a; Sun et al., 2020a)", "previouslyFormattedCitation" : "(Donat et al., 2013a; Sun et al., 2020a)" }, "properties" : { "noteIndex" : 0 }, "schema" : "https://github.com/citation-style-language/schema/raw/master/csl-citation.json" }</w:instrText>
            </w:r>
            <w:ins w:id="4039" w:author="Robin Matthews" w:date="2021-07-14T17:11:00Z">
              <w:r w:rsidR="00602191" w:rsidRPr="00602191">
                <w:rPr>
                  <w:rFonts w:ascii="Times New Roman" w:hAnsi="Times New Roman" w:cs="Times New Roman"/>
                  <w:sz w:val="16"/>
                  <w:szCs w:val="16"/>
                  <w:lang w:val="en-GB" w:eastAsia="fr-FR"/>
                  <w:rPrChange w:id="4040" w:author="Robin Matthews" w:date="2021-07-14T17:11:00Z">
                    <w:rPr>
                      <w:rFonts w:cs="Times New Roman"/>
                      <w:sz w:val="16"/>
                      <w:szCs w:val="16"/>
                      <w:lang w:val="en-GB"/>
                    </w:rPr>
                  </w:rPrChange>
                </w:rPr>
                <w:fldChar w:fldCharType="separate"/>
              </w:r>
              <w:r w:rsidR="00602191" w:rsidRPr="00602191">
                <w:rPr>
                  <w:rFonts w:cs="Times New Roman"/>
                  <w:noProof/>
                  <w:sz w:val="16"/>
                  <w:szCs w:val="16"/>
                  <w:lang w:val="en-GB"/>
                </w:rPr>
                <w:t>(Donat et al., 2013b; Sun et al., 2020b)</w:t>
              </w:r>
              <w:r w:rsidR="00602191" w:rsidRPr="00602191">
                <w:rPr>
                  <w:rFonts w:ascii="Times New Roman" w:hAnsi="Times New Roman" w:cs="Times New Roman"/>
                  <w:sz w:val="16"/>
                  <w:szCs w:val="16"/>
                  <w:lang w:val="en-GB" w:eastAsia="fr-FR"/>
                  <w:rPrChange w:id="4041" w:author="Robin Matthews" w:date="2021-07-14T17:11:00Z">
                    <w:rPr>
                      <w:rFonts w:cs="Times New Roman"/>
                      <w:sz w:val="16"/>
                      <w:szCs w:val="16"/>
                      <w:lang w:val="en-GB"/>
                    </w:rPr>
                  </w:rPrChange>
                </w:rPr>
                <w:fldChar w:fldCharType="end"/>
              </w:r>
            </w:ins>
            <w:commentRangeStart w:id="4042"/>
            <w:del w:id="4043" w:author="Robin Matthews" w:date="2021-07-14T17:11:00Z">
              <w:r w:rsidRPr="00D424AA" w:rsidDel="00602191">
                <w:rPr>
                  <w:rFonts w:ascii="Times New Roman" w:hAnsi="Times New Roman" w:cs="Times New Roman"/>
                  <w:sz w:val="16"/>
                  <w:szCs w:val="16"/>
                  <w:lang w:val="en-GB" w:eastAsia="fr-FR"/>
                </w:rPr>
                <w:fldChar w:fldCharType="begin" w:fldLock="1"/>
              </w:r>
              <w:r w:rsidR="00AB36D4" w:rsidDel="00602191">
                <w:rPr>
                  <w:rFonts w:ascii="Times New Roman" w:hAnsi="Times New Roman"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602191">
                <w:rPr>
                  <w:rFonts w:ascii="Times New Roman" w:hAnsi="Times New Roman" w:cs="Times New Roman"/>
                  <w:sz w:val="16"/>
                  <w:szCs w:val="16"/>
                  <w:lang w:val="en-GB" w:eastAsia="fr-FR"/>
                </w:rPr>
                <w:fldChar w:fldCharType="separate"/>
              </w:r>
              <w:r w:rsidR="00A26296" w:rsidDel="00602191">
                <w:rPr>
                  <w:rFonts w:ascii="Times New Roman" w:hAnsi="Times New Roman" w:cs="Times New Roman"/>
                  <w:noProof/>
                  <w:sz w:val="16"/>
                  <w:szCs w:val="16"/>
                  <w:lang w:val="en-GB"/>
                </w:rPr>
                <w:delText>(Sun et al., 2020</w:delText>
              </w:r>
              <w:r w:rsidRPr="00D424AA" w:rsidDel="00602191">
                <w:rPr>
                  <w:rFonts w:ascii="Times New Roman" w:hAnsi="Times New Roman" w:cs="Times New Roman"/>
                  <w:sz w:val="16"/>
                  <w:szCs w:val="16"/>
                  <w:lang w:val="en-GB" w:eastAsia="fr-FR"/>
                </w:rPr>
                <w:fldChar w:fldCharType="end"/>
              </w:r>
              <w:commentRangeEnd w:id="4042"/>
              <w:r w:rsidR="00A26296" w:rsidDel="00602191">
                <w:rPr>
                  <w:rStyle w:val="Marquedecommentaire"/>
                  <w:rFonts w:ascii="Times New Roman" w:hAnsi="Times New Roman" w:cstheme="minorBidi"/>
                  <w:lang w:val="fr-FR" w:eastAsia="fr-FR"/>
                </w:rPr>
                <w:commentReference w:id="4042"/>
              </w:r>
              <w:r w:rsidRPr="00841A35" w:rsidDel="00602191">
                <w:rPr>
                  <w:rFonts w:ascii="Times New Roman" w:hAnsi="Times New Roman" w:cs="Times New Roman"/>
                  <w:sz w:val="16"/>
                  <w:szCs w:val="16"/>
                  <w:lang w:val="en-GB"/>
                </w:rPr>
                <w:delText xml:space="preserve">; </w:delText>
              </w:r>
              <w:commentRangeStart w:id="4044"/>
              <w:r w:rsidRPr="00D424AA" w:rsidDel="00602191">
                <w:rPr>
                  <w:rFonts w:cs="Times New Roman"/>
                  <w:sz w:val="16"/>
                  <w:szCs w:val="16"/>
                  <w:lang w:val="en-GB"/>
                </w:rPr>
                <w:fldChar w:fldCharType="begin" w:fldLock="1"/>
              </w:r>
              <w:r w:rsidR="00FF6231" w:rsidDel="00602191">
                <w:rPr>
                  <w:rFonts w:ascii="Times New Roman" w:hAnsi="Times New Roman" w:cs="Times New Roman"/>
                  <w:sz w:val="16"/>
                  <w:szCs w:val="16"/>
                  <w:lang w:val="en-GB"/>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w:delInstrText>
              </w:r>
              <w:r w:rsidR="00FF6231" w:rsidRPr="008B023D" w:rsidDel="00602191">
                <w:rPr>
                  <w:rFonts w:ascii="Times New Roman" w:hAnsi="Times New Roman" w:cs="Times New Roman"/>
                  <w:sz w:val="16"/>
                  <w:szCs w:val="16"/>
                  <w:lang w:val="en-GB"/>
                </w:rPr>
                <w:delInstrText>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manualFormatting" : "Donat et al., 2013)", "plainTextFormattedCitation" : "(Donat et al., 2013a)", "previouslyFormattedCitation" : "(Donat et al., 2013a)" }, "properties" : { "noteIndex" : 0 }, "schema" : "https://github.com/citation-style-language/schema/raw/master/csl-citation.json" }</w:delInstrText>
              </w:r>
              <w:r w:rsidRPr="00D424AA" w:rsidDel="00602191">
                <w:rPr>
                  <w:rFonts w:cs="Times New Roman"/>
                  <w:sz w:val="16"/>
                  <w:szCs w:val="16"/>
                  <w:lang w:val="en-GB"/>
                </w:rPr>
                <w:fldChar w:fldCharType="separate"/>
              </w:r>
              <w:r w:rsidR="00A26296" w:rsidDel="00602191">
                <w:rPr>
                  <w:rFonts w:ascii="Times New Roman" w:hAnsi="Times New Roman" w:cs="Times New Roman"/>
                  <w:noProof/>
                  <w:sz w:val="16"/>
                  <w:szCs w:val="16"/>
                  <w:lang w:val="en-GB"/>
                </w:rPr>
                <w:delText>Donat et al., 2013)</w:delText>
              </w:r>
              <w:r w:rsidRPr="00D424AA" w:rsidDel="00602191">
                <w:rPr>
                  <w:rFonts w:cs="Times New Roman"/>
                  <w:sz w:val="16"/>
                  <w:szCs w:val="16"/>
                  <w:lang w:val="en-GB"/>
                </w:rPr>
                <w:fldChar w:fldCharType="end"/>
              </w:r>
              <w:commentRangeEnd w:id="4044"/>
              <w:r w:rsidR="00A26296" w:rsidDel="00602191">
                <w:rPr>
                  <w:rStyle w:val="Marquedecommentaire"/>
                  <w:rFonts w:ascii="Times New Roman" w:hAnsi="Times New Roman" w:cstheme="minorBidi"/>
                  <w:lang w:val="fr-FR" w:eastAsia="fr-FR"/>
                </w:rPr>
                <w:commentReference w:id="4044"/>
              </w:r>
            </w:del>
          </w:p>
          <w:bookmarkEnd w:id="4037"/>
          <w:p w14:paraId="018848AE" w14:textId="77777777" w:rsidR="00D376F0" w:rsidRPr="008B023D" w:rsidRDefault="00D376F0" w:rsidP="00D424AA">
            <w:pPr>
              <w:rPr>
                <w:rFonts w:ascii="Times New Roman" w:hAnsi="Times New Roman" w:cs="Times New Roman"/>
                <w:sz w:val="16"/>
                <w:szCs w:val="16"/>
                <w:lang w:val="en-GB"/>
              </w:rPr>
            </w:pPr>
          </w:p>
          <w:p w14:paraId="6458F641" w14:textId="77777777" w:rsidR="00D376F0" w:rsidRPr="008B023D" w:rsidRDefault="00D376F0" w:rsidP="00D424AA">
            <w:pPr>
              <w:rPr>
                <w:rFonts w:ascii="Times New Roman" w:hAnsi="Times New Roman" w:cs="Times New Roman"/>
                <w:bCs/>
                <w:i/>
                <w:color w:val="000000" w:themeColor="text1"/>
                <w:sz w:val="16"/>
                <w:szCs w:val="16"/>
                <w:lang w:val="en-GB"/>
              </w:rPr>
            </w:pPr>
          </w:p>
        </w:tc>
        <w:tc>
          <w:tcPr>
            <w:tcW w:w="1985" w:type="dxa"/>
            <w:tcBorders>
              <w:top w:val="dashed" w:sz="4" w:space="0" w:color="000000"/>
            </w:tcBorders>
            <w:shd w:val="clear" w:color="auto" w:fill="D9D9D9"/>
          </w:tcPr>
          <w:p w14:paraId="43EBFA8C" w14:textId="77777777" w:rsidR="00D376F0" w:rsidRPr="008B023D" w:rsidRDefault="00D376F0" w:rsidP="00D424AA">
            <w:pPr>
              <w:rPr>
                <w:rFonts w:ascii="Times New Roman" w:hAnsi="Times New Roman" w:cs="Times New Roman"/>
                <w:bCs/>
                <w:iCs/>
                <w:color w:val="000000" w:themeColor="text1"/>
                <w:sz w:val="16"/>
                <w:szCs w:val="16"/>
                <w:lang w:val="en-GB"/>
              </w:rPr>
            </w:pPr>
            <w:r w:rsidRPr="008B023D">
              <w:rPr>
                <w:rFonts w:ascii="Times New Roman" w:hAnsi="Times New Roman" w:cs="Times New Roman"/>
                <w:bCs/>
                <w:iCs/>
                <w:color w:val="000000" w:themeColor="text1"/>
                <w:sz w:val="16"/>
                <w:szCs w:val="16"/>
                <w:lang w:val="en-GB"/>
              </w:rPr>
              <w:t>Limited evidence</w:t>
            </w:r>
          </w:p>
        </w:tc>
        <w:tc>
          <w:tcPr>
            <w:tcW w:w="2693" w:type="dxa"/>
            <w:tcBorders>
              <w:top w:val="dashed" w:sz="4" w:space="0" w:color="000000"/>
            </w:tcBorders>
            <w:shd w:val="clear" w:color="auto" w:fill="DEEAF6"/>
            <w:tcMar>
              <w:top w:w="40" w:type="dxa"/>
              <w:left w:w="40" w:type="dxa"/>
              <w:bottom w:w="40" w:type="dxa"/>
              <w:right w:w="40" w:type="dxa"/>
            </w:tcMar>
          </w:tcPr>
          <w:p w14:paraId="4EF7B77B" w14:textId="0EC83544" w:rsidR="00D376F0" w:rsidRPr="00D424AA" w:rsidRDefault="00D376F0" w:rsidP="00D424AA">
            <w:pPr>
              <w:rPr>
                <w:rFonts w:ascii="Times New Roman" w:hAnsi="Times New Roman" w:cs="Times New Roman"/>
                <w:color w:val="000000" w:themeColor="text1"/>
                <w:sz w:val="16"/>
                <w:szCs w:val="16"/>
                <w:lang w:val="en-GB"/>
              </w:rPr>
            </w:pPr>
            <w:r w:rsidRPr="002F1ADD">
              <w:rPr>
                <w:rFonts w:ascii="Times New Roman" w:hAnsi="Times New Roman" w:cs="Times New Roman"/>
                <w:color w:val="000000" w:themeColor="text1"/>
                <w:sz w:val="16"/>
                <w:szCs w:val="16"/>
                <w:lang w:val="en-GB"/>
              </w:rPr>
              <w:t xml:space="preserve">CMIP6 models project an increase in the intensity and frequency of heavy </w:t>
            </w:r>
            <w:r w:rsidRPr="00D424AA">
              <w:rPr>
                <w:rFonts w:ascii="Times New Roman" w:hAnsi="Times New Roman" w:cs="Times New Roman"/>
                <w:color w:val="000000" w:themeColor="text1"/>
                <w:sz w:val="16"/>
                <w:szCs w:val="16"/>
                <w:lang w:val="en-GB"/>
              </w:rPr>
              <w:t xml:space="preserve">precipitation </w:t>
            </w:r>
            <w:commentRangeStart w:id="4045"/>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4046" w:author="Robin Matthews" w:date="2021-07-14T13:31:00Z">
              <w:r w:rsidR="00A26296" w:rsidDel="00B52EC2">
                <w:rPr>
                  <w:rFonts w:ascii="Times New Roman" w:hAnsi="Times New Roman" w:cs="Times New Roman"/>
                  <w:noProof/>
                  <w:sz w:val="16"/>
                  <w:szCs w:val="16"/>
                  <w:lang w:val="en-GB"/>
                </w:rPr>
                <w:delText>(Li et al., 2020</w:delText>
              </w:r>
            </w:del>
            <w:ins w:id="4047" w:author="Robin Matthews" w:date="2021-07-14T13:31: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045"/>
            <w:r w:rsidR="00A26296">
              <w:rPr>
                <w:rStyle w:val="Marquedecommentaire"/>
                <w:rFonts w:ascii="Times New Roman" w:hAnsi="Times New Roman" w:cstheme="minorBidi"/>
                <w:lang w:val="fr-FR" w:eastAsia="fr-FR"/>
              </w:rPr>
              <w:commentReference w:id="4045"/>
            </w:r>
            <w:r w:rsidRPr="00841A35">
              <w:rPr>
                <w:rFonts w:ascii="Times New Roman" w:hAnsi="Times New Roman" w:cs="Times New Roman"/>
                <w:color w:val="000000" w:themeColor="text1"/>
                <w:sz w:val="16"/>
                <w:szCs w:val="16"/>
                <w:lang w:val="en-GB"/>
              </w:rPr>
              <w:t xml:space="preserve">; Annex). Median increase of more than 2% in the 50-year Rx1day and Rx5day events compared to the 1°C warming level </w:t>
            </w:r>
            <w:commentRangeStart w:id="4048"/>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049" w:author="Robin Matthews" w:date="2021-07-14T12:19:00Z">
              <w:r w:rsidR="00A26296" w:rsidDel="00426B37">
                <w:rPr>
                  <w:rFonts w:ascii="Times New Roman" w:hAnsi="Times New Roman" w:cs="Times New Roman"/>
                  <w:noProof/>
                  <w:sz w:val="16"/>
                  <w:szCs w:val="16"/>
                  <w:lang w:val="en-GB"/>
                </w:rPr>
                <w:delText>Li et al., 2020a</w:delText>
              </w:r>
            </w:del>
            <w:ins w:id="4050"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4048"/>
            <w:r w:rsidR="00A26296">
              <w:rPr>
                <w:rStyle w:val="Marquedecommentaire"/>
                <w:rFonts w:ascii="Times New Roman" w:hAnsi="Times New Roman" w:cstheme="minorBidi"/>
                <w:lang w:val="fr-FR" w:eastAsia="fr-FR"/>
              </w:rPr>
              <w:commentReference w:id="4048"/>
            </w:r>
            <w:r w:rsidRPr="00841A35">
              <w:rPr>
                <w:rFonts w:ascii="Times New Roman" w:hAnsi="Times New Roman" w:cs="Times New Roman"/>
                <w:sz w:val="16"/>
                <w:szCs w:val="16"/>
                <w:lang w:val="en-GB"/>
              </w:rPr>
              <w:t xml:space="preserve"> </w:t>
            </w:r>
            <w:r w:rsidRPr="00D424AA">
              <w:rPr>
                <w:rFonts w:ascii="Times New Roman" w:hAnsi="Times New Roman" w:cs="Times New Roman"/>
                <w:color w:val="000000" w:themeColor="text1"/>
                <w:sz w:val="16"/>
                <w:szCs w:val="16"/>
                <w:lang w:val="en-GB"/>
              </w:rPr>
              <w:t>and more than 4% in annual Rx1day and Rx5day and 0% in annual Rx30day compared to pre-industrial (Annex).</w:t>
            </w:r>
          </w:p>
        </w:tc>
        <w:tc>
          <w:tcPr>
            <w:tcW w:w="3305" w:type="dxa"/>
            <w:tcBorders>
              <w:top w:val="dashed" w:sz="4" w:space="0" w:color="000000"/>
            </w:tcBorders>
            <w:shd w:val="clear" w:color="auto" w:fill="AED9FC"/>
            <w:tcMar>
              <w:top w:w="40" w:type="dxa"/>
              <w:left w:w="40" w:type="dxa"/>
              <w:bottom w:w="40" w:type="dxa"/>
              <w:right w:w="40" w:type="dxa"/>
            </w:tcMar>
          </w:tcPr>
          <w:p w14:paraId="1046D5BC" w14:textId="5BA8A0EF"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4051"/>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4052" w:author="Robin Matthews" w:date="2021-07-14T13:32:00Z">
              <w:r w:rsidR="00A26296" w:rsidDel="00B52EC2">
                <w:rPr>
                  <w:rFonts w:ascii="Times New Roman" w:hAnsi="Times New Roman" w:cs="Times New Roman"/>
                  <w:noProof/>
                  <w:sz w:val="16"/>
                  <w:szCs w:val="16"/>
                  <w:lang w:val="en-GB"/>
                </w:rPr>
                <w:delText>(Li et al., 2020</w:delText>
              </w:r>
            </w:del>
            <w:ins w:id="4053" w:author="Robin Matthews" w:date="2021-07-14T13:32: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051"/>
            <w:r w:rsidR="00A26296">
              <w:rPr>
                <w:rStyle w:val="Marquedecommentaire"/>
                <w:rFonts w:ascii="Times New Roman" w:hAnsi="Times New Roman" w:cstheme="minorBidi"/>
                <w:lang w:val="fr-FR" w:eastAsia="fr-FR"/>
              </w:rPr>
              <w:commentReference w:id="4051"/>
            </w:r>
            <w:r w:rsidRPr="00841A35">
              <w:rPr>
                <w:rFonts w:ascii="Times New Roman" w:hAnsi="Times New Roman" w:cs="Times New Roman"/>
                <w:color w:val="000000" w:themeColor="text1"/>
                <w:sz w:val="16"/>
                <w:szCs w:val="16"/>
                <w:lang w:val="en-GB"/>
              </w:rPr>
              <w:t xml:space="preserve">; Annex). Median increase of more than 2% in the 50-year Rx1day and Rx5day events compared to the 1°C warming level </w:t>
            </w:r>
            <w:commentRangeStart w:id="4054"/>
            <w:r w:rsidRPr="00D424AA">
              <w:rPr>
                <w:rFonts w:cs="Times New Roman"/>
                <w:sz w:val="16"/>
                <w:szCs w:val="16"/>
                <w:lang w:val="en-GB"/>
              </w:rPr>
              <w:fldChar w:fldCharType="begin" w:fldLock="1"/>
            </w:r>
            <w:r w:rsidR="003A520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055" w:author="Robin Matthews" w:date="2021-07-14T12:19:00Z">
              <w:r w:rsidR="00A26296" w:rsidDel="00426B37">
                <w:rPr>
                  <w:rFonts w:ascii="Times New Roman" w:hAnsi="Times New Roman" w:cs="Times New Roman"/>
                  <w:noProof/>
                  <w:sz w:val="16"/>
                  <w:szCs w:val="16"/>
                  <w:lang w:val="en-GB"/>
                </w:rPr>
                <w:delText>Li et al., 2020a</w:delText>
              </w:r>
            </w:del>
            <w:ins w:id="4056" w:author="Robin Matthews" w:date="2021-07-14T12:19:00Z">
              <w:r w:rsidR="00426B37">
                <w:rPr>
                  <w:rFonts w:ascii="Times New Roman" w:hAnsi="Times New Roman" w:cs="Times New Roman"/>
                  <w:noProof/>
                  <w:sz w:val="16"/>
                  <w:szCs w:val="16"/>
                  <w:lang w:val="en-GB"/>
                </w:rPr>
                <w:t>C. Li et al., 2020</w:t>
              </w:r>
            </w:ins>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4054"/>
            <w:r w:rsidR="00A26296">
              <w:rPr>
                <w:rStyle w:val="Marquedecommentaire"/>
                <w:rFonts w:ascii="Times New Roman" w:hAnsi="Times New Roman" w:cstheme="minorBidi"/>
                <w:lang w:val="fr-FR" w:eastAsia="fr-FR"/>
              </w:rPr>
              <w:commentReference w:id="4054"/>
            </w:r>
            <w:r w:rsidRPr="00841A35">
              <w:rPr>
                <w:rFonts w:ascii="Times New Roman" w:hAnsi="Times New Roman" w:cs="Times New Roman"/>
                <w:sz w:val="16"/>
                <w:szCs w:val="16"/>
                <w:lang w:val="en-GB"/>
              </w:rPr>
              <w:t xml:space="preserve"> </w:t>
            </w:r>
            <w:r w:rsidRPr="00D424AA">
              <w:rPr>
                <w:rFonts w:ascii="Times New Roman" w:hAnsi="Times New Roman" w:cs="Times New Roman"/>
                <w:color w:val="000000" w:themeColor="text1"/>
                <w:sz w:val="16"/>
                <w:szCs w:val="16"/>
                <w:lang w:val="en-GB"/>
              </w:rPr>
              <w:t>and more than 6% in annual Rx1day and Rx5day and 2% in annual Rx30day compared to pre-industrial (Annex).</w:t>
            </w:r>
          </w:p>
        </w:tc>
        <w:tc>
          <w:tcPr>
            <w:tcW w:w="2082" w:type="dxa"/>
            <w:tcBorders>
              <w:top w:val="dashed" w:sz="4" w:space="0" w:color="000000"/>
            </w:tcBorders>
            <w:shd w:val="clear" w:color="auto" w:fill="42AEF0"/>
            <w:tcMar>
              <w:top w:w="40" w:type="dxa"/>
              <w:left w:w="40" w:type="dxa"/>
              <w:bottom w:w="40" w:type="dxa"/>
              <w:right w:w="40" w:type="dxa"/>
            </w:tcMar>
          </w:tcPr>
          <w:p w14:paraId="08823DEE" w14:textId="6AFA6B31"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4057"/>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del w:id="4058" w:author="Robin Matthews" w:date="2021-07-14T13:32:00Z">
              <w:r w:rsidR="00A26296" w:rsidDel="00B52EC2">
                <w:rPr>
                  <w:rFonts w:ascii="Times New Roman" w:hAnsi="Times New Roman" w:cs="Times New Roman"/>
                  <w:noProof/>
                  <w:sz w:val="16"/>
                  <w:szCs w:val="16"/>
                  <w:lang w:val="en-GB"/>
                </w:rPr>
                <w:delText>(Li et al., 2020</w:delText>
              </w:r>
            </w:del>
            <w:ins w:id="4059" w:author="Robin Matthews" w:date="2021-07-14T13:32:00Z">
              <w:r w:rsidR="00B52EC2">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057"/>
            <w:r w:rsidR="00A26296">
              <w:rPr>
                <w:rStyle w:val="Marquedecommentaire"/>
                <w:rFonts w:ascii="Times New Roman" w:hAnsi="Times New Roman" w:cstheme="minorBidi"/>
                <w:lang w:val="fr-FR" w:eastAsia="fr-FR"/>
              </w:rPr>
              <w:commentReference w:id="4057"/>
            </w:r>
            <w:r w:rsidRPr="00841A35">
              <w:rPr>
                <w:rFonts w:ascii="Times New Roman" w:hAnsi="Times New Roman" w:cs="Times New Roman"/>
                <w:color w:val="000000" w:themeColor="text1"/>
                <w:sz w:val="16"/>
                <w:szCs w:val="16"/>
                <w:lang w:val="en-GB"/>
              </w:rPr>
              <w:t xml:space="preserve">; Annex). Median increase of more than 15% in the 50-year Rx1day and Rx5day events compared to the 1°C warming level </w:t>
            </w:r>
            <w:commentRangeStart w:id="4060"/>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ins w:id="4061" w:author="Robin Matthews" w:date="2021-07-14T13:32:00Z">
              <w:r w:rsidR="00B52EC2">
                <w:rPr>
                  <w:rFonts w:ascii="Times New Roman" w:hAnsi="Times New Roman" w:cs="Times New Roman"/>
                  <w:noProof/>
                  <w:sz w:val="16"/>
                  <w:szCs w:val="16"/>
                  <w:lang w:val="en-GB"/>
                </w:rPr>
                <w:t xml:space="preserve">C. </w:t>
              </w:r>
            </w:ins>
            <w:r w:rsidR="00A26296">
              <w:rPr>
                <w:rFonts w:ascii="Times New Roman" w:hAnsi="Times New Roman" w:cs="Times New Roman"/>
                <w:noProof/>
                <w:sz w:val="16"/>
                <w:szCs w:val="16"/>
                <w:lang w:val="en-GB"/>
              </w:rPr>
              <w:t>Li et al., 2020</w:t>
            </w:r>
            <w:del w:id="4062" w:author="Robin Matthews" w:date="2021-07-14T13:32:00Z">
              <w:r w:rsidR="00A26296" w:rsidDel="00B52EC2">
                <w:rPr>
                  <w:rFonts w:ascii="Times New Roman" w:hAnsi="Times New Roman" w:cs="Times New Roman"/>
                  <w:noProof/>
                  <w:sz w:val="16"/>
                  <w:szCs w:val="16"/>
                  <w:lang w:val="en-GB"/>
                </w:rPr>
                <w:delText>a</w:delText>
              </w:r>
            </w:del>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4060"/>
            <w:r w:rsidR="00A26296">
              <w:rPr>
                <w:rStyle w:val="Marquedecommentaire"/>
                <w:rFonts w:ascii="Times New Roman" w:hAnsi="Times New Roman" w:cstheme="minorBidi"/>
                <w:lang w:val="fr-FR" w:eastAsia="fr-FR"/>
              </w:rPr>
              <w:commentReference w:id="4060"/>
            </w:r>
            <w:r w:rsidRPr="00841A35">
              <w:rPr>
                <w:rFonts w:ascii="Times New Roman" w:hAnsi="Times New Roman" w:cs="Times New Roman"/>
                <w:color w:val="000000" w:themeColor="text1"/>
                <w:sz w:val="16"/>
                <w:szCs w:val="16"/>
                <w:lang w:val="en-GB"/>
              </w:rPr>
              <w:t xml:space="preserve"> and more than 15% in annual Rx1day and Rx5day and 8% in annual</w:t>
            </w:r>
            <w:r w:rsidRPr="00D424AA">
              <w:rPr>
                <w:rFonts w:ascii="Times New Roman" w:hAnsi="Times New Roman" w:cs="Times New Roman"/>
                <w:color w:val="000000" w:themeColor="text1"/>
                <w:sz w:val="16"/>
                <w:szCs w:val="16"/>
                <w:lang w:val="en-GB"/>
              </w:rPr>
              <w:t xml:space="preserve"> Rx30day compared to pre-industrial (Annex).</w:t>
            </w:r>
          </w:p>
          <w:p w14:paraId="078E8285" w14:textId="77777777" w:rsidR="00D376F0" w:rsidRPr="00D424AA" w:rsidRDefault="00D376F0" w:rsidP="00D424AA">
            <w:pPr>
              <w:rPr>
                <w:rFonts w:ascii="Times New Roman" w:hAnsi="Times New Roman" w:cs="Times New Roman"/>
                <w:color w:val="000000" w:themeColor="text1"/>
                <w:sz w:val="16"/>
                <w:szCs w:val="16"/>
                <w:lang w:val="en-GB"/>
              </w:rPr>
            </w:pPr>
          </w:p>
          <w:p w14:paraId="0131DE7E" w14:textId="6781571B"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RCM simulations for an increase in the intensity of heavy precipitation </w:t>
            </w:r>
            <w:bookmarkStart w:id="4063" w:name="_Hlk77162487"/>
            <w:ins w:id="4064" w:author="Robin Matthews" w:date="2021-07-14T13:41:00Z">
              <w:r w:rsidR="00857AE7" w:rsidRPr="00FD718C">
                <w:rPr>
                  <w:rFonts w:ascii="Times New Roman" w:hAnsi="Times New Roman" w:cs="Times New Roman"/>
                  <w:color w:val="000000" w:themeColor="text1"/>
                  <w:sz w:val="16"/>
                  <w:szCs w:val="16"/>
                  <w:lang w:val="en-GB" w:eastAsia="fr-FR"/>
                </w:rPr>
                <w:fldChar w:fldCharType="begin" w:fldLock="1"/>
              </w:r>
            </w:ins>
            <w:r w:rsidR="00D60E09">
              <w:rPr>
                <w:rFonts w:ascii="Times New Roman" w:hAnsi="Times New Roman" w:cs="Times New Roman"/>
                <w:color w:val="000000" w:themeColor="text1"/>
                <w:sz w:val="16"/>
                <w:szCs w:val="16"/>
                <w:lang w:val="en-GB"/>
              </w:rPr>
              <w:instrText>ADDIN CSL_CITATION { "citationItems" : [ { "id" : "ITEM-1",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1",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id" : "ITEM-2",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3",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3",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Giorgi et al., 2014; Pinto et al., 2016; Dosio et al., 2019; Coppola et al., 2021b)", "manualFormatting" : "(Giorgi et al., 2014; Pinto et al., 2016; Dosio et al., 2019; Coppola et al., 2021b)", "plainTextFormattedCitation" : "(Giorgi et al., 2014; Pinto et al., 2016; Dosio et al., 2019; Coppola et al., 2021b)", "previouslyFormattedCitation" : "(Giorgi et al., 2014; Pinto et al., 2016; Dosio et al., 2019; Coppola et al., 2021b)" }, "properties" : { "noteIndex" : 0 }, "schema" : "https://github.com/citation-style-language/schema/raw/master/csl-citation.json" }</w:instrText>
            </w:r>
            <w:ins w:id="4065" w:author="Robin Matthews" w:date="2021-07-14T13:41:00Z">
              <w:r w:rsidR="00857AE7" w:rsidRPr="00FD718C">
                <w:rPr>
                  <w:rFonts w:ascii="Times New Roman" w:hAnsi="Times New Roman" w:cs="Times New Roman"/>
                  <w:color w:val="000000" w:themeColor="text1"/>
                  <w:sz w:val="16"/>
                  <w:szCs w:val="16"/>
                  <w:lang w:val="en-GB" w:eastAsia="fr-FR"/>
                  <w:rPrChange w:id="4066" w:author="Robin Matthews" w:date="2021-07-14T15:40:00Z">
                    <w:rPr>
                      <w:rFonts w:cs="Times New Roman"/>
                      <w:color w:val="000000" w:themeColor="text1"/>
                      <w:sz w:val="16"/>
                      <w:szCs w:val="16"/>
                      <w:lang w:val="en-GB"/>
                    </w:rPr>
                  </w:rPrChange>
                </w:rPr>
                <w:fldChar w:fldCharType="separate"/>
              </w:r>
              <w:r w:rsidR="00857AE7" w:rsidRPr="00FD718C">
                <w:rPr>
                  <w:rFonts w:cs="Times New Roman"/>
                  <w:noProof/>
                  <w:color w:val="000000" w:themeColor="text1"/>
                  <w:sz w:val="16"/>
                  <w:szCs w:val="16"/>
                  <w:lang w:val="en-GB"/>
                </w:rPr>
                <w:t xml:space="preserve">(Giorgi et al., 2014; Pinto et al., 2016; Dosio et al., 2019; </w:t>
              </w:r>
              <w:r w:rsidR="00857AE7" w:rsidRPr="00FD718C">
                <w:rPr>
                  <w:rFonts w:cs="Times New Roman"/>
                  <w:noProof/>
                  <w:color w:val="000000" w:themeColor="text1"/>
                  <w:sz w:val="16"/>
                  <w:szCs w:val="16"/>
                  <w:lang w:val="en-GB"/>
                </w:rPr>
                <w:lastRenderedPageBreak/>
                <w:t>Coppola et al., 2021b)</w:t>
              </w:r>
              <w:r w:rsidR="00857AE7" w:rsidRPr="00FD718C">
                <w:rPr>
                  <w:rFonts w:ascii="Times New Roman" w:hAnsi="Times New Roman" w:cs="Times New Roman"/>
                  <w:color w:val="000000" w:themeColor="text1"/>
                  <w:sz w:val="16"/>
                  <w:szCs w:val="16"/>
                  <w:lang w:val="en-GB" w:eastAsia="fr-FR"/>
                  <w:rPrChange w:id="4067" w:author="Robin Matthews" w:date="2021-07-14T15:40:00Z">
                    <w:rPr>
                      <w:rFonts w:cs="Times New Roman"/>
                      <w:color w:val="000000" w:themeColor="text1"/>
                      <w:sz w:val="16"/>
                      <w:szCs w:val="16"/>
                      <w:lang w:val="en-GB"/>
                    </w:rPr>
                  </w:rPrChange>
                </w:rPr>
                <w:fldChar w:fldCharType="end"/>
              </w:r>
              <w:r w:rsidR="00857AE7" w:rsidRPr="00D424AA" w:rsidDel="00857AE7">
                <w:rPr>
                  <w:rFonts w:ascii="Times New Roman" w:hAnsi="Times New Roman" w:cs="Times New Roman"/>
                  <w:color w:val="000000" w:themeColor="text1"/>
                  <w:sz w:val="16"/>
                  <w:szCs w:val="16"/>
                  <w:lang w:val="en-GB"/>
                </w:rPr>
                <w:t xml:space="preserve"> </w:t>
              </w:r>
            </w:ins>
            <w:del w:id="4068" w:author="Robin Matthews" w:date="2021-07-14T13:41:00Z">
              <w:r w:rsidRPr="00D424AA" w:rsidDel="00857AE7">
                <w:rPr>
                  <w:rFonts w:ascii="Times New Roman" w:hAnsi="Times New Roman" w:cs="Times New Roman"/>
                  <w:color w:val="000000" w:themeColor="text1"/>
                  <w:sz w:val="16"/>
                  <w:szCs w:val="16"/>
                  <w:lang w:val="en-GB"/>
                </w:rPr>
                <w:delText>(</w:delText>
              </w:r>
              <w:commentRangeStart w:id="4069"/>
              <w:r w:rsidRPr="00D424AA" w:rsidDel="00857AE7">
                <w:rPr>
                  <w:rFonts w:ascii="Times New Roman" w:hAnsi="Times New Roman" w:cs="Times New Roman"/>
                  <w:color w:val="000000" w:themeColor="text1"/>
                  <w:sz w:val="16"/>
                  <w:szCs w:val="16"/>
                  <w:lang w:val="en-GB" w:eastAsia="fr-FR"/>
                </w:rPr>
                <w:fldChar w:fldCharType="begin" w:fldLock="1"/>
              </w:r>
              <w:r w:rsidR="00FF6231" w:rsidDel="00857AE7">
                <w:rPr>
                  <w:rFonts w:ascii="Times New Roman" w:hAnsi="Times New Roman" w:cs="Times New Roman"/>
                  <w:color w:val="000000" w:themeColor="text1"/>
                  <w:sz w:val="16"/>
                  <w:szCs w:val="16"/>
                  <w:lang w:val="en-GB"/>
                </w:rPr>
                <w:delInstrText>ADDIN CSL_CITATION { "citationItems" : [ { "id" : "ITEM-1",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1",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mendeley" : { "formattedCitation" : "(Pinto et al., 2016)", "manualFormatting" : "Pinto et al., 2016; ", "plainTextFormattedCitation" : "(Pinto et al., 2016)", "previouslyFormattedCitation" : "(Pinto et al., 2016)" }, "properties" : { "noteIndex" : 0 }, "schema" : "https://github.com/citation-style-language/schema/raw/master/csl-citation.json" }</w:delInstrText>
              </w:r>
              <w:r w:rsidRPr="00D424AA" w:rsidDel="00857AE7">
                <w:rPr>
                  <w:rFonts w:ascii="Times New Roman" w:hAnsi="Times New Roman" w:cs="Times New Roman"/>
                  <w:color w:val="000000" w:themeColor="text1"/>
                  <w:sz w:val="16"/>
                  <w:szCs w:val="16"/>
                  <w:lang w:val="en-GB" w:eastAsia="fr-FR"/>
                </w:rPr>
                <w:fldChar w:fldCharType="separate"/>
              </w:r>
              <w:r w:rsidR="00A26296" w:rsidDel="00857AE7">
                <w:rPr>
                  <w:rFonts w:ascii="Times New Roman" w:hAnsi="Times New Roman" w:cs="Times New Roman"/>
                  <w:noProof/>
                  <w:color w:val="000000" w:themeColor="text1"/>
                  <w:sz w:val="16"/>
                  <w:szCs w:val="16"/>
                  <w:lang w:val="en-GB"/>
                </w:rPr>
                <w:delText xml:space="preserve">Pinto et al., 2016; </w:delText>
              </w:r>
              <w:r w:rsidRPr="00D424AA" w:rsidDel="00857AE7">
                <w:rPr>
                  <w:rFonts w:ascii="Times New Roman" w:hAnsi="Times New Roman" w:cs="Times New Roman"/>
                  <w:color w:val="000000" w:themeColor="text1"/>
                  <w:sz w:val="16"/>
                  <w:szCs w:val="16"/>
                  <w:lang w:val="en-GB" w:eastAsia="fr-FR"/>
                </w:rPr>
                <w:fldChar w:fldCharType="end"/>
              </w:r>
              <w:commentRangeEnd w:id="4069"/>
              <w:r w:rsidR="00A26296" w:rsidDel="00857AE7">
                <w:rPr>
                  <w:rStyle w:val="Marquedecommentaire"/>
                  <w:rFonts w:ascii="Times New Roman" w:hAnsi="Times New Roman" w:cstheme="minorBidi"/>
                  <w:lang w:val="fr-FR" w:eastAsia="fr-FR"/>
                </w:rPr>
                <w:commentReference w:id="4069"/>
              </w:r>
              <w:r w:rsidRPr="00841A35" w:rsidDel="00857AE7">
                <w:rPr>
                  <w:rFonts w:ascii="Times New Roman" w:hAnsi="Times New Roman" w:cs="Times New Roman"/>
                  <w:color w:val="000000" w:themeColor="text1"/>
                  <w:sz w:val="16"/>
                  <w:szCs w:val="16"/>
                  <w:lang w:val="en-GB"/>
                </w:rPr>
                <w:delText xml:space="preserve"> </w:delText>
              </w:r>
              <w:commentRangeStart w:id="4070"/>
              <w:r w:rsidRPr="00D424AA" w:rsidDel="00857AE7">
                <w:rPr>
                  <w:rFonts w:cs="Times New Roman"/>
                  <w:sz w:val="16"/>
                  <w:szCs w:val="16"/>
                  <w:lang w:val="en-GB"/>
                </w:rPr>
                <w:fldChar w:fldCharType="begin" w:fldLock="1"/>
              </w:r>
              <w:r w:rsidR="00FF6231" w:rsidDel="00857AE7">
                <w:rPr>
                  <w:rFonts w:ascii="Times New Roman" w:hAnsi="Times New Roman" w:cs="Times New Roman"/>
                  <w:sz w:val="16"/>
                  <w:szCs w:val="16"/>
                  <w:lang w:val="en-GB"/>
                </w:rPr>
                <w:del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Dosio et al., 2019</w:delText>
              </w:r>
              <w:r w:rsidRPr="00D424AA" w:rsidDel="00857AE7">
                <w:rPr>
                  <w:rFonts w:cs="Times New Roman"/>
                  <w:sz w:val="16"/>
                  <w:szCs w:val="16"/>
                  <w:lang w:val="en-GB"/>
                </w:rPr>
                <w:fldChar w:fldCharType="end"/>
              </w:r>
              <w:commentRangeEnd w:id="4070"/>
              <w:r w:rsidR="00A26296" w:rsidDel="00857AE7">
                <w:rPr>
                  <w:rStyle w:val="Marquedecommentaire"/>
                  <w:rFonts w:ascii="Times New Roman" w:hAnsi="Times New Roman" w:cstheme="minorBidi"/>
                  <w:lang w:val="fr-FR" w:eastAsia="fr-FR"/>
                </w:rPr>
                <w:commentReference w:id="4070"/>
              </w:r>
              <w:r w:rsidRPr="00841A35" w:rsidDel="00857AE7">
                <w:rPr>
                  <w:rFonts w:ascii="Times New Roman" w:hAnsi="Times New Roman" w:cs="Times New Roman"/>
                  <w:sz w:val="16"/>
                  <w:szCs w:val="16"/>
                  <w:lang w:val="en-GB"/>
                </w:rPr>
                <w:delText>;</w:delText>
              </w:r>
              <w:r w:rsidRPr="00D424AA" w:rsidDel="00857AE7">
                <w:rPr>
                  <w:rFonts w:ascii="Times New Roman" w:hAnsi="Times New Roman" w:cs="Times New Roman"/>
                  <w:color w:val="000000" w:themeColor="text1"/>
                  <w:sz w:val="16"/>
                  <w:szCs w:val="16"/>
                  <w:lang w:val="en-GB"/>
                </w:rPr>
                <w:delText xml:space="preserve"> </w:delText>
              </w:r>
              <w:commentRangeStart w:id="4071"/>
              <w:r w:rsidRPr="00D424AA" w:rsidDel="00857AE7">
                <w:rPr>
                  <w:rFonts w:cs="Times New Roman"/>
                  <w:sz w:val="16"/>
                  <w:szCs w:val="16"/>
                  <w:lang w:val="en-GB"/>
                </w:rPr>
                <w:fldChar w:fldCharType="begin" w:fldLock="1"/>
              </w:r>
              <w:r w:rsidR="00FF6231" w:rsidDel="00857AE7">
                <w:rPr>
                  <w:rFonts w:ascii="Times New Roman" w:hAnsi="Times New Roman" w:cs="Times New Roman"/>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Giorgi et al., 2014</w:delText>
              </w:r>
              <w:r w:rsidRPr="00D424AA" w:rsidDel="00857AE7">
                <w:rPr>
                  <w:rFonts w:cs="Times New Roman"/>
                  <w:sz w:val="16"/>
                  <w:szCs w:val="16"/>
                  <w:lang w:val="en-GB"/>
                </w:rPr>
                <w:fldChar w:fldCharType="end"/>
              </w:r>
              <w:commentRangeEnd w:id="4071"/>
              <w:r w:rsidR="00A26296" w:rsidDel="00857AE7">
                <w:rPr>
                  <w:rStyle w:val="Marquedecommentaire"/>
                  <w:rFonts w:ascii="Times New Roman" w:hAnsi="Times New Roman" w:cstheme="minorBidi"/>
                  <w:lang w:val="fr-FR" w:eastAsia="fr-FR"/>
                </w:rPr>
                <w:commentReference w:id="4071"/>
              </w:r>
              <w:r w:rsidRPr="00841A35" w:rsidDel="00857AE7">
                <w:rPr>
                  <w:rFonts w:ascii="Times New Roman" w:hAnsi="Times New Roman" w:cs="Times New Roman"/>
                  <w:sz w:val="16"/>
                  <w:szCs w:val="16"/>
                  <w:lang w:val="en-GB"/>
                </w:rPr>
                <w:delText xml:space="preserve">; </w:delText>
              </w:r>
              <w:commentRangeStart w:id="4072"/>
              <w:r w:rsidRPr="00D424AA" w:rsidDel="00857AE7">
                <w:rPr>
                  <w:rFonts w:cs="Times New Roman"/>
                  <w:sz w:val="16"/>
                  <w:szCs w:val="16"/>
                  <w:lang w:val="en-GB"/>
                </w:rPr>
                <w:fldChar w:fldCharType="begin" w:fldLock="1"/>
              </w:r>
              <w:r w:rsidR="00FC4C2D" w:rsidDel="00857AE7">
                <w:rPr>
                  <w:rFonts w:ascii="Times New Roman" w:hAnsi="Times New Roman" w:cs="Times New Roman"/>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Coppola et al., 2021b)</w:delText>
              </w:r>
              <w:r w:rsidRPr="00D424AA" w:rsidDel="00857AE7">
                <w:rPr>
                  <w:rFonts w:cs="Times New Roman"/>
                  <w:sz w:val="16"/>
                  <w:szCs w:val="16"/>
                  <w:lang w:val="en-GB"/>
                </w:rPr>
                <w:fldChar w:fldCharType="end"/>
              </w:r>
              <w:commentRangeEnd w:id="4072"/>
              <w:r w:rsidR="00A26296" w:rsidDel="00857AE7">
                <w:rPr>
                  <w:rStyle w:val="Marquedecommentaire"/>
                  <w:rFonts w:ascii="Times New Roman" w:hAnsi="Times New Roman" w:cstheme="minorBidi"/>
                  <w:lang w:val="fr-FR" w:eastAsia="fr-FR"/>
                </w:rPr>
                <w:commentReference w:id="4072"/>
              </w:r>
              <w:r w:rsidRPr="00841A35" w:rsidDel="00857AE7">
                <w:rPr>
                  <w:rFonts w:ascii="Times New Roman" w:hAnsi="Times New Roman" w:cs="Times New Roman"/>
                  <w:color w:val="000000" w:themeColor="text1"/>
                  <w:sz w:val="16"/>
                  <w:szCs w:val="16"/>
                  <w:lang w:val="en-GB"/>
                </w:rPr>
                <w:delText xml:space="preserve"> </w:delText>
              </w:r>
            </w:del>
            <w:bookmarkEnd w:id="4063"/>
          </w:p>
        </w:tc>
      </w:tr>
      <w:tr w:rsidR="00D376F0" w:rsidRPr="00F1665C" w14:paraId="4CEE0D47" w14:textId="77777777" w:rsidTr="00723657">
        <w:trPr>
          <w:trHeight w:val="1785"/>
        </w:trPr>
        <w:tc>
          <w:tcPr>
            <w:tcW w:w="2158" w:type="dxa"/>
            <w:vMerge/>
          </w:tcPr>
          <w:p w14:paraId="0A9AE254"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EEAF6"/>
          </w:tcPr>
          <w:p w14:paraId="72E9717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in the intensification of heavy precipitation. </w:t>
            </w:r>
          </w:p>
        </w:tc>
        <w:tc>
          <w:tcPr>
            <w:tcW w:w="1985" w:type="dxa"/>
            <w:tcBorders>
              <w:top w:val="dashed" w:sz="4" w:space="0" w:color="000000"/>
            </w:tcBorders>
            <w:shd w:val="clear" w:color="auto" w:fill="D9D9D9"/>
          </w:tcPr>
          <w:p w14:paraId="00B341A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Cs/>
                <w:i/>
                <w:iCs/>
                <w:color w:val="000000" w:themeColor="text1"/>
                <w:sz w:val="16"/>
                <w:szCs w:val="16"/>
                <w:lang w:val="en-GB"/>
              </w:rPr>
              <w:t>Low confidence</w:t>
            </w:r>
          </w:p>
        </w:tc>
        <w:tc>
          <w:tcPr>
            <w:tcW w:w="2693" w:type="dxa"/>
            <w:tcBorders>
              <w:top w:val="dashed" w:sz="4" w:space="0" w:color="000000"/>
            </w:tcBorders>
            <w:shd w:val="clear" w:color="auto" w:fill="DEEAF6"/>
            <w:tcMar>
              <w:top w:w="40" w:type="dxa"/>
              <w:left w:w="40" w:type="dxa"/>
              <w:bottom w:w="40" w:type="dxa"/>
              <w:right w:w="40" w:type="dxa"/>
            </w:tcMar>
          </w:tcPr>
          <w:p w14:paraId="77EB09C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0EE2C3C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compared with the recent past (1995-2014))</w:t>
            </w:r>
          </w:p>
          <w:p w14:paraId="2C7E70C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pre-industrial) </w:t>
            </w:r>
          </w:p>
        </w:tc>
        <w:tc>
          <w:tcPr>
            <w:tcW w:w="3305" w:type="dxa"/>
            <w:tcBorders>
              <w:top w:val="dashed" w:sz="4" w:space="0" w:color="000000"/>
            </w:tcBorders>
            <w:shd w:val="clear" w:color="auto" w:fill="AED9FC"/>
            <w:tcMar>
              <w:top w:w="40" w:type="dxa"/>
              <w:left w:w="40" w:type="dxa"/>
              <w:bottom w:w="40" w:type="dxa"/>
              <w:right w:w="40" w:type="dxa"/>
            </w:tcMar>
          </w:tcPr>
          <w:p w14:paraId="09BA66C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4F06A9C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4DAB1E7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tc>
        <w:tc>
          <w:tcPr>
            <w:tcW w:w="2082" w:type="dxa"/>
            <w:tcBorders>
              <w:top w:val="dashed" w:sz="4" w:space="0" w:color="000000"/>
            </w:tcBorders>
            <w:shd w:val="clear" w:color="auto" w:fill="42AEF0"/>
            <w:tcMar>
              <w:top w:w="40" w:type="dxa"/>
              <w:left w:w="40" w:type="dxa"/>
              <w:bottom w:w="40" w:type="dxa"/>
              <w:right w:w="40" w:type="dxa"/>
            </w:tcMar>
          </w:tcPr>
          <w:p w14:paraId="38BB99E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100C56B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44676081" w14:textId="195E879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 xml:space="preserve">Extremely </w:t>
            </w:r>
            <w:r w:rsidR="00B810A0">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tc>
      </w:tr>
      <w:tr w:rsidR="00D376F0" w:rsidRPr="00F1665C" w14:paraId="4118E2A9" w14:textId="77777777" w:rsidTr="00723657">
        <w:tc>
          <w:tcPr>
            <w:tcW w:w="2158" w:type="dxa"/>
            <w:vMerge w:val="restart"/>
          </w:tcPr>
          <w:p w14:paraId="63804385"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adagascar (MDG)</w:t>
            </w:r>
          </w:p>
          <w:p w14:paraId="4AAB2047" w14:textId="77777777" w:rsidR="00D376F0" w:rsidRPr="00D424AA" w:rsidRDefault="00D376F0" w:rsidP="00D424AA">
            <w:pPr>
              <w:rPr>
                <w:rFonts w:ascii="Times New Roman" w:hAnsi="Times New Roman" w:cs="Times New Roman"/>
                <w:color w:val="000000" w:themeColor="text1"/>
                <w:sz w:val="16"/>
                <w:szCs w:val="16"/>
                <w:lang w:val="en-GB"/>
              </w:rPr>
            </w:pPr>
          </w:p>
          <w:p w14:paraId="22023144"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9D9D9"/>
          </w:tcPr>
          <w:p w14:paraId="4928BFA4" w14:textId="020C0A80" w:rsidR="00D376F0" w:rsidRPr="00D424AA" w:rsidDel="00857AE7" w:rsidRDefault="00D376F0">
            <w:pPr>
              <w:rPr>
                <w:del w:id="4073" w:author="Robin Matthews" w:date="2021-07-14T13:34:00Z"/>
                <w:rFonts w:ascii="Times New Roman" w:hAnsi="Times New Roman" w:cs="Times New Roman"/>
                <w:sz w:val="16"/>
                <w:szCs w:val="16"/>
                <w:lang w:val="en-GB"/>
              </w:rPr>
            </w:pPr>
            <w:r w:rsidRPr="00D424AA">
              <w:rPr>
                <w:rFonts w:ascii="Times New Roman" w:hAnsi="Times New Roman" w:cs="Times New Roman"/>
                <w:bCs/>
                <w:color w:val="000000" w:themeColor="text1"/>
                <w:sz w:val="16"/>
                <w:szCs w:val="16"/>
                <w:lang w:val="en-GB"/>
              </w:rPr>
              <w:t xml:space="preserve">Insufficient data to assess trends </w:t>
            </w:r>
            <w:r w:rsidRPr="00D424AA">
              <w:rPr>
                <w:rFonts w:ascii="Times New Roman" w:hAnsi="Times New Roman" w:cs="Times New Roman"/>
                <w:color w:val="000000" w:themeColor="text1"/>
                <w:sz w:val="16"/>
                <w:szCs w:val="16"/>
                <w:lang w:val="en-GB"/>
              </w:rPr>
              <w:t>and trends in available data are not sign</w:t>
            </w:r>
            <w:r w:rsidRPr="00857AE7">
              <w:rPr>
                <w:rFonts w:cs="Times New Roman"/>
                <w:color w:val="000000" w:themeColor="text1"/>
                <w:sz w:val="16"/>
                <w:szCs w:val="16"/>
                <w:lang w:val="en-GB"/>
              </w:rPr>
              <w:t xml:space="preserve">ificant </w:t>
            </w:r>
            <w:ins w:id="4074" w:author="Robin Matthews" w:date="2021-07-14T13:34:00Z">
              <w:r w:rsidR="00857AE7" w:rsidRPr="00FD718C">
                <w:rPr>
                  <w:rFonts w:cs="Times New Roman"/>
                  <w:sz w:val="16"/>
                  <w:szCs w:val="16"/>
                  <w:lang w:val="en-GB"/>
                </w:rPr>
                <w:fldChar w:fldCharType="begin" w:fldLock="1"/>
              </w:r>
            </w:ins>
            <w:r w:rsidR="00D60E09">
              <w:rPr>
                <w:rFonts w:ascii="Times New Roman" w:hAnsi="Times New Roman"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3",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id" : "ITEM-4", "itemData" : { "DOI" : "10.1029/2010JD015303", "ISSN" : "0148-0227", "abstract" : "A workshop on climate change indices was held at the Mauritius Meteorological Services in October 2009 to produce the first analysis of climate trends for the countries of the western Indian Ocean. Scientists brought their long-term daily temperature and precipitation for a careful assessment of data quality and homogeneity, and for the preparation of climate change indices. This paper reports on the trends in daily and extreme temperature and precipitation indices for 1961-2008. The results indicate a definitive warming of surface air temperature at land stations. Annual means of the daytime and nighttime temperatures have increased at a similar rate, leading to no discernible change in the diurnal temperature range. Significant increasing trends were found in the frequency of warm days and warm nights, while decreasing trends were observed in the frequency of cold days and cold nights. Moreover, it seems that the warm extremes have changed more than the cold extremes in the western Indian Ocean region. Trends in precipitation indices are generally weak and show less spatial coherence. Regionally, a significant decrease was found in the annual total rainfall for the past 48 years. The results also show some increase in consecutive dry days, no change in daily intensity and consecutive wet days, and a decrease in extreme precipitation events. Temperature indices are highly correlated with sea surface temperatures of the region, whereas weak correlations are found with the precipitation indices. Copyright 2011 by the American Geophysical Union.", "author" : [ { "dropping-particle" : "", "family" : "Vincent", "given" : "L. A.", "non-dropping-particle" : "", "parse-names" : false, "suffix" : "" }, { "dropping-particle" : "", "family" : "Aguilar", "given" : "E.", "non-dropping-particle" : "", "parse-names" : false, "suffix" : "" }, { "dropping-particle" : "", "family" : "Saindou", "given" : "M.", "non-dropping-particle" : "", "parse-names" : false, "suffix" : "" }, { "dropping-particle" : "", "family" : "Hassane", "given" : "A. F.", "non-dropping-particle" : "", "parse-names" : false, "suffix" : "" }, { "dropping-particle" : "", "family" : "Jumaux", "given" : "G.", "non-dropping-particle" : "", "parse-names" : false, "suffix" : "" }, { "dropping-particle" : "", "family" : "Roy", "given" : "D.", "non-dropping-particle" : "", "parse-names" : false, "suffix" : "" }, { "dropping-particle" : "", "family" : "Booneeady", "given" : "P.", "non-dropping-particle" : "", "parse-names" : false, "suffix" : "" }, { "dropping-particle" : "", "family" : "Virasami", "given" : "R.", "non-dropping-particle" : "", "parse-names" : false, "suffix" : "" }, { "dropping-particle" : "", "family" : "Randriamarolaza", "given" : "L. Y. A.", "non-dropping-particle" : "", "parse-names" : false, "suffix" : "" }, { "dropping-particle" : "", "family" : "Faniriantsoa", "given" : "F. R.", "non-dropping-particle" : "", "parse-names" : false, "suffix" : "" }, { "dropping-particle" : "", "family" : "Amelie", "given" : "V.", "non-dropping-particle" : "", "parse-names" : false, "suffix" : "" }, { "dropping-particle" : "", "family" : "Seeward", "given" : "H.", "non-dropping-particle" : "", "parse-names" : false, "suffix" : "" }, { "dropping-particle" : "", "family" : "Montfraix", "given" : "B.", "non-dropping-particle" : "", "parse-names" : false, "suffix" : "" } ], "container-title" : "Journal of Geophysical Research: Atmospheres", "id" : "ITEM-4", "issue" : "D10", "issued" : { "date-parts" : [ [ "2011", "5", "24" ] ] }, "page" : "D10108", "publisher" : "Blackwell Publishing Ltd", "title" : "Observed trends in indices of daily and extreme temperature and precipitation for the countries of the western Indian Ocean, 1961\u20132008", "translator" : [ { "dropping-particle" : "", "family" : "S3405", "given" : "", "non-dropping-particle" : "", "parse-names" : false, "suffix" : "" } ], "type" : "article-journal", "volume" : "116" }, "uris" : [ "http://www.mendeley.com/documents/?uuid=e970364b-1a22-49b9-a6fa-f213b60fd65b" ] } ], "mendeley" : { "formattedCitation" : "(Vincent et al., 2011; Donat et al., 2013a; Dunn et al., 2020; Sun et al., 2020a)", "manualFormatting" : "(Vincent et al., 2011; Donat et al., 2013b; Dunn et al., 2020; Sun et al., 2020b)", "plainTextFormattedCitation" : "(Vincent et al., 2011; Donat et al., 2013a; Dunn et al., 2020; Sun et al., 2020a)", "previouslyFormattedCitation" : "(Vincent et al., 2011; Donat et al., 2013a; Dunn et al., 2020; Sun et al., 2020a)" }, "properties" : { "noteIndex" : 0 }, "schema" : "https://github.com/citation-style-language/schema/raw/master/csl-citation.json" }</w:instrText>
            </w:r>
            <w:ins w:id="4075" w:author="Robin Matthews" w:date="2021-07-14T13:34:00Z">
              <w:r w:rsidR="00857AE7" w:rsidRPr="00FD718C">
                <w:rPr>
                  <w:rFonts w:cs="Times New Roman"/>
                  <w:sz w:val="16"/>
                  <w:szCs w:val="16"/>
                  <w:lang w:val="en-GB"/>
                  <w:rPrChange w:id="4076" w:author="Robin Matthews" w:date="2021-07-14T15:41:00Z">
                    <w:rPr>
                      <w:rFonts w:cs="Times New Roman"/>
                      <w:sz w:val="16"/>
                      <w:szCs w:val="16"/>
                      <w:lang w:val="en-GB"/>
                    </w:rPr>
                  </w:rPrChange>
                </w:rPr>
                <w:fldChar w:fldCharType="separate"/>
              </w:r>
              <w:r w:rsidR="00857AE7" w:rsidRPr="00FD718C">
                <w:rPr>
                  <w:rFonts w:cs="Times New Roman"/>
                  <w:noProof/>
                  <w:sz w:val="16"/>
                  <w:szCs w:val="16"/>
                  <w:lang w:val="en-GB"/>
                </w:rPr>
                <w:t>(Vincent et al., 2011; Donat et al., 2013b; Dunn et al., 2020; Sun et al., 2020b)</w:t>
              </w:r>
              <w:r w:rsidR="00857AE7" w:rsidRPr="00B549EC">
                <w:rPr>
                  <w:rFonts w:cs="Times New Roman"/>
                  <w:sz w:val="16"/>
                  <w:szCs w:val="16"/>
                  <w:lang w:val="en-GB"/>
                </w:rPr>
                <w:fldChar w:fldCharType="end"/>
              </w:r>
            </w:ins>
            <w:commentRangeStart w:id="4077"/>
            <w:del w:id="4078" w:author="Robin Matthews" w:date="2021-07-14T13:34:00Z">
              <w:r w:rsidRPr="00D424AA" w:rsidDel="00857AE7">
                <w:rPr>
                  <w:rFonts w:cs="Times New Roman"/>
                  <w:sz w:val="16"/>
                  <w:szCs w:val="16"/>
                  <w:lang w:val="en-GB"/>
                </w:rPr>
                <w:fldChar w:fldCharType="begin" w:fldLock="1"/>
              </w:r>
              <w:r w:rsidR="00AB36D4" w:rsidRPr="00857AE7" w:rsidDel="00857AE7">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RPr="00857AE7" w:rsidDel="00857AE7">
                <w:rPr>
                  <w:rFonts w:cs="Times New Roman"/>
                  <w:noProof/>
                  <w:sz w:val="16"/>
                  <w:szCs w:val="16"/>
                  <w:lang w:val="en-GB"/>
                </w:rPr>
                <w:delText>(Sun et al., 2020</w:delText>
              </w:r>
              <w:r w:rsidRPr="00D424AA" w:rsidDel="00857AE7">
                <w:rPr>
                  <w:rFonts w:cs="Times New Roman"/>
                  <w:sz w:val="16"/>
                  <w:szCs w:val="16"/>
                  <w:lang w:val="en-GB"/>
                </w:rPr>
                <w:fldChar w:fldCharType="end"/>
              </w:r>
              <w:commentRangeEnd w:id="4077"/>
              <w:r w:rsidR="00A26296" w:rsidDel="00857AE7">
                <w:rPr>
                  <w:rStyle w:val="Marquedecommentaire"/>
                  <w:rFonts w:ascii="Times New Roman" w:hAnsi="Times New Roman" w:cstheme="minorBidi"/>
                  <w:lang w:val="fr-FR" w:eastAsia="fr-FR"/>
                </w:rPr>
                <w:commentReference w:id="4077"/>
              </w:r>
              <w:r w:rsidRPr="00841A35" w:rsidDel="00857AE7">
                <w:rPr>
                  <w:rFonts w:ascii="Times New Roman" w:hAnsi="Times New Roman" w:cs="Times New Roman"/>
                  <w:sz w:val="16"/>
                  <w:szCs w:val="16"/>
                  <w:lang w:val="en-GB"/>
                </w:rPr>
                <w:delText xml:space="preserve">; </w:delText>
              </w:r>
            </w:del>
          </w:p>
          <w:commentRangeStart w:id="4079"/>
          <w:p w14:paraId="3B4CCA6C" w14:textId="29246034" w:rsidR="00D376F0" w:rsidRPr="00841A35" w:rsidDel="00857AE7" w:rsidRDefault="00D376F0">
            <w:pPr>
              <w:rPr>
                <w:del w:id="4080" w:author="Robin Matthews" w:date="2021-07-14T13:34:00Z"/>
                <w:rFonts w:ascii="Times New Roman" w:hAnsi="Times New Roman" w:cs="Times New Roman"/>
                <w:color w:val="000000" w:themeColor="text1"/>
                <w:sz w:val="16"/>
                <w:szCs w:val="16"/>
                <w:lang w:val="en-GB"/>
              </w:rPr>
            </w:pPr>
            <w:del w:id="4081" w:author="Robin Matthews" w:date="2021-07-14T13:34:00Z">
              <w:r w:rsidRPr="00D424AA" w:rsidDel="00857AE7">
                <w:rPr>
                  <w:rFonts w:cs="Times New Roman"/>
                  <w:sz w:val="16"/>
                  <w:szCs w:val="16"/>
                  <w:lang w:val="en-GB"/>
                </w:rPr>
                <w:fldChar w:fldCharType="begin" w:fldLock="1"/>
              </w:r>
              <w:r w:rsidR="00FF6231" w:rsidDel="00857AE7">
                <w:rPr>
                  <w:rFonts w:ascii="Times New Roman" w:hAnsi="Times New Roman"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Dunn et al., 2020</w:delText>
              </w:r>
              <w:r w:rsidRPr="00D424AA" w:rsidDel="00857AE7">
                <w:rPr>
                  <w:rFonts w:cs="Times New Roman"/>
                  <w:sz w:val="16"/>
                  <w:szCs w:val="16"/>
                  <w:lang w:val="en-GB"/>
                </w:rPr>
                <w:fldChar w:fldCharType="end"/>
              </w:r>
              <w:commentRangeEnd w:id="4079"/>
              <w:r w:rsidR="00A26296" w:rsidDel="00857AE7">
                <w:rPr>
                  <w:rStyle w:val="Marquedecommentaire"/>
                  <w:rFonts w:ascii="Times New Roman" w:hAnsi="Times New Roman" w:cstheme="minorBidi"/>
                  <w:lang w:val="fr-FR" w:eastAsia="fr-FR"/>
                </w:rPr>
                <w:commentReference w:id="4079"/>
              </w:r>
              <w:r w:rsidRPr="00841A35" w:rsidDel="00857AE7">
                <w:rPr>
                  <w:rFonts w:ascii="Times New Roman" w:hAnsi="Times New Roman" w:cs="Times New Roman"/>
                  <w:sz w:val="16"/>
                  <w:szCs w:val="16"/>
                  <w:lang w:val="en-GB"/>
                </w:rPr>
                <w:delText xml:space="preserve">; </w:delText>
              </w:r>
              <w:commentRangeStart w:id="4082"/>
              <w:r w:rsidRPr="00D424AA" w:rsidDel="00857AE7">
                <w:rPr>
                  <w:rFonts w:cs="Times New Roman"/>
                  <w:sz w:val="16"/>
                  <w:szCs w:val="16"/>
                  <w:lang w:val="en-GB"/>
                </w:rPr>
                <w:fldChar w:fldCharType="begin" w:fldLock="1"/>
              </w:r>
              <w:r w:rsidR="00FF6231" w:rsidDel="00857AE7">
                <w:rPr>
                  <w:rFonts w:ascii="Times New Roman" w:hAnsi="Times New Roman" w:cs="Times New Roman"/>
                  <w:sz w:val="16"/>
                  <w:szCs w:val="16"/>
                  <w:lang w:val="en-GB"/>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manualFormatting" : "Donat et al., 2013", "plainTextFormattedCitation" : "(Donat et al., 2013a)", "previouslyFormattedCitation" : "(Donat et al., 2013a)"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Donat et al., 2013</w:delText>
              </w:r>
              <w:r w:rsidRPr="00D424AA" w:rsidDel="00857AE7">
                <w:rPr>
                  <w:rFonts w:cs="Times New Roman"/>
                  <w:sz w:val="16"/>
                  <w:szCs w:val="16"/>
                  <w:lang w:val="en-GB"/>
                </w:rPr>
                <w:fldChar w:fldCharType="end"/>
              </w:r>
              <w:commentRangeEnd w:id="4082"/>
              <w:r w:rsidR="00A26296" w:rsidDel="00857AE7">
                <w:rPr>
                  <w:rStyle w:val="Marquedecommentaire"/>
                  <w:rFonts w:ascii="Times New Roman" w:hAnsi="Times New Roman" w:cstheme="minorBidi"/>
                  <w:lang w:val="fr-FR" w:eastAsia="fr-FR"/>
                </w:rPr>
                <w:commentReference w:id="4082"/>
              </w:r>
              <w:r w:rsidRPr="00841A35" w:rsidDel="00857AE7">
                <w:rPr>
                  <w:rFonts w:ascii="Times New Roman" w:hAnsi="Times New Roman" w:cs="Times New Roman"/>
                  <w:sz w:val="16"/>
                  <w:szCs w:val="16"/>
                  <w:lang w:val="en-GB"/>
                </w:rPr>
                <w:delText xml:space="preserve">; </w:delText>
              </w:r>
              <w:commentRangeStart w:id="4083"/>
              <w:r w:rsidRPr="00D424AA" w:rsidDel="00857AE7">
                <w:rPr>
                  <w:rFonts w:cs="Times New Roman"/>
                  <w:sz w:val="16"/>
                  <w:szCs w:val="16"/>
                  <w:lang w:val="en-GB"/>
                </w:rPr>
                <w:fldChar w:fldCharType="begin" w:fldLock="1"/>
              </w:r>
              <w:r w:rsidR="007D2D56" w:rsidDel="00857AE7">
                <w:rPr>
                  <w:rFonts w:ascii="Times New Roman" w:hAnsi="Times New Roman" w:cs="Times New Roman"/>
                  <w:sz w:val="16"/>
                  <w:szCs w:val="16"/>
                  <w:lang w:val="en-GB"/>
                </w:rPr>
                <w:delInstrText>ADDIN CSL_CITATION { "citationItems" : [ { "id" : "ITEM-1", "itemData" : { "DOI" : "10.1029/2010JD015303", "ISSN" : "0148-0227", "abstract" : "A workshop on climate change indices was held at the Mauritius Meteorological Services in October 2009 to produce the first analysis of climate trends for the countries of the western Indian Ocean. Scientists brought their long-term daily temperature and precipitation for a careful assessment of data quality and homogeneity, and for the preparation of climate change indices. This paper reports on the trends in daily and extreme temperature and precipitation indices for 1961-2008. The results indicate a definitive warming of surface air temperature at land stations. Annual means of the daytime and nighttime temperatures have increased at a similar rate, leading to no discernible change in the diurnal temperature range. Significant increasing trends were found in the frequency of warm days and warm nights, while decreasing trends were observed in the frequency of cold days and cold nights. Moreover, it seems that the warm extremes have changed more than the cold extremes in the western Indian Ocean region. Trends in precipitation indices are generally weak and show less spatial coherence. Regionally, a significant decrease was found in the annual total rainfall for the past 48 years. The results also show some increase in consecutive dry days, no change in daily intensity and consecutive wet days, and a decrease in extreme precipitation events. Temperature indices are highly correlated with sea surface temperatures of the region, whereas weak correlations are found with the precipitation indices. Copyright 2011 by the American Geophysical Union.", "author" : [ { "dropping-particle" : "", "family" : "Vincent", "given" : "L. A.", "non-dropping-particle" : "", "parse-names" : false, "suffix" : "" }, { "dropping-particle" : "", "family" : "Aguilar", "given" : "E.", "non-dropping-particle" : "", "parse-names" : false, "suffix" : "" }, { "dropping-particle" : "", "family" : "Saindou", "given" : "M.", "non-dropping-particle" : "", "parse-names" : false, "suffix" : "" }, { "dropping-particle" : "", "family" : "Hassane", "given" : "A. F.", "non-dropping-particle" : "", "parse-names" : false, "suffix" : "" }, { "dropping-particle" : "", "family" : "Jumaux", "given" : "G.", "non-dropping-particle" : "", "parse-names" : false, "suffix" : "" }, { "dropping-particle" : "", "family" : "Roy", "given" : "D.", "non-dropping-particle" : "", "parse-names" : false, "suffix" : "" }, { "dropping-particle" : "", "family" : "Booneeady", "given" : "P.", "non-dropping-particle" : "", "parse-names" : false, "suffix" : "" }, { "dropping-particle" : "", "family" : "Virasami", "given" : "R.", "non-dropping-particle" : "", "parse-names" : false, "suffix" : "" }, { "dropping-particle" : "", "family" : "Randriamarolaza", "given" : "L. Y. A.", "non-dropping-particle" : "", "parse-names" : false, "suffix" : "" }, { "dropping-particle" : "", "family" : "Faniriantsoa", "given" : "F. R.", "non-dropping-particle" : "", "parse-names" : false, "suffix" : "" }, { "dropping-particle" : "", "family" : "Amelie", "given" : "V.", "non-dropping-particle" : "", "parse-names" : false, "suffix" : "" }, { "dropping-particle" : "", "family" : "Seeward", "given" : "H.", "non-dropping-particle" : "", "parse-names" : false, "suffix" : "" }, { "dropping-particle" : "", "family" : "Montfraix", "given" : "B.", "non-dropping-particle" : "", "parse-names" : false, "suffix" : "" } ], "container-title" : "Journal of Geophysical Research: Atmospheres", "id" : "ITEM-1", "issue" : "D10", "issued" : { "date-parts" : [ [ "2011", "5", "24" ] ] }, "page" : "D10108", "publisher" : "Blackwell Publishing Ltd", "title" : "Observed trends in indices of daily and extreme temperature and precipitation for the countries of the western Indian Ocean, 1961\u20132008", "translator" : [ { "dropping-particle" : "", "family" : "S3405", "given" : "", "non-dropping-particle" : "", "parse-names" : false, "suffix" : "" } ], "type" : "article-journal", "volume" : "116" }, "uris" : [ "http://www.mendeley.com/documents/?uuid=e970364b-1a22-49b9-a6fa-f213b60fd65b" ] } ], "mendeley" : { "formattedCitation" : "(Vincent et al., 2011)", "manualFormatting" : "Vincent et al., 2011)", "plainTextFormattedCitation" : "(Vincent et al., 2011)", "previouslyFormattedCitation" : "(Vincent et al., 2011)" }, "properties" : { "noteIndex" : 0 }, "schema" : "https://github.com/citation-style-language/schema/raw/master/csl-citation.json" }</w:delInstrText>
              </w:r>
              <w:r w:rsidRPr="00D424AA" w:rsidDel="00857AE7">
                <w:rPr>
                  <w:rFonts w:cs="Times New Roman"/>
                  <w:sz w:val="16"/>
                  <w:szCs w:val="16"/>
                  <w:lang w:val="en-GB"/>
                </w:rPr>
                <w:fldChar w:fldCharType="separate"/>
              </w:r>
              <w:r w:rsidR="00A26296" w:rsidDel="00857AE7">
                <w:rPr>
                  <w:rFonts w:ascii="Times New Roman" w:hAnsi="Times New Roman" w:cs="Times New Roman"/>
                  <w:noProof/>
                  <w:sz w:val="16"/>
                  <w:szCs w:val="16"/>
                  <w:lang w:val="en-GB"/>
                </w:rPr>
                <w:delText>Vincent et al., 2011)</w:delText>
              </w:r>
              <w:r w:rsidRPr="00D424AA" w:rsidDel="00857AE7">
                <w:rPr>
                  <w:rFonts w:cs="Times New Roman"/>
                  <w:sz w:val="16"/>
                  <w:szCs w:val="16"/>
                  <w:lang w:val="en-GB"/>
                </w:rPr>
                <w:fldChar w:fldCharType="end"/>
              </w:r>
              <w:commentRangeEnd w:id="4083"/>
              <w:r w:rsidR="00A26296" w:rsidDel="00857AE7">
                <w:rPr>
                  <w:rStyle w:val="Marquedecommentaire"/>
                  <w:rFonts w:ascii="Times New Roman" w:hAnsi="Times New Roman" w:cstheme="minorBidi"/>
                  <w:lang w:val="fr-FR" w:eastAsia="fr-FR"/>
                </w:rPr>
                <w:commentReference w:id="4083"/>
              </w:r>
            </w:del>
          </w:p>
          <w:p w14:paraId="0BFE74E4" w14:textId="77777777" w:rsidR="00D376F0" w:rsidRPr="00D424AA" w:rsidRDefault="00D376F0">
            <w:pPr>
              <w:rPr>
                <w:rFonts w:ascii="Times New Roman" w:hAnsi="Times New Roman" w:cs="Times New Roman"/>
                <w:color w:val="000000" w:themeColor="text1"/>
                <w:sz w:val="16"/>
                <w:szCs w:val="16"/>
                <w:lang w:val="en-GB"/>
              </w:rPr>
            </w:pPr>
          </w:p>
        </w:tc>
        <w:tc>
          <w:tcPr>
            <w:tcW w:w="1985" w:type="dxa"/>
            <w:tcBorders>
              <w:top w:val="dashed" w:sz="4" w:space="0" w:color="000000"/>
            </w:tcBorders>
            <w:shd w:val="clear" w:color="auto" w:fill="D9D9D9"/>
          </w:tcPr>
          <w:p w14:paraId="3BD718A2" w14:textId="77777777" w:rsidR="00D376F0" w:rsidRPr="00D424AA" w:rsidRDefault="00D376F0" w:rsidP="00D424AA">
            <w:pPr>
              <w:rPr>
                <w:rFonts w:ascii="Times New Roman" w:hAnsi="Times New Roman" w:cs="Times New Roman"/>
                <w:bCs/>
                <w:iCs/>
                <w:color w:val="000000" w:themeColor="text1"/>
                <w:sz w:val="16"/>
                <w:szCs w:val="16"/>
                <w:lang w:val="en-GB"/>
              </w:rPr>
            </w:pPr>
            <w:r w:rsidRPr="00D424AA">
              <w:rPr>
                <w:rFonts w:ascii="Times New Roman" w:hAnsi="Times New Roman" w:cs="Times New Roman"/>
                <w:bCs/>
                <w:iCs/>
                <w:color w:val="000000" w:themeColor="text1"/>
                <w:sz w:val="16"/>
                <w:szCs w:val="16"/>
                <w:lang w:val="en-GB"/>
              </w:rPr>
              <w:t>Limited evidence</w:t>
            </w:r>
          </w:p>
        </w:tc>
        <w:tc>
          <w:tcPr>
            <w:tcW w:w="2693" w:type="dxa"/>
            <w:tcBorders>
              <w:top w:val="dashed" w:sz="4" w:space="0" w:color="000000"/>
            </w:tcBorders>
            <w:shd w:val="clear" w:color="auto" w:fill="DEEAF6"/>
          </w:tcPr>
          <w:p w14:paraId="45D8D578" w14:textId="06200D6A"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4084"/>
            <w:r w:rsidRPr="00D424AA">
              <w:rPr>
                <w:rFonts w:cs="Times New Roman"/>
                <w:sz w:val="16"/>
                <w:szCs w:val="16"/>
                <w:lang w:val="en-GB"/>
              </w:rPr>
              <w:fldChar w:fldCharType="begin" w:fldLock="1"/>
            </w:r>
            <w:ins w:id="4085" w:author="Robin Matthews" w:date="2021-07-14T15:41:00Z">
              <w:r w:rsidR="002502D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086" w:author="Robin Matthews" w:date="2021-07-14T15:41:00Z">
              <w:r w:rsidR="00FC4C2D" w:rsidDel="002502D9">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087" w:author="Robin Matthews" w:date="2021-07-14T15:41:00Z">
              <w:r w:rsidR="00A26296" w:rsidDel="002502D9">
                <w:rPr>
                  <w:rFonts w:ascii="Times New Roman" w:hAnsi="Times New Roman" w:cs="Times New Roman"/>
                  <w:noProof/>
                  <w:sz w:val="16"/>
                  <w:szCs w:val="16"/>
                  <w:lang w:val="en-GB"/>
                </w:rPr>
                <w:delText>Li et al., 2020</w:delText>
              </w:r>
            </w:del>
            <w:ins w:id="4088" w:author="Robin Matthews" w:date="2021-07-14T15:41:00Z">
              <w:r w:rsidR="002502D9">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084"/>
            <w:r w:rsidR="00A26296">
              <w:rPr>
                <w:rStyle w:val="Marquedecommentaire"/>
                <w:rFonts w:ascii="Times New Roman" w:hAnsi="Times New Roman" w:cstheme="minorBidi"/>
                <w:lang w:val="fr-FR" w:eastAsia="fr-FR"/>
              </w:rPr>
              <w:commentReference w:id="4084"/>
            </w:r>
            <w:r w:rsidRPr="00841A35">
              <w:rPr>
                <w:rFonts w:ascii="Times New Roman" w:hAnsi="Times New Roman" w:cs="Times New Roman"/>
                <w:color w:val="000000" w:themeColor="text1"/>
                <w:sz w:val="16"/>
                <w:szCs w:val="16"/>
                <w:lang w:val="en-GB"/>
              </w:rPr>
              <w:t>; Annex). Median increase of more than 2% in the 50-year Rx1day and Rx5d</w:t>
            </w:r>
            <w:r w:rsidRPr="00D424AA">
              <w:rPr>
                <w:rFonts w:ascii="Times New Roman" w:hAnsi="Times New Roman" w:cs="Times New Roman"/>
                <w:color w:val="000000" w:themeColor="text1"/>
                <w:sz w:val="16"/>
                <w:szCs w:val="16"/>
                <w:lang w:val="en-GB"/>
              </w:rPr>
              <w:t xml:space="preserve">ay events compared to the 1°C warming level </w:t>
            </w:r>
            <w:commentRangeStart w:id="4089"/>
            <w:r w:rsidRPr="00D424AA">
              <w:rPr>
                <w:rFonts w:cs="Times New Roman"/>
                <w:sz w:val="16"/>
                <w:szCs w:val="16"/>
                <w:lang w:val="en-GB"/>
              </w:rPr>
              <w:fldChar w:fldCharType="begin" w:fldLock="1"/>
            </w:r>
            <w:ins w:id="4090" w:author="Robin Matthews" w:date="2021-07-14T15:41:00Z">
              <w:r w:rsidR="002502D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091" w:author="Robin Matthews" w:date="2021-07-14T15:41:00Z">
              <w:r w:rsidR="00FC4C2D" w:rsidDel="002502D9">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092" w:author="Robin Matthews" w:date="2021-07-14T15:41:00Z">
              <w:r w:rsidR="00A26296" w:rsidDel="002502D9">
                <w:rPr>
                  <w:rFonts w:ascii="Times New Roman" w:hAnsi="Times New Roman" w:cs="Times New Roman"/>
                  <w:noProof/>
                  <w:sz w:val="16"/>
                  <w:szCs w:val="16"/>
                  <w:lang w:val="en-GB"/>
                </w:rPr>
                <w:delText>Li et al., 2020</w:delText>
              </w:r>
            </w:del>
            <w:ins w:id="4093" w:author="Robin Matthews" w:date="2021-07-14T15:41:00Z">
              <w:r w:rsidR="002502D9">
                <w:rPr>
                  <w:rFonts w:ascii="Times New Roman" w:hAnsi="Times New Roman" w:cs="Times New Roman"/>
                  <w:noProof/>
                  <w:sz w:val="16"/>
                  <w:szCs w:val="16"/>
                  <w:lang w:val="en-GB"/>
                </w:rPr>
                <w:t>C. Li et al., 2020</w:t>
              </w:r>
            </w:ins>
            <w:del w:id="4094" w:author="Robin Matthews" w:date="2021-07-14T15:41:00Z">
              <w:r w:rsidR="00A26296" w:rsidDel="002502D9">
                <w:rPr>
                  <w:rFonts w:ascii="Times New Roman" w:hAnsi="Times New Roman" w:cs="Times New Roman"/>
                  <w:noProof/>
                  <w:sz w:val="16"/>
                  <w:szCs w:val="16"/>
                  <w:lang w:val="en-GB"/>
                </w:rPr>
                <w:delText>a</w:delText>
              </w:r>
            </w:del>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4089"/>
            <w:r w:rsidR="00A26296">
              <w:rPr>
                <w:rStyle w:val="Marquedecommentaire"/>
                <w:rFonts w:ascii="Times New Roman" w:hAnsi="Times New Roman" w:cstheme="minorBidi"/>
                <w:lang w:val="fr-FR" w:eastAsia="fr-FR"/>
              </w:rPr>
              <w:commentReference w:id="4089"/>
            </w:r>
            <w:r w:rsidRPr="00841A35">
              <w:rPr>
                <w:rFonts w:ascii="Times New Roman" w:hAnsi="Times New Roman" w:cs="Times New Roman"/>
                <w:color w:val="000000" w:themeColor="text1"/>
                <w:sz w:val="16"/>
                <w:szCs w:val="16"/>
                <w:lang w:val="en-GB"/>
              </w:rPr>
              <w:t xml:space="preserve"> and more than 4% in annual Rx1day and Rx5day and 0% in annual Rx30day compared to pre-industrial (Annex).</w:t>
            </w:r>
          </w:p>
          <w:p w14:paraId="2A823589" w14:textId="77777777" w:rsidR="00D376F0" w:rsidRPr="00D424AA" w:rsidRDefault="00D376F0" w:rsidP="00D424AA">
            <w:pPr>
              <w:rPr>
                <w:rFonts w:ascii="Times New Roman" w:hAnsi="Times New Roman" w:cs="Times New Roman"/>
                <w:color w:val="000000" w:themeColor="text1"/>
                <w:sz w:val="16"/>
                <w:szCs w:val="16"/>
                <w:lang w:val="en-GB"/>
              </w:rPr>
            </w:pPr>
          </w:p>
          <w:p w14:paraId="604C938C" w14:textId="5133F0CB"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sz w:val="16"/>
                <w:szCs w:val="16"/>
                <w:lang w:val="en-GB"/>
              </w:rPr>
              <w:fldChar w:fldCharType="begin" w:fldLock="1"/>
            </w:r>
            <w:r w:rsidR="00FF6231">
              <w:rPr>
                <w:rFonts w:ascii="Times New Roman" w:hAnsi="Times New Roman" w:cs="Times New Roman"/>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plainTextFormattedCitation" : "(Weber et al., 2018)", "previouslyFormattedCitation" : "(Weber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eber et al., 2018)</w:t>
            </w:r>
            <w:r w:rsidRPr="00D424AA">
              <w:rPr>
                <w:rFonts w:cs="Times New Roman"/>
                <w:sz w:val="16"/>
                <w:szCs w:val="16"/>
                <w:lang w:val="en-GB"/>
              </w:rPr>
              <w:fldChar w:fldCharType="end"/>
            </w:r>
          </w:p>
        </w:tc>
        <w:tc>
          <w:tcPr>
            <w:tcW w:w="3305" w:type="dxa"/>
            <w:tcBorders>
              <w:top w:val="dashed" w:sz="4" w:space="0" w:color="000000"/>
            </w:tcBorders>
            <w:shd w:val="clear" w:color="auto" w:fill="AED9FC"/>
          </w:tcPr>
          <w:p w14:paraId="74C54656" w14:textId="6B21C8AE"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n increase in the intensity and frequency of heavy precipitation </w:t>
            </w:r>
            <w:commentRangeStart w:id="4095"/>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096" w:author="Robin Matthews" w:date="2021-07-14T15:41:00Z">
              <w:r w:rsidR="00A26296" w:rsidDel="002502D9">
                <w:rPr>
                  <w:rFonts w:ascii="Times New Roman" w:hAnsi="Times New Roman" w:cs="Times New Roman"/>
                  <w:noProof/>
                  <w:sz w:val="16"/>
                  <w:szCs w:val="16"/>
                  <w:lang w:val="en-GB"/>
                </w:rPr>
                <w:delText>Li et al., 2020</w:delText>
              </w:r>
            </w:del>
            <w:ins w:id="4097" w:author="Robin Matthews" w:date="2021-07-14T15:41:00Z">
              <w:r w:rsidR="002502D9">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095"/>
            <w:r w:rsidR="00A26296">
              <w:rPr>
                <w:rStyle w:val="Marquedecommentaire"/>
                <w:rFonts w:ascii="Times New Roman" w:hAnsi="Times New Roman" w:cstheme="minorBidi"/>
                <w:lang w:val="fr-FR" w:eastAsia="fr-FR"/>
              </w:rPr>
              <w:commentReference w:id="4095"/>
            </w:r>
            <w:r w:rsidRPr="00841A35">
              <w:rPr>
                <w:rFonts w:ascii="Times New Roman" w:hAnsi="Times New Roman" w:cs="Times New Roman"/>
                <w:color w:val="000000" w:themeColor="text1"/>
                <w:sz w:val="16"/>
                <w:szCs w:val="16"/>
                <w:lang w:val="en-GB"/>
              </w:rPr>
              <w:t xml:space="preserve">; Annex). Median increase of more than </w:t>
            </w:r>
            <w:r w:rsidRPr="00D424AA">
              <w:rPr>
                <w:rFonts w:ascii="Times New Roman" w:hAnsi="Times New Roman" w:cs="Times New Roman"/>
                <w:color w:val="000000" w:themeColor="text1"/>
                <w:sz w:val="16"/>
                <w:szCs w:val="16"/>
                <w:lang w:val="en-GB"/>
              </w:rPr>
              <w:t xml:space="preserve">2% in the 50-year Rx1day and Rx5day events compared to the 1°C warming level </w:t>
            </w:r>
            <w:commentRangeStart w:id="4098"/>
            <w:r w:rsidRPr="00D424AA">
              <w:rPr>
                <w:rFonts w:cs="Times New Roman"/>
                <w:sz w:val="16"/>
                <w:szCs w:val="16"/>
                <w:lang w:val="en-GB"/>
              </w:rPr>
              <w:fldChar w:fldCharType="begin" w:fldLock="1"/>
            </w:r>
            <w:ins w:id="4099" w:author="Robin Matthews" w:date="2021-07-14T15:41:00Z">
              <w:r w:rsidR="002502D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100" w:author="Robin Matthews" w:date="2021-07-14T15:41:00Z">
              <w:r w:rsidR="00FC4C2D" w:rsidDel="002502D9">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101" w:author="Robin Matthews" w:date="2021-07-14T15:41:00Z">
              <w:r w:rsidR="00A26296" w:rsidDel="002502D9">
                <w:rPr>
                  <w:rFonts w:ascii="Times New Roman" w:hAnsi="Times New Roman" w:cs="Times New Roman"/>
                  <w:noProof/>
                  <w:sz w:val="16"/>
                  <w:szCs w:val="16"/>
                  <w:lang w:val="en-GB"/>
                </w:rPr>
                <w:delText>Li et al., 2020</w:delText>
              </w:r>
            </w:del>
            <w:ins w:id="4102" w:author="Robin Matthews" w:date="2021-07-14T15:41:00Z">
              <w:r w:rsidR="002502D9">
                <w:rPr>
                  <w:rFonts w:ascii="Times New Roman" w:hAnsi="Times New Roman" w:cs="Times New Roman"/>
                  <w:noProof/>
                  <w:sz w:val="16"/>
                  <w:szCs w:val="16"/>
                  <w:lang w:val="en-GB"/>
                </w:rPr>
                <w:t>C. Li et al., 2020</w:t>
              </w:r>
            </w:ins>
            <w:del w:id="4103" w:author="Robin Matthews" w:date="2021-07-14T15:41:00Z">
              <w:r w:rsidR="00A26296" w:rsidDel="002502D9">
                <w:rPr>
                  <w:rFonts w:ascii="Times New Roman" w:hAnsi="Times New Roman" w:cs="Times New Roman"/>
                  <w:noProof/>
                  <w:sz w:val="16"/>
                  <w:szCs w:val="16"/>
                  <w:lang w:val="en-GB"/>
                </w:rPr>
                <w:delText>a</w:delText>
              </w:r>
            </w:del>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4098"/>
            <w:r w:rsidR="00A26296">
              <w:rPr>
                <w:rStyle w:val="Marquedecommentaire"/>
                <w:rFonts w:ascii="Times New Roman" w:hAnsi="Times New Roman" w:cstheme="minorBidi"/>
                <w:lang w:val="fr-FR" w:eastAsia="fr-FR"/>
              </w:rPr>
              <w:commentReference w:id="4098"/>
            </w:r>
            <w:r w:rsidRPr="00841A35">
              <w:rPr>
                <w:rFonts w:ascii="Times New Roman" w:hAnsi="Times New Roman" w:cs="Times New Roman"/>
                <w:color w:val="000000" w:themeColor="text1"/>
                <w:sz w:val="16"/>
                <w:szCs w:val="16"/>
                <w:lang w:val="en-GB"/>
              </w:rPr>
              <w:t xml:space="preserve"> and more than 4% in annual Rx1day and Rx5day and 2% in annual Rx30day compared to pre-industrial (Annex).</w:t>
            </w:r>
          </w:p>
          <w:p w14:paraId="4F284156" w14:textId="77777777" w:rsidR="00D376F0" w:rsidRPr="00D424AA" w:rsidRDefault="00D376F0" w:rsidP="00D424AA">
            <w:pPr>
              <w:rPr>
                <w:rFonts w:ascii="Times New Roman" w:hAnsi="Times New Roman" w:cs="Times New Roman"/>
                <w:color w:val="000000" w:themeColor="text1"/>
                <w:sz w:val="16"/>
                <w:szCs w:val="16"/>
                <w:lang w:val="en-GB"/>
              </w:rPr>
            </w:pPr>
          </w:p>
          <w:p w14:paraId="565F4FE4" w14:textId="7AC0D65B"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sz w:val="16"/>
                <w:szCs w:val="16"/>
                <w:lang w:val="en-GB"/>
              </w:rPr>
              <w:fldChar w:fldCharType="begin" w:fldLock="1"/>
            </w:r>
            <w:r w:rsidR="00FF6231">
              <w:rPr>
                <w:rFonts w:ascii="Times New Roman" w:hAnsi="Times New Roman" w:cs="Times New Roman"/>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plainTextFormattedCitation" : "(Weber et al., 2018)", "previouslyFormattedCitation" : "(Weber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eber et al., 2018)</w:t>
            </w:r>
            <w:r w:rsidRPr="00D424AA">
              <w:rPr>
                <w:rFonts w:cs="Times New Roman"/>
                <w:sz w:val="16"/>
                <w:szCs w:val="16"/>
                <w:lang w:val="en-GB"/>
              </w:rPr>
              <w:fldChar w:fldCharType="end"/>
            </w:r>
          </w:p>
        </w:tc>
        <w:tc>
          <w:tcPr>
            <w:tcW w:w="2082" w:type="dxa"/>
            <w:tcBorders>
              <w:top w:val="dashed" w:sz="4" w:space="0" w:color="000000"/>
            </w:tcBorders>
            <w:shd w:val="clear" w:color="auto" w:fill="42AEF0"/>
          </w:tcPr>
          <w:p w14:paraId="2188BAE4" w14:textId="7869EAA5"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CMIP6 models project a robust increase in the intensity and frequency of heavy precipitation </w:t>
            </w:r>
            <w:commentRangeStart w:id="4104"/>
            <w:r w:rsidRPr="00D424AA">
              <w:rPr>
                <w:rFonts w:cs="Times New Roman"/>
                <w:sz w:val="16"/>
                <w:szCs w:val="16"/>
                <w:lang w:val="en-GB"/>
              </w:rPr>
              <w:fldChar w:fldCharType="begin" w:fldLock="1"/>
            </w:r>
            <w:r w:rsidR="00DB48AC">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105" w:author="Robin Matthews" w:date="2021-07-14T15:41:00Z">
              <w:r w:rsidR="00A26296" w:rsidDel="002502D9">
                <w:rPr>
                  <w:rFonts w:ascii="Times New Roman" w:hAnsi="Times New Roman" w:cs="Times New Roman"/>
                  <w:noProof/>
                  <w:sz w:val="16"/>
                  <w:szCs w:val="16"/>
                  <w:lang w:val="en-GB"/>
                </w:rPr>
                <w:delText>Li et al., 2020</w:delText>
              </w:r>
            </w:del>
            <w:ins w:id="4106" w:author="Robin Matthews" w:date="2021-07-14T15:41:00Z">
              <w:r w:rsidR="002502D9">
                <w:rPr>
                  <w:rFonts w:ascii="Times New Roman" w:hAnsi="Times New Roman" w:cs="Times New Roman"/>
                  <w:noProof/>
                  <w:sz w:val="16"/>
                  <w:szCs w:val="16"/>
                  <w:lang w:val="en-GB"/>
                </w:rPr>
                <w:t>C. Li et al., 2020</w:t>
              </w:r>
            </w:ins>
            <w:r w:rsidRPr="00D424AA">
              <w:rPr>
                <w:rFonts w:cs="Times New Roman"/>
                <w:sz w:val="16"/>
                <w:szCs w:val="16"/>
                <w:lang w:val="en-GB"/>
              </w:rPr>
              <w:fldChar w:fldCharType="end"/>
            </w:r>
            <w:commentRangeEnd w:id="4104"/>
            <w:r w:rsidR="00A26296">
              <w:rPr>
                <w:rStyle w:val="Marquedecommentaire"/>
                <w:rFonts w:ascii="Times New Roman" w:hAnsi="Times New Roman" w:cstheme="minorBidi"/>
                <w:lang w:val="fr-FR" w:eastAsia="fr-FR"/>
              </w:rPr>
              <w:commentReference w:id="4104"/>
            </w:r>
            <w:r w:rsidRPr="00841A35">
              <w:rPr>
                <w:rFonts w:ascii="Times New Roman" w:hAnsi="Times New Roman" w:cs="Times New Roman"/>
                <w:color w:val="000000" w:themeColor="text1"/>
                <w:sz w:val="16"/>
                <w:szCs w:val="16"/>
                <w:lang w:val="en-GB"/>
              </w:rPr>
              <w:t xml:space="preserve">; Annex). Median increase of more than 15% </w:t>
            </w:r>
            <w:r w:rsidRPr="00D424AA">
              <w:rPr>
                <w:rFonts w:ascii="Times New Roman" w:hAnsi="Times New Roman" w:cs="Times New Roman"/>
                <w:color w:val="000000" w:themeColor="text1"/>
                <w:sz w:val="16"/>
                <w:szCs w:val="16"/>
                <w:lang w:val="en-GB"/>
              </w:rPr>
              <w:t xml:space="preserve">in the 50-year Rx1day and Rx5day events compared to the 1°C warming level </w:t>
            </w:r>
            <w:commentRangeStart w:id="4107"/>
            <w:r w:rsidRPr="00D424AA">
              <w:rPr>
                <w:rFonts w:cs="Times New Roman"/>
                <w:sz w:val="16"/>
                <w:szCs w:val="16"/>
                <w:lang w:val="en-GB"/>
              </w:rPr>
              <w:fldChar w:fldCharType="begin" w:fldLock="1"/>
            </w:r>
            <w:ins w:id="4108" w:author="Robin Matthews" w:date="2021-07-14T15:42:00Z">
              <w:r w:rsidR="002502D9">
                <w:rPr>
                  <w:rFonts w:ascii="Times New Roman" w:hAnsi="Times New Roman"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109" w:author="Robin Matthews" w:date="2021-07-14T15:42:00Z">
              <w:r w:rsidR="00FC4C2D" w:rsidDel="002502D9">
                <w:rPr>
                  <w:rFonts w:ascii="Times New Roman" w:hAnsi="Times New Roman"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t>
            </w:r>
            <w:del w:id="4110" w:author="Robin Matthews" w:date="2021-07-14T15:42:00Z">
              <w:r w:rsidR="00A26296" w:rsidDel="002502D9">
                <w:rPr>
                  <w:rFonts w:ascii="Times New Roman" w:hAnsi="Times New Roman" w:cs="Times New Roman"/>
                  <w:noProof/>
                  <w:sz w:val="16"/>
                  <w:szCs w:val="16"/>
                  <w:lang w:val="en-GB"/>
                </w:rPr>
                <w:delText>Li et al., 2020</w:delText>
              </w:r>
            </w:del>
            <w:ins w:id="4111" w:author="Robin Matthews" w:date="2021-07-14T15:42:00Z">
              <w:r w:rsidR="002502D9">
                <w:rPr>
                  <w:rFonts w:ascii="Times New Roman" w:hAnsi="Times New Roman" w:cs="Times New Roman"/>
                  <w:noProof/>
                  <w:sz w:val="16"/>
                  <w:szCs w:val="16"/>
                  <w:lang w:val="en-GB"/>
                </w:rPr>
                <w:t>C. Li et al., 2020</w:t>
              </w:r>
            </w:ins>
            <w:del w:id="4112" w:author="Robin Matthews" w:date="2021-07-14T15:42:00Z">
              <w:r w:rsidR="00A26296" w:rsidDel="002502D9">
                <w:rPr>
                  <w:rFonts w:ascii="Times New Roman" w:hAnsi="Times New Roman" w:cs="Times New Roman"/>
                  <w:noProof/>
                  <w:sz w:val="16"/>
                  <w:szCs w:val="16"/>
                  <w:lang w:val="en-GB"/>
                </w:rPr>
                <w:delText>a</w:delText>
              </w:r>
            </w:del>
            <w:r w:rsidR="00A26296">
              <w:rPr>
                <w:rFonts w:ascii="Times New Roman" w:hAnsi="Times New Roman" w:cs="Times New Roman"/>
                <w:noProof/>
                <w:sz w:val="16"/>
                <w:szCs w:val="16"/>
                <w:lang w:val="en-GB"/>
              </w:rPr>
              <w:t>)</w:t>
            </w:r>
            <w:r w:rsidRPr="00D424AA">
              <w:rPr>
                <w:rFonts w:cs="Times New Roman"/>
                <w:sz w:val="16"/>
                <w:szCs w:val="16"/>
                <w:lang w:val="en-GB"/>
              </w:rPr>
              <w:fldChar w:fldCharType="end"/>
            </w:r>
            <w:commentRangeEnd w:id="4107"/>
            <w:r w:rsidR="00A26296">
              <w:rPr>
                <w:rStyle w:val="Marquedecommentaire"/>
                <w:rFonts w:ascii="Times New Roman" w:hAnsi="Times New Roman" w:cstheme="minorBidi"/>
                <w:lang w:val="fr-FR" w:eastAsia="fr-FR"/>
              </w:rPr>
              <w:commentReference w:id="4107"/>
            </w:r>
            <w:r w:rsidRPr="00841A35">
              <w:rPr>
                <w:rFonts w:ascii="Times New Roman" w:hAnsi="Times New Roman" w:cs="Times New Roman"/>
                <w:color w:val="000000" w:themeColor="text1"/>
                <w:sz w:val="16"/>
                <w:szCs w:val="16"/>
                <w:lang w:val="en-GB"/>
              </w:rPr>
              <w:t xml:space="preserve"> and more than 15% in annual Rx1day and Rx5day and 6% in annual Rx30day compared to pre-industrial (Annex).</w:t>
            </w:r>
          </w:p>
          <w:p w14:paraId="1576873C" w14:textId="77777777" w:rsidR="00D376F0" w:rsidRPr="00D424AA" w:rsidRDefault="00D376F0" w:rsidP="00D424AA">
            <w:pPr>
              <w:rPr>
                <w:rFonts w:ascii="Times New Roman" w:hAnsi="Times New Roman" w:cs="Times New Roman"/>
                <w:color w:val="000000" w:themeColor="text1"/>
                <w:sz w:val="16"/>
                <w:szCs w:val="16"/>
                <w:lang w:val="en-GB"/>
              </w:rPr>
            </w:pPr>
          </w:p>
          <w:p w14:paraId="7F2ECA6E" w14:textId="05F7F4BE"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sz w:val="16"/>
                <w:szCs w:val="16"/>
                <w:lang w:val="en-GB"/>
              </w:rPr>
              <w:fldChar w:fldCharType="begin" w:fldLock="1"/>
            </w:r>
            <w:r w:rsidR="00FF6231">
              <w:rPr>
                <w:rFonts w:ascii="Times New Roman" w:hAnsi="Times New Roman" w:cs="Times New Roman"/>
                <w:sz w:val="16"/>
                <w:szCs w:val="16"/>
                <w:lang w:val="en-GB"/>
              </w:rPr>
              <w: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plainTextFormattedCitation" : "(Weber et al., 2018)", "previouslyFormattedCitation" : "(Weber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Weber et al., 2018)</w:t>
            </w:r>
            <w:r w:rsidRPr="00D424AA">
              <w:rPr>
                <w:rFonts w:cs="Times New Roman"/>
                <w:sz w:val="16"/>
                <w:szCs w:val="16"/>
                <w:lang w:val="en-GB"/>
              </w:rPr>
              <w:fldChar w:fldCharType="end"/>
            </w:r>
          </w:p>
        </w:tc>
      </w:tr>
      <w:tr w:rsidR="00D376F0" w:rsidRPr="00F1665C" w14:paraId="6CCFACF5" w14:textId="77777777" w:rsidTr="00723657">
        <w:tc>
          <w:tcPr>
            <w:tcW w:w="2158" w:type="dxa"/>
            <w:vMerge/>
          </w:tcPr>
          <w:p w14:paraId="72BC3B3E" w14:textId="77777777" w:rsidR="00D376F0" w:rsidRPr="00D424AA" w:rsidRDefault="00D376F0" w:rsidP="00D424AA">
            <w:pPr>
              <w:rPr>
                <w:rFonts w:ascii="Times New Roman" w:hAnsi="Times New Roman" w:cs="Times New Roman"/>
                <w:color w:val="000000" w:themeColor="text1"/>
                <w:sz w:val="16"/>
                <w:szCs w:val="16"/>
                <w:lang w:val="en-GB"/>
              </w:rPr>
            </w:pPr>
          </w:p>
        </w:tc>
        <w:tc>
          <w:tcPr>
            <w:tcW w:w="2373" w:type="dxa"/>
            <w:tcBorders>
              <w:top w:val="dashed" w:sz="4" w:space="0" w:color="000000"/>
            </w:tcBorders>
            <w:shd w:val="clear" w:color="auto" w:fill="D9D9D9"/>
          </w:tcPr>
          <w:p w14:paraId="3A39AF2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p>
        </w:tc>
        <w:tc>
          <w:tcPr>
            <w:tcW w:w="1985" w:type="dxa"/>
            <w:tcBorders>
              <w:top w:val="dashed" w:sz="4" w:space="0" w:color="000000"/>
            </w:tcBorders>
            <w:shd w:val="clear" w:color="auto" w:fill="D9D9D9"/>
          </w:tcPr>
          <w:p w14:paraId="520198A0" w14:textId="77777777" w:rsidR="00D376F0" w:rsidRPr="00D424AA" w:rsidRDefault="00D376F0" w:rsidP="00D424AA">
            <w:pPr>
              <w:rPr>
                <w:rFonts w:ascii="Times New Roman" w:hAnsi="Times New Roman" w:cs="Times New Roman"/>
                <w:bCs/>
                <w:i/>
                <w:iCs/>
                <w:color w:val="000000" w:themeColor="text1"/>
                <w:sz w:val="16"/>
                <w:szCs w:val="16"/>
                <w:lang w:val="en-GB"/>
              </w:rPr>
            </w:pPr>
            <w:r w:rsidRPr="00D424AA">
              <w:rPr>
                <w:rFonts w:ascii="Times New Roman" w:hAnsi="Times New Roman" w:cs="Times New Roman"/>
                <w:bCs/>
                <w:i/>
                <w:iCs/>
                <w:color w:val="000000" w:themeColor="text1"/>
                <w:sz w:val="16"/>
                <w:szCs w:val="16"/>
                <w:lang w:val="en-GB"/>
              </w:rPr>
              <w:t>Low confidence</w:t>
            </w:r>
          </w:p>
          <w:p w14:paraId="22491F13" w14:textId="77777777" w:rsidR="00D376F0" w:rsidRPr="00D424AA" w:rsidRDefault="00D376F0" w:rsidP="00D424AA">
            <w:pPr>
              <w:rPr>
                <w:rFonts w:ascii="Times New Roman" w:hAnsi="Times New Roman" w:cs="Times New Roman"/>
                <w:color w:val="000000" w:themeColor="text1"/>
                <w:sz w:val="16"/>
                <w:szCs w:val="16"/>
                <w:lang w:val="en-GB"/>
              </w:rPr>
            </w:pPr>
          </w:p>
        </w:tc>
        <w:tc>
          <w:tcPr>
            <w:tcW w:w="2693" w:type="dxa"/>
            <w:tcBorders>
              <w:top w:val="dashed" w:sz="4" w:space="0" w:color="000000"/>
            </w:tcBorders>
            <w:shd w:val="clear" w:color="auto" w:fill="DEEAF6"/>
          </w:tcPr>
          <w:p w14:paraId="6A39D36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tensification of heavy precipitation: </w:t>
            </w:r>
          </w:p>
          <w:p w14:paraId="4770C6E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compared with the recent past (1995-2014))</w:t>
            </w:r>
          </w:p>
          <w:p w14:paraId="4C8C532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pre-industrial) </w:t>
            </w:r>
          </w:p>
          <w:p w14:paraId="3E5DFB72" w14:textId="77777777" w:rsidR="00D376F0" w:rsidRPr="00D424AA" w:rsidRDefault="00D376F0" w:rsidP="00D424AA">
            <w:pPr>
              <w:rPr>
                <w:rFonts w:ascii="Times New Roman" w:hAnsi="Times New Roman" w:cs="Times New Roman"/>
                <w:color w:val="000000" w:themeColor="text1"/>
                <w:sz w:val="16"/>
                <w:szCs w:val="16"/>
                <w:lang w:val="en-GB"/>
              </w:rPr>
            </w:pPr>
          </w:p>
          <w:p w14:paraId="368411D1" w14:textId="77777777" w:rsidR="00D376F0" w:rsidRPr="00D424AA" w:rsidRDefault="00D376F0" w:rsidP="00D424AA">
            <w:pPr>
              <w:rPr>
                <w:rFonts w:ascii="Times New Roman" w:hAnsi="Times New Roman" w:cs="Times New Roman"/>
                <w:color w:val="000000" w:themeColor="text1"/>
                <w:sz w:val="16"/>
                <w:szCs w:val="16"/>
                <w:lang w:val="en-GB"/>
              </w:rPr>
            </w:pPr>
          </w:p>
        </w:tc>
        <w:tc>
          <w:tcPr>
            <w:tcW w:w="3305" w:type="dxa"/>
            <w:tcBorders>
              <w:top w:val="dashed" w:sz="4" w:space="0" w:color="000000"/>
            </w:tcBorders>
            <w:shd w:val="clear" w:color="auto" w:fill="AED9FC"/>
          </w:tcPr>
          <w:p w14:paraId="03AC4AC2"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Intensification of heavy precipitation: </w:t>
            </w:r>
          </w:p>
          <w:p w14:paraId="03BCA11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High confidence</w:t>
            </w:r>
            <w:r w:rsidRPr="00D424AA">
              <w:rPr>
                <w:rFonts w:ascii="Times New Roman" w:hAnsi="Times New Roman" w:cs="Times New Roman"/>
                <w:color w:val="000000" w:themeColor="text1"/>
                <w:sz w:val="16"/>
                <w:szCs w:val="16"/>
                <w:lang w:val="en-GB"/>
              </w:rPr>
              <w:t xml:space="preserve"> (compared with the recent past (1995-2014))</w:t>
            </w:r>
          </w:p>
          <w:p w14:paraId="767B993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p w14:paraId="7EB18182" w14:textId="77777777" w:rsidR="00D376F0" w:rsidRPr="00D424AA" w:rsidRDefault="00D376F0" w:rsidP="00D424AA">
            <w:pPr>
              <w:rPr>
                <w:rFonts w:ascii="Times New Roman" w:hAnsi="Times New Roman" w:cs="Times New Roman"/>
                <w:color w:val="000000" w:themeColor="text1"/>
                <w:sz w:val="16"/>
                <w:szCs w:val="16"/>
                <w:lang w:val="en-GB"/>
              </w:rPr>
            </w:pPr>
          </w:p>
          <w:p w14:paraId="7AC250C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 </w:t>
            </w:r>
          </w:p>
        </w:tc>
        <w:tc>
          <w:tcPr>
            <w:tcW w:w="2082" w:type="dxa"/>
            <w:tcBorders>
              <w:top w:val="dashed" w:sz="4" w:space="0" w:color="000000"/>
            </w:tcBorders>
            <w:shd w:val="clear" w:color="auto" w:fill="42AEF0"/>
          </w:tcPr>
          <w:p w14:paraId="0BA212E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 xml:space="preserve">Intensification of heavy precipitation: </w:t>
            </w:r>
          </w:p>
          <w:p w14:paraId="63BBE05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t>Very likely</w:t>
            </w:r>
            <w:r w:rsidRPr="00D424AA">
              <w:rPr>
                <w:rFonts w:ascii="Times New Roman" w:hAnsi="Times New Roman" w:cs="Times New Roman"/>
                <w:color w:val="000000" w:themeColor="text1"/>
                <w:sz w:val="16"/>
                <w:szCs w:val="16"/>
                <w:lang w:val="en-GB"/>
              </w:rPr>
              <w:t xml:space="preserve"> (compared with the recent past (1995-2014))</w:t>
            </w:r>
          </w:p>
          <w:p w14:paraId="399A3AD4" w14:textId="22A0792F"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color w:val="000000" w:themeColor="text1"/>
                <w:sz w:val="16"/>
                <w:szCs w:val="16"/>
                <w:lang w:val="en-GB"/>
              </w:rPr>
              <w:lastRenderedPageBreak/>
              <w:t xml:space="preserve">Extremely </w:t>
            </w:r>
            <w:r w:rsidR="00B810A0">
              <w:rPr>
                <w:rFonts w:ascii="Times New Roman" w:hAnsi="Times New Roman" w:cs="Times New Roman"/>
                <w:i/>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compared with pre-industrial) </w:t>
            </w:r>
          </w:p>
        </w:tc>
      </w:tr>
    </w:tbl>
    <w:p w14:paraId="762B19F4" w14:textId="77777777" w:rsidR="00D376F0" w:rsidRPr="00D424AA" w:rsidRDefault="00D376F0" w:rsidP="00841A35">
      <w:pPr>
        <w:rPr>
          <w:rFonts w:cs="Times New Roman"/>
          <w:b/>
          <w:color w:val="000000" w:themeColor="text1"/>
          <w:lang w:val="en-GB"/>
        </w:rPr>
      </w:pPr>
    </w:p>
    <w:p w14:paraId="6E8F95A8"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5 HERE]</w:t>
      </w:r>
    </w:p>
    <w:p w14:paraId="156D3D27" w14:textId="77777777" w:rsidR="00D376F0" w:rsidRPr="00D424AA" w:rsidRDefault="00D376F0" w:rsidP="00D424AA">
      <w:pPr>
        <w:rPr>
          <w:rFonts w:cs="Times New Roman"/>
          <w:b/>
          <w:color w:val="000000" w:themeColor="text1"/>
          <w:lang w:val="en-GB"/>
        </w:rPr>
      </w:pPr>
    </w:p>
    <w:p w14:paraId="1ACFC308" w14:textId="77777777" w:rsidR="00D376F0" w:rsidRPr="00D424AA" w:rsidRDefault="00D376F0" w:rsidP="00D424AA">
      <w:pPr>
        <w:rPr>
          <w:rFonts w:cs="Times New Roman"/>
          <w:b/>
          <w:color w:val="000000" w:themeColor="text1"/>
          <w:lang w:val="en-GB"/>
        </w:rPr>
      </w:pPr>
    </w:p>
    <w:p w14:paraId="2F79D6C9"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6 HERE]</w:t>
      </w:r>
    </w:p>
    <w:p w14:paraId="70319E6E" w14:textId="77777777" w:rsidR="00D376F0" w:rsidRPr="00D424AA" w:rsidRDefault="00D376F0" w:rsidP="00D424AA">
      <w:pPr>
        <w:rPr>
          <w:rFonts w:cs="Times New Roman"/>
          <w:b/>
          <w:color w:val="000000" w:themeColor="text1"/>
          <w:lang w:val="en-GB"/>
        </w:rPr>
      </w:pPr>
    </w:p>
    <w:p w14:paraId="3A97D1C1" w14:textId="6E33AA6B" w:rsidR="00D376F0" w:rsidRPr="00D424AA" w:rsidRDefault="00D376F0" w:rsidP="000303E2">
      <w:pPr>
        <w:pStyle w:val="AR6Chap11Table"/>
        <w:rPr>
          <w:lang w:val="en-GB"/>
        </w:rPr>
      </w:pPr>
      <w:r w:rsidRPr="00D424AA">
        <w:rPr>
          <w:lang w:val="en-GB"/>
        </w:rPr>
        <w:t>Observed trends, human contribution to observed trends, and projected changes at 1.5°C, 2°C and 4°C of global warming for meteorological droughts (MET), agricultural and ecological droughts (AGR/ECOL), and hydrological droughts (HYDR) in Africa, subdivided by AR6 regions. See Sections 11.9.1 and 11.9.4 for details.</w:t>
      </w:r>
    </w:p>
    <w:tbl>
      <w:tblPr>
        <w:tblStyle w:val="61"/>
        <w:tblW w:w="145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896"/>
        <w:gridCol w:w="798"/>
        <w:gridCol w:w="1987"/>
        <w:gridCol w:w="2125"/>
        <w:gridCol w:w="2977"/>
        <w:gridCol w:w="2977"/>
        <w:gridCol w:w="2836"/>
      </w:tblGrid>
      <w:tr w:rsidR="00D376F0" w:rsidRPr="00D424AA" w14:paraId="75ACC528" w14:textId="77777777" w:rsidTr="00723657">
        <w:tc>
          <w:tcPr>
            <w:tcW w:w="1694" w:type="dxa"/>
            <w:gridSpan w:val="2"/>
            <w:vMerge w:val="restart"/>
            <w:vAlign w:val="center"/>
          </w:tcPr>
          <w:p w14:paraId="6D56B340"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Region and drought type</w:t>
            </w:r>
          </w:p>
        </w:tc>
        <w:tc>
          <w:tcPr>
            <w:tcW w:w="1987" w:type="dxa"/>
            <w:vMerge w:val="restart"/>
            <w:vAlign w:val="center"/>
          </w:tcPr>
          <w:p w14:paraId="32278BCC"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Observed trends</w:t>
            </w:r>
          </w:p>
        </w:tc>
        <w:tc>
          <w:tcPr>
            <w:tcW w:w="2125" w:type="dxa"/>
            <w:vMerge w:val="restart"/>
            <w:vAlign w:val="center"/>
          </w:tcPr>
          <w:p w14:paraId="322ADA2A"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uman contribution</w:t>
            </w:r>
          </w:p>
        </w:tc>
        <w:tc>
          <w:tcPr>
            <w:tcW w:w="8790" w:type="dxa"/>
            <w:gridSpan w:val="3"/>
            <w:vAlign w:val="center"/>
          </w:tcPr>
          <w:p w14:paraId="31005AEB"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Projections</w:t>
            </w:r>
          </w:p>
        </w:tc>
      </w:tr>
      <w:tr w:rsidR="00D376F0" w:rsidRPr="00D424AA" w14:paraId="0A382F8F" w14:textId="77777777" w:rsidTr="00723657">
        <w:tc>
          <w:tcPr>
            <w:tcW w:w="1694" w:type="dxa"/>
            <w:gridSpan w:val="2"/>
            <w:vMerge/>
            <w:vAlign w:val="center"/>
          </w:tcPr>
          <w:p w14:paraId="00147CEE" w14:textId="77777777" w:rsidR="00D376F0" w:rsidRPr="00D424AA" w:rsidRDefault="00D376F0" w:rsidP="00D424AA">
            <w:pPr>
              <w:rPr>
                <w:rFonts w:ascii="Times New Roman" w:hAnsi="Times New Roman" w:cs="Times New Roman"/>
                <w:color w:val="000000" w:themeColor="text1"/>
                <w:sz w:val="16"/>
                <w:szCs w:val="16"/>
                <w:lang w:val="en-GB"/>
              </w:rPr>
            </w:pPr>
          </w:p>
        </w:tc>
        <w:tc>
          <w:tcPr>
            <w:tcW w:w="1987" w:type="dxa"/>
            <w:vMerge/>
            <w:vAlign w:val="center"/>
          </w:tcPr>
          <w:p w14:paraId="2D09716E" w14:textId="77777777" w:rsidR="00D376F0" w:rsidRPr="00D424AA" w:rsidRDefault="00D376F0" w:rsidP="00D424AA">
            <w:pPr>
              <w:rPr>
                <w:rFonts w:ascii="Times New Roman" w:hAnsi="Times New Roman" w:cs="Times New Roman"/>
                <w:color w:val="000000" w:themeColor="text1"/>
                <w:sz w:val="16"/>
                <w:szCs w:val="16"/>
                <w:lang w:val="en-GB"/>
              </w:rPr>
            </w:pPr>
          </w:p>
        </w:tc>
        <w:tc>
          <w:tcPr>
            <w:tcW w:w="2125" w:type="dxa"/>
            <w:vMerge/>
            <w:vAlign w:val="center"/>
          </w:tcPr>
          <w:p w14:paraId="5E5160ED" w14:textId="77777777" w:rsidR="00D376F0" w:rsidRPr="00D424AA" w:rsidRDefault="00D376F0" w:rsidP="00D424AA">
            <w:pPr>
              <w:rPr>
                <w:rFonts w:ascii="Times New Roman" w:hAnsi="Times New Roman" w:cs="Times New Roman"/>
                <w:color w:val="000000" w:themeColor="text1"/>
                <w:sz w:val="16"/>
                <w:szCs w:val="16"/>
                <w:lang w:val="en-GB"/>
              </w:rPr>
            </w:pPr>
          </w:p>
        </w:tc>
        <w:tc>
          <w:tcPr>
            <w:tcW w:w="2977" w:type="dxa"/>
            <w:vAlign w:val="center"/>
          </w:tcPr>
          <w:p w14:paraId="73005503"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1.5 °C</w:t>
            </w:r>
          </w:p>
        </w:tc>
        <w:tc>
          <w:tcPr>
            <w:tcW w:w="2977" w:type="dxa"/>
            <w:vAlign w:val="center"/>
          </w:tcPr>
          <w:p w14:paraId="6ECA4A06"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2 °C</w:t>
            </w:r>
          </w:p>
        </w:tc>
        <w:tc>
          <w:tcPr>
            <w:tcW w:w="2836" w:type="dxa"/>
            <w:vAlign w:val="center"/>
          </w:tcPr>
          <w:p w14:paraId="6186C4C9" w14:textId="77777777" w:rsidR="00D376F0" w:rsidRPr="00D424AA" w:rsidRDefault="00D376F0" w:rsidP="00D424AA">
            <w:pPr>
              <w:jc w:val="cente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4 °C</w:t>
            </w:r>
          </w:p>
        </w:tc>
      </w:tr>
      <w:tr w:rsidR="00D376F0" w:rsidRPr="00F1665C" w14:paraId="6AC4EB81" w14:textId="77777777" w:rsidTr="00723657">
        <w:trPr>
          <w:trHeight w:val="307"/>
        </w:trPr>
        <w:tc>
          <w:tcPr>
            <w:tcW w:w="896" w:type="dxa"/>
            <w:vMerge w:val="restart"/>
          </w:tcPr>
          <w:p w14:paraId="288540F1"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ED</w:t>
            </w:r>
            <w:r w:rsidRPr="00D37B08">
              <w:rPr>
                <w:rStyle w:val="Appelnotedebasdep"/>
              </w:rPr>
              <w:footnoteReference w:id="4"/>
            </w:r>
            <w:r w:rsidRPr="00841A35">
              <w:rPr>
                <w:rFonts w:ascii="Times New Roman" w:hAnsi="Times New Roman" w:cs="Times New Roman"/>
                <w:color w:val="000000" w:themeColor="text1"/>
                <w:sz w:val="16"/>
                <w:szCs w:val="16"/>
                <w:lang w:val="en-GB"/>
              </w:rPr>
              <w:t xml:space="preserve"> </w:t>
            </w:r>
          </w:p>
        </w:tc>
        <w:tc>
          <w:tcPr>
            <w:tcW w:w="798" w:type="dxa"/>
          </w:tcPr>
          <w:p w14:paraId="1B1915A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ET</w:t>
            </w:r>
          </w:p>
        </w:tc>
        <w:tc>
          <w:tcPr>
            <w:tcW w:w="1987" w:type="dxa"/>
            <w:tcBorders>
              <w:bottom w:val="single" w:sz="4" w:space="0" w:color="auto"/>
            </w:tcBorders>
            <w:shd w:val="clear" w:color="auto" w:fill="FFFFFF" w:themeFill="background1"/>
          </w:tcPr>
          <w:p w14:paraId="2C61433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125" w:type="dxa"/>
            <w:tcBorders>
              <w:bottom w:val="single" w:sz="4" w:space="0" w:color="auto"/>
            </w:tcBorders>
            <w:shd w:val="clear" w:color="auto" w:fill="FFFFFF" w:themeFill="background1"/>
          </w:tcPr>
          <w:p w14:paraId="2A5BBB9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977" w:type="dxa"/>
            <w:shd w:val="clear" w:color="auto" w:fill="FFFFFF" w:themeFill="background1"/>
            <w:tcMar>
              <w:top w:w="40" w:type="dxa"/>
              <w:left w:w="40" w:type="dxa"/>
              <w:bottom w:w="40" w:type="dxa"/>
              <w:right w:w="40" w:type="dxa"/>
            </w:tcMar>
          </w:tcPr>
          <w:p w14:paraId="1C38755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977" w:type="dxa"/>
            <w:shd w:val="clear" w:color="auto" w:fill="FFFFFF" w:themeFill="background1"/>
            <w:tcMar>
              <w:top w:w="40" w:type="dxa"/>
              <w:left w:w="40" w:type="dxa"/>
              <w:bottom w:w="40" w:type="dxa"/>
              <w:right w:w="40" w:type="dxa"/>
            </w:tcMar>
          </w:tcPr>
          <w:p w14:paraId="3CF92F4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836" w:type="dxa"/>
            <w:tcBorders>
              <w:top w:val="dashed" w:sz="4" w:space="0" w:color="000000"/>
            </w:tcBorders>
            <w:shd w:val="clear" w:color="auto" w:fill="auto"/>
            <w:tcMar>
              <w:top w:w="40" w:type="dxa"/>
              <w:left w:w="40" w:type="dxa"/>
              <w:bottom w:w="40" w:type="dxa"/>
              <w:right w:w="40" w:type="dxa"/>
            </w:tcMar>
          </w:tcPr>
          <w:p w14:paraId="3E9810AF" w14:textId="77777777"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r>
      <w:tr w:rsidR="00D376F0" w:rsidRPr="00F1665C" w14:paraId="5D2FEC9F" w14:textId="77777777" w:rsidTr="00723657">
        <w:trPr>
          <w:trHeight w:val="20"/>
        </w:trPr>
        <w:tc>
          <w:tcPr>
            <w:tcW w:w="896" w:type="dxa"/>
            <w:vMerge/>
          </w:tcPr>
          <w:p w14:paraId="1F8B9D37"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4A1B097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GR</w:t>
            </w:r>
          </w:p>
          <w:p w14:paraId="0A46125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COL</w:t>
            </w:r>
          </w:p>
        </w:tc>
        <w:tc>
          <w:tcPr>
            <w:tcW w:w="1987" w:type="dxa"/>
            <w:tcBorders>
              <w:top w:val="single" w:sz="4" w:space="0" w:color="auto"/>
            </w:tcBorders>
            <w:shd w:val="clear" w:color="auto" w:fill="FFFFFF" w:themeFill="background1"/>
          </w:tcPr>
          <w:p w14:paraId="3D394DD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125" w:type="dxa"/>
            <w:tcBorders>
              <w:top w:val="single" w:sz="4" w:space="0" w:color="auto"/>
            </w:tcBorders>
            <w:shd w:val="clear" w:color="auto" w:fill="FFFFFF" w:themeFill="background1"/>
          </w:tcPr>
          <w:p w14:paraId="5A6D3070"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977" w:type="dxa"/>
            <w:tcBorders>
              <w:top w:val="dashed" w:sz="4" w:space="0" w:color="000000"/>
            </w:tcBorders>
            <w:shd w:val="clear" w:color="auto" w:fill="FFFFFF" w:themeFill="background1"/>
            <w:tcMar>
              <w:top w:w="40" w:type="dxa"/>
              <w:left w:w="40" w:type="dxa"/>
              <w:bottom w:w="40" w:type="dxa"/>
              <w:right w:w="40" w:type="dxa"/>
            </w:tcMar>
          </w:tcPr>
          <w:p w14:paraId="29E81D05" w14:textId="77777777" w:rsidR="00D376F0" w:rsidRPr="00D424AA" w:rsidRDefault="00D376F0" w:rsidP="00D424AA">
            <w:pPr>
              <w:spacing w:line="276" w:lineRule="auto"/>
              <w:rPr>
                <w:rFonts w:ascii="Times New Roman" w:eastAsiaTheme="minorHAnsi" w:hAnsi="Times New Roman" w:cs="Times New Roman"/>
                <w:iCs/>
                <w:noProof/>
                <w:color w:val="000000" w:themeColor="text1"/>
                <w:sz w:val="16"/>
                <w:szCs w:val="16"/>
                <w:lang w:val="en-GB" w:eastAsia="en-US"/>
              </w:rPr>
            </w:pPr>
            <w:r w:rsidRPr="00D424AA">
              <w:rPr>
                <w:rFonts w:ascii="Times New Roman" w:hAnsi="Times New Roman" w:cs="Times New Roman"/>
                <w:color w:val="000000" w:themeColor="text1"/>
                <w:sz w:val="16"/>
                <w:szCs w:val="16"/>
                <w:lang w:val="en-GB"/>
              </w:rPr>
              <w:t>ENTRY IDENTICAL TO EU-MED</w:t>
            </w:r>
          </w:p>
        </w:tc>
        <w:tc>
          <w:tcPr>
            <w:tcW w:w="2977" w:type="dxa"/>
            <w:tcBorders>
              <w:top w:val="dashed" w:sz="4" w:space="0" w:color="000000"/>
            </w:tcBorders>
            <w:shd w:val="clear" w:color="auto" w:fill="FFFFFF" w:themeFill="background1"/>
            <w:tcMar>
              <w:top w:w="40" w:type="dxa"/>
              <w:left w:w="40" w:type="dxa"/>
              <w:bottom w:w="40" w:type="dxa"/>
              <w:right w:w="40" w:type="dxa"/>
            </w:tcMar>
          </w:tcPr>
          <w:p w14:paraId="48AE049C" w14:textId="77777777" w:rsidR="00D376F0" w:rsidRPr="00D424AA" w:rsidRDefault="00D376F0" w:rsidP="00D424AA">
            <w:pPr>
              <w:spacing w:line="276" w:lineRule="auto"/>
              <w:rPr>
                <w:rFonts w:ascii="Times New Roman" w:hAnsi="Times New Roman" w:cs="Times New Roman"/>
                <w:color w:val="000000" w:themeColor="text1"/>
                <w:sz w:val="16"/>
                <w:szCs w:val="16"/>
                <w:rtl/>
                <w:lang w:val="en-GB" w:bidi="ar-MA"/>
              </w:rPr>
            </w:pPr>
            <w:r w:rsidRPr="00D424AA">
              <w:rPr>
                <w:rFonts w:ascii="Times New Roman" w:hAnsi="Times New Roman" w:cs="Times New Roman"/>
                <w:color w:val="000000" w:themeColor="text1"/>
                <w:sz w:val="16"/>
                <w:szCs w:val="16"/>
                <w:lang w:val="en-GB"/>
              </w:rPr>
              <w:t>ENTRY IDENTICAL TO EU-MED</w:t>
            </w:r>
          </w:p>
        </w:tc>
        <w:tc>
          <w:tcPr>
            <w:tcW w:w="2836" w:type="dxa"/>
            <w:tcBorders>
              <w:top w:val="dashed" w:sz="4" w:space="0" w:color="000000"/>
            </w:tcBorders>
            <w:shd w:val="clear" w:color="auto" w:fill="FFFFFF" w:themeFill="background1"/>
            <w:tcMar>
              <w:top w:w="40" w:type="dxa"/>
              <w:left w:w="40" w:type="dxa"/>
              <w:bottom w:w="40" w:type="dxa"/>
              <w:right w:w="40" w:type="dxa"/>
            </w:tcMar>
          </w:tcPr>
          <w:p w14:paraId="56F3AC90" w14:textId="77777777" w:rsidR="00D376F0" w:rsidRPr="00D424AA" w:rsidRDefault="00D376F0" w:rsidP="00D424AA">
            <w:pPr>
              <w:spacing w:line="276" w:lineRule="auto"/>
              <w:rPr>
                <w:rFonts w:ascii="Times New Roman" w:hAnsi="Times New Roman" w:cs="Times New Roman"/>
                <w:sz w:val="16"/>
                <w:szCs w:val="16"/>
                <w:lang w:val="en-GB"/>
              </w:rPr>
            </w:pPr>
            <w:r w:rsidRPr="00D424AA">
              <w:rPr>
                <w:rFonts w:ascii="Times New Roman" w:hAnsi="Times New Roman" w:cs="Times New Roman"/>
                <w:color w:val="000000" w:themeColor="text1"/>
                <w:sz w:val="16"/>
                <w:szCs w:val="16"/>
                <w:lang w:val="en-GB"/>
              </w:rPr>
              <w:t>ENTRY IDENTICAL TO EU-MED</w:t>
            </w:r>
          </w:p>
        </w:tc>
      </w:tr>
      <w:tr w:rsidR="00D376F0" w:rsidRPr="00F1665C" w14:paraId="3B468E48" w14:textId="77777777" w:rsidTr="00723657">
        <w:trPr>
          <w:trHeight w:val="27"/>
        </w:trPr>
        <w:tc>
          <w:tcPr>
            <w:tcW w:w="896" w:type="dxa"/>
            <w:vMerge/>
          </w:tcPr>
          <w:p w14:paraId="12958793"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0D7ED6E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YDR</w:t>
            </w:r>
          </w:p>
        </w:tc>
        <w:tc>
          <w:tcPr>
            <w:tcW w:w="1987" w:type="dxa"/>
            <w:tcBorders>
              <w:top w:val="single" w:sz="4" w:space="0" w:color="auto"/>
              <w:bottom w:val="single" w:sz="4" w:space="0" w:color="000000"/>
              <w:right w:val="single" w:sz="4" w:space="0" w:color="000000"/>
            </w:tcBorders>
            <w:shd w:val="clear" w:color="auto" w:fill="FFFFFF" w:themeFill="background1"/>
          </w:tcPr>
          <w:p w14:paraId="56069D0D" w14:textId="77777777" w:rsidR="00D376F0" w:rsidRPr="00D424AA" w:rsidRDefault="00D376F0" w:rsidP="00D424AA">
            <w:pPr>
              <w:rPr>
                <w:rFonts w:ascii="Times New Roman" w:hAnsi="Times New Roman" w:cs="Times New Roman"/>
                <w:i/>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125" w:type="dxa"/>
            <w:tcBorders>
              <w:top w:val="dashed" w:sz="4" w:space="0" w:color="000000"/>
            </w:tcBorders>
            <w:shd w:val="clear" w:color="auto" w:fill="FFFFFF" w:themeFill="background1"/>
          </w:tcPr>
          <w:p w14:paraId="56C3ECB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977" w:type="dxa"/>
            <w:tcBorders>
              <w:top w:val="dashed" w:sz="4" w:space="0" w:color="000000"/>
            </w:tcBorders>
            <w:shd w:val="clear" w:color="auto" w:fill="FFFFFF" w:themeFill="background1"/>
            <w:tcMar>
              <w:top w:w="40" w:type="dxa"/>
              <w:left w:w="40" w:type="dxa"/>
              <w:bottom w:w="40" w:type="dxa"/>
              <w:right w:w="40" w:type="dxa"/>
            </w:tcMar>
          </w:tcPr>
          <w:p w14:paraId="355CFF0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977" w:type="dxa"/>
            <w:tcBorders>
              <w:top w:val="dashed" w:sz="4" w:space="0" w:color="000000"/>
            </w:tcBorders>
            <w:shd w:val="clear" w:color="auto" w:fill="FFFFFF" w:themeFill="background1"/>
            <w:tcMar>
              <w:top w:w="40" w:type="dxa"/>
              <w:left w:w="40" w:type="dxa"/>
              <w:bottom w:w="40" w:type="dxa"/>
              <w:right w:w="40" w:type="dxa"/>
            </w:tcMar>
          </w:tcPr>
          <w:p w14:paraId="4BB05B2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c>
          <w:tcPr>
            <w:tcW w:w="2836" w:type="dxa"/>
            <w:tcBorders>
              <w:top w:val="dashed" w:sz="4" w:space="0" w:color="000000"/>
            </w:tcBorders>
            <w:shd w:val="clear" w:color="auto" w:fill="FFFFFF" w:themeFill="background1"/>
            <w:tcMar>
              <w:top w:w="40" w:type="dxa"/>
              <w:left w:w="40" w:type="dxa"/>
              <w:bottom w:w="40" w:type="dxa"/>
              <w:right w:w="40" w:type="dxa"/>
            </w:tcMar>
          </w:tcPr>
          <w:p w14:paraId="47A5B61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NTRY IDENTICAL TO EU-MED</w:t>
            </w:r>
          </w:p>
        </w:tc>
      </w:tr>
      <w:tr w:rsidR="00D376F0" w:rsidRPr="00F1665C" w14:paraId="54B9DE51" w14:textId="77777777" w:rsidTr="00723657">
        <w:trPr>
          <w:trHeight w:val="468"/>
        </w:trPr>
        <w:tc>
          <w:tcPr>
            <w:tcW w:w="896" w:type="dxa"/>
            <w:vMerge w:val="restart"/>
          </w:tcPr>
          <w:p w14:paraId="1CCD2D69"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Sahara (SAH)</w:t>
            </w:r>
          </w:p>
        </w:tc>
        <w:tc>
          <w:tcPr>
            <w:tcW w:w="798" w:type="dxa"/>
          </w:tcPr>
          <w:p w14:paraId="0653D30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ET</w:t>
            </w:r>
          </w:p>
        </w:tc>
        <w:tc>
          <w:tcPr>
            <w:tcW w:w="1987" w:type="dxa"/>
            <w:tcBorders>
              <w:top w:val="single" w:sz="4" w:space="0" w:color="000000"/>
            </w:tcBorders>
            <w:shd w:val="clear" w:color="auto" w:fill="D9D9D9" w:themeFill="background1" w:themeFillShade="D9"/>
          </w:tcPr>
          <w:p w14:paraId="58D3DB75"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r w:rsidRPr="00D424AA">
              <w:rPr>
                <w:rFonts w:ascii="Times New Roman" w:hAnsi="Times New Roman" w:cs="Times New Roman"/>
                <w:color w:val="000000" w:themeColor="text1"/>
                <w:sz w:val="16"/>
                <w:szCs w:val="16"/>
                <w:lang w:val="en-GB"/>
              </w:rPr>
              <w:t>.</w:t>
            </w:r>
          </w:p>
          <w:p w14:paraId="5296F384" w14:textId="77777777" w:rsidR="00D376F0" w:rsidRPr="00D424AA" w:rsidRDefault="00D376F0" w:rsidP="00D424AA">
            <w:pPr>
              <w:rPr>
                <w:rFonts w:ascii="Times New Roman" w:hAnsi="Times New Roman" w:cs="Times New Roman"/>
                <w:color w:val="000000" w:themeColor="text1"/>
                <w:sz w:val="16"/>
                <w:szCs w:val="16"/>
                <w:lang w:val="en-GB"/>
              </w:rPr>
            </w:pPr>
          </w:p>
          <w:p w14:paraId="0408EAE5" w14:textId="77777777" w:rsidR="00D376F0" w:rsidRPr="00D424AA" w:rsidRDefault="00D376F0" w:rsidP="00D424AA">
            <w:pPr>
              <w:rPr>
                <w:rFonts w:ascii="Times New Roman" w:hAnsi="Times New Roman" w:cs="Times New Roman"/>
                <w:color w:val="000000" w:themeColor="text1"/>
                <w:sz w:val="16"/>
                <w:szCs w:val="16"/>
                <w:lang w:val="en-GB"/>
              </w:rPr>
            </w:pPr>
          </w:p>
        </w:tc>
        <w:tc>
          <w:tcPr>
            <w:tcW w:w="2125" w:type="dxa"/>
            <w:tcBorders>
              <w:top w:val="single" w:sz="4" w:space="0" w:color="000000"/>
            </w:tcBorders>
            <w:shd w:val="clear" w:color="auto" w:fill="D9D9D9" w:themeFill="background1" w:themeFillShade="D9"/>
          </w:tcPr>
          <w:p w14:paraId="652801C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p>
        </w:tc>
        <w:tc>
          <w:tcPr>
            <w:tcW w:w="2977" w:type="dxa"/>
            <w:tcBorders>
              <w:top w:val="single" w:sz="4" w:space="0" w:color="000000"/>
            </w:tcBorders>
            <w:shd w:val="clear" w:color="auto" w:fill="D9D9D9" w:themeFill="background1" w:themeFillShade="D9"/>
            <w:tcMar>
              <w:top w:w="40" w:type="dxa"/>
              <w:left w:w="40" w:type="dxa"/>
              <w:bottom w:w="40" w:type="dxa"/>
              <w:right w:w="40" w:type="dxa"/>
            </w:tcMar>
          </w:tcPr>
          <w:p w14:paraId="4AD9C833" w14:textId="5B5277F9"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Mixed signals</w:t>
            </w:r>
            <w:r w:rsidRPr="00D424AA">
              <w:rPr>
                <w:rFonts w:ascii="Times New Roman" w:hAnsi="Times New Roman" w:cs="Times New Roman"/>
                <w:color w:val="000000" w:themeColor="text1"/>
                <w:sz w:val="16"/>
                <w:szCs w:val="16"/>
                <w:lang w:val="en-GB"/>
              </w:rPr>
              <w:t xml:space="preserve"> (seasonally and geographically varying) and non-robust change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Slightly reduced drying based on CDD (Chapter 11 Supplementary Material (11.SM)).</w:t>
            </w:r>
          </w:p>
        </w:tc>
        <w:tc>
          <w:tcPr>
            <w:tcW w:w="2977" w:type="dxa"/>
            <w:shd w:val="clear" w:color="auto" w:fill="D9D9D9" w:themeFill="background1" w:themeFillShade="D9"/>
            <w:tcMar>
              <w:top w:w="40" w:type="dxa"/>
              <w:left w:w="40" w:type="dxa"/>
              <w:bottom w:w="40" w:type="dxa"/>
              <w:right w:w="40" w:type="dxa"/>
            </w:tcMar>
          </w:tcPr>
          <w:p w14:paraId="1FE2253F" w14:textId="60CBA82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 xml:space="preserve"> 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Mixed signals</w:t>
            </w:r>
            <w:r w:rsidRPr="00D424AA">
              <w:rPr>
                <w:rFonts w:ascii="Times New Roman" w:hAnsi="Times New Roman" w:cs="Times New Roman"/>
                <w:color w:val="000000" w:themeColor="text1"/>
                <w:sz w:val="16"/>
                <w:szCs w:val="16"/>
                <w:lang w:val="en-GB"/>
              </w:rPr>
              <w:t xml:space="preserve"> (seasonally and geographically varying) and non-robust change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Slightly reduced drying based on CDD (Chapter 11 Supplementary Material (11.SM)).</w:t>
            </w:r>
          </w:p>
        </w:tc>
        <w:tc>
          <w:tcPr>
            <w:tcW w:w="2836" w:type="dxa"/>
            <w:shd w:val="clear" w:color="auto" w:fill="D9D9D9" w:themeFill="background1" w:themeFillShade="D9"/>
            <w:tcMar>
              <w:top w:w="40" w:type="dxa"/>
              <w:left w:w="40" w:type="dxa"/>
              <w:bottom w:w="40" w:type="dxa"/>
              <w:right w:w="40" w:type="dxa"/>
            </w:tcMar>
          </w:tcPr>
          <w:p w14:paraId="41BB97C3" w14:textId="64DFEE71"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Mixed signals</w:t>
            </w:r>
            <w:r w:rsidRPr="00D424AA">
              <w:rPr>
                <w:rFonts w:ascii="Times New Roman" w:hAnsi="Times New Roman" w:cs="Times New Roman"/>
                <w:color w:val="000000" w:themeColor="text1"/>
                <w:sz w:val="16"/>
                <w:szCs w:val="16"/>
                <w:lang w:val="en-GB"/>
              </w:rPr>
              <w:t xml:space="preserve"> (seasonally and geographically varying) and non-robust change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Reduced drying based on CDD (Chapter 11 Supplementary Material (11.SM)).</w:t>
            </w:r>
          </w:p>
        </w:tc>
      </w:tr>
      <w:tr w:rsidR="00D376F0" w:rsidRPr="00F1665C" w14:paraId="36B3AAF2" w14:textId="77777777" w:rsidTr="00723657">
        <w:trPr>
          <w:trHeight w:val="467"/>
        </w:trPr>
        <w:tc>
          <w:tcPr>
            <w:tcW w:w="896" w:type="dxa"/>
            <w:vMerge/>
          </w:tcPr>
          <w:p w14:paraId="7992B864"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0CB8D4E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GR</w:t>
            </w:r>
          </w:p>
          <w:p w14:paraId="29CC966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COL</w:t>
            </w:r>
          </w:p>
        </w:tc>
        <w:tc>
          <w:tcPr>
            <w:tcW w:w="1987" w:type="dxa"/>
            <w:tcBorders>
              <w:bottom w:val="single" w:sz="4" w:space="0" w:color="auto"/>
            </w:tcBorders>
            <w:shd w:val="clear" w:color="auto" w:fill="D9D9D9" w:themeFill="background1" w:themeFillShade="D9"/>
          </w:tcPr>
          <w:p w14:paraId="28B3E51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p>
        </w:tc>
        <w:tc>
          <w:tcPr>
            <w:tcW w:w="2125" w:type="dxa"/>
            <w:tcBorders>
              <w:bottom w:val="single" w:sz="4" w:space="0" w:color="auto"/>
            </w:tcBorders>
            <w:shd w:val="clear" w:color="auto" w:fill="D9D9D9" w:themeFill="background1" w:themeFillShade="D9"/>
          </w:tcPr>
          <w:p w14:paraId="1869334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p>
        </w:tc>
        <w:tc>
          <w:tcPr>
            <w:tcW w:w="2977" w:type="dxa"/>
            <w:shd w:val="clear" w:color="auto" w:fill="D9D9D9" w:themeFill="background1" w:themeFillShade="D9"/>
            <w:tcMar>
              <w:top w:w="40" w:type="dxa"/>
              <w:left w:w="40" w:type="dxa"/>
              <w:bottom w:w="40" w:type="dxa"/>
              <w:right w:w="40" w:type="dxa"/>
            </w:tcMar>
          </w:tcPr>
          <w:p w14:paraId="16E0BE94"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w:t>
            </w:r>
            <w:r w:rsidRPr="00D424AA">
              <w:rPr>
                <w:rFonts w:ascii="Times New Roman" w:hAnsi="Times New Roman" w:cs="Times New Roman"/>
                <w:color w:val="000000" w:themeColor="text1"/>
                <w:sz w:val="16"/>
                <w:szCs w:val="16"/>
                <w:lang w:val="en-GB"/>
              </w:rPr>
              <w:t>e and inconsistent signals in CMIP6 (Chapter 11 Supplementary Material (11.SM)).</w:t>
            </w:r>
          </w:p>
        </w:tc>
        <w:tc>
          <w:tcPr>
            <w:tcW w:w="2977" w:type="dxa"/>
            <w:shd w:val="clear" w:color="auto" w:fill="D9D9D9" w:themeFill="background1" w:themeFillShade="D9"/>
            <w:tcMar>
              <w:top w:w="40" w:type="dxa"/>
              <w:left w:w="40" w:type="dxa"/>
              <w:bottom w:w="40" w:type="dxa"/>
              <w:right w:w="40" w:type="dxa"/>
            </w:tcMar>
          </w:tcPr>
          <w:p w14:paraId="46FBE571"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 and inconsistent signals</w:t>
            </w:r>
            <w:r w:rsidRPr="00D424AA">
              <w:rPr>
                <w:rFonts w:ascii="Times New Roman" w:hAnsi="Times New Roman" w:cs="Times New Roman"/>
                <w:color w:val="000000" w:themeColor="text1"/>
                <w:sz w:val="16"/>
                <w:szCs w:val="16"/>
                <w:lang w:val="en-GB"/>
              </w:rPr>
              <w:t xml:space="preserve"> in CMIP6 (Chapter 11 Supplementary Material (11.SM)).</w:t>
            </w:r>
          </w:p>
          <w:p w14:paraId="489E0A4D"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tc>
        <w:tc>
          <w:tcPr>
            <w:tcW w:w="2836" w:type="dxa"/>
            <w:shd w:val="clear" w:color="auto" w:fill="D9D9D9" w:themeFill="background1" w:themeFillShade="D9"/>
            <w:tcMar>
              <w:top w:w="40" w:type="dxa"/>
              <w:left w:w="40" w:type="dxa"/>
              <w:bottom w:w="40" w:type="dxa"/>
              <w:right w:w="40" w:type="dxa"/>
            </w:tcMar>
          </w:tcPr>
          <w:p w14:paraId="71FDF52D" w14:textId="5DC206B6"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Limited evidence and inconsistent signals </w:t>
            </w:r>
            <w:r w:rsidRPr="00D424AA">
              <w:rPr>
                <w:rFonts w:ascii="Times New Roman" w:hAnsi="Times New Roman" w:cs="Times New Roman"/>
                <w:color w:val="000000" w:themeColor="text1"/>
                <w:sz w:val="16"/>
                <w:szCs w:val="16"/>
                <w:lang w:val="en-GB"/>
              </w:rPr>
              <w:t xml:space="preserve">in CMIP6. </w:t>
            </w:r>
            <w:commentRangeStart w:id="4113"/>
            <w:r w:rsidRPr="00841A35">
              <w:rPr>
                <w:rFonts w:cs="Times New Roman"/>
                <w:color w:val="000000" w:themeColor="text1"/>
                <w:sz w:val="16"/>
                <w:szCs w:val="16"/>
                <w:lang w:val="en-GB"/>
              </w:rPr>
              <w:fldChar w:fldCharType="begin" w:fldLock="1"/>
            </w:r>
            <w:ins w:id="4114" w:author="Robin Matthews" w:date="2021-07-14T12:39:00Z">
              <w:r w:rsidR="001408F5">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Cook et al., 2020; Vicente-Serrano et al., 2020a)", "manualFormatting" : "(Cook et al., 2020; Vicente-Serrano et al., 2020c)", "plainTextFormattedCitation" : "(Cook et al., 2020; Vicente-Serrano et al., 2020a)", "previouslyFormattedCitation" : "(Cook et al., 2020; Vicente-Serrano et al., 2020a)" }, "properties" : { "noteIndex" : 0 }, "schema" : "https://github.com/citation-style-language/schema/raw/master/csl-citation.json" }</w:instrText>
              </w:r>
            </w:ins>
            <w:del w:id="4115" w:author="Robin Matthews" w:date="2021-07-14T12:39:00Z">
              <w:r w:rsidR="00FF6231" w:rsidDel="001408F5">
                <w:rPr>
                  <w:rFonts w:ascii="Times New Roman" w:hAnsi="Times New Roman" w:cs="Times New Roman"/>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Cook et al., 2020; Vicente-Serrano et al., 2020a)", "plainTextFormattedCitation" : "(Cook et al., 2020; Vicente-Serrano et al., 2020a)", "previouslyFormattedCitation" : "(Cook et al., 2020; Vicente-Serrano et al., 2020a)" }, "properties" : { "noteIndex" : 0 }, "schema" : "https://github.com/citation-style-language/schema/raw/master/csl-citation.json" }</w:delInstrText>
              </w:r>
            </w:del>
            <w:r w:rsidRPr="00841A35">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Cook et al., 2020; </w:t>
            </w:r>
            <w:del w:id="4116" w:author="Robin Matthews" w:date="2021-07-14T12:39:00Z">
              <w:r w:rsidR="00A26296" w:rsidDel="001408F5">
                <w:rPr>
                  <w:rFonts w:ascii="Times New Roman" w:hAnsi="Times New Roman" w:cs="Times New Roman"/>
                  <w:noProof/>
                  <w:color w:val="000000" w:themeColor="text1"/>
                  <w:sz w:val="16"/>
                  <w:szCs w:val="16"/>
                  <w:lang w:val="en-GB"/>
                </w:rPr>
                <w:delText>Vicente-Serrano et al., 2020a</w:delText>
              </w:r>
            </w:del>
            <w:ins w:id="4117" w:author="Robin Matthews" w:date="2021-07-14T12:39:00Z">
              <w:r w:rsidR="001408F5">
                <w:rPr>
                  <w:rFonts w:ascii="Times New Roman" w:hAnsi="Times New Roman" w:cs="Times New Roman"/>
                  <w:noProof/>
                  <w:color w:val="000000" w:themeColor="text1"/>
                  <w:sz w:val="16"/>
                  <w:szCs w:val="16"/>
                  <w:lang w:val="en-GB"/>
                </w:rPr>
                <w:t>Vicente-Serrano et al., 2020c</w:t>
              </w:r>
            </w:ins>
            <w:r w:rsidR="00A26296">
              <w:rPr>
                <w:rFonts w:ascii="Times New Roman" w:hAnsi="Times New Roman" w:cs="Times New Roman"/>
                <w:noProof/>
                <w:color w:val="000000" w:themeColor="text1"/>
                <w:sz w:val="16"/>
                <w:szCs w:val="16"/>
                <w:lang w:val="en-GB"/>
              </w:rPr>
              <w:t>)</w:t>
            </w:r>
            <w:r w:rsidRPr="00841A35">
              <w:rPr>
                <w:rFonts w:cs="Times New Roman"/>
                <w:color w:val="000000" w:themeColor="text1"/>
                <w:sz w:val="16"/>
                <w:szCs w:val="16"/>
                <w:lang w:val="en-GB"/>
              </w:rPr>
              <w:fldChar w:fldCharType="end"/>
            </w:r>
            <w:commentRangeEnd w:id="4113"/>
            <w:r w:rsidR="00A26296">
              <w:rPr>
                <w:rStyle w:val="Marquedecommentaire"/>
                <w:rFonts w:ascii="Times New Roman" w:hAnsi="Times New Roman" w:cstheme="minorBidi"/>
                <w:lang w:val="fr-FR" w:eastAsia="fr-FR"/>
              </w:rPr>
              <w:commentReference w:id="4113"/>
            </w:r>
            <w:r w:rsidRPr="00841A35">
              <w:rPr>
                <w:rFonts w:ascii="Times New Roman" w:hAnsi="Times New Roman" w:cs="Times New Roman"/>
                <w:color w:val="000000" w:themeColor="text1"/>
                <w:sz w:val="16"/>
                <w:szCs w:val="16"/>
                <w:lang w:val="en-GB"/>
              </w:rPr>
              <w:t>(Chapter 11 Supplementary Material (11.SM))</w:t>
            </w:r>
          </w:p>
        </w:tc>
      </w:tr>
      <w:tr w:rsidR="00D376F0" w:rsidRPr="00F1665C" w14:paraId="6C35C396" w14:textId="77777777" w:rsidTr="00723657">
        <w:tc>
          <w:tcPr>
            <w:tcW w:w="896" w:type="dxa"/>
            <w:vMerge/>
          </w:tcPr>
          <w:p w14:paraId="25B1D976"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32F04BA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YDR</w:t>
            </w:r>
          </w:p>
        </w:tc>
        <w:tc>
          <w:tcPr>
            <w:tcW w:w="1987" w:type="dxa"/>
            <w:tcBorders>
              <w:top w:val="single" w:sz="4" w:space="0" w:color="auto"/>
            </w:tcBorders>
            <w:shd w:val="clear" w:color="auto" w:fill="D9D9D9" w:themeFill="background1" w:themeFillShade="D9"/>
          </w:tcPr>
          <w:p w14:paraId="4792F99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color w:val="000000" w:themeColor="text1"/>
                <w:sz w:val="16"/>
                <w:szCs w:val="16"/>
                <w:lang w:val="en-GB"/>
              </w:rPr>
              <w:t xml:space="preserve">Low confidence: </w:t>
            </w:r>
            <w:r w:rsidRPr="00D424AA">
              <w:rPr>
                <w:rFonts w:ascii="Times New Roman" w:hAnsi="Times New Roman" w:cs="Times New Roman"/>
                <w:b/>
                <w:bCs/>
                <w:color w:val="000000" w:themeColor="text1"/>
                <w:sz w:val="16"/>
                <w:szCs w:val="16"/>
                <w:lang w:val="en-GB"/>
              </w:rPr>
              <w:t>Limited  evidence</w:t>
            </w:r>
            <w:r w:rsidRPr="00D424AA">
              <w:rPr>
                <w:rFonts w:ascii="Times New Roman" w:hAnsi="Times New Roman" w:cs="Times New Roman"/>
                <w:color w:val="000000" w:themeColor="text1"/>
                <w:sz w:val="16"/>
                <w:szCs w:val="16"/>
                <w:lang w:val="en-GB"/>
              </w:rPr>
              <w:t xml:space="preserve"> </w:t>
            </w:r>
          </w:p>
        </w:tc>
        <w:tc>
          <w:tcPr>
            <w:tcW w:w="2125" w:type="dxa"/>
            <w:tcBorders>
              <w:top w:val="single" w:sz="4" w:space="0" w:color="auto"/>
            </w:tcBorders>
            <w:shd w:val="clear" w:color="auto" w:fill="D9D9D9" w:themeFill="background1" w:themeFillShade="D9"/>
          </w:tcPr>
          <w:p w14:paraId="6C7E115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p>
        </w:tc>
        <w:tc>
          <w:tcPr>
            <w:tcW w:w="2977" w:type="dxa"/>
            <w:shd w:val="clear" w:color="auto" w:fill="D9D9D9" w:themeFill="background1" w:themeFillShade="D9"/>
            <w:tcMar>
              <w:top w:w="40" w:type="dxa"/>
              <w:left w:w="40" w:type="dxa"/>
              <w:bottom w:w="40" w:type="dxa"/>
              <w:right w:w="40" w:type="dxa"/>
            </w:tcMar>
          </w:tcPr>
          <w:p w14:paraId="3B6BF745" w14:textId="4B30C9FF"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color w:val="000000" w:themeColor="text1"/>
                <w:sz w:val="16"/>
                <w:szCs w:val="16"/>
                <w:lang w:val="en-GB"/>
              </w:rPr>
              <w:t xml:space="preserve">Limited evidence. </w:t>
            </w:r>
            <w:r w:rsidRPr="00D424AA">
              <w:rPr>
                <w:rFonts w:ascii="Times New Roman" w:hAnsi="Times New Roman" w:cs="Times New Roman"/>
                <w:bCs/>
                <w:color w:val="000000" w:themeColor="text1"/>
                <w:sz w:val="16"/>
                <w:szCs w:val="16"/>
                <w:lang w:val="en-GB"/>
              </w:rPr>
              <w:t>One study shows lack of signal</w:t>
            </w:r>
            <w:r w:rsidRPr="00D424AA">
              <w:rPr>
                <w:rFonts w:ascii="Times New Roman" w:hAnsi="Times New Roman"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ascii="Times New Roman" w:hAnsi="Times New Roman"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977" w:type="dxa"/>
            <w:shd w:val="clear" w:color="auto" w:fill="D9D9D9" w:themeFill="background1" w:themeFillShade="D9"/>
            <w:tcMar>
              <w:top w:w="40" w:type="dxa"/>
              <w:left w:w="40" w:type="dxa"/>
              <w:bottom w:w="40" w:type="dxa"/>
              <w:right w:w="40" w:type="dxa"/>
            </w:tcMar>
          </w:tcPr>
          <w:p w14:paraId="37F9E29D" w14:textId="11CDB37C"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color w:val="000000" w:themeColor="text1"/>
                <w:sz w:val="16"/>
                <w:szCs w:val="16"/>
                <w:lang w:val="en-GB"/>
              </w:rPr>
              <w:t xml:space="preserve">Limited evidence. </w:t>
            </w:r>
            <w:r w:rsidRPr="00D424AA">
              <w:rPr>
                <w:rFonts w:ascii="Times New Roman" w:hAnsi="Times New Roman" w:cs="Times New Roman"/>
                <w:bCs/>
                <w:color w:val="000000" w:themeColor="text1"/>
                <w:sz w:val="16"/>
                <w:szCs w:val="16"/>
                <w:lang w:val="en-GB"/>
              </w:rPr>
              <w:t>One study shows lack of signal</w:t>
            </w:r>
            <w:r w:rsidRPr="00D424AA">
              <w:rPr>
                <w:rFonts w:ascii="Times New Roman" w:hAnsi="Times New Roman"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ascii="Times New Roman" w:hAnsi="Times New Roman"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836" w:type="dxa"/>
            <w:shd w:val="clear" w:color="auto" w:fill="D9D9D9" w:themeFill="background1" w:themeFillShade="D9"/>
            <w:tcMar>
              <w:top w:w="40" w:type="dxa"/>
              <w:left w:w="40" w:type="dxa"/>
              <w:bottom w:w="40" w:type="dxa"/>
              <w:right w:w="40" w:type="dxa"/>
            </w:tcMar>
          </w:tcPr>
          <w:p w14:paraId="087784FE" w14:textId="7BDA1D1A"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xml:space="preserve"> Inconsistent </w:t>
            </w:r>
            <w:r w:rsidRPr="00D424AA">
              <w:rPr>
                <w:rFonts w:ascii="Times New Roman" w:hAnsi="Times New Roman" w:cs="Times New Roman"/>
                <w:color w:val="000000" w:themeColor="text1"/>
                <w:sz w:val="16"/>
                <w:szCs w:val="16"/>
                <w:lang w:val="en-GB"/>
              </w:rPr>
              <w:t>trends</w:t>
            </w:r>
            <w:r w:rsidRPr="00D424AA">
              <w:rPr>
                <w:rFonts w:ascii="Times New Roman" w:hAnsi="Times New Roman" w:cs="Times New Roman"/>
                <w:b/>
                <w:bCs/>
                <w:color w:val="000000" w:themeColor="text1"/>
                <w:sz w:val="16"/>
                <w:szCs w:val="16"/>
                <w:lang w:val="en-GB"/>
              </w:rPr>
              <w:t xml:space="preserve"> </w:t>
            </w:r>
            <w:r w:rsidRPr="00D424AA">
              <w:rPr>
                <w:rFonts w:cs="Times New Roman"/>
                <w:b/>
                <w:bCs/>
                <w:color w:val="000000" w:themeColor="text1"/>
                <w:sz w:val="16"/>
                <w:szCs w:val="16"/>
                <w:lang w:val="en-GB"/>
              </w:rPr>
              <w:fldChar w:fldCharType="begin" w:fldLock="1"/>
            </w:r>
            <w:r w:rsidR="00FF6231">
              <w:rPr>
                <w:rFonts w:ascii="Times New Roman" w:hAnsi="Times New Roman" w:cs="Times New Roman"/>
                <w:b/>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b/>
                <w:bCs/>
                <w:color w:val="000000" w:themeColor="text1"/>
                <w:sz w:val="16"/>
                <w:szCs w:val="16"/>
                <w:lang w:val="en-GB"/>
              </w:rPr>
              <w:fldChar w:fldCharType="separate"/>
            </w:r>
            <w:r w:rsidR="00A26296">
              <w:rPr>
                <w:rFonts w:ascii="Times New Roman" w:hAnsi="Times New Roman" w:cs="Times New Roman"/>
                <w:bCs/>
                <w:noProof/>
                <w:color w:val="000000" w:themeColor="text1"/>
                <w:sz w:val="16"/>
                <w:szCs w:val="16"/>
                <w:lang w:val="en-GB"/>
              </w:rPr>
              <w:t>(Touma et al., 2015; Cook et al., 2020)</w:t>
            </w:r>
            <w:r w:rsidRPr="00D424AA">
              <w:rPr>
                <w:rFonts w:cs="Times New Roman"/>
                <w:b/>
                <w:bCs/>
                <w:color w:val="000000" w:themeColor="text1"/>
                <w:sz w:val="16"/>
                <w:szCs w:val="16"/>
                <w:lang w:val="en-GB"/>
              </w:rPr>
              <w:fldChar w:fldCharType="end"/>
            </w:r>
          </w:p>
        </w:tc>
      </w:tr>
      <w:tr w:rsidR="00D376F0" w:rsidRPr="00D424AA" w14:paraId="7FB2BCCE" w14:textId="77777777" w:rsidTr="00723657">
        <w:trPr>
          <w:trHeight w:val="955"/>
        </w:trPr>
        <w:tc>
          <w:tcPr>
            <w:tcW w:w="896" w:type="dxa"/>
            <w:vMerge w:val="restart"/>
          </w:tcPr>
          <w:p w14:paraId="659D3DFD"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Western Africa (WAF)</w:t>
            </w:r>
          </w:p>
        </w:tc>
        <w:tc>
          <w:tcPr>
            <w:tcW w:w="798" w:type="dxa"/>
          </w:tcPr>
          <w:p w14:paraId="5C5FED5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ET</w:t>
            </w:r>
          </w:p>
        </w:tc>
        <w:tc>
          <w:tcPr>
            <w:tcW w:w="1987" w:type="dxa"/>
            <w:tcBorders>
              <w:bottom w:val="single" w:sz="4" w:space="0" w:color="auto"/>
            </w:tcBorders>
            <w:shd w:val="clear" w:color="auto" w:fill="FADED4"/>
          </w:tcPr>
          <w:p w14:paraId="67215263" w14:textId="77777777" w:rsidR="00D376F0" w:rsidRPr="00D424AA" w:rsidRDefault="00D376F0" w:rsidP="00D424AA">
            <w:pPr>
              <w:rPr>
                <w:rFonts w:ascii="Times New Roman" w:hAnsi="Times New Roman" w:cs="Times New Roman"/>
                <w:b/>
                <w:bCs/>
                <w:i/>
                <w:iCs/>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p>
          <w:p w14:paraId="04627EC1" w14:textId="7007AED1" w:rsidR="00D376F0" w:rsidRPr="00841A35" w:rsidRDefault="00D376F0" w:rsidP="00D424AA">
            <w:pPr>
              <w:rPr>
                <w:rFonts w:ascii="Times New Roman" w:hAnsi="Times New Roman" w:cs="Times New Roman"/>
                <w:color w:val="000000" w:themeColor="text1"/>
                <w:sz w:val="16"/>
                <w:szCs w:val="16"/>
                <w:lang w:val="nb-NO"/>
              </w:rPr>
            </w:pPr>
            <w:r w:rsidRPr="00D424AA">
              <w:rPr>
                <w:rFonts w:ascii="Times New Roman" w:hAnsi="Times New Roman" w:cs="Times New Roman"/>
                <w:color w:val="000000" w:themeColor="text1"/>
                <w:sz w:val="16"/>
                <w:szCs w:val="16"/>
                <w:lang w:val="en-GB"/>
              </w:rPr>
              <w:t xml:space="preserve">Increased drying based on CDD and SPI </w:t>
            </w:r>
            <w:r w:rsidRPr="00857AE7">
              <w:rPr>
                <w:rFonts w:ascii="Times New Roman" w:hAnsi="Times New Roman" w:cs="Times New Roman"/>
                <w:color w:val="000000" w:themeColor="text1"/>
                <w:sz w:val="16"/>
                <w:szCs w:val="16"/>
                <w:lang w:val="en-GB" w:eastAsia="fr-FR"/>
              </w:rPr>
              <w:fldChar w:fldCharType="begin" w:fldLock="1"/>
            </w:r>
            <w:r w:rsidR="00FF6231" w:rsidRPr="00857AE7">
              <w:rPr>
                <w:rFonts w:cs="Times New Roman"/>
                <w:color w:val="000000" w:themeColor="text1"/>
                <w:sz w:val="16"/>
                <w:szCs w:val="16"/>
                <w:lang w:val="en-GB"/>
              </w:rPr>
              <w:instrText>ADDIN CSL_CITATION { "citationItems" : [ { "id" : "ITEM-1", "itemData" : { "DOI" : "10.1175/JCLI-D-13-00423.1", "ISBN" : "0894-8755", "ISSN" : "08948755",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1", "issued" : { "date-parts" : [ [ "2014" ] ] }, "title" : "Development of a high-resolution gridded daily meteorological dataset over sub-Saharan Africa: Spatial analysis of trends in climate extremes", "translator" : [ { "dropping-particle" : "", "family" : "S216", "given" : "", "non-dropping-particle" : "", "parse-names" : false, "suffix" : "" } ], "type" : "article-journal" }, "uris" : [ "http://www.mendeley.com/documents/?uuid=875d122b-5ba3-3d8a-ae41-24fa4b59c7fa" ] }, { "id" : "ITEM-2", "itemData" : { "DOI" : "10.1002/joc.5420", "ISSN" : "08998418", "abstract" : "Observational analyses of changing climate extremes over the West Africa region have been limited by the availability of long and high-quality datasets. To help address this gap, a climate extremes indices workshop was held in the Gambia in December 2011 with participants from 14 West African countries. The resulting analysis utilized 15 annual indices derived from observed daily temperatures and 10 annual indices derived from observed daily precipitation. The analysis was conducted for 166 meteorological stations in 13 countries for 2 periods: 1960\u20132010 and 1981\u20132010. The analyses of trends in the annual mean temperature indices have identified statistically significant increases of 0.16 \u00b0C/decade and 0.28 \u00b0C/decade for mean annual maximum and mean annual minimum temperatures, respectively, averaged over all available land stations in the region during the last 50 years. The seasonal-temperature-related indices show significant patterns of warming in all seasons. The annual mean of daily minimum temperature has increased more than the annual mean of daily maximum temperature leading to a decreasing trend in the diurnal temperature range. Warm days and warm nights have become more frequent, and cold days and cold nights have become less frequent. The analyses of precipitation-based indices indicate spatially non-coherent changes throughout the study area with few statistically significant trends over the longer period. Exceptions to this are the simple daily intensity index and maximum 5-day precipitation, which show significant increasing regional trends over both the shorter and longer periods. Additionally, over the recent period (1981\u20132010) most of the precipitation related indices show significant trends towards wetter conditions. However, this period of increased rainfall follows a decade of significantly drier conditions in the region \u2013 it is not clear whether the recent upward trends reflect the \u2018recovery\u2019 from this long drought period or represents a long-term response to warming.", "author" : [ { "dropping-particle" : "", "family" : "Barry", "given" : "A. A.", "non-dropping-particle" : "", "parse-names" : false, "suffix" : "" }, { "dropping-particle" : "", "family" : "Caesar", "given" : "J.", "non-dropping-particle" : "", "parse-names" : false, "suffix" : "" }, { "dropping-particle" : "", "family" : "Klein Tank", "given" : "A. M. G.", "non-dropping-particle" : "", "parse-names" : false, "suffix" : "" }, { "dropping-particle" : "", "family" : "Aguilar", "given" : "E.", "non-dropping-particle" : "", "parse-names" : false, "suffix" : "" }, { "dropping-particle" : "", "family" : "McSweeney", "given" : "Carol", "non-dropping-particle" : "", "parse-names" : false, "suffix" : "" }, { "dropping-particle" : "", "family" : "Cyrille", "given" : "Ahmed M.", "non-dropping-particle" : "", "parse-names" : false, "suffix" : "" }, { "dropping-particle" : "", "family" : "Nikiema", "given" : "M. P.", "non-dropping-particle" : "", "parse-names" : false, "suffix" : "" }, { "dropping-particle" : "", "family" : "Narcisse", "given" : "K. B.", "non-dropping-particle" : "", "parse-names" : false, "suffix" : "" }, { "dropping-particle" : "", "family" : "Sima", "given" : "F.", "non-dropping-particle" : "", "parse-names" : false, "suffix" : "" }, { "dropping-particle" : "", "family" : "Stafford", "given" : "G.", "non-dropping-particle" : "", "parse-names" : false, "suffix" : "" }, { "dropping-particle" : "", "family" : "Touray", "given" : "L. M.", "non-dropping-particle" : "", "parse-names" : false, "suffix" : "" }, { "dropping-particle" : "", "family" : "Ayilari-Naa", "given" : "J. A.", "non-dropping-particle" : "", "parse-names" : false, "suffix" : "" }, { "dropping-particle" : "", "family" : "Mendes", "given" : "C. L.", "non-dropping-particle" : "", "parse-names" : false, "suffix" : "" }, { "dropping-particle" : "", "family" : "Tounkara", "given" : "M.", "non-dropping-particle" : "", "parse-names" : false, "suffix" : "" }, { "dropping-particle" : "", "family" : "Gar-Glahn", "given" : "Eugene V. S.", "non-dropping-particle" : "", "parse-names" : false, "suffix" : "" }, { "dropping-particle" : "", "family" : "Coulibaly", "given" : "M. S.", "non-dropping-particle" : "", "parse-names" : false, "suffix" : "" }, { "dropping-particle" : "", "family" : "Dieh", "given" : "M. F.", "non-dropping-particle" : "", "parse-names" : false, "suffix" : "" }, { "dropping-particle" : "", "family" : "Mouhaimouni", "given" : "M.", "non-dropping-particle" : "", "parse-names" : false, "suffix" : "" }, { "dropping-particle" : "", "family" : "Oyegade", "given" : "J.A", "non-dropping-particle" : "", "parse-names" : false, "suffix" : "" }, { "dropping-particle" : "", "family" : "Sambou", "given" : "E.", "non-dropping-particle" : "", "parse-names" : false, "suffix" : "" }, { "dropping-particle" : "", "family" : "Laogbessi", "given" : "E. T.", "non-dropping-particle" : "", "parse-names" : false, "suffix" : "" } ], "container-title" : "International Journal of Climatology", "id" : "ITEM-2", "issued" : { "date-parts" : [ [ "2018", "4" ] ] }, "page" : "e921-e938", "title" : "West Africa climate extremes and climate change indices", "translator" : [ { "dropping-particle" : "", "family" : "S219", "given" : "", "non-dropping-particle" : "", "parse-names" : false, "suffix" : "" } ], "type" : "article-journal", "volume" : "38" }, "uris" : [ "http://www.mendeley.com/documents/?uuid=eb70452a-76db-345c-a555-de141de2f4f9"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4",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Chaney et al., 2014; Barry et al., 2018; Spinoni et al., 2019; Dunn et al., 2020)", "plainTextFormattedCitation" : "(Chaney et al., 2014; Barry et al., 2018; Spinoni et al., 2019; Dunn et al., 2020)", "previouslyFormattedCitation" : "(Chaney et al., 2014; Barry et al., 2018; Spinoni et al., 2019; Dunn et al., 2020)" }, "properties" : { "noteIndex" : 0 }, "schema" : "https://github.com/citation-style-language/schema/raw/master/csl-citation.json" }</w:instrText>
            </w:r>
            <w:r w:rsidRPr="00857AE7">
              <w:rPr>
                <w:rFonts w:ascii="Times New Roman" w:hAnsi="Times New Roman" w:cs="Times New Roman"/>
                <w:color w:val="000000" w:themeColor="text1"/>
                <w:sz w:val="16"/>
                <w:szCs w:val="16"/>
                <w:lang w:val="en-GB" w:eastAsia="fr-FR"/>
                <w:rPrChange w:id="4118" w:author="Robin Matthews" w:date="2021-07-14T13:42:00Z">
                  <w:rPr>
                    <w:rFonts w:cs="Times New Roman"/>
                    <w:color w:val="000000" w:themeColor="text1"/>
                    <w:sz w:val="16"/>
                    <w:szCs w:val="16"/>
                    <w:lang w:val="en-GB"/>
                  </w:rPr>
                </w:rPrChange>
              </w:rPr>
              <w:fldChar w:fldCharType="separate"/>
            </w:r>
            <w:r w:rsidR="00A26296" w:rsidRPr="00857AE7">
              <w:rPr>
                <w:rFonts w:cs="Times New Roman"/>
                <w:noProof/>
                <w:color w:val="000000" w:themeColor="text1"/>
                <w:sz w:val="16"/>
                <w:szCs w:val="16"/>
                <w:lang w:val="nb-NO"/>
              </w:rPr>
              <w:t>(Chaney et al., 2014; Barry et al., 2018; Spinoni et al., 2019; Dunn et al., 2020)</w:t>
            </w:r>
            <w:r w:rsidRPr="00857AE7">
              <w:rPr>
                <w:rFonts w:ascii="Times New Roman" w:hAnsi="Times New Roman" w:cs="Times New Roman"/>
                <w:color w:val="000000" w:themeColor="text1"/>
                <w:sz w:val="16"/>
                <w:szCs w:val="16"/>
                <w:lang w:val="en-GB" w:eastAsia="fr-FR"/>
                <w:rPrChange w:id="4119" w:author="Robin Matthews" w:date="2021-07-14T13:42:00Z">
                  <w:rPr>
                    <w:rFonts w:cs="Times New Roman"/>
                    <w:color w:val="000000" w:themeColor="text1"/>
                    <w:sz w:val="16"/>
                    <w:szCs w:val="16"/>
                    <w:lang w:val="en-GB"/>
                  </w:rPr>
                </w:rPrChange>
              </w:rPr>
              <w:fldChar w:fldCharType="end"/>
            </w:r>
          </w:p>
        </w:tc>
        <w:tc>
          <w:tcPr>
            <w:tcW w:w="2125" w:type="dxa"/>
            <w:shd w:val="clear" w:color="auto" w:fill="D9D9D9" w:themeFill="background1" w:themeFillShade="D9"/>
          </w:tcPr>
          <w:p w14:paraId="51A55CF9" w14:textId="62DC8FE6" w:rsidR="00D376F0" w:rsidRPr="00D424AA" w:rsidRDefault="00D376F0" w:rsidP="00D424AA">
            <w:pPr>
              <w:rPr>
                <w:rFonts w:ascii="Times New Roman" w:hAnsi="Times New Roman" w:cs="Times New Roman"/>
                <w:color w:val="000000" w:themeColor="text1"/>
                <w:sz w:val="16"/>
                <w:szCs w:val="16"/>
                <w:lang w:val="en-GB" w:eastAsia="fr-FR"/>
              </w:rPr>
            </w:pPr>
            <w:r w:rsidRPr="00D424AA">
              <w:rPr>
                <w:rFonts w:ascii="Times New Roman" w:hAnsi="Times New Roman" w:cs="Times New Roman"/>
                <w:b/>
                <w:bCs/>
                <w:i/>
                <w:iCs/>
                <w:color w:val="000000" w:themeColor="text1"/>
                <w:sz w:val="16"/>
                <w:szCs w:val="16"/>
                <w:lang w:val="en-GB"/>
              </w:rPr>
              <w:t xml:space="preserve">Low confidence: </w:t>
            </w:r>
            <w:r w:rsidRPr="00D424AA">
              <w:rPr>
                <w:rFonts w:ascii="Times New Roman" w:hAnsi="Times New Roman" w:cs="Times New Roman"/>
                <w:b/>
                <w:bCs/>
                <w:color w:val="000000" w:themeColor="text1"/>
                <w:sz w:val="16"/>
                <w:szCs w:val="16"/>
                <w:lang w:val="en-GB"/>
              </w:rPr>
              <w:t xml:space="preserve">Mixed signal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175/BAMS-D-16-0131.1", "ISSN" : "0003-0007", "author" : [ { "dropping-particle" : "", "family" : "Lawal", "given" : "Kamoru A.", "non-dropping-particle" : "", "parse-names" : false, "suffix" : "" }, { "dropping-particle" : "", "family" : "Abatan", "given" : "Abayomi A.", "non-dropping-particle" : "", "parse-names" : false, "suffix" : "" }, { "dropping-particle" : "", "family" : "Ang\u00e9lil", "given" : "Oliver", "non-dropping-particle" : "", "parse-names" : false, "suffix" : "" }, { "dropping-particle" : "", "family" : "Olaniyan", "given" : "Eniola", "non-dropping-particle" : "", "parse-names" : false, "suffix" : "" }, { "dropping-particle" : "", "family" : "Olusoji", "given" : "Victoria H.", "non-dropping-particle" : "", "parse-names" : false, "suffix" : "" }, { "dropping-particle" : "", "family" : "Oguntunde", "given" : "Philip G.", "non-dropping-particle" : "", "parse-names" : false, "suffix" : "" }, { "dropping-particle" : "", "family" : "Lamptey", "given" : "Benjamin", "non-dropping-particle" : "", "parse-names" : false, "suffix" : "" }, { "dropping-particle" : "", "family" : "Abiodun", "given" : "Babatunde J.", "non-dropping-particle" : "", "parse-names" : false, "suffix" : "" }, { "dropping-particle" : "", "family" : "Shiogama", "given" : "Hideo", "non-dropping-particle" : "", "parse-names" : false, "suffix" : "" }, { "dropping-particle" : "", "family" : "Wehner", "given" : "Michael F.", "non-dropping-particle" : "", "parse-names" : false, "suffix" : "" }, { "dropping-particle" : "", "family" : "Stone", "given" : "D\u00e1ith\u00edA.", "non-dropping-particle" : "", "parse-names" : false, "suffix" : "" } ], "container-title" : "Bulletin of the American Meteorological Society", "id" : "ITEM-2", "issue" : "12", "issued" : { "date-parts" : [ [ "2016", "12" ] ] }, "page" : "S63-S69", "title" : "The Late Onset of the 2015 Wet Season in Nigeria", "translator" : [ { "dropping-particle" : "", "family" : "S1647", "given" : "", "non-dropping-particle" : "", "parse-names" : false, "suffix" : "" } ], "type" : "article-journal", "volume" : "97" }, "uris" : [ "http://www.mendeley.com/documents/?uuid=7841fc4f-ca24-415d-a711-3d50748f6790" ] } ], "mendeley" : { "formattedCitation" : "(Lawal et al., 2016; Knutson and Zeng, 2018)", "plainTextFormattedCitation" : "(Lawal et al., 2016; Knutson and Zeng, 2018)", "previouslyFormattedCitation" : "(Lawal et al., 2016; Knutson and Zeng,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Lawal et al., 2016; Knutson and Zeng,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w:t>
            </w:r>
          </w:p>
          <w:p w14:paraId="4FEC9266" w14:textId="77777777" w:rsidR="00D376F0" w:rsidRPr="00D424AA" w:rsidRDefault="00D376F0" w:rsidP="00D424AA">
            <w:pPr>
              <w:rPr>
                <w:rFonts w:ascii="Times New Roman" w:hAnsi="Times New Roman" w:cs="Times New Roman"/>
                <w:color w:val="000000" w:themeColor="text1"/>
                <w:sz w:val="16"/>
                <w:szCs w:val="16"/>
                <w:lang w:val="en-GB"/>
              </w:rPr>
            </w:pPr>
          </w:p>
          <w:p w14:paraId="41B93A02" w14:textId="7745E4D8"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Drying attributable in fraction of region to climate change over 1901-2010 and 1951-2010 time frames, but trend reversal from 1981-2010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Knutson and Zeng, 2018)</w:t>
            </w:r>
            <w:r w:rsidRPr="00D424AA">
              <w:rPr>
                <w:rFonts w:cs="Times New Roman"/>
                <w:color w:val="000000" w:themeColor="text1"/>
                <w:sz w:val="16"/>
                <w:szCs w:val="16"/>
                <w:lang w:val="en-GB"/>
              </w:rPr>
              <w:fldChar w:fldCharType="end"/>
            </w:r>
          </w:p>
          <w:p w14:paraId="79F3283A" w14:textId="77777777" w:rsidR="00D376F0" w:rsidRPr="00D424AA" w:rsidRDefault="00D376F0" w:rsidP="00D424AA">
            <w:pPr>
              <w:rPr>
                <w:rFonts w:ascii="Times New Roman" w:hAnsi="Times New Roman" w:cs="Times New Roman"/>
                <w:color w:val="000000" w:themeColor="text1"/>
                <w:sz w:val="16"/>
                <w:szCs w:val="16"/>
                <w:lang w:val="en-GB"/>
              </w:rPr>
            </w:pPr>
          </w:p>
          <w:p w14:paraId="005B408B" w14:textId="2451828E"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No evidence that late onset of 2015 wet season in Nigeria was due to human contribution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175/BAMS-D-16-0131.1", "ISSN" : "0003-0007", "author" : [ { "dropping-particle" : "", "family" : "Lawal", "given" : "Kamoru A.", "non-dropping-particle" : "", "parse-names" : false, "suffix" : "" }, { "dropping-particle" : "", "family" : "Abatan", "given" : "Abayomi A.", "non-dropping-particle" : "", "parse-names" : false, "suffix" : "" }, { "dropping-particle" : "", "family" : "Ang\u00e9lil", "given" : "Oliver", "non-dropping-particle" : "", "parse-names" : false, "suffix" : "" }, { "dropping-particle" : "", "family" : "Olaniyan", "given" : "Eniola", "non-dropping-particle" : "", "parse-names" : false, "suffix" : "" }, { "dropping-particle" : "", "family" : "Olusoji", "given" : "Victoria H.", "non-dropping-particle" : "", "parse-names" : false, "suffix" : "" }, { "dropping-particle" : "", "family" : "Oguntunde", "given" : "Philip G.", "non-dropping-particle" : "", "parse-names" : false, "suffix" : "" }, { "dropping-particle" : "", "family" : "Lamptey", "given" : "Benjamin", "non-dropping-particle" : "", "parse-names" : false, "suffix" : "" }, { "dropping-particle" : "", "family" : "Abiodun", "given" : "Babatunde J.", "non-dropping-particle" : "", "parse-names" : false, "suffix" : "" }, { "dropping-particle" : "", "family" : "Shiogama", "given" : "Hideo", "non-dropping-particle" : "", "parse-names" : false, "suffix" : "" }, { "dropping-particle" : "", "family" : "Wehner", "given" : "Michael F.", "non-dropping-particle" : "", "parse-names" : false, "suffix" : "" }, { "dropping-particle" : "", "family" : "Stone", "given" : "D\u00e1ith\u00edA.", "non-dropping-particle" : "", "parse-names" : false, "suffix" : "" } ], "container-title" : "Bulletin of the American Meteorological Society", "id" : "ITEM-1", "issue" : "12", "issued" : { "date-parts" : [ [ "2016", "12" ] ] }, "page" : "S63-S69", "title" : "The Late Onset of the 2015 Wet Season in Nigeria", "translator" : [ { "dropping-particle" : "", "family" : "S1647", "given" : "", "non-dropping-particle" : "", "parse-names" : false, "suffix" : "" } ], "type" : "article-journal", "volume" : "97" }, "uris" : [ "http://www.mendeley.com/documents/?uuid=7841fc4f-ca24-415d-a711-3d50748f6790" ] } ], "mendeley" : { "formattedCitation" : "(Lawal et al., 2016)", "plainTextFormattedCitation" : "(Lawal et al., 2016)", "previouslyFormattedCitation" : "(Lawal et al., 2016)"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Lawal et al., 2016)</w:t>
            </w:r>
            <w:r w:rsidRPr="00D424AA">
              <w:rPr>
                <w:rFonts w:cs="Times New Roman"/>
                <w:color w:val="000000" w:themeColor="text1"/>
                <w:sz w:val="16"/>
                <w:szCs w:val="16"/>
                <w:lang w:val="en-GB"/>
              </w:rPr>
              <w:fldChar w:fldCharType="end"/>
            </w:r>
          </w:p>
        </w:tc>
        <w:tc>
          <w:tcPr>
            <w:tcW w:w="2977" w:type="dxa"/>
            <w:shd w:val="clear" w:color="auto" w:fill="D9D9D9" w:themeFill="background1" w:themeFillShade="D9"/>
            <w:tcMar>
              <w:top w:w="40" w:type="dxa"/>
              <w:left w:w="40" w:type="dxa"/>
              <w:bottom w:w="40" w:type="dxa"/>
              <w:right w:w="40" w:type="dxa"/>
            </w:tcMar>
          </w:tcPr>
          <w:p w14:paraId="47C7D78F" w14:textId="2E063496"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Mixed signal.</w:t>
            </w:r>
            <w:r w:rsidRPr="00D424AA">
              <w:rPr>
                <w:rFonts w:ascii="Times New Roman" w:hAnsi="Times New Roman" w:cs="Times New Roman"/>
                <w:color w:val="000000" w:themeColor="text1"/>
                <w:sz w:val="16"/>
                <w:szCs w:val="16"/>
                <w:lang w:val="en-GB"/>
              </w:rPr>
              <w:t xml:space="preserve"> Mean increase of CDD over larger part of Guinea Coast in 25 CORDEX AFR runs, 1.5°C minus 1971-2000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704-014-1352-3", "author" : [ { "dropping-particle" : "", "family" : "Klutse", "given" : "Nana Ama Browne", "non-dropping-particle" : "", "parse-names" : false, "suffix" : "" }, { "dropping-particle" : "", "family" : "Sylla", "given" : "Mouhamadou Bamba", "non-dropping-particle" : "", "parse-names" : false, "suffix" : "" }, { "dropping-particle" : "", "family" : "Diallo", "given" : "Ismaila", "non-dropping-particle" : "", "parse-names" : false, "suffix" : "" }, { "dropping-particle" : "", "family" : "Sarr", "given" : "Abdoulaye", "non-dropping-particle" : "", "parse-names" : false, "suffix" : "" }, { "dropping-particle" : "", "family" : "Dosio", "given" : "Alessandro", "non-dropping-particle" : "", "parse-names" : false, "suffix" : "" }, { "dropping-particle" : "", "family" : "Diedhiou", "given" : "Arona", "non-dropping-particle" : "", "parse-names" : false, "suffix" : "" }, { "dropping-particle" : "", "family" : "Kamga", "given" : "Andre", "non-dropping-particle" : "", "parse-names" : false, "suffix" : "" }, { "dropping-particle" : "", "family" : "Lamptey", "given" : "Benjamin", "non-dropping-particle" : "", "parse-names" : false, "suffix" : "" }, { "dropping-particle" : "", "family" : "Ali", "given" : "Abdou", "non-dropping-particle" : "", "parse-names" : false, "suffix" : "" }, { "dropping-particle" : "", "family" : "Gbobaniyi", "given" : "Emiola O", "non-dropping-particle" : "", "parse-names" : false, "suffix" : "" }, { "dropping-particle" : "", "family" : "others", "given" : "", "non-dropping-particle" : "", "parse-names" : false, "suffix" : "" } ], "container-title" : "Theoretical and applied climatology", "id" : "ITEM-1", "issue" : "1-2", "issued" : { "date-parts" : [ [ "2016" ] ] }, "page" : "369-386", "publisher" : "Springer", "title" : "Daily characteristics of West African summer monsoon precipitation in CORDEX simulations", "translator" : [ { "dropping-particle" : "", "family" : "S395", "given" : "", "non-dropping-particle" : "", "parse-names" : false, "suffix" : "" } ], "type" : "article-journal", "volume" : "123" }, "uris" : [ "http://www.mendeley.com/documents/?uuid=ef0e683c-5400-42b9-abb6-5933b44897ad" ] } ], "mendeley" : { "formattedCitation" : "(Klutse et al., 2016)", "plainTextFormattedCitation" : "(Klutse et al., 2016)", "previouslyFormattedCitation" : "(Klutse et al., 2016)"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Klutse et al., 2016)</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w:t>
            </w:r>
            <w:r w:rsidRPr="00D424AA">
              <w:rPr>
                <w:rFonts w:ascii="Times New Roman" w:hAnsi="Times New Roman" w:cs="Times New Roman"/>
                <w:color w:val="000000" w:themeColor="text1"/>
                <w:sz w:val="16"/>
                <w:szCs w:val="16"/>
                <w:lang w:val="en-GB"/>
              </w:rPr>
              <w:t xml:space="preserve">slight increase in SPI-based meteorological </w:t>
            </w:r>
            <w:r w:rsidRPr="00D424AA">
              <w:rPr>
                <w:rFonts w:ascii="Times New Roman" w:hAnsi="Times New Roman" w:cs="Times New Roman"/>
                <w:color w:val="000000" w:themeColor="text1"/>
                <w:sz w:val="16"/>
                <w:szCs w:val="16"/>
                <w:lang w:val="en-GB" w:eastAsia="fr-FR"/>
              </w:rPr>
              <w:t xml:space="preserve">drought frequency and magntidue in the Niger and Volta river basin in CORDEX simulation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2/joc.6544", "abstract" : "Abstract This study investigates possible impacts of four global warming levels (GWLs: GWL1.5, GWL2.0, GWL2.5, and GWL3.0) on drought characteristics over Niger River basin (NRB) and Volta River basin (VRB). Two drought indices\u2014Standardized Precipitation Index (SPI) and Standardized Precipitation-Evapotranspiration Index (SPEI)\u2014were employed in characterizing droughts in 20 multi-model simulation outputs from the Coordinated Regional Climate Downscaling Experiment (CORDEX). The performance of the simulation in reproducing basic hydro-climatological features and severe drought characteristics (i.e., magnitude and frequency) in the basins were evaluated. The projected changes in the future drought frequency were quantified and compared under the four GWLs for two climate forcing scenarios (RCP8.5 and RCP4.5). The regional climate model (RCM) ensemble gives a realistic simulation of historical hydro-climatological variables needed to calculate the drought indices. With SPEI, the simulation ensemble projects an increase in the magnitude and frequency of severe droughts over both basins (NRB and VRB) at all GWLs, but the increase, which grows with the GWLs, is higher over NRB than over VRB. More than 75% of the simulations agree on the projected increase at GWL1.5 and all simulations agree on the increase at higher GWLs. With SPI, the projected changes in severe drought is weaker and the magnitude remains the same at all GWLs, suggesting that SPI projection may underestimate impacts of the GWLs on the intensity and severity of future drought. The results of this study have application in mitigating impact of global warming on future drought risk over the regional water systems.", "author" : [ { "dropping-particle" : "", "family" : "Oguntunde", "given" : "Philip G", "non-dropping-particle" : "", "parse-names" : false, "suffix" : "" }, { "dropping-particle" : "", "family" : "Abiodun", "given" : "Babatunde J", "non-dropping-particle" : "", "parse-names" : false, "suffix" : "" }, { "dropping-particle" : "", "family" : "Lischeid", "given" : "Gunnar", "non-dropping-particle" : "", "parse-names" : false, "suffix" : "" }, { "dropping-particle" : "", "family" : "Abatan", "given" : "Abayomi A", "non-dropping-particle" : "", "parse-names" : false, "suffix" : "" } ], "container-title" : "International Journal of Climatology", "id" : "ITEM-1", "issue" : "13", "issued" : { "date-parts" : [ [ "2020" ] ] }, "page" : "5688-5699", "title" : "Droughts projection over the Niger and Volta River basins of West Africa at specific global warming levels", "translator" : [ { "dropping-particle" : "", "family" : "S3574", "given" : "", "non-dropping-particle" : "", "parse-names" : false, "suffix" : "" } ], "type" : "article-journal", "volume" : "40" }, "uris" : [ "http://www.mendeley.com/documents/?uuid=723f8f75-fe0f-43a2-9f65-954dada555ff" ] } ], "mendeley" : { "formattedCitation" : "(Oguntunde et al., 2020)", "plainTextFormattedCitation" : "(Oguntunde et al., 2020)", "previouslyFormattedCitation" : "(Oguntunde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Oguntunde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w:t>
            </w:r>
            <w:r w:rsidRPr="00D424AA">
              <w:rPr>
                <w:rFonts w:ascii="Times New Roman" w:hAnsi="Times New Roman" w:cs="Times New Roman"/>
                <w:color w:val="000000" w:themeColor="text1"/>
                <w:sz w:val="16"/>
                <w:szCs w:val="16"/>
                <w:lang w:val="en-GB" w:eastAsia="fr-FR"/>
              </w:rPr>
              <w:t xml:space="preserve">but inconsistent changes in CDD in CMIP6 GCM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88/1748-9326/aac3e5", "ISSN" : "1748-9326", "author" : [ { "dropping-particle" : "", "family" : "Diedhiou", "given" : "Arona", "non-dropping-particle" : "", "parse-names" : false, "suffix" : "" }, { "dropping-particle" : "", "family" : "Bichet", "given" : "Adeline", "non-dropping-particle" : "", "parse-names" : false, "suffix" : "" }, { "dropping-particle" : "", "family" : "Wartenburger", "given" : "Richard", "non-dropping-particle" : "", "parse-names" : false, "suffix" : "" }, { "dropping-particle" : "", "family" : "Seneviratne", "given" : "Sonia I", "non-dropping-particle" : "", "parse-names" : false, "suffix" : "" }, { "dropping-particle" : "", "family" : "Rowell", "given" : "David P", "non-dropping-particle" : "", "parse-names" : false, "suffix" : "" }, { "dropping-particle" : "", "family" : "Sylla", "given" : "Mouhamadou B", "non-dropping-particle" : "", "parse-names" : false, "suffix" : "" }, { "dropping-particle" : "", "family" : "Diallo", "given" : "Ismaila", "non-dropping-particle" : "", "parse-names" : false, "suffix" : "" }, { "dropping-particle" : "", "family" : "Todzo", "given" : "Stella", "non-dropping-particle" : "", "parse-names" : false, "suffix" : "" }, { "dropping-particle" : "", "family" : "Tour\u00e9", "given" : "N\u2019datchoh E", "non-dropping-particle" : "", "parse-names" : false, "suffix" : "" }, { "dropping-particle" : "", "family" : "Camara", "given" : "Moctar", "non-dropping-particle" : "", "parse-names" : false, "suffix" : "" }, { "dropping-particle" : "", "family" : "Ngatchah", "given" : "Benjamin Ngounou", "non-dropping-particle" : "", "parse-names" : false, "suffix" : "" }, { "dropping-particle" : "", "family" : "Kane", "given" : "Ndjido A", "non-dropping-particle" : "", "parse-names" : false, "suffix" : "" }, { "dropping-particle" : "", "family" : "Tall", "given" : "Laure", "non-dropping-particle" : "", "parse-names" : false, "suffix" : "" }, { "dropping-particle" : "", "family" : "Affholder", "given" : "Fran\u00e7ois", "non-dropping-particle" : "", "parse-names" : false, "suffix" : "" } ], "container-title" : "Environmental Research Letters", "id" : "ITEM-1", "issue" : "6", "issued" : { "date-parts" : [ [ "2018", "6", "1" ] ] }, "page" : "065020", "title" : "Changes in climate extremes over West and Central Africa at 1.5 \u00b0C and 2 \u00b0C global warming", "translator" : [ { "dropping-particle" : "", "family" : "S2637", "given" : "", "non-dropping-particle" : "", "parse-names" : false, "suffix" : "" } ], "type" : "article-journal", "volume" : "13" }, "uris" : [ "http://www.mendeley.com/documents/?uuid=3c720465-68b0-4208-858a-6e24cdcfe072" ] } ], "mendeley" : { "formattedCitation" : "(Diedhiou et al., 2018)", "plainTextFormattedCitation" : "(Diedhiou et al., 2018)", "previouslyFormattedCitation" : "(Diedhiou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Diedhiou et al.,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Chapter 11 Supplementary Material (11.SM)), as well as in mean precipitation in CMIP6 GCM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Cook et al., 2020)</w:t>
            </w:r>
            <w:r w:rsidRPr="00D424AA">
              <w:rPr>
                <w:rFonts w:cs="Times New Roman"/>
                <w:color w:val="000000" w:themeColor="text1"/>
                <w:sz w:val="16"/>
                <w:szCs w:val="16"/>
                <w:lang w:val="en-GB"/>
              </w:rPr>
              <w:fldChar w:fldCharType="end"/>
            </w:r>
          </w:p>
        </w:tc>
        <w:tc>
          <w:tcPr>
            <w:tcW w:w="2977" w:type="dxa"/>
            <w:shd w:val="clear" w:color="auto" w:fill="D9D9D9" w:themeFill="background1" w:themeFillShade="D9"/>
            <w:tcMar>
              <w:top w:w="40" w:type="dxa"/>
              <w:left w:w="40" w:type="dxa"/>
              <w:bottom w:w="40" w:type="dxa"/>
              <w:right w:w="40" w:type="dxa"/>
            </w:tcMar>
          </w:tcPr>
          <w:p w14:paraId="58A5523B" w14:textId="58E7A197"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Mixed signal.</w:t>
            </w:r>
            <w:r w:rsidRPr="00D424AA">
              <w:rPr>
                <w:rFonts w:ascii="Times New Roman" w:hAnsi="Times New Roman" w:cs="Times New Roman"/>
                <w:color w:val="000000" w:themeColor="text1"/>
                <w:sz w:val="16"/>
                <w:szCs w:val="16"/>
                <w:lang w:val="en-GB"/>
              </w:rPr>
              <w:t xml:space="preserve"> Mean increase of CDD over larger part of Guinea Coast in 25 CORDEX AFR runs, 1.5°C minus 1971-2000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704-014-1352-3", "author" : [ { "dropping-particle" : "", "family" : "Klutse", "given" : "Nana Ama Browne", "non-dropping-particle" : "", "parse-names" : false, "suffix" : "" }, { "dropping-particle" : "", "family" : "Sylla", "given" : "Mouhamadou Bamba", "non-dropping-particle" : "", "parse-names" : false, "suffix" : "" }, { "dropping-particle" : "", "family" : "Diallo", "given" : "Ismaila", "non-dropping-particle" : "", "parse-names" : false, "suffix" : "" }, { "dropping-particle" : "", "family" : "Sarr", "given" : "Abdoulaye", "non-dropping-particle" : "", "parse-names" : false, "suffix" : "" }, { "dropping-particle" : "", "family" : "Dosio", "given" : "Alessandro", "non-dropping-particle" : "", "parse-names" : false, "suffix" : "" }, { "dropping-particle" : "", "family" : "Diedhiou", "given" : "Arona", "non-dropping-particle" : "", "parse-names" : false, "suffix" : "" }, { "dropping-particle" : "", "family" : "Kamga", "given" : "Andre", "non-dropping-particle" : "", "parse-names" : false, "suffix" : "" }, { "dropping-particle" : "", "family" : "Lamptey", "given" : "Benjamin", "non-dropping-particle" : "", "parse-names" : false, "suffix" : "" }, { "dropping-particle" : "", "family" : "Ali", "given" : "Abdou", "non-dropping-particle" : "", "parse-names" : false, "suffix" : "" }, { "dropping-particle" : "", "family" : "Gbobaniyi", "given" : "Emiola O", "non-dropping-particle" : "", "parse-names" : false, "suffix" : "" }, { "dropping-particle" : "", "family" : "others", "given" : "", "non-dropping-particle" : "", "parse-names" : false, "suffix" : "" } ], "container-title" : "Theoretical and applied climatology", "id" : "ITEM-1", "issue" : "1-2", "issued" : { "date-parts" : [ [ "2016" ] ] }, "page" : "369-386", "publisher" : "Springer", "title" : "Daily characteristics of West African summer monsoon precipitation in CORDEX simulations", "translator" : [ { "dropping-particle" : "", "family" : "S395", "given" : "", "non-dropping-particle" : "", "parse-names" : false, "suffix" : "" } ], "type" : "article-journal", "volume" : "123" }, "uris" : [ "http://www.mendeley.com/documents/?uuid=ef0e683c-5400-42b9-abb6-5933b44897ad" ] } ], "mendeley" : { "formattedCitation" : "(Klutse et al., 2016)", "plainTextFormattedCitation" : "(Klutse et al., 2016)", "previouslyFormattedCitation" : "(Klutse et al., 2016)"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Klutse et al., 2016)</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w:t>
            </w:r>
            <w:r w:rsidRPr="00D424AA">
              <w:rPr>
                <w:rFonts w:ascii="Times New Roman" w:hAnsi="Times New Roman" w:cs="Times New Roman"/>
                <w:color w:val="000000" w:themeColor="text1"/>
                <w:sz w:val="16"/>
                <w:szCs w:val="16"/>
                <w:lang w:val="en-GB"/>
              </w:rPr>
              <w:t xml:space="preserve">slight increase in SPI-based meteorological </w:t>
            </w:r>
            <w:r w:rsidRPr="00D424AA">
              <w:rPr>
                <w:rFonts w:ascii="Times New Roman" w:hAnsi="Times New Roman" w:cs="Times New Roman"/>
                <w:color w:val="000000" w:themeColor="text1"/>
                <w:sz w:val="16"/>
                <w:szCs w:val="16"/>
                <w:lang w:val="en-GB" w:eastAsia="fr-FR"/>
              </w:rPr>
              <w:t xml:space="preserve">drought frequency and magntidue in the Niger and Volta river basin in CORDEX simulation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2/joc.6544", "abstract" : "Abstract This study investigates possible impacts of four global warming levels (GWLs: GWL1.5, GWL2.0, GWL2.5, and GWL3.0) on drought characteristics over Niger River basin (NRB) and Volta River basin (VRB). Two drought indices\u2014Standardized Precipitation Index (SPI) and Standardized Precipitation-Evapotranspiration Index (SPEI)\u2014were employed in characterizing droughts in 20 multi-model simulation outputs from the Coordinated Regional Climate Downscaling Experiment (CORDEX). The performance of the simulation in reproducing basic hydro-climatological features and severe drought characteristics (i.e., magnitude and frequency) in the basins were evaluated. The projected changes in the future drought frequency were quantified and compared under the four GWLs for two climate forcing scenarios (RCP8.5 and RCP4.5). The regional climate model (RCM) ensemble gives a realistic simulation of historical hydro-climatological variables needed to calculate the drought indices. With SPEI, the simulation ensemble projects an increase in the magnitude and frequency of severe droughts over both basins (NRB and VRB) at all GWLs, but the increase, which grows with the GWLs, is higher over NRB than over VRB. More than 75% of the simulations agree on the projected increase at GWL1.5 and all simulations agree on the increase at higher GWLs. With SPI, the projected changes in severe drought is weaker and the magnitude remains the same at all GWLs, suggesting that SPI projection may underestimate impacts of the GWLs on the intensity and severity of future drought. The results of this study have application in mitigating impact of global warming on future drought risk over the regional water systems.", "author" : [ { "dropping-particle" : "", "family" : "Oguntunde", "given" : "Philip G", "non-dropping-particle" : "", "parse-names" : false, "suffix" : "" }, { "dropping-particle" : "", "family" : "Abiodun", "given" : "Babatunde J", "non-dropping-particle" : "", "parse-names" : false, "suffix" : "" }, { "dropping-particle" : "", "family" : "Lischeid", "given" : "Gunnar", "non-dropping-particle" : "", "parse-names" : false, "suffix" : "" }, { "dropping-particle" : "", "family" : "Abatan", "given" : "Abayomi A", "non-dropping-particle" : "", "parse-names" : false, "suffix" : "" } ], "container-title" : "International Journal of Climatology", "id" : "ITEM-1", "issue" : "13", "issued" : { "date-parts" : [ [ "2020" ] ] }, "page" : "5688-5699", "title" : "Droughts projection over the Niger and Volta River basins of West Africa at specific global warming levels", "translator" : [ { "dropping-particle" : "", "family" : "S3574", "given" : "", "non-dropping-particle" : "", "parse-names" : false, "suffix" : "" } ], "type" : "article-journal", "volume" : "40" }, "uris" : [ "http://www.mendeley.com/documents/?uuid=723f8f75-fe0f-43a2-9f65-954dada555ff" ] } ], "mendeley" : { "formattedCitation" : "(Oguntunde et al., 2020)", "plainTextFormattedCitation" : "(Oguntunde et al., 2020)", "previouslyFormattedCitation" : "(Oguntunde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Oguntunde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w:t>
            </w:r>
            <w:r w:rsidRPr="00D424AA">
              <w:rPr>
                <w:rFonts w:ascii="Times New Roman" w:hAnsi="Times New Roman" w:cs="Times New Roman"/>
                <w:color w:val="000000" w:themeColor="text1"/>
                <w:sz w:val="16"/>
                <w:szCs w:val="16"/>
                <w:lang w:val="en-GB" w:eastAsia="fr-FR"/>
              </w:rPr>
              <w:t xml:space="preserve">but inconsistent changes in CDD in CMIP6 GCM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88/1748-9326/aac3e5", "ISSN" : "1748-9326", "author" : [ { "dropping-particle" : "", "family" : "Diedhiou", "given" : "Arona", "non-dropping-particle" : "", "parse-names" : false, "suffix" : "" }, { "dropping-particle" : "", "family" : "Bichet", "given" : "Adeline", "non-dropping-particle" : "", "parse-names" : false, "suffix" : "" }, { "dropping-particle" : "", "family" : "Wartenburger", "given" : "Richard", "non-dropping-particle" : "", "parse-names" : false, "suffix" : "" }, { "dropping-particle" : "", "family" : "Seneviratne", "given" : "Sonia I", "non-dropping-particle" : "", "parse-names" : false, "suffix" : "" }, { "dropping-particle" : "", "family" : "Rowell", "given" : "David P", "non-dropping-particle" : "", "parse-names" : false, "suffix" : "" }, { "dropping-particle" : "", "family" : "Sylla", "given" : "Mouhamadou B", "non-dropping-particle" : "", "parse-names" : false, "suffix" : "" }, { "dropping-particle" : "", "family" : "Diallo", "given" : "Ismaila", "non-dropping-particle" : "", "parse-names" : false, "suffix" : "" }, { "dropping-particle" : "", "family" : "Todzo", "given" : "Stella", "non-dropping-particle" : "", "parse-names" : false, "suffix" : "" }, { "dropping-particle" : "", "family" : "Tour\u00e9", "given" : "N\u2019datchoh E", "non-dropping-particle" : "", "parse-names" : false, "suffix" : "" }, { "dropping-particle" : "", "family" : "Camara", "given" : "Moctar", "non-dropping-particle" : "", "parse-names" : false, "suffix" : "" }, { "dropping-particle" : "", "family" : "Ngatchah", "given" : "Benjamin Ngounou", "non-dropping-particle" : "", "parse-names" : false, "suffix" : "" }, { "dropping-particle" : "", "family" : "Kane", "given" : "Ndjido A", "non-dropping-particle" : "", "parse-names" : false, "suffix" : "" }, { "dropping-particle" : "", "family" : "Tall", "given" : "Laure", "non-dropping-particle" : "", "parse-names" : false, "suffix" : "" }, { "dropping-particle" : "", "family" : "Affholder", "given" : "Fran\u00e7ois", "non-dropping-particle" : "", "parse-names" : false, "suffix" : "" } ], "container-title" : "Environmental Research Letters", "id" : "ITEM-1", "issue" : "6", "issued" : { "date-parts" : [ [ "2018", "6", "1" ] ] }, "page" : "065020", "title" : "Changes in climate extremes over West and Central Africa at 1.5 \u00b0C and 2 \u00b0C global warming", "translator" : [ { "dropping-particle" : "", "family" : "S2637", "given" : "", "non-dropping-particle" : "", "parse-names" : false, "suffix" : "" } ], "type" : "article-journal", "volume" : "13" }, "uris" : [ "http://www.mendeley.com/documents/?uuid=3c720465-68b0-4208-858a-6e24cdcfe072" ] } ], "mendeley" : { "formattedCitation" : "(Diedhiou et al., 2018)", "plainTextFormattedCitation" : "(Diedhiou et al., 2018)", "previouslyFormattedCitation" : "(Diedhiou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Diedhiou et al.,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Chapter 11 Supplementary Material (11.SM)), as well as in mean p</w:t>
            </w:r>
            <w:r w:rsidRPr="00D424AA">
              <w:rPr>
                <w:rFonts w:ascii="Times New Roman" w:hAnsi="Times New Roman" w:cs="Times New Roman"/>
                <w:color w:val="000000" w:themeColor="text1"/>
                <w:sz w:val="16"/>
                <w:szCs w:val="16"/>
                <w:lang w:val="en-GB" w:eastAsia="fr-FR"/>
              </w:rPr>
              <w:t xml:space="preserve">recipitation in CMIP6 GCM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Cook et al., 2020)</w:t>
            </w:r>
            <w:r w:rsidRPr="00D424AA">
              <w:rPr>
                <w:rFonts w:cs="Times New Roman"/>
                <w:color w:val="000000" w:themeColor="text1"/>
                <w:sz w:val="16"/>
                <w:szCs w:val="16"/>
                <w:lang w:val="en-GB"/>
              </w:rPr>
              <w:fldChar w:fldCharType="end"/>
            </w:r>
          </w:p>
        </w:tc>
        <w:tc>
          <w:tcPr>
            <w:tcW w:w="2836" w:type="dxa"/>
            <w:shd w:val="clear" w:color="auto" w:fill="FFE2D9"/>
            <w:tcMar>
              <w:top w:w="40" w:type="dxa"/>
              <w:left w:w="40" w:type="dxa"/>
              <w:bottom w:w="40" w:type="dxa"/>
              <w:right w:w="40" w:type="dxa"/>
            </w:tcMar>
          </w:tcPr>
          <w:p w14:paraId="59507C05" w14:textId="5FB6EB71"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b/>
                <w:bCs/>
                <w:color w:val="000000" w:themeColor="text1"/>
                <w:sz w:val="16"/>
                <w:szCs w:val="16"/>
                <w:lang w:val="en-GB"/>
              </w:rPr>
              <w:t xml:space="preserve">: Increase </w:t>
            </w:r>
            <w:r w:rsidRPr="00D424AA">
              <w:rPr>
                <w:rFonts w:ascii="Times New Roman" w:hAnsi="Times New Roman" w:cs="Times New Roman"/>
                <w:color w:val="000000" w:themeColor="text1"/>
                <w:sz w:val="16"/>
                <w:szCs w:val="16"/>
                <w:lang w:val="en-GB"/>
              </w:rPr>
              <w:t>in meteorological droughts, mostly on seasonal time scale</w:t>
            </w:r>
            <w:r w:rsidRPr="00D424AA">
              <w:rPr>
                <w:rFonts w:ascii="Times New Roman" w:hAnsi="Times New Roman" w:cs="Times New Roman"/>
                <w:b/>
                <w:b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Seasonal CDD increases in the region for MAM and JJA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plainTextFormattedCitation" : "(Dosio et al., 2019)", "previouslyFormattedCitation" : "(Dosio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osio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increase in SPI-based meteorological drought frequency and magnitude in Niger and Volta river basin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2/joc.6544", "abstract" : "Abstract This study investigates possible impacts of four global warming levels (GWLs: GWL1.5, GWL2.0, GWL2.5, and GWL3.0) on drought characteristics over Niger River basin (NRB) and Volta River basin (VRB). Two drought indices\u2014Standardized Precipitation Index (SPI) and Standardized Precipitation-Evapotranspiration Index (SPEI)\u2014were employed in characterizing droughts in 20 multi-model simulation outputs from the Coordinated Regional Climate Downscaling Experiment (CORDEX). The performance of the simulation in reproducing basic hydro-climatological features and severe drought characteristics (i.e., magnitude and frequency) in the basins were evaluated. The projected changes in the future drought frequency were quantified and compared under the four GWLs for two climate forcing scenarios (RCP8.5 and RCP4.5). The regional climate model (RCM) ensemble gives a realistic simulation of historical hydro-climatological variables needed to calculate the drought indices. With SPEI, the simulation ensemble projects an increase in the magnitude and frequency of severe droughts over both basins (NRB and VRB) at all GWLs, but the increase, which grows with the GWLs, is higher over NRB than over VRB. More than 75% of the simulations agree on the projected increase at GWL1.5 and all simulations agree on the increase at higher GWLs. With SPI, the projected changes in severe drought is weaker and the magnitude remains the same at all GWLs, suggesting that SPI projection may underestimate impacts of the GWLs on the intensity and severity of future drought. The results of this study have application in mitigating impact of global warming on future drought risk over the regional water systems.", "author" : [ { "dropping-particle" : "", "family" : "Oguntunde", "given" : "Philip G", "non-dropping-particle" : "", "parse-names" : false, "suffix" : "" }, { "dropping-particle" : "", "family" : "Abiodun", "given" : "Babatunde J", "non-dropping-particle" : "", "parse-names" : false, "suffix" : "" }, { "dropping-particle" : "", "family" : "Lischeid", "given" : "Gunnar", "non-dropping-particle" : "", "parse-names" : false, "suffix" : "" }, { "dropping-particle" : "", "family" : "Abatan", "given" : "Abayomi A", "non-dropping-particle" : "", "parse-names" : false, "suffix" : "" } ], "container-title" : "International Journal of Climatology", "id" : "ITEM-1", "issue" : "13", "issued" : { "date-parts" : [ [ "2020" ] ] }, "page" : "5688-5699", "title" : "Droughts projection over the Niger and Volta River basins of West Africa at specific global warming levels", "translator" : [ { "dropping-particle" : "", "family" : "S3574", "given" : "", "non-dropping-particle" : "", "parse-names" : false, "suffix" : "" } ], "type" : "article-journal", "volume" : "40" }, "uris" : [ "http://www.mendeley.com/documents/?uuid=723f8f75-fe0f-43a2-9f65-954dada555ff" ] } ], "mendeley" : { "formattedCitation" : "(Oguntunde et al., 2020)", "plainTextFormattedCitation" : "(Oguntunde et al., 2020)", "previouslyFormattedCitation" : "(Oguntunde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Oguntunde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and slight increase in SPI-based meteorological drought for overall region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Spinoni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w:t>
            </w:r>
            <w:r w:rsidRPr="00D424AA">
              <w:rPr>
                <w:rFonts w:ascii="Times New Roman" w:hAnsi="Times New Roman" w:cs="Times New Roman"/>
                <w:color w:val="000000" w:themeColor="text1"/>
                <w:sz w:val="16"/>
                <w:szCs w:val="16"/>
                <w:lang w:val="en-GB"/>
              </w:rPr>
              <w:t xml:space="preserve">Mixed signal in </w:t>
            </w:r>
            <w:r w:rsidRPr="00D424AA">
              <w:rPr>
                <w:rFonts w:ascii="Times New Roman" w:hAnsi="Times New Roman" w:cs="Times New Roman"/>
                <w:color w:val="000000" w:themeColor="text1"/>
                <w:sz w:val="16"/>
                <w:szCs w:val="16"/>
                <w:lang w:val="en-GB" w:eastAsia="fr-FR"/>
              </w:rPr>
              <w:t xml:space="preserve">annual CDD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7/s00382-018-4238-8", "ISBN" : "0123456789", "ISSN" : "14320894", "abstract" : "&lt;h3 class=\"a-plus-plus\"&gt;Abstract&lt;/h3&gt;\n                  &lt;p class=\"a-plus-plus\"&gt;Global warming has a profound impact on the vulnerable environment of West Africa; hence, robust climate projection, especially of rainfall extremes, is quite important. Based on two representative concentration pathway (RCP) scenarios, projected changes in extreme summer rainfall events over West Africa were investigated using data from the Coordinated Regional Climate Downscaling Experiment models. Eight (8) extreme rainfall indices (CDD, CWD, r10mm, r20mm, PRCPTOT, R95pTOT, rx5day, and sdii) defined by the Expert Team on Climate Change Detection and Indices were used in the study. The performance of the regional climate model (RCM) simulations was validated by comparing with GPCP and TRMM observation data sets. Results show that the RCMs reasonably reproduced the observed pattern of extreme rainfall over the region and further added significant value to the driven GCMs over some grids. Compared to the baseline period 1976\u20132005, future changes (2070\u20132099) in summer rainfall extremes under the RCP4.5 and RCP8.5 scenarios show statistically significant decreasing total rainfall (PRCPTOT), while consecutive dry days and extreme rainfall events (R95pTOT) are projected to increase significantly. There are obvious indications that simple rainfall intensity (sdii) will increase in the future. This does not amount to an increase in total rainfall but suggests a likelihood of greater intensity of rainfall events. Overall, our results project that West Africa may suffer more natural disasters such as droughts and floods in the future.&lt;/p&gt;", "author" : [ { "dropping-particle" : "", "family" : "Akinsanola", "given" : "A. A.", "non-dropping-particle" : "", "parse-names" : false, "suffix" : "" }, { "dropping-particle" : "", "family" : "Zhou", "given" : "Wen", "non-dropping-particle" : "", "parse-names" : false, "suffix" : "" } ], "container-title" : "Climate Dynamics", "id" : "ITEM-1", "issued" : { "date-parts" : [ [ "2018" ] ] }, "title" : "Projections of West African summer monsoon rainfall extremes from two CORDEX models", "translator" : [ { "dropping-particle" : "", "family" : "S214", "given" : "", "non-dropping-particle" : "", "parse-names" : false, "suffix" : "" } ], "type" : "article-newspaper" }, "uris" : [ "http://www.mendeley.com/documents/?uuid=1036629b-24da-397f-9c83-7ca49a2edc47" ] }, { "id" : "ITEM-2",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Akinsanola and Zhou, 2018; Dosio et al., 2019)", "plainTextFormattedCitation" : "(Akinsanola and Zhou, 2018; Dosio et al., 2019)", "previouslyFormattedCitation" : "(Akinsanola and Zhou, 2018; Dosio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Akinsanola and Zhou, 2018; Dosio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Chapter 11 Supplementary Material (11.SM)).</w:t>
            </w:r>
          </w:p>
        </w:tc>
      </w:tr>
      <w:tr w:rsidR="00D376F0" w:rsidRPr="00F1665C" w14:paraId="77F603A3" w14:textId="77777777" w:rsidTr="00723657">
        <w:trPr>
          <w:trHeight w:val="1092"/>
        </w:trPr>
        <w:tc>
          <w:tcPr>
            <w:tcW w:w="896" w:type="dxa"/>
            <w:vMerge/>
          </w:tcPr>
          <w:p w14:paraId="070227BF"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78BB761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GR</w:t>
            </w:r>
          </w:p>
          <w:p w14:paraId="4AAD666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COL</w:t>
            </w:r>
          </w:p>
        </w:tc>
        <w:tc>
          <w:tcPr>
            <w:tcW w:w="1987" w:type="dxa"/>
            <w:tcBorders>
              <w:bottom w:val="single" w:sz="4" w:space="0" w:color="auto"/>
            </w:tcBorders>
            <w:shd w:val="clear" w:color="auto" w:fill="FADED4"/>
          </w:tcPr>
          <w:p w14:paraId="793E83E9" w14:textId="3D3D00D1"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b/>
                <w:b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reased</w:t>
            </w:r>
            <w:r w:rsidRPr="00D424AA">
              <w:rPr>
                <w:rFonts w:ascii="Times New Roman" w:hAnsi="Times New Roman" w:cs="Times New Roman"/>
                <w:color w:val="000000" w:themeColor="text1"/>
                <w:sz w:val="16"/>
                <w:szCs w:val="16"/>
                <w:lang w:val="en-GB"/>
              </w:rPr>
              <w:t xml:space="preserve"> drying based on water-balance estimates and SPEI-PM, with stronger signals for SPEI-PM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Greve et al., 2014; Spinoni et al., 2019; Padr\u00f3n et al., 2020)", "plainTextFormattedCitation" : "(Greve et al., 2014; Spinoni et al., 2019; Padr\u00f3n et al., 2020)", "previouslyFormattedCitation" : "(Greve et al., 2014; Spinoni et al., 2019; Padr\u00f3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Greve et al., 2014; Spinoni et al., 2019; Padrón et al., 2020)</w:t>
            </w:r>
            <w:r w:rsidRPr="00D424AA">
              <w:rPr>
                <w:rFonts w:cs="Times New Roman"/>
                <w:color w:val="000000" w:themeColor="text1"/>
                <w:sz w:val="16"/>
                <w:szCs w:val="16"/>
                <w:lang w:val="en-GB"/>
              </w:rPr>
              <w:fldChar w:fldCharType="end"/>
            </w:r>
          </w:p>
        </w:tc>
        <w:tc>
          <w:tcPr>
            <w:tcW w:w="2125" w:type="dxa"/>
            <w:tcBorders>
              <w:bottom w:val="single" w:sz="4" w:space="0" w:color="auto"/>
            </w:tcBorders>
            <w:shd w:val="clear" w:color="auto" w:fill="D9D9D9" w:themeFill="background1" w:themeFillShade="D9"/>
          </w:tcPr>
          <w:p w14:paraId="6E57839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p>
        </w:tc>
        <w:tc>
          <w:tcPr>
            <w:tcW w:w="2977" w:type="dxa"/>
            <w:shd w:val="clear" w:color="auto" w:fill="D9D9D9" w:themeFill="background1" w:themeFillShade="D9"/>
            <w:tcMar>
              <w:top w:w="40" w:type="dxa"/>
              <w:left w:w="40" w:type="dxa"/>
              <w:bottom w:w="40" w:type="dxa"/>
              <w:right w:w="40" w:type="dxa"/>
            </w:tcMar>
          </w:tcPr>
          <w:p w14:paraId="2E5F50AE" w14:textId="19D7C7BC"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w:t>
            </w:r>
            <w:r w:rsidRPr="00D424AA">
              <w:rPr>
                <w:rFonts w:ascii="Times New Roman" w:hAnsi="Times New Roman" w:cs="Times New Roman"/>
                <w:b/>
                <w:bCs/>
                <w:color w:val="000000" w:themeColor="text1"/>
                <w:sz w:val="16"/>
                <w:szCs w:val="16"/>
                <w:lang w:val="en-GB"/>
              </w:rPr>
              <w:t xml:space="preserve"> Inconsistent</w:t>
            </w:r>
            <w:r w:rsidRPr="00D424AA">
              <w:rPr>
                <w:rFonts w:ascii="Times New Roman" w:hAnsi="Times New Roman" w:cs="Times New Roman"/>
                <w:color w:val="000000" w:themeColor="text1"/>
                <w:sz w:val="16"/>
                <w:szCs w:val="16"/>
                <w:lang w:val="en-GB"/>
              </w:rPr>
              <w:t xml:space="preserve"> signals (geographical and inter-model variations) in soil moisture and SPEI-PM </w:t>
            </w:r>
            <w:commentRangeStart w:id="4120"/>
            <w:r w:rsidRPr="00D424AA">
              <w:rPr>
                <w:rFonts w:cs="Times New Roman"/>
                <w:color w:val="000000" w:themeColor="text1"/>
                <w:sz w:val="16"/>
                <w:szCs w:val="16"/>
                <w:lang w:val="en-GB"/>
              </w:rPr>
              <w:fldChar w:fldCharType="begin" w:fldLock="1"/>
            </w:r>
            <w:ins w:id="4121" w:author="Robin Matthews" w:date="2021-07-14T12:20:00Z">
              <w:r w:rsidR="00426B37">
                <w:rPr>
                  <w:rFonts w:ascii="Times New Roman" w:hAnsi="Times New Roman"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Xu et al., 2019a)", "manualFormatting" : "(Naumann et al., 2018; L. Xu et al., 2019)", "plainTextFormattedCitation" : "(Naumann et al., 2018; Xu et al., 2019a)", "previouslyFormattedCitation" : "(Naumann et al., 2018; Xu et al., 2019a)" }, "properties" : { "noteIndex" : 0 }, "schema" : "https://github.com/citation-style-language/schema/raw/master/csl-citation.json" }</w:instrText>
              </w:r>
            </w:ins>
            <w:del w:id="4122" w:author="Robin Matthews" w:date="2021-07-14T12:20:00Z">
              <w:r w:rsidR="00FF6231" w:rsidDel="00426B37">
                <w:rPr>
                  <w:rFonts w:ascii="Times New Roman" w:hAnsi="Times New Roman" w:cs="Times New Roman"/>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Xu et al., 2019a)", "plainTextFormattedCitation" : "(Naumann et al., 2018; Xu et al., 2019a)", "previouslyFormattedCitation" : "(Naumann et al., 2018;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Naumann et al., 2018; </w:t>
            </w:r>
            <w:ins w:id="4123" w:author="Robin Matthews" w:date="2021-07-14T12:20:00Z">
              <w:r w:rsidR="00426B37">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124" w:author="Robin Matthews" w:date="2021-07-14T12:20:00Z">
              <w:r w:rsidR="00A26296" w:rsidDel="00426B37">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20"/>
            <w:r w:rsidR="00A26296">
              <w:rPr>
                <w:rStyle w:val="Marquedecommentaire"/>
                <w:rFonts w:ascii="Times New Roman" w:hAnsi="Times New Roman" w:cstheme="minorBidi"/>
                <w:lang w:val="fr-FR" w:eastAsia="fr-FR"/>
              </w:rPr>
              <w:commentReference w:id="4120"/>
            </w:r>
            <w:r w:rsidRPr="00841A35">
              <w:rPr>
                <w:rFonts w:ascii="Times New Roman" w:hAnsi="Times New Roman" w:cs="Times New Roman"/>
                <w:color w:val="000000" w:themeColor="text1"/>
                <w:sz w:val="16"/>
                <w:szCs w:val="16"/>
                <w:lang w:val="en-GB" w:eastAsia="fr-FR"/>
              </w:rPr>
              <w:t>(Chapter 11 Supplementary Material (11.SM))</w:t>
            </w:r>
          </w:p>
        </w:tc>
        <w:tc>
          <w:tcPr>
            <w:tcW w:w="2977" w:type="dxa"/>
            <w:shd w:val="clear" w:color="auto" w:fill="D9D9D9" w:themeFill="background1" w:themeFillShade="D9"/>
            <w:tcMar>
              <w:top w:w="40" w:type="dxa"/>
              <w:left w:w="40" w:type="dxa"/>
              <w:bottom w:w="40" w:type="dxa"/>
              <w:right w:w="40" w:type="dxa"/>
            </w:tcMar>
          </w:tcPr>
          <w:p w14:paraId="19A6F88F" w14:textId="126A0AA4"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Inconsistent </w:t>
            </w:r>
            <w:r w:rsidRPr="00D424AA">
              <w:rPr>
                <w:rFonts w:ascii="Times New Roman" w:hAnsi="Times New Roman" w:cs="Times New Roman"/>
                <w:color w:val="000000" w:themeColor="text1"/>
                <w:sz w:val="16"/>
                <w:szCs w:val="16"/>
                <w:lang w:val="en-GB"/>
              </w:rPr>
              <w:t xml:space="preserve">signals (geographical and inter-model variations) in soil moisture and SPEI-PM </w:t>
            </w:r>
            <w:commentRangeStart w:id="4125"/>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manualFormatting" : "(Naumann et al., 2018; L. Xu et al., 2019; Cook et al., 2020)", "plainTextFormattedCitation" : "(Naumann et al., 2018; Xu et al., 2019a; Cook et al., 2020)", "previouslyFormattedCitation" : "(Naumann et al., 2018; Xu et al., 2019a;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Naumann et al., 2018; </w:t>
            </w:r>
            <w:ins w:id="4126" w:author="Robin Matthews" w:date="2021-07-14T12:20:00Z">
              <w:r w:rsidR="00426B37">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127" w:author="Robin Matthews" w:date="2021-07-14T12:20:00Z">
              <w:r w:rsidR="00A26296" w:rsidDel="00426B37">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 Cook et al., 2020)</w:t>
            </w:r>
            <w:r w:rsidRPr="00D424AA">
              <w:rPr>
                <w:rFonts w:cs="Times New Roman"/>
                <w:color w:val="000000" w:themeColor="text1"/>
                <w:sz w:val="16"/>
                <w:szCs w:val="16"/>
                <w:lang w:val="en-GB"/>
              </w:rPr>
              <w:fldChar w:fldCharType="end"/>
            </w:r>
            <w:commentRangeEnd w:id="4125"/>
            <w:r w:rsidR="00A26296">
              <w:rPr>
                <w:rStyle w:val="Marquedecommentaire"/>
                <w:rFonts w:ascii="Times New Roman" w:hAnsi="Times New Roman" w:cstheme="minorBidi"/>
                <w:lang w:val="fr-FR" w:eastAsia="fr-FR"/>
              </w:rPr>
              <w:commentReference w:id="4125"/>
            </w:r>
            <w:r w:rsidRPr="00841A35">
              <w:rPr>
                <w:rFonts w:ascii="Times New Roman" w:hAnsi="Times New Roman" w:cs="Times New Roman"/>
                <w:color w:val="000000" w:themeColor="text1"/>
                <w:sz w:val="16"/>
                <w:szCs w:val="16"/>
                <w:lang w:val="en-GB" w:eastAsia="fr-FR"/>
              </w:rPr>
              <w:t>(Chapter 11 Supplementary Material (11.SM))</w:t>
            </w:r>
          </w:p>
        </w:tc>
        <w:tc>
          <w:tcPr>
            <w:tcW w:w="2836" w:type="dxa"/>
            <w:shd w:val="clear" w:color="auto" w:fill="D9D9D9" w:themeFill="background1" w:themeFillShade="D9"/>
            <w:tcMar>
              <w:top w:w="40" w:type="dxa"/>
              <w:left w:w="40" w:type="dxa"/>
              <w:bottom w:w="40" w:type="dxa"/>
              <w:right w:w="40" w:type="dxa"/>
            </w:tcMar>
          </w:tcPr>
          <w:p w14:paraId="359A3528" w14:textId="3A1E6408"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Mixed signal.</w:t>
            </w:r>
            <w:r w:rsidRPr="00D424AA">
              <w:rPr>
                <w:rFonts w:ascii="Times New Roman" w:hAnsi="Times New Roman" w:cs="Times New Roman"/>
                <w:color w:val="000000" w:themeColor="text1"/>
                <w:sz w:val="16"/>
                <w:szCs w:val="16"/>
                <w:lang w:val="en-GB"/>
              </w:rPr>
              <w:t xml:space="preserve"> Inconsistent changes depending on subregion, indices, and season </w:t>
            </w:r>
            <w:commentRangeStart w:id="4128"/>
            <w:r w:rsidRPr="00D424AA">
              <w:rPr>
                <w:rFonts w:cs="Times New Roman"/>
                <w:color w:val="000000" w:themeColor="text1"/>
                <w:sz w:val="16"/>
                <w:szCs w:val="16"/>
                <w:lang w:val="en-GB"/>
              </w:rPr>
              <w:fldChar w:fldCharType="begin" w:fldLock="1"/>
            </w:r>
            <w:ins w:id="4129" w:author="Robin Matthews" w:date="2021-07-14T12:21:00Z">
              <w:r w:rsidR="00426B37">
                <w:rPr>
                  <w:rFonts w:ascii="Times New Roman" w:hAnsi="Times New Roman" w:cs="Times New Roman"/>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3",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Cook et al., 2020; Vicente-Serrano et al., 2020a)", "manualFormatting" : "(Naumann et al., 2018; Cook et al., 2020; Vicente-Serrano et al., 2020c)", "plainTextFormattedCitation" : "(Naumann et al., 2018; Cook et al., 2020; Vicente-Serrano et al., 2020a)", "previouslyFormattedCitation" : "(Naumann et al., 2018; Cook et al., 2020; Vicente-Serrano et al., 2020a)" }, "properties" : { "noteIndex" : 0 }, "schema" : "https://github.com/citation-style-language/schema/raw/master/csl-citation.json" }</w:instrText>
              </w:r>
            </w:ins>
            <w:del w:id="4130" w:author="Robin Matthews" w:date="2021-07-14T12:21:00Z">
              <w:r w:rsidR="00FF6231" w:rsidDel="00426B37">
                <w:rPr>
                  <w:rFonts w:ascii="Times New Roman" w:hAnsi="Times New Roman" w:cs="Times New Roman"/>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w:delInstrText>
              </w:r>
              <w:r w:rsidR="00FF6231" w:rsidRPr="006A2665" w:rsidDel="00426B37">
                <w:rPr>
                  <w:rFonts w:ascii="Times New Roman" w:hAnsi="Times New Roman" w:cs="Times New Roman"/>
                  <w:color w:val="000000" w:themeColor="text1"/>
                  <w:sz w:val="16"/>
                  <w:szCs w:val="16"/>
                  <w:lang w:val="fr-FR"/>
                </w:rPr>
                <w:delInstrText>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3",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Cook et al., 2020; Vicente-Serrano et al., 2020a)", "plainTextFormattedCitation" : "(Naumann et al., 2018; Cook et al., 2020; Vicente-Serrano et al., 2020a)", "previouslyFormattedCitation" : "(Naumann et al., 2018; Cook et al., 2020; Vicente-Serrano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fr-FR"/>
              </w:rPr>
              <w:t>(Naumann et al., 2018; Cook et al., 2020; Vicente-Serrano et al., 2020</w:t>
            </w:r>
            <w:del w:id="4131" w:author="Robin Matthews" w:date="2021-07-14T12:20:00Z">
              <w:r w:rsidR="00A26296" w:rsidDel="00426B37">
                <w:rPr>
                  <w:rFonts w:ascii="Times New Roman" w:hAnsi="Times New Roman" w:cs="Times New Roman"/>
                  <w:noProof/>
                  <w:color w:val="000000" w:themeColor="text1"/>
                  <w:sz w:val="16"/>
                  <w:szCs w:val="16"/>
                  <w:lang w:val="fr-FR"/>
                </w:rPr>
                <w:delText>a</w:delText>
              </w:r>
            </w:del>
            <w:ins w:id="4132" w:author="Robin Matthews" w:date="2021-07-14T12:20:00Z">
              <w:r w:rsidR="00426B37">
                <w:rPr>
                  <w:rFonts w:ascii="Times New Roman" w:hAnsi="Times New Roman" w:cs="Times New Roman"/>
                  <w:noProof/>
                  <w:color w:val="000000" w:themeColor="text1"/>
                  <w:sz w:val="16"/>
                  <w:szCs w:val="16"/>
                  <w:lang w:val="fr-FR"/>
                </w:rPr>
                <w:t>c</w:t>
              </w:r>
            </w:ins>
            <w:r w:rsidR="00A26296">
              <w:rPr>
                <w:rFonts w:ascii="Times New Roman" w:hAnsi="Times New Roman" w:cs="Times New Roman"/>
                <w:noProof/>
                <w:color w:val="000000" w:themeColor="text1"/>
                <w:sz w:val="16"/>
                <w:szCs w:val="16"/>
                <w:lang w:val="fr-FR"/>
              </w:rPr>
              <w:t>)</w:t>
            </w:r>
            <w:r w:rsidRPr="00D424AA">
              <w:rPr>
                <w:rFonts w:cs="Times New Roman"/>
                <w:color w:val="000000" w:themeColor="text1"/>
                <w:sz w:val="16"/>
                <w:szCs w:val="16"/>
                <w:lang w:val="en-GB"/>
              </w:rPr>
              <w:fldChar w:fldCharType="end"/>
            </w:r>
            <w:commentRangeEnd w:id="4128"/>
            <w:r w:rsidR="00A26296">
              <w:rPr>
                <w:rStyle w:val="Marquedecommentaire"/>
                <w:rFonts w:ascii="Times New Roman" w:hAnsi="Times New Roman" w:cstheme="minorBidi"/>
                <w:lang w:val="fr-FR" w:eastAsia="fr-FR"/>
              </w:rPr>
              <w:commentReference w:id="4128"/>
            </w:r>
            <w:r w:rsidRPr="00D74FF3">
              <w:rPr>
                <w:rFonts w:ascii="Times New Roman" w:hAnsi="Times New Roman" w:cs="Times New Roman"/>
                <w:color w:val="000000" w:themeColor="text1"/>
                <w:sz w:val="16"/>
                <w:szCs w:val="16"/>
                <w:lang w:val="fr-FR" w:eastAsia="fr-FR"/>
              </w:rPr>
              <w:t xml:space="preserve">(Chapter 11 Supplementary Material (11.SM)). </w:t>
            </w:r>
            <w:r w:rsidRPr="00D424AA">
              <w:rPr>
                <w:rFonts w:ascii="Times New Roman" w:hAnsi="Times New Roman" w:cs="Times New Roman"/>
                <w:color w:val="000000" w:themeColor="text1"/>
                <w:sz w:val="16"/>
                <w:szCs w:val="16"/>
                <w:lang w:val="en-GB"/>
              </w:rPr>
              <w:t>Most</w:t>
            </w:r>
            <w:r w:rsidRPr="00D424AA">
              <w:rPr>
                <w:rFonts w:ascii="Times New Roman" w:hAnsi="Times New Roman" w:cs="Times New Roman"/>
                <w:color w:val="000000" w:themeColor="text1"/>
                <w:sz w:val="16"/>
                <w:szCs w:val="16"/>
                <w:lang w:val="en-GB" w:eastAsia="fr-FR"/>
              </w:rPr>
              <w:t xml:space="preserve"> projections show a drying in Western half of domain. </w:t>
            </w:r>
          </w:p>
        </w:tc>
      </w:tr>
      <w:tr w:rsidR="00D376F0" w:rsidRPr="00F1665C" w14:paraId="3F039B44" w14:textId="77777777" w:rsidTr="00723657">
        <w:tc>
          <w:tcPr>
            <w:tcW w:w="896" w:type="dxa"/>
            <w:vMerge/>
          </w:tcPr>
          <w:p w14:paraId="33F688B0"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13E6A72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YDR</w:t>
            </w:r>
          </w:p>
        </w:tc>
        <w:tc>
          <w:tcPr>
            <w:tcW w:w="1987" w:type="dxa"/>
            <w:tcBorders>
              <w:top w:val="single" w:sz="4" w:space="0" w:color="auto"/>
            </w:tcBorders>
            <w:shd w:val="clear" w:color="auto" w:fill="FADED4"/>
          </w:tcPr>
          <w:p w14:paraId="12A817A8" w14:textId="24132F7B"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b/>
                <w:bCs/>
                <w:color w:val="000000" w:themeColor="text1"/>
                <w:sz w:val="16"/>
                <w:szCs w:val="16"/>
                <w:lang w:val="en-GB"/>
              </w:rPr>
              <w:t xml:space="preserve"> </w:t>
            </w:r>
            <w:r w:rsidRPr="00D424AA">
              <w:rPr>
                <w:rFonts w:ascii="Times New Roman" w:hAnsi="Times New Roman" w:cs="Times New Roman"/>
                <w:color w:val="000000" w:themeColor="text1"/>
                <w:sz w:val="16"/>
                <w:szCs w:val="16"/>
                <w:lang w:val="en-GB"/>
              </w:rPr>
              <w:t xml:space="preserve">Decrease in streamflow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2", "itemData" : { "DOI" : "10.1088/1748-9326/abb90b", "ISSN" : "1748-9326", "author" : [ { "dropping-particle" : "", "family" : "Tramblay", "given" : "Yves", "non-dropping-particle" : "", "parse-names" : false, "suffix" : "" }, { "dropping-particle" : "", "family" : "Villarini", "given" : "Gabriele", "non-dropping-particle" : "", "parse-names" : false, "suffix" : "" }, { "dropping-particle" : "", "family" : "Zhang", "given" : "Wei", "non-dropping-particle" : "", "parse-names" : false, "suffix" : "" } ], "container-title" : "Environmental Research Letters", "id" : "ITEM-2", "issued" : { "date-parts" : [ [ "2020", "9", "16" ] ] }, "title" : "Observed Changes in Flood Hazard in Africa", "translator" : [ { "dropping-particle" : "", "family" : "S3058", "given" : "", "non-dropping-particle" : "", "parse-names" : false, "suffix" : "" } ], "type" : "article-journal" }, "uris" : [ "http://www.mendeley.com/documents/?uuid=6a50d893-dd4c-32c5-9cca-db30850cf861" ] } ], "mendeley" : { "formattedCitation" : "(Dai and Zhao, 2017; Tramblay et al., 2020)", "plainTextFormattedCitation" : "(Dai and Zhao, 2017; Tramblay et al., 2020)", "previouslyFormattedCitation" : "(Dai and Zhao, 2017; Tramblay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ai and Zhao, 2017; Tramblay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w:t>
            </w:r>
            <w:r w:rsidRPr="00D424AA">
              <w:rPr>
                <w:rFonts w:ascii="Times New Roman" w:hAnsi="Times New Roman" w:cs="Times New Roman"/>
                <w:color w:val="000000" w:themeColor="text1"/>
                <w:sz w:val="16"/>
                <w:szCs w:val="16"/>
                <w:lang w:val="en-GB" w:eastAsia="fr-FR"/>
              </w:rPr>
              <w:t xml:space="preserve"> </w:t>
            </w:r>
          </w:p>
        </w:tc>
        <w:tc>
          <w:tcPr>
            <w:tcW w:w="2125" w:type="dxa"/>
            <w:tcBorders>
              <w:top w:val="single" w:sz="4" w:space="0" w:color="auto"/>
            </w:tcBorders>
            <w:shd w:val="clear" w:color="auto" w:fill="D9D9D9" w:themeFill="background1" w:themeFillShade="D9"/>
          </w:tcPr>
          <w:p w14:paraId="55A0453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LimitedLimited evidence</w:t>
            </w:r>
          </w:p>
        </w:tc>
        <w:tc>
          <w:tcPr>
            <w:tcW w:w="2977" w:type="dxa"/>
            <w:shd w:val="clear" w:color="auto" w:fill="D9D9D9" w:themeFill="background1" w:themeFillShade="D9"/>
            <w:tcMar>
              <w:top w:w="40" w:type="dxa"/>
              <w:left w:w="40" w:type="dxa"/>
              <w:bottom w:w="40" w:type="dxa"/>
              <w:right w:w="40" w:type="dxa"/>
            </w:tcMar>
          </w:tcPr>
          <w:p w14:paraId="008D6B17" w14:textId="237EA891"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color w:val="000000" w:themeColor="text1"/>
                <w:sz w:val="16"/>
                <w:szCs w:val="16"/>
                <w:lang w:val="en-GB"/>
              </w:rPr>
              <w:t xml:space="preserve">Limited evidence. </w:t>
            </w:r>
            <w:r w:rsidRPr="00D424AA">
              <w:rPr>
                <w:rFonts w:ascii="Times New Roman" w:hAnsi="Times New Roman" w:cs="Times New Roman"/>
                <w:bCs/>
                <w:color w:val="000000" w:themeColor="text1"/>
                <w:sz w:val="16"/>
                <w:szCs w:val="16"/>
                <w:lang w:val="en-GB"/>
              </w:rPr>
              <w:t>One study shows lack of signal</w:t>
            </w:r>
            <w:r w:rsidRPr="00D424AA">
              <w:rPr>
                <w:rFonts w:ascii="Times New Roman" w:hAnsi="Times New Roman"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ascii="Times New Roman" w:hAnsi="Times New Roman"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977" w:type="dxa"/>
            <w:shd w:val="clear" w:color="auto" w:fill="D9D9D9" w:themeFill="background1" w:themeFillShade="D9"/>
            <w:tcMar>
              <w:top w:w="40" w:type="dxa"/>
              <w:left w:w="40" w:type="dxa"/>
              <w:bottom w:w="40" w:type="dxa"/>
              <w:right w:w="40" w:type="dxa"/>
            </w:tcMar>
          </w:tcPr>
          <w:p w14:paraId="4C5205BB" w14:textId="4E6AA4EC"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xml:space="preserve">: </w:t>
            </w:r>
            <w:r w:rsidRPr="00D424AA">
              <w:rPr>
                <w:rFonts w:ascii="Times New Roman" w:hAnsi="Times New Roman" w:cs="Times New Roman"/>
                <w:color w:val="000000" w:themeColor="text1"/>
                <w:sz w:val="16"/>
                <w:szCs w:val="16"/>
                <w:lang w:val="en-GB"/>
              </w:rPr>
              <w:t>Inconsistent signal</w:t>
            </w:r>
            <w:r w:rsidRPr="00D424AA">
              <w:rPr>
                <w:rFonts w:ascii="Times New Roman" w:hAnsi="Times New Roman" w:cs="Times New Roman"/>
                <w:b/>
                <w:bCs/>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ascii="Times New Roman" w:hAnsi="Times New Roman"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 Cook et al., 2020)</w:t>
            </w:r>
            <w:r w:rsidRPr="00D424AA">
              <w:rPr>
                <w:rFonts w:cs="Times New Roman"/>
                <w:b/>
                <w:color w:val="000000" w:themeColor="text1"/>
                <w:sz w:val="16"/>
                <w:szCs w:val="16"/>
                <w:lang w:val="en-GB"/>
              </w:rPr>
              <w:fldChar w:fldCharType="end"/>
            </w:r>
          </w:p>
        </w:tc>
        <w:tc>
          <w:tcPr>
            <w:tcW w:w="2836" w:type="dxa"/>
            <w:shd w:val="clear" w:color="auto" w:fill="D9D9D9" w:themeFill="background1" w:themeFillShade="D9"/>
            <w:tcMar>
              <w:top w:w="40" w:type="dxa"/>
              <w:left w:w="40" w:type="dxa"/>
              <w:bottom w:w="40" w:type="dxa"/>
              <w:right w:w="40" w:type="dxa"/>
            </w:tcMar>
          </w:tcPr>
          <w:p w14:paraId="01B2AF81" w14:textId="4C88991C" w:rsidR="00D376F0" w:rsidRPr="00841A35" w:rsidRDefault="00D376F0" w:rsidP="00841A35">
            <w:pPr>
              <w:spacing w:line="276" w:lineRule="auto"/>
              <w:rPr>
                <w:rFonts w:ascii="Times New Roman" w:hAnsi="Times New Roman"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Inconsistent </w:t>
            </w:r>
            <w:r w:rsidRPr="00D424AA">
              <w:rPr>
                <w:rFonts w:cs="Times New Roman"/>
                <w:color w:val="000000" w:themeColor="text1"/>
                <w:sz w:val="16"/>
                <w:szCs w:val="16"/>
                <w:lang w:val="en-GB"/>
              </w:rPr>
              <w:t>projections and/or non-</w:t>
            </w:r>
            <w:r w:rsidRPr="00D424AA">
              <w:rPr>
                <w:rFonts w:ascii="Times New Roman" w:hAnsi="Times New Roman" w:cs="Times New Roman"/>
                <w:color w:val="000000" w:themeColor="text1"/>
                <w:sz w:val="16"/>
                <w:szCs w:val="16"/>
                <w:lang w:val="en-GB"/>
              </w:rPr>
              <w:t>robust changes</w:t>
            </w:r>
            <w:r w:rsidRPr="00D424AA">
              <w:rPr>
                <w:rFonts w:ascii="Times New Roman" w:hAnsi="Times New Roman" w:cs="Times New Roman"/>
                <w:b/>
                <w:bCs/>
                <w:color w:val="000000" w:themeColor="text1"/>
                <w:sz w:val="16"/>
                <w:szCs w:val="16"/>
                <w:lang w:val="en-GB"/>
              </w:rPr>
              <w:t xml:space="preserve"> </w:t>
            </w:r>
            <w:r w:rsidRPr="00D424AA">
              <w:rPr>
                <w:rFonts w:cs="Times New Roman"/>
                <w:b/>
                <w:bCs/>
                <w:color w:val="000000" w:themeColor="text1"/>
                <w:sz w:val="16"/>
                <w:szCs w:val="16"/>
                <w:lang w:val="en-GB"/>
              </w:rPr>
              <w:fldChar w:fldCharType="begin" w:fldLock="1"/>
            </w:r>
            <w:r w:rsidR="00FF6231">
              <w:rPr>
                <w:rFonts w:ascii="Times New Roman" w:hAnsi="Times New Roman" w:cs="Times New Roman"/>
                <w:b/>
                <w:b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Giuntoli et al., 2015; Touma et al., 2015; Cook et al., 2020)", "plainTextFormattedCitation" : "(Giuntoli et al., 2015; Touma et al., 2015; Cook et al., 2020)", "previouslyFormattedCitation" : "(Giuntoli et al., 2015; Touma et al., 2015; Cook et al., 2020)" }, "properties" : { "noteIndex" : 0 }, "schema" : "https://github.com/citation-style-language/schema/raw/master/csl-citation.json" }</w:instrText>
            </w:r>
            <w:r w:rsidRPr="00D424AA">
              <w:rPr>
                <w:rFonts w:cs="Times New Roman"/>
                <w:b/>
                <w:bCs/>
                <w:color w:val="000000" w:themeColor="text1"/>
                <w:sz w:val="16"/>
                <w:szCs w:val="16"/>
                <w:lang w:val="en-GB"/>
              </w:rPr>
              <w:fldChar w:fldCharType="separate"/>
            </w:r>
            <w:r w:rsidR="00A26296">
              <w:rPr>
                <w:rFonts w:ascii="Times New Roman" w:hAnsi="Times New Roman" w:cs="Times New Roman"/>
                <w:bCs/>
                <w:noProof/>
                <w:color w:val="000000" w:themeColor="text1"/>
                <w:sz w:val="16"/>
                <w:szCs w:val="16"/>
                <w:lang w:val="en-GB"/>
              </w:rPr>
              <w:t>(Giuntoli et al., 2015; Touma et al., 2015; Cook et al., 2020)</w:t>
            </w:r>
            <w:r w:rsidRPr="00D424AA">
              <w:rPr>
                <w:rFonts w:cs="Times New Roman"/>
                <w:b/>
                <w:bCs/>
                <w:color w:val="000000" w:themeColor="text1"/>
                <w:sz w:val="16"/>
                <w:szCs w:val="16"/>
                <w:lang w:val="en-GB"/>
              </w:rPr>
              <w:fldChar w:fldCharType="end"/>
            </w:r>
          </w:p>
        </w:tc>
      </w:tr>
      <w:tr w:rsidR="00D376F0" w:rsidRPr="002F1ADD" w14:paraId="2B40E2D1" w14:textId="77777777" w:rsidTr="00723657">
        <w:trPr>
          <w:trHeight w:val="1169"/>
        </w:trPr>
        <w:tc>
          <w:tcPr>
            <w:tcW w:w="896" w:type="dxa"/>
            <w:vMerge w:val="restart"/>
          </w:tcPr>
          <w:p w14:paraId="08684A6A"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North Eastern Africa (NEAF)</w:t>
            </w:r>
          </w:p>
        </w:tc>
        <w:tc>
          <w:tcPr>
            <w:tcW w:w="798" w:type="dxa"/>
          </w:tcPr>
          <w:p w14:paraId="23FB6C4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ET</w:t>
            </w:r>
          </w:p>
        </w:tc>
        <w:tc>
          <w:tcPr>
            <w:tcW w:w="1987" w:type="dxa"/>
            <w:shd w:val="clear" w:color="auto" w:fill="D9D9D9" w:themeFill="background1" w:themeFillShade="D9"/>
          </w:tcPr>
          <w:p w14:paraId="7F766464" w14:textId="596103EB"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w:t>
            </w:r>
            <w:r w:rsidRPr="00D424AA">
              <w:rPr>
                <w:rFonts w:ascii="Times New Roman" w:hAnsi="Times New Roman" w:cs="Times New Roman"/>
                <w:b/>
                <w:bCs/>
                <w:color w:val="000000" w:themeColor="text1"/>
                <w:sz w:val="16"/>
                <w:szCs w:val="16"/>
                <w:lang w:val="en-GB"/>
              </w:rPr>
              <w:t xml:space="preserve"> </w:t>
            </w:r>
            <w:r w:rsidRPr="00D424AA">
              <w:rPr>
                <w:rFonts w:ascii="Times New Roman" w:hAnsi="Times New Roman" w:cs="Times New Roman"/>
                <w:b/>
                <w:bCs/>
                <w:i/>
                <w:iCs/>
                <w:color w:val="000000" w:themeColor="text1"/>
                <w:sz w:val="16"/>
                <w:szCs w:val="16"/>
                <w:lang w:val="en-GB"/>
              </w:rPr>
              <w:t>confidence</w:t>
            </w:r>
            <w:r w:rsidRPr="00D424AA">
              <w:rPr>
                <w:rFonts w:ascii="Times New Roman" w:hAnsi="Times New Roman" w:cs="Times New Roman"/>
                <w:b/>
                <w:bCs/>
                <w:color w:val="000000" w:themeColor="text1"/>
                <w:sz w:val="16"/>
                <w:szCs w:val="16"/>
                <w:lang w:val="en-GB"/>
              </w:rPr>
              <w:t>: Mixed signals.</w:t>
            </w:r>
            <w:r w:rsidRPr="00D424AA">
              <w:rPr>
                <w:rFonts w:ascii="Times New Roman" w:hAnsi="Times New Roman" w:cs="Times New Roman"/>
                <w:color w:val="000000" w:themeColor="text1"/>
                <w:sz w:val="16"/>
                <w:szCs w:val="16"/>
                <w:lang w:val="en-GB"/>
              </w:rPr>
              <w:t xml:space="preserve"> Increasing drought in part of the region, in particular in recent two decades; but decreasing drought trends in other part of domain (NOTE: wetting trend in Horn of Africa in Spinoni et al. 2019</w:t>
            </w:r>
            <w:commentRangeStart w:id="4133"/>
            <w:r w:rsidRPr="00D424AA">
              <w:rPr>
                <w:rFonts w:ascii="Times New Roman" w:hAnsi="Times New Roman" w:cs="Times New Roman"/>
                <w:color w:val="000000" w:themeColor="text1"/>
                <w:sz w:val="16"/>
                <w:szCs w:val="16"/>
                <w:lang w:val="en-GB"/>
              </w:rPr>
              <w:t>)</w:t>
            </w:r>
            <w:r w:rsidRPr="00841A35">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author" : [ { "dropping-particle" : "", "family" : "Nicholson", "given" : "Sharon E", "non-dropping-particle" : "", "parse-names" : false, "suffix" : "" } ], "container-title" : "Reviews of Geophysics", "id" : "ITEM-1", "issue" : "3", "issued" : { "date-parts" : [ [ "2017" ] ] }, "page" : "590-635", "publisher" : "Wiley Online Library", "title" : "Climate and climatic variability of rainfall over eastern Africa", "translator" : [ { "dropping-particle" : "", "family" : "S404", "given" : "", "non-dropping-particle" : "", "parse-names" : false, "suffix" : "" } ], "type" : "article-journal", "volume" : "55" }, "uris" : [ "http://www.mendeley.com/documents/?uuid=2e4924e2-b52d-4999-bbdd-b3c43687a834" ] }, { "id" : "ITEM-2", "itemData" : { "DOI" : "10.1038/sdata.2015.50", "author" : [ { "dropping-particle" : "", "family" : "Funk", "given" : "Chris", "non-dropping-particle" : "", "parse-names" : false, "suffix" : "" }, { "dropping-particle" : "", "family" : "Nicholson", "given" : "Sharon E", "non-dropping-particle" : "", "parse-names" : false, "suffix" : "" }, { "dropping-particle" : "", "family" : "Landsfeld", "given" : "Martin", "non-dropping-particle" : "", "parse-names" : false, "suffix" : "" }, { "dropping-particle" : "", "family" : "Klotter", "given" : "Douglas", "non-dropping-particle" : "", "parse-names" : false, "suffix" : "" }, { "dropping-particle" : "", "family" : "Peterson", "given" : "Pete", "non-dropping-particle" : "", "parse-names" : false, "suffix" : "" }, { "dropping-particle" : "", "family" : "Harrison", "given" : "Laura", "non-dropping-particle" : "", "parse-names" : false, "suffix" : "" } ], "container-title" : "Scientific Data", "id" : "ITEM-2", "issued" : { "date-parts" : [ [ "2015", "9", "29" ] ] }, "page" : "150050", "publisher" : "The Author(s)", "title" : "The Centennial Trends Greater Horn of Africa precipitation dataset", "translator" : [ { "dropping-particle" : "", "family" : "S151", "given" : "", "non-dropping-particle" : "", "parse-names" : false, "suffix" : "" } ], "type" : "article-journal", "volume" : "2" }, "uris" : [ "http://www.mendeley.com/documents/?uuid=2fc86a74-2efd-4d8c-877c-744c618b808b"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Funk et al., 2015a; Nicholson, 2017; Spinoni et al., 2019)", "manualFormatting" : "(Funk et al., 2015b; Nicholson, 2017; Spinoni et al., 2019)", "plainTextFormattedCitation" : "(Funk et al., 2015a; Nicholson, 2017; Spinoni et al., 2019)", "previouslyFormattedCitation" : "(Funk et al., 2015a; Nicholson, 2017; Spinoni et al., 2019)" }, "properties" : { "noteIndex" : 0 }, "schema" : "https://github.com/citation-style-language/schema/raw/master/csl-citation.json" }</w:instrText>
            </w:r>
            <w:r w:rsidRPr="00841A35">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Funk et al., 2015</w:t>
            </w:r>
            <w:del w:id="4134" w:author="Robin Matthews" w:date="2021-07-14T12:22:00Z">
              <w:r w:rsidR="00A26296" w:rsidDel="00426B37">
                <w:rPr>
                  <w:rFonts w:ascii="Times New Roman" w:hAnsi="Times New Roman" w:cs="Times New Roman"/>
                  <w:noProof/>
                  <w:color w:val="000000" w:themeColor="text1"/>
                  <w:sz w:val="16"/>
                  <w:szCs w:val="16"/>
                  <w:lang w:val="en-GB"/>
                </w:rPr>
                <w:delText>a</w:delText>
              </w:r>
            </w:del>
            <w:ins w:id="4135" w:author="Robin Matthews" w:date="2021-07-14T12:22:00Z">
              <w:r w:rsidR="00426B37">
                <w:rPr>
                  <w:rFonts w:ascii="Times New Roman" w:hAnsi="Times New Roman" w:cs="Times New Roman"/>
                  <w:noProof/>
                  <w:color w:val="000000" w:themeColor="text1"/>
                  <w:sz w:val="16"/>
                  <w:szCs w:val="16"/>
                  <w:lang w:val="en-GB"/>
                </w:rPr>
                <w:t>b</w:t>
              </w:r>
            </w:ins>
            <w:r w:rsidR="00A26296">
              <w:rPr>
                <w:rFonts w:ascii="Times New Roman" w:hAnsi="Times New Roman" w:cs="Times New Roman"/>
                <w:noProof/>
                <w:color w:val="000000" w:themeColor="text1"/>
                <w:sz w:val="16"/>
                <w:szCs w:val="16"/>
                <w:lang w:val="en-GB"/>
              </w:rPr>
              <w:t>; Nicholson, 2017; Spinoni et al., 2019)</w:t>
            </w:r>
            <w:r w:rsidRPr="00841A35">
              <w:rPr>
                <w:rFonts w:cs="Times New Roman"/>
                <w:color w:val="000000" w:themeColor="text1"/>
                <w:sz w:val="16"/>
                <w:szCs w:val="16"/>
                <w:lang w:val="en-GB"/>
              </w:rPr>
              <w:fldChar w:fldCharType="end"/>
            </w:r>
            <w:commentRangeEnd w:id="4133"/>
            <w:r w:rsidR="00A26296">
              <w:rPr>
                <w:rStyle w:val="Marquedecommentaire"/>
                <w:rFonts w:ascii="Times New Roman" w:hAnsi="Times New Roman" w:cstheme="minorBidi"/>
                <w:lang w:val="fr-FR" w:eastAsia="fr-FR"/>
              </w:rPr>
              <w:commentReference w:id="4133"/>
            </w:r>
          </w:p>
          <w:p w14:paraId="7BF646C9" w14:textId="6B11225C"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No trends in observations in Ethiopia”; “large variability”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1",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mendeley" : { "formattedCitation" : "(Philip et al., 2018b)", "plainTextFormattedCitation" : "(Philip et al., 2018b)", "previouslyFormattedCitation" : "(Philip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Philip et al., 2018b)</w:t>
            </w:r>
            <w:r w:rsidRPr="00D424AA">
              <w:rPr>
                <w:rFonts w:cs="Times New Roman"/>
                <w:color w:val="000000" w:themeColor="text1"/>
                <w:sz w:val="16"/>
                <w:szCs w:val="16"/>
                <w:lang w:val="en-GB"/>
              </w:rPr>
              <w:fldChar w:fldCharType="end"/>
            </w:r>
          </w:p>
        </w:tc>
        <w:tc>
          <w:tcPr>
            <w:tcW w:w="2125" w:type="dxa"/>
            <w:shd w:val="clear" w:color="auto" w:fill="D9D9D9" w:themeFill="background1" w:themeFillShade="D9"/>
          </w:tcPr>
          <w:p w14:paraId="320693F7" w14:textId="77777777" w:rsidR="00D376F0" w:rsidRPr="00D424AA" w:rsidRDefault="00D376F0" w:rsidP="00D424AA">
            <w:pPr>
              <w:rPr>
                <w:rFonts w:ascii="Times New Roman" w:hAnsi="Times New Roman" w:cs="Times New Roman"/>
                <w:i/>
                <w:iCs/>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r w:rsidRPr="00D424AA">
              <w:rPr>
                <w:rFonts w:ascii="Times New Roman" w:hAnsi="Times New Roman" w:cs="Times New Roman"/>
                <w:i/>
                <w:iCs/>
                <w:color w:val="000000" w:themeColor="text1"/>
                <w:sz w:val="16"/>
                <w:szCs w:val="16"/>
                <w:lang w:val="en-GB"/>
              </w:rPr>
              <w:t xml:space="preserve"> </w:t>
            </w:r>
            <w:r w:rsidRPr="00D424AA">
              <w:rPr>
                <w:rFonts w:ascii="Times New Roman" w:hAnsi="Times New Roman" w:cs="Times New Roman"/>
                <w:color w:val="000000" w:themeColor="text1"/>
                <w:sz w:val="16"/>
                <w:szCs w:val="16"/>
                <w:lang w:val="en-GB"/>
              </w:rPr>
              <w:t>on attribution of long-term trends</w:t>
            </w:r>
            <w:r w:rsidRPr="00D424AA">
              <w:rPr>
                <w:rFonts w:ascii="Times New Roman" w:hAnsi="Times New Roman" w:cs="Times New Roman"/>
                <w:i/>
                <w:iCs/>
                <w:color w:val="000000" w:themeColor="text1"/>
                <w:sz w:val="16"/>
                <w:szCs w:val="16"/>
                <w:lang w:val="en-GB"/>
              </w:rPr>
              <w:t>.</w:t>
            </w:r>
          </w:p>
          <w:p w14:paraId="416749D1" w14:textId="7F86226C" w:rsidR="00D376F0" w:rsidRPr="00841A35" w:rsidRDefault="00D376F0" w:rsidP="00D424AA">
            <w:pPr>
              <w:spacing w:before="200" w:after="200"/>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Robust evidence that recent meteorological drought events (in 2016 and 2017)  are not attributable to anthropogenic climate chang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175/JCLI-D-17-0274.1", "ISSN" : "0894-8755", "abstract" : "AbstractIn northern and central Ethiopia, 2015 was a very dry year. Rainfall was only from one-half to three-quarters of the usual amount, with both the ?belg? (February?May) and ?kiremt? rains (June?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ll reasonably well show no trend while the third shows an increased probability of drought. Taking the model spread into account the drought still cannot be clearly attributed to anthropogenic climate change, with the 95% confidence interval ranging from a probability decrease between preindustrial and today of a factor of 0.3 and an increase of a factor of 5 for a drought like this one or worse. A soil moisture dataset also shows a nonsignificant drying trend. According to ENSO correlations in the observations, the strong 2015 El Ni\u00f1o did increase the severity of the drought.",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O\u2019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1", "issue" : "6", "issued" : { "date-parts" : [ [ "2018", "3", "19" ] ] }, "note" : "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 van Oldenborgh, Geert Jan; Otto, Friederike; O'Keefe, Sarah; Haustein, Karsten; King, Andrew; Zegeye, Abiy; Eshetu, Zewdu; Hailemariam, Kinfe; Singh, Roop; Jjemba, Eddie; Funk, Chris; Cullen, Heidi)\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3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From Duplicate 1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n\nFrom Duplicate 2 (Attribution Analysis of the Ethiopian Drought of 2015 - Philip, Sjoukje; Kew, Sarah F; Jan van Oldenborgh, Geert; Otto, Friederike; O\u2019Keefe, Sarah; Haustein, Karsten; King, Andrew; Zegeye, Abiy; Eshetu, Zewdu; Hailemariam, Kinfe; Singh, Roop; Jjemba, Eddie; Funk, Chris; Cullen, Heidi)\n\ndoi: 10.1175/JCLI-D-17-0274.1", "page" : "2465-2486", "publisher" : "American Meteorological Society", "title" : "Attribution Analysis of the Ethiopian Drought of 2015", "translator" : [ { "dropping-particle" : "", "family" : "S1759", "given" : "", "non-dropping-particle" : "", "parse-names" : false, "suffix" : "" } ], "type" : "article-journal", "volume" : "31" }, "uris" : [ "http://www.mendeley.com/documents/?uuid=51782f9a-35c1-4f4d-96e8-e0129a17eef3" ] }, { "id" : "ITEM-2", "itemData" : { "DOI" : "10.1007/s10584-018-2258-3", "ISSN" : "1573-1480", "abstract" : "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u00b0C and 2 \u00b0C of global mean temperature rise. We find that this approach not only addresses important decision-making gaps, but also improves the robustness of future risk assessment and attribution statements alike.", "author" : [ { "dropping-particle" : "", "family" : "Otto", "given" : "Friederike E L", "non-dropping-particle" : "", "parse-names" : false, "suffix" : "" }, { "dropping-particle" : "", "family" : "Philip", "given" : "Sjoukje", "non-dropping-particle" : "", "parse-names" : false, "suffix" : "" }, { "dropping-particle" : "", "family" : "Kew", "given" : "Sarah", "non-dropping-particle" : "", "parse-names" : false, "suffix" : "" }, { "dropping-particle" : "", "family" : "Li", "given" : "Sihan", "non-dropping-particle" : "", "parse-names" : false, "suffix" : "" }, { "dropping-particle" : "", "family" : "King", "given" : "Andrew", "non-dropping-particle" : "", "parse-names" : false, "suffix" : "" }, { "dropping-particle" : "", "family" : "Cullen", "given" : "Heidi", "non-dropping-particle" : "", "parse-names" : false, "suffix" : "" } ], "container-title" : "Climatic Change", "id" : "ITEM-2", "issue" : "3-4", "issued" : { "date-parts" : [ [ "2018", "8", "2" ] ] }, "page" : "399-412", "title" : "Attributing high-impact extreme events across timescales \u2013 a case study of four different types of events", "translator" : [ { "dropping-particle" : "", "family" : "S1532", "given" : "", "non-dropping-particle" : "", "parse-names" : false, "suffix" : "" } ], "type" : "article-journal", "volume" : "149" }, "uris" : [ "http://www.mendeley.com/documents/?uuid=ad7858dc-7525-4c0e-b23d-2bcbc63fdc82" ] }, { "id" : "ITEM-3", "itemData" : { "DOI" : "10.1002/acr.", "ISBN" : "2200822340", "ISSN" : "2151-4658", "PMID" : "24151254", "abstract" : "11 Southern Africa (SA) and Eastern Africa (EA) experienced a sequence of severe droughts in December-12 January-February (SA DJF) 2015-16, October-November-December (EA OND) 2016 and March-April-May, 13 2017 (EA MAM). This sequence contributed to severe food insecurity. While climate variability in these 14 regions is very complex, the goal of this study is to analyze the potential role played by unusually warm 15 Indo-Pacific SST; where unusual is defined as a 1-in-6 year event. We use observed SST and satellite-16 gauge rainfall observations, a 20-member ensemble of Community Atmospheric Model version 5.1 17 simulations (CAM5), and a 40-member ensemble of climate change simulations from the Community 18 Earth Systems Model version 1 (CESM1) Large Ensemble Community Project (LENS) to explore climate 19 conditions associated with warm events identified based on Eastern and Western Pacific SST. Our 20 analysis suggests that: i) strong El Ni\u00f1os may be followed by warm Western Pacific SST conditions, which 21 can lead to , creating conditions conducive for successive and potentially predictable droughts in SA DJF, 22 EA OND and EA MAM, and ii) different regions of warm SST appear related to recent droughts \u2013 SA DJF: 23 Ni\u00f1o 3.4, EA OND: Western Equatorial Pacific (WEP), and EA MAM: Western North Pacific (WNP). For 24 DJF and MAM, respectively, the CAM5 model driven with observed SST and the same model driven 25 within a climate change experiment indicate that warmer El Ni\u00f1os and WNP events produce more 26 intense atmospheric responses, potentially associated with more severe droughts. OND climate seems 27 to be strongly influenced by the Indian Ocean Dipole, which corresponds to some WEP events. We 28", "author" : [ { "dropping-particle" : "", "family" : "Funk", "given" : "Chris", "non-dropping-particle" : "", "parse-names" : false, "suffix" : "" }, { "dropping-particle" : "", "family" : "Harrison", "given" : "Laura", "non-dropping-particle" : "", "parse-names" : false, "suffix" : "" }, { "dropping-particle" : "", "family" : "Shukla", "given" : "Shraddhanand", "non-dropping-particle" : "", "parse-names" : false, "suffix" : "" }, { "dropping-particle" : "", "family" : "Pomposi", "given" : "Catherine", "non-dropping-particle" : "", "parse-names" : false, "suffix" : "" }, { "dropping-particle" : "", "family" : "Galu", "given" : "Gideon", "non-dropping-particle" : "", "parse-names" : false, "suffix" : "" }, { "dropping-particle" : "", "family" : "Korecha", "given" : "Diriba", "non-dropping-particle" : "", "parse-names" : false, "suffix" : "" }, { "dropping-particle" : "", "family" : "Husak", "given" : "Gregory", "non-dropping-particle" : "", "parse-names" : false, "suffix" : "" }, { "dropping-particle" : "", "family" : "Magadzire", "given" : "Tamuka", "non-dropping-particle" : "", "parse-names" : false, "suffix" : "" }, { "dropping-particle" : "", "family" : "Davenport", "given" : "Frank", "non-dropping-particle" : "", "parse-names" : false, "suffix" : "" }, { "dropping-particle" : "", "family" : "Hillbruner", "given" : "Chris", "non-dropping-particle" : "", "parse-names" : false, "suffix" : "" }, { "dropping-particle" : "", "family" : "Eilerts", "given" : "Gary", "non-dropping-particle" : "", "parse-names" : false, "suffix" : "" }, { "dropping-particle" : "", "family" : "Zaitchik", "given" : "Benjamin", "non-dropping-particle" : "", "parse-names" : false, "suffix" : "" }, { "dropping-particle" : "", "family" : "Verdin", "given" : "James", "non-dropping-particle" : "", "parse-names" : false, "suffix" : "" } ], "container-title" : "Quarterly Journal of the Royal Meteorological Society", "id" : "ITEM-3", "issue" : "January", "issued" : { "date-parts" : [ [ "2018" ] ] }, "page" : "1-20", "title" : "Examining the role of unusually warm Indo-Pacific sea surface temperatures in recent African droughts", "translator" : [ { "dropping-particle" : "", "family" : "S760", "given" : "", "non-dropping-particle" : "", "parse-names" : false, "suffix" : "" } ], "type" : "article-journal" }, "uris" : [ "http://www.mendeley.com/documents/?uuid=12f7e8bc-f98a-4b84-aab0-6a9aae442af4" ] }, { "id" : "ITEM-4", "itemData" : { "DOI" : "10.1002/joc.5389", "ISSN" : "0899-8418", "abstract" : "ABSTRACT In 2016 and continuing into 2017, Kenya experienced drought conditions, with over 3 million people in need of food aid due to low rainfall during 2016. Whenever extreme events like this happen, questions are raised about the role of climate change and how natural variability such as the El Ni\u00f1o - Southern Oscillation influenced the likelihood and intensity of the event. Here we aim to quantify the relative contributions of different climate drivers to this drought by applying three independent methodologies of extreme event attribution. Analysing precipitation data for the South East and North West of Kenya we found no consistent signal from human-induced climate change and thus conclude that it has not greatly affected the likelihood of low rainfall such as in 2016. However, 2016 was a La Ni\u00f1a year and we show that this event was indeed more likely because of the specific sea surface temperatures. There is a trend in temperatures in the region due to climate change that may have exacerbated the effects of this drought. By analysing precipitation minus evaporation and soil moisture, simulated by one climate model only, we did not see a reduction in moisture in simulations in the current climate compared with simulations without climate change. However, there are expected effects of higher temperatures that our simulations do not cover, such as increased demand on water resources and stress on livestock. Although we find no significant influence of climate change on precipitation, we cannot rule out that temperature-related impacts of drought are linked to human-induced climate change.", "author" : [ { "dropping-particle" : "", "family" : "Uhe", "given" : "Peter", "non-dropping-particle" : "", "parse-names" : false, "suffix" : "" }, { "dropping-particle" : "", "family" : "Sjoukje", "given" : "Philip", "non-dropping-particle" : "", "parse-names" : false, "suffix" : "" }, { "dropping-particle" : "", "family" : "Sarah", "given" : "Kew", "non-dropping-particle" : "", "parse-names" : false, "suffix" : "" }, { "dropping-particle" : "", "family" : "Kasturi", "given" : "Shah", "non-dropping-particle" : "", "parse-names" : false, "suffix" : "" }, { "dropping-particle" : "", "family" : "Joyce", "given" : "Kimutai", "non-dropping-particle" : "", "parse-names" : false, "suffix" : "" }, { "dropping-particle" : "", "family" : "Emmah", "given" : "Mwangi", "non-dropping-particle" : "", "parse-names" : false, "suffix" : "" }, { "dropping-particle" : "", "family" : "Jan", "given" : "van Oldenborgh Geert", "non-dropping-particle" : "", "parse-names" : false, "suffix" : "" }, { "dropping-particle" : "", "family" : "Roop", "given" : "Singh", "non-dropping-particle" : "", "parse-names" : false, "suffix" : "" }, { "dropping-particle" : "", "family" : "Julie", "given" : "Arrighi", "non-dropping-particle" : "", "parse-names" : false, "suffix" : "" }, { "dropping-particle" : "", "family" : "Eddie", "given" : "Jjemba", "non-dropping-particle" : "", "parse-names" : false, "suffix" : "" }, { "dropping-particle" : "", "family" : "Heidi", "given" : "Cullen", "non-dropping-particle" : "", "parse-names" : false, "suffix" : "" }, { "dropping-particle" : "", "family" : "Friederike", "given" : "Otto", "non-dropping-particle" : "", "parse-names" : false, "suffix" : "" } ], "container-title" : "International Journal of Climatology", "id" : "ITEM-4", "issue" : "S1", "issued" : { "date-parts" : [ [ "2017", "12", "22" ] ] }, "note" : "doi: 10.1002/joc.5389", "page" : "e554-e568", "publisher" : "Wiley-Blackwell", "title" : "Attributing drivers of the 2016 Kenyan drought", "translator" : [ { "dropping-particle" : "", "family" : "S153", "given" : "", "non-dropping-particle" : "", "parse-names" : false, "suffix" : "" } ], "type" : "article-journal", "volume" : "38" }, "uris" : [ "http://www.mendeley.com/documents/?uuid=66b76544-2469-4e89-8a9b-ed39ac47e91c" ] }, { "id" : "ITEM-5", "itemData" : { "DOI" : "10.1175/BAMS-D-15-00115.1", "ISBN" : "0003-0007", "ISSN" : "0003-0007", "abstract" : "\u00a9 2015 American Meteorological Society.Ensemble modelling of the East African 2014 long rains season suggests no anthropogenic influence on the likelihood of low rainfall but clear signals in other drivers of drought.", "author" : [ { "dropping-particle" : "", "family" : "Marthews", "given" : "T. R.", "non-dropping-particle" : "", "parse-names" : false, "suffix" : "" }, { "dropping-particle" : "", "family" : "Otto", "given" : "F. E. L.", "non-dropping-particle" : "", "parse-names" : false, "suffix" : "" }, { "dropping-particle" : "", "family" : "Mitchell", "given" : "D.", "non-dropping-particle" : "", "parse-names" : false, "suffix" : "" }, { "dropping-particle" : "", "family" : "Dadson", "given" : "S. J.", "non-dropping-particle" : "", "parse-names" : false, "suffix" : "" }, { "dropping-particle" : "", "family" : "Jones", "given" : "R. G.", "non-dropping-particle" : "", "parse-names" : false, "suffix" : "" } ], "container-title" : "Bulletin of the American Meteorological Society", "id" : "ITEM-5", "issue" : "12", "issued" : { "date-parts" : [ [ "2015", "12" ] ] }, "page" : "S83-S88", "title" : "The 2014 Drought in the Horn of Africa: Attribution of Meteorological Drivers [in \"Explaining Extreme Events of 2014 from a Climate Perspective\"]", "translator" : [ { "dropping-particle" : "", "family" : "S1581", "given" : "", "non-dropping-particle" : "", "parse-names" : false, "suffix" : "" } ], "type" : "article-journal", "volume" : "96" }, "uris" : [ "http://www.mendeley.com/documents/?uuid=d812ec9d-8ca1-4938-9fd7-b7af8cdbb14f" ] }, { "id" : "ITEM-6", "itemData" : { "DOI" : "10.5194/esd-12-17-2021", "ISSN" : "2190-4987", "abstract" : "Abstract. In eastern Africa droughts can cause crop failure and lead to food insecurity. With increasing temperatures, there is an a priori assumption that droughts are becoming more severe. However, the link between droughts and climate change is not sufficiently understood. Here we investigate trends in long-term agricultural drought and the influence of increasing temperatures and precipitation deficits. Using a combination of models and observational datasets, we studied trends, spanning the period from 1900 (to approximate pre-industrial conditions) to 2018, for six regions in eastern Africa in four drought-related annually averaged variables: soil moisture, precipitation, temperature, and evaporative demand (E0). In standardized soil moisture data, we found no discernible trends. The strongest influence on soil moisture variability was from precipitation, especially in the drier or water-limited study regions; temperature and E0 did not demonstrate strong relations to soil moisture. However, the error margins on precipitation trend estimates are large and no clear trend is evident, whereas significant positive trends were observed in local temperatures. The trends in E0 are predominantly positive, but we do not find strong relations between E0 and soil moisture trends. Nevertheless, the E0 trend results can still be of interest for irrigation purposes because it is E0 that determines the maximum evaporation rate. We conclude that until now the impact of increasing local temperatures on agricultural drought in eastern Africa is limited and we recommend that any soil moisture analysis be supplemented by an analysis of precipitation deficit.", "author" : [ { "dropping-particle" : "", "family" : "Kew", "given" : "Sarah F", "non-dropping-particle" : "", "parse-names" : false, "suffix" : "" }, { "dropping-particle" : "", "family" : "Philip", "given" : "Sjoukje Y", "non-dropping-particle" : "", "parse-names" : false, "suffix" : "" }, { "dropping-particle" : "", "family" : "Hauser", "given" : "Mathias", "non-dropping-particle" : "", "parse-names" : false, "suffix" : "" }, { "dropping-particle" : "", "family" : "Hobbins", "given" : "Mike", "non-dropping-particle" : "", "parse-names" : false, "suffix" : "" }, { "dropping-particle" : "", "family" : "Wanders", "given" : "Niko", "non-dropping-particle" : "", "parse-names" : false, "suffix" : "" }, { "dropping-particle" : "", "family" : "Oldenborgh", "given" : "Geert Jan", "non-dropping-particle" : "van", "parse-names" : false, "suffix" : "" }, { "dropping-particle" : "", "family" : "Wiel", "given" : "Karin", "non-dropping-particle" : "van der", "parse-names" : false, "suffix" : "" }, { "dropping-particle" : "", "family" : "Veldkamp", "given" : "Ted I E", "non-dropping-particle" : "", "parse-names" : false, "suffix" : "" }, { "dropping-particle" : "", "family" : "Kimutai", "given" : "Joyce", "non-dropping-particle" : "", "parse-names" : false, "suffix" : "" }, { "dropping-particle" : "", "family" : "Funk", "given" : "Chris", "non-dropping-particle" : "", "parse-names" : false, "suffix" : "" }, { "dropping-particle" : "", "family" : "Otto", "given" : "Friederike E L", "non-dropping-particle" : "", "parse-names" : false, "suffix" : "" } ], "container-title" : "Earth System Dynamics", "id" : "ITEM-6", "issue" : "1", "issued" : { "date-parts" : [ [ "2021", "1", "6" ] ] }, "page" : "17-35", "publisher" : "Copernicus Publications", "title" : "Impact of precipitation and increasing temperatures on drought trends in eastern Africa", "translator" : [ { "dropping-particle" : "", "family" : "S2636", "given" : "", "non-dropping-particle" : "", "parse-names" : false, "suffix" : "" } ], "type" : "article-journal", "volume" : "12" }, "uris" : [ "http://www.mendeley.com/documents/?uuid=2a487acd-092d-4021-8ede-4bc795e93782" ] }, { "id" : "ITEM-7", "itemData" : { "DOI" : "10.1002/grl.50235", "ISBN" : "1944-8007", "ISSN" : "00948276", "abstract" : "This study applies the technique of event attribution to the East African rainy seasons preceding the drought of 2011. Using observed sea surface temperatures (SSTs), sea ice conditions with a state-of-the-art atmosphere model, the precipitation totals during late 2010 (the \u201cshort rains\u201d) and early 2011 (the \u201clong rains\u201d) were simulated hundreds of times to produce possible distributions of precipitation. Alternative distributions of precipitation were produced consistent with a world with neither anthropogenic forcings nor human influence on SSTs and sea ice. Comparing these modeled distributions to the observed rainfall, no evidence was found for human influence on the 2010 short rains, with their failure being affected by La Ni\u00f1a. However, human influence was found to increase the probability of long rains as dry as, or drier than, 2011. The magnitude of increase in probability depends on the estimated pattern by which human influence changed observed SSTs.", "author" : [ { "dropping-particle" : "", "family" : "Lott", "given" : "Fraser C.", "non-dropping-particle" : "", "parse-names" : false, "suffix" : "" }, { "dropping-particle" : "", "family" : "Christidis", "given" : "Nikolaos", "non-dropping-particle" : "", "parse-names" : false, "suffix" : "" }, { "dropping-particle" : "", "family" : "Stott", "given" : "Peter A.", "non-dropping-particle" : "", "parse-names" : false, "suffix" : "" } ], "container-title" : "Geophysical Research Letters", "id" : "ITEM-7", "issue" : "6", "issued" : { "date-parts" : [ [ "2013" ] ] }, "page" : "1177-1181", "title" : "Can the 2011 East African drought be attributed to human-induced climate change?", "translator" : [ { "dropping-particle" : "", "family" : "S759", "given" : "", "non-dropping-particle" : "", "parse-names" : false, "suffix" : "" } ], "type" : "article-journal", "volume" : "40" }, "uris" : [ "http://www.mendeley.com/documents/?uuid=89f0d4ab-1b6d-4e30-a61b-db014fb6af28" ] } ], "mendeley" : { "formattedCitation" : "(Lott et al., 2013; Marthews et al., 2015; Uhe et al., 2017; Funk et al., 2018b; Otto et al., 2018a; Philip et al., 2018b; Kew et al., 2021)", "plainTextFormattedCitation" : "(Lott et al., 2013; Marthews et al., 2015; Uhe et al., 2017; Funk et al., 2018b; Otto et al., 2018a; Philip et al., 2018b; Kew et al., 2021)", "previouslyFormattedCitation" : "(Lott et al., 2013; Marthews et al., 2015; Uhe et al., 2017; Funk et al., 2018b; Otto et al., 2018a; Philip et al., 2018b; Kew et al., 2021)"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Lott et al., 2013; Marthews et al., 2015; Uhe et al., 2017; Funk et al., 2018b; Otto et al., 2018a; Philip et al., 2018b; Kew et al., 2021)</w:t>
            </w:r>
            <w:r w:rsidRPr="00D424AA">
              <w:rPr>
                <w:rFonts w:cs="Times New Roman"/>
                <w:color w:val="000000" w:themeColor="text1"/>
                <w:sz w:val="16"/>
                <w:szCs w:val="16"/>
                <w:lang w:val="en-GB"/>
              </w:rPr>
              <w:fldChar w:fldCharType="end"/>
            </w:r>
          </w:p>
        </w:tc>
        <w:tc>
          <w:tcPr>
            <w:tcW w:w="2977" w:type="dxa"/>
            <w:shd w:val="clear" w:color="auto" w:fill="D9D9D9" w:themeFill="background1" w:themeFillShade="D9"/>
            <w:tcMar>
              <w:top w:w="40" w:type="dxa"/>
              <w:left w:w="40" w:type="dxa"/>
              <w:bottom w:w="40" w:type="dxa"/>
              <w:right w:w="40" w:type="dxa"/>
            </w:tcMar>
          </w:tcPr>
          <w:p w14:paraId="32879DA9" w14:textId="136E2A76"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onsistent trends.</w:t>
            </w:r>
            <w:r w:rsidRPr="00D424AA">
              <w:rPr>
                <w:rFonts w:ascii="Times New Roman" w:hAnsi="Times New Roman" w:cs="Times New Roman"/>
                <w:color w:val="000000" w:themeColor="text1"/>
                <w:sz w:val="16"/>
                <w:szCs w:val="16"/>
                <w:lang w:val="en-GB"/>
              </w:rPr>
              <w:t xml:space="preserve"> Inconsistent and weak signals in SPI </w:t>
            </w:r>
            <w:commentRangeStart w:id="4136"/>
            <w:r w:rsidRPr="00D424AA">
              <w:rPr>
                <w:rFonts w:cs="Times New Roman"/>
                <w:color w:val="000000" w:themeColor="text1"/>
                <w:sz w:val="16"/>
                <w:szCs w:val="16"/>
                <w:lang w:val="en-GB"/>
              </w:rPr>
              <w:fldChar w:fldCharType="begin" w:fldLock="1"/>
            </w:r>
            <w:ins w:id="4137" w:author="Robin Matthews" w:date="2021-07-14T12:21:00Z">
              <w:r w:rsidR="00426B37">
                <w:rPr>
                  <w:rFonts w:ascii="Times New Roman" w:hAnsi="Times New Roman" w:cs="Times New Roman"/>
                  <w:color w:val="000000" w:themeColor="text1"/>
                  <w:sz w:val="16"/>
                  <w:szCs w:val="16"/>
                  <w:lang w:val="en-GB"/>
                </w:rPr>
                <w:instrText>ADDIN CSL_CITATION { "citationItems" : [ { "id" : "ITEM-1", "itemData" : { "DOI" : "10.1016/j.atmosres.2019.05.008", "author" : [ { "dropping-particle" : "", "family" : "Nguvava", "given" : "M", "non-dropping-particle" : "", "parse-names" : false, "suffix" : "" }, { "dropping-particle" : "", "family" : "Abiodun", "given" : "B J", "non-dropping-particle" : "", "parse-names" : false, "suffix" : "" }, { "dropping-particle" : "", "family" : "Otieno", "given" : "F", "non-dropping-particle" : "", "parse-names" : false, "suffix" : "" } ], "container-title" : "Atmospheric Research", "id" : "ITEM-1", "issued" : { "date-parts" : [ [ "2019" ] ] }, "note" : "cited By 1", "page" : "41-54", "title" : "Projecting drought characteristics over East African basins at specific global warming levels", "translator" : [ { "dropping-particle" : "", "family" : "S2788", "given" : "", "non-dropping-particle" : "", "parse-names" : false, "suffix" : "" } ], "type" : "article-journal", "volume" : "228" }, "uris" : [ "http://www.mendeley.com/documents/?uuid=e1612569-987b-4069-9942-f96c965c758d"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guvava et al., 2019; Xu et al., 2019a)", "manualFormatting" : "(Nguvava et al., 2019; L. Xu et al., 2019)", "plainTextFormattedCitation" : "(Nguvava et al., 2019; Xu et al., 2019a)", "previouslyFormattedCitation" : "(Nguvava et al., 2019; Xu et al., 2019a)" }, "properties" : { "noteIndex" : 0 }, "schema" : "https://github.com/citation-style-language/schema/raw/master/csl-citation.json" }</w:instrText>
              </w:r>
            </w:ins>
            <w:del w:id="4138" w:author="Robin Matthews" w:date="2021-07-14T12:21:00Z">
              <w:r w:rsidR="00FF6231" w:rsidDel="00426B37">
                <w:rPr>
                  <w:rFonts w:ascii="Times New Roman" w:hAnsi="Times New Roman" w:cs="Times New Roman"/>
                  <w:color w:val="000000" w:themeColor="text1"/>
                  <w:sz w:val="16"/>
                  <w:szCs w:val="16"/>
                  <w:lang w:val="en-GB"/>
                </w:rPr>
                <w:delInstrText>ADDIN CSL_CITATION { "citationItems" : [ { "id" : "ITEM-1", "itemData" : { "DOI" : "10.1016/j.atmosres.2019.05.008", "author" : [ { "dropping-particle" : "", "family" : "Nguvava", "given" : "M", "non-dropping-particle" : "", "parse-names" : false, "suffix" : "" }, { "dropping-particle" : "", "family" : "Abiodun", "given" : "B J", "non-dropping-particle" : "", "parse-names" : false, "suffix" : "" }, { "dropping-particle" : "", "family" : "Otieno", "given" : "F", "non-dropping-particle" : "", "parse-names" : false, "suffix" : "" } ], "container-title" : "Atmospheric Research", "id" : "ITEM-1", "issued" : { "date-parts" : [ [ "2019" ] ] }, "note" : "cited By 1", "page" : "41-54", "title" : "Projecting drought characteristics over East African basins at specific global warming levels", "translator" : [ { "dropping-particle" : "", "family" : "S2788", "given" : "", "non-dropping-particle" : "", "parse-names" : false, "suffix" : "" } ], "type" : "article-journal", "volume" : "228" }, "uris" : [ "http://www.mendeley.com/documents/?uuid=e1612569-987b-4069-9942-f96c965c758d"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guvava et al., 2019; Xu et al., 2019a)", "plainTextFormattedCitation" : "(Nguvava et al., 2019; Xu et al., 2019a)", "previouslyFormattedCitation" : "(Nguvava et al., 2019;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Nguvava et al., 2019; </w:t>
            </w:r>
            <w:ins w:id="4139" w:author="Robin Matthews" w:date="2021-07-14T12:21:00Z">
              <w:r w:rsidR="00426B37">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140" w:author="Robin Matthews" w:date="2021-07-14T12:21:00Z">
              <w:r w:rsidR="00A26296" w:rsidDel="00426B37">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36"/>
            <w:r w:rsidR="00A26296">
              <w:rPr>
                <w:rStyle w:val="Marquedecommentaire"/>
                <w:rFonts w:ascii="Times New Roman" w:hAnsi="Times New Roman" w:cstheme="minorBidi"/>
                <w:lang w:val="fr-FR" w:eastAsia="fr-FR"/>
              </w:rPr>
              <w:commentReference w:id="4136"/>
            </w:r>
            <w:r w:rsidRPr="00841A35">
              <w:rPr>
                <w:rFonts w:ascii="Times New Roman" w:hAnsi="Times New Roman" w:cs="Times New Roman"/>
                <w:color w:val="000000" w:themeColor="text1"/>
                <w:sz w:val="16"/>
                <w:szCs w:val="16"/>
                <w:lang w:val="en-GB"/>
              </w:rPr>
              <w:t xml:space="preserve">, with high spatial variation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16/j.atmosres.2019.05.008", "author" : [ { "dropping-particle" : "", "family" : "Nguvava", "given" : "M", "non-dropping-particle" : "", "parse-names" : false, "suffix" : "" }, { "dropping-particle" : "", "family" : "Abiodun", "given" : "B J", "non-dropping-particle" : "", "parse-names" : false, "suffix" : "" }, { "dropping-particle" : "", "family" : "Otieno", "given" : "F", "non-dropping-particle" : "", "parse-names" : false, "suffix" : "" } ], "container-title" : "Atmospheric Research", "id" : "ITEM-1", "issued" : { "date-parts" : [ [ "2019" ] ] }, "note" : "cited By 1", "page" : "41-54", "title" : "Projecting drought characteristics over East African basins at specific global warming levels", "translator" : [ { "dropping-particle" : "", "family" : "S2788", "given" : "", "non-dropping-particle" : "", "parse-names" : false, "suffix" : "" } ], "type" : "article-journal", "volume" : "228" }, "uris" : [ "http://www.mendeley.com/documents/?uuid=e1612569-987b-4069-9942-f96c965c758d" ] } ], "mendeley" : { "formattedCitation" : "(Nguvava et al., 2019)", "plainTextFormattedCitation" : "(Nguvava et al., 2019)", "previouslyFormattedCitation" : "(Nguvava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Nguvava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inconsistent signals in CDD in CMIP6 (Chapter 11 Supplementary Material (11.SM)).</w:t>
            </w:r>
          </w:p>
          <w:p w14:paraId="17B821DB"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0DF790A6" w14:textId="3456B331" w:rsidR="00D376F0" w:rsidRPr="00D424AA" w:rsidRDefault="00D376F0" w:rsidP="00D424AA">
            <w:pPr>
              <w:rPr>
                <w:rFonts w:ascii="Times New Roman" w:hAnsi="Times New Roman" w:cs="Times New Roman"/>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16/j.atmosres.2019.05.008", "author" : [ { "dropping-particle" : "", "family" : "Nguvava", "given" : "M", "non-dropping-particle" : "", "parse-names" : false, "suffix" : "" }, { "dropping-particle" : "", "family" : "Abiodun", "given" : "B J", "non-dropping-particle" : "", "parse-names" : false, "suffix" : "" }, { "dropping-particle" : "", "family" : "Otieno", "given" : "F", "non-dropping-particle" : "", "parse-names" : false, "suffix" : "" } ], "container-title" : "Atmospheric Research", "id" : "ITEM-1", "issued" : { "date-parts" : [ [ "2019" ] ] }, "note" : "cited By 1", "page" : "41-54", "title" : "Projecting drought characteristics over East African basins at specific global warming levels", "translator" : [ { "dropping-particle" : "", "family" : "S2788", "given" : "", "non-dropping-particle" : "", "parse-names" : false, "suffix" : "" } ], "type" : "article-journal", "volume" : "228" }, "uris" : [ "http://www.mendeley.com/documents/?uuid=e1612569-987b-4069-9942-f96c965c758d" ] } ], "mendeley" : { "formattedCitation" : "(Nguvava et al., 2019)", "manualFormatting" : "Nguvava et al. (2019)", "plainTextFormattedCitation" : "(Nguvava et al., 2019)", "previouslyFormattedCitation" : "(Nguvava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Nguvava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projections at 1.5°C</w:t>
            </w:r>
            <w:r w:rsidRPr="00D424AA">
              <w:rPr>
                <w:rFonts w:ascii="Times New Roman" w:hAnsi="Times New Roman" w:cs="Times New Roman"/>
                <w:color w:val="000000" w:themeColor="text1"/>
                <w:sz w:val="16"/>
                <w:szCs w:val="16"/>
                <w:lang w:val="en-GB"/>
              </w:rPr>
              <w:t xml:space="preserve"> GWL</w:t>
            </w:r>
            <w:r w:rsidRPr="00D424AA">
              <w:rPr>
                <w:rFonts w:ascii="Times New Roman" w:hAnsi="Times New Roman" w:cs="Times New Roman"/>
                <w:color w:val="000000" w:themeColor="text1"/>
                <w:sz w:val="16"/>
                <w:szCs w:val="16"/>
                <w:lang w:val="en-GB" w:eastAsia="fr-FR"/>
              </w:rPr>
              <w:t xml:space="preserve"> in Cordex AFR data, compared to 1971-2000: </w:t>
            </w:r>
            <w:r w:rsidRPr="00D424AA">
              <w:rPr>
                <w:rFonts w:ascii="Times New Roman" w:hAnsi="Times New Roman" w:cs="Times New Roman"/>
                <w:sz w:val="16"/>
                <w:szCs w:val="16"/>
                <w:lang w:val="en-GB" w:eastAsia="fr-FR"/>
              </w:rPr>
              <w:t xml:space="preserve"> non significant changes in SPI-12-based meteorological drought frequency and intensity.</w:t>
            </w:r>
          </w:p>
        </w:tc>
        <w:tc>
          <w:tcPr>
            <w:tcW w:w="2977" w:type="dxa"/>
            <w:shd w:val="clear" w:color="auto" w:fill="D9D9D9" w:themeFill="background1" w:themeFillShade="D9"/>
            <w:tcMar>
              <w:top w:w="40" w:type="dxa"/>
              <w:left w:w="40" w:type="dxa"/>
              <w:bottom w:w="40" w:type="dxa"/>
              <w:right w:w="40" w:type="dxa"/>
            </w:tcMar>
          </w:tcPr>
          <w:p w14:paraId="6D74EBB8" w14:textId="4300DDBF" w:rsidR="00D376F0" w:rsidRPr="006A2665" w:rsidRDefault="00D376F0" w:rsidP="00D424AA">
            <w:pPr>
              <w:spacing w:line="276" w:lineRule="auto"/>
              <w:rPr>
                <w:rFonts w:ascii="Times New Roman" w:hAnsi="Times New Roman" w:cs="Times New Roman"/>
                <w:color w:val="000000" w:themeColor="text1"/>
                <w:sz w:val="16"/>
                <w:szCs w:val="16"/>
                <w:lang w:val="fr-FR"/>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Inconsistent trends.</w:t>
            </w:r>
            <w:r w:rsidRPr="00D424AA">
              <w:rPr>
                <w:rFonts w:ascii="Times New Roman" w:hAnsi="Times New Roman" w:cs="Times New Roman"/>
                <w:color w:val="000000" w:themeColor="text1"/>
                <w:sz w:val="16"/>
                <w:szCs w:val="16"/>
                <w:lang w:val="en-GB"/>
              </w:rPr>
              <w:t xml:space="preserve"> Inconsistent changes in CDD (Chapter 11 Supplementary Material (11.SM)) and SPI </w:t>
            </w:r>
            <w:commentRangeStart w:id="4141"/>
            <w:r w:rsidRPr="00D424AA">
              <w:rPr>
                <w:rFonts w:cs="Times New Roman"/>
                <w:color w:val="000000" w:themeColor="text1"/>
                <w:sz w:val="16"/>
                <w:szCs w:val="16"/>
                <w:lang w:val="en-GB"/>
              </w:rPr>
              <w:fldChar w:fldCharType="begin" w:fldLock="1"/>
            </w:r>
            <w:ins w:id="4142" w:author="Robin Matthews" w:date="2021-07-14T12:21:00Z">
              <w:r w:rsidR="00426B37">
                <w:rPr>
                  <w:rFonts w:ascii="Times New Roman" w:hAnsi="Times New Roman" w:cs="Times New Roman"/>
                  <w:color w:val="000000" w:themeColor="text1"/>
                  <w:sz w:val="16"/>
                  <w:szCs w:val="16"/>
                  <w:lang w:val="en-GB"/>
                </w:rPr>
                <w:instrText>ADDIN CSL_CITATION { "citationItems" : [ { "id" : "ITEM-1", "itemData" : { "DOI" : "10.1016/j.atmosres.2019.05.008", "author" : [ { "dropping-particle" : "", "family" : "Nguvava", "given" : "M", "non-dropping-particle" : "", "parse-names" : false, "suffix" : "" }, { "dropping-particle" : "", "family" : "Abiodun", "given" : "B J", "non-dropping-particle" : "", "parse-names" : false, "suffix" : "" }, { "dropping-particle" : "", "family" : "Otieno", "given" : "F", "non-dropping-particle" : "", "parse-names" : false, "suffix" : "" } ], "container-title" : "Atmospheric Research", "id" : "ITEM-1", "issued" : { "date-parts" : [ [ "2019" ] ] }, "note" : "cited By 1", "page" : "41-54", "title" : "Projecting drought characteristics over East African basins at specific global warming levels", "translator" : [ { "dropping-particle" : "", "family" : "S2788", "given" : "", "non-dropping-particle" : "", "parse-names" : false, "suffix" : "" } ], "type" : "article-journal", "volume" : "228" }, "uris" : [ "http://www.mendeley.com/documents/?uuid=e1612569-987b-4069-9942-f96c965c758d"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guvava et al., 2019; Xu et al., 2019a)", "manualFormatting" : "(Nguvava et al., 2019; L. Xu et al., 2019)", "plainTextFormattedCitation" : "(Nguvava et al., 2019; Xu et al., 2019a)", "previouslyFormattedCitation" : "(Nguvava et al., 2019; Xu et al., 2019a)" }, "properties" : { "noteIndex" : 0 }, "schema" : "https://github.com/citation-style-language/schema/raw/master/csl-citation.json" }</w:instrText>
              </w:r>
            </w:ins>
            <w:del w:id="4143" w:author="Robin Matthews" w:date="2021-07-14T12:21:00Z">
              <w:r w:rsidR="00FF6231" w:rsidDel="00426B37">
                <w:rPr>
                  <w:rFonts w:ascii="Times New Roman" w:hAnsi="Times New Roman" w:cs="Times New Roman"/>
                  <w:color w:val="000000" w:themeColor="text1"/>
                  <w:sz w:val="16"/>
                  <w:szCs w:val="16"/>
                  <w:lang w:val="en-GB"/>
                </w:rPr>
                <w:delInstrText>ADDIN CSL_CITATION { "citationItems" : [ { "id" : "ITEM-1", "itemData" : { "DOI" : "10.1016/j.atmosres.2019.05.008", "author" : [ { "dropping-particle" : "", "family" : "Nguvava", "given" : "M", "non-dropping-particle" : "", "parse-names" : false, "suffix" : "" }, { "dropping-particle" : "", "family" : "Abiodun", "given" : "B J", "non-dropping-particle" : "", "parse-names" : false, "suffix" : "" }, { "dropping-particle" : "", "family" : "Otieno", "given" : "F", "non-dropping-particle" : "", "parse-names" : false, "suffix" : "" } ], "container-title" : "Atmospheric Research", "id" : "ITEM-1", "issued" : { "date-parts" : [ [ "2019" ] ] }, "note" : "cited By 1", "page" : "41-54", "title" : "Projecting drought characteristics over East African basins at specific global warming levels", "translator" : [ { "dropping-particle" : "", "family" : "S2788", "given" : "", "non-dropping-particle" : "", "parse-names" : false, "suffix" : "" } ], "type" : "article-journal", "volume" : "228" }, "uris" : [ "http://www.mendeley.com/documents/?uuid=e1612569-987b-4069-9942-f96c965c758d"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guvava et al., 2019; Xu et al., 2019a)", "plainTextFormattedCitation" : "(Nguvava et al., 2019; Xu et al., 2019a)", "previouslyFormattedCitation" : "(Nguvava et al., 2019;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Nguvava et al., 2019; </w:t>
            </w:r>
            <w:ins w:id="4144" w:author="Robin Matthews" w:date="2021-07-14T12:21:00Z">
              <w:r w:rsidR="00426B37">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145" w:author="Robin Matthews" w:date="2021-07-14T12:21:00Z">
              <w:r w:rsidR="00A26296" w:rsidDel="00426B37">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41"/>
            <w:r w:rsidR="00A26296">
              <w:rPr>
                <w:rStyle w:val="Marquedecommentaire"/>
                <w:rFonts w:ascii="Times New Roman" w:hAnsi="Times New Roman" w:cstheme="minorBidi"/>
                <w:lang w:val="fr-FR" w:eastAsia="fr-FR"/>
              </w:rPr>
              <w:commentReference w:id="4141"/>
            </w:r>
            <w:r w:rsidRPr="00841A35">
              <w:rPr>
                <w:rFonts w:ascii="Times New Roman" w:hAnsi="Times New Roman" w:cs="Times New Roman"/>
                <w:color w:val="000000" w:themeColor="text1"/>
                <w:sz w:val="16"/>
                <w:szCs w:val="16"/>
                <w:lang w:val="en-GB" w:eastAsia="fr-FR"/>
              </w:rPr>
              <w:t xml:space="preserve">; but tendency towards increase in mean precipitation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w:instrText>
            </w:r>
            <w:r w:rsidR="00FF6231" w:rsidRPr="006A2665">
              <w:rPr>
                <w:rFonts w:ascii="Times New Roman" w:hAnsi="Times New Roman" w:cs="Times New Roman"/>
                <w:color w:val="000000" w:themeColor="text1"/>
                <w:sz w:val="16"/>
                <w:szCs w:val="16"/>
                <w:lang w:val="fr-FR" w:eastAsia="fr-FR"/>
              </w:rPr>
              <w:instrText>"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fr-FR" w:eastAsia="fr-FR"/>
              </w:rPr>
              <w:t>(Cook et al., 2020)</w:t>
            </w:r>
            <w:r w:rsidRPr="00D424AA">
              <w:rPr>
                <w:rFonts w:cs="Times New Roman"/>
                <w:color w:val="000000" w:themeColor="text1"/>
                <w:sz w:val="16"/>
                <w:szCs w:val="16"/>
                <w:lang w:val="en-GB"/>
              </w:rPr>
              <w:fldChar w:fldCharType="end"/>
            </w:r>
            <w:r w:rsidRPr="006A2665">
              <w:rPr>
                <w:rFonts w:ascii="Times New Roman" w:hAnsi="Times New Roman" w:cs="Times New Roman"/>
                <w:color w:val="000000" w:themeColor="text1"/>
                <w:sz w:val="16"/>
                <w:szCs w:val="16"/>
                <w:lang w:val="fr-FR" w:eastAsia="fr-FR"/>
              </w:rPr>
              <w:t>.</w:t>
            </w:r>
          </w:p>
          <w:p w14:paraId="3983F39F" w14:textId="77777777" w:rsidR="00D376F0" w:rsidRPr="006A2665" w:rsidRDefault="00D376F0" w:rsidP="00D424AA">
            <w:pPr>
              <w:spacing w:line="276" w:lineRule="auto"/>
              <w:rPr>
                <w:rFonts w:ascii="Times New Roman" w:hAnsi="Times New Roman" w:cs="Times New Roman"/>
                <w:color w:val="000000" w:themeColor="text1"/>
                <w:sz w:val="16"/>
                <w:szCs w:val="16"/>
                <w:lang w:val="fr-FR"/>
              </w:rPr>
            </w:pPr>
          </w:p>
          <w:p w14:paraId="1625E551" w14:textId="72CACBDE" w:rsidR="00D376F0" w:rsidRPr="006A2665" w:rsidRDefault="00D376F0" w:rsidP="00D424AA">
            <w:pPr>
              <w:rPr>
                <w:rFonts w:ascii="Times New Roman" w:hAnsi="Times New Roman" w:cs="Times New Roman"/>
                <w:color w:val="000000" w:themeColor="text1"/>
                <w:sz w:val="16"/>
                <w:szCs w:val="16"/>
                <w:lang w:val="fr-FR"/>
              </w:rPr>
            </w:pPr>
            <w:r w:rsidRPr="00D424AA">
              <w:rPr>
                <w:rFonts w:cs="Times New Roman"/>
                <w:color w:val="000000" w:themeColor="text1"/>
                <w:sz w:val="16"/>
                <w:szCs w:val="16"/>
                <w:lang w:val="en-GB"/>
              </w:rPr>
              <w:fldChar w:fldCharType="begin" w:fldLock="1"/>
            </w:r>
            <w:r w:rsidR="00FF6231" w:rsidRPr="006A2665">
              <w:rPr>
                <w:rFonts w:ascii="Times New Roman" w:hAnsi="Times New Roman" w:cs="Times New Roman"/>
                <w:color w:val="000000" w:themeColor="text1"/>
                <w:sz w:val="16"/>
                <w:szCs w:val="16"/>
                <w:lang w:val="fr-FR"/>
              </w:rPr>
              <w:instrText>ADDIN CSL_CITATION { "citationItems" : [ { "id" : "ITEM-1", "itemData" : { "DOI" : "10.1016/j.atmosres.2019.05.008", "author" : [ { "dropping-particle" : "", "family" : "Nguvava", "given" : "M", "non-dropping-particle" : "", "parse-names" : false, "suffix" : "" }, { "dropping-particle" : "", "family" : "Abiodun", "given" : "B J", "non-dropping-particle" : "", "parse-names" : false, "suffix" : "" }, { "dropping-particle" : "", "family" : "Otieno", "given" : "F", "non-dropping-particle" : "", "parse-names" : false, "suffix" : "" } ], "container-title" : "Atmospheric Research", "id" : "ITEM-1", "issued" : { "date-parts" : [ [ "2019" ] ] }, "note" : "cited By 1", "page" : "41-54", "title" : "Projecting drought characteristics over East African basins at specific global warming levels", "translator" : [ { "dropping-particle" : "", "family" : "S2788", "given" : "", "non-dropping-particle" : "", "parse-names" : false, "suffix" : "" } ], "type" : "article-journal", "volume" : "228" }, "uris" : [ "http://www.mendeley.com/documents/?uuid=e1612569-987b-4069-9942-f96c965c758d" ] } ], "mendeley" : { "formattedCitation" : "(Nguvava et al., 2019)", "manualFormatting" : "Nguvava et al. (2019)", "plainTextFormattedCitation" : "(Nguvava et al., 2019)", "previouslyFormattedCitation" : "(Nguvava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fr-FR"/>
              </w:rPr>
              <w:t>Nguvava et al. (2019)</w:t>
            </w:r>
            <w:r w:rsidRPr="00D424AA">
              <w:rPr>
                <w:rFonts w:cs="Times New Roman"/>
                <w:color w:val="000000" w:themeColor="text1"/>
                <w:sz w:val="16"/>
                <w:szCs w:val="16"/>
                <w:lang w:val="en-GB"/>
              </w:rPr>
              <w:fldChar w:fldCharType="end"/>
            </w:r>
            <w:r w:rsidRPr="006A2665">
              <w:rPr>
                <w:rFonts w:ascii="Times New Roman" w:hAnsi="Times New Roman" w:cs="Times New Roman"/>
                <w:color w:val="000000" w:themeColor="text1"/>
                <w:sz w:val="16"/>
                <w:szCs w:val="16"/>
                <w:lang w:val="fr-FR"/>
              </w:rPr>
              <w:t xml:space="preserve">: projections at 2°C GWL in Cordex AFR data, compared to 1971-2000: </w:t>
            </w:r>
            <w:r w:rsidRPr="006A2665">
              <w:rPr>
                <w:rFonts w:ascii="Times New Roman" w:hAnsi="Times New Roman" w:cs="Times New Roman"/>
                <w:sz w:val="16"/>
                <w:szCs w:val="16"/>
                <w:lang w:val="fr-FR"/>
              </w:rPr>
              <w:t xml:space="preserve"> non significant changes in SPI-12-based meteorological dr</w:t>
            </w:r>
            <w:r w:rsidRPr="006A2665">
              <w:rPr>
                <w:rFonts w:ascii="Times New Roman" w:hAnsi="Times New Roman" w:cs="Times New Roman"/>
                <w:sz w:val="16"/>
                <w:szCs w:val="16"/>
                <w:lang w:val="fr-FR" w:eastAsia="fr-FR"/>
              </w:rPr>
              <w:t>ought frequency and intensity.</w:t>
            </w:r>
          </w:p>
        </w:tc>
        <w:tc>
          <w:tcPr>
            <w:tcW w:w="2836" w:type="dxa"/>
            <w:shd w:val="clear" w:color="auto" w:fill="E1EAF8"/>
            <w:tcMar>
              <w:top w:w="40" w:type="dxa"/>
              <w:left w:w="40" w:type="dxa"/>
              <w:bottom w:w="40" w:type="dxa"/>
              <w:right w:w="40" w:type="dxa"/>
            </w:tcMar>
          </w:tcPr>
          <w:p w14:paraId="46DB2400" w14:textId="23D11A8A" w:rsidR="00D376F0" w:rsidRPr="00841A35" w:rsidDel="00426B37" w:rsidRDefault="00D376F0" w:rsidP="00D424AA">
            <w:pPr>
              <w:spacing w:line="276" w:lineRule="auto"/>
              <w:rPr>
                <w:del w:id="4146" w:author="Robin Matthews" w:date="2021-07-14T12:21:00Z"/>
                <w:rFonts w:ascii="Times New Roman" w:hAnsi="Times New Roman" w:cs="Times New Roman"/>
                <w:color w:val="000000" w:themeColor="text1"/>
                <w:sz w:val="16"/>
                <w:szCs w:val="16"/>
                <w:lang w:val="nb-NO"/>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Decrease</w:t>
            </w:r>
            <w:r w:rsidRPr="00D424AA">
              <w:rPr>
                <w:rFonts w:ascii="Times New Roman" w:hAnsi="Times New Roman" w:cs="Times New Roman"/>
                <w:color w:val="000000" w:themeColor="text1"/>
                <w:sz w:val="16"/>
                <w:szCs w:val="16"/>
                <w:lang w:val="en-GB"/>
              </w:rPr>
              <w:t xml:space="preserve"> in meteorological drought </w:t>
            </w:r>
            <w:commentRangeStart w:id="4147"/>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2",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4",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w:instrText>
            </w:r>
            <w:r w:rsidR="00FF6231" w:rsidRPr="006A2665">
              <w:rPr>
                <w:rFonts w:ascii="Times New Roman" w:hAnsi="Times New Roman" w:cs="Times New Roman"/>
                <w:color w:val="000000" w:themeColor="text1"/>
                <w:sz w:val="16"/>
                <w:szCs w:val="16"/>
                <w:lang w:val="fr-FR"/>
              </w:rPr>
              <w:instrText>,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4",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illmann et al., 2013b; Dosio et al., 2019; Cook et al., 2020; Spinoni et al., 2020)", "plainTextFormattedCitation" : "(Sillmann et al., 2013b; Dosio et al., 2019; Cook et al., 2020; Spinoni et al., 2020)", "previouslyFormattedCitation" : "(Sillmann et al., 2013b; Dosio et al., 2019; Cook et al., 2020;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Sillmann et al., 2013b; Dosio et al., 2019; Cook et al., 2020; Spinoni et al., 2020)</w:t>
            </w:r>
            <w:r w:rsidRPr="00D424AA">
              <w:rPr>
                <w:rFonts w:cs="Times New Roman"/>
                <w:color w:val="000000" w:themeColor="text1"/>
                <w:sz w:val="16"/>
                <w:szCs w:val="16"/>
                <w:lang w:val="en-GB"/>
              </w:rPr>
              <w:fldChar w:fldCharType="end"/>
            </w:r>
          </w:p>
          <w:p w14:paraId="6000EA17" w14:textId="77777777" w:rsidR="00D376F0" w:rsidRPr="00D424AA" w:rsidRDefault="00D376F0" w:rsidP="00D424AA">
            <w:pPr>
              <w:spacing w:line="276" w:lineRule="auto"/>
              <w:rPr>
                <w:rFonts w:ascii="Times New Roman" w:hAnsi="Times New Roman" w:cs="Times New Roman"/>
                <w:color w:val="000000" w:themeColor="text1"/>
                <w:sz w:val="16"/>
                <w:szCs w:val="16"/>
                <w:lang w:val="nb-NO"/>
              </w:rPr>
            </w:pPr>
          </w:p>
          <w:p w14:paraId="1E21693F" w14:textId="77777777" w:rsidR="00D376F0" w:rsidRPr="00D424AA" w:rsidRDefault="00D376F0" w:rsidP="00D424AA">
            <w:pPr>
              <w:rPr>
                <w:rFonts w:ascii="Times New Roman" w:hAnsi="Times New Roman" w:cs="Times New Roman"/>
                <w:color w:val="000000" w:themeColor="text1"/>
                <w:sz w:val="16"/>
                <w:szCs w:val="16"/>
                <w:lang w:val="nb-NO"/>
              </w:rPr>
            </w:pPr>
          </w:p>
          <w:commentRangeStart w:id="4148"/>
          <w:p w14:paraId="02CF5727" w14:textId="052346DA"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ins w:id="4149" w:author="Robin Matthews" w:date="2021-07-14T12:21:00Z">
              <w:r w:rsidR="00426B37">
                <w:rPr>
                  <w:rFonts w:cs="Times New Roman"/>
                  <w:color w:val="000000" w:themeColor="text1"/>
                  <w:sz w:val="16"/>
                  <w:szCs w:val="16"/>
                  <w:lang w:val="nb-NO"/>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manualFormatting" : "Sillmann et al. (2013b)", "plainTextFormattedCitation" : "(Sillmann et al., 2013b)", "previouslyFormattedCitation" : "(Sillmann et al., 2013b)" }, "properties" : { "noteIndex" : 0 }, "schema" : "https://github.com/citation-style-language/schema/raw/master/csl-citation.json" }</w:instrText>
              </w:r>
            </w:ins>
            <w:del w:id="4150" w:author="Robin Matthews" w:date="2021-07-14T12:21:00Z">
              <w:r w:rsidR="00FF6231" w:rsidDel="00426B37">
                <w:rPr>
                  <w:rFonts w:cs="Times New Roman"/>
                  <w:color w:val="000000" w:themeColor="text1"/>
                  <w:sz w:val="16"/>
                  <w:szCs w:val="16"/>
                  <w:lang w:val="nb-NO"/>
                </w:rPr>
                <w:del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manualFormatting" : "Sillmann et al. (2013)", "plainTextFormattedCitation" : "(Sillmann et al., 2013b)", "previouslyFormattedCitation" : "(Sillmann et al., 2013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Sillmann et al. (2013</w:t>
            </w:r>
            <w:ins w:id="4151" w:author="Robin Matthews" w:date="2021-07-14T12:21:00Z">
              <w:r w:rsidR="00426B37">
                <w:rPr>
                  <w:rFonts w:ascii="Times New Roman" w:hAnsi="Times New Roman" w:cs="Times New Roman"/>
                  <w:noProof/>
                  <w:color w:val="000000" w:themeColor="text1"/>
                  <w:sz w:val="16"/>
                  <w:szCs w:val="16"/>
                  <w:lang w:val="en-GB"/>
                </w:rPr>
                <w:t>b</w:t>
              </w:r>
            </w:ins>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48"/>
            <w:r w:rsidR="00A26296">
              <w:rPr>
                <w:rStyle w:val="Marquedecommentaire"/>
                <w:rFonts w:ascii="Times New Roman" w:hAnsi="Times New Roman" w:cstheme="minorBidi"/>
                <w:lang w:val="fr-FR" w:eastAsia="fr-FR"/>
              </w:rPr>
              <w:commentReference w:id="4148"/>
            </w:r>
            <w:r w:rsidRPr="00841A35">
              <w:rPr>
                <w:rFonts w:ascii="Times New Roman" w:hAnsi="Times New Roman" w:cs="Times New Roman"/>
                <w:color w:val="000000" w:themeColor="text1"/>
                <w:sz w:val="16"/>
                <w:szCs w:val="16"/>
                <w:lang w:val="en-GB"/>
              </w:rPr>
              <w:t xml:space="preserve">, </w:t>
            </w:r>
            <w:commentRangeEnd w:id="4147"/>
            <w:r w:rsidR="00426B37">
              <w:rPr>
                <w:rStyle w:val="Marquedecommentaire"/>
                <w:rFonts w:ascii="Times New Roman" w:hAnsi="Times New Roman" w:cstheme="minorBidi"/>
                <w:lang w:val="fr-FR" w:eastAsia="fr-FR"/>
              </w:rPr>
              <w:commentReference w:id="4147"/>
            </w:r>
            <w:r w:rsidRPr="00841A35">
              <w:rPr>
                <w:rFonts w:ascii="Times New Roman" w:hAnsi="Times New Roman" w:cs="Times New Roman"/>
                <w:color w:val="000000" w:themeColor="text1"/>
                <w:sz w:val="16"/>
                <w:szCs w:val="16"/>
                <w:lang w:val="en-GB"/>
              </w:rPr>
              <w:t>(2081-2100)/1981-2000, rcp8.5, CMIP3-CMIP5</w:t>
            </w:r>
          </w:p>
          <w:p w14:paraId="674F2EA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of CDD</w:t>
            </w:r>
          </w:p>
          <w:p w14:paraId="63BDEBC7"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080B0EBB" w14:textId="43D1E824"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osio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2070-2099/1981-2010), rcp 8.5, 23 RCM: Decrease in CDD</w:t>
            </w:r>
          </w:p>
        </w:tc>
      </w:tr>
      <w:tr w:rsidR="00D376F0" w:rsidRPr="00F1665C" w14:paraId="13E15285" w14:textId="77777777" w:rsidTr="00723657">
        <w:trPr>
          <w:trHeight w:val="1168"/>
        </w:trPr>
        <w:tc>
          <w:tcPr>
            <w:tcW w:w="896" w:type="dxa"/>
            <w:vMerge/>
          </w:tcPr>
          <w:p w14:paraId="734A3F51"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026C0D0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GR</w:t>
            </w:r>
          </w:p>
          <w:p w14:paraId="063B752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COL</w:t>
            </w:r>
          </w:p>
        </w:tc>
        <w:tc>
          <w:tcPr>
            <w:tcW w:w="1987" w:type="dxa"/>
            <w:tcBorders>
              <w:bottom w:val="single" w:sz="4" w:space="0" w:color="auto"/>
            </w:tcBorders>
            <w:shd w:val="clear" w:color="auto" w:fill="D9D9D9" w:themeFill="background1" w:themeFillShade="D9"/>
          </w:tcPr>
          <w:p w14:paraId="320AC6FE" w14:textId="7885BB3C" w:rsidR="00D376F0" w:rsidRPr="00FE4BC4" w:rsidRDefault="00D376F0" w:rsidP="00D424AA">
            <w:pPr>
              <w:rPr>
                <w:rFonts w:ascii="Times New Roman" w:hAnsi="Times New Roman" w:cs="Times New Roman"/>
                <w:color w:val="000000" w:themeColor="text1"/>
                <w:sz w:val="16"/>
                <w:szCs w:val="16"/>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Inconsistent trend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Greve et al., 2014; Dai and Zhao, 2017; Spinoni et al., 2019; Padrón et al., 2020)</w:t>
            </w:r>
            <w:r w:rsidRPr="00D424AA">
              <w:rPr>
                <w:rFonts w:cs="Times New Roman"/>
                <w:color w:val="000000" w:themeColor="text1"/>
                <w:sz w:val="16"/>
                <w:szCs w:val="16"/>
                <w:lang w:val="en-GB"/>
              </w:rPr>
              <w:fldChar w:fldCharType="end"/>
            </w:r>
          </w:p>
        </w:tc>
        <w:tc>
          <w:tcPr>
            <w:tcW w:w="2125" w:type="dxa"/>
            <w:tcBorders>
              <w:bottom w:val="single" w:sz="4" w:space="0" w:color="auto"/>
            </w:tcBorders>
            <w:shd w:val="clear" w:color="auto" w:fill="D9D9D9" w:themeFill="background1" w:themeFillShade="D9"/>
          </w:tcPr>
          <w:p w14:paraId="6280DCF9" w14:textId="77777777" w:rsidR="00D376F0" w:rsidRPr="00D424AA" w:rsidRDefault="00D376F0" w:rsidP="00D424AA">
            <w:pPr>
              <w:rPr>
                <w:rFonts w:ascii="Times New Roman" w:hAnsi="Times New Roman" w:cs="Times New Roman"/>
                <w:color w:val="000000" w:themeColor="text1"/>
                <w:sz w:val="16"/>
                <w:szCs w:val="16"/>
                <w:lang w:val="en-GB"/>
              </w:rPr>
            </w:pPr>
            <w:r w:rsidRPr="00FE4BC4">
              <w:rPr>
                <w:rFonts w:ascii="Times New Roman" w:hAnsi="Times New Roman" w:cs="Times New Roman"/>
                <w:b/>
                <w:bCs/>
                <w:i/>
                <w:iCs/>
                <w:color w:val="000000" w:themeColor="text1"/>
                <w:sz w:val="16"/>
                <w:szCs w:val="16"/>
              </w:rPr>
              <w:t>Low confidence</w:t>
            </w:r>
            <w:r w:rsidRPr="00FE4BC4">
              <w:rPr>
                <w:rFonts w:ascii="Times New Roman" w:hAnsi="Times New Roman" w:cs="Times New Roman"/>
                <w:color w:val="000000" w:themeColor="text1"/>
                <w:sz w:val="16"/>
                <w:szCs w:val="16"/>
              </w:rPr>
              <w:t xml:space="preserve">: </w:t>
            </w:r>
            <w:r w:rsidRPr="00FE4BC4">
              <w:rPr>
                <w:rFonts w:ascii="Times New Roman" w:hAnsi="Times New Roman" w:cs="Times New Roman"/>
                <w:b/>
                <w:bCs/>
                <w:color w:val="000000" w:themeColor="text1"/>
                <w:sz w:val="16"/>
                <w:szCs w:val="16"/>
              </w:rPr>
              <w:t>Limite</w:t>
            </w:r>
            <w:r w:rsidRPr="00D424AA">
              <w:rPr>
                <w:rFonts w:ascii="Times New Roman" w:hAnsi="Times New Roman" w:cs="Times New Roman"/>
                <w:b/>
                <w:bCs/>
                <w:color w:val="000000" w:themeColor="text1"/>
                <w:sz w:val="16"/>
                <w:szCs w:val="16"/>
                <w:lang w:val="en-GB"/>
              </w:rPr>
              <w:t>d evidence</w:t>
            </w:r>
            <w:r w:rsidRPr="00D424AA">
              <w:rPr>
                <w:rFonts w:ascii="Times New Roman" w:hAnsi="Times New Roman" w:cs="Times New Roman"/>
                <w:color w:val="000000" w:themeColor="text1"/>
                <w:sz w:val="16"/>
                <w:szCs w:val="16"/>
                <w:lang w:val="en-GB"/>
              </w:rPr>
              <w:t xml:space="preserve"> because of lack of studies</w:t>
            </w:r>
          </w:p>
        </w:tc>
        <w:tc>
          <w:tcPr>
            <w:tcW w:w="2977" w:type="dxa"/>
            <w:shd w:val="clear" w:color="auto" w:fill="D9D9D9" w:themeFill="background1" w:themeFillShade="D9"/>
            <w:tcMar>
              <w:top w:w="40" w:type="dxa"/>
              <w:left w:w="40" w:type="dxa"/>
              <w:bottom w:w="40" w:type="dxa"/>
              <w:right w:w="40" w:type="dxa"/>
            </w:tcMar>
          </w:tcPr>
          <w:p w14:paraId="04AA1DD5" w14:textId="44AF84A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Inconsistent </w:t>
            </w:r>
            <w:r w:rsidRPr="00D424AA">
              <w:rPr>
                <w:rFonts w:ascii="Times New Roman" w:hAnsi="Times New Roman" w:cs="Times New Roman"/>
                <w:color w:val="000000" w:themeColor="text1"/>
                <w:sz w:val="16"/>
                <w:szCs w:val="16"/>
                <w:lang w:val="en-GB"/>
              </w:rPr>
              <w:t xml:space="preserve">trends </w:t>
            </w:r>
            <w:commentRangeStart w:id="4152"/>
            <w:r w:rsidRPr="00D424AA">
              <w:rPr>
                <w:rFonts w:cs="Times New Roman"/>
                <w:color w:val="000000" w:themeColor="text1"/>
                <w:sz w:val="16"/>
                <w:szCs w:val="16"/>
                <w:lang w:val="en-GB"/>
              </w:rPr>
              <w:fldChar w:fldCharType="begin" w:fldLock="1"/>
            </w:r>
            <w:ins w:id="4153" w:author="Robin Matthews" w:date="2021-07-14T12:23:00Z">
              <w:r w:rsidR="00426B37">
                <w:rPr>
                  <w:rFonts w:ascii="Times New Roman" w:hAnsi="Times New Roman"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manualFormatting" : "(Naumann et al., 2018; L. Xu et al., 2019)", "plainTextFormattedCitation" : "(Naumann et al., 2018; Xu et al., 2019a)", "previouslyFormattedCitation" : "(Naumann et al., 2018; Xu et al., 2019a)" }, "properties" : { "noteIndex" : 0 }, "schema" : "https://github.com/citation-style-language/schema/raw/master/csl-citation.json" }</w:instrText>
              </w:r>
            </w:ins>
            <w:del w:id="4154" w:author="Robin Matthews" w:date="2021-07-14T12:23:00Z">
              <w:r w:rsidR="00FF6231" w:rsidDel="00426B37">
                <w:rPr>
                  <w:rFonts w:ascii="Times New Roman" w:hAnsi="Times New Roman" w:cs="Times New Roman"/>
                  <w:color w:val="000000" w:themeColor="text1"/>
                  <w:sz w:val="16"/>
                  <w:szCs w:val="16"/>
                  <w:lang w:val="en-GB"/>
                </w:rPr>
                <w:del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plainTextFormattedCitation" : "(Naumann et al., 2018; Xu et al., 2019a)", "previouslyFormattedCitation" : "(Naumann et al., 2018;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Naumann et al., 2018; </w:t>
            </w:r>
            <w:ins w:id="4155" w:author="Robin Matthews" w:date="2021-07-14T12:23:00Z">
              <w:r w:rsidR="00426B37">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156" w:author="Robin Matthews" w:date="2021-07-14T12:23:00Z">
              <w:r w:rsidR="00A26296" w:rsidDel="00426B37">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52"/>
            <w:r w:rsidR="00A26296">
              <w:rPr>
                <w:rStyle w:val="Marquedecommentaire"/>
                <w:rFonts w:ascii="Times New Roman" w:hAnsi="Times New Roman" w:cstheme="minorBidi"/>
                <w:lang w:val="fr-FR" w:eastAsia="fr-FR"/>
              </w:rPr>
              <w:commentReference w:id="4152"/>
            </w:r>
            <w:r w:rsidRPr="00841A35">
              <w:rPr>
                <w:rFonts w:ascii="Times New Roman" w:hAnsi="Times New Roman" w:cs="Times New Roman"/>
                <w:color w:val="000000" w:themeColor="text1"/>
                <w:sz w:val="16"/>
                <w:szCs w:val="16"/>
                <w:lang w:val="en-GB" w:eastAsia="fr-FR"/>
              </w:rPr>
              <w:t xml:space="preserve">(Chapter 11 </w:t>
            </w:r>
            <w:r w:rsidRPr="00D424AA">
              <w:rPr>
                <w:rFonts w:ascii="Times New Roman" w:hAnsi="Times New Roman" w:cs="Times New Roman"/>
                <w:color w:val="000000" w:themeColor="text1"/>
                <w:sz w:val="16"/>
                <w:szCs w:val="16"/>
                <w:lang w:val="en-GB" w:eastAsia="fr-FR"/>
              </w:rPr>
              <w:t>Supplementary Material (11.SM))</w:t>
            </w:r>
          </w:p>
        </w:tc>
        <w:tc>
          <w:tcPr>
            <w:tcW w:w="2977" w:type="dxa"/>
            <w:shd w:val="clear" w:color="auto" w:fill="D9D9D9" w:themeFill="background1" w:themeFillShade="D9"/>
            <w:tcMar>
              <w:top w:w="40" w:type="dxa"/>
              <w:left w:w="40" w:type="dxa"/>
              <w:bottom w:w="40" w:type="dxa"/>
              <w:right w:w="40" w:type="dxa"/>
            </w:tcMar>
          </w:tcPr>
          <w:p w14:paraId="0D471640" w14:textId="4FCF39BF"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onsistent</w:t>
            </w:r>
            <w:r w:rsidRPr="00D424AA">
              <w:rPr>
                <w:rFonts w:ascii="Times New Roman" w:hAnsi="Times New Roman" w:cs="Times New Roman"/>
                <w:color w:val="000000" w:themeColor="text1"/>
                <w:sz w:val="16"/>
                <w:szCs w:val="16"/>
                <w:lang w:val="en-GB"/>
              </w:rPr>
              <w:t xml:space="preserve"> trends, but tendency to wetting </w:t>
            </w:r>
            <w:commentRangeStart w:id="4157"/>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manualFormatting" : "(Naumann et al., 2018; L. Xu et al., 2019; Cook et al., 2020)", "plainTextFormattedCitation" : "(Naumann et al., 2018; Xu et al., 2019a; Cook et al., 2020)", "previouslyFormattedCitation" : "(Naumann et al., 2018; Xu et al., 2019a;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Naumann et al., 2018; </w:t>
            </w:r>
            <w:ins w:id="4158" w:author="Robin Matthews" w:date="2021-07-14T12:23:00Z">
              <w:r w:rsidR="00426B37">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159" w:author="Robin Matthews" w:date="2021-07-14T12:23:00Z">
              <w:r w:rsidR="00A26296" w:rsidDel="00426B37">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 Cook et al., 2020)</w:t>
            </w:r>
            <w:r w:rsidRPr="00D424AA">
              <w:rPr>
                <w:rFonts w:cs="Times New Roman"/>
                <w:color w:val="000000" w:themeColor="text1"/>
                <w:sz w:val="16"/>
                <w:szCs w:val="16"/>
                <w:lang w:val="en-GB"/>
              </w:rPr>
              <w:fldChar w:fldCharType="end"/>
            </w:r>
            <w:commentRangeEnd w:id="4157"/>
            <w:r w:rsidR="00A26296">
              <w:rPr>
                <w:rStyle w:val="Marquedecommentaire"/>
                <w:rFonts w:ascii="Times New Roman" w:hAnsi="Times New Roman" w:cstheme="minorBidi"/>
                <w:lang w:val="fr-FR" w:eastAsia="fr-FR"/>
              </w:rPr>
              <w:commentReference w:id="4157"/>
            </w:r>
            <w:r w:rsidRPr="00841A35">
              <w:rPr>
                <w:rFonts w:ascii="Times New Roman" w:hAnsi="Times New Roman" w:cs="Times New Roman"/>
                <w:color w:val="000000" w:themeColor="text1"/>
                <w:sz w:val="16"/>
                <w:szCs w:val="16"/>
                <w:lang w:val="en-GB" w:eastAsia="fr-FR"/>
              </w:rPr>
              <w:t>(Chapter 11 Supplementary Material (11.SM))</w:t>
            </w:r>
          </w:p>
        </w:tc>
        <w:tc>
          <w:tcPr>
            <w:tcW w:w="2836" w:type="dxa"/>
            <w:shd w:val="clear" w:color="auto" w:fill="E1EAF8"/>
            <w:tcMar>
              <w:top w:w="40" w:type="dxa"/>
              <w:left w:w="40" w:type="dxa"/>
              <w:bottom w:w="40" w:type="dxa"/>
              <w:right w:w="40" w:type="dxa"/>
            </w:tcMar>
          </w:tcPr>
          <w:p w14:paraId="7B2D4C9E" w14:textId="7B801649" w:rsidR="00D376F0" w:rsidRPr="00D424AA" w:rsidRDefault="00D376F0" w:rsidP="00841A35">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Decrease</w:t>
            </w:r>
            <w:r w:rsidRPr="00D424AA">
              <w:rPr>
                <w:rFonts w:ascii="Times New Roman" w:hAnsi="Times New Roman" w:cs="Times New Roman"/>
                <w:color w:val="000000" w:themeColor="text1"/>
                <w:sz w:val="16"/>
                <w:szCs w:val="16"/>
                <w:lang w:val="en-GB"/>
              </w:rPr>
              <w:t xml:space="preserve"> in soil moisture-based drought </w:t>
            </w:r>
            <w:commentRangeStart w:id="4160"/>
            <w:r w:rsidRPr="00D424AA">
              <w:rPr>
                <w:rFonts w:cs="Times New Roman"/>
                <w:color w:val="000000" w:themeColor="text1"/>
                <w:sz w:val="16"/>
                <w:szCs w:val="16"/>
                <w:lang w:val="en-GB"/>
              </w:rPr>
              <w:fldChar w:fldCharType="begin" w:fldLock="1"/>
            </w:r>
            <w:ins w:id="4161" w:author="Robin Matthews" w:date="2021-07-14T12:23:00Z">
              <w:r w:rsidR="00426B37">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Cook et al., 2020; Vicente-Serrano et al., 2020a)", "manualFormatting" : "(Cook et al., 2020; Vicente-Serrano et al., 2020c)", "plainTextFormattedCitation" : "(Cook et al., 2020; Vicente-Serrano et al., 2020a)", "previouslyFormattedCitation" : "(Cook et al., 2020; Vicente-Serrano et al., 2020a)" }, "properties" : { "noteIndex" : 0 }, "schema" : "https://github.com/citation-style-language/schema/raw/master/csl-citation.json" }</w:instrText>
              </w:r>
            </w:ins>
            <w:del w:id="4162" w:author="Robin Matthews" w:date="2021-07-14T12:23:00Z">
              <w:r w:rsidR="00FF6231" w:rsidDel="00426B37">
                <w:rPr>
                  <w:rFonts w:ascii="Times New Roman" w:hAnsi="Times New Roman" w:cs="Times New Roman"/>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Cook et al., 2020; Vicente-Serrano et al., 2020a)", "plainTextFormattedCitation" : "(Cook et al., 2020; Vicente-Serrano et al., 2020a)", "previouslyFormattedCitation" : "(Cook et al., 2020; Vicente-Serrano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 Vicente-Serrano et al., 2020</w:t>
            </w:r>
            <w:ins w:id="4163" w:author="Robin Matthews" w:date="2021-07-14T12:23:00Z">
              <w:r w:rsidR="00426B37">
                <w:rPr>
                  <w:rFonts w:ascii="Times New Roman" w:hAnsi="Times New Roman" w:cs="Times New Roman"/>
                  <w:noProof/>
                  <w:color w:val="000000" w:themeColor="text1"/>
                  <w:sz w:val="16"/>
                  <w:szCs w:val="16"/>
                  <w:lang w:val="en-GB"/>
                </w:rPr>
                <w:t>c</w:t>
              </w:r>
            </w:ins>
            <w:del w:id="4164" w:author="Robin Matthews" w:date="2021-07-14T12:23:00Z">
              <w:r w:rsidR="00A26296" w:rsidDel="00426B37">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60"/>
            <w:r w:rsidR="00A26296">
              <w:rPr>
                <w:rStyle w:val="Marquedecommentaire"/>
                <w:rFonts w:ascii="Times New Roman" w:hAnsi="Times New Roman" w:cstheme="minorBidi"/>
                <w:lang w:val="fr-FR" w:eastAsia="fr-FR"/>
              </w:rPr>
              <w:commentReference w:id="4160"/>
            </w:r>
            <w:r w:rsidRPr="00841A35">
              <w:rPr>
                <w:rFonts w:ascii="Times New Roman" w:hAnsi="Times New Roman" w:cs="Times New Roman"/>
                <w:color w:val="000000" w:themeColor="text1"/>
                <w:sz w:val="16"/>
                <w:szCs w:val="16"/>
                <w:lang w:val="en-GB" w:eastAsia="fr-FR"/>
              </w:rPr>
              <w:t xml:space="preserve">(Chapter 11 Supplementary Material (11.SM)) </w:t>
            </w:r>
          </w:p>
        </w:tc>
      </w:tr>
      <w:tr w:rsidR="00D376F0" w:rsidRPr="00F1665C" w14:paraId="35176A94" w14:textId="77777777" w:rsidTr="00723657">
        <w:tc>
          <w:tcPr>
            <w:tcW w:w="896" w:type="dxa"/>
            <w:vMerge/>
          </w:tcPr>
          <w:p w14:paraId="46277B61"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73B5018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YDR</w:t>
            </w:r>
          </w:p>
        </w:tc>
        <w:tc>
          <w:tcPr>
            <w:tcW w:w="1987" w:type="dxa"/>
            <w:tcBorders>
              <w:top w:val="single" w:sz="4" w:space="0" w:color="auto"/>
            </w:tcBorders>
            <w:shd w:val="clear" w:color="auto" w:fill="D9D9D9" w:themeFill="background1" w:themeFillShade="D9"/>
          </w:tcPr>
          <w:p w14:paraId="02081786" w14:textId="77777777" w:rsidR="00D376F0" w:rsidRPr="00D424AA" w:rsidRDefault="00D376F0" w:rsidP="00D424AA">
            <w:pPr>
              <w:rPr>
                <w:rFonts w:ascii="Times New Roman" w:hAnsi="Times New Roman" w:cs="Times New Roman"/>
                <w:iCs/>
                <w:color w:val="000000" w:themeColor="text1"/>
                <w:sz w:val="16"/>
                <w:szCs w:val="16"/>
                <w:lang w:val="en-GB"/>
              </w:rPr>
            </w:pPr>
            <w:r w:rsidRPr="00D424AA">
              <w:rPr>
                <w:rFonts w:ascii="Times New Roman" w:hAnsi="Times New Roman" w:cs="Times New Roman"/>
                <w:b/>
                <w:bCs/>
                <w:i/>
                <w:color w:val="000000" w:themeColor="text1"/>
                <w:sz w:val="16"/>
                <w:szCs w:val="16"/>
                <w:lang w:val="en-GB"/>
              </w:rPr>
              <w:t xml:space="preserve">Low confidence: </w:t>
            </w:r>
            <w:r w:rsidRPr="00D424AA">
              <w:rPr>
                <w:rFonts w:ascii="Times New Roman" w:hAnsi="Times New Roman" w:cs="Times New Roman"/>
                <w:b/>
                <w:bCs/>
                <w:iCs/>
                <w:color w:val="000000" w:themeColor="text1"/>
                <w:sz w:val="16"/>
                <w:szCs w:val="16"/>
                <w:lang w:val="en-GB"/>
              </w:rPr>
              <w:t>Limited evidence</w:t>
            </w:r>
          </w:p>
          <w:p w14:paraId="0B7B18D2" w14:textId="77777777" w:rsidR="00D376F0" w:rsidRPr="00D424AA" w:rsidRDefault="00D376F0" w:rsidP="00D424AA">
            <w:pPr>
              <w:rPr>
                <w:rFonts w:ascii="Times New Roman" w:hAnsi="Times New Roman" w:cs="Times New Roman"/>
                <w:b/>
                <w:bCs/>
                <w:i/>
                <w:color w:val="000000" w:themeColor="text1"/>
                <w:sz w:val="16"/>
                <w:szCs w:val="16"/>
                <w:lang w:val="en-GB"/>
              </w:rPr>
            </w:pPr>
          </w:p>
          <w:p w14:paraId="0C73D90E" w14:textId="77777777" w:rsidR="00D376F0" w:rsidRPr="00D424AA" w:rsidRDefault="00D376F0" w:rsidP="00D424AA">
            <w:pPr>
              <w:rPr>
                <w:rFonts w:ascii="Times New Roman" w:hAnsi="Times New Roman" w:cs="Times New Roman"/>
                <w:color w:val="000000" w:themeColor="text1"/>
                <w:sz w:val="16"/>
                <w:szCs w:val="16"/>
                <w:lang w:val="en-GB"/>
              </w:rPr>
            </w:pPr>
          </w:p>
        </w:tc>
        <w:tc>
          <w:tcPr>
            <w:tcW w:w="2125" w:type="dxa"/>
            <w:tcBorders>
              <w:top w:val="single" w:sz="4" w:space="0" w:color="auto"/>
            </w:tcBorders>
            <w:shd w:val="clear" w:color="auto" w:fill="D9D9D9" w:themeFill="background1" w:themeFillShade="D9"/>
          </w:tcPr>
          <w:p w14:paraId="535AB15C" w14:textId="306A8F9A" w:rsidR="00D376F0" w:rsidRPr="00841A35" w:rsidRDefault="00D376F0" w:rsidP="00D424AA">
            <w:pPr>
              <w:rPr>
                <w:rFonts w:ascii="Times New Roman" w:hAnsi="Times New Roman" w:cs="Times New Roman"/>
                <w:iCs/>
                <w:color w:val="000000" w:themeColor="text1"/>
                <w:sz w:val="16"/>
                <w:szCs w:val="16"/>
                <w:lang w:val="en-GB"/>
              </w:rPr>
            </w:pPr>
            <w:r w:rsidRPr="00D424AA">
              <w:rPr>
                <w:rFonts w:ascii="Times New Roman" w:hAnsi="Times New Roman" w:cs="Times New Roman"/>
                <w:b/>
                <w:bCs/>
                <w:i/>
                <w:color w:val="000000" w:themeColor="text1"/>
                <w:sz w:val="16"/>
                <w:szCs w:val="16"/>
                <w:lang w:val="en-GB"/>
              </w:rPr>
              <w:t xml:space="preserve">Low confidence: </w:t>
            </w:r>
            <w:r w:rsidRPr="00D424AA">
              <w:rPr>
                <w:rFonts w:ascii="Times New Roman" w:hAnsi="Times New Roman" w:cs="Times New Roman"/>
                <w:b/>
                <w:bCs/>
                <w:iCs/>
                <w:color w:val="000000" w:themeColor="text1"/>
                <w:sz w:val="16"/>
                <w:szCs w:val="16"/>
                <w:lang w:val="en-GB"/>
              </w:rPr>
              <w:t xml:space="preserve">Limited evidence on attribution of long-term trends </w:t>
            </w:r>
            <w:r w:rsidRPr="00D424AA">
              <w:rPr>
                <w:rFonts w:cs="Times New Roman"/>
                <w:sz w:val="16"/>
                <w:szCs w:val="16"/>
                <w:lang w:val="en-GB"/>
              </w:rPr>
              <w:fldChar w:fldCharType="begin" w:fldLock="1"/>
            </w:r>
            <w:r w:rsidR="00FF6231">
              <w:rPr>
                <w:rFonts w:ascii="Times New Roman" w:hAnsi="Times New Roman" w:cs="Times New Roman"/>
                <w:sz w:val="16"/>
                <w:szCs w:val="16"/>
                <w:lang w:val="en-GB"/>
              </w:rPr>
              <w:instrText>ADDIN CSL_CITATION { "citationItems" : [ { "id" : "ITEM-1", "itemData" : { "DOI" : "10.1007/s10113-017-1103-y", "author" : [ { "dropping-particle" : "", "family" : "Fenta", "given" : "A A", "non-dropping-particle" : "", "parse-names" : false, "suffix" : "" }, { "dropping-particle" : "", "family" : "Yasuda", "given" : "H", "non-dropping-particle" : "", "parse-names" : false, "suffix" : "" }, { "dropping-particle" : "", "family" : "Shimizu", "given" : "K", "non-dropping-particle" : "", "parse-names" : false, "suffix" : "" }, { "dropping-particle" : "", "family" : "Haregeweyn", "given" : "N", "non-dropping-particle" : "", "parse-names" : false, "suffix" : "" } ], "container-title" : "Regional Environmental Change", "id" : "ITEM-1", "issue" : "4", "issued" : { "date-parts" : [ [ "2017" ] ] }, "note" : "cited By 10", "page" : "1229-1240", "title" : "Response of streamflow to climate variability and changes in human activities in the semiarid highlands of northern Ethiopia", "translator" : [ { "dropping-particle" : "", "family" : "S2958", "given" : "", "non-dropping-particle" : "", "parse-names" : false, "suffix" : "" } ], "type" : "article-journal", "volume" : "17" }, "uris" : [ "http://www.mendeley.com/documents/?uuid=38a201d7-0511-4d20-acbc-c9b08369652d" ] } ], "mendeley" : { "formattedCitation" : "(Fenta et al., 2017)", "plainTextFormattedCitation" : "(Fenta et al., 2017)", "previouslyFormattedCitation" : "(Fenta et al., 2017)"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Fenta et al., 2017)</w:t>
            </w:r>
            <w:r w:rsidRPr="00D424AA">
              <w:rPr>
                <w:rFonts w:cs="Times New Roman"/>
                <w:sz w:val="16"/>
                <w:szCs w:val="16"/>
                <w:lang w:val="en-GB"/>
              </w:rPr>
              <w:fldChar w:fldCharType="end"/>
            </w:r>
          </w:p>
          <w:p w14:paraId="59530BB6" w14:textId="77777777" w:rsidR="00D376F0" w:rsidRPr="00D424AA" w:rsidRDefault="00D376F0" w:rsidP="00D424AA">
            <w:pPr>
              <w:rPr>
                <w:rFonts w:ascii="Times New Roman" w:hAnsi="Times New Roman" w:cs="Times New Roman"/>
                <w:b/>
                <w:bCs/>
                <w:i/>
                <w:color w:val="000000" w:themeColor="text1"/>
                <w:sz w:val="16"/>
                <w:szCs w:val="16"/>
                <w:lang w:val="en-GB"/>
              </w:rPr>
            </w:pPr>
          </w:p>
          <w:p w14:paraId="61F530A3" w14:textId="77777777" w:rsidR="00D376F0" w:rsidRPr="00D424AA" w:rsidRDefault="00D376F0" w:rsidP="00D424AA">
            <w:pPr>
              <w:rPr>
                <w:rFonts w:ascii="Times New Roman" w:hAnsi="Times New Roman" w:cs="Times New Roman"/>
                <w:color w:val="000000" w:themeColor="text1"/>
                <w:sz w:val="16"/>
                <w:szCs w:val="16"/>
                <w:lang w:val="en-GB"/>
              </w:rPr>
            </w:pPr>
          </w:p>
        </w:tc>
        <w:tc>
          <w:tcPr>
            <w:tcW w:w="2977" w:type="dxa"/>
            <w:shd w:val="clear" w:color="auto" w:fill="D9D9D9" w:themeFill="background1" w:themeFillShade="D9"/>
            <w:tcMar>
              <w:top w:w="40" w:type="dxa"/>
              <w:left w:w="40" w:type="dxa"/>
              <w:bottom w:w="40" w:type="dxa"/>
              <w:right w:w="40" w:type="dxa"/>
            </w:tcMar>
          </w:tcPr>
          <w:p w14:paraId="1657D028" w14:textId="2BE87919" w:rsidR="00D376F0" w:rsidRPr="00FE4BC4" w:rsidRDefault="00D376F0" w:rsidP="00D424AA">
            <w:pPr>
              <w:spacing w:line="276" w:lineRule="auto"/>
              <w:rPr>
                <w:rFonts w:ascii="Times New Roman" w:hAnsi="Times New Roman" w:cs="Times New Roman"/>
                <w:b/>
                <w:bCs/>
                <w:color w:val="000000" w:themeColor="text1"/>
                <w:sz w:val="16"/>
                <w:szCs w:val="16"/>
              </w:rPr>
            </w:pPr>
            <w:r w:rsidRPr="00D424AA">
              <w:rPr>
                <w:rFonts w:ascii="Times New Roman" w:hAnsi="Times New Roman" w:cs="Times New Roman"/>
                <w:b/>
                <w:bCs/>
                <w:i/>
                <w:color w:val="000000" w:themeColor="text1"/>
                <w:sz w:val="16"/>
                <w:szCs w:val="16"/>
                <w:lang w:val="en-GB"/>
              </w:rPr>
              <w:t xml:space="preserve">Low confidence: </w:t>
            </w:r>
            <w:r w:rsidRPr="00D424AA">
              <w:rPr>
                <w:rFonts w:ascii="Times New Roman" w:hAnsi="Times New Roman" w:cs="Times New Roman"/>
                <w:b/>
                <w:color w:val="000000" w:themeColor="text1"/>
                <w:sz w:val="16"/>
                <w:szCs w:val="16"/>
                <w:lang w:val="en-GB"/>
              </w:rPr>
              <w:t xml:space="preserve">Limited evidence. One study shows lack of signal  </w:t>
            </w:r>
            <w:r w:rsidRPr="00D424AA">
              <w:rPr>
                <w:rFonts w:cs="Times New Roman"/>
                <w:b/>
                <w:color w:val="000000" w:themeColor="text1"/>
                <w:sz w:val="16"/>
                <w:szCs w:val="16"/>
                <w:lang w:val="en-GB"/>
              </w:rPr>
              <w:fldChar w:fldCharType="begin" w:fldLock="1"/>
            </w:r>
            <w:r w:rsidR="00FF6231">
              <w:rPr>
                <w:rFonts w:ascii="Times New Roman" w:hAnsi="Times New Roman"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ascii="Times New Roman" w:hAnsi="Times New Roman" w:cs="Times New Roman"/>
                <w:noProof/>
                <w:color w:val="000000" w:themeColor="text1"/>
                <w:sz w:val="16"/>
                <w:szCs w:val="16"/>
              </w:rPr>
              <w:t>(Touma et al., 2015)</w:t>
            </w:r>
            <w:r w:rsidRPr="00D424AA">
              <w:rPr>
                <w:rFonts w:cs="Times New Roman"/>
                <w:b/>
                <w:color w:val="000000" w:themeColor="text1"/>
                <w:sz w:val="16"/>
                <w:szCs w:val="16"/>
                <w:lang w:val="en-GB"/>
              </w:rPr>
              <w:fldChar w:fldCharType="end"/>
            </w:r>
          </w:p>
          <w:p w14:paraId="41D95A6F" w14:textId="77777777" w:rsidR="00D376F0" w:rsidRPr="00FE4BC4" w:rsidRDefault="00D376F0" w:rsidP="00D424AA">
            <w:pPr>
              <w:spacing w:line="276" w:lineRule="auto"/>
              <w:rPr>
                <w:rFonts w:ascii="Times New Roman" w:hAnsi="Times New Roman" w:cs="Times New Roman"/>
                <w:iCs/>
                <w:color w:val="000000" w:themeColor="text1"/>
                <w:sz w:val="16"/>
                <w:szCs w:val="16"/>
              </w:rPr>
            </w:pPr>
          </w:p>
          <w:p w14:paraId="4A6F2E3D" w14:textId="77777777" w:rsidR="00D376F0" w:rsidRPr="00FE4BC4" w:rsidRDefault="00D376F0" w:rsidP="00D424AA">
            <w:pPr>
              <w:spacing w:line="276" w:lineRule="auto"/>
              <w:rPr>
                <w:rFonts w:ascii="Times New Roman" w:hAnsi="Times New Roman" w:cs="Times New Roman"/>
                <w:b/>
                <w:bCs/>
                <w:i/>
                <w:color w:val="000000" w:themeColor="text1"/>
                <w:sz w:val="16"/>
                <w:szCs w:val="16"/>
              </w:rPr>
            </w:pPr>
          </w:p>
          <w:p w14:paraId="264DB2CD" w14:textId="77777777" w:rsidR="00D376F0" w:rsidRPr="00FE4BC4" w:rsidRDefault="00D376F0" w:rsidP="00D424AA">
            <w:pPr>
              <w:spacing w:line="276" w:lineRule="auto"/>
              <w:rPr>
                <w:rFonts w:ascii="Times New Roman" w:hAnsi="Times New Roman" w:cs="Times New Roman"/>
                <w:color w:val="000000" w:themeColor="text1"/>
                <w:sz w:val="16"/>
                <w:szCs w:val="16"/>
              </w:rPr>
            </w:pPr>
          </w:p>
        </w:tc>
        <w:tc>
          <w:tcPr>
            <w:tcW w:w="2977" w:type="dxa"/>
            <w:shd w:val="clear" w:color="auto" w:fill="D9D9D9" w:themeFill="background1" w:themeFillShade="D9"/>
            <w:tcMar>
              <w:top w:w="40" w:type="dxa"/>
              <w:left w:w="40" w:type="dxa"/>
              <w:bottom w:w="40" w:type="dxa"/>
              <w:right w:w="40" w:type="dxa"/>
            </w:tcMar>
          </w:tcPr>
          <w:p w14:paraId="0DD137BF" w14:textId="48786159" w:rsidR="00D376F0" w:rsidRPr="00841A35" w:rsidRDefault="00D376F0" w:rsidP="00841A35">
            <w:pPr>
              <w:spacing w:line="276" w:lineRule="auto"/>
              <w:rPr>
                <w:rFonts w:ascii="Times New Roman" w:hAnsi="Times New Roman" w:cs="Times New Roman"/>
                <w:iCs/>
                <w:color w:val="000000" w:themeColor="text1"/>
                <w:sz w:val="16"/>
                <w:szCs w:val="16"/>
                <w:lang w:val="en-GB"/>
              </w:rPr>
            </w:pPr>
            <w:r w:rsidRPr="00FE4BC4">
              <w:rPr>
                <w:rFonts w:ascii="Times New Roman" w:hAnsi="Times New Roman" w:cs="Times New Roman"/>
                <w:b/>
                <w:bCs/>
                <w:i/>
                <w:color w:val="000000" w:themeColor="text1"/>
                <w:sz w:val="16"/>
                <w:szCs w:val="16"/>
              </w:rPr>
              <w:t xml:space="preserve">Low confidence: </w:t>
            </w:r>
            <w:r w:rsidRPr="00FE4BC4">
              <w:rPr>
                <w:rFonts w:ascii="Times New Roman" w:hAnsi="Times New Roman" w:cs="Times New Roman"/>
                <w:b/>
                <w:bCs/>
                <w:iCs/>
                <w:color w:val="000000" w:themeColor="text1"/>
                <w:sz w:val="16"/>
                <w:szCs w:val="16"/>
              </w:rPr>
              <w:t>Limited evidence</w:t>
            </w:r>
            <w:r w:rsidRPr="00FE4BC4">
              <w:rPr>
                <w:rFonts w:ascii="Times New Roman" w:hAnsi="Times New Roman" w:cs="Times New Roman"/>
                <w:iCs/>
                <w:color w:val="000000" w:themeColor="text1"/>
                <w:sz w:val="16"/>
                <w:szCs w:val="16"/>
              </w:rPr>
              <w:t xml:space="preserve"> due to lack of studies;inconsistent trends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Touma et al., 2015; Cook et al., 2020)</w:t>
            </w:r>
            <w:r w:rsidRPr="00D424AA">
              <w:rPr>
                <w:rFonts w:cs="Times New Roman"/>
                <w:iCs/>
                <w:color w:val="000000" w:themeColor="text1"/>
                <w:sz w:val="16"/>
                <w:szCs w:val="16"/>
                <w:lang w:val="en-GB"/>
              </w:rPr>
              <w:fldChar w:fldCharType="end"/>
            </w:r>
          </w:p>
          <w:p w14:paraId="2E5442A0" w14:textId="77777777" w:rsidR="00D376F0" w:rsidRPr="00D424AA" w:rsidRDefault="00D376F0" w:rsidP="00D424AA">
            <w:pPr>
              <w:spacing w:line="276" w:lineRule="auto"/>
              <w:rPr>
                <w:rFonts w:ascii="Times New Roman" w:hAnsi="Times New Roman" w:cs="Times New Roman"/>
                <w:b/>
                <w:bCs/>
                <w:i/>
                <w:color w:val="000000" w:themeColor="text1"/>
                <w:sz w:val="16"/>
                <w:szCs w:val="16"/>
                <w:lang w:val="en-GB"/>
              </w:rPr>
            </w:pPr>
          </w:p>
          <w:p w14:paraId="718CBC5A"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tc>
        <w:tc>
          <w:tcPr>
            <w:tcW w:w="2836" w:type="dxa"/>
            <w:shd w:val="clear" w:color="auto" w:fill="D9D9D9" w:themeFill="background1" w:themeFillShade="D9"/>
            <w:tcMar>
              <w:top w:w="40" w:type="dxa"/>
              <w:left w:w="40" w:type="dxa"/>
              <w:bottom w:w="40" w:type="dxa"/>
              <w:right w:w="40" w:type="dxa"/>
            </w:tcMar>
          </w:tcPr>
          <w:p w14:paraId="3F22CCCB" w14:textId="36570340" w:rsidR="00D376F0" w:rsidRPr="00841A35" w:rsidRDefault="00D376F0" w:rsidP="00D424AA">
            <w:pPr>
              <w:spacing w:line="276" w:lineRule="auto"/>
              <w:rPr>
                <w:rFonts w:ascii="Times New Roman" w:hAnsi="Times New Roman" w:cs="Times New Roman"/>
                <w:iCs/>
                <w:color w:val="000000" w:themeColor="text1"/>
                <w:sz w:val="16"/>
                <w:szCs w:val="16"/>
                <w:lang w:val="en-GB"/>
              </w:rPr>
            </w:pPr>
            <w:r w:rsidRPr="00D424AA">
              <w:rPr>
                <w:rFonts w:ascii="Times New Roman" w:hAnsi="Times New Roman" w:cs="Times New Roman"/>
                <w:b/>
                <w:bCs/>
                <w:i/>
                <w:color w:val="000000" w:themeColor="text1"/>
                <w:sz w:val="16"/>
                <w:szCs w:val="16"/>
                <w:lang w:val="en-GB"/>
              </w:rPr>
              <w:t xml:space="preserve">Medium confidence: </w:t>
            </w:r>
            <w:r w:rsidRPr="00D424AA">
              <w:rPr>
                <w:rFonts w:ascii="Times New Roman" w:hAnsi="Times New Roman" w:cs="Times New Roman"/>
                <w:b/>
                <w:bCs/>
                <w:iCs/>
                <w:color w:val="000000" w:themeColor="text1"/>
                <w:sz w:val="16"/>
                <w:szCs w:val="16"/>
                <w:lang w:val="en-GB"/>
              </w:rPr>
              <w:t>Decrease</w:t>
            </w:r>
            <w:r w:rsidRPr="00D424AA">
              <w:rPr>
                <w:rFonts w:ascii="Times New Roman" w:hAnsi="Times New Roman" w:cs="Times New Roman"/>
                <w:iCs/>
                <w:color w:val="000000" w:themeColor="text1"/>
                <w:sz w:val="16"/>
                <w:szCs w:val="16"/>
                <w:lang w:val="en-GB"/>
              </w:rPr>
              <w:t xml:space="preserve"> in hydrological drought compared to pre-industrial conditions and recent past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2",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Cook et al., 2020)", "plainTextFormattedCitation" : "(Giuntoli et al., 2015; Cook et al., 2020)", "previouslyFormattedCitation" : "(Giuntoli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Giuntoli et al., 2015; Cook et al., 2020)</w:t>
            </w:r>
            <w:r w:rsidRPr="00D424AA">
              <w:rPr>
                <w:rFonts w:cs="Times New Roman"/>
                <w:iCs/>
                <w:color w:val="000000" w:themeColor="text1"/>
                <w:sz w:val="16"/>
                <w:szCs w:val="16"/>
                <w:lang w:val="en-GB"/>
              </w:rPr>
              <w:fldChar w:fldCharType="end"/>
            </w:r>
            <w:r w:rsidRPr="00841A35">
              <w:rPr>
                <w:rFonts w:ascii="Times New Roman" w:hAnsi="Times New Roman" w:cs="Times New Roman"/>
                <w:iCs/>
                <w:color w:val="000000" w:themeColor="text1"/>
                <w:sz w:val="16"/>
                <w:szCs w:val="16"/>
                <w:lang w:val="en-GB" w:eastAsia="fr-FR"/>
              </w:rPr>
              <w:t xml:space="preserve"> but some inconsistent signals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eastAsia="fr-FR"/>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eastAsia="fr-FR"/>
              </w:rPr>
              <w:t>(Touma et al., 2015)</w:t>
            </w:r>
            <w:r w:rsidRPr="00D424AA">
              <w:rPr>
                <w:rFonts w:cs="Times New Roman"/>
                <w:iCs/>
                <w:color w:val="000000" w:themeColor="text1"/>
                <w:sz w:val="16"/>
                <w:szCs w:val="16"/>
                <w:lang w:val="en-GB"/>
              </w:rPr>
              <w:fldChar w:fldCharType="end"/>
            </w:r>
          </w:p>
        </w:tc>
      </w:tr>
      <w:tr w:rsidR="00D376F0" w:rsidRPr="00D424AA" w14:paraId="601B84BD" w14:textId="77777777" w:rsidTr="00D707C3">
        <w:trPr>
          <w:trHeight w:val="454"/>
        </w:trPr>
        <w:tc>
          <w:tcPr>
            <w:tcW w:w="896" w:type="dxa"/>
            <w:vMerge w:val="restart"/>
          </w:tcPr>
          <w:p w14:paraId="5E6079A5"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Central Africa (CAF)</w:t>
            </w:r>
          </w:p>
        </w:tc>
        <w:tc>
          <w:tcPr>
            <w:tcW w:w="798" w:type="dxa"/>
          </w:tcPr>
          <w:p w14:paraId="36278C8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ET</w:t>
            </w:r>
          </w:p>
        </w:tc>
        <w:tc>
          <w:tcPr>
            <w:tcW w:w="1987" w:type="dxa"/>
            <w:shd w:val="clear" w:color="auto" w:fill="FADED4"/>
          </w:tcPr>
          <w:p w14:paraId="2646EBDD" w14:textId="77777777" w:rsidR="00D376F0" w:rsidRPr="00D424AA" w:rsidRDefault="00D376F0" w:rsidP="00D424AA">
            <w:pPr>
              <w:rPr>
                <w:rFonts w:ascii="Times New Roman" w:hAnsi="Times New Roman" w:cs="Times New Roman"/>
                <w:b/>
                <w:bCs/>
                <w:i/>
                <w:color w:val="000000" w:themeColor="text1"/>
                <w:sz w:val="16"/>
                <w:szCs w:val="16"/>
                <w:lang w:val="en-GB"/>
              </w:rPr>
            </w:pPr>
            <w:r w:rsidRPr="00D424AA">
              <w:rPr>
                <w:rFonts w:ascii="Times New Roman" w:hAnsi="Times New Roman" w:cs="Times New Roman"/>
                <w:b/>
                <w:bCs/>
                <w:i/>
                <w:color w:val="000000" w:themeColor="text1"/>
                <w:sz w:val="16"/>
                <w:szCs w:val="16"/>
                <w:lang w:val="en-GB"/>
              </w:rPr>
              <w:t xml:space="preserve">Medium confidence </w:t>
            </w:r>
          </w:p>
          <w:p w14:paraId="09D34871" w14:textId="38853115"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color w:val="000000" w:themeColor="text1"/>
                <w:sz w:val="16"/>
                <w:szCs w:val="16"/>
                <w:lang w:val="en-GB"/>
              </w:rPr>
              <w:t>Decrease</w:t>
            </w:r>
            <w:r w:rsidRPr="00D424AA">
              <w:rPr>
                <w:rFonts w:ascii="Times New Roman" w:hAnsi="Times New Roman" w:cs="Times New Roman"/>
                <w:color w:val="000000" w:themeColor="text1"/>
                <w:sz w:val="16"/>
                <w:szCs w:val="16"/>
                <w:lang w:val="en-GB"/>
              </w:rPr>
              <w:t xml:space="preserve"> in SPI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Spinoni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and mean rainfall. </w:t>
            </w:r>
            <w:r w:rsidRPr="00D424AA">
              <w:rPr>
                <w:rFonts w:cs="Times New Roman"/>
                <w:color w:val="000000" w:themeColor="text1"/>
                <w:sz w:val="16"/>
                <w:szCs w:val="16"/>
                <w:lang w:val="en-GB"/>
              </w:rPr>
              <w:fldChar w:fldCharType="begin" w:fldLock="1"/>
            </w:r>
            <w:r w:rsidR="007D2D56">
              <w:rPr>
                <w:rFonts w:ascii="Times New Roman" w:hAnsi="Times New Roman" w:cs="Times New Roman"/>
                <w:color w:val="000000" w:themeColor="text1"/>
                <w:sz w:val="16"/>
                <w:szCs w:val="16"/>
                <w:lang w:val="en-GB"/>
              </w:rPr>
              <w:instrText>ADDIN CSL_CITATION { "citationItems" : [ { "id" : "ITEM-1", "itemData" : { "DOI" : "10.1088/1748-9326/11/12/124002", "ISSN" : "17489326", "abstract" : "Previous studies found that Central Equatorial Africa (CEA) has experienced a long-term drying trend over the past two decades. To further evaluate this finding, we investigate possible mechanisms for this drought by analyzing multiple sources of observations and reanalysis data. We examine the atmospheric circulation changes related to sea surface temperature (SST) variations that control the equatorial African rainfall. Our results indicate that the long-term drought during April, May and June over CEA may reflect the large-scale response of the atmosphere to tropical SST variations. Likely the drought results primarily from SST variations over Indo-Pacific associated with the enhanced and westward extended tropical Walker circulation. These are consistent with the weakened ascent over Central Africa that is associated with the reduced low-level moisture transport. The large-scale atmospheric circulation changes associated with a weaker West African monsoon also have some contribution. These results reinforce the notion that tropical SSTs have large impacts on rainfall over equatorial Africa and highlight the need to further distinguish the contribution of SSTs changes (e.g., La Nia-like pattern and Indian Ocean warming) due to natural variability and anthropogenic forcing to the drought.", "author" : [ { "dropping-particle" : "", "family" : "Hua", "given" : "Wenjian", "non-dropping-particle" : "", "parse-names" : false, "suffix" : "" }, { "dropping-particle" : "", "family" : "Zhou", "given" : "Liming", "non-dropping-particle" : "", "parse-names" : false, "suffix" : "" }, { "dropping-particle" : "", "family" : "Chen", "given" : "Haishan", "non-dropping-particle" : "", "parse-names" : false, "suffix" : "" }, { "dropping-particle" : "", "family" : "Nicholson", "given" : "Sharon E.", "non-dropping-particle" : "", "parse-names" : false, "suffix" : "" }, { "dropping-particle" : "", "family" : "Raghavendra", "given" : "Ajay", "non-dropping-particle" : "", "parse-names" : false, "suffix" : "" }, { "dropping-particle" : "", "family" : "Jiang", "given" : "Yan", "non-dropping-particle" : "", "parse-names" : false, "suffix" : "" } ], "container-title" : "Environmental Research Letters", "id" : "ITEM-1", "issue" : "12", "issued" : { "date-parts" : [ [ "2016", "11", "22" ] ] }, "publisher" : "Institute of Physics Publishing", "title" : "Possible causes of the Central Equatorial African long-term drought", "translator" : [ { "dropping-particle" : "", "family" : "S2564", "given" : "", "non-dropping-particle" : "", "parse-names" : false, "suffix" : "" } ], "type" : "article-journal", "volume" : "11" }, "uris" : [ "http://www.mendeley.com/documents/?uuid=7de7a17c-fb14-3162-b36c-8d9f5c2ad58f" ] }, { "id" : "ITEM-2", "itemData" : { "DOI" : "10.1029/2008JD011010", "ISSN" : "0148-0227", "abstract" : "Understanding how extremes are changing globally, regionally, and locally is an important first step for planning appropriate adaptation measures, as changes in extremes have major impacts. The Intergovernmental Panel on Climate Change's synthesis of global extremes was not able to say anything about western central Africa, as no analysis of the region was available nor was there an adequate internationally exchanged long-term daily data set available to use for analysis of extremes. This paper presents the first analysis of extremes in this climatically important region along with analysis of Guinea Conakry and Zimbabwe. As per many other parts of the world, the analysis shows a decrease in cold extremes and an increase in warm extremes. However, while the majority of the analyzed world has shown an increase in heavy precipitation over the last half century, central Africa showed a decrease. Furthermore, the companion analysis of Guinea Conakry and Zimbabwe showed no significant increases. Copyright 2009 by the American Geophysical Union.", "author" : [ { "dropping-particle" : "", "family" : "Aguilar", "given" : "Enric", "non-dropping-particle" : "", "parse-names" : false, "suffix" : "" }, { "dropping-particle" : "", "family" : "Aziz Barry", "given" : "A.", "non-dropping-particle" : "", "parse-names" : false, "suffix" : "" }, { "dropping-particle" : "", "family" : "Brunet", "given" : "Manola", "non-dropping-particle" : "", "parse-names" : false, "suffix" : "" }, { "dropping-particle" : "", "family" : "Ekang", "given" : "L.", "non-dropping-particle" : "", "parse-names" : false, "suffix" : "" }, { "dropping-particle" : "", "family" : "Fernandes", "given" : "A.", "non-dropping-particle" : "", "parse-names" : false, "suffix" : "" }, { "dropping-particle" : "", "family" : "Massoukina", "given" : "M.", "non-dropping-particle" : "", "parse-names" : false, "suffix" : "" }, { "dropping-particle" : "", "family" : "Mbah", "given" : "J.", "non-dropping-particle" : "", "parse-names" : false, "suffix" : "" }, { "dropping-particle" : "", "family" : "Mhanda", "given" : "A.", "non-dropping-particle" : "", "parse-names" : false, "suffix" : "" }, { "dropping-particle" : "", "family" : "Nascimento", "given" : "D. J.", "non-dropping-particle" : "do", "parse-names" : false, "suffix" : "" }, { "dropping-particle" : "", "family" : "Peterson", "given" : "Thomas C.", "non-dropping-particle" : "", "parse-names" : false, "suffix" : "" }, { "dropping-particle" : "", "family" : "Thamba Umba", "given" : "O.", "non-dropping-particle" : "", "parse-names" : false, "suffix" : "" }, { "dropping-particle" : "", "family" : "Tomou", "given" : "Martin", "non-dropping-particle" : "", "parse-names" : false, "suffix" : "" }, { "dropping-particle" : "", "family" : "Zhang", "given" : "X.", "non-dropping-particle" : "", "parse-names" : false, "suffix" : "" } ], "container-title" : "Journal of Geophysical Research: Atmospheres", "id" : "ITEM-2", "issue" : "D2", "issued" : { "date-parts" : [ [ "2009", "1", "29" ] ] }, "page" : "D02115", "publisher" : "Blackwell Publishing Ltd", "title" : "Changes in temperature and precipitation extremes in western central Africa, Guinea Conakry, and Zimbabwe, 1955\u20132006", "translator" : [ { "dropping-particle" : "", "family" : "S3652", "given" : "", "non-dropping-particle" : "", "parse-names" : false, "suffix" : "" } ], "type" : "article-journal", "volume" : "114" }, "uris" : [ "http://www.mendeley.com/documents/?uuid=388ff009-52d5-33e7-8976-5aebaa3e97bf" ] }, { "id" : "ITEM-3",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3",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Aguilar et al., 2009; Hua et al., 2016; Dai and Zhao, 2017)", "plainTextFormattedCitation" : "(Aguilar et al., 2009; Hua et al., 2016; Dai and Zhao, 2017)", "previouslyFormattedCitation" : "(Aguilar et al., 2009; Hua et al., 2016; Dai and Zhao,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Aguilar et al., 2009; Hua et al., 2016; Dai and Zhao, 2017)</w:t>
            </w:r>
            <w:r w:rsidRPr="00D424AA">
              <w:rPr>
                <w:rFonts w:cs="Times New Roman"/>
                <w:color w:val="000000" w:themeColor="text1"/>
                <w:sz w:val="16"/>
                <w:szCs w:val="16"/>
                <w:lang w:val="en-GB"/>
              </w:rPr>
              <w:fldChar w:fldCharType="end"/>
            </w:r>
          </w:p>
        </w:tc>
        <w:tc>
          <w:tcPr>
            <w:tcW w:w="2125" w:type="dxa"/>
            <w:shd w:val="clear" w:color="auto" w:fill="D9D9D9" w:themeFill="background1" w:themeFillShade="D9"/>
          </w:tcPr>
          <w:p w14:paraId="098ED1A6" w14:textId="5D499985"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onsistent</w:t>
            </w:r>
            <w:r w:rsidRPr="00D424AA">
              <w:rPr>
                <w:rFonts w:ascii="Times New Roman" w:hAnsi="Times New Roman" w:cs="Times New Roman"/>
                <w:color w:val="000000" w:themeColor="text1"/>
                <w:sz w:val="16"/>
                <w:szCs w:val="16"/>
                <w:lang w:val="en-GB"/>
              </w:rPr>
              <w:t xml:space="preserve"> signal in observations vs models for 1951-2010 trend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Knutson and Zeng,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no signal in single-model based study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98/rstb.2012.0299", "ISSN" : "0962-8436", "author" : [ { "dropping-particle" : "", "family" : "Otto", "given" : "Friederike E L", "non-dropping-particle" : "", "parse-names" : false, "suffix" : "" }, { "dropping-particle" : "", "family" : "Jones", "given" : "Richard G", "non-dropping-particle" : "", "parse-names" : false, "suffix" : "" }, { "dropping-particle" : "", "family" : "Halladay", "given" : "Kate", "non-dropping-particle" : "", "parse-names" : false, "suffix" : "" }, { "dropping-particle" : "", "family" : "Allen", "given" : "Myles R", "non-dropping-particle" : "", "parse-names" : false, "suffix" : "" } ], "container-title" : "Philosophical Transactions of the Royal Society B: Biological Sciences", "id" : "ITEM-1", "issue" : "1625", "issued" : { "date-parts" : [ [ "2013", "9", "5" ] ] }, "note" : "doi: 10.1098/rstb.2012.0299", "page" : "20120299", "publisher" : "Royal Society", "title" : "Attribution of changes in precipitation patterns in African rainforests", "translator" : [ { "dropping-particle" : "", "family" : "S3164", "given" : "", "non-dropping-particle" : "", "parse-names" : false, "suffix" : "" } ], "type" : "article-journal", "volume" : "368" }, "uris" : [ "http://www.mendeley.com/documents/?uuid=10089c87-d712-42d9-85c5-697efc266b58" ] } ], "mendeley" : { "formattedCitation" : "(Otto et al., 2013)", "plainTextFormattedCitation" : "(Otto et al., 2013)", "previouslyFormattedCitation" : "(Otto et al., 2013)"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Otto et al., 2013)</w:t>
            </w:r>
            <w:r w:rsidRPr="00D424AA">
              <w:rPr>
                <w:rFonts w:cs="Times New Roman"/>
                <w:color w:val="000000" w:themeColor="text1"/>
                <w:sz w:val="16"/>
                <w:szCs w:val="16"/>
                <w:lang w:val="en-GB"/>
              </w:rPr>
              <w:fldChar w:fldCharType="end"/>
            </w:r>
          </w:p>
          <w:p w14:paraId="470D826E" w14:textId="77777777" w:rsidR="00D376F0" w:rsidRPr="00D424AA" w:rsidRDefault="00D376F0" w:rsidP="00D424AA">
            <w:pPr>
              <w:spacing w:before="200" w:after="200"/>
              <w:rPr>
                <w:rFonts w:ascii="Times New Roman" w:hAnsi="Times New Roman" w:cs="Times New Roman"/>
                <w:color w:val="000000" w:themeColor="text1"/>
                <w:sz w:val="16"/>
                <w:szCs w:val="16"/>
                <w:lang w:val="en-GB"/>
              </w:rPr>
            </w:pPr>
          </w:p>
        </w:tc>
        <w:tc>
          <w:tcPr>
            <w:tcW w:w="2977" w:type="dxa"/>
            <w:shd w:val="clear" w:color="auto" w:fill="D9D9D9" w:themeFill="background1" w:themeFillShade="D9"/>
            <w:tcMar>
              <w:top w:w="40" w:type="dxa"/>
              <w:left w:w="40" w:type="dxa"/>
              <w:bottom w:w="40" w:type="dxa"/>
              <w:right w:w="40" w:type="dxa"/>
            </w:tcMar>
          </w:tcPr>
          <w:p w14:paraId="6C51877B" w14:textId="719AE141"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Mixed signal. Drying tendency (increasing CDD) in CORDEX AFR simulations compared to 1971-2000 </w:t>
            </w:r>
            <w:r w:rsidRPr="00D424AA">
              <w:rPr>
                <w:rFonts w:cs="Times New Roman"/>
                <w:color w:val="000000" w:themeColor="text1"/>
                <w:sz w:val="16"/>
                <w:szCs w:val="16"/>
                <w:lang w:val="en-GB"/>
              </w:rPr>
              <w:fldChar w:fldCharType="begin" w:fldLock="1"/>
            </w:r>
            <w:r w:rsidR="003B3493">
              <w:rPr>
                <w:rFonts w:ascii="Times New Roman" w:hAnsi="Times New Roman" w:cs="Times New Roman"/>
                <w:color w:val="000000" w:themeColor="text1"/>
                <w:sz w:val="16"/>
                <w:szCs w:val="16"/>
                <w:lang w:val="en-GB"/>
              </w:rPr>
              <w:instrText>ADDIN CSL_CITATION { "citationItems" : [ { "id" : "ITEM-1", "itemData" : { "DOI" : "10.1088/1748-9326/aab048", "ISSN" : "1748-9326", "abstract" : "Discriminating climate impacts between 1.5 \u00b0C and 2 \u00b0C warming levels is particularly important for Central Africa, a vulnerable region where multiple biophysical, political, and socioeconomic stresses interact to constrain the region's adaptive capacity. This study uses an ensemble of 25 transient Regional Climate Model (RCM) simulations from the CORDEX initiative, forced with the Representative Concentration Pathway (RCP) 8.5, to investigate the potential temperature and precipitation changes in Central Africa corresponding to 1.5 \u00b0C and 2 \u00b0C global warming levels. Global climate model simulations from the Coupled Model Intercomparison Project phase 5 (CMIP5) are used to drive the RCMs and determine timing of the targeted global warming levels. The regional warming differs over Central Africa between 1.5 \u00b0C and 2 \u00b0C global warming levels. Whilst there are large uncertainties associated with projections at 1.5 \u00b0C and 2 \u00b0C, the 0.5 \u00b0C increase in global temperature is associated with larger regional warming response. Compared to changes in temperature, changes in precipitation are more heterogeneous and climate model simulations indicate a lack of consensus across the region, though there is a tendency towards decreasing seasonal precipitation in March-May, and a reduction of consecutive wet days. As a drought indicator, a significant increase in consecutive dry days was found. Consistent changes of maximum 5 day rainfall are also detected between 1.5 \u00b0C vs. 2 \u00b0C global warming levels.", "author" : [ { "dropping-particle" : "", "family" : "Mba", "given" : "Wilfried Pokam", "non-dropping-particle" : "", "parse-names" : false, "suffix" : "" }, { "dropping-particle" : "", "family" : "Longandjo", "given" : "Georges-Noel T", "non-dropping-particle" : "", "parse-names" : false, "suffix" : "" }, { "dropping-particle" : "", "family" : "Moufouma-Okia", "given" : "Wilfran", "non-dropping-particle" : "", "parse-names" : false, "suffix" : "" }, { "dropping-particle" : "", "family" : "Bell", "given" : "Jean-Pierre", "non-dropping-particle" : "", "parse-names" : false, "suffix" : "" }, { "dropping-particle" : "", "family" : "James", "given" : "Rachel", "non-dropping-particle" : "", "parse-names" : false, "suffix" : "" }, { "dropping-particle" : "", "family" : "Vondou", "given" : "Derbetini A.", "non-dropping-particle" : "", "parse-names" : false, "suffix" : "" }, { "dropping-particle" : "", "family" : "Haensler", "given" : "Andreas", "non-dropping-particle" : "", "parse-names" : false, "suffix" : "" }, { "dropping-particle" : "", "family" : "Fotso-Nguemo", "given" : "Thierry C.", "non-dropping-particle" : "", "parse-names" : false, "suffix" : "" }, { "dropping-particle" : "", "family" : "Guenang", "given" : "Guy Merlin", "non-dropping-particle" : "", "parse-names" : false, "suffix" : "" }, { "dropping-particle" : "", "family" : "Tchotchou", "given" : "Angennes Lucie Djiotang", "non-dropping-particle" : "", "parse-names" : false, "suffix" : "" }, { "dropping-particle" : "", "family" : "Kamsu-Tamo", "given" : "Pierre H.", "non-dropping-particle" : "", "parse-names" : false, "suffix" : "" }, { "dropping-particle" : "", "family" : "Takong", "given" : "Ridick R.", "non-dropping-particle" : "", "parse-names" : false, "suffix" : "" }, { "dropping-particle" : "", "family" : "Nikulin", "given" : "Grigory", "non-dropping-particle" : "", "parse-names" : false, "suffix" : "" }, { "dropping-particle" : "", "family" : "Lennard", "given" : "Christopher J.", "non-dropping-particle" : "", "parse-names" : false, "suffix" : "" }, { "dropping-particle" : "", "family" : "Dosio", "given" : "Alessandro", "non-dropping-particle" : "", "parse-names" : false, "suffix" : "" } ], "container-title" : "Environmental Research Letters", "id" : "ITEM-1", "issue" : "5", "issued" : { "date-parts" : [ [ "2018", "5", "1" ] ] }, "page" : "055011", "publisher" : "Institute of Physics Publishing", "title" : "Consequences of 1.5\u00b0C and 2\u00b0C global warming levels for temperature and precipitation changes over Central Africa", "translator" : [ { "dropping-particle" : "", "family" : "S2568", "given" : "", "non-dropping-particle" : "", "parse-names" : false, "suffix" : "" } ], "type" : "article-journal", "volume" : "13" }, "uris" : [ "http://www.mendeley.com/documents/?uuid=f7641e72-7766-38af-9765-d1057d8acd26" ] } ], "mendeley" : { "formattedCitation" : "(Mba et al., 2018)", "plainTextFormattedCitation" : "(Mba et al., 2018)", "previouslyFormattedCitation" : "(Mba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Mba et al.,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but tendency towards less drying (CDD decrease) in CMIP6 GCMs (Chapter 11 Supplementary Material (11.SM)), consistent with</w:t>
            </w:r>
            <w:r w:rsidRPr="00D424AA">
              <w:rPr>
                <w:rFonts w:ascii="Times New Roman" w:hAnsi="Times New Roman" w:cs="Times New Roman"/>
                <w:color w:val="000000" w:themeColor="text1"/>
                <w:sz w:val="16"/>
                <w:szCs w:val="16"/>
                <w:lang w:val="en-GB" w:eastAsia="fr-FR"/>
              </w:rPr>
              <w:t xml:space="preserve"> increase in precipitation at higher warming level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Inconsistent signals in SPI in CMIP5 GCMs </w:t>
            </w:r>
            <w:commentRangeStart w:id="4165"/>
            <w:r w:rsidRPr="00D424AA">
              <w:rPr>
                <w:rFonts w:cs="Times New Roman"/>
                <w:color w:val="000000" w:themeColor="text1"/>
                <w:sz w:val="16"/>
                <w:szCs w:val="16"/>
                <w:lang w:val="en-GB"/>
              </w:rPr>
              <w:fldChar w:fldCharType="begin" w:fldLock="1"/>
            </w:r>
            <w:ins w:id="4166" w:author="Robin Matthews" w:date="2021-07-14T12:24:00Z">
              <w:r w:rsidR="00426B37">
                <w:rPr>
                  <w:rFonts w:ascii="Times New Roman" w:hAnsi="Times New Roman" w:cs="Times New Roman"/>
                  <w:color w:val="000000" w:themeColor="text1"/>
                  <w:sz w:val="16"/>
                  <w:szCs w:val="16"/>
                  <w:lang w:val="en-GB" w:eastAsia="fr-FR"/>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4167" w:author="Robin Matthews" w:date="2021-07-14T12:24:00Z">
              <w:r w:rsidR="00FF6231" w:rsidDel="00426B37">
                <w:rPr>
                  <w:rFonts w:ascii="Times New Roman" w:hAnsi="Times New Roman" w:cs="Times New Roman"/>
                  <w:color w:val="000000" w:themeColor="text1"/>
                  <w:sz w:val="16"/>
                  <w:szCs w:val="16"/>
                  <w:lang w:val="en-GB" w:eastAsia="fr-FR"/>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w:t>
            </w:r>
            <w:ins w:id="4168" w:author="Robin Matthews" w:date="2021-07-14T12:23:00Z">
              <w:r w:rsidR="00426B37">
                <w:rPr>
                  <w:rFonts w:ascii="Times New Roman" w:hAnsi="Times New Roman" w:cs="Times New Roman"/>
                  <w:noProof/>
                  <w:color w:val="000000" w:themeColor="text1"/>
                  <w:sz w:val="16"/>
                  <w:szCs w:val="16"/>
                  <w:lang w:val="en-GB" w:eastAsia="fr-FR"/>
                </w:rPr>
                <w:t xml:space="preserve">L. </w:t>
              </w:r>
            </w:ins>
            <w:r w:rsidR="00A26296">
              <w:rPr>
                <w:rFonts w:ascii="Times New Roman" w:hAnsi="Times New Roman" w:cs="Times New Roman"/>
                <w:noProof/>
                <w:color w:val="000000" w:themeColor="text1"/>
                <w:sz w:val="16"/>
                <w:szCs w:val="16"/>
                <w:lang w:val="en-GB" w:eastAsia="fr-FR"/>
              </w:rPr>
              <w:t>Xu et al., 2019</w:t>
            </w:r>
            <w:del w:id="4169" w:author="Robin Matthews" w:date="2021-07-14T12:24:00Z">
              <w:r w:rsidR="00A26296" w:rsidDel="00426B37">
                <w:rPr>
                  <w:rFonts w:ascii="Times New Roman" w:hAnsi="Times New Roman" w:cs="Times New Roman"/>
                  <w:noProof/>
                  <w:color w:val="000000" w:themeColor="text1"/>
                  <w:sz w:val="16"/>
                  <w:szCs w:val="16"/>
                  <w:lang w:val="en-GB" w:eastAsia="fr-FR"/>
                </w:rPr>
                <w:delText>a</w:delText>
              </w:r>
            </w:del>
            <w:r w:rsidR="00A26296">
              <w:rPr>
                <w:rFonts w:ascii="Times New Roman" w:hAnsi="Times New Roman" w:cs="Times New Roman"/>
                <w:noProof/>
                <w:color w:val="000000" w:themeColor="text1"/>
                <w:sz w:val="16"/>
                <w:szCs w:val="16"/>
                <w:lang w:val="en-GB" w:eastAsia="fr-FR"/>
              </w:rPr>
              <w:t>)</w:t>
            </w:r>
            <w:r w:rsidRPr="00D424AA">
              <w:rPr>
                <w:rFonts w:cs="Times New Roman"/>
                <w:color w:val="000000" w:themeColor="text1"/>
                <w:sz w:val="16"/>
                <w:szCs w:val="16"/>
                <w:lang w:val="en-GB"/>
              </w:rPr>
              <w:fldChar w:fldCharType="end"/>
            </w:r>
            <w:commentRangeEnd w:id="4165"/>
            <w:r w:rsidR="00A26296">
              <w:rPr>
                <w:rStyle w:val="Marquedecommentaire"/>
                <w:rFonts w:ascii="Times New Roman" w:hAnsi="Times New Roman" w:cstheme="minorBidi"/>
                <w:lang w:val="fr-FR" w:eastAsia="fr-FR"/>
              </w:rPr>
              <w:commentReference w:id="4165"/>
            </w:r>
          </w:p>
        </w:tc>
        <w:tc>
          <w:tcPr>
            <w:tcW w:w="2977" w:type="dxa"/>
            <w:shd w:val="clear" w:color="auto" w:fill="D9D9D9" w:themeFill="background1" w:themeFillShade="D9"/>
            <w:tcMar>
              <w:top w:w="40" w:type="dxa"/>
              <w:left w:w="40" w:type="dxa"/>
              <w:bottom w:w="40" w:type="dxa"/>
              <w:right w:w="40" w:type="dxa"/>
            </w:tcMar>
          </w:tcPr>
          <w:p w14:paraId="0EC76B81" w14:textId="61A4C478" w:rsidR="00D376F0" w:rsidRPr="00C637A2" w:rsidRDefault="00D376F0" w:rsidP="00D424AA">
            <w:pPr>
              <w:spacing w:line="276" w:lineRule="auto"/>
              <w:rPr>
                <w:rFonts w:ascii="Times New Roman" w:hAnsi="Times New Roman" w:cs="Times New Roman"/>
                <w:color w:val="000000" w:themeColor="text1"/>
                <w:sz w:val="16"/>
                <w:szCs w:val="16"/>
                <w:lang w:val="en-GB"/>
              </w:rPr>
            </w:pPr>
            <w:r w:rsidRPr="00C637A2">
              <w:rPr>
                <w:rFonts w:cs="Times New Roman"/>
                <w:b/>
                <w:bCs/>
                <w:i/>
                <w:iCs/>
                <w:color w:val="000000" w:themeColor="text1"/>
                <w:sz w:val="16"/>
                <w:szCs w:val="16"/>
                <w:lang w:val="en-GB"/>
              </w:rPr>
              <w:t>Low confidence;</w:t>
            </w:r>
            <w:r w:rsidRPr="00C637A2">
              <w:rPr>
                <w:rFonts w:cs="Times New Roman"/>
                <w:color w:val="000000" w:themeColor="text1"/>
                <w:sz w:val="16"/>
                <w:szCs w:val="16"/>
                <w:lang w:val="en-GB"/>
              </w:rPr>
              <w:t xml:space="preserve"> </w:t>
            </w:r>
            <w:r w:rsidRPr="00C637A2">
              <w:rPr>
                <w:rFonts w:cs="Times New Roman"/>
                <w:b/>
                <w:bCs/>
                <w:color w:val="000000" w:themeColor="text1"/>
                <w:sz w:val="16"/>
                <w:szCs w:val="16"/>
                <w:lang w:val="en-GB"/>
              </w:rPr>
              <w:t>Mixed signal</w:t>
            </w:r>
            <w:r w:rsidRPr="00C637A2">
              <w:rPr>
                <w:rFonts w:cs="Times New Roman"/>
                <w:color w:val="000000" w:themeColor="text1"/>
                <w:sz w:val="16"/>
                <w:szCs w:val="16"/>
                <w:lang w:val="en-GB"/>
              </w:rPr>
              <w:t xml:space="preserve">. Robust drying tendency (increasing CDD) in CORDEX AFR simulations compared to 1971-2000 </w:t>
            </w:r>
            <w:r w:rsidRPr="00D707C3">
              <w:rPr>
                <w:rFonts w:eastAsiaTheme="minorEastAsia" w:cs="Times New Roman"/>
                <w:color w:val="000000" w:themeColor="text1"/>
                <w:sz w:val="16"/>
                <w:szCs w:val="16"/>
                <w:lang w:val="en-GB"/>
              </w:rPr>
              <w:fldChar w:fldCharType="begin" w:fldLock="1"/>
            </w:r>
            <w:r w:rsidR="003B3493">
              <w:rPr>
                <w:rFonts w:cs="Times New Roman"/>
                <w:color w:val="000000" w:themeColor="text1"/>
                <w:sz w:val="16"/>
                <w:szCs w:val="16"/>
                <w:lang w:val="en-GB"/>
              </w:rPr>
              <w:instrText>ADDIN CSL_CITATION { "citationItems" : [ { "id" : "ITEM-1", "itemData" : { "DOI" : "10.1088/1748-9326/aab048", "ISSN" : "1748-9326", "abstract" : "Discriminating climate impacts between 1.5 \u00b0C and 2 \u00b0C warming levels is particularly important for Central Africa, a vulnerable region where multiple biophysical, political, and socioeconomic stresses interact to constrain the region's adaptive capacity. This study uses an ensemble of 25 transient Regional Climate Model (RCM) simulations from the CORDEX initiative, forced with the Representative Concentration Pathway (RCP) 8.5, to investigate the potential temperature and precipitation changes in Central Africa corresponding to 1.5 \u00b0C and 2 \u00b0C global warming levels. Global climate model simulations from the Coupled Model Intercomparison Project phase 5 (CMIP5) are used to drive the RCMs and determine timing of the targeted global warming levels. The regional warming differs over Central Africa between 1.5 \u00b0C and 2 \u00b0C global warming levels. Whilst there are large uncertainties associated with projections at 1.5 \u00b0C and 2 \u00b0C, the 0.5 \u00b0C increase in global temperature is associated with larger regional warming response. Compared to changes in temperature, changes in precipitation are more heterogeneous and climate model simulations indicate a lack of consensus across the region, though there is a tendency towards decreasing seasonal precipitation in March-May, and a reduction of consecutive wet days. As a drought indicator, a significant increase in consecutive dry days was found. Consistent changes of maximum 5 day rainfall are also detected between 1.5 \u00b0C vs. 2 \u00b0C global warming levels.", "author" : [ { "dropping-particle" : "", "family" : "Mba", "given" : "Wilfried Pokam", "non-dropping-particle" : "", "parse-names" : false, "suffix" : "" }, { "dropping-particle" : "", "family" : "Longandjo", "given" : "Georges-Noel T", "non-dropping-particle" : "", "parse-names" : false, "suffix" : "" }, { "dropping-particle" : "", "family" : "Moufouma-Okia", "given" : "Wilfran", "non-dropping-particle" : "", "parse-names" : false, "suffix" : "" }, { "dropping-particle" : "", "family" : "Bell", "given" : "Jean-Pierre", "non-dropping-particle" : "", "parse-names" : false, "suffix" : "" }, { "dropping-particle" : "", "family" : "James", "given" : "Rachel", "non-dropping-particle" : "", "parse-names" : false, "suffix" : "" }, { "dropping-particle" : "", "family" : "Vondou", "given" : "Derbetini A.", "non-dropping-particle" : "", "parse-names" : false, "suffix" : "" }, { "dropping-particle" : "", "family" : "Haensler", "given" : "Andreas", "non-dropping-particle" : "", "parse-names" : false, "suffix" : "" }, { "dropping-particle" : "", "family" : "Fotso-Nguemo", "given" : "Thierry C.", "non-dropping-particle" : "", "parse-names" : false, "suffix" : "" }, { "dropping-particle" : "", "family" : "Guenang", "given" : "Guy Merlin", "non-dropping-particle" : "", "parse-names" : false, "suffix" : "" }, { "dropping-particle" : "", "family" : "Tchotchou", "given" : "Angennes Lucie Djiotang", "non-dropping-particle" : "", "parse-names" : false, "suffix" : "" }, { "dropping-particle" : "", "family" : "Kamsu-Tamo", "given" : "Pierre H.", "non-dropping-particle" : "", "parse-names" : false, "suffix" : "" }, { "dropping-particle" : "", "family" : "Takong", "given" : "Ridick R.", "non-dropping-particle" : "", "parse-names" : false, "suffix" : "" }, { "dropping-particle" : "", "family" : "Nikulin", "given" : "Grigory", "non-dropping-particle" : "", "parse-names" : false, "suffix" : "" }, { "dropping-particle" : "", "family" : "Lennard", "given" : "Christopher J.", "non-dropping-particle" : "", "parse-names" : false, "suffix" : "" }, { "dropping-particle" : "", "family" : "Dosio", "given" : "Alessandro", "non-dropping-particle" : "", "parse-names" : false, "suffix" : "" } ], "container-title" : "Environmental Research Letters", "id" : "ITEM-1", "issue" : "5", "issued" : { "date-parts" : [ [ "2018", "5", "1" ] ] }, "page" : "055011", "publisher" : "Institute of Physics Publishing", "title" : "Consequences of 1.5\u00b0C and 2\u00b0C global warming levels for temperature and precipitation changes over Central Africa", "translator" : [ { "dropping-particle" : "", "family" : "S2568", "given" : "", "non-dropping-particle" : "", "parse-names" : false, "suffix" : "" } ], "type" : "article-journal", "volume" : "13" }, "uris" : [ "http://www.mendeley.com/documents/?uuid=f7641e72-7766-38af-9765-d1057d8acd26" ] } ], "mendeley" : { "formattedCitation" : "(Mba et al., 2018)", "plainTextFormattedCitation" : "(Mba et al., 2018)", "previouslyFormattedCitation" : "(Mba et al., 2018)" }, "properties" : { "noteIndex" : 0 }, "schema" : "https://github.com/citation-style-language/schema/raw/master/csl-citation.json" }</w:instrText>
            </w:r>
            <w:r w:rsidRPr="00D707C3">
              <w:rPr>
                <w:rFonts w:eastAsiaTheme="minorEastAsia" w:cs="Times New Roman"/>
                <w:color w:val="000000" w:themeColor="text1"/>
                <w:sz w:val="16"/>
                <w:szCs w:val="16"/>
                <w:lang w:val="en-GB"/>
              </w:rPr>
              <w:fldChar w:fldCharType="separate"/>
            </w:r>
            <w:r w:rsidR="00A26296">
              <w:rPr>
                <w:rFonts w:cs="Times New Roman"/>
                <w:noProof/>
                <w:color w:val="000000" w:themeColor="text1"/>
                <w:sz w:val="16"/>
                <w:szCs w:val="16"/>
                <w:lang w:val="en-GB"/>
              </w:rPr>
              <w:t>(Mba et al., 2018)</w:t>
            </w:r>
            <w:r w:rsidRPr="00D707C3">
              <w:rPr>
                <w:rFonts w:eastAsiaTheme="minorEastAsia" w:cs="Times New Roman"/>
                <w:color w:val="000000" w:themeColor="text1"/>
                <w:sz w:val="16"/>
                <w:szCs w:val="16"/>
                <w:lang w:val="en-GB"/>
              </w:rPr>
              <w:fldChar w:fldCharType="end"/>
            </w:r>
            <w:r w:rsidRPr="00C637A2">
              <w:rPr>
                <w:rFonts w:ascii="Times New Roman" w:hAnsi="Times New Roman" w:cs="Times New Roman"/>
                <w:color w:val="000000" w:themeColor="text1"/>
                <w:sz w:val="16"/>
                <w:szCs w:val="16"/>
                <w:lang w:val="en-GB" w:eastAsia="fr-FR"/>
              </w:rPr>
              <w:t xml:space="preserve">; but inconsistent signal in CMIP6 GCMs (with tendency towards CDD decrease (Chapter 11 Supplementary Material (11.SM)); consistent with projected increase in mean precipitation </w:t>
            </w:r>
            <w:r w:rsidRPr="00A66FC3">
              <w:rPr>
                <w:rFonts w:eastAsiaTheme="minorEastAsia"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A66FC3">
              <w:rPr>
                <w:rFonts w:eastAsiaTheme="minorEastAsia"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Cook et al., 2020)</w:t>
            </w:r>
            <w:r w:rsidRPr="00A66FC3">
              <w:rPr>
                <w:rFonts w:eastAsiaTheme="minorEastAsia" w:cs="Times New Roman"/>
                <w:color w:val="000000" w:themeColor="text1"/>
                <w:sz w:val="16"/>
                <w:szCs w:val="16"/>
                <w:lang w:val="en-GB"/>
              </w:rPr>
              <w:fldChar w:fldCharType="end"/>
            </w:r>
            <w:r w:rsidRPr="00C637A2">
              <w:rPr>
                <w:rFonts w:ascii="Times New Roman" w:hAnsi="Times New Roman" w:cs="Times New Roman"/>
                <w:color w:val="000000" w:themeColor="text1"/>
                <w:sz w:val="16"/>
                <w:szCs w:val="16"/>
                <w:lang w:val="en-GB" w:eastAsia="fr-FR"/>
              </w:rPr>
              <w:t xml:space="preserve">); inconsistent signals in CDD in CMIP5 GCMs </w:t>
            </w:r>
            <w:r w:rsidRPr="00A66FC3">
              <w:rPr>
                <w:rFonts w:eastAsiaTheme="minorEastAsia"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7/s00704-018-2729-5", "ISSN" : "14344483", "abstract" : "This study uses daily rainfall data from 20 global climate models (GCMs) simulations, participating in the phase 5 of the Coupled Model Intercomparison Project (CMIP5) and eight daily rainfall indices defined by the Expert Team on Climate Change Detection and Indices (ETCCDI), to investigate the changes in extreme weather conditions over Central Africa under the representative concentration pathway 8.5. The performance of the multi-model ensemble (MME) mean which in fact refers to the best performing models selected through the Taylor diagram analysis was evaluated by comparing with two gridded daily observation datasets during the historical period (1998\u20132005). Results show that although some uncertainties may exist between the gridded observation datasets, MME consistently outperform individual models and reasonably reproduced the observed pattern of daily rainfall indices over the region, except in the case of consecutive wet day (CWD) where the high variability of individual members has resulted in the degradation of the overall skill of the MME. The assessment of the climate change signal in the eight daily rainfall indices was done for the mid and late twenty-first century (2026\u20132056 and 2066\u20132095 respectively), relative to the baseline historical time period (1976\u20132005). We found a significant increase in the total wet day rainfall amount (PRCPTOT) over southern (northern) Central Africa from December to February (from September to November). This is mainly due to the increase of high intense rainfall events rather than their frequency. The results also reveal that the increase in PRCPTOT was coupled with increase in the maximum consecutive 5-day rainfall amount (RX5DAY), the 95th percentile (R95), and the total wet day rainfall amount above the 95th percentile (R95PTOT), with more robust patterns of change at the late twenty-first century. The increase in extreme rainfall events (RX5DAY, R95, and R95PTOT) is likely to increase flood risks over Cameroon, Central African Republic, Gabon, Congo, Angola, Zambia, and Democratic Republic of Congo. On the other hand, changes in CWD and PRCPTOT are projected to significantly decrease over Angola, Zambia, and Democratic Republic of Congo from September to November. This is due to a substantial increase of zonal moisture divergence fluxes in upper atmospheric layers. The analysis has also shown that areas where CWD and PRCPTOT decreases coincides with those where consecutive dry days (CDD) increase. The d\u2026", "author" : [ { "dropping-particle" : "", "family" : "Sonkou\u00e9", "given" : "Denis", "non-dropping-particle" : "", "parse-names" : false, "suffix" : "" }, { "dropping-particle" : "", "family" : "Monkam", "given" : "David", "non-dropping-particle" : "", "parse-names" : false, "suffix" : "" }, { "dropping-particle" : "", "family" : "Fotso-Nguemo", "given" : "Thierry C.", "non-dropping-particle" : "", "parse-names" : false, "suffix" : "" }, { "dropping-particle" : "", "family" : "Yepdo", "given" : "Z\u00e9phirin D.", "non-dropping-particle" : "", "parse-names" : false, "suffix" : "" }, { "dropping-particle" : "", "family" : "Vondou", "given" : "Derbetini A.", "non-dropping-particle" : "", "parse-names" : false, "suffix" : "" } ], "container-title" : "Theoretical and Applied Climatology", "id" : "ITEM-1", "issue" : "3-4", "issued" : { "date-parts" : [ [ "2019", "8", "1" ] ] }, "page" : "2167-2186", "publisher" : "Springer-Verlag Wien", "title" : "Evaluation and projected changes in daily rainfall characteristics over Central Africa based on a multi-model ensemble mean of CMIP5 simulations", "translator" : [ { "dropping-particle" : "", "family" : "S2566", "given" : "", "non-dropping-particle" : "", "parse-names" : false, "suffix" : "" } ], "type" : "article-journal", "volume" : "137" }, "uris" : [ "http://www.mendeley.com/documents/?uuid=b68e192b-2082-390b-bf80-5f98e6879d85" ] } ], "mendeley" : { "formattedCitation" : "(Sonkou\u00e9 et al., 2019)", "plainTextFormattedCitation" : "(Sonkou\u00e9 et al., 2019)", "previouslyFormattedCitation" : "(Sonkou\u00e9 et al., 2019)" }, "properties" : { "noteIndex" : 0 }, "schema" : "https://github.com/citation-style-language/schema/raw/master/csl-citation.json" }</w:instrText>
            </w:r>
            <w:r w:rsidRPr="00A66FC3">
              <w:rPr>
                <w:rFonts w:eastAsiaTheme="minorEastAsia"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Sonkoué et al., 2019)</w:t>
            </w:r>
            <w:r w:rsidRPr="00A66FC3">
              <w:rPr>
                <w:rFonts w:eastAsiaTheme="minorEastAsia" w:cs="Times New Roman"/>
                <w:color w:val="000000" w:themeColor="text1"/>
                <w:sz w:val="16"/>
                <w:szCs w:val="16"/>
                <w:lang w:val="en-GB"/>
              </w:rPr>
              <w:fldChar w:fldCharType="end"/>
            </w:r>
            <w:r w:rsidRPr="00C637A2">
              <w:rPr>
                <w:rFonts w:ascii="Times New Roman" w:hAnsi="Times New Roman" w:cs="Times New Roman"/>
                <w:color w:val="000000" w:themeColor="text1"/>
                <w:sz w:val="16"/>
                <w:szCs w:val="16"/>
                <w:lang w:val="en-GB" w:eastAsia="fr-FR"/>
              </w:rPr>
              <w:t xml:space="preserve">. Decrease frequency of SPI-based droughts in CMIP5 </w:t>
            </w:r>
            <w:commentRangeStart w:id="4170"/>
            <w:r w:rsidRPr="00A66FC3">
              <w:rPr>
                <w:rFonts w:eastAsiaTheme="minorEastAsia" w:cs="Times New Roman"/>
                <w:color w:val="000000" w:themeColor="text1"/>
                <w:sz w:val="16"/>
                <w:szCs w:val="16"/>
                <w:lang w:val="en-GB"/>
              </w:rPr>
              <w:fldChar w:fldCharType="begin" w:fldLock="1"/>
            </w:r>
            <w:ins w:id="4171" w:author="Robin Matthews" w:date="2021-07-14T12:24:00Z">
              <w:r w:rsidR="00426B37">
                <w:rPr>
                  <w:rFonts w:ascii="Times New Roman" w:hAnsi="Times New Roman" w:cs="Times New Roman"/>
                  <w:color w:val="000000" w:themeColor="text1"/>
                  <w:sz w:val="16"/>
                  <w:szCs w:val="16"/>
                  <w:lang w:val="en-GB" w:eastAsia="fr-FR"/>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4172" w:author="Robin Matthews" w:date="2021-07-14T12:24:00Z">
              <w:r w:rsidR="00FF6231" w:rsidDel="00426B37">
                <w:rPr>
                  <w:rFonts w:ascii="Times New Roman" w:hAnsi="Times New Roman" w:cs="Times New Roman"/>
                  <w:color w:val="000000" w:themeColor="text1"/>
                  <w:sz w:val="16"/>
                  <w:szCs w:val="16"/>
                  <w:lang w:val="en-GB" w:eastAsia="fr-FR"/>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A66FC3">
              <w:rPr>
                <w:rFonts w:eastAsiaTheme="minorEastAsia"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w:t>
            </w:r>
            <w:ins w:id="4173" w:author="Robin Matthews" w:date="2021-07-14T12:24:00Z">
              <w:r w:rsidR="00426B37">
                <w:rPr>
                  <w:rFonts w:ascii="Times New Roman" w:hAnsi="Times New Roman" w:cs="Times New Roman"/>
                  <w:noProof/>
                  <w:color w:val="000000" w:themeColor="text1"/>
                  <w:sz w:val="16"/>
                  <w:szCs w:val="16"/>
                  <w:lang w:val="en-GB" w:eastAsia="fr-FR"/>
                </w:rPr>
                <w:t xml:space="preserve">L. </w:t>
              </w:r>
            </w:ins>
            <w:r w:rsidR="00A26296">
              <w:rPr>
                <w:rFonts w:ascii="Times New Roman" w:hAnsi="Times New Roman" w:cs="Times New Roman"/>
                <w:noProof/>
                <w:color w:val="000000" w:themeColor="text1"/>
                <w:sz w:val="16"/>
                <w:szCs w:val="16"/>
                <w:lang w:val="en-GB" w:eastAsia="fr-FR"/>
              </w:rPr>
              <w:t>Xu et al., 201</w:t>
            </w:r>
            <w:del w:id="4174" w:author="Robin Matthews" w:date="2021-07-14T12:24:00Z">
              <w:r w:rsidR="00A26296" w:rsidDel="00426B37">
                <w:rPr>
                  <w:rFonts w:ascii="Times New Roman" w:hAnsi="Times New Roman" w:cs="Times New Roman"/>
                  <w:noProof/>
                  <w:color w:val="000000" w:themeColor="text1"/>
                  <w:sz w:val="16"/>
                  <w:szCs w:val="16"/>
                  <w:lang w:val="en-GB" w:eastAsia="fr-FR"/>
                </w:rPr>
                <w:delText>9a</w:delText>
              </w:r>
            </w:del>
            <w:ins w:id="4175" w:author="Robin Matthews" w:date="2021-07-14T12:24:00Z">
              <w:r w:rsidR="00426B37">
                <w:rPr>
                  <w:rFonts w:ascii="Times New Roman" w:hAnsi="Times New Roman" w:cs="Times New Roman"/>
                  <w:noProof/>
                  <w:color w:val="000000" w:themeColor="text1"/>
                  <w:sz w:val="16"/>
                  <w:szCs w:val="16"/>
                  <w:lang w:val="en-GB" w:eastAsia="fr-FR"/>
                </w:rPr>
                <w:t>9</w:t>
              </w:r>
            </w:ins>
            <w:r w:rsidR="00A26296">
              <w:rPr>
                <w:rFonts w:ascii="Times New Roman" w:hAnsi="Times New Roman" w:cs="Times New Roman"/>
                <w:noProof/>
                <w:color w:val="000000" w:themeColor="text1"/>
                <w:sz w:val="16"/>
                <w:szCs w:val="16"/>
                <w:lang w:val="en-GB" w:eastAsia="fr-FR"/>
              </w:rPr>
              <w:t>)</w:t>
            </w:r>
            <w:r w:rsidRPr="00A66FC3">
              <w:rPr>
                <w:rFonts w:eastAsiaTheme="minorEastAsia" w:cs="Times New Roman"/>
                <w:color w:val="000000" w:themeColor="text1"/>
                <w:sz w:val="16"/>
                <w:szCs w:val="16"/>
                <w:lang w:val="en-GB"/>
              </w:rPr>
              <w:fldChar w:fldCharType="end"/>
            </w:r>
            <w:commentRangeEnd w:id="4170"/>
            <w:r w:rsidR="00A26296">
              <w:rPr>
                <w:rStyle w:val="Marquedecommentaire"/>
                <w:rFonts w:ascii="Times New Roman" w:hAnsi="Times New Roman" w:cstheme="minorBidi"/>
                <w:lang w:val="fr-FR" w:eastAsia="fr-FR"/>
              </w:rPr>
              <w:commentReference w:id="4170"/>
            </w:r>
            <w:r w:rsidRPr="00C637A2">
              <w:rPr>
                <w:rFonts w:ascii="Times New Roman" w:hAnsi="Times New Roman" w:cs="Times New Roman"/>
                <w:color w:val="000000" w:themeColor="text1"/>
                <w:sz w:val="16"/>
                <w:szCs w:val="16"/>
                <w:lang w:val="en-GB" w:eastAsia="fr-FR"/>
              </w:rPr>
              <w:t>.</w:t>
            </w:r>
          </w:p>
          <w:p w14:paraId="1373E40C"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60004BF7" w14:textId="77777777" w:rsidR="00D376F0" w:rsidRPr="00D424AA" w:rsidRDefault="00D376F0" w:rsidP="00D424AA">
            <w:pPr>
              <w:rPr>
                <w:rFonts w:ascii="Times New Roman" w:hAnsi="Times New Roman" w:cs="Times New Roman"/>
                <w:color w:val="000000" w:themeColor="text1"/>
                <w:sz w:val="16"/>
                <w:szCs w:val="16"/>
                <w:lang w:val="en-GB"/>
              </w:rPr>
            </w:pPr>
          </w:p>
        </w:tc>
        <w:tc>
          <w:tcPr>
            <w:tcW w:w="2836" w:type="dxa"/>
            <w:shd w:val="clear" w:color="auto" w:fill="D9D9D9" w:themeFill="background1" w:themeFillShade="D9"/>
            <w:tcMar>
              <w:top w:w="40" w:type="dxa"/>
              <w:left w:w="40" w:type="dxa"/>
              <w:bottom w:w="40" w:type="dxa"/>
              <w:right w:w="40" w:type="dxa"/>
            </w:tcMar>
          </w:tcPr>
          <w:p w14:paraId="066F37FF" w14:textId="0B2C4BF3" w:rsidR="00D376F0" w:rsidRPr="00D424AA" w:rsidRDefault="00D376F0" w:rsidP="00D424AA">
            <w:pPr>
              <w:spacing w:line="276" w:lineRule="auto"/>
              <w:rPr>
                <w:rFonts w:ascii="Times New Roman" w:hAnsi="Times New Roman" w:cs="Times New Roman"/>
                <w:color w:val="000000" w:themeColor="text1"/>
                <w:sz w:val="16"/>
                <w:szCs w:val="16"/>
                <w:lang w:val="nb-NO"/>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Mixed signal</w:t>
            </w:r>
            <w:r w:rsidRPr="00D424AA">
              <w:rPr>
                <w:rFonts w:ascii="Times New Roman" w:hAnsi="Times New Roman" w:cs="Times New Roman"/>
                <w:color w:val="000000" w:themeColor="text1"/>
                <w:sz w:val="16"/>
                <w:szCs w:val="16"/>
                <w:lang w:val="en-GB"/>
              </w:rPr>
              <w:t xml:space="preserve">, depending on multi-model experiment and considered index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2/asl.803", "ISSN" : "1530261X", "author" : [ { "dropping-particle" : "", "family" : "Fotso-Nguemo", "given" : "Thierry C.", "non-dropping-particle" : "", "parse-names" : false, "suffix" : "" }, { "dropping-particle" : "", "family" : "Chamani", "given" : "Rom\u00e9o", "non-dropping-particle" : "", "parse-names" : false, "suffix" : "" }, { "dropping-particle" : "", "family" : "Yepdo", "given" : "Z\u00e9phirin D.", "non-dropping-particle" : "", "parse-names" : false, "suffix" : "" }, { "dropping-particle" : "", "family" : "Sonkou\u00e9", "given" : "Denis", "non-dropping-particle" : "", "parse-names" : false, "suffix" : "" }, { "dropping-particle" : "", "family" : "Matsaguim", "given" : "C\u00e9dric N.", "non-dropping-particle" : "", "parse-names" : false, "suffix" : "" }, { "dropping-particle" : "", "family" : "Vondou", "given" : "Derbetini A.", "non-dropping-particle" : "", "parse-names" : false, "suffix" : "" }, { "dropping-particle" : "", "family" : "Tanessong", "given" : "Rom\u00e9o S.", "non-dropping-particle" : "", "parse-names" : false, "suffix" : "" } ], "container-title" : "Atmospheric Science Letters", "id" : "ITEM-1", "issue" : "2", "issued" : { "date-parts" : [ [ "2018", "2" ] ] }, "page" : "e803", "title" : "Projected trends of extreme rainfall events from CMIP5 models over Central Africa", "translator" : [ { "dropping-particle" : "", "family" : "S2567", "given" : "", "non-dropping-particle" : "", "parse-names" : false, "suffix" : "" } ], "type" : "article-journal", "volume" : "19" }, "uris" : [ "http://www.mendeley.com/documents/?uuid=fbf9e02a-3bb1-32a7-a491-2eca29587d96" ] }, { "id" : "ITEM-2",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3",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3",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4", "itemData" : { "DOI" : "10.1007/s00704-018-2729-5", "ISSN" : "14344483", "abstract" : "This study uses daily rainfall data from 20 global climate models (GCMs) simulations, participating in the phase 5 of the Coupled Model Intercomparison Project (CMIP5) and eight daily rainfall indices defined by the Expert Team on Climate Change Detection and Indices (ETCCDI), to investigate the changes in extreme weather conditions over Central Africa under the representative concentration pathway 8.5. The performance of the multi-model ensemble (MME) mean which in fact refers to the best performing models selected through the Taylor diagram analysis was evaluated by comparing with two gridded daily observation datasets during the historical period (1998\u20132005). Results show that although some uncertainties may exist between the gridded observation datasets, MME consistently outperform individual models and reasonably reproduced the observed pattern of daily rainfall indices over the region, except in the case of consecutive wet day (CWD) where the high variability of individual members has resulted in the degradation of the overall skill of the MME. The assessment of the climate change signal in the eight daily rainfall indices was done for the mid and late twenty-first century (2026\u20132056 and 2066\u20132095 respectively), relative to the baseline historical time period (1976\u20132005). We found a significant increase in the total wet day rainfall amount (PRCPTOT) over southern (northern) Central Africa from December to February (from September to November). This is mainly due to the increase of high intense rainfall events rather than their frequency. The results also reveal that the increase in PRCPTOT was coupled with increase in the maximum consecutive 5-day rainfall amount (RX5DAY), the 95th percentile (R95), and the total wet day rainfall amount above the 95th percentile (R95PTOT), with more robust patterns of change at the late twenty-first century. The increase in extreme rainfall events (RX5DAY, R95, and R95PTOT) is likely to increase flood risks over Cameroon, Central African Republic, Gabon, Congo, Angola, Zambia, and Democratic Republic of Congo. On the other hand, changes in CWD and PRCPTOT are projected to significantly decrease over Angola, Zambia, and Democratic Republic of Congo from September to November. This is due to a substantial increase of zonal moisture divergence fluxes in upper atmospheric layers. The analysis has also shown that areas where CWD and PRCPTOT decreases coincides with those where consecutive dry days (CDD) increase. The d\u2026", "author" : [ { "dropping-particle" : "", "family" : "Sonkou\u00e9", "given" : "Denis", "non-dropping-particle" : "", "parse-names" : false, "suffix" : "" }, { "dropping-particle" : "", "family" : "Monkam", "given" : "David", "non-dropping-particle" : "", "parse-names" : false, "suffix" : "" }, { "dropping-particle" : "", "family" : "Fotso-Nguemo", "given" : "Thierry C.", "non-dropping-particle" : "", "parse-names" : false, "suffix</w:instrText>
            </w:r>
            <w:r w:rsidR="00FF6231" w:rsidRPr="006A2665">
              <w:rPr>
                <w:rFonts w:ascii="Times New Roman" w:hAnsi="Times New Roman" w:cs="Times New Roman"/>
                <w:color w:val="000000" w:themeColor="text1"/>
                <w:sz w:val="16"/>
                <w:szCs w:val="16"/>
                <w:lang w:val="fr-FR"/>
              </w:rPr>
              <w:instrText>" : "" }, { "dropping-particle" : "", "family" : "Yepdo", "given" : "Z\u00e9phirin D.", "non-dropping-particle" : "", "parse-names" : false, "suffix" : "" }, { "dropping-particle" : "", "family" : "Vondou", "given" : "Derbetini A.", "non-dropping-particle" : "", "parse-names" : false, "suffix" : "" } ], "container-title" : "Theoretical and Applied Climatology", "id" : "ITEM-4", "issue" : "3-4", "issued" : { "date-parts" : [ [ "2019", "8", "1" ] ] }, "page" : "2167-2186", "publisher" : "Springer-Verlag Wien", "title" : "Evaluation and projected changes in daily rainfall characteristics over Central Africa based on a multi-model ensemble mean of CMIP5 simulations", "translator" : [ { "dropping-particle" : "", "family" : "S2566", "given" : "", "non-dropping-particle" : "", "parse-names" : false, "suffix" : "" } ], "type" : "article-journal", "volume" : "137" }, "uris" : [ "http://www.mendeley.com/documents/?uuid=b68e192b-2082-390b-bf80-5f98e6879d85" ] } ], "mendeley" : { "formattedCitation" : "(Fotso-Nguemo et al., 2018; Dosio et al., 2019; Sonkou\u00e9 et al., 2019; Spinoni et al., 2020)", "plainTextFormattedCitation" : "(Fotso-Nguemo et al., 2018; Dosio et al., 2019; Sonkou\u00e9 et al., 2019; Spinoni et al., 2020)", "previouslyFormattedCitation" : "(Fotso-Nguemo et al., 2018; Dosio et al., 2019; Sonkou\u00e9 et al., 2019;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Fotso-Nguemo et al., 2018; Dosio et al., 2019; Sonkoué et al., 2019; Spinoni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nb-NO"/>
              </w:rPr>
              <w:t>(Chapter 11 Supplementary Materi</w:t>
            </w:r>
            <w:r w:rsidRPr="00D424AA">
              <w:rPr>
                <w:rFonts w:cs="Times New Roman"/>
                <w:color w:val="000000" w:themeColor="text1"/>
                <w:sz w:val="16"/>
                <w:szCs w:val="16"/>
                <w:lang w:val="nb-NO"/>
              </w:rPr>
              <w:t xml:space="preserve">al (11.SM)). </w:t>
            </w:r>
          </w:p>
          <w:p w14:paraId="73C3EF60" w14:textId="77777777" w:rsidR="00D376F0" w:rsidRPr="00D424AA" w:rsidRDefault="00D376F0" w:rsidP="00D424AA">
            <w:pPr>
              <w:spacing w:line="276" w:lineRule="auto"/>
              <w:rPr>
                <w:rFonts w:ascii="Times New Roman" w:hAnsi="Times New Roman" w:cs="Times New Roman"/>
                <w:color w:val="000000" w:themeColor="text1"/>
                <w:sz w:val="16"/>
                <w:szCs w:val="16"/>
                <w:lang w:val="nb-NO"/>
              </w:rPr>
            </w:pPr>
          </w:p>
          <w:p w14:paraId="3EC3297D" w14:textId="7364F64E"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Increase in mean precipitation in CMIP6 GCM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Increase in CDD (</w:t>
            </w:r>
            <w:r w:rsidRPr="00D424AA">
              <w:rPr>
                <w:rFonts w:ascii="Times New Roman" w:hAnsi="Times New Roman" w:cs="Times New Roman"/>
                <w:color w:val="000000" w:themeColor="text1"/>
                <w:sz w:val="16"/>
                <w:szCs w:val="16"/>
                <w:lang w:val="en-GB"/>
              </w:rPr>
              <w:t>increase in meteorological drought</w:t>
            </w:r>
            <w:r w:rsidRPr="00D424AA">
              <w:rPr>
                <w:rFonts w:ascii="Times New Roman" w:hAnsi="Times New Roman" w:cs="Times New Roman"/>
                <w:color w:val="000000" w:themeColor="text1"/>
                <w:sz w:val="16"/>
                <w:szCs w:val="16"/>
                <w:lang w:val="en-GB" w:eastAsia="fr-FR"/>
              </w:rPr>
              <w:t xml:space="preserve">) in CORDEX AFR simulation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author" : [ { "dropping-particle" : "", "family" : "Fotso-Nguemo", "given" : "Thierry C", "non-dropping-particle" : "", "parse-names" : false, "suffix" : "" }, { "dropping-particle" : "", "family" : "Diallo", "given" : "Isma\\\"\\ila", "non-dropping-particle" : "", "parse-names" : false, "suffix" : "" }, { "dropping-particle" : "", "family" : "Diakhat\u00e9", "given" : "Moussa", "non-dropping-particle" : "", "parse-names" : false, "suffix" : "" }, { "dropping-particle" : "", "family" : "Vondou", "given" : "Derbetini A", "non-dropping-particle" : "", "parse-names" : false, "suffix" : "" }, { "dropping-particle" : "", "family" : "Mbaye", "given" : "Mamadou L", "non-dropping-particle" : "", "parse-names" : false, "suffix" : "" }, { "dropping-particle" : "", "family" : "Haensler", "given" : "Andreas", "non-dropping-particle" : "", "parse-names" : false, "suffix" : "" }, { "dropping-particle" : "", "family" : "Gaye", "given" : "Amadou T", "non-dropping-particle" : "", "parse-names" : false, "suffix" : "" }, { "dropping-particle" : "", "family" : "Tchawoua", "given" : "Cl\u00e9ment", "non-dropping-particle" : "", "parse-names" : false, "suffix" : "" } ], "container-title" : "Climatic Change", "id" : "ITEM-1", "issue" : "3", "issued" : { "date-parts" : [ [ "2019" ] ] }, "page" : "339-357", "publisher" : "Springer", "title" : "Projected changes in the seasonal cycle of extreme rainfall events from CORDEX simulations over Central Africa", "translator" : [ { "dropping-particle" : "", "family" : "S2560", "given" : "", "non-dropping-particle" : "", "parse-names" : false, "suffix" : "" } ], "type" : "article-journal", "volume" : "155" }, "uris" : [ "http://www.mendeley.com/documents/?uuid=357a6907-4b6a-4291-95c9-ff7b7b8ad5db" ] }, { "id" : "ITEM-2",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Fotso-Nguemo et al., 2019)", "plainTextFormattedCitation" : "(Dosio et al., 2019; Fotso-Nguemo et al., 2019)", "previouslyFormattedCitation" : "(Dosio et al., 2019; Fotso-Nguemo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osio et al., 2019; Fotso-Nguemo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but inconsistent CDD signals in </w:t>
            </w:r>
            <w:r w:rsidRPr="00D424AA">
              <w:rPr>
                <w:rFonts w:ascii="Times New Roman" w:hAnsi="Times New Roman" w:cs="Times New Roman"/>
                <w:color w:val="000000" w:themeColor="text1"/>
                <w:sz w:val="16"/>
                <w:szCs w:val="16"/>
                <w:lang w:val="en-GB"/>
              </w:rPr>
              <w:t xml:space="preserve">CMIP6 (with tendency towards CDD decrease; </w:t>
            </w:r>
            <w:r w:rsidRPr="00D424AA">
              <w:rPr>
                <w:rFonts w:ascii="Times New Roman" w:hAnsi="Times New Roman" w:cs="Times New Roman"/>
                <w:color w:val="000000" w:themeColor="text1"/>
                <w:sz w:val="16"/>
                <w:szCs w:val="16"/>
                <w:lang w:val="en-GB" w:eastAsia="fr-FR"/>
              </w:rPr>
              <w:t>Chapter 11 Supplementary Material (11.SM)</w:t>
            </w:r>
            <w:r w:rsidRPr="00D424AA">
              <w:rPr>
                <w:rFonts w:ascii="Times New Roman" w:hAnsi="Times New Roman" w:cs="Times New Roman"/>
                <w:color w:val="000000" w:themeColor="text1"/>
                <w:sz w:val="16"/>
                <w:szCs w:val="16"/>
                <w:lang w:val="en-GB"/>
              </w:rPr>
              <w:t xml:space="preserve">) and CMIP5 GCM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7/s00704-018-2729-5", "ISSN" : "14344483", "abstract" : "This study uses daily rainfall data from 20 global climate models (GCMs) simulations, participating in the phase 5 of the Coupled Model Intercomparison Project (CMIP5) and eight daily rainfall indices defined by the Expert Team on Climate Change Detection and Indices (ETCCDI), to investigate the changes in extreme weather conditions over Central Africa under the representative concentration pathway 8.5. The performance of the multi-model ensemble (MME) mean which in fact refers to the best performing models selected through the Taylor diagram analysis was evaluated by comparing with two gridded daily observation datasets during the historical period (1998\u20132005). Results show that although some uncertainties may exist between the gridded observation datasets, MME consistently outperform individual models and reasonably reproduced the observed pattern of daily rainfall indices over the region, except in the case of consecutive wet day (CWD) where the high variability of individual members has resulted in the degradation of the overall skill of the MME. The assessment of the climate change signal in the eight daily rainfall indices was done for the mid and late twenty-first century (2026\u20132056 and 2066\u20132095 respectively), relative to the baseline historical time period (1976\u20132005). We found a significant increase in the total wet day rainfall amount (PRCPTOT) over southern (northern) Central Africa from December to February (from September to November). This is mainly due to the increase of high intense rainfall events rather than their frequency. The results also reveal that the increase in PRCPTOT was coupled with increase in the maximum consecutive 5-day rainfall amount (RX5DAY), the 95th percentile (R95), and the total wet day rainfall amount above the 95th percentile (R95PTOT), with more robust patterns of change at the late twenty-first century. The increase in extreme rainfall events (RX5DAY, R95, and R95PTOT) is likely to increase flood risks over Cameroon, Central African Republic, Gabon, Congo, Angola, Zambia, and Democratic Republic of Congo. On the other hand, changes in CWD and PRCPTOT are projected to significantly decrease over Angola, Zambia, and Democratic Republic of Congo from September to November. This is due to a substantial increase of zonal moisture divergence fluxes in upper atmospheric layers. The analysis has also shown that areas where CWD and PRCPTOT decreases coincides with those where consecutive dry days (CDD) increase. The d\u2026", "author" : [ { "dropping-particle" : "", "family" : "Sonkou\u00e9", "given" : "Denis", "non-dropping-particle" : "", "parse-names" : false, "suffix" : "" }, { "dropping-particle" : "", "family" : "Monkam", "given" : "David", "non-dropping-particle" : "", "parse-names" : false, "suffix" : "" }, { "dropping-particle" : "", "family" : "Fotso-Nguemo", "given" : "Thierry C.", "non-dropping-particle" : "", "parse-names" : false, "suffix" : "" }, { "dropping-particle" : "", "family" : "Yepdo", "given" : "Z\u00e9phirin D.", "non-dropping-particle" : "", "parse-names" : false, "suffix" : "" }, { "dropping-particle" : "", "family" : "Vondou", "given" : "Derbetini A.", "non-dropping-particle" : "", "parse-names" : false, "suffix" : "" } ], "container-title" : "Theoretical and Applied Climatology", "id" : "ITEM-1", "issue" : "3-4", "issued" : { "date-parts" : [ [ "2019", "8", "1" ] ] }, "page" : "2167-2186", "publisher" : "Springer-Verlag Wien", "title" : "Evaluation and projected changes in daily rainfall characteristics over Central Africa based on a multi-model ensemble mean of CMIP5 simulations", "translator" : [ { "dropping-particle" : "", "family" : "S2566", "given" : "", "non-dropping-particle" : "", "parse-names" : false, "suffix" : "" } ], "type" : "article-journal", "volume" : "137" }, "uris" : [ "http://www.mendeley.com/documents/?uuid=b68e192b-2082-390b-bf80-5f98e6879d85" ] } ], "mendeley" : { "formattedCitation" : "(Sonkou\u00e9 et al., 2019)", "plainTextFormattedCitation" : "(Sonkou\u00e9 et al., 2019)", "previouslyFormattedCitation" : "(Sonkou\u00e9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Sonkoué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Increase in SPI (less drying) in CMIP5 GCM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Spinoni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w:t>
            </w:r>
          </w:p>
        </w:tc>
      </w:tr>
      <w:tr w:rsidR="00D376F0" w:rsidRPr="00D424AA" w14:paraId="43194AF9" w14:textId="77777777" w:rsidTr="00723657">
        <w:trPr>
          <w:trHeight w:val="376"/>
        </w:trPr>
        <w:tc>
          <w:tcPr>
            <w:tcW w:w="896" w:type="dxa"/>
            <w:vMerge/>
          </w:tcPr>
          <w:p w14:paraId="1AC028D2"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58EAB1D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GR</w:t>
            </w:r>
          </w:p>
          <w:p w14:paraId="3EB47B3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COL</w:t>
            </w:r>
          </w:p>
        </w:tc>
        <w:tc>
          <w:tcPr>
            <w:tcW w:w="1987" w:type="dxa"/>
            <w:tcBorders>
              <w:bottom w:val="single" w:sz="4" w:space="0" w:color="auto"/>
            </w:tcBorders>
            <w:shd w:val="clear" w:color="auto" w:fill="FADED4"/>
          </w:tcPr>
          <w:p w14:paraId="2CE8A49C" w14:textId="77777777" w:rsidR="00D376F0" w:rsidRPr="00D424AA" w:rsidRDefault="00D376F0" w:rsidP="00D424AA">
            <w:pPr>
              <w:rPr>
                <w:rFonts w:ascii="Times New Roman" w:hAnsi="Times New Roman" w:cs="Times New Roman"/>
                <w:b/>
                <w:bCs/>
                <w:i/>
                <w:iCs/>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p>
          <w:p w14:paraId="73FFB927" w14:textId="47E95AD0"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color w:val="000000" w:themeColor="text1"/>
                <w:sz w:val="16"/>
                <w:szCs w:val="16"/>
                <w:lang w:val="en-GB"/>
              </w:rPr>
              <w:t>Decrease</w:t>
            </w:r>
            <w:r w:rsidRPr="00D424AA">
              <w:rPr>
                <w:rFonts w:ascii="Times New Roman" w:hAnsi="Times New Roman" w:cs="Times New Roman"/>
                <w:color w:val="000000" w:themeColor="text1"/>
                <w:sz w:val="16"/>
                <w:szCs w:val="16"/>
                <w:lang w:val="en-GB"/>
              </w:rPr>
              <w:t xml:space="preserve"> in water-balance availability or SPEI, but some regional variability and index dependency of trends </w:t>
            </w:r>
            <w:r w:rsidRPr="00841A35">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2",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2",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841A35">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Greve et al., 2014; Dai and Zhao, 2017; Spinoni et al., 2019; Padrón et al., 2020)</w:t>
            </w:r>
            <w:r w:rsidRPr="00841A35">
              <w:rPr>
                <w:rFonts w:cs="Times New Roman"/>
                <w:color w:val="000000" w:themeColor="text1"/>
                <w:sz w:val="16"/>
                <w:szCs w:val="16"/>
                <w:lang w:val="en-GB"/>
              </w:rPr>
              <w:fldChar w:fldCharType="end"/>
            </w:r>
          </w:p>
        </w:tc>
        <w:tc>
          <w:tcPr>
            <w:tcW w:w="2125" w:type="dxa"/>
            <w:tcBorders>
              <w:bottom w:val="single" w:sz="4" w:space="0" w:color="auto"/>
            </w:tcBorders>
            <w:shd w:val="clear" w:color="auto" w:fill="D9D9D9" w:themeFill="background1" w:themeFillShade="D9"/>
          </w:tcPr>
          <w:p w14:paraId="346F0E1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r w:rsidRPr="00D424AA">
              <w:rPr>
                <w:rFonts w:ascii="Times New Roman" w:hAnsi="Times New Roman" w:cs="Times New Roman"/>
                <w:color w:val="000000" w:themeColor="text1"/>
                <w:sz w:val="16"/>
                <w:szCs w:val="16"/>
                <w:lang w:val="en-GB"/>
              </w:rPr>
              <w:t xml:space="preserve"> due to lack of studies</w:t>
            </w:r>
          </w:p>
        </w:tc>
        <w:tc>
          <w:tcPr>
            <w:tcW w:w="2977" w:type="dxa"/>
            <w:shd w:val="clear" w:color="auto" w:fill="D9D9D9" w:themeFill="background1" w:themeFillShade="D9"/>
            <w:tcMar>
              <w:top w:w="40" w:type="dxa"/>
              <w:left w:w="40" w:type="dxa"/>
              <w:bottom w:w="40" w:type="dxa"/>
              <w:right w:w="40" w:type="dxa"/>
            </w:tcMar>
          </w:tcPr>
          <w:p w14:paraId="237D85F8" w14:textId="20EB3C48" w:rsidR="00D376F0" w:rsidRPr="00FE4BC4" w:rsidRDefault="00D376F0" w:rsidP="00D424AA">
            <w:pPr>
              <w:spacing w:line="276" w:lineRule="auto"/>
              <w:rPr>
                <w:rFonts w:ascii="Times New Roman" w:hAnsi="Times New Roman" w:cs="Times New Roman"/>
                <w:color w:val="000000" w:themeColor="text1"/>
                <w:sz w:val="16"/>
                <w:szCs w:val="16"/>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w:t>
            </w:r>
            <w:r w:rsidRPr="00D424AA">
              <w:rPr>
                <w:rFonts w:ascii="Times New Roman" w:hAnsi="Times New Roman" w:cs="Times New Roman"/>
                <w:b/>
                <w:bCs/>
                <w:color w:val="000000" w:themeColor="text1"/>
                <w:sz w:val="16"/>
                <w:szCs w:val="16"/>
                <w:lang w:val="en-GB"/>
              </w:rPr>
              <w:t xml:space="preserve"> Inconsistent</w:t>
            </w:r>
            <w:r w:rsidRPr="00D424AA">
              <w:rPr>
                <w:rFonts w:ascii="Times New Roman" w:hAnsi="Times New Roman" w:cs="Times New Roman"/>
                <w:color w:val="000000" w:themeColor="text1"/>
                <w:sz w:val="16"/>
                <w:szCs w:val="16"/>
                <w:lang w:val="en-GB"/>
              </w:rPr>
              <w:t xml:space="preserve"> signals. Slight tendency towards soil moisture wetting in CMIP5 </w:t>
            </w:r>
            <w:commentRangeStart w:id="4176"/>
            <w:r w:rsidRPr="00D424AA">
              <w:rPr>
                <w:rFonts w:cs="Times New Roman"/>
                <w:color w:val="000000" w:themeColor="text1"/>
                <w:sz w:val="16"/>
                <w:szCs w:val="16"/>
                <w:lang w:val="en-GB"/>
              </w:rPr>
              <w:fldChar w:fldCharType="begin" w:fldLock="1"/>
            </w:r>
            <w:ins w:id="4177" w:author="Robin Matthews" w:date="2021-07-14T12:24:00Z">
              <w:r w:rsidR="00426B37">
                <w:rPr>
                  <w:rFonts w:ascii="Times New Roman" w:hAnsi="Times New Roman"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4178" w:author="Robin Matthews" w:date="2021-07-14T12:24:00Z">
              <w:r w:rsidR="00FF6231" w:rsidDel="00426B37">
                <w:rPr>
                  <w:rFonts w:ascii="Times New Roman" w:hAnsi="Times New Roman" w:cs="Times New Roman"/>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4179" w:author="Robin Matthews" w:date="2021-07-14T12:24:00Z">
              <w:r w:rsidR="00426B37">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180" w:author="Robin Matthews" w:date="2021-07-14T12:24:00Z">
              <w:r w:rsidR="00A26296" w:rsidDel="00426B37">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76"/>
            <w:r w:rsidR="00A26296">
              <w:rPr>
                <w:rStyle w:val="Marquedecommentaire"/>
                <w:rFonts w:ascii="Times New Roman" w:hAnsi="Times New Roman" w:cstheme="minorBidi"/>
                <w:lang w:val="fr-FR" w:eastAsia="fr-FR"/>
              </w:rPr>
              <w:commentReference w:id="4176"/>
            </w:r>
            <w:r w:rsidRPr="00841A35">
              <w:rPr>
                <w:rFonts w:ascii="Times New Roman" w:hAnsi="Times New Roman" w:cs="Times New Roman"/>
                <w:color w:val="000000" w:themeColor="text1"/>
                <w:sz w:val="16"/>
                <w:szCs w:val="16"/>
                <w:lang w:val="en-GB" w:eastAsia="fr-FR"/>
              </w:rPr>
              <w:t xml:space="preserve"> and CMIP6 (Chapter 11 Supplementary Material </w:t>
            </w:r>
            <w:r w:rsidRPr="00D424AA">
              <w:rPr>
                <w:rFonts w:ascii="Times New Roman" w:hAnsi="Times New Roman" w:cs="Times New Roman"/>
                <w:color w:val="000000" w:themeColor="text1"/>
                <w:sz w:val="16"/>
                <w:szCs w:val="16"/>
                <w:lang w:val="en-GB" w:eastAsia="fr-FR"/>
              </w:rPr>
              <w:t xml:space="preserve">(11.SM)); and slight increase (less drying in SPEI-PM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eastAsia="fr-FR"/>
              </w:rPr>
              <w:t>(Naumann et al., 2018)</w:t>
            </w:r>
            <w:r w:rsidRPr="00D424AA">
              <w:rPr>
                <w:rFonts w:cs="Times New Roman"/>
                <w:color w:val="000000" w:themeColor="text1"/>
                <w:sz w:val="16"/>
                <w:szCs w:val="16"/>
                <w:lang w:val="en-GB"/>
              </w:rPr>
              <w:fldChar w:fldCharType="end"/>
            </w:r>
            <w:r w:rsidRPr="00FE4BC4">
              <w:rPr>
                <w:rFonts w:ascii="Times New Roman" w:hAnsi="Times New Roman" w:cs="Times New Roman"/>
                <w:color w:val="000000" w:themeColor="text1"/>
                <w:sz w:val="16"/>
                <w:szCs w:val="16"/>
                <w:lang w:eastAsia="fr-FR"/>
              </w:rPr>
              <w:t xml:space="preserve"> </w:t>
            </w:r>
          </w:p>
        </w:tc>
        <w:tc>
          <w:tcPr>
            <w:tcW w:w="2977" w:type="dxa"/>
            <w:shd w:val="clear" w:color="auto" w:fill="D9D9D9" w:themeFill="background1" w:themeFillShade="D9"/>
            <w:tcMar>
              <w:top w:w="40" w:type="dxa"/>
              <w:left w:w="40" w:type="dxa"/>
              <w:bottom w:w="40" w:type="dxa"/>
              <w:right w:w="40" w:type="dxa"/>
            </w:tcMar>
          </w:tcPr>
          <w:p w14:paraId="2189323E" w14:textId="31E6C5CF"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FE4BC4">
              <w:rPr>
                <w:rFonts w:cs="Times New Roman"/>
                <w:b/>
                <w:bCs/>
                <w:i/>
                <w:iCs/>
                <w:color w:val="000000" w:themeColor="text1"/>
                <w:sz w:val="16"/>
                <w:szCs w:val="16"/>
              </w:rPr>
              <w:t>Low confidence</w:t>
            </w:r>
            <w:r w:rsidRPr="00FE4BC4">
              <w:rPr>
                <w:rFonts w:cs="Times New Roman"/>
                <w:color w:val="000000" w:themeColor="text1"/>
                <w:sz w:val="16"/>
                <w:szCs w:val="16"/>
              </w:rPr>
              <w:t xml:space="preserve">: </w:t>
            </w:r>
            <w:r w:rsidRPr="00FE4BC4">
              <w:rPr>
                <w:rFonts w:cs="Times New Roman"/>
                <w:b/>
                <w:bCs/>
                <w:color w:val="000000" w:themeColor="text1"/>
                <w:sz w:val="16"/>
                <w:szCs w:val="16"/>
              </w:rPr>
              <w:t>Inconsistent</w:t>
            </w:r>
            <w:r w:rsidRPr="00FE4BC4">
              <w:rPr>
                <w:rFonts w:cs="Times New Roman"/>
                <w:color w:val="000000" w:themeColor="text1"/>
                <w:sz w:val="16"/>
                <w:szCs w:val="16"/>
              </w:rPr>
              <w:t xml:space="preserve"> signals. Inconsistent trends in duration vs frequency of soil moisture-based drought </w:t>
            </w:r>
            <w:r w:rsidRPr="00D424AA">
              <w:rPr>
                <w:rFonts w:ascii="Times New Roman" w:hAnsi="Times New Roman" w:cs="Times New Roman"/>
                <w:color w:val="000000" w:themeColor="text1"/>
                <w:sz w:val="16"/>
                <w:szCs w:val="16"/>
                <w:lang w:val="en-GB"/>
              </w:rPr>
              <w:t xml:space="preserve">events in CMIP5 </w:t>
            </w:r>
            <w:commentRangeStart w:id="4181"/>
            <w:r w:rsidRPr="00D424AA">
              <w:rPr>
                <w:rFonts w:cs="Times New Roman"/>
                <w:color w:val="000000" w:themeColor="text1"/>
                <w:sz w:val="16"/>
                <w:szCs w:val="16"/>
                <w:lang w:val="en-GB"/>
              </w:rPr>
              <w:fldChar w:fldCharType="begin" w:fldLock="1"/>
            </w:r>
            <w:ins w:id="4182" w:author="Robin Matthews" w:date="2021-07-14T12:24:00Z">
              <w:r w:rsidR="00426B37">
                <w:rPr>
                  <w:rFonts w:ascii="Times New Roman" w:hAnsi="Times New Roman"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4183" w:author="Robin Matthews" w:date="2021-07-14T12:24:00Z">
              <w:r w:rsidR="00FF6231" w:rsidDel="00426B37">
                <w:rPr>
                  <w:rFonts w:ascii="Times New Roman" w:hAnsi="Times New Roman" w:cs="Times New Roman"/>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4184" w:author="Robin Matthews" w:date="2021-07-14T12:24:00Z">
              <w:r w:rsidR="00426B37">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185" w:author="Robin Matthews" w:date="2021-07-14T12:24:00Z">
              <w:r w:rsidR="00A26296" w:rsidDel="00426B37">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81"/>
            <w:r w:rsidR="00A26296">
              <w:rPr>
                <w:rStyle w:val="Marquedecommentaire"/>
                <w:rFonts w:ascii="Times New Roman" w:hAnsi="Times New Roman" w:cstheme="minorBidi"/>
                <w:lang w:val="fr-FR" w:eastAsia="fr-FR"/>
              </w:rPr>
              <w:commentReference w:id="4181"/>
            </w:r>
            <w:r w:rsidRPr="00841A35">
              <w:rPr>
                <w:rFonts w:ascii="Times New Roman" w:hAnsi="Times New Roman" w:cs="Times New Roman"/>
                <w:color w:val="000000" w:themeColor="text1"/>
                <w:sz w:val="16"/>
                <w:szCs w:val="16"/>
                <w:lang w:val="en-GB" w:eastAsia="fr-FR"/>
              </w:rPr>
              <w:t xml:space="preserve">; slight mean soil moisture wetting in CMIP6 (Chapter 11 Supplementary Material (11.SM)); slight wetting of SPEI-PM based event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Naumann et al.,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w:t>
            </w:r>
          </w:p>
        </w:tc>
        <w:tc>
          <w:tcPr>
            <w:tcW w:w="2836" w:type="dxa"/>
            <w:shd w:val="clear" w:color="auto" w:fill="D9D9D9" w:themeFill="background1" w:themeFillShade="D9"/>
            <w:tcMar>
              <w:top w:w="40" w:type="dxa"/>
              <w:left w:w="40" w:type="dxa"/>
              <w:bottom w:w="40" w:type="dxa"/>
              <w:right w:w="40" w:type="dxa"/>
            </w:tcMar>
          </w:tcPr>
          <w:p w14:paraId="27594260" w14:textId="5BB41199"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Inconsistent </w:t>
            </w:r>
            <w:r w:rsidRPr="00D424AA">
              <w:rPr>
                <w:rFonts w:ascii="Times New Roman" w:hAnsi="Times New Roman" w:cs="Times New Roman"/>
                <w:color w:val="000000" w:themeColor="text1"/>
                <w:sz w:val="16"/>
                <w:szCs w:val="16"/>
                <w:lang w:val="en-GB"/>
              </w:rPr>
              <w:t xml:space="preserve">signals. Tendency towards wetting in CMIP6 soil moistur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Chapter 11 Supplementary Material (11.SM)); inconsistent signals in SPEI-PM </w:t>
            </w:r>
            <w:commentRangeStart w:id="4186"/>
            <w:r w:rsidRPr="00D424AA">
              <w:rPr>
                <w:rFonts w:cs="Times New Roman"/>
                <w:color w:val="000000" w:themeColor="text1"/>
                <w:sz w:val="16"/>
                <w:szCs w:val="16"/>
                <w:lang w:val="en-GB"/>
              </w:rPr>
              <w:fldChar w:fldCharType="begin" w:fldLock="1"/>
            </w:r>
            <w:ins w:id="4187" w:author="Robin Matthews" w:date="2021-07-14T12:25:00Z">
              <w:r w:rsidR="000A22A6">
                <w:rPr>
                  <w:rFonts w:ascii="Times New Roman" w:hAnsi="Times New Roman" w:cs="Times New Roman"/>
                  <w:color w:val="000000" w:themeColor="text1"/>
                  <w:sz w:val="16"/>
                  <w:szCs w:val="16"/>
                  <w:lang w:val="en-GB" w:eastAsia="fr-FR"/>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manualFormatting" : "(Vicente-Serrano et al., 2020c)", "plainTextFormattedCitation" : "(Vicente-Serrano et al., 2020a)", "previouslyFormattedCitation" : "(Vicente-Serrano et al., 2020a)" }, "properties" : { "noteIndex" : 0 }, "schema" : "https://github.com/citation-style-language/schema/raw/master/csl-citation.json" }</w:instrText>
              </w:r>
            </w:ins>
            <w:del w:id="4188" w:author="Robin Matthews" w:date="2021-07-14T12:25:00Z">
              <w:r w:rsidR="00FF6231" w:rsidDel="000A22A6">
                <w:rPr>
                  <w:rFonts w:ascii="Times New Roman" w:hAnsi="Times New Roman" w:cs="Times New Roman"/>
                  <w:color w:val="000000" w:themeColor="text1"/>
                  <w:sz w:val="16"/>
                  <w:szCs w:val="16"/>
                  <w:lang w:val="en-GB" w:eastAsia="fr-FR"/>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plainTextFormattedCitation" : "(Vicente-Serrano et al., 2020a)", "previouslyFormattedCitation" : "(Vicente-Serrano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Vicente-Serrano et al., 2020</w:t>
            </w:r>
            <w:ins w:id="4189" w:author="Robin Matthews" w:date="2021-07-14T12:25:00Z">
              <w:r w:rsidR="000A22A6">
                <w:rPr>
                  <w:rFonts w:ascii="Times New Roman" w:hAnsi="Times New Roman" w:cs="Times New Roman"/>
                  <w:noProof/>
                  <w:color w:val="000000" w:themeColor="text1"/>
                  <w:sz w:val="16"/>
                  <w:szCs w:val="16"/>
                  <w:lang w:val="en-GB"/>
                </w:rPr>
                <w:t>c</w:t>
              </w:r>
            </w:ins>
            <w:del w:id="4190" w:author="Robin Matthews" w:date="2021-07-14T12:25:00Z">
              <w:r w:rsidR="00A26296" w:rsidDel="000A22A6">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86"/>
            <w:r w:rsidR="00A26296">
              <w:rPr>
                <w:rStyle w:val="Marquedecommentaire"/>
                <w:rFonts w:ascii="Times New Roman" w:hAnsi="Times New Roman" w:cstheme="minorBidi"/>
                <w:lang w:val="fr-FR" w:eastAsia="fr-FR"/>
              </w:rPr>
              <w:commentReference w:id="4186"/>
            </w:r>
          </w:p>
          <w:p w14:paraId="26542C27"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062E8E64"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tc>
      </w:tr>
      <w:tr w:rsidR="00D376F0" w:rsidRPr="00F1665C" w14:paraId="524165E4" w14:textId="77777777" w:rsidTr="00723657">
        <w:tc>
          <w:tcPr>
            <w:tcW w:w="896" w:type="dxa"/>
            <w:vMerge/>
          </w:tcPr>
          <w:p w14:paraId="3C5E1896"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00E1FC1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YDR</w:t>
            </w:r>
          </w:p>
        </w:tc>
        <w:tc>
          <w:tcPr>
            <w:tcW w:w="1987" w:type="dxa"/>
            <w:tcBorders>
              <w:top w:val="single" w:sz="4" w:space="0" w:color="auto"/>
            </w:tcBorders>
            <w:shd w:val="clear" w:color="auto" w:fill="D9D9D9" w:themeFill="background1" w:themeFillShade="D9"/>
          </w:tcPr>
          <w:p w14:paraId="7890269D" w14:textId="678CA96F"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color w:val="000000" w:themeColor="text1"/>
                <w:sz w:val="16"/>
                <w:szCs w:val="16"/>
                <w:lang w:val="en-GB"/>
              </w:rPr>
              <w:t>Low confidence:</w:t>
            </w:r>
            <w:r w:rsidRPr="00D424AA">
              <w:rPr>
                <w:rFonts w:ascii="Times New Roman" w:hAnsi="Times New Roman" w:cs="Times New Roman"/>
                <w:iCs/>
                <w:color w:val="000000" w:themeColor="text1"/>
                <w:sz w:val="16"/>
                <w:szCs w:val="16"/>
                <w:lang w:val="en-GB"/>
              </w:rPr>
              <w:t xml:space="preserve"> </w:t>
            </w:r>
            <w:r w:rsidRPr="00D424AA">
              <w:rPr>
                <w:rFonts w:ascii="Times New Roman" w:hAnsi="Times New Roman" w:cs="Times New Roman"/>
                <w:b/>
                <w:bCs/>
                <w:iCs/>
                <w:color w:val="000000" w:themeColor="text1"/>
                <w:sz w:val="16"/>
                <w:szCs w:val="16"/>
                <w:lang w:val="en-GB"/>
              </w:rPr>
              <w:t>Limited evidence.</w:t>
            </w:r>
            <w:r w:rsidRPr="00D424AA">
              <w:rPr>
                <w:rFonts w:ascii="Times New Roman" w:hAnsi="Times New Roman" w:cs="Times New Roman"/>
                <w:iCs/>
                <w:color w:val="000000" w:themeColor="text1"/>
                <w:sz w:val="16"/>
                <w:szCs w:val="16"/>
                <w:lang w:val="en-GB"/>
              </w:rPr>
              <w:t xml:space="preserve"> Decrease in streamflow from 1950-</w:t>
            </w:r>
            <w:r w:rsidRPr="00D424AA">
              <w:rPr>
                <w:rFonts w:ascii="Times New Roman" w:hAnsi="Times New Roman" w:cs="Times New Roman"/>
                <w:iCs/>
                <w:color w:val="000000" w:themeColor="text1"/>
                <w:sz w:val="16"/>
                <w:szCs w:val="16"/>
                <w:lang w:val="en-GB"/>
              </w:rPr>
              <w:lastRenderedPageBreak/>
              <w:t xml:space="preserve">2012 in southern part of domain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Dai and Zhao, 2017)</w:t>
            </w:r>
            <w:r w:rsidRPr="00D424AA">
              <w:rPr>
                <w:rFonts w:cs="Times New Roman"/>
                <w:iCs/>
                <w:color w:val="000000" w:themeColor="text1"/>
                <w:sz w:val="16"/>
                <w:szCs w:val="16"/>
                <w:lang w:val="en-GB"/>
              </w:rPr>
              <w:fldChar w:fldCharType="end"/>
            </w:r>
          </w:p>
        </w:tc>
        <w:tc>
          <w:tcPr>
            <w:tcW w:w="2125" w:type="dxa"/>
            <w:tcBorders>
              <w:top w:val="single" w:sz="4" w:space="0" w:color="auto"/>
            </w:tcBorders>
            <w:shd w:val="clear" w:color="auto" w:fill="D9D9D9" w:themeFill="background1" w:themeFillShade="D9"/>
          </w:tcPr>
          <w:p w14:paraId="4D263A57" w14:textId="77777777" w:rsidR="00D376F0" w:rsidRPr="00D424AA" w:rsidRDefault="00D376F0" w:rsidP="00D424AA">
            <w:pPr>
              <w:rPr>
                <w:rFonts w:ascii="Times New Roman" w:hAnsi="Times New Roman" w:cs="Times New Roman"/>
                <w:b/>
                <w:bCs/>
                <w:iCs/>
                <w:color w:val="000000" w:themeColor="text1"/>
                <w:sz w:val="16"/>
                <w:szCs w:val="16"/>
                <w:lang w:val="en-GB"/>
              </w:rPr>
            </w:pPr>
            <w:r w:rsidRPr="00D424AA">
              <w:rPr>
                <w:rFonts w:ascii="Times New Roman" w:hAnsi="Times New Roman" w:cs="Times New Roman"/>
                <w:b/>
                <w:bCs/>
                <w:i/>
                <w:color w:val="000000" w:themeColor="text1"/>
                <w:sz w:val="16"/>
                <w:szCs w:val="16"/>
                <w:lang w:val="en-GB"/>
              </w:rPr>
              <w:lastRenderedPageBreak/>
              <w:t xml:space="preserve">Low confidence: </w:t>
            </w:r>
            <w:r w:rsidRPr="00D424AA">
              <w:rPr>
                <w:rFonts w:ascii="Times New Roman" w:hAnsi="Times New Roman" w:cs="Times New Roman"/>
                <w:b/>
                <w:bCs/>
                <w:iCs/>
                <w:color w:val="000000" w:themeColor="text1"/>
                <w:sz w:val="16"/>
                <w:szCs w:val="16"/>
                <w:lang w:val="en-GB"/>
              </w:rPr>
              <w:t>Limited evidence</w:t>
            </w:r>
          </w:p>
          <w:p w14:paraId="4E98F0C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977" w:type="dxa"/>
            <w:shd w:val="clear" w:color="auto" w:fill="D9D9D9" w:themeFill="background1" w:themeFillShade="D9"/>
            <w:tcMar>
              <w:top w:w="40" w:type="dxa"/>
              <w:left w:w="40" w:type="dxa"/>
              <w:bottom w:w="40" w:type="dxa"/>
              <w:right w:w="40" w:type="dxa"/>
            </w:tcMar>
          </w:tcPr>
          <w:p w14:paraId="5C5AB01A" w14:textId="1341501B" w:rsidR="00D376F0" w:rsidRPr="00FE4BC4" w:rsidRDefault="00D376F0" w:rsidP="00D424AA">
            <w:pPr>
              <w:spacing w:line="276" w:lineRule="auto"/>
              <w:rPr>
                <w:rFonts w:ascii="Times New Roman" w:hAnsi="Times New Roman" w:cs="Times New Roman"/>
                <w:color w:val="000000" w:themeColor="text1"/>
                <w:sz w:val="16"/>
                <w:szCs w:val="16"/>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xml:space="preserve">: </w:t>
            </w:r>
            <w:r w:rsidRPr="00D424AA">
              <w:rPr>
                <w:rFonts w:ascii="Times New Roman" w:hAnsi="Times New Roman" w:cs="Times New Roman"/>
                <w:b/>
                <w:color w:val="000000" w:themeColor="text1"/>
                <w:sz w:val="16"/>
                <w:szCs w:val="16"/>
                <w:lang w:val="en-GB"/>
              </w:rPr>
              <w:t xml:space="preserve">Limited evidence. </w:t>
            </w:r>
            <w:r w:rsidRPr="00D424AA">
              <w:rPr>
                <w:rFonts w:ascii="Times New Roman" w:hAnsi="Times New Roman"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ascii="Times New Roman" w:hAnsi="Times New Roman"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ascii="Times New Roman" w:hAnsi="Times New Roman" w:cs="Times New Roman"/>
                <w:bCs/>
                <w:noProof/>
                <w:color w:val="000000" w:themeColor="text1"/>
                <w:sz w:val="16"/>
                <w:szCs w:val="16"/>
              </w:rPr>
              <w:t>(Touma et al., 2015)</w:t>
            </w:r>
            <w:r w:rsidRPr="00D424AA">
              <w:rPr>
                <w:rFonts w:cs="Times New Roman"/>
                <w:bCs/>
                <w:color w:val="000000" w:themeColor="text1"/>
                <w:sz w:val="16"/>
                <w:szCs w:val="16"/>
                <w:lang w:val="en-GB"/>
              </w:rPr>
              <w:fldChar w:fldCharType="end"/>
            </w:r>
          </w:p>
        </w:tc>
        <w:tc>
          <w:tcPr>
            <w:tcW w:w="2977" w:type="dxa"/>
            <w:shd w:val="clear" w:color="auto" w:fill="D9D9D9" w:themeFill="background1" w:themeFillShade="D9"/>
            <w:tcMar>
              <w:top w:w="40" w:type="dxa"/>
              <w:left w:w="40" w:type="dxa"/>
              <w:bottom w:w="40" w:type="dxa"/>
              <w:right w:w="40" w:type="dxa"/>
            </w:tcMar>
          </w:tcPr>
          <w:p w14:paraId="1E22C82A" w14:textId="71DC40D4" w:rsidR="00D376F0" w:rsidRPr="00D74FF3" w:rsidRDefault="00D376F0" w:rsidP="00D424AA">
            <w:pPr>
              <w:spacing w:line="276" w:lineRule="auto"/>
              <w:rPr>
                <w:rFonts w:ascii="Times New Roman" w:hAnsi="Times New Roman" w:cs="Times New Roman"/>
                <w:color w:val="000000" w:themeColor="text1"/>
                <w:sz w:val="16"/>
                <w:szCs w:val="16"/>
                <w:lang w:val="fr-FR"/>
              </w:rPr>
            </w:pPr>
            <w:r w:rsidRPr="00FE4BC4">
              <w:rPr>
                <w:rFonts w:ascii="Times New Roman" w:hAnsi="Times New Roman" w:cs="Times New Roman"/>
                <w:b/>
                <w:bCs/>
                <w:i/>
                <w:iCs/>
                <w:color w:val="000000" w:themeColor="text1"/>
                <w:sz w:val="16"/>
                <w:szCs w:val="16"/>
              </w:rPr>
              <w:t>Low confidence</w:t>
            </w:r>
            <w:r w:rsidRPr="00FE4BC4">
              <w:rPr>
                <w:rFonts w:ascii="Times New Roman" w:hAnsi="Times New Roman" w:cs="Times New Roman"/>
                <w:b/>
                <w:bCs/>
                <w:color w:val="000000" w:themeColor="text1"/>
                <w:sz w:val="16"/>
                <w:szCs w:val="16"/>
              </w:rPr>
              <w:t>: Limited evidence and inconsistent trends</w:t>
            </w:r>
            <w:r w:rsidRPr="00FE4BC4">
              <w:rPr>
                <w:rFonts w:ascii="Times New Roman" w:hAnsi="Times New Roman" w:cs="Times New Roman"/>
                <w:color w:val="000000" w:themeColor="text1"/>
                <w:sz w:val="16"/>
                <w:szCs w:val="16"/>
              </w:rPr>
              <w:t xml:space="preserve"> in mean runoff in two </w:t>
            </w:r>
            <w:r w:rsidRPr="00FE4BC4">
              <w:rPr>
                <w:rFonts w:ascii="Times New Roman" w:hAnsi="Times New Roman" w:cs="Times New Roman"/>
                <w:color w:val="000000" w:themeColor="text1"/>
                <w:sz w:val="16"/>
                <w:szCs w:val="16"/>
              </w:rPr>
              <w:lastRenderedPageBreak/>
              <w:t xml:space="preserve">studie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fr-FR"/>
              </w:rPr>
              <w:t>(Touma et al., 2015; Cook et al., 2020)</w:t>
            </w:r>
            <w:r w:rsidRPr="00D424AA">
              <w:rPr>
                <w:rFonts w:cs="Times New Roman"/>
                <w:color w:val="000000" w:themeColor="text1"/>
                <w:sz w:val="16"/>
                <w:szCs w:val="16"/>
                <w:lang w:val="en-GB"/>
              </w:rPr>
              <w:fldChar w:fldCharType="end"/>
            </w:r>
          </w:p>
        </w:tc>
        <w:tc>
          <w:tcPr>
            <w:tcW w:w="2836" w:type="dxa"/>
            <w:shd w:val="clear" w:color="auto" w:fill="D9D9D9" w:themeFill="background1" w:themeFillShade="D9"/>
            <w:tcMar>
              <w:top w:w="40" w:type="dxa"/>
              <w:left w:w="40" w:type="dxa"/>
              <w:bottom w:w="40" w:type="dxa"/>
              <w:right w:w="40" w:type="dxa"/>
            </w:tcMar>
          </w:tcPr>
          <w:p w14:paraId="3765AA42" w14:textId="5ECB1DDA" w:rsidR="00D376F0" w:rsidRPr="00FE4BC4" w:rsidRDefault="00D376F0" w:rsidP="00D424AA">
            <w:pPr>
              <w:spacing w:line="276" w:lineRule="auto"/>
              <w:rPr>
                <w:rFonts w:ascii="Times New Roman" w:hAnsi="Times New Roman" w:cs="Times New Roman"/>
                <w:b/>
                <w:bCs/>
                <w:color w:val="000000" w:themeColor="text1"/>
                <w:sz w:val="16"/>
                <w:szCs w:val="16"/>
              </w:rPr>
            </w:pPr>
            <w:r w:rsidRPr="00D74FF3">
              <w:rPr>
                <w:rFonts w:ascii="Times New Roman" w:hAnsi="Times New Roman" w:cs="Times New Roman"/>
                <w:b/>
                <w:bCs/>
                <w:i/>
                <w:iCs/>
                <w:color w:val="000000" w:themeColor="text1"/>
                <w:sz w:val="16"/>
                <w:szCs w:val="16"/>
                <w:lang w:val="fr-FR"/>
              </w:rPr>
              <w:lastRenderedPageBreak/>
              <w:t>Low confidence</w:t>
            </w:r>
            <w:r w:rsidRPr="00D74FF3">
              <w:rPr>
                <w:rFonts w:ascii="Times New Roman" w:hAnsi="Times New Roman" w:cs="Times New Roman"/>
                <w:color w:val="000000" w:themeColor="text1"/>
                <w:sz w:val="16"/>
                <w:szCs w:val="16"/>
                <w:lang w:val="fr-FR"/>
              </w:rPr>
              <w:t xml:space="preserve">: </w:t>
            </w:r>
            <w:r w:rsidRPr="00D74FF3">
              <w:rPr>
                <w:rFonts w:ascii="Times New Roman" w:hAnsi="Times New Roman" w:cs="Times New Roman"/>
                <w:b/>
                <w:bCs/>
                <w:color w:val="000000" w:themeColor="text1"/>
                <w:sz w:val="16"/>
                <w:szCs w:val="16"/>
                <w:lang w:val="fr-FR"/>
              </w:rPr>
              <w:t>Inconsistent</w:t>
            </w:r>
            <w:r w:rsidRPr="00D74FF3">
              <w:rPr>
                <w:rFonts w:ascii="Times New Roman" w:hAnsi="Times New Roman" w:cs="Times New Roman"/>
                <w:color w:val="000000" w:themeColor="text1"/>
                <w:sz w:val="16"/>
                <w:szCs w:val="16"/>
                <w:lang w:val="fr-FR"/>
              </w:rPr>
              <w:t xml:space="preserve"> projections and/or non-robust changes</w:t>
            </w:r>
            <w:r w:rsidRPr="00D74FF3">
              <w:rPr>
                <w:rFonts w:ascii="Times New Roman" w:hAnsi="Times New Roman" w:cs="Times New Roman"/>
                <w:b/>
                <w:bCs/>
                <w:color w:val="000000" w:themeColor="text1"/>
                <w:sz w:val="16"/>
                <w:szCs w:val="16"/>
                <w:lang w:val="fr-FR"/>
              </w:rPr>
              <w:t xml:space="preserve"> </w:t>
            </w:r>
            <w:r w:rsidRPr="00D424AA">
              <w:rPr>
                <w:rFonts w:cs="Times New Roman"/>
                <w:b/>
                <w:bCs/>
                <w:color w:val="000000" w:themeColor="text1"/>
                <w:sz w:val="16"/>
                <w:szCs w:val="16"/>
                <w:lang w:val="en-GB"/>
              </w:rPr>
              <w:fldChar w:fldCharType="begin" w:fldLock="1"/>
            </w:r>
            <w:r w:rsidR="00FF6231">
              <w:rPr>
                <w:rFonts w:ascii="Times New Roman" w:hAnsi="Times New Roman" w:cs="Times New Roman"/>
                <w:b/>
                <w:bCs/>
                <w:color w:val="000000" w:themeColor="text1"/>
                <w:sz w:val="16"/>
                <w:szCs w:val="16"/>
                <w:lang w:val="fr-FR"/>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w:instrText>
            </w:r>
            <w:r w:rsidR="00FF6231" w:rsidRPr="006A2665">
              <w:rPr>
                <w:rFonts w:ascii="Times New Roman" w:hAnsi="Times New Roman" w:cs="Times New Roman"/>
                <w:b/>
                <w:bCs/>
                <w:color w:val="000000" w:themeColor="text1"/>
                <w:sz w:val="16"/>
                <w:szCs w:val="16"/>
                <w:lang w:val="en-GB"/>
              </w:rPr>
              <w:instrText>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Giuntoli et al., 2015; Touma et al., 2015; Cook et al., 2020)", "plainTextFormattedCitation" : "(Giuntoli et al., 2015; Touma et al., 2015; Cook et al., 2020)", "previouslyFormattedCitation" : "(Giuntoli et al., 2015; Touma et al., 2015; Cook et al., 2020)" }, "properties" : { "noteIndex" : 0 }, "schema" : "https://github.com/citation-style-language/schema/raw/master/csl-citation.json" }</w:instrText>
            </w:r>
            <w:r w:rsidRPr="00D424AA">
              <w:rPr>
                <w:rFonts w:cs="Times New Roman"/>
                <w:b/>
                <w:bCs/>
                <w:color w:val="000000" w:themeColor="text1"/>
                <w:sz w:val="16"/>
                <w:szCs w:val="16"/>
                <w:lang w:val="en-GB"/>
              </w:rPr>
              <w:fldChar w:fldCharType="separate"/>
            </w:r>
            <w:r w:rsidR="00A26296">
              <w:rPr>
                <w:rFonts w:ascii="Times New Roman" w:hAnsi="Times New Roman" w:cs="Times New Roman"/>
                <w:bCs/>
                <w:noProof/>
                <w:color w:val="000000" w:themeColor="text1"/>
                <w:sz w:val="16"/>
                <w:szCs w:val="16"/>
              </w:rPr>
              <w:t xml:space="preserve">(Giuntoli et al., </w:t>
            </w:r>
            <w:r w:rsidR="00A26296">
              <w:rPr>
                <w:rFonts w:ascii="Times New Roman" w:hAnsi="Times New Roman" w:cs="Times New Roman"/>
                <w:bCs/>
                <w:noProof/>
                <w:color w:val="000000" w:themeColor="text1"/>
                <w:sz w:val="16"/>
                <w:szCs w:val="16"/>
              </w:rPr>
              <w:lastRenderedPageBreak/>
              <w:t>2015; Touma et al., 2015; Cook et al., 2020)</w:t>
            </w:r>
            <w:r w:rsidRPr="00D424AA">
              <w:rPr>
                <w:rFonts w:cs="Times New Roman"/>
                <w:b/>
                <w:bCs/>
                <w:color w:val="000000" w:themeColor="text1"/>
                <w:sz w:val="16"/>
                <w:szCs w:val="16"/>
                <w:lang w:val="en-GB"/>
              </w:rPr>
              <w:fldChar w:fldCharType="end"/>
            </w:r>
          </w:p>
        </w:tc>
      </w:tr>
      <w:tr w:rsidR="00D376F0" w:rsidRPr="00F1665C" w14:paraId="3F47F2C6" w14:textId="77777777" w:rsidTr="00723657">
        <w:trPr>
          <w:trHeight w:val="801"/>
        </w:trPr>
        <w:tc>
          <w:tcPr>
            <w:tcW w:w="896" w:type="dxa"/>
            <w:vMerge w:val="restart"/>
          </w:tcPr>
          <w:p w14:paraId="31EEB358" w14:textId="77777777" w:rsidR="00D376F0" w:rsidRPr="00FE4BC4" w:rsidRDefault="00D376F0" w:rsidP="00841A35">
            <w:pPr>
              <w:rPr>
                <w:rFonts w:ascii="Times New Roman" w:hAnsi="Times New Roman" w:cs="Times New Roman"/>
                <w:color w:val="000000" w:themeColor="text1"/>
                <w:sz w:val="16"/>
                <w:szCs w:val="16"/>
              </w:rPr>
            </w:pPr>
            <w:r w:rsidRPr="00FE4BC4">
              <w:rPr>
                <w:rFonts w:ascii="Times New Roman" w:hAnsi="Times New Roman" w:cs="Times New Roman"/>
                <w:color w:val="000000" w:themeColor="text1"/>
                <w:sz w:val="16"/>
                <w:szCs w:val="16"/>
              </w:rPr>
              <w:lastRenderedPageBreak/>
              <w:t>South Eastern Africa (SEAF)</w:t>
            </w:r>
          </w:p>
        </w:tc>
        <w:tc>
          <w:tcPr>
            <w:tcW w:w="798" w:type="dxa"/>
          </w:tcPr>
          <w:p w14:paraId="2D6316CE" w14:textId="77777777" w:rsidR="00D376F0" w:rsidRPr="00FE4BC4" w:rsidRDefault="00D376F0" w:rsidP="00D424AA">
            <w:pPr>
              <w:rPr>
                <w:rFonts w:ascii="Times New Roman" w:hAnsi="Times New Roman" w:cs="Times New Roman"/>
                <w:color w:val="000000" w:themeColor="text1"/>
                <w:sz w:val="16"/>
                <w:szCs w:val="16"/>
              </w:rPr>
            </w:pPr>
            <w:r w:rsidRPr="00FE4BC4">
              <w:rPr>
                <w:rFonts w:ascii="Times New Roman" w:hAnsi="Times New Roman" w:cs="Times New Roman"/>
                <w:color w:val="000000" w:themeColor="text1"/>
                <w:sz w:val="16"/>
                <w:szCs w:val="16"/>
              </w:rPr>
              <w:t>MET</w:t>
            </w:r>
          </w:p>
        </w:tc>
        <w:tc>
          <w:tcPr>
            <w:tcW w:w="1987" w:type="dxa"/>
            <w:shd w:val="clear" w:color="auto" w:fill="D9D9D9" w:themeFill="background1" w:themeFillShade="D9"/>
          </w:tcPr>
          <w:p w14:paraId="4D6E9C86" w14:textId="1393D856" w:rsidR="00D376F0" w:rsidRPr="00841A35" w:rsidRDefault="00D376F0" w:rsidP="00D424AA">
            <w:pPr>
              <w:rPr>
                <w:rFonts w:ascii="Times New Roman" w:hAnsi="Times New Roman" w:cs="Times New Roman"/>
                <w:color w:val="000000" w:themeColor="text1"/>
                <w:sz w:val="16"/>
                <w:szCs w:val="16"/>
                <w:lang w:val="en-GB"/>
              </w:rPr>
            </w:pPr>
            <w:r w:rsidRPr="00FE4BC4">
              <w:rPr>
                <w:rFonts w:ascii="Times New Roman" w:hAnsi="Times New Roman" w:cs="Times New Roman"/>
                <w:b/>
                <w:bCs/>
                <w:i/>
                <w:iCs/>
                <w:color w:val="000000" w:themeColor="text1"/>
                <w:sz w:val="16"/>
                <w:szCs w:val="16"/>
              </w:rPr>
              <w:t>Low confidence:</w:t>
            </w:r>
            <w:r w:rsidRPr="00FE4BC4">
              <w:rPr>
                <w:rFonts w:ascii="Times New Roman" w:hAnsi="Times New Roman" w:cs="Times New Roman"/>
                <w:color w:val="000000" w:themeColor="text1"/>
                <w:sz w:val="16"/>
                <w:szCs w:val="16"/>
              </w:rPr>
              <w:t xml:space="preserve"> </w:t>
            </w:r>
            <w:r w:rsidRPr="00FE4BC4">
              <w:rPr>
                <w:rFonts w:ascii="Times New Roman" w:hAnsi="Times New Roman" w:cs="Times New Roman"/>
                <w:b/>
                <w:bCs/>
                <w:color w:val="000000" w:themeColor="text1"/>
                <w:sz w:val="16"/>
                <w:szCs w:val="16"/>
              </w:rPr>
              <w:t>Inconsistent  trends</w:t>
            </w:r>
            <w:r w:rsidRPr="00FE4BC4">
              <w:rPr>
                <w:rFonts w:ascii="Times New Roman" w:hAnsi="Times New Roman" w:cs="Times New Roman"/>
                <w:color w:val="000000" w:themeColor="text1"/>
                <w:sz w:val="16"/>
                <w:szCs w:val="16"/>
              </w:rPr>
              <w:t xml:space="preserve"> in S</w:t>
            </w:r>
            <w:r w:rsidRPr="00D424AA">
              <w:rPr>
                <w:rFonts w:ascii="Times New Roman" w:hAnsi="Times New Roman" w:cs="Times New Roman"/>
                <w:color w:val="000000" w:themeColor="text1"/>
                <w:sz w:val="16"/>
                <w:szCs w:val="16"/>
                <w:lang w:val="en-GB"/>
              </w:rPr>
              <w:t xml:space="preserve">PI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Spinoni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but occurrence of stro</w:t>
            </w:r>
            <w:r w:rsidRPr="00D424AA">
              <w:rPr>
                <w:rFonts w:ascii="Times New Roman" w:hAnsi="Times New Roman" w:cs="Times New Roman"/>
                <w:color w:val="000000" w:themeColor="text1"/>
                <w:sz w:val="16"/>
                <w:szCs w:val="16"/>
                <w:lang w:val="en-GB" w:eastAsia="fr-FR"/>
              </w:rPr>
              <w:t xml:space="preserve">ng drought events in recent years </w:t>
            </w:r>
            <w:commentRangeStart w:id="4191"/>
            <w:r w:rsidRPr="00D424AA">
              <w:rPr>
                <w:rFonts w:cs="Times New Roman"/>
                <w:color w:val="000000" w:themeColor="text1"/>
                <w:sz w:val="16"/>
                <w:szCs w:val="16"/>
                <w:lang w:val="en-GB"/>
              </w:rPr>
              <w:fldChar w:fldCharType="begin" w:fldLock="1"/>
            </w:r>
            <w:ins w:id="4192" w:author="Robin Matthews" w:date="2021-07-14T15:54:00Z">
              <w:r w:rsidR="006B1564">
                <w:rPr>
                  <w:rFonts w:ascii="Times New Roman" w:hAnsi="Times New Roman" w:cs="Times New Roman"/>
                  <w:color w:val="000000" w:themeColor="text1"/>
                  <w:sz w:val="16"/>
                  <w:szCs w:val="16"/>
                  <w:lang w:val="en-GB" w:eastAsia="fr-FR"/>
                </w:rPr>
                <w:instrText>ADDIN CSL_CITATION { "citationItems" : [ { "id" : "ITEM-1", "itemData" : { "author" : [ { "dropping-particle" : "", "family" : "Nicholson", "given" : "Sharon E", "non-dropping-particle" : "", "parse-names" : false, "suffix" : "" } ], "container-title" : "Reviews of Geophysics", "id" : "ITEM-1", "issue" : "3", "issued" : { "date-parts" : [ [ "2017" ] ] }, "page" : "590-635", "publisher" : "Wiley Online Library", "title" : "Climate and climatic variability of rainfall over eastern Africa", "translator" : [ { "dropping-particle" : "", "family" : "S404", "given" : "", "non-dropping-particle" : "", "parse-names" : false, "suffix" : "" } ], "type" : "article-journal", "volume" : "55" }, "uris" : [ "http://www.mendeley.com/documents/?uuid=2e4924e2-b52d-4999-bbdd-b3c43687a834" ] }, { "id" : "ITEM-2", "itemData" : { "DOI" : "10.1038/sdata.2015.50", "author" : [ { "dropping-particle" : "", "family" : "Funk", "given" : "Chris", "non-dropping-particle" : "", "parse-names" : false, "suffix" : "" }, { "dropping-particle" : "", "family" : "Nicholson", "given" : "Sharon E", "non-dropping-particle" : "", "parse-names" : false, "suffix" : "" }, { "dropping-particle" : "", "family" : "Landsfeld", "given" : "Martin", "non-dropping-particle" : "", "parse-names" : false, "suffix" : "" }, { "dropping-particle" : "", "family" : "Klotter", "given" : "Douglas", "non-dropping-particle" : "", "parse-names" : false, "suffix" : "" }, { "dropping-particle" : "", "family" : "Peterson", "given" : "Pete", "non-dropping-particle" : "", "parse-names" : false, "suffix" : "" }, { "dropping-particle" : "", "family" : "Harrison", "given" : "Laura", "non-dropping-particle" : "", "parse-names" : false, "suffix" : "" } ], "container-title" : "Scientific Data", "id" : "ITEM-2", "issued" : { "date-parts" : [ [ "2015", "9", "29" ] ] }, "page" : "150050", "publisher" : "The Author(s)", "title" : "The Centennial Trends Greater Horn of Africa precipitation dataset", "translator" : [ { "dropping-particle" : "", "family" : "S151", "given" : "", "non-dropping-particle" : "", "parse-names" : false, "suffix" : "" } ], "type" : "article-journal", "volume" : "2" }, "uris" : [ "http://www.mendeley.com/documents/?uuid=2fc86a74-2efd-4d8c-877c-744c618b808b" ] } ], "mendeley" : { "formattedCitation" : "(Funk et al., 2015a; Nicholson, 2017)", "manualFormatting" : "(Funk et al., 2015b; Nicholson, 2017)", "plainTextFormattedCitation" : "(Funk et al., 2015a; Nicholson, 2017)", "previouslyFormattedCitation" : "(Funk et al., 2015a; Nicholson, 2017)" }, "properties" : { "noteIndex" : 0 }, "schema" : "https://github.com/citation-style-language/schema/raw/master/csl-citation.json" }</w:instrText>
              </w:r>
            </w:ins>
            <w:del w:id="4193" w:author="Robin Matthews" w:date="2021-07-14T15:54:00Z">
              <w:r w:rsidR="00FF6231" w:rsidDel="006B1564">
                <w:rPr>
                  <w:rFonts w:ascii="Times New Roman" w:hAnsi="Times New Roman" w:cs="Times New Roman"/>
                  <w:color w:val="000000" w:themeColor="text1"/>
                  <w:sz w:val="16"/>
                  <w:szCs w:val="16"/>
                  <w:lang w:val="en-GB" w:eastAsia="fr-FR"/>
                </w:rPr>
                <w:delInstrText>ADDIN CSL_CITATION { "citationItems" : [ { "id" : "ITEM-1", "itemData" : { "author" : [ { "dropping-particle" : "", "family" : "Nicholson", "given" : "Sharon E", "non-dropping-particle" : "", "parse-names" : false, "suffix" : "" } ], "container-title" : "Reviews of Geophysics", "id" : "ITEM-1", "issue" : "3", "issued" : { "date-parts" : [ [ "2017" ] ] }, "page" : "590-635", "publisher" : "Wiley Online Library", "title" : "Climate and climatic variability of rainfall over eastern Africa", "translator" : [ { "dropping-particle" : "", "family" : "S404", "given" : "", "non-dropping-particle" : "", "parse-names" : false, "suffix" : "" } ], "type" : "article-journal", "volume" : "55" }, "uris" : [ "http://www.mendeley.com/documents/?uuid=2e4924e2-b52d-4999-bbdd-b3c43687a834" ] }, { "id" : "ITEM-2", "itemData" : { "DOI" : "10.1038/sdata.2015.50", "author" : [ { "dropping-particle" : "", "family" : "Funk", "given" : "Chris", "non-dropping-particle" : "", "parse-names" : false, "suffix" : "" }, { "dropping-particle" : "", "family" : "Nicholson", "given" : "Sharon E", "non-dropping-particle" : "", "parse-names" : false, "suffix" : "" }, { "dropping-particle" : "", "family" : "Landsfeld", "given" : "Martin", "non-dropping-particle" : "", "parse-names" : false, "suffix" : "" }, { "dropping-particle" : "", "family" : "Klotter", "given" : "Douglas", "non-dropping-particle" : "", "parse-names" : false, "suffix" : "" }, { "dropping-particle" : "", "family" : "Peterson", "given" : "Pete", "non-dropping-particle" : "", "parse-names" : false, "suffix" : "" }, { "dropping-particle" : "", "family" : "Harrison", "given" : "Laura", "non-dropping-particle" : "", "parse-names" : false, "suffix" : "" } ], "container-title" : "Scientific Data", "id" : "ITEM-2", "issued" : { "date-parts" : [ [ "2015", "9", "29" ] ] }, "page" : "150050", "publisher" : "The Author(s)", "title" : "The Centennial Trends Greater Horn of Africa precipitation dataset", "translator" : [ { "dropping-particle" : "", "family" : "S151", "given" : "", "non-dropping-particle" : "", "parse-names" : false, "suffix" : "" } ], "type" : "article-journal", "volume" : "2" }, "uris" : [ "http://www.mendeley.com/documents/?uuid=2fc86a74-2efd-4d8c-877c-744c618b808b" ] } ], "mendeley" : { "formattedCitation" : "(Funk et al., 2015a; Nicholson, 2017)", "plainTextFormattedCitation" : "(Funk et al., 2015a; Nicholson, 2017)", "previouslyFormattedCitation" : "(Funk et al., 2015a; Nicholson, 2017)"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Funk et al., 2015</w:t>
            </w:r>
            <w:del w:id="4194" w:author="Robin Matthews" w:date="2021-07-14T15:54:00Z">
              <w:r w:rsidR="00A26296" w:rsidDel="006B1564">
                <w:rPr>
                  <w:rFonts w:ascii="Times New Roman" w:hAnsi="Times New Roman" w:cs="Times New Roman"/>
                  <w:noProof/>
                  <w:color w:val="000000" w:themeColor="text1"/>
                  <w:sz w:val="16"/>
                  <w:szCs w:val="16"/>
                  <w:lang w:val="en-GB" w:eastAsia="fr-FR"/>
                </w:rPr>
                <w:delText>a</w:delText>
              </w:r>
            </w:del>
            <w:ins w:id="4195" w:author="Robin Matthews" w:date="2021-07-14T15:54:00Z">
              <w:r w:rsidR="006B1564">
                <w:rPr>
                  <w:rFonts w:ascii="Times New Roman" w:hAnsi="Times New Roman" w:cs="Times New Roman"/>
                  <w:noProof/>
                  <w:color w:val="000000" w:themeColor="text1"/>
                  <w:sz w:val="16"/>
                  <w:szCs w:val="16"/>
                  <w:lang w:val="en-GB" w:eastAsia="fr-FR"/>
                </w:rPr>
                <w:t>b</w:t>
              </w:r>
            </w:ins>
            <w:r w:rsidR="00A26296">
              <w:rPr>
                <w:rFonts w:ascii="Times New Roman" w:hAnsi="Times New Roman" w:cs="Times New Roman"/>
                <w:noProof/>
                <w:color w:val="000000" w:themeColor="text1"/>
                <w:sz w:val="16"/>
                <w:szCs w:val="16"/>
                <w:lang w:val="en-GB" w:eastAsia="fr-FR"/>
              </w:rPr>
              <w:t>; Nicholson, 2017)</w:t>
            </w:r>
            <w:r w:rsidRPr="00D424AA">
              <w:rPr>
                <w:rFonts w:cs="Times New Roman"/>
                <w:color w:val="000000" w:themeColor="text1"/>
                <w:sz w:val="16"/>
                <w:szCs w:val="16"/>
                <w:lang w:val="en-GB"/>
              </w:rPr>
              <w:fldChar w:fldCharType="end"/>
            </w:r>
            <w:commentRangeEnd w:id="4191"/>
            <w:r w:rsidR="00A26296">
              <w:rPr>
                <w:rStyle w:val="Marquedecommentaire"/>
                <w:rFonts w:ascii="Times New Roman" w:hAnsi="Times New Roman" w:cstheme="minorBidi"/>
                <w:lang w:val="fr-FR" w:eastAsia="fr-FR"/>
              </w:rPr>
              <w:commentReference w:id="4191"/>
            </w:r>
          </w:p>
        </w:tc>
        <w:tc>
          <w:tcPr>
            <w:tcW w:w="2125" w:type="dxa"/>
            <w:shd w:val="clear" w:color="auto" w:fill="D9D9D9" w:themeFill="background1" w:themeFillShade="D9"/>
          </w:tcPr>
          <w:p w14:paraId="2777A9A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r w:rsidRPr="00D424AA">
              <w:rPr>
                <w:rFonts w:ascii="Times New Roman" w:hAnsi="Times New Roman" w:cs="Times New Roman"/>
                <w:color w:val="000000" w:themeColor="text1"/>
                <w:sz w:val="16"/>
                <w:szCs w:val="16"/>
                <w:lang w:val="en-GB"/>
              </w:rPr>
              <w:t xml:space="preserve"> on attribution of long-term trends.</w:t>
            </w:r>
          </w:p>
          <w:p w14:paraId="34B457DE" w14:textId="45784163" w:rsidR="00D376F0" w:rsidRPr="00841A35" w:rsidRDefault="00D376F0" w:rsidP="00D424AA">
            <w:pPr>
              <w:spacing w:before="200" w:after="200"/>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Robust evidence that recent drought events are not attributable to anthropogenic climate chang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2/joc.5389", "ISSN" : "0899-8418", "abstract" : "ABSTRACT In 2016 and continuing into 2017, Kenya experienced drought conditions, with over 3 million people in need of food aid due to low rainfall during 2016. Whenever extreme events like this happen, questions are raised about the role of climate change and how natural variability such as the El Ni\u00f1o - Southern Oscillation influenced the likelihood and intensity of the event. Here we aim to quantify the relative contributions of different climate drivers to this drought by applying three independent methodologies of extreme event attribution. Analysing precipitation data for the South East and North West of Kenya we found no consistent signal from human-induced climate change and thus conclude that it has not greatly affected the likelihood of low rainfall such as in 2016. However, 2016 was a La Ni\u00f1a year and we show that this event was indeed more likely because of the specific sea surface temperatures. There is a trend in temperatures in the region due to climate change that may have exacerbated the effects of this drought. By analysing precipitation minus evaporation and soil moisture, simulated by one climate model only, we did not see a reduction in moisture in simulations in the current climate compared with simulations without climate change. However, there are expected effects of higher temperatures that our simulations do not cover, such as increased demand on water resources and stress on livestock. Although we find no significant influence of climate change on precipitation, we cannot rule out that temperature-related impacts of drought are linked to human-induced climate change.", "author" : [ { "dropping-particle" : "", "family" : "Uhe", "given" : "Peter", "non-dropping-particle" : "", "parse-names" : false, "suffix" : "" }, { "dropping-particle" : "", "family" : "Sjoukje", "given" : "Philip", "non-dropping-particle" : "", "parse-names" : false, "suffix" : "" }, { "dropping-particle" : "", "family" : "Sarah", "given" : "Kew", "non-dropping-particle" : "", "parse-names" : false, "suffix" : "" }, { "dropping-particle" : "", "family" : "Kasturi", "given" : "Shah", "non-dropping-particle" : "", "parse-names" : false, "suffix" : "" }, { "dropping-particle" : "", "family" : "Joyce", "given" : "Kimutai", "non-dropping-particle" : "", "parse-names" : false, "suffix" : "" }, { "dropping-particle" : "", "family" : "Emmah", "given" : "Mwangi", "non-dropping-particle" : "", "parse-names" : false, "suffix" : "" }, { "dropping-particle" : "", "family" : "Jan", "given" : "van Oldenborgh Geert", "non-dropping-particle" : "", "parse-names" : false, "suffix" : "" }, { "dropping-particle" : "", "family" : "Roop", "given" : "Singh", "non-dropping-particle" : "", "parse-names" : false, "suffix" : "" }, { "dropping-particle" : "", "family" : "Julie", "given" : "Arrighi", "non-dropping-particle" : "", "parse-names" : false, "suffix" : "" }, { "dropping-particle" : "", "family" : "Eddie", "given" : "Jjemba", "non-dropping-particle" : "", "parse-names" : false, "suffix" : "" }, { "dropping-particle" : "", "family" : "Heidi", "given" : "Cullen", "non-dropping-particle" : "", "parse-names" : false, "suffix" : "" }, { "dropping-particle" : "", "family" : "Friederike", "given" : "Otto", "non-dropping-particle" : "", "parse-names" : false, "suffix" : "" } ], "container-title" : "International Journal of Climatology", "id" : "ITEM-1", "issue" : "S1", "issued" : { "date-parts" : [ [ "2017", "12", "22" ] ] }, "note" : "doi: 10.1002/joc.5389", "page" : "e554-e568", "publisher" : "Wiley-Blackwell", "title" : "Attributing drivers of the 2016 Kenyan drought", "translator" : [ { "dropping-particle" : "", "family" : "S153", "given" : "", "non-dropping-particle" : "", "parse-names" : false, "suffix" : "" } ], "type" : "article-journal", "volume" : "38" }, "uris" : [ "http://www.mendeley.com/documents/?uuid=66b76544-2469-4e89-8a9b-ed39ac47e91c" ] }, { "id" : "ITEM-2", "itemData" : { "DOI" : "10.1002/acr.", "ISBN" : "2200822340", "ISSN" : "2151-4658", "PMID" : "24151254", "abstract" : "11 Southern Africa (SA) and Eastern Africa (EA) experienced a sequence of severe droughts in December-12 January-February (SA DJF) 2015-16, October-November-December (EA OND) 2016 and March-April-May, 13 2017 (EA MAM). This sequence contributed to severe food insecurity. While climate variability in these 14 regions is very complex, the goal of this study is to analyze the potential role played by unusually warm 15 Indo-Pacific SST; where unusual is defined as a 1-in-6 year event. We use observed SST and satellite-16 gauge rainfall observations, a 20-member ensemble of Community Atmospheric Model version 5.1 17 simulations (CAM5), and a 40-member ensemble of climate change simulations from the Community 18 Earth Systems Model version 1 (CESM1) Large Ensemble Community Project (LENS) to explore climate 19 conditions associated with warm events identified based on Eastern and Western Pacific SST. Our 20 analysis suggests that: i) strong El Ni\u00f1os may be followed by warm Western Pacific SST conditions, which 21 can lead to , creating conditions conducive for successive and potentially predictable droughts in SA DJF, 22 EA OND and EA MAM, and ii) different regions of warm SST appear related to recent droughts \u2013 SA DJF: 23 Ni\u00f1o 3.4, EA OND: Western Equatorial Pacific (WEP), and EA MAM: Western North Pacific (WNP). For 24 DJF and MAM, respectively, the CAM5 model driven with observed SST and the same model driven 25 within a climate change experiment indicate that warmer El Ni\u00f1os and WNP events produce more 26 intense atmospheric responses, potentially associated with more severe droughts. OND climate seems 27 to be strongly influenced by the Indian Ocean Dipole, which corresponds to some WEP events. We 28", "author" : [ { "dropping-particle" : "", "family" : "Funk", "given" : "Chris", "non-dropping-particle" : "", "parse-names" : false, "suffix" : "" }, { "dropping-particle" : "", "family" : "Harrison", "given" : "Laura", "non-dropping-particle" : "", "parse-names" : false, "suffix" : "" }, { "dropping-particle" : "", "family" : "Shukla", "given" : "Shraddhanand", "non-dropping-particle" : "", "parse-names" : false, "suffix" : "" }, { "dropping-particle" : "", "family" : "Pomposi", "given" : "Catherine", "non-dropping-particle" : "", "parse-names" : false, "suffix" : "" }, { "dropping-particle" : "", "family" : "Galu", "given" : "Gideon", "non-dropping-particle" : "", "parse-names" : false, "suffix" : "" }, { "dropping-particle" : "", "family" : "Korecha", "given" : "Diriba", "non-dropping-particle" : "", "parse-names" : false, "suffix" : "" }, { "dropping-particle" : "", "family" : "Husak", "given" : "Gregory", "non-dropping-particle" : "", "parse-names" : false, "suffix" : "" }, { "dropping-particle" : "", "family" : "Magadzire", "given" : "Tamuka", "non-dropping-particle" : "", "parse-names" : false, "suffix" : "" }, { "dropping-particle" : "", "family" : "Davenport", "given" : "Frank", "non-dropping-particle" : "", "parse-names" : false, "suffix" : "" }, { "dropping-particle" : "", "family" : "Hillbruner", "given" : "Chris", "non-dropping-particle" : "", "parse-names" : false, "suffix" : "" }, { "dropping-particle" : "", "family" : "Eilerts", "given" : "Gary", "non-dropping-particle" : "", "parse-names" : false, "suffix" : "" }, { "dropping-particle" : "", "family" : "Zaitchik", "given" : "Benjamin", "non-dropping-particle" : "", "parse-names" : false, "suffix" : "" }, { "dropping-particle" : "", "family" : "Verdin", "given" : "James", "non-dropping-particle" : "", "parse-names" : false, "suffix" : "" } ], "container-title" : "Quarterly Journal of the Royal Meteorological Society", "id" : "ITEM-2", "issue" : "January", "issued" : { "date-parts" : [ [ "2018" ] ] }, "page" : "1-20", "title" : "Examining the role of unusually warm Indo-Pacific sea surface temperatures in recent African droughts", "translator" : [ { "dropping-particle" : "", "family" : "S760", "given" : "", "non-dropping-particle" : "", "parse-names" : false, "suffix" : "" } ], "type" : "article-journal" }, "uris" : [ "http://www.mendeley.com/documents/?uuid=12f7e8bc-f98a-4b84-aab0-6a9aae442af4" ] } ], "mendeley" : { "formattedCitation" : "(Uhe et al., 2017; Funk et al., 2018b)", "plainTextFormattedCitation" : "(Uhe et al., 2017; Funk et al., 2018b)", "previouslyFormattedCitation" : "(Uhe et al., 2017; Funk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Uhe et al., 2017; Funk et al., 2018b)</w:t>
            </w:r>
            <w:r w:rsidRPr="00D424AA">
              <w:rPr>
                <w:rFonts w:cs="Times New Roman"/>
                <w:color w:val="000000" w:themeColor="text1"/>
                <w:sz w:val="16"/>
                <w:szCs w:val="16"/>
                <w:lang w:val="en-GB"/>
              </w:rPr>
              <w:fldChar w:fldCharType="end"/>
            </w:r>
          </w:p>
        </w:tc>
        <w:tc>
          <w:tcPr>
            <w:tcW w:w="2977" w:type="dxa"/>
            <w:shd w:val="clear" w:color="auto" w:fill="D9D9D9" w:themeFill="background1" w:themeFillShade="D9"/>
            <w:tcMar>
              <w:top w:w="40" w:type="dxa"/>
              <w:left w:w="40" w:type="dxa"/>
              <w:bottom w:w="40" w:type="dxa"/>
              <w:right w:w="40" w:type="dxa"/>
            </w:tcMar>
          </w:tcPr>
          <w:p w14:paraId="059B9E38" w14:textId="28F58C59"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xml:space="preserve"> Inconsistent changes </w:t>
            </w:r>
            <w:commentRangeStart w:id="4196"/>
            <w:r w:rsidRPr="00D424AA">
              <w:rPr>
                <w:rFonts w:cs="Times New Roman"/>
                <w:color w:val="000000" w:themeColor="text1"/>
                <w:sz w:val="16"/>
                <w:szCs w:val="16"/>
                <w:lang w:val="en-GB"/>
              </w:rPr>
              <w:fldChar w:fldCharType="begin" w:fldLock="1"/>
            </w:r>
            <w:ins w:id="4197" w:author="Robin Matthews" w:date="2021-07-14T12:25:00Z">
              <w:r w:rsidR="000A22A6">
                <w:rPr>
                  <w:rFonts w:ascii="Times New Roman" w:hAnsi="Times New Roman" w:cs="Times New Roman"/>
                  <w:color w:val="000000" w:themeColor="text1"/>
                  <w:sz w:val="16"/>
                  <w:szCs w:val="16"/>
                  <w:lang w:val="en-GB"/>
                </w:rPr>
                <w:instrText>ADDIN CSL_CITATION { "citationItems" : [ { "id" : "ITEM-1", "itemData" : { "DOI" : "10.1088/1748-9326/aaba1b", "ISSN" : "1748-9326", "abstract" : "We analyze the potential effect of global warming levels (GWLs) of 1.5 and 2 o C above pre-industrial levels (1861-1890) on mean temperature and precipitation as well as intra-seasonal precipitation extremes over the Greater Horn of Africa. We used a large, 25-member regional climate model ensemble from the Coordinated Regional Downscaling Experiment and show that, compared to the control period of 1971-2000, annual mean near-surface temperature is projected to increase by more than 1 and 1.5 o C over most parts of the Greater Horn of Africa, under GWLs of 1.5 and 2 o C respectively. Highest temperature increases are projected in the northern region, covering most parts of Sudan and northern parts of Ethiopia, and the lowest temperature increases are projected over the coastal belt of Tanzania. However, the projected mean surface temperature difference between 2 and 1. 5 o C GWLs is higher than 0.5 o C over nearly all land points, reaching 0.8 o C over Sudan and northern Ethiopia. This implies that the Greater Horn of Africa will warm faster than the global mean. While projected changes in precipitation are mostly uncertain across the Greater Horn of Africa, there is a substantial decrease over the central and northern parts of Ethiopia. Additionally, the length of dry and wet spells is projected to increase and decrease respectively. The combined effect of a reduction in rainfall and the changes in the wet and dry spells will likely impact negatively on the livelihoods of people within the coastal cities, lake regions, highlands as well as arid and semi-arid lands of Kenya, Tanzania, Somalia, Ethiopia and Sudan. The probable impacts of these changes on key sectors such as agriculture, water, energy and health sectors, will likely call for formulation of actionable policies geared towards adaptation and mitigation of the impacts of a 1.5 and 2 \u00b0C warming.", "author" : [ { "dropping-particle" : "", "family" : "Osima", "given" : "Sarah", "non-dropping-particle" : "", "parse-names" : false, "suffix" : "" }, { "dropping-particle" : "", "family" : "Indasi", "given" : "Victor S.", "non-dropping-particle" : "", "parse-names" : false, "suffix" : "" }, { "dropping-particle" : "", "family" : "Zaroug", "given" : "Modathir", "non-dropping-particle" : "", "parse-names" : false, "suffix" : "" }, { "dropping-particle" : "", "family" : "Endris", "given" : "Hussen Seid", "non-dropping-particle" : "", "parse-names" : false, "suffix" : "" }, { "dropping-particle" : "", "family" : "Gudoshava", "given" : "Masilin", "non-dropping-particle" : "", "parse-names" : false, "suffix" : "" }, { "dropping-particle" : "", "family" : "Misiani", "given" : "Herbert O.", "non-dropping-particle" : "", "parse-names" : false, "suffix" : "" }, { "dropping-particle" : "", "family" : "Nimusiima", "given" : "Alex", "non-dropping-particle" : "", "parse-names" : false, "suffix" : "" }, { "dropping-particle" : "", "family" : "Anyah", "given" : "Richard O.", "non-dropping-particle" : "", "parse-names" : false, "suffix" : "" }, { "dropping-particle" : "", "family" : "Otieno", "given" : "George", "non-dropping-particle" : "", "parse-names" : false, "suffix" : "" }, { "dropping-particle" : "", "family" : "Ogwang", "given" : "Bob A.", "non-dropping-particle" : "", "parse-names" : false, "suffix" : "" }, { "dropping-particle" : "", "family" : "Jain", "given" : "Suman", "non-dropping-particle" : "", "parse-names" : false, "suffix" : "" }, { "dropping-particle" : "", "family" : "Kondowe", "given" : "Alfred L.", "non-dropping-particle" : "", "parse-names" : false, "suffix" : "" }, { "dropping-particle" : "", "family" : "Mwangi", "given" : "Emmah", "non-dropping-particle" : "", "parse-names" : false, "suffix" : "" }, { "dropping-particle" : "", "family" : "Lennard", "given" : "Chris", "non-dropping-particle" : "", "parse-names" : false, "suffix" : "" }, { "dropping-particle" : "", "family" : "Nikulin", "given" : "Grigory", "non-dropping-particle" : "", "parse-names" : false, "suffix" : "" }, { "dropping-particle" : "", "family" : "Dosio", "given" : "Alessandro", "non-dropping-particle" : "", "parse-names" : false, "suffix" : "" } ], "container-title" : "Environmental Research Letters", "id" : "ITEM-1", "issue" : "6", "issued" : { "date-parts" : [ [ "2018", "6", "1" ] ] }, "page" : "065004", "publisher" : "IOP Publishing", "title" : "Projected climate over the Greater Horn of Africa under 1.5 \u00b0C and 2 \u00b0C global warming", "translator" : [ { "dropping-particle" : "", "family" : "S2194", "given" : "", "non-dropping-particle" : "", "parse-names" : false, "suffix" : "" } ], "type" : "article-journal", "volume" : "13" }, "uris" : [ "http://www.mendeley.com/documents/?uuid=beb334f1-ef81-44eb-92c5-d1783466aae4"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Osima et al., 2018; Xu et al., 2019a)", "manualFormatting" : "(Osima et al., 2018; L. Xu et al., 2019)", "plainTextFormattedCitation" : "(Osima et al., 2018; Xu et al., 2019a)", "previouslyFormattedCitation" : "(Osima et al., 2018; Xu et al., 2019a)" }, "properties" : { "noteIndex" : 0 }, "schema" : "https://github.com/citation-style-language/schema/raw/master/csl-citation.json" }</w:instrText>
              </w:r>
            </w:ins>
            <w:del w:id="4198" w:author="Robin Matthews" w:date="2021-07-14T12:25:00Z">
              <w:r w:rsidR="00FF6231" w:rsidDel="000A22A6">
                <w:rPr>
                  <w:rFonts w:ascii="Times New Roman" w:hAnsi="Times New Roman" w:cs="Times New Roman"/>
                  <w:color w:val="000000" w:themeColor="text1"/>
                  <w:sz w:val="16"/>
                  <w:szCs w:val="16"/>
                  <w:lang w:val="en-GB"/>
                </w:rPr>
                <w:delInstrText>ADDIN CSL_CITATION { "citationItems" : [ { "id" : "ITEM-1", "itemData" : { "DOI" : "10.1088/1748-9326/aaba1b", "ISSN" : "1748-9326", "abstract" : "We analyze the potential effect of global warming levels (GWLs) of 1.5 and 2 o C above pre-industrial levels (1861-1890) on mean temperature and precipitation as well as intra-seasonal precipitation extremes over the Greater Horn of Africa. We used a large, 25-member regional climate model ensemble from the Coordinated Regional Downscaling Experiment and show that, compared to the control period of 1971-2000, annual mean near-surface temperature is projected to increase by more than 1 and 1.5 o C over most parts of the Greater Horn of Africa, under GWLs of 1.5 and 2 o C respectively. Highest temperature increases are projected in the northern region, covering most parts of Sudan and northern parts of Ethiopia, and the lowest temperature increases are projected over the coastal belt of Tanzania. However, the projected mean surface temperature difference between 2 and 1. 5 o C GWLs is higher than 0.5 o C over nearly all land points, reaching 0.8 o C over Sudan and northern Ethiopia. This implies that the Greater Horn of Africa will warm faster than the global mean. While projected changes in precipitation are mostly uncertain across the Greater Horn of Africa, there is a substantial decrease over the central and northern parts of Ethiopia. Additionally, the length of dry and wet spells is projected to increase and decrease respectively. The combined effect of a reduction in rainfall and the changes in the wet and dry spells will likely impact negatively on the livelihoods of people within the coastal cities, lake regions, highlands as well as arid and semi-arid lands of Kenya, Tanzania, Somalia, Ethiopia and Sudan. The probable impacts of these changes on key sectors such as agriculture, water, energy and health sectors, will likely call for formulation of actionable policies geared towards adaptation and mitigation of the impacts of a 1.5 and 2 \u00b0C warming.", "author" : [ { "dropping-particle" : "", "family" : "Osima", "given" : "Sarah", "non-dropping-particle" : "", "parse-names" : false, "suffix" : "" }, { "dropping-particle" : "", "family" : "Indasi", "given" : "Victor S.", "non-dropping-particle" : "", "parse-names" : false, "suffix" : "" }, { "dropping-particle" : "", "family" : "Zaroug", "given" : "Modathir", "non-dropping-particle" : "", "parse-names" : false, "suffix" : "" }, { "dropping-particle" : "", "family" : "Endris", "given" : "Hussen Seid", "non-dropping-particle" : "", "parse-names" : false, "suffix" : "" }, { "dropping-particle" : "", "family" : "Gudoshava", "given" : "Masilin", "non-dropping-particle" : "", "parse-names" : false, "suffix" : "" }, { "dropping-particle" : "", "family" : "Misiani", "given" : "Herbert O.", "non-dropping-particle" : "", "parse-names" : false, "suffix" : "" }, { "dropping-particle" : "", "family" : "Nimusiima", "given" : "Alex", "non-dropping-particle" : "", "parse-names" : false, "suffix" : "" }, { "dropping-particle" : "", "family" : "Anyah", "given" : "Richard O.", "non-dropping-particle" : "", "parse-names" : false, "suffix" : "" }, { "dropping-particle" : "", "family" : "Otieno", "given" : "George", "non-dropping-particle" : "", "parse-names" : false, "suffix" : "" }, { "dropping-particle" : "", "family" : "Ogwang", "given" : "Bob A.", "non-dropping-particle" : "", "parse-names" : false, "suffix" : "" }, { "dropping-particle" : "", "family" : "Jain", "given" : "Suman", "non-dropping-particle" : "", "parse-names" : false, "suffix" : "" }, { "dropping-particle" : "", "family" : "Kondowe", "given" : "Alfred L.", "non-dropping-particle" : "", "parse-names" : false, "suffix" : "" }, { "dropping-particle" : "", "family" : "Mwangi", "given" : "Emmah", "non-dropping-particle" : "", "parse-names" : false, "suffix" : "" }, { "dropping-particle" : "", "family" : "Lennard", "given" : "Chris", "non-dropping-particle" : "", "parse-names" : false, "suffix" : "" }, { "dropping-particle" : "", "family" : "Nikulin", "given" : "Grigory", "non-dropping-particle" : "", "parse-names" : false, "suffix" : "" }, { "dropping-particle" : "", "family" : "Dosio", "given" : "Alessandro", "non-dropping-particle" : "", "parse-names" : false, "suffix" : "" } ], "container-title" : "Environmental Research Letters", "id" : "ITEM-1", "issue" : "6", "issued" : { "date-parts" : [ [ "2018", "6", "1" ] ] }, "page" : "065004", "publisher" : "IOP Publishing", "title" : "Projected climate over the Greater Horn of Africa under 1.5 \u00b0C and 2 \u00b0C global warming", "translator" : [ { "dropping-particle" : "", "family" : "S2194", "given" : "", "non-dropping-particle" : "", "parse-names" : false, "suffix" : "" } ], "type" : "article-journal", "volume" : "13" }, "uris" : [ "http://www.mendeley.com/documents/?uuid=beb334f1-ef81-44eb-92c5-d1783466aae4"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Osima et al., 2018; Xu et al., 2019a)", "plainTextFormattedCitation" : "(Osima et al., 2018; Xu et al., 2019a)", "previouslyFormattedCitation" : "(Osima et al., 2018;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Osima et al., 2018; </w:t>
            </w:r>
            <w:ins w:id="4199" w:author="Robin Matthews" w:date="2021-07-14T12:25:00Z">
              <w:r w:rsidR="000A22A6">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200" w:author="Robin Matthews" w:date="2021-07-14T12:25:00Z">
              <w:r w:rsidR="00A26296" w:rsidDel="000A22A6">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196"/>
            <w:r w:rsidR="00A26296">
              <w:rPr>
                <w:rStyle w:val="Marquedecommentaire"/>
                <w:rFonts w:ascii="Times New Roman" w:hAnsi="Times New Roman" w:cstheme="minorBidi"/>
                <w:lang w:val="fr-FR" w:eastAsia="fr-FR"/>
              </w:rPr>
              <w:commentReference w:id="4196"/>
            </w:r>
            <w:r w:rsidRPr="00841A35">
              <w:rPr>
                <w:rFonts w:ascii="Times New Roman" w:hAnsi="Times New Roman" w:cs="Times New Roman"/>
                <w:color w:val="000000" w:themeColor="text1"/>
                <w:sz w:val="16"/>
                <w:szCs w:val="16"/>
                <w:lang w:val="en-GB" w:eastAsia="fr-FR"/>
              </w:rPr>
              <w:t>(Chapter 11 Supplementary Material (11.SM))</w:t>
            </w:r>
            <w:r w:rsidRPr="00D424AA">
              <w:rPr>
                <w:rFonts w:ascii="Times New Roman" w:hAnsi="Times New Roman" w:cs="Times New Roman"/>
                <w:color w:val="000000" w:themeColor="text1"/>
                <w:sz w:val="16"/>
                <w:szCs w:val="16"/>
                <w:lang w:val="en-GB"/>
              </w:rPr>
              <w:t xml:space="preserve"> and lack of signal </w:t>
            </w:r>
            <w:r w:rsidRPr="00D424AA">
              <w:rPr>
                <w:rFonts w:cs="Times New Roman"/>
                <w:sz w:val="16"/>
                <w:szCs w:val="16"/>
                <w:lang w:val="en-GB"/>
              </w:rPr>
              <w:fldChar w:fldCharType="begin" w:fldLock="1"/>
            </w:r>
            <w:r w:rsidR="00FF6231">
              <w:rPr>
                <w:rFonts w:ascii="Times New Roman" w:hAnsi="Times New Roman" w:cs="Times New Roman"/>
                <w:sz w:val="16"/>
                <w:szCs w:val="16"/>
                <w:lang w:val="en-GB"/>
              </w:rPr>
              <w:instrText>ADDIN CSL_CITATION { "citationItems" : [ { "id" : "ITEM-1", "itemData" : { "DOI" : "10.1038/s41558-018-0145-6", "ISSN" : "1758-678X", "author" : [ { "dropping-particle" : "", "family" : "Nangombe", "given" : "Shingirai", "non-dropping-particle" : "", "parse-names" : false, "suffix" : "" }, { "dropping-particle" : "", "family" : "Zhou", "given" : "Tianjun", "non-dropping-particle" : "", "parse-names" : false, "suffix" : "" }, { "dropping-particle" : "", "family" : "Zhang", "given" : "Wen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1", "issue" : "5", "issued" : { "date-parts" : [ [ "2018", "5", "23" ] ] }, "page" : "375-380", "title" : "Record-breaking climate extremes in Africa under stabilized 1.5 \u00b0C and 2 \u00b0C global warming scenarios", "translator" : [ { "dropping-particle" : "", "family" : "S2767", "given" : "", "non-dropping-particle" : "", "parse-names" : false, "suffix" : "" } ], "type" : "article-journal", "volume" : "8" }, "uris" : [ "http://www.mendeley.com/documents/?uuid=6cf3af9c-f715-4fd8-bd82-25c3d1243a69" ] } ], "mendeley" : { "formattedCitation" : "(Nangombe et al., 2018)", "plainTextFormattedCitation" : "(Nangombe et al., 2018)", "previouslyFormattedCitation" : "(Nangombe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Nangombe et al., 2018)</w:t>
            </w:r>
            <w:r w:rsidRPr="00D424AA">
              <w:rPr>
                <w:rFonts w:cs="Times New Roman"/>
                <w:sz w:val="16"/>
                <w:szCs w:val="16"/>
                <w:lang w:val="en-GB"/>
              </w:rPr>
              <w:fldChar w:fldCharType="end"/>
            </w:r>
          </w:p>
          <w:p w14:paraId="3E117128"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commentRangeStart w:id="4201"/>
          <w:p w14:paraId="3E2EE8D1" w14:textId="3574CCC5"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ins w:id="4202" w:author="Robin Matthews" w:date="2021-07-14T15:53:00Z">
              <w:r w:rsidR="006B1564">
                <w:rPr>
                  <w:rFonts w:ascii="Times New Roman" w:hAnsi="Times New Roman"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4203" w:author="Robin Matthews" w:date="2021-07-14T15:53:00Z">
              <w:r w:rsidR="00FF6231" w:rsidDel="006B1564">
                <w:rPr>
                  <w:rFonts w:ascii="Times New Roman" w:hAnsi="Times New Roman" w:cs="Times New Roman"/>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Xu et al. (2019)",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4204" w:author="Robin Matthews" w:date="2021-07-14T15:53:00Z">
              <w:r w:rsidR="00A26296" w:rsidDel="006B1564">
                <w:rPr>
                  <w:rFonts w:ascii="Times New Roman" w:hAnsi="Times New Roman" w:cs="Times New Roman"/>
                  <w:noProof/>
                  <w:color w:val="000000" w:themeColor="text1"/>
                  <w:sz w:val="16"/>
                  <w:szCs w:val="16"/>
                  <w:lang w:val="en-GB"/>
                </w:rPr>
                <w:delText>X</w:delText>
              </w:r>
            </w:del>
            <w:ins w:id="4205" w:author="Robin Matthews" w:date="2021-07-14T15:53:00Z">
              <w:r w:rsidR="006B1564">
                <w:rPr>
                  <w:rFonts w:ascii="Times New Roman" w:hAnsi="Times New Roman" w:cs="Times New Roman"/>
                  <w:noProof/>
                  <w:color w:val="000000" w:themeColor="text1"/>
                  <w:sz w:val="16"/>
                  <w:szCs w:val="16"/>
                  <w:lang w:val="en-GB"/>
                </w:rPr>
                <w:t>L. X</w:t>
              </w:r>
            </w:ins>
            <w:r w:rsidR="00A26296">
              <w:rPr>
                <w:rFonts w:ascii="Times New Roman" w:hAnsi="Times New Roman" w:cs="Times New Roman"/>
                <w:noProof/>
                <w:color w:val="000000" w:themeColor="text1"/>
                <w:sz w:val="16"/>
                <w:szCs w:val="16"/>
                <w:lang w:val="en-GB"/>
              </w:rPr>
              <w:t>u et al. (2019)</w:t>
            </w:r>
            <w:r w:rsidRPr="00D424AA">
              <w:rPr>
                <w:rFonts w:cs="Times New Roman"/>
                <w:color w:val="000000" w:themeColor="text1"/>
                <w:sz w:val="16"/>
                <w:szCs w:val="16"/>
                <w:lang w:val="en-GB"/>
              </w:rPr>
              <w:fldChar w:fldCharType="end"/>
            </w:r>
            <w:commentRangeEnd w:id="4201"/>
            <w:r w:rsidR="00A26296">
              <w:rPr>
                <w:rStyle w:val="Marquedecommentaire"/>
                <w:rFonts w:ascii="Times New Roman" w:hAnsi="Times New Roman" w:cstheme="minorBidi"/>
                <w:lang w:val="fr-FR" w:eastAsia="fr-FR"/>
              </w:rPr>
              <w:commentReference w:id="4201"/>
            </w:r>
            <w:r w:rsidRPr="00841A35">
              <w:rPr>
                <w:rFonts w:ascii="Times New Roman" w:hAnsi="Times New Roman" w:cs="Times New Roman"/>
                <w:color w:val="000000" w:themeColor="text1"/>
                <w:sz w:val="16"/>
                <w:szCs w:val="16"/>
                <w:lang w:val="en-GB" w:eastAsia="fr-FR"/>
              </w:rPr>
              <w:t>: Inconsistent or weak trends in SPI</w:t>
            </w:r>
          </w:p>
          <w:p w14:paraId="28A6793C"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1585CE70" w14:textId="2F8F090D"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88/1748-9326/aaba1b", "ISSN" : "1748-9326", "abstract" : "We analyze the potential effect of global warming levels (GWLs) of 1.5 and 2 o C above pre-industrial levels (1861-1890) on mean temperature and precipitation as well as intra-seasonal precipitation extremes over the Greater Horn of Africa. We used a large, 25-member regional climate model ensemble from the Coordinated Regional Downscaling Experiment and show that, compared to the control period of 1971-2000, annual mean near-surface temperature is projected to increase by more than 1 and 1.5 o C over most parts of the Greater Horn of Africa, under GWLs of 1.5 and 2 o C respectively. Highest temperature increases are projected in the northern region, covering most parts of Sudan and northern parts of Ethiopia, and the lowest temperature increases are projected over the coastal belt of Tanzania. However, the projected mean surface temperature difference between 2 and 1. 5 o C GWLs is higher than 0.5 o C over nearly all land points, reaching 0.8 o C over Sudan and northern Ethiopia. This implies that the Greater Horn of Africa will warm faster than the global mean. While projected changes in precipitation are mostly uncertain across the Greater Horn of Africa, there is a substantial decrease over the central and northern parts of Ethiopia. Additionally, the length of dry and wet spells is projected to increase and decrease respectively. The combined effect of a reduction in rainfall and the changes in the wet and dry spells will likely impact negatively on the livelihoods of people within the coastal cities, lake regions, highlands as well as arid and semi-arid lands of Kenya, Tanzania, Somalia, Ethiopia and Sudan. The probable impacts of these changes on key sectors such as agriculture, water, energy and health sectors, will likely call for formulation of actionable policies geared towards adaptation and mitigation of the impacts of a 1.5 and 2 \u00b0C warming.", "author" : [ { "dropping-particle" : "", "family" : "Osima", "given" : "Sarah", "non-dropping-particle" : "", "parse-names" : false, "suffix" : "" }, { "dropping-particle" : "", "family" : "Indasi", "given" : "Victor S.", "non-dropping-particle" : "", "parse-names" : false, "suffix" : "" }, { "dropping-particle" : "", "family" : "Zaroug", "given" : "Modathir", "non-dropping-particle" : "", "parse-names" : false, "suffix" : "" }, { "dropping-particle" : "", "family" : "Endris", "given" : "Hussen Seid", "non-dropping-particle" : "", "parse-names" : false, "suffix" : "" }, { "dropping-particle" : "", "family" : "Gudoshava", "given" : "Masilin", "non-dropping-particle" : "", "parse-names" : false, "suffix" : "" }, { "dropping-particle" : "", "family" : "Misiani", "given" : "Herbert O.", "non-dropping-particle" : "", "parse-names" : false, "suffix" : "" }, { "dropping-particle" : "", "family" : "Nimusiima", "given" : "Alex", "non-dropping-particle" : "", "parse-names" : false, "suffix" : "" }, { "dropping-particle" : "", "family" : "Anyah", "given" : "Richard O.", "non-dropping-particle" : "", "parse-names" : false, "suffix" : "" }, { "dropping-particle" : "", "family" : "Otieno", "given" : "George", "non-dropping-particle" : "", "parse-names" : false, "suffix" : "" }, { "dropping-particle" : "", "family" : "Ogwang", "given" : "Bob A.", "non-dropping-particle" : "", "parse-names" : false, "suffix" : "" }, { "dropping-particle" : "", "family" : "Jain", "given" : "Suman", "non-dropping-particle" : "", "parse-names" : false, "suffix" : "" }, { "dropping-particle" : "", "family" : "Kondowe", "given" : "Alfred L.", "non-dropping-particle" : "", "parse-names" : false, "suffix" : "" }, { "dropping-particle" : "", "family" : "Mwangi", "given" : "Emmah", "non-dropping-particle" : "", "parse-names" : false, "suffix" : "" }, { "dropping-particle" : "", "family" : "Lennard", "given" : "Chris", "non-dropping-particle" : "", "parse-names" : false, "suffix" : "" }, { "dropping-particle" : "", "family" : "Nikulin", "given" : "Grigory", "non-dropping-particle" : "", "parse-names" : false, "suffix" : "" }, { "dropping-particle" : "", "family" : "Dosio", "given" : "Alessandro", "non-dropping-particle" : "", "parse-names" : false, "suffix" : "" } ], "container-title" : "Environmental Research Letters", "id" : "ITEM-1", "issue" : "6", "issued" : { "date-parts" : [ [ "2018", "6", "1" ] ] }, "page" : "065004", "publisher" : "IOP Publishing", "title" : "Projected climate over the Greater Horn of Africa under 1.5 \u00b0C and 2 \u00b0C global warming", "translator" : [ { "dropping-particle" : "", "family" : "S2194", "given" : "", "non-dropping-particle" : "", "parse-names" : false, "suffix" : "" } ], "type" : "article-journal", "volume" : "13" }, "uris" : [ "http://www.mendeley.com/documents/?uuid=beb334f1-ef81-44eb-92c5-d1783466aae4" ] } ], "mendeley" : { "formattedCitation" : "(Osima et al., 2018)", "manualFormatting" : "Osima et al. (2018)", "plainTextFormattedCitation" : "(Osima et al., 2018)", "previouslyFormattedCitation" : "(Osima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Osima et al.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Cordex AFR data,CTL 1971-2000, RCP8.5, </w:t>
            </w:r>
          </w:p>
          <w:p w14:paraId="494D57C8"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consistent increase of CDD over southern part</w:t>
            </w:r>
          </w:p>
          <w:p w14:paraId="372D7D3B"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672A17A6"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eastAsia="fr-FR"/>
              </w:rPr>
              <w:t>Chapter 11 Supplementary Material (11.SM)</w:t>
            </w:r>
            <w:r w:rsidRPr="00D424AA">
              <w:rPr>
                <w:rFonts w:ascii="Times New Roman" w:hAnsi="Times New Roman" w:cs="Times New Roman"/>
                <w:color w:val="000000" w:themeColor="text1"/>
                <w:sz w:val="16"/>
                <w:szCs w:val="16"/>
                <w:lang w:val="en-GB"/>
              </w:rPr>
              <w:t>: Inconsistent changes in CDD</w:t>
            </w:r>
          </w:p>
        </w:tc>
        <w:tc>
          <w:tcPr>
            <w:tcW w:w="2977" w:type="dxa"/>
            <w:shd w:val="clear" w:color="auto" w:fill="D9D9D9" w:themeFill="background1" w:themeFillShade="D9"/>
            <w:tcMar>
              <w:top w:w="40" w:type="dxa"/>
              <w:left w:w="40" w:type="dxa"/>
              <w:bottom w:w="40" w:type="dxa"/>
              <w:right w:w="40" w:type="dxa"/>
            </w:tcMar>
          </w:tcPr>
          <w:p w14:paraId="54DA25A1" w14:textId="7505190D"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xml:space="preserve">: Inconsistent changes </w:t>
            </w:r>
            <w:commentRangeStart w:id="4206"/>
            <w:r w:rsidRPr="00D424AA">
              <w:rPr>
                <w:rFonts w:cs="Times New Roman"/>
                <w:color w:val="000000" w:themeColor="text1"/>
                <w:sz w:val="16"/>
                <w:szCs w:val="16"/>
                <w:lang w:val="en-GB"/>
              </w:rPr>
              <w:fldChar w:fldCharType="begin" w:fldLock="1"/>
            </w:r>
            <w:ins w:id="4207" w:author="Robin Matthews" w:date="2021-07-14T12:25:00Z">
              <w:r w:rsidR="000A22A6">
                <w:rPr>
                  <w:rFonts w:ascii="Times New Roman" w:hAnsi="Times New Roman" w:cs="Times New Roman"/>
                  <w:color w:val="000000" w:themeColor="text1"/>
                  <w:sz w:val="16"/>
                  <w:szCs w:val="16"/>
                  <w:lang w:val="en-GB"/>
                </w:rPr>
                <w:instrText>ADDIN CSL_CITATION { "citationItems" : [ { "id" : "ITEM-1", "itemData" : { "DOI" : "10.1088/1748-9326/aaba1b", "ISSN" : "1748-9326", "abstract" : "We analyze the potential effect of global warming levels (GWLs) of 1.5 and 2 o C above pre-industrial levels (1861-1890) on mean temperature and precipitation as well as intra-seasonal precipitation extremes over the Greater Horn of Africa. We used a large, 25-member regional climate model ensemble from the Coordinated Regional Downscaling Experiment and show that, compared to the control period of 1971-2000, annual mean near-surface temperature is projected to increase by more than 1 and 1.5 o C over most parts of the Greater Horn of Africa, under GWLs of 1.5 and 2 o C respectively. Highest temperature increases are projected in the northern region, covering most parts of Sudan and northern parts of Ethiopia, and the lowest temperature increases are projected over the coastal belt of Tanzania. However, the projected mean surface temperature difference between 2 and 1. 5 o C GWLs is higher than 0.5 o C over nearly all land points, reaching 0.8 o C over Sudan and northern Ethiopia. This implies that the Greater Horn of Africa will warm faster than the global mean. While projected changes in precipitation are mostly uncertain across the Greater Horn of Africa, there is a substantial decrease over the central and northern parts of Ethiopia. Additionally, the length of dry and wet spells is projected to increase and decrease respectively. The combined effect of a reduction in rainfall and the changes in the wet and dry spells will likely impact negatively on the livelihoods of people within the coastal cities, lake regions, highlands as well as arid and semi-arid lands of Kenya, Tanzania, Somalia, Ethiopia and Sudan. The probable impacts of these changes on key sectors such as agriculture, water, energy and health sectors, will likely call for formulation of actionable policies geared towards adaptation and mitigation of the impacts of a 1.5 and 2 \u00b0C warming.", "author" : [ { "dropping-particle" : "", "family" : "Osima", "given" : "Sarah", "non-dropping-particle" : "", "parse-names" : false, "suffix" : "" }, { "dropping-particle" : "", "family" : "Indasi", "given" : "Victor S.", "non-dropping-particle" : "", "parse-names" : false, "suffix" : "" }, { "dropping-particle" : "", "family" : "Zaroug", "given" : "Modathir", "non-dropping-particle" : "", "parse-names" : false, "suffix" : "" }, { "dropping-particle" : "", "family" : "Endris", "given" : "Hussen Seid", "non-dropping-particle" : "", "parse-names" : false, "suffix" : "" }, { "dropping-particle" : "", "family" : "Gudoshava", "given" : "Masilin", "non-dropping-particle" : "", "parse-names" : false, "suffix" : "" }, { "dropping-particle" : "", "family" : "Misiani", "given" : "Herbert O.", "non-dropping-particle" : "", "parse-names" : false, "suffix" : "" }, { "dropping-particle" : "", "family" : "Nimusiima", "given" : "Alex", "non-dropping-particle" : "", "parse-names" : false, "suffix" : "" }, { "dropping-particle" : "", "family" : "Anyah", "given" : "Richard O.", "non-dropping-particle" : "", "parse-names" : false, "suffix" : "" }, { "dropping-particle" : "", "family" : "Otieno", "given" : "George", "non-dropping-particle" : "", "parse-names" : false, "suffix" : "" }, { "dropping-particle" : "", "family" : "Ogwang", "given" : "Bob A.", "non-dropping-particle" : "", "parse-names" : false, "suffix" : "" }, { "dropping-particle" : "", "family" : "Jain", "given" : "Suman", "non-dropping-particle" : "", "parse-names" : false, "suffix" : "" }, { "dropping-particle" : "", "family" : "Kondowe", "given" : "Alfred L.", "non-dropping-particle" : "", "parse-names" : false, "suffix" : "" }, { "dropping-particle" : "", "family" : "Mwangi", "given" : "Emmah", "non-dropping-particle" : "", "parse-names" : false, "suffix" : "" }, { "dropping-particle" : "", "family" : "Lennard", "given" : "Chris", "non-dropping-particle" : "", "parse-names" : false, "suffix" : "" }, { "dropping-particle" : "", "family" : "Nikulin", "given" : "Grigory", "non-dropping-particle" : "", "parse-names" : false, "suffix" : "" }, { "dropping-particle" : "", "family" : "Dosio", "given" : "Alessandro", "non-dropping-particle" : "", "parse-names" : false, "suffix" : "" } ], "container-title" : "Environmental Research Letters", "id" : "ITEM-1", "issue" : "6", "issued" : { "date-parts" : [ [ "2018", "6", "1" ] ] }, "page" : "065004", "publisher" : "IOP Publishing", "title" : "Projected climate over the Greater Horn of Africa under 1.5 \u00b0C and 2 \u00b0C global warming", "translator" : [ { "dropping-particle" : "", "family" : "S2194", "given" : "", "non-dropping-particle" : "", "parse-names" : false, "suffix" : "" } ], "type" : "article-journal", "volume" : "13" }, "uris" : [ "http://www.mendeley.com/documents/?uuid=beb334f1-ef81-44eb-92c5-d1783466aae4"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Osima et al., 2018; Xu et al., 2019a)", "manualFormatting" : "(Osima et al., 2018; L. Xu et al., 2019)", "plainTextFormattedCitation" : "(Osima et al., 2018; Xu et al., 2019a)", "previouslyFormattedCitation" : "(Osima et al., 2018; Xu et al., 2019a)" }, "properties" : { "noteIndex" : 0 }, "schema" : "https://github.com/citation-style-language/schema/raw/master/csl-citation.json" }</w:instrText>
              </w:r>
            </w:ins>
            <w:del w:id="4208" w:author="Robin Matthews" w:date="2021-07-14T12:25:00Z">
              <w:r w:rsidR="00FF6231" w:rsidDel="000A22A6">
                <w:rPr>
                  <w:rFonts w:ascii="Times New Roman" w:hAnsi="Times New Roman" w:cs="Times New Roman"/>
                  <w:color w:val="000000" w:themeColor="text1"/>
                  <w:sz w:val="16"/>
                  <w:szCs w:val="16"/>
                  <w:lang w:val="en-GB"/>
                </w:rPr>
                <w:delInstrText>ADDIN CSL_CITATION { "citationItems" : [ { "id" : "ITEM-1", "itemData" : { "DOI" : "10.1088/1748-9326/aaba1b", "ISSN" : "1748-9326", "abstract" : "We analyze the potential effect of global warming levels (GWLs) of 1.5 and 2 o C above pre-industrial levels (1861-1890) on mean temperature and precipitation as well as intra-seasonal precipitation extremes over the Greater Horn of Africa. We used a large, 25-member regional climate model ensemble from the Coordinated Regional Downscaling Experiment and show that, compared to the control period of 1971-2000, annual mean near-surface temperature is projected to increase by more than 1 and 1.5 o C over most parts of the Greater Horn of Africa, under GWLs of 1.5 and 2 o C respectively. Highest temperature increases are projected in the northern region, covering most parts of Sudan and northern parts of Ethiopia, and the lowest temperature increases are projected over the coastal belt of Tanzania. However, the projected mean surface temperature difference between 2 and 1. 5 o C GWLs is higher than 0.5 o C over nearly all land points, reaching 0.8 o C over Sudan and northern Ethiopia. This implies that the Greater Horn of Africa will warm faster than the global mean. While projected changes in precipitation are mostly uncertain across the Greater Horn of Africa, there is a substantial decrease over the central and northern parts of Ethiopia. Additionally, the length of dry and wet spells is projected to increase and decrease respectively. The combined effect of a reduction in rainfall and the changes in the wet and dry spells will likely impact negatively on the livelihoods of people within the coastal cities, lake regions, highlands as well as arid and semi-arid lands of Kenya, Tanzania, Somalia, Ethiopia and Sudan. The probable impacts of these changes on key sectors such as agriculture, water, energy and health sectors, will likely call for formulation of actionable policies geared towards adaptation and mitigation of the impacts of a 1.5 and 2 \u00b0C warming.", "author" : [ { "dropping-particle" : "", "family" : "Osima", "given" : "Sarah", "non-dropping-particle" : "", "parse-names" : false, "suffix" : "" }, { "dropping-particle" : "", "family" : "Indasi", "given" : "Victor S.", "non-dropping-particle" : "", "parse-names" : false, "suffix" : "" }, { "dropping-particle" : "", "family" : "Zaroug", "given" : "Modathir", "non-dropping-particle" : "", "parse-names" : false, "suffix" : "" }, { "dropping-particle" : "", "family" : "Endris", "given" : "Hussen Seid", "non-dropping-particle" : "", "parse-names" : false, "suffix" : "" }, { "dropping-particle" : "", "family" : "Gudoshava", "given" : "Masilin", "non-dropping-particle" : "", "parse-names" : false, "suffix" : "" }, { "dropping-particle" : "", "family" : "Misiani", "given" : "Herbert O.", "non-dropping-particle" : "", "parse-names" : false, "suffix" : "" }, { "dropping-particle" : "", "family" : "Nimusiima", "given" : "Alex", "non-dropping-particle" : "", "parse-names" : false, "suffix" : "" }, { "dropping-particle" : "", "family" : "Anyah", "given" : "Richard O.", "non-dropping-particle" : "", "parse-names" : false, "suffix" : "" }, { "dropping-particle" : "", "family" : "Otieno", "given" : "George", "non-dropping-particle" : "", "parse-names" : false, "suffix" : "" }, { "dropping-particle" : "", "family" : "Ogwang", "given" : "Bob A.", "non-dropping-particle" : "", "parse-names" : false, "suffix" : "" }, { "dropping-particle" : "", "family" : "Jain", "given" : "Suman", "non-dropping-particle" : "", "parse-names" : false, "suffix" : "" }, { "dropping-particle" : "", "family" : "Kondowe", "given" : "Alfred L.", "non-dropping-particle" : "", "parse-names" : false, "suffix" : "" }, { "dropping-particle" : "", "family" : "Mwangi", "given" : "Emmah", "non-dropping-particle" : "", "parse-names" : false, "suffix" : "" }, { "dropping-particle" : "", "family" : "Lennard", "given" : "Chris", "non-dropping-particle" : "", "parse-names" : false, "suffix" : "" }, { "dropping-particle" : "", "family" : "Nikulin", "given" : "Grigory", "non-dropping-particle" : "", "parse-names" : false, "suffix" : "" }, { "dropping-particle" : "", "family" : "Dosio", "given" : "Alessandro", "non-dropping-particle" : "", "parse-names" : false, "suffix" : "" } ], "container-title" : "Environmental Research Letters", "id" : "ITEM-1", "issue" : "6", "issued" : { "date-parts" : [ [ "2018", "6", "1" ] ] }, "page" : "065004", "publisher" : "IOP Publishing", "title" : "Projected climate over the Greater Horn of Africa under 1.5 \u00b0C and 2 \u00b0C global warming", "translator" : [ { "dropping-particle" : "", "family" : "S2194", "given" : "", "non-dropping-particle" : "", "parse-names" : false, "suffix" : "" } ], "type" : "article-journal", "volume" : "13" }, "uris" : [ "http://www.mendeley.com/documents/?uuid=beb334f1-ef81-44eb-92c5-d1783466aae4"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Osima et al., 2018; Xu et al., 2019a)", "plainTextFormattedCitation" : "(Osima et al., 2018; Xu et al., 2019a)", "previouslyFormattedCitation" : "(Osima et al., 2018;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Osima et al., 2018; </w:t>
            </w:r>
            <w:ins w:id="4209" w:author="Robin Matthews" w:date="2021-07-14T12:25:00Z">
              <w:r w:rsidR="000A22A6">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del w:id="4210" w:author="Robin Matthews" w:date="2021-07-14T12:25:00Z">
              <w:r w:rsidR="00A26296" w:rsidDel="000A22A6">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206"/>
            <w:r w:rsidR="00A26296">
              <w:rPr>
                <w:rStyle w:val="Marquedecommentaire"/>
                <w:rFonts w:ascii="Times New Roman" w:hAnsi="Times New Roman" w:cstheme="minorBidi"/>
                <w:lang w:val="fr-FR" w:eastAsia="fr-FR"/>
              </w:rPr>
              <w:commentReference w:id="4206"/>
            </w:r>
            <w:r w:rsidRPr="00841A35">
              <w:rPr>
                <w:rFonts w:ascii="Times New Roman" w:hAnsi="Times New Roman" w:cs="Times New Roman"/>
                <w:color w:val="000000" w:themeColor="text1"/>
                <w:sz w:val="16"/>
                <w:szCs w:val="16"/>
                <w:lang w:val="en-GB" w:eastAsia="fr-FR"/>
              </w:rPr>
              <w:t>(Chapter 11 Supplementary Material (11.SM))</w:t>
            </w:r>
            <w:r w:rsidRPr="00D424AA">
              <w:rPr>
                <w:rFonts w:ascii="Times New Roman" w:hAnsi="Times New Roman" w:cs="Times New Roman"/>
                <w:color w:val="000000" w:themeColor="text1"/>
                <w:sz w:val="16"/>
                <w:szCs w:val="16"/>
                <w:lang w:val="en-GB"/>
              </w:rPr>
              <w:t xml:space="preserve"> and lack of signal </w:t>
            </w:r>
            <w:r w:rsidRPr="00D424AA">
              <w:rPr>
                <w:rFonts w:cs="Times New Roman"/>
                <w:sz w:val="16"/>
                <w:szCs w:val="16"/>
                <w:lang w:val="en-GB"/>
              </w:rPr>
              <w:fldChar w:fldCharType="begin" w:fldLock="1"/>
            </w:r>
            <w:r w:rsidR="00FF6231">
              <w:rPr>
                <w:rFonts w:ascii="Times New Roman" w:hAnsi="Times New Roman" w:cs="Times New Roman"/>
                <w:sz w:val="16"/>
                <w:szCs w:val="16"/>
                <w:lang w:val="en-GB"/>
              </w:rPr>
              <w:instrText>ADDIN CSL_CITATION { "citationItems" : [ { "id" : "ITEM-1", "itemData" : { "DOI" : "10.1038/s41558-018-0145-6", "ISSN" : "1758-678X", "author" : [ { "dropping-particle" : "", "family" : "Nangombe", "given" : "Shingirai", "non-dropping-particle" : "", "parse-names" : false, "suffix" : "" }, { "dropping-particle" : "", "family" : "Zhou", "given" : "Tianjun", "non-dropping-particle" : "", "parse-names" : false, "suffix" : "" }, { "dropping-particle" : "", "family" : "Zhang", "given" : "Wen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1", "issue" : "5", "issued" : { "date-parts" : [ [ "2018", "5", "23" ] ] }, "page" : "375-380", "title" : "Record-breaking climate extremes in Africa under stabilized 1.5 \u00b0C and 2 \u00b0C global warming scenarios", "translator" : [ { "dropping-particle" : "", "family" : "S2767", "given" : "", "non-dropping-particle" : "", "parse-names" : false, "suffix" : "" } ], "type" : "article-journal", "volume" : "8" }, "uris" : [ "http://www.mendeley.com/documents/?uuid=6cf3af9c-f715-4fd8-bd82-25c3d1243a69" ] } ], "mendeley" : { "formattedCitation" : "(Nangombe et al., 2018)", "plainTextFormattedCitation" : "(Nangombe et al., 2018)", "previouslyFormattedCitation" : "(Nangombe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Nangombe et al., 2018)</w:t>
            </w:r>
            <w:r w:rsidRPr="00D424AA">
              <w:rPr>
                <w:rFonts w:cs="Times New Roman"/>
                <w:sz w:val="16"/>
                <w:szCs w:val="16"/>
                <w:lang w:val="en-GB"/>
              </w:rPr>
              <w:fldChar w:fldCharType="end"/>
            </w:r>
          </w:p>
          <w:p w14:paraId="4FE261A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commentRangeStart w:id="4211"/>
          <w:p w14:paraId="3AC977DF" w14:textId="7A1119BD"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del w:id="4212" w:author="Robin Matthews" w:date="2021-07-14T15:53:00Z">
              <w:r w:rsidR="00A26296" w:rsidDel="006B1564">
                <w:rPr>
                  <w:rFonts w:ascii="Times New Roman" w:hAnsi="Times New Roman" w:cs="Times New Roman"/>
                  <w:noProof/>
                  <w:color w:val="000000" w:themeColor="text1"/>
                  <w:sz w:val="16"/>
                  <w:szCs w:val="16"/>
                  <w:lang w:val="en-GB"/>
                </w:rPr>
                <w:delText>X</w:delText>
              </w:r>
            </w:del>
            <w:ins w:id="4213" w:author="Robin Matthews" w:date="2021-07-14T15:53:00Z">
              <w:r w:rsidR="006B1564">
                <w:rPr>
                  <w:rFonts w:ascii="Times New Roman" w:hAnsi="Times New Roman" w:cs="Times New Roman"/>
                  <w:noProof/>
                  <w:color w:val="000000" w:themeColor="text1"/>
                  <w:sz w:val="16"/>
                  <w:szCs w:val="16"/>
                  <w:lang w:val="en-GB"/>
                </w:rPr>
                <w:t>L. X</w:t>
              </w:r>
            </w:ins>
            <w:r w:rsidR="00A26296">
              <w:rPr>
                <w:rFonts w:ascii="Times New Roman" w:hAnsi="Times New Roman" w:cs="Times New Roman"/>
                <w:noProof/>
                <w:color w:val="000000" w:themeColor="text1"/>
                <w:sz w:val="16"/>
                <w:szCs w:val="16"/>
                <w:lang w:val="en-GB"/>
              </w:rPr>
              <w:t>u et al. (2019)</w:t>
            </w:r>
            <w:r w:rsidRPr="00D424AA">
              <w:rPr>
                <w:rFonts w:cs="Times New Roman"/>
                <w:color w:val="000000" w:themeColor="text1"/>
                <w:sz w:val="16"/>
                <w:szCs w:val="16"/>
                <w:lang w:val="en-GB"/>
              </w:rPr>
              <w:fldChar w:fldCharType="end"/>
            </w:r>
            <w:commentRangeEnd w:id="4211"/>
            <w:r w:rsidR="00A26296">
              <w:rPr>
                <w:rStyle w:val="Marquedecommentaire"/>
                <w:rFonts w:ascii="Times New Roman" w:hAnsi="Times New Roman" w:cstheme="minorBidi"/>
                <w:lang w:val="fr-FR" w:eastAsia="fr-FR"/>
              </w:rPr>
              <w:commentReference w:id="4211"/>
            </w:r>
            <w:r w:rsidRPr="00841A35">
              <w:rPr>
                <w:rFonts w:ascii="Times New Roman" w:hAnsi="Times New Roman" w:cs="Times New Roman"/>
                <w:color w:val="000000" w:themeColor="text1"/>
                <w:sz w:val="16"/>
                <w:szCs w:val="16"/>
                <w:lang w:val="en-GB" w:eastAsia="fr-FR"/>
              </w:rPr>
              <w:t>: Inconsistent or weak trends in SPI</w:t>
            </w:r>
          </w:p>
          <w:p w14:paraId="5E0879EE"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063A8A16" w14:textId="05BCAB4D"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88/1748-9326/aaba1b", "ISSN" : "1748-9326", "abstract" : "We analyze the potential effect of global warming levels (GWLs) of 1.5 and 2 o C above pre-industrial levels (1861-1890) on mean temperature and precipitation as well as intra-seasonal precipitation extremes over the Greater Horn of Africa. We used a large, 25-member regional climate model ensemble from the Coordinated Regional Downscaling Experiment and show that, compared to the control period of 1971-2000, annual mean near-surface temperature is projected to increase by more than 1 and 1.5 o C over most parts of the Greater Horn of Africa, under GWLs of 1.5 and 2 o C respectively. Highest temperature increases are projected in the northern region, covering most parts of Sudan and northern parts of Ethiopia, and the lowest temperature increases are projected over the coastal belt of Tanzania. However, the projected mean surface temperature difference between 2 and 1. 5 o C GWLs is higher than 0.5 o C over nearly all land points, reaching 0.8 o C over Sudan and northern Ethiopia. This implies that the Greater Horn of Africa will warm faster than the global mean. While projected changes in precipitation are mostly uncertain across the Greater Horn of Africa, there is a substantial decrease over the central and northern parts of Ethiopia. Additionally, the length of dry and wet spells is projected to increase and decrease respectively. The combined effect of a reduction in rainfall and the changes in the wet and dry spells will likely impact negatively on the livelihoods of people within the coastal cities, lake regions, highlands as well as arid and semi-arid lands of Kenya, Tanzania, Somalia, Ethiopia and Sudan. The probable impacts of these changes on key sectors such as agriculture, water, energy and health sectors, will likely call for formulation of actionable policies geared towards adaptation and mitigation of the impacts of a 1.5 and 2 \u00b0C warming.", "author" : [ { "dropping-particle" : "", "family" : "Osima", "given" : "Sarah", "non-dropping-particle" : "", "parse-names" : false, "suffix" : "" }, { "dropping-particle" : "", "family" : "Indasi", "given" : "Victor S.", "non-dropping-particle" : "", "parse-names" : false, "suffix" : "" }, { "dropping-particle" : "", "family" : "Zaroug", "given" : "Modathir", "non-dropping-particle" : "", "parse-names" : false, "suffix" : "" }, { "dropping-particle" : "", "family" : "Endris", "given" : "Hussen Seid", "non-dropping-particle" : "", "parse-names" : false, "suffix" : "" }, { "dropping-particle" : "", "family" : "Gudoshava", "given" : "Masilin", "non-dropping-particle" : "", "parse-names" : false, "suffix" : "" }, { "dropping-particle" : "", "family" : "Misiani", "given" : "Herbert O.", "non-dropping-particle" : "", "parse-names" : false, "suffix" : "" }, { "dropping-particle" : "", "family" : "Nimusiima", "given" : "Alex", "non-dropping-particle" : "", "parse-names" : false, "suffix" : "" }, { "dropping-particle" : "", "family" : "Anyah", "given" : "Richard O.", "non-dropping-particle" : "", "parse-names" : false, "suffix" : "" }, { "dropping-particle" : "", "family" : "Otieno", "given" : "George", "non-dropping-particle" : "", "parse-names" : false, "suffix" : "" }, { "dropping-particle" : "", "family" : "Ogwang", "given" : "Bob A.", "non-dropping-particle" : "", "parse-names" : false, "suffix" : "" }, { "dropping-particle" : "", "family" : "Jain", "given" : "Suman", "non-dropping-particle" : "", "parse-names" : false, "suffix" : "" }, { "dropping-particle" : "", "family" : "Kondowe", "given" : "Alfred L.", "non-dropping-particle" : "", "parse-names" : false, "suffix" : "" }, { "dropping-particle" : "", "family" : "Mwangi", "given" : "Emmah", "non-dropping-particle" : "", "parse-names" : false, "suffix" : "" }, { "dropping-particle" : "", "family" : "Lennard", "given" : "Chris", "non-dropping-particle" : "", "parse-names" : false, "suffix" : "" }, { "dropping-particle" : "", "family" : "Nikulin", "given" : "Grigory", "non-dropping-particle" : "", "parse-names" : false, "suffix" : "" }, { "dropping-particle" : "", "family" : "Dosio", "given" : "Alessandro", "non-dropping-particle" : "", "parse-names" : false, "suffix" : "" } ], "container-title" : "Environmental Research Letters", "id" : "ITEM-1", "issue" : "6", "issued" : { "date-parts" : [ [ "2018", "6", "1" ] ] }, "page" : "065004", "publisher" : "IOP Publishing", "title" : "Projected climate over the Greater Horn of Africa under 1.5 \u00b0C and 2 \u00b0C global warming", "translator" : [ { "dropping-particle" : "", "family" : "S2194", "given" : "", "non-dropping-particle" : "", "parse-names" : false, "suffix" : "" } ], "type" : "article-journal", "volume" : "13" }, "uris" : [ "http://www.mendeley.com/documents/?uuid=beb334f1-ef81-44eb-92c5-d1783466aae4" ] } ], "mendeley" : { "formattedCitation" : "(Osima et al., 2018)", "manualFormatting" : "Osima et al. (2018)", "plainTextFormattedCitation" : "(Osima et al., 2018)", "previouslyFormattedCitation" : "(Osima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Osima et al.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Cordex AFR data,CTL 1971-2000, RCP8.5, Robust increase of CDD over southern part.</w:t>
            </w:r>
          </w:p>
          <w:p w14:paraId="0ED033AE"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645B4AD6"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eastAsia="fr-FR"/>
              </w:rPr>
              <w:t>Chapter 11 Supplementary Material (11.SM)</w:t>
            </w:r>
            <w:r w:rsidRPr="00D424AA">
              <w:rPr>
                <w:rFonts w:ascii="Times New Roman" w:hAnsi="Times New Roman" w:cs="Times New Roman"/>
                <w:color w:val="000000" w:themeColor="text1"/>
                <w:sz w:val="16"/>
                <w:szCs w:val="16"/>
                <w:lang w:val="en-GB"/>
              </w:rPr>
              <w:t>: inconsistent changes in CDD</w:t>
            </w:r>
          </w:p>
          <w:p w14:paraId="1D52EF87"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11BBC438"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tc>
        <w:tc>
          <w:tcPr>
            <w:tcW w:w="2836" w:type="dxa"/>
            <w:shd w:val="clear" w:color="auto" w:fill="D9D9D9" w:themeFill="background1" w:themeFillShade="D9"/>
            <w:tcMar>
              <w:top w:w="40" w:type="dxa"/>
              <w:left w:w="40" w:type="dxa"/>
              <w:bottom w:w="40" w:type="dxa"/>
              <w:right w:w="40" w:type="dxa"/>
            </w:tcMar>
          </w:tcPr>
          <w:p w14:paraId="6B635855" w14:textId="623521C0" w:rsidR="00D376F0" w:rsidRPr="00D74FF3" w:rsidRDefault="00D376F0" w:rsidP="00D424AA">
            <w:pPr>
              <w:spacing w:line="276" w:lineRule="auto"/>
              <w:rPr>
                <w:rFonts w:ascii="Times New Roman" w:hAnsi="Times New Roman" w:cs="Times New Roman"/>
                <w:color w:val="000000" w:themeColor="text1"/>
                <w:sz w:val="16"/>
                <w:szCs w:val="16"/>
                <w:lang w:val="fr-FR"/>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onsistent trends</w:t>
            </w:r>
            <w:r w:rsidRPr="00D424AA">
              <w:rPr>
                <w:rFonts w:ascii="Times New Roman" w:hAnsi="Times New Roman" w:cs="Times New Roman"/>
                <w:color w:val="000000" w:themeColor="text1"/>
                <w:sz w:val="16"/>
                <w:szCs w:val="16"/>
                <w:lang w:val="en-GB"/>
              </w:rPr>
              <w:t xml:space="preserve"> between studies and subregions </w:t>
            </w:r>
            <w:commentRangeStart w:id="4214"/>
            <w:r w:rsidRPr="00D424AA">
              <w:rPr>
                <w:rFonts w:cs="Times New Roman"/>
                <w:color w:val="000000" w:themeColor="text1"/>
                <w:sz w:val="16"/>
                <w:szCs w:val="16"/>
                <w:lang w:val="en-GB"/>
              </w:rPr>
              <w:fldChar w:fldCharType="begin" w:fldLock="1"/>
            </w:r>
            <w:ins w:id="4215" w:author="Robin Matthews" w:date="2021-07-14T12:39:00Z">
              <w:r w:rsidR="001408F5">
                <w:rPr>
                  <w:rFonts w:ascii="Times New Roman" w:hAnsi="Times New Roman" w:cs="Times New Roman"/>
                  <w:color w:val="000000" w:themeColor="text1"/>
                  <w:sz w:val="16"/>
                  <w:szCs w:val="16"/>
                  <w:lang w:val="en-GB"/>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2",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Sillmann et al., 2013b; Dosio et al., 2019; Vicente-Serrano et al., 2020a)", "manualFormatting" : "(Sillmann et al., 2013b; Dosio et al., 2019; Vicente-Serrano et al., 2020c)", "plainTextFormattedCitation" : "(Sillmann et al., 2013b; Dosio et al., 2019; Vicente-Serrano et al., 2020a)", "previouslyFormattedCitation" : "(Sillmann et al., 2013b; Dosio et al., 2019; Vicente-Serrano et al., 2020a)" }, "properties" : { "noteIndex" : 0 }, "schema" : "https://github.com/citation-style-language/schema/raw/master/csl-citation.json" }</w:instrText>
              </w:r>
            </w:ins>
            <w:del w:id="4216" w:author="Robin Matthews" w:date="2021-07-14T12:39:00Z">
              <w:r w:rsidR="00FF6231" w:rsidDel="001408F5">
                <w:rPr>
                  <w:rFonts w:ascii="Times New Roman" w:hAnsi="Times New Roman" w:cs="Times New Roman"/>
                  <w:color w:val="000000" w:themeColor="text1"/>
                  <w:sz w:val="16"/>
                  <w:szCs w:val="16"/>
                  <w:lang w:val="en-GB"/>
                </w:rPr>
                <w:del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2",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w:delInstrText>
              </w:r>
              <w:r w:rsidR="00FF6231" w:rsidRPr="006A2665" w:rsidDel="001408F5">
                <w:rPr>
                  <w:rFonts w:ascii="Times New Roman" w:hAnsi="Times New Roman" w:cs="Times New Roman"/>
                  <w:color w:val="000000" w:themeColor="text1"/>
                  <w:sz w:val="16"/>
                  <w:szCs w:val="16"/>
                  <w:lang w:val="fr-FR"/>
                </w:rPr>
                <w:delInstrText>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Sillmann et al., 2013b; Dosio et al., 2019; Vicente-Serrano et al., 2020a)", "plainTextFormattedCitation" : "(Sillmann et al., 2013b; Dosio et al., 2019; Vicente-Serrano et al., 2020a)", "previouslyFormattedCitation" : "(Sillmann et al., 2013b; Dosio et al., 2019; Vicente-Serrano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fr-FR"/>
              </w:rPr>
              <w:t xml:space="preserve">(Sillmann et al., 2013b; Dosio et al., 2019; </w:t>
            </w:r>
            <w:del w:id="4217" w:author="Robin Matthews" w:date="2021-07-14T12:39:00Z">
              <w:r w:rsidR="00A26296" w:rsidDel="001408F5">
                <w:rPr>
                  <w:rFonts w:ascii="Times New Roman" w:hAnsi="Times New Roman" w:cs="Times New Roman"/>
                  <w:noProof/>
                  <w:color w:val="000000" w:themeColor="text1"/>
                  <w:sz w:val="16"/>
                  <w:szCs w:val="16"/>
                  <w:lang w:val="fr-FR"/>
                </w:rPr>
                <w:delText>Vicente-Serrano et al., 2020a</w:delText>
              </w:r>
            </w:del>
            <w:ins w:id="4218" w:author="Robin Matthews" w:date="2021-07-14T12:39:00Z">
              <w:r w:rsidR="001408F5">
                <w:rPr>
                  <w:rFonts w:ascii="Times New Roman" w:hAnsi="Times New Roman" w:cs="Times New Roman"/>
                  <w:noProof/>
                  <w:color w:val="000000" w:themeColor="text1"/>
                  <w:sz w:val="16"/>
                  <w:szCs w:val="16"/>
                  <w:lang w:val="fr-FR"/>
                </w:rPr>
                <w:t>Vicente-Serrano et al., 2020c</w:t>
              </w:r>
            </w:ins>
            <w:r w:rsidR="00A26296">
              <w:rPr>
                <w:rFonts w:ascii="Times New Roman" w:hAnsi="Times New Roman" w:cs="Times New Roman"/>
                <w:noProof/>
                <w:color w:val="000000" w:themeColor="text1"/>
                <w:sz w:val="16"/>
                <w:szCs w:val="16"/>
                <w:lang w:val="fr-FR"/>
              </w:rPr>
              <w:t>)</w:t>
            </w:r>
            <w:r w:rsidRPr="00D424AA">
              <w:rPr>
                <w:rFonts w:cs="Times New Roman"/>
                <w:color w:val="000000" w:themeColor="text1"/>
                <w:sz w:val="16"/>
                <w:szCs w:val="16"/>
                <w:lang w:val="en-GB"/>
              </w:rPr>
              <w:fldChar w:fldCharType="end"/>
            </w:r>
            <w:commentRangeEnd w:id="4214"/>
            <w:r w:rsidR="00A26296">
              <w:rPr>
                <w:rStyle w:val="Marquedecommentaire"/>
                <w:rFonts w:ascii="Times New Roman" w:hAnsi="Times New Roman" w:cstheme="minorBidi"/>
                <w:lang w:val="fr-FR" w:eastAsia="fr-FR"/>
              </w:rPr>
              <w:commentReference w:id="4214"/>
            </w:r>
            <w:r w:rsidRPr="00D74FF3">
              <w:rPr>
                <w:rFonts w:ascii="Times New Roman" w:hAnsi="Times New Roman" w:cs="Times New Roman"/>
                <w:color w:val="000000" w:themeColor="text1"/>
                <w:sz w:val="16"/>
                <w:szCs w:val="16"/>
                <w:lang w:val="fr-FR" w:eastAsia="fr-FR"/>
              </w:rPr>
              <w:t>(Chapter 11 Supplementary Material (11.SM)).</w:t>
            </w:r>
          </w:p>
          <w:p w14:paraId="5D40935D" w14:textId="77777777" w:rsidR="00D376F0" w:rsidRPr="00D74FF3" w:rsidRDefault="00D376F0" w:rsidP="00D424AA">
            <w:pPr>
              <w:spacing w:line="276" w:lineRule="auto"/>
              <w:rPr>
                <w:rFonts w:ascii="Times New Roman" w:hAnsi="Times New Roman" w:cs="Times New Roman"/>
                <w:i/>
                <w:color w:val="000000" w:themeColor="text1"/>
                <w:sz w:val="16"/>
                <w:szCs w:val="16"/>
                <w:lang w:val="fr-FR"/>
              </w:rPr>
            </w:pPr>
          </w:p>
          <w:p w14:paraId="11623293" w14:textId="09B38526" w:rsidR="00D376F0" w:rsidRPr="00841A35" w:rsidRDefault="00D376F0" w:rsidP="00D424AA">
            <w:pPr>
              <w:spacing w:line="276" w:lineRule="auto"/>
              <w:rPr>
                <w:rFonts w:ascii="Times New Roman" w:hAnsi="Times New Roman" w:cs="Times New Roman"/>
                <w:iCs/>
                <w:color w:val="000000" w:themeColor="text1"/>
                <w:sz w:val="16"/>
                <w:szCs w:val="16"/>
                <w:lang w:val="en-GB"/>
              </w:rPr>
            </w:pPr>
            <w:r w:rsidRPr="00D424AA">
              <w:rPr>
                <w:rFonts w:ascii="Times New Roman" w:hAnsi="Times New Roman" w:cs="Times New Roman"/>
                <w:iCs/>
                <w:color w:val="000000" w:themeColor="text1"/>
                <w:sz w:val="16"/>
                <w:szCs w:val="16"/>
                <w:lang w:val="en-GB"/>
              </w:rPr>
              <w:t xml:space="preserve">Inconsistent or no changes in SPI </w:t>
            </w:r>
            <w:commentRangeStart w:id="4219"/>
            <w:r w:rsidRPr="00D424AA">
              <w:rPr>
                <w:rFonts w:cs="Times New Roman"/>
                <w:iCs/>
                <w:color w:val="000000" w:themeColor="text1"/>
                <w:sz w:val="16"/>
                <w:szCs w:val="16"/>
                <w:lang w:val="en-GB"/>
              </w:rPr>
              <w:fldChar w:fldCharType="begin" w:fldLock="1"/>
            </w:r>
            <w:ins w:id="4220" w:author="Robin Matthews" w:date="2021-07-14T12:40:00Z">
              <w:r w:rsidR="001408F5">
                <w:rPr>
                  <w:rFonts w:ascii="Times New Roman" w:hAnsi="Times New Roman" w:cs="Times New Roman"/>
                  <w:i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manualFormatting" : "(Vicente-Serrano et al., 2020c)", "plainTextFormattedCitation" : "(Vicente-Serrano et al., 2020a)", "previouslyFormattedCitation" : "(Vicente-Serrano et al., 2020a)" }, "properties" : { "noteIndex" : 0 }, "schema" : "https://github.com/citation-style-language/schema/raw/master/csl-citation.json" }</w:instrText>
              </w:r>
            </w:ins>
            <w:del w:id="4221" w:author="Robin Matthews" w:date="2021-07-14T12:40:00Z">
              <w:r w:rsidR="00FF6231" w:rsidDel="001408F5">
                <w:rPr>
                  <w:rFonts w:ascii="Times New Roman" w:hAnsi="Times New Roman" w:cs="Times New Roman"/>
                  <w:i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plainTextFormattedCitation" : "(Vicente-Serrano et al., 2020a)", "previouslyFormattedCitation" : "(Vicente-Serrano et al., 2020a)" }, "properties" : { "noteIndex" : 0 }, "schema" : "https://github.com/citation-style-language/schema/raw/master/csl-citation.json" }</w:delInstrText>
              </w:r>
            </w:del>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w:t>
            </w:r>
            <w:del w:id="4222" w:author="Robin Matthews" w:date="2021-07-14T12:40:00Z">
              <w:r w:rsidR="00A26296" w:rsidDel="001408F5">
                <w:rPr>
                  <w:rFonts w:ascii="Times New Roman" w:hAnsi="Times New Roman" w:cs="Times New Roman"/>
                  <w:iCs/>
                  <w:noProof/>
                  <w:color w:val="000000" w:themeColor="text1"/>
                  <w:sz w:val="16"/>
                  <w:szCs w:val="16"/>
                  <w:lang w:val="en-GB"/>
                </w:rPr>
                <w:delText>Vicente-Serrano et al., 2020a</w:delText>
              </w:r>
            </w:del>
            <w:ins w:id="4223" w:author="Robin Matthews" w:date="2021-07-14T12:40:00Z">
              <w:r w:rsidR="001408F5">
                <w:rPr>
                  <w:rFonts w:ascii="Times New Roman" w:hAnsi="Times New Roman" w:cs="Times New Roman"/>
                  <w:iCs/>
                  <w:noProof/>
                  <w:color w:val="000000" w:themeColor="text1"/>
                  <w:sz w:val="16"/>
                  <w:szCs w:val="16"/>
                  <w:lang w:val="en-GB"/>
                </w:rPr>
                <w:t>Vicente-Serrano et al., 2020c</w:t>
              </w:r>
            </w:ins>
            <w:r w:rsidR="00A26296">
              <w:rPr>
                <w:rFonts w:ascii="Times New Roman" w:hAnsi="Times New Roman" w:cs="Times New Roman"/>
                <w:iCs/>
                <w:noProof/>
                <w:color w:val="000000" w:themeColor="text1"/>
                <w:sz w:val="16"/>
                <w:szCs w:val="16"/>
                <w:lang w:val="en-GB"/>
              </w:rPr>
              <w:t>)</w:t>
            </w:r>
            <w:r w:rsidRPr="00D424AA">
              <w:rPr>
                <w:rFonts w:cs="Times New Roman"/>
                <w:iCs/>
                <w:color w:val="000000" w:themeColor="text1"/>
                <w:sz w:val="16"/>
                <w:szCs w:val="16"/>
                <w:lang w:val="en-GB"/>
              </w:rPr>
              <w:fldChar w:fldCharType="end"/>
            </w:r>
            <w:commentRangeEnd w:id="4219"/>
            <w:r w:rsidR="00A26296">
              <w:rPr>
                <w:rStyle w:val="Marquedecommentaire"/>
                <w:rFonts w:ascii="Times New Roman" w:hAnsi="Times New Roman" w:cstheme="minorBidi"/>
                <w:lang w:val="fr-FR" w:eastAsia="fr-FR"/>
              </w:rPr>
              <w:commentReference w:id="4219"/>
            </w:r>
          </w:p>
          <w:p w14:paraId="7F3AF86E" w14:textId="77777777" w:rsidR="00D376F0" w:rsidRPr="00D424AA" w:rsidRDefault="00D376F0" w:rsidP="00D424AA">
            <w:pPr>
              <w:spacing w:line="276" w:lineRule="auto"/>
              <w:rPr>
                <w:rFonts w:ascii="Times New Roman" w:hAnsi="Times New Roman" w:cs="Times New Roman"/>
                <w:i/>
                <w:color w:val="000000" w:themeColor="text1"/>
                <w:sz w:val="16"/>
                <w:szCs w:val="16"/>
                <w:lang w:val="en-GB"/>
              </w:rPr>
            </w:pPr>
          </w:p>
          <w:commentRangeStart w:id="4224"/>
          <w:p w14:paraId="14599BA9" w14:textId="36428B0D"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ins w:id="4225" w:author="Robin Matthews" w:date="2021-07-14T13:44:00Z">
              <w:r w:rsidR="00F90115">
                <w:rPr>
                  <w:rFonts w:ascii="Times New Roman" w:hAnsi="Times New Roman" w:cs="Times New Roman"/>
                  <w:color w:val="000000" w:themeColor="text1"/>
                  <w:sz w:val="16"/>
                  <w:szCs w:val="16"/>
                  <w:lang w:val="en-GB"/>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manualFormatting" : "Sillmann et al. (2013b)", "plainTextFormattedCitation" : "(Sillmann et al., 2013b)", "previouslyFormattedCitation" : "(Sillmann et al., 2013b)" }, "properties" : { "noteIndex" : 0 }, "schema" : "https://github.com/citation-style-language/schema/raw/master/csl-citation.json" }</w:instrText>
              </w:r>
            </w:ins>
            <w:del w:id="4226" w:author="Robin Matthews" w:date="2021-07-14T13:44:00Z">
              <w:r w:rsidR="00FF6231" w:rsidDel="00F90115">
                <w:rPr>
                  <w:rFonts w:ascii="Times New Roman" w:hAnsi="Times New Roman" w:cs="Times New Roman"/>
                  <w:color w:val="000000" w:themeColor="text1"/>
                  <w:sz w:val="16"/>
                  <w:szCs w:val="16"/>
                  <w:lang w:val="en-GB"/>
                </w:rPr>
                <w:del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manualFormatting" : "Sillmann et al. (2013)", "plainTextFormattedCitation" : "(Sillmann et al., 2013b)", "previouslyFormattedCitation" : "(Sillmann et al., 2013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4227" w:author="Robin Matthews" w:date="2021-07-14T13:44:00Z">
              <w:r w:rsidR="00A26296" w:rsidDel="00F90115">
                <w:rPr>
                  <w:rFonts w:ascii="Times New Roman" w:hAnsi="Times New Roman" w:cs="Times New Roman"/>
                  <w:noProof/>
                  <w:color w:val="000000" w:themeColor="text1"/>
                  <w:sz w:val="16"/>
                  <w:szCs w:val="16"/>
                  <w:lang w:val="en-GB"/>
                </w:rPr>
                <w:delText>Sillmann et al. (2013)</w:delText>
              </w:r>
            </w:del>
            <w:ins w:id="4228" w:author="Robin Matthews" w:date="2021-07-14T13:44:00Z">
              <w:r w:rsidR="00F90115">
                <w:rPr>
                  <w:rFonts w:ascii="Times New Roman" w:hAnsi="Times New Roman" w:cs="Times New Roman"/>
                  <w:noProof/>
                  <w:color w:val="000000" w:themeColor="text1"/>
                  <w:sz w:val="16"/>
                  <w:szCs w:val="16"/>
                  <w:lang w:val="en-GB"/>
                </w:rPr>
                <w:t>Sillmann et al. (2013b)</w:t>
              </w:r>
            </w:ins>
            <w:r w:rsidRPr="00D424AA">
              <w:rPr>
                <w:rFonts w:cs="Times New Roman"/>
                <w:color w:val="000000" w:themeColor="text1"/>
                <w:sz w:val="16"/>
                <w:szCs w:val="16"/>
                <w:lang w:val="en-GB"/>
              </w:rPr>
              <w:fldChar w:fldCharType="end"/>
            </w:r>
            <w:commentRangeEnd w:id="4224"/>
            <w:r w:rsidR="00A26296">
              <w:rPr>
                <w:rStyle w:val="Marquedecommentaire"/>
                <w:rFonts w:ascii="Times New Roman" w:hAnsi="Times New Roman" w:cstheme="minorBidi"/>
                <w:lang w:val="fr-FR" w:eastAsia="fr-FR"/>
              </w:rPr>
              <w:commentReference w:id="4224"/>
            </w:r>
            <w:r w:rsidRPr="00841A35">
              <w:rPr>
                <w:rFonts w:ascii="Times New Roman" w:hAnsi="Times New Roman" w:cs="Times New Roman"/>
                <w:color w:val="000000" w:themeColor="text1"/>
                <w:sz w:val="16"/>
                <w:szCs w:val="16"/>
                <w:lang w:val="en-GB"/>
              </w:rPr>
              <w:t xml:space="preserve">, </w:t>
            </w:r>
            <w:r w:rsidRPr="00D424AA">
              <w:rPr>
                <w:rFonts w:ascii="Times New Roman" w:hAnsi="Times New Roman" w:cs="Times New Roman"/>
                <w:color w:val="000000" w:themeColor="text1"/>
                <w:sz w:val="16"/>
                <w:szCs w:val="16"/>
                <w:lang w:val="en-GB"/>
              </w:rPr>
              <w:t>(2081-2100)/1981-2000, rcp8.5, CMIP3-CMIP5:</w:t>
            </w:r>
          </w:p>
          <w:p w14:paraId="4CB55412"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of CDD</w:t>
            </w:r>
          </w:p>
          <w:p w14:paraId="636720C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0661AE97" w14:textId="29244A88"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osio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2070-2099/1981-2010), rcp 8.5, 23 RCM: Decrease in CDD</w:t>
            </w:r>
          </w:p>
          <w:p w14:paraId="6C739C16"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2A37F1E7"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onsistent trends in CDD in CMIP6 (Chapter 11 Supplementary Material (11.SM))</w:t>
            </w:r>
          </w:p>
        </w:tc>
      </w:tr>
      <w:tr w:rsidR="00D376F0" w:rsidRPr="00D424AA" w14:paraId="1F288F32" w14:textId="77777777" w:rsidTr="00723657">
        <w:trPr>
          <w:trHeight w:val="1244"/>
        </w:trPr>
        <w:tc>
          <w:tcPr>
            <w:tcW w:w="896" w:type="dxa"/>
            <w:vMerge/>
          </w:tcPr>
          <w:p w14:paraId="46397730"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259E3D7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GR</w:t>
            </w:r>
          </w:p>
          <w:p w14:paraId="42A7B2B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COL</w:t>
            </w:r>
          </w:p>
        </w:tc>
        <w:tc>
          <w:tcPr>
            <w:tcW w:w="1987" w:type="dxa"/>
            <w:tcBorders>
              <w:bottom w:val="single" w:sz="4" w:space="0" w:color="auto"/>
            </w:tcBorders>
            <w:shd w:val="clear" w:color="auto" w:fill="D9D9D9" w:themeFill="background1" w:themeFillShade="D9"/>
          </w:tcPr>
          <w:p w14:paraId="36805686" w14:textId="332A6A23"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onsistent</w:t>
            </w:r>
            <w:r w:rsidRPr="00D424AA">
              <w:rPr>
                <w:rFonts w:ascii="Times New Roman" w:hAnsi="Times New Roman" w:cs="Times New Roman"/>
                <w:color w:val="000000" w:themeColor="text1"/>
                <w:sz w:val="16"/>
                <w:szCs w:val="16"/>
                <w:lang w:val="en-GB"/>
              </w:rPr>
              <w:t xml:space="preserve"> trend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3",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Spinoni et al., 2019; Padr\u00f3n et al., 2020)", "plainTextFormattedCitation" : "(Greve et al., 2014; Spinoni et al., 2019; Padr\u00f3n et al., 2020)", "previouslyFormattedCitation" : "(Greve et al., 2014; Spinoni et al., 2019; Padr\u00f3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Greve et al., 2014; Spinoni et al., 2019; Padrón et al., 2020)</w:t>
            </w:r>
            <w:r w:rsidRPr="00D424AA">
              <w:rPr>
                <w:rFonts w:cs="Times New Roman"/>
                <w:color w:val="000000" w:themeColor="text1"/>
                <w:sz w:val="16"/>
                <w:szCs w:val="16"/>
                <w:lang w:val="en-GB"/>
              </w:rPr>
              <w:fldChar w:fldCharType="end"/>
            </w:r>
          </w:p>
        </w:tc>
        <w:tc>
          <w:tcPr>
            <w:tcW w:w="2125" w:type="dxa"/>
            <w:tcBorders>
              <w:bottom w:val="single" w:sz="4" w:space="0" w:color="auto"/>
            </w:tcBorders>
            <w:shd w:val="clear" w:color="auto" w:fill="D9D9D9" w:themeFill="background1" w:themeFillShade="D9"/>
          </w:tcPr>
          <w:p w14:paraId="74841B0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r w:rsidRPr="00D424AA">
              <w:rPr>
                <w:rFonts w:ascii="Times New Roman" w:hAnsi="Times New Roman" w:cs="Times New Roman"/>
                <w:color w:val="000000" w:themeColor="text1"/>
                <w:sz w:val="16"/>
                <w:szCs w:val="16"/>
                <w:lang w:val="en-GB"/>
              </w:rPr>
              <w:t xml:space="preserve"> due to lack of studies</w:t>
            </w:r>
          </w:p>
        </w:tc>
        <w:tc>
          <w:tcPr>
            <w:tcW w:w="2977" w:type="dxa"/>
            <w:shd w:val="clear" w:color="auto" w:fill="D9D9D9" w:themeFill="background1" w:themeFillShade="D9"/>
            <w:tcMar>
              <w:top w:w="40" w:type="dxa"/>
              <w:left w:w="40" w:type="dxa"/>
              <w:bottom w:w="40" w:type="dxa"/>
              <w:right w:w="40" w:type="dxa"/>
            </w:tcMar>
          </w:tcPr>
          <w:p w14:paraId="0B0EFA20" w14:textId="73C25336"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Inconsistent </w:t>
            </w:r>
            <w:r w:rsidRPr="00D424AA">
              <w:rPr>
                <w:rFonts w:ascii="Times New Roman" w:hAnsi="Times New Roman" w:cs="Times New Roman"/>
                <w:color w:val="000000" w:themeColor="text1"/>
                <w:sz w:val="16"/>
                <w:szCs w:val="16"/>
                <w:lang w:val="en-GB"/>
              </w:rPr>
              <w:t xml:space="preserve">trends </w:t>
            </w:r>
            <w:commentRangeStart w:id="4229"/>
            <w:r w:rsidRPr="00D424AA">
              <w:rPr>
                <w:rFonts w:cs="Times New Roman"/>
                <w:color w:val="000000" w:themeColor="text1"/>
                <w:sz w:val="16"/>
                <w:szCs w:val="16"/>
                <w:lang w:val="en-GB"/>
              </w:rPr>
              <w:fldChar w:fldCharType="begin" w:fldLock="1"/>
            </w:r>
            <w:ins w:id="4230" w:author="Robin Matthews" w:date="2021-07-14T12:27:00Z">
              <w:r w:rsidR="00FC4A87">
                <w:rPr>
                  <w:rFonts w:ascii="Times New Roman" w:hAnsi="Times New Roman"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4231" w:author="Robin Matthews" w:date="2021-07-14T12:27:00Z">
              <w:r w:rsidR="00FF6231" w:rsidDel="00FC4A87">
                <w:rPr>
                  <w:rFonts w:ascii="Times New Roman" w:hAnsi="Times New Roman" w:cs="Times New Roman"/>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4232" w:author="Robin Matthews" w:date="2021-07-14T12:27:00Z">
              <w:r w:rsidR="00A26296" w:rsidDel="00FC4A87">
                <w:rPr>
                  <w:rFonts w:ascii="Times New Roman" w:hAnsi="Times New Roman" w:cs="Times New Roman"/>
                  <w:noProof/>
                  <w:color w:val="000000" w:themeColor="text1"/>
                  <w:sz w:val="16"/>
                  <w:szCs w:val="16"/>
                  <w:lang w:val="en-GB"/>
                </w:rPr>
                <w:delText>Xu et al., 2019a</w:delText>
              </w:r>
            </w:del>
            <w:ins w:id="4233" w:author="Robin Matthews" w:date="2021-07-14T12:27:00Z">
              <w:r w:rsidR="00FC4A87">
                <w:rPr>
                  <w:rFonts w:ascii="Times New Roman" w:hAnsi="Times New Roman" w:cs="Times New Roman"/>
                  <w:noProof/>
                  <w:color w:val="000000" w:themeColor="text1"/>
                  <w:sz w:val="16"/>
                  <w:szCs w:val="16"/>
                  <w:lang w:val="en-GB"/>
                </w:rPr>
                <w:t>L. Xu et al., 2019</w:t>
              </w:r>
            </w:ins>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229"/>
            <w:r w:rsidR="00A26296">
              <w:rPr>
                <w:rStyle w:val="Marquedecommentaire"/>
                <w:rFonts w:ascii="Times New Roman" w:hAnsi="Times New Roman" w:cstheme="minorBidi"/>
                <w:lang w:val="fr-FR" w:eastAsia="fr-FR"/>
              </w:rPr>
              <w:commentReference w:id="4229"/>
            </w:r>
            <w:r w:rsidRPr="00841A35">
              <w:rPr>
                <w:rFonts w:ascii="Times New Roman" w:hAnsi="Times New Roman" w:cs="Times New Roman"/>
                <w:color w:val="000000" w:themeColor="text1"/>
                <w:sz w:val="16"/>
                <w:szCs w:val="16"/>
                <w:lang w:val="en-GB" w:eastAsia="fr-FR"/>
              </w:rPr>
              <w:t>(Chapter 11 Supplementary Material (11.SM))</w:t>
            </w:r>
          </w:p>
        </w:tc>
        <w:tc>
          <w:tcPr>
            <w:tcW w:w="2977" w:type="dxa"/>
            <w:shd w:val="clear" w:color="auto" w:fill="D9D9D9" w:themeFill="background1" w:themeFillShade="D9"/>
            <w:tcMar>
              <w:top w:w="40" w:type="dxa"/>
              <w:left w:w="40" w:type="dxa"/>
              <w:bottom w:w="40" w:type="dxa"/>
              <w:right w:w="40" w:type="dxa"/>
            </w:tcMar>
          </w:tcPr>
          <w:p w14:paraId="589E51D9" w14:textId="1FA49AC5"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onsistent</w:t>
            </w:r>
            <w:r w:rsidRPr="00D424AA">
              <w:rPr>
                <w:rFonts w:ascii="Times New Roman" w:hAnsi="Times New Roman" w:cs="Times New Roman"/>
                <w:color w:val="000000" w:themeColor="text1"/>
                <w:sz w:val="16"/>
                <w:szCs w:val="16"/>
                <w:lang w:val="en-GB"/>
              </w:rPr>
              <w:t xml:space="preserve"> trends </w:t>
            </w:r>
            <w:commentRangeStart w:id="4234"/>
            <w:r w:rsidRPr="00D424AA">
              <w:rPr>
                <w:rFonts w:cs="Times New Roman"/>
                <w:color w:val="000000" w:themeColor="text1"/>
                <w:sz w:val="16"/>
                <w:szCs w:val="16"/>
                <w:lang w:val="en-GB"/>
              </w:rPr>
              <w:fldChar w:fldCharType="begin" w:fldLock="1"/>
            </w:r>
            <w:ins w:id="4235" w:author="Robin Matthews" w:date="2021-07-14T12:27:00Z">
              <w:r w:rsidR="00FC4A87">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Cook et al., 2020)", "plainTextFormattedCitation" : "(Xu et al., 2019a; Cook et al., 2020)", "previouslyFormattedCitation" : "(Xu et al., 2019a; Cook et al., 2020)" }, "properties" : { "noteIndex" : 0 }, "schema" : "https://github.com/citation-style-language/schema/raw/master/csl-citation.json" }</w:instrText>
              </w:r>
            </w:ins>
            <w:del w:id="4236" w:author="Robin Matthews" w:date="2021-07-14T12:27:00Z">
              <w:r w:rsidR="00FF6231" w:rsidDel="00FC4A87">
                <w:rPr>
                  <w:rFonts w:ascii="Times New Roman" w:hAnsi="Times New Roman" w:cs="Times New Roman"/>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plainTextFormattedCitation" : "(Xu et al., 2019a; Cook et al., 2020)", "previouslyFormattedCitation" : "(Xu et al., 2019a; Cook et al., 2020)"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4237" w:author="Robin Matthews" w:date="2021-07-14T12:27:00Z">
              <w:r w:rsidR="00A26296" w:rsidDel="00FC4A87">
                <w:rPr>
                  <w:rFonts w:ascii="Times New Roman" w:hAnsi="Times New Roman" w:cs="Times New Roman"/>
                  <w:noProof/>
                  <w:color w:val="000000" w:themeColor="text1"/>
                  <w:sz w:val="16"/>
                  <w:szCs w:val="16"/>
                  <w:lang w:val="en-GB"/>
                </w:rPr>
                <w:delText>Xu et al., 2019a</w:delText>
              </w:r>
            </w:del>
            <w:ins w:id="4238" w:author="Robin Matthews" w:date="2021-07-14T12:27:00Z">
              <w:r w:rsidR="00FC4A87">
                <w:rPr>
                  <w:rFonts w:ascii="Times New Roman" w:hAnsi="Times New Roman" w:cs="Times New Roman"/>
                  <w:noProof/>
                  <w:color w:val="000000" w:themeColor="text1"/>
                  <w:sz w:val="16"/>
                  <w:szCs w:val="16"/>
                  <w:lang w:val="en-GB"/>
                </w:rPr>
                <w:t>L. Xu et al., 2019</w:t>
              </w:r>
            </w:ins>
            <w:r w:rsidR="00A26296">
              <w:rPr>
                <w:rFonts w:ascii="Times New Roman" w:hAnsi="Times New Roman" w:cs="Times New Roman"/>
                <w:noProof/>
                <w:color w:val="000000" w:themeColor="text1"/>
                <w:sz w:val="16"/>
                <w:szCs w:val="16"/>
                <w:lang w:val="en-GB"/>
              </w:rPr>
              <w:t>; Cook et al., 2020)</w:t>
            </w:r>
            <w:r w:rsidRPr="00D424AA">
              <w:rPr>
                <w:rFonts w:cs="Times New Roman"/>
                <w:color w:val="000000" w:themeColor="text1"/>
                <w:sz w:val="16"/>
                <w:szCs w:val="16"/>
                <w:lang w:val="en-GB"/>
              </w:rPr>
              <w:fldChar w:fldCharType="end"/>
            </w:r>
            <w:commentRangeEnd w:id="4234"/>
            <w:r w:rsidR="00A26296">
              <w:rPr>
                <w:rStyle w:val="Marquedecommentaire"/>
                <w:rFonts w:ascii="Times New Roman" w:hAnsi="Times New Roman" w:cstheme="minorBidi"/>
                <w:lang w:val="fr-FR" w:eastAsia="fr-FR"/>
              </w:rPr>
              <w:commentReference w:id="4234"/>
            </w:r>
            <w:r w:rsidRPr="00841A35">
              <w:rPr>
                <w:rFonts w:ascii="Times New Roman" w:hAnsi="Times New Roman" w:cs="Times New Roman"/>
                <w:color w:val="000000" w:themeColor="text1"/>
                <w:sz w:val="16"/>
                <w:szCs w:val="16"/>
                <w:lang w:val="en-GB" w:eastAsia="fr-FR"/>
              </w:rPr>
              <w:t xml:space="preserve"> (Chapter 11 Supplementary Material (11.SM))</w:t>
            </w:r>
          </w:p>
        </w:tc>
        <w:tc>
          <w:tcPr>
            <w:tcW w:w="2836" w:type="dxa"/>
            <w:shd w:val="clear" w:color="auto" w:fill="D9D9D9" w:themeFill="background1" w:themeFillShade="D9"/>
            <w:tcMar>
              <w:top w:w="40" w:type="dxa"/>
              <w:left w:w="40" w:type="dxa"/>
              <w:bottom w:w="40" w:type="dxa"/>
              <w:right w:w="40" w:type="dxa"/>
            </w:tcMar>
          </w:tcPr>
          <w:p w14:paraId="4CB6E2D3" w14:textId="7B831EBD"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onsistent</w:t>
            </w:r>
            <w:r w:rsidRPr="00D424AA">
              <w:rPr>
                <w:rFonts w:ascii="Times New Roman" w:hAnsi="Times New Roman" w:cs="Times New Roman"/>
                <w:color w:val="000000" w:themeColor="text1"/>
                <w:sz w:val="16"/>
                <w:szCs w:val="16"/>
                <w:lang w:val="en-GB"/>
              </w:rPr>
              <w:t xml:space="preserve"> trends </w:t>
            </w:r>
            <w:commentRangeStart w:id="4239"/>
            <w:r w:rsidRPr="00D424AA">
              <w:rPr>
                <w:rFonts w:cs="Times New Roman"/>
                <w:color w:val="000000" w:themeColor="text1"/>
                <w:sz w:val="16"/>
                <w:szCs w:val="16"/>
                <w:lang w:val="en-GB"/>
              </w:rPr>
              <w:fldChar w:fldCharType="begin" w:fldLock="1"/>
            </w:r>
            <w:ins w:id="4240" w:author="Robin Matthews" w:date="2021-07-14T15:55:00Z">
              <w:r w:rsidR="008F765A">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Cook et al., 2020; Vicente-Serrano et al., 2020a)", "manualFormatting" : "(Cook et al., 2020; Vicente-Serrano et al., 2020c)", "plainTextFormattedCitation" : "(Cook et al., 2020; Vicente-Serrano et al., 2020a)", "previouslyFormattedCitation" : "(Cook et al., 2020; Vicente-Serrano et al., 2020a)" }, "properties" : { "noteIndex" : 0 }, "schema" : "https://github.com/citation-style-language/schema/raw/master/csl-citation.json" }</w:instrText>
              </w:r>
            </w:ins>
            <w:del w:id="4241" w:author="Robin Matthews" w:date="2021-07-14T15:55:00Z">
              <w:r w:rsidR="00FF6231" w:rsidDel="008F765A">
                <w:rPr>
                  <w:rFonts w:ascii="Times New Roman" w:hAnsi="Times New Roman" w:cs="Times New Roman"/>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Cook et al., 2020; Vicente-Serrano et al., 2020a)", "plainTextFormattedCitation" : "(Cook et al., 2020; Vicente-Serrano et al., 2020a)", "previouslyFormattedCitation" : "(Cook et al., 2020; Vicente-Serrano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 Vicente-Serrano et al., 2020</w:t>
            </w:r>
            <w:ins w:id="4242" w:author="Robin Matthews" w:date="2021-07-14T15:55:00Z">
              <w:r w:rsidR="008F765A">
                <w:rPr>
                  <w:rFonts w:ascii="Times New Roman" w:hAnsi="Times New Roman" w:cs="Times New Roman"/>
                  <w:noProof/>
                  <w:color w:val="000000" w:themeColor="text1"/>
                  <w:sz w:val="16"/>
                  <w:szCs w:val="16"/>
                  <w:lang w:val="en-GB"/>
                </w:rPr>
                <w:t>c</w:t>
              </w:r>
            </w:ins>
            <w:del w:id="4243" w:author="Robin Matthews" w:date="2021-07-14T15:55:00Z">
              <w:r w:rsidR="00A26296" w:rsidDel="008F765A">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239"/>
            <w:r w:rsidR="00A26296">
              <w:rPr>
                <w:rStyle w:val="Marquedecommentaire"/>
                <w:rFonts w:ascii="Times New Roman" w:hAnsi="Times New Roman" w:cstheme="minorBidi"/>
                <w:lang w:val="fr-FR" w:eastAsia="fr-FR"/>
              </w:rPr>
              <w:commentReference w:id="4239"/>
            </w:r>
            <w:r w:rsidRPr="00841A35">
              <w:rPr>
                <w:rFonts w:ascii="Times New Roman" w:hAnsi="Times New Roman" w:cs="Times New Roman"/>
                <w:color w:val="000000" w:themeColor="text1"/>
                <w:sz w:val="16"/>
                <w:szCs w:val="16"/>
                <w:lang w:val="en-GB" w:eastAsia="fr-FR"/>
              </w:rPr>
              <w:t>(Chapter 11 Supplementary Material (11.SM))</w:t>
            </w:r>
          </w:p>
        </w:tc>
      </w:tr>
      <w:tr w:rsidR="00D376F0" w:rsidRPr="00D424AA" w14:paraId="009B8497" w14:textId="77777777" w:rsidTr="00723657">
        <w:tc>
          <w:tcPr>
            <w:tcW w:w="896" w:type="dxa"/>
            <w:vMerge/>
          </w:tcPr>
          <w:p w14:paraId="720A4322"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0EBE649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YDR</w:t>
            </w:r>
          </w:p>
        </w:tc>
        <w:tc>
          <w:tcPr>
            <w:tcW w:w="1987" w:type="dxa"/>
            <w:tcBorders>
              <w:top w:val="single" w:sz="4" w:space="0" w:color="auto"/>
            </w:tcBorders>
            <w:shd w:val="clear" w:color="auto" w:fill="D9D9D9" w:themeFill="background1" w:themeFillShade="D9"/>
          </w:tcPr>
          <w:p w14:paraId="3926BF37" w14:textId="5E6BE1F2" w:rsidR="00D376F0" w:rsidRPr="00841A35" w:rsidRDefault="00D376F0" w:rsidP="00D424AA">
            <w:pPr>
              <w:rPr>
                <w:rFonts w:ascii="Times New Roman" w:hAnsi="Times New Roman" w:cs="Times New Roman"/>
                <w:iCs/>
                <w:color w:val="000000" w:themeColor="text1"/>
                <w:sz w:val="16"/>
                <w:szCs w:val="16"/>
                <w:lang w:val="en-GB"/>
              </w:rPr>
            </w:pPr>
            <w:r w:rsidRPr="00D424AA">
              <w:rPr>
                <w:rFonts w:ascii="Times New Roman" w:hAnsi="Times New Roman" w:cs="Times New Roman"/>
                <w:b/>
                <w:bCs/>
                <w:i/>
                <w:color w:val="000000" w:themeColor="text1"/>
                <w:sz w:val="16"/>
                <w:szCs w:val="16"/>
                <w:lang w:val="en-GB"/>
              </w:rPr>
              <w:t xml:space="preserve">Low confidence: </w:t>
            </w:r>
            <w:r w:rsidRPr="00D424AA">
              <w:rPr>
                <w:rFonts w:ascii="Times New Roman" w:hAnsi="Times New Roman" w:cs="Times New Roman"/>
                <w:b/>
                <w:bCs/>
                <w:iCs/>
                <w:color w:val="000000" w:themeColor="text1"/>
                <w:sz w:val="16"/>
                <w:szCs w:val="16"/>
                <w:lang w:val="en-GB"/>
              </w:rPr>
              <w:t>Inconsistent</w:t>
            </w:r>
            <w:r w:rsidRPr="00D424AA">
              <w:rPr>
                <w:rFonts w:ascii="Times New Roman" w:hAnsi="Times New Roman" w:cs="Times New Roman"/>
                <w:iCs/>
                <w:color w:val="000000" w:themeColor="text1"/>
                <w:sz w:val="16"/>
                <w:szCs w:val="16"/>
                <w:lang w:val="en-GB"/>
              </w:rPr>
              <w:t xml:space="preserve"> trends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Dai and Zhao, 2017)</w:t>
            </w:r>
            <w:r w:rsidRPr="00D424AA">
              <w:rPr>
                <w:rFonts w:cs="Times New Roman"/>
                <w:iCs/>
                <w:color w:val="000000" w:themeColor="text1"/>
                <w:sz w:val="16"/>
                <w:szCs w:val="16"/>
                <w:lang w:val="en-GB"/>
              </w:rPr>
              <w:fldChar w:fldCharType="end"/>
            </w:r>
          </w:p>
          <w:p w14:paraId="1E827534" w14:textId="77777777" w:rsidR="00D376F0" w:rsidRPr="00D424AA" w:rsidRDefault="00D376F0" w:rsidP="00D424AA">
            <w:pPr>
              <w:rPr>
                <w:rFonts w:ascii="Times New Roman" w:hAnsi="Times New Roman" w:cs="Times New Roman"/>
                <w:iCs/>
                <w:color w:val="000000" w:themeColor="text1"/>
                <w:sz w:val="16"/>
                <w:szCs w:val="16"/>
                <w:lang w:val="en-GB"/>
              </w:rPr>
            </w:pPr>
          </w:p>
          <w:p w14:paraId="0DD705AA" w14:textId="77777777" w:rsidR="00D376F0" w:rsidRPr="00D424AA" w:rsidRDefault="00D376F0" w:rsidP="00D424AA">
            <w:pPr>
              <w:rPr>
                <w:rFonts w:ascii="Times New Roman" w:hAnsi="Times New Roman" w:cs="Times New Roman"/>
                <w:color w:val="000000" w:themeColor="text1"/>
                <w:sz w:val="16"/>
                <w:szCs w:val="16"/>
                <w:lang w:val="en-GB"/>
              </w:rPr>
            </w:pPr>
          </w:p>
        </w:tc>
        <w:tc>
          <w:tcPr>
            <w:tcW w:w="2125" w:type="dxa"/>
            <w:tcBorders>
              <w:top w:val="single" w:sz="4" w:space="0" w:color="auto"/>
            </w:tcBorders>
            <w:shd w:val="clear" w:color="auto" w:fill="D9D9D9" w:themeFill="background1" w:themeFillShade="D9"/>
          </w:tcPr>
          <w:p w14:paraId="0D00FFF6" w14:textId="77777777" w:rsidR="00D376F0" w:rsidRPr="00D424AA" w:rsidRDefault="00D376F0" w:rsidP="00D424AA">
            <w:pPr>
              <w:rPr>
                <w:rFonts w:ascii="Times New Roman" w:hAnsi="Times New Roman" w:cs="Times New Roman"/>
                <w:iCs/>
                <w:color w:val="000000" w:themeColor="text1"/>
                <w:sz w:val="16"/>
                <w:szCs w:val="16"/>
                <w:lang w:val="en-GB"/>
              </w:rPr>
            </w:pPr>
            <w:r w:rsidRPr="00D424AA">
              <w:rPr>
                <w:rFonts w:ascii="Times New Roman" w:hAnsi="Times New Roman" w:cs="Times New Roman"/>
                <w:b/>
                <w:bCs/>
                <w:i/>
                <w:color w:val="000000" w:themeColor="text1"/>
                <w:sz w:val="16"/>
                <w:szCs w:val="16"/>
                <w:lang w:val="en-GB"/>
              </w:rPr>
              <w:t>Low confidence:</w:t>
            </w:r>
            <w:r w:rsidRPr="00D424AA">
              <w:rPr>
                <w:rFonts w:ascii="Times New Roman" w:hAnsi="Times New Roman" w:cs="Times New Roman"/>
                <w:iCs/>
                <w:color w:val="000000" w:themeColor="text1"/>
                <w:sz w:val="16"/>
                <w:szCs w:val="16"/>
                <w:lang w:val="en-GB"/>
              </w:rPr>
              <w:t xml:space="preserve"> </w:t>
            </w:r>
            <w:r w:rsidRPr="00D424AA">
              <w:rPr>
                <w:rFonts w:ascii="Times New Roman" w:hAnsi="Times New Roman" w:cs="Times New Roman"/>
                <w:b/>
                <w:bCs/>
                <w:iCs/>
                <w:color w:val="000000" w:themeColor="text1"/>
                <w:sz w:val="16"/>
                <w:szCs w:val="16"/>
                <w:lang w:val="en-GB"/>
              </w:rPr>
              <w:t>Limited evidence</w:t>
            </w:r>
          </w:p>
          <w:p w14:paraId="7A68327E" w14:textId="77777777" w:rsidR="00D376F0" w:rsidRPr="00D424AA" w:rsidRDefault="00D376F0" w:rsidP="00D424AA">
            <w:pPr>
              <w:rPr>
                <w:rFonts w:ascii="Times New Roman" w:hAnsi="Times New Roman" w:cs="Times New Roman"/>
                <w:b/>
                <w:bCs/>
                <w:i/>
                <w:color w:val="000000" w:themeColor="text1"/>
                <w:sz w:val="16"/>
                <w:szCs w:val="16"/>
                <w:lang w:val="en-GB"/>
              </w:rPr>
            </w:pPr>
          </w:p>
          <w:p w14:paraId="0A65F979" w14:textId="77777777" w:rsidR="00D376F0" w:rsidRPr="00D424AA" w:rsidRDefault="00D376F0" w:rsidP="00D424AA">
            <w:pPr>
              <w:rPr>
                <w:rFonts w:ascii="Times New Roman" w:hAnsi="Times New Roman" w:cs="Times New Roman"/>
                <w:color w:val="000000" w:themeColor="text1"/>
                <w:sz w:val="16"/>
                <w:szCs w:val="16"/>
                <w:lang w:val="en-GB"/>
              </w:rPr>
            </w:pPr>
          </w:p>
        </w:tc>
        <w:tc>
          <w:tcPr>
            <w:tcW w:w="2977" w:type="dxa"/>
            <w:shd w:val="clear" w:color="auto" w:fill="D9D9D9" w:themeFill="background1" w:themeFillShade="D9"/>
            <w:tcMar>
              <w:top w:w="40" w:type="dxa"/>
              <w:left w:w="40" w:type="dxa"/>
              <w:bottom w:w="40" w:type="dxa"/>
              <w:right w:w="40" w:type="dxa"/>
            </w:tcMar>
          </w:tcPr>
          <w:p w14:paraId="05204771" w14:textId="718F5CB3" w:rsidR="00D376F0" w:rsidRPr="00841A35" w:rsidRDefault="00D376F0" w:rsidP="00D424AA">
            <w:pPr>
              <w:spacing w:line="276" w:lineRule="auto"/>
              <w:rPr>
                <w:rFonts w:ascii="Times New Roman" w:hAnsi="Times New Roman" w:cs="Times New Roman"/>
                <w:b/>
                <w:bCs/>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xml:space="preserve">; </w:t>
            </w:r>
            <w:r w:rsidRPr="00D424AA">
              <w:rPr>
                <w:rFonts w:ascii="Times New Roman" w:hAnsi="Times New Roman" w:cs="Times New Roman"/>
                <w:b/>
                <w:color w:val="000000" w:themeColor="text1"/>
                <w:sz w:val="16"/>
                <w:szCs w:val="16"/>
                <w:lang w:val="en-GB"/>
              </w:rPr>
              <w:t xml:space="preserve">Limited evidence. </w:t>
            </w:r>
            <w:r w:rsidRPr="00D424AA">
              <w:rPr>
                <w:rFonts w:ascii="Times New Roman" w:hAnsi="Times New Roman" w:cs="Times New Roman"/>
                <w:bCs/>
                <w:color w:val="000000" w:themeColor="text1"/>
                <w:sz w:val="16"/>
                <w:szCs w:val="16"/>
                <w:lang w:val="en-GB"/>
              </w:rPr>
              <w:t>One study shows lack of signal</w:t>
            </w:r>
            <w:r w:rsidRPr="00D424AA">
              <w:rPr>
                <w:rFonts w:ascii="Times New Roman" w:hAnsi="Times New Roman"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ascii="Times New Roman" w:hAnsi="Times New Roman"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p w14:paraId="42615B2B"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2BF36567" w14:textId="77777777" w:rsidR="00D376F0" w:rsidRPr="00D424AA" w:rsidRDefault="00D376F0" w:rsidP="00D424AA">
            <w:pPr>
              <w:spacing w:line="276" w:lineRule="auto"/>
              <w:rPr>
                <w:rFonts w:ascii="Times New Roman" w:hAnsi="Times New Roman" w:cs="Times New Roman"/>
                <w:b/>
                <w:bCs/>
                <w:color w:val="000000" w:themeColor="text1"/>
                <w:sz w:val="16"/>
                <w:szCs w:val="16"/>
                <w:lang w:val="en-GB"/>
              </w:rPr>
            </w:pPr>
          </w:p>
          <w:p w14:paraId="3385DFA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977" w:type="dxa"/>
            <w:shd w:val="clear" w:color="auto" w:fill="D9D9D9" w:themeFill="background1" w:themeFillShade="D9"/>
            <w:tcMar>
              <w:top w:w="40" w:type="dxa"/>
              <w:left w:w="40" w:type="dxa"/>
              <w:bottom w:w="40" w:type="dxa"/>
              <w:right w:w="40" w:type="dxa"/>
            </w:tcMar>
          </w:tcPr>
          <w:p w14:paraId="31E2158F" w14:textId="03D0E969" w:rsidR="00D376F0" w:rsidRPr="00D424AA" w:rsidRDefault="00D376F0" w:rsidP="00D424AA">
            <w:pPr>
              <w:spacing w:line="276" w:lineRule="auto"/>
              <w:rPr>
                <w:rFonts w:ascii="Times New Roman" w:hAnsi="Times New Roman" w:cs="Times New Roman"/>
                <w:b/>
                <w:bCs/>
                <w:i/>
                <w:color w:val="000000" w:themeColor="text1"/>
                <w:sz w:val="16"/>
                <w:szCs w:val="16"/>
                <w:lang w:val="en-GB"/>
              </w:rPr>
            </w:pPr>
            <w:r w:rsidRPr="00D424AA">
              <w:rPr>
                <w:rFonts w:ascii="Times New Roman" w:hAnsi="Times New Roman" w:cs="Times New Roman"/>
                <w:b/>
                <w:bCs/>
                <w:i/>
                <w:color w:val="000000" w:themeColor="text1"/>
                <w:sz w:val="16"/>
                <w:szCs w:val="16"/>
                <w:lang w:val="en-GB"/>
              </w:rPr>
              <w:t xml:space="preserve">Low confidence: </w:t>
            </w:r>
            <w:r w:rsidRPr="00D424AA">
              <w:rPr>
                <w:rFonts w:ascii="Times New Roman" w:hAnsi="Times New Roman" w:cs="Times New Roman"/>
                <w:b/>
                <w:bCs/>
                <w:iCs/>
                <w:color w:val="000000" w:themeColor="text1"/>
                <w:sz w:val="16"/>
                <w:szCs w:val="16"/>
                <w:lang w:val="en-GB"/>
              </w:rPr>
              <w:t>Limited evidence</w:t>
            </w:r>
            <w:r w:rsidRPr="00D424AA">
              <w:rPr>
                <w:rFonts w:ascii="Times New Roman" w:hAnsi="Times New Roman" w:cs="Times New Roman"/>
                <w:iCs/>
                <w:color w:val="000000" w:themeColor="text1"/>
                <w:sz w:val="16"/>
                <w:szCs w:val="16"/>
                <w:lang w:val="en-GB"/>
              </w:rPr>
              <w:t xml:space="preserve">; inconsistent trends in runoff in two studies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Touma et al., 2015; Cook et al., 2020)</w:t>
            </w:r>
            <w:r w:rsidRPr="00D424AA">
              <w:rPr>
                <w:rFonts w:cs="Times New Roman"/>
                <w:iCs/>
                <w:color w:val="000000" w:themeColor="text1"/>
                <w:sz w:val="16"/>
                <w:szCs w:val="16"/>
                <w:lang w:val="en-GB"/>
              </w:rPr>
              <w:fldChar w:fldCharType="end"/>
            </w:r>
            <w:r w:rsidRPr="00841A35">
              <w:rPr>
                <w:rFonts w:ascii="Times New Roman" w:hAnsi="Times New Roman" w:cs="Times New Roman"/>
                <w:iCs/>
                <w:color w:val="000000" w:themeColor="text1"/>
                <w:sz w:val="16"/>
                <w:szCs w:val="16"/>
                <w:lang w:val="en-GB" w:eastAsia="fr-FR"/>
              </w:rPr>
              <w:t xml:space="preserve"> </w:t>
            </w:r>
          </w:p>
          <w:p w14:paraId="4961ED82"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tc>
        <w:tc>
          <w:tcPr>
            <w:tcW w:w="2836" w:type="dxa"/>
            <w:shd w:val="clear" w:color="auto" w:fill="D9D9D9" w:themeFill="background1" w:themeFillShade="D9"/>
            <w:tcMar>
              <w:top w:w="40" w:type="dxa"/>
              <w:left w:w="40" w:type="dxa"/>
              <w:bottom w:w="40" w:type="dxa"/>
              <w:right w:w="40" w:type="dxa"/>
            </w:tcMar>
          </w:tcPr>
          <w:p w14:paraId="4CE176E8" w14:textId="478DA49A"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color w:val="000000" w:themeColor="text1"/>
                <w:sz w:val="16"/>
                <w:szCs w:val="16"/>
                <w:lang w:val="en-GB"/>
              </w:rPr>
              <w:t>Low confidence:</w:t>
            </w:r>
            <w:r w:rsidRPr="00D424AA">
              <w:rPr>
                <w:rFonts w:ascii="Times New Roman" w:hAnsi="Times New Roman" w:cs="Times New Roman"/>
                <w:iCs/>
                <w:color w:val="000000" w:themeColor="text1"/>
                <w:sz w:val="16"/>
                <w:szCs w:val="16"/>
                <w:lang w:val="en-GB"/>
              </w:rPr>
              <w:t xml:space="preserve"> </w:t>
            </w:r>
            <w:r w:rsidRPr="00D424AA">
              <w:rPr>
                <w:rFonts w:ascii="Times New Roman" w:hAnsi="Times New Roman" w:cs="Times New Roman"/>
                <w:b/>
                <w:bCs/>
                <w:iCs/>
                <w:color w:val="000000" w:themeColor="text1"/>
                <w:sz w:val="16"/>
                <w:szCs w:val="16"/>
                <w:lang w:val="en-GB"/>
              </w:rPr>
              <w:t>Inconsistent</w:t>
            </w:r>
            <w:r w:rsidRPr="00D424AA">
              <w:rPr>
                <w:rFonts w:ascii="Times New Roman" w:hAnsi="Times New Roman" w:cs="Times New Roman"/>
                <w:iCs/>
                <w:color w:val="000000" w:themeColor="text1"/>
                <w:sz w:val="16"/>
                <w:szCs w:val="16"/>
                <w:lang w:val="en-GB"/>
              </w:rPr>
              <w:t xml:space="preserve"> trends. Increase in runoff in a study based on CMIP6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Cook et al., 2020)</w:t>
            </w:r>
            <w:r w:rsidRPr="00D424AA">
              <w:rPr>
                <w:rFonts w:cs="Times New Roman"/>
                <w:iCs/>
                <w:color w:val="000000" w:themeColor="text1"/>
                <w:sz w:val="16"/>
                <w:szCs w:val="16"/>
                <w:lang w:val="en-GB"/>
              </w:rPr>
              <w:fldChar w:fldCharType="end"/>
            </w:r>
            <w:r w:rsidRPr="00841A35">
              <w:rPr>
                <w:rFonts w:ascii="Times New Roman" w:hAnsi="Times New Roman" w:cs="Times New Roman"/>
                <w:iCs/>
                <w:color w:val="000000" w:themeColor="text1"/>
                <w:sz w:val="16"/>
                <w:szCs w:val="16"/>
                <w:lang w:val="en-GB" w:eastAsia="fr-FR"/>
              </w:rPr>
              <w:t xml:space="preserve"> but inconsistent or non-robust trends in studies based on ISIMIP and CMIP5 ensembles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eastAsia="fr-FR"/>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Giuntoli et al., 2015; Touma et al., 2015)", "plainTextFormattedCitation" : "(Giuntoli et al., 2015; Touma et al., 2015)", "previouslyFormattedCitation" : "(Giuntoli et al., 2015; Touma et al., 2015)"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eastAsia="fr-FR"/>
              </w:rPr>
              <w:t>(Giuntoli et al., 2015; Touma et al., 2015)</w:t>
            </w:r>
            <w:r w:rsidRPr="00D424AA">
              <w:rPr>
                <w:rFonts w:cs="Times New Roman"/>
                <w:iCs/>
                <w:color w:val="000000" w:themeColor="text1"/>
                <w:sz w:val="16"/>
                <w:szCs w:val="16"/>
                <w:lang w:val="en-GB"/>
              </w:rPr>
              <w:fldChar w:fldCharType="end"/>
            </w:r>
            <w:r w:rsidRPr="00841A35">
              <w:rPr>
                <w:rFonts w:ascii="Times New Roman" w:hAnsi="Times New Roman" w:cs="Times New Roman"/>
                <w:b/>
                <w:bCs/>
                <w:i/>
                <w:color w:val="000000" w:themeColor="text1"/>
                <w:sz w:val="16"/>
                <w:szCs w:val="16"/>
                <w:lang w:val="en-GB" w:eastAsia="fr-FR"/>
              </w:rPr>
              <w:t xml:space="preserve"> </w:t>
            </w:r>
          </w:p>
        </w:tc>
      </w:tr>
      <w:tr w:rsidR="00D376F0" w:rsidRPr="00D424AA" w14:paraId="04281CF3" w14:textId="77777777" w:rsidTr="00723657">
        <w:trPr>
          <w:trHeight w:val="1509"/>
        </w:trPr>
        <w:tc>
          <w:tcPr>
            <w:tcW w:w="896" w:type="dxa"/>
            <w:vMerge w:val="restart"/>
          </w:tcPr>
          <w:p w14:paraId="693A5451"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lastRenderedPageBreak/>
              <w:t>Western Southern Africa (WSAF)</w:t>
            </w:r>
          </w:p>
        </w:tc>
        <w:tc>
          <w:tcPr>
            <w:tcW w:w="798" w:type="dxa"/>
          </w:tcPr>
          <w:p w14:paraId="7DC1A1D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ET</w:t>
            </w:r>
          </w:p>
        </w:tc>
        <w:tc>
          <w:tcPr>
            <w:tcW w:w="1987" w:type="dxa"/>
            <w:shd w:val="clear" w:color="auto" w:fill="D9D9D9" w:themeFill="background1" w:themeFillShade="D9"/>
          </w:tcPr>
          <w:p w14:paraId="086B5296" w14:textId="6B05B2CA"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Inconsistent </w:t>
            </w:r>
            <w:r w:rsidRPr="00D424AA">
              <w:rPr>
                <w:rFonts w:ascii="Times New Roman" w:hAnsi="Times New Roman" w:cs="Times New Roman"/>
                <w:color w:val="000000" w:themeColor="text1"/>
                <w:sz w:val="16"/>
                <w:szCs w:val="16"/>
                <w:lang w:val="en-GB"/>
              </w:rPr>
              <w:t xml:space="preserve">trend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Spinoni et al., 2019; Dunn et al., 2020)", "plainTextFormattedCitation" : "(Spinoni et al., 2019; Dunn et al., 2020)", "previouslyFormattedCitation" : "(Spinoni et al., 2019;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Spinoni et al., 2019; Dunn et al., 2020)</w:t>
            </w:r>
            <w:r w:rsidRPr="00D424AA">
              <w:rPr>
                <w:rFonts w:cs="Times New Roman"/>
                <w:color w:val="000000" w:themeColor="text1"/>
                <w:sz w:val="16"/>
                <w:szCs w:val="16"/>
                <w:lang w:val="en-GB"/>
              </w:rPr>
              <w:fldChar w:fldCharType="end"/>
            </w:r>
          </w:p>
          <w:p w14:paraId="184BFA12" w14:textId="77777777" w:rsidR="00D376F0" w:rsidRPr="00D424AA" w:rsidRDefault="00D376F0" w:rsidP="00D424AA">
            <w:pPr>
              <w:rPr>
                <w:rFonts w:ascii="Times New Roman" w:hAnsi="Times New Roman" w:cs="Times New Roman"/>
                <w:color w:val="000000" w:themeColor="text1"/>
                <w:sz w:val="16"/>
                <w:szCs w:val="16"/>
                <w:lang w:val="en-GB"/>
              </w:rPr>
            </w:pPr>
          </w:p>
          <w:p w14:paraId="35C53325" w14:textId="6DF0F6C6" w:rsidR="00D376F0" w:rsidRPr="00D424AA" w:rsidRDefault="00D376F0" w:rsidP="00D424AA">
            <w:pPr>
              <w:rPr>
                <w:rFonts w:ascii="Times New Roman" w:hAnsi="Times New Roman" w:cs="Times New Roman"/>
                <w:i/>
                <w:iCs/>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unn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Conflicting trends in CDD depending on time frame</w:t>
            </w:r>
          </w:p>
        </w:tc>
        <w:tc>
          <w:tcPr>
            <w:tcW w:w="2125" w:type="dxa"/>
            <w:shd w:val="clear" w:color="auto" w:fill="D9D9D9" w:themeFill="background1" w:themeFillShade="D9"/>
          </w:tcPr>
          <w:p w14:paraId="6947EB87" w14:textId="77777777" w:rsidR="00D376F0" w:rsidRPr="00D424AA" w:rsidRDefault="00D376F0" w:rsidP="00D424AA">
            <w:pPr>
              <w:rPr>
                <w:rFonts w:ascii="Times New Roman" w:hAnsi="Times New Roman" w:cs="Times New Roman"/>
                <w:i/>
                <w:iCs/>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i/>
                <w:iCs/>
                <w:color w:val="000000" w:themeColor="text1"/>
                <w:sz w:val="16"/>
                <w:szCs w:val="16"/>
                <w:lang w:val="en-GB"/>
              </w:rPr>
              <w:t xml:space="preserve">: </w:t>
            </w:r>
          </w:p>
          <w:p w14:paraId="07239920" w14:textId="77777777" w:rsidR="00D376F0" w:rsidRPr="00D424AA" w:rsidRDefault="00D376F0" w:rsidP="00D424AA">
            <w:pPr>
              <w:rPr>
                <w:rFonts w:ascii="Times New Roman" w:hAnsi="Times New Roman" w:cs="Times New Roman"/>
                <w:b/>
                <w:bCs/>
                <w:color w:val="000000" w:themeColor="text1"/>
                <w:sz w:val="16"/>
                <w:szCs w:val="16"/>
                <w:lang w:val="en-GB"/>
              </w:rPr>
            </w:pPr>
            <w:r w:rsidRPr="00D424AA">
              <w:rPr>
                <w:rFonts w:ascii="Times New Roman" w:hAnsi="Times New Roman" w:cs="Times New Roman"/>
                <w:b/>
                <w:bCs/>
                <w:color w:val="000000" w:themeColor="text1"/>
                <w:sz w:val="16"/>
                <w:szCs w:val="16"/>
                <w:lang w:val="en-GB"/>
              </w:rPr>
              <w:t xml:space="preserve">Limited evidence and inconsistent observed trends. </w:t>
            </w:r>
          </w:p>
          <w:p w14:paraId="7BB6167F" w14:textId="77777777" w:rsidR="00D376F0" w:rsidRPr="00D424AA" w:rsidRDefault="00D376F0" w:rsidP="00D424AA">
            <w:pPr>
              <w:rPr>
                <w:rFonts w:ascii="Times New Roman" w:hAnsi="Times New Roman" w:cs="Times New Roman"/>
                <w:color w:val="000000" w:themeColor="text1"/>
                <w:sz w:val="16"/>
                <w:szCs w:val="16"/>
                <w:lang w:val="en-GB"/>
              </w:rPr>
            </w:pPr>
          </w:p>
          <w:p w14:paraId="1389F6FB" w14:textId="0F4E7E85"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But recent meteorological drought attributable to anthropogenic climate chang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16/J.WACE.2015.07.001", "ISSN" : "2212-0947", "abstract" : "Southern Africa and Southern South America have experienced recent extremes in dry and wet rainy seasons which have caused severe socio-economic damages. Selected past extreme events are here studied, to estimate how human activity has changed the risk of the occurrence of such events, by applying an event attribution approach (Stott et al., 2004)comprising global climate models of Coupled Model Intercomparison Project 5 (CMIP5). Our assessment shows that models' representation of mean precipitation variability over Southern South America is not adequate to make a robust attribution statement about seasonal rainfall extremes in this region. Over Southern Africa, we show that unusually dry austral summers as occurred during 2002/2003 have become more likely, whereas unusually wet austral summers like that of 1999/2000 have become less likely due to anthropogenic climate change. There is some tentative evidence that the risk of extreme high 5-day precipitation totals (as observed in 1999/2000) have increased in the region. These results are consistent with CMIP5 models projecting a general drying trend over SAF during December\u2013January\u2013February (DJF) but also an increase in atmospheric moisture availability to feed heavy rainfall events when they do occur. Bootstrapping the confidence intervals of the fraction of attributable risk has demonstrated estimates of attributable risk are very uncertain, if the events are very rare. The study highlights some of the challenges in making an event attribution study for precipitation using seasonal precipitation and extreme 5-day precipitation totals and considering natural drivers such as ENSO in coupled ocean\u2013atmosphere models.", "author" : [ { "dropping-particle" : "", "family" : "Bellprat", "given" : "Omar", "non-dropping-particle" : "", "parse-names" : false, "suffix" : "" }, { "dropping-particle" : "", "family" : "Lott", "given" : "Fraser C.", "non-dropping-particle" : "", "parse-names" : false, "suffix" : "" }, { "dropping-particle" : "", "family" : "Gulizia", "given" : "Carla", "non-dropping-particle" : "", "parse-names" : false, "suffix" : "" }, { "dropping-particle" : "", "family" : "Parker", "given" : "Hannah R.", "non-dropping-particle" : "", "parse-names" : false, "suffix" : "" }, { "dropping-particle" : "", "family" : "Pampuch", "given" : "Luana A.", "non-dropping-particle" : "", "parse-names" : false, "suffix" : "" }, { "dropping-particle" : "", "family" : "Pinto", "given" : "Izidine", "non-dropping-particle" : "", "parse-names" : false, "suffix" : "" }, { "dropping-particle" : "", "family" : "Ciavarella", "given" : "Andrew", "non-dropping-particle" : "", "parse-names" : false, "suffix" : "" }, { "dropping-particle" : "", "family" : "Stott", "given" : "Peter A.", "non-dropping-particle" : "", "parse-names" : false, "suffix" : "" } ], "container-title" : "Weather and Climate Extremes", "id" : "ITEM-1", "issued" : { "date-parts" : [ [ "2015", "9", "1" ] ] }, "page" : "36-46", "publisher" : "Elsevier", "title" : "Unusual past dry and wet rainy seasons over Southern Africa and South America from a climate perspective", "translator" : [ { "dropping-particle" : "", "family" : "S1483", "given" : "", "non-dropping-particle" : "", "parse-names" : false, "suffix" : "" } ], "type" : "article-journal", "volume" : "9" }, "uris" : [ "http://www.mendeley.com/documents/?uuid=487bf544-8ef4-3048-94f7-7d13e3028180" ] } ], "mendeley" : { "formattedCitation" : "(Bellprat et al., 2015)", "plainTextFormattedCitation" : "(Bellprat et al., 2015)", "previouslyFormattedCitation" : "(Bellprat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Bellprat et al., 2015)</w:t>
            </w:r>
            <w:r w:rsidRPr="00D424AA">
              <w:rPr>
                <w:rFonts w:cs="Times New Roman"/>
                <w:color w:val="000000" w:themeColor="text1"/>
                <w:sz w:val="16"/>
                <w:szCs w:val="16"/>
                <w:lang w:val="en-GB"/>
              </w:rPr>
              <w:fldChar w:fldCharType="end"/>
            </w:r>
          </w:p>
          <w:p w14:paraId="2ED4C3F1" w14:textId="77777777" w:rsidR="00D376F0" w:rsidRPr="00D424AA" w:rsidRDefault="00D376F0" w:rsidP="00D424AA">
            <w:pPr>
              <w:rPr>
                <w:rFonts w:ascii="Times New Roman" w:hAnsi="Times New Roman" w:cs="Times New Roman"/>
                <w:color w:val="000000" w:themeColor="text1"/>
                <w:sz w:val="16"/>
                <w:szCs w:val="16"/>
                <w:lang w:val="en-GB"/>
              </w:rPr>
            </w:pPr>
          </w:p>
          <w:p w14:paraId="72BCA67C" w14:textId="2929E9BE" w:rsidR="00D376F0" w:rsidRPr="00841A35" w:rsidDel="008F765A" w:rsidRDefault="00D376F0" w:rsidP="00381ADC">
            <w:pPr>
              <w:rPr>
                <w:del w:id="4244" w:author="Robin Matthews" w:date="2021-07-14T15:57:00Z"/>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Recent meteorological drought (2015/2016 drought in southern Africa) attributable to anthropogenic climate change </w:t>
            </w:r>
            <w:bookmarkStart w:id="4245" w:name="_Hlk77170632"/>
            <w:ins w:id="4246" w:author="Robin Matthews" w:date="2021-07-14T15:57:00Z">
              <w:r w:rsidR="008F765A" w:rsidRPr="008F765A">
                <w:rPr>
                  <w:rFonts w:cs="Times New Roman"/>
                  <w:color w:val="000000" w:themeColor="text1"/>
                  <w:sz w:val="16"/>
                  <w:szCs w:val="16"/>
                  <w:lang w:val="en-GB"/>
                </w:rPr>
                <w:fldChar w:fldCharType="begin" w:fldLock="1"/>
              </w:r>
            </w:ins>
            <w:r w:rsidR="00D60E09">
              <w:rPr>
                <w:rFonts w:ascii="Times New Roman" w:hAnsi="Times New Roman" w:cs="Times New Roman"/>
                <w:color w:val="000000" w:themeColor="text1"/>
                <w:sz w:val="16"/>
                <w:szCs w:val="16"/>
                <w:lang w:val="en-GB"/>
              </w:rPr>
              <w:instrText>ADDIN CSL_CITATION { "citationItems" : [ { "id" : "ITEM-1", "itemData" : { "DOI" : "10.1088/1748-9326/aae9f9", "ISSN" : "1748-9326", "abstract" : "In the period 2015\u20132017, the Western Cape region has suffered from three consecutive years of below average rainfall\u2014leading to a prolonged drought and acute water shortages, most prominently in the city of Cape Town. After testing that the precipitation deficit is the primary driver behind the reduced surface water availability, we undertake a multi-method attribution analysis for the meteorological drought, defined in terms of a deficit in the 3 years running mean precipitation averaged over the Western Cape area. The exact estimate of the return time of the event is sensitive to the number of stations whose data is incorporated in the analysis but the rarity of the event is unquestionable, with a return time of more than a hundred years. Synthesising the results from five different large model ensembles as well as observed data gives a significant increase by a factor of three (95% confidence interval 1.5\u20136) of such a drought to occur because of anthropogenic climate change. All the model results further suggest that this trend will continue with future global warming. These results are in line with physical understanding of the effect of climate change at these latitudes and highlights that measures to improve Cape Town\u2019s resilience to future droughts are an adaptation priority.", "author" : [ { "dropping-particle" : "", "family" : "Otto", "given" : "Friederike E L", "non-dropping-particle" : "", "parse-names" : false, "suffix" : "" }, { "dropping-particle" : "", "family" : "Wolski", "given" : "Piotr", "non-dropping-particle" : "", "parse-names" : false, "suffix" : "" }, { "dropping-particle" : "", "family" : "Lehner", "given" : "Flavio", "non-dropping-particle" : "", "parse-names" : false, "suffix" : "" }, { "dropping-particle" : "", "family" : "Tebaldi", "given" : "Claudia", "non-dropping-particle" : "", "parse-names" : false, "suffix" : "" }, { "dropping-particle" : "", "family" : "Oldenborgh", "given" : "Geert Jan", "non-dropping-particle" : "van", "parse-names" : false, "suffix" : "" }, { "dropping-particle" : "", "family" : "Hogesteeger", "given" : "Sanne", "non-dropping-particle" : "", "parse-names" : false, "suffix" : "" }, { "dropping-particle" : "", "family" : "Singh", "given" : "Roop", "non-dropping-particle" : "", "parse-names" : false, "suffix" : "" }, { "dropping-particle" : "", "family" : "Holden", "given" : "Petra", "non-dropping-particle" : "", "parse-names" : false, "suffix" : "" }, { "dropping-particle" : "", "family" : "Fu\u010dkar", "given" : "Neven S", "non-dropping-particle" : "", "parse-names" : false, "suffix" : "" }, { "dropping-particle" : "", "family" : "Odoulami", "given" : "Romaric C", "non-dropping-particle" : "", "parse-names" : false, "suffix" : "" }, { "dropping-particle" : "", "family" : "New", "given" : "Mark", "non-dropping-particle" : "", "parse-names" : false, "suffix" : "" } ], "container-title" : "Environmental Research Letters", "id" : "ITEM-1", "issue" : "12", "issued" : { "date-parts" : [ [ "2018" ] ] }, "page" : "124010", "publisher" : "IOP Publishing", "title" : "Anthropogenic influence on the drivers of the Western Cape drought 2015\u20132017", "translator" : [ { "dropping-particle" : "", "family" : "S1648", "given" : "", "non-dropping-particle" : "", "parse-names" : false, "suffix" : "" } ], "type" : "article-journal", "volume" : "13" }, "uris" : [ "http://www.mendeley.com/documents/?uuid=a5d1d53a-ccc4-4f97-83dd-8f7615011166" ] }, { "id" : "ITEM-2", "itemData" : { "DOI" : "10.1175/BAMS-D-17-0077.1", "ISSN" : "0003-0007", "author" : [ { "dropping-particle" : "", "family" : "Yuan", "given" : "Xing", "non-dropping-particle" : "", "parse-names" : false, "suffix" : "" }, { "dropping-particle" : "", "family" : "Wang", "given" : "Linying", "non-dropping-particle" : "", "parse-names" : false, "suffix" : "" }, { "dropping-particle" : "", "family" : "Wood", "given" : "Eric F.", "non-dropping-particle" : "", "parse-names" : false, "suffix" : "" } ], "container-title" : "Bulletin of the American Meteorological Society", "id" : "ITEM-2", "issue" : "1", "issued" : { "date-parts" : [ [ "2018", "1" ] ] }, "page" : "S86-S90", "title" : "Anthropogenic Intensification of Southern African Flash Droughts as Exemplified by the 2015/16 Season [in \u201cExplaining Extreme Events of 2016 from a Climate Perspective\u201d]", "translator" : [ { "dropping-particle" : "", "family" : "S771", "given" : "", "non-dropping-particle" : "", "parse-names" : false, "suffix" : "" } ], "type" : "article-journal", "volume" : "99" }, "uris" : [ "http://www.mendeley.com/documents/?uuid=19556176-961f-450e-b86d-f05e805b0a6b" ] }, { "id" : "ITEM-3", "itemData" : { "DOI" : "10.1175/BAMS-D-17-0112.1", "ISSN" : "0003-0007", "author" : [ { "dropping-particle" : "", "family" : "Funk", "given" : "Chris", "non-dropping-particle" : "", "parse-names" : false, "suffix" : "" }, { "dropping-particle" : "", "family" : "Davenport", "given" : "Frank", "non-dropping-particle" : "", "parse-names" : false, "suffix" : "" }, { "dropping-particle" : "", "family" : "Harrison", "given" : "Laura", "non-dropping-particle" : "", "parse-names" : false, "suffix" : "" }, { "dropping-particle" : "", "family" : "Magadzire", "given" : "Tamuka", "non-dropping-particle" : "", "parse-names" : false, "suffix" : "" }, { "dropping-particle" : "", "family" : "Galu", "given" : "Gideon", "non-dropping-particle" : "", "parse-names" : false, "suffix" : "" }, { "dropping-particle" : "", "family" : "Artan", "given" : "Guleid A.", "non-dropping-particle" : "", "parse-names" : false, "suffix" : "" }, { "dropping-particle" : "", "family" : "Shukla", "given" : "Shraddhanand", "non-dropping-particle" : "", "parse-names" : false, "suffix" : "" }, { "dropping-particle" : "", "family" : "Korecha", "given" : "Diriba", "non-dropping-particle" : "", "parse-names" : false, "suffix" : "" }, { "dropping-particle" : "", "family" : "Indeje", "given" : "Matayo", "non-dropping-particle" : "", "parse-names" : false, "suffix" : "" }, { "dropping-particle" : "", "family" : "Pomposi", "given" : "Catherine", "non-dropping-particle" : "", "parse-names" : false, "suffix" : "" }, { "dropping-particle" : "", "family" : "Macharia", "given" : "Denis", "non-dropping-particle" : "", "parse-names" : false, "suffix" : "" }, { "dropping-particle" : "", "family" : "Husak", "given" : "Gregory", "non-dropping-particle" : "", "parse-names" : false, "suffix" : "" }, { "dropping-particle" : "", "family" : "Nsadisa", "given" : "Faka Dieudonne", "non-dropping-particle" : "", "parse-names" : false, "suffix" : "" } ], "container-title" : "Bulletin of the American Meteorological Society", "id" : "ITEM-3", "issue" : "1", "issued" : { "date-parts" : [ [ "2018", "1" ] ] }, "page" : "S91-S96", "title" : "Anthropogenic Enhancement of Moderate-to-Strong El Ni\u00f1o Events Likely Contributed to Drought and Poor Harvests in Southern Africa During 2016", "translator" : [ { "dropping-particle" : "", "family" : "S2379", "given" : "", "non-dropping-particle" : "", "parse-names" : false, "suffix" : "" } ], "type" : "article-journal", "volume" : "99" }, "uris" : [ "http://www.mendeley.com/documents/?uuid=23c46d80-5d46-420c-a623-b46026244bef" ] }, { "id" : "ITEM-4", "itemData" : { "DOI" : "10.1073/pnas.2009144117", "abstract" : "The Cape Town \u201cDay Zero\u201d drought was caused by an exceptional 3-y rainfall deficit. Through the use of a higher-resolution climate model, our analysis further constrains previous work showing that anthropogenic climate change made this event five to six times more likely relative to the early 20th century. Furthermore, we provide a clear and well-supported mechanism for the increase in drought risk in SSA through a dedicated analysis of the circulation response, which highlights how\u2014as in 2015\u20132017\u2014a reduction in precipitation during the shoulder seasons is likely to be the cause of drought risk in southwestern South Africa in the 21st century. Overall, this study greatly increases our confidence in the projections of a drying SSA.Three consecutive dry winters (2015\u20132017) in southwestern South Africa (SSA) resulted in the Cape Town \u201cDay Zero\u201d drought in early 2018. The contribution of anthropogenic global warming to this prolonged rainfall deficit has previously been evaluated through observations and climate models. However, model adequacy and insufficient horizontal resolution make it difficult to precisely quantify the changing likelihood of extreme droughts, given the small regional scale. Here, we use a high-resolution large ensemble to estimate the contribution of anthropogenic climate change to the probability of occurrence of multiyear SSA rainfall deficits in past and future decades. We find that anthropogenic climate change increased the likelihood of the 2015\u20132017 rainfall deficit by a factor of five to six. The probability of such an event will increase from 0.7 to 25% by the year 2100 under an intermediate-emission scenario (Shared Socioeconomic Pathway 2-4.5 [SSP2-4.5]) and to 80% under a high-emission scenario (SSP5-8.5). These results highlight the strong sensitivity of the drought risk in SSA to future anthropogenic emissions.The data that support the findings of this study are deposited in the National Centers for Environmental Information at https://doi.org/10.25921/rwe5-fw03 (SPEAR, FLOR), in the Earth System Grid Federation Node at DKRZ at https://esgf-data.dkrz.de/projects/mpi-ge/ (MPI-GE) (51), and in the NCAR\u2019s Climate Data Gateway at https://doi.org/10.5065/d6j101d1 (52).", "author" : [ { "dropping-particle" : "", "family" : "Pascale", "given" : "Salvatore", "non-dropping-particle" : "", "parse-names" : false, "suffix" : "" }, { "dropping-particle" : "", "family" : "Kapnick", "given" : "Sarah B", "non-dropping-particle" : "", "parse-names" : false, "suffix" : "" }, { "dropping-particle" : "", "family" : "Delworth", "given" : "Thomas L", "non-dropping-particle" : "", "parse-names" : false, "suffix" : "" }, { "dropping-particle" : "", "family" : "Cooke", "given" : "William F", "non-dropping-particle" : "", "parse-names" : false, "suffix" : "" } ], "container-title" : "Proceedings of the National Academy of Sciences", "id" : "ITEM-4", "issue" : "47", "issued" : { "date-parts" : [ [ "2020", "11", "24" ] ] }, "page" : "29495 LP  - 29503", "title" : "Increasing risk of another Cape Town \u201cDay Zero\u201d drought in the 21st century", "translator" : [ { "dropping-particle" : "", "family" : "S3472", "given" : "", "non-dropping-particle" : "", "parse-names" : false, "suffix" : "" } ], "type" : "article-journal", "volume" : "117" }, "uris" : [ "http://www.mendeley.com/documents/?uuid=4c6a158e-04d2-4371-ab77-026bb0b80b06" ] } ], "mendeley" : { "formattedCitation" : "(Funk et al., 2018a; Otto et al., 2018c; Yuan et al., 2018a; Pascale et al., 2020)", "manualFormatting" : "(Funk et al., 2018; Otto et al., 2018c; Yuan et al., 2018a; Pascale et al., 2020)", "plainTextFormattedCitation" : "(Funk et al., 2018a; Otto et al., 2018c; Yuan et al., 2018a; Pascale et al., 2020)", "previouslyFormattedCitation" : "(Funk et al., 2018a; Otto et al., 2018c; Yuan et al., 2018a; Pascale et al., 2020)" }, "properties" : { "noteIndex" : 0 }, "schema" : "https://github.com/citation-style-language/schema/raw/master/csl-citation.json" }</w:instrText>
            </w:r>
            <w:ins w:id="4247" w:author="Robin Matthews" w:date="2021-07-14T15:57:00Z">
              <w:r w:rsidR="008F765A" w:rsidRPr="008F765A">
                <w:rPr>
                  <w:rFonts w:cs="Times New Roman"/>
                  <w:color w:val="000000" w:themeColor="text1"/>
                  <w:sz w:val="16"/>
                  <w:szCs w:val="16"/>
                  <w:lang w:val="en-GB"/>
                  <w:rPrChange w:id="4248" w:author="Robin Matthews" w:date="2021-07-14T15:57:00Z">
                    <w:rPr>
                      <w:rFonts w:cs="Times New Roman"/>
                      <w:color w:val="000000" w:themeColor="text1"/>
                      <w:sz w:val="16"/>
                      <w:szCs w:val="16"/>
                      <w:lang w:val="en-GB"/>
                    </w:rPr>
                  </w:rPrChange>
                </w:rPr>
                <w:fldChar w:fldCharType="separate"/>
              </w:r>
              <w:r w:rsidR="008F765A" w:rsidRPr="008F765A">
                <w:rPr>
                  <w:rFonts w:cs="Times New Roman"/>
                  <w:noProof/>
                  <w:color w:val="000000" w:themeColor="text1"/>
                  <w:sz w:val="16"/>
                  <w:szCs w:val="16"/>
                  <w:lang w:val="en-GB"/>
                </w:rPr>
                <w:t>(Funk et al., 2018; Otto et al., 2018c; Yuan et al., 2018a; Pascale et al., 2020)</w:t>
              </w:r>
              <w:r w:rsidR="008F765A" w:rsidRPr="00B549EC">
                <w:rPr>
                  <w:rFonts w:cs="Times New Roman"/>
                  <w:color w:val="000000" w:themeColor="text1"/>
                  <w:sz w:val="16"/>
                  <w:szCs w:val="16"/>
                  <w:lang w:val="en-GB"/>
                </w:rPr>
                <w:fldChar w:fldCharType="end"/>
              </w:r>
            </w:ins>
            <w:commentRangeStart w:id="4249"/>
            <w:del w:id="4250" w:author="Robin Matthews" w:date="2021-07-14T15:57:00Z">
              <w:r w:rsidRPr="00D424AA" w:rsidDel="008F765A">
                <w:rPr>
                  <w:rFonts w:cs="Times New Roman"/>
                  <w:color w:val="000000" w:themeColor="text1"/>
                  <w:sz w:val="16"/>
                  <w:szCs w:val="16"/>
                  <w:lang w:val="en-GB"/>
                </w:rPr>
                <w:fldChar w:fldCharType="begin" w:fldLock="1"/>
              </w:r>
              <w:r w:rsidR="00FF6231" w:rsidDel="008F765A">
                <w:rPr>
                  <w:rFonts w:ascii="Times New Roman" w:hAnsi="Times New Roman" w:cs="Times New Roman"/>
                  <w:color w:val="000000" w:themeColor="text1"/>
                  <w:sz w:val="16"/>
                  <w:szCs w:val="16"/>
                  <w:lang w:val="en-GB"/>
                </w:rPr>
                <w:delInstrText>ADDIN CSL_CITATION { "citationItems" : [ { "id" : "ITEM-1", "itemData" : { "DOI" : "10.1088/1748-9326/aae9f9", "ISSN" : "1748-9326", "abstract" : "In the period 2015\u20132017, the Western Cape region has suffered from three consecutive years of below average rainfall\u2014leading to a prolonged drought and acute water shortages, most prominently in the city of Cape Town. After testing that the precipitation deficit is the primary driver behind the reduced surface water availability, we undertake a multi-method attribution analysis for the meteorological drought, defined in terms of a deficit in the 3 years running mean precipitation averaged over the Western Cape area. The exact estimate of the return time of the event is sensitive to the number of stations whose data is incorporated in the analysis but the rarity of the event is unquestionable, with a return time of more than a hundred years. Synthesising the results from five different large model ensembles as well as observed data gives a significant increase by a factor of three (95% confidence interval 1.5\u20136) of such a drought to occur because of anthropogenic climate change. All the model results further suggest that this trend will continue with future global warming. These results are in line with physical understanding of the effect of climate change at these latitudes and highlights that measures to improve Cape Town\u2019s resilience to future droughts are an adaptation priority.", "author" : [ { "dropping-particle" : "", "family" : "Otto", "given" : "Friederike E L", "non-dropping-particle" : "", "parse-names" : false, "suffix" : "" }, { "dropping-particle" : "", "family" : "Wolski", "given" : "Piotr", "non-dropping-particle" : "", "parse-names" : false, "suffix" : "" }, { "dropping-particle" : "", "family" : "Lehner", "given" : "Flavio", "non-dropping-particle" : "", "parse-names" : false, "suffix" : "" }, { "dropping-particle" : "", "family" : "Tebaldi", "given" : "Claudia", "non-dropping-particle" : "", "parse-names" : false, "suffix" : "" }, { "dropping-particle" : "", "family" : "Oldenborgh", "given" : "Geert Jan", "non-dropping-particle" : "van", "parse-names" : false, "suffix" : "" }, { "dropping-particle" : "", "family" : "Hogesteeger", "given" : "Sanne", "non-dropping-particle" : "", "parse-names" : false, "suffix" : "" }, { "dropping-particle" : "", "family" : "Singh", "given" : "Roop", "non-dropping-particle" : "", "parse-names" : false, "suffix" : "" }, { "dropping-particle" : "", "family" : "Holden", "given" : "Petra", "non-dropping-particle" : "", "parse-names" : false, "suffix" : "" }, { "dropping-particle" : "", "family" : "Fu\u010dkar", "given" : "Neven S", "non-dropping-particle" : "", "parse-names" : false, "suffix" : "" }, { "dropping-particle" : "", "family" : "Odoulami", "given" : "Romaric C", "non-dropping-particle" : "", "parse-names" : false, "suffix" : "" }, { "dropping-particle" : "", "family" : "New", "given" : "Mark", "non-dropping-particle" : "", "parse-names" : false, "suffix" : "" } ], "container-title" : "Environmental Research Letters", "id" : "ITEM-1", "issue" : "12", "issued" : { "date-parts" : [ [ "2018" ] ] }, "page" : "124010", "publisher" : "IOP Publishing", "title" : "Anthropogenic influence on the drivers of the Western Cape drought 2015\u20132017", "translator" : [ { "dropping-particle" : "", "family" : "S1648", "given" : "", "non-dropping-particle" : "", "parse-names" : false, "suffix" : "" } ], "type" : "article-journal", "volume" : "13" }, "uris" : [ "http://www.mendeley.com/documents/?uuid=a5d1d53a-ccc4-4f97-83dd-8f7615011166" ] } ], "mendeley" : { "formattedCitation" : "(Otto et al., 2018c)", "manualFormatting" : "(Otto et al., 2018b", "plainTextFormattedCitation" : "(Otto et al., 2018c)", "previouslyFormattedCitation" : "(Otto et al., 2018c)" }, "properties" : { "noteIndex" : 0 }, "schema" : "https://github.com/citation-style-language/schema/raw/master/csl-citation.json" }</w:delInstrText>
              </w:r>
              <w:r w:rsidRPr="00D424AA" w:rsidDel="008F765A">
                <w:rPr>
                  <w:rFonts w:cs="Times New Roman"/>
                  <w:color w:val="000000" w:themeColor="text1"/>
                  <w:sz w:val="16"/>
                  <w:szCs w:val="16"/>
                  <w:lang w:val="en-GB"/>
                </w:rPr>
                <w:fldChar w:fldCharType="separate"/>
              </w:r>
              <w:r w:rsidR="00A26296" w:rsidDel="008F765A">
                <w:rPr>
                  <w:rFonts w:ascii="Times New Roman" w:hAnsi="Times New Roman" w:cs="Times New Roman"/>
                  <w:noProof/>
                  <w:color w:val="000000" w:themeColor="text1"/>
                  <w:sz w:val="16"/>
                  <w:szCs w:val="16"/>
                  <w:lang w:val="en-GB"/>
                </w:rPr>
                <w:delText>(Otto et al., 2018b</w:delText>
              </w:r>
              <w:r w:rsidRPr="00D424AA" w:rsidDel="008F765A">
                <w:rPr>
                  <w:rFonts w:cs="Times New Roman"/>
                  <w:color w:val="000000" w:themeColor="text1"/>
                  <w:sz w:val="16"/>
                  <w:szCs w:val="16"/>
                  <w:lang w:val="en-GB"/>
                </w:rPr>
                <w:fldChar w:fldCharType="end"/>
              </w:r>
              <w:commentRangeEnd w:id="4249"/>
              <w:r w:rsidR="00A26296" w:rsidDel="008F765A">
                <w:rPr>
                  <w:rStyle w:val="Marquedecommentaire"/>
                  <w:rFonts w:ascii="Times New Roman" w:hAnsi="Times New Roman" w:cstheme="minorBidi"/>
                  <w:lang w:val="fr-FR" w:eastAsia="fr-FR"/>
                </w:rPr>
                <w:commentReference w:id="4249"/>
              </w:r>
              <w:r w:rsidRPr="00841A35" w:rsidDel="008F765A">
                <w:rPr>
                  <w:rFonts w:ascii="Times New Roman" w:hAnsi="Times New Roman" w:cs="Times New Roman"/>
                  <w:color w:val="000000" w:themeColor="text1"/>
                  <w:sz w:val="16"/>
                  <w:szCs w:val="16"/>
                  <w:lang w:val="en-GB"/>
                </w:rPr>
                <w:delText>;</w:delText>
              </w:r>
              <w:r w:rsidRPr="00D424AA" w:rsidDel="008F765A">
                <w:rPr>
                  <w:rFonts w:ascii="Times New Roman" w:hAnsi="Times New Roman" w:cs="Times New Roman"/>
                  <w:color w:val="000000" w:themeColor="text1"/>
                  <w:sz w:val="16"/>
                  <w:szCs w:val="16"/>
                  <w:lang w:val="en-GB" w:eastAsia="fr-FR"/>
                </w:rPr>
                <w:delText xml:space="preserve"> </w:delText>
              </w:r>
              <w:commentRangeStart w:id="4251"/>
              <w:r w:rsidRPr="00D424AA" w:rsidDel="008F765A">
                <w:rPr>
                  <w:rFonts w:cs="Times New Roman"/>
                  <w:color w:val="000000" w:themeColor="text1"/>
                  <w:sz w:val="16"/>
                  <w:szCs w:val="16"/>
                  <w:lang w:val="en-GB"/>
                </w:rPr>
                <w:fldChar w:fldCharType="begin" w:fldLock="1"/>
              </w:r>
              <w:r w:rsidR="00FF6231" w:rsidDel="008F765A">
                <w:rPr>
                  <w:rFonts w:ascii="Times New Roman" w:hAnsi="Times New Roman" w:cs="Times New Roman"/>
                  <w:color w:val="000000" w:themeColor="text1"/>
                  <w:sz w:val="16"/>
                  <w:szCs w:val="16"/>
                  <w:lang w:val="en-GB" w:eastAsia="fr-FR"/>
                </w:rPr>
                <w:delInstrText>ADDIN CSL_CITATION { "citationItems" : [ { "id" : "ITEM-1", "itemData" : { "DOI" : "10.1175/BAMS-D-17-0077.1", "ISSN" : "0003-0007", "author" : [ { "dropping-particle" : "", "family" : "Yuan", "given" : "Xing", "non-dropping-particle" : "", "parse-names" : false, "suffix" : "" }, { "dropping-particle" : "", "family" : "Wang", "given" : "Linying", "non-dropping-particle" : "", "parse-names" : false, "suffix" : "" }, { "dropping-particle" : "", "family" : "Wood", "given" : "Eric F.", "non-dropping-particle" : "", "parse-names" : false, "suffix" : "" } ], "container-title" : "Bulletin of the American Meteorological Society", "id" : "ITEM-1", "issue" : "1", "issued" : { "date-parts" : [ [ "2018", "1" ] ] }, "page" : "S86-S90", "title" : "Anthropogenic Intensification of Southern African Flash Droughts as Exemplified by the 2015/16 Season [in \u201cExplaining Extreme Events of 2016 from a Climate Perspective\u201d]", "translator" : [ { "dropping-particle" : "", "family" : "S771", "given" : "", "non-dropping-particle" : "", "parse-names" : false, "suffix" : "" } ], "type" : "article-journal", "volume" : "99" }, "uris" : [ "http://www.mendeley.com/documents/?uuid=19556176-961f-450e-b86d-f05e805b0a6b" ] }, { "id" : "ITEM-2", "itemData" : { "DOI" : "10.1175/BAMS-D-17-0112.1", "ISSN" : "0003-0007", "author" : [ { "dropping-particle" : "", "family" : "Funk", "given" : "Chris", "non-dropping-particle" : "", "parse-names" : false, "suffix" : "" }, { "dropping-particle" : "", "family" : "Davenport", "given" : "Frank", "non-dropping-particle" : "", "parse-names" : false, "suffix" : "" }, { "dropping-particle" : "", "family" : "Harrison", "given" : "Laura", "non-dropping-particle" : "", "parse-names" : false, "suffix" : "" }, { "dropping-particle" : "", "family" : "Magadzire", "given" : "Tamuka", "non-dropping-particle" : "", "parse-names" : false, "suffix" : "" }, { "dropping-particle" : "", "family" : "Galu", "given" : "Gideon", "non-dropping-particle" : "", "parse-names" : false, "suffix" : "" }, { "dropping-particle" : "", "family" : "Artan", "given" : "Guleid A.", "non-dropping-particle" : "", "parse-names" : false, "suffix" : "" }, { "dropping-particle" : "", "family" : "Shukla", "given" : "Shraddhanand", "non-dropping-particle" : "", "parse-names" : false, "suffix" : "" }, { "dropping-particle" : "", "family" : "Korecha", "given" : "Diriba", "non-dropping-particle" : "", "parse-names" : false, "suffix" : "" }, { "dropping-particle" : "", "family" : "Indeje", "given" : "Matayo", "non-dropping-particle" : "", "parse-names" : false, "suffix" : "" }, { "dropping-particle" : "", "family" : "Pomposi", "given" : "Catherine", "non-dropping-particle" : "", "parse-names" : false, "suffix" : "" }, { "dropping-particle" : "", "family" : "Macharia", "given" : "Denis", "non-dropping-particle" : "", "parse-names" : false, "suffix" : "" }, { "dropping-particle" : "", "family" : "Husak", "given" : "Gregory", "non-dropping-particle" : "", "parse-names" : false, "suffix" : "" }, { "dropping-particle" : "", "family" : "Nsadisa", "given" : "Faka Dieudonne", "non-dropping-particle" : "", "parse-names" : false, "suffix" : "" } ], "container-title" : "Bulletin of the American Meteorological Society", "id" : "ITEM-2", "issue" : "1", "issued" : { "date-parts" : [ [ "2018", "1" ] ] }, "page" : "S91-S96", "title" : "Anthropogenic Enhancement of Moderate-to-Strong El Ni\u00f1o Events Likely Contributed to Drought and Poor Harvests in Southern Africa During 2016", "translator" : [ { "dropping-particle" : "", "family" : "S2379", "given" : "", "non-dropping-particle" : "", "parse-names" : false, "suffix" : "" } ], "type" : "article-journal", "volume" : "99" }, "uris" : [ "http://www.mendeley.com/documents/?uuid=23c46d80-5d46-420c-a623-b46026244bef" ] } ], "mendeley" : { "formattedCitation" : "(Funk et al., 2018a; Yuan et al., 2018a)", "manualFormatting" : "Funk et al., 2018a; Yuan et al., 2018", "plainTextFormattedCitation" : "(Funk et al., 2018a; Yuan et al., 2018a)", "previouslyFormattedCitation" : "(Funk et al., 2018a; Yuan et al., 2018a)" }, "properties" : { "noteIndex" : 0 }, "schema" : "https://github.com/citation-style-language/schema/raw/master/csl-citation.json" }</w:delInstrText>
              </w:r>
              <w:r w:rsidRPr="00D424AA" w:rsidDel="008F765A">
                <w:rPr>
                  <w:rFonts w:cs="Times New Roman"/>
                  <w:color w:val="000000" w:themeColor="text1"/>
                  <w:sz w:val="16"/>
                  <w:szCs w:val="16"/>
                  <w:lang w:val="en-GB"/>
                </w:rPr>
                <w:fldChar w:fldCharType="separate"/>
              </w:r>
              <w:r w:rsidR="00A26296" w:rsidDel="008F765A">
                <w:rPr>
                  <w:rFonts w:ascii="Times New Roman" w:hAnsi="Times New Roman" w:cs="Times New Roman"/>
                  <w:noProof/>
                  <w:color w:val="000000" w:themeColor="text1"/>
                  <w:sz w:val="16"/>
                  <w:szCs w:val="16"/>
                  <w:lang w:val="en-GB" w:eastAsia="fr-FR"/>
                </w:rPr>
                <w:delText>Funk et al., 2018a; Yuan et al., 2018</w:delText>
              </w:r>
              <w:r w:rsidRPr="00D424AA" w:rsidDel="008F765A">
                <w:rPr>
                  <w:rFonts w:cs="Times New Roman"/>
                  <w:color w:val="000000" w:themeColor="text1"/>
                  <w:sz w:val="16"/>
                  <w:szCs w:val="16"/>
                  <w:lang w:val="en-GB"/>
                </w:rPr>
                <w:fldChar w:fldCharType="end"/>
              </w:r>
              <w:commentRangeEnd w:id="4251"/>
              <w:r w:rsidR="00A26296" w:rsidDel="008F765A">
                <w:rPr>
                  <w:rStyle w:val="Marquedecommentaire"/>
                  <w:rFonts w:ascii="Times New Roman" w:hAnsi="Times New Roman" w:cstheme="minorBidi"/>
                  <w:lang w:val="fr-FR" w:eastAsia="fr-FR"/>
                </w:rPr>
                <w:commentReference w:id="4251"/>
              </w:r>
              <w:r w:rsidRPr="00841A35" w:rsidDel="008F765A">
                <w:rPr>
                  <w:rFonts w:ascii="Times New Roman" w:hAnsi="Times New Roman" w:cs="Times New Roman"/>
                  <w:color w:val="000000" w:themeColor="text1"/>
                  <w:sz w:val="16"/>
                  <w:szCs w:val="16"/>
                  <w:lang w:val="en-GB"/>
                </w:rPr>
                <w:delText>;</w:delText>
              </w:r>
              <w:r w:rsidRPr="00D424AA" w:rsidDel="008F765A">
                <w:rPr>
                  <w:rFonts w:ascii="Times New Roman" w:hAnsi="Times New Roman" w:cs="Times New Roman"/>
                  <w:sz w:val="16"/>
                  <w:szCs w:val="16"/>
                  <w:lang w:val="en-GB" w:eastAsia="fr-FR"/>
                </w:rPr>
                <w:delText xml:space="preserve"> </w:delText>
              </w:r>
              <w:commentRangeStart w:id="4252"/>
              <w:r w:rsidRPr="00D424AA" w:rsidDel="008F765A">
                <w:rPr>
                  <w:rFonts w:cs="Times New Roman"/>
                  <w:sz w:val="16"/>
                  <w:szCs w:val="16"/>
                  <w:lang w:val="en-GB"/>
                </w:rPr>
                <w:fldChar w:fldCharType="begin" w:fldLock="1"/>
              </w:r>
              <w:r w:rsidR="00FF6231" w:rsidDel="008F765A">
                <w:rPr>
                  <w:rFonts w:ascii="Times New Roman" w:hAnsi="Times New Roman" w:cs="Times New Roman"/>
                  <w:sz w:val="16"/>
                  <w:szCs w:val="16"/>
                  <w:lang w:val="en-GB"/>
                </w:rPr>
                <w:delInstrText>ADDIN CSL_CITATION { "citationItems" : [ { "id" : "ITEM-1", "itemData" : { "DOI" : "10.1073/pnas.2009144117", "abstract" : "The Cape Town \u201cDay Zero\u201d drought was caused by an exceptional 3-y rainfall deficit. Through the use of a higher-resolution climate model, our analysis further constrains previous work showing that anthropogenic climate change made this event five to six times more likely relative to the early 20th century. Furthermore, we provide a clear and well-supported mechanism for the increase in drought risk in SSA through a dedicated analysis of the circulation response, which highlights how\u2014as in 2015\u20132017\u2014a reduction in precipitation during the shoulder seasons is likely to be the cause of drought risk in southwestern South Africa in the 21st century. Overall, this study greatly increases our confidence in the projections of a drying SSA.Three consecutive dry winters (2015\u20132017) in southwestern South Africa (SSA) resulted in the Cape Town \u201cDay Zero\u201d drought in early 2018. The contribution of anthropogenic global warming to this prolonged rainfall deficit has previously been evaluated through observations and climate models. However, model adequacy and insufficient horizontal resolution make it difficult to precisely quantify the changing likelihood of extreme droughts, given the small regional scale. Here, we use a high-resolution large ensemble to estimate the contribution of anthropogenic climate change to the probability of occurrence of multiyear SSA rainfall deficits in past and future decades. We find that anthropogenic climate change increased the likelihood of the 2015\u20132017 rainfall deficit by a factor of five to six. The probability of such an event will increase from 0.7 to 25% by the year 2100 under an intermediate-emission scenario (Shared Socioeconomic Pathway 2-4.5 [SSP2-4.5]) and to 80% under a high-emission scenario (SSP5-8.5). These results highlight the strong sensitivity of the drought risk in SSA to future anthropogenic emissions.The data that support the findings of this study are deposited in the National Centers for Environmental Information at https://doi.org/10.25921/rwe5-fw03 (SPEAR, FLOR), in the Earth System Grid Federation Node at DKRZ at https://esgf-data.dkrz.de/projects/mpi-ge/ (MPI-GE) (51), and in the NCAR\u2019s Climate Data Gateway at https://doi.org/10.5065/d6j101d1 (52).", "author" : [ { "dropping-particle" : "", "family" : "Pascale", "given" : "Salvatore", "non-dropping-particle" : "", "parse-names" : false, "suffix" : "" }, { "dropping-particle" : "", "family" : "Kapnick", "given" : "Sarah B", "non-dropping-particle" : "", "parse-names" : false, "suffix" : "" }, { "dropping-particle" : "", "family" : "Delworth", "given" : "Thomas L", "non-dropping-particle" : "", "parse-names" : false, "suffix" : "" }, { "dropping-particle" : "", "family" : "Cooke", "given" : "William F", "non-dropping-particle" : "", "parse-names" : false, "suffix" : "" } ], "container-title" : "Proceedings of the National Academy of Sciences", "id" : "ITEM-1", "issue" : "47", "issued" : { "date-parts" : [ [ "2020", "11", "24" ] ] }, "page" : "29495 LP  - 29503", "title" : "Increasing risk of another Cape Town \u201cDay Zero\u201d drought in the 21st century", "translator" : [ { "dropping-particle" : "", "family" : "S3472", "given" : "", "non-dropping-particle" : "", "parse-names" : false, "suffix" : "" } ], "type" : "article-journal", "volume" : "117" }, "uris" : [ "http://www.mendeley.com/documents/?uuid=4c6a158e-04d2-4371-ab77-026bb0b80b06" ] } ], "mendeley" : { "formattedCitation" : "(Pascale et al., 2020)", "manualFormatting" : "Pascale et al., 2020)", "plainTextFormattedCitation" : "(Pascale et al., 2020)", "previouslyFormattedCitation" : "(Pascale et al., 2020)" }, "properties" : { "noteIndex" : 0 }, "schema" : "https://github.com/citation-style-language/schema/raw/master/csl-citation.json" }</w:delInstrText>
              </w:r>
              <w:r w:rsidRPr="00D424AA" w:rsidDel="008F765A">
                <w:rPr>
                  <w:rFonts w:cs="Times New Roman"/>
                  <w:sz w:val="16"/>
                  <w:szCs w:val="16"/>
                  <w:lang w:val="en-GB"/>
                </w:rPr>
                <w:fldChar w:fldCharType="separate"/>
              </w:r>
              <w:r w:rsidR="00A26296" w:rsidDel="008F765A">
                <w:rPr>
                  <w:rFonts w:ascii="Times New Roman" w:hAnsi="Times New Roman" w:cs="Times New Roman"/>
                  <w:noProof/>
                  <w:sz w:val="16"/>
                  <w:szCs w:val="16"/>
                  <w:lang w:val="en-GB"/>
                </w:rPr>
                <w:delText>Pascale et al., 2020)</w:delText>
              </w:r>
              <w:r w:rsidRPr="00D424AA" w:rsidDel="008F765A">
                <w:rPr>
                  <w:rFonts w:cs="Times New Roman"/>
                  <w:sz w:val="16"/>
                  <w:szCs w:val="16"/>
                  <w:lang w:val="en-GB"/>
                </w:rPr>
                <w:fldChar w:fldCharType="end"/>
              </w:r>
              <w:commentRangeEnd w:id="4252"/>
              <w:r w:rsidR="00A26296" w:rsidDel="008F765A">
                <w:rPr>
                  <w:rStyle w:val="Marquedecommentaire"/>
                  <w:rFonts w:ascii="Times New Roman" w:hAnsi="Times New Roman" w:cstheme="minorBidi"/>
                  <w:lang w:val="fr-FR" w:eastAsia="fr-FR"/>
                </w:rPr>
                <w:commentReference w:id="4252"/>
              </w:r>
            </w:del>
          </w:p>
          <w:bookmarkEnd w:id="4245"/>
          <w:p w14:paraId="4A4BD277" w14:textId="77777777" w:rsidR="00D376F0" w:rsidRPr="00D424AA" w:rsidRDefault="00D376F0">
            <w:pPr>
              <w:rPr>
                <w:rFonts w:ascii="Times New Roman" w:hAnsi="Times New Roman" w:cs="Times New Roman"/>
                <w:i/>
                <w:iCs/>
                <w:color w:val="000000" w:themeColor="text1"/>
                <w:sz w:val="16"/>
                <w:szCs w:val="16"/>
                <w:lang w:val="en-GB"/>
              </w:rPr>
              <w:pPrChange w:id="4253" w:author="Robin Matthews" w:date="2021-07-14T15:57:00Z">
                <w:pPr>
                  <w:spacing w:before="100" w:beforeAutospacing="1" w:after="100" w:afterAutospacing="1"/>
                </w:pPr>
              </w:pPrChange>
            </w:pPr>
          </w:p>
        </w:tc>
        <w:tc>
          <w:tcPr>
            <w:tcW w:w="2977" w:type="dxa"/>
            <w:shd w:val="clear" w:color="auto" w:fill="FEE4D9"/>
            <w:tcMar>
              <w:top w:w="40" w:type="dxa"/>
              <w:left w:w="40" w:type="dxa"/>
              <w:bottom w:w="40" w:type="dxa"/>
              <w:right w:w="40" w:type="dxa"/>
            </w:tcMar>
          </w:tcPr>
          <w:p w14:paraId="59D5FCF7" w14:textId="49799FDA" w:rsidR="00D376F0" w:rsidRPr="006A2665" w:rsidRDefault="00D376F0" w:rsidP="00D424AA">
            <w:pPr>
              <w:spacing w:line="276" w:lineRule="auto"/>
              <w:rPr>
                <w:rFonts w:ascii="Times New Roman" w:hAnsi="Times New Roman" w:cs="Times New Roman"/>
                <w:color w:val="000000" w:themeColor="text1"/>
                <w:sz w:val="16"/>
                <w:szCs w:val="16"/>
                <w:lang w:val="fr-FR"/>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i/>
                <w:iCs/>
                <w:color w:val="000000" w:themeColor="text1"/>
                <w:sz w:val="16"/>
                <w:szCs w:val="16"/>
                <w:lang w:val="en-GB"/>
              </w:rPr>
              <w:t>:</w:t>
            </w:r>
            <w:r w:rsidRPr="00D424AA">
              <w:rPr>
                <w:rFonts w:ascii="Times New Roman" w:hAnsi="Times New Roman" w:cs="Times New Roman"/>
                <w:b/>
                <w:bCs/>
                <w:color w:val="000000" w:themeColor="text1"/>
                <w:sz w:val="16"/>
                <w:szCs w:val="16"/>
                <w:lang w:val="en-GB"/>
              </w:rPr>
              <w:t xml:space="preserve"> Increase</w:t>
            </w:r>
            <w:r w:rsidRPr="00D424AA">
              <w:rPr>
                <w:rFonts w:ascii="Times New Roman" w:hAnsi="Times New Roman" w:cs="Times New Roman"/>
                <w:color w:val="000000" w:themeColor="text1"/>
                <w:sz w:val="16"/>
                <w:szCs w:val="16"/>
                <w:lang w:val="en-GB"/>
              </w:rPr>
              <w:t xml:space="preserve">. Increases in dryness (CDD)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mendeley" : { "formattedCitation" : "(Ma\u00fare et al., 2018)", "plainTextFormattedCitation" : "(Ma\u00fare et al., 2018)", "previouslyFormattedCitation" : "(Ma\u00fare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Maúre et al.,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Chapter 11 Supplementary Material (11.SM)) both compared to pre-industrial climate and recent past. Increase in CDD for changes of +0.5°C in global warming based on CMIP5 for overall SREX/AR5 South Africa region </w:t>
            </w:r>
            <w:r w:rsidRPr="00D424AA">
              <w:rPr>
                <w:rFonts w:cs="Times New Roman"/>
                <w:color w:val="000000" w:themeColor="text1"/>
                <w:sz w:val="16"/>
                <w:szCs w:val="16"/>
                <w:lang w:val="en-GB"/>
              </w:rPr>
              <w:fldChar w:fldCharType="begin" w:fldLock="1"/>
            </w:r>
            <w:r w:rsidR="007D2D56">
              <w:rPr>
                <w:rFonts w:ascii="Times New Roman" w:hAnsi="Times New Roman" w:cs="Times New Roman"/>
                <w:color w:val="000000" w:themeColor="text1"/>
                <w:sz w:val="16"/>
                <w:szCs w:val="16"/>
                <w:lang w:val="en-GB" w:eastAsia="fr-FR"/>
              </w:rPr>
              <w: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plainTextFormattedCitation" : "(Wartenburger et al., 2017)", "previouslyFormattedCitation" : "(Wartenburger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Wartenburger et al., 2017)</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but only weak shift in mean precipitation in large-ensemble single-model experiment for +0.5°C of global warming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38/s41558-018-0145-6", "ISSN" : "1758-678X", "author" : [ { "dropping-particle" : "", "family" : "Nangombe", "given" : "Shingirai", "non-dropping-particle" : "", "parse-names" : false, "suffix" : "" }, { "dropping-particle" : "", "family" : "Zhou", "given" : "Tianjun", "non-dropping-particle" : "", "parse-names" : false, "suffix" : "" }, { "dropping-particle" : "", "family" : "Zhang", "given" : "Wen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1", "issue" : "5", "issued" : { "date-parts" : [ [ "2018", "5", "23" ] ] }, "page" : "375-380", "title" : "Record-breaking climate extremes in Africa under stabilized 1.5 \u00b0C and 2 \u00b0C global warming scenarios", "translator" : [ { "dropping-particle" : "", "family" : "S2767", "given" : "", "non-dropping-particle" : "", "parse-names" : false, "suffix" : "" } ], "type" : "article-journal", "volume" : "8" }, "uris" : [ "http://www.mendeley.com/documents/?uuid=6cf3af9c-f715-4fd8-bd82-25c3d1243a69" ] } ], "mendeley" : { "formattedCitation" : "(Nangombe et al., 2018)", "plainTextFormattedCitation" : "(Nangombe et al., 2018)", "previouslyFormattedCitation" : "(Nangombe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Nangombe et al.,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Slight but weaker increase in SPI compared to CDD </w:t>
            </w:r>
            <w:commentRangeStart w:id="4254"/>
            <w:r w:rsidRPr="00D424AA">
              <w:rPr>
                <w:rFonts w:cs="Times New Roman"/>
                <w:color w:val="000000" w:themeColor="text1"/>
                <w:sz w:val="16"/>
                <w:szCs w:val="16"/>
                <w:lang w:val="en-GB"/>
              </w:rPr>
              <w:fldChar w:fldCharType="begin" w:fldLock="1"/>
            </w:r>
            <w:ins w:id="4255" w:author="Robin Matthews" w:date="2021-07-14T12:35:00Z">
              <w:r w:rsidR="00FC4A87">
                <w:rPr>
                  <w:rFonts w:ascii="Times New Roman" w:hAnsi="Times New Roman" w:cs="Times New Roman"/>
                  <w:color w:val="000000" w:themeColor="text1"/>
                  <w:sz w:val="16"/>
                  <w:szCs w:val="16"/>
                  <w:lang w:val="en-GB" w:eastAsia="fr-FR"/>
                </w:rPr>
                <w:instrText>ADDIN CSL_CITATION { "citationItems" : [ { "id" : "ITEM-1", "itemData" : { "DOI" : "10.1002/met.1802", "ISSN" : "1350-4827", "abstract" : "Abstract The devastating socioeconomic impacts of recent droughts in the Western Cape have intensified the quest for future drought mitigation measures. While ongoing global warming may increase atmospheric evaporative demand and worsen drought conditions, most studies on drought in the Western Cape have overlooked the role of potential evapotranspiration (PET). The present study examines the role of PET on future drought characteristics, focusing on four river catchments. Two drought indices, the Standardized Precipitation Index (SPI) and the Standardized Precipitation Evapotranspiration Index (SPEI), were analysed. The capability of the Co-ordinated Regional Downscaling Experiment simulations to reproduce the drought characteristics was evaluated by comparing present-day climate simulations with observations. The impacts of different global warming levels (GWLs) on the SPI and SPEI projections were assessed using self-organizing map (SOM) classifications. The results project that a robust drying signal across the Western Cape, but the magnitudes of the projections, which vary across the river catchments, increase with the GWLs. The changes in the drought intensity and frequency are weaker when using the SPI than the SPEI, suggesting that SPI projections may underestimate the influence of global warming on drought because they do not account for the influence of PET. The SOM classification confirms the differences between the two drought indices reveals the drought patterns that are not seen in the drought ensemble means. Nevertheless, the study underscores the need to mitigate future drought impacts over the Western Cape, but with careful consideration on the drought index used in characterizing the droughts.", "author" : [ { "dropping-particle" : "", "family" : "Naik", "given" : "Myra", "non-dropping-particle" : "", "parse-names" : false, "suffix" : "" }, { "dropping-particle" : "", "family" : "Abiodun", "given" : "Babatunde J", "non-dropping-particle" : "", "parse-names" : false, "suffix" : "" } ], "container-title" : "Meteorological Applications", "id" : "ITEM-1", "issue" : "1", "issued" : { "date-parts" : [ [ "2020", "1", "4" ] ] }, "note" : "doi: 10.1002/met.1802", "publisher" : "John Wiley &amp; Sons, Ltd", "title" : "Projected changes in drought characteristics over the Western Cape, South Africa", "translator" : [ { "dropping-particle" : "", "family" : "S3664", "given" : "", "non-dropping-particle" : "", "parse-names" : false, "suffix" : "" } ], "type" : "article-journal", "volume" : "27" }, "uris" : [ "http://www.mendeley.com/documents/?uuid=7b63aefe-5490-414f-838b-8a2e0b01f6fa" ] }, { "id" : "ITEM-2",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2",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Abiodun et al., 2019; Xu et al., 2019a; Naik and Abiodun, 2020)", "manualFormatting" : "(Abiodun et al., 2019; L. Xu et al., 2019; Naik and Abiodun, 2020)", "plainTextFormattedCitation" : "(Abiodun et al., 2019; Xu et al., 2019a; Naik and Abiodun, 2020)", "previouslyFormattedCitation" : "(Abiodun et al., 2019; Xu et al., 2019a; Naik and Abiodun, 2020)" }, "properties" : { "noteIndex" : 0 }, "schema" : "https://github.com/citation-style-language/schema/raw/master/csl-citation.json" }</w:instrText>
              </w:r>
            </w:ins>
            <w:del w:id="4256" w:author="Robin Matthews" w:date="2021-07-14T12:35:00Z">
              <w:r w:rsidR="00FC4C2D" w:rsidDel="00FC4A87">
                <w:rPr>
                  <w:rFonts w:ascii="Times New Roman" w:hAnsi="Times New Roman" w:cs="Times New Roman"/>
                  <w:color w:val="000000" w:themeColor="text1"/>
                  <w:sz w:val="16"/>
                  <w:szCs w:val="16"/>
                  <w:lang w:val="en-GB" w:eastAsia="fr-FR"/>
                </w:rPr>
                <w:delInstrText>ADDIN CSL_CITATION { "citationItems" : [ { "id" : "ITEM-1", "itemData" : { "DOI" : "10.1002/met.1802", "ISSN" : "1350-4827", "abstract" : "Abstract The devastating socioeconomic impacts of recent droughts in the Western Cape have intensified the quest for future drought mitigation measures. While ongoing global warming may increase atmospheric evaporative demand and worsen drought conditions, most studies on drought in the Western Cape have overlooked the role of potential evapotranspiration (PET). The present study examines the role of PET on future drought characteristics, focusing on four river catchments. Two drought indices, the Standardized Precipitation Index (SPI) and the Standardized Precipitation Evapotranspiration Index (SPEI), were analysed. The capability of the Co-ordinated Regional Downscaling Experiment simulations to reproduce the drought characteristics was evaluated by comparing present-day climate simulations with observations. The impacts of different global warming levels (GWLs) on the SPI and SPEI projections were assessed using self-organizing map (SOM) classifications. The results project that a robust drying signal across the Western Cape, but the magnitudes of the projections, which vary across the river catchments, increase with the GWLs. The changes in the drought intensity and frequency are weaker when using the SPI than the SPEI, suggesting that SPI projections may underestimate the influence of global warming on drought because they do not account for the influence of PET. The SOM classification confirms the differences between the two drought indices reveals the drought patterns that are not seen in the drought ensemble means. Nevertheless, the study underscores the need to mitigate future drought impacts over the Western Cape, but with careful consideration on the drought index used in characterizing the droughts.", "author" : [ { "dropping-particle" : "", "family" : "Naik", "given" : "Myra", "non-dropping-particle" : "", "parse-names" : false, "suffix" : "" }, { "dropping-particle" : "", "family" : "Abiodun", "given" : "Babatunde J", "non-dropping-particle" : "", "parse-names" : false, "suffix" : "" } ], "container-title" : "Meteorological Applications", "id" : "ITEM-1", "issue" : "1", "issued" : { "date-parts" : [ [ "2020", "1", "4" ] ] }, "note" : "doi: 10.1002/met.1802", "publisher" : "John Wiley &amp; Sons, Ltd", "title" : "Projected changes in drought characteristics over the Western Cape, South Africa", "translator" : [ { "dropping-particle" : "", "family" : "S3664", "given" : "", "non-dropping-particle" : "", "parse-names" : false, "suffix" : "" } ], "type" : "article-journal", "volume" : "27" }, "uris" : [ "http://www.mendeley.com/documents/?uuid=7b63aefe-5490-414f-838b-8a2e0b01f6fa" ] }, { "id" : "ITEM-2",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2",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Abiodun et al., 2019; Xu et al., 2019a; Naik and Abiodun, 2020)", "plainTextFormattedCitation" : "(Abiodun et al., 2019; Xu et al., 2019a; Naik and Abiodun, 2020)", "previouslyFormattedCitation" : "(Abiodun et al., 2019; Xu et al., 2019a; Naik and Abiodun, 2020)"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fr-FR"/>
              </w:rPr>
              <w:t xml:space="preserve">(Abiodun et al., 2019; </w:t>
            </w:r>
            <w:del w:id="4257" w:author="Robin Matthews" w:date="2021-07-14T12:35:00Z">
              <w:r w:rsidR="00A26296" w:rsidDel="00FC4A87">
                <w:rPr>
                  <w:rFonts w:ascii="Times New Roman" w:hAnsi="Times New Roman" w:cs="Times New Roman"/>
                  <w:noProof/>
                  <w:color w:val="000000" w:themeColor="text1"/>
                  <w:sz w:val="16"/>
                  <w:szCs w:val="16"/>
                  <w:lang w:val="fr-FR"/>
                </w:rPr>
                <w:delText>Xu et al., 2019a</w:delText>
              </w:r>
            </w:del>
            <w:ins w:id="4258" w:author="Robin Matthews" w:date="2021-07-14T12:35:00Z">
              <w:r w:rsidR="00FC4A87">
                <w:rPr>
                  <w:rFonts w:ascii="Times New Roman" w:hAnsi="Times New Roman" w:cs="Times New Roman"/>
                  <w:noProof/>
                  <w:color w:val="000000" w:themeColor="text1"/>
                  <w:sz w:val="16"/>
                  <w:szCs w:val="16"/>
                  <w:lang w:val="fr-FR"/>
                </w:rPr>
                <w:t>L. Xu et al., 2019</w:t>
              </w:r>
            </w:ins>
            <w:r w:rsidR="00A26296">
              <w:rPr>
                <w:rFonts w:ascii="Times New Roman" w:hAnsi="Times New Roman" w:cs="Times New Roman"/>
                <w:noProof/>
                <w:color w:val="000000" w:themeColor="text1"/>
                <w:sz w:val="16"/>
                <w:szCs w:val="16"/>
                <w:lang w:val="fr-FR"/>
              </w:rPr>
              <w:t>; Naik and Abiodun, 2020)</w:t>
            </w:r>
            <w:r w:rsidRPr="00D424AA">
              <w:rPr>
                <w:rFonts w:cs="Times New Roman"/>
                <w:color w:val="000000" w:themeColor="text1"/>
                <w:sz w:val="16"/>
                <w:szCs w:val="16"/>
                <w:lang w:val="en-GB"/>
              </w:rPr>
              <w:fldChar w:fldCharType="end"/>
            </w:r>
            <w:commentRangeEnd w:id="4254"/>
            <w:r w:rsidR="00A26296">
              <w:rPr>
                <w:rStyle w:val="Marquedecommentaire"/>
                <w:rFonts w:ascii="Times New Roman" w:hAnsi="Times New Roman" w:cstheme="minorBidi"/>
                <w:lang w:val="fr-FR" w:eastAsia="fr-FR"/>
              </w:rPr>
              <w:commentReference w:id="4254"/>
            </w:r>
          </w:p>
          <w:p w14:paraId="0156727D" w14:textId="77777777" w:rsidR="00D376F0" w:rsidRPr="006A2665" w:rsidRDefault="00D376F0" w:rsidP="00D424AA">
            <w:pPr>
              <w:spacing w:line="276" w:lineRule="auto"/>
              <w:rPr>
                <w:rFonts w:ascii="Times New Roman" w:hAnsi="Times New Roman" w:cs="Times New Roman"/>
                <w:color w:val="000000" w:themeColor="text1"/>
                <w:sz w:val="16"/>
                <w:szCs w:val="16"/>
                <w:lang w:val="fr-FR"/>
              </w:rPr>
            </w:pPr>
          </w:p>
          <w:commentRangeStart w:id="4259"/>
          <w:p w14:paraId="6C72E852" w14:textId="0BBA7F4B"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ins w:id="4260" w:author="Robin Matthews" w:date="2021-07-14T17:13:00Z">
              <w:r w:rsidR="00602191">
                <w:rPr>
                  <w:rFonts w:cs="Times New Roman"/>
                  <w:color w:val="000000" w:themeColor="text1"/>
                  <w:sz w:val="16"/>
                  <w:szCs w:val="16"/>
                  <w:lang w:val="en-GB"/>
                </w:rPr>
                <w: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mendeley" : { "formattedCitation" : "(Ma\u00fare et al., 2018)", "manualFormatting" : "Ma\u00fare et al. (2018)", "plainTextFormattedCitation" : "(Ma\u00fare et al., 2018)", "previouslyFormattedCitation" : "(Ma\u00fare et al., 2018)" }, "properties" : { "noteIndex" : 0 }, "schema" : "https://github.com/citation-style-language/schema/raw/master/csl-citation.json" }</w:instrText>
              </w:r>
            </w:ins>
            <w:del w:id="4261" w:author="Robin Matthews" w:date="2021-07-14T17:13:00Z">
              <w:r w:rsidR="00FF6231" w:rsidRPr="00F1665C" w:rsidDel="00602191">
                <w:rPr>
                  <w:rFonts w:cs="Times New Roman"/>
                  <w:color w:val="000000" w:themeColor="text1"/>
                  <w:sz w:val="16"/>
                  <w:szCs w:val="16"/>
                  <w:lang w:val="en-GB"/>
                </w:rPr>
                <w:del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w:delInstrText>
              </w:r>
              <w:r w:rsidR="00FF6231" w:rsidDel="00602191">
                <w:rPr>
                  <w:rFonts w:cs="Times New Roman"/>
                  <w:color w:val="000000" w:themeColor="text1"/>
                  <w:sz w:val="16"/>
                  <w:szCs w:val="16"/>
                  <w:lang w:val="en-GB"/>
                </w:rPr>
                <w:delInstrText>mulated by CORDEX regional climate models", "translator" : [ { "dropping-particle" : "", "family" : "S594", "given" : "", "non-dropping-particle" : "", "parse-names" : false, "suffix" : "" } ], "type" : "article-journal" }, "uris" : [ "http://www.mendeley.com/documents/?uuid=240a60b1-01ac-4199-84ee-6b61ff8d5dd7" ] } ], "mendeley" : { "formattedCitation" : "(Ma\u00fare et al., 2018)", "manualFormatting" : "Ma\u00fare et al. (2018", "plainTextFormattedCitation" : "(Ma\u00fare et al., 2018)", "previouslyFormattedCitation" : "(Ma\u00fare et al., 2018)"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Maúre et al. (201</w:t>
            </w:r>
            <w:ins w:id="4262" w:author="Robin Matthews" w:date="2021-07-14T17:13:00Z">
              <w:r w:rsidR="00602191">
                <w:rPr>
                  <w:rFonts w:cs="Times New Roman"/>
                  <w:noProof/>
                  <w:color w:val="000000" w:themeColor="text1"/>
                  <w:sz w:val="16"/>
                  <w:szCs w:val="16"/>
                  <w:lang w:val="en-GB"/>
                </w:rPr>
                <w:t>8)</w:t>
              </w:r>
            </w:ins>
            <w:del w:id="4263" w:author="Robin Matthews" w:date="2021-07-14T17:13:00Z">
              <w:r w:rsidR="00A26296" w:rsidDel="00602191">
                <w:rPr>
                  <w:rFonts w:cs="Times New Roman"/>
                  <w:noProof/>
                  <w:color w:val="000000" w:themeColor="text1"/>
                  <w:sz w:val="16"/>
                  <w:szCs w:val="16"/>
                  <w:lang w:val="en-GB"/>
                </w:rPr>
                <w:delText>8</w:delText>
              </w:r>
            </w:del>
            <w:r w:rsidRPr="00D424AA">
              <w:rPr>
                <w:rFonts w:cs="Times New Roman"/>
                <w:color w:val="000000" w:themeColor="text1"/>
                <w:sz w:val="16"/>
                <w:szCs w:val="16"/>
                <w:lang w:val="en-GB"/>
              </w:rPr>
              <w:fldChar w:fldCharType="end"/>
            </w:r>
            <w:commentRangeEnd w:id="4259"/>
            <w:r w:rsidR="00A26296">
              <w:rPr>
                <w:rStyle w:val="Marquedecommentaire"/>
                <w:rFonts w:ascii="Times New Roman" w:hAnsi="Times New Roman" w:cstheme="minorBidi"/>
                <w:lang w:val="fr-FR" w:eastAsia="fr-FR"/>
              </w:rPr>
              <w:commentReference w:id="4259"/>
            </w:r>
            <w:del w:id="4264" w:author="Robin Matthews" w:date="2021-07-14T17:13:00Z">
              <w:r w:rsidRPr="00841A35" w:rsidDel="00602191">
                <w:rPr>
                  <w:rFonts w:ascii="Times New Roman" w:hAnsi="Times New Roman" w:cs="Times New Roman"/>
                  <w:color w:val="000000" w:themeColor="text1"/>
                  <w:sz w:val="16"/>
                  <w:szCs w:val="16"/>
                  <w:lang w:val="en-GB"/>
                </w:rPr>
                <w:delText>)</w:delText>
              </w:r>
            </w:del>
            <w:r w:rsidRPr="00D424AA">
              <w:rPr>
                <w:rFonts w:ascii="Times New Roman" w:hAnsi="Times New Roman" w:cs="Times New Roman"/>
                <w:noProof/>
                <w:color w:val="000000" w:themeColor="text1"/>
                <w:sz w:val="16"/>
                <w:szCs w:val="16"/>
                <w:lang w:val="en-GB"/>
              </w:rPr>
              <w:t xml:space="preserve">: </w:t>
            </w:r>
            <w:r w:rsidRPr="00D424AA">
              <w:rPr>
                <w:rFonts w:ascii="Times New Roman" w:hAnsi="Times New Roman" w:cs="Times New Roman"/>
                <w:color w:val="000000" w:themeColor="text1"/>
                <w:sz w:val="16"/>
                <w:szCs w:val="16"/>
                <w:lang w:val="en-GB"/>
              </w:rPr>
              <w:t xml:space="preserve">25 Cordex  AFR run, CTL 1971-2000, RCP8.5, </w:t>
            </w:r>
          </w:p>
          <w:p w14:paraId="0F477380"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of CDD</w:t>
            </w:r>
          </w:p>
          <w:p w14:paraId="4326AF1F"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3E1905E3" w14:textId="5FBEBABC"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NB: Weaker signals in SPI </w:t>
            </w:r>
            <w:commentRangeStart w:id="4265"/>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4266" w:author="Robin Matthews" w:date="2021-07-14T12:35:00Z">
              <w:r w:rsidR="00A26296" w:rsidDel="00FC4A87">
                <w:rPr>
                  <w:rFonts w:ascii="Times New Roman" w:hAnsi="Times New Roman" w:cs="Times New Roman"/>
                  <w:noProof/>
                  <w:color w:val="000000" w:themeColor="text1"/>
                  <w:sz w:val="16"/>
                  <w:szCs w:val="16"/>
                  <w:lang w:val="en-GB"/>
                </w:rPr>
                <w:delText>Xu et al., 2019a</w:delText>
              </w:r>
            </w:del>
            <w:ins w:id="4267" w:author="Robin Matthews" w:date="2021-07-14T12:35:00Z">
              <w:r w:rsidR="00FC4A87">
                <w:rPr>
                  <w:rFonts w:ascii="Times New Roman" w:hAnsi="Times New Roman" w:cs="Times New Roman"/>
                  <w:noProof/>
                  <w:color w:val="000000" w:themeColor="text1"/>
                  <w:sz w:val="16"/>
                  <w:szCs w:val="16"/>
                  <w:lang w:val="en-GB"/>
                </w:rPr>
                <w:t>L. Xu et al., 2019</w:t>
              </w:r>
            </w:ins>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265"/>
            <w:r w:rsidR="00A26296">
              <w:rPr>
                <w:rStyle w:val="Marquedecommentaire"/>
                <w:rFonts w:ascii="Times New Roman" w:hAnsi="Times New Roman" w:cstheme="minorBidi"/>
                <w:lang w:val="fr-FR" w:eastAsia="fr-FR"/>
              </w:rPr>
              <w:commentReference w:id="4265"/>
            </w:r>
          </w:p>
          <w:p w14:paraId="6103B632"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6671891C" w14:textId="3003A5DC" w:rsidR="00D376F0" w:rsidRPr="00841A35" w:rsidRDefault="00D376F0" w:rsidP="00D424AA">
            <w:pPr>
              <w:rPr>
                <w:rFonts w:ascii="Times New Roman" w:hAnsi="Times New Roman" w:cs="Times New Roman"/>
                <w:sz w:val="16"/>
                <w:szCs w:val="16"/>
                <w:lang w:val="en-GB"/>
              </w:rPr>
            </w:pPr>
            <w:r w:rsidRPr="00D424AA">
              <w:rPr>
                <w:rFonts w:ascii="Times New Roman" w:hAnsi="Times New Roman" w:cs="Times New Roman"/>
                <w:color w:val="000000" w:themeColor="text1"/>
                <w:sz w:val="16"/>
                <w:szCs w:val="16"/>
                <w:lang w:val="en-GB"/>
              </w:rPr>
              <w:t xml:space="preserve">Cordex AFR data, CTL 1971-2000, RCP8.5, </w:t>
            </w:r>
            <w:r w:rsidRPr="00D424AA">
              <w:rPr>
                <w:rFonts w:ascii="Times New Roman" w:hAnsi="Times New Roman" w:cs="Times New Roman"/>
                <w:sz w:val="16"/>
                <w:szCs w:val="16"/>
                <w:lang w:val="en-GB"/>
              </w:rPr>
              <w:t xml:space="preserve">pre-industrial reference period (1861-1890) </w:t>
            </w:r>
            <w:r w:rsidRPr="00D424AA">
              <w:rPr>
                <w:rFonts w:cs="Times New Roman"/>
                <w:sz w:val="16"/>
                <w:szCs w:val="16"/>
                <w:lang w:val="en-GB"/>
              </w:rPr>
              <w:fldChar w:fldCharType="begin" w:fldLock="1"/>
            </w:r>
            <w:r w:rsidR="00FC4C2D">
              <w:rPr>
                <w:rFonts w:ascii="Times New Roman" w:hAnsi="Times New Roman" w:cs="Times New Roman"/>
                <w:sz w:val="16"/>
                <w:szCs w:val="16"/>
                <w:lang w:val="en-GB"/>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2", "itemData" : { "DOI" : "10.1002/met.1802", "ISSN" : "1350-4827", "abstract" : "Abstract The devastating socioeconomic impacts of recent droughts in the Western Cape have intensified the quest for future drought mitigation measures. While ongoing global warming may increase atmospheric evaporative demand and worsen drought conditions, most studies on drought in the Western Cape have overlooked the role of potential evapotranspiration (PET). The present study examines the role of PET on future drought characteristics, focusing on four river catchments. Two drought indices, the Standardized Precipitation Index (SPI) and the Standardized Precipitation Evapotranspiration Index (SPEI), were analysed. The capability of the Co-ordinated Regional Downscaling Experiment simulations to reproduce the drought characteristics was evaluated by comparing present-day climate simulations with observations. The impacts of different global warming levels (GWLs) on the SPI and SPEI projections were assessed using self-organizing map (SOM) classifications. The results project that a robust drying signal across the Western Cape, but the magnitudes of the projections, which vary across the river catchments, increase with the GWLs. The changes in the drought intensity and frequency are weaker when using the SPI than the SPEI, suggesting that SPI projections may underestimate the influence of global warming on drought because they do not account for the influence of PET. The SOM classification confirms the differences between the two drought indices reveals the drought patterns that are not seen in the drought ensemble means. Nevertheless, the study underscores the need to mitigate future drought impacts over the Western Cape, but with careful consideration on the drought index used in characterizing the droughts.", "author" : [ { "dropping-particle" : "", "family" : "Naik", "given" : "Myra", "non-dropping-particle" : "", "parse-names" : false, "suffix" : "" }, { "dropping-particle" : "", "family" : "Abiodun", "given" : "Babatunde J", "non-dropping-particle" : "", "parse-names" : false, "suffix" : "" } ], "container-title" : "Meteorological Applications", "id" : "ITEM-2", "issue" : "1", "issued" : { "date-parts" : [ [ "2020", "1", "4" ] ] }, "note" : "doi: 10.1002/met.1802", "publisher" : "John Wiley &amp; Sons, Ltd", "title" : "Projected changes in drought characteristics over the Western Cape, South Africa", "translator" : [ { "dropping-particle" : "", "family" : "S3664", "given" : "", "non-dropping-particle" : "", "parse-names" : false, "suffix" : "" } ], "type" : "article-journal", "volume" : "27" }, "uris" : [ "http://www.mendeley.com/documents/?uuid=7b63aefe-5490-414f-838b-8a2e0b01f6fa" ] } ], "mendeley" : { "formattedCitation" : "(Abiodun et al., 2019; Naik and Abiodun, 2020)", "plainTextFormattedCitation" : "(Abiodun et al., 2019; Naik and Abiodun, 2020)", "previouslyFormattedCitation" : "(Abiodun et al., 2019; Naik and Abiodun, 2020)"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Abiodun et al., 2019; Naik and Abiodun, 2020)</w:t>
            </w:r>
            <w:r w:rsidRPr="00D424AA">
              <w:rPr>
                <w:rFonts w:cs="Times New Roman"/>
                <w:sz w:val="16"/>
                <w:szCs w:val="16"/>
                <w:lang w:val="en-GB"/>
              </w:rPr>
              <w:fldChar w:fldCharType="end"/>
            </w:r>
          </w:p>
          <w:p w14:paraId="2CA5D50F"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sz w:val="16"/>
                <w:szCs w:val="16"/>
                <w:lang w:val="en-GB"/>
              </w:rPr>
              <w:t>Non-significant increase in SPI-based drought frequency and intensity</w:t>
            </w:r>
          </w:p>
        </w:tc>
        <w:tc>
          <w:tcPr>
            <w:tcW w:w="2977" w:type="dxa"/>
            <w:shd w:val="clear" w:color="auto" w:fill="FFBAA1"/>
            <w:tcMar>
              <w:top w:w="40" w:type="dxa"/>
              <w:left w:w="40" w:type="dxa"/>
              <w:bottom w:w="40" w:type="dxa"/>
              <w:right w:w="40" w:type="dxa"/>
            </w:tcMar>
          </w:tcPr>
          <w:p w14:paraId="70EB6AC7" w14:textId="2753ADC2" w:rsidR="00D376F0" w:rsidRPr="00381ADC" w:rsidRDefault="00D376F0" w:rsidP="00D424AA">
            <w:pPr>
              <w:rPr>
                <w:rFonts w:ascii="Times New Roman" w:hAnsi="Times New Roman" w:cs="Times New Roman"/>
                <w:sz w:val="16"/>
                <w:szCs w:val="16"/>
                <w:lang w:val="nb-NO"/>
              </w:rPr>
            </w:pPr>
            <w:r w:rsidRPr="00D424AA">
              <w:rPr>
                <w:rFonts w:ascii="Times New Roman" w:hAnsi="Times New Roman" w:cs="Times New Roman"/>
                <w:b/>
                <w:i/>
                <w:sz w:val="16"/>
                <w:szCs w:val="16"/>
                <w:lang w:val="en-GB"/>
              </w:rPr>
              <w:t>High confidence</w:t>
            </w:r>
            <w:r w:rsidRPr="00D424AA">
              <w:rPr>
                <w:rFonts w:ascii="Times New Roman" w:hAnsi="Times New Roman" w:cs="Times New Roman"/>
                <w:sz w:val="16"/>
                <w:szCs w:val="16"/>
                <w:lang w:val="en-GB"/>
              </w:rPr>
              <w:t xml:space="preserve">: </w:t>
            </w:r>
            <w:r w:rsidRPr="00D424AA">
              <w:rPr>
                <w:rFonts w:ascii="Times New Roman" w:hAnsi="Times New Roman" w:cs="Times New Roman"/>
                <w:b/>
                <w:sz w:val="16"/>
                <w:szCs w:val="16"/>
                <w:lang w:val="en-GB"/>
              </w:rPr>
              <w:t>Increases</w:t>
            </w:r>
            <w:r w:rsidRPr="00D424AA">
              <w:rPr>
                <w:rFonts w:ascii="Times New Roman" w:hAnsi="Times New Roman" w:cs="Times New Roman"/>
                <w:sz w:val="16"/>
                <w:szCs w:val="16"/>
                <w:lang w:val="en-GB"/>
              </w:rPr>
              <w:t xml:space="preserve"> in dryness (CDD, DF, NDD) </w:t>
            </w:r>
            <w:bookmarkStart w:id="4268" w:name="_Hlk77170546"/>
            <w:ins w:id="4269" w:author="Robin Matthews" w:date="2021-07-14T15:56:00Z">
              <w:r w:rsidR="008F765A" w:rsidRPr="008F765A">
                <w:rPr>
                  <w:rFonts w:ascii="Times New Roman" w:hAnsi="Times New Roman" w:cs="Times New Roman"/>
                  <w:color w:val="000000" w:themeColor="text1"/>
                  <w:sz w:val="16"/>
                  <w:szCs w:val="16"/>
                  <w:lang w:val="en-GB" w:eastAsia="fr-FR"/>
                </w:rPr>
                <w:fldChar w:fldCharType="begin" w:fldLock="1"/>
              </w:r>
            </w:ins>
            <w:r w:rsidR="00D60E09">
              <w:rPr>
                <w:rFonts w:ascii="Times New Roman" w:hAnsi="Times New Roman" w:cs="Times New Roman"/>
                <w:color w:val="000000" w:themeColor="text1"/>
                <w:sz w:val="16"/>
                <w:szCs w:val="16"/>
                <w:lang w:val="en-GB"/>
              </w:rPr>
              <w: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Ma\u00fare et al., 2018; Coppola et al., 2021b)", "manualFormatting" : "(Ma\u00fare et al., 2018; Coppola et al., 2021b)", "plainTextFormattedCitation" : "(Ma\u00fare et al., 2018; Coppola et al., 2021b)", "previouslyFormattedCitation" : "(Ma\u00fare et al., 2018; Coppola et al., 2021b)" }, "properties" : { "noteIndex" : 0 }, "schema" : "https://github.com/citation-style-language/schema/raw/master/csl-citation.json" }</w:instrText>
            </w:r>
            <w:ins w:id="4270" w:author="Robin Matthews" w:date="2021-07-14T15:56:00Z">
              <w:r w:rsidR="008F765A" w:rsidRPr="008F765A">
                <w:rPr>
                  <w:rFonts w:ascii="Times New Roman" w:hAnsi="Times New Roman" w:cs="Times New Roman"/>
                  <w:color w:val="000000" w:themeColor="text1"/>
                  <w:sz w:val="16"/>
                  <w:szCs w:val="16"/>
                  <w:lang w:val="en-GB" w:eastAsia="fr-FR"/>
                  <w:rPrChange w:id="4271" w:author="Robin Matthews" w:date="2021-07-14T15:56:00Z">
                    <w:rPr>
                      <w:rFonts w:cs="Times New Roman"/>
                      <w:color w:val="000000" w:themeColor="text1"/>
                      <w:sz w:val="16"/>
                      <w:szCs w:val="16"/>
                      <w:lang w:val="en-GB"/>
                    </w:rPr>
                  </w:rPrChange>
                </w:rPr>
                <w:fldChar w:fldCharType="separate"/>
              </w:r>
              <w:r w:rsidR="008F765A" w:rsidRPr="008F765A">
                <w:rPr>
                  <w:rFonts w:cs="Times New Roman"/>
                  <w:noProof/>
                  <w:color w:val="000000" w:themeColor="text1"/>
                  <w:sz w:val="16"/>
                  <w:szCs w:val="16"/>
                  <w:lang w:val="en-GB"/>
                </w:rPr>
                <w:t>(Maúre et al., 2018; Coppola et al., 2021b)</w:t>
              </w:r>
              <w:r w:rsidR="008F765A" w:rsidRPr="008F765A">
                <w:rPr>
                  <w:rFonts w:ascii="Times New Roman" w:hAnsi="Times New Roman" w:cs="Times New Roman"/>
                  <w:color w:val="000000" w:themeColor="text1"/>
                  <w:sz w:val="16"/>
                  <w:szCs w:val="16"/>
                  <w:lang w:val="en-GB" w:eastAsia="fr-FR"/>
                  <w:rPrChange w:id="4272" w:author="Robin Matthews" w:date="2021-07-14T15:56:00Z">
                    <w:rPr>
                      <w:rFonts w:cs="Times New Roman"/>
                      <w:color w:val="000000" w:themeColor="text1"/>
                      <w:sz w:val="16"/>
                      <w:szCs w:val="16"/>
                      <w:lang w:val="en-GB"/>
                    </w:rPr>
                  </w:rPrChange>
                </w:rPr>
                <w:fldChar w:fldCharType="end"/>
              </w:r>
            </w:ins>
            <w:commentRangeStart w:id="4273"/>
            <w:del w:id="4274" w:author="Robin Matthews" w:date="2021-07-14T15:56:00Z">
              <w:r w:rsidRPr="00D424AA" w:rsidDel="008F765A">
                <w:rPr>
                  <w:rFonts w:ascii="Times New Roman" w:hAnsi="Times New Roman" w:cs="Times New Roman"/>
                  <w:color w:val="000000" w:themeColor="text1"/>
                  <w:sz w:val="16"/>
                  <w:szCs w:val="16"/>
                  <w:lang w:val="en-GB" w:eastAsia="fr-FR"/>
                </w:rPr>
                <w:fldChar w:fldCharType="begin" w:fldLock="1"/>
              </w:r>
              <w:r w:rsidR="00FF6231" w:rsidDel="008F765A">
                <w:rPr>
                  <w:rFonts w:ascii="Times New Roman" w:hAnsi="Times New Roman" w:cs="Times New Roman"/>
                  <w:color w:val="000000" w:themeColor="text1"/>
                  <w:sz w:val="16"/>
                  <w:szCs w:val="16"/>
                  <w:lang w:val="en-GB"/>
                </w:rPr>
                <w:del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mendeley" : { "formattedCitation" : "(Ma\u00fare et al., 2018)", "manualFormatting" : "(Ma\u00fare et al., 2018", "plainTextFormattedCitation" : "(Ma\u00fare et al., 2018)", "previouslyFormattedCitation" : "(Ma\u00fare et al., 2018)" }, "properties" : { "noteIndex" : 0 }, "schema" : "https://github.com/citation-style-language/schema/raw/master/csl-citation.json" }</w:delInstrText>
              </w:r>
              <w:r w:rsidRPr="00D424AA" w:rsidDel="008F765A">
                <w:rPr>
                  <w:rFonts w:ascii="Times New Roman" w:hAnsi="Times New Roman" w:cs="Times New Roman"/>
                  <w:color w:val="000000" w:themeColor="text1"/>
                  <w:sz w:val="16"/>
                  <w:szCs w:val="16"/>
                  <w:lang w:val="en-GB" w:eastAsia="fr-FR"/>
                </w:rPr>
                <w:fldChar w:fldCharType="separate"/>
              </w:r>
              <w:r w:rsidR="00A26296" w:rsidDel="008F765A">
                <w:rPr>
                  <w:rFonts w:ascii="Times New Roman" w:hAnsi="Times New Roman" w:cs="Times New Roman"/>
                  <w:noProof/>
                  <w:color w:val="000000" w:themeColor="text1"/>
                  <w:sz w:val="16"/>
                  <w:szCs w:val="16"/>
                  <w:lang w:val="en-GB"/>
                </w:rPr>
                <w:delText>(Maúre et al., 2018</w:delText>
              </w:r>
              <w:r w:rsidRPr="00D424AA" w:rsidDel="008F765A">
                <w:rPr>
                  <w:rFonts w:ascii="Times New Roman" w:hAnsi="Times New Roman" w:cs="Times New Roman"/>
                  <w:color w:val="000000" w:themeColor="text1"/>
                  <w:sz w:val="16"/>
                  <w:szCs w:val="16"/>
                  <w:lang w:val="en-GB" w:eastAsia="fr-FR"/>
                </w:rPr>
                <w:fldChar w:fldCharType="end"/>
              </w:r>
              <w:commentRangeEnd w:id="4273"/>
              <w:r w:rsidR="00A26296" w:rsidDel="008F765A">
                <w:rPr>
                  <w:rStyle w:val="Marquedecommentaire"/>
                  <w:rFonts w:ascii="Times New Roman" w:hAnsi="Times New Roman" w:cstheme="minorBidi"/>
                  <w:lang w:val="fr-FR" w:eastAsia="fr-FR"/>
                </w:rPr>
                <w:commentReference w:id="4273"/>
              </w:r>
              <w:r w:rsidRPr="00841A35" w:rsidDel="008F765A">
                <w:rPr>
                  <w:rFonts w:ascii="Times New Roman" w:hAnsi="Times New Roman" w:cs="Times New Roman"/>
                  <w:sz w:val="16"/>
                  <w:szCs w:val="16"/>
                  <w:lang w:val="en-GB"/>
                </w:rPr>
                <w:delText xml:space="preserve">; </w:delText>
              </w:r>
              <w:commentRangeStart w:id="4275"/>
              <w:r w:rsidRPr="00D424AA" w:rsidDel="008F765A">
                <w:rPr>
                  <w:rFonts w:cs="Times New Roman"/>
                  <w:color w:val="000000" w:themeColor="text1"/>
                  <w:sz w:val="16"/>
                  <w:szCs w:val="16"/>
                  <w:lang w:val="en-GB"/>
                </w:rPr>
                <w:fldChar w:fldCharType="begin" w:fldLock="1"/>
              </w:r>
              <w:r w:rsidR="00FC4C2D" w:rsidDel="008F765A">
                <w:rPr>
                  <w:rFonts w:ascii="Times New Roman" w:hAnsi="Times New Roman"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8F765A">
                <w:rPr>
                  <w:rFonts w:cs="Times New Roman"/>
                  <w:color w:val="000000" w:themeColor="text1"/>
                  <w:sz w:val="16"/>
                  <w:szCs w:val="16"/>
                  <w:lang w:val="en-GB"/>
                </w:rPr>
                <w:fldChar w:fldCharType="separate"/>
              </w:r>
              <w:r w:rsidR="00A26296" w:rsidDel="008F765A">
                <w:rPr>
                  <w:rFonts w:ascii="Times New Roman" w:hAnsi="Times New Roman" w:cs="Times New Roman"/>
                  <w:noProof/>
                  <w:color w:val="000000" w:themeColor="text1"/>
                  <w:sz w:val="16"/>
                  <w:szCs w:val="16"/>
                  <w:lang w:val="en-GB"/>
                </w:rPr>
                <w:delText>Coppola et al., 2021b)</w:delText>
              </w:r>
              <w:r w:rsidRPr="00D424AA" w:rsidDel="008F765A">
                <w:rPr>
                  <w:rFonts w:cs="Times New Roman"/>
                  <w:color w:val="000000" w:themeColor="text1"/>
                  <w:sz w:val="16"/>
                  <w:szCs w:val="16"/>
                  <w:lang w:val="en-GB"/>
                </w:rPr>
                <w:fldChar w:fldCharType="end"/>
              </w:r>
            </w:del>
            <w:bookmarkEnd w:id="4268"/>
            <w:commentRangeEnd w:id="4275"/>
            <w:r w:rsidR="00A26296">
              <w:rPr>
                <w:rStyle w:val="Marquedecommentaire"/>
                <w:rFonts w:ascii="Times New Roman" w:hAnsi="Times New Roman" w:cstheme="minorBidi"/>
                <w:lang w:val="fr-FR" w:eastAsia="fr-FR"/>
              </w:rPr>
              <w:commentReference w:id="4275"/>
            </w:r>
            <w:r w:rsidRPr="00841A35">
              <w:rPr>
                <w:rFonts w:ascii="Times New Roman" w:hAnsi="Times New Roman" w:cs="Times New Roman"/>
                <w:sz w:val="16"/>
                <w:szCs w:val="16"/>
                <w:lang w:val="en-GB"/>
              </w:rPr>
              <w:t xml:space="preserve"> (Chapter 11 Supplementary Material (11.SM)); slight but weaker inc</w:t>
            </w:r>
            <w:r w:rsidRPr="00D424AA">
              <w:rPr>
                <w:rFonts w:ascii="Times New Roman" w:hAnsi="Times New Roman" w:cs="Times New Roman"/>
                <w:sz w:val="16"/>
                <w:szCs w:val="16"/>
                <w:lang w:val="en-GB"/>
              </w:rPr>
              <w:t xml:space="preserve">rease in SPI </w:t>
            </w:r>
            <w:commentRangeStart w:id="4276"/>
            <w:ins w:id="4277" w:author="Robin Matthews" w:date="2021-07-14T16:00:00Z">
              <w:r w:rsidR="00C7724A" w:rsidRPr="00C7724A">
                <w:rPr>
                  <w:rFonts w:ascii="Times New Roman" w:hAnsi="Times New Roman" w:cs="Times New Roman"/>
                  <w:color w:val="000000" w:themeColor="text1"/>
                  <w:sz w:val="16"/>
                  <w:szCs w:val="16"/>
                  <w:lang w:val="en-GB" w:eastAsia="fr-FR"/>
                </w:rPr>
                <w:fldChar w:fldCharType="begin" w:fldLock="1"/>
              </w:r>
            </w:ins>
            <w:r w:rsidR="00D60E09">
              <w:rPr>
                <w:rFonts w:ascii="Times New Roman" w:hAnsi="Times New Roman" w:cs="Times New Roman"/>
                <w:color w:val="000000" w:themeColor="text1"/>
                <w:sz w:val="16"/>
                <w:szCs w:val="16"/>
                <w:lang w:val="en-GB"/>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2", "itemData" : { "DOI" : "10.1002/met.1802", "ISSN" : "1350-4827", "abstract" : "Abstract The devastating socioeconomic impacts of recent droughts in the Western Cape have intensified the quest for future drought mitigation measures. While ongoing global warming may increase atmospheric evaporative demand and worsen drought conditions, most studies on drought in the Western Cape have overlooked the role of potential evapotranspiration (PET). The present study examines the role of PET on future drought characteristics, focusing on four river catchments. Two drought indices, the Standardized Precipitation Index (SPI) and the Standardized Precipitation Evapotranspiration Index (SPEI), were analysed. The capability of the Co-ordinated Regional Downscaling Experiment simulations to reproduce the drought characteristics was evaluated by comparing present-day climate simulations with observations. The impacts of different global warming levels (GWLs) on the SPI and SPEI projections were assessed using self-organizing map (SOM) classifications. The results project that a robust drying signal across the Western Cape, but the magnitudes of the projections, which vary across the river catchments, increase with the GWLs. The changes in the drought intensity and frequency are weaker when using the SPI than the SPEI, suggesting that SPI projections may underestimate the influence of global warming on drought because they do not account for the influence of PET. The SOM classification confirms the differences between the two drought indices reveals the drought patterns that are not seen in the drought ensemble means. Nevertheless, the study underscores the need to mitigate future drought impacts over the Western Cape, but with careful consideration on the drought index used in characterizing the droughts.", "author" : [ { "dropping-particle" : "", "family" : "Naik", "given" : "Myra", "non-dropping-particle" : "", "parse-names" : false, "suffix" : "" }, { "dropping-particle" : "", "family" : "Abiodun", "given" : "Babatunde J", "non-dropping-particle" : "", "parse-names" : false, "suffix" : "" } ], "container-title" : "Meteorological Applications", "id" : "ITEM-2", "issue" : "1", "issued" : { "date-parts" : [ [ "2020", "1", "4" ] ] }, "note" : "doi: 10.1002/met.1802", "publisher" : "John Wiley &amp; Sons, Ltd", "title" : "Projected changes in drought characteristics over the Western Cape, South Africa", "translator" : [ { "dropping-particle" : "", "family" : "S3664", "given" : "", "non-dropping-particle" : "", "parse-names" : false, "suffix" : "" } ], "type" : "article-journal", "volume" : "27" }, "uris" : [ "http://www.mendeley.com/documents/?uuid=7b63aefe-5490-414f-838b-8a2e0b01f6fa"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Abiodun et al., 2019; Xu et al., 2019a; Naik and Abiodun, 2020)", "manualFormatting" : "(Abiodun et al., 2019; L. Xu et al., 2019; Naik and Abiodun, 2019)", "plainTextFormattedCitation" : "(Abiodun et al., 2019; Xu et al., 2019a; Naik and Abiodun, 2020)", "previouslyFormattedCitation" : "(Abiodun et al., 2019; Xu et al., 2019a; Naik and Abiodun, 2020)" }, "properties" : { "noteIndex" : 0 }, "schema" : "https://github.com/citation-style-language/schema/raw/master/csl-citation.json" }</w:instrText>
            </w:r>
            <w:ins w:id="4278" w:author="Robin Matthews" w:date="2021-07-14T16:00:00Z">
              <w:r w:rsidR="00C7724A" w:rsidRPr="00C7724A">
                <w:rPr>
                  <w:rFonts w:ascii="Times New Roman" w:hAnsi="Times New Roman" w:cs="Times New Roman"/>
                  <w:color w:val="000000" w:themeColor="text1"/>
                  <w:sz w:val="16"/>
                  <w:szCs w:val="16"/>
                  <w:lang w:val="en-GB" w:eastAsia="fr-FR"/>
                  <w:rPrChange w:id="4279" w:author="Robin Matthews" w:date="2021-07-14T16:00:00Z">
                    <w:rPr>
                      <w:rFonts w:cs="Times New Roman"/>
                      <w:color w:val="000000" w:themeColor="text1"/>
                      <w:sz w:val="16"/>
                      <w:szCs w:val="16"/>
                      <w:lang w:val="en-GB"/>
                    </w:rPr>
                  </w:rPrChange>
                </w:rPr>
                <w:fldChar w:fldCharType="separate"/>
              </w:r>
              <w:r w:rsidR="00C7724A" w:rsidRPr="00C7724A">
                <w:rPr>
                  <w:rFonts w:cs="Times New Roman"/>
                  <w:noProof/>
                  <w:color w:val="000000" w:themeColor="text1"/>
                  <w:sz w:val="16"/>
                  <w:szCs w:val="16"/>
                  <w:lang w:val="en-GB"/>
                </w:rPr>
                <w:t>(Abiodun et al., 2019; L. Xu et al., 2019; Naik and Abiodun, 2019)</w:t>
              </w:r>
              <w:r w:rsidR="00C7724A" w:rsidRPr="00C7724A">
                <w:rPr>
                  <w:rFonts w:ascii="Times New Roman" w:hAnsi="Times New Roman" w:cs="Times New Roman"/>
                  <w:color w:val="000000" w:themeColor="text1"/>
                  <w:sz w:val="16"/>
                  <w:szCs w:val="16"/>
                  <w:lang w:val="en-GB" w:eastAsia="fr-FR"/>
                  <w:rPrChange w:id="4280" w:author="Robin Matthews" w:date="2021-07-14T16:00:00Z">
                    <w:rPr>
                      <w:rFonts w:cs="Times New Roman"/>
                      <w:color w:val="000000" w:themeColor="text1"/>
                      <w:sz w:val="16"/>
                      <w:szCs w:val="16"/>
                      <w:lang w:val="en-GB"/>
                    </w:rPr>
                  </w:rPrChange>
                </w:rPr>
                <w:fldChar w:fldCharType="end"/>
              </w:r>
              <w:commentRangeEnd w:id="4276"/>
              <w:r w:rsidR="00C7724A" w:rsidRPr="00127991">
                <w:rPr>
                  <w:rStyle w:val="Marquedecommentaire"/>
                  <w:rFonts w:ascii="Times New Roman" w:hAnsi="Times New Roman" w:cs="Times New Roman"/>
                  <w:lang w:val="fr-FR" w:eastAsia="fr-FR"/>
                </w:rPr>
                <w:commentReference w:id="4276"/>
              </w:r>
            </w:ins>
            <w:commentRangeStart w:id="4281"/>
            <w:del w:id="4282" w:author="Robin Matthews" w:date="2021-07-14T15:59:00Z">
              <w:r w:rsidRPr="00C7724A" w:rsidDel="00C7724A">
                <w:rPr>
                  <w:rFonts w:ascii="Times New Roman" w:hAnsi="Times New Roman" w:cs="Times New Roman"/>
                  <w:color w:val="000000" w:themeColor="text1"/>
                  <w:sz w:val="16"/>
                  <w:szCs w:val="16"/>
                  <w:lang w:val="en-GB" w:eastAsia="fr-FR"/>
                  <w:rPrChange w:id="4283" w:author="Robin Matthews" w:date="2021-07-14T16:00:00Z">
                    <w:rPr>
                      <w:rFonts w:ascii="Times New Roman" w:hAnsi="Times New Roman" w:cs="Times New Roman"/>
                      <w:color w:val="000000" w:themeColor="text1"/>
                      <w:sz w:val="16"/>
                      <w:szCs w:val="16"/>
                      <w:lang w:val="en-GB" w:eastAsia="fr-FR"/>
                    </w:rPr>
                  </w:rPrChange>
                </w:rPr>
                <w:fldChar w:fldCharType="begin" w:fldLock="1"/>
              </w:r>
              <w:r w:rsidR="00FF6231" w:rsidRPr="00C7724A" w:rsidDel="00C7724A">
                <w:rPr>
                  <w:rFonts w:cs="Times New Roman"/>
                  <w:color w:val="000000" w:themeColor="text1"/>
                  <w:sz w:val="16"/>
                  <w:szCs w:val="16"/>
                  <w:lang w:val="en-GB"/>
                </w:rPr>
                <w:del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mendeley" : { "formattedCitation" : "(Abiodun et al., 2019)", "manualFormatting" : "(Abiodun et al., 2019", "plainTextFormattedCitation" : "(Abiodun et al., 2019)", "previouslyFormattedCitation" : "(Abiodun et al., 2019)" }, "properties" : { "noteIndex" : 0 }, "schema" : "https://github.com/citation-style-language/schema/raw/master/csl-citation.json" }</w:delInstrText>
              </w:r>
              <w:r w:rsidRPr="00C7724A" w:rsidDel="00C7724A">
                <w:rPr>
                  <w:rFonts w:ascii="Times New Roman" w:hAnsi="Times New Roman" w:cs="Times New Roman"/>
                  <w:color w:val="000000" w:themeColor="text1"/>
                  <w:sz w:val="16"/>
                  <w:szCs w:val="16"/>
                  <w:lang w:val="en-GB" w:eastAsia="fr-FR"/>
                  <w:rPrChange w:id="4284" w:author="Robin Matthews" w:date="2021-07-14T16:00:00Z">
                    <w:rPr>
                      <w:rFonts w:cs="Times New Roman"/>
                      <w:color w:val="000000" w:themeColor="text1"/>
                      <w:sz w:val="16"/>
                      <w:szCs w:val="16"/>
                      <w:lang w:val="en-GB"/>
                    </w:rPr>
                  </w:rPrChange>
                </w:rPr>
                <w:fldChar w:fldCharType="separate"/>
              </w:r>
              <w:r w:rsidR="00A26296" w:rsidRPr="00C7724A" w:rsidDel="00C7724A">
                <w:rPr>
                  <w:rFonts w:cs="Times New Roman"/>
                  <w:noProof/>
                  <w:color w:val="000000" w:themeColor="text1"/>
                  <w:sz w:val="16"/>
                  <w:szCs w:val="16"/>
                  <w:lang w:val="nb-NO"/>
                </w:rPr>
                <w:delText>(Abiodun et al., 2019</w:delText>
              </w:r>
              <w:r w:rsidRPr="00C7724A" w:rsidDel="00C7724A">
                <w:rPr>
                  <w:rFonts w:ascii="Times New Roman" w:hAnsi="Times New Roman" w:cs="Times New Roman"/>
                  <w:color w:val="000000" w:themeColor="text1"/>
                  <w:sz w:val="16"/>
                  <w:szCs w:val="16"/>
                  <w:lang w:val="en-GB" w:eastAsia="fr-FR"/>
                  <w:rPrChange w:id="4285" w:author="Robin Matthews" w:date="2021-07-14T16:00:00Z">
                    <w:rPr>
                      <w:rFonts w:cs="Times New Roman"/>
                      <w:color w:val="000000" w:themeColor="text1"/>
                      <w:sz w:val="16"/>
                      <w:szCs w:val="16"/>
                      <w:lang w:val="en-GB"/>
                    </w:rPr>
                  </w:rPrChange>
                </w:rPr>
                <w:fldChar w:fldCharType="end"/>
              </w:r>
              <w:commentRangeEnd w:id="4281"/>
              <w:r w:rsidR="00A26296" w:rsidRPr="00C7724A" w:rsidDel="00C7724A">
                <w:rPr>
                  <w:rStyle w:val="Marquedecommentaire"/>
                  <w:rFonts w:ascii="Times New Roman" w:hAnsi="Times New Roman" w:cs="Times New Roman"/>
                  <w:lang w:val="fr-FR" w:eastAsia="fr-FR"/>
                  <w:rPrChange w:id="4286" w:author="Robin Matthews" w:date="2021-07-14T16:00:00Z">
                    <w:rPr>
                      <w:rStyle w:val="Marquedecommentaire"/>
                      <w:rFonts w:ascii="Times New Roman" w:hAnsi="Times New Roman" w:cstheme="minorBidi"/>
                      <w:lang w:val="fr-FR" w:eastAsia="fr-FR"/>
                    </w:rPr>
                  </w:rPrChange>
                </w:rPr>
                <w:commentReference w:id="4281"/>
              </w:r>
              <w:r w:rsidRPr="00C7724A" w:rsidDel="00C7724A">
                <w:rPr>
                  <w:rFonts w:cs="Times New Roman"/>
                  <w:color w:val="000000" w:themeColor="text1"/>
                  <w:sz w:val="16"/>
                  <w:szCs w:val="16"/>
                  <w:lang w:val="nb-NO"/>
                </w:rPr>
                <w:delText xml:space="preserve">; </w:delText>
              </w:r>
              <w:commentRangeStart w:id="4287"/>
              <w:r w:rsidRPr="00C7724A" w:rsidDel="00C7724A">
                <w:rPr>
                  <w:rFonts w:ascii="Times New Roman" w:hAnsi="Times New Roman" w:cs="Times New Roman"/>
                  <w:color w:val="000000" w:themeColor="text1"/>
                  <w:sz w:val="16"/>
                  <w:szCs w:val="16"/>
                  <w:lang w:val="en-GB" w:eastAsia="fr-FR"/>
                  <w:rPrChange w:id="4288" w:author="Robin Matthews" w:date="2021-07-14T16:00:00Z">
                    <w:rPr>
                      <w:rFonts w:ascii="Times New Roman" w:hAnsi="Times New Roman" w:cs="Times New Roman"/>
                      <w:color w:val="000000" w:themeColor="text1"/>
                      <w:sz w:val="16"/>
                      <w:szCs w:val="16"/>
                      <w:lang w:val="en-GB" w:eastAsia="fr-FR"/>
                    </w:rPr>
                  </w:rPrChange>
                </w:rPr>
                <w:fldChar w:fldCharType="begin" w:fldLock="1"/>
              </w:r>
              <w:r w:rsidR="00FC4C2D" w:rsidRPr="00C7724A" w:rsidDel="00C7724A">
                <w:rPr>
                  <w:rFonts w:cs="Times New Roman"/>
                  <w:color w:val="000000" w:themeColor="text1"/>
                  <w:sz w:val="16"/>
                  <w:szCs w:val="16"/>
                  <w:lang w:val="nb-NO"/>
                </w:rPr>
                <w:delInstrText>ADDIN CSL_CITATION { "citationItems" : [ { "id" : "ITEM-1", "itemData" : { "DOI" : "10.1002/met.1802", "ISSN" : "1350-4827", "abstract" : "Abstract The devastating socioeconomic impacts of recent droughts in the Western Cape have intensified the quest for future drought mitigation measures. While ongoing global warming may increase atmospheric evaporative demand and worsen drought conditions, most studies on drought in the Western Cape have overlooked the role of potential evapotranspiration (PET). The present study examines the role of PET on future drought characteristics, focusing on four river catchments. Two drought indices, the Standardized Precipitation Index (SPI) and the Standardized Precipitation Evapotranspiration Index (SPEI), were analysed. The capability of the Co-ordinated Regional Downscaling Experiment simulations to reproduce the drought characteristics was evaluated by comparing present-day climate simulations with observations. The impacts of different global warming levels (GWLs) on the SPI and SPEI projections were assessed using self-organizing map (SOM) classifications. The results project that a robust drying signal across the Western Cape, but the magnitudes of the projections, which vary across the river catchments, increase with the GWLs. The changes in the drought intensity and frequency are weaker when using the SPI than the SPEI, suggesting that SPI projections may underestimate the influence of global warming on drought because they do not account for the influence of PET. The SOM classification confirms the differences between the two drought indices reveals the drought patterns that are not seen in the drought ensemble means. Nevertheless, the study underscores the need to mitigate future drought impacts over the Western Cape, but with careful consideration on the drought index used in characterizing the droughts.", "author" : [ { "dropping-particle" : "", "family" : "Naik", "given" : "Myra", "non-dropping-particle" : "", "parse-names" : false, "suffix" : "" }, { "dropping-particle" : "", "family" : "Abiodun", "given" : "Babatunde J", "non-dropping-particle" : "", "parse-names" : false, "suffix" : "" } ], "container-title" : "Meteorological Applications", "id" : "ITEM-1", "issue" : "1", "issued" : { "date-parts" : [ [ "2020", "1", "4" ] ] }, "note" : "doi: 10.1002/met.1802", "publisher" : "John Wiley &amp; Sons, Ltd", "title" : "Projected changes in drought characteristics over the Western Cape, South Africa", "translator" : [ { "dropping-particle" : "", "family" : "S3664", "given" : "", "non-dropping-particle" : "", "parse-names" : false, "suffix" : "" } ], "type" : "article-journal", "volume" : "27" }, "uris" : [ "http://www.mendeley.com/documents/?uuid=7b63aefe-5490-414f-838b-8a2e0b01f6fa" ] } ], "mendeley" : { "formattedCitation" : "(Naik and Abiodun, 2020)", "manualFormatting" : "Naik and Abiodun, 2019", "plainTextFormattedCitation" : "(Naik and Abiodun, 2020)", "previouslyFormattedCitation" : "(Naik and Abiodun, 2020)" }, "properties" : { "noteIndex" : 0 }, "schema" : "https://github.com/citation-style-language/schema/raw/master/csl-citation.json" }</w:delInstrText>
              </w:r>
              <w:r w:rsidRPr="00C7724A" w:rsidDel="00C7724A">
                <w:rPr>
                  <w:rFonts w:ascii="Times New Roman" w:hAnsi="Times New Roman" w:cs="Times New Roman"/>
                  <w:color w:val="000000" w:themeColor="text1"/>
                  <w:sz w:val="16"/>
                  <w:szCs w:val="16"/>
                  <w:lang w:val="en-GB" w:eastAsia="fr-FR"/>
                  <w:rPrChange w:id="4289" w:author="Robin Matthews" w:date="2021-07-14T16:00:00Z">
                    <w:rPr>
                      <w:rFonts w:cs="Times New Roman"/>
                      <w:color w:val="000000" w:themeColor="text1"/>
                      <w:sz w:val="16"/>
                      <w:szCs w:val="16"/>
                      <w:lang w:val="en-GB"/>
                    </w:rPr>
                  </w:rPrChange>
                </w:rPr>
                <w:fldChar w:fldCharType="separate"/>
              </w:r>
              <w:r w:rsidR="00A26296" w:rsidRPr="00C7724A" w:rsidDel="00C7724A">
                <w:rPr>
                  <w:rFonts w:cs="Times New Roman"/>
                  <w:noProof/>
                  <w:color w:val="000000" w:themeColor="text1"/>
                  <w:sz w:val="16"/>
                  <w:szCs w:val="16"/>
                  <w:lang w:val="nb-NO"/>
                </w:rPr>
                <w:delText>Naik and Abiodun, 2019</w:delText>
              </w:r>
              <w:r w:rsidRPr="00C7724A" w:rsidDel="00C7724A">
                <w:rPr>
                  <w:rFonts w:ascii="Times New Roman" w:hAnsi="Times New Roman" w:cs="Times New Roman"/>
                  <w:color w:val="000000" w:themeColor="text1"/>
                  <w:sz w:val="16"/>
                  <w:szCs w:val="16"/>
                  <w:lang w:val="en-GB" w:eastAsia="fr-FR"/>
                  <w:rPrChange w:id="4290" w:author="Robin Matthews" w:date="2021-07-14T16:00:00Z">
                    <w:rPr>
                      <w:rFonts w:cs="Times New Roman"/>
                      <w:color w:val="000000" w:themeColor="text1"/>
                      <w:sz w:val="16"/>
                      <w:szCs w:val="16"/>
                      <w:lang w:val="en-GB"/>
                    </w:rPr>
                  </w:rPrChange>
                </w:rPr>
                <w:fldChar w:fldCharType="end"/>
              </w:r>
              <w:commentRangeEnd w:id="4287"/>
              <w:r w:rsidR="00A26296" w:rsidRPr="00C7724A" w:rsidDel="00C7724A">
                <w:rPr>
                  <w:rStyle w:val="Marquedecommentaire"/>
                  <w:rFonts w:ascii="Times New Roman" w:hAnsi="Times New Roman" w:cs="Times New Roman"/>
                  <w:lang w:val="fr-FR" w:eastAsia="fr-FR"/>
                  <w:rPrChange w:id="4291" w:author="Robin Matthews" w:date="2021-07-14T16:00:00Z">
                    <w:rPr>
                      <w:rStyle w:val="Marquedecommentaire"/>
                      <w:rFonts w:ascii="Times New Roman" w:hAnsi="Times New Roman" w:cstheme="minorBidi"/>
                      <w:lang w:val="fr-FR" w:eastAsia="fr-FR"/>
                    </w:rPr>
                  </w:rPrChange>
                </w:rPr>
                <w:commentReference w:id="4287"/>
              </w:r>
              <w:r w:rsidRPr="00C7724A" w:rsidDel="00C7724A">
                <w:rPr>
                  <w:rFonts w:cs="Times New Roman"/>
                  <w:sz w:val="16"/>
                  <w:szCs w:val="16"/>
                  <w:lang w:val="nb-NO"/>
                </w:rPr>
                <w:delText xml:space="preserve">; </w:delText>
              </w:r>
              <w:commentRangeStart w:id="4292"/>
              <w:r w:rsidRPr="00C7724A" w:rsidDel="00C7724A">
                <w:rPr>
                  <w:rFonts w:ascii="Times New Roman" w:hAnsi="Times New Roman" w:cs="Times New Roman"/>
                  <w:color w:val="000000" w:themeColor="text1"/>
                  <w:sz w:val="16"/>
                  <w:szCs w:val="16"/>
                  <w:lang w:val="en-GB" w:eastAsia="fr-FR"/>
                  <w:rPrChange w:id="4293" w:author="Robin Matthews" w:date="2021-07-14T16:00:00Z">
                    <w:rPr>
                      <w:rFonts w:ascii="Times New Roman" w:hAnsi="Times New Roman" w:cs="Times New Roman"/>
                      <w:color w:val="000000" w:themeColor="text1"/>
                      <w:sz w:val="16"/>
                      <w:szCs w:val="16"/>
                      <w:lang w:val="en-GB" w:eastAsia="fr-FR"/>
                    </w:rPr>
                  </w:rPrChange>
                </w:rPr>
                <w:fldChar w:fldCharType="begin" w:fldLock="1"/>
              </w:r>
              <w:r w:rsidR="00FF6231" w:rsidRPr="00C7724A" w:rsidDel="00C7724A">
                <w:rPr>
                  <w:rFonts w:cs="Times New Roman"/>
                  <w:color w:val="000000" w:themeColor="text1"/>
                  <w:sz w:val="16"/>
                  <w:szCs w:val="16"/>
                  <w:lang w:val="nb-NO"/>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Xu et al., 2019)", "plainTextFormattedCitation" : "(Xu et al., 2019a)", "previouslyFormattedCitation" : "(Xu et al., 2019a)" }, "properties" : { "noteIndex" : 0 }, "schema" : "https://github.com/citation-style-language/schema/raw/master/csl-citation.json" }</w:delInstrText>
              </w:r>
              <w:r w:rsidRPr="00C7724A" w:rsidDel="00C7724A">
                <w:rPr>
                  <w:rFonts w:ascii="Times New Roman" w:hAnsi="Times New Roman" w:cs="Times New Roman"/>
                  <w:color w:val="000000" w:themeColor="text1"/>
                  <w:sz w:val="16"/>
                  <w:szCs w:val="16"/>
                  <w:lang w:val="en-GB" w:eastAsia="fr-FR"/>
                  <w:rPrChange w:id="4294" w:author="Robin Matthews" w:date="2021-07-14T16:00:00Z">
                    <w:rPr>
                      <w:rFonts w:cs="Times New Roman"/>
                      <w:color w:val="000000" w:themeColor="text1"/>
                      <w:sz w:val="16"/>
                      <w:szCs w:val="16"/>
                      <w:lang w:val="en-GB"/>
                    </w:rPr>
                  </w:rPrChange>
                </w:rPr>
                <w:fldChar w:fldCharType="separate"/>
              </w:r>
              <w:r w:rsidR="00A26296" w:rsidRPr="00C7724A" w:rsidDel="00C7724A">
                <w:rPr>
                  <w:rFonts w:cs="Times New Roman"/>
                  <w:noProof/>
                  <w:color w:val="000000" w:themeColor="text1"/>
                  <w:sz w:val="16"/>
                  <w:szCs w:val="16"/>
                  <w:lang w:val="nb-NO"/>
                </w:rPr>
                <w:delText>Xu et al., 2019)</w:delText>
              </w:r>
              <w:r w:rsidRPr="00C7724A" w:rsidDel="00C7724A">
                <w:rPr>
                  <w:rFonts w:ascii="Times New Roman" w:hAnsi="Times New Roman" w:cs="Times New Roman"/>
                  <w:color w:val="000000" w:themeColor="text1"/>
                  <w:sz w:val="16"/>
                  <w:szCs w:val="16"/>
                  <w:lang w:val="en-GB" w:eastAsia="fr-FR"/>
                  <w:rPrChange w:id="4295" w:author="Robin Matthews" w:date="2021-07-14T16:00:00Z">
                    <w:rPr>
                      <w:rFonts w:cs="Times New Roman"/>
                      <w:color w:val="000000" w:themeColor="text1"/>
                      <w:sz w:val="16"/>
                      <w:szCs w:val="16"/>
                      <w:lang w:val="en-GB"/>
                    </w:rPr>
                  </w:rPrChange>
                </w:rPr>
                <w:fldChar w:fldCharType="end"/>
              </w:r>
              <w:commentRangeEnd w:id="4292"/>
              <w:r w:rsidR="00A26296" w:rsidRPr="00C7724A" w:rsidDel="00C7724A">
                <w:rPr>
                  <w:rStyle w:val="Marquedecommentaire"/>
                  <w:rFonts w:ascii="Times New Roman" w:hAnsi="Times New Roman" w:cs="Times New Roman"/>
                  <w:lang w:val="fr-FR" w:eastAsia="fr-FR"/>
                  <w:rPrChange w:id="4296" w:author="Robin Matthews" w:date="2021-07-14T16:00:00Z">
                    <w:rPr>
                      <w:rStyle w:val="Marquedecommentaire"/>
                      <w:rFonts w:ascii="Times New Roman" w:hAnsi="Times New Roman" w:cstheme="minorBidi"/>
                      <w:lang w:val="fr-FR" w:eastAsia="fr-FR"/>
                    </w:rPr>
                  </w:rPrChange>
                </w:rPr>
                <w:commentReference w:id="4292"/>
              </w:r>
            </w:del>
          </w:p>
          <w:p w14:paraId="126C3554" w14:textId="77777777" w:rsidR="00D376F0" w:rsidRPr="00D424AA" w:rsidRDefault="00D376F0" w:rsidP="00D424AA">
            <w:pPr>
              <w:rPr>
                <w:rFonts w:ascii="Times New Roman" w:eastAsiaTheme="minorEastAsia" w:hAnsi="Times New Roman" w:cs="Times New Roman"/>
                <w:sz w:val="16"/>
                <w:szCs w:val="16"/>
                <w:lang w:val="nb-NO" w:eastAsia="zh-CN"/>
              </w:rPr>
            </w:pPr>
          </w:p>
          <w:commentRangeStart w:id="4297"/>
          <w:p w14:paraId="5C4693AF" w14:textId="0D02E205" w:rsidR="00D376F0" w:rsidRPr="00FE4BC4" w:rsidRDefault="00D376F0" w:rsidP="00D424AA">
            <w:pPr>
              <w:rPr>
                <w:rFonts w:ascii="Times New Roman" w:eastAsiaTheme="minorEastAsia" w:hAnsi="Times New Roman" w:cs="Times New Roman"/>
                <w:sz w:val="16"/>
                <w:szCs w:val="16"/>
                <w:lang w:val="fr-FR" w:eastAsia="zh-CN"/>
              </w:rPr>
            </w:pPr>
            <w:r w:rsidRPr="00D424AA">
              <w:rPr>
                <w:rFonts w:cs="Times New Roman"/>
                <w:color w:val="000000" w:themeColor="text1"/>
                <w:sz w:val="16"/>
                <w:szCs w:val="16"/>
                <w:lang w:val="en-GB" w:eastAsia="zh-CN"/>
              </w:rPr>
              <w:fldChar w:fldCharType="begin" w:fldLock="1"/>
            </w:r>
            <w:ins w:id="4298" w:author="Robin Matthews" w:date="2021-07-14T17:13:00Z">
              <w:r w:rsidR="00602191">
                <w:rPr>
                  <w:rFonts w:cs="Times New Roman"/>
                  <w:color w:val="000000" w:themeColor="text1"/>
                  <w:sz w:val="16"/>
                  <w:szCs w:val="16"/>
                  <w:lang w:val="fr-FR" w:eastAsia="zh-CN"/>
                </w:rPr>
                <w: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mendeley" : { "formattedCitation" : "(Ma\u00fare et al., 2018)", "manualFormatting" : "Ma\u00fare et al. (2018)", "plainTextFormattedCitation" : "(Ma\u00fare et al., 2018)", "previouslyFormattedCitation" : "(Ma\u00fare et al., 2018)" }, "properties" : { "noteIndex" : 0 }, "schema" : "https://github.com/citation-style-language/schema/raw/master/csl-citation.json" }</w:instrText>
              </w:r>
            </w:ins>
            <w:del w:id="4299" w:author="Robin Matthews" w:date="2021-07-14T17:13:00Z">
              <w:r w:rsidR="00FF6231" w:rsidDel="00602191">
                <w:rPr>
                  <w:rFonts w:cs="Times New Roman"/>
                  <w:color w:val="000000" w:themeColor="text1"/>
                  <w:sz w:val="16"/>
                  <w:szCs w:val="16"/>
                  <w:lang w:val="fr-FR" w:eastAsia="zh-CN"/>
                </w:rPr>
                <w:del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mendeley" : { "formattedCitation" : "(Ma\u00fare et al., 2018)", "manualFormatting" : "Ma\u00fare et al. (2018", "plainTextFormattedCitation" : "(Ma\u00fare et al., 2018)", "previouslyFormattedCitation" : "(Ma\u00fare et al., 2018)" }, "properties" : { "noteIndex" : 0 }, "schema" : "https://github.com/citation-style-language/schema/raw/master/csl-citation.json" }</w:delInstrText>
              </w:r>
            </w:del>
            <w:r w:rsidRPr="00D424AA">
              <w:rPr>
                <w:rFonts w:cs="Times New Roman"/>
                <w:color w:val="000000" w:themeColor="text1"/>
                <w:sz w:val="16"/>
                <w:szCs w:val="16"/>
                <w:lang w:val="en-GB" w:eastAsia="zh-CN"/>
              </w:rPr>
              <w:fldChar w:fldCharType="separate"/>
            </w:r>
            <w:r w:rsidR="00A26296">
              <w:rPr>
                <w:rFonts w:cs="Times New Roman"/>
                <w:noProof/>
                <w:color w:val="000000" w:themeColor="text1"/>
                <w:sz w:val="16"/>
                <w:szCs w:val="16"/>
                <w:lang w:val="fr-FR" w:eastAsia="zh-CN"/>
              </w:rPr>
              <w:t>Maúre et al. (201</w:t>
            </w:r>
            <w:ins w:id="4300" w:author="Robin Matthews" w:date="2021-07-14T17:13:00Z">
              <w:r w:rsidR="00602191">
                <w:rPr>
                  <w:rFonts w:cs="Times New Roman"/>
                  <w:noProof/>
                  <w:color w:val="000000" w:themeColor="text1"/>
                  <w:sz w:val="16"/>
                  <w:szCs w:val="16"/>
                  <w:lang w:val="fr-FR" w:eastAsia="zh-CN"/>
                </w:rPr>
                <w:t>8)</w:t>
              </w:r>
            </w:ins>
            <w:del w:id="4301" w:author="Robin Matthews" w:date="2021-07-14T17:13:00Z">
              <w:r w:rsidR="00A26296" w:rsidDel="00602191">
                <w:rPr>
                  <w:rFonts w:cs="Times New Roman"/>
                  <w:noProof/>
                  <w:color w:val="000000" w:themeColor="text1"/>
                  <w:sz w:val="16"/>
                  <w:szCs w:val="16"/>
                  <w:lang w:val="fr-FR" w:eastAsia="zh-CN"/>
                </w:rPr>
                <w:delText>8</w:delText>
              </w:r>
            </w:del>
            <w:r w:rsidRPr="00D424AA">
              <w:rPr>
                <w:rFonts w:cs="Times New Roman"/>
                <w:color w:val="000000" w:themeColor="text1"/>
                <w:sz w:val="16"/>
                <w:szCs w:val="16"/>
                <w:lang w:val="en-GB" w:eastAsia="zh-CN"/>
              </w:rPr>
              <w:fldChar w:fldCharType="end"/>
            </w:r>
            <w:commentRangeEnd w:id="4297"/>
            <w:r w:rsidR="00A26296">
              <w:rPr>
                <w:rStyle w:val="Marquedecommentaire"/>
                <w:rFonts w:ascii="Times New Roman" w:hAnsi="Times New Roman" w:cstheme="minorBidi"/>
                <w:lang w:val="fr-FR" w:eastAsia="fr-FR"/>
              </w:rPr>
              <w:commentReference w:id="4297"/>
            </w:r>
            <w:del w:id="4302" w:author="Robin Matthews" w:date="2021-07-14T17:13:00Z">
              <w:r w:rsidRPr="00FE4BC4" w:rsidDel="00602191">
                <w:rPr>
                  <w:rFonts w:ascii="Times New Roman" w:eastAsiaTheme="minorEastAsia" w:hAnsi="Times New Roman" w:cs="Times New Roman"/>
                  <w:color w:val="000000" w:themeColor="text1"/>
                  <w:sz w:val="16"/>
                  <w:szCs w:val="16"/>
                  <w:lang w:val="fr-FR" w:eastAsia="zh-CN"/>
                </w:rPr>
                <w:delText>)</w:delText>
              </w:r>
            </w:del>
            <w:r w:rsidRPr="00FE4BC4">
              <w:rPr>
                <w:rFonts w:ascii="Times New Roman" w:eastAsiaTheme="minorEastAsia" w:hAnsi="Times New Roman" w:cs="Times New Roman"/>
                <w:sz w:val="16"/>
                <w:szCs w:val="16"/>
                <w:lang w:val="fr-FR" w:eastAsia="zh-CN"/>
              </w:rPr>
              <w:t xml:space="preserve">: 25 Cordex AFR run ,CTL 1971-2000, RCP8.5, </w:t>
            </w:r>
          </w:p>
          <w:p w14:paraId="1A9C74F2" w14:textId="77777777" w:rsidR="00D376F0" w:rsidRPr="00D424AA" w:rsidRDefault="00D376F0" w:rsidP="00D424AA">
            <w:pPr>
              <w:rPr>
                <w:rFonts w:ascii="Times New Roman" w:eastAsiaTheme="minorEastAsia" w:hAnsi="Times New Roman" w:cs="Times New Roman"/>
                <w:sz w:val="16"/>
                <w:szCs w:val="16"/>
                <w:lang w:val="en-GB" w:eastAsia="zh-CN"/>
              </w:rPr>
            </w:pPr>
            <w:r w:rsidRPr="00D424AA">
              <w:rPr>
                <w:rFonts w:ascii="Times New Roman" w:eastAsiaTheme="minorEastAsia" w:hAnsi="Times New Roman" w:cs="Times New Roman"/>
                <w:sz w:val="16"/>
                <w:szCs w:val="16"/>
                <w:lang w:val="en-GB" w:eastAsia="zh-CN"/>
              </w:rPr>
              <w:t>-Increase of CDD</w:t>
            </w:r>
          </w:p>
          <w:p w14:paraId="7F3F2F9E" w14:textId="77777777" w:rsidR="00D376F0" w:rsidRPr="00D424AA" w:rsidRDefault="00D376F0" w:rsidP="00D424AA">
            <w:pPr>
              <w:rPr>
                <w:rFonts w:ascii="Times New Roman" w:eastAsiaTheme="minorEastAsia" w:hAnsi="Times New Roman" w:cs="Times New Roman"/>
                <w:sz w:val="16"/>
                <w:szCs w:val="16"/>
                <w:lang w:val="en-GB" w:eastAsia="zh-CN"/>
              </w:rPr>
            </w:pPr>
          </w:p>
          <w:p w14:paraId="3612BA15" w14:textId="4C331410" w:rsidR="00D376F0" w:rsidRPr="00D424AA" w:rsidRDefault="00D376F0" w:rsidP="00D424AA">
            <w:pPr>
              <w:rPr>
                <w:rFonts w:ascii="Times New Roman" w:eastAsiaTheme="minorEastAsia" w:hAnsi="Times New Roman" w:cs="Times New Roman"/>
                <w:sz w:val="16"/>
                <w:szCs w:val="16"/>
                <w:lang w:val="en-GB" w:eastAsia="zh-CN"/>
              </w:rPr>
            </w:pPr>
            <w:r w:rsidRPr="00D424AA">
              <w:rPr>
                <w:rFonts w:cs="Times New Roman"/>
                <w:color w:val="000000" w:themeColor="text1"/>
                <w:sz w:val="16"/>
                <w:szCs w:val="16"/>
                <w:lang w:val="en-GB" w:eastAsia="zh-CN"/>
              </w:rPr>
              <w:fldChar w:fldCharType="begin" w:fldLock="1"/>
            </w:r>
            <w:r w:rsidR="00FC4C2D">
              <w:rPr>
                <w:rFonts w:ascii="Times New Roman" w:eastAsiaTheme="minorEastAsia" w:hAnsi="Times New Roman" w:cs="Times New Roman"/>
                <w:color w:val="000000" w:themeColor="text1"/>
                <w:sz w:val="16"/>
                <w:szCs w:val="16"/>
                <w:lang w:val="en-GB" w:eastAsia="zh-CN"/>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instrText>
            </w:r>
            <w:r w:rsidRPr="00D424AA">
              <w:rPr>
                <w:rFonts w:cs="Times New Roman"/>
                <w:color w:val="000000" w:themeColor="text1"/>
                <w:sz w:val="16"/>
                <w:szCs w:val="16"/>
                <w:lang w:val="en-GB" w:eastAsia="zh-CN"/>
              </w:rPr>
              <w:fldChar w:fldCharType="separate"/>
            </w:r>
            <w:r w:rsidR="00A26296">
              <w:rPr>
                <w:rFonts w:ascii="Times New Roman" w:eastAsiaTheme="minorEastAsia" w:hAnsi="Times New Roman" w:cs="Times New Roman"/>
                <w:noProof/>
                <w:color w:val="000000" w:themeColor="text1"/>
                <w:sz w:val="16"/>
                <w:szCs w:val="16"/>
                <w:lang w:val="en-GB" w:eastAsia="zh-CN"/>
              </w:rPr>
              <w:t>Coppola et al. (2021b)</w:t>
            </w:r>
            <w:r w:rsidRPr="00D424AA">
              <w:rPr>
                <w:rFonts w:cs="Times New Roman"/>
                <w:color w:val="000000" w:themeColor="text1"/>
                <w:sz w:val="16"/>
                <w:szCs w:val="16"/>
                <w:lang w:val="en-GB" w:eastAsia="zh-CN"/>
              </w:rPr>
              <w:fldChar w:fldCharType="end"/>
            </w:r>
            <w:r w:rsidRPr="00841A35">
              <w:rPr>
                <w:rFonts w:ascii="Times New Roman" w:eastAsiaTheme="minorEastAsia" w:hAnsi="Times New Roman" w:cs="Times New Roman"/>
                <w:sz w:val="16"/>
                <w:szCs w:val="16"/>
                <w:lang w:val="en-GB" w:eastAsia="zh-CN"/>
              </w:rPr>
              <w:t>, (2041-2060)/1995-2014, rcp 8.5, CMIP5-CORDEX-CMIP6</w:t>
            </w:r>
          </w:p>
          <w:p w14:paraId="077990DF" w14:textId="77777777" w:rsidR="00D376F0" w:rsidRPr="00D424AA" w:rsidRDefault="00D376F0" w:rsidP="00D424AA">
            <w:pPr>
              <w:rPr>
                <w:rFonts w:ascii="Times New Roman" w:eastAsiaTheme="minorEastAsia" w:hAnsi="Times New Roman" w:cs="Times New Roman"/>
                <w:sz w:val="16"/>
                <w:szCs w:val="16"/>
                <w:lang w:val="en-GB" w:eastAsia="zh-CN"/>
              </w:rPr>
            </w:pPr>
            <w:r w:rsidRPr="00D424AA">
              <w:rPr>
                <w:rFonts w:ascii="Times New Roman" w:eastAsiaTheme="minorEastAsia" w:hAnsi="Times New Roman" w:cs="Times New Roman"/>
                <w:sz w:val="16"/>
                <w:szCs w:val="16"/>
                <w:lang w:val="en-GB" w:eastAsia="zh-CN"/>
              </w:rPr>
              <w:t>Increase in  DF (drought frequency) and  NDD (number of dry days )</w:t>
            </w:r>
          </w:p>
          <w:p w14:paraId="5DB77B4C" w14:textId="77777777" w:rsidR="00D376F0" w:rsidRPr="00D424AA" w:rsidRDefault="00D376F0" w:rsidP="00D424AA">
            <w:pPr>
              <w:rPr>
                <w:rFonts w:ascii="Times New Roman" w:eastAsiaTheme="minorEastAsia" w:hAnsi="Times New Roman" w:cs="Times New Roman"/>
                <w:sz w:val="16"/>
                <w:szCs w:val="16"/>
                <w:lang w:val="en-GB" w:eastAsia="zh-CN"/>
              </w:rPr>
            </w:pPr>
          </w:p>
          <w:p w14:paraId="63020CF7" w14:textId="620BE138" w:rsidR="00D376F0" w:rsidRPr="00841A35" w:rsidRDefault="00D376F0" w:rsidP="00D424AA">
            <w:pPr>
              <w:rPr>
                <w:rFonts w:ascii="Times New Roman" w:eastAsiaTheme="minorEastAsia" w:hAnsi="Times New Roman" w:cs="Times New Roman"/>
                <w:sz w:val="16"/>
                <w:szCs w:val="16"/>
                <w:lang w:val="en-GB" w:eastAsia="zh-CN"/>
              </w:rPr>
            </w:pPr>
            <w:r w:rsidRPr="00D424AA">
              <w:rPr>
                <w:rFonts w:ascii="Times New Roman" w:eastAsiaTheme="minorEastAsia" w:hAnsi="Times New Roman" w:cs="Times New Roman"/>
                <w:sz w:val="16"/>
                <w:szCs w:val="16"/>
                <w:lang w:val="en-GB" w:eastAsia="zh-CN"/>
              </w:rPr>
              <w:t xml:space="preserve">NB: Weaker signals in SPI </w:t>
            </w:r>
            <w:commentRangeStart w:id="4303"/>
            <w:r w:rsidRPr="00D424AA">
              <w:rPr>
                <w:rFonts w:cs="Times New Roman"/>
                <w:color w:val="000000" w:themeColor="text1"/>
                <w:sz w:val="16"/>
                <w:szCs w:val="16"/>
                <w:lang w:val="en-GB" w:eastAsia="zh-CN"/>
              </w:rPr>
              <w:fldChar w:fldCharType="begin" w:fldLock="1"/>
            </w:r>
            <w:ins w:id="4304" w:author="Robin Matthews" w:date="2021-07-14T12:27:00Z">
              <w:r w:rsidR="00FC4A87">
                <w:rPr>
                  <w:rFonts w:ascii="Times New Roman" w:eastAsiaTheme="minorEastAsia" w:hAnsi="Times New Roman" w:cs="Times New Roman"/>
                  <w:color w:val="000000" w:themeColor="text1"/>
                  <w:sz w:val="16"/>
                  <w:szCs w:val="16"/>
                  <w:lang w:val="en-GB" w:eastAsia="zh-CN"/>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4305" w:author="Robin Matthews" w:date="2021-07-14T12:27:00Z">
              <w:r w:rsidR="00FF6231" w:rsidDel="00FC4A87">
                <w:rPr>
                  <w:rFonts w:ascii="Times New Roman" w:eastAsiaTheme="minorEastAsia" w:hAnsi="Times New Roman" w:cs="Times New Roman"/>
                  <w:color w:val="000000" w:themeColor="text1"/>
                  <w:sz w:val="16"/>
                  <w:szCs w:val="16"/>
                  <w:lang w:val="en-GB" w:eastAsia="zh-CN"/>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eastAsia="zh-CN"/>
              </w:rPr>
              <w:fldChar w:fldCharType="separate"/>
            </w:r>
            <w:r w:rsidR="00A26296">
              <w:rPr>
                <w:rFonts w:ascii="Times New Roman" w:eastAsiaTheme="minorEastAsia" w:hAnsi="Times New Roman" w:cs="Times New Roman"/>
                <w:noProof/>
                <w:color w:val="000000" w:themeColor="text1"/>
                <w:sz w:val="16"/>
                <w:szCs w:val="16"/>
                <w:lang w:val="en-GB" w:eastAsia="zh-CN"/>
              </w:rPr>
              <w:t>(</w:t>
            </w:r>
            <w:del w:id="4306" w:author="Robin Matthews" w:date="2021-07-14T12:27:00Z">
              <w:r w:rsidR="00A26296" w:rsidDel="00FC4A87">
                <w:rPr>
                  <w:rFonts w:ascii="Times New Roman" w:eastAsiaTheme="minorEastAsia" w:hAnsi="Times New Roman" w:cs="Times New Roman"/>
                  <w:noProof/>
                  <w:color w:val="000000" w:themeColor="text1"/>
                  <w:sz w:val="16"/>
                  <w:szCs w:val="16"/>
                  <w:lang w:val="en-GB" w:eastAsia="zh-CN"/>
                </w:rPr>
                <w:delText>Xu et al., 2019a</w:delText>
              </w:r>
            </w:del>
            <w:ins w:id="4307" w:author="Robin Matthews" w:date="2021-07-14T12:27:00Z">
              <w:r w:rsidR="00FC4A87">
                <w:rPr>
                  <w:rFonts w:ascii="Times New Roman" w:eastAsiaTheme="minorEastAsia" w:hAnsi="Times New Roman" w:cs="Times New Roman"/>
                  <w:noProof/>
                  <w:color w:val="000000" w:themeColor="text1"/>
                  <w:sz w:val="16"/>
                  <w:szCs w:val="16"/>
                  <w:lang w:val="en-GB" w:eastAsia="zh-CN"/>
                </w:rPr>
                <w:t>L. Xu et al., 2019</w:t>
              </w:r>
            </w:ins>
            <w:r w:rsidR="00A26296">
              <w:rPr>
                <w:rFonts w:ascii="Times New Roman" w:eastAsiaTheme="minorEastAsia" w:hAnsi="Times New Roman" w:cs="Times New Roman"/>
                <w:noProof/>
                <w:color w:val="000000" w:themeColor="text1"/>
                <w:sz w:val="16"/>
                <w:szCs w:val="16"/>
                <w:lang w:val="en-GB" w:eastAsia="zh-CN"/>
              </w:rPr>
              <w:t>)</w:t>
            </w:r>
            <w:r w:rsidRPr="00D424AA">
              <w:rPr>
                <w:rFonts w:cs="Times New Roman"/>
                <w:color w:val="000000" w:themeColor="text1"/>
                <w:sz w:val="16"/>
                <w:szCs w:val="16"/>
                <w:lang w:val="en-GB" w:eastAsia="zh-CN"/>
              </w:rPr>
              <w:fldChar w:fldCharType="end"/>
            </w:r>
            <w:commentRangeEnd w:id="4303"/>
            <w:r w:rsidR="00A26296">
              <w:rPr>
                <w:rStyle w:val="Marquedecommentaire"/>
                <w:rFonts w:ascii="Times New Roman" w:hAnsi="Times New Roman" w:cstheme="minorBidi"/>
                <w:lang w:val="fr-FR" w:eastAsia="fr-FR"/>
              </w:rPr>
              <w:commentReference w:id="4303"/>
            </w:r>
          </w:p>
          <w:p w14:paraId="60B85152" w14:textId="77777777" w:rsidR="00D376F0" w:rsidRPr="00D424AA" w:rsidRDefault="00D376F0" w:rsidP="00D424AA">
            <w:pPr>
              <w:rPr>
                <w:rFonts w:ascii="Times New Roman" w:eastAsiaTheme="minorEastAsia" w:hAnsi="Times New Roman" w:cs="Times New Roman"/>
                <w:sz w:val="16"/>
                <w:szCs w:val="16"/>
                <w:lang w:val="en-GB" w:eastAsia="zh-CN"/>
              </w:rPr>
            </w:pPr>
          </w:p>
          <w:p w14:paraId="1A149EB8" w14:textId="19F124BA" w:rsidR="00D376F0" w:rsidRPr="00D424AA" w:rsidRDefault="00D376F0" w:rsidP="00D424AA">
            <w:pPr>
              <w:rPr>
                <w:rFonts w:ascii="Times New Roman" w:eastAsiaTheme="minorEastAsia" w:hAnsi="Times New Roman" w:cs="Times New Roman"/>
                <w:sz w:val="16"/>
                <w:szCs w:val="16"/>
                <w:lang w:val="en-GB" w:eastAsia="zh-CN"/>
              </w:rPr>
            </w:pPr>
            <w:r w:rsidRPr="00D424AA">
              <w:rPr>
                <w:rFonts w:ascii="Times New Roman" w:eastAsiaTheme="minorEastAsia" w:hAnsi="Times New Roman" w:cs="Times New Roman"/>
                <w:sz w:val="16"/>
                <w:szCs w:val="16"/>
                <w:lang w:val="en-GB" w:eastAsia="zh-CN"/>
              </w:rPr>
              <w:t xml:space="preserve">Cordex AFR data, CTL 1971-2000, RCP8.5, pre-industrial reference period (1861-1890) ) </w:t>
            </w:r>
            <w:r w:rsidRPr="00D424AA">
              <w:rPr>
                <w:rFonts w:cs="Times New Roman"/>
                <w:sz w:val="16"/>
                <w:szCs w:val="16"/>
                <w:lang w:val="en-GB" w:eastAsia="zh-CN"/>
              </w:rPr>
              <w:fldChar w:fldCharType="begin" w:fldLock="1"/>
            </w:r>
            <w:r w:rsidR="00FC4C2D">
              <w:rPr>
                <w:rFonts w:ascii="Times New Roman" w:eastAsiaTheme="minorEastAsia" w:hAnsi="Times New Roman" w:cs="Times New Roman"/>
                <w:sz w:val="16"/>
                <w:szCs w:val="16"/>
                <w:lang w:val="en-GB" w:eastAsia="zh-CN"/>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2", "itemData" : { "DOI" : "10.1002/met.1802", "ISSN" : "1350-4827", "abstract" : "Abstract The devastating socioeconomic impacts of recent droughts in the Western Cape have intensified the quest for future drought mitigation measures. While ongoing global warming may increase atmospheric evaporative demand and worsen drought conditions, most studies on drought in the Western Cape have overlooked the role of potential evapotranspiration (PET). The present study examines the role of PET on future drought characteristics, focusing on four river catchments. Two drought indices, the Standardized Precipitation Index (SPI) and the Standardized Precipitation Evapotranspiration Index (SPEI), were analysed. The capability of the Co-ordinated Regional Downscaling Experiment simulations to reproduce the drought characteristics was evaluated by comparing present-day climate simulations with observations. The impacts of different global warming levels (GWLs) on the SPI and SPEI projections were assessed using self-organizing map (SOM) classifications. The results project that a robust drying signal across the Western Cape, but the magnitudes of the projections, which vary across the river catchments, increase with the GWLs. The changes in the drought intensity and frequency are weaker when using the SPI than the SPEI, suggesting that SPI projections may underestimate the influence of global warming on drought because they do not account for the influence of PET. The SOM classification confirms the differences between the two drought indices reveals the drought patterns that are not seen in the drought ensemble means. Nevertheless, the study underscores the need to mitigate future drought impacts over the Western Cape, but with careful consideration on the drought index used in characterizing the droughts.", "author" : [ { "dropping-particle" : "", "family" : "Naik", "given" : "Myra", "non-dropping-particle" : "", "parse-names" : false, "suffix" : "" }, { "dropping-particle" : "", "family" : "Abiodun", "given" : "Babatunde J", "non-dropping-particle" : "", "parse-names" : false, "suffix" : "" } ], "container-title" : "Meteorological Applications", "id" : "ITEM-2", "issue" : "1", "issued" : { "date-parts" : [ [ "2020", "1", "4" ] ] }, "note" : "doi: 10.1002/met.1802", "publisher" : "John Wiley &amp; Sons, Ltd", "title" : "Projected changes in drought characteristics over the Western Cape, South Africa", "translator" : [ { "dropping-particle" : "", "family" : "S3664", "given" : "", "non-dropping-particle" : "", "parse-names" : false, "suffix" : "" } ], "type" : "article-journal", "volume" : "27" }, "uris" : [ "http://www.mendeley.com/documents/?uuid=7b63aefe-5490-414f-838b-8a2e0b01f6fa" ] } ], "mendeley" : { "formattedCitation" : "(Abiodun et al., 2019; Naik and Abiodun, 2020)", "plainTextFormattedCitation" : "(Abiodun et al., 2019; Naik and Abiodun, 2020)", "previouslyFormattedCitation" : "(Abiodun et al., 2019; Naik and Abiodun, 2020)" }, "properties" : { "noteIndex" : 0 }, "schema" : "https://github.com/citation-style-language/schema/raw/master/csl-citation.json" }</w:instrText>
            </w:r>
            <w:r w:rsidRPr="00D424AA">
              <w:rPr>
                <w:rFonts w:cs="Times New Roman"/>
                <w:sz w:val="16"/>
                <w:szCs w:val="16"/>
                <w:lang w:val="en-GB" w:eastAsia="zh-CN"/>
              </w:rPr>
              <w:fldChar w:fldCharType="separate"/>
            </w:r>
            <w:r w:rsidR="00A26296">
              <w:rPr>
                <w:rFonts w:ascii="Times New Roman" w:eastAsiaTheme="minorEastAsia" w:hAnsi="Times New Roman" w:cs="Times New Roman"/>
                <w:noProof/>
                <w:sz w:val="16"/>
                <w:szCs w:val="16"/>
                <w:lang w:val="en-GB" w:eastAsia="zh-CN"/>
              </w:rPr>
              <w:t>(Abiodun et al., 2019; Naik and Abiodun, 2020)</w:t>
            </w:r>
            <w:r w:rsidRPr="00D424AA">
              <w:rPr>
                <w:rFonts w:cs="Times New Roman"/>
                <w:sz w:val="16"/>
                <w:szCs w:val="16"/>
                <w:lang w:val="en-GB" w:eastAsia="zh-CN"/>
              </w:rPr>
              <w:fldChar w:fldCharType="end"/>
            </w:r>
            <w:r w:rsidRPr="00841A35">
              <w:rPr>
                <w:rFonts w:ascii="Times New Roman" w:eastAsiaTheme="minorEastAsia" w:hAnsi="Times New Roman" w:cs="Times New Roman"/>
                <w:sz w:val="16"/>
                <w:szCs w:val="16"/>
                <w:lang w:val="en-GB" w:eastAsia="zh-CN"/>
              </w:rPr>
              <w:t>: Non-significant increase in SPI-based drought frequency and intensity.</w:t>
            </w:r>
          </w:p>
          <w:p w14:paraId="2419A9D9" w14:textId="77777777" w:rsidR="00D376F0" w:rsidRPr="00D424AA" w:rsidRDefault="00D376F0" w:rsidP="00D424AA">
            <w:pPr>
              <w:rPr>
                <w:rFonts w:ascii="Times New Roman" w:eastAsiaTheme="minorEastAsia" w:hAnsi="Times New Roman" w:cs="Times New Roman"/>
                <w:sz w:val="16"/>
                <w:szCs w:val="16"/>
                <w:lang w:val="en-GB" w:eastAsia="zh-CN"/>
              </w:rPr>
            </w:pPr>
          </w:p>
          <w:p w14:paraId="0795BBBC" w14:textId="77777777" w:rsidR="00D376F0" w:rsidRPr="00D424AA" w:rsidRDefault="00D376F0" w:rsidP="00D424AA">
            <w:pPr>
              <w:rPr>
                <w:rFonts w:ascii="Times New Roman" w:hAnsi="Times New Roman" w:cs="Times New Roman"/>
                <w:sz w:val="16"/>
                <w:szCs w:val="16"/>
                <w:lang w:val="en-GB"/>
              </w:rPr>
            </w:pPr>
          </w:p>
        </w:tc>
        <w:tc>
          <w:tcPr>
            <w:tcW w:w="2836" w:type="dxa"/>
            <w:shd w:val="clear" w:color="auto" w:fill="FC9693"/>
            <w:tcMar>
              <w:top w:w="40" w:type="dxa"/>
              <w:left w:w="40" w:type="dxa"/>
              <w:bottom w:w="40" w:type="dxa"/>
              <w:right w:w="40" w:type="dxa"/>
            </w:tcMar>
          </w:tcPr>
          <w:p w14:paraId="164FBCDE" w14:textId="4092C884" w:rsidR="00D376F0" w:rsidRPr="00D74FF3" w:rsidRDefault="00D376F0" w:rsidP="00D424AA">
            <w:pPr>
              <w:spacing w:line="276" w:lineRule="auto"/>
              <w:rPr>
                <w:rFonts w:ascii="Times New Roman" w:hAnsi="Times New Roman" w:cs="Times New Roman"/>
                <w:color w:val="000000" w:themeColor="text1"/>
                <w:sz w:val="16"/>
                <w:szCs w:val="16"/>
                <w:lang w:val="fr-FR"/>
              </w:rPr>
            </w:pPr>
            <w:r w:rsidRPr="00D424AA">
              <w:rPr>
                <w:rFonts w:ascii="Times New Roman" w:hAnsi="Times New Roman" w:cs="Times New Roman"/>
                <w:b/>
                <w:bCs/>
                <w:i/>
                <w:iCs/>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rease</w:t>
            </w:r>
            <w:r w:rsidRPr="00D424AA">
              <w:rPr>
                <w:rFonts w:ascii="Times New Roman" w:hAnsi="Times New Roman" w:cs="Times New Roman"/>
                <w:color w:val="000000" w:themeColor="text1"/>
                <w:sz w:val="16"/>
                <w:szCs w:val="16"/>
                <w:lang w:val="en-GB"/>
              </w:rPr>
              <w:t xml:space="preserve"> (CDD amd SPI) </w:t>
            </w:r>
            <w:r w:rsidRPr="00D424AA">
              <w:rPr>
                <w:rFonts w:cs="Times New Roman"/>
                <w:color w:val="000000" w:themeColor="text1"/>
                <w:sz w:val="16"/>
                <w:szCs w:val="16"/>
                <w:lang w:val="en-GB"/>
              </w:rPr>
              <w:fldChar w:fldCharType="begin" w:fldLock="1"/>
            </w:r>
            <w:r w:rsidR="00FC4C2D">
              <w:rPr>
                <w:rFonts w:ascii="Times New Roman" w:hAnsi="Times New Roman"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3",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4",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4",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5",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5",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6",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6",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id" : "ITEM-7",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7",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8", "itemData" : { "DOI" : "10.1002/met.1802", "ISSN" : "1350-4827", "abstract" : "Abstract The devastating socioeconomic impacts of recent droughts in the Western Cape have intensified the quest for future drought mitigation measures. While ongoing global warming may increase atmospheric evaporative demand and worsen drought conditions, most studies on drought in the Western Cape have overlooked the role of potential evapotranspiration (PET). The present study examines the role of PET on future drought characteristics, focusing on four river catchments. Two drought indices, the Standardized Precipitation Index (SPI) and the Standardized Precipitation Evapotranspiration Index (SPEI), were analysed. The capability of the Co-ordinated Regional Downscaling Experiment simulations to reproduce the drought characteristics was evaluated by comparing present-day climate simulations with observations. The impacts of different global warming levels (GWLs) on the SPI and SPEI projections were assessed using self-organizing map (SOM) classifications. The results project that a robust drying signal across the Western Cape, but the magnitudes of the projections, which vary across the river catchments, increase with the GWLs. The changes in the drought intensity and frequency are weaker when using the SPI than the SPEI, suggesting that SPI projections may underestimate the influence of global warming on drought because they do not account for the influence of PET. The SOM classification confirms the differences between the two drought indices reveals the drought patterns that are not seen in the drought ensemble means. Nevertheless, the study underscores the need to mitigate future drought impacts over the Western Cape, but with careful consideration on the drought index used in characterizing the droughts.", "author" : [ { "dropping-particle" : "", "family" : "Naik", "given" : "Myra", "non-dropping-particle" : "", "parse-names" : false, "suffix" : "" }, { "dropping-particle" : "", "family" : "Abiodun", "given" : "Babatunde J", "non-dropping-particle" : "", "parse-names" : false, "suffix" : "" } ], "container-title" : "Meteorological Applications", "id" : "ITEM-8", "issue" : "1", "issued" : { "date-parts" : [ [ "2020", "1", "4" ] ] }, "note" : "doi: 10.1002/met.1802", "publisher" : "John Wiley &amp; Sons, Ltd", "title" : "Projected changes in drought characteristics over the Western Cape, South Africa", "translator" : [ { "dropping-particle" : "", "family" : "S3664", "given" : "", "non-dropping-particle" : "", "parse-names" : false, "suffix" : "" } ], "type" : "article-journal", "volume" : "27" }, "uris" : [ "http://www.mendeley.com/documents/?uuid=7b63aefe-5490-414f-838b-8a2e0b01f6fa" ] }, { "id" : "ITEM-9",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9",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Sillmann et al., 2013b; Giorgi et al., 2014; Touma et al., 2015; Pinto et al., 2016; Abiodun et al., 2019; Dosio et al., 2019; Naik and Abiodun, 2020; Spinoni et al., 2020; Coppola et al., 2021b)", "plainTextFormattedCitation" : "(Sillmann et al., 2013b; Giorgi et al., 2014; Touma et al., 2015; Pinto et al., 2016; Abiodun et al., 2019; Dosio et al., 2019; Naik and Abiodun, 2020; Spinoni et al., 2020; Coppola et al., 2021b)", "previouslyFormattedCitation" : "(Sillmann et al., 2013b; Giorgi et al., 2014; Touma et al., 2015; Pinto et al., 2016; Abiodun et al., 2019; Dosio et al., 2019; Naik and Abiodun, 2020;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fr-FR"/>
              </w:rPr>
              <w:t>(Sillmann et al., 2013b; Giorgi et al., 2014; Touma et al., 2015; Pinto et al., 2016; Abiodun et al., 2019; Dosio et al., 2019; Naik and Abiodun, 2020; Spinoni et al., 2020; Coppola et al., 2021b)</w:t>
            </w:r>
            <w:r w:rsidRPr="00D424AA">
              <w:rPr>
                <w:rFonts w:cs="Times New Roman"/>
                <w:color w:val="000000" w:themeColor="text1"/>
                <w:sz w:val="16"/>
                <w:szCs w:val="16"/>
                <w:lang w:val="en-GB"/>
              </w:rPr>
              <w:fldChar w:fldCharType="end"/>
            </w:r>
          </w:p>
          <w:p w14:paraId="0C0D5284" w14:textId="77777777" w:rsidR="00D376F0" w:rsidRPr="00D74FF3" w:rsidRDefault="00D376F0" w:rsidP="00D424AA">
            <w:pPr>
              <w:spacing w:line="276" w:lineRule="auto"/>
              <w:rPr>
                <w:rFonts w:ascii="Times New Roman" w:hAnsi="Times New Roman" w:cs="Times New Roman"/>
                <w:color w:val="000000" w:themeColor="text1"/>
                <w:sz w:val="16"/>
                <w:szCs w:val="16"/>
                <w:lang w:val="fr-FR"/>
              </w:rPr>
            </w:pPr>
          </w:p>
          <w:p w14:paraId="76233877" w14:textId="14491FA6" w:rsidR="00D376F0" w:rsidRPr="00D424AA" w:rsidRDefault="00D376F0" w:rsidP="00D424AA">
            <w:pPr>
              <w:rPr>
                <w:rFonts w:ascii="Times New Roman" w:hAnsi="Times New Roman" w:cs="Times New Roman"/>
                <w:color w:val="000000" w:themeColor="text1"/>
                <w:sz w:val="16"/>
                <w:szCs w:val="16"/>
                <w:lang w:val="en-GB"/>
              </w:rPr>
            </w:pPr>
            <w:r w:rsidRPr="00D74FF3">
              <w:rPr>
                <w:rFonts w:ascii="Times New Roman" w:hAnsi="Times New Roman" w:cs="Times New Roman"/>
                <w:color w:val="000000" w:themeColor="text1"/>
                <w:sz w:val="16"/>
                <w:szCs w:val="16"/>
                <w:lang w:val="fr-FR"/>
              </w:rPr>
              <w:t xml:space="preserve">Using Cordex , CTL :1981-2010,RCP 8.5 2071-2100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fr-FR"/>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w:instrText>
            </w:r>
            <w:r w:rsidR="00FF6231" w:rsidRPr="006A2665">
              <w:rPr>
                <w:rFonts w:ascii="Times New Roman" w:hAnsi="Times New Roman" w:cs="Times New Roman"/>
                <w:color w:val="000000" w:themeColor="text1"/>
                <w:sz w:val="16"/>
                <w:szCs w:val="16"/>
                <w:lang w:val="en-GB"/>
              </w:rPr>
              <w:instrText>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Spinoni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w:t>
            </w:r>
          </w:p>
          <w:p w14:paraId="403A1502"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Robust increase of drought frequency and severity (SPI-12 )</w:t>
            </w:r>
          </w:p>
          <w:p w14:paraId="0F44B73C"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5A36338A" w14:textId="177676BE"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Based on </w:t>
            </w:r>
            <w:commentRangeStart w:id="4308"/>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Giorgi et al., 2014</w:t>
            </w:r>
            <w:r w:rsidRPr="00D424AA">
              <w:rPr>
                <w:rFonts w:cs="Times New Roman"/>
                <w:color w:val="000000" w:themeColor="text1"/>
                <w:sz w:val="16"/>
                <w:szCs w:val="16"/>
                <w:lang w:val="en-GB"/>
              </w:rPr>
              <w:fldChar w:fldCharType="end"/>
            </w:r>
            <w:commentRangeEnd w:id="4308"/>
            <w:r w:rsidR="00A26296">
              <w:rPr>
                <w:rStyle w:val="Marquedecommentaire"/>
                <w:rFonts w:ascii="Times New Roman" w:hAnsi="Times New Roman" w:cstheme="minorBidi"/>
                <w:lang w:val="fr-FR" w:eastAsia="fr-FR"/>
              </w:rPr>
              <w:commentReference w:id="4308"/>
            </w:r>
            <w:r w:rsidRPr="00841A35">
              <w:rPr>
                <w:rFonts w:ascii="Times New Roman" w:hAnsi="Times New Roman" w:cs="Times New Roman"/>
                <w:color w:val="000000" w:themeColor="text1"/>
                <w:sz w:val="16"/>
                <w:szCs w:val="16"/>
                <w:lang w:val="en-GB"/>
              </w:rPr>
              <w:t xml:space="preserve">, 5GCM/1RCM, CTL: 1976-2005, </w:t>
            </w:r>
            <w:r w:rsidRPr="00D424AA">
              <w:rPr>
                <w:rFonts w:ascii="Times New Roman" w:hAnsi="Times New Roman" w:cs="Times New Roman"/>
                <w:color w:val="000000" w:themeColor="text1"/>
                <w:sz w:val="16"/>
                <w:szCs w:val="16"/>
                <w:lang w:val="en-GB"/>
              </w:rPr>
              <w:t>rcp 8.5, 2071-2100:</w:t>
            </w:r>
          </w:p>
          <w:p w14:paraId="6C641E8E"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of CDD</w:t>
            </w:r>
          </w:p>
          <w:p w14:paraId="57F51D3A"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commentRangeStart w:id="4309"/>
          <w:p w14:paraId="716F2CC8" w14:textId="4012596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manualFormatting" : "Sillmann et al. (2013b)", "plainTextFormattedCitation" : "(Sillmann et al., 2013b)", "previouslyFormattedCitation" : "(Sillmann et al., 2013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del w:id="4310" w:author="Robin Matthews" w:date="2021-07-14T13:44:00Z">
              <w:r w:rsidR="00A26296" w:rsidDel="00F90115">
                <w:rPr>
                  <w:rFonts w:ascii="Times New Roman" w:hAnsi="Times New Roman" w:cs="Times New Roman"/>
                  <w:noProof/>
                  <w:color w:val="000000" w:themeColor="text1"/>
                  <w:sz w:val="16"/>
                  <w:szCs w:val="16"/>
                  <w:lang w:val="en-GB"/>
                </w:rPr>
                <w:delText>Sillmann et al. (2013)</w:delText>
              </w:r>
            </w:del>
            <w:ins w:id="4311" w:author="Robin Matthews" w:date="2021-07-14T13:44:00Z">
              <w:r w:rsidR="00F90115">
                <w:rPr>
                  <w:rFonts w:ascii="Times New Roman" w:hAnsi="Times New Roman" w:cs="Times New Roman"/>
                  <w:noProof/>
                  <w:color w:val="000000" w:themeColor="text1"/>
                  <w:sz w:val="16"/>
                  <w:szCs w:val="16"/>
                  <w:lang w:val="en-GB"/>
                </w:rPr>
                <w:t>Sillmann et al. (2013b)</w:t>
              </w:r>
            </w:ins>
            <w:r w:rsidRPr="00D424AA">
              <w:rPr>
                <w:rFonts w:cs="Times New Roman"/>
                <w:color w:val="000000" w:themeColor="text1"/>
                <w:sz w:val="16"/>
                <w:szCs w:val="16"/>
                <w:lang w:val="en-GB"/>
              </w:rPr>
              <w:fldChar w:fldCharType="end"/>
            </w:r>
            <w:commentRangeEnd w:id="4309"/>
            <w:r w:rsidR="00A26296">
              <w:rPr>
                <w:rStyle w:val="Marquedecommentaire"/>
                <w:rFonts w:ascii="Times New Roman" w:hAnsi="Times New Roman" w:cstheme="minorBidi"/>
                <w:lang w:val="fr-FR" w:eastAsia="fr-FR"/>
              </w:rPr>
              <w:commentReference w:id="4309"/>
            </w:r>
            <w:r w:rsidRPr="00841A35">
              <w:rPr>
                <w:rFonts w:ascii="Times New Roman" w:hAnsi="Times New Roman" w:cs="Times New Roman"/>
                <w:color w:val="000000" w:themeColor="text1"/>
                <w:sz w:val="16"/>
                <w:szCs w:val="16"/>
                <w:lang w:val="en-GB"/>
              </w:rPr>
              <w:t>, (2081-2100)/1981-2000, rcp8.5, CMIP3-CMIP5</w:t>
            </w:r>
          </w:p>
          <w:p w14:paraId="5115F861"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of CDD</w:t>
            </w:r>
          </w:p>
          <w:p w14:paraId="52E687AA"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70EF6A35" w14:textId="3C20845B" w:rsidR="00D376F0" w:rsidRPr="00D424AA" w:rsidRDefault="00D376F0" w:rsidP="00D424AA">
            <w:pPr>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C4C2D">
              <w:rPr>
                <w:rFonts w:ascii="Times New Roman" w:hAnsi="Times New Roman" w:cs="Times New Roman"/>
                <w:color w:val="000000" w:themeColor="text1"/>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ppola et al. (2021b)</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2080-2099)/1995-2014, rcp 8.5, CMIP5-CORDEX-CMIP6</w:t>
            </w:r>
          </w:p>
          <w:p w14:paraId="2BCA7136" w14:textId="77777777" w:rsidR="00D376F0" w:rsidRPr="00D424AA" w:rsidRDefault="00D376F0" w:rsidP="00D424AA">
            <w:pPr>
              <w:rPr>
                <w:rFonts w:ascii="Times New Roman" w:hAnsi="Times New Roman" w:cs="Times New Roman"/>
                <w:color w:val="000000" w:themeColor="text1"/>
                <w:sz w:val="16"/>
                <w:szCs w:val="16"/>
                <w:lang w:val="en-GB"/>
              </w:rPr>
            </w:pPr>
          </w:p>
          <w:p w14:paraId="1065E522"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in  DF (drought frequency) and  NDD (number of dry days )</w:t>
            </w:r>
          </w:p>
          <w:p w14:paraId="30140BE4"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0C18E8B2" w14:textId="12AE2496"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osio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2070-2099/1981-2010), rcp 8.5, 23 RCM: Increase in CDD</w:t>
            </w:r>
          </w:p>
          <w:p w14:paraId="32A3B75A"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4DBDC47F" w14:textId="46885DAE" w:rsidR="00D376F0" w:rsidRPr="00D424AA" w:rsidRDefault="00D376F0" w:rsidP="00D424AA">
            <w:pPr>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1",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mendeley" : { "formattedCitation" : "(Pinto et al., 2016)", "manualFormatting" : "Pinto et al. (2016)", "plainTextFormattedCitation" : "(Pinto et al., 2016)", "previouslyFormattedCitation" : "(Pinto et al., 2016)"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Pinto et al. (2016)</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2069-2098/1976-2005), rcp 8.5,4 GCM/2RCM: Increase in CDD.</w:t>
            </w:r>
          </w:p>
        </w:tc>
      </w:tr>
      <w:tr w:rsidR="00D376F0" w:rsidRPr="00F1665C" w14:paraId="46247E94" w14:textId="77777777" w:rsidTr="00723657">
        <w:trPr>
          <w:trHeight w:val="233"/>
        </w:trPr>
        <w:tc>
          <w:tcPr>
            <w:tcW w:w="896" w:type="dxa"/>
            <w:vMerge/>
          </w:tcPr>
          <w:p w14:paraId="11EB3D78"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08A1D80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GR</w:t>
            </w:r>
          </w:p>
          <w:p w14:paraId="43E81C57"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COL</w:t>
            </w:r>
          </w:p>
        </w:tc>
        <w:tc>
          <w:tcPr>
            <w:tcW w:w="1987" w:type="dxa"/>
            <w:tcBorders>
              <w:bottom w:val="single" w:sz="4" w:space="0" w:color="auto"/>
            </w:tcBorders>
            <w:shd w:val="clear" w:color="auto" w:fill="FFE3DA"/>
          </w:tcPr>
          <w:p w14:paraId="3A94131E" w14:textId="77777777" w:rsidR="00D376F0" w:rsidRPr="00D424AA" w:rsidRDefault="00D376F0" w:rsidP="00D424AA">
            <w:pPr>
              <w:rPr>
                <w:rFonts w:ascii="Times New Roman" w:hAnsi="Times New Roman" w:cs="Times New Roman"/>
                <w:i/>
                <w:iCs/>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i/>
                <w:iCs/>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Drought increase</w:t>
            </w:r>
            <w:r w:rsidRPr="00D424AA">
              <w:rPr>
                <w:rFonts w:ascii="Times New Roman" w:hAnsi="Times New Roman" w:cs="Times New Roman"/>
                <w:color w:val="000000" w:themeColor="text1"/>
                <w:sz w:val="16"/>
                <w:szCs w:val="16"/>
                <w:lang w:val="en-GB"/>
              </w:rPr>
              <w:t xml:space="preserve"> based on water-balance estimates and SPEI</w:t>
            </w:r>
          </w:p>
          <w:p w14:paraId="5DAE33BF" w14:textId="30825DBD" w:rsidR="00D376F0" w:rsidRPr="00431AF4" w:rsidRDefault="00D376F0" w:rsidP="00D424AA">
            <w:pPr>
              <w:rPr>
                <w:rFonts w:ascii="Times New Roman" w:hAnsi="Times New Roman" w:cs="Times New Roman"/>
                <w:color w:val="000000" w:themeColor="text1"/>
                <w:sz w:val="16"/>
                <w:szCs w:val="16"/>
                <w:lang w:val="fr-FR"/>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 xml:space="preserve">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w:instrText>
            </w:r>
            <w:r w:rsidR="00FF6231" w:rsidRPr="00431AF4">
              <w:rPr>
                <w:rFonts w:ascii="Times New Roman" w:hAnsi="Times New Roman" w:cs="Times New Roman"/>
                <w:color w:val="000000" w:themeColor="text1"/>
                <w:sz w:val="16"/>
                <w:szCs w:val="16"/>
                <w:lang w:val="fr-FR"/>
              </w:rPr>
              <w:instrText>"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3",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Spinoni et al., 2019; Padr\u00f3n et al., 2020)", "plainTextFormattedCitation" : "(Greve et al., 2014; Spinoni et al., 2019; Padr\u00f3n et al., 2020)", "previouslyFormattedCitation" : "(Greve et al., 2014; Spinoni et al., 2019; Padr\u00f3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fr-FR"/>
              </w:rPr>
              <w:t>(Greve et al., 2014; Spinoni et al., 2019; Padrón et al., 2020)</w:t>
            </w:r>
            <w:r w:rsidRPr="00D424AA">
              <w:rPr>
                <w:rFonts w:cs="Times New Roman"/>
                <w:color w:val="000000" w:themeColor="text1"/>
                <w:sz w:val="16"/>
                <w:szCs w:val="16"/>
                <w:lang w:val="en-GB"/>
              </w:rPr>
              <w:fldChar w:fldCharType="end"/>
            </w:r>
          </w:p>
        </w:tc>
        <w:tc>
          <w:tcPr>
            <w:tcW w:w="2125" w:type="dxa"/>
            <w:tcBorders>
              <w:bottom w:val="single" w:sz="4" w:space="0" w:color="auto"/>
            </w:tcBorders>
            <w:shd w:val="clear" w:color="auto" w:fill="D9D9D9" w:themeFill="background1" w:themeFillShade="D9"/>
          </w:tcPr>
          <w:p w14:paraId="7F041C05" w14:textId="77777777" w:rsidR="00D376F0" w:rsidRPr="00D424AA" w:rsidRDefault="00D376F0" w:rsidP="00841A35">
            <w:pPr>
              <w:rPr>
                <w:rFonts w:ascii="Times New Roman" w:hAnsi="Times New Roman" w:cs="Times New Roman"/>
                <w:b/>
                <w:bCs/>
                <w:color w:val="000000" w:themeColor="text1"/>
                <w:sz w:val="16"/>
                <w:szCs w:val="16"/>
                <w:lang w:val="en-GB"/>
              </w:rPr>
            </w:pPr>
            <w:r w:rsidRPr="00F1665C">
              <w:rPr>
                <w:rFonts w:cs="Times New Roman"/>
                <w:b/>
                <w:bCs/>
                <w:i/>
                <w:iCs/>
                <w:color w:val="000000" w:themeColor="text1"/>
                <w:sz w:val="16"/>
                <w:szCs w:val="16"/>
                <w:lang w:val="en-GB"/>
              </w:rPr>
              <w:t>Low confidence</w:t>
            </w:r>
            <w:r w:rsidRPr="00F1665C">
              <w:rPr>
                <w:rFonts w:cs="Times New Roman"/>
                <w:b/>
                <w:bCs/>
                <w:color w:val="000000" w:themeColor="text1"/>
                <w:sz w:val="16"/>
                <w:szCs w:val="16"/>
                <w:lang w:val="en-GB"/>
              </w:rPr>
              <w:t>:</w:t>
            </w:r>
            <w:r w:rsidRPr="00F1665C">
              <w:rPr>
                <w:rFonts w:cs="Times New Roman"/>
                <w:color w:val="000000" w:themeColor="text1"/>
                <w:sz w:val="16"/>
                <w:szCs w:val="16"/>
                <w:lang w:val="en-GB"/>
              </w:rPr>
              <w:t xml:space="preserve"> </w:t>
            </w:r>
            <w:r w:rsidRPr="00F1665C">
              <w:rPr>
                <w:rFonts w:cs="Times New Roman"/>
                <w:b/>
                <w:bCs/>
                <w:color w:val="000000" w:themeColor="text1"/>
                <w:sz w:val="16"/>
                <w:szCs w:val="16"/>
                <w:lang w:val="en-GB"/>
              </w:rPr>
              <w:t>L</w:t>
            </w:r>
            <w:r w:rsidRPr="00D424AA">
              <w:rPr>
                <w:rFonts w:ascii="Times New Roman" w:hAnsi="Times New Roman" w:cs="Times New Roman"/>
                <w:b/>
                <w:bCs/>
                <w:color w:val="000000" w:themeColor="text1"/>
                <w:sz w:val="16"/>
                <w:szCs w:val="16"/>
                <w:lang w:val="en-GB"/>
              </w:rPr>
              <w:t>imited evidence:</w:t>
            </w:r>
          </w:p>
          <w:p w14:paraId="5BB3F2C3" w14:textId="3401832D" w:rsidR="00D376F0" w:rsidRPr="00841A35" w:rsidRDefault="00D376F0" w:rsidP="00D424AA">
            <w:pPr>
              <w:rPr>
                <w:rFonts w:ascii="Times New Roman" w:eastAsiaTheme="minorEastAsia" w:hAnsi="Times New Roman" w:cs="Times New Roman"/>
                <w:i/>
                <w:iCs/>
                <w:color w:val="000000" w:themeColor="text1"/>
                <w:sz w:val="16"/>
                <w:szCs w:val="16"/>
                <w:lang w:val="en-GB" w:eastAsia="zh-CN"/>
              </w:rPr>
            </w:pPr>
            <w:r w:rsidRPr="00D424AA">
              <w:rPr>
                <w:rFonts w:ascii="Times New Roman" w:eastAsiaTheme="minorEastAsia" w:hAnsi="Times New Roman" w:cs="Times New Roman"/>
                <w:color w:val="000000" w:themeColor="text1"/>
                <w:sz w:val="16"/>
                <w:szCs w:val="16"/>
                <w:lang w:val="en-GB" w:eastAsia="zh-CN"/>
              </w:rPr>
              <w:t xml:space="preserve">Given small number of studies based on soil moisture </w:t>
            </w:r>
            <w:r w:rsidRPr="00D424AA">
              <w:rPr>
                <w:rFonts w:cs="Times New Roman"/>
                <w:sz w:val="16"/>
                <w:szCs w:val="16"/>
                <w:lang w:val="en-GB" w:eastAsia="zh-CN"/>
              </w:rPr>
              <w:fldChar w:fldCharType="begin" w:fldLock="1"/>
            </w:r>
            <w:r w:rsidR="00FF6231">
              <w:rPr>
                <w:rFonts w:ascii="Times New Roman" w:eastAsiaTheme="minorEastAsia" w:hAnsi="Times New Roman" w:cs="Times New Roman"/>
                <w:sz w:val="16"/>
                <w:szCs w:val="16"/>
                <w:lang w:val="en-GB" w:eastAsia="zh-CN"/>
              </w:rPr>
              <w:instrText>ADDIN CSL_CITATION { "citationItems" : [ { "id" : "ITEM-1", "itemData" : { "DOI" : "10.1175/BAMS-D-17-0077.1", "ISSN" : "0003-0007", "author" : [ { "dropping-particle" : "", "family" : "Yuan", "given" : "Xing", "non-dropping-particle" : "", "parse-names" : false, "suffix" : "" }, { "dropping-particle" : "", "family" : "Wang", "given" : "Linying", "non-dropping-particle" : "", "parse-names" : false, "suffix" : "" }, { "dropping-particle" : "", "family" : "Wood", "given" : "Eric F.", "non-dropping-particle" : "", "parse-names" : false, "suffix" : "" } ], "container-title" : "Bulletin of the American Meteorological Society", "id" : "ITEM-1", "issue" : "1", "issued" : { "date-parts" : [ [ "2018", "1" ] ] }, "page" : "S86-S90", "title" : "Anthropogenic Intensification of Southern African Flash Droughts as Exemplified by the 2015/16 Season [in \u201cExplaining Extreme Events of 2016 from a Climate Perspective\u201d]", "translator" : [ { "dropping-particle" : "", "family" : "S771", "given" : "", "non-dropping-particle" : "", "parse-names" : false, "suffix" : "" } ], "type" : "article-journal", "volume" : "99" }, "uris" : [ "http://www.mendeley.com/documents/?uuid=19556176-961f-450e-b86d-f05e805b0a6b" ] } ], "mendeley" : { "formattedCitation" : "(Yuan et al., 2018a)", "plainTextFormattedCitation" : "(Yuan et al., 2018a)", "previouslyFormattedCitation" : "(Yuan et al., 2018a)" }, "properties" : { "noteIndex" : 0 }, "schema" : "https://github.com/citation-style-language/schema/raw/master/csl-citation.json" }</w:instrText>
            </w:r>
            <w:r w:rsidRPr="00D424AA">
              <w:rPr>
                <w:rFonts w:cs="Times New Roman"/>
                <w:sz w:val="16"/>
                <w:szCs w:val="16"/>
                <w:lang w:val="en-GB" w:eastAsia="zh-CN"/>
              </w:rPr>
              <w:fldChar w:fldCharType="separate"/>
            </w:r>
            <w:r w:rsidR="00A26296">
              <w:rPr>
                <w:rFonts w:ascii="Times New Roman" w:eastAsiaTheme="minorEastAsia" w:hAnsi="Times New Roman" w:cs="Times New Roman"/>
                <w:noProof/>
                <w:sz w:val="16"/>
                <w:szCs w:val="16"/>
                <w:lang w:val="en-GB" w:eastAsia="zh-CN"/>
              </w:rPr>
              <w:t>(Yuan et al., 2018a)</w:t>
            </w:r>
            <w:r w:rsidRPr="00D424AA">
              <w:rPr>
                <w:rFonts w:cs="Times New Roman"/>
                <w:sz w:val="16"/>
                <w:szCs w:val="16"/>
                <w:lang w:val="en-GB" w:eastAsia="zh-CN"/>
              </w:rPr>
              <w:fldChar w:fldCharType="end"/>
            </w:r>
            <w:r w:rsidRPr="00841A35">
              <w:rPr>
                <w:rFonts w:ascii="Times New Roman" w:eastAsiaTheme="minorEastAsia" w:hAnsi="Times New Roman" w:cs="Times New Roman"/>
                <w:sz w:val="16"/>
                <w:szCs w:val="16"/>
                <w:lang w:val="en-GB" w:eastAsia="zh-CN"/>
              </w:rPr>
              <w:t xml:space="preserve"> </w:t>
            </w:r>
            <w:r w:rsidRPr="00D424AA">
              <w:rPr>
                <w:rFonts w:ascii="Times New Roman" w:eastAsiaTheme="minorEastAsia" w:hAnsi="Times New Roman" w:cs="Times New Roman"/>
                <w:color w:val="000000" w:themeColor="text1"/>
                <w:sz w:val="16"/>
                <w:szCs w:val="16"/>
                <w:lang w:val="en-GB" w:eastAsia="zh-CN"/>
              </w:rPr>
              <w:t xml:space="preserve">and atmospheric drought indices </w:t>
            </w:r>
            <w:del w:id="4312" w:author="Robin Matthews" w:date="2021-07-14T17:15:00Z">
              <w:r w:rsidRPr="00D424AA" w:rsidDel="00A5076B">
                <w:rPr>
                  <w:rFonts w:ascii="Times New Roman" w:eastAsiaTheme="minorEastAsia" w:hAnsi="Times New Roman" w:cs="Times New Roman"/>
                  <w:color w:val="000000" w:themeColor="text1"/>
                  <w:sz w:val="16"/>
                  <w:szCs w:val="16"/>
                  <w:lang w:val="en-GB" w:eastAsia="zh-CN"/>
                </w:rPr>
                <w:delText>(</w:delText>
              </w:r>
            </w:del>
            <w:commentRangeStart w:id="4313"/>
            <w:r w:rsidRPr="00D424AA">
              <w:rPr>
                <w:rFonts w:cs="Times New Roman"/>
                <w:sz w:val="16"/>
                <w:szCs w:val="16"/>
                <w:lang w:val="en-GB" w:eastAsia="zh-CN"/>
              </w:rPr>
              <w:fldChar w:fldCharType="begin" w:fldLock="1"/>
            </w:r>
            <w:ins w:id="4314" w:author="Robin Matthews" w:date="2021-07-14T17:15:00Z">
              <w:r w:rsidR="00A5076B">
                <w:rPr>
                  <w:rFonts w:ascii="Times New Roman" w:eastAsiaTheme="minorEastAsia" w:hAnsi="Times New Roman" w:cs="Times New Roman"/>
                  <w:sz w:val="16"/>
                  <w:szCs w:val="16"/>
                  <w:lang w:val="en-GB" w:eastAsia="zh-CN"/>
                </w:rPr>
                <w:instrText>ADDIN CSL_CITATION { "citationItems" : [ { "id" : "ITEM-1", "itemData" : { "DOI" : "10.1175/BAMS-D-19-0179.1", "author" : [ { "dropping-particle" : "", "family" : "Nangombe", "given" : "S", "non-dropping-particle" : "", "parse-names" : false, "suffix" : "" }, { "dropping-particle" : "", "family" : "Zho", "given" : "T", "non-dropping-particle" : "", "parse-names" : false, "suffix" : "" }, { "dropping-particle" : "", "family" : "Zhang", "given" : "L", "non-dropping-particle" : "", "parse-names" : false, "suffix" : "" }, { "dropping-particle" : "", "family" : "Zhang", "given" : "W", "non-dropping-particle" : "", "parse-names" : false, "suffix" : "" } ], "container-title" : "Bulletin of the American Meteorological Society", "id" : "ITEM-1", "issue" : "1", "issued" : { "date-parts" : [ [ "2020" ] ] }, "note" : "Export Date: 26 October 2020", "page" : "S135-S140", "title" : "Attribution of the 2018 october-december drought over south southern africa", "translator" : [ { "dropping-particle" : "", "family" : "S3215", "given" : "", "non-dropping-particle" : "", "parse-names" : false, "suffix" : "" } ], "type" : "article", "volume" : "101" }, "uris" : [ "http://www.mendeley.com/documents/?uuid=bc5e35d6-e2bf-471f-a4a2-e8302dd0c391" ] } ], "mendeley" : { "formattedCitation" : "(Nangombe et al., 2020)", "manualFormatting" : "(Nangombe et al., 2020)", "plainTextFormattedCitation" : "(Nangombe et al., 2020)", "previouslyFormattedCitation" : "(Nangombe et al., 2020)" }, "properties" : { "noteIndex" : 0 }, "schema" : "https://github.com/citation-style-language/schema/raw/master/csl-citation.json" }</w:instrText>
              </w:r>
            </w:ins>
            <w:del w:id="4315" w:author="Robin Matthews" w:date="2021-07-14T17:15:00Z">
              <w:r w:rsidR="00FF6231" w:rsidDel="00A5076B">
                <w:rPr>
                  <w:rFonts w:ascii="Times New Roman" w:eastAsiaTheme="minorEastAsia" w:hAnsi="Times New Roman" w:cs="Times New Roman"/>
                  <w:sz w:val="16"/>
                  <w:szCs w:val="16"/>
                  <w:lang w:val="en-GB" w:eastAsia="zh-CN"/>
                </w:rPr>
                <w:delInstrText>ADDIN CSL_CITATION { "citationItems" : [ { "id" : "ITEM-1", "itemData" : { "DOI" : "10.1175/BAMS-D-19-0179.1", "author" : [ { "dropping-particle" : "", "family" : "Nangombe", "given" : "S", "non-dropping-particle" : "", "parse-names" : false, "suffix" : "" }, { "dropping-particle" : "", "family" : "Zho", "given" : "T", "non-dropping-particle" : "", "parse-names" : false, "suffix" : "" }, { "dropping-particle" : "", "family" : "Zhang", "given" : "L", "non-dropping-particle" : "", "parse-names" : false, "suffix" : "" }, { "dropping-particle" : "", "family" : "Zhang", "given" : "W", "non-dropping-particle" : "", "parse-names" : false, "suffix" : "" } ], "container-title" : "Bulletin of the American Meteorological Society", "id" : "ITEM-1", "issue" : "1", "issued" : { "date-parts" : [ [ "2020" ] ] }, "note" : "Export Date: 26 October 2020", "page" : "S135-S140", "title" : "Attribution of the 2018 october-december drought over south southern africa", "translator" : [ { "dropping-particle" : "", "family" : "S3215", "given" : "", "non-dropping-particle" : "", "parse-names" : false, "suffix" : "" } ], "type" : "article", "volume" : "101" }, "uris" : [ "http://www.mendeley.com/documents/?uuid=bc5e35d6-e2bf-471f-a4a2-e8302dd0c391" ] } ], "mendeley" : { "formattedCitation" : "(Nangombe et al., 2020)", "manualFormatting" : "Nangombe et al., 2020)", "plainTextFormattedCitation" : "(Nangombe et al., 2020)", "previouslyFormattedCitation" : "(Nangombe et al., 2020)" }, "properties" : { "noteIndex" : 0 }, "schema" : "https://github.com/citation-style-language/schema/raw/master/csl-citation.json" }</w:delInstrText>
              </w:r>
            </w:del>
            <w:r w:rsidRPr="00D424AA">
              <w:rPr>
                <w:rFonts w:cs="Times New Roman"/>
                <w:sz w:val="16"/>
                <w:szCs w:val="16"/>
                <w:lang w:val="en-GB" w:eastAsia="zh-CN"/>
              </w:rPr>
              <w:fldChar w:fldCharType="separate"/>
            </w:r>
            <w:del w:id="4316" w:author="Robin Matthews" w:date="2021-07-14T17:15:00Z">
              <w:r w:rsidR="00A26296" w:rsidDel="00A5076B">
                <w:rPr>
                  <w:rFonts w:ascii="Times New Roman" w:eastAsiaTheme="minorEastAsia" w:hAnsi="Times New Roman" w:cs="Times New Roman"/>
                  <w:noProof/>
                  <w:sz w:val="16"/>
                  <w:szCs w:val="16"/>
                  <w:lang w:val="en-GB" w:eastAsia="zh-CN"/>
                </w:rPr>
                <w:delText>N</w:delText>
              </w:r>
            </w:del>
            <w:ins w:id="4317" w:author="Robin Matthews" w:date="2021-07-14T17:15:00Z">
              <w:r w:rsidR="00A5076B">
                <w:rPr>
                  <w:rFonts w:ascii="Times New Roman" w:eastAsiaTheme="minorEastAsia" w:hAnsi="Times New Roman" w:cs="Times New Roman"/>
                  <w:noProof/>
                  <w:sz w:val="16"/>
                  <w:szCs w:val="16"/>
                  <w:lang w:val="en-GB" w:eastAsia="zh-CN"/>
                </w:rPr>
                <w:t>(N</w:t>
              </w:r>
            </w:ins>
            <w:r w:rsidR="00A26296">
              <w:rPr>
                <w:rFonts w:ascii="Times New Roman" w:eastAsiaTheme="minorEastAsia" w:hAnsi="Times New Roman" w:cs="Times New Roman"/>
                <w:noProof/>
                <w:sz w:val="16"/>
                <w:szCs w:val="16"/>
                <w:lang w:val="en-GB" w:eastAsia="zh-CN"/>
              </w:rPr>
              <w:t>angombe et al., 2020)</w:t>
            </w:r>
            <w:r w:rsidRPr="00D424AA">
              <w:rPr>
                <w:rFonts w:cs="Times New Roman"/>
                <w:sz w:val="16"/>
                <w:szCs w:val="16"/>
                <w:lang w:val="en-GB" w:eastAsia="zh-CN"/>
              </w:rPr>
              <w:fldChar w:fldCharType="end"/>
            </w:r>
            <w:commentRangeEnd w:id="4313"/>
            <w:r w:rsidR="00A26296">
              <w:rPr>
                <w:rStyle w:val="Marquedecommentaire"/>
                <w:rFonts w:ascii="Times New Roman" w:hAnsi="Times New Roman" w:cstheme="minorBidi"/>
                <w:lang w:val="fr-FR" w:eastAsia="fr-FR"/>
              </w:rPr>
              <w:commentReference w:id="4313"/>
            </w:r>
          </w:p>
        </w:tc>
        <w:tc>
          <w:tcPr>
            <w:tcW w:w="2977" w:type="dxa"/>
            <w:shd w:val="clear" w:color="auto" w:fill="FBE4D5" w:themeFill="accent2" w:themeFillTint="33"/>
            <w:tcMar>
              <w:top w:w="40" w:type="dxa"/>
              <w:left w:w="40" w:type="dxa"/>
              <w:bottom w:w="40" w:type="dxa"/>
              <w:right w:w="40" w:type="dxa"/>
            </w:tcMar>
          </w:tcPr>
          <w:p w14:paraId="217501ED" w14:textId="7F98565B" w:rsidR="00D376F0" w:rsidRPr="00841A35" w:rsidRDefault="00D376F0" w:rsidP="00D424AA">
            <w:pPr>
              <w:spacing w:line="276" w:lineRule="auto"/>
              <w:rPr>
                <w:rFonts w:ascii="Times New Roman" w:hAnsi="Times New Roman" w:cs="Times New Roman"/>
                <w:sz w:val="16"/>
                <w:szCs w:val="16"/>
                <w:lang w:val="en-GB"/>
              </w:rPr>
            </w:pPr>
            <w:r w:rsidRPr="00D424AA">
              <w:rPr>
                <w:rFonts w:ascii="Times New Roman" w:hAnsi="Times New Roman" w:cs="Times New Roman"/>
                <w:b/>
                <w:bCs/>
                <w:i/>
                <w:iCs/>
                <w:color w:val="000000" w:themeColor="text1"/>
                <w:sz w:val="16"/>
                <w:szCs w:val="16"/>
                <w:lang w:val="en-GB"/>
              </w:rPr>
              <w:t xml:space="preserve">Medium confidence; </w:t>
            </w:r>
            <w:r w:rsidRPr="00D424AA">
              <w:rPr>
                <w:rFonts w:ascii="Times New Roman" w:hAnsi="Times New Roman" w:cs="Times New Roman"/>
                <w:b/>
                <w:bCs/>
                <w:color w:val="000000" w:themeColor="text1"/>
                <w:sz w:val="16"/>
                <w:szCs w:val="16"/>
                <w:lang w:val="en-GB"/>
              </w:rPr>
              <w:t xml:space="preserve">Drought increase. </w:t>
            </w:r>
            <w:r w:rsidRPr="00D424AA">
              <w:rPr>
                <w:rFonts w:ascii="Times New Roman" w:hAnsi="Times New Roman" w:cs="Times New Roman"/>
                <w:color w:val="000000" w:themeColor="text1"/>
                <w:sz w:val="16"/>
                <w:szCs w:val="16"/>
                <w:lang w:val="en-GB"/>
              </w:rPr>
              <w:t xml:space="preserve">Decrease in SM both compared to recent past </w:t>
            </w:r>
            <w:commentRangeStart w:id="4318"/>
            <w:commentRangeStart w:id="4319"/>
            <w:r w:rsidRPr="00D424AA">
              <w:rPr>
                <w:rFonts w:cs="Times New Roman"/>
                <w:color w:val="000000" w:themeColor="text1"/>
                <w:sz w:val="16"/>
                <w:szCs w:val="16"/>
                <w:lang w:val="en-GB"/>
              </w:rPr>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plainTextFormattedCitation" : "(Xu et al., 2019a; Cook et al., 2020)", "previouslyFormattedCitation" : "(Xu et al., 2019a;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4320" w:author="Robin Matthews" w:date="2021-07-14T17:15:00Z">
              <w:r w:rsidR="00602191">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r w:rsidRPr="00D424AA">
              <w:rPr>
                <w:rFonts w:cs="Times New Roman"/>
                <w:color w:val="000000" w:themeColor="text1"/>
                <w:sz w:val="16"/>
                <w:szCs w:val="16"/>
                <w:lang w:val="en-GB"/>
              </w:rPr>
              <w:fldChar w:fldCharType="end"/>
            </w:r>
            <w:commentRangeEnd w:id="4318"/>
            <w:commentRangeEnd w:id="4319"/>
            <w:r w:rsidR="00602191">
              <w:rPr>
                <w:rStyle w:val="Marquedecommentaire"/>
                <w:rFonts w:ascii="Times New Roman" w:hAnsi="Times New Roman" w:cstheme="minorBidi"/>
                <w:lang w:val="fr-FR" w:eastAsia="fr-FR"/>
              </w:rPr>
              <w:commentReference w:id="4318"/>
            </w:r>
            <w:r w:rsidR="00A26296">
              <w:rPr>
                <w:rStyle w:val="Marquedecommentaire"/>
                <w:rFonts w:ascii="Times New Roman" w:hAnsi="Times New Roman" w:cstheme="minorBidi"/>
                <w:lang w:val="fr-FR" w:eastAsia="fr-FR"/>
              </w:rPr>
              <w:commentReference w:id="4319"/>
            </w:r>
            <w:r w:rsidRPr="00841A35">
              <w:rPr>
                <w:rFonts w:ascii="Times New Roman" w:hAnsi="Times New Roman" w:cs="Times New Roman"/>
                <w:color w:val="000000" w:themeColor="text1"/>
                <w:sz w:val="16"/>
                <w:szCs w:val="16"/>
                <w:lang w:val="en-GB" w:eastAsia="fr-FR"/>
              </w:rPr>
              <w:t xml:space="preserve"> and pre-industrial (Chapter 11 Supplementary Material (11.SM)) baselines;</w:t>
            </w:r>
            <w:r w:rsidRPr="00D424AA">
              <w:rPr>
                <w:rFonts w:ascii="Times New Roman" w:hAnsi="Times New Roman" w:cs="Times New Roman"/>
                <w:noProof/>
                <w:color w:val="000000" w:themeColor="text1"/>
                <w:sz w:val="16"/>
                <w:szCs w:val="16"/>
                <w:lang w:val="en-GB" w:eastAsia="fr-FR"/>
              </w:rPr>
              <w:t xml:space="preserve"> butut conflicting changes of drought magnitude based on SPEI-PM compared to 0.6°C baseline</w:t>
            </w:r>
            <w:r w:rsidRPr="00D424AA">
              <w:rPr>
                <w:rFonts w:ascii="Times New Roman" w:hAnsi="Times New Roman" w:cs="Times New Roman"/>
                <w:color w:val="000000" w:themeColor="text1"/>
                <w:sz w:val="16"/>
                <w:szCs w:val="16"/>
                <w:lang w:val="en-GB" w:eastAsia="fr-FR"/>
              </w:rPr>
              <w:t xml:space="preserv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Naumann et al., 2018)</w:t>
            </w:r>
            <w:r w:rsidRPr="00D424AA">
              <w:rPr>
                <w:rFonts w:cs="Times New Roman"/>
                <w:color w:val="000000" w:themeColor="text1"/>
                <w:sz w:val="16"/>
                <w:szCs w:val="16"/>
                <w:lang w:val="en-GB"/>
              </w:rPr>
              <w:fldChar w:fldCharType="end"/>
            </w:r>
          </w:p>
        </w:tc>
        <w:tc>
          <w:tcPr>
            <w:tcW w:w="2977" w:type="dxa"/>
            <w:shd w:val="clear" w:color="auto" w:fill="FFBAA1"/>
            <w:tcMar>
              <w:top w:w="40" w:type="dxa"/>
              <w:left w:w="40" w:type="dxa"/>
              <w:bottom w:w="40" w:type="dxa"/>
              <w:right w:w="40" w:type="dxa"/>
            </w:tcMar>
          </w:tcPr>
          <w:p w14:paraId="20D7A7D5" w14:textId="37EFE9ED" w:rsidR="00D376F0" w:rsidRPr="00D424AA" w:rsidRDefault="00D376F0" w:rsidP="00841A35">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 xml:space="preserve">High confidence: </w:t>
            </w:r>
            <w:r w:rsidRPr="00D424AA">
              <w:rPr>
                <w:rFonts w:ascii="Times New Roman" w:hAnsi="Times New Roman" w:cs="Times New Roman"/>
                <w:b/>
                <w:bCs/>
                <w:color w:val="000000" w:themeColor="text1"/>
                <w:sz w:val="16"/>
                <w:szCs w:val="16"/>
                <w:lang w:val="en-GB"/>
              </w:rPr>
              <w:t>Drought increase.</w:t>
            </w:r>
            <w:r w:rsidRPr="00D424AA">
              <w:rPr>
                <w:rFonts w:ascii="Times New Roman" w:hAnsi="Times New Roman" w:cs="Times New Roman"/>
                <w:color w:val="000000" w:themeColor="text1"/>
                <w:sz w:val="16"/>
                <w:szCs w:val="16"/>
                <w:lang w:val="en-GB"/>
              </w:rPr>
              <w:t xml:space="preserve"> Decrease in SM </w:t>
            </w:r>
            <w:commentRangeStart w:id="4321"/>
            <w:commentRangeStart w:id="4322"/>
            <w:r w:rsidRPr="00D424AA">
              <w:rPr>
                <w:rFonts w:cs="Times New Roman"/>
                <w:color w:val="000000" w:themeColor="text1"/>
                <w:sz w:val="16"/>
                <w:szCs w:val="16"/>
                <w:lang w:val="en-GB"/>
              </w:rPr>
              <w:fldChar w:fldCharType="begin" w:fldLock="1"/>
            </w:r>
            <w:ins w:id="4323" w:author="Robin Matthews" w:date="2021-07-14T17:14:00Z">
              <w:r w:rsidR="0060219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plainTextFormattedCitation" : "(Xu et al., 2019a; Cook et al., 2020)", "previouslyFormattedCitation" : "(Xu et al., 2019a; Cook et al., 2020)" }, "properties" : { "noteIndex" : 0 }, "schema" : "https://github.com/citation-style-language/schema/raw/master/csl-citation.json" }</w:instrText>
              </w:r>
            </w:ins>
            <w:del w:id="4324" w:author="Robin Matthews" w:date="2021-07-14T17:14:00Z">
              <w:r w:rsidR="00FF6231" w:rsidDel="00602191">
                <w:rPr>
                  <w:rFonts w:ascii="Times New Roman" w:hAnsi="Times New Roman" w:cs="Times New Roman"/>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Xu et al., 2019)", "plainTextFormattedCitation" : "(Xu et al., 2019a; Cook et al., 2020)", "previouslyFormattedCitation" : "(Xu et al., 2019a; Cook et al., 2020)"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4325" w:author="Robin Matthews" w:date="2021-07-14T17:14:00Z">
              <w:r w:rsidR="00602191">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r w:rsidRPr="00D424AA">
              <w:rPr>
                <w:rFonts w:cs="Times New Roman"/>
                <w:color w:val="000000" w:themeColor="text1"/>
                <w:sz w:val="16"/>
                <w:szCs w:val="16"/>
                <w:lang w:val="en-GB"/>
              </w:rPr>
              <w:fldChar w:fldCharType="end"/>
            </w:r>
            <w:commentRangeEnd w:id="4321"/>
            <w:commentRangeEnd w:id="4322"/>
            <w:r w:rsidR="00602191">
              <w:rPr>
                <w:rStyle w:val="Marquedecommentaire"/>
                <w:rFonts w:ascii="Times New Roman" w:hAnsi="Times New Roman" w:cstheme="minorBidi"/>
                <w:lang w:val="fr-FR" w:eastAsia="fr-FR"/>
              </w:rPr>
              <w:commentReference w:id="4321"/>
            </w:r>
            <w:r w:rsidR="00A26296">
              <w:rPr>
                <w:rStyle w:val="Marquedecommentaire"/>
                <w:rFonts w:ascii="Times New Roman" w:hAnsi="Times New Roman" w:cstheme="minorBidi"/>
                <w:lang w:val="fr-FR" w:eastAsia="fr-FR"/>
              </w:rPr>
              <w:commentReference w:id="4322"/>
            </w:r>
            <w:r w:rsidRPr="00841A35">
              <w:rPr>
                <w:rFonts w:ascii="Times New Roman" w:hAnsi="Times New Roman" w:cs="Times New Roman"/>
                <w:color w:val="000000" w:themeColor="text1"/>
                <w:sz w:val="16"/>
                <w:szCs w:val="16"/>
                <w:lang w:val="en-GB" w:eastAsia="fr-FR"/>
              </w:rPr>
              <w:t xml:space="preserve"> (Chapter 11 Supplementary Material (11.SM))</w:t>
            </w:r>
          </w:p>
          <w:p w14:paraId="0C4E5BD7" w14:textId="2F25DEAB" w:rsidR="00D376F0" w:rsidRPr="00841A35" w:rsidRDefault="00D376F0" w:rsidP="00D424AA">
            <w:pPr>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noProof/>
                <w:color w:val="000000" w:themeColor="text1"/>
                <w:sz w:val="16"/>
                <w:szCs w:val="16"/>
                <w:lang w:val="en-GB"/>
              </w:rPr>
              <w:t>; but conflicting changes of drought magnitude based on SPEI-PM</w:t>
            </w:r>
            <w:r w:rsidRPr="00D424AA">
              <w:rPr>
                <w:rFonts w:ascii="Times New Roman" w:hAnsi="Times New Roman"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Naumann et al., 2018)</w:t>
            </w:r>
            <w:r w:rsidRPr="00D424AA">
              <w:rPr>
                <w:rFonts w:cs="Times New Roman"/>
                <w:color w:val="000000" w:themeColor="text1"/>
                <w:sz w:val="16"/>
                <w:szCs w:val="16"/>
                <w:lang w:val="en-GB"/>
              </w:rPr>
              <w:fldChar w:fldCharType="end"/>
            </w:r>
          </w:p>
          <w:p w14:paraId="35260931"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0F3B7E96" w14:textId="77777777" w:rsidR="00D376F0" w:rsidRPr="00D424AA" w:rsidRDefault="00D376F0" w:rsidP="00D424AA">
            <w:pPr>
              <w:widowControl w:val="0"/>
              <w:spacing w:line="276" w:lineRule="auto"/>
              <w:rPr>
                <w:rFonts w:ascii="Times New Roman" w:hAnsi="Times New Roman" w:cs="Times New Roman"/>
                <w:sz w:val="16"/>
                <w:szCs w:val="16"/>
                <w:lang w:val="en-GB"/>
              </w:rPr>
            </w:pPr>
          </w:p>
        </w:tc>
        <w:tc>
          <w:tcPr>
            <w:tcW w:w="2836" w:type="dxa"/>
            <w:shd w:val="clear" w:color="auto" w:fill="FD9594"/>
            <w:tcMar>
              <w:top w:w="40" w:type="dxa"/>
              <w:left w:w="40" w:type="dxa"/>
              <w:bottom w:w="40" w:type="dxa"/>
              <w:right w:w="40" w:type="dxa"/>
            </w:tcMar>
          </w:tcPr>
          <w:p w14:paraId="7873F58A"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ikely</w:t>
            </w:r>
            <w:r w:rsidRPr="00D424AA">
              <w:rPr>
                <w:rFonts w:ascii="Times New Roman" w:hAnsi="Times New Roman" w:cs="Times New Roman"/>
                <w:b/>
                <w:bCs/>
                <w:color w:val="000000" w:themeColor="text1"/>
                <w:sz w:val="16"/>
                <w:szCs w:val="16"/>
                <w:lang w:val="en-GB"/>
              </w:rPr>
              <w:t>: Drought increase</w:t>
            </w:r>
            <w:r w:rsidRPr="00D424AA">
              <w:rPr>
                <w:rFonts w:ascii="Times New Roman" w:hAnsi="Times New Roman" w:cs="Times New Roman"/>
                <w:color w:val="000000" w:themeColor="text1"/>
                <w:sz w:val="16"/>
                <w:szCs w:val="16"/>
                <w:lang w:val="en-GB"/>
              </w:rPr>
              <w:t>.</w:t>
            </w:r>
          </w:p>
          <w:p w14:paraId="139FA00E"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in SM (Chapter 11 Supplementary Material (11.SM))</w:t>
            </w:r>
          </w:p>
          <w:p w14:paraId="6DCBE25E" w14:textId="3854D9BD"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noProof/>
                <w:color w:val="000000" w:themeColor="text1"/>
                <w:sz w:val="16"/>
                <w:szCs w:val="16"/>
                <w:lang w:val="en-GB"/>
              </w:rPr>
              <w:t xml:space="preserve"> and SPEI-PM</w:t>
            </w:r>
            <w:r w:rsidRPr="00D424AA">
              <w:rPr>
                <w:rFonts w:ascii="Times New Roman" w:hAnsi="Times New Roman" w:cs="Times New Roman"/>
                <w:color w:val="000000" w:themeColor="text1"/>
                <w:sz w:val="16"/>
                <w:szCs w:val="16"/>
                <w:lang w:val="en-GB"/>
              </w:rPr>
              <w:t xml:space="preserve"> </w:t>
            </w:r>
            <w:commentRangeStart w:id="4326"/>
            <w:r w:rsidRPr="00D424AA">
              <w:rPr>
                <w:rFonts w:cs="Times New Roman"/>
                <w:color w:val="000000" w:themeColor="text1"/>
                <w:sz w:val="16"/>
                <w:szCs w:val="16"/>
                <w:lang w:val="en-GB"/>
              </w:rPr>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manualFormatting" : "(Vicente-Serrano et al., 2020c)", "plainTextFormattedCitation" : "(Vicente-Serrano et al., 2020a)", "previouslyFormattedCitation" : "(Vicente-Serrano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Vicente-Serrano et al., 2020</w:t>
            </w:r>
            <w:ins w:id="4327" w:author="Robin Matthews" w:date="2021-07-14T17:15:00Z">
              <w:r w:rsidR="00A5076B">
                <w:rPr>
                  <w:rFonts w:ascii="Times New Roman" w:hAnsi="Times New Roman" w:cs="Times New Roman"/>
                  <w:noProof/>
                  <w:color w:val="000000" w:themeColor="text1"/>
                  <w:sz w:val="16"/>
                  <w:szCs w:val="16"/>
                  <w:lang w:val="en-GB"/>
                </w:rPr>
                <w:t>c</w:t>
              </w:r>
            </w:ins>
            <w:del w:id="4328" w:author="Robin Matthews" w:date="2021-07-14T17:15:00Z">
              <w:r w:rsidR="00A26296" w:rsidDel="00A5076B">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326"/>
            <w:r w:rsidR="00A26296">
              <w:rPr>
                <w:rStyle w:val="Marquedecommentaire"/>
                <w:rFonts w:ascii="Times New Roman" w:hAnsi="Times New Roman" w:cstheme="minorBidi"/>
                <w:lang w:val="fr-FR" w:eastAsia="fr-FR"/>
              </w:rPr>
              <w:commentReference w:id="4326"/>
            </w:r>
          </w:p>
          <w:p w14:paraId="41B83393"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529F58F5"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tc>
      </w:tr>
      <w:tr w:rsidR="00D376F0" w:rsidRPr="00F1665C" w14:paraId="47A71501" w14:textId="77777777" w:rsidTr="00723657">
        <w:trPr>
          <w:trHeight w:val="542"/>
        </w:trPr>
        <w:tc>
          <w:tcPr>
            <w:tcW w:w="896" w:type="dxa"/>
            <w:vMerge/>
          </w:tcPr>
          <w:p w14:paraId="0118C9DD"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2F04CB7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YDR</w:t>
            </w:r>
          </w:p>
        </w:tc>
        <w:tc>
          <w:tcPr>
            <w:tcW w:w="1987" w:type="dxa"/>
            <w:tcBorders>
              <w:top w:val="single" w:sz="4" w:space="0" w:color="auto"/>
            </w:tcBorders>
            <w:shd w:val="clear" w:color="auto" w:fill="D9D9D9" w:themeFill="background1" w:themeFillShade="D9"/>
          </w:tcPr>
          <w:p w14:paraId="65FDBC0A" w14:textId="11DED846" w:rsidR="00D376F0" w:rsidRPr="00841A35" w:rsidRDefault="00D376F0" w:rsidP="00D424AA">
            <w:pPr>
              <w:rPr>
                <w:rFonts w:ascii="Times New Roman" w:hAnsi="Times New Roman" w:cs="Times New Roman"/>
                <w:b/>
                <w:bCs/>
                <w:i/>
                <w:color w:val="000000" w:themeColor="text1"/>
                <w:sz w:val="16"/>
                <w:szCs w:val="16"/>
                <w:lang w:val="en-GB"/>
              </w:rPr>
            </w:pPr>
            <w:r w:rsidRPr="00D424AA">
              <w:rPr>
                <w:rFonts w:ascii="Times New Roman" w:hAnsi="Times New Roman" w:cs="Times New Roman"/>
                <w:b/>
                <w:bCs/>
                <w:i/>
                <w:color w:val="000000" w:themeColor="text1"/>
                <w:sz w:val="16"/>
                <w:szCs w:val="16"/>
                <w:lang w:val="en-GB"/>
              </w:rPr>
              <w:t xml:space="preserve">Low confidence: </w:t>
            </w:r>
            <w:r w:rsidRPr="00D424AA">
              <w:rPr>
                <w:rFonts w:ascii="Times New Roman" w:hAnsi="Times New Roman" w:cs="Times New Roman"/>
                <w:b/>
                <w:bCs/>
                <w:iCs/>
                <w:color w:val="000000" w:themeColor="text1"/>
                <w:sz w:val="16"/>
                <w:szCs w:val="16"/>
                <w:lang w:val="en-GB"/>
              </w:rPr>
              <w:t xml:space="preserve">Limited evidence. </w:t>
            </w:r>
            <w:r w:rsidRPr="00D424AA">
              <w:rPr>
                <w:rFonts w:ascii="Times New Roman" w:hAnsi="Times New Roman" w:cs="Times New Roman"/>
                <w:iCs/>
                <w:color w:val="000000" w:themeColor="text1"/>
                <w:sz w:val="16"/>
                <w:szCs w:val="16"/>
                <w:lang w:val="en-GB"/>
              </w:rPr>
              <w:t xml:space="preserve">Decrease in runoff in larger AR5 “Southern Africa” region, but weaker signal depending on time frame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2",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2",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19, 2021)", "plainTextFormattedCitation" : "(Gudmundsson et al., 2019, 2021)", "previouslyFormattedCitation" : "(Gudmundsson et al., 2019, 2021)"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Gudmundsson et al., 2019, 2021)</w:t>
            </w:r>
            <w:r w:rsidRPr="00D424AA">
              <w:rPr>
                <w:rFonts w:cs="Times New Roman"/>
                <w:iCs/>
                <w:color w:val="000000" w:themeColor="text1"/>
                <w:sz w:val="16"/>
                <w:szCs w:val="16"/>
                <w:lang w:val="en-GB"/>
              </w:rPr>
              <w:fldChar w:fldCharType="end"/>
            </w:r>
            <w:r w:rsidRPr="00841A35">
              <w:rPr>
                <w:rFonts w:ascii="Times New Roman" w:hAnsi="Times New Roman" w:cs="Times New Roman"/>
                <w:iCs/>
                <w:color w:val="000000" w:themeColor="text1"/>
                <w:sz w:val="16"/>
                <w:szCs w:val="16"/>
                <w:lang w:val="en-GB" w:eastAsia="fr-FR"/>
              </w:rPr>
              <w:t xml:space="preserve">; non significant drying tendency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eastAsia="fr-FR"/>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eastAsia="fr-FR"/>
              </w:rPr>
              <w:t>(Dai and Zhao, 2017)</w:t>
            </w:r>
            <w:r w:rsidRPr="00D424AA">
              <w:rPr>
                <w:rFonts w:cs="Times New Roman"/>
                <w:iCs/>
                <w:color w:val="000000" w:themeColor="text1"/>
                <w:sz w:val="16"/>
                <w:szCs w:val="16"/>
                <w:lang w:val="en-GB"/>
              </w:rPr>
              <w:fldChar w:fldCharType="end"/>
            </w:r>
          </w:p>
        </w:tc>
        <w:tc>
          <w:tcPr>
            <w:tcW w:w="2125" w:type="dxa"/>
            <w:tcBorders>
              <w:top w:val="single" w:sz="4" w:space="0" w:color="auto"/>
            </w:tcBorders>
            <w:shd w:val="clear" w:color="auto" w:fill="D9D9D9" w:themeFill="background1" w:themeFillShade="D9"/>
          </w:tcPr>
          <w:p w14:paraId="5223B8FD" w14:textId="77777777" w:rsidR="00D376F0" w:rsidRPr="00D424AA" w:rsidRDefault="00D376F0" w:rsidP="00D424AA">
            <w:pPr>
              <w:rPr>
                <w:rFonts w:ascii="Times New Roman" w:hAnsi="Times New Roman" w:cs="Times New Roman"/>
                <w:b/>
                <w:color w:val="000000" w:themeColor="text1"/>
                <w:sz w:val="16"/>
                <w:szCs w:val="16"/>
                <w:lang w:val="en-GB"/>
              </w:rPr>
            </w:pPr>
            <w:r w:rsidRPr="00D424AA">
              <w:rPr>
                <w:rFonts w:ascii="Times New Roman" w:hAnsi="Times New Roman" w:cs="Times New Roman"/>
                <w:b/>
                <w:i/>
                <w:iCs/>
                <w:color w:val="000000" w:themeColor="text1"/>
                <w:sz w:val="16"/>
                <w:szCs w:val="16"/>
                <w:lang w:val="en-GB"/>
              </w:rPr>
              <w:t>Low confidence:</w:t>
            </w:r>
            <w:r w:rsidRPr="00D424AA">
              <w:rPr>
                <w:rFonts w:ascii="Times New Roman" w:hAnsi="Times New Roman" w:cs="Times New Roman"/>
                <w:b/>
                <w:color w:val="000000" w:themeColor="text1"/>
                <w:sz w:val="16"/>
                <w:szCs w:val="16"/>
                <w:lang w:val="en-GB"/>
              </w:rPr>
              <w:t xml:space="preserve">  Limited evidence</w:t>
            </w:r>
          </w:p>
        </w:tc>
        <w:tc>
          <w:tcPr>
            <w:tcW w:w="2977" w:type="dxa"/>
            <w:shd w:val="clear" w:color="auto" w:fill="D9D9D9" w:themeFill="background1" w:themeFillShade="D9"/>
            <w:tcMar>
              <w:top w:w="40" w:type="dxa"/>
              <w:left w:w="40" w:type="dxa"/>
              <w:bottom w:w="40" w:type="dxa"/>
              <w:right w:w="40" w:type="dxa"/>
            </w:tcMar>
          </w:tcPr>
          <w:p w14:paraId="3F7CB2E7" w14:textId="1A597060" w:rsidR="00D376F0" w:rsidRPr="00841A35" w:rsidRDefault="00D376F0" w:rsidP="00D424AA">
            <w:pPr>
              <w:spacing w:line="276" w:lineRule="auto"/>
              <w:rPr>
                <w:rFonts w:ascii="Times New Roman" w:hAnsi="Times New Roman" w:cs="Times New Roman"/>
                <w:b/>
                <w:bCs/>
                <w:color w:val="000000"/>
                <w:sz w:val="16"/>
                <w:szCs w:val="16"/>
                <w:shd w:val="clear" w:color="auto" w:fill="FFFFFF"/>
                <w:lang w:val="en-GB"/>
              </w:rPr>
            </w:pPr>
            <w:r w:rsidRPr="00D424AA">
              <w:rPr>
                <w:rFonts w:ascii="Times New Roman" w:hAnsi="Times New Roman" w:cs="Times New Roman"/>
                <w:b/>
                <w:bCs/>
                <w:i/>
                <w:iCs/>
                <w:color w:val="000000"/>
                <w:sz w:val="16"/>
                <w:szCs w:val="16"/>
                <w:shd w:val="clear" w:color="auto" w:fill="D9D9D9" w:themeFill="background1" w:themeFillShade="D9"/>
                <w:lang w:val="en-GB"/>
              </w:rPr>
              <w:t>Low</w:t>
            </w:r>
            <w:r w:rsidRPr="00D424AA">
              <w:rPr>
                <w:rFonts w:ascii="Times New Roman" w:hAnsi="Times New Roman" w:cs="Times New Roman"/>
                <w:b/>
                <w:bCs/>
                <w:i/>
                <w:iCs/>
                <w:color w:val="000000"/>
                <w:sz w:val="16"/>
                <w:szCs w:val="16"/>
                <w:lang w:val="en-GB"/>
              </w:rPr>
              <w:t xml:space="preserve"> </w:t>
            </w:r>
            <w:r w:rsidRPr="00D424AA">
              <w:rPr>
                <w:rFonts w:ascii="Times New Roman" w:hAnsi="Times New Roman" w:cs="Times New Roman"/>
                <w:b/>
                <w:bCs/>
                <w:i/>
                <w:iCs/>
                <w:color w:val="000000"/>
                <w:sz w:val="16"/>
                <w:szCs w:val="16"/>
                <w:shd w:val="clear" w:color="auto" w:fill="D9D9D9" w:themeFill="background1" w:themeFillShade="D9"/>
                <w:lang w:val="en-GB"/>
              </w:rPr>
              <w:t>confidence</w:t>
            </w:r>
            <w:r w:rsidRPr="00D424AA">
              <w:rPr>
                <w:rFonts w:ascii="Times New Roman" w:hAnsi="Times New Roman" w:cs="Times New Roman"/>
                <w:b/>
                <w:bCs/>
                <w:i/>
                <w:iCs/>
                <w:color w:val="000000"/>
                <w:sz w:val="16"/>
                <w:szCs w:val="16"/>
                <w:lang w:val="en-GB"/>
              </w:rPr>
              <w:t>:</w:t>
            </w:r>
            <w:r w:rsidRPr="00D424AA">
              <w:rPr>
                <w:rFonts w:ascii="Times New Roman" w:hAnsi="Times New Roman" w:cs="Times New Roman"/>
                <w:color w:val="000000"/>
                <w:sz w:val="16"/>
                <w:szCs w:val="16"/>
                <w:lang w:val="en-GB"/>
              </w:rPr>
              <w:t xml:space="preserve"> </w:t>
            </w:r>
            <w:r w:rsidRPr="00D424AA">
              <w:rPr>
                <w:rFonts w:ascii="Times New Roman" w:hAnsi="Times New Roman" w:cs="Times New Roman"/>
                <w:b/>
                <w:color w:val="000000" w:themeColor="text1"/>
                <w:sz w:val="16"/>
                <w:szCs w:val="16"/>
                <w:lang w:val="en-GB"/>
              </w:rPr>
              <w:t xml:space="preserve">Limited evidence. </w:t>
            </w:r>
            <w:r w:rsidRPr="00D424AA">
              <w:rPr>
                <w:rFonts w:ascii="Times New Roman" w:hAnsi="Times New Roman" w:cs="Times New Roman"/>
                <w:bCs/>
                <w:color w:val="000000" w:themeColor="text1"/>
                <w:sz w:val="16"/>
                <w:szCs w:val="16"/>
                <w:lang w:val="en-GB"/>
              </w:rPr>
              <w:t>One study shows lack of signal</w:t>
            </w:r>
            <w:r w:rsidRPr="00D424AA">
              <w:rPr>
                <w:rFonts w:ascii="Times New Roman" w:hAnsi="Times New Roman"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ascii="Times New Roman" w:hAnsi="Times New Roman"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977" w:type="dxa"/>
            <w:shd w:val="clear" w:color="auto" w:fill="FFE4D8"/>
            <w:tcMar>
              <w:top w:w="40" w:type="dxa"/>
              <w:left w:w="40" w:type="dxa"/>
              <w:bottom w:w="40" w:type="dxa"/>
              <w:right w:w="40" w:type="dxa"/>
            </w:tcMar>
          </w:tcPr>
          <w:p w14:paraId="2DE81E76" w14:textId="22DAABB2" w:rsidR="00D376F0" w:rsidRPr="00FE4BC4" w:rsidRDefault="00D376F0" w:rsidP="00D424AA">
            <w:pPr>
              <w:spacing w:line="276" w:lineRule="auto"/>
              <w:rPr>
                <w:rFonts w:ascii="Times New Roman" w:hAnsi="Times New Roman" w:cs="Times New Roman"/>
                <w:iCs/>
                <w:color w:val="000000" w:themeColor="text1"/>
                <w:sz w:val="16"/>
                <w:szCs w:val="16"/>
              </w:rPr>
            </w:pPr>
            <w:r w:rsidRPr="00D424AA">
              <w:rPr>
                <w:rFonts w:ascii="Times New Roman" w:hAnsi="Times New Roman" w:cs="Times New Roman"/>
                <w:b/>
                <w:bCs/>
                <w:i/>
                <w:color w:val="000000" w:themeColor="text1"/>
                <w:sz w:val="16"/>
                <w:szCs w:val="16"/>
                <w:lang w:val="en-GB"/>
              </w:rPr>
              <w:t xml:space="preserve">Medium confidence; </w:t>
            </w:r>
            <w:r w:rsidRPr="00D424AA">
              <w:rPr>
                <w:rFonts w:ascii="Times New Roman" w:hAnsi="Times New Roman" w:cs="Times New Roman"/>
                <w:b/>
                <w:bCs/>
                <w:iCs/>
                <w:color w:val="000000" w:themeColor="text1"/>
                <w:sz w:val="16"/>
                <w:szCs w:val="16"/>
                <w:lang w:val="en-GB"/>
              </w:rPr>
              <w:t xml:space="preserve">Increased drying </w:t>
            </w:r>
            <w:commentRangeStart w:id="4329"/>
            <w:r w:rsidRPr="00D424AA">
              <w:rPr>
                <w:rFonts w:cs="Times New Roman"/>
                <w:b/>
                <w:bCs/>
                <w:iCs/>
                <w:color w:val="000000" w:themeColor="text1"/>
                <w:sz w:val="16"/>
                <w:szCs w:val="16"/>
                <w:lang w:val="en-GB"/>
              </w:rPr>
              <w:fldChar w:fldCharType="begin" w:fldLock="1"/>
            </w:r>
            <w:ins w:id="4330" w:author="Robin Matthews" w:date="2021-07-14T17:16:00Z">
              <w:r w:rsidR="00A5076B">
                <w:rPr>
                  <w:rFonts w:ascii="Times New Roman" w:hAnsi="Times New Roman" w:cs="Times New Roman"/>
                  <w:b/>
                  <w:bCs/>
                  <w:i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atmosres.2020.105111", "abstract" : "To characterize future drought events over a drought prone area like South Asia is paramount for drought risk mitigation. In this paper, a five-model ensemble mean from CMIP6 was chosen to project drought characteristics in South Asia under the latest SSPs-RCPs emission scenarios (SSP1\u20132.6, SSP2\u20134.5, and SSP5\u20138.5) for the period 2020\u20132099. Additionally, corresponding scenarios RCP2.6, RCP4.5 and RCP8.5 of CMIP5 were used for comparison and to identify the changes and improvements of CMIP6 over the South Asia. Principle Component Analysis and the Varimax rotation method is used to divided the study area into five homogenous drought sub-regions. Drought duration, frequency, and intensity are analyzed based on the Run theory, and the Standardized Precipitation Evapotranspiration Index (SPEI) at 12-months timescale, and the self-calibrating Palmer Drought Severity Index (sc-PDSI). The Modified Mann-Kendall and Sen's slope method is adopted to detect sub-regional trends in drought characteristics. Results show that significant increases in drought conditions mainly pronounced over the North-West sub-region. Strong increases are projected in the average drought duration and drought frequency. The North-West sub-region is the most vulnerable to face frequent drought events with longer duration with higher intensity. Parts of the South-West, North-Central, and North-East sub-regions will also face more adverse drought conditions in future. The selected model ensemble from CMIP6 has a very robust capability to simulate present climate parameters (precipitation, temperature, and evaporation) and satisfactorily captures drought characteristics in South Asia. These results provide a basis for developing drought adaptation measures for South Asia. \u00a9 2020 The Authors", "author" : [ { "dropping-particle" : "", "family" : "Zhai", "given" : "J", "non-dropping-particle" : "", "parse-names" : false, "suffix" : "" }, { "dropping-particle" : "", "family" : "Mondal", "given" : "S K", "non-dropping-particle" : "", "parse-names" : false, "suffix" : "" }, { "dropping-particle" : "", "family" : "Fischer", "given" : "T", "non-dropping-particle" : "", "parse-names" : false, "suffix" : "" }, { "dropping-particle" : "", "family" : "Wang", "given" : "Y", "non-dropping-particle" : "", "parse-names" : false, "suffix" : "" }, { "dropping-particle" : "", "family" : "Su", "given" : "B", "non-dropping-particle" : "", "parse-names" : false, "suffix" : "" }, { "dropping-particle" : "", "family" : "Huang", "given" : "J", "non-dropping-particle" : "", "parse-names" : false, "suffix" : "" }, { "dropping-particle" : "", "family" : "Tao", "given" : "H", "non-dropping-particle" : "", "parse-names" : false, "suffix" : "" }, { "dropping-particle" : "", "family" : "Wang", "given" : "G", "non-dropping-particle" : "", "parse-names" : false, "suffix" : "" }, { "dropping-particle" : "", "family" : "Ullah", "given" : "W", "non-dropping-particle" : "", "parse-names" : false, "suffix" : "" }, { "dropping-particle" : "", "family" : "Uddin", "given" : "M J", "non-dropping-particle" : "", "parse-names" : false, "suffix" : "" } ], "container-title" : "Atmospheric Research", "id" : "ITEM-2", "issued" : { "date-parts" : [ [ "2020" ] ] }, "note" : "Export Date: 26 October 2020", "title" : "Future drought characteristics through a multi-model ensemble from CMIP6 over South Asia", "translator" : [ { "dropping-particle" : "", "family" : "S3234", "given" : "", "non-dropping-particle" : "", "parse-names" : false, "suffix" : "" } ], "type" : "article", "volume" : "246" }, "uris" : [ "http://www.mendeley.com/documents/?uuid=830ddc23-ee3b-4c87-bd95-0dbd41dd6640"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a)", "manualFormatting" : "(Touma et al., 2015; Cook et al., 2020; J. Zhai et al., 2020)", "plainTextFormattedCitation" : "(Touma et al., 2015; Cook et al., 2020; Zhai et al., 2020a)", "previouslyFormattedCitation" : "(Touma et al., 2015; Cook et al., 2020; Zhai et al., 2020a)" }, "properties" : { "noteIndex" : 0 }, "schema" : "https://github.com/citation-style-language/schema/raw/master/csl-citation.json" }</w:instrText>
              </w:r>
            </w:ins>
            <w:del w:id="4331" w:author="Robin Matthews" w:date="2021-07-14T17:16:00Z">
              <w:r w:rsidR="00FF6231" w:rsidDel="00A5076B">
                <w:rPr>
                  <w:rFonts w:ascii="Times New Roman" w:hAnsi="Times New Roman" w:cs="Times New Roman"/>
                  <w:b/>
                  <w:bCs/>
                  <w:i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atmosres.2020.105111", "abstract" : "To characterize future drought events over a drought prone area like South Asia is paramount for drought risk mitigation. In this paper, a five-model ensemble mean from CMIP6 was chosen to project drought characteristics in South Asia under the latest SSPs-RCPs emission scenarios (SSP1\u20132.6, SSP2\u20134.5, and SSP5\u20138.5) for the period 2020\u20132099. Additionally, corresponding scenarios RCP2.6, RCP4.5 and RCP8.5 of CMIP5 were used for comparison and to identify the changes and improvements of CMIP6 over the South Asia. Principle Component Analysis and the Varimax rotation method is used to divided the study area into five homogenous drought sub-regions. Drought duration, frequency, and intensity are analyzed based on the Run theory, and the Standardized Precipitation Evapotranspiration Index (SPEI) at 12-months timescale, and the self-calibrating Palmer Drought Severity Index (sc-PDSI). The Modified Mann-Kendall and Sen's slope method is adopted to detect sub-regional trends in drought characteristics. Results show that significant increases in drought conditions mainly pronounced over the North-West sub-region. Strong increases are projected in the average drought duration and drought frequency. The North-West sub-region is the most vulnerable to face frequent drought events with longer duration with higher intensity. Parts of the South-West, North-Central, and North-East sub-regions will also face more adverse drought conditions in future. The selected model ensemble from CMIP6 has a very robust capability to simulate present climate parameters (precipitation, temperature, and evaporation) and satisfactorily captures drought characteristics in South Asia. These results provide a basis for developing drought adaptation measures for South Asia. \u00a9 2020 The Authors", "author" : [ { "dropping-particle" : "", "family" : "Zhai", "given" : "J", "non-dropping-particle" : "", "parse-names" : false, "suffix" : "" }, { "dropping-particle" : "", "family" : "Mondal", "given" : "S K", "non-dropping-particle" : "", "parse-names" : false, "suffix" : "" }, { "dropping-particle" : "", "family" : "Fischer", "given" : "T", "non-dropping-particle" : "", "parse-names" : false, "suffix" : "" }, { "dropping-particle" : "", "family" : "Wang", "given" : "Y", "non-dropping-particle" : "", "parse-names" : false, "suffix" : "" }, { "dropping-particle" : "", "family" : "Su", "given" : "B", "non-dropping-particle" : "", "parse-names" : false, "suffix" : "" }, { "dropping-particle" : "", "family" : "Huang", "given" : "J", "non-dropping-particle" : "", "parse-names" : false, "suffix" : "" }, { "dropping-particle" : "", "family" : "Tao", "given" : "H", "non-dropping-particle" : "", "parse-names" : false, "suffix" : "" }, { "dropping-particle" : "", "family" : "Wang", "given" : "G", "non-dropping-particle" : "", "parse-names" : false, "suffix" : "" }, { "dropping-particle" : "", "family" : "Ullah", "given" : "W", "non-dropping-particle" : "", "parse-names" : false, "suffix" : "" }, { "dropping-particle" : "", "family" : "Uddin", "given" : "M J", "non-dropping-particle" : "", "parse-names" : false, "suffix" : "" } ], "container-title" : "Atmospheric Research", "id" : "ITEM-2", "issued" : { "date-parts" : [ [ "2020" ] ] }, "note" : "Export Date: 26 October 2020", "title" : "Future drought characteristics through a multi-model ensemble from CMIP6 over South Asia", "translator" : [ { "dropping-particle" : "", "family" : "S3234", "given" : "", "non-dropping-particle" : "", "parse-names" : false, "suffix" : "" } ], "type" : "article", "volume" : "246" }, "uris" : [ "http://www.mendeley.com/documents/?uuid=830ddc23-ee3b-4c87-bd95-0dbd41dd6640"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a)", "plainTextFormattedCitation" : "(Touma et al., 2015; Cook et al., 2020; Zhai et al., 2020a)", "previouslyFormattedCitation" : "(Touma et al., 2015; Cook et al., 2020; Zhai et al., 2020a)" }, "properties" : { "noteIndex" : 0 }, "schema" : "https://github.com/citation-style-language/schema/raw/master/csl-citation.json" }</w:delInstrText>
              </w:r>
            </w:del>
            <w:r w:rsidRPr="00D424AA">
              <w:rPr>
                <w:rFonts w:cs="Times New Roman"/>
                <w:b/>
                <w:bCs/>
                <w:iCs/>
                <w:color w:val="000000" w:themeColor="text1"/>
                <w:sz w:val="16"/>
                <w:szCs w:val="16"/>
                <w:lang w:val="en-GB"/>
              </w:rPr>
              <w:fldChar w:fldCharType="separate"/>
            </w:r>
            <w:r w:rsidR="00A26296">
              <w:rPr>
                <w:rFonts w:cs="Times New Roman"/>
                <w:bCs/>
                <w:iCs/>
                <w:noProof/>
                <w:color w:val="000000" w:themeColor="text1"/>
                <w:sz w:val="16"/>
                <w:szCs w:val="16"/>
              </w:rPr>
              <w:t xml:space="preserve">(Touma et al., 2015; Cook et al., 2020; </w:t>
            </w:r>
            <w:del w:id="4332" w:author="Robin Matthews" w:date="2021-07-14T17:16:00Z">
              <w:r w:rsidR="00A26296" w:rsidDel="00A5076B">
                <w:rPr>
                  <w:rFonts w:cs="Times New Roman"/>
                  <w:bCs/>
                  <w:iCs/>
                  <w:noProof/>
                  <w:color w:val="000000" w:themeColor="text1"/>
                  <w:sz w:val="16"/>
                  <w:szCs w:val="16"/>
                </w:rPr>
                <w:delText>Z</w:delText>
              </w:r>
            </w:del>
            <w:ins w:id="4333" w:author="Robin Matthews" w:date="2021-07-14T17:16:00Z">
              <w:r w:rsidR="00A5076B">
                <w:rPr>
                  <w:rFonts w:cs="Times New Roman"/>
                  <w:bCs/>
                  <w:iCs/>
                  <w:noProof/>
                  <w:color w:val="000000" w:themeColor="text1"/>
                  <w:sz w:val="16"/>
                  <w:szCs w:val="16"/>
                </w:rPr>
                <w:t>J. Z</w:t>
              </w:r>
            </w:ins>
            <w:r w:rsidR="00A26296">
              <w:rPr>
                <w:rFonts w:cs="Times New Roman"/>
                <w:bCs/>
                <w:iCs/>
                <w:noProof/>
                <w:color w:val="000000" w:themeColor="text1"/>
                <w:sz w:val="16"/>
                <w:szCs w:val="16"/>
              </w:rPr>
              <w:t>hai et al., 2020</w:t>
            </w:r>
            <w:del w:id="4334" w:author="Robin Matthews" w:date="2021-07-14T17:16:00Z">
              <w:r w:rsidR="00A26296" w:rsidDel="00A5076B">
                <w:rPr>
                  <w:rFonts w:cs="Times New Roman"/>
                  <w:bCs/>
                  <w:iCs/>
                  <w:noProof/>
                  <w:color w:val="000000" w:themeColor="text1"/>
                  <w:sz w:val="16"/>
                  <w:szCs w:val="16"/>
                </w:rPr>
                <w:delText>a</w:delText>
              </w:r>
            </w:del>
            <w:r w:rsidR="00A26296">
              <w:rPr>
                <w:rFonts w:cs="Times New Roman"/>
                <w:bCs/>
                <w:iCs/>
                <w:noProof/>
                <w:color w:val="000000" w:themeColor="text1"/>
                <w:sz w:val="16"/>
                <w:szCs w:val="16"/>
              </w:rPr>
              <w:t>)</w:t>
            </w:r>
            <w:r w:rsidRPr="00D424AA">
              <w:rPr>
                <w:rFonts w:cs="Times New Roman"/>
                <w:b/>
                <w:bCs/>
                <w:iCs/>
                <w:color w:val="000000" w:themeColor="text1"/>
                <w:sz w:val="16"/>
                <w:szCs w:val="16"/>
                <w:lang w:val="en-GB"/>
              </w:rPr>
              <w:fldChar w:fldCharType="end"/>
            </w:r>
            <w:commentRangeEnd w:id="4329"/>
            <w:r w:rsidR="00A26296">
              <w:rPr>
                <w:rStyle w:val="Marquedecommentaire"/>
                <w:rFonts w:ascii="Times New Roman" w:hAnsi="Times New Roman" w:cstheme="minorBidi"/>
                <w:lang w:val="fr-FR" w:eastAsia="fr-FR"/>
              </w:rPr>
              <w:commentReference w:id="4329"/>
            </w:r>
          </w:p>
        </w:tc>
        <w:tc>
          <w:tcPr>
            <w:tcW w:w="2836" w:type="dxa"/>
            <w:shd w:val="clear" w:color="auto" w:fill="FFE4D8"/>
            <w:tcMar>
              <w:top w:w="40" w:type="dxa"/>
              <w:left w:w="40" w:type="dxa"/>
              <w:bottom w:w="40" w:type="dxa"/>
              <w:right w:w="40" w:type="dxa"/>
            </w:tcMar>
          </w:tcPr>
          <w:p w14:paraId="3CE566D7" w14:textId="11FDEA0F"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sz w:val="16"/>
                <w:szCs w:val="16"/>
                <w:shd w:val="clear" w:color="auto" w:fill="FBE4D5" w:themeFill="accent2" w:themeFillTint="33"/>
                <w:lang w:val="en-GB"/>
              </w:rPr>
              <w:t>Medium confidence:</w:t>
            </w:r>
            <w:r w:rsidRPr="00D424AA">
              <w:rPr>
                <w:rFonts w:ascii="Times New Roman" w:hAnsi="Times New Roman" w:cs="Times New Roman"/>
                <w:color w:val="000000"/>
                <w:sz w:val="16"/>
                <w:szCs w:val="16"/>
                <w:shd w:val="clear" w:color="auto" w:fill="FBE4D5" w:themeFill="accent2" w:themeFillTint="33"/>
                <w:lang w:val="en-GB"/>
              </w:rPr>
              <w:t xml:space="preserve"> </w:t>
            </w:r>
            <w:r w:rsidRPr="00D424AA">
              <w:rPr>
                <w:rFonts w:ascii="Times New Roman" w:hAnsi="Times New Roman" w:cs="Times New Roman"/>
                <w:b/>
                <w:bCs/>
                <w:color w:val="000000"/>
                <w:sz w:val="16"/>
                <w:szCs w:val="16"/>
                <w:shd w:val="clear" w:color="auto" w:fill="FBE4D5" w:themeFill="accent2" w:themeFillTint="33"/>
                <w:lang w:val="en-GB"/>
              </w:rPr>
              <w:t>Increased drying</w:t>
            </w:r>
            <w:r w:rsidRPr="00D424AA">
              <w:rPr>
                <w:rFonts w:ascii="Times New Roman" w:hAnsi="Times New Roman" w:cs="Times New Roman"/>
                <w:b/>
                <w:bCs/>
                <w:color w:val="000000"/>
                <w:sz w:val="16"/>
                <w:szCs w:val="16"/>
                <w:shd w:val="clear" w:color="auto" w:fill="FFFFFF"/>
                <w:lang w:val="en-GB"/>
              </w:rPr>
              <w:t xml:space="preserve"> </w:t>
            </w:r>
            <w:r w:rsidRPr="00D424AA">
              <w:rPr>
                <w:rFonts w:cs="Times New Roman"/>
                <w:color w:val="000000"/>
                <w:sz w:val="16"/>
                <w:szCs w:val="16"/>
                <w:shd w:val="clear" w:color="auto" w:fill="FFFFFF"/>
                <w:lang w:val="en-GB"/>
              </w:rPr>
              <w:fldChar w:fldCharType="begin" w:fldLock="1"/>
            </w:r>
            <w:r w:rsidR="00FF6231">
              <w:rPr>
                <w:rFonts w:ascii="Times New Roman" w:hAnsi="Times New Roman" w:cs="Times New Roman"/>
                <w:color w:val="000000"/>
                <w:sz w:val="16"/>
                <w:szCs w:val="16"/>
                <w:shd w:val="clear" w:color="auto" w:fill="FFFFFF"/>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3",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Touma et al., 2015; Cook et al., 2020)", "plainTextFormattedCitation" : "(Giuntoli et al., 2015; Touma et al., 2015; Cook et al., 2020)", "previouslyFormattedCitation" : "(Giuntoli et al., 2015; Touma et al., 2015; Cook et al., 2020)" }, "properties" : { "noteIndex" : 0 }, "schema" : "https://github.com/citation-style-language/schema/raw/master/csl-citation.json" }</w:instrText>
            </w:r>
            <w:r w:rsidRPr="00D424AA">
              <w:rPr>
                <w:rFonts w:cs="Times New Roman"/>
                <w:color w:val="000000"/>
                <w:sz w:val="16"/>
                <w:szCs w:val="16"/>
                <w:shd w:val="clear" w:color="auto" w:fill="FFFFFF"/>
                <w:lang w:val="en-GB"/>
              </w:rPr>
              <w:fldChar w:fldCharType="separate"/>
            </w:r>
            <w:r w:rsidR="00A26296">
              <w:rPr>
                <w:rFonts w:ascii="Times New Roman" w:hAnsi="Times New Roman" w:cs="Times New Roman"/>
                <w:noProof/>
                <w:color w:val="000000"/>
                <w:sz w:val="16"/>
                <w:szCs w:val="16"/>
                <w:shd w:val="clear" w:color="auto" w:fill="FFFFFF"/>
                <w:lang w:val="en-GB"/>
              </w:rPr>
              <w:t>(Giuntoli et al., 2015; Touma et al., 2015; Cook et al., 2020)</w:t>
            </w:r>
            <w:r w:rsidRPr="00D424AA">
              <w:rPr>
                <w:rFonts w:cs="Times New Roman"/>
                <w:color w:val="000000"/>
                <w:sz w:val="16"/>
                <w:szCs w:val="16"/>
                <w:shd w:val="clear" w:color="auto" w:fill="FFFFFF"/>
                <w:lang w:val="en-GB"/>
              </w:rPr>
              <w:fldChar w:fldCharType="end"/>
            </w:r>
          </w:p>
        </w:tc>
      </w:tr>
      <w:tr w:rsidR="00D376F0" w:rsidRPr="00D424AA" w14:paraId="542CE031" w14:textId="77777777" w:rsidTr="00723657">
        <w:trPr>
          <w:trHeight w:val="516"/>
        </w:trPr>
        <w:tc>
          <w:tcPr>
            <w:tcW w:w="896" w:type="dxa"/>
            <w:vMerge w:val="restart"/>
          </w:tcPr>
          <w:p w14:paraId="6FDDAB77"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astern Southern Africa (ESAF)</w:t>
            </w:r>
          </w:p>
        </w:tc>
        <w:tc>
          <w:tcPr>
            <w:tcW w:w="798" w:type="dxa"/>
          </w:tcPr>
          <w:p w14:paraId="2607E7D9"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ET</w:t>
            </w:r>
          </w:p>
        </w:tc>
        <w:tc>
          <w:tcPr>
            <w:tcW w:w="1987" w:type="dxa"/>
            <w:shd w:val="clear" w:color="auto" w:fill="FFE4D8"/>
          </w:tcPr>
          <w:p w14:paraId="18562DCD" w14:textId="77777777" w:rsidR="00D376F0" w:rsidRPr="00D424AA" w:rsidRDefault="00D376F0" w:rsidP="00D424AA">
            <w:pPr>
              <w:rPr>
                <w:rFonts w:ascii="Times New Roman" w:hAnsi="Times New Roman" w:cs="Times New Roman"/>
                <w:b/>
                <w:bCs/>
                <w:i/>
                <w:iCs/>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p>
          <w:p w14:paraId="3D27CD44" w14:textId="083FCDD6"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color w:val="000000" w:themeColor="text1"/>
                <w:sz w:val="16"/>
                <w:szCs w:val="16"/>
                <w:lang w:val="en-GB"/>
              </w:rPr>
              <w:t>Dominant increase in meteorological drought</w:t>
            </w:r>
            <w:r w:rsidRPr="00D424AA">
              <w:rPr>
                <w:rFonts w:ascii="Times New Roman" w:hAnsi="Times New Roman" w:cs="Times New Roman"/>
                <w:color w:val="000000" w:themeColor="text1"/>
                <w:sz w:val="16"/>
                <w:szCs w:val="16"/>
                <w:lang w:val="en-GB"/>
              </w:rPr>
              <w:t xml:space="preserve"> in SPI and CDD </w:t>
            </w:r>
            <w:ins w:id="4335" w:author="Robin Matthews" w:date="2021-07-14T16:01:00Z">
              <w:r w:rsidR="00ED4DC1" w:rsidRPr="00ED4DC1">
                <w:rPr>
                  <w:rFonts w:ascii="Times New Roman" w:hAnsi="Times New Roman" w:cs="Times New Roman"/>
                  <w:color w:val="000000" w:themeColor="text1"/>
                  <w:sz w:val="16"/>
                  <w:szCs w:val="16"/>
                  <w:lang w:val="en-GB" w:eastAsia="fr-FR"/>
                </w:rPr>
                <w:fldChar w:fldCharType="begin" w:fldLock="1"/>
              </w:r>
            </w:ins>
            <w:r w:rsidR="00DB48AC">
              <w:rPr>
                <w:rFonts w:ascii="Times New Roman" w:hAnsi="Times New Roman" w:cs="Times New Roman"/>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Spinoni et al., 2019; Dunn et al., 2020)", "plainTextFormattedCitation" : "(Spinoni et al., 2019; Dunn et al., 2020)", "previouslyFormattedCitation" : "(Spinoni et al., 2019; Dunn et al., 2020)" }, "properties" : { "noteIndex" : 0 }, "schema" : "https://github.com/citation-style-language/schema/raw/master/csl-citation.json" }</w:instrText>
            </w:r>
            <w:ins w:id="4336" w:author="Robin Matthews" w:date="2021-07-14T16:01:00Z">
              <w:r w:rsidR="00ED4DC1" w:rsidRPr="00ED4DC1">
                <w:rPr>
                  <w:rFonts w:ascii="Times New Roman" w:hAnsi="Times New Roman" w:cs="Times New Roman"/>
                  <w:color w:val="000000" w:themeColor="text1"/>
                  <w:sz w:val="16"/>
                  <w:szCs w:val="16"/>
                  <w:lang w:val="en-GB" w:eastAsia="fr-FR"/>
                  <w:rPrChange w:id="4337" w:author="Robin Matthews" w:date="2021-07-14T16:02:00Z">
                    <w:rPr>
                      <w:rFonts w:cs="Times New Roman"/>
                      <w:color w:val="000000" w:themeColor="text1"/>
                      <w:sz w:val="16"/>
                      <w:szCs w:val="16"/>
                      <w:lang w:val="en-GB"/>
                    </w:rPr>
                  </w:rPrChange>
                </w:rPr>
                <w:fldChar w:fldCharType="separate"/>
              </w:r>
              <w:r w:rsidR="00ED4DC1" w:rsidRPr="00ED4DC1">
                <w:rPr>
                  <w:rFonts w:cs="Times New Roman"/>
                  <w:noProof/>
                  <w:color w:val="000000" w:themeColor="text1"/>
                  <w:sz w:val="16"/>
                  <w:szCs w:val="16"/>
                  <w:lang w:val="en-GB"/>
                </w:rPr>
                <w:t>(Spinoni et al., 2019; Dunn et al., 2020)</w:t>
              </w:r>
              <w:r w:rsidR="00ED4DC1" w:rsidRPr="00ED4DC1">
                <w:rPr>
                  <w:rFonts w:ascii="Times New Roman" w:hAnsi="Times New Roman" w:cs="Times New Roman"/>
                  <w:color w:val="000000" w:themeColor="text1"/>
                  <w:sz w:val="16"/>
                  <w:szCs w:val="16"/>
                  <w:lang w:val="en-GB" w:eastAsia="fr-FR"/>
                  <w:rPrChange w:id="4338" w:author="Robin Matthews" w:date="2021-07-14T16:02:00Z">
                    <w:rPr>
                      <w:rFonts w:cs="Times New Roman"/>
                      <w:color w:val="000000" w:themeColor="text1"/>
                      <w:sz w:val="16"/>
                      <w:szCs w:val="16"/>
                      <w:lang w:val="en-GB"/>
                    </w:rPr>
                  </w:rPrChange>
                </w:rPr>
                <w:fldChar w:fldCharType="end"/>
              </w:r>
            </w:ins>
            <w:commentRangeStart w:id="4339"/>
            <w:del w:id="4340" w:author="Robin Matthews" w:date="2021-07-14T16:01:00Z">
              <w:r w:rsidRPr="00D424AA" w:rsidDel="00ED4DC1">
                <w:rPr>
                  <w:rFonts w:ascii="Times New Roman" w:hAnsi="Times New Roman" w:cs="Times New Roman"/>
                  <w:color w:val="000000" w:themeColor="text1"/>
                  <w:sz w:val="16"/>
                  <w:szCs w:val="16"/>
                  <w:lang w:val="en-GB" w:eastAsia="fr-FR"/>
                </w:rPr>
                <w:fldChar w:fldCharType="begin" w:fldLock="1"/>
              </w:r>
              <w:r w:rsidR="00FF6231" w:rsidDel="00ED4DC1">
                <w:rPr>
                  <w:rFonts w:ascii="Times New Roman" w:hAnsi="Times New Roman" w:cs="Times New Roman"/>
                  <w:color w:val="000000" w:themeColor="text1"/>
                  <w:sz w:val="16"/>
                  <w:szCs w:val="16"/>
                  <w:lang w:val="en-GB"/>
                </w:rPr>
                <w:del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manualFormatting" : "(Spinoni et al., 2019", "plainTextFormattedCitation" : "(Spinoni et al., 2019)", "previouslyFormattedCitation" : "(Spinoni et al., 2019)" }, "properties" : { "noteIndex" : 0 }, "schema" : "https://github.com/citation-style-language/schema/raw/master/csl-citation.json" }</w:delInstrText>
              </w:r>
              <w:r w:rsidRPr="00D424AA" w:rsidDel="00ED4DC1">
                <w:rPr>
                  <w:rFonts w:ascii="Times New Roman" w:hAnsi="Times New Roman" w:cs="Times New Roman"/>
                  <w:color w:val="000000" w:themeColor="text1"/>
                  <w:sz w:val="16"/>
                  <w:szCs w:val="16"/>
                  <w:lang w:val="en-GB" w:eastAsia="fr-FR"/>
                </w:rPr>
                <w:fldChar w:fldCharType="separate"/>
              </w:r>
              <w:r w:rsidR="00A26296" w:rsidDel="00ED4DC1">
                <w:rPr>
                  <w:rFonts w:ascii="Times New Roman" w:hAnsi="Times New Roman" w:cs="Times New Roman"/>
                  <w:noProof/>
                  <w:color w:val="000000" w:themeColor="text1"/>
                  <w:sz w:val="16"/>
                  <w:szCs w:val="16"/>
                  <w:lang w:val="en-GB"/>
                </w:rPr>
                <w:delText>(Spinoni et al., 2019</w:delText>
              </w:r>
              <w:r w:rsidRPr="00D424AA" w:rsidDel="00ED4DC1">
                <w:rPr>
                  <w:rFonts w:ascii="Times New Roman" w:hAnsi="Times New Roman" w:cs="Times New Roman"/>
                  <w:color w:val="000000" w:themeColor="text1"/>
                  <w:sz w:val="16"/>
                  <w:szCs w:val="16"/>
                  <w:lang w:val="en-GB" w:eastAsia="fr-FR"/>
                </w:rPr>
                <w:fldChar w:fldCharType="end"/>
              </w:r>
              <w:commentRangeEnd w:id="4339"/>
              <w:r w:rsidR="00A26296" w:rsidDel="00ED4DC1">
                <w:rPr>
                  <w:rStyle w:val="Marquedecommentaire"/>
                  <w:rFonts w:ascii="Times New Roman" w:hAnsi="Times New Roman" w:cstheme="minorBidi"/>
                  <w:lang w:val="fr-FR" w:eastAsia="fr-FR"/>
                </w:rPr>
                <w:commentReference w:id="4339"/>
              </w:r>
              <w:r w:rsidRPr="00841A35" w:rsidDel="00ED4DC1">
                <w:rPr>
                  <w:rFonts w:ascii="Times New Roman" w:hAnsi="Times New Roman" w:cs="Times New Roman"/>
                  <w:color w:val="000000" w:themeColor="text1"/>
                  <w:sz w:val="16"/>
                  <w:szCs w:val="16"/>
                  <w:lang w:val="en-GB"/>
                </w:rPr>
                <w:delText xml:space="preserve">; </w:delText>
              </w:r>
              <w:commentRangeStart w:id="4341"/>
              <w:r w:rsidRPr="00D424AA" w:rsidDel="00ED4DC1">
                <w:rPr>
                  <w:rFonts w:cs="Times New Roman"/>
                  <w:color w:val="000000" w:themeColor="text1"/>
                  <w:sz w:val="16"/>
                  <w:szCs w:val="16"/>
                  <w:lang w:val="en-GB"/>
                </w:rPr>
                <w:fldChar w:fldCharType="begin" w:fldLock="1"/>
              </w:r>
              <w:r w:rsidR="00FF6231" w:rsidDel="00ED4DC1">
                <w:rPr>
                  <w:rFonts w:ascii="Times New Roman" w:hAnsi="Times New Roman"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ED4DC1">
                <w:rPr>
                  <w:rFonts w:cs="Times New Roman"/>
                  <w:color w:val="000000" w:themeColor="text1"/>
                  <w:sz w:val="16"/>
                  <w:szCs w:val="16"/>
                  <w:lang w:val="en-GB"/>
                </w:rPr>
                <w:fldChar w:fldCharType="separate"/>
              </w:r>
              <w:r w:rsidR="00A26296" w:rsidDel="00ED4DC1">
                <w:rPr>
                  <w:rFonts w:ascii="Times New Roman" w:hAnsi="Times New Roman" w:cs="Times New Roman"/>
                  <w:noProof/>
                  <w:color w:val="000000" w:themeColor="text1"/>
                  <w:sz w:val="16"/>
                  <w:szCs w:val="16"/>
                  <w:lang w:val="en-GB"/>
                </w:rPr>
                <w:delText>Dunn et al., 2020)</w:delText>
              </w:r>
              <w:r w:rsidRPr="00D424AA" w:rsidDel="00ED4DC1">
                <w:rPr>
                  <w:rFonts w:cs="Times New Roman"/>
                  <w:color w:val="000000" w:themeColor="text1"/>
                  <w:sz w:val="16"/>
                  <w:szCs w:val="16"/>
                  <w:lang w:val="en-GB"/>
                </w:rPr>
                <w:fldChar w:fldCharType="end"/>
              </w:r>
            </w:del>
            <w:commentRangeEnd w:id="4341"/>
            <w:r w:rsidR="00A26296">
              <w:rPr>
                <w:rStyle w:val="Marquedecommentaire"/>
                <w:rFonts w:ascii="Times New Roman" w:hAnsi="Times New Roman" w:cstheme="minorBidi"/>
                <w:lang w:val="fr-FR" w:eastAsia="fr-FR"/>
              </w:rPr>
              <w:commentReference w:id="4341"/>
            </w:r>
          </w:p>
          <w:p w14:paraId="3AFA8198" w14:textId="77777777" w:rsidR="00D376F0" w:rsidRPr="00D424AA" w:rsidRDefault="00D376F0" w:rsidP="00D424AA">
            <w:pPr>
              <w:rPr>
                <w:rFonts w:ascii="Times New Roman" w:hAnsi="Times New Roman" w:cs="Times New Roman"/>
                <w:color w:val="000000" w:themeColor="text1"/>
                <w:sz w:val="16"/>
                <w:szCs w:val="16"/>
                <w:lang w:val="en-GB"/>
              </w:rPr>
            </w:pPr>
          </w:p>
        </w:tc>
        <w:tc>
          <w:tcPr>
            <w:tcW w:w="2125" w:type="dxa"/>
            <w:shd w:val="clear" w:color="auto" w:fill="D9D9D9" w:themeFill="background1" w:themeFillShade="D9"/>
          </w:tcPr>
          <w:p w14:paraId="374A8088"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i/>
                <w:iCs/>
                <w:color w:val="000000" w:themeColor="text1"/>
                <w:sz w:val="16"/>
                <w:szCs w:val="16"/>
                <w:lang w:val="en-GB"/>
              </w:rPr>
              <w:t>Low confidence</w:t>
            </w:r>
            <w:r w:rsidRPr="00D424AA">
              <w:rPr>
                <w:rFonts w:ascii="Times New Roman" w:hAnsi="Times New Roman" w:cs="Times New Roman"/>
                <w:b/>
                <w:color w:val="000000" w:themeColor="text1"/>
                <w:sz w:val="16"/>
                <w:szCs w:val="16"/>
                <w:lang w:val="en-GB"/>
              </w:rPr>
              <w:t xml:space="preserve">: Limited evidence </w:t>
            </w:r>
            <w:r w:rsidRPr="00D424AA">
              <w:rPr>
                <w:rFonts w:ascii="Times New Roman" w:hAnsi="Times New Roman" w:cs="Times New Roman"/>
                <w:bCs/>
                <w:color w:val="000000" w:themeColor="text1"/>
                <w:sz w:val="16"/>
                <w:szCs w:val="16"/>
                <w:lang w:val="en-GB"/>
              </w:rPr>
              <w:t>on attribution of long-term trends.</w:t>
            </w:r>
            <w:r w:rsidRPr="00D424AA">
              <w:rPr>
                <w:rFonts w:ascii="Times New Roman" w:hAnsi="Times New Roman" w:cs="Times New Roman"/>
                <w:b/>
                <w:color w:val="000000" w:themeColor="text1"/>
                <w:sz w:val="16"/>
                <w:szCs w:val="16"/>
                <w:lang w:val="en-GB"/>
              </w:rPr>
              <w:t xml:space="preserve"> </w:t>
            </w:r>
            <w:r w:rsidRPr="00D424AA">
              <w:rPr>
                <w:rFonts w:ascii="Times New Roman" w:hAnsi="Times New Roman" w:cs="Times New Roman"/>
                <w:color w:val="000000" w:themeColor="text1"/>
                <w:sz w:val="16"/>
                <w:szCs w:val="16"/>
                <w:lang w:val="en-GB"/>
              </w:rPr>
              <w:t xml:space="preserve"> </w:t>
            </w:r>
          </w:p>
          <w:p w14:paraId="4031B2DB" w14:textId="77777777" w:rsidR="00D376F0" w:rsidRPr="00D424AA" w:rsidRDefault="00D376F0" w:rsidP="00D424AA">
            <w:pPr>
              <w:rPr>
                <w:rFonts w:ascii="Times New Roman" w:hAnsi="Times New Roman" w:cs="Times New Roman"/>
                <w:color w:val="000000" w:themeColor="text1"/>
                <w:sz w:val="16"/>
                <w:szCs w:val="16"/>
                <w:lang w:val="en-GB"/>
              </w:rPr>
            </w:pPr>
          </w:p>
          <w:p w14:paraId="4DA7400B" w14:textId="758060E7"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
                <w:iCs/>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that human-influence has contributed to  </w:t>
            </w:r>
            <w:r w:rsidRPr="00D424AA">
              <w:rPr>
                <w:rFonts w:ascii="Times New Roman" w:hAnsi="Times New Roman" w:cs="Times New Roman"/>
                <w:bCs/>
                <w:color w:val="000000" w:themeColor="text1"/>
                <w:sz w:val="16"/>
                <w:szCs w:val="16"/>
                <w:lang w:val="en-GB"/>
              </w:rPr>
              <w:t>stronger</w:t>
            </w:r>
            <w:r w:rsidRPr="00D424AA">
              <w:rPr>
                <w:rFonts w:ascii="Times New Roman" w:hAnsi="Times New Roman" w:cs="Times New Roman"/>
                <w:color w:val="000000" w:themeColor="text1"/>
                <w:sz w:val="16"/>
                <w:szCs w:val="16"/>
                <w:lang w:val="en-GB"/>
              </w:rPr>
              <w:t xml:space="preserve"> recent meteorological drought.</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175/BAMS-D-17-0077.1", "ISSN" : "0003-0007", "author" : [ { "dropping-particle" : "", "family" : "Yuan", "given" : "Xing", "non-dropping-particle" : "", "parse-names" : false, "suffix" : "" }, { "dropping-particle" : "", "family" : "Wang", "given" : "Linying", "non-dropping-particle" : "", "parse-names" : false, "suffix" : "" }, { "dropping-particle" : "", "family" : "Wood", "given" : "Eric F.", "non-dropping-particle" : "", "parse-names" : false, "suffix" : "" } ], "container-title" : "Bulletin of the American Meteorological Society", "id" : "ITEM-1", "issue" : "1", "issued" : { "date-parts" : [ [ "2018", "1" ] ] }, "page" : "S86-S90", "title" : "Anthropogenic Intensification of Southern African Flash Droughts as Exemplified by the 2015/16 Season [in \u201cExplaining Extreme Events of 2016 from a Climate Perspective\u201d]", "translator" : [ { "dropping-particle" : "", "family" : "S771", "given" : "", "non-dropping-particle" : "", "parse-names" : false, "suffix" : "" } ], "type" : "article-journal", "volume" : "99" }, "uris" : [ "http://www.mendeley.com/documents/?uuid=19556176-961f-450e-b86d-f05e805b0a6b" ] }, { "id" : "ITEM-2", "itemData" : { "DOI" : "10.1175/BAMS-D-17-0112.1", "ISSN" : "0003-0007", "author" : [ { "dropping-particle" : "", "family" : "Funk", "given" : "Chris", "non-dropping-particle" : "", "parse-names" : false, "suffix" : "" }, { "dropping-particle" : "", "family" : "Davenport", "given" : "Frank", "non-dropping-particle" : "", "parse-names" : false, "suffix" : "" }, { "dropping-particle" : "", "family" : "Harrison", "given" : "Laura", "non-dropping-particle" : "", "parse-names" : false, "suffix" : "" }, { "dropping-particle" : "", "family" : "Magadzire", "given" : "Tamuka", "non-dropping-particle" : "", "parse-names" : false, "suffix" : "" }, { "dropping-particle" : "", "family" : "Galu", "given" : "Gideon", "non-dropping-particle" : "", "parse-names" : false, "suffix" : "" }, { "dropping-particle" : "", "family" : "Artan", "given" : "Guleid A.", "non-dropping-particle" : "", "parse-names" : false, "suffix" : "" }, { "dropping-particle" : "", "family" : "Shukla", "given" : "Shraddhanand", "non-dropping-particle" : "", "parse-names" : false, "suffix" : "" }, { "dropping-particle" : "", "family" : "Korecha", "given" : "Diriba", "non-dropping-particle" : "", "parse-names" : false, "suffix" : "" }, { "dropping-particle" : "", "family" : "Indeje", "given" : "Matayo", "non-dropping-particle" : "", "parse-names" : false, "suffix" : "" }, { "dropping-particle" : "", "family" : "Pomposi", "given" : "Catherine", "non-dropping-particle" : "", "parse-names" : false, "suffix" : "" }, { "dropping-particle" : "", "family" : "Macharia", "given" : "Denis", "non-dropping-particle" : "", "parse-names" : false, "suffix" : "" }, { "dropping-particle" : "", "family" : "Husak", "given" : "Gregory", "non-dropping-particle" : "", "parse-names" : false, "suffix" : "" }, { "dropping-particle" : "", "family" : "Nsadisa", "given" : "Faka Dieudonne", "non-dropping-particle" : "", "parse-names" : false, "suffix" : "" } ], "container-title" : "Bulletin of the American Meteorological Society", "id" : "ITEM-2", "issue" : "1", "issued" : { "date-parts" : [ [ "2018", "1" ] ] }, "page" : "S91-S96", "title" : "Anthropogenic Enhancement of Moderate-to-Strong El Ni\u00f1o Events Likely Contributed to Drought and Poor Harvests in Southern Africa During 2016", "translator" : [ { "dropping-particle" : "", "family" : "S2379", "given" : "", "non-dropping-particle" : "", "parse-names" : false, "suffix" : "" } ], "type" : "article-journal", "volume" : "99" }, "uris" : [ "http://www.mendeley.com/documents/?uuid=23c46d80-5d46-420c-a623-b46026244bef" ] }, { "id" : "ITEM-3", "itemData" : { "DOI" : "10.1016/J.WACE.2015.07.001", "ISSN" : "2212-0947", "abstract" : "Southern Africa and Southern South America have experienced recent extremes in dry and wet rainy seasons which have caused severe socio-economic damages. Selected past extreme events are here studied, to estimate how human activity has changed the risk of the occurrence of such events, by applying an event attribution approach (Stott et al., 2004)comprising global climate models of Coupled Model Intercomparison Project 5 (CMIP5). Our assessment shows that models' representation of mean precipitation variability over Southern South America is not adequate to make a robust attribution statement about seasonal rainfall extremes in this region. Over Southern Africa, we show that unusually dry austral summers as occurred during 2002/2003 have become more likely, whereas unusually wet austral summers like that of 1999/2000 have become less likely due to anthropogenic climate change. There is some tentative evidence that the risk of extreme high 5-day precipitation totals (as observed in 1999/2000) have increased in the region. These results are consistent with CMIP5 models projecting a general drying trend over SAF during December\u2013January\u2013February (DJF) but also an increase in atmospheric moisture availability to feed heavy rainfall events when they do occur. Bootstrapping the confidence intervals of the fraction of attributable risk has demonstrated estimates of attributable risk are very uncertain, if the events are very rare. The study highlights some of the challenges in making an event attribution study for precipitation using seasonal precipitation and extreme 5-day precipitation totals and considering natural drivers such as ENSO in coupled ocean\u2013atmosphere models.", "author" : [ { "dropping-particle" : "", "family" : "Bellprat", "given" : "Omar", "non-dropping-particle" : "", "parse-names" : false, "suffix" : "" }, { "dropping-particle" : "", "family" : "Lott", "given" : "Fraser C.", "non-dropping-particle" : "", "parse-names" : false, "suffix" : "" }, { "dropping-particle" : "", "family" : "Gulizia", "given" : "Carla", "non-dropping-particle" : "", "parse-names" : false, "suffix" : "" }, { "dropping-particle" : "", "family" : "Parker", "given" : "Hannah R.", "non-dropping-particle" : "", "parse-names" : false, "suffix" : "" }, { "dropping-particle" : "", "family" : "Pampuch", "given" : "Luana A.", "non-dropping-particle" : "", "parse-names" : false, "suffix" : "" }, { "dropping-particle" : "", "family" : "Pinto", "given" : "Izidine", "non-dropping-particle" : "", "parse-names" : false, "suffix" : "" }, { "dropping-particle" : "", "family" : "Ciavarella", "given" : "Andrew", "non-dropping-particle" : "", "parse-names" : false, "suffix" : "" }, { "dropping-particle" : "", "family" : "Stott", "given" : "Peter A.", "non-dropping-particle" : "", "parse-names" : false, "suffix" : "" } ], "container-title" : "Weather and Climate Extremes", "id" : "ITEM-3", "issued" : { "date-parts" : [ [ "2015", "9", "1" ] ] }, "page" : "36-46", "publisher" : "Elsevier", "title" : "Unusual past dry and wet rainy seasons over Southern Africa and South America from a climate perspective", "translator" : [ { "dropping-particle" : "", "family" : "S1483", "given" : "", "non-dropping-particle" : "", "parse-names" : false, "suffix" : "" } ], "type" : "article-journal", "volume" : "9" }, "uris" : [ "http://www.mendeley.com/documents/?uuid=487bf544-8ef4-3048-94f7-7d13e3028180" ] } ], "mendeley" : { "formattedCitation" : "(Bellprat et al., 2015; Funk et al., 2018a; Yuan et al., 2018a)", "plainTextFormattedCitation" : "(Bellprat et al., 2015; Funk et al., 2018a; Yuan et al., 2018a)", "previouslyFormattedCitation" : "(Bellprat et al., 2015; Funk et al., 2018a; Yuan et al., 2018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Bellprat et al., 2015; Funk et al., 2018a; Yuan et al., 2018a)</w:t>
            </w:r>
            <w:r w:rsidRPr="00D424AA">
              <w:rPr>
                <w:rFonts w:cs="Times New Roman"/>
                <w:color w:val="000000" w:themeColor="text1"/>
                <w:sz w:val="16"/>
                <w:szCs w:val="16"/>
                <w:lang w:val="en-GB"/>
              </w:rPr>
              <w:fldChar w:fldCharType="end"/>
            </w:r>
          </w:p>
          <w:p w14:paraId="2450C096" w14:textId="77777777" w:rsidR="00D376F0" w:rsidRPr="00D424AA" w:rsidRDefault="00D376F0" w:rsidP="00841A35">
            <w:pPr>
              <w:rPr>
                <w:rFonts w:ascii="Times New Roman" w:hAnsi="Times New Roman" w:cs="Times New Roman"/>
                <w:color w:val="000000" w:themeColor="text1"/>
                <w:sz w:val="16"/>
                <w:szCs w:val="16"/>
                <w:lang w:val="en-GB"/>
              </w:rPr>
            </w:pPr>
          </w:p>
          <w:p w14:paraId="48F9051F" w14:textId="77777777" w:rsidR="00D376F0" w:rsidRPr="00D424AA" w:rsidRDefault="00D376F0" w:rsidP="00D424AA">
            <w:pPr>
              <w:rPr>
                <w:rFonts w:ascii="Times New Roman" w:hAnsi="Times New Roman" w:cs="Times New Roman"/>
                <w:color w:val="000000" w:themeColor="text1"/>
                <w:sz w:val="16"/>
                <w:szCs w:val="16"/>
                <w:lang w:val="en-GB"/>
              </w:rPr>
            </w:pPr>
          </w:p>
          <w:p w14:paraId="14464CCF" w14:textId="77777777" w:rsidR="00D376F0" w:rsidRPr="00D424AA" w:rsidRDefault="00D376F0" w:rsidP="00D424AA">
            <w:pPr>
              <w:rPr>
                <w:rFonts w:ascii="Times New Roman" w:hAnsi="Times New Roman" w:cs="Times New Roman"/>
                <w:bCs/>
                <w:sz w:val="16"/>
                <w:szCs w:val="16"/>
                <w:lang w:val="en-GB"/>
              </w:rPr>
            </w:pPr>
          </w:p>
          <w:p w14:paraId="67FD4CCE" w14:textId="77777777" w:rsidR="00D376F0" w:rsidRPr="00D424AA" w:rsidRDefault="00D376F0" w:rsidP="00D424AA">
            <w:pPr>
              <w:rPr>
                <w:rFonts w:ascii="Times New Roman" w:hAnsi="Times New Roman" w:cs="Times New Roman"/>
                <w:bCs/>
                <w:sz w:val="16"/>
                <w:szCs w:val="16"/>
                <w:lang w:val="en-GB"/>
              </w:rPr>
            </w:pPr>
          </w:p>
          <w:p w14:paraId="7B787018" w14:textId="77777777" w:rsidR="00D376F0" w:rsidRPr="00D424AA" w:rsidRDefault="00D376F0" w:rsidP="00D424AA">
            <w:pPr>
              <w:rPr>
                <w:rFonts w:ascii="Times New Roman" w:hAnsi="Times New Roman" w:cs="Times New Roman"/>
                <w:bCs/>
                <w:sz w:val="16"/>
                <w:szCs w:val="16"/>
                <w:lang w:val="en-GB"/>
              </w:rPr>
            </w:pPr>
          </w:p>
          <w:p w14:paraId="5671532F" w14:textId="77777777" w:rsidR="00D376F0" w:rsidRPr="00D424AA" w:rsidRDefault="00D376F0" w:rsidP="00D424AA">
            <w:pPr>
              <w:rPr>
                <w:rFonts w:ascii="Times New Roman" w:hAnsi="Times New Roman" w:cs="Times New Roman"/>
                <w:bCs/>
                <w:sz w:val="16"/>
                <w:szCs w:val="16"/>
                <w:lang w:val="en-GB"/>
              </w:rPr>
            </w:pPr>
          </w:p>
          <w:p w14:paraId="549125B0" w14:textId="77777777" w:rsidR="00D376F0" w:rsidRPr="00D424AA" w:rsidRDefault="00D376F0" w:rsidP="00D424AA">
            <w:pPr>
              <w:rPr>
                <w:rFonts w:ascii="Times New Roman" w:hAnsi="Times New Roman" w:cs="Times New Roman"/>
                <w:color w:val="000000" w:themeColor="text1"/>
                <w:sz w:val="16"/>
                <w:szCs w:val="16"/>
                <w:lang w:val="en-GB"/>
              </w:rPr>
            </w:pPr>
          </w:p>
        </w:tc>
        <w:tc>
          <w:tcPr>
            <w:tcW w:w="2977" w:type="dxa"/>
            <w:shd w:val="clear" w:color="auto" w:fill="FFE4D8"/>
            <w:tcMar>
              <w:top w:w="40" w:type="dxa"/>
              <w:left w:w="40" w:type="dxa"/>
              <w:bottom w:w="40" w:type="dxa"/>
              <w:right w:w="40" w:type="dxa"/>
            </w:tcMar>
          </w:tcPr>
          <w:p w14:paraId="5F5FB531" w14:textId="2DBC02B2" w:rsidR="00D376F0" w:rsidRPr="00D424AA" w:rsidRDefault="00D376F0" w:rsidP="00D424AA">
            <w:pPr>
              <w:spacing w:line="276" w:lineRule="auto"/>
              <w:rPr>
                <w:rFonts w:ascii="Times New Roman" w:hAnsi="Times New Roman" w:cs="Times New Roman"/>
                <w:color w:val="000000" w:themeColor="text1"/>
                <w:sz w:val="16"/>
                <w:szCs w:val="16"/>
                <w:lang w:val="nb-NO"/>
              </w:rPr>
            </w:pPr>
            <w:r w:rsidRPr="00D424AA">
              <w:rPr>
                <w:rFonts w:ascii="Times New Roman" w:hAnsi="Times New Roman" w:cs="Times New Roman"/>
                <w:b/>
                <w:bCs/>
                <w:i/>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Increases </w:t>
            </w:r>
            <w:r w:rsidRPr="00D424AA">
              <w:rPr>
                <w:rFonts w:ascii="Times New Roman" w:hAnsi="Times New Roman" w:cs="Times New Roman"/>
                <w:color w:val="000000" w:themeColor="text1"/>
                <w:sz w:val="16"/>
                <w:szCs w:val="16"/>
                <w:lang w:val="en-GB"/>
              </w:rPr>
              <w:t xml:space="preserve">in meteorological drought based on CDD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mendeley" : { "formattedCitation" : "(Ma\u00fare et al., 2018)", "plainTextFormattedCitation" : "(Ma\u00fare et al., 2018)", "previouslyFormattedCitation" : "(Ma\u00fare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Maúre et al., 2018)</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Chapter 11 Supplementary Material (11.SM)) both compared to pre-industrial climate and recent past. Non-significant increase in SP</w:t>
            </w:r>
            <w:r w:rsidRPr="00D424AA">
              <w:rPr>
                <w:rFonts w:ascii="Times New Roman" w:hAnsi="Times New Roman" w:cs="Times New Roman"/>
                <w:color w:val="000000" w:themeColor="text1"/>
                <w:sz w:val="16"/>
                <w:szCs w:val="16"/>
                <w:lang w:val="en-GB" w:eastAsia="fr-FR"/>
              </w:rPr>
              <w:t xml:space="preserve">I-based drought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7/s10584-017-2001-5", "ISSN" : "15731480", "abstract" : "\u00a9 2017, Springer Science+Business Media Dordrecht. This study examines the impacts of climate change on characteristics of extreme precipitation events over four African coastal cities (Cape Town, Maputo, Lagos and Port Said) under two future climate scenarios (RCP4.5 and RCP8.5). Fourteen indices were used to characterise extreme precipitation and 16 multi-model simulation datasets from the Coordinated Regional Climate Downscaling Experiment (CORDEX) were analysed. The capability of the models to reproduce past characteristics of extreme precipitation over the cities was evaluated against four satellite datasets after quantifying the observation uncertainties over the cities. The models give realistic simulation of extreme precipitation characteristics over the cities, and in most cases, the magnitudes of the simulation biases are within the observation uncertainties. For both the RCP4.5 and RCP8.5 scenarios, the models project a decrease in wet days and an increase in dry spells over the four cities in the future. More intense daily precipitation is projected over Maputo, Lagos and Port Said. The intensity and frequency of extreme precipitation events are projected to increase over Lagos, but decrease over the other cities. A decrease in annual precipitation is projected over Cape Town, Maputo and Port Said, whilst an increase is projected over Lagos, where the water surplus from the more extreme precipitation events exceeds the deficit from the less wet days. A decrease in the number of widespread extreme events is indicated over all the cities. Wet-day percentile and all-day percentile methods signal opposite future changes in the extreme precipitation thresholds over the cities (except over Lagos). The results of this study may have application in managing the vulnerabilities of these coastal cities to extreme precipitation events under climate change.", "author" : [ { "dropping-particle" : "", "family" : "Abiodun", "given" : "B.J.", "non-dropping-particle" : "", "parse-names" : false, "suffix" : "" }, { "dropping-particle" : "", "family" : "Adegoke", "given" : "J.", "non-dropping-particle" : "", "parse-names" : false, "suffix" : "" }, { "dropping-particle" : "", "family" : "Abatan", "given" : "A.A.", "non-dropping-particle" : "", "parse-names" : false, "suffix" : "" }, { "dropping-particle" : "", "family" : "Ibe", "given" : "C.A.", "non-dropping-particle" : "", "parse-names" : false, "suffix" : "" }, { "dropping-particle" : "", "family" : "Egbebiyi", "given" : "T.S.", "non-dropping-particle" : "", "parse-names" : false, "suffix" : "" }, { "dropping-particle" : "", "family" : "Engelbrecht", "given" : "F.", "non-dropping-particle" : "", "parse-names" : false, "suffix" : "" }, { "dropping-particle" : "", "family" : "Pinto", "given" : "I.", "non-dropping-particle" : "", "parse-names" : false, "suffix" : "" } ], "container-title" : "Climatic Change", "id" : "ITEM-1", "issue" : "3-4", "issued" : { "date-parts" : [ [ "2017" ] ] }, "title" : "Potential impacts of climate change on extreme precipitation over four African coastal cities", "translator" : [ { "dropping-particle" : "", "family" : "S397", "given" : "", "non-dropping-particle" : "", "parse-names" : false, "suffix" : "" } ], "type" : "article-journal", "volume" : "143" }, "uris" : [ "http://www.mendeley.com/documents/?uuid=50ce919c-da69-454b-9e87-b8c89ea3391c" ] } ], "mendeley" : { "formattedCitation" : "(Abiodun et al., 2017)", "plainTextFormattedCitation" : "(Abiodun et al., 2017)", "previouslyFormattedCitation" : "(Abiodun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Abiodun et al., 2017)</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lack of signal in SPI compared to recent past (1970-2000) </w:t>
            </w:r>
            <w:commentRangeStart w:id="4342"/>
            <w:r w:rsidRPr="00D424AA">
              <w:rPr>
                <w:rFonts w:cs="Times New Roman"/>
                <w:color w:val="000000" w:themeColor="text1"/>
                <w:sz w:val="16"/>
                <w:szCs w:val="16"/>
                <w:lang w:val="en-GB"/>
              </w:rPr>
              <w:fldChar w:fldCharType="begin" w:fldLock="1"/>
            </w:r>
            <w:ins w:id="4343" w:author="Robin Matthews" w:date="2021-07-14T12:27:00Z">
              <w:r w:rsidR="00FC4A87">
                <w:rPr>
                  <w:rFonts w:ascii="Times New Roman" w:hAnsi="Times New Roman" w:cs="Times New Roman"/>
                  <w:color w:val="000000" w:themeColor="text1"/>
                  <w:sz w:val="16"/>
                  <w:szCs w:val="16"/>
                  <w:lang w:val="en-GB" w:eastAsia="fr-FR"/>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4344" w:author="Robin Matthews" w:date="2021-07-14T12:27:00Z">
              <w:r w:rsidR="00FF6231" w:rsidDel="00FC4A87">
                <w:rPr>
                  <w:rFonts w:ascii="Times New Roman" w:hAnsi="Times New Roman" w:cs="Times New Roman"/>
                  <w:color w:val="000000" w:themeColor="text1"/>
                  <w:sz w:val="16"/>
                  <w:szCs w:val="16"/>
                  <w:lang w:val="en-GB" w:eastAsia="fr-FR"/>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w:t>
            </w:r>
            <w:del w:id="4345" w:author="Robin Matthews" w:date="2021-07-14T12:27:00Z">
              <w:r w:rsidR="00A26296" w:rsidDel="00FC4A87">
                <w:rPr>
                  <w:rFonts w:ascii="Times New Roman" w:hAnsi="Times New Roman" w:cs="Times New Roman"/>
                  <w:noProof/>
                  <w:color w:val="000000" w:themeColor="text1"/>
                  <w:sz w:val="16"/>
                  <w:szCs w:val="16"/>
                  <w:lang w:val="en-GB" w:eastAsia="fr-FR"/>
                </w:rPr>
                <w:delText>Xu et al., 2019a</w:delText>
              </w:r>
            </w:del>
            <w:ins w:id="4346" w:author="Robin Matthews" w:date="2021-07-14T12:27:00Z">
              <w:r w:rsidR="00FC4A87">
                <w:rPr>
                  <w:rFonts w:ascii="Times New Roman" w:hAnsi="Times New Roman" w:cs="Times New Roman"/>
                  <w:noProof/>
                  <w:color w:val="000000" w:themeColor="text1"/>
                  <w:sz w:val="16"/>
                  <w:szCs w:val="16"/>
                  <w:lang w:val="en-GB" w:eastAsia="fr-FR"/>
                </w:rPr>
                <w:t>L. Xu et al., 2019</w:t>
              </w:r>
            </w:ins>
            <w:r w:rsidR="00A26296">
              <w:rPr>
                <w:rFonts w:ascii="Times New Roman" w:hAnsi="Times New Roman" w:cs="Times New Roman"/>
                <w:noProof/>
                <w:color w:val="000000" w:themeColor="text1"/>
                <w:sz w:val="16"/>
                <w:szCs w:val="16"/>
                <w:lang w:val="en-GB" w:eastAsia="fr-FR"/>
              </w:rPr>
              <w:t>)</w:t>
            </w:r>
            <w:r w:rsidRPr="00D424AA">
              <w:rPr>
                <w:rFonts w:cs="Times New Roman"/>
                <w:color w:val="000000" w:themeColor="text1"/>
                <w:sz w:val="16"/>
                <w:szCs w:val="16"/>
                <w:lang w:val="en-GB"/>
              </w:rPr>
              <w:fldChar w:fldCharType="end"/>
            </w:r>
            <w:commentRangeEnd w:id="4342"/>
            <w:r w:rsidR="00A26296">
              <w:rPr>
                <w:rStyle w:val="Marquedecommentaire"/>
                <w:rFonts w:ascii="Times New Roman" w:hAnsi="Times New Roman" w:cstheme="minorBidi"/>
                <w:lang w:val="fr-FR" w:eastAsia="fr-FR"/>
              </w:rPr>
              <w:commentReference w:id="4342"/>
            </w:r>
            <w:r w:rsidRPr="00841A35">
              <w:rPr>
                <w:rFonts w:ascii="Times New Roman" w:hAnsi="Times New Roman" w:cs="Times New Roman"/>
                <w:color w:val="000000" w:themeColor="text1"/>
                <w:sz w:val="16"/>
                <w:szCs w:val="16"/>
                <w:lang w:val="en-GB"/>
              </w:rPr>
              <w:t xml:space="preserve">. Increase in CDD for changes of +0.5°C in global warming based on CMIP5 for overall SREX/AR5 South Africa region </w:t>
            </w:r>
            <w:r w:rsidRPr="00D424AA">
              <w:rPr>
                <w:rFonts w:cs="Times New Roman"/>
                <w:color w:val="000000" w:themeColor="text1"/>
                <w:sz w:val="16"/>
                <w:szCs w:val="16"/>
                <w:lang w:val="en-GB"/>
              </w:rPr>
              <w:fldChar w:fldCharType="begin" w:fldLock="1"/>
            </w:r>
            <w:r w:rsidR="007D2D56">
              <w:rPr>
                <w:rFonts w:ascii="Times New Roman" w:hAnsi="Times New Roman" w:cs="Times New Roman"/>
                <w:color w:val="000000" w:themeColor="text1"/>
                <w:sz w:val="16"/>
                <w:szCs w:val="16"/>
                <w:lang w:val="en-GB"/>
              </w:rPr>
              <w: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plainTextFormattedCitation" : "(Wartenburger et al., 2017)", "previouslyFormattedCitation" : "(Wartenburger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artenburger et al., 2017)</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but only weak shift in mean precipitation in large-ensemble single-model experiment for +0.5°C of global warming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38/s41558-018-0145-6", "ISSN" : "1758-678X", "author" : [ { "dropping-particle" : "", "family" : "Nangombe", "given" : "Shingirai", "non-dropping-particle" : "", "parse-names" : false, "suffix" : "" }, { "dropping-particle" : "", "family" : "Zhou", "given" : "Tianjun", "non-dropping-particle" : "", "parse-names" : false, "suffix" : "" }, { "dropping-particle" : "", "family" : "Zhang", "given" : "Wen</w:instrText>
            </w:r>
            <w:r w:rsidR="00FF6231" w:rsidRPr="00F1665C">
              <w:rPr>
                <w:rFonts w:ascii="Times New Roman" w:hAnsi="Times New Roman" w:cs="Times New Roman"/>
                <w:color w:val="000000" w:themeColor="text1"/>
                <w:sz w:val="16"/>
                <w:szCs w:val="16"/>
                <w:lang w:val="fr-FR"/>
              </w:rPr>
              <w:instrText>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1", "issue" : "5", "issued" : { "date-parts" : [ [ "2018", "5", "23" ] ] }, "page" : "375-380", "title" : "Record-breaking climate extremes in Africa under stabilized 1.5 \u00b0C and 2 \u00b0C</w:instrText>
            </w:r>
            <w:r w:rsidR="00FF6231" w:rsidRPr="006A2665">
              <w:rPr>
                <w:rFonts w:ascii="Times New Roman" w:hAnsi="Times New Roman" w:cs="Times New Roman"/>
                <w:color w:val="000000" w:themeColor="text1"/>
                <w:sz w:val="16"/>
                <w:szCs w:val="16"/>
                <w:lang w:val="fr-FR"/>
              </w:rPr>
              <w:instrText xml:space="preserve"> global warming scenarios", "translator" : [ { "dropping-particle" : "", "family" : "S2767", "given" : "", "non-dropping-particle" : "", "parse-names" : false, "suffix" : "" } ], "type" : "article-journal", "volume" : "8" }, "uris" : [ "http://www.mendeley.com/documents/?uuid=6cf3af9c-f715-4fd8-bd82-25c3d1243a69" ] } ], "mendeley" : { "formattedCitation" : "(Nangombe et al., 2018)", "plainTextFormattedCitation" : "(Nangombe et al., 2018)", "previouslyFormattedCitation" : "(Nangombe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Nangombe et al.,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nb-NO"/>
              </w:rPr>
              <w:t>.</w:t>
            </w:r>
          </w:p>
          <w:p w14:paraId="75B6F3FC" w14:textId="77777777" w:rsidR="00D376F0" w:rsidRPr="00D424AA" w:rsidRDefault="00D376F0" w:rsidP="00D424AA">
            <w:pPr>
              <w:spacing w:line="276" w:lineRule="auto"/>
              <w:rPr>
                <w:rFonts w:ascii="Times New Roman" w:hAnsi="Times New Roman" w:cs="Times New Roman"/>
                <w:color w:val="000000" w:themeColor="text1"/>
                <w:sz w:val="16"/>
                <w:szCs w:val="16"/>
                <w:lang w:val="nb-NO"/>
              </w:rPr>
            </w:pPr>
          </w:p>
          <w:p w14:paraId="06BB0CED" w14:textId="45D8416A" w:rsidR="00D376F0" w:rsidRPr="00031FB8" w:rsidRDefault="00D376F0" w:rsidP="00D424AA">
            <w:pPr>
              <w:spacing w:line="276" w:lineRule="auto"/>
              <w:rPr>
                <w:rFonts w:ascii="Times New Roman" w:hAnsi="Times New Roman" w:cs="Times New Roman"/>
                <w:color w:val="000000" w:themeColor="text1"/>
                <w:sz w:val="16"/>
                <w:szCs w:val="16"/>
                <w:lang w:val="nb-NO"/>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nb-NO"/>
              </w:rPr>
              <w: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mendeley" : { "formattedCitation" : "(Ma\u00fare et al., 2018)", "manualFormatting" : "Ma\u00fare et al. (2018)", "plainTextFormattedCitation" : "(Ma\u00fare et al., 2018)", "previouslyFormattedCitation" : "(Ma\u00fare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Maúre et al. (2018)</w:t>
            </w:r>
            <w:r w:rsidRPr="00D424AA">
              <w:rPr>
                <w:rFonts w:cs="Times New Roman"/>
                <w:color w:val="000000" w:themeColor="text1"/>
                <w:sz w:val="16"/>
                <w:szCs w:val="16"/>
                <w:lang w:val="en-GB"/>
              </w:rPr>
              <w:fldChar w:fldCharType="end"/>
            </w:r>
            <w:r w:rsidRPr="00031FB8">
              <w:rPr>
                <w:rFonts w:cs="Times New Roman"/>
                <w:noProof/>
                <w:color w:val="000000" w:themeColor="text1"/>
                <w:sz w:val="16"/>
                <w:szCs w:val="16"/>
                <w:lang w:val="nb-NO"/>
              </w:rPr>
              <w:t xml:space="preserve">: </w:t>
            </w:r>
            <w:r w:rsidRPr="00031FB8">
              <w:rPr>
                <w:rFonts w:cs="Times New Roman"/>
                <w:color w:val="000000" w:themeColor="text1"/>
                <w:sz w:val="16"/>
                <w:szCs w:val="16"/>
                <w:lang w:val="nb-NO"/>
              </w:rPr>
              <w:t xml:space="preserve">25 Cordex  AFR run ,CTL 1971-2000, RCP8.5, </w:t>
            </w:r>
          </w:p>
          <w:p w14:paraId="50EB95AC" w14:textId="77777777" w:rsidR="00D376F0" w:rsidRPr="00431AF4" w:rsidRDefault="00D376F0" w:rsidP="00D424AA">
            <w:pPr>
              <w:spacing w:line="276" w:lineRule="auto"/>
              <w:rPr>
                <w:rFonts w:ascii="Times New Roman" w:hAnsi="Times New Roman" w:cs="Times New Roman"/>
                <w:color w:val="000000" w:themeColor="text1"/>
                <w:sz w:val="16"/>
                <w:szCs w:val="16"/>
                <w:lang w:val="en-GB"/>
              </w:rPr>
            </w:pPr>
            <w:r w:rsidRPr="00431AF4">
              <w:rPr>
                <w:rFonts w:ascii="Times New Roman" w:hAnsi="Times New Roman" w:cs="Times New Roman"/>
                <w:color w:val="000000" w:themeColor="text1"/>
                <w:sz w:val="16"/>
                <w:szCs w:val="16"/>
                <w:lang w:val="en-GB"/>
              </w:rPr>
              <w:t>-Increase of CDD</w:t>
            </w:r>
          </w:p>
          <w:p w14:paraId="78D9BC73" w14:textId="77777777" w:rsidR="00D376F0" w:rsidRPr="00431AF4" w:rsidRDefault="00D376F0" w:rsidP="00D424AA">
            <w:pPr>
              <w:spacing w:line="276" w:lineRule="auto"/>
              <w:rPr>
                <w:rFonts w:ascii="Times New Roman" w:hAnsi="Times New Roman" w:cs="Times New Roman"/>
                <w:color w:val="000000" w:themeColor="text1"/>
                <w:sz w:val="16"/>
                <w:szCs w:val="16"/>
                <w:lang w:val="en-GB"/>
              </w:rPr>
            </w:pPr>
          </w:p>
          <w:p w14:paraId="541F873B" w14:textId="37291245" w:rsidR="00D376F0" w:rsidRPr="00841A35" w:rsidRDefault="00D376F0" w:rsidP="00D424AA">
            <w:pPr>
              <w:rPr>
                <w:rFonts w:ascii="Times New Roman" w:hAnsi="Times New Roman" w:cs="Times New Roman"/>
                <w:sz w:val="16"/>
                <w:szCs w:val="16"/>
                <w:lang w:val="en-GB"/>
              </w:rPr>
            </w:pPr>
            <w:r w:rsidRPr="00D424AA">
              <w:rPr>
                <w:rFonts w:ascii="Times New Roman" w:hAnsi="Times New Roman" w:cs="Times New Roman"/>
                <w:color w:val="000000" w:themeColor="text1"/>
                <w:sz w:val="16"/>
                <w:szCs w:val="16"/>
                <w:lang w:val="en-GB"/>
              </w:rPr>
              <w:t xml:space="preserve">Cordex AFR data,CTL 1971-2000, RCP8.5, </w:t>
            </w:r>
            <w:r w:rsidRPr="00D424AA">
              <w:rPr>
                <w:rFonts w:ascii="Times New Roman" w:hAnsi="Times New Roman" w:cs="Times New Roman"/>
                <w:sz w:val="16"/>
                <w:szCs w:val="16"/>
                <w:lang w:val="en-GB"/>
              </w:rPr>
              <w:t xml:space="preserve">pre-industrial reference period (1861-1890) </w:t>
            </w:r>
            <w:r w:rsidRPr="00D424AA">
              <w:rPr>
                <w:rFonts w:cs="Times New Roman"/>
                <w:sz w:val="16"/>
                <w:szCs w:val="16"/>
                <w:lang w:val="en-GB"/>
              </w:rPr>
              <w:fldChar w:fldCharType="begin" w:fldLock="1"/>
            </w:r>
            <w:r w:rsidR="00FF6231">
              <w:rPr>
                <w:rFonts w:ascii="Times New Roman" w:hAnsi="Times New Roman" w:cs="Times New Roman"/>
                <w:sz w:val="16"/>
                <w:szCs w:val="16"/>
                <w:lang w:val="en-GB"/>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mendeley" : { "formattedCitation" : "(Abiodun et al., 2019)", "plainTextFormattedCitation" : "(Abiodun et al., 2019)", "previouslyFormattedCitation" : "(Abiodun et al., 2019)"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Abiodun et al., 2019)</w:t>
            </w:r>
            <w:r w:rsidRPr="00D424AA">
              <w:rPr>
                <w:rFonts w:cs="Times New Roman"/>
                <w:sz w:val="16"/>
                <w:szCs w:val="16"/>
                <w:lang w:val="en-GB"/>
              </w:rPr>
              <w:fldChar w:fldCharType="end"/>
            </w:r>
          </w:p>
          <w:p w14:paraId="5893BB3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sz w:val="16"/>
                <w:szCs w:val="16"/>
                <w:lang w:val="en-GB"/>
              </w:rPr>
              <w:t xml:space="preserve">SPI non-significant drought frequency &amp; intensity increase </w:t>
            </w:r>
          </w:p>
        </w:tc>
        <w:tc>
          <w:tcPr>
            <w:tcW w:w="2977" w:type="dxa"/>
            <w:shd w:val="clear" w:color="auto" w:fill="FFB9A0"/>
            <w:tcMar>
              <w:top w:w="40" w:type="dxa"/>
              <w:left w:w="40" w:type="dxa"/>
              <w:bottom w:w="40" w:type="dxa"/>
              <w:right w:w="40" w:type="dxa"/>
            </w:tcMar>
          </w:tcPr>
          <w:p w14:paraId="36825CEA" w14:textId="1227178F"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color w:val="000000" w:themeColor="text1"/>
                <w:sz w:val="16"/>
                <w:szCs w:val="16"/>
                <w:lang w:val="en-GB"/>
              </w:rPr>
              <w:t>High confidence</w:t>
            </w:r>
            <w:r w:rsidRPr="00D424AA">
              <w:rPr>
                <w:rFonts w:ascii="Times New Roman" w:hAnsi="Times New Roman" w:cs="Times New Roman"/>
                <w:i/>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rease</w:t>
            </w:r>
            <w:r w:rsidRPr="00D424AA">
              <w:rPr>
                <w:rFonts w:ascii="Times New Roman" w:hAnsi="Times New Roman" w:cs="Times New Roman"/>
                <w:color w:val="000000" w:themeColor="text1"/>
                <w:sz w:val="16"/>
                <w:szCs w:val="16"/>
                <w:lang w:val="en-GB"/>
              </w:rPr>
              <w:t xml:space="preserve"> in meteorological drought based on (CDD,DF,NDD) </w:t>
            </w:r>
            <w:r w:rsidRPr="00D424AA">
              <w:rPr>
                <w:rFonts w:cs="Times New Roman"/>
                <w:color w:val="000000" w:themeColor="text1"/>
                <w:sz w:val="16"/>
                <w:szCs w:val="16"/>
                <w:lang w:val="en-GB"/>
              </w:rPr>
              <w:fldChar w:fldCharType="begin" w:fldLock="1"/>
            </w:r>
            <w:r w:rsidR="00FC4C2D">
              <w:rPr>
                <w:rFonts w:ascii="Times New Roman" w:hAnsi="Times New Roman" w:cs="Times New Roman"/>
                <w:color w:val="000000" w:themeColor="text1"/>
                <w:sz w:val="16"/>
                <w:szCs w:val="16"/>
                <w:lang w:val="en-GB"/>
              </w:rPr>
              <w: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Ma\u00fare et al., 2018; Coppola et al., 2021b)", "plainTextFormattedCitation" : "(Ma\u00fare et al., 2018; Coppola et al., 2021b)", "previouslyFormattedCitation" : "(Ma\u00fare et al., 2018;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Maúre et al., 2018; Coppola et al., 2021b)</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Chapter 11 Supplementary Material (11.SM)) and SPI </w:t>
            </w:r>
            <w:commentRangeStart w:id="4347"/>
            <w:r w:rsidRPr="00D424AA">
              <w:rPr>
                <w:rFonts w:cs="Times New Roman"/>
                <w:color w:val="000000" w:themeColor="text1"/>
                <w:sz w:val="16"/>
                <w:szCs w:val="16"/>
                <w:lang w:val="en-GB"/>
              </w:rPr>
              <w:fldChar w:fldCharType="begin" w:fldLock="1"/>
            </w:r>
            <w:ins w:id="4348" w:author="Robin Matthews" w:date="2021-07-14T12:28:00Z">
              <w:r w:rsidR="00FC4A87">
                <w:rPr>
                  <w:rFonts w:ascii="Times New Roman" w:hAnsi="Times New Roman" w:cs="Times New Roman"/>
                  <w:color w:val="000000" w:themeColor="text1"/>
                  <w:sz w:val="16"/>
                  <w:szCs w:val="16"/>
                  <w:lang w:val="en-GB" w:eastAsia="fr-FR"/>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Abiodun et al., 2019; Xu et al., 2019a)", "manualFormatting" : "(Abiodun et al., 2019; L. Xu et al., 2019)", "plainTextFormattedCitation" : "(Abiodun et al., 2019; Xu et al., 2019a)", "previouslyFormattedCitation" : "(Abiodun et al., 2019; Xu et al., 2019a)" }, "properties" : { "noteIndex" : 0 }, "schema" : "https://github.com/citation-style-language/schema/raw/master/csl-citation.json" }</w:instrText>
              </w:r>
            </w:ins>
            <w:del w:id="4349" w:author="Robin Matthews" w:date="2021-07-14T12:28:00Z">
              <w:r w:rsidR="00FF6231" w:rsidDel="00FC4A87">
                <w:rPr>
                  <w:rFonts w:ascii="Times New Roman" w:hAnsi="Times New Roman" w:cs="Times New Roman"/>
                  <w:color w:val="000000" w:themeColor="text1"/>
                  <w:sz w:val="16"/>
                  <w:szCs w:val="16"/>
                  <w:lang w:val="en-GB" w:eastAsia="fr-FR"/>
                </w:rPr>
                <w:del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Abiodun et al., 2019; Xu et al., 2019a)", "plainTextFormattedCitation" : "(Abiodun et al., 2019; Xu et al., 2019a)", "previouslyFormattedCitation" : "(Abiodun et al., 2019;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 xml:space="preserve">(Abiodun et al., 2019; </w:t>
            </w:r>
            <w:del w:id="4350" w:author="Robin Matthews" w:date="2021-07-14T12:28:00Z">
              <w:r w:rsidR="00A26296" w:rsidDel="00FC4A87">
                <w:rPr>
                  <w:rFonts w:ascii="Times New Roman" w:hAnsi="Times New Roman" w:cs="Times New Roman"/>
                  <w:noProof/>
                  <w:color w:val="000000" w:themeColor="text1"/>
                  <w:sz w:val="16"/>
                  <w:szCs w:val="16"/>
                  <w:lang w:val="en-GB" w:eastAsia="fr-FR"/>
                </w:rPr>
                <w:delText>Xu et al., 2019a</w:delText>
              </w:r>
            </w:del>
            <w:ins w:id="4351" w:author="Robin Matthews" w:date="2021-07-14T12:28:00Z">
              <w:r w:rsidR="00FC4A87">
                <w:rPr>
                  <w:rFonts w:ascii="Times New Roman" w:hAnsi="Times New Roman" w:cs="Times New Roman"/>
                  <w:noProof/>
                  <w:color w:val="000000" w:themeColor="text1"/>
                  <w:sz w:val="16"/>
                  <w:szCs w:val="16"/>
                  <w:lang w:val="en-GB" w:eastAsia="fr-FR"/>
                </w:rPr>
                <w:t>L. Xu et al., 2019</w:t>
              </w:r>
            </w:ins>
            <w:r w:rsidR="00A26296">
              <w:rPr>
                <w:rFonts w:ascii="Times New Roman" w:hAnsi="Times New Roman" w:cs="Times New Roman"/>
                <w:noProof/>
                <w:color w:val="000000" w:themeColor="text1"/>
                <w:sz w:val="16"/>
                <w:szCs w:val="16"/>
                <w:lang w:val="en-GB" w:eastAsia="fr-FR"/>
              </w:rPr>
              <w:t>)</w:t>
            </w:r>
            <w:r w:rsidRPr="00D424AA">
              <w:rPr>
                <w:rFonts w:cs="Times New Roman"/>
                <w:color w:val="000000" w:themeColor="text1"/>
                <w:sz w:val="16"/>
                <w:szCs w:val="16"/>
                <w:lang w:val="en-GB"/>
              </w:rPr>
              <w:fldChar w:fldCharType="end"/>
            </w:r>
            <w:commentRangeEnd w:id="4347"/>
            <w:r w:rsidR="00A26296">
              <w:rPr>
                <w:rStyle w:val="Marquedecommentaire"/>
                <w:rFonts w:ascii="Times New Roman" w:hAnsi="Times New Roman" w:cstheme="minorBidi"/>
                <w:lang w:val="fr-FR" w:eastAsia="fr-FR"/>
              </w:rPr>
              <w:commentReference w:id="4347"/>
            </w:r>
            <w:r w:rsidRPr="00841A35">
              <w:rPr>
                <w:rFonts w:ascii="Times New Roman" w:hAnsi="Times New Roman" w:cs="Times New Roman"/>
                <w:color w:val="000000" w:themeColor="text1"/>
                <w:sz w:val="16"/>
                <w:szCs w:val="16"/>
                <w:lang w:val="en-GB" w:eastAsia="fr-FR"/>
              </w:rPr>
              <w:t xml:space="preserve"> both compar</w:t>
            </w:r>
            <w:r w:rsidRPr="00D424AA">
              <w:rPr>
                <w:rFonts w:ascii="Times New Roman" w:hAnsi="Times New Roman" w:cs="Times New Roman"/>
                <w:color w:val="000000" w:themeColor="text1"/>
                <w:sz w:val="16"/>
                <w:szCs w:val="16"/>
                <w:lang w:val="en-GB" w:eastAsia="fr-FR"/>
              </w:rPr>
              <w:t>ed to recent past and pre-industrial period.</w:t>
            </w:r>
          </w:p>
          <w:p w14:paraId="4233435E"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43AC3621" w14:textId="58776CC4"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88/1748-9326/aab190",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d" : { "date-parts" : [ [ "2018", "6", "1" ] ] }, "title" : "The southern African climate under 1.5 \u00b0C and 2 \u00b0C of global warming as simulated by CORDEX regional climate models", "translator" : [ { "dropping-particle" : "", "family" : "S594", "given" : "", "non-dropping-particle" : "", "parse-names" : false, "suffix" : "" } ], "type" : "article-journal" }, "uris" : [ "http://www.mendeley.com/documents/?uuid=240a60b1-01ac-4199-84ee-6b61ff8d5dd7" ] } ], "mendeley" : { "formattedCitation" : "(Ma\u00fare et al., 2018)", "manualFormatting" : "Ma\u00fare et al. (2018)", "plainTextFormattedCitation" : "(Ma\u00fare et al., 2018)", "previouslyFormattedCitation" : "(Ma\u00fare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Maúre et al. (2018)</w:t>
            </w:r>
            <w:r w:rsidRPr="00D424AA">
              <w:rPr>
                <w:rFonts w:cs="Times New Roman"/>
                <w:color w:val="000000" w:themeColor="text1"/>
                <w:sz w:val="16"/>
                <w:szCs w:val="16"/>
                <w:lang w:val="en-GB"/>
              </w:rPr>
              <w:fldChar w:fldCharType="end"/>
            </w:r>
            <w:r w:rsidRPr="00841A35">
              <w:rPr>
                <w:rFonts w:ascii="Times New Roman" w:hAnsi="Times New Roman" w:cs="Times New Roman"/>
                <w:noProof/>
                <w:color w:val="000000" w:themeColor="text1"/>
                <w:sz w:val="16"/>
                <w:szCs w:val="16"/>
                <w:lang w:val="en-GB"/>
              </w:rPr>
              <w:t xml:space="preserve">: 25 </w:t>
            </w:r>
            <w:r w:rsidRPr="00D424AA">
              <w:rPr>
                <w:rFonts w:ascii="Times New Roman" w:hAnsi="Times New Roman" w:cs="Times New Roman"/>
                <w:color w:val="000000" w:themeColor="text1"/>
                <w:sz w:val="16"/>
                <w:szCs w:val="16"/>
                <w:lang w:val="en-GB"/>
              </w:rPr>
              <w:t>Cordex AFR run ,CTL 1971-2000, RCP8.5: Increase of CDD</w:t>
            </w:r>
          </w:p>
          <w:p w14:paraId="40A566AE"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2461011F" w14:textId="753DB76E" w:rsidR="00D376F0" w:rsidRPr="00D424AA" w:rsidRDefault="00D376F0" w:rsidP="00D424AA">
            <w:pPr>
              <w:spacing w:line="276" w:lineRule="auto"/>
              <w:rPr>
                <w:rFonts w:ascii="Times New Roman" w:hAnsi="Times New Roman" w:cs="Times New Roman"/>
                <w:noProof/>
                <w:color w:val="000000" w:themeColor="text1"/>
                <w:sz w:val="16"/>
                <w:szCs w:val="16"/>
                <w:lang w:val="en-GB"/>
              </w:rPr>
            </w:pPr>
            <w:r w:rsidRPr="00D424AA">
              <w:rPr>
                <w:rFonts w:cs="Times New Roman"/>
                <w:color w:val="000000" w:themeColor="text1"/>
                <w:sz w:val="16"/>
                <w:szCs w:val="16"/>
                <w:lang w:val="en-GB"/>
              </w:rPr>
              <w:fldChar w:fldCharType="begin" w:fldLock="1"/>
            </w:r>
            <w:r w:rsidR="00FC4C2D">
              <w:rPr>
                <w:rFonts w:ascii="Times New Roman" w:hAnsi="Times New Roman" w:cs="Times New Roman"/>
                <w:color w:val="000000" w:themeColor="text1"/>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ppola et al., 2021b)</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2041-2060)/1995-2014, rcp 8.5, CMIP5-CORDEX-CMIP6: In</w:t>
            </w:r>
            <w:r w:rsidRPr="00D424AA">
              <w:rPr>
                <w:rFonts w:ascii="Times New Roman" w:hAnsi="Times New Roman" w:cs="Times New Roman"/>
                <w:color w:val="000000" w:themeColor="text1"/>
                <w:sz w:val="16"/>
                <w:szCs w:val="16"/>
                <w:lang w:val="en-GB"/>
              </w:rPr>
              <w:t>crease in DF (drought frequency) and  NDD (number of dry days )</w:t>
            </w:r>
          </w:p>
          <w:p w14:paraId="3874C8EB" w14:textId="77777777" w:rsidR="00D376F0" w:rsidRPr="00D424AA" w:rsidRDefault="00D376F0" w:rsidP="00D424AA">
            <w:pPr>
              <w:rPr>
                <w:rFonts w:ascii="Times New Roman" w:hAnsi="Times New Roman" w:cs="Times New Roman"/>
                <w:noProof/>
                <w:color w:val="000000" w:themeColor="text1"/>
                <w:sz w:val="16"/>
                <w:szCs w:val="16"/>
                <w:lang w:val="en-GB"/>
              </w:rPr>
            </w:pPr>
          </w:p>
          <w:p w14:paraId="734CC439" w14:textId="783480DE" w:rsidR="00D376F0" w:rsidRPr="00D424AA" w:rsidRDefault="00D376F0" w:rsidP="00D424AA">
            <w:pPr>
              <w:rPr>
                <w:rFonts w:ascii="Times New Roman" w:hAnsi="Times New Roman" w:cs="Times New Roman"/>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mendeley" : { "formattedCitation" : "(Abiodun et al., 2019)", "manualFormatting" : "Abiodun et al. (2019)", "plainTextFormattedCitation" : "(Abiodun et al., 2019)", "previouslyFormattedCitation" : "(Abiodun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Abiodun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Cordex AFR data,CTL 1971-2000, RCP8.5, </w:t>
            </w:r>
            <w:r w:rsidRPr="00D424AA">
              <w:rPr>
                <w:rFonts w:ascii="Times New Roman" w:hAnsi="Times New Roman" w:cs="Times New Roman"/>
                <w:sz w:val="16"/>
                <w:szCs w:val="16"/>
                <w:lang w:val="en-GB" w:eastAsia="fr-FR"/>
              </w:rPr>
              <w:t>pre-industrial reference period (1861-1890): increase in SPI-based meteorological drought frequency and intensity.</w:t>
            </w:r>
          </w:p>
          <w:p w14:paraId="6310AB47" w14:textId="77777777" w:rsidR="00D376F0" w:rsidRPr="00D424AA" w:rsidRDefault="00D376F0" w:rsidP="00D424AA">
            <w:pPr>
              <w:spacing w:line="276" w:lineRule="auto"/>
              <w:rPr>
                <w:rFonts w:ascii="Times New Roman" w:hAnsi="Times New Roman" w:cs="Times New Roman"/>
                <w:sz w:val="16"/>
                <w:szCs w:val="16"/>
                <w:lang w:val="en-GB"/>
              </w:rPr>
            </w:pPr>
          </w:p>
          <w:commentRangeStart w:id="4352"/>
          <w:p w14:paraId="1187A447" w14:textId="38C12AF3" w:rsidR="00D376F0" w:rsidRPr="00D424AA" w:rsidRDefault="00D376F0" w:rsidP="00D424AA">
            <w:pPr>
              <w:spacing w:line="276" w:lineRule="auto"/>
              <w:rPr>
                <w:rFonts w:ascii="Times New Roman" w:hAnsi="Times New Roman" w:cs="Times New Roman"/>
                <w:sz w:val="16"/>
                <w:szCs w:val="16"/>
                <w:lang w:val="en-GB"/>
              </w:rPr>
            </w:pPr>
            <w:r w:rsidRPr="00D424AA">
              <w:rPr>
                <w:rFonts w:cs="Times New Roman"/>
                <w:sz w:val="16"/>
                <w:szCs w:val="16"/>
                <w:lang w:val="en-GB"/>
              </w:rPr>
              <w:fldChar w:fldCharType="begin" w:fldLock="1"/>
            </w:r>
            <w:ins w:id="4353" w:author="Robin Matthews" w:date="2021-07-14T17:16:00Z">
              <w:r w:rsidR="00A5076B">
                <w:rPr>
                  <w:rFonts w:ascii="Times New Roman" w:hAnsi="Times New Roman" w:cs="Times New Roman"/>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4354" w:author="Robin Matthews" w:date="2021-07-14T17:16:00Z">
              <w:r w:rsidR="00FF6231" w:rsidDel="00A5076B">
                <w:rPr>
                  <w:rFonts w:ascii="Times New Roman" w:hAnsi="Times New Roman" w:cs="Times New Roman"/>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Xu et al. (2019)", "plainTextFormattedCitation" : "(Xu et al., 2019a)", "previouslyFormattedCitation" : "(Xu et al., 2019a)" }, "properties" : { "noteIndex" : 0 }, "schema" : "https://github.com/citation-style-language/schema/raw/master/csl-citation.json" }</w:delInstrText>
              </w:r>
            </w:del>
            <w:r w:rsidRPr="00D424AA">
              <w:rPr>
                <w:rFonts w:cs="Times New Roman"/>
                <w:sz w:val="16"/>
                <w:szCs w:val="16"/>
                <w:lang w:val="en-GB"/>
              </w:rPr>
              <w:fldChar w:fldCharType="separate"/>
            </w:r>
            <w:del w:id="4355" w:author="Robin Matthews" w:date="2021-07-14T17:16:00Z">
              <w:r w:rsidR="00A26296" w:rsidDel="00A5076B">
                <w:rPr>
                  <w:rFonts w:ascii="Times New Roman" w:hAnsi="Times New Roman" w:cs="Times New Roman"/>
                  <w:noProof/>
                  <w:sz w:val="16"/>
                  <w:szCs w:val="16"/>
                  <w:lang w:val="en-GB"/>
                </w:rPr>
                <w:delText>X</w:delText>
              </w:r>
            </w:del>
            <w:ins w:id="4356" w:author="Robin Matthews" w:date="2021-07-14T17:16:00Z">
              <w:r w:rsidR="00A5076B">
                <w:rPr>
                  <w:rFonts w:ascii="Times New Roman" w:hAnsi="Times New Roman" w:cs="Times New Roman"/>
                  <w:noProof/>
                  <w:sz w:val="16"/>
                  <w:szCs w:val="16"/>
                  <w:lang w:val="en-GB"/>
                </w:rPr>
                <w:t>L. X</w:t>
              </w:r>
            </w:ins>
            <w:r w:rsidR="00A26296">
              <w:rPr>
                <w:rFonts w:ascii="Times New Roman" w:hAnsi="Times New Roman" w:cs="Times New Roman"/>
                <w:noProof/>
                <w:sz w:val="16"/>
                <w:szCs w:val="16"/>
                <w:lang w:val="en-GB"/>
              </w:rPr>
              <w:t>u et al. (2019)</w:t>
            </w:r>
            <w:r w:rsidRPr="00D424AA">
              <w:rPr>
                <w:rFonts w:cs="Times New Roman"/>
                <w:sz w:val="16"/>
                <w:szCs w:val="16"/>
                <w:lang w:val="en-GB"/>
              </w:rPr>
              <w:fldChar w:fldCharType="end"/>
            </w:r>
            <w:commentRangeEnd w:id="4352"/>
            <w:r w:rsidR="00A26296">
              <w:rPr>
                <w:rStyle w:val="Marquedecommentaire"/>
                <w:rFonts w:ascii="Times New Roman" w:hAnsi="Times New Roman" w:cstheme="minorBidi"/>
                <w:lang w:val="fr-FR" w:eastAsia="fr-FR"/>
              </w:rPr>
              <w:commentReference w:id="4352"/>
            </w:r>
            <w:r w:rsidRPr="00841A35">
              <w:rPr>
                <w:rFonts w:ascii="Times New Roman" w:hAnsi="Times New Roman" w:cs="Times New Roman"/>
                <w:sz w:val="16"/>
                <w:szCs w:val="16"/>
                <w:lang w:val="en-GB" w:eastAsia="fr-FR"/>
              </w:rPr>
              <w:t>: Drying in SPI at 2°C compared to 1970-2000 conditions.</w:t>
            </w:r>
          </w:p>
          <w:p w14:paraId="1BB5F756" w14:textId="77777777" w:rsidR="00D376F0" w:rsidRPr="00D424AA" w:rsidRDefault="00D376F0" w:rsidP="00D424AA">
            <w:pPr>
              <w:spacing w:line="276" w:lineRule="auto"/>
              <w:rPr>
                <w:rFonts w:ascii="Times New Roman" w:hAnsi="Times New Roman" w:cs="Times New Roman"/>
                <w:sz w:val="16"/>
                <w:szCs w:val="16"/>
                <w:lang w:val="en-GB"/>
              </w:rPr>
            </w:pPr>
          </w:p>
          <w:p w14:paraId="2EDE52EB"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221FCF73"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tc>
        <w:tc>
          <w:tcPr>
            <w:tcW w:w="2836" w:type="dxa"/>
            <w:shd w:val="clear" w:color="auto" w:fill="FD9694"/>
            <w:tcMar>
              <w:top w:w="40" w:type="dxa"/>
              <w:left w:w="40" w:type="dxa"/>
              <w:bottom w:w="40" w:type="dxa"/>
              <w:right w:w="40" w:type="dxa"/>
            </w:tcMar>
          </w:tcPr>
          <w:p w14:paraId="39662C98" w14:textId="51480C1F" w:rsidR="00D376F0" w:rsidRPr="00D74FF3" w:rsidRDefault="00D376F0" w:rsidP="00D424AA">
            <w:pPr>
              <w:spacing w:line="276" w:lineRule="auto"/>
              <w:rPr>
                <w:rFonts w:ascii="Times New Roman" w:hAnsi="Times New Roman" w:cs="Times New Roman"/>
                <w:color w:val="000000" w:themeColor="text1"/>
                <w:sz w:val="16"/>
                <w:szCs w:val="16"/>
                <w:lang w:val="fr-FR"/>
              </w:rPr>
            </w:pPr>
            <w:r w:rsidRPr="00D424AA">
              <w:rPr>
                <w:rFonts w:ascii="Times New Roman" w:hAnsi="Times New Roman" w:cs="Times New Roman"/>
                <w:b/>
                <w:bCs/>
                <w:i/>
                <w:iCs/>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rease</w:t>
            </w:r>
            <w:r w:rsidRPr="00D424AA">
              <w:rPr>
                <w:rFonts w:ascii="Times New Roman" w:hAnsi="Times New Roman" w:cs="Times New Roman"/>
                <w:color w:val="000000" w:themeColor="text1"/>
                <w:sz w:val="16"/>
                <w:szCs w:val="16"/>
                <w:lang w:val="en-GB"/>
              </w:rPr>
              <w:t xml:space="preserve"> in meteorological drought (CDD amd SPI) </w:t>
            </w:r>
            <w:r w:rsidRPr="00D424AA">
              <w:rPr>
                <w:rFonts w:cs="Times New Roman"/>
                <w:color w:val="000000" w:themeColor="text1"/>
                <w:sz w:val="16"/>
                <w:szCs w:val="16"/>
                <w:lang w:val="en-GB"/>
              </w:rPr>
              <w:fldChar w:fldCharType="begin" w:fldLock="1"/>
            </w:r>
            <w:r w:rsidR="00FC4C2D">
              <w:rPr>
                <w:rFonts w:ascii="Times New Roman" w:hAnsi="Times New Roman"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3",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4",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4",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5",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5",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6",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6",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id" : "ITEM-7",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7",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Sillmann et al., 2013b; Giorgi et al., 2014; Touma et al., 2015; Pinto et al., 2016; Dosio et al., 2019; Spinoni et al., 2020; Coppola et al., 2021b)", "plainTextFormattedCitation" : "(Sillmann et al., 2013b; Giorgi et al., 2014; Touma et al., 2015; Pinto et al., 2016; Dosio et al., 2019; Spinoni et al., 2020; Coppola et al., 2021b)", "previouslyFormattedCitation" : "(Sillmann et al., 2013b; Giorgi et al., 2014; Touma et al., 2015; Pinto et al., 2016; Dosio et al., 2019;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fr-FR"/>
              </w:rPr>
              <w:t>(Sillmann et al., 2013b; Giorgi et al., 2014; Touma et al., 2015; Pinto et al., 2016; Dosio et al., 2019; Spinoni et al., 2020; Coppola et al., 2021b)</w:t>
            </w:r>
            <w:r w:rsidRPr="00D424AA">
              <w:rPr>
                <w:rFonts w:cs="Times New Roman"/>
                <w:color w:val="000000" w:themeColor="text1"/>
                <w:sz w:val="16"/>
                <w:szCs w:val="16"/>
                <w:lang w:val="en-GB"/>
              </w:rPr>
              <w:fldChar w:fldCharType="end"/>
            </w:r>
            <w:r w:rsidRPr="00D74FF3">
              <w:rPr>
                <w:rFonts w:ascii="Times New Roman" w:hAnsi="Times New Roman" w:cs="Times New Roman"/>
                <w:color w:val="000000" w:themeColor="text1"/>
                <w:sz w:val="16"/>
                <w:szCs w:val="16"/>
                <w:lang w:val="fr-FR" w:eastAsia="fr-FR"/>
              </w:rPr>
              <w:t>(Chapter 11 Supplementary Material (11.SM))</w:t>
            </w:r>
          </w:p>
          <w:p w14:paraId="1FC99771" w14:textId="029BC4A0"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74FF3">
              <w:rPr>
                <w:rFonts w:ascii="Times New Roman" w:hAnsi="Times New Roman" w:cs="Times New Roman"/>
                <w:color w:val="000000" w:themeColor="text1"/>
                <w:sz w:val="16"/>
                <w:szCs w:val="16"/>
                <w:lang w:val="fr-FR"/>
              </w:rPr>
              <w:t xml:space="preserve">Using Cordex, CTL :1981-2010,RCP 8.5, 2071-2100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fr-FR"/>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w:instrText>
            </w:r>
            <w:r w:rsidR="00FF6231" w:rsidRPr="006A2665">
              <w:rPr>
                <w:rFonts w:ascii="Times New Roman" w:hAnsi="Times New Roman" w:cs="Times New Roman"/>
                <w:color w:val="000000" w:themeColor="text1"/>
                <w:sz w:val="16"/>
                <w:szCs w:val="16"/>
                <w:lang w:val="en-GB"/>
              </w:rPr>
              <w:instrText>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Spinoni et al., 2020)</w:t>
            </w:r>
            <w:r w:rsidRPr="00D424AA">
              <w:rPr>
                <w:rFonts w:cs="Times New Roman"/>
                <w:color w:val="000000" w:themeColor="text1"/>
                <w:sz w:val="16"/>
                <w:szCs w:val="16"/>
                <w:lang w:val="en-GB"/>
              </w:rPr>
              <w:fldChar w:fldCharType="end"/>
            </w:r>
          </w:p>
          <w:p w14:paraId="13C383D3"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Robust increase of drought frequency and severity (SPI-12,SPEI-12)</w:t>
            </w:r>
          </w:p>
          <w:p w14:paraId="4EA4EADA"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27D285B0" w14:textId="3219F7A1"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Based on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Giorgi et al. (2014)</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5GCM/1RCM, CTL: 1976-2005, rcp 8.5, 2071-2100:</w:t>
            </w:r>
          </w:p>
          <w:p w14:paraId="525F7845"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of CDD</w:t>
            </w:r>
          </w:p>
          <w:p w14:paraId="3395C5E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commentRangeStart w:id="4357"/>
          <w:p w14:paraId="13D64321" w14:textId="41279675"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manualFormatting" : "Sillmann et al. (2013b)", "plainTextFormattedCitation" : "(Sillmann et al., 2013b)", "previouslyFormattedCitation" : "(Sillmann et al., 2013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del w:id="4358" w:author="Robin Matthews" w:date="2021-07-14T13:44:00Z">
              <w:r w:rsidR="00A26296" w:rsidDel="00F90115">
                <w:rPr>
                  <w:rFonts w:ascii="Times New Roman" w:hAnsi="Times New Roman" w:cs="Times New Roman"/>
                  <w:noProof/>
                  <w:color w:val="000000" w:themeColor="text1"/>
                  <w:sz w:val="16"/>
                  <w:szCs w:val="16"/>
                  <w:lang w:val="en-GB"/>
                </w:rPr>
                <w:delText>Sillmann et al. (2013)</w:delText>
              </w:r>
            </w:del>
            <w:ins w:id="4359" w:author="Robin Matthews" w:date="2021-07-14T13:44:00Z">
              <w:r w:rsidR="00F90115">
                <w:rPr>
                  <w:rFonts w:ascii="Times New Roman" w:hAnsi="Times New Roman" w:cs="Times New Roman"/>
                  <w:noProof/>
                  <w:color w:val="000000" w:themeColor="text1"/>
                  <w:sz w:val="16"/>
                  <w:szCs w:val="16"/>
                  <w:lang w:val="en-GB"/>
                </w:rPr>
                <w:t>Sillmann et al. (2013b)</w:t>
              </w:r>
            </w:ins>
            <w:r w:rsidRPr="00D424AA">
              <w:rPr>
                <w:rFonts w:cs="Times New Roman"/>
                <w:color w:val="000000" w:themeColor="text1"/>
                <w:sz w:val="16"/>
                <w:szCs w:val="16"/>
                <w:lang w:val="en-GB"/>
              </w:rPr>
              <w:fldChar w:fldCharType="end"/>
            </w:r>
            <w:commentRangeEnd w:id="4357"/>
            <w:r w:rsidR="00A26296">
              <w:rPr>
                <w:rStyle w:val="Marquedecommentaire"/>
                <w:rFonts w:ascii="Times New Roman" w:hAnsi="Times New Roman" w:cstheme="minorBidi"/>
                <w:lang w:val="fr-FR" w:eastAsia="fr-FR"/>
              </w:rPr>
              <w:commentReference w:id="4357"/>
            </w:r>
            <w:r w:rsidRPr="00841A35">
              <w:rPr>
                <w:rFonts w:ascii="Times New Roman" w:hAnsi="Times New Roman" w:cs="Times New Roman"/>
                <w:color w:val="000000" w:themeColor="text1"/>
                <w:sz w:val="16"/>
                <w:szCs w:val="16"/>
                <w:lang w:val="en-GB"/>
              </w:rPr>
              <w:t>, (2081-2100)/1981-2000, rcp8.5, CMIP3-CMIP5</w:t>
            </w:r>
          </w:p>
          <w:p w14:paraId="1DDA0768"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of CDD</w:t>
            </w:r>
          </w:p>
          <w:p w14:paraId="505AE005"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49510558" w14:textId="7E93758B" w:rsidR="00D376F0" w:rsidRPr="00D424AA" w:rsidRDefault="00D376F0" w:rsidP="00D424AA">
            <w:pPr>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C4C2D">
              <w:rPr>
                <w:rFonts w:ascii="Times New Roman" w:hAnsi="Times New Roman" w:cs="Times New Roman"/>
                <w:color w:val="000000" w:themeColor="text1"/>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ppola et al., 2021b)</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2080-2099)/1995-2014, rcp 8.5, CMIP5-CORDEX-CMIP6</w:t>
            </w:r>
          </w:p>
          <w:p w14:paraId="4446DF87"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in  DF (drought frequency) and  NDD (number of dry days )</w:t>
            </w:r>
          </w:p>
          <w:p w14:paraId="6DFA20B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2FC63B84" w14:textId="0753774B" w:rsidR="00D376F0" w:rsidRPr="00D707C3"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sidRPr="00D707C3">
              <w:rPr>
                <w:rFonts w:ascii="Times New Roman" w:hAnsi="Times New Roman" w:cs="Times New Roman"/>
                <w:color w:val="000000" w:themeColor="text1"/>
                <w:sz w:val="16"/>
                <w:szCs w:val="16"/>
                <w:lang w:val="en-GB"/>
              </w:rPr>
              <w: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osio et al. (2019)</w:t>
            </w:r>
            <w:r w:rsidRPr="00D424AA">
              <w:rPr>
                <w:rFonts w:cs="Times New Roman"/>
                <w:color w:val="000000" w:themeColor="text1"/>
                <w:sz w:val="16"/>
                <w:szCs w:val="16"/>
                <w:lang w:val="en-GB"/>
              </w:rPr>
              <w:fldChar w:fldCharType="end"/>
            </w:r>
            <w:r w:rsidRPr="00D707C3">
              <w:rPr>
                <w:rFonts w:ascii="Times New Roman" w:hAnsi="Times New Roman" w:cs="Times New Roman"/>
                <w:color w:val="000000" w:themeColor="text1"/>
                <w:sz w:val="16"/>
                <w:szCs w:val="16"/>
                <w:lang w:val="en-GB"/>
              </w:rPr>
              <w:t>, (2070-2099/1981-2010), rcp 8.5, 23 RCM</w:t>
            </w:r>
          </w:p>
          <w:p w14:paraId="62E5F66A"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in CDD</w:t>
            </w:r>
          </w:p>
          <w:p w14:paraId="2B2B3AF1"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348101C0" w14:textId="29AD2092" w:rsidR="00D376F0" w:rsidRPr="00D424AA" w:rsidRDefault="00D376F0" w:rsidP="00D424AA">
            <w:pPr>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lastRenderedPageBreak/>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1",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mendeley" : { "formattedCitation" : "(Pinto et al., 2016)", "manualFormatting" : "Pinto et al. (2016)", "plainTextFormattedCitation" : "(Pinto et al., 2016)", "previouslyFormattedCitation" : "(Pinto et al., 2016)"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Pinto et al. (2016)</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2069-2098/1976-2005), rcp 8.5,4 GCM/2RCM: Increase in CDD</w:t>
            </w:r>
          </w:p>
        </w:tc>
      </w:tr>
      <w:tr w:rsidR="00D376F0" w:rsidRPr="00F1665C" w14:paraId="607244BD" w14:textId="77777777" w:rsidTr="00723657">
        <w:trPr>
          <w:trHeight w:val="813"/>
        </w:trPr>
        <w:tc>
          <w:tcPr>
            <w:tcW w:w="896" w:type="dxa"/>
            <w:vMerge/>
          </w:tcPr>
          <w:p w14:paraId="58A18F8A"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490C95DF"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GR</w:t>
            </w:r>
          </w:p>
          <w:p w14:paraId="02DE65B4"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COL</w:t>
            </w:r>
          </w:p>
        </w:tc>
        <w:tc>
          <w:tcPr>
            <w:tcW w:w="1987" w:type="dxa"/>
            <w:tcBorders>
              <w:bottom w:val="single" w:sz="4" w:space="0" w:color="auto"/>
            </w:tcBorders>
            <w:shd w:val="clear" w:color="auto" w:fill="FFE4D8"/>
          </w:tcPr>
          <w:p w14:paraId="28F06E21" w14:textId="03AC2CD1"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color w:val="000000" w:themeColor="text1"/>
                <w:sz w:val="16"/>
                <w:szCs w:val="16"/>
                <w:lang w:val="en-GB"/>
              </w:rPr>
              <w:t>Medium confidence</w:t>
            </w:r>
            <w:r w:rsidRPr="00D424AA">
              <w:rPr>
                <w:rFonts w:ascii="Times New Roman" w:hAnsi="Times New Roman" w:cs="Times New Roman"/>
                <w:iCs/>
                <w:color w:val="000000" w:themeColor="text1"/>
                <w:sz w:val="16"/>
                <w:szCs w:val="16"/>
                <w:lang w:val="en-GB"/>
              </w:rPr>
              <w:t xml:space="preserve"> </w:t>
            </w:r>
            <w:r w:rsidRPr="00D424AA">
              <w:rPr>
                <w:rFonts w:ascii="Times New Roman" w:hAnsi="Times New Roman" w:cs="Times New Roman"/>
                <w:b/>
                <w:bCs/>
                <w:iCs/>
                <w:color w:val="000000" w:themeColor="text1"/>
                <w:sz w:val="16"/>
                <w:szCs w:val="16"/>
                <w:lang w:val="en-GB"/>
              </w:rPr>
              <w:t>Increase</w:t>
            </w:r>
            <w:r w:rsidRPr="00D424AA">
              <w:rPr>
                <w:rFonts w:ascii="Times New Roman" w:hAnsi="Times New Roman" w:cs="Times New Roman"/>
                <w:iCs/>
                <w:color w:val="000000" w:themeColor="text1"/>
                <w:sz w:val="16"/>
                <w:szCs w:val="16"/>
                <w:lang w:val="en-GB"/>
              </w:rPr>
              <w:t xml:space="preserve">, based on water-balances estimates, PDSI and SPEI-PM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3",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4",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4",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Greve et al., 2014; Dai and Zhao, 2017; Spinoni et al., 2019; Padrón et al., 2020)</w:t>
            </w:r>
            <w:r w:rsidRPr="00D424AA">
              <w:rPr>
                <w:rFonts w:cs="Times New Roman"/>
                <w:iCs/>
                <w:color w:val="000000" w:themeColor="text1"/>
                <w:sz w:val="16"/>
                <w:szCs w:val="16"/>
                <w:lang w:val="en-GB"/>
              </w:rPr>
              <w:fldChar w:fldCharType="end"/>
            </w:r>
          </w:p>
        </w:tc>
        <w:tc>
          <w:tcPr>
            <w:tcW w:w="2125" w:type="dxa"/>
            <w:tcBorders>
              <w:bottom w:val="single" w:sz="4" w:space="0" w:color="auto"/>
            </w:tcBorders>
            <w:shd w:val="clear" w:color="auto" w:fill="D9D9D9" w:themeFill="background1" w:themeFillShade="D9"/>
          </w:tcPr>
          <w:p w14:paraId="2ABDA343"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Limited evidence</w:t>
            </w:r>
          </w:p>
          <w:p w14:paraId="482CFF75" w14:textId="55A51C89" w:rsidR="00D376F0" w:rsidRPr="00841A35" w:rsidRDefault="00D376F0" w:rsidP="00D424AA">
            <w:pPr>
              <w:rPr>
                <w:rFonts w:ascii="Times New Roman" w:eastAsiaTheme="minorEastAsia" w:hAnsi="Times New Roman" w:cs="Times New Roman"/>
                <w:color w:val="000000" w:themeColor="text1"/>
                <w:sz w:val="16"/>
                <w:szCs w:val="16"/>
                <w:lang w:val="en-GB" w:eastAsia="zh-CN"/>
              </w:rPr>
            </w:pPr>
            <w:r w:rsidRPr="00D424AA">
              <w:rPr>
                <w:rFonts w:cs="Times New Roman"/>
                <w:sz w:val="16"/>
                <w:szCs w:val="16"/>
                <w:lang w:val="en-GB" w:eastAsia="zh-CN"/>
              </w:rPr>
              <w:fldChar w:fldCharType="begin" w:fldLock="1"/>
            </w:r>
            <w:r w:rsidR="00FF6231">
              <w:rPr>
                <w:rFonts w:ascii="Times New Roman" w:eastAsiaTheme="minorEastAsia" w:hAnsi="Times New Roman" w:cs="Times New Roman"/>
                <w:sz w:val="16"/>
                <w:szCs w:val="16"/>
                <w:lang w:val="en-GB" w:eastAsia="zh-CN"/>
              </w:rPr>
              <w:instrText>ADDIN CSL_CITATION { "citationItems" : [ { "id" : "ITEM-1", "itemData" : { "DOI" : "10.1175/BAMS-D-17-0077.1", "ISSN" : "0003-0007", "author" : [ { "dropping-particle" : "", "family" : "Yuan", "given" : "Xing", "non-dropping-particle" : "", "parse-names" : false, "suffix" : "" }, { "dropping-particle" : "", "family" : "Wang", "given" : "Linying", "non-dropping-particle" : "", "parse-names" : false, "suffix" : "" }, { "dropping-particle" : "", "family" : "Wood", "given" : "Eric F.", "non-dropping-particle" : "", "parse-names" : false, "suffix" : "" } ], "container-title" : "Bulletin of the American Meteorological Society", "id" : "ITEM-1", "issue" : "1", "issued" : { "date-parts" : [ [ "2018", "1" ] ] }, "page" : "S86-S90", "title" : "Anthropogenic Intensification of Southern African Flash Droughts as Exemplified by the 2015/16 Season [in \u201cExplaining Extreme Events of 2016 from a Climate Perspective\u201d]", "translator" : [ { "dropping-particle" : "", "family" : "S771", "given" : "", "non-dropping-particle" : "", "parse-names" : false, "suffix" : "" } ], "type" : "article-journal", "volume" : "99" }, "uris" : [ "http://www.mendeley.com/documents/?uuid=19556176-961f-450e-b86d-f05e805b0a6b" ] } ], "mendeley" : { "formattedCitation" : "(Yuan et al., 2018a)", "plainTextFormattedCitation" : "(Yuan et al., 2018a)", "previouslyFormattedCitation" : "(Yuan et al., 2018a)" }, "properties" : { "noteIndex" : 0 }, "schema" : "https://github.com/citation-style-language/schema/raw/master/csl-citation.json" }</w:instrText>
            </w:r>
            <w:r w:rsidRPr="00D424AA">
              <w:rPr>
                <w:rFonts w:cs="Times New Roman"/>
                <w:sz w:val="16"/>
                <w:szCs w:val="16"/>
                <w:lang w:val="en-GB" w:eastAsia="zh-CN"/>
              </w:rPr>
              <w:fldChar w:fldCharType="separate"/>
            </w:r>
            <w:r w:rsidR="00A26296">
              <w:rPr>
                <w:rFonts w:ascii="Times New Roman" w:eastAsiaTheme="minorEastAsia" w:hAnsi="Times New Roman" w:cs="Times New Roman"/>
                <w:noProof/>
                <w:sz w:val="16"/>
                <w:szCs w:val="16"/>
                <w:lang w:val="en-GB" w:eastAsia="zh-CN"/>
              </w:rPr>
              <w:t>(Yuan et al., 2018a)</w:t>
            </w:r>
            <w:r w:rsidRPr="00D424AA">
              <w:rPr>
                <w:rFonts w:cs="Times New Roman"/>
                <w:sz w:val="16"/>
                <w:szCs w:val="16"/>
                <w:lang w:val="en-GB" w:eastAsia="zh-CN"/>
              </w:rPr>
              <w:fldChar w:fldCharType="end"/>
            </w:r>
          </w:p>
        </w:tc>
        <w:tc>
          <w:tcPr>
            <w:tcW w:w="2977" w:type="dxa"/>
            <w:shd w:val="clear" w:color="auto" w:fill="FFE4D8"/>
            <w:tcMar>
              <w:top w:w="40" w:type="dxa"/>
              <w:left w:w="40" w:type="dxa"/>
              <w:bottom w:w="40" w:type="dxa"/>
              <w:right w:w="40" w:type="dxa"/>
            </w:tcMar>
          </w:tcPr>
          <w:p w14:paraId="0150F53D" w14:textId="70DE95D4" w:rsidR="00D376F0" w:rsidRPr="00841A35" w:rsidRDefault="00D376F0" w:rsidP="00D424AA">
            <w:pPr>
              <w:spacing w:line="276" w:lineRule="auto"/>
              <w:rPr>
                <w:rFonts w:ascii="Times New Roman" w:hAnsi="Times New Roman" w:cs="Times New Roman"/>
                <w:sz w:val="16"/>
                <w:szCs w:val="16"/>
                <w:lang w:val="en-GB"/>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b/>
                <w:bCs/>
                <w:color w:val="000000" w:themeColor="text1"/>
                <w:sz w:val="16"/>
                <w:szCs w:val="16"/>
                <w:lang w:val="en-GB"/>
              </w:rPr>
              <w:t>: Increase</w:t>
            </w:r>
            <w:r w:rsidRPr="00D424AA">
              <w:rPr>
                <w:rFonts w:ascii="Times New Roman" w:hAnsi="Times New Roman" w:cs="Times New Roman"/>
                <w:color w:val="000000" w:themeColor="text1"/>
                <w:sz w:val="16"/>
                <w:szCs w:val="16"/>
                <w:lang w:val="en-GB"/>
              </w:rPr>
              <w:t xml:space="preserve"> in drought. Decrease in SM both compared to recent past </w:t>
            </w:r>
            <w:commentRangeStart w:id="4360"/>
            <w:commentRangeStart w:id="4361"/>
            <w:r w:rsidRPr="00D424AA">
              <w:rPr>
                <w:rFonts w:cs="Times New Roman"/>
                <w:color w:val="000000" w:themeColor="text1"/>
                <w:sz w:val="16"/>
                <w:szCs w:val="16"/>
                <w:lang w:val="en-GB"/>
              </w:rPr>
              <w:fldChar w:fldCharType="begin" w:fldLock="1"/>
            </w:r>
            <w:ins w:id="4362" w:author="Robin Matthews" w:date="2021-07-14T17:17:00Z">
              <w:r w:rsidR="00A5076B">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plainTextFormattedCitation" : "(Xu et al., 2019a; Cook et al., 2020)", "previouslyFormattedCitation" : "(Xu et al., 2019a; Cook et al., 2020)" }, "properties" : { "noteIndex" : 0 }, "schema" : "https://github.com/citation-style-language/schema/raw/master/csl-citation.json" }</w:instrText>
              </w:r>
            </w:ins>
            <w:del w:id="4363" w:author="Robin Matthews" w:date="2021-07-14T17:17:00Z">
              <w:r w:rsidR="00FF6231" w:rsidDel="00A5076B">
                <w:rPr>
                  <w:rFonts w:ascii="Times New Roman" w:hAnsi="Times New Roman" w:cs="Times New Roman"/>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Xu et al., 2019)", "plainTextFormattedCitation" : "(Xu et al., 2019a; Cook et al., 2020)", "previouslyFormattedCitation" : "(Xu et al., 2019a; Cook et al., 2020)"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4364" w:author="Robin Matthews" w:date="2021-07-14T17:17:00Z">
              <w:r w:rsidR="00A5076B">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r w:rsidRPr="00D424AA">
              <w:rPr>
                <w:rFonts w:cs="Times New Roman"/>
                <w:color w:val="000000" w:themeColor="text1"/>
                <w:sz w:val="16"/>
                <w:szCs w:val="16"/>
                <w:lang w:val="en-GB"/>
              </w:rPr>
              <w:fldChar w:fldCharType="end"/>
            </w:r>
            <w:commentRangeEnd w:id="4360"/>
            <w:commentRangeEnd w:id="4361"/>
            <w:r w:rsidR="00A5076B">
              <w:rPr>
                <w:rStyle w:val="Marquedecommentaire"/>
                <w:rFonts w:ascii="Times New Roman" w:hAnsi="Times New Roman" w:cstheme="minorBidi"/>
                <w:lang w:val="fr-FR" w:eastAsia="fr-FR"/>
              </w:rPr>
              <w:commentReference w:id="4360"/>
            </w:r>
            <w:r w:rsidR="00A26296">
              <w:rPr>
                <w:rStyle w:val="Marquedecommentaire"/>
                <w:rFonts w:ascii="Times New Roman" w:hAnsi="Times New Roman" w:cstheme="minorBidi"/>
                <w:lang w:val="fr-FR" w:eastAsia="fr-FR"/>
              </w:rPr>
              <w:commentReference w:id="4361"/>
            </w:r>
            <w:r w:rsidRPr="00841A35">
              <w:rPr>
                <w:rFonts w:ascii="Times New Roman" w:hAnsi="Times New Roman" w:cs="Times New Roman"/>
                <w:color w:val="000000" w:themeColor="text1"/>
                <w:sz w:val="16"/>
                <w:szCs w:val="16"/>
                <w:lang w:val="en-GB" w:eastAsia="fr-FR"/>
              </w:rPr>
              <w:t xml:space="preserve"> and pre-industrial (Chapter 11 Supplementary Material (11.SM)) baselines; </w:t>
            </w:r>
            <w:r w:rsidRPr="00D424AA">
              <w:rPr>
                <w:rFonts w:ascii="Times New Roman" w:hAnsi="Times New Roman" w:cs="Times New Roman"/>
                <w:noProof/>
                <w:color w:val="000000" w:themeColor="text1"/>
                <w:sz w:val="16"/>
                <w:szCs w:val="16"/>
                <w:lang w:val="en-GB" w:eastAsia="fr-FR"/>
              </w:rPr>
              <w:t>but inconsistent changes of drought magnitude based on SPEI-PM</w:t>
            </w:r>
            <w:r w:rsidRPr="00D424AA">
              <w:rPr>
                <w:rFonts w:ascii="Times New Roman" w:hAnsi="Times New Roman" w:cs="Times New Roman"/>
                <w:color w:val="000000" w:themeColor="text1"/>
                <w:sz w:val="16"/>
                <w:szCs w:val="16"/>
                <w:lang w:val="en-GB" w:eastAsia="fr-FR"/>
              </w:rPr>
              <w:t xml:space="preserve"> compared to +0.6°C baselin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Naumann et al., 2018)</w:t>
            </w:r>
            <w:r w:rsidRPr="00D424AA">
              <w:rPr>
                <w:rFonts w:cs="Times New Roman"/>
                <w:color w:val="000000" w:themeColor="text1"/>
                <w:sz w:val="16"/>
                <w:szCs w:val="16"/>
                <w:lang w:val="en-GB"/>
              </w:rPr>
              <w:fldChar w:fldCharType="end"/>
            </w:r>
          </w:p>
        </w:tc>
        <w:tc>
          <w:tcPr>
            <w:tcW w:w="2977" w:type="dxa"/>
            <w:shd w:val="clear" w:color="auto" w:fill="FFE4D8"/>
            <w:tcMar>
              <w:top w:w="40" w:type="dxa"/>
              <w:left w:w="40" w:type="dxa"/>
              <w:bottom w:w="40" w:type="dxa"/>
              <w:right w:w="40" w:type="dxa"/>
            </w:tcMar>
          </w:tcPr>
          <w:p w14:paraId="19DCCE73" w14:textId="7E273810"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 xml:space="preserve">Medium confidence: </w:t>
            </w:r>
            <w:r w:rsidRPr="00D424AA">
              <w:rPr>
                <w:rFonts w:ascii="Times New Roman" w:hAnsi="Times New Roman" w:cs="Times New Roman"/>
                <w:b/>
                <w:bCs/>
                <w:color w:val="000000" w:themeColor="text1"/>
                <w:sz w:val="16"/>
                <w:szCs w:val="16"/>
                <w:lang w:val="en-GB"/>
              </w:rPr>
              <w:t xml:space="preserve">Increase </w:t>
            </w:r>
            <w:r w:rsidRPr="00D424AA">
              <w:rPr>
                <w:rFonts w:ascii="Times New Roman" w:hAnsi="Times New Roman" w:cs="Times New Roman"/>
                <w:color w:val="000000" w:themeColor="text1"/>
                <w:sz w:val="16"/>
                <w:szCs w:val="16"/>
                <w:lang w:val="en-GB"/>
              </w:rPr>
              <w:t xml:space="preserve">in drought;decrease in SM </w:t>
            </w:r>
            <w:commentRangeStart w:id="4365"/>
            <w:r w:rsidRPr="00D424AA">
              <w:rPr>
                <w:rFonts w:cs="Times New Roman"/>
                <w:color w:val="000000" w:themeColor="text1"/>
                <w:sz w:val="16"/>
                <w:szCs w:val="16"/>
                <w:lang w:val="en-GB"/>
              </w:rPr>
              <w:fldChar w:fldCharType="begin" w:fldLock="1"/>
            </w:r>
            <w:r w:rsidR="003A5209">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Cook et al., 2020)", "plainTextFormattedCitation" : "(Xu et al., 2019a; Cook et al., 2020)", "previouslyFormattedCitation" : "(Xu et al., 2019a;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del w:id="4366" w:author="Robin Matthews" w:date="2021-07-14T12:35:00Z">
              <w:r w:rsidR="00A26296" w:rsidDel="00FC4A87">
                <w:rPr>
                  <w:rFonts w:ascii="Times New Roman" w:hAnsi="Times New Roman" w:cs="Times New Roman"/>
                  <w:noProof/>
                  <w:color w:val="000000" w:themeColor="text1"/>
                  <w:sz w:val="16"/>
                  <w:szCs w:val="16"/>
                  <w:lang w:val="en-GB"/>
                </w:rPr>
                <w:delText>Xu et al., 2019a</w:delText>
              </w:r>
            </w:del>
            <w:ins w:id="4367" w:author="Robin Matthews" w:date="2021-07-14T12:35:00Z">
              <w:r w:rsidR="00FC4A87">
                <w:rPr>
                  <w:rFonts w:ascii="Times New Roman" w:hAnsi="Times New Roman" w:cs="Times New Roman"/>
                  <w:noProof/>
                  <w:color w:val="000000" w:themeColor="text1"/>
                  <w:sz w:val="16"/>
                  <w:szCs w:val="16"/>
                  <w:lang w:val="en-GB"/>
                </w:rPr>
                <w:t>L. Xu et al., 2019</w:t>
              </w:r>
            </w:ins>
            <w:r w:rsidR="00A26296">
              <w:rPr>
                <w:rFonts w:ascii="Times New Roman" w:hAnsi="Times New Roman" w:cs="Times New Roman"/>
                <w:noProof/>
                <w:color w:val="000000" w:themeColor="text1"/>
                <w:sz w:val="16"/>
                <w:szCs w:val="16"/>
                <w:lang w:val="en-GB"/>
              </w:rPr>
              <w:t>; Cook et al., 2020)</w:t>
            </w:r>
            <w:r w:rsidRPr="00D424AA">
              <w:rPr>
                <w:rFonts w:cs="Times New Roman"/>
                <w:color w:val="000000" w:themeColor="text1"/>
                <w:sz w:val="16"/>
                <w:szCs w:val="16"/>
                <w:lang w:val="en-GB"/>
              </w:rPr>
              <w:fldChar w:fldCharType="end"/>
            </w:r>
            <w:commentRangeEnd w:id="4365"/>
            <w:r w:rsidR="00A26296">
              <w:rPr>
                <w:rStyle w:val="Marquedecommentaire"/>
                <w:rFonts w:ascii="Times New Roman" w:hAnsi="Times New Roman" w:cstheme="minorBidi"/>
                <w:lang w:val="fr-FR" w:eastAsia="fr-FR"/>
              </w:rPr>
              <w:commentReference w:id="4365"/>
            </w:r>
            <w:r w:rsidRPr="00841A35">
              <w:rPr>
                <w:rFonts w:ascii="Times New Roman" w:hAnsi="Times New Roman" w:cs="Times New Roman"/>
                <w:color w:val="000000" w:themeColor="text1"/>
                <w:sz w:val="16"/>
                <w:szCs w:val="16"/>
                <w:lang w:val="en-GB" w:eastAsia="fr-FR"/>
              </w:rPr>
              <w:t xml:space="preserve"> (Chapter 11 Supplementary Material (11.SM)); but</w:t>
            </w:r>
            <w:r w:rsidRPr="00D424AA">
              <w:rPr>
                <w:rFonts w:ascii="Times New Roman" w:hAnsi="Times New Roman" w:cs="Times New Roman"/>
                <w:noProof/>
                <w:color w:val="000000" w:themeColor="text1"/>
                <w:sz w:val="16"/>
                <w:szCs w:val="16"/>
                <w:lang w:val="en-GB" w:eastAsia="fr-FR"/>
              </w:rPr>
              <w:t xml:space="preserve"> inconsistent changes of in drought magnitude based on SPEI-PM</w:t>
            </w:r>
            <w:r w:rsidRPr="00D424AA">
              <w:rPr>
                <w:rFonts w:ascii="Times New Roman" w:hAnsi="Times New Roman" w:cs="Times New Roman"/>
                <w:color w:val="000000" w:themeColor="text1"/>
                <w:sz w:val="16"/>
                <w:szCs w:val="16"/>
                <w:lang w:val="en-GB" w:eastAsia="fr-FR"/>
              </w:rPr>
              <w:t xml:space="preserv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Naumann et al., 2018)</w:t>
            </w:r>
            <w:r w:rsidRPr="00D424AA">
              <w:rPr>
                <w:rFonts w:cs="Times New Roman"/>
                <w:color w:val="000000" w:themeColor="text1"/>
                <w:sz w:val="16"/>
                <w:szCs w:val="16"/>
                <w:lang w:val="en-GB"/>
              </w:rPr>
              <w:fldChar w:fldCharType="end"/>
            </w:r>
          </w:p>
        </w:tc>
        <w:tc>
          <w:tcPr>
            <w:tcW w:w="2836" w:type="dxa"/>
            <w:shd w:val="clear" w:color="auto" w:fill="FFBB9F"/>
            <w:tcMar>
              <w:top w:w="40" w:type="dxa"/>
              <w:left w:w="40" w:type="dxa"/>
              <w:bottom w:w="40" w:type="dxa"/>
              <w:right w:w="40" w:type="dxa"/>
            </w:tcMar>
          </w:tcPr>
          <w:p w14:paraId="46E8C87A" w14:textId="77777777" w:rsidR="00D376F0" w:rsidRPr="00D424AA" w:rsidRDefault="00D376F0" w:rsidP="00D424AA">
            <w:pPr>
              <w:spacing w:line="276" w:lineRule="auto"/>
              <w:rPr>
                <w:rFonts w:ascii="Times New Roman" w:hAnsi="Times New Roman" w:cs="Times New Roman"/>
                <w:b/>
                <w:bCs/>
                <w:i/>
                <w:iCs/>
                <w:color w:val="000000" w:themeColor="text1"/>
                <w:sz w:val="16"/>
                <w:szCs w:val="16"/>
                <w:lang w:val="en-GB"/>
              </w:rPr>
            </w:pPr>
            <w:r w:rsidRPr="00D424AA">
              <w:rPr>
                <w:rFonts w:ascii="Times New Roman" w:hAnsi="Times New Roman" w:cs="Times New Roman"/>
                <w:b/>
                <w:bCs/>
                <w:i/>
                <w:iCs/>
                <w:color w:val="000000" w:themeColor="text1"/>
                <w:sz w:val="16"/>
                <w:szCs w:val="16"/>
                <w:lang w:val="en-GB"/>
              </w:rPr>
              <w:t xml:space="preserve">High confidence: </w:t>
            </w:r>
            <w:r w:rsidRPr="00D424AA">
              <w:rPr>
                <w:rFonts w:ascii="Times New Roman" w:hAnsi="Times New Roman" w:cs="Times New Roman"/>
                <w:b/>
                <w:bCs/>
                <w:color w:val="000000" w:themeColor="text1"/>
                <w:sz w:val="16"/>
                <w:szCs w:val="16"/>
                <w:lang w:val="en-GB"/>
              </w:rPr>
              <w:t xml:space="preserve">Increase </w:t>
            </w:r>
            <w:r w:rsidRPr="00D424AA">
              <w:rPr>
                <w:rFonts w:ascii="Times New Roman" w:hAnsi="Times New Roman" w:cs="Times New Roman"/>
                <w:color w:val="000000" w:themeColor="text1"/>
                <w:sz w:val="16"/>
                <w:szCs w:val="16"/>
                <w:lang w:val="en-GB"/>
              </w:rPr>
              <w:t>in drought</w:t>
            </w:r>
            <w:r w:rsidRPr="00D424AA">
              <w:rPr>
                <w:rFonts w:ascii="Times New Roman" w:hAnsi="Times New Roman" w:cs="Times New Roman"/>
                <w:b/>
                <w:bCs/>
                <w:color w:val="000000" w:themeColor="text1"/>
                <w:sz w:val="16"/>
                <w:szCs w:val="16"/>
                <w:lang w:val="en-GB"/>
              </w:rPr>
              <w:t>:</w:t>
            </w:r>
          </w:p>
          <w:p w14:paraId="6B5FC63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decrease in SM (Chapter 11 Supplementary Material (11.SM))</w:t>
            </w:r>
          </w:p>
          <w:p w14:paraId="54446F64" w14:textId="540F78B5"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noProof/>
                <w:color w:val="000000" w:themeColor="text1"/>
                <w:sz w:val="16"/>
                <w:szCs w:val="16"/>
                <w:lang w:val="en-GB"/>
              </w:rPr>
              <w:t xml:space="preserve"> and SPEI-PM</w:t>
            </w:r>
            <w:r w:rsidRPr="00D424AA">
              <w:rPr>
                <w:rFonts w:ascii="Times New Roman" w:hAnsi="Times New Roman" w:cs="Times New Roman"/>
                <w:color w:val="000000" w:themeColor="text1"/>
                <w:sz w:val="16"/>
                <w:szCs w:val="16"/>
                <w:lang w:val="en-GB"/>
              </w:rPr>
              <w:t xml:space="preserve"> </w:t>
            </w:r>
            <w:commentRangeStart w:id="4368"/>
            <w:r w:rsidRPr="00D424AA">
              <w:rPr>
                <w:rFonts w:cs="Times New Roman"/>
                <w:color w:val="000000" w:themeColor="text1"/>
                <w:sz w:val="16"/>
                <w:szCs w:val="16"/>
                <w:lang w:val="en-GB"/>
              </w:rPr>
              <w:fldChar w:fldCharType="begin" w:fldLock="1"/>
            </w:r>
            <w:r w:rsidR="00DB48AC">
              <w:rPr>
                <w:rFonts w:ascii="Times New Roman" w:hAnsi="Times New Roman" w:cs="Times New Roman"/>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manualFormatting" : "(Vicente-Serrano et al., 2020c)", "plainTextFormattedCitation" : "(Vicente-Serrano et al., 2020a)", "previouslyFormattedCitation" : "(Vicente-Serrano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Vicente-Serrano et al., 2020</w:t>
            </w:r>
            <w:ins w:id="4369" w:author="Robin Matthews" w:date="2021-07-14T17:17:00Z">
              <w:r w:rsidR="00A5076B">
                <w:rPr>
                  <w:rFonts w:ascii="Times New Roman" w:hAnsi="Times New Roman" w:cs="Times New Roman"/>
                  <w:noProof/>
                  <w:color w:val="000000" w:themeColor="text1"/>
                  <w:sz w:val="16"/>
                  <w:szCs w:val="16"/>
                  <w:lang w:val="en-GB"/>
                </w:rPr>
                <w:t>c</w:t>
              </w:r>
            </w:ins>
            <w:del w:id="4370" w:author="Robin Matthews" w:date="2021-07-14T17:17:00Z">
              <w:r w:rsidR="00A26296" w:rsidDel="00A5076B">
                <w:rPr>
                  <w:rFonts w:ascii="Times New Roman" w:hAnsi="Times New Roman" w:cs="Times New Roman"/>
                  <w:noProof/>
                  <w:color w:val="000000" w:themeColor="text1"/>
                  <w:sz w:val="16"/>
                  <w:szCs w:val="16"/>
                  <w:lang w:val="en-GB"/>
                </w:rPr>
                <w:delText>a</w:delText>
              </w:r>
            </w:del>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368"/>
            <w:r w:rsidR="00A26296">
              <w:rPr>
                <w:rStyle w:val="Marquedecommentaire"/>
                <w:rFonts w:ascii="Times New Roman" w:hAnsi="Times New Roman" w:cstheme="minorBidi"/>
                <w:lang w:val="fr-FR" w:eastAsia="fr-FR"/>
              </w:rPr>
              <w:commentReference w:id="4368"/>
            </w:r>
          </w:p>
        </w:tc>
      </w:tr>
      <w:tr w:rsidR="00D376F0" w:rsidRPr="00D424AA" w14:paraId="10CA53E5" w14:textId="77777777" w:rsidTr="00723657">
        <w:tc>
          <w:tcPr>
            <w:tcW w:w="896" w:type="dxa"/>
            <w:vMerge/>
          </w:tcPr>
          <w:p w14:paraId="1AC3F8B4"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6B28D66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YDR</w:t>
            </w:r>
          </w:p>
        </w:tc>
        <w:tc>
          <w:tcPr>
            <w:tcW w:w="1987" w:type="dxa"/>
            <w:tcBorders>
              <w:top w:val="single" w:sz="4" w:space="0" w:color="auto"/>
            </w:tcBorders>
            <w:shd w:val="clear" w:color="auto" w:fill="D9D9D9" w:themeFill="background1" w:themeFillShade="D9"/>
          </w:tcPr>
          <w:p w14:paraId="18B5EC10" w14:textId="77777777" w:rsidR="00D376F0" w:rsidRPr="00D424AA" w:rsidRDefault="00D376F0" w:rsidP="00D424AA">
            <w:pPr>
              <w:rPr>
                <w:rFonts w:ascii="Times New Roman" w:hAnsi="Times New Roman" w:cs="Times New Roman"/>
                <w:b/>
                <w:bCs/>
                <w:i/>
                <w:color w:val="000000" w:themeColor="text1"/>
                <w:sz w:val="16"/>
                <w:szCs w:val="16"/>
                <w:lang w:val="en-GB"/>
              </w:rPr>
            </w:pPr>
            <w:r w:rsidRPr="00D424AA">
              <w:rPr>
                <w:rFonts w:ascii="Times New Roman" w:hAnsi="Times New Roman" w:cs="Times New Roman"/>
                <w:b/>
                <w:bCs/>
                <w:i/>
                <w:color w:val="000000" w:themeColor="text1"/>
                <w:sz w:val="16"/>
                <w:szCs w:val="16"/>
                <w:lang w:val="en-GB"/>
              </w:rPr>
              <w:t xml:space="preserve">Low confidence: </w:t>
            </w:r>
            <w:r w:rsidRPr="00D424AA">
              <w:rPr>
                <w:rFonts w:ascii="Times New Roman" w:hAnsi="Times New Roman" w:cs="Times New Roman"/>
                <w:b/>
                <w:bCs/>
                <w:iCs/>
                <w:color w:val="000000" w:themeColor="text1"/>
                <w:sz w:val="16"/>
                <w:szCs w:val="16"/>
                <w:lang w:val="en-GB"/>
              </w:rPr>
              <w:t>Limited evidence</w:t>
            </w:r>
            <w:r w:rsidRPr="00D424AA">
              <w:rPr>
                <w:rFonts w:ascii="Times New Roman" w:hAnsi="Times New Roman" w:cs="Times New Roman"/>
                <w:b/>
                <w:bCs/>
                <w:i/>
                <w:color w:val="000000" w:themeColor="text1"/>
                <w:sz w:val="16"/>
                <w:szCs w:val="16"/>
                <w:lang w:val="en-GB"/>
              </w:rPr>
              <w:t>.</w:t>
            </w:r>
          </w:p>
          <w:p w14:paraId="162DCF99" w14:textId="49715793"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iCs/>
                <w:color w:val="000000" w:themeColor="text1"/>
                <w:sz w:val="16"/>
                <w:szCs w:val="16"/>
                <w:lang w:val="en-GB"/>
              </w:rPr>
              <w:t xml:space="preserve">Decrease in runoff in larger AR5 “Southern Africa” region, but weaker signal depending on time frame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2",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2",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19, 2021)", "plainTextFormattedCitation" : "(Gudmundsson et al., 2019, 2021)", "previouslyFormattedCitation" : "(Gudmundsson et al., 2019, 2021)"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Gudmundsson et al., 2019, 2021)</w:t>
            </w:r>
            <w:r w:rsidRPr="00D424AA">
              <w:rPr>
                <w:rFonts w:cs="Times New Roman"/>
                <w:iCs/>
                <w:color w:val="000000" w:themeColor="text1"/>
                <w:sz w:val="16"/>
                <w:szCs w:val="16"/>
                <w:lang w:val="en-GB"/>
              </w:rPr>
              <w:fldChar w:fldCharType="end"/>
            </w:r>
            <w:r w:rsidRPr="00841A35">
              <w:rPr>
                <w:rFonts w:ascii="Times New Roman" w:hAnsi="Times New Roman" w:cs="Times New Roman"/>
                <w:iCs/>
                <w:color w:val="000000" w:themeColor="text1"/>
                <w:sz w:val="16"/>
                <w:szCs w:val="16"/>
                <w:lang w:val="en-GB" w:eastAsia="fr-FR"/>
              </w:rPr>
              <w:t xml:space="preserve">; non significant drying tendency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eastAsia="fr-FR"/>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eastAsia="fr-FR"/>
              </w:rPr>
              <w:t>(Dai and Zhao, 2017)</w:t>
            </w:r>
            <w:r w:rsidRPr="00D424AA">
              <w:rPr>
                <w:rFonts w:cs="Times New Roman"/>
                <w:iCs/>
                <w:color w:val="000000" w:themeColor="text1"/>
                <w:sz w:val="16"/>
                <w:szCs w:val="16"/>
                <w:lang w:val="en-GB"/>
              </w:rPr>
              <w:fldChar w:fldCharType="end"/>
            </w:r>
          </w:p>
        </w:tc>
        <w:tc>
          <w:tcPr>
            <w:tcW w:w="2125" w:type="dxa"/>
            <w:tcBorders>
              <w:top w:val="single" w:sz="4" w:space="0" w:color="auto"/>
            </w:tcBorders>
            <w:shd w:val="clear" w:color="auto" w:fill="D9D9D9" w:themeFill="background1" w:themeFillShade="D9"/>
          </w:tcPr>
          <w:p w14:paraId="7681D361" w14:textId="77777777" w:rsidR="00D376F0" w:rsidRPr="00D424AA" w:rsidRDefault="00D376F0" w:rsidP="00D424AA">
            <w:pPr>
              <w:rPr>
                <w:rFonts w:ascii="Times New Roman" w:hAnsi="Times New Roman" w:cs="Times New Roman"/>
                <w:b/>
                <w:color w:val="000000" w:themeColor="text1"/>
                <w:sz w:val="16"/>
                <w:szCs w:val="16"/>
                <w:lang w:val="en-GB"/>
              </w:rPr>
            </w:pPr>
            <w:r w:rsidRPr="00D424AA">
              <w:rPr>
                <w:rFonts w:ascii="Times New Roman" w:hAnsi="Times New Roman" w:cs="Times New Roman"/>
                <w:b/>
                <w:i/>
                <w:iCs/>
                <w:color w:val="000000" w:themeColor="text1"/>
                <w:sz w:val="16"/>
                <w:szCs w:val="16"/>
                <w:lang w:val="en-GB"/>
              </w:rPr>
              <w:t>Low confidence:</w:t>
            </w:r>
            <w:r w:rsidRPr="00D424AA">
              <w:rPr>
                <w:rFonts w:ascii="Times New Roman" w:hAnsi="Times New Roman" w:cs="Times New Roman"/>
                <w:b/>
                <w:color w:val="000000" w:themeColor="text1"/>
                <w:sz w:val="16"/>
                <w:szCs w:val="16"/>
                <w:lang w:val="en-GB"/>
              </w:rPr>
              <w:t xml:space="preserve"> Limited evidence</w:t>
            </w:r>
          </w:p>
          <w:p w14:paraId="6D973648" w14:textId="77777777" w:rsidR="00D376F0" w:rsidRPr="00D424AA" w:rsidRDefault="00D376F0" w:rsidP="00D424AA">
            <w:pPr>
              <w:rPr>
                <w:rFonts w:ascii="Times New Roman" w:hAnsi="Times New Roman" w:cs="Times New Roman"/>
                <w:color w:val="000000" w:themeColor="text1"/>
                <w:sz w:val="16"/>
                <w:szCs w:val="16"/>
                <w:lang w:val="en-GB"/>
              </w:rPr>
            </w:pPr>
          </w:p>
        </w:tc>
        <w:tc>
          <w:tcPr>
            <w:tcW w:w="2977" w:type="dxa"/>
            <w:shd w:val="clear" w:color="auto" w:fill="D9D9D9" w:themeFill="background1" w:themeFillShade="D9"/>
            <w:tcMar>
              <w:top w:w="40" w:type="dxa"/>
              <w:left w:w="40" w:type="dxa"/>
              <w:bottom w:w="40" w:type="dxa"/>
              <w:right w:w="40" w:type="dxa"/>
            </w:tcMar>
          </w:tcPr>
          <w:p w14:paraId="5D0A66B5" w14:textId="66403299" w:rsidR="00D376F0" w:rsidRPr="00841A35" w:rsidRDefault="00D376F0" w:rsidP="00D424AA">
            <w:pPr>
              <w:spacing w:line="276" w:lineRule="auto"/>
              <w:rPr>
                <w:rFonts w:ascii="Times New Roman" w:hAnsi="Times New Roman" w:cs="Times New Roman"/>
                <w:b/>
                <w:bCs/>
                <w:color w:val="000000" w:themeColor="text1"/>
                <w:sz w:val="16"/>
                <w:szCs w:val="16"/>
                <w:lang w:val="en-GB"/>
              </w:rPr>
            </w:pPr>
            <w:r w:rsidRPr="00D424AA">
              <w:rPr>
                <w:rFonts w:ascii="Times New Roman" w:hAnsi="Times New Roman" w:cs="Times New Roman"/>
                <w:b/>
                <w:bCs/>
                <w:i/>
                <w:iCs/>
                <w:color w:val="000000"/>
                <w:sz w:val="16"/>
                <w:szCs w:val="16"/>
                <w:shd w:val="clear" w:color="auto" w:fill="D9D9D9" w:themeFill="background1" w:themeFillShade="D9"/>
                <w:lang w:val="en-GB"/>
              </w:rPr>
              <w:t>Low confidence</w:t>
            </w:r>
            <w:r w:rsidRPr="00D424AA">
              <w:rPr>
                <w:rFonts w:ascii="Times New Roman" w:hAnsi="Times New Roman" w:cs="Times New Roman"/>
                <w:b/>
                <w:bCs/>
                <w:color w:val="000000"/>
                <w:sz w:val="16"/>
                <w:szCs w:val="16"/>
                <w:shd w:val="clear" w:color="auto" w:fill="D9D9D9" w:themeFill="background1" w:themeFillShade="D9"/>
                <w:lang w:val="en-GB"/>
              </w:rPr>
              <w:t xml:space="preserve">: </w:t>
            </w:r>
            <w:r w:rsidRPr="00D424AA">
              <w:rPr>
                <w:rFonts w:ascii="Times New Roman" w:hAnsi="Times New Roman" w:cs="Times New Roman"/>
                <w:b/>
                <w:color w:val="000000" w:themeColor="text1"/>
                <w:sz w:val="16"/>
                <w:szCs w:val="16"/>
                <w:shd w:val="clear" w:color="auto" w:fill="D9D9D9" w:themeFill="background1" w:themeFillShade="D9"/>
                <w:lang w:val="en-GB"/>
              </w:rPr>
              <w:t>Limited</w:t>
            </w:r>
            <w:r w:rsidRPr="00D424AA">
              <w:rPr>
                <w:rFonts w:ascii="Times New Roman" w:hAnsi="Times New Roman" w:cs="Times New Roman"/>
                <w:b/>
                <w:color w:val="000000" w:themeColor="text1"/>
                <w:sz w:val="16"/>
                <w:szCs w:val="16"/>
                <w:lang w:val="en-GB"/>
              </w:rPr>
              <w:t xml:space="preserve"> evidence. </w:t>
            </w:r>
            <w:r w:rsidRPr="00D424AA">
              <w:rPr>
                <w:rFonts w:ascii="Times New Roman" w:hAnsi="Times New Roman" w:cs="Times New Roman"/>
                <w:bCs/>
                <w:color w:val="000000" w:themeColor="text1"/>
                <w:sz w:val="16"/>
                <w:szCs w:val="16"/>
                <w:lang w:val="en-GB"/>
              </w:rPr>
              <w:t xml:space="preserve">One study shows lack of signal </w:t>
            </w:r>
            <w:del w:id="4371" w:author="Robin Matthews" w:date="2021-07-14T17:18:00Z">
              <w:r w:rsidRPr="00D424AA" w:rsidDel="00A5076B">
                <w:rPr>
                  <w:rFonts w:ascii="Times New Roman" w:hAnsi="Times New Roman" w:cs="Times New Roman"/>
                  <w:bCs/>
                  <w:color w:val="000000" w:themeColor="text1"/>
                  <w:sz w:val="16"/>
                  <w:szCs w:val="16"/>
                  <w:lang w:val="en-GB"/>
                </w:rPr>
                <w:delText xml:space="preserve"> </w:delText>
              </w:r>
            </w:del>
            <w:r w:rsidRPr="00D424AA">
              <w:rPr>
                <w:rFonts w:cs="Times New Roman"/>
                <w:bCs/>
                <w:color w:val="000000" w:themeColor="text1"/>
                <w:sz w:val="16"/>
                <w:szCs w:val="16"/>
                <w:lang w:val="en-GB"/>
              </w:rPr>
              <w:fldChar w:fldCharType="begin" w:fldLock="1"/>
            </w:r>
            <w:r w:rsidR="00FF6231">
              <w:rPr>
                <w:rFonts w:ascii="Times New Roman" w:hAnsi="Times New Roman"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ascii="Times New Roman" w:hAnsi="Times New Roman"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p>
        </w:tc>
        <w:tc>
          <w:tcPr>
            <w:tcW w:w="2977" w:type="dxa"/>
            <w:shd w:val="clear" w:color="auto" w:fill="FFE4D8"/>
            <w:tcMar>
              <w:top w:w="40" w:type="dxa"/>
              <w:left w:w="40" w:type="dxa"/>
              <w:bottom w:w="40" w:type="dxa"/>
              <w:right w:w="40" w:type="dxa"/>
            </w:tcMar>
          </w:tcPr>
          <w:p w14:paraId="73132603" w14:textId="472A415F" w:rsidR="00D376F0" w:rsidRPr="00D424AA" w:rsidRDefault="00D376F0" w:rsidP="00D424AA">
            <w:pPr>
              <w:spacing w:line="276" w:lineRule="auto"/>
              <w:rPr>
                <w:rFonts w:ascii="Times New Roman" w:hAnsi="Times New Roman" w:cs="Times New Roman"/>
                <w:iCs/>
                <w:color w:val="000000" w:themeColor="text1"/>
                <w:sz w:val="16"/>
                <w:szCs w:val="16"/>
                <w:lang w:val="nb-NO"/>
              </w:rPr>
            </w:pPr>
            <w:r w:rsidRPr="00D424AA">
              <w:rPr>
                <w:rFonts w:ascii="Times New Roman" w:hAnsi="Times New Roman" w:cs="Times New Roman"/>
                <w:b/>
                <w:bCs/>
                <w:i/>
                <w:color w:val="000000" w:themeColor="text1"/>
                <w:sz w:val="16"/>
                <w:szCs w:val="16"/>
                <w:lang w:val="en-GB"/>
              </w:rPr>
              <w:t xml:space="preserve">Medium confidence; </w:t>
            </w:r>
            <w:r w:rsidRPr="00D424AA">
              <w:rPr>
                <w:rFonts w:ascii="Times New Roman" w:hAnsi="Times New Roman" w:cs="Times New Roman"/>
                <w:b/>
                <w:bCs/>
                <w:iCs/>
                <w:color w:val="000000" w:themeColor="text1"/>
                <w:sz w:val="16"/>
                <w:szCs w:val="16"/>
                <w:lang w:val="en-GB"/>
              </w:rPr>
              <w:t xml:space="preserve">Increased drying </w:t>
            </w:r>
            <w:commentRangeStart w:id="4372"/>
            <w:r w:rsidRPr="00D424AA">
              <w:rPr>
                <w:rFonts w:cs="Times New Roman"/>
                <w:b/>
                <w:bCs/>
                <w:iCs/>
                <w:color w:val="000000" w:themeColor="text1"/>
                <w:sz w:val="16"/>
                <w:szCs w:val="16"/>
                <w:lang w:val="en-GB"/>
              </w:rPr>
              <w:fldChar w:fldCharType="begin" w:fldLock="1"/>
            </w:r>
            <w:ins w:id="4373" w:author="Robin Matthews" w:date="2021-07-14T17:18:00Z">
              <w:r w:rsidR="00A5076B">
                <w:rPr>
                  <w:rFonts w:ascii="Times New Roman" w:hAnsi="Times New Roman" w:cs="Times New Roman"/>
                  <w:b/>
                  <w:bCs/>
                  <w:i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atmosres.2020.105111", "abstract" : "To characterize future drought events over a drought prone area like South Asia is paramount for drought risk mitigation. In this paper, a five-model ensemble mean from CMIP6 was chosen to project drought characteristics in South Asia under the latest SSPs-RCPs emission scenarios (SSP1\u20132.6, SSP2\u20134.5, and SSP5\u20138.5) for the period 2020\u20132099. Additionally, corresponding scenarios RCP2.6, RCP4.5 and RCP8.5 of CMIP5 were used for comparison and to identify the changes and improvements of CMIP6 over the South Asia. Principle Component Analysis and the Varimax rotation method is used to divided the study area into five homogenous drought sub-regions. Drought duration, frequency, and intensity are analyzed based on the Run theory, and the Standardized Precipitation Evapotranspiration Index (SPEI) at 12-months timescale, and the self-calibrating Palmer Drought Severity Index (sc-PDSI). The Modified Mann-Kendall and Sen's slope method is adopted to detect sub-regional trends in drought characteristics. Results show that significant increases in drought conditions mainly pronounced over the North-West sub-region. Strong increases are projected in the average drought duration and drought frequency. The North-West sub-region is the most vulnerable to face frequent drought events with longer duration with higher intensity. Parts of the South-West, North-Central, and North-East sub-regions will also face more adverse drought conditions in future. The selected model ensemble from CMIP6 has a very robust capability to simulate present climate parameters (precipitation, temperature, and evaporation) and satisfactorily captures drought characteristics in South Asia. These results provide a basis for developing drought adaptation measures for South Asia. \u00a9 2020 The Authors", "author" : [ { "dropping-particle" : "", "family" : "Zhai", "given" : "J", "non-dropping-particle" : "", "parse-names" : false, "suffix" : "" }, { "dropping-particle" : "", "family" : "Mondal", "given" : "S K", "non-dropping-particle" : "", "parse-names" : false, "suffix" : "" }, { "dropping-particle" : "", "family" : "Fischer", "given" : "T", "non-dropping-particle" : "", "parse-names" : false, "suffix" : "" }, { "dropping-particle" : "", "family" : "Wang", "given" : "Y", "non-dropping-particle" : "", "parse-names" : false, "suffix" : "" }, { "dropping-particle" : "", "family" : "Su", "given" : "B", "non-dropping-particle" : "", "parse-names" : false, "suffix" : "" }, { "dropping-particle" : "", "family" : "Huang", "given" : "J", "non-dropping-particle" : "", "parse-names" : false, "suffix" : "" }, { "dropping-particle" : "", "family" : "Tao", "given" : "H", "non-dropping-particle" : "", "parse-names" : false, "suffix" : "" }, { "dropping-particle" : "", "family" : "Wang", "given" : "G", "non-dropping-particle" : "", "parse-names" : false, "suffix" : "" }, { "dropping-particle" : "", "family" : "Ullah", "given" : "W", "non-dropping-particle" : "", "parse-names" : false, "suffix" : "" }, { "dropping-particle" : "", "family" : "Uddin", "given" : "M J", "non-dropping-particle" : "", "parse-names" : false, "suffix" : "" } ], "container-title" : "Atmospheric Research", "id" : "ITEM-2", "issued" : { "date-parts" : [ [ "2020" ] ] }, "note" : "Export Date: 26 October 2020", "title" : "Future drought characteristics through a multi-model ensemble from CMIP6 over South Asia", "translator" : [ { "dropping-particle" : "", "family" : "S3234", "given" : "", "non-dropping-particle" : "", "parse-names" : false, "suffix" : "" } ], "type" : "article", "volume" : "246" }, "uris" : [ "http://www.mendeley.com/documents/?uuid=830ddc23-ee3b-4c87-bd95-0dbd41dd6640"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a)", "manualFormatting" : "(Touma et al., 2015; Cook et al., 2020; J. Zhai et al., 2020)", "plainTextFormattedCitation" : "(Touma et al., 2015; Cook et al., 2020; Zhai et al., 2020a)", "previouslyFormattedCitation" : "(Touma et al., 2015; Cook et al., 2020; Zhai et al., 2020a)" }, "properties" : { "noteIndex" : 0 }, "schema" : "https://github.com/citation-style-language/schema/raw/master/csl-citation.json" }</w:instrText>
              </w:r>
            </w:ins>
            <w:del w:id="4374" w:author="Robin Matthews" w:date="2021-07-14T17:18:00Z">
              <w:r w:rsidR="00FF6231" w:rsidDel="00A5076B">
                <w:rPr>
                  <w:rFonts w:ascii="Times New Roman" w:hAnsi="Times New Roman" w:cs="Times New Roman"/>
                  <w:b/>
                  <w:bCs/>
                  <w:i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atmosres.2020.105111", "abstract" : "To characterize future drought events over a drought prone area like South Asia is paramount for drought risk mitigation. In this paper, a five-model ensemble mean from CMIP6 was chosen to project drought characteristics in South Asia under the latest SSPs-RCPs emission scenarios (SSP1\u20132.6, SSP2\u20134.5, and SSP5\u20138.5) for the period 2020\u20132099. Additionally, corresponding scenarios RCP2.6, RCP4.5 and RCP8.5 of CMIP5 were used for comparison and to identify the changes and improvements of CMIP6 over the South Asia. Principle Component Analysis and the Varimax rotation method is used to divided the study area into five homogenous drought sub-regions. Drought duration, frequency, and intensity are analyzed based on the Run theory, and the Standardized Precipitation Evapotranspiration Index (SPEI) at 12-months timescale, and the self-calibrating Palmer Drought Severity Index (sc-PDSI). The Modified Mann-Kendall and Sen's slope method is adopted to detect sub-regional trends in drought characteristics. Results show that significant increases in drought conditions mainly pronounced over the North-West sub-region. Strong increases are projected in the average drought duration and drought frequency. The North-West sub-region is the most vulnerable to face frequent drought events with longer duration with higher intensity. Parts of the South-West, North-Central, and North-East sub-regions will also face more adverse drought conditions in future. The selected model ensemble from CMIP6 has a very robust capability to simulate present climate parameters (precipitation, temperature, and evaporation) and satisfactorily captures drought characteristics in South Asia. These results provide a basis for developing drought adaptation measures for South Asia. \u00a9 2020 The Authors", "author" : [ { "dropping-particle" : "", "family" : "Zhai", "given" : "J", "non-dropping-particle" : "", "parse-names" : false, "suffix" : "" }, { "dropping-particle" : "", "family" : "Mondal", "given" : "S K", "non-dropping-particle" : "", "parse-names" : false, "suffix" : "" }, { "dropping-particle" : "", "family" : "Fischer", "given" : "T", "non-dropping-particle" : "", "parse-names" : false, "suffix" : "" }, { "dropping-particle" : "", "family" : "Wang", "given" : "Y", "non-dropping-particle" : "", "parse-names" : false, "suffix" : "" }, { "dropping-particle" : "", "family" : "Su", "given" : "B", "non-dropping-particle" : "", "parse-names" : false, "suffix" : "" }, { "dropping-particle" : "", "family" : "Huang", "given" : "J", "non-dropping-particle" : "", "parse-names" : false, "suffix" : "" }, { "dropping-particle" : "", "family" : "Tao", "given" : "H", "non-dropping-particle" : "", "parse-names" : false, "suffix" : "" }, { "dropping-particle" : "", "family" : "Wang", "given" : "G", "non-dropping-particle" : "", "parse-names" : false, "suffix" : "" }, { "dropping-particle" : "", "family" : "Ullah", "given" : "W", "non-dropping-particle" : "", "parse-names" : false, "suffix" : "" }, { "dropping-particle" : "", "family" : "Uddin", "given" : "M J", "non-dropping-particle" : "", "parse-names" : false, "suffix" : "" } ], "container-title" : "Atmospheric Research", "id" : "ITEM-2", "issued" : { "date-parts" : [ [ "2020" ] ] }, "note" : "Export Date: 26 October 2020", "title" : "Future drought characteristics through a multi-model ensemble from CMIP6 over South Asia", "translator" : [ { "dropping-particle" : "", "family" : "S3234", "given" : "", "non-dropping-particle" : "", "parse-names" : false, "suffix" : "" } ], "type" : "article", "volume" : "246" }, "uris" : [ "http://www.mendeley.com/documents/?uuid=830ddc23-ee3b-4c87-bd95-0dbd41dd6640"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w:delInstrText>
              </w:r>
              <w:r w:rsidR="00FF6231" w:rsidRPr="006A2665" w:rsidDel="00A5076B">
                <w:rPr>
                  <w:rFonts w:ascii="Times New Roman" w:hAnsi="Times New Roman" w:cs="Times New Roman"/>
                  <w:b/>
                  <w:bCs/>
                  <w:iCs/>
                  <w:color w:val="000000" w:themeColor="text1"/>
                  <w:sz w:val="16"/>
                  <w:szCs w:val="16"/>
                  <w:lang w:val="fr-FR"/>
                </w:rPr>
                <w:delInstrText>"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a)", "plainTextFormattedCitation" : "(Touma et al., 2015; Cook et al., 2020; Zhai et al., 2020a)", "previouslyFormattedCitation" : "(Touma et al., 2015; Cook et al., 2020; Zhai et al., 2020a)" }, "properties" : { "noteIndex" : 0 }, "schema" : "https://github.com/citation-style-language/schema/raw/master/csl-citation.json" }</w:delInstrText>
              </w:r>
            </w:del>
            <w:r w:rsidRPr="00D424AA">
              <w:rPr>
                <w:rFonts w:cs="Times New Roman"/>
                <w:b/>
                <w:bCs/>
                <w:iCs/>
                <w:color w:val="000000" w:themeColor="text1"/>
                <w:sz w:val="16"/>
                <w:szCs w:val="16"/>
                <w:lang w:val="en-GB"/>
              </w:rPr>
              <w:fldChar w:fldCharType="separate"/>
            </w:r>
            <w:r w:rsidR="00A26296">
              <w:rPr>
                <w:rFonts w:cs="Times New Roman"/>
                <w:bCs/>
                <w:iCs/>
                <w:noProof/>
                <w:color w:val="000000" w:themeColor="text1"/>
                <w:sz w:val="16"/>
                <w:szCs w:val="16"/>
                <w:lang w:val="nb-NO"/>
              </w:rPr>
              <w:t xml:space="preserve">(Touma et al., 2015; Cook et al., 2020; </w:t>
            </w:r>
            <w:del w:id="4375" w:author="Robin Matthews" w:date="2021-07-14T17:18:00Z">
              <w:r w:rsidR="00A26296" w:rsidDel="00A5076B">
                <w:rPr>
                  <w:rFonts w:cs="Times New Roman"/>
                  <w:bCs/>
                  <w:iCs/>
                  <w:noProof/>
                  <w:color w:val="000000" w:themeColor="text1"/>
                  <w:sz w:val="16"/>
                  <w:szCs w:val="16"/>
                  <w:lang w:val="nb-NO"/>
                </w:rPr>
                <w:delText>Z</w:delText>
              </w:r>
            </w:del>
            <w:ins w:id="4376" w:author="Robin Matthews" w:date="2021-07-14T17:17:00Z">
              <w:r w:rsidR="00A5076B">
                <w:rPr>
                  <w:rFonts w:cs="Times New Roman"/>
                  <w:bCs/>
                  <w:iCs/>
                  <w:noProof/>
                  <w:color w:val="000000" w:themeColor="text1"/>
                  <w:sz w:val="16"/>
                  <w:szCs w:val="16"/>
                  <w:lang w:val="nb-NO"/>
                </w:rPr>
                <w:t>J.</w:t>
              </w:r>
            </w:ins>
            <w:ins w:id="4377" w:author="Robin Matthews" w:date="2021-07-14T17:18:00Z">
              <w:r w:rsidR="00A5076B">
                <w:rPr>
                  <w:rFonts w:cs="Times New Roman"/>
                  <w:bCs/>
                  <w:iCs/>
                  <w:noProof/>
                  <w:color w:val="000000" w:themeColor="text1"/>
                  <w:sz w:val="16"/>
                  <w:szCs w:val="16"/>
                  <w:lang w:val="nb-NO"/>
                </w:rPr>
                <w:t xml:space="preserve"> Z</w:t>
              </w:r>
            </w:ins>
            <w:r w:rsidR="00A26296">
              <w:rPr>
                <w:rFonts w:cs="Times New Roman"/>
                <w:bCs/>
                <w:iCs/>
                <w:noProof/>
                <w:color w:val="000000" w:themeColor="text1"/>
                <w:sz w:val="16"/>
                <w:szCs w:val="16"/>
                <w:lang w:val="nb-NO"/>
              </w:rPr>
              <w:t>hai et al., 2020</w:t>
            </w:r>
            <w:del w:id="4378" w:author="Robin Matthews" w:date="2021-07-14T17:18:00Z">
              <w:r w:rsidR="00A26296" w:rsidDel="00A5076B">
                <w:rPr>
                  <w:rFonts w:cs="Times New Roman"/>
                  <w:bCs/>
                  <w:iCs/>
                  <w:noProof/>
                  <w:color w:val="000000" w:themeColor="text1"/>
                  <w:sz w:val="16"/>
                  <w:szCs w:val="16"/>
                  <w:lang w:val="nb-NO"/>
                </w:rPr>
                <w:delText>a</w:delText>
              </w:r>
            </w:del>
            <w:r w:rsidR="00A26296">
              <w:rPr>
                <w:rFonts w:cs="Times New Roman"/>
                <w:bCs/>
                <w:iCs/>
                <w:noProof/>
                <w:color w:val="000000" w:themeColor="text1"/>
                <w:sz w:val="16"/>
                <w:szCs w:val="16"/>
                <w:lang w:val="nb-NO"/>
              </w:rPr>
              <w:t>)</w:t>
            </w:r>
            <w:r w:rsidRPr="00D424AA">
              <w:rPr>
                <w:rFonts w:cs="Times New Roman"/>
                <w:b/>
                <w:bCs/>
                <w:iCs/>
                <w:color w:val="000000" w:themeColor="text1"/>
                <w:sz w:val="16"/>
                <w:szCs w:val="16"/>
                <w:lang w:val="en-GB"/>
              </w:rPr>
              <w:fldChar w:fldCharType="end"/>
            </w:r>
            <w:commentRangeEnd w:id="4372"/>
            <w:r w:rsidR="00A26296">
              <w:rPr>
                <w:rStyle w:val="Marquedecommentaire"/>
                <w:rFonts w:ascii="Times New Roman" w:hAnsi="Times New Roman" w:cstheme="minorBidi"/>
                <w:lang w:val="fr-FR" w:eastAsia="fr-FR"/>
              </w:rPr>
              <w:commentReference w:id="4372"/>
            </w:r>
            <w:r w:rsidRPr="00841A35">
              <w:rPr>
                <w:rFonts w:cs="Times New Roman"/>
                <w:b/>
                <w:bCs/>
                <w:iCs/>
                <w:color w:val="000000" w:themeColor="text1"/>
                <w:sz w:val="16"/>
                <w:szCs w:val="16"/>
                <w:lang w:val="nb-NO"/>
              </w:rPr>
              <w:t xml:space="preserve">. </w:t>
            </w:r>
          </w:p>
          <w:p w14:paraId="40A62F62" w14:textId="77777777" w:rsidR="00D376F0" w:rsidRPr="00D424AA" w:rsidRDefault="00D376F0" w:rsidP="00D424AA">
            <w:pPr>
              <w:spacing w:line="276" w:lineRule="auto"/>
              <w:rPr>
                <w:rFonts w:ascii="Times New Roman" w:hAnsi="Times New Roman" w:cs="Times New Roman"/>
                <w:color w:val="000000" w:themeColor="text1"/>
                <w:sz w:val="16"/>
                <w:szCs w:val="16"/>
                <w:lang w:val="nb-NO"/>
              </w:rPr>
            </w:pPr>
          </w:p>
        </w:tc>
        <w:tc>
          <w:tcPr>
            <w:tcW w:w="2836" w:type="dxa"/>
            <w:shd w:val="clear" w:color="auto" w:fill="FFE4D8"/>
            <w:tcMar>
              <w:top w:w="40" w:type="dxa"/>
              <w:left w:w="40" w:type="dxa"/>
              <w:bottom w:w="40" w:type="dxa"/>
              <w:right w:w="40" w:type="dxa"/>
            </w:tcMar>
          </w:tcPr>
          <w:p w14:paraId="4274AAD4" w14:textId="5B6D8D42"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sz w:val="16"/>
                <w:szCs w:val="16"/>
                <w:shd w:val="clear" w:color="auto" w:fill="FFE4D8"/>
                <w:lang w:val="en-GB"/>
              </w:rPr>
              <w:t>Medium confidence:</w:t>
            </w:r>
            <w:r w:rsidRPr="00D424AA">
              <w:rPr>
                <w:rFonts w:ascii="Times New Roman" w:hAnsi="Times New Roman" w:cs="Times New Roman"/>
                <w:color w:val="000000"/>
                <w:sz w:val="16"/>
                <w:szCs w:val="16"/>
                <w:shd w:val="clear" w:color="auto" w:fill="FFE4D8"/>
                <w:lang w:val="en-GB"/>
              </w:rPr>
              <w:t xml:space="preserve"> </w:t>
            </w:r>
            <w:r w:rsidRPr="00D424AA">
              <w:rPr>
                <w:rFonts w:ascii="Times New Roman" w:hAnsi="Times New Roman" w:cs="Times New Roman"/>
                <w:b/>
                <w:bCs/>
                <w:color w:val="000000"/>
                <w:sz w:val="16"/>
                <w:szCs w:val="16"/>
                <w:shd w:val="clear" w:color="auto" w:fill="FFE4D8"/>
                <w:lang w:val="en-GB"/>
              </w:rPr>
              <w:t xml:space="preserve">Increased drying </w:t>
            </w:r>
            <w:r w:rsidRPr="00D424AA">
              <w:rPr>
                <w:rFonts w:cs="Times New Roman"/>
                <w:color w:val="000000"/>
                <w:sz w:val="16"/>
                <w:szCs w:val="16"/>
                <w:shd w:val="clear" w:color="auto" w:fill="FFE4D8"/>
                <w:lang w:val="en-GB"/>
              </w:rPr>
              <w:fldChar w:fldCharType="begin" w:fldLock="1"/>
            </w:r>
            <w:r w:rsidR="00FF6231">
              <w:rPr>
                <w:rFonts w:ascii="Times New Roman" w:hAnsi="Times New Roman" w:cs="Times New Roman"/>
                <w:color w:val="000000"/>
                <w:sz w:val="16"/>
                <w:szCs w:val="16"/>
                <w:shd w:val="clear" w:color="auto" w:fill="FFE4D8"/>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3",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Touma et al., 2015; Cook et al., 2020)", "plainTextFormattedCitation" : "(Giuntoli et al., 2015; Touma et al., 2015; Cook et al., 2020)", "previouslyFormattedCitation" : "(Giuntoli et al., 2015; Touma et al., 2015; Cook et al., 2020)" }, "properties" : { "noteIndex" : 0 }, "schema" : "https://github.com/citation-style-language/schema/raw/master/csl-citation.json" }</w:instrText>
            </w:r>
            <w:r w:rsidRPr="00D424AA">
              <w:rPr>
                <w:rFonts w:cs="Times New Roman"/>
                <w:color w:val="000000"/>
                <w:sz w:val="16"/>
                <w:szCs w:val="16"/>
                <w:shd w:val="clear" w:color="auto" w:fill="FFE4D8"/>
                <w:lang w:val="en-GB"/>
              </w:rPr>
              <w:fldChar w:fldCharType="separate"/>
            </w:r>
            <w:r w:rsidR="00A26296">
              <w:rPr>
                <w:rFonts w:ascii="Times New Roman" w:hAnsi="Times New Roman" w:cs="Times New Roman"/>
                <w:noProof/>
                <w:color w:val="000000"/>
                <w:sz w:val="16"/>
                <w:szCs w:val="16"/>
                <w:shd w:val="clear" w:color="auto" w:fill="FFE4D8"/>
                <w:lang w:val="en-GB"/>
              </w:rPr>
              <w:t>(Giuntoli et al., 2015; Touma et al., 2015; Cook et al., 2020)</w:t>
            </w:r>
            <w:r w:rsidRPr="00D424AA">
              <w:rPr>
                <w:rFonts w:cs="Times New Roman"/>
                <w:color w:val="000000"/>
                <w:sz w:val="16"/>
                <w:szCs w:val="16"/>
                <w:shd w:val="clear" w:color="auto" w:fill="FFE4D8"/>
                <w:lang w:val="en-GB"/>
              </w:rPr>
              <w:fldChar w:fldCharType="end"/>
            </w:r>
          </w:p>
        </w:tc>
      </w:tr>
      <w:tr w:rsidR="00D376F0" w:rsidRPr="00F1665C" w14:paraId="720F906B" w14:textId="77777777" w:rsidTr="00723657">
        <w:trPr>
          <w:trHeight w:val="516"/>
        </w:trPr>
        <w:tc>
          <w:tcPr>
            <w:tcW w:w="896" w:type="dxa"/>
            <w:vMerge w:val="restart"/>
          </w:tcPr>
          <w:p w14:paraId="3D01399B" w14:textId="77777777" w:rsidR="00D376F0" w:rsidRPr="00D424AA" w:rsidRDefault="00D376F0" w:rsidP="00841A35">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ada-gascar (MDG)</w:t>
            </w:r>
          </w:p>
        </w:tc>
        <w:tc>
          <w:tcPr>
            <w:tcW w:w="798" w:type="dxa"/>
          </w:tcPr>
          <w:p w14:paraId="730BB8B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MET</w:t>
            </w:r>
          </w:p>
        </w:tc>
        <w:tc>
          <w:tcPr>
            <w:tcW w:w="1987" w:type="dxa"/>
            <w:shd w:val="clear" w:color="auto" w:fill="D9D9D9" w:themeFill="background1" w:themeFillShade="D9"/>
          </w:tcPr>
          <w:p w14:paraId="23BB04CD" w14:textId="333717F5"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onsistent trends</w:t>
            </w:r>
            <w:r w:rsidRPr="00D424AA">
              <w:rPr>
                <w:rFonts w:ascii="Times New Roman" w:hAnsi="Times New Roman"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7D2D56">
              <w:rPr>
                <w:rFonts w:ascii="Times New Roman" w:hAnsi="Times New Roman" w:cs="Times New Roman"/>
                <w:color w:val="000000" w:themeColor="text1"/>
                <w:sz w:val="16"/>
                <w:szCs w:val="16"/>
                <w:lang w:val="en-GB"/>
              </w:rPr>
              <w:instrText>ADDIN CSL_CITATION { "citationItems" : [ { "id" : "ITEM-1", "itemData" : { "DOI" : "10.1029/2010JD015303", "ISSN" : "0148-0227", "abstract" : "A workshop on climate change indices was held at the Mauritius Meteorological Services in October 2009 to produce the first analysis of climate trends for the countries of the western Indian Ocean. Scientists brought their long-term daily temperature and precipitation for a careful assessment of data quality and homogeneity, and for the preparation of climate change indices. This paper reports on the trends in daily and extreme temperature and precipitation indices for 1961-2008. The results indicate a definitive warming of surface air temperature at land stations. Annual means of the daytime and nighttime temperatures have increased at a similar rate, leading to no discernible change in the diurnal temperature range. Significant increasing trends were found in the frequency of warm days and warm nights, while decreasing trends were observed in the frequency of cold days and cold nights. Moreover, it seems that the warm extremes have changed more than the cold extremes in the western Indian Ocean region. Trends in precipitation indices are generally weak and show less spatial coherence. Regionally, a significant decrease was found in the annual total rainfall for the past 48 years. The results also show some increase in consecutive dry days, no change in daily intensity and consecutive wet days, and a decrease in extreme precipitation events. Temperature indices are highly correlated with sea surface temperatures of the region, whereas weak correlations are found with the precipitation indices. Copyright 2011 by the American Geophysical Union.", "author" : [ { "dropping-particle" : "", "family" : "Vincent", "given" : "L. A.", "non-dropping-particle" : "", "parse-names" : false, "suffix" : "" }, { "dropping-particle" : "", "family" : "Aguilar", "given" : "E.", "non-dropping-particle" : "", "parse-names" : false, "suffix" : "" }, { "dropping-particle" : "", "family" : "Saindou", "given" : "M.", "non-dropping-particle" : "", "parse-names" : false, "suffix" : "" }, { "dropping-particle" : "", "family" : "Hassane", "given" : "A. F.", "non-dropping-particle" : "", "parse-names" : false, "suffix" : "" }, { "dropping-particle" : "", "family" : "Jumaux", "given" : "G.", "non-dropping-particle" : "", "parse-names" : false, "suffix" : "" }, { "dropping-particle" : "", "family" : "Roy", "given" : "D.", "non-dropping-particle" : "", "parse-names" : false, "suffix" : "" }, { "dropping-particle" : "", "family" : "Booneeady", "given" : "P.", "non-dropping-particle" : "", "parse-names" : false, "suffix" : "" }, { "dropping-particle" : "", "family" : "Virasami", "given" : "R.", "non-dropping-particle" : "", "parse-names" : false, "suffix" : "" }, { "dropping-particle" : "", "family" : "Randriamarolaza", "given" : "L. Y. A.", "non-dropping-particle" : "", "parse-names" : false, "suffix" : "" }, { "dropping-particle" : "", "family" : "Faniriantsoa", "given" : "F. R.", "non-dropping-particle" : "", "parse-names" : false, "suffix" : "" }, { "dropping-particle" : "", "family" : "Amelie", "given" : "V.", "non-dropping-particle" : "", "parse-names" : false, "suffix" : "" }, { "dropping-particle" : "", "family" : "Seeward", "given" : "H.", "non-dropping-particle" : "", "parse-names" : false, "suffix" : "" }, { "dropping-particle" : "", "family" : "Montfraix", "given" : "B.", "non-dropping-particle" : "", "parse-names" : false, "suffix" : "" } ], "container-title" : "Journal of Geophysical Research: Atmospheres", "id" : "ITEM-1", "issue" : "D10", "issued" : { "date-parts" : [ [ "2011", "5", "24" ] ] }, "page" : "D10108", "publisher" : "Blackwell Publishing Ltd", "title" : "Observed trends in indices of daily and extreme temperature and precipitation for the countries of the western Indian Ocean, 1961\u20132008", "translator" : [ { "dropping-particle" : "", "family" : "S3405", "given" : "", "non-dropping-particle" : "", "parse-names" : false, "suffix" : "" } ], "type" : "article-journal", "volume" : "116" }, "uris" : [ "http://www.mendeley.com/documents/?uuid=e970364b-1a22-49b9-a6fa-f213b60fd65b"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Vincent et al., 2011; Spinoni et al., 2019)", "plainTextFormattedCitation" : "(Vincent et al., 2011; Spinoni et al., 2019)", "previouslyFormattedCitation" : "(Vincent et al., 2011; Spinoni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Vincent et al., 2011; Spinoni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w:t>
            </w:r>
          </w:p>
          <w:p w14:paraId="58B3F3BA" w14:textId="77777777" w:rsidR="00D376F0" w:rsidRPr="00D424AA" w:rsidRDefault="00D376F0" w:rsidP="00D424AA">
            <w:pPr>
              <w:rPr>
                <w:rFonts w:ascii="Times New Roman" w:hAnsi="Times New Roman" w:cs="Times New Roman"/>
                <w:color w:val="000000" w:themeColor="text1"/>
                <w:sz w:val="16"/>
                <w:szCs w:val="16"/>
                <w:lang w:val="en-GB"/>
              </w:rPr>
            </w:pPr>
          </w:p>
          <w:p w14:paraId="0A9A1CD0"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 xml:space="preserve"> </w:t>
            </w:r>
          </w:p>
        </w:tc>
        <w:tc>
          <w:tcPr>
            <w:tcW w:w="2125" w:type="dxa"/>
            <w:shd w:val="clear" w:color="auto" w:fill="D9D9D9" w:themeFill="background1" w:themeFillShade="D9"/>
          </w:tcPr>
          <w:p w14:paraId="554FFCCD"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 xml:space="preserve"> Limited  evidence </w:t>
            </w:r>
          </w:p>
        </w:tc>
        <w:tc>
          <w:tcPr>
            <w:tcW w:w="2977" w:type="dxa"/>
            <w:shd w:val="clear" w:color="auto" w:fill="FFE4D8"/>
            <w:tcMar>
              <w:top w:w="40" w:type="dxa"/>
              <w:left w:w="40" w:type="dxa"/>
              <w:bottom w:w="40" w:type="dxa"/>
              <w:right w:w="40" w:type="dxa"/>
            </w:tcMar>
          </w:tcPr>
          <w:p w14:paraId="78A228E0" w14:textId="4E1F1B29"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rease</w:t>
            </w:r>
            <w:r w:rsidRPr="00D424AA">
              <w:rPr>
                <w:rFonts w:ascii="Times New Roman" w:hAnsi="Times New Roman" w:cs="Times New Roman"/>
                <w:color w:val="000000" w:themeColor="text1"/>
                <w:sz w:val="16"/>
                <w:szCs w:val="16"/>
                <w:lang w:val="en-GB"/>
              </w:rPr>
              <w:t xml:space="preserve"> in meteorological drought based on SPI compared to recent past </w:t>
            </w:r>
            <w:commentRangeStart w:id="4379"/>
            <w:r w:rsidRPr="00D424AA">
              <w:rPr>
                <w:rFonts w:cs="Times New Roman"/>
                <w:color w:val="000000" w:themeColor="text1"/>
                <w:sz w:val="16"/>
                <w:szCs w:val="16"/>
                <w:lang w:val="en-GB"/>
              </w:rPr>
              <w:fldChar w:fldCharType="begin" w:fldLock="1"/>
            </w:r>
            <w:ins w:id="4380" w:author="Robin Matthews" w:date="2021-07-14T12:28:00Z">
              <w:r w:rsidR="00FC4A87">
                <w:rPr>
                  <w:rFonts w:ascii="Times New Roman" w:hAnsi="Times New Roman" w:cs="Times New Roman"/>
                  <w:color w:val="000000" w:themeColor="text1"/>
                  <w:sz w:val="16"/>
                  <w:szCs w:val="16"/>
                  <w:lang w:val="en-GB"/>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Abiodun et al., 2019; Xu et al., 2019a)", "manualFormatting" : "(Abiodun et al., 2019; L. Xu et al., 2019)", "plainTextFormattedCitation" : "(Abiodun et al., 2019; Xu et al., 2019a)", "previouslyFormattedCitation" : "(Abiodun et al., 2019; Xu et al., 2019a)" }, "properties" : { "noteIndex" : 0 }, "schema" : "https://github.com/citation-style-language/schema/raw/master/csl-citation.json" }</w:instrText>
              </w:r>
            </w:ins>
            <w:del w:id="4381" w:author="Robin Matthews" w:date="2021-07-14T12:28:00Z">
              <w:r w:rsidR="00FF6231" w:rsidDel="00FC4A87">
                <w:rPr>
                  <w:rFonts w:ascii="Times New Roman" w:hAnsi="Times New Roman" w:cs="Times New Roman"/>
                  <w:color w:val="000000" w:themeColor="text1"/>
                  <w:sz w:val="16"/>
                  <w:szCs w:val="16"/>
                  <w:lang w:val="en-GB"/>
                </w:rPr>
                <w:del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Abiodun et al., 2019; Xu et al., 2019a)", "plainTextFormattedCitation" : "(Abiodun et al., 2019; Xu et al., 2019a)", "previouslyFormattedCitation" : "(Abiodun et al., 2019;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Abiodun et al., 2019; </w:t>
            </w:r>
            <w:del w:id="4382" w:author="Robin Matthews" w:date="2021-07-14T12:28:00Z">
              <w:r w:rsidR="00A26296" w:rsidDel="00FC4A87">
                <w:rPr>
                  <w:rFonts w:ascii="Times New Roman" w:hAnsi="Times New Roman" w:cs="Times New Roman"/>
                  <w:noProof/>
                  <w:color w:val="000000" w:themeColor="text1"/>
                  <w:sz w:val="16"/>
                  <w:szCs w:val="16"/>
                  <w:lang w:val="en-GB"/>
                </w:rPr>
                <w:delText>Xu et al., 2019a</w:delText>
              </w:r>
            </w:del>
            <w:ins w:id="4383" w:author="Robin Matthews" w:date="2021-07-14T12:28:00Z">
              <w:r w:rsidR="00FC4A87">
                <w:rPr>
                  <w:rFonts w:ascii="Times New Roman" w:hAnsi="Times New Roman" w:cs="Times New Roman"/>
                  <w:noProof/>
                  <w:color w:val="000000" w:themeColor="text1"/>
                  <w:sz w:val="16"/>
                  <w:szCs w:val="16"/>
                  <w:lang w:val="en-GB"/>
                </w:rPr>
                <w:t>L. Xu et al., 2019</w:t>
              </w:r>
            </w:ins>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379"/>
            <w:r w:rsidR="00A26296">
              <w:rPr>
                <w:rStyle w:val="Marquedecommentaire"/>
                <w:rFonts w:ascii="Times New Roman" w:hAnsi="Times New Roman" w:cstheme="minorBidi"/>
                <w:lang w:val="fr-FR" w:eastAsia="fr-FR"/>
              </w:rPr>
              <w:commentReference w:id="4379"/>
            </w:r>
            <w:r w:rsidRPr="00841A35">
              <w:rPr>
                <w:rFonts w:ascii="Times New Roman" w:hAnsi="Times New Roman" w:cs="Times New Roman"/>
                <w:color w:val="000000" w:themeColor="text1"/>
                <w:sz w:val="16"/>
                <w:szCs w:val="16"/>
                <w:lang w:val="en-GB" w:eastAsia="fr-FR"/>
              </w:rPr>
              <w:t xml:space="preserve"> and CDD compared to pre-industrial baseline (Chapter 11 Supplementary Material (11.SM)).</w:t>
            </w:r>
          </w:p>
          <w:p w14:paraId="00070281"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27F7BC59"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66015F9F"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5DBE5491"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69BF178A" w14:textId="3DB68BF3" w:rsidR="00D376F0" w:rsidRPr="00D424AA" w:rsidRDefault="00D376F0" w:rsidP="00841A35">
            <w:pPr>
              <w:rPr>
                <w:rFonts w:ascii="Times New Roman" w:hAnsi="Times New Roman" w:cs="Times New Roman"/>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mendeley" : { "formattedCitation" : "(Abiodun et al., 2019)", "manualFormatting" : "Abiodun et al. (2019)", "plainTextFormattedCitation" : "(Abiodun et al., 2019)", "previouslyFormattedCitation" : "(Abiodun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Abiodun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Cordex AFR data,CTL 1971-2000, RCP8.5, </w:t>
            </w:r>
            <w:r w:rsidRPr="00D424AA">
              <w:rPr>
                <w:rFonts w:ascii="Times New Roman" w:hAnsi="Times New Roman" w:cs="Times New Roman"/>
                <w:sz w:val="16"/>
                <w:szCs w:val="16"/>
                <w:lang w:val="en-GB" w:eastAsia="fr-FR"/>
              </w:rPr>
              <w:t xml:space="preserve">pre-industrial reference period (1861-1890) </w:t>
            </w:r>
          </w:p>
          <w:p w14:paraId="62F6F34E"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sz w:val="16"/>
                <w:szCs w:val="16"/>
                <w:lang w:val="en-GB"/>
              </w:rPr>
              <w:t>SPI (drought frequency &amp; intensity increase)</w:t>
            </w:r>
          </w:p>
          <w:p w14:paraId="36E0DFF0"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6BFBC38A"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34897EAB"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19CD3194" w14:textId="77777777" w:rsidR="00D376F0" w:rsidRPr="00D424AA" w:rsidRDefault="00D376F0" w:rsidP="00841A35">
            <w:pPr>
              <w:spacing w:line="276" w:lineRule="auto"/>
              <w:rPr>
                <w:rFonts w:ascii="Times New Roman" w:hAnsi="Times New Roman" w:cs="Times New Roman"/>
                <w:color w:val="000000" w:themeColor="text1"/>
                <w:sz w:val="16"/>
                <w:szCs w:val="16"/>
                <w:lang w:val="en-GB"/>
              </w:rPr>
            </w:pPr>
          </w:p>
        </w:tc>
        <w:tc>
          <w:tcPr>
            <w:tcW w:w="2977" w:type="dxa"/>
            <w:tcBorders>
              <w:top w:val="dashed" w:sz="4" w:space="0" w:color="000000"/>
            </w:tcBorders>
            <w:shd w:val="clear" w:color="auto" w:fill="FFBB9F"/>
            <w:tcMar>
              <w:top w:w="40" w:type="dxa"/>
              <w:left w:w="40" w:type="dxa"/>
              <w:bottom w:w="40" w:type="dxa"/>
              <w:right w:w="40" w:type="dxa"/>
            </w:tcMar>
          </w:tcPr>
          <w:p w14:paraId="6FF3AADE" w14:textId="5DEA2584" w:rsidR="00D376F0" w:rsidRPr="00841A35" w:rsidRDefault="00D376F0" w:rsidP="00D424AA">
            <w:pPr>
              <w:spacing w:line="276" w:lineRule="auto"/>
              <w:rPr>
                <w:rFonts w:ascii="Times New Roman" w:hAnsi="Times New Roman" w:cs="Times New Roman"/>
                <w:sz w:val="16"/>
                <w:szCs w:val="16"/>
                <w:lang w:val="en-GB"/>
              </w:rPr>
            </w:pPr>
            <w:r w:rsidRPr="00D424AA">
              <w:rPr>
                <w:rFonts w:ascii="Times New Roman" w:hAnsi="Times New Roman" w:cs="Times New Roman"/>
                <w:b/>
                <w:bCs/>
                <w:i/>
                <w:iCs/>
                <w:color w:val="000000" w:themeColor="text1"/>
                <w:sz w:val="16"/>
                <w:szCs w:val="16"/>
                <w:lang w:val="en-GB"/>
              </w:rPr>
              <w:t>High confidence:</w:t>
            </w:r>
            <w:r w:rsidRPr="00D424AA">
              <w:rPr>
                <w:rFonts w:ascii="Times New Roman" w:hAnsi="Times New Roman" w:cs="Times New Roman"/>
                <w:b/>
                <w:bCs/>
                <w:color w:val="000000" w:themeColor="text1"/>
                <w:sz w:val="16"/>
                <w:szCs w:val="16"/>
                <w:lang w:val="en-GB"/>
              </w:rPr>
              <w:t xml:space="preserve"> Increase</w:t>
            </w:r>
            <w:r w:rsidRPr="00D424AA">
              <w:rPr>
                <w:rFonts w:ascii="Times New Roman" w:hAnsi="Times New Roman" w:cs="Times New Roman"/>
                <w:color w:val="000000" w:themeColor="text1"/>
                <w:sz w:val="16"/>
                <w:szCs w:val="16"/>
                <w:lang w:val="en-GB"/>
              </w:rPr>
              <w:t xml:space="preserve"> in meteoroloigcal drought based on several metrics, including SPI </w:t>
            </w:r>
            <w:commentRangeStart w:id="4384"/>
            <w:r w:rsidRPr="00D424AA">
              <w:rPr>
                <w:rFonts w:cs="Times New Roman"/>
                <w:color w:val="000000" w:themeColor="text1"/>
                <w:sz w:val="16"/>
                <w:szCs w:val="16"/>
                <w:lang w:val="en-GB"/>
              </w:rPr>
              <w:fldChar w:fldCharType="begin" w:fldLock="1"/>
            </w:r>
            <w:ins w:id="4385" w:author="Robin Matthews" w:date="2021-07-14T12:28:00Z">
              <w:r w:rsidR="00FC4A87">
                <w:rPr>
                  <w:rFonts w:ascii="Times New Roman" w:hAnsi="Times New Roman" w:cs="Times New Roman"/>
                  <w:color w:val="000000" w:themeColor="text1"/>
                  <w:sz w:val="16"/>
                  <w:szCs w:val="16"/>
                  <w:lang w:val="en-GB"/>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Abiodun et al., 2019; Xu et al., 2019a)", "manualFormatting" : "(Abiodun et al., 2019; L. Xu et al., 2019)", "plainTextFormattedCitation" : "(Abiodun et al., 2019; Xu et al., 2019a)", "previouslyFormattedCitation" : "(Abiodun et al., 2019; Xu et al., 2019a)" }, "properties" : { "noteIndex" : 0 }, "schema" : "https://github.com/citation-style-language/schema/raw/master/csl-citation.json" }</w:instrText>
              </w:r>
            </w:ins>
            <w:del w:id="4386" w:author="Robin Matthews" w:date="2021-07-14T12:28:00Z">
              <w:r w:rsidR="00FF6231" w:rsidDel="00FC4A87">
                <w:rPr>
                  <w:rFonts w:ascii="Times New Roman" w:hAnsi="Times New Roman" w:cs="Times New Roman"/>
                  <w:color w:val="000000" w:themeColor="text1"/>
                  <w:sz w:val="16"/>
                  <w:szCs w:val="16"/>
                  <w:lang w:val="en-GB"/>
                </w:rPr>
                <w:del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Abiodun et al., 2019; Xu et al., 2019a)", "plainTextFormattedCitation" : "(Abiodun et al., 2019; Xu et al., 2019a)", "previouslyFormattedCitation" : "(Abiodun et al., 2019;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 xml:space="preserve">(Abiodun et al., 2019; </w:t>
            </w:r>
            <w:del w:id="4387" w:author="Robin Matthews" w:date="2021-07-14T12:28:00Z">
              <w:r w:rsidR="00A26296" w:rsidDel="00FC4A87">
                <w:rPr>
                  <w:rFonts w:ascii="Times New Roman" w:hAnsi="Times New Roman" w:cs="Times New Roman"/>
                  <w:noProof/>
                  <w:color w:val="000000" w:themeColor="text1"/>
                  <w:sz w:val="16"/>
                  <w:szCs w:val="16"/>
                  <w:lang w:val="en-GB"/>
                </w:rPr>
                <w:delText>Xu et al., 2019a</w:delText>
              </w:r>
            </w:del>
            <w:ins w:id="4388" w:author="Robin Matthews" w:date="2021-07-14T12:28:00Z">
              <w:r w:rsidR="00FC4A87">
                <w:rPr>
                  <w:rFonts w:ascii="Times New Roman" w:hAnsi="Times New Roman" w:cs="Times New Roman"/>
                  <w:noProof/>
                  <w:color w:val="000000" w:themeColor="text1"/>
                  <w:sz w:val="16"/>
                  <w:szCs w:val="16"/>
                  <w:lang w:val="en-GB"/>
                </w:rPr>
                <w:t>L. Xu et al., 2019</w:t>
              </w:r>
            </w:ins>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384"/>
            <w:r w:rsidR="00A26296">
              <w:rPr>
                <w:rStyle w:val="Marquedecommentaire"/>
                <w:rFonts w:ascii="Times New Roman" w:hAnsi="Times New Roman" w:cstheme="minorBidi"/>
                <w:lang w:val="fr-FR" w:eastAsia="fr-FR"/>
              </w:rPr>
              <w:commentReference w:id="4384"/>
            </w:r>
            <w:r w:rsidRPr="00841A35">
              <w:rPr>
                <w:rFonts w:ascii="Times New Roman" w:hAnsi="Times New Roman" w:cs="Times New Roman"/>
                <w:color w:val="000000" w:themeColor="text1"/>
                <w:sz w:val="16"/>
                <w:szCs w:val="16"/>
                <w:lang w:val="en-GB" w:eastAsia="fr-FR"/>
              </w:rPr>
              <w:t>, CDD (Chapter 11 Supplementary Material (11.SM)), and DF (drought frequency) and NDD (number of dry days)</w:t>
            </w:r>
            <w:r w:rsidRPr="00D424AA">
              <w:rPr>
                <w:rFonts w:ascii="Times New Roman" w:hAnsi="Times New Roman" w:cs="Times New Roman"/>
                <w:sz w:val="16"/>
                <w:szCs w:val="16"/>
                <w:lang w:val="en-GB" w:eastAsia="fr-FR"/>
              </w:rPr>
              <w:t xml:space="preserve"> </w:t>
            </w:r>
            <w:r w:rsidRPr="00D424AA">
              <w:rPr>
                <w:rFonts w:cs="Times New Roman"/>
                <w:sz w:val="16"/>
                <w:szCs w:val="16"/>
                <w:lang w:val="en-GB"/>
              </w:rPr>
              <w:fldChar w:fldCharType="begin" w:fldLock="1"/>
            </w:r>
            <w:r w:rsidR="00FC4C2D">
              <w:rPr>
                <w:rFonts w:ascii="Times New Roman" w:hAnsi="Times New Roman" w:cs="Times New Roman"/>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eastAsia="fr-FR"/>
              </w:rPr>
              <w:t>(Coppola et al., 2021b)</w:t>
            </w:r>
            <w:r w:rsidRPr="00D424AA">
              <w:rPr>
                <w:rFonts w:cs="Times New Roman"/>
                <w:sz w:val="16"/>
                <w:szCs w:val="16"/>
                <w:lang w:val="en-GB"/>
              </w:rPr>
              <w:fldChar w:fldCharType="end"/>
            </w:r>
          </w:p>
          <w:p w14:paraId="71EEF803"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77AD848C" w14:textId="2E4D668A" w:rsidR="00D376F0" w:rsidRPr="00D424AA" w:rsidRDefault="00D376F0" w:rsidP="00D424AA">
            <w:pPr>
              <w:rPr>
                <w:rFonts w:ascii="Times New Roman" w:hAnsi="Times New Roman" w:cs="Times New Roman"/>
                <w:color w:val="000000" w:themeColor="text1"/>
                <w:sz w:val="16"/>
                <w:szCs w:val="16"/>
                <w:lang w:val="en-GB"/>
              </w:rPr>
            </w:pPr>
            <w:r w:rsidRPr="00D424AA">
              <w:rPr>
                <w:rFonts w:cs="Times New Roman"/>
                <w:sz w:val="16"/>
                <w:szCs w:val="16"/>
                <w:lang w:val="en-GB"/>
              </w:rPr>
              <w:fldChar w:fldCharType="begin" w:fldLock="1"/>
            </w:r>
            <w:r w:rsidR="00FC4C2D">
              <w:rPr>
                <w:rFonts w:ascii="Times New Roman" w:hAnsi="Times New Roman" w:cs="Times New Roman"/>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Coppola et al., 2021b)</w:t>
            </w:r>
            <w:r w:rsidRPr="00D424AA">
              <w:rPr>
                <w:rFonts w:cs="Times New Roman"/>
                <w:sz w:val="16"/>
                <w:szCs w:val="16"/>
                <w:lang w:val="en-GB"/>
              </w:rPr>
              <w:fldChar w:fldCharType="end"/>
            </w:r>
            <w:r w:rsidRPr="00841A35">
              <w:rPr>
                <w:rFonts w:ascii="Times New Roman" w:hAnsi="Times New Roman" w:cs="Times New Roman"/>
                <w:color w:val="000000" w:themeColor="text1"/>
                <w:sz w:val="16"/>
                <w:szCs w:val="16"/>
                <w:lang w:val="en-GB"/>
              </w:rPr>
              <w:t>, (2041-2060)/1995-2014, rcp 8.5, CMIP5-CORDEX-CMIP6</w:t>
            </w:r>
          </w:p>
          <w:p w14:paraId="56C2D9A2"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in DF (drought frequency) and  NDD (number of dry days )</w:t>
            </w:r>
          </w:p>
          <w:p w14:paraId="0C23EF8D"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p>
          <w:p w14:paraId="59A9A393" w14:textId="055B72BA" w:rsidR="00D376F0" w:rsidRPr="00D424AA" w:rsidRDefault="00D376F0" w:rsidP="00D424AA">
            <w:pPr>
              <w:rPr>
                <w:rFonts w:ascii="Times New Roman" w:hAnsi="Times New Roman" w:cs="Times New Roman"/>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704-018-2693-0", "abstract" : "Reliable drought projections are crucial for the\u00a0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u00a0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u00a0(i.e., 1.5\u00a0\u00b0C, 2.0\u00a0\u00b0C, 2.5\u00a0\u00b0C, and 3.0\u00a0\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u00a0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u00a9 2018, Springer-Verlag GmbH Austria, part of Springer Nature.", "author" : [ { "dropping-particle" : "", "family" : "Abiodun", "given" : "B J", "non-dropping-particle" : "", "parse-names" : false, "suffix" : "" }, { "dropping-particle" : "", "family" : "Makhanya", "given" : "N", "non-dropping-particle" : "", "parse-names" : false, "suffix" : "" }, { "dropping-particle" : "", "family" : "Petja", "given" : "B", "non-dropping-particle" : "", "parse-names" : false, "suffix" : "" }, { "dropping-particle" : "", "family" : "Abatan", "given" : "A A", "non-dropping-particle" : "", "parse-names" : false, "suffix" : "" }, { "dropping-particle" : "", "family" : "Oguntunde", "given" : "P G", "non-dropping-particle" : "", "parse-names" : false, "suffix" : "" } ], "container-title" : "Theoretical and Applied Climatology", "id" : "ITEM-1", "issue" : "3-4", "issued" : { "date-parts" : [ [ "2019" ] ] }, "note" : "cited By 6", "page" : "1785-1799", "title" : "Future projection of droughts over major river basins in Southern Africa at specific global warming levels", "translator" : [ { "dropping-particle" : "", "family" : "S2538", "given" : "", "non-dropping-particle" : "", "parse-names" : false, "suffix" : "" } ], "type" : "article-journal", "volume" : "137" }, "uris" : [ "http://www.mendeley.com/documents/?uuid=2ca5ef55-78b7-4266-bc83-79da1cf66c8a" ] } ], "mendeley" : { "formattedCitation" : "(Abiodun et al., 2019)", "manualFormatting" : "Abiodun et al. (2019)", "plainTextFormattedCitation" : "(Abiodun et al., 2019)", "previouslyFormattedCitation" : "(Abiodun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Abiodun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Cordex AFR data,CTL 1971-2000, RCP8.5, </w:t>
            </w:r>
            <w:r w:rsidRPr="00D424AA">
              <w:rPr>
                <w:rFonts w:ascii="Times New Roman" w:hAnsi="Times New Roman" w:cs="Times New Roman"/>
                <w:sz w:val="16"/>
                <w:szCs w:val="16"/>
                <w:lang w:val="en-GB" w:eastAsia="fr-FR"/>
              </w:rPr>
              <w:t>pre-industrial reference period (1861-1890): Increase in SPI-based drought frequency and intensity.</w:t>
            </w:r>
          </w:p>
        </w:tc>
        <w:tc>
          <w:tcPr>
            <w:tcW w:w="2836" w:type="dxa"/>
            <w:tcBorders>
              <w:top w:val="dashed" w:sz="4" w:space="0" w:color="000000"/>
            </w:tcBorders>
            <w:shd w:val="clear" w:color="auto" w:fill="FC9593"/>
            <w:tcMar>
              <w:top w:w="40" w:type="dxa"/>
              <w:left w:w="40" w:type="dxa"/>
              <w:bottom w:w="40" w:type="dxa"/>
              <w:right w:w="40" w:type="dxa"/>
            </w:tcMar>
          </w:tcPr>
          <w:p w14:paraId="5BF536D0" w14:textId="41D166D8" w:rsidR="00D376F0" w:rsidRPr="00841A35" w:rsidRDefault="00D376F0" w:rsidP="00D424AA">
            <w:pPr>
              <w:spacing w:line="276" w:lineRule="auto"/>
              <w:rPr>
                <w:rFonts w:ascii="Times New Roman" w:hAnsi="Times New Roman" w:cs="Times New Roman"/>
                <w:color w:val="000000" w:themeColor="text1"/>
                <w:sz w:val="16"/>
                <w:szCs w:val="16"/>
                <w:lang w:val="nb-NO"/>
              </w:rPr>
            </w:pPr>
            <w:r w:rsidRPr="00D424AA">
              <w:rPr>
                <w:rFonts w:ascii="Times New Roman" w:hAnsi="Times New Roman" w:cs="Times New Roman"/>
                <w:b/>
                <w:bCs/>
                <w:i/>
                <w:iCs/>
                <w:color w:val="000000" w:themeColor="text1"/>
                <w:sz w:val="16"/>
                <w:szCs w:val="16"/>
                <w:lang w:val="en-GB"/>
              </w:rPr>
              <w:t>Likely:</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Increase </w:t>
            </w:r>
            <w:r w:rsidRPr="00D424AA">
              <w:rPr>
                <w:rFonts w:ascii="Times New Roman" w:hAnsi="Times New Roman" w:cs="Times New Roman"/>
                <w:color w:val="000000" w:themeColor="text1"/>
                <w:sz w:val="16"/>
                <w:szCs w:val="16"/>
                <w:lang w:val="en-GB"/>
              </w:rPr>
              <w:t xml:space="preserve">in meteorological drought based on  CDD and SPI </w:t>
            </w:r>
            <w:r w:rsidRPr="00D424AA">
              <w:rPr>
                <w:rFonts w:cs="Times New Roman"/>
                <w:color w:val="000000" w:themeColor="text1"/>
                <w:sz w:val="16"/>
                <w:szCs w:val="16"/>
                <w:lang w:val="en-GB"/>
              </w:rPr>
              <w:fldChar w:fldCharType="begin" w:fldLock="1"/>
            </w:r>
            <w:r w:rsidR="00FC4C2D">
              <w:rPr>
                <w:rFonts w:ascii="Times New Roman" w:hAnsi="Times New Roman"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3",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4",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4",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id" : "ITEM-5",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5",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6", "itemData" : { "DOI" : "10.1007/s10584-015-1573-1", "ISSN" : "15731480", "abstract" : "\u00a9 2015, Springer Science+Business Media Dordrecht. The study focuses on the analysis of extreme precipitation events of the present and future climate over southern Africa. Parametric and non-parametric approaches are used to identify and analyse these extreme events in data from the Coordinated Regional Climate Downscaling Experiment (CORDEX) models. The performance of the global climate model (GCM) forced regional climate model (RCM) simulations shows that the models are able to capture the observed climatological spatial patterns of the extreme precipitation. It is also shown that the downscaling of the present climate are able to add value to the performance of GCMs over some areas depending on the metric used. The added value over GCMs justifies the additional computational effort of RCM simulation for the generation of relevant climate information for regional application. In the climate projections for the end of twenty-first Century (2069\u20132098) relative to the reference period (1976\u20132005), annual total precipitation is projected to decrease while the maximum number of consecutive dry days increases. Maximum 5-day precipitation amounts and 95th percentile of precipitation are also projected to increase significantly in the tropical and sub-tropical regions of southern Africa and decrease in the extra-tropical region. There are indications that rainfall intensity is likely to increase. This does not equate to an increase in total rainfall, but suggests that when it does rain, the intensity is likely to be greater. These changes are magnified under the RCP8.5 when compared with the RCP4.5 and are consistent with previous studies based on GCMs over the region.", "author" : [ { "dropping-particle" : "", "family" : "Pinto", "given" : "I.", "non-dropping-particle" : "", "parse-names" : false, "suffix" : "" }, { "dropping-particle" : "", "family" : "Lennard", "given" : "C.", "non-dropping-particle" : "", "parse-names" : false, "suffix" : "" }, { "dropping-particle" : "", "family" : "Tadross", "given" : "M.", "non-dropping-particle" : "", "parse-names" : false, "suffix" : "" }, { "dropping-particle" : "", "family" : "Hewitson", "given" : "B.", "non-dropping-particle" : "", "parse-names" : false, "suffix" : "" }, { "dropping-particle" : "", "family" : "Dosio", "given" : "A.", "non-dropping-particle" : "", "parse-names" : false, "suffix" : "" }, { "dropping-particle" : "", "family" : "Nikulin", "given" : "G.", "non-dropping-particle" : "", "parse-names" : false, "suffix" : "" }, { "dropping-particle" : "", "family" : "Panitz", "given" : "H.-J.", "non-dropping-particle" : "", "parse-names" : false, "suffix" : "" }, { "dropping-particle" : "", "family" : "Shongwe", "given" : "M.E.", "non-dropping-particle" : "", "parse-names" : false, "suffix" : "" } ], "container-title" : "Climatic Change", "id" : "ITEM-6", "issue" : "3-4", "issued" : { "date-parts" : [ [ "2016" ] ] }, "title" : "Evaluation and projections of extreme precipitation over southern Africa from two CORDEX models", "translator" : [ { "dropping-particle" : "", "family" : "S394", "given" : "", "non-dropping-particle" : "", "parse-names" : false, "suffix" : "" } ], "type" : "article-journal", "volume" : "135" }, "uris" : [ "http://www.mendeley.com/documents/?uuid=f68c235b-c60c-4b83-a130-0a34db41c987" ] }, { "id" : "ITEM-7",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7",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Sillmann et al., 2013b; Giorgi et al., 2014; Touma et al., 2015; Pinto et al., 2016; Dosio et al., 2019; Spinoni et al., 2020; Coppola et al., 2021b)", "plainTextFormattedCitation" : "(Sillmann et al., 2013b; Giorgi et al., 2014; Touma et al., 2015; Pinto et al., 2016; Dosio et al., 2019; Spinoni et al., 2020; Coppola et al., 2021b)", "previouslyFormattedCitation" : "(Sillmann et al., 2013b; Giorgi et al., 2014; Touma et al., 2015; Pinto et al., 2016; Dosio et al., 2019;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Sillmann et al., 2013b; Giorgi et al., 2014; Touma et al., 2015; Pinto et al., 2016; Dosio et al., 2019; Spinoni et al., 2020; Coppola et al., 2021b)</w:t>
            </w:r>
            <w:r w:rsidRPr="00D424AA">
              <w:rPr>
                <w:rFonts w:cs="Times New Roman"/>
                <w:color w:val="000000" w:themeColor="text1"/>
                <w:sz w:val="16"/>
                <w:szCs w:val="16"/>
                <w:lang w:val="en-GB"/>
              </w:rPr>
              <w:fldChar w:fldCharType="end"/>
            </w:r>
          </w:p>
          <w:p w14:paraId="69449F6E" w14:textId="77777777" w:rsidR="00D376F0" w:rsidRPr="00D424AA" w:rsidRDefault="00D376F0" w:rsidP="00D424AA">
            <w:pPr>
              <w:rPr>
                <w:rFonts w:ascii="Times New Roman" w:hAnsi="Times New Roman" w:cs="Times New Roman"/>
                <w:color w:val="000000" w:themeColor="text1"/>
                <w:sz w:val="16"/>
                <w:szCs w:val="16"/>
                <w:lang w:val="nb-NO"/>
              </w:rPr>
            </w:pPr>
          </w:p>
          <w:commentRangeStart w:id="4389"/>
          <w:p w14:paraId="08A51EF3" w14:textId="206B3076"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nb-NO"/>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manualFormatting" : "Sillmann et al. (2013b)", "plainTextFormattedCitation" : "(Sillmann et al., 2013b)", "previouslyFormattedCitation" : "(Sillmann et al., 2013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del w:id="4390" w:author="Robin Matthews" w:date="2021-07-14T13:44:00Z">
              <w:r w:rsidR="00A26296" w:rsidDel="00F90115">
                <w:rPr>
                  <w:rFonts w:ascii="Times New Roman" w:hAnsi="Times New Roman" w:cs="Times New Roman"/>
                  <w:noProof/>
                  <w:color w:val="000000" w:themeColor="text1"/>
                  <w:sz w:val="16"/>
                  <w:szCs w:val="16"/>
                  <w:lang w:val="en-GB"/>
                </w:rPr>
                <w:delText>Sillmann et al. (2013)</w:delText>
              </w:r>
            </w:del>
            <w:ins w:id="4391" w:author="Robin Matthews" w:date="2021-07-14T13:44:00Z">
              <w:r w:rsidR="00F90115">
                <w:rPr>
                  <w:rFonts w:ascii="Times New Roman" w:hAnsi="Times New Roman" w:cs="Times New Roman"/>
                  <w:noProof/>
                  <w:color w:val="000000" w:themeColor="text1"/>
                  <w:sz w:val="16"/>
                  <w:szCs w:val="16"/>
                  <w:lang w:val="en-GB"/>
                </w:rPr>
                <w:t>Sillmann et al. (2013b)</w:t>
              </w:r>
            </w:ins>
            <w:r w:rsidRPr="00D424AA">
              <w:rPr>
                <w:rFonts w:cs="Times New Roman"/>
                <w:color w:val="000000" w:themeColor="text1"/>
                <w:sz w:val="16"/>
                <w:szCs w:val="16"/>
                <w:lang w:val="en-GB"/>
              </w:rPr>
              <w:fldChar w:fldCharType="end"/>
            </w:r>
            <w:commentRangeEnd w:id="4389"/>
            <w:r w:rsidR="00A26296">
              <w:rPr>
                <w:rStyle w:val="Marquedecommentaire"/>
                <w:rFonts w:ascii="Times New Roman" w:hAnsi="Times New Roman" w:cstheme="minorBidi"/>
                <w:lang w:val="fr-FR" w:eastAsia="fr-FR"/>
              </w:rPr>
              <w:commentReference w:id="4389"/>
            </w:r>
            <w:r w:rsidRPr="00841A35">
              <w:rPr>
                <w:rFonts w:ascii="Times New Roman" w:hAnsi="Times New Roman" w:cs="Times New Roman"/>
                <w:color w:val="000000" w:themeColor="text1"/>
                <w:sz w:val="16"/>
                <w:szCs w:val="16"/>
                <w:lang w:val="en-GB"/>
              </w:rPr>
              <w:t>, (2081-2100)/1981-2000, rcp8.5, CMIP3-CMIP5</w:t>
            </w:r>
          </w:p>
          <w:p w14:paraId="41A0F78A"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of CDD</w:t>
            </w:r>
          </w:p>
          <w:p w14:paraId="574549DD" w14:textId="77777777" w:rsidR="00D376F0" w:rsidRPr="00D424AA" w:rsidRDefault="00D376F0" w:rsidP="00D424AA">
            <w:pPr>
              <w:rPr>
                <w:rFonts w:ascii="Times New Roman" w:hAnsi="Times New Roman" w:cs="Times New Roman"/>
                <w:color w:val="000000" w:themeColor="text1"/>
                <w:sz w:val="16"/>
                <w:szCs w:val="16"/>
                <w:lang w:val="en-GB"/>
              </w:rPr>
            </w:pPr>
          </w:p>
          <w:p w14:paraId="182F903C" w14:textId="6FEBDA1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manualFormatting"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Spinoni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xml:space="preserve">: Using CORDEX, CTL:1981-2010,RCP 8.5, 2071-2100 </w:t>
            </w:r>
          </w:p>
          <w:p w14:paraId="73BD0551"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Robust increase of drought frequency and severity (SPI-12)</w:t>
            </w:r>
          </w:p>
          <w:p w14:paraId="3581E51E" w14:textId="77777777" w:rsidR="00D376F0" w:rsidRPr="00D424AA" w:rsidRDefault="00D376F0" w:rsidP="00D424AA">
            <w:pPr>
              <w:rPr>
                <w:rFonts w:ascii="Times New Roman" w:hAnsi="Times New Roman" w:cs="Times New Roman"/>
                <w:color w:val="000000" w:themeColor="text1"/>
                <w:sz w:val="16"/>
                <w:szCs w:val="16"/>
                <w:lang w:val="en-GB"/>
              </w:rPr>
            </w:pPr>
          </w:p>
          <w:p w14:paraId="533F90EE" w14:textId="05A984FA" w:rsidR="00D376F0" w:rsidRPr="00D424AA" w:rsidRDefault="00D376F0" w:rsidP="00D424AA">
            <w:pPr>
              <w:rPr>
                <w:rFonts w:ascii="Times New Roman" w:hAnsi="Times New Roman" w:cs="Times New Roman"/>
                <w:color w:val="000000" w:themeColor="text1"/>
                <w:sz w:val="16"/>
                <w:szCs w:val="16"/>
                <w:lang w:val="en-GB"/>
              </w:rPr>
            </w:pPr>
            <w:r w:rsidRPr="00D424AA">
              <w:rPr>
                <w:rFonts w:cs="Times New Roman"/>
                <w:sz w:val="16"/>
                <w:szCs w:val="16"/>
                <w:lang w:val="en-GB"/>
              </w:rPr>
              <w:fldChar w:fldCharType="begin" w:fldLock="1"/>
            </w:r>
            <w:r w:rsidR="00FC4C2D">
              <w:rPr>
                <w:rFonts w:ascii="Times New Roman" w:hAnsi="Times New Roman" w:cs="Times New Roman"/>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D424AA">
              <w:rPr>
                <w:rFonts w:cs="Times New Roman"/>
                <w:sz w:val="16"/>
                <w:szCs w:val="16"/>
                <w:lang w:val="en-GB"/>
              </w:rPr>
              <w:fldChar w:fldCharType="separate"/>
            </w:r>
            <w:r w:rsidR="00A26296">
              <w:rPr>
                <w:rFonts w:ascii="Times New Roman" w:hAnsi="Times New Roman" w:cs="Times New Roman"/>
                <w:noProof/>
                <w:sz w:val="16"/>
                <w:szCs w:val="16"/>
                <w:lang w:val="en-GB"/>
              </w:rPr>
              <w:t>(Coppola et al., 2021b)</w:t>
            </w:r>
            <w:r w:rsidRPr="00D424AA">
              <w:rPr>
                <w:rFonts w:cs="Times New Roman"/>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2080-2099)/1995-2014, rcp 8.5, </w:t>
            </w:r>
            <w:r w:rsidRPr="00D424AA">
              <w:rPr>
                <w:rFonts w:ascii="Times New Roman" w:hAnsi="Times New Roman" w:cs="Times New Roman"/>
                <w:color w:val="000000" w:themeColor="text1"/>
                <w:sz w:val="16"/>
                <w:szCs w:val="16"/>
                <w:lang w:val="en-GB" w:eastAsia="fr-FR"/>
              </w:rPr>
              <w:t>CMIP5-CORDEX-CMIP6</w:t>
            </w:r>
          </w:p>
          <w:p w14:paraId="48A7DCEB"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Increase in DF (drought frequency) and  NDD (number of dry days )</w:t>
            </w:r>
          </w:p>
          <w:p w14:paraId="6AD2F0C5" w14:textId="77777777" w:rsidR="00D376F0" w:rsidRPr="00D424AA" w:rsidRDefault="00D376F0" w:rsidP="00D424AA">
            <w:pPr>
              <w:rPr>
                <w:rFonts w:ascii="Times New Roman" w:hAnsi="Times New Roman" w:cs="Times New Roman"/>
                <w:color w:val="000000" w:themeColor="text1"/>
                <w:sz w:val="16"/>
                <w:szCs w:val="16"/>
                <w:lang w:val="en-GB"/>
              </w:rPr>
            </w:pPr>
          </w:p>
          <w:p w14:paraId="396BA7C2" w14:textId="01065336"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cs="Times New Roman"/>
                <w:color w:val="000000" w:themeColor="text1"/>
                <w:sz w:val="16"/>
                <w:szCs w:val="16"/>
                <w:lang w:val="en-GB"/>
              </w:rPr>
              <w:lastRenderedPageBreak/>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7/s00382-019-04900-3", "ISSN" : "0930-7575",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d" : { "date-parts" : [ [ "2019", "7", "20" ] ] }, "page" : "1-26", "publisher" : "Springer Berlin Heidelberg", "title" : "What can we know about future precipitation in Africa? Robustness, significance and added value of projections from a large ensemble of regional climate models", "translator" : [ { "dropping-particle" : "", "family" : "S1969", "given" : "", "non-dropping-particle" : "", "parse-names" : false, "suffix" : "" } ], "type" : "article-journal" }, "uris" : [ "http://www.mendeley.com/documents/?uuid=60a11c72-1eff-312e-8267-6ffe41e94399"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Dosio et al. (2019)</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rPr>
              <w:t>, (2070-2099/1981-2010), rcp 8.5, 23 RCM: Increase in CDD</w:t>
            </w:r>
          </w:p>
        </w:tc>
      </w:tr>
      <w:tr w:rsidR="00D376F0" w:rsidRPr="00F1665C" w14:paraId="52F34400" w14:textId="77777777" w:rsidTr="00723657">
        <w:trPr>
          <w:trHeight w:val="1333"/>
        </w:trPr>
        <w:tc>
          <w:tcPr>
            <w:tcW w:w="896" w:type="dxa"/>
            <w:vMerge/>
          </w:tcPr>
          <w:p w14:paraId="5A245BFF"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3FEA1AAE"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AGR</w:t>
            </w:r>
          </w:p>
          <w:p w14:paraId="130E6546"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ECOL</w:t>
            </w:r>
          </w:p>
        </w:tc>
        <w:tc>
          <w:tcPr>
            <w:tcW w:w="1987" w:type="dxa"/>
            <w:tcBorders>
              <w:bottom w:val="single" w:sz="4" w:space="0" w:color="auto"/>
            </w:tcBorders>
            <w:shd w:val="clear" w:color="auto" w:fill="D9D9D9" w:themeFill="background1" w:themeFillShade="D9"/>
          </w:tcPr>
          <w:p w14:paraId="2A4FDCA9" w14:textId="4B03DCC4"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color w:val="000000" w:themeColor="text1"/>
                <w:sz w:val="16"/>
                <w:szCs w:val="16"/>
                <w:lang w:val="en-GB"/>
              </w:rPr>
              <w:t>Low confidence:</w:t>
            </w:r>
            <w:r w:rsidRPr="00D424AA">
              <w:rPr>
                <w:rFonts w:ascii="Times New Roman" w:hAnsi="Times New Roman" w:cs="Times New Roman"/>
                <w:iCs/>
                <w:color w:val="000000" w:themeColor="text1"/>
                <w:sz w:val="16"/>
                <w:szCs w:val="16"/>
                <w:lang w:val="en-GB"/>
              </w:rPr>
              <w:t xml:space="preserve">  </w:t>
            </w:r>
            <w:r w:rsidRPr="00D424AA">
              <w:rPr>
                <w:rFonts w:ascii="Times New Roman" w:hAnsi="Times New Roman" w:cs="Times New Roman"/>
                <w:b/>
                <w:bCs/>
                <w:iCs/>
                <w:color w:val="000000" w:themeColor="text1"/>
                <w:sz w:val="16"/>
                <w:szCs w:val="16"/>
                <w:lang w:val="en-GB"/>
              </w:rPr>
              <w:t>Inconsistent trends</w:t>
            </w:r>
            <w:r w:rsidRPr="00D424AA">
              <w:rPr>
                <w:rFonts w:ascii="Times New Roman" w:hAnsi="Times New Roman" w:cs="Times New Roman"/>
                <w:iCs/>
                <w:color w:val="000000" w:themeColor="text1"/>
                <w:sz w:val="16"/>
                <w:szCs w:val="16"/>
                <w:lang w:val="en-GB"/>
              </w:rPr>
              <w:t xml:space="preserve"> based on water-balance estimates, PDSI and SPEI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3",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4",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4",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Greve et al., 2014; Dai and Zhao, 2017; Spinoni et al., 2019; Padrón et al., 2020)</w:t>
            </w:r>
            <w:r w:rsidRPr="00D424AA">
              <w:rPr>
                <w:rFonts w:cs="Times New Roman"/>
                <w:iCs/>
                <w:color w:val="000000" w:themeColor="text1"/>
                <w:sz w:val="16"/>
                <w:szCs w:val="16"/>
                <w:lang w:val="en-GB"/>
              </w:rPr>
              <w:fldChar w:fldCharType="end"/>
            </w:r>
          </w:p>
        </w:tc>
        <w:tc>
          <w:tcPr>
            <w:tcW w:w="2125" w:type="dxa"/>
            <w:tcBorders>
              <w:bottom w:val="single" w:sz="4" w:space="0" w:color="auto"/>
            </w:tcBorders>
            <w:shd w:val="clear" w:color="auto" w:fill="D9D9D9" w:themeFill="background1" w:themeFillShade="D9"/>
          </w:tcPr>
          <w:p w14:paraId="54D11C01"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i/>
                <w:iCs/>
                <w:color w:val="000000" w:themeColor="text1"/>
                <w:sz w:val="16"/>
                <w:szCs w:val="16"/>
                <w:lang w:val="en-GB"/>
              </w:rPr>
              <w:t xml:space="preserve">Low confidence: </w:t>
            </w:r>
            <w:r w:rsidRPr="00D424AA">
              <w:rPr>
                <w:rFonts w:ascii="Times New Roman" w:hAnsi="Times New Roman" w:cs="Times New Roman"/>
                <w:b/>
                <w:color w:val="000000" w:themeColor="text1"/>
                <w:sz w:val="16"/>
                <w:szCs w:val="16"/>
                <w:lang w:val="en-GB"/>
              </w:rPr>
              <w:t>Limited evidence</w:t>
            </w:r>
          </w:p>
        </w:tc>
        <w:tc>
          <w:tcPr>
            <w:tcW w:w="2977" w:type="dxa"/>
            <w:shd w:val="clear" w:color="auto" w:fill="D9D9D9" w:themeFill="background1" w:themeFillShade="D9"/>
            <w:tcMar>
              <w:top w:w="40" w:type="dxa"/>
              <w:left w:w="40" w:type="dxa"/>
              <w:bottom w:w="40" w:type="dxa"/>
              <w:right w:w="40" w:type="dxa"/>
            </w:tcMar>
          </w:tcPr>
          <w:p w14:paraId="752C3FAE" w14:textId="0B984002"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b/>
                <w:bCs/>
                <w:color w:val="000000" w:themeColor="text1"/>
                <w:sz w:val="16"/>
                <w:szCs w:val="16"/>
                <w:lang w:val="en-GB"/>
              </w:rPr>
              <w:t>:</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Inconsistent</w:t>
            </w:r>
            <w:r w:rsidRPr="00D424AA">
              <w:rPr>
                <w:rFonts w:ascii="Times New Roman" w:hAnsi="Times New Roman" w:cs="Times New Roman"/>
                <w:color w:val="000000" w:themeColor="text1"/>
                <w:sz w:val="16"/>
                <w:szCs w:val="16"/>
                <w:lang w:val="en-GB"/>
              </w:rPr>
              <w:t xml:space="preserve"> or weak trends </w:t>
            </w:r>
            <w:commentRangeStart w:id="4392"/>
            <w:commentRangeStart w:id="4393"/>
            <w:r w:rsidRPr="00D424AA">
              <w:rPr>
                <w:rFonts w:cs="Times New Roman"/>
                <w:color w:val="000000" w:themeColor="text1"/>
                <w:sz w:val="16"/>
                <w:szCs w:val="16"/>
                <w:lang w:val="en-GB"/>
              </w:rPr>
              <w:fldChar w:fldCharType="begin" w:fldLock="1"/>
            </w:r>
            <w:ins w:id="4394" w:author="Robin Matthews" w:date="2021-07-14T16:02:00Z">
              <w:r w:rsidR="00ED4DC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plainTextFormattedCitation" : "(Xu et al., 2019a; Cook et al., 2020)", "previouslyFormattedCitation" : "(Xu et al., 2019a; Cook et al., 2020)" }, "properties" : { "noteIndex" : 0 }, "schema" : "https://github.com/citation-style-language/schema/raw/master/csl-citation.json" }</w:instrText>
              </w:r>
            </w:ins>
            <w:del w:id="4395" w:author="Robin Matthews" w:date="2021-07-14T16:02:00Z">
              <w:r w:rsidR="00FF6231" w:rsidDel="00ED4DC1">
                <w:rPr>
                  <w:rFonts w:ascii="Times New Roman" w:hAnsi="Times New Roman" w:cs="Times New Roman"/>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Xu et al., 2019)", "plainTextFormattedCitation" : "(Xu et al., 2019a; Cook et al., 2020)", "previouslyFormattedCitation" : "(Xu et al., 2019a; Cook et al., 2020)"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w:t>
            </w:r>
            <w:ins w:id="4396" w:author="Robin Matthews" w:date="2021-07-14T16:02:00Z">
              <w:r w:rsidR="00ED4DC1">
                <w:rPr>
                  <w:rFonts w:ascii="Times New Roman" w:hAnsi="Times New Roman" w:cs="Times New Roman"/>
                  <w:noProof/>
                  <w:color w:val="000000" w:themeColor="text1"/>
                  <w:sz w:val="16"/>
                  <w:szCs w:val="16"/>
                  <w:lang w:val="en-GB"/>
                </w:rPr>
                <w:t xml:space="preserve">L. </w:t>
              </w:r>
            </w:ins>
            <w:r w:rsidR="00A26296">
              <w:rPr>
                <w:rFonts w:ascii="Times New Roman" w:hAnsi="Times New Roman" w:cs="Times New Roman"/>
                <w:noProof/>
                <w:color w:val="000000" w:themeColor="text1"/>
                <w:sz w:val="16"/>
                <w:szCs w:val="16"/>
                <w:lang w:val="en-GB"/>
              </w:rPr>
              <w:t>Xu et al., 2019)</w:t>
            </w:r>
            <w:r w:rsidRPr="00D424AA">
              <w:rPr>
                <w:rFonts w:cs="Times New Roman"/>
                <w:color w:val="000000" w:themeColor="text1"/>
                <w:sz w:val="16"/>
                <w:szCs w:val="16"/>
                <w:lang w:val="en-GB"/>
              </w:rPr>
              <w:fldChar w:fldCharType="end"/>
            </w:r>
            <w:commentRangeEnd w:id="4392"/>
            <w:r w:rsidR="00A26296">
              <w:rPr>
                <w:rStyle w:val="Marquedecommentaire"/>
                <w:rFonts w:ascii="Times New Roman" w:hAnsi="Times New Roman" w:cstheme="minorBidi"/>
                <w:lang w:val="fr-FR" w:eastAsia="fr-FR"/>
              </w:rPr>
              <w:commentReference w:id="4392"/>
            </w:r>
            <w:r w:rsidRPr="00841A35">
              <w:rPr>
                <w:rFonts w:ascii="Times New Roman" w:hAnsi="Times New Roman" w:cs="Times New Roman"/>
                <w:color w:val="000000" w:themeColor="text1"/>
                <w:sz w:val="16"/>
                <w:szCs w:val="16"/>
                <w:lang w:val="en-GB" w:eastAsia="fr-FR"/>
              </w:rPr>
              <w:t xml:space="preserve"> </w:t>
            </w:r>
            <w:commentRangeEnd w:id="4393"/>
            <w:r w:rsidR="00ED4DC1">
              <w:rPr>
                <w:rStyle w:val="Marquedecommentaire"/>
                <w:rFonts w:ascii="Times New Roman" w:hAnsi="Times New Roman" w:cstheme="minorBidi"/>
                <w:lang w:val="fr-FR" w:eastAsia="fr-FR"/>
              </w:rPr>
              <w:commentReference w:id="4393"/>
            </w:r>
            <w:r w:rsidRPr="00841A35">
              <w:rPr>
                <w:rFonts w:ascii="Times New Roman" w:hAnsi="Times New Roman" w:cs="Times New Roman"/>
                <w:color w:val="000000" w:themeColor="text1"/>
                <w:sz w:val="16"/>
                <w:szCs w:val="16"/>
                <w:lang w:val="en-GB" w:eastAsia="fr-FR"/>
              </w:rPr>
              <w:t>(Chapter 11 Supplementary Material (11.SM))</w:t>
            </w:r>
          </w:p>
          <w:p w14:paraId="3D93F6F0" w14:textId="5F7C04E6" w:rsidR="00D376F0" w:rsidRPr="00841A35" w:rsidRDefault="00D376F0" w:rsidP="00D424AA">
            <w:pPr>
              <w:spacing w:line="276" w:lineRule="auto"/>
              <w:rPr>
                <w:rFonts w:ascii="Times New Roman" w:hAnsi="Times New Roman" w:cs="Times New Roman"/>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Naumann et al., 2018)</w:t>
            </w:r>
            <w:r w:rsidRPr="00D424AA">
              <w:rPr>
                <w:rFonts w:cs="Times New Roman"/>
                <w:color w:val="000000" w:themeColor="text1"/>
                <w:sz w:val="16"/>
                <w:szCs w:val="16"/>
                <w:lang w:val="en-GB"/>
              </w:rPr>
              <w:fldChar w:fldCharType="end"/>
            </w:r>
          </w:p>
        </w:tc>
        <w:tc>
          <w:tcPr>
            <w:tcW w:w="2977" w:type="dxa"/>
            <w:shd w:val="clear" w:color="auto" w:fill="FFE4D8"/>
            <w:tcMar>
              <w:top w:w="40" w:type="dxa"/>
              <w:left w:w="40" w:type="dxa"/>
              <w:bottom w:w="40" w:type="dxa"/>
              <w:right w:w="40" w:type="dxa"/>
            </w:tcMar>
          </w:tcPr>
          <w:p w14:paraId="7075316C" w14:textId="4B019BE7" w:rsidR="00D376F0" w:rsidRPr="00841A35" w:rsidRDefault="00D376F0" w:rsidP="00D424AA">
            <w:pPr>
              <w:spacing w:line="276" w:lineRule="auto"/>
              <w:rPr>
                <w:rFonts w:ascii="Times New Roman" w:hAnsi="Times New Roman" w:cs="Times New Roman"/>
                <w:sz w:val="16"/>
                <w:szCs w:val="16"/>
                <w:lang w:val="en-GB"/>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b/>
                <w:bCs/>
                <w:color w:val="000000" w:themeColor="text1"/>
                <w:sz w:val="16"/>
                <w:szCs w:val="16"/>
                <w:lang w:val="en-GB"/>
              </w:rPr>
              <w:t xml:space="preserve">: Increase </w:t>
            </w:r>
            <w:r w:rsidRPr="00D424AA">
              <w:rPr>
                <w:rFonts w:ascii="Times New Roman" w:hAnsi="Times New Roman" w:cs="Times New Roman"/>
                <w:color w:val="000000" w:themeColor="text1"/>
                <w:sz w:val="16"/>
                <w:szCs w:val="16"/>
                <w:lang w:val="en-GB"/>
              </w:rPr>
              <w:t>in drought. Decrease in SM (</w:t>
            </w:r>
            <w:r w:rsidRPr="00D424AA">
              <w:rPr>
                <w:rFonts w:ascii="Times New Roman" w:hAnsi="Times New Roman" w:cs="Times New Roman"/>
                <w:color w:val="000000" w:themeColor="text1"/>
                <w:sz w:val="16"/>
                <w:szCs w:val="16"/>
                <w:lang w:val="en-GB" w:eastAsia="fr-FR"/>
              </w:rPr>
              <w:t>Chapter 11 Supplementary Material (11.SM</w:t>
            </w:r>
            <w:r w:rsidRPr="00D424AA">
              <w:rPr>
                <w:rFonts w:ascii="Times New Roman" w:hAnsi="Times New Roman"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noProof/>
                <w:color w:val="000000" w:themeColor="text1"/>
                <w:sz w:val="16"/>
                <w:szCs w:val="16"/>
                <w:lang w:val="en-GB"/>
              </w:rPr>
              <w:t xml:space="preserve"> and in SPEI-PM</w:t>
            </w:r>
            <w:r w:rsidRPr="00D424AA">
              <w:rPr>
                <w:rFonts w:ascii="Times New Roman" w:hAnsi="Times New Roman"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Naumann et al., 2018)</w:t>
            </w:r>
            <w:r w:rsidRPr="00D424AA">
              <w:rPr>
                <w:rFonts w:cs="Times New Roman"/>
                <w:color w:val="000000" w:themeColor="text1"/>
                <w:sz w:val="16"/>
                <w:szCs w:val="16"/>
                <w:lang w:val="en-GB"/>
              </w:rPr>
              <w:fldChar w:fldCharType="end"/>
            </w:r>
          </w:p>
        </w:tc>
        <w:tc>
          <w:tcPr>
            <w:tcW w:w="2836" w:type="dxa"/>
            <w:shd w:val="clear" w:color="auto" w:fill="FFBBA1"/>
            <w:tcMar>
              <w:top w:w="40" w:type="dxa"/>
              <w:left w:w="40" w:type="dxa"/>
              <w:bottom w:w="40" w:type="dxa"/>
              <w:right w:w="40" w:type="dxa"/>
            </w:tcMar>
          </w:tcPr>
          <w:p w14:paraId="5AF5ED13"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 xml:space="preserve">High confidence: Increase </w:t>
            </w:r>
            <w:r w:rsidRPr="00D424AA">
              <w:rPr>
                <w:rFonts w:ascii="Times New Roman" w:hAnsi="Times New Roman" w:cs="Times New Roman"/>
                <w:color w:val="000000" w:themeColor="text1"/>
                <w:sz w:val="16"/>
                <w:szCs w:val="16"/>
                <w:lang w:val="en-GB"/>
              </w:rPr>
              <w:t>in drought.</w:t>
            </w:r>
          </w:p>
          <w:p w14:paraId="2794E106" w14:textId="77777777" w:rsidR="00D376F0" w:rsidRPr="00D424AA"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Robust decrease in SM (Chapter 11 Supplementary Material (11.SM))</w:t>
            </w:r>
          </w:p>
          <w:p w14:paraId="158964F8" w14:textId="5356B9F3" w:rsidR="00D376F0" w:rsidRPr="00841A35" w:rsidRDefault="00D376F0" w:rsidP="00D424AA">
            <w:pPr>
              <w:spacing w:line="276" w:lineRule="auto"/>
              <w:rPr>
                <w:rFonts w:ascii="Times New Roman" w:hAnsi="Times New Roman" w:cs="Times New Roman"/>
                <w:sz w:val="16"/>
                <w:szCs w:val="16"/>
                <w:lang w:val="en-GB"/>
              </w:rPr>
            </w:pP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t>
            </w:r>
            <w:r w:rsidRPr="00D424AA">
              <w:rPr>
                <w:rFonts w:ascii="Times New Roman" w:hAnsi="Times New Roman" w:cs="Times New Roman"/>
                <w:noProof/>
                <w:color w:val="000000" w:themeColor="text1"/>
                <w:sz w:val="16"/>
                <w:szCs w:val="16"/>
                <w:lang w:val="en-GB"/>
              </w:rPr>
              <w:t>and SPEI-PM</w:t>
            </w:r>
            <w:r w:rsidRPr="00D424AA">
              <w:rPr>
                <w:rFonts w:ascii="Times New Roman" w:hAnsi="Times New Roman" w:cs="Times New Roman"/>
                <w:color w:val="000000" w:themeColor="text1"/>
                <w:sz w:val="16"/>
                <w:szCs w:val="16"/>
                <w:lang w:val="en-GB"/>
              </w:rPr>
              <w:t xml:space="preserve"> </w:t>
            </w:r>
            <w:commentRangeStart w:id="4397"/>
            <w:r w:rsidRPr="00D424AA">
              <w:rPr>
                <w:rFonts w:cs="Times New Roman"/>
                <w:color w:val="000000" w:themeColor="text1"/>
                <w:sz w:val="16"/>
                <w:szCs w:val="16"/>
                <w:lang w:val="en-GB"/>
              </w:rPr>
              <w:fldChar w:fldCharType="begin" w:fldLock="1"/>
            </w:r>
            <w:ins w:id="4398" w:author="Robin Matthews" w:date="2021-07-14T16:03:00Z">
              <w:r w:rsidR="00ED4DC1">
                <w:rPr>
                  <w:rFonts w:ascii="Times New Roman" w:hAnsi="Times New Roman" w:cs="Times New Roman"/>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manualFormatting" : "(Vicente-Serrano et al., 2020c)", "plainTextFormattedCitation" : "(Vicente-Serrano et al., 2020a)", "previouslyFormattedCitation" : "(Vicente-Serrano et al., 2020a)" }, "properties" : { "noteIndex" : 0 }, "schema" : "https://github.com/citation-style-language/schema/raw/master/csl-citation.json" }</w:instrText>
              </w:r>
            </w:ins>
            <w:del w:id="4399" w:author="Robin Matthews" w:date="2021-07-14T16:03:00Z">
              <w:r w:rsidR="00FF6231" w:rsidDel="00ED4DC1">
                <w:rPr>
                  <w:rFonts w:ascii="Times New Roman" w:hAnsi="Times New Roman" w:cs="Times New Roman"/>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Vicente-Serrano et al., 2020a)", "plainTextFormattedCitation" : "(Vicente-Serrano et al., 2020a)", "previouslyFormattedCitation" : "(Vicente-Serrano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Vicente-Serrano et al., 2020</w:t>
            </w:r>
            <w:del w:id="4400" w:author="Robin Matthews" w:date="2021-07-14T16:03:00Z">
              <w:r w:rsidR="00A26296" w:rsidDel="00ED4DC1">
                <w:rPr>
                  <w:rFonts w:ascii="Times New Roman" w:hAnsi="Times New Roman" w:cs="Times New Roman"/>
                  <w:noProof/>
                  <w:color w:val="000000" w:themeColor="text1"/>
                  <w:sz w:val="16"/>
                  <w:szCs w:val="16"/>
                  <w:lang w:val="en-GB"/>
                </w:rPr>
                <w:delText>a</w:delText>
              </w:r>
            </w:del>
            <w:ins w:id="4401" w:author="Robin Matthews" w:date="2021-07-14T16:03:00Z">
              <w:r w:rsidR="00ED4DC1">
                <w:rPr>
                  <w:rFonts w:ascii="Times New Roman" w:hAnsi="Times New Roman" w:cs="Times New Roman"/>
                  <w:noProof/>
                  <w:color w:val="000000" w:themeColor="text1"/>
                  <w:sz w:val="16"/>
                  <w:szCs w:val="16"/>
                  <w:lang w:val="en-GB"/>
                </w:rPr>
                <w:t>c</w:t>
              </w:r>
            </w:ins>
            <w:r w:rsidR="00A26296">
              <w:rPr>
                <w:rFonts w:ascii="Times New Roman" w:hAnsi="Times New Roman"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397"/>
            <w:r w:rsidR="00A26296">
              <w:rPr>
                <w:rStyle w:val="Marquedecommentaire"/>
                <w:rFonts w:ascii="Times New Roman" w:hAnsi="Times New Roman" w:cstheme="minorBidi"/>
                <w:lang w:val="fr-FR" w:eastAsia="fr-FR"/>
              </w:rPr>
              <w:commentReference w:id="4397"/>
            </w:r>
          </w:p>
        </w:tc>
      </w:tr>
      <w:tr w:rsidR="00D376F0" w:rsidRPr="00F1665C" w14:paraId="5A48B5EB" w14:textId="77777777" w:rsidTr="00723657">
        <w:tc>
          <w:tcPr>
            <w:tcW w:w="896" w:type="dxa"/>
            <w:vMerge/>
          </w:tcPr>
          <w:p w14:paraId="59849FE5" w14:textId="77777777" w:rsidR="00D376F0" w:rsidRPr="00D424AA" w:rsidRDefault="00D376F0" w:rsidP="00D424AA">
            <w:pPr>
              <w:rPr>
                <w:rFonts w:ascii="Times New Roman" w:hAnsi="Times New Roman" w:cs="Times New Roman"/>
                <w:color w:val="000000" w:themeColor="text1"/>
                <w:sz w:val="16"/>
                <w:szCs w:val="16"/>
                <w:lang w:val="en-GB"/>
              </w:rPr>
            </w:pPr>
          </w:p>
        </w:tc>
        <w:tc>
          <w:tcPr>
            <w:tcW w:w="798" w:type="dxa"/>
          </w:tcPr>
          <w:p w14:paraId="4FF7039C" w14:textId="77777777" w:rsidR="00D376F0" w:rsidRPr="00D424AA"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color w:val="000000" w:themeColor="text1"/>
                <w:sz w:val="16"/>
                <w:szCs w:val="16"/>
                <w:lang w:val="en-GB"/>
              </w:rPr>
              <w:t>HYDR</w:t>
            </w:r>
          </w:p>
        </w:tc>
        <w:tc>
          <w:tcPr>
            <w:tcW w:w="1987" w:type="dxa"/>
            <w:tcBorders>
              <w:top w:val="single" w:sz="4" w:space="0" w:color="auto"/>
            </w:tcBorders>
            <w:shd w:val="clear" w:color="auto" w:fill="D9D9D9" w:themeFill="background1" w:themeFillShade="D9"/>
          </w:tcPr>
          <w:p w14:paraId="52525555" w14:textId="0C36FD1B" w:rsidR="00D376F0" w:rsidRPr="00841A35" w:rsidRDefault="00D376F0" w:rsidP="00D424AA">
            <w:pPr>
              <w:rPr>
                <w:rFonts w:ascii="Times New Roman" w:hAnsi="Times New Roman" w:cs="Times New Roman"/>
                <w:iCs/>
                <w:color w:val="000000" w:themeColor="text1"/>
                <w:sz w:val="16"/>
                <w:szCs w:val="16"/>
                <w:lang w:val="en-GB"/>
              </w:rPr>
            </w:pPr>
            <w:r w:rsidRPr="00D424AA">
              <w:rPr>
                <w:rFonts w:ascii="Times New Roman" w:hAnsi="Times New Roman" w:cs="Times New Roman"/>
                <w:b/>
                <w:bCs/>
                <w:i/>
                <w:color w:val="000000" w:themeColor="text1"/>
                <w:sz w:val="16"/>
                <w:szCs w:val="16"/>
                <w:lang w:val="en-GB"/>
              </w:rPr>
              <w:t>Low confidence</w:t>
            </w:r>
            <w:r w:rsidRPr="00D424AA">
              <w:rPr>
                <w:rFonts w:ascii="Times New Roman" w:hAnsi="Times New Roman" w:cs="Times New Roman"/>
                <w:iCs/>
                <w:color w:val="000000" w:themeColor="text1"/>
                <w:sz w:val="16"/>
                <w:szCs w:val="16"/>
                <w:lang w:val="en-GB"/>
              </w:rPr>
              <w:t xml:space="preserve">: </w:t>
            </w:r>
            <w:r w:rsidRPr="00D424AA">
              <w:rPr>
                <w:rFonts w:ascii="Times New Roman" w:hAnsi="Times New Roman" w:cs="Times New Roman"/>
                <w:b/>
                <w:bCs/>
                <w:iCs/>
                <w:color w:val="000000" w:themeColor="text1"/>
                <w:sz w:val="16"/>
                <w:szCs w:val="16"/>
                <w:lang w:val="en-GB"/>
              </w:rPr>
              <w:t>Limited evidence.</w:t>
            </w:r>
            <w:r w:rsidRPr="00D424AA">
              <w:rPr>
                <w:rFonts w:ascii="Times New Roman" w:hAnsi="Times New Roman" w:cs="Times New Roman"/>
                <w:iCs/>
                <w:color w:val="000000" w:themeColor="text1"/>
                <w:sz w:val="16"/>
                <w:szCs w:val="16"/>
                <w:lang w:val="en-GB"/>
              </w:rPr>
              <w:t xml:space="preserve"> Inconsistent trends in one study </w:t>
            </w:r>
            <w:r w:rsidRPr="00D424AA">
              <w:rPr>
                <w:rFonts w:cs="Times New Roman"/>
                <w:iCs/>
                <w:color w:val="000000" w:themeColor="text1"/>
                <w:sz w:val="16"/>
                <w:szCs w:val="16"/>
                <w:lang w:val="en-GB"/>
              </w:rPr>
              <w:fldChar w:fldCharType="begin" w:fldLock="1"/>
            </w:r>
            <w:r w:rsidR="00FF6231">
              <w:rPr>
                <w:rFonts w:ascii="Times New Roman" w:hAnsi="Times New Roman" w:cs="Times New Roman"/>
                <w:iCs/>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ascii="Times New Roman" w:hAnsi="Times New Roman" w:cs="Times New Roman"/>
                <w:iCs/>
                <w:noProof/>
                <w:color w:val="000000" w:themeColor="text1"/>
                <w:sz w:val="16"/>
                <w:szCs w:val="16"/>
                <w:lang w:val="en-GB"/>
              </w:rPr>
              <w:t>(Dai and Zhao, 2017)</w:t>
            </w:r>
            <w:r w:rsidRPr="00D424AA">
              <w:rPr>
                <w:rFonts w:cs="Times New Roman"/>
                <w:iCs/>
                <w:color w:val="000000" w:themeColor="text1"/>
                <w:sz w:val="16"/>
                <w:szCs w:val="16"/>
                <w:lang w:val="en-GB"/>
              </w:rPr>
              <w:fldChar w:fldCharType="end"/>
            </w:r>
          </w:p>
        </w:tc>
        <w:tc>
          <w:tcPr>
            <w:tcW w:w="2125" w:type="dxa"/>
            <w:tcBorders>
              <w:top w:val="single" w:sz="4" w:space="0" w:color="auto"/>
            </w:tcBorders>
            <w:shd w:val="clear" w:color="auto" w:fill="D9D9D9" w:themeFill="background1" w:themeFillShade="D9"/>
          </w:tcPr>
          <w:p w14:paraId="3BA079AB" w14:textId="77777777" w:rsidR="00D376F0" w:rsidRPr="00D424AA" w:rsidRDefault="00D376F0" w:rsidP="00D424AA">
            <w:pPr>
              <w:rPr>
                <w:rFonts w:ascii="Times New Roman" w:hAnsi="Times New Roman" w:cs="Times New Roman"/>
                <w:b/>
                <w:color w:val="000000" w:themeColor="text1"/>
                <w:sz w:val="16"/>
                <w:szCs w:val="16"/>
                <w:lang w:val="en-GB"/>
              </w:rPr>
            </w:pPr>
            <w:r w:rsidRPr="00D424AA">
              <w:rPr>
                <w:rFonts w:ascii="Times New Roman" w:hAnsi="Times New Roman" w:cs="Times New Roman"/>
                <w:b/>
                <w:i/>
                <w:iCs/>
                <w:color w:val="000000" w:themeColor="text1"/>
                <w:sz w:val="16"/>
                <w:szCs w:val="16"/>
                <w:lang w:val="en-GB"/>
              </w:rPr>
              <w:t>Low confidence:</w:t>
            </w:r>
            <w:r w:rsidRPr="00D424AA">
              <w:rPr>
                <w:rFonts w:ascii="Times New Roman" w:hAnsi="Times New Roman" w:cs="Times New Roman"/>
                <w:b/>
                <w:color w:val="000000" w:themeColor="text1"/>
                <w:sz w:val="16"/>
                <w:szCs w:val="16"/>
                <w:lang w:val="en-GB"/>
              </w:rPr>
              <w:t xml:space="preserve"> Limited evidence</w:t>
            </w:r>
          </w:p>
          <w:p w14:paraId="16685C28" w14:textId="77777777" w:rsidR="00D376F0" w:rsidRPr="00D424AA" w:rsidRDefault="00D376F0" w:rsidP="00D424AA">
            <w:pPr>
              <w:rPr>
                <w:rFonts w:ascii="Times New Roman" w:hAnsi="Times New Roman" w:cs="Times New Roman"/>
                <w:color w:val="000000" w:themeColor="text1"/>
                <w:sz w:val="16"/>
                <w:szCs w:val="16"/>
                <w:lang w:val="en-GB"/>
              </w:rPr>
            </w:pPr>
          </w:p>
        </w:tc>
        <w:tc>
          <w:tcPr>
            <w:tcW w:w="2977" w:type="dxa"/>
            <w:tcBorders>
              <w:top w:val="dashed" w:sz="4" w:space="0" w:color="000000"/>
            </w:tcBorders>
            <w:shd w:val="clear" w:color="auto" w:fill="D9D9D9" w:themeFill="background1" w:themeFillShade="D9"/>
          </w:tcPr>
          <w:p w14:paraId="3CA42580" w14:textId="0EC97750" w:rsidR="00D376F0" w:rsidRPr="00841A35" w:rsidRDefault="00D376F0" w:rsidP="00D424AA">
            <w:pPr>
              <w:rPr>
                <w:rFonts w:ascii="Times New Roman" w:hAnsi="Times New Roman" w:cs="Times New Roman"/>
                <w:b/>
                <w:bCs/>
                <w:color w:val="000000" w:themeColor="text1"/>
                <w:sz w:val="16"/>
                <w:szCs w:val="16"/>
                <w:lang w:val="en-GB"/>
              </w:rPr>
            </w:pPr>
            <w:r w:rsidRPr="00D424AA">
              <w:rPr>
                <w:rFonts w:ascii="Times New Roman" w:hAnsi="Times New Roman" w:cs="Times New Roman"/>
                <w:b/>
                <w:bCs/>
                <w:i/>
                <w:iCs/>
                <w:color w:val="000000"/>
                <w:sz w:val="16"/>
                <w:szCs w:val="16"/>
                <w:shd w:val="clear" w:color="auto" w:fill="D9D9D9" w:themeFill="background1" w:themeFillShade="D9"/>
                <w:lang w:val="en-GB"/>
              </w:rPr>
              <w:t>Low confidence:</w:t>
            </w:r>
            <w:r w:rsidRPr="00D424AA">
              <w:rPr>
                <w:rFonts w:ascii="Times New Roman" w:hAnsi="Times New Roman" w:cs="Times New Roman"/>
                <w:b/>
                <w:bCs/>
                <w:color w:val="000000"/>
                <w:sz w:val="16"/>
                <w:szCs w:val="16"/>
                <w:shd w:val="clear" w:color="auto" w:fill="D9D9D9" w:themeFill="background1" w:themeFillShade="D9"/>
                <w:lang w:val="en-GB"/>
              </w:rPr>
              <w:t xml:space="preserve"> </w:t>
            </w:r>
            <w:r w:rsidRPr="00D424AA">
              <w:rPr>
                <w:rFonts w:ascii="Times New Roman" w:hAnsi="Times New Roman" w:cs="Times New Roman"/>
                <w:b/>
                <w:color w:val="000000" w:themeColor="text1"/>
                <w:sz w:val="16"/>
                <w:szCs w:val="16"/>
                <w:shd w:val="clear" w:color="auto" w:fill="D9D9D9" w:themeFill="background1" w:themeFillShade="D9"/>
                <w:lang w:val="en-GB"/>
              </w:rPr>
              <w:t>Limited</w:t>
            </w:r>
            <w:r w:rsidRPr="00D424AA">
              <w:rPr>
                <w:rFonts w:ascii="Times New Roman" w:hAnsi="Times New Roman" w:cs="Times New Roman"/>
                <w:b/>
                <w:color w:val="000000" w:themeColor="text1"/>
                <w:sz w:val="16"/>
                <w:szCs w:val="16"/>
                <w:lang w:val="en-GB"/>
              </w:rPr>
              <w:t xml:space="preserve"> evidence. </w:t>
            </w:r>
            <w:r w:rsidRPr="00D424AA">
              <w:rPr>
                <w:rFonts w:ascii="Times New Roman" w:hAnsi="Times New Roman"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ascii="Times New Roman" w:hAnsi="Times New Roman"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ascii="Times New Roman" w:hAnsi="Times New Roman"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p>
        </w:tc>
        <w:tc>
          <w:tcPr>
            <w:tcW w:w="2977" w:type="dxa"/>
            <w:tcBorders>
              <w:top w:val="dashed" w:sz="4" w:space="0" w:color="000000"/>
            </w:tcBorders>
            <w:shd w:val="clear" w:color="auto" w:fill="D9D9D9" w:themeFill="background1" w:themeFillShade="D9"/>
          </w:tcPr>
          <w:p w14:paraId="003F7778" w14:textId="7D862B70" w:rsidR="00D376F0" w:rsidRPr="00841A35" w:rsidRDefault="00D376F0" w:rsidP="00D424AA">
            <w:pPr>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Low confidence</w:t>
            </w:r>
            <w:r w:rsidRPr="00D424AA">
              <w:rPr>
                <w:rFonts w:ascii="Times New Roman" w:hAnsi="Times New Roman" w:cs="Times New Roman"/>
                <w:color w:val="000000" w:themeColor="text1"/>
                <w:sz w:val="16"/>
                <w:szCs w:val="16"/>
                <w:lang w:val="en-GB"/>
              </w:rPr>
              <w:t>:</w:t>
            </w:r>
            <w:r w:rsidRPr="00D424AA">
              <w:rPr>
                <w:rFonts w:ascii="Times New Roman" w:hAnsi="Times New Roman" w:cs="Times New Roman"/>
                <w:b/>
                <w:bCs/>
                <w:color w:val="000000" w:themeColor="text1"/>
                <w:sz w:val="16"/>
                <w:szCs w:val="16"/>
                <w:lang w:val="en-GB"/>
              </w:rPr>
              <w:t xml:space="preserve"> Inconsistent</w:t>
            </w:r>
            <w:r w:rsidRPr="00D424AA">
              <w:rPr>
                <w:rFonts w:ascii="Times New Roman" w:hAnsi="Times New Roman" w:cs="Times New Roman"/>
                <w:color w:val="000000" w:themeColor="text1"/>
                <w:sz w:val="16"/>
                <w:szCs w:val="16"/>
                <w:lang w:val="en-GB"/>
              </w:rPr>
              <w:t xml:space="preserve"> trends. Inconsistent trend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or weak drying </w:t>
            </w:r>
            <w:commentRangeStart w:id="4402"/>
            <w:r w:rsidRPr="00D424AA">
              <w:rPr>
                <w:rFonts w:cs="Times New Roman"/>
                <w:color w:val="000000" w:themeColor="text1"/>
                <w:sz w:val="16"/>
                <w:szCs w:val="16"/>
                <w:lang w:val="en-GB"/>
              </w:rPr>
              <w:fldChar w:fldCharType="begin" w:fldLock="1"/>
            </w:r>
            <w:ins w:id="4403" w:author="Robin Matthews" w:date="2021-07-14T16:03:00Z">
              <w:r w:rsidR="00ED4DC1">
                <w:rPr>
                  <w:rFonts w:ascii="Times New Roman" w:hAnsi="Times New Roman" w:cs="Times New Roman"/>
                  <w:color w:val="000000" w:themeColor="text1"/>
                  <w:sz w:val="16"/>
                  <w:szCs w:val="16"/>
                  <w:lang w:val="en-GB"/>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Zhai et al., 2020b)", "manualFormatting" : "(Touma et al., 2015; R. Zhai et al., 2020)", "plainTextFormattedCitation" : "(Touma et al., 2015; Zhai et al., 2020b)", "previouslyFormattedCitation" : "(Touma et al., 2015; Zhai et al., 2020b)" }, "properties" : { "noteIndex" : 0 }, "schema" : "https://github.com/citation-style-language/schema/raw/master/csl-citation.json" }</w:instrText>
              </w:r>
            </w:ins>
            <w:del w:id="4404" w:author="Robin Matthews" w:date="2021-07-14T16:03:00Z">
              <w:r w:rsidR="00FF6231" w:rsidDel="00ED4DC1">
                <w:rPr>
                  <w:rFonts w:ascii="Times New Roman" w:hAnsi="Times New Roman" w:cs="Times New Roman"/>
                  <w:color w:val="000000" w:themeColor="text1"/>
                  <w:sz w:val="16"/>
                  <w:szCs w:val="16"/>
                  <w:lang w:val="en-GB"/>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Zhai et al., 2020b)", "plainTextFormattedCitation" : "(Touma et al., 2015; Zhai et al., 2020b)", "previouslyFormattedCitation" : "(Touma et al., 2015; Zhai et al., 2020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 xml:space="preserve">(Touma et al., 2015; </w:t>
            </w:r>
            <w:ins w:id="4405" w:author="Robin Matthews" w:date="2021-07-14T16:03:00Z">
              <w:r w:rsidR="00ED4DC1">
                <w:rPr>
                  <w:rFonts w:ascii="Times New Roman" w:hAnsi="Times New Roman" w:cs="Times New Roman"/>
                  <w:noProof/>
                  <w:color w:val="000000" w:themeColor="text1"/>
                  <w:sz w:val="16"/>
                  <w:szCs w:val="16"/>
                  <w:lang w:val="en-GB" w:eastAsia="fr-FR"/>
                </w:rPr>
                <w:t xml:space="preserve">R. </w:t>
              </w:r>
            </w:ins>
            <w:r w:rsidR="00A26296">
              <w:rPr>
                <w:rFonts w:ascii="Times New Roman" w:hAnsi="Times New Roman" w:cs="Times New Roman"/>
                <w:noProof/>
                <w:color w:val="000000" w:themeColor="text1"/>
                <w:sz w:val="16"/>
                <w:szCs w:val="16"/>
                <w:lang w:val="en-GB" w:eastAsia="fr-FR"/>
              </w:rPr>
              <w:t>Zhai et al., 2020</w:t>
            </w:r>
            <w:del w:id="4406" w:author="Robin Matthews" w:date="2021-07-14T16:03:00Z">
              <w:r w:rsidR="00A26296" w:rsidDel="00ED4DC1">
                <w:rPr>
                  <w:rFonts w:ascii="Times New Roman" w:hAnsi="Times New Roman" w:cs="Times New Roman"/>
                  <w:noProof/>
                  <w:color w:val="000000" w:themeColor="text1"/>
                  <w:sz w:val="16"/>
                  <w:szCs w:val="16"/>
                  <w:lang w:val="en-GB" w:eastAsia="fr-FR"/>
                </w:rPr>
                <w:delText>b</w:delText>
              </w:r>
            </w:del>
            <w:r w:rsidR="00A26296">
              <w:rPr>
                <w:rFonts w:ascii="Times New Roman" w:hAnsi="Times New Roman" w:cs="Times New Roman"/>
                <w:noProof/>
                <w:color w:val="000000" w:themeColor="text1"/>
                <w:sz w:val="16"/>
                <w:szCs w:val="16"/>
                <w:lang w:val="en-GB" w:eastAsia="fr-FR"/>
              </w:rPr>
              <w:t>)</w:t>
            </w:r>
            <w:r w:rsidRPr="00D424AA">
              <w:rPr>
                <w:rFonts w:cs="Times New Roman"/>
                <w:color w:val="000000" w:themeColor="text1"/>
                <w:sz w:val="16"/>
                <w:szCs w:val="16"/>
                <w:lang w:val="en-GB"/>
              </w:rPr>
              <w:fldChar w:fldCharType="end"/>
            </w:r>
            <w:commentRangeEnd w:id="4402"/>
            <w:r w:rsidR="00A26296">
              <w:rPr>
                <w:rStyle w:val="Marquedecommentaire"/>
                <w:rFonts w:ascii="Times New Roman" w:hAnsi="Times New Roman" w:cstheme="minorBidi"/>
                <w:lang w:val="fr-FR" w:eastAsia="fr-FR"/>
              </w:rPr>
              <w:commentReference w:id="4402"/>
            </w:r>
          </w:p>
        </w:tc>
        <w:tc>
          <w:tcPr>
            <w:tcW w:w="2836" w:type="dxa"/>
            <w:tcBorders>
              <w:top w:val="dashed" w:sz="4" w:space="0" w:color="000000"/>
            </w:tcBorders>
            <w:shd w:val="clear" w:color="auto" w:fill="FFE4D8"/>
          </w:tcPr>
          <w:p w14:paraId="1DD6F383" w14:textId="185BC945" w:rsidR="00D376F0" w:rsidRPr="00841A35" w:rsidRDefault="00D376F0" w:rsidP="00D424AA">
            <w:pPr>
              <w:spacing w:line="276" w:lineRule="auto"/>
              <w:rPr>
                <w:rFonts w:ascii="Times New Roman" w:hAnsi="Times New Roman" w:cs="Times New Roman"/>
                <w:color w:val="000000" w:themeColor="text1"/>
                <w:sz w:val="16"/>
                <w:szCs w:val="16"/>
                <w:lang w:val="en-GB"/>
              </w:rPr>
            </w:pPr>
            <w:r w:rsidRPr="00D424AA">
              <w:rPr>
                <w:rFonts w:ascii="Times New Roman" w:hAnsi="Times New Roman" w:cs="Times New Roman"/>
                <w:b/>
                <w:bCs/>
                <w:i/>
                <w:iCs/>
                <w:color w:val="000000" w:themeColor="text1"/>
                <w:sz w:val="16"/>
                <w:szCs w:val="16"/>
                <w:lang w:val="en-GB"/>
              </w:rPr>
              <w:t>Medium confidence:</w:t>
            </w:r>
            <w:r w:rsidRPr="00D424AA">
              <w:rPr>
                <w:rFonts w:ascii="Times New Roman" w:hAnsi="Times New Roman" w:cs="Times New Roman"/>
                <w:color w:val="000000" w:themeColor="text1"/>
                <w:sz w:val="16"/>
                <w:szCs w:val="16"/>
                <w:lang w:val="en-GB"/>
              </w:rPr>
              <w:t xml:space="preserve"> </w:t>
            </w:r>
            <w:r w:rsidRPr="00D424AA">
              <w:rPr>
                <w:rFonts w:ascii="Times New Roman" w:hAnsi="Times New Roman" w:cs="Times New Roman"/>
                <w:b/>
                <w:bCs/>
                <w:color w:val="000000" w:themeColor="text1"/>
                <w:sz w:val="16"/>
                <w:szCs w:val="16"/>
                <w:lang w:val="en-GB"/>
              </w:rPr>
              <w:t xml:space="preserve">Increase </w:t>
            </w:r>
            <w:r w:rsidRPr="00D424AA">
              <w:rPr>
                <w:rFonts w:ascii="Times New Roman" w:hAnsi="Times New Roman" w:cs="Times New Roman"/>
                <w:color w:val="000000" w:themeColor="text1"/>
                <w:sz w:val="16"/>
                <w:szCs w:val="16"/>
                <w:lang w:val="en-GB"/>
              </w:rPr>
              <w:t xml:space="preserve">in drought based on two studies based on CMIP5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2",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Touma et al., 2015)", "plainTextFormattedCitation" : "(Giuntoli et al., 2015; Touma et al., 2015)", "previouslyFormattedCitation" : "(Giuntoli et al., 2015;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rPr>
              <w:t>(Giuntoli et al., 2015; Touma et al., 2015)</w:t>
            </w:r>
            <w:r w:rsidRPr="00D424AA">
              <w:rPr>
                <w:rFonts w:cs="Times New Roman"/>
                <w:color w:val="000000" w:themeColor="text1"/>
                <w:sz w:val="16"/>
                <w:szCs w:val="16"/>
                <w:lang w:val="en-GB"/>
              </w:rPr>
              <w:fldChar w:fldCharType="end"/>
            </w:r>
            <w:r w:rsidRPr="00841A35">
              <w:rPr>
                <w:rFonts w:ascii="Times New Roman" w:hAnsi="Times New Roman" w:cs="Times New Roman"/>
                <w:color w:val="000000" w:themeColor="text1"/>
                <w:sz w:val="16"/>
                <w:szCs w:val="16"/>
                <w:lang w:val="en-GB" w:eastAsia="fr-FR"/>
              </w:rPr>
              <w:t xml:space="preserve">, but some inconsistent trends in CMIP6 mean runoff trends </w:t>
            </w:r>
            <w:r w:rsidRPr="00D424AA">
              <w:rPr>
                <w:rFonts w:cs="Times New Roman"/>
                <w:color w:val="000000" w:themeColor="text1"/>
                <w:sz w:val="16"/>
                <w:szCs w:val="16"/>
                <w:lang w:val="en-GB"/>
              </w:rPr>
              <w:fldChar w:fldCharType="begin" w:fldLock="1"/>
            </w:r>
            <w:r w:rsidR="00FF6231">
              <w:rPr>
                <w:rFonts w:ascii="Times New Roman" w:hAnsi="Times New Roman" w:cs="Times New Roman"/>
                <w:color w:val="000000" w:themeColor="text1"/>
                <w:sz w:val="16"/>
                <w:szCs w:val="16"/>
                <w:lang w:val="en-GB" w:eastAsia="fr-FR"/>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ascii="Times New Roman" w:hAnsi="Times New Roman" w:cs="Times New Roman"/>
                <w:noProof/>
                <w:color w:val="000000" w:themeColor="text1"/>
                <w:sz w:val="16"/>
                <w:szCs w:val="16"/>
                <w:lang w:val="en-GB" w:eastAsia="fr-FR"/>
              </w:rPr>
              <w:t>(Cook et al., 2020)</w:t>
            </w:r>
            <w:r w:rsidRPr="00D424AA">
              <w:rPr>
                <w:rFonts w:cs="Times New Roman"/>
                <w:color w:val="000000" w:themeColor="text1"/>
                <w:sz w:val="16"/>
                <w:szCs w:val="16"/>
                <w:lang w:val="en-GB"/>
              </w:rPr>
              <w:fldChar w:fldCharType="end"/>
            </w:r>
          </w:p>
        </w:tc>
      </w:tr>
    </w:tbl>
    <w:p w14:paraId="3277CB9E" w14:textId="77777777" w:rsidR="00D376F0" w:rsidRPr="00D424AA" w:rsidRDefault="00D376F0" w:rsidP="00841A35">
      <w:pPr>
        <w:rPr>
          <w:rFonts w:cs="Times New Roman"/>
          <w:lang w:val="en-GB"/>
        </w:rPr>
      </w:pPr>
    </w:p>
    <w:p w14:paraId="38CB3EAC"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6 HERE]</w:t>
      </w:r>
    </w:p>
    <w:p w14:paraId="683010E4" w14:textId="77777777" w:rsidR="00D376F0" w:rsidRPr="00D424AA" w:rsidRDefault="00D376F0" w:rsidP="00D424AA">
      <w:pPr>
        <w:rPr>
          <w:rFonts w:cs="Times New Roman"/>
          <w:b/>
          <w:color w:val="000000" w:themeColor="text1"/>
          <w:lang w:val="en-GB"/>
        </w:rPr>
      </w:pPr>
    </w:p>
    <w:p w14:paraId="1704F4D0" w14:textId="77777777" w:rsidR="00D376F0" w:rsidRPr="00D424AA" w:rsidRDefault="00D376F0" w:rsidP="00D424AA">
      <w:pPr>
        <w:rPr>
          <w:rFonts w:cs="Times New Roman"/>
          <w:b/>
          <w:color w:val="000000" w:themeColor="text1"/>
          <w:lang w:val="en-GB"/>
        </w:rPr>
      </w:pPr>
    </w:p>
    <w:p w14:paraId="34309E50"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7 HERE]</w:t>
      </w:r>
    </w:p>
    <w:p w14:paraId="4836393B" w14:textId="77777777" w:rsidR="00D376F0" w:rsidRPr="00D424AA" w:rsidRDefault="00D376F0" w:rsidP="00D424AA">
      <w:pPr>
        <w:rPr>
          <w:rFonts w:cs="Times New Roman"/>
          <w:b/>
          <w:color w:val="000000" w:themeColor="text1"/>
          <w:lang w:val="en-GB"/>
        </w:rPr>
      </w:pPr>
    </w:p>
    <w:p w14:paraId="633E61ED" w14:textId="295B4E90" w:rsidR="00D376F0" w:rsidRPr="00D424AA" w:rsidRDefault="00D376F0" w:rsidP="00D6213A">
      <w:pPr>
        <w:pStyle w:val="AR6Chap11Table"/>
        <w:rPr>
          <w:lang w:val="en-GB" w:eastAsia="en-CA"/>
        </w:rPr>
      </w:pPr>
      <w:r w:rsidRPr="00D424AA">
        <w:rPr>
          <w:lang w:val="en-GB"/>
        </w:rPr>
        <w:t>Observed trends, human contribution to observed trends, and projected changes at 1.5°C, 2°C and 4°C of global warming for temperature extremes in Asia, subdivided by AR6 regions. See Sections 11.9.1 and 11.9.2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F1665C" w14:paraId="61EB4D20" w14:textId="77777777" w:rsidTr="00723657">
        <w:tc>
          <w:tcPr>
            <w:tcW w:w="2158" w:type="dxa"/>
            <w:vMerge w:val="restart"/>
            <w:vAlign w:val="center"/>
          </w:tcPr>
          <w:p w14:paraId="6B3FA49A"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Region</w:t>
            </w:r>
          </w:p>
        </w:tc>
        <w:tc>
          <w:tcPr>
            <w:tcW w:w="2158" w:type="dxa"/>
            <w:vMerge w:val="restart"/>
            <w:vAlign w:val="center"/>
          </w:tcPr>
          <w:p w14:paraId="039A8A2E"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Observed trends</w:t>
            </w:r>
          </w:p>
        </w:tc>
        <w:tc>
          <w:tcPr>
            <w:tcW w:w="2158" w:type="dxa"/>
            <w:vMerge w:val="restart"/>
            <w:vAlign w:val="center"/>
          </w:tcPr>
          <w:p w14:paraId="5AB3BF48"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Detection and attribution; event attribution</w:t>
            </w:r>
          </w:p>
        </w:tc>
        <w:tc>
          <w:tcPr>
            <w:tcW w:w="6476" w:type="dxa"/>
            <w:gridSpan w:val="3"/>
            <w:vAlign w:val="center"/>
          </w:tcPr>
          <w:p w14:paraId="3CBE0C51"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Projections</w:t>
            </w:r>
          </w:p>
        </w:tc>
      </w:tr>
      <w:tr w:rsidR="00D376F0" w:rsidRPr="00F1665C" w14:paraId="08DF0E85" w14:textId="77777777" w:rsidTr="00723657">
        <w:tc>
          <w:tcPr>
            <w:tcW w:w="2158" w:type="dxa"/>
            <w:vMerge/>
            <w:vAlign w:val="center"/>
          </w:tcPr>
          <w:p w14:paraId="1AFAAC54" w14:textId="77777777" w:rsidR="00D376F0" w:rsidRPr="00D424AA" w:rsidRDefault="00D376F0" w:rsidP="00D424AA">
            <w:pPr>
              <w:rPr>
                <w:rFonts w:cs="Times New Roman"/>
                <w:color w:val="000000" w:themeColor="text1"/>
                <w:sz w:val="16"/>
                <w:szCs w:val="16"/>
                <w:lang w:val="en-GB" w:eastAsia="en-CA"/>
              </w:rPr>
            </w:pPr>
          </w:p>
        </w:tc>
        <w:tc>
          <w:tcPr>
            <w:tcW w:w="2158" w:type="dxa"/>
            <w:vMerge/>
            <w:vAlign w:val="center"/>
          </w:tcPr>
          <w:p w14:paraId="1DB1D4FB" w14:textId="77777777" w:rsidR="00D376F0" w:rsidRPr="00D424AA" w:rsidRDefault="00D376F0" w:rsidP="00D424AA">
            <w:pPr>
              <w:rPr>
                <w:rFonts w:cs="Times New Roman"/>
                <w:color w:val="000000" w:themeColor="text1"/>
                <w:sz w:val="16"/>
                <w:szCs w:val="16"/>
                <w:lang w:val="en-GB" w:eastAsia="en-CA"/>
              </w:rPr>
            </w:pPr>
          </w:p>
        </w:tc>
        <w:tc>
          <w:tcPr>
            <w:tcW w:w="2158" w:type="dxa"/>
            <w:vMerge/>
            <w:vAlign w:val="center"/>
          </w:tcPr>
          <w:p w14:paraId="4A445914" w14:textId="77777777" w:rsidR="00D376F0" w:rsidRPr="00D424AA" w:rsidRDefault="00D376F0" w:rsidP="00D424AA">
            <w:pPr>
              <w:rPr>
                <w:rFonts w:cs="Times New Roman"/>
                <w:color w:val="000000" w:themeColor="text1"/>
                <w:sz w:val="16"/>
                <w:szCs w:val="16"/>
                <w:lang w:val="en-GB" w:eastAsia="en-CA"/>
              </w:rPr>
            </w:pPr>
          </w:p>
        </w:tc>
        <w:tc>
          <w:tcPr>
            <w:tcW w:w="2158" w:type="dxa"/>
            <w:vAlign w:val="center"/>
          </w:tcPr>
          <w:p w14:paraId="3B1A4170"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1.5 °C</w:t>
            </w:r>
          </w:p>
        </w:tc>
        <w:tc>
          <w:tcPr>
            <w:tcW w:w="2159" w:type="dxa"/>
            <w:vAlign w:val="center"/>
          </w:tcPr>
          <w:p w14:paraId="794D321C"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2 °C</w:t>
            </w:r>
          </w:p>
        </w:tc>
        <w:tc>
          <w:tcPr>
            <w:tcW w:w="2159" w:type="dxa"/>
            <w:vAlign w:val="center"/>
          </w:tcPr>
          <w:p w14:paraId="218866DE"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4 °C</w:t>
            </w:r>
          </w:p>
        </w:tc>
      </w:tr>
      <w:tr w:rsidR="00D376F0" w:rsidRPr="00F1665C" w14:paraId="21A36AD1" w14:textId="77777777" w:rsidTr="00723657">
        <w:tc>
          <w:tcPr>
            <w:tcW w:w="2158" w:type="dxa"/>
            <w:vMerge w:val="restart"/>
          </w:tcPr>
          <w:p w14:paraId="703CBCCF"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All Asia</w:t>
            </w:r>
          </w:p>
          <w:p w14:paraId="65244FC0"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3D147103"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color w:val="000000" w:themeColor="text1"/>
                <w:sz w:val="16"/>
                <w:szCs w:val="16"/>
                <w:lang w:val="en-GB" w:eastAsia="en-CA"/>
              </w:rPr>
              <w:t xml:space="preserve">Most subregions show a </w:t>
            </w: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F6365"/>
          </w:tcPr>
          <w:p w14:paraId="54404805" w14:textId="4A36A5A4"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4407" w:name="_Hlk77171095"/>
            <w:ins w:id="4408" w:author="Robin Matthews" w:date="2021-07-14T16:04:00Z">
              <w:r w:rsidR="00ED4DC1">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2",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2",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Hu et al., 2020; Seong et al., 2020)", "plainTextFormattedCitation" : "(Hu et al., 2020; Seong et al., 2020)", "previouslyFormattedCitation" : "(Hu et al., 2020; Seong et al., 2020)" }, "properties" : { "noteIndex" : 0 }, "schema" : "https://github.com/citation-style-language/schema/raw/master/csl-citation.json" }</w:instrText>
            </w:r>
            <w:ins w:id="4409" w:author="Robin Matthews" w:date="2021-07-14T16:04:00Z">
              <w:r w:rsidR="00ED4DC1">
                <w:rPr>
                  <w:rFonts w:cs="Times New Roman"/>
                  <w:color w:val="000000" w:themeColor="text1"/>
                  <w:sz w:val="16"/>
                  <w:szCs w:val="16"/>
                  <w:lang w:val="en-GB"/>
                </w:rPr>
                <w:fldChar w:fldCharType="separate"/>
              </w:r>
              <w:r w:rsidR="00ED4DC1" w:rsidRPr="00371371">
                <w:rPr>
                  <w:rFonts w:cs="Times New Roman"/>
                  <w:noProof/>
                  <w:color w:val="000000" w:themeColor="text1"/>
                  <w:sz w:val="16"/>
                  <w:szCs w:val="16"/>
                  <w:lang w:val="en-GB"/>
                </w:rPr>
                <w:t>(Hu et al., 2020; Seong et al., 2020)</w:t>
              </w:r>
              <w:r w:rsidR="00ED4DC1">
                <w:rPr>
                  <w:rFonts w:cs="Times New Roman"/>
                  <w:color w:val="000000" w:themeColor="text1"/>
                  <w:sz w:val="16"/>
                  <w:szCs w:val="16"/>
                  <w:lang w:val="en-GB"/>
                </w:rPr>
                <w:fldChar w:fldCharType="end"/>
              </w:r>
            </w:ins>
            <w:commentRangeStart w:id="4410"/>
            <w:del w:id="4411" w:author="Robin Matthews" w:date="2021-07-14T16:04:00Z">
              <w:r w:rsidRPr="00D424AA" w:rsidDel="00ED4DC1">
                <w:rPr>
                  <w:rFonts w:cs="Times New Roman"/>
                  <w:color w:val="000000" w:themeColor="text1"/>
                  <w:sz w:val="16"/>
                  <w:szCs w:val="16"/>
                  <w:lang w:val="en-GB"/>
                </w:rPr>
                <w:fldChar w:fldCharType="begin" w:fldLock="1"/>
              </w:r>
              <w:r w:rsidR="00FF6231" w:rsidDel="00ED4DC1">
                <w:rPr>
                  <w:rFonts w:cs="Times New Roman"/>
                  <w:color w:val="000000" w:themeColor="text1"/>
                  <w:sz w:val="16"/>
                  <w:szCs w:val="16"/>
                  <w:lang w:val="en-GB"/>
                </w:rPr>
                <w:del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mendeley" : { "formattedCitation" : "(Hu et al., 2020)", "manualFormatting" : "(Hu et al., 2020; ", "plainTextFormattedCitation" : "(Hu et al., 2020)", "previouslyFormattedCitation" : "(Hu et al., 2020)" }, "properties" : { "noteIndex" : 0 }, "schema" : "https://github.com/citation-style-language/schema/raw/master/csl-citation.json" }</w:delInstrText>
              </w:r>
              <w:r w:rsidRPr="00D424AA" w:rsidDel="00ED4DC1">
                <w:rPr>
                  <w:rFonts w:cs="Times New Roman"/>
                  <w:color w:val="000000" w:themeColor="text1"/>
                  <w:sz w:val="16"/>
                  <w:szCs w:val="16"/>
                  <w:lang w:val="en-GB"/>
                </w:rPr>
                <w:fldChar w:fldCharType="separate"/>
              </w:r>
              <w:r w:rsidR="00A26296" w:rsidDel="00ED4DC1">
                <w:rPr>
                  <w:rFonts w:cs="Times New Roman"/>
                  <w:noProof/>
                  <w:color w:val="000000" w:themeColor="text1"/>
                  <w:sz w:val="16"/>
                  <w:szCs w:val="16"/>
                  <w:lang w:val="en-GB"/>
                </w:rPr>
                <w:delText xml:space="preserve">(Hu et al., 2020; </w:delText>
              </w:r>
              <w:r w:rsidRPr="00D424AA" w:rsidDel="00ED4DC1">
                <w:rPr>
                  <w:rFonts w:cs="Times New Roman"/>
                  <w:color w:val="000000" w:themeColor="text1"/>
                  <w:sz w:val="16"/>
                  <w:szCs w:val="16"/>
                  <w:lang w:val="en-GB"/>
                </w:rPr>
                <w:fldChar w:fldCharType="end"/>
              </w:r>
              <w:commentRangeEnd w:id="4410"/>
              <w:r w:rsidR="00A26296" w:rsidDel="00ED4DC1">
                <w:rPr>
                  <w:rStyle w:val="Marquedecommentaire"/>
                </w:rPr>
                <w:commentReference w:id="4410"/>
              </w:r>
              <w:r w:rsidRPr="00841A35" w:rsidDel="00ED4DC1">
                <w:rPr>
                  <w:rFonts w:cs="Times New Roman"/>
                  <w:color w:val="000000" w:themeColor="text1"/>
                  <w:sz w:val="16"/>
                  <w:szCs w:val="16"/>
                  <w:lang w:val="en-GB"/>
                </w:rPr>
                <w:delText xml:space="preserve"> </w:delText>
              </w:r>
              <w:commentRangeStart w:id="4412"/>
              <w:r w:rsidRPr="00D424AA" w:rsidDel="00ED4DC1">
                <w:rPr>
                  <w:rFonts w:cs="Times New Roman"/>
                  <w:color w:val="000000" w:themeColor="text1"/>
                  <w:sz w:val="16"/>
                  <w:szCs w:val="16"/>
                  <w:lang w:val="en-GB"/>
                </w:rPr>
                <w:fldChar w:fldCharType="begin" w:fldLock="1"/>
              </w:r>
              <w:r w:rsidR="00FF6231" w:rsidDel="00ED4DC1">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ED4DC1">
                <w:rPr>
                  <w:rFonts w:cs="Times New Roman"/>
                  <w:color w:val="000000" w:themeColor="text1"/>
                  <w:sz w:val="16"/>
                  <w:szCs w:val="16"/>
                  <w:lang w:val="en-GB"/>
                </w:rPr>
                <w:fldChar w:fldCharType="separate"/>
              </w:r>
              <w:r w:rsidR="00A26296" w:rsidDel="00ED4DC1">
                <w:rPr>
                  <w:rFonts w:cs="Times New Roman"/>
                  <w:noProof/>
                  <w:color w:val="000000" w:themeColor="text1"/>
                  <w:sz w:val="16"/>
                  <w:szCs w:val="16"/>
                  <w:lang w:val="en-GB"/>
                </w:rPr>
                <w:delText>Seong et al., 2020)</w:delText>
              </w:r>
              <w:r w:rsidRPr="00D424AA" w:rsidDel="00ED4DC1">
                <w:rPr>
                  <w:rFonts w:cs="Times New Roman"/>
                  <w:color w:val="000000" w:themeColor="text1"/>
                  <w:sz w:val="16"/>
                  <w:szCs w:val="16"/>
                  <w:lang w:val="en-GB"/>
                </w:rPr>
                <w:fldChar w:fldCharType="end"/>
              </w:r>
            </w:del>
            <w:bookmarkEnd w:id="4407"/>
            <w:commentRangeEnd w:id="4412"/>
            <w:r w:rsidR="00A26296">
              <w:rPr>
                <w:rStyle w:val="Marquedecommentaire"/>
              </w:rPr>
              <w:commentReference w:id="4412"/>
            </w:r>
            <w:r w:rsidRPr="00841A35">
              <w:rPr>
                <w:rFonts w:eastAsiaTheme="minorHAnsi" w:cs="Times New Roman"/>
                <w:color w:val="000000" w:themeColor="text1"/>
                <w:sz w:val="16"/>
                <w:szCs w:val="16"/>
                <w:lang w:val="en-GB" w:eastAsia="en-US"/>
              </w:rPr>
              <w:t xml:space="preserve"> </w:t>
            </w:r>
          </w:p>
        </w:tc>
        <w:tc>
          <w:tcPr>
            <w:tcW w:w="2158" w:type="dxa"/>
            <w:tcBorders>
              <w:top w:val="dashed" w:sz="4" w:space="0" w:color="000000"/>
            </w:tcBorders>
            <w:shd w:val="clear" w:color="auto" w:fill="FF6365"/>
          </w:tcPr>
          <w:p w14:paraId="4117D00B" w14:textId="6EC4E20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413"/>
            <w:r w:rsidRPr="00D424AA">
              <w:rPr>
                <w:rFonts w:cs="Times New Roman"/>
                <w:color w:val="000000" w:themeColor="text1"/>
                <w:sz w:val="16"/>
                <w:szCs w:val="16"/>
                <w:lang w:val="en-GB"/>
              </w:rPr>
              <w:fldChar w:fldCharType="begin" w:fldLock="1"/>
            </w:r>
            <w:ins w:id="4414" w:author="Robin Matthews" w:date="2021-07-14T15:42: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415" w:author="Robin Matthews" w:date="2021-07-14T15:42: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16" w:author="Robin Matthews" w:date="2021-07-14T15:42:00Z">
              <w:r w:rsidR="00A26296" w:rsidDel="002502D9">
                <w:rPr>
                  <w:rFonts w:cs="Times New Roman"/>
                  <w:noProof/>
                  <w:color w:val="000000" w:themeColor="text1"/>
                  <w:sz w:val="16"/>
                  <w:szCs w:val="16"/>
                  <w:lang w:val="en-GB"/>
                </w:rPr>
                <w:delText>Li et al., 2020</w:delText>
              </w:r>
            </w:del>
            <w:ins w:id="4417" w:author="Robin Matthews" w:date="2021-07-14T15:42: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413"/>
            <w:r w:rsidR="00A26296">
              <w:rPr>
                <w:rStyle w:val="Marquedecommentaire"/>
              </w:rPr>
              <w:commentReference w:id="4413"/>
            </w:r>
            <w:r w:rsidRPr="00841A35">
              <w:rPr>
                <w:rFonts w:cs="Times New Roman"/>
                <w:color w:val="000000" w:themeColor="text1"/>
                <w:sz w:val="16"/>
                <w:szCs w:val="16"/>
                <w:lang w:val="en-GB"/>
              </w:rPr>
              <w:t>). Median increase of more than 0</w:t>
            </w:r>
            <w:r w:rsidRPr="00D424AA">
              <w:rPr>
                <w:rFonts w:cs="Times New Roman"/>
                <w:color w:val="000000" w:themeColor="text1"/>
                <w:sz w:val="16"/>
                <w:szCs w:val="16"/>
                <w:lang w:val="en-GB"/>
              </w:rPr>
              <w:t xml:space="preserve">.5°C in the 50-year TXx and TNn events compared to the 1°C warming level </w:t>
            </w:r>
            <w:commentRangeStart w:id="441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19" w:author="Robin Matthews" w:date="2021-07-14T15:42:00Z">
              <w:r w:rsidR="00A26296" w:rsidDel="002502D9">
                <w:rPr>
                  <w:rFonts w:cs="Times New Roman"/>
                  <w:noProof/>
                  <w:color w:val="000000" w:themeColor="text1"/>
                  <w:sz w:val="16"/>
                  <w:szCs w:val="16"/>
                  <w:lang w:val="en-GB"/>
                </w:rPr>
                <w:delText>Li et al., 2020</w:delText>
              </w:r>
            </w:del>
            <w:ins w:id="4420" w:author="Robin Matthews" w:date="2021-07-14T15:42: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418"/>
            <w:r w:rsidR="00A26296">
              <w:rPr>
                <w:rStyle w:val="Marquedecommentaire"/>
              </w:rPr>
              <w:commentReference w:id="4418"/>
            </w:r>
            <w:r w:rsidRPr="00841A35">
              <w:rPr>
                <w:rFonts w:cs="Times New Roman"/>
                <w:color w:val="000000" w:themeColor="text1"/>
                <w:sz w:val="16"/>
                <w:szCs w:val="16"/>
                <w:lang w:val="en-GB"/>
              </w:rPr>
              <w:t xml:space="preserve">) </w:t>
            </w:r>
          </w:p>
        </w:tc>
        <w:tc>
          <w:tcPr>
            <w:tcW w:w="2159" w:type="dxa"/>
            <w:tcBorders>
              <w:top w:val="dashed" w:sz="4" w:space="0" w:color="000000"/>
            </w:tcBorders>
            <w:shd w:val="clear" w:color="auto" w:fill="E52F2F"/>
          </w:tcPr>
          <w:p w14:paraId="499502DF" w14:textId="7F9FD43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421"/>
            <w:r w:rsidRPr="00D424AA">
              <w:rPr>
                <w:rFonts w:cs="Times New Roman"/>
                <w:color w:val="000000" w:themeColor="text1"/>
                <w:sz w:val="16"/>
                <w:szCs w:val="16"/>
                <w:lang w:val="en-GB"/>
              </w:rPr>
              <w:fldChar w:fldCharType="begin" w:fldLock="1"/>
            </w:r>
            <w:ins w:id="4422" w:author="Robin Matthews" w:date="2021-07-14T15:42: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423" w:author="Robin Matthews" w:date="2021-07-14T15:42: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24" w:author="Robin Matthews" w:date="2021-07-14T15:42:00Z">
              <w:r w:rsidR="00A26296" w:rsidDel="002502D9">
                <w:rPr>
                  <w:rFonts w:cs="Times New Roman"/>
                  <w:noProof/>
                  <w:color w:val="000000" w:themeColor="text1"/>
                  <w:sz w:val="16"/>
                  <w:szCs w:val="16"/>
                  <w:lang w:val="en-GB"/>
                </w:rPr>
                <w:delText>Li et al., 2020</w:delText>
              </w:r>
            </w:del>
            <w:ins w:id="4425" w:author="Robin Matthews" w:date="2021-07-14T15:42: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421"/>
            <w:r w:rsidR="00A26296">
              <w:rPr>
                <w:rStyle w:val="Marquedecommentaire"/>
              </w:rPr>
              <w:commentReference w:id="4421"/>
            </w:r>
            <w:r w:rsidRPr="00841A35">
              <w:rPr>
                <w:rFonts w:cs="Times New Roman"/>
                <w:color w:val="000000" w:themeColor="text1"/>
                <w:sz w:val="16"/>
                <w:szCs w:val="16"/>
                <w:lang w:val="en-GB"/>
              </w:rPr>
              <w:t>). Median increase of more than 1°C in the 50-year TXx and TNn events compared to the 1°C w</w:t>
            </w:r>
            <w:r w:rsidRPr="00D424AA">
              <w:rPr>
                <w:rFonts w:cs="Times New Roman"/>
                <w:color w:val="000000" w:themeColor="text1"/>
                <w:sz w:val="16"/>
                <w:szCs w:val="16"/>
                <w:lang w:val="en-GB"/>
              </w:rPr>
              <w:t xml:space="preserve">arming level </w:t>
            </w:r>
            <w:commentRangeStart w:id="4426"/>
            <w:r w:rsidRPr="00D424AA">
              <w:rPr>
                <w:rFonts w:cs="Times New Roman"/>
                <w:color w:val="000000" w:themeColor="text1"/>
                <w:sz w:val="16"/>
                <w:szCs w:val="16"/>
                <w:lang w:val="en-GB"/>
              </w:rPr>
              <w:fldChar w:fldCharType="begin" w:fldLock="1"/>
            </w:r>
            <w:ins w:id="4427" w:author="Robin Matthews" w:date="2021-07-14T15:43: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428" w:author="Robin Matthews" w:date="2021-07-14T15:42: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29" w:author="Robin Matthews" w:date="2021-07-14T15:43:00Z">
              <w:r w:rsidR="00A26296" w:rsidDel="002502D9">
                <w:rPr>
                  <w:rFonts w:cs="Times New Roman"/>
                  <w:noProof/>
                  <w:color w:val="000000" w:themeColor="text1"/>
                  <w:sz w:val="16"/>
                  <w:szCs w:val="16"/>
                  <w:lang w:val="en-GB"/>
                </w:rPr>
                <w:delText>Li et al., 202</w:delText>
              </w:r>
            </w:del>
            <w:ins w:id="4430" w:author="Robin Matthews" w:date="2021-07-14T15:43:00Z">
              <w:r w:rsidR="002502D9">
                <w:rPr>
                  <w:rFonts w:cs="Times New Roman"/>
                  <w:noProof/>
                  <w:color w:val="000000" w:themeColor="text1"/>
                  <w:sz w:val="16"/>
                  <w:szCs w:val="16"/>
                  <w:lang w:val="en-GB"/>
                </w:rPr>
                <w:t>C. Li et al., 2020</w:t>
              </w:r>
            </w:ins>
            <w:ins w:id="4431" w:author="Robin Matthews" w:date="2021-07-14T15:42:00Z">
              <w:r w:rsidR="002502D9">
                <w:rPr>
                  <w:rFonts w:cs="Times New Roman"/>
                  <w:noProof/>
                  <w:color w:val="000000" w:themeColor="text1"/>
                  <w:sz w:val="16"/>
                  <w:szCs w:val="16"/>
                  <w:lang w:val="en-GB"/>
                </w:rPr>
                <w:t>)</w:t>
              </w:r>
            </w:ins>
            <w:del w:id="4432" w:author="Robin Matthews" w:date="2021-07-14T15:42:00Z">
              <w:r w:rsidR="00A26296" w:rsidDel="002502D9">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4426"/>
            <w:r w:rsidR="00A26296">
              <w:rPr>
                <w:rStyle w:val="Marquedecommentaire"/>
              </w:rPr>
              <w:commentReference w:id="4426"/>
            </w:r>
            <w:del w:id="4433" w:author="Robin Matthews" w:date="2021-07-14T15:42:00Z">
              <w:r w:rsidRPr="00841A35" w:rsidDel="002502D9">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w:t>
            </w:r>
          </w:p>
        </w:tc>
        <w:tc>
          <w:tcPr>
            <w:tcW w:w="2159" w:type="dxa"/>
            <w:tcBorders>
              <w:top w:val="dashed" w:sz="4" w:space="0" w:color="000000"/>
            </w:tcBorders>
            <w:shd w:val="clear" w:color="auto" w:fill="AD0204"/>
          </w:tcPr>
          <w:p w14:paraId="749C0CC9" w14:textId="08373C9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43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35" w:author="Robin Matthews" w:date="2021-07-14T15:43:00Z">
              <w:r w:rsidR="00A26296" w:rsidDel="002502D9">
                <w:rPr>
                  <w:rFonts w:cs="Times New Roman"/>
                  <w:noProof/>
                  <w:color w:val="000000" w:themeColor="text1"/>
                  <w:sz w:val="16"/>
                  <w:szCs w:val="16"/>
                  <w:lang w:val="en-GB"/>
                </w:rPr>
                <w:delText>Li et al., 202</w:delText>
              </w:r>
            </w:del>
            <w:ins w:id="4436" w:author="Robin Matthews" w:date="2021-07-14T15:43:00Z">
              <w:r w:rsidR="002502D9">
                <w:rPr>
                  <w:rFonts w:cs="Times New Roman"/>
                  <w:noProof/>
                  <w:color w:val="000000" w:themeColor="text1"/>
                  <w:sz w:val="16"/>
                  <w:szCs w:val="16"/>
                  <w:lang w:val="en-GB"/>
                </w:rPr>
                <w:t>C. Li et al., 2020)</w:t>
              </w:r>
            </w:ins>
            <w:del w:id="4437" w:author="Robin Matthews" w:date="2021-07-14T15:43:00Z">
              <w:r w:rsidR="00A26296" w:rsidDel="002502D9">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4434"/>
            <w:r w:rsidR="00A26296">
              <w:rPr>
                <w:rStyle w:val="Marquedecommentaire"/>
              </w:rPr>
              <w:commentReference w:id="4434"/>
            </w:r>
            <w:del w:id="4438" w:author="Robin Matthews" w:date="2021-07-14T15:43:00Z">
              <w:r w:rsidRPr="00841A35" w:rsidDel="002502D9">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Median increase of more than 4.5°C in the 50-year TXx and TNn events compared to the 1°C warming level </w:t>
            </w:r>
            <w:commentRangeStart w:id="443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40" w:author="Robin Matthews" w:date="2021-07-14T15:43:00Z">
              <w:r w:rsidR="00A26296" w:rsidDel="002502D9">
                <w:rPr>
                  <w:rFonts w:cs="Times New Roman"/>
                  <w:noProof/>
                  <w:color w:val="000000" w:themeColor="text1"/>
                  <w:sz w:val="16"/>
                  <w:szCs w:val="16"/>
                  <w:lang w:val="en-GB"/>
                </w:rPr>
                <w:delText>Li et al., 202</w:delText>
              </w:r>
            </w:del>
            <w:ins w:id="4441" w:author="Robin Matthews" w:date="2021-07-14T15:43:00Z">
              <w:r w:rsidR="002502D9">
                <w:rPr>
                  <w:rFonts w:cs="Times New Roman"/>
                  <w:noProof/>
                  <w:color w:val="000000" w:themeColor="text1"/>
                  <w:sz w:val="16"/>
                  <w:szCs w:val="16"/>
                  <w:lang w:val="en-GB"/>
                </w:rPr>
                <w:t>C. Li et al., 2020</w:t>
              </w:r>
            </w:ins>
            <w:ins w:id="4442" w:author="Robin Matthews" w:date="2021-07-14T15:42:00Z">
              <w:r w:rsidR="002502D9">
                <w:rPr>
                  <w:rFonts w:cs="Times New Roman"/>
                  <w:noProof/>
                  <w:color w:val="000000" w:themeColor="text1"/>
                  <w:sz w:val="16"/>
                  <w:szCs w:val="16"/>
                  <w:lang w:val="en-GB"/>
                </w:rPr>
                <w:t>)</w:t>
              </w:r>
            </w:ins>
            <w:del w:id="4443" w:author="Robin Matthews" w:date="2021-07-14T15:42:00Z">
              <w:r w:rsidR="00A26296" w:rsidDel="002502D9">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4439"/>
            <w:r w:rsidR="00A26296">
              <w:rPr>
                <w:rStyle w:val="Marquedecommentaire"/>
              </w:rPr>
              <w:commentReference w:id="4439"/>
            </w:r>
            <w:del w:id="4444" w:author="Robin Matthews" w:date="2021-07-14T15:42:00Z">
              <w:r w:rsidRPr="00841A35" w:rsidDel="002502D9">
                <w:rPr>
                  <w:rFonts w:cs="Times New Roman"/>
                  <w:color w:val="000000" w:themeColor="text1"/>
                  <w:sz w:val="16"/>
                  <w:szCs w:val="16"/>
                  <w:lang w:val="en-GB"/>
                </w:rPr>
                <w:delText>)</w:delText>
              </w:r>
            </w:del>
          </w:p>
        </w:tc>
      </w:tr>
      <w:tr w:rsidR="00D376F0" w:rsidRPr="00F1665C" w14:paraId="07AFD9F2" w14:textId="77777777" w:rsidTr="00723657">
        <w:tc>
          <w:tcPr>
            <w:tcW w:w="2158" w:type="dxa"/>
            <w:vMerge/>
          </w:tcPr>
          <w:p w14:paraId="154587B4"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2773CB93"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p>
        </w:tc>
        <w:tc>
          <w:tcPr>
            <w:tcW w:w="2158" w:type="dxa"/>
            <w:tcBorders>
              <w:top w:val="dashed" w:sz="4" w:space="0" w:color="000000"/>
            </w:tcBorders>
            <w:shd w:val="clear" w:color="auto" w:fill="FF6365"/>
          </w:tcPr>
          <w:p w14:paraId="20558F4F"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Human influence</w:t>
            </w:r>
            <w:r w:rsidRPr="00D424AA" w:rsidDel="00385834">
              <w:rPr>
                <w:rFonts w:eastAsiaTheme="minorHAnsi" w:cs="Times New Roman"/>
                <w:color w:val="000000" w:themeColor="text1"/>
                <w:sz w:val="16"/>
                <w:szCs w:val="16"/>
                <w:lang w:val="en-GB" w:eastAsia="en-US"/>
              </w:rPr>
              <w:t xml:space="preserve"> </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i/>
                <w:color w:val="000000" w:themeColor="text1"/>
                <w:sz w:val="16"/>
                <w:szCs w:val="16"/>
                <w:lang w:val="en-GB" w:eastAsia="en-US"/>
              </w:rPr>
              <w:t>very 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w:t>
            </w:r>
            <w:r w:rsidRPr="00D424AA">
              <w:rPr>
                <w:rFonts w:eastAsiaTheme="minorHAnsi" w:cs="Times New Roman"/>
                <w:color w:val="000000" w:themeColor="text1"/>
                <w:sz w:val="16"/>
                <w:szCs w:val="16"/>
                <w:lang w:val="en-GB" w:eastAsia="en-US"/>
              </w:rPr>
              <w:lastRenderedPageBreak/>
              <w:t>and frequency of cold extremes</w:t>
            </w:r>
          </w:p>
          <w:p w14:paraId="0D67996D"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5A75A84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lastRenderedPageBreak/>
              <w:t xml:space="preserve">Increase in the intensity and frequency of hot extremes : </w:t>
            </w:r>
          </w:p>
          <w:p w14:paraId="6EC4FEF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676F1E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t>
            </w:r>
            <w:r w:rsidRPr="00D424AA">
              <w:rPr>
                <w:rFonts w:cs="Times New Roman"/>
                <w:color w:val="000000" w:themeColor="text1"/>
                <w:sz w:val="16"/>
                <w:szCs w:val="16"/>
                <w:lang w:val="en-GB"/>
              </w:rPr>
              <w:lastRenderedPageBreak/>
              <w:t xml:space="preserve">with pre-industrial) </w:t>
            </w:r>
          </w:p>
          <w:p w14:paraId="6C2BC59F" w14:textId="77777777" w:rsidR="00D376F0" w:rsidRPr="00D424AA" w:rsidRDefault="00D376F0" w:rsidP="00D424AA">
            <w:pPr>
              <w:rPr>
                <w:rFonts w:cs="Times New Roman"/>
                <w:color w:val="000000" w:themeColor="text1"/>
                <w:sz w:val="16"/>
                <w:szCs w:val="16"/>
                <w:lang w:val="en-GB"/>
              </w:rPr>
            </w:pPr>
          </w:p>
          <w:p w14:paraId="66494B4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4D935C3"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 xml:space="preserve">Extremely likely </w:t>
            </w:r>
            <w:r w:rsidRPr="00D424AA">
              <w:rPr>
                <w:rFonts w:cs="Times New Roman"/>
                <w:color w:val="000000" w:themeColor="text1"/>
                <w:sz w:val="16"/>
                <w:szCs w:val="16"/>
                <w:lang w:val="en-GB"/>
              </w:rPr>
              <w:t xml:space="preserve">(compared with pre-industrial) </w:t>
            </w:r>
          </w:p>
        </w:tc>
        <w:tc>
          <w:tcPr>
            <w:tcW w:w="2159" w:type="dxa"/>
            <w:tcBorders>
              <w:top w:val="dashed" w:sz="4" w:space="0" w:color="000000"/>
            </w:tcBorders>
            <w:shd w:val="clear" w:color="auto" w:fill="E52F2F"/>
          </w:tcPr>
          <w:p w14:paraId="3BF04D4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lastRenderedPageBreak/>
              <w:t xml:space="preserve">Increase in the intensity and frequency of hot extremes: </w:t>
            </w:r>
          </w:p>
          <w:p w14:paraId="0CD2B6E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0ABE8DC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lastRenderedPageBreak/>
              <w:t>Virtually certain</w:t>
            </w:r>
            <w:r w:rsidRPr="00D424AA">
              <w:rPr>
                <w:rFonts w:cs="Times New Roman"/>
                <w:color w:val="000000" w:themeColor="text1"/>
                <w:sz w:val="16"/>
                <w:szCs w:val="16"/>
                <w:lang w:val="en-GB"/>
              </w:rPr>
              <w:t xml:space="preserve"> (compared with pre-industrial) </w:t>
            </w:r>
          </w:p>
          <w:p w14:paraId="4B522CC3" w14:textId="77777777" w:rsidR="00D376F0" w:rsidRPr="00D424AA" w:rsidRDefault="00D376F0" w:rsidP="00D424AA">
            <w:pPr>
              <w:rPr>
                <w:rFonts w:cs="Times New Roman"/>
                <w:color w:val="000000" w:themeColor="text1"/>
                <w:sz w:val="16"/>
                <w:szCs w:val="16"/>
                <w:lang w:val="en-GB"/>
              </w:rPr>
            </w:pPr>
          </w:p>
          <w:p w14:paraId="2A8C1F6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5C9CFE0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0DCAC71D"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Pr>
          <w:p w14:paraId="3745523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lastRenderedPageBreak/>
              <w:t xml:space="preserve">Increase in the intensity and frequency of hot extremes: </w:t>
            </w:r>
          </w:p>
          <w:p w14:paraId="796FE80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5259C3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lastRenderedPageBreak/>
              <w:t>Virtually certain</w:t>
            </w:r>
            <w:r w:rsidRPr="00D424AA">
              <w:rPr>
                <w:rFonts w:cs="Times New Roman"/>
                <w:color w:val="000000" w:themeColor="text1"/>
                <w:sz w:val="16"/>
                <w:szCs w:val="16"/>
                <w:lang w:val="en-GB"/>
              </w:rPr>
              <w:t xml:space="preserve"> (compared with pre-industrial) </w:t>
            </w:r>
          </w:p>
          <w:p w14:paraId="1EE739C2" w14:textId="77777777" w:rsidR="00D376F0" w:rsidRPr="00D424AA" w:rsidRDefault="00D376F0" w:rsidP="00D424AA">
            <w:pPr>
              <w:rPr>
                <w:rFonts w:cs="Times New Roman"/>
                <w:color w:val="000000" w:themeColor="text1"/>
                <w:sz w:val="16"/>
                <w:szCs w:val="16"/>
                <w:lang w:val="en-GB"/>
              </w:rPr>
            </w:pPr>
          </w:p>
          <w:p w14:paraId="279F956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303366A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3EF63DDB"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D424AA" w14:paraId="3A2CC277" w14:textId="77777777" w:rsidTr="00723657">
        <w:tc>
          <w:tcPr>
            <w:tcW w:w="2158" w:type="dxa"/>
            <w:vMerge w:val="restart"/>
          </w:tcPr>
          <w:p w14:paraId="0048D529" w14:textId="77777777" w:rsidR="00D376F0" w:rsidRPr="00D424AA" w:rsidRDefault="00D376F0" w:rsidP="00841A35">
            <w:pPr>
              <w:rPr>
                <w:rFonts w:cs="Times New Roman"/>
                <w:color w:val="000000" w:themeColor="text1"/>
                <w:sz w:val="16"/>
                <w:szCs w:val="16"/>
                <w:lang w:val="en-GB" w:eastAsia="en-CA"/>
              </w:rPr>
            </w:pPr>
            <w:bookmarkStart w:id="4445" w:name="_Hlk77171231"/>
            <w:r w:rsidRPr="00D424AA">
              <w:rPr>
                <w:rFonts w:cs="Times New Roman"/>
                <w:color w:val="000000" w:themeColor="text1"/>
                <w:sz w:val="16"/>
                <w:szCs w:val="16"/>
                <w:lang w:val="en-GB" w:eastAsia="en-CA"/>
              </w:rPr>
              <w:lastRenderedPageBreak/>
              <w:t>Russian Arctic (RAR)</w:t>
            </w:r>
          </w:p>
        </w:tc>
        <w:tc>
          <w:tcPr>
            <w:tcW w:w="2158" w:type="dxa"/>
            <w:tcBorders>
              <w:top w:val="dashed" w:sz="4" w:space="0" w:color="000000"/>
            </w:tcBorders>
            <w:shd w:val="clear" w:color="auto" w:fill="FF6365"/>
          </w:tcPr>
          <w:p w14:paraId="05263ADF" w14:textId="37F8B841" w:rsidR="00D376F0" w:rsidRPr="00841A35" w:rsidRDefault="00D376F0" w:rsidP="00D424AA">
            <w:pPr>
              <w:widowControl/>
              <w:rPr>
                <w:rFonts w:cs="Times New Roman"/>
                <w:i/>
                <w:color w:val="000000" w:themeColor="text1"/>
                <w:sz w:val="16"/>
                <w:szCs w:val="16"/>
                <w:lang w:val="en-GB" w:eastAsia="en-CA"/>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2", "itemData" : { "DOI" : "10.1007/s13131-017-1137-5", "author" : [ { "dropping-particle" : "", "family" : "Sui", "given" : "Cuijuan", "non-dropping-particle" : "", "parse-names" : false, "suffix" : "" }, { "dropping-particle" : "", "family" : "Zhang", "given" : "Zhanhai", "non-dropping-particle" : "", "parse-names" : false, "suffix" : "" }, { "dropping-particle" : "", "family" : "Yu", "given" : "Lejiang", "non-dropping-particle" : "", "parse-names" : false, "suffix" : "" }, { "dropping-particle" : "", "family" : "Li", "given" : "Yi", "non-dropping-particle" : "", "parse-names" : false, "suffix" : "" }, { "dropping-particle" : "", "family" : "Song", "given" : "Mirong", "non-dropping-particle" : "", "parse-names" : false, "suffix" : "" } ], "container-title" : "Acta Oceanologica Sinica", "id" : "ITEM-2", "issue" : "11", "issued" : { "date-parts" : [ [ "2017" ] ] }, "page" : "51-60", "title" : "Investigation of Arctic air temperature extremes at north of 60N in winter", "translator" : [ { "dropping-particle" : "", "family" : "S2526", "given" : "", "non-dropping-particle" : "", "parse-names" : false, "suffix" : "" } ], "type" : "article-journal", "volume" : "36" }, "uris" : [ "http://www.mendeley.com/documents/?uuid=5e70c653-7e6c-4fb7-b418-68522b61ce5b"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onat et al., 2016a; Sui et al., 2017; Dunn et al., 2020)", "plainTextFormattedCitation" : "(Donat et al., 2016a; Sui et al., 2017; Dunn et al., 2020)", "previouslyFormattedCitation" : "(Donat et al., 2016a; Sui et al., 2017; Dunn et al., 2020)"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Donat et al., 2016a; Sui et al., 2017; Dunn et al., 2020)</w:t>
            </w:r>
            <w:r w:rsidRPr="00D424AA">
              <w:rPr>
                <w:rFonts w:cs="Times New Roman"/>
                <w:color w:val="000000" w:themeColor="text1"/>
                <w:sz w:val="16"/>
                <w:szCs w:val="16"/>
                <w:lang w:val="en-GB" w:eastAsia="en-CA"/>
              </w:rPr>
              <w:fldChar w:fldCharType="end"/>
            </w:r>
          </w:p>
        </w:tc>
        <w:tc>
          <w:tcPr>
            <w:tcW w:w="2158" w:type="dxa"/>
            <w:tcBorders>
              <w:top w:val="dashed" w:sz="4" w:space="0" w:color="000000"/>
            </w:tcBorders>
            <w:shd w:val="clear" w:color="auto" w:fill="FFE2D9"/>
          </w:tcPr>
          <w:p w14:paraId="26AD409A" w14:textId="25164661" w:rsidR="00D376F0" w:rsidRPr="00D424AA"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 xml:space="preserve">Evidence of a human contribution to the observed increase in the intensity and frequency of hot extremes and decrease in the intensity and frequency of cold extremes </w:t>
            </w:r>
            <w:commentRangeStart w:id="4446"/>
            <w:r w:rsidRPr="00D424AA">
              <w:rPr>
                <w:rFonts w:cs="Times New Roman"/>
                <w:color w:val="000000" w:themeColor="text1"/>
                <w:sz w:val="16"/>
                <w:szCs w:val="16"/>
                <w:lang w:val="en-GB"/>
              </w:rPr>
              <w:fldChar w:fldCharType="begin" w:fldLock="1"/>
            </w:r>
            <w:ins w:id="4447" w:author="Robin Matthews" w:date="2021-07-14T16:05:00Z">
              <w:r w:rsidR="007F1DAB">
                <w:rPr>
                  <w:rFonts w:cs="Times New Roman"/>
                  <w:color w:val="000000" w:themeColor="text1"/>
                  <w:sz w:val="16"/>
                  <w:szCs w:val="16"/>
                  <w:lang w:val="en-GB"/>
                </w:rPr>
                <w: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Z. Wang et al., 2017a)", "plainTextFormattedCitation" : "(Wang et al., 2017c)", "previouslyFormattedCitation" : "(Wang et al., 2017c)" }, "properties" : { "noteIndex" : 0 }, "schema" : "https://github.com/citation-style-language/schema/raw/master/csl-citation.json" }</w:instrText>
              </w:r>
            </w:ins>
            <w:del w:id="4448" w:author="Robin Matthews" w:date="2021-07-14T16:05:00Z">
              <w:r w:rsidR="00FF6231" w:rsidDel="007F1DAB">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plainTextFormattedCitation" : "(Wang et al., 2017c)", "previouslyFormattedCitation" : "(Wang et al., 2017c)"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4449" w:author="Robin Matthews" w:date="2021-07-14T16:05:00Z">
              <w:r w:rsidR="007F1DAB">
                <w:rPr>
                  <w:rFonts w:cs="Times New Roman"/>
                  <w:noProof/>
                  <w:color w:val="000000" w:themeColor="text1"/>
                  <w:sz w:val="16"/>
                  <w:szCs w:val="16"/>
                  <w:lang w:val="en-GB"/>
                </w:rPr>
                <w:t xml:space="preserve">Z. </w:t>
              </w:r>
            </w:ins>
            <w:r w:rsidR="00A26296">
              <w:rPr>
                <w:rFonts w:cs="Times New Roman"/>
                <w:noProof/>
                <w:color w:val="000000" w:themeColor="text1"/>
                <w:sz w:val="16"/>
                <w:szCs w:val="16"/>
                <w:lang w:val="en-GB"/>
              </w:rPr>
              <w:t>Wang et al., 2017</w:t>
            </w:r>
            <w:ins w:id="4450" w:author="Robin Matthews" w:date="2021-07-14T16:05:00Z">
              <w:r w:rsidR="007F1DAB">
                <w:rPr>
                  <w:rFonts w:cs="Times New Roman"/>
                  <w:noProof/>
                  <w:color w:val="000000" w:themeColor="text1"/>
                  <w:sz w:val="16"/>
                  <w:szCs w:val="16"/>
                  <w:lang w:val="en-GB"/>
                </w:rPr>
                <w:t>a</w:t>
              </w:r>
            </w:ins>
            <w:del w:id="4451" w:author="Robin Matthews" w:date="2021-07-14T16:05:00Z">
              <w:r w:rsidR="00A26296" w:rsidDel="007F1DAB">
                <w:rPr>
                  <w:rFonts w:cs="Times New Roman"/>
                  <w:noProof/>
                  <w:color w:val="000000" w:themeColor="text1"/>
                  <w:sz w:val="16"/>
                  <w:szCs w:val="16"/>
                  <w:lang w:val="en-GB"/>
                </w:rPr>
                <w:delText>c</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4446"/>
            <w:r w:rsidR="00A26296">
              <w:rPr>
                <w:rStyle w:val="Marquedecommentaire"/>
              </w:rPr>
              <w:commentReference w:id="4446"/>
            </w:r>
            <w:r w:rsidRPr="00841A35">
              <w:rPr>
                <w:rFonts w:eastAsiaTheme="minorHAnsi" w:cs="Times New Roman"/>
                <w:color w:val="000000" w:themeColor="text1"/>
                <w:sz w:val="16"/>
                <w:szCs w:val="16"/>
                <w:lang w:val="en-GB" w:eastAsia="en-US"/>
              </w:rPr>
              <w:t xml:space="preserve"> </w:t>
            </w:r>
          </w:p>
        </w:tc>
        <w:tc>
          <w:tcPr>
            <w:tcW w:w="2158" w:type="dxa"/>
            <w:tcBorders>
              <w:top w:val="dashed" w:sz="4" w:space="0" w:color="000000"/>
            </w:tcBorders>
            <w:shd w:val="clear" w:color="auto" w:fill="FD9693"/>
            <w:tcMar>
              <w:top w:w="40" w:type="dxa"/>
              <w:left w:w="0" w:type="dxa"/>
              <w:bottom w:w="40" w:type="dxa"/>
              <w:right w:w="0" w:type="dxa"/>
            </w:tcMar>
          </w:tcPr>
          <w:p w14:paraId="5F940FA6" w14:textId="09BF26C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452"/>
            <w:r w:rsidRPr="00D424AA">
              <w:rPr>
                <w:rFonts w:cs="Times New Roman"/>
                <w:color w:val="000000" w:themeColor="text1"/>
                <w:sz w:val="16"/>
                <w:szCs w:val="16"/>
                <w:lang w:val="en-GB"/>
              </w:rPr>
              <w:fldChar w:fldCharType="begin" w:fldLock="1"/>
            </w:r>
            <w:ins w:id="4453" w:author="Robin Matthews" w:date="2021-07-14T15:43: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454" w:author="Robin Matthews" w:date="2021-07-14T15:43: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55" w:author="Robin Matthews" w:date="2021-07-14T15:43:00Z">
              <w:r w:rsidR="00A26296" w:rsidDel="002502D9">
                <w:rPr>
                  <w:rFonts w:cs="Times New Roman"/>
                  <w:noProof/>
                  <w:color w:val="000000" w:themeColor="text1"/>
                  <w:sz w:val="16"/>
                  <w:szCs w:val="16"/>
                  <w:lang w:val="en-GB"/>
                </w:rPr>
                <w:delText>Li et al., 2020</w:delText>
              </w:r>
            </w:del>
            <w:ins w:id="4456" w:author="Robin Matthews" w:date="2021-07-14T15:43: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452"/>
            <w:r w:rsidR="00A26296">
              <w:rPr>
                <w:rStyle w:val="Marquedecommentaire"/>
              </w:rPr>
              <w:commentReference w:id="4452"/>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445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58" w:author="Robin Matthews" w:date="2021-07-14T15:43:00Z">
              <w:r w:rsidR="00A26296" w:rsidDel="002502D9">
                <w:rPr>
                  <w:rFonts w:cs="Times New Roman"/>
                  <w:noProof/>
                  <w:color w:val="000000" w:themeColor="text1"/>
                  <w:sz w:val="16"/>
                  <w:szCs w:val="16"/>
                  <w:lang w:val="en-GB"/>
                </w:rPr>
                <w:delText>Li et al., 2020</w:delText>
              </w:r>
            </w:del>
            <w:ins w:id="4459" w:author="Robin Matthews" w:date="2021-07-14T15:43: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457"/>
            <w:r w:rsidR="00A26296">
              <w:rPr>
                <w:rStyle w:val="Marquedecommentaire"/>
              </w:rPr>
              <w:commentReference w:id="4457"/>
            </w:r>
            <w:r w:rsidRPr="00841A35">
              <w:rPr>
                <w:rFonts w:cs="Times New Roman"/>
                <w:color w:val="000000" w:themeColor="text1"/>
                <w:sz w:val="16"/>
                <w:szCs w:val="16"/>
                <w:lang w:val="en-GB"/>
              </w:rPr>
              <w:t>) and more than 1.5°C in annual TXx and TNn compared t</w:t>
            </w:r>
            <w:r w:rsidRPr="00D424AA">
              <w:rPr>
                <w:rFonts w:cs="Times New Roman"/>
                <w:color w:val="000000" w:themeColor="text1"/>
                <w:sz w:val="16"/>
                <w:szCs w:val="16"/>
                <w:lang w:val="en-GB"/>
              </w:rPr>
              <w:t>o pre-industrial (Annex).</w:t>
            </w:r>
          </w:p>
          <w:p w14:paraId="4E2933B3" w14:textId="77777777" w:rsidR="00D376F0" w:rsidRPr="00D424AA" w:rsidRDefault="00D376F0" w:rsidP="00D424AA">
            <w:pPr>
              <w:rPr>
                <w:rFonts w:cs="Times New Roman"/>
                <w:color w:val="000000" w:themeColor="text1"/>
                <w:sz w:val="16"/>
                <w:szCs w:val="16"/>
                <w:lang w:val="en-GB"/>
              </w:rPr>
            </w:pPr>
          </w:p>
          <w:p w14:paraId="1DB13AD6" w14:textId="61E7B69F"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460" w:author="Robin Matthews" w:date="2021-07-14T16:08:00Z">
              <w:r w:rsidR="007F1DAB">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manualFormatting" : "(Xu et al., 2017; Han et al., 2018; Khlebnikova et al., 2019b)",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461" w:author="Robin Matthews" w:date="2021-07-14T16:08:00Z">
              <w:r w:rsidR="007F1DAB">
                <w:rPr>
                  <w:rFonts w:cs="Times New Roman"/>
                  <w:color w:val="000000" w:themeColor="text1"/>
                  <w:sz w:val="16"/>
                  <w:szCs w:val="16"/>
                  <w:lang w:val="en-GB" w:eastAsia="en-CA"/>
                </w:rPr>
                <w:fldChar w:fldCharType="separate"/>
              </w:r>
              <w:r w:rsidR="007F1DAB" w:rsidRPr="00371371">
                <w:rPr>
                  <w:rFonts w:cs="Times New Roman"/>
                  <w:noProof/>
                  <w:color w:val="000000" w:themeColor="text1"/>
                  <w:sz w:val="16"/>
                  <w:szCs w:val="16"/>
                  <w:lang w:val="en-GB" w:eastAsia="en-CA"/>
                </w:rPr>
                <w:t>(Xu et al., 2017; Han et al., 2018; Khlebnikova et al., 2019</w:t>
              </w:r>
              <w:r w:rsidR="007F1DAB">
                <w:rPr>
                  <w:rFonts w:cs="Times New Roman"/>
                  <w:noProof/>
                  <w:color w:val="000000" w:themeColor="text1"/>
                  <w:sz w:val="16"/>
                  <w:szCs w:val="16"/>
                  <w:lang w:val="en-GB" w:eastAsia="en-CA"/>
                </w:rPr>
                <w:t>b</w:t>
              </w:r>
              <w:r w:rsidR="007F1DAB" w:rsidRPr="00371371">
                <w:rPr>
                  <w:rFonts w:cs="Times New Roman"/>
                  <w:noProof/>
                  <w:color w:val="000000" w:themeColor="text1"/>
                  <w:sz w:val="16"/>
                  <w:szCs w:val="16"/>
                  <w:lang w:val="en-GB" w:eastAsia="en-CA"/>
                </w:rPr>
                <w:t>)</w:t>
              </w:r>
              <w:r w:rsidR="007F1DAB">
                <w:rPr>
                  <w:rFonts w:cs="Times New Roman"/>
                  <w:color w:val="000000" w:themeColor="text1"/>
                  <w:sz w:val="16"/>
                  <w:szCs w:val="16"/>
                  <w:lang w:val="en-GB" w:eastAsia="en-CA"/>
                </w:rPr>
                <w:fldChar w:fldCharType="end"/>
              </w:r>
            </w:ins>
            <w:commentRangeStart w:id="4462"/>
            <w:del w:id="4463" w:author="Robin Matthews" w:date="2021-07-14T16:08:00Z">
              <w:r w:rsidRPr="00D424AA" w:rsidDel="007F1DAB">
                <w:rPr>
                  <w:rFonts w:cs="Times New Roman"/>
                  <w:color w:val="000000" w:themeColor="text1"/>
                  <w:sz w:val="16"/>
                  <w:szCs w:val="16"/>
                  <w:lang w:val="en-GB" w:eastAsia="en-CA"/>
                </w:rPr>
                <w:fldChar w:fldCharType="begin" w:fldLock="1"/>
              </w:r>
              <w:r w:rsidR="00FF6231" w:rsidRPr="007F1DAB" w:rsidDel="007F1DAB">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7F1DAB">
                <w:rPr>
                  <w:rFonts w:cs="Times New Roman"/>
                  <w:color w:val="000000" w:themeColor="text1"/>
                  <w:sz w:val="16"/>
                  <w:szCs w:val="16"/>
                  <w:lang w:val="en-GB" w:eastAsia="en-CA"/>
                </w:rPr>
                <w:fldChar w:fldCharType="separate"/>
              </w:r>
              <w:r w:rsidR="00A26296" w:rsidRPr="007F1DAB" w:rsidDel="007F1DAB">
                <w:rPr>
                  <w:rFonts w:cs="Times New Roman"/>
                  <w:noProof/>
                  <w:color w:val="000000" w:themeColor="text1"/>
                  <w:sz w:val="16"/>
                  <w:szCs w:val="16"/>
                  <w:lang w:val="en-GB" w:eastAsia="en-CA"/>
                </w:rPr>
                <w:delText>(Xu et al. 2017; Han et al. 2018;</w:delText>
              </w:r>
              <w:r w:rsidRPr="00D424AA" w:rsidDel="007F1DAB">
                <w:rPr>
                  <w:rFonts w:cs="Times New Roman"/>
                  <w:color w:val="000000" w:themeColor="text1"/>
                  <w:sz w:val="16"/>
                  <w:szCs w:val="16"/>
                  <w:lang w:val="en-GB" w:eastAsia="en-CA"/>
                </w:rPr>
                <w:fldChar w:fldCharType="end"/>
              </w:r>
              <w:commentRangeEnd w:id="4462"/>
              <w:r w:rsidR="00A26296" w:rsidDel="007F1DAB">
                <w:rPr>
                  <w:rStyle w:val="Marquedecommentaire"/>
                </w:rPr>
                <w:commentReference w:id="4462"/>
              </w:r>
              <w:r w:rsidRPr="00841A35" w:rsidDel="007F1DAB">
                <w:rPr>
                  <w:rFonts w:cs="Times New Roman"/>
                  <w:color w:val="000000" w:themeColor="text1"/>
                  <w:sz w:val="16"/>
                  <w:szCs w:val="16"/>
                  <w:lang w:val="en-GB" w:eastAsia="en-CA"/>
                </w:rPr>
                <w:delText xml:space="preserve"> </w:delText>
              </w:r>
              <w:commentRangeStart w:id="4464"/>
              <w:r w:rsidRPr="00D424AA" w:rsidDel="007F1DAB">
                <w:rPr>
                  <w:rFonts w:cs="Times New Roman"/>
                  <w:color w:val="000000" w:themeColor="text1"/>
                  <w:sz w:val="16"/>
                  <w:szCs w:val="16"/>
                  <w:lang w:val="en-GB" w:eastAsia="en-CA"/>
                </w:rPr>
                <w:fldChar w:fldCharType="begin" w:fldLock="1"/>
              </w:r>
              <w:r w:rsidR="00FF6231" w:rsidDel="007F1DAB">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7F1DAB">
                <w:rPr>
                  <w:rFonts w:cs="Times New Roman"/>
                  <w:color w:val="000000" w:themeColor="text1"/>
                  <w:sz w:val="16"/>
                  <w:szCs w:val="16"/>
                  <w:lang w:val="en-GB" w:eastAsia="en-CA"/>
                </w:rPr>
                <w:fldChar w:fldCharType="separate"/>
              </w:r>
              <w:r w:rsidR="00A26296" w:rsidDel="007F1DAB">
                <w:rPr>
                  <w:rFonts w:cs="Times New Roman"/>
                  <w:noProof/>
                  <w:color w:val="000000" w:themeColor="text1"/>
                  <w:sz w:val="16"/>
                  <w:szCs w:val="16"/>
                  <w:lang w:val="en-GB" w:eastAsia="en-CA"/>
                </w:rPr>
                <w:delText>Khlebnikova et al. 2019)</w:delText>
              </w:r>
              <w:r w:rsidRPr="00D424AA" w:rsidDel="007F1DAB">
                <w:rPr>
                  <w:rFonts w:cs="Times New Roman"/>
                  <w:color w:val="000000" w:themeColor="text1"/>
                  <w:sz w:val="16"/>
                  <w:szCs w:val="16"/>
                  <w:lang w:val="en-GB" w:eastAsia="en-CA"/>
                </w:rPr>
                <w:fldChar w:fldCharType="end"/>
              </w:r>
            </w:del>
            <w:commentRangeEnd w:id="4464"/>
            <w:r w:rsidR="00A26296">
              <w:rPr>
                <w:rStyle w:val="Marquedecommentaire"/>
              </w:rPr>
              <w:commentReference w:id="4464"/>
            </w:r>
          </w:p>
        </w:tc>
        <w:tc>
          <w:tcPr>
            <w:tcW w:w="2159" w:type="dxa"/>
            <w:tcBorders>
              <w:top w:val="dashed" w:sz="4" w:space="0" w:color="000000"/>
            </w:tcBorders>
            <w:shd w:val="clear" w:color="auto" w:fill="FF6365"/>
            <w:tcMar>
              <w:top w:w="40" w:type="dxa"/>
              <w:left w:w="40" w:type="dxa"/>
              <w:bottom w:w="40" w:type="dxa"/>
              <w:right w:w="40" w:type="dxa"/>
            </w:tcMar>
          </w:tcPr>
          <w:p w14:paraId="332AF14B" w14:textId="60C4A0E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46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66" w:author="Robin Matthews" w:date="2021-07-14T15:43:00Z">
              <w:r w:rsidR="00A26296" w:rsidDel="002502D9">
                <w:rPr>
                  <w:rFonts w:cs="Times New Roman"/>
                  <w:noProof/>
                  <w:color w:val="000000" w:themeColor="text1"/>
                  <w:sz w:val="16"/>
                  <w:szCs w:val="16"/>
                  <w:lang w:val="en-GB"/>
                </w:rPr>
                <w:delText>Li et al., 2020</w:delText>
              </w:r>
            </w:del>
            <w:ins w:id="4467" w:author="Robin Matthews" w:date="2021-07-14T15:43: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465"/>
            <w:r w:rsidR="00A26296">
              <w:rPr>
                <w:rStyle w:val="Marquedecommentaire"/>
              </w:rPr>
              <w:commentReference w:id="4465"/>
            </w:r>
            <w:r w:rsidRPr="00841A35">
              <w:rPr>
                <w:rFonts w:cs="Times New Roman"/>
                <w:color w:val="000000" w:themeColor="text1"/>
                <w:sz w:val="16"/>
                <w:szCs w:val="16"/>
                <w:lang w:val="en-GB"/>
              </w:rPr>
              <w:t xml:space="preserve">; Annex). Median increase of more than 1.5°C in the 50-year TXx and TNn </w:t>
            </w:r>
            <w:r w:rsidRPr="00D424AA">
              <w:rPr>
                <w:rFonts w:cs="Times New Roman"/>
                <w:color w:val="000000" w:themeColor="text1"/>
                <w:sz w:val="16"/>
                <w:szCs w:val="16"/>
                <w:lang w:val="en-GB"/>
              </w:rPr>
              <w:t xml:space="preserve">events compared to the 1°C warming level </w:t>
            </w:r>
            <w:commentRangeStart w:id="446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69" w:author="Robin Matthews" w:date="2021-07-14T15:43:00Z">
              <w:r w:rsidR="00A26296" w:rsidDel="002502D9">
                <w:rPr>
                  <w:rFonts w:cs="Times New Roman"/>
                  <w:noProof/>
                  <w:color w:val="000000" w:themeColor="text1"/>
                  <w:sz w:val="16"/>
                  <w:szCs w:val="16"/>
                  <w:lang w:val="en-GB"/>
                </w:rPr>
                <w:delText>Li et al., 2020</w:delText>
              </w:r>
            </w:del>
            <w:ins w:id="4470" w:author="Robin Matthews" w:date="2021-07-14T15:43: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468"/>
            <w:r w:rsidR="00A26296">
              <w:rPr>
                <w:rStyle w:val="Marquedecommentaire"/>
              </w:rPr>
              <w:commentReference w:id="4468"/>
            </w:r>
            <w:r w:rsidRPr="00841A35">
              <w:rPr>
                <w:rFonts w:cs="Times New Roman"/>
                <w:color w:val="000000" w:themeColor="text1"/>
                <w:sz w:val="16"/>
                <w:szCs w:val="16"/>
                <w:lang w:val="en-GB"/>
              </w:rPr>
              <w:t>) and more than 2.5°C in annual TXx and TNn compared to pre-industrial (Annex).</w:t>
            </w:r>
          </w:p>
          <w:p w14:paraId="1177A403" w14:textId="77777777" w:rsidR="00D376F0" w:rsidRPr="00D424AA" w:rsidRDefault="00D376F0" w:rsidP="00D424AA">
            <w:pPr>
              <w:rPr>
                <w:rFonts w:cs="Times New Roman"/>
                <w:color w:val="000000" w:themeColor="text1"/>
                <w:sz w:val="16"/>
                <w:szCs w:val="16"/>
                <w:lang w:val="en-GB"/>
              </w:rPr>
            </w:pPr>
          </w:p>
          <w:p w14:paraId="35DBD1CB" w14:textId="4974E6EC"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471" w:author="Robin Matthews" w:date="2021-07-14T16:08:00Z">
              <w:r w:rsidR="007F1DAB">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manualFormatting" : "(Xu et al., 2017; Han et al., 2018; Khlebnikova et al., 2019b)",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472" w:author="Robin Matthews" w:date="2021-07-14T16:08:00Z">
              <w:r w:rsidR="007F1DAB">
                <w:rPr>
                  <w:rFonts w:cs="Times New Roman"/>
                  <w:color w:val="000000" w:themeColor="text1"/>
                  <w:sz w:val="16"/>
                  <w:szCs w:val="16"/>
                  <w:lang w:val="en-GB" w:eastAsia="en-CA"/>
                </w:rPr>
                <w:fldChar w:fldCharType="separate"/>
              </w:r>
              <w:r w:rsidR="007F1DAB" w:rsidRPr="00371371">
                <w:rPr>
                  <w:rFonts w:cs="Times New Roman"/>
                  <w:noProof/>
                  <w:color w:val="000000" w:themeColor="text1"/>
                  <w:sz w:val="16"/>
                  <w:szCs w:val="16"/>
                  <w:lang w:val="en-GB" w:eastAsia="en-CA"/>
                </w:rPr>
                <w:t>(Xu et al., 2017; Han et al., 2018; Khlebnikova et al., 2019</w:t>
              </w:r>
              <w:r w:rsidR="007F1DAB">
                <w:rPr>
                  <w:rFonts w:cs="Times New Roman"/>
                  <w:noProof/>
                  <w:color w:val="000000" w:themeColor="text1"/>
                  <w:sz w:val="16"/>
                  <w:szCs w:val="16"/>
                  <w:lang w:val="en-GB" w:eastAsia="en-CA"/>
                </w:rPr>
                <w:t>b</w:t>
              </w:r>
              <w:r w:rsidR="007F1DAB" w:rsidRPr="00371371">
                <w:rPr>
                  <w:rFonts w:cs="Times New Roman"/>
                  <w:noProof/>
                  <w:color w:val="000000" w:themeColor="text1"/>
                  <w:sz w:val="16"/>
                  <w:szCs w:val="16"/>
                  <w:lang w:val="en-GB" w:eastAsia="en-CA"/>
                </w:rPr>
                <w:t>)</w:t>
              </w:r>
              <w:r w:rsidR="007F1DAB">
                <w:rPr>
                  <w:rFonts w:cs="Times New Roman"/>
                  <w:color w:val="000000" w:themeColor="text1"/>
                  <w:sz w:val="16"/>
                  <w:szCs w:val="16"/>
                  <w:lang w:val="en-GB" w:eastAsia="en-CA"/>
                </w:rPr>
                <w:fldChar w:fldCharType="end"/>
              </w:r>
            </w:ins>
            <w:commentRangeStart w:id="4473"/>
            <w:del w:id="4474" w:author="Robin Matthews" w:date="2021-07-14T16:08:00Z">
              <w:r w:rsidRPr="00D424AA" w:rsidDel="007F1DAB">
                <w:rPr>
                  <w:rFonts w:cs="Times New Roman"/>
                  <w:color w:val="000000" w:themeColor="text1"/>
                  <w:sz w:val="16"/>
                  <w:szCs w:val="16"/>
                  <w:lang w:val="en-GB" w:eastAsia="en-CA"/>
                </w:rPr>
                <w:fldChar w:fldCharType="begin" w:fldLock="1"/>
              </w:r>
              <w:r w:rsidR="00FF6231" w:rsidRPr="007F1DAB" w:rsidDel="007F1DAB">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7F1DAB">
                <w:rPr>
                  <w:rFonts w:cs="Times New Roman"/>
                  <w:color w:val="000000" w:themeColor="text1"/>
                  <w:sz w:val="16"/>
                  <w:szCs w:val="16"/>
                  <w:lang w:val="en-GB" w:eastAsia="en-CA"/>
                </w:rPr>
                <w:fldChar w:fldCharType="separate"/>
              </w:r>
              <w:r w:rsidR="00A26296" w:rsidRPr="007F1DAB" w:rsidDel="007F1DAB">
                <w:rPr>
                  <w:rFonts w:cs="Times New Roman"/>
                  <w:noProof/>
                  <w:color w:val="000000" w:themeColor="text1"/>
                  <w:sz w:val="16"/>
                  <w:szCs w:val="16"/>
                  <w:lang w:val="en-GB" w:eastAsia="en-CA"/>
                </w:rPr>
                <w:delText>(Xu et al. 2017; Han et al. 2018;</w:delText>
              </w:r>
              <w:r w:rsidRPr="00D424AA" w:rsidDel="007F1DAB">
                <w:rPr>
                  <w:rFonts w:cs="Times New Roman"/>
                  <w:color w:val="000000" w:themeColor="text1"/>
                  <w:sz w:val="16"/>
                  <w:szCs w:val="16"/>
                  <w:lang w:val="en-GB" w:eastAsia="en-CA"/>
                </w:rPr>
                <w:fldChar w:fldCharType="end"/>
              </w:r>
              <w:commentRangeEnd w:id="4473"/>
              <w:r w:rsidR="00A26296" w:rsidDel="007F1DAB">
                <w:rPr>
                  <w:rStyle w:val="Marquedecommentaire"/>
                </w:rPr>
                <w:commentReference w:id="4473"/>
              </w:r>
              <w:r w:rsidRPr="00841A35" w:rsidDel="007F1DAB">
                <w:rPr>
                  <w:rFonts w:cs="Times New Roman"/>
                  <w:color w:val="000000" w:themeColor="text1"/>
                  <w:sz w:val="16"/>
                  <w:szCs w:val="16"/>
                  <w:lang w:val="en-GB" w:eastAsia="en-CA"/>
                </w:rPr>
                <w:delText xml:space="preserve"> </w:delText>
              </w:r>
              <w:commentRangeStart w:id="4475"/>
              <w:r w:rsidRPr="00D424AA" w:rsidDel="007F1DAB">
                <w:rPr>
                  <w:rFonts w:cs="Times New Roman"/>
                  <w:color w:val="000000" w:themeColor="text1"/>
                  <w:sz w:val="16"/>
                  <w:szCs w:val="16"/>
                  <w:lang w:val="en-GB" w:eastAsia="en-CA"/>
                </w:rPr>
                <w:fldChar w:fldCharType="begin" w:fldLock="1"/>
              </w:r>
              <w:r w:rsidR="00FF6231" w:rsidDel="007F1DAB">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7F1DAB">
                <w:rPr>
                  <w:rFonts w:cs="Times New Roman"/>
                  <w:color w:val="000000" w:themeColor="text1"/>
                  <w:sz w:val="16"/>
                  <w:szCs w:val="16"/>
                  <w:lang w:val="en-GB" w:eastAsia="en-CA"/>
                </w:rPr>
                <w:fldChar w:fldCharType="separate"/>
              </w:r>
              <w:r w:rsidR="00A26296" w:rsidDel="007F1DAB">
                <w:rPr>
                  <w:rFonts w:cs="Times New Roman"/>
                  <w:noProof/>
                  <w:color w:val="000000" w:themeColor="text1"/>
                  <w:sz w:val="16"/>
                  <w:szCs w:val="16"/>
                  <w:lang w:val="en-GB" w:eastAsia="en-CA"/>
                </w:rPr>
                <w:delText>Khlebnikova et al. 2019)</w:delText>
              </w:r>
              <w:r w:rsidRPr="00D424AA" w:rsidDel="007F1DAB">
                <w:rPr>
                  <w:rFonts w:cs="Times New Roman"/>
                  <w:color w:val="000000" w:themeColor="text1"/>
                  <w:sz w:val="16"/>
                  <w:szCs w:val="16"/>
                  <w:lang w:val="en-GB" w:eastAsia="en-CA"/>
                </w:rPr>
                <w:fldChar w:fldCharType="end"/>
              </w:r>
            </w:del>
            <w:commentRangeEnd w:id="4475"/>
            <w:r w:rsidR="00A26296">
              <w:rPr>
                <w:rStyle w:val="Marquedecommentaire"/>
              </w:rPr>
              <w:commentReference w:id="4475"/>
            </w:r>
          </w:p>
        </w:tc>
        <w:tc>
          <w:tcPr>
            <w:tcW w:w="2159" w:type="dxa"/>
            <w:tcBorders>
              <w:top w:val="dashed" w:sz="4" w:space="0" w:color="000000"/>
            </w:tcBorders>
            <w:shd w:val="clear" w:color="auto" w:fill="AD0204"/>
            <w:tcMar>
              <w:top w:w="40" w:type="dxa"/>
              <w:left w:w="40" w:type="dxa"/>
              <w:bottom w:w="40" w:type="dxa"/>
              <w:right w:w="40" w:type="dxa"/>
            </w:tcMar>
          </w:tcPr>
          <w:p w14:paraId="4D0C3642" w14:textId="6873BDB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476"/>
            <w:r w:rsidRPr="00D424AA">
              <w:rPr>
                <w:rFonts w:cs="Times New Roman"/>
                <w:color w:val="000000" w:themeColor="text1"/>
                <w:sz w:val="16"/>
                <w:szCs w:val="16"/>
                <w:lang w:val="en-GB"/>
              </w:rPr>
              <w:fldChar w:fldCharType="begin" w:fldLock="1"/>
            </w:r>
            <w:ins w:id="4477" w:author="Robin Matthews" w:date="2021-07-14T15:43: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478" w:author="Robin Matthews" w:date="2021-07-14T15:43: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79" w:author="Robin Matthews" w:date="2021-07-14T15:43:00Z">
              <w:r w:rsidR="00A26296" w:rsidDel="002502D9">
                <w:rPr>
                  <w:rFonts w:cs="Times New Roman"/>
                  <w:noProof/>
                  <w:color w:val="000000" w:themeColor="text1"/>
                  <w:sz w:val="16"/>
                  <w:szCs w:val="16"/>
                  <w:lang w:val="en-GB"/>
                </w:rPr>
                <w:delText>Li et al., 2020</w:delText>
              </w:r>
            </w:del>
            <w:ins w:id="4480" w:author="Robin Matthews" w:date="2021-07-14T15:43: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476"/>
            <w:r w:rsidR="00A26296">
              <w:rPr>
                <w:rStyle w:val="Marquedecommentaire"/>
              </w:rPr>
              <w:commentReference w:id="4476"/>
            </w:r>
            <w:r w:rsidRPr="00841A35">
              <w:rPr>
                <w:rFonts w:cs="Times New Roman"/>
                <w:color w:val="000000" w:themeColor="text1"/>
                <w:sz w:val="16"/>
                <w:szCs w:val="16"/>
                <w:lang w:val="en-GB"/>
              </w:rPr>
              <w:t xml:space="preserve">; Annex). Median increase of more than 4.5°C in the 50-year TXx and TNn events compared to the 1°C warming level </w:t>
            </w:r>
            <w:commentRangeStart w:id="4481"/>
            <w:r w:rsidRPr="00D424AA">
              <w:rPr>
                <w:rFonts w:cs="Times New Roman"/>
                <w:color w:val="000000" w:themeColor="text1"/>
                <w:sz w:val="16"/>
                <w:szCs w:val="16"/>
                <w:lang w:val="en-GB"/>
              </w:rPr>
              <w:fldChar w:fldCharType="begin" w:fldLock="1"/>
            </w:r>
            <w:ins w:id="4482" w:author="Robin Matthews" w:date="2021-07-14T15:43: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483" w:author="Robin Matthews" w:date="2021-07-14T15:43: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484" w:author="Robin Matthews" w:date="2021-07-14T15:43:00Z">
              <w:r w:rsidR="00A26296" w:rsidDel="002502D9">
                <w:rPr>
                  <w:rFonts w:cs="Times New Roman"/>
                  <w:noProof/>
                  <w:color w:val="000000" w:themeColor="text1"/>
                  <w:sz w:val="16"/>
                  <w:szCs w:val="16"/>
                  <w:lang w:val="en-GB"/>
                </w:rPr>
                <w:delText>Li et al., 2020</w:delText>
              </w:r>
            </w:del>
            <w:ins w:id="4485" w:author="Robin Matthews" w:date="2021-07-14T15:43: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481"/>
            <w:r w:rsidR="00A26296">
              <w:rPr>
                <w:rStyle w:val="Marquedecommentaire"/>
              </w:rPr>
              <w:commentReference w:id="4481"/>
            </w:r>
            <w:del w:id="4486" w:author="Robin Matthews" w:date="2021-07-14T15:43:00Z">
              <w:r w:rsidRPr="00841A35" w:rsidDel="002502D9">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5.5°C in annual TXx and TNn compared to pre-industrial (Annex).</w:t>
            </w:r>
          </w:p>
          <w:p w14:paraId="688A4FD3" w14:textId="77777777" w:rsidR="00D376F0" w:rsidRPr="00D424AA" w:rsidRDefault="00D376F0" w:rsidP="00D424AA">
            <w:pPr>
              <w:rPr>
                <w:rFonts w:cs="Times New Roman"/>
                <w:color w:val="000000" w:themeColor="text1"/>
                <w:sz w:val="16"/>
                <w:szCs w:val="16"/>
                <w:lang w:val="en-GB"/>
              </w:rPr>
            </w:pPr>
          </w:p>
          <w:p w14:paraId="1D25474B" w14:textId="68DB837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487" w:author="Robin Matthews" w:date="2021-07-14T16:09:00Z">
              <w:r w:rsidR="007F1DAB">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manualFormatting" : "(Xu et al., 2017; Han et al., 2018; Khlebnikova et al., 2019b)",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488" w:author="Robin Matthews" w:date="2021-07-14T16:09:00Z">
              <w:r w:rsidR="007F1DAB">
                <w:rPr>
                  <w:rFonts w:cs="Times New Roman"/>
                  <w:color w:val="000000" w:themeColor="text1"/>
                  <w:sz w:val="16"/>
                  <w:szCs w:val="16"/>
                  <w:lang w:val="en-GB" w:eastAsia="en-CA"/>
                </w:rPr>
                <w:fldChar w:fldCharType="separate"/>
              </w:r>
              <w:r w:rsidR="007F1DAB" w:rsidRPr="00371371">
                <w:rPr>
                  <w:rFonts w:cs="Times New Roman"/>
                  <w:noProof/>
                  <w:color w:val="000000" w:themeColor="text1"/>
                  <w:sz w:val="16"/>
                  <w:szCs w:val="16"/>
                  <w:lang w:val="en-GB" w:eastAsia="en-CA"/>
                </w:rPr>
                <w:t>(Xu et al., 2017; Han et al., 2018; Khlebnikova et al., 2019</w:t>
              </w:r>
              <w:r w:rsidR="007F1DAB">
                <w:rPr>
                  <w:rFonts w:cs="Times New Roman"/>
                  <w:noProof/>
                  <w:color w:val="000000" w:themeColor="text1"/>
                  <w:sz w:val="16"/>
                  <w:szCs w:val="16"/>
                  <w:lang w:val="en-GB" w:eastAsia="en-CA"/>
                </w:rPr>
                <w:t>b</w:t>
              </w:r>
              <w:r w:rsidR="007F1DAB" w:rsidRPr="00371371">
                <w:rPr>
                  <w:rFonts w:cs="Times New Roman"/>
                  <w:noProof/>
                  <w:color w:val="000000" w:themeColor="text1"/>
                  <w:sz w:val="16"/>
                  <w:szCs w:val="16"/>
                  <w:lang w:val="en-GB" w:eastAsia="en-CA"/>
                </w:rPr>
                <w:t>)</w:t>
              </w:r>
              <w:r w:rsidR="007F1DAB">
                <w:rPr>
                  <w:rFonts w:cs="Times New Roman"/>
                  <w:color w:val="000000" w:themeColor="text1"/>
                  <w:sz w:val="16"/>
                  <w:szCs w:val="16"/>
                  <w:lang w:val="en-GB" w:eastAsia="en-CA"/>
                </w:rPr>
                <w:fldChar w:fldCharType="end"/>
              </w:r>
            </w:ins>
            <w:commentRangeStart w:id="4489"/>
            <w:del w:id="4490" w:author="Robin Matthews" w:date="2021-07-14T16:09:00Z">
              <w:r w:rsidRPr="00D424AA" w:rsidDel="007F1DAB">
                <w:rPr>
                  <w:rFonts w:cs="Times New Roman"/>
                  <w:color w:val="000000" w:themeColor="text1"/>
                  <w:sz w:val="16"/>
                  <w:szCs w:val="16"/>
                  <w:lang w:val="en-GB" w:eastAsia="en-CA"/>
                </w:rPr>
                <w:fldChar w:fldCharType="begin" w:fldLock="1"/>
              </w:r>
              <w:r w:rsidR="00FF6231" w:rsidRPr="007F1DAB" w:rsidDel="007F1DAB">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7F1DAB">
                <w:rPr>
                  <w:rFonts w:cs="Times New Roman"/>
                  <w:color w:val="000000" w:themeColor="text1"/>
                  <w:sz w:val="16"/>
                  <w:szCs w:val="16"/>
                  <w:lang w:val="en-GB" w:eastAsia="en-CA"/>
                </w:rPr>
                <w:fldChar w:fldCharType="separate"/>
              </w:r>
              <w:r w:rsidR="00A26296" w:rsidRPr="007F1DAB" w:rsidDel="007F1DAB">
                <w:rPr>
                  <w:rFonts w:cs="Times New Roman"/>
                  <w:noProof/>
                  <w:color w:val="000000" w:themeColor="text1"/>
                  <w:sz w:val="16"/>
                  <w:szCs w:val="16"/>
                  <w:lang w:val="en-GB" w:eastAsia="en-CA"/>
                </w:rPr>
                <w:delText>(Xu et al. 2017; Han et al. 2018;</w:delText>
              </w:r>
              <w:r w:rsidRPr="00D424AA" w:rsidDel="007F1DAB">
                <w:rPr>
                  <w:rFonts w:cs="Times New Roman"/>
                  <w:color w:val="000000" w:themeColor="text1"/>
                  <w:sz w:val="16"/>
                  <w:szCs w:val="16"/>
                  <w:lang w:val="en-GB" w:eastAsia="en-CA"/>
                </w:rPr>
                <w:fldChar w:fldCharType="end"/>
              </w:r>
              <w:commentRangeEnd w:id="4489"/>
              <w:r w:rsidR="00A26296" w:rsidDel="007F1DAB">
                <w:rPr>
                  <w:rStyle w:val="Marquedecommentaire"/>
                </w:rPr>
                <w:commentReference w:id="4489"/>
              </w:r>
              <w:r w:rsidRPr="00841A35" w:rsidDel="007F1DAB">
                <w:rPr>
                  <w:rFonts w:cs="Times New Roman"/>
                  <w:color w:val="000000" w:themeColor="text1"/>
                  <w:sz w:val="16"/>
                  <w:szCs w:val="16"/>
                  <w:lang w:val="en-GB" w:eastAsia="en-CA"/>
                </w:rPr>
                <w:delText xml:space="preserve"> </w:delText>
              </w:r>
              <w:commentRangeStart w:id="4491"/>
              <w:r w:rsidRPr="00D424AA" w:rsidDel="007F1DAB">
                <w:rPr>
                  <w:rFonts w:cs="Times New Roman"/>
                  <w:color w:val="000000" w:themeColor="text1"/>
                  <w:sz w:val="16"/>
                  <w:szCs w:val="16"/>
                  <w:lang w:val="en-GB" w:eastAsia="en-CA"/>
                </w:rPr>
                <w:fldChar w:fldCharType="begin" w:fldLock="1"/>
              </w:r>
              <w:r w:rsidR="00FF6231" w:rsidDel="007F1DAB">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7F1DAB">
                <w:rPr>
                  <w:rFonts w:cs="Times New Roman"/>
                  <w:color w:val="000000" w:themeColor="text1"/>
                  <w:sz w:val="16"/>
                  <w:szCs w:val="16"/>
                  <w:lang w:val="en-GB" w:eastAsia="en-CA"/>
                </w:rPr>
                <w:fldChar w:fldCharType="separate"/>
              </w:r>
              <w:r w:rsidR="00A26296" w:rsidDel="007F1DAB">
                <w:rPr>
                  <w:rFonts w:cs="Times New Roman"/>
                  <w:noProof/>
                  <w:color w:val="000000" w:themeColor="text1"/>
                  <w:sz w:val="16"/>
                  <w:szCs w:val="16"/>
                  <w:lang w:val="en-GB" w:eastAsia="en-CA"/>
                </w:rPr>
                <w:delText>Khlebnikova et al. 2019)</w:delText>
              </w:r>
              <w:r w:rsidRPr="00D424AA" w:rsidDel="007F1DAB">
                <w:rPr>
                  <w:rFonts w:cs="Times New Roman"/>
                  <w:color w:val="000000" w:themeColor="text1"/>
                  <w:sz w:val="16"/>
                  <w:szCs w:val="16"/>
                  <w:lang w:val="en-GB" w:eastAsia="en-CA"/>
                </w:rPr>
                <w:fldChar w:fldCharType="end"/>
              </w:r>
            </w:del>
            <w:commentRangeEnd w:id="4491"/>
            <w:r w:rsidR="00A26296">
              <w:rPr>
                <w:rStyle w:val="Marquedecommentaire"/>
              </w:rPr>
              <w:commentReference w:id="4491"/>
            </w:r>
          </w:p>
        </w:tc>
      </w:tr>
      <w:bookmarkEnd w:id="4445"/>
      <w:tr w:rsidR="00D376F0" w:rsidRPr="00D424AA" w14:paraId="5DEB48F4" w14:textId="77777777" w:rsidTr="00723657">
        <w:tc>
          <w:tcPr>
            <w:tcW w:w="2158" w:type="dxa"/>
            <w:vMerge/>
          </w:tcPr>
          <w:p w14:paraId="622D2E3D"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7A53C049"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r w:rsidRPr="00D424AA" w:rsidDel="008D35BB">
              <w:rPr>
                <w:rFonts w:cs="Times New Roman"/>
                <w:color w:val="000000" w:themeColor="text1"/>
                <w:sz w:val="16"/>
                <w:szCs w:val="16"/>
                <w:lang w:val="en-GB" w:eastAsia="en-CA"/>
              </w:rPr>
              <w:t xml:space="preserve"> </w:t>
            </w:r>
          </w:p>
        </w:tc>
        <w:tc>
          <w:tcPr>
            <w:tcW w:w="2158" w:type="dxa"/>
            <w:tcBorders>
              <w:top w:val="dashed" w:sz="4" w:space="0" w:color="000000"/>
            </w:tcBorders>
            <w:shd w:val="clear" w:color="auto" w:fill="FFE2D9"/>
          </w:tcPr>
          <w:p w14:paraId="7A04A076"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1E8CB71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758E0A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7AFEED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436B7FF5" w14:textId="77777777" w:rsidR="00D376F0" w:rsidRPr="00D424AA" w:rsidRDefault="00D376F0" w:rsidP="00D424AA">
            <w:pPr>
              <w:rPr>
                <w:rFonts w:cs="Times New Roman"/>
                <w:color w:val="000000" w:themeColor="text1"/>
                <w:sz w:val="16"/>
                <w:szCs w:val="16"/>
                <w:lang w:val="en-GB"/>
              </w:rPr>
            </w:pPr>
          </w:p>
          <w:p w14:paraId="0E18B48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64D215F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AA1F27B"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w:t>
            </w:r>
            <w:r w:rsidRPr="00D424AA">
              <w:rPr>
                <w:rFonts w:cs="Times New Roman"/>
                <w:color w:val="000000" w:themeColor="text1"/>
                <w:sz w:val="16"/>
                <w:szCs w:val="16"/>
                <w:lang w:val="en-GB"/>
              </w:rPr>
              <w:lastRenderedPageBreak/>
              <w:t>industrial).</w:t>
            </w:r>
          </w:p>
        </w:tc>
        <w:tc>
          <w:tcPr>
            <w:tcW w:w="2159" w:type="dxa"/>
            <w:tcBorders>
              <w:top w:val="dashed" w:sz="4" w:space="0" w:color="000000"/>
            </w:tcBorders>
            <w:shd w:val="clear" w:color="auto" w:fill="FF6365"/>
            <w:tcMar>
              <w:top w:w="40" w:type="dxa"/>
              <w:left w:w="40" w:type="dxa"/>
              <w:bottom w:w="40" w:type="dxa"/>
              <w:right w:w="40" w:type="dxa"/>
            </w:tcMar>
          </w:tcPr>
          <w:p w14:paraId="61E050A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lastRenderedPageBreak/>
              <w:t xml:space="preserve">Increase in the intensity and frequency of hot extremes: </w:t>
            </w:r>
          </w:p>
          <w:p w14:paraId="75829C5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EB56E2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014ED9CF" w14:textId="77777777" w:rsidR="00D376F0" w:rsidRPr="00D424AA" w:rsidRDefault="00D376F0" w:rsidP="00D424AA">
            <w:pPr>
              <w:rPr>
                <w:rFonts w:cs="Times New Roman"/>
                <w:color w:val="000000" w:themeColor="text1"/>
                <w:sz w:val="16"/>
                <w:szCs w:val="16"/>
                <w:lang w:val="en-GB"/>
              </w:rPr>
            </w:pPr>
          </w:p>
          <w:p w14:paraId="49068A4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AF49D58"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t>
            </w:r>
            <w:r w:rsidRPr="00D424AA">
              <w:rPr>
                <w:rFonts w:cs="Times New Roman"/>
                <w:color w:val="000000" w:themeColor="text1"/>
                <w:sz w:val="16"/>
                <w:szCs w:val="16"/>
                <w:lang w:val="en-GB"/>
              </w:rPr>
              <w:lastRenderedPageBreak/>
              <w:t xml:space="preserve">with pre-industrial) </w:t>
            </w:r>
          </w:p>
        </w:tc>
        <w:tc>
          <w:tcPr>
            <w:tcW w:w="2159" w:type="dxa"/>
            <w:tcBorders>
              <w:top w:val="dashed" w:sz="4" w:space="0" w:color="000000"/>
            </w:tcBorders>
            <w:shd w:val="clear" w:color="auto" w:fill="AD0204"/>
            <w:tcMar>
              <w:top w:w="40" w:type="dxa"/>
              <w:left w:w="40" w:type="dxa"/>
              <w:bottom w:w="40" w:type="dxa"/>
              <w:right w:w="40" w:type="dxa"/>
            </w:tcMar>
          </w:tcPr>
          <w:p w14:paraId="3544F11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lastRenderedPageBreak/>
              <w:t xml:space="preserve">Increase in the intensity and frequency of hot extremes: </w:t>
            </w:r>
          </w:p>
          <w:p w14:paraId="30E1DB1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39E019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FB05666" w14:textId="77777777" w:rsidR="00D376F0" w:rsidRPr="00D424AA" w:rsidRDefault="00D376F0" w:rsidP="00D424AA">
            <w:pPr>
              <w:rPr>
                <w:rFonts w:cs="Times New Roman"/>
                <w:color w:val="000000" w:themeColor="text1"/>
                <w:sz w:val="16"/>
                <w:szCs w:val="16"/>
                <w:lang w:val="en-GB"/>
              </w:rPr>
            </w:pPr>
          </w:p>
          <w:p w14:paraId="6AEF5EA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w:t>
            </w:r>
            <w:r w:rsidRPr="00D424AA">
              <w:rPr>
                <w:rFonts w:cs="Times New Roman"/>
                <w:color w:val="000000" w:themeColor="text1"/>
                <w:sz w:val="16"/>
                <w:szCs w:val="16"/>
                <w:lang w:val="en-GB"/>
              </w:rPr>
              <w:lastRenderedPageBreak/>
              <w:t>2014))</w:t>
            </w:r>
          </w:p>
          <w:p w14:paraId="7C0EC6BD"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7395FF19" w14:textId="77777777" w:rsidTr="00723657">
        <w:tc>
          <w:tcPr>
            <w:tcW w:w="2158" w:type="dxa"/>
            <w:vMerge w:val="restart"/>
          </w:tcPr>
          <w:p w14:paraId="265AA211"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lastRenderedPageBreak/>
              <w:t>Arabian Peninsula (ARP)</w:t>
            </w:r>
          </w:p>
        </w:tc>
        <w:tc>
          <w:tcPr>
            <w:tcW w:w="2158" w:type="dxa"/>
            <w:tcBorders>
              <w:top w:val="dashed" w:sz="4" w:space="0" w:color="000000"/>
            </w:tcBorders>
            <w:shd w:val="clear" w:color="auto" w:fill="FF6365"/>
          </w:tcPr>
          <w:p w14:paraId="2BD994CA" w14:textId="1E4973D7" w:rsidR="004666B5" w:rsidRPr="00381ADC" w:rsidRDefault="00D376F0" w:rsidP="004666B5">
            <w:pPr>
              <w:rPr>
                <w:ins w:id="4492" w:author="Robin Matthews" w:date="2021-07-14T16:14:00Z"/>
                <w:rFonts w:cs="Times New Roman"/>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4493"/>
            <w:ins w:id="4494" w:author="Robin Matthews" w:date="2021-07-14T16:14:00Z">
              <w:r w:rsidR="004666B5" w:rsidRPr="00381ADC">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id" : "ITEM-2", "itemData" : { "DOI" : "10.1002/joc.5175", "ISSN" : "10970088", "author" : [ { "dropping-particle" : "", "family" : "Rahimi", "given" : "Mohammad", "non-dropping-particle" : "", "parse-names" : false, "suffix" : "" }, { "dropping-particle" : "", "family" : "Hejabi", "given" : "Somayeh", "non-dropping-particle" : "", "parse-names" : false, "suffix" : "" } ], "container-title" : "International Journal of Climatology", "id" : "ITEM-2", "issue" : "1", "issued" : { "date-parts" : [ [ "2018" ] ] }, "page" : "272-282", "title" : "Spatial and temporal analysis of trends in extreme temperature indices in Iran over the period 1960\u20132014", "translator" : [ { "dropping-particle" : "", "family" : "S1965", "given" : "", "non-dropping-particle" : "", "parse-names" : false, "suffix" : "" } ], "type" : "article-journal", "volume" : "38" }, "uris" : [ "http://www.mendeley.com/documents/?uuid=adf9bef0-bb26-4cbd-a180-c4286807d72f", "http://www.mendeley.com/documents/?uuid=9e608036-9089-44ce-9288-d9620de3deae" ] }, { "id" : "ITEM-3", "itemData" : { "DOI" : "10.1002/joc.4078", "ISSN" : "10970088", "abstract" : "Long-term changes in seasonal temperature extremes based on daily data across Saudi Arabia for the period 1981\u20132010 are analysed by assessing the trends for the four conventional seasons. Surface observations of daily maximum and minimum temperatures from high-quality datasets at 27 stations are used as the input. The trend throughout each season is then derived by employing Sen\u2019s slope estimator to four extreme value indices, four relative indices and three mean value indices. Warming trends for extreme value indices are observed for the majority of stations, particularly significant (at 95% level) in spring and summer seasons, however, mixed increase/decrease trends are found for the cold temperature extremes in autumn and winter seasons. Relative indices show significant warming trends for the majority of stations in all seasons; however, strongwarming (above 5 days decade\u22121) iswitnessed in the spring, summer and autumn seasons. The rapid rise (fall) of the number of warm (cool) days compared to warm (cool) nights is observed in the winter, summer and autumn (winter and spring) seasons.Warming of cool/warm nights is insignificant for the majority of stations in winter. The national average of mean value index diurnal temperature range shows an increasing trend for all seasons; however, its mixed increase/decrease trends are observed for the majority of stations in summer and autumn seasons. Time series analysis reveals that irrespective of seasons, warming is clearly visible in Saudi Arabia after 1997. Variations of warming for different regions across the country are also noticed.", "author" : [ { "dropping-particle" : "", "family" : "Nazrul Islam", "given" : "M.", "non-dropping-particle" : "", "parse-names" : false, "suffix" : "" }, { "dropping-particle" : "", "family" : "Almazroui", "given" : "Mansour", "non-dropping-particle" : "", "parse-names" : false, "suffix" : "" }, { "dropping-particle" : "", "family" : "Dambul", "given" : "Ramzah", "non-dropping-particle" : "", "parse-names" : false, "suffix" : "" }, { "dropping-particle" : "", "family" : "Jones", "given" : "P. D.", "non-dropping-particle" : "", "parse-names" : false, "suffix" : "" }, { "dropping-particle" : "", "family" : "Alamoudi", "given" : "A. O.", "non-dropping-particle" : "", "parse-names" : false, "suffix" : "" } ], "container-title" : "International Journal of Climatology", "id" : "ITEM-3", "issue" : "7", "issued" : { "date-parts" : [ [ "2015" ] ] }, "page" : "1579-1592", "title" : "Long-term changes in seasonal temperature extremes over Saudi Arabia during 1981-2010", "translator" : [ { "dropping-particle" : "", "family" : "S1950", "given" : "", "non-dropping-particle" : "", "parse-names" : false, "suffix" : "" } ], "type" : "article-journal", "volume" : "35" }, "uris" : [ "http://www.mendeley.com/documents/?uuid=36dfc769-06fc-4aba-928e-f0ce3ba26686" ] }, { "id" : "ITEM-4", "itemData" : { "DOI" : "10.1175/JCLI-D-13-00692.1", "ISSN" : "08948755", "abstract" : "\u00a9 2016 American Meteorological Society. The Middle East and southwest Asia are a region that is water stressed, societally vulnerable, and prone to severe droughts. Large-scale climate variability, particularly La Ni\u00f1a, appears to play an important role in regionwide droughts, including the two most severe of the last 50 years-1999-2001 and 2007/08-with implications for drought forecasting. Important dynamical factors include orography, thermodynamic influence on vertical motion, storm-track changes, and moisture transport. Vegetation in the region is strongly impacted by drought and may provide an important feedback mechanism. In future projections, drying of the eastern Mediterranean region is a robust feature, as are temperature increases throughout the region, which will affect evaporation and the timing and intensity of snowmelt. Vegetation feedbacks may become more important in a warming climate. There are a wide range of outstanding issues for understanding, monitoring, and predicting drought in the region, including dynamics of the regional storm track, the relative importance of the range of dynamical mechanisms related to drought, the regional coherence of drought, the relationship between synoptic-scale mechanisms and drought, the predictability of vegetation and crop yields, the stability of remote influences, data uncertainty, and the role of temperature. Development of a regional framework for cooperative work and dissemination of information and existing forecasts would speed understanding and make better use of available information.", "author" : [ { "dropping-particle" : "", "family" : "Barlow", "given" : "Mathew", "non-dropping-particle" : "", "parse-names" : false, "suffix" : "" }, { "dropping-particle" : "", "family" : "Zaitchik", "given" : "Benjamin", "non-dropping-particle" : "", "parse-names" : false, "suffix" : "" }, { "dropping-particle" : "", "family" : "Paz", "given" : "Shlomit", "non-dropping-particle" : "", "parse-names" : false, "suffix" : "" }, { "dropping-particle" : "", "family" : "Black", "given" : "Emily", "non-dropping-particle" : "", "parse-names" : false, "suffix" : "" }, { "dropping-particle" : "", "family" : "Evans", "given" : "Jason", "non-dropping-particle" : "", "parse-names" : false, "suffix" : "" }, { "dropping-particle" : "", "family" : "Hoell", "given" : "Andrew", "non-dropping-particle" : "", "parse-names" : false, "suffix" : "" } ], "container-title" : "Journal of Climate", "id" : "ITEM-4", "issue" : "23", "issued" : { "date-parts" : [ [ "2016" ] ] }, "page" : "8547-8574", "title" : "A review of drought in the Middle East and southwest Asia", "translator" : [ { "dropping-particle" : "", "family" : "S1947", "given" : "", "non-dropping-particle" : "", "parse-names" : false, "suffix" : "" } ], "type" : "article-journal", "volume" : "29" }, "uris" : [ "http://www.mendeley.com/documents/?uuid=e6fe72f5-642a-4f95-b3f6-e24ddcf9192e", "http://www.mendeley.com/documents/?uuid=f96c685c-6134-4f9f-9fac-cc6f274f5544" ] }, { "id" : "ITEM-5", "itemData" : { "DOI" : "10.1002/joc.3722", "ISSN" : "08998418", "abstract" : "In characterizing the patterns of climate change across Saudi Arabia, several extreme indices are calculated from station values daily maximum and minimum temperature data. The trend analyses are performed on 13 annual extreme indices for Saudi Arabia, using observations from 27 surface stations with high-quality data for the period 1981-2010. RClimDex is used to calculate the indices, and simple regression methods are employed for the trend analysis. The analyses of extreme temperature indices detected a significant increase in the majority of the stations, which further indicates that the country has experienced a warming trend. The findings show that 92/89% of the stations displayed a significant increase in the annual occurrence of warm days/nights and 96/93% revealed a significant decrease for the occurrence of cool days/nights. Time-series analysis has also shown an important feature of the climate change signal. When the dataset is divided into two sub-periods, the analysis reveals a distinctive long-term trend that clearly distinguishes the two periods. It was found that the temperature extremes (hot and cold) in Saudi Arabia have increased significantly with greater magnitude in the recent-past (1996-2010) compared to the previous period (1981-1995). The most telling evidence for this is the heat- and cold-waves, where indices of both have occurred more frequently in the second part of the two sub-periods. \u00a9 2013 Royal Meteorological Society.", "author" : [ { "dropping-particle" : "", "family" : "Almazroui", "given" : "Mansour", "non-dropping-particle" : "", "parse-names" : false, "suffix" : "" }, { "dropping-particle" : "", "family" : "Islam", "given" : "M. Nazrul", "non-dropping-particle" : "", "parse-names" : false, "suffix" : "" }, { "dropping-particle" : "", "family" : "Dambul", "given" : "Ramzah", "non-dropping-particle" : "", "parse-names" : false, "suffix" : "" }, { "dropping-particle" : "", "family" : "Jones", "given" : "P. D.", "non-dropping-particle" : "", "parse-names" : false, "suffix" : "" } ], "container-title" : "International Journal of Climatology", "id" : "ITEM-5", "issue" : "3", "issued" : { "date-parts" : [ [ "2014" ] ] }, "page" : "808-826", "title" : "Trends of temperature extremes in Saudi Arabia", "translator" : [ { "dropping-particle" : "", "family" : "S1956", "given" : "", "non-dropping-particle" : "", "parse-names" : false, "suffix" : "" } ], "type" : "article-journal", "volume" : "34" }, "uris" : [ "http://www.mendeley.com/documents/?uuid=de340aa0-1c57-4fe4-b9d9-461cf25484c5" ] }, { "id" : "ITEM-6",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6",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id" : "ITEM-7", "itemData" : { "DOI" : "10.4236/oje.2018.87024", "ISSN" : "2162-1985", "abstract" : "Climate extremes can have many negative effects on different sectors. Globally, observations show significant changes in the characteristics of extreme events. We examined trends in extreme temperature and precipitation indices in Iran during the period 1960-2014. We present results from 33 quality controlled and homogenous synoptic stations (excluding stations with excessive missing data). For each station, we calculate 27 indices characterizing extreme temperature and precipitation. For all indices (including Rx5DAY, CWD, R95p, R99p, GSL and TXn) positive, negative, and insignificant trends were obtained. Generally, there were negative trends in R10mm, R20mm, R25mm, CDD, PRCPTOT, FD, TN10p, TX10p, CSDI and positive trends in Rx1DAY, SDII, SU25, TR20, TXx, TNn, TNx, TN90p, TX90p and WSDI at most stations. There is a decreasing trend in the magnitude and frequency of cold extremes and an increasing trend in magnitude and frequency of warm extremes over the observational record, which is consistent with previous research reporting the warming trends of the climate.", "author" : [ { "dropping-particle" : "", "family" : "Rahimi", "given" : "Mohammad", "non-dropping-particle" : "", "parse-names" : false, "suffix" : "" }, { "dropping-particle" : "", "family" : "Mohammadian", "given" : "Nooshin", "non-dropping-particle" : "", "parse-names" : false, "suffix" : "" }, { "dropping-particle" : "", "family" : "Vanashi", "given" : "Ameneh Rezei", "non-dropping-particle" : "", "parse-names" : false, "suffix" : "" }, { "dropping-particle" : "", "family" : "Whan", "given" : "Kirien", "non-dropping-particle" : "", "parse-names" : false, "suffix" : "" } ], "container-title" : "Open Journal of Ecology", "id" : "ITEM-7", "issue" : "07", "issued" : { "date-parts" : [ [ "2018" ] ] }, "page" : "396-415", "title" : "Trends in Indices of Extreme Temperature and Precipitation in Iran over the Period 1960-2014", "translator" : [ { "dropping-particle" : "", "family" : "S1963", "given" : "", "non-dropping-particle" : "", "parse-names" : false, "suffix" : "" } ], "type" : "article-journal", "volume" : "08" }, "uris" : [ "http://www.mendeley.com/documents/?uuid=e396f850-8e0f-4b0f-b2c1-ed13c24abbab", "http://www.mendeley.com/documents/?uuid=2708e14e-e424-4e1d-8321-5bcd8641723a" ] } ], "mendeley" : { "formattedCitation" : "(Donat et al., 2013a, 2014a; Almazroui et al., 2014; Nazrul Islam et al., 2015; Barlow et al., 2016; Rahimi and Hejabi, 2018; Rahimi et al., 2018)", "manualFormatting" : "(Dunn et al., 2020; Donat et al., 2014a; Almazroui et al., 2014; Nazrul Islam et al., 2015; Barlow et al., 2016; Rahimi and Hejabi, 2018; Rahimi et al., 2018)", "plainTextFormattedCitation" : "(Donat et al., 2013a, 2014a; Almazroui et al., 2014; Nazrul Islam et al., 2015; Barlow et al., 2016; Rahimi and Hejabi, 2018; Rahimi et al., 2018)", "previouslyFormattedCitation" : "(Donat et al., 2013a, 2014a; Almazroui et al., 2014; Nazrul Islam et al., 2015; Barlow et al., 2016; Rahimi and Hejabi, 2018; Rahimi et al., 2018)" }, "properties" : { "noteIndex" : 0 }, "schema" : "https://github.com/citation-style-language/schema/raw/master/csl-citation.json" }</w:instrText>
            </w:r>
            <w:ins w:id="4495" w:author="Robin Matthews" w:date="2021-07-14T16:14:00Z">
              <w:r w:rsidR="004666B5" w:rsidRPr="00381ADC">
                <w:rPr>
                  <w:rFonts w:cs="Times New Roman"/>
                  <w:color w:val="000000" w:themeColor="text1"/>
                  <w:sz w:val="16"/>
                  <w:szCs w:val="16"/>
                  <w:lang w:val="en-GB"/>
                  <w:rPrChange w:id="4496" w:author="Robin Matthews" w:date="2021-07-14T16:14:00Z">
                    <w:rPr>
                      <w:rFonts w:cs="Times New Roman"/>
                      <w:color w:val="000000" w:themeColor="text1"/>
                      <w:sz w:val="16"/>
                      <w:szCs w:val="16"/>
                      <w:lang w:val="en-GB"/>
                    </w:rPr>
                  </w:rPrChange>
                </w:rPr>
                <w:fldChar w:fldCharType="separate"/>
              </w:r>
              <w:r w:rsidR="004666B5" w:rsidRPr="00381ADC">
                <w:rPr>
                  <w:rFonts w:cs="Times New Roman"/>
                  <w:noProof/>
                  <w:color w:val="000000" w:themeColor="text1"/>
                  <w:sz w:val="16"/>
                  <w:szCs w:val="16"/>
                  <w:lang w:val="en-GB"/>
                </w:rPr>
                <w:t>(</w:t>
              </w:r>
              <w:r w:rsidR="004666B5" w:rsidRPr="00A730A1">
                <w:rPr>
                  <w:rFonts w:cs="Times New Roman"/>
                  <w:noProof/>
                  <w:color w:val="000000" w:themeColor="text1"/>
                  <w:sz w:val="16"/>
                  <w:szCs w:val="16"/>
                  <w:lang w:val="en-GB"/>
                </w:rPr>
                <w:t xml:space="preserve">Dunn et al., 2020; </w:t>
              </w:r>
              <w:r w:rsidR="004666B5" w:rsidRPr="00DB48AC">
                <w:rPr>
                  <w:rFonts w:cs="Times New Roman"/>
                  <w:noProof/>
                  <w:color w:val="000000" w:themeColor="text1"/>
                  <w:sz w:val="16"/>
                  <w:szCs w:val="16"/>
                  <w:lang w:val="en-GB"/>
                </w:rPr>
                <w:t>Donat et al., 201</w:t>
              </w:r>
              <w:r w:rsidR="004666B5" w:rsidRPr="00037826">
                <w:rPr>
                  <w:rFonts w:cs="Times New Roman"/>
                  <w:noProof/>
                  <w:color w:val="000000" w:themeColor="text1"/>
                  <w:sz w:val="16"/>
                  <w:szCs w:val="16"/>
                  <w:lang w:val="en-GB"/>
                </w:rPr>
                <w:t>4</w:t>
              </w:r>
              <w:r w:rsidR="004666B5" w:rsidRPr="00D60E09">
                <w:rPr>
                  <w:rFonts w:cs="Times New Roman"/>
                  <w:noProof/>
                  <w:color w:val="000000" w:themeColor="text1"/>
                  <w:sz w:val="16"/>
                  <w:szCs w:val="16"/>
                  <w:lang w:val="en-GB"/>
                </w:rPr>
                <w:t>a</w:t>
              </w:r>
              <w:r w:rsidR="004666B5" w:rsidRPr="004666B5">
                <w:rPr>
                  <w:rFonts w:cs="Times New Roman"/>
                  <w:noProof/>
                  <w:color w:val="000000" w:themeColor="text1"/>
                  <w:sz w:val="16"/>
                  <w:szCs w:val="16"/>
                  <w:lang w:val="en-GB"/>
                </w:rPr>
                <w:t>; Almazroui et al., 2014; Nazrul Islam et al., 2015; Barlow et al., 2016; Rahimi and Hejabi, 2018; Rahimi et al., 2018)</w:t>
              </w:r>
              <w:r w:rsidR="004666B5" w:rsidRPr="00381ADC">
                <w:rPr>
                  <w:rFonts w:cs="Times New Roman"/>
                  <w:color w:val="000000" w:themeColor="text1"/>
                  <w:sz w:val="16"/>
                  <w:szCs w:val="16"/>
                  <w:lang w:val="en-GB"/>
                </w:rPr>
                <w:fldChar w:fldCharType="end"/>
              </w:r>
              <w:commentRangeEnd w:id="4493"/>
              <w:r w:rsidR="004666B5" w:rsidRPr="00A730A1">
                <w:rPr>
                  <w:rStyle w:val="Marquedecommentaire"/>
                  <w:rFonts w:cs="Times New Roman"/>
                </w:rPr>
                <w:commentReference w:id="4493"/>
              </w:r>
            </w:ins>
          </w:p>
          <w:commentRangeStart w:id="4497"/>
          <w:p w14:paraId="7E082F74" w14:textId="552DD7E8" w:rsidR="00D376F0" w:rsidRPr="00841A35" w:rsidRDefault="00D376F0" w:rsidP="00D424AA">
            <w:pPr>
              <w:widowControl/>
              <w:rPr>
                <w:rFonts w:cs="Times New Roman"/>
                <w:i/>
                <w:color w:val="000000" w:themeColor="text1"/>
                <w:sz w:val="16"/>
                <w:szCs w:val="16"/>
                <w:lang w:val="en-GB" w:eastAsia="en-CA"/>
              </w:rPr>
            </w:pPr>
            <w:del w:id="4498" w:author="Robin Matthews" w:date="2021-07-14T16:14:00Z">
              <w:r w:rsidRPr="00D424AA" w:rsidDel="004666B5">
                <w:rPr>
                  <w:rFonts w:cs="Times New Roman"/>
                  <w:color w:val="000000" w:themeColor="text1"/>
                  <w:sz w:val="16"/>
                  <w:szCs w:val="16"/>
                  <w:lang w:val="en-GB"/>
                </w:rPr>
                <w:fldChar w:fldCharType="begin" w:fldLock="1"/>
              </w:r>
              <w:r w:rsidR="00FF6231" w:rsidRPr="004666B5" w:rsidDel="004666B5">
                <w:rPr>
                  <w:rFonts w:cs="Times New Roman"/>
                  <w:color w:val="000000" w:themeColor="text1"/>
                  <w:sz w:val="16"/>
                  <w:szCs w:val="16"/>
                  <w:lang w:val="en-GB"/>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manualFormatting" : "(Dunn et al., 2020; ", "plainTextFormattedCitation" : "(Donat et al., 2013a)", "previouslyFormattedCitation" : "(Donat et al., 2013a)" }, "properties" : { "noteIndex" : 0 }, "schema" : "https://github.com/citation-style-language/schema/raw/master/csl-citation.json" }</w:delInstrText>
              </w:r>
              <w:r w:rsidRPr="00D424AA" w:rsidDel="004666B5">
                <w:rPr>
                  <w:rFonts w:cs="Times New Roman"/>
                  <w:color w:val="000000" w:themeColor="text1"/>
                  <w:sz w:val="16"/>
                  <w:szCs w:val="16"/>
                  <w:lang w:val="en-GB"/>
                </w:rPr>
                <w:fldChar w:fldCharType="separate"/>
              </w:r>
              <w:r w:rsidR="00A26296" w:rsidRPr="004666B5" w:rsidDel="004666B5">
                <w:rPr>
                  <w:rFonts w:cs="Times New Roman"/>
                  <w:noProof/>
                  <w:color w:val="000000" w:themeColor="text1"/>
                  <w:sz w:val="16"/>
                  <w:szCs w:val="16"/>
                  <w:lang w:val="en-GB"/>
                </w:rPr>
                <w:delText xml:space="preserve">(Dunn et al., 2020; </w:delText>
              </w:r>
              <w:r w:rsidRPr="00D424AA" w:rsidDel="004666B5">
                <w:rPr>
                  <w:rFonts w:cs="Times New Roman"/>
                  <w:color w:val="000000" w:themeColor="text1"/>
                  <w:sz w:val="16"/>
                  <w:szCs w:val="16"/>
                  <w:lang w:val="en-GB"/>
                </w:rPr>
                <w:fldChar w:fldCharType="end"/>
              </w:r>
              <w:commentRangeEnd w:id="4497"/>
              <w:r w:rsidR="00A26296" w:rsidDel="004666B5">
                <w:rPr>
                  <w:rStyle w:val="Marquedecommentaire"/>
                </w:rPr>
                <w:commentReference w:id="4497"/>
              </w:r>
              <w:commentRangeStart w:id="4499"/>
              <w:commentRangeStart w:id="4500"/>
              <w:r w:rsidRPr="00D424AA" w:rsidDel="004666B5">
                <w:rPr>
                  <w:rFonts w:cs="Times New Roman"/>
                  <w:color w:val="000000" w:themeColor="text1"/>
                  <w:sz w:val="16"/>
                  <w:szCs w:val="16"/>
                  <w:lang w:val="en-GB" w:eastAsia="en-CA"/>
                </w:rPr>
                <w:fldChar w:fldCharType="begin" w:fldLock="1"/>
              </w:r>
              <w:r w:rsidR="00FF6231" w:rsidDel="004666B5">
                <w:rPr>
                  <w:rFonts w:cs="Times New Roman"/>
                  <w:color w:val="000000" w:themeColor="text1"/>
                  <w:sz w:val="16"/>
                  <w:szCs w:val="16"/>
                  <w:lang w:val="en-GB" w:eastAsia="en-CA"/>
                </w:rPr>
                <w:delInstrText>ADDIN CSL_CITATION { "citationItems" : [ { "id" : "ITEM-1", "itemData" : { "DOI" : "10.1002/joc.5175", "ISSN" : "10970088", "author" : [ { "dropping-particle" : "", "family" : "Rahimi", "given" : "Mohammad", "non-dropping-particle" : "", "parse-names" : false, "suffix" : "" }, { "dropping-particle" : "", "family" : "Hejabi", "given" : "Somayeh", "non-dropping-particle" : "", "parse-names" : false, "suffix" : "" } ], "container-title" : "International Journal of Climatology", "id" : "ITEM-1", "issue" : "1", "issued" : { "date-parts" : [ [ "2018" ] ] }, "page" : "272-282", "title" : "Spatial and temporal analysis of trends in extreme temperature indices in Iran over the period 1960\u20132014", "translator" : [ { "dropping-particle" : "", "family" : "S1965", "given" : "", "non-dropping-particle" : "", "parse-names" : false, "suffix" : "" } ], "type" : "article-journal", "volume" : "38" }, "uris" : [ "http://www.mendeley.com/documents/?uuid=adf9bef0-bb26-4cbd-a180-c4286807d72f", "http://www.mendeley.com/documents/?uuid=9e608036-9089-44ce-9288-d9620de3deae" ] }, { "id" : "ITEM-2", "itemData" : { "DOI" : "10.1002/joc.4078", "ISSN" : "10970088", "abstract" : "Long-term changes in seasonal temperature extremes based on daily data across Saudi Arabia for the period 1981\u20132010 are analysed by assessing the trends for the four conventional seasons. Surface observations of daily maximum and minimum temperatures from high-quality datasets at 27 stations are used as the input. The trend throughout each season is then derived by employing Sen\u2019s slope estimator to four extreme value indices, four relative indices and three mean value indices. Warming trends for extreme value indices are observed for the majority of stations, particularly significant (at 95% level) in spring and summer seasons, however, mixed increase/decrease trends are found for the cold temperature extremes in autumn and winter seasons. Relative indices show significant warming trends for the majority of stations in all seasons; however, strongwarming (above 5 days decade\u22121) iswitnessed in the spring, summer and autumn seasons. The rapid rise (fall) of the number of warm (cool) days compared to warm (cool) nights is observed in the winter, summer and autumn (winter and spring) seasons.Warming of cool/warm nights is insignificant for the majority of stations in winter. The national average of mean value index diurnal temperature range shows an increasing trend for all seasons; however, its mixed increase/decrease trends are observed for the majority of stations in summer and autumn seasons. Time series analysis reveals that irrespective of seasons, warming is clearly visible in Saudi Arabia after 1997. Variations of warming for different regions across the country are also noticed.", "author" : [ { "dropping-particle" : "", "family" : "Nazrul Islam", "given" : "M.", "non-dropping-particle" : "", "parse-names" : false, "suffix" : "" }, { "dropping-particle" : "", "family" : "Almazroui", "given" : "Mansour", "non-dropping-particle" : "", "parse-names" : false, "suffix" : "" }, { "dropping-particle" : "", "family" : "Dambul", "given" : "Ramzah", "non-dropping-particle" : "", "parse-names" : false, "suffix" : "" }, { "dropping-particle" : "", "family" : "Jones", "given" : "P. D.", "non-dropping-particle" : "", "parse-names" : false, "suffix" : "" }, { "dropping-particle" : "", "family" : "Alamoudi", "given" : "A. O.", "non-dropping-particle" : "", "parse-names" : false, "suffix" : "" } ], "container-title" : "International Journal of Climatology", "id" : "ITEM-2", "issue" : "7", "issued" : { "date-parts" : [ [ "2015" ] ] }, "page" : "1579-1592", "title" : "Long-term changes in seasonal temperature extremes over Saudi Arabia during 1981-2010", "translator" : [ { "dropping-particle" : "", "family" : "S1950", "given" : "", "non-dropping-particle" : "", "parse-names" : false, "suffix" : "" } ], "type" : "article-journal", "volume" : "35" }, "uris" : [ "http://www.mendeley.com/documents/?uuid=36dfc769-06fc-4aba-928e-f0ce3ba26686" ] }, { "id" : "ITEM-3", "itemData" : { "DOI" : "10.1175/JCLI-D-13-00692.1", "ISSN" : "08948755", "abstract" : "\u00a9 2016 American Meteorological Society. The Middle East and southwest Asia are a region that is water stressed, societally vulnerable, and prone to severe droughts. Large-scale climate variability, particularly La Ni\u00f1a, appears to play an important role in regionwide droughts, including the two most severe of the last 50 years-1999-2001 and 2007/08-with implications for drought forecasting. Important dynamical factors include orography, thermodynamic influence on vertical motion, storm-track changes, and moisture transport. Vegetation in the region is strongly impacted by drought and may provide an important feedback mechanism. In future projections, drying of the eastern Mediterranean region is a robust feature, as are temperature increases throughout the region, which will affect evaporation and the timing and intensity of snowmelt. Vegetation feedbacks may become more important in a warming climate. There are a wide range of outstanding issues for understanding, monitoring, and predicting drought in the region, including dynamics of the regional storm track, the relative importance of the range of dynamical mechanisms related to drought, the regional coherence of drought, the relationship between synoptic-scale mechanisms and drought, the predictability of vegetation and crop yields, the stability of remote influences, data uncertainty, and the role of temperature. Development of a regional framework for cooperative work and dissemination of information and existing forecasts would speed understanding and make better use of available information.", "author" : [ { "dropping-particle" : "", "family" : "Barlow", "given" : "Mathew", "non-dropping-particle" : "", "parse-names" : false, "suffix" : "" }, { "dropping-particle" : "", "family" : "Zaitchik", "given" : "Benjamin", "non-dropping-particle" : "", "parse-names" : false, "suffix" : "" }, { "dropping-particle" : "", "family" : "Paz", "given" : "Shlomit", "non-dropping-particle" : "", "parse-names" : false, "suffix" : "" }, { "dropping-particle" : "", "family" : "Black", "given" : "Emily", "non-dropping-particle" : "", "parse-names" : false, "suffix" : "" }, { "dropping-particle" : "", "family" : "Evans", "given" : "Jason", "non-dropping-particle" : "", "parse-names" : false, "suffix" : "" }, { "dropping-particle" : "", "family" : "Hoell", "given" : "Andrew", "non-dropping-particle" : "", "parse-names" : false, "suffix" : "" } ], "container-title" : "Journal of Climate", "id" : "ITEM-3", "issue" : "23", "issued" : { "date-parts" : [ [ "2016" ] ] }, "page" : "8547-8574", "title" : "A review of drought in the Middle East and southwest Asia", "translator" : [ { "dropping-particle" : "", "family" : "S1947", "given" : "", "non-dropping-particle" : "", "parse-names" : false, "suffix" : "" } ], "type" : "article-journal", "volume" : "29" }, "uris" : [ "http://www.mendeley.com/documents/?uuid=e6fe72f5-642a-4f95-b3f6-e24ddcf9192e", "http://www.mendeley.com/documents/?uuid=f96c685c-6134-4f9f-9fac-cc6f274f5544" ] }, { "id" : "ITEM-4", "itemData" : { "DOI" : "10.1002/joc.3722", "ISSN" : "08998418", "abstract" : "In characterizing the patterns of climate change across Saudi Arabia, several extreme indices are calculated from station values daily maximum and minimum temperature data. The trend analyses are performed on 13 annual extreme indices for Saudi Arabia, using observations from 27 surface stations with high-quality data for the period 1981-2010. RClimDex is used to calculate the indices, and simple regression methods are employed for the trend analysis. The analyses of extreme temperature indices detected a significant increase in the majority of the stations, which further indicates that the country has experienced a warming trend. The findings show that 92/89% of the stations displayed a significant increase in the annual occurrence of warm days/nights and 96/93% revealed a significant decrease for the occurrence of cool days/nights. Time-series analysis has also shown an important feature of the climate change signal. When the dataset is divided into two sub-periods, the analysis reveals a distinctive long-term trend that clearly distinguishes the two periods. It was found that the temperature extremes (hot and cold) in Saudi Arabia have increased significantly with greater magnitude in the recent-past (1996-2010) compared to the previous period (1981-1995). The most telling evidence for this is the heat- and cold-waves, where indices of both have occurred more frequently in the second part of the two sub-periods. \u00a9 2013 Royal Meteorological Society.", "author" : [ { "dropping-particle" : "", "family" : "Almazroui", "given" : "Mansour", "non-dropping-particle" : "", "parse-names" : false, "suffix" : "" }, { "dropping-particle" : "", "family" : "Islam", "given" : "M. Nazrul", "non-dropping-particle" : "", "parse-names" : false, "suffix" : "" }, { "dropping-particle" : "", "family" : "Dambul", "given" : "Ramzah", "non-dropping-particle" : "", "parse-names" : false, "suffix" : "" }, { "dropping-particle" : "", "family" : "Jones", "given" : "P. D.", "non-dropping-particle" : "", "parse-names" : false, "suffix" : "" } ], "container-title" : "International Journal of Climatology", "id" : "ITEM-4", "issue" : "3", "issued" : { "date-parts" : [ [ "2014" ] ] }, "page" : "808-826", "title" : "Trends of temperature extremes in Saudi Arabia", "translator" : [ { "dropping-particle" : "", "family" : "S1956", "given" : "", "non-dropping-particle" : "", "parse-names" : false, "suffix" : "" } ], "type" : "article-journal", "volume" : "34" }, "uris" : [ "http://www.mendeley.com/documents/?uuid=de340aa0-1c57-4fe4-b9d9-461cf25484c5" ] }, { "id" : "ITEM-5",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w:delInstrText>
              </w:r>
              <w:r w:rsidR="00FF6231" w:rsidRPr="006A2665" w:rsidDel="004666B5">
                <w:rPr>
                  <w:rFonts w:cs="Times New Roman"/>
                  <w:color w:val="000000" w:themeColor="text1"/>
                  <w:sz w:val="16"/>
                  <w:szCs w:val="16"/>
                  <w:lang w:eastAsia="en-CA"/>
                </w:rPr>
                <w:delInstrText>x" : "" }, { "dropping-particle" : "", "family" : "Shekaili", "given" : "Majed N.", "non-dropping-particle" : "Al", "parse-names" : false, "suffix" : "" } ], "container-title" : "International Journal of Climatology", "id" : "ITEM-5",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mendeley" : { "formattedCitation" : "(Almazroui et al., 2014; Donat et al., 2014a; Nazrul Islam et al., 2015; Barlow et al., 2016; Rahimi and Hejabi, 2018)", "manualFormatting" : "Almazroui et al., 2014; Barlow et al., 2016; Donat et al., 2014; Nazrul Islam et al., 2015; Rahimi and Hejabi, 2018;", "plainTextFormattedCitation" : "(Almazroui et al., 2014; Donat et al., 2014a; Nazrul Islam et al., 2015; Barlow et al., 2016; Rahimi and Hejabi, 2018)", "previouslyFormattedCitation" : "(Almazroui et al., 2014; Donat et al., 2014a; Nazrul Islam et al., 2015; Barlow et al., 2016; Rahimi and Hejabi, 2018)" }, "properties" : { "noteIndex" : 0 }, "schema" : "https://github.com/citation-style-language/schema/raw/master/csl-citation.json" }</w:delInstrText>
              </w:r>
              <w:r w:rsidRPr="00D424AA" w:rsidDel="004666B5">
                <w:rPr>
                  <w:rFonts w:cs="Times New Roman"/>
                  <w:color w:val="000000" w:themeColor="text1"/>
                  <w:sz w:val="16"/>
                  <w:szCs w:val="16"/>
                  <w:lang w:val="en-GB" w:eastAsia="en-CA"/>
                </w:rPr>
                <w:fldChar w:fldCharType="separate"/>
              </w:r>
              <w:r w:rsidR="00A26296" w:rsidDel="004666B5">
                <w:rPr>
                  <w:rFonts w:cs="Times New Roman"/>
                  <w:noProof/>
                  <w:color w:val="000000" w:themeColor="text1"/>
                  <w:sz w:val="16"/>
                  <w:szCs w:val="16"/>
                  <w:lang w:eastAsia="en-CA"/>
                </w:rPr>
                <w:delText>Almazroui et al., 2014; Barlow et al., 2016; Donat et al., 2014; Nazrul Islam et al., 2015; Rahimi and Hejabi, 2018;</w:delText>
              </w:r>
              <w:r w:rsidRPr="00D424AA" w:rsidDel="004666B5">
                <w:rPr>
                  <w:rFonts w:cs="Times New Roman"/>
                  <w:color w:val="000000" w:themeColor="text1"/>
                  <w:sz w:val="16"/>
                  <w:szCs w:val="16"/>
                  <w:lang w:val="en-GB" w:eastAsia="en-CA"/>
                </w:rPr>
                <w:fldChar w:fldCharType="end"/>
              </w:r>
              <w:commentRangeEnd w:id="4499"/>
              <w:r w:rsidR="00A26296" w:rsidDel="004666B5">
                <w:rPr>
                  <w:rStyle w:val="Marquedecommentaire"/>
                </w:rPr>
                <w:commentReference w:id="4499"/>
              </w:r>
              <w:r w:rsidRPr="00D424AA" w:rsidDel="004666B5">
                <w:rPr>
                  <w:rFonts w:cs="Times New Roman"/>
                  <w:color w:val="000000" w:themeColor="text1"/>
                  <w:sz w:val="16"/>
                  <w:szCs w:val="16"/>
                  <w:lang w:val="en-GB" w:eastAsia="en-CA"/>
                </w:rPr>
                <w:fldChar w:fldCharType="begin" w:fldLock="1"/>
              </w:r>
              <w:r w:rsidR="00FF6231" w:rsidDel="004666B5">
                <w:rPr>
                  <w:rFonts w:cs="Times New Roman"/>
                  <w:color w:val="000000" w:themeColor="text1"/>
                  <w:sz w:val="16"/>
                  <w:szCs w:val="16"/>
                  <w:lang w:eastAsia="en-CA"/>
                </w:rPr>
                <w:delInstrText>ADDIN CSL_CITATION { "citationItems" : [ { "id" : "ITEM-1",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1",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mendeley" : { "formattedCitation" : "(Donat et al., 2014a)", "manualFormatting" : " Donat et al., 2014;", "plainTextFormattedCitation" : "(Donat et al., 2014a)", "previouslyFormattedCitation" : "(Donat et al., 2014a)" }, "properties" : { "noteIndex" : 0 }, "schema" : "https://github.com/citation-style-language/schema/raw/master/csl-citation.json" }</w:delInstrText>
              </w:r>
              <w:r w:rsidRPr="00D424AA" w:rsidDel="004666B5">
                <w:rPr>
                  <w:rFonts w:cs="Times New Roman"/>
                  <w:color w:val="000000" w:themeColor="text1"/>
                  <w:sz w:val="16"/>
                  <w:szCs w:val="16"/>
                  <w:lang w:val="en-GB" w:eastAsia="en-CA"/>
                </w:rPr>
                <w:fldChar w:fldCharType="separate"/>
              </w:r>
              <w:r w:rsidR="00A26296" w:rsidDel="004666B5">
                <w:rPr>
                  <w:rFonts w:cs="Times New Roman"/>
                  <w:noProof/>
                  <w:color w:val="000000" w:themeColor="text1"/>
                  <w:sz w:val="16"/>
                  <w:szCs w:val="16"/>
                  <w:lang w:eastAsia="en-CA"/>
                </w:rPr>
                <w:delText xml:space="preserve"> Donat et al., 2014;</w:delText>
              </w:r>
              <w:r w:rsidRPr="00D424AA" w:rsidDel="004666B5">
                <w:rPr>
                  <w:rFonts w:cs="Times New Roman"/>
                  <w:color w:val="000000" w:themeColor="text1"/>
                  <w:sz w:val="16"/>
                  <w:szCs w:val="16"/>
                  <w:lang w:val="en-GB" w:eastAsia="en-CA"/>
                </w:rPr>
                <w:fldChar w:fldCharType="end"/>
              </w:r>
              <w:commentRangeEnd w:id="4500"/>
              <w:r w:rsidR="00A26296" w:rsidDel="004666B5">
                <w:rPr>
                  <w:rStyle w:val="Marquedecommentaire"/>
                </w:rPr>
                <w:commentReference w:id="4500"/>
              </w:r>
              <w:r w:rsidRPr="00841A35" w:rsidDel="004666B5">
                <w:rPr>
                  <w:rFonts w:cs="Times New Roman"/>
                  <w:color w:val="000000" w:themeColor="text1"/>
                  <w:sz w:val="16"/>
                  <w:szCs w:val="16"/>
                  <w:lang w:val="en-GB" w:eastAsia="en-CA"/>
                </w:rPr>
                <w:delText xml:space="preserve"> </w:delText>
              </w:r>
              <w:commentRangeStart w:id="4501"/>
              <w:r w:rsidRPr="00D424AA" w:rsidDel="004666B5">
                <w:rPr>
                  <w:rFonts w:cs="Times New Roman"/>
                  <w:color w:val="000000" w:themeColor="text1"/>
                  <w:sz w:val="16"/>
                  <w:szCs w:val="16"/>
                  <w:lang w:val="en-GB" w:eastAsia="en-CA"/>
                </w:rPr>
                <w:fldChar w:fldCharType="begin" w:fldLock="1"/>
              </w:r>
              <w:r w:rsidR="00FF6231" w:rsidDel="004666B5">
                <w:rPr>
                  <w:rFonts w:cs="Times New Roman"/>
                  <w:color w:val="000000" w:themeColor="text1"/>
                  <w:sz w:val="16"/>
                  <w:szCs w:val="16"/>
                  <w:lang w:val="en-GB" w:eastAsia="en-CA"/>
                </w:rPr>
                <w:delInstrText>ADDIN CSL_CITATION { "citationItems" : [ { "id" : "ITEM-1", "itemData" : { "DOI" : "10.4236/oje.2018.87024", "ISSN" : "2162-1985", "abstract" : "Climate extremes can have many negative effects on different sectors. Globally, observations show significant changes in the characteristics of extreme events. We examined trends in extreme temperature and precipitation indices in Iran during the period 1960-2014. We present results from 33 quality controlled and homogenous synoptic stations (excluding stations with excessive missing data). For each station, we calculate 27 indices characterizing extreme temperature and precipitation. For all indices (including Rx5DAY, CWD, R95p, R99p, GSL and TXn) positive, negative, and insignificant trends were obtained. Generally, there were negative trends in R10mm, R20mm, R25mm, CDD, PRCPTOT, FD, TN10p, TX10p, CSDI and positive trends in Rx1DAY, SDII, SU25, TR20, TXx, TNn, TNx, TN90p, TX90p and WSDI at most stations. There is a decreasing trend in the magnitude and frequency of cold extremes and an increasing trend in magnitude and frequency of warm extremes over the observational record, which is consistent with previous research reporting the warming trends of the climate.", "author" : [ { "dropping-particle" : "", "family" : "Rahimi", "given" : "Mohammad", "non-dropping-particle" : "", "parse-names" : false, "suffix" : "" }, { "dropping-particle" : "", "family" : "Mohammadian", "given" : "Nooshin", "non-dropping-particle" : "", "parse-names" : false, "suffix" : "" }, { "dropping-particle" : "", "family" : "Vanashi", "given" : "Ameneh Rezei", "non-dropping-particle" : "", "parse-names" : false, "suffix" : "" }, { "dropping-particle" : "", "family" : "Whan", "given" : "Kirien", "non-dropping-particle" : "", "parse-names" : false, "suffix" : "" } ], "container-title" : "Open Journal of Ecology", "id" : "ITEM-1", "issue" : "07", "issued" : { "date-parts" : [ [ "2018" ] ] }, "page" : "396-415", "title" : "Trends in Indices of Extreme Temperature and Precipitation in Iran over the Period 1960-2014", "translator" : [ { "dropping-particle" : "", "family" : "S1963", "given" : "", "non-dropping-particle" : "", "parse-names" : false, "suffix" : "" } ], "type" : "article-journal", "volume" : "08" }, "uris" : [ "http://www.mendeley.com/documents/?uuid=e396f850-8e0f-4b0f-b2c1-ed13c24abbab", "http://www.mendeley.com/documents/?uuid=2708e14e-e424-4e1d-8321-5bcd8641723a" ] } ], "mendeley" : { "formattedCitation" : "(Rahimi et al., 2018)", "manualFormatting" : "Rahimi et al., 2018)", "plainTextFormattedCitation" : "(Rahimi et al., 2018)", "previouslyFormattedCitation" : "(Rahimi et al., 2018)" }, "properties" : { "noteIndex" : 0 }, "schema" : "https://github.com/citation-style-language/schema/raw/master/csl-citation.json" }</w:delInstrText>
              </w:r>
              <w:r w:rsidRPr="00D424AA" w:rsidDel="004666B5">
                <w:rPr>
                  <w:rFonts w:cs="Times New Roman"/>
                  <w:color w:val="000000" w:themeColor="text1"/>
                  <w:sz w:val="16"/>
                  <w:szCs w:val="16"/>
                  <w:lang w:val="en-GB" w:eastAsia="en-CA"/>
                </w:rPr>
                <w:fldChar w:fldCharType="separate"/>
              </w:r>
              <w:r w:rsidR="00A26296" w:rsidDel="004666B5">
                <w:rPr>
                  <w:rFonts w:cs="Times New Roman"/>
                  <w:noProof/>
                  <w:color w:val="000000" w:themeColor="text1"/>
                  <w:sz w:val="16"/>
                  <w:szCs w:val="16"/>
                  <w:lang w:val="en-GB" w:eastAsia="en-CA"/>
                </w:rPr>
                <w:delText>Rahimi et al., 2018)</w:delText>
              </w:r>
              <w:r w:rsidRPr="00D424AA" w:rsidDel="004666B5">
                <w:rPr>
                  <w:rFonts w:cs="Times New Roman"/>
                  <w:color w:val="000000" w:themeColor="text1"/>
                  <w:sz w:val="16"/>
                  <w:szCs w:val="16"/>
                  <w:lang w:val="en-GB" w:eastAsia="en-CA"/>
                </w:rPr>
                <w:fldChar w:fldCharType="end"/>
              </w:r>
            </w:del>
            <w:commentRangeEnd w:id="4501"/>
            <w:r w:rsidR="00A26296">
              <w:rPr>
                <w:rStyle w:val="Marquedecommentaire"/>
              </w:rPr>
              <w:commentReference w:id="4501"/>
            </w:r>
          </w:p>
        </w:tc>
        <w:tc>
          <w:tcPr>
            <w:tcW w:w="2158" w:type="dxa"/>
            <w:tcBorders>
              <w:top w:val="dashed" w:sz="4" w:space="0" w:color="000000"/>
            </w:tcBorders>
            <w:shd w:val="clear" w:color="auto" w:fill="FFE2D9"/>
          </w:tcPr>
          <w:p w14:paraId="1B1167B5" w14:textId="77777777" w:rsidR="00D376F0" w:rsidRPr="00D424AA" w:rsidRDefault="00D376F0" w:rsidP="00D424AA">
            <w:pPr>
              <w:widowControl/>
              <w:rPr>
                <w:rFonts w:cs="Times New Roman"/>
                <w:i/>
                <w:color w:val="000000" w:themeColor="text1"/>
                <w:sz w:val="16"/>
                <w:szCs w:val="16"/>
                <w:lang w:val="en-GB"/>
              </w:rPr>
            </w:pPr>
            <w:r w:rsidRPr="00D424AA">
              <w:rPr>
                <w:rFonts w:cs="Times New Roman"/>
                <w:color w:val="000000" w:themeColor="text1"/>
                <w:sz w:val="16"/>
                <w:szCs w:val="16"/>
                <w:lang w:val="en-GB"/>
              </w:rPr>
              <w:t>Strong evidence of changes from observations that are in the direction of model projected changes for the future. The magnitude of projected changes increases with global warming.</w:t>
            </w:r>
          </w:p>
        </w:tc>
        <w:tc>
          <w:tcPr>
            <w:tcW w:w="2158" w:type="dxa"/>
            <w:tcBorders>
              <w:top w:val="dashed" w:sz="4" w:space="0" w:color="000000"/>
            </w:tcBorders>
            <w:shd w:val="clear" w:color="auto" w:fill="FD9693"/>
            <w:tcMar>
              <w:top w:w="40" w:type="dxa"/>
              <w:left w:w="0" w:type="dxa"/>
              <w:bottom w:w="40" w:type="dxa"/>
              <w:right w:w="0" w:type="dxa"/>
            </w:tcMar>
          </w:tcPr>
          <w:p w14:paraId="05C45A42" w14:textId="598D19C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502"/>
            <w:r w:rsidRPr="00D424AA">
              <w:rPr>
                <w:rFonts w:cs="Times New Roman"/>
                <w:color w:val="000000" w:themeColor="text1"/>
                <w:sz w:val="16"/>
                <w:szCs w:val="16"/>
                <w:lang w:val="en-GB"/>
              </w:rPr>
              <w:fldChar w:fldCharType="begin" w:fldLock="1"/>
            </w:r>
            <w:ins w:id="4503" w:author="Robin Matthews" w:date="2021-07-14T15:44: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504" w:author="Robin Matthews" w:date="2021-07-14T15:44: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05" w:author="Robin Matthews" w:date="2021-07-14T15:44:00Z">
              <w:r w:rsidR="00A26296" w:rsidDel="002502D9">
                <w:rPr>
                  <w:rFonts w:cs="Times New Roman"/>
                  <w:noProof/>
                  <w:color w:val="000000" w:themeColor="text1"/>
                  <w:sz w:val="16"/>
                  <w:szCs w:val="16"/>
                  <w:lang w:val="en-GB"/>
                </w:rPr>
                <w:delText>Li et al., 2020</w:delText>
              </w:r>
            </w:del>
            <w:ins w:id="4506" w:author="Robin Matthews" w:date="2021-07-14T15:44: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02"/>
            <w:r w:rsidR="00A26296">
              <w:rPr>
                <w:rStyle w:val="Marquedecommentaire"/>
              </w:rPr>
              <w:commentReference w:id="4502"/>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4507"/>
            <w:r w:rsidRPr="00D424AA">
              <w:rPr>
                <w:rFonts w:cs="Times New Roman"/>
                <w:color w:val="000000" w:themeColor="text1"/>
                <w:sz w:val="16"/>
                <w:szCs w:val="16"/>
                <w:lang w:val="en-GB"/>
              </w:rPr>
              <w:fldChar w:fldCharType="begin" w:fldLock="1"/>
            </w:r>
            <w:ins w:id="4508" w:author="Robin Matthews" w:date="2021-07-14T16:14:00Z">
              <w:r w:rsidR="004666B5">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509" w:author="Robin Matthews" w:date="2021-07-14T16:14:00Z">
              <w:r w:rsidR="00FC4C2D" w:rsidDel="004666B5">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10" w:author="Robin Matthews" w:date="2021-07-14T15:44:00Z">
              <w:r w:rsidR="00A26296" w:rsidDel="002502D9">
                <w:rPr>
                  <w:rFonts w:cs="Times New Roman"/>
                  <w:noProof/>
                  <w:color w:val="000000" w:themeColor="text1"/>
                  <w:sz w:val="16"/>
                  <w:szCs w:val="16"/>
                  <w:lang w:val="en-GB"/>
                </w:rPr>
                <w:delText>Li et al., 2020</w:delText>
              </w:r>
            </w:del>
            <w:ins w:id="4511" w:author="Robin Matthews" w:date="2021-07-14T15:44:00Z">
              <w:r w:rsidR="002502D9">
                <w:rPr>
                  <w:rFonts w:cs="Times New Roman"/>
                  <w:noProof/>
                  <w:color w:val="000000" w:themeColor="text1"/>
                  <w:sz w:val="16"/>
                  <w:szCs w:val="16"/>
                  <w:lang w:val="en-GB"/>
                </w:rPr>
                <w:t>C. Li et al., 202</w:t>
              </w:r>
            </w:ins>
            <w:ins w:id="4512" w:author="Robin Matthews" w:date="2021-07-14T16:14:00Z">
              <w:r w:rsidR="004666B5">
                <w:rPr>
                  <w:rFonts w:cs="Times New Roman"/>
                  <w:noProof/>
                  <w:color w:val="000000" w:themeColor="text1"/>
                  <w:sz w:val="16"/>
                  <w:szCs w:val="16"/>
                  <w:lang w:val="en-GB"/>
                </w:rPr>
                <w:t>0)</w:t>
              </w:r>
            </w:ins>
            <w:r w:rsidRPr="00D424AA">
              <w:rPr>
                <w:rFonts w:cs="Times New Roman"/>
                <w:color w:val="000000" w:themeColor="text1"/>
                <w:sz w:val="16"/>
                <w:szCs w:val="16"/>
                <w:lang w:val="en-GB"/>
              </w:rPr>
              <w:fldChar w:fldCharType="end"/>
            </w:r>
            <w:commentRangeEnd w:id="4507"/>
            <w:r w:rsidR="00A26296">
              <w:rPr>
                <w:rStyle w:val="Marquedecommentaire"/>
              </w:rPr>
              <w:commentReference w:id="4507"/>
            </w:r>
            <w:del w:id="4513" w:author="Robin Matthews" w:date="2021-07-14T16:14:00Z">
              <w:r w:rsidRPr="00841A35" w:rsidDel="004666B5">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2°C in annual TXx and TNn compared to pre-industrial (Annex).</w:t>
            </w:r>
          </w:p>
          <w:p w14:paraId="58C73EBD" w14:textId="77777777" w:rsidR="00D376F0" w:rsidRPr="00D424AA" w:rsidRDefault="00D376F0" w:rsidP="00D424AA">
            <w:pPr>
              <w:rPr>
                <w:rFonts w:cs="Times New Roman"/>
                <w:color w:val="000000" w:themeColor="text1"/>
                <w:sz w:val="16"/>
                <w:szCs w:val="16"/>
                <w:lang w:val="en-GB"/>
              </w:rPr>
            </w:pPr>
          </w:p>
          <w:p w14:paraId="6EBEAB4E" w14:textId="39021F1F"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155/2019/5395676", "ISSN" : "16879317", "abstract" : "This paper examined the temperature changes from the COordinated Regional climate Downscaling Experiment (CORDEX) over the Middle East and North Africa (MENA) domain called CORDEX-MENA. The focus is on the Arabian Peninsula in the 21 st century, using data from three Coupled Model Intercomparison Project Phase 5 (CMIP5) models downscaled by RegCM4, a regional climate model. The analysis includes surface observations along with RegCM4 simulations and changes in threshold based on extreme temperature at the end of the 21 st century relative to the base period (1971\u20132000). Irrespective of the driving CMIP5 models, the RegCM4 simulations show enhanced future temperature changes for RCP8.5 as compared to RCP4.5. The Arabian Peninsula will warm at a faster rate (0.83\u00b0C per decade) as compared to the entire domain (0.79\u00b0C per decade) for RCP8.5 during the period 2071\u20132100. Moreover, the number of hot days ( T max \u2265 50\u00b0C) (cold nights: T min \u2264 5\u00b0C) will increase (decrease) faster in the Arabian Peninsula as compared to the entire domain. This increase (decrease) of hot days (cold nights) will be more prominent in the far future (2071\u20132100) as compared to the near future (2021\u20132050) period. Moreover, the future changes in temperature over the main cities in Saudi Arabia are also projected. The RegCM4-based temperature simulation data from two suitable CMIP5 models are recommended as a useful database for further climate-change-related studies.", "author" : [ { "dropping-particle" : "", "family" : "Almazroui", "given" : "Mansour", "non-dropping-particle" : "", "parse-names" : false, "suffix" : "" } ], "container-title" : "Advances in Meteorology", "id" : "ITEM-1", "issued" : { "date-parts" : [ [ "2019" ] ] }, "title" : "Temperature Changes over the CORDEX-MENA Domain in the 21st Century Using CMIP5 Data Downscaled with RegCM4: A Focus on the Arabian Peninsula", "translator" : [ { "dropping-particle" : "", "family" : "S3322", "given" : "", "non-dropping-particle" : "", "parse-names" : false, "suffix" : "" } ], "type" : "article-journal", "volume" : "2019" }, "uris" : [ "http://www.mendeley.com/documents/?uuid=e994d8c0-2ddf-4665-817d-90c88de427f5" ] } ], "mendeley" : { "formattedCitation" : "(Almazroui, 2019b)", "plainTextFormattedCitation" : "(Almazroui, 2019b)", "previouslyFormattedCitation" : "(Almazroui, 2019b)"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Almazroui, 2019b)</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FF6365"/>
            <w:tcMar>
              <w:top w:w="40" w:type="dxa"/>
              <w:left w:w="40" w:type="dxa"/>
              <w:bottom w:w="40" w:type="dxa"/>
              <w:right w:w="40" w:type="dxa"/>
            </w:tcMar>
          </w:tcPr>
          <w:p w14:paraId="23BEB697" w14:textId="2AE222B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51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15" w:author="Robin Matthews" w:date="2021-07-14T15:44:00Z">
              <w:r w:rsidR="00A26296" w:rsidDel="002502D9">
                <w:rPr>
                  <w:rFonts w:cs="Times New Roman"/>
                  <w:noProof/>
                  <w:color w:val="000000" w:themeColor="text1"/>
                  <w:sz w:val="16"/>
                  <w:szCs w:val="16"/>
                  <w:lang w:val="en-GB"/>
                </w:rPr>
                <w:delText>Li et al., 2020</w:delText>
              </w:r>
            </w:del>
            <w:ins w:id="4516" w:author="Robin Matthews" w:date="2021-07-14T15:44: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14"/>
            <w:r w:rsidR="00A26296">
              <w:rPr>
                <w:rStyle w:val="Marquedecommentaire"/>
              </w:rPr>
              <w:commentReference w:id="4514"/>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1.5°C in the 50-year TXx and TNn events compared to the 1°C warming level </w:t>
            </w:r>
            <w:commentRangeStart w:id="4517"/>
            <w:r w:rsidRPr="00D424AA">
              <w:rPr>
                <w:rFonts w:cs="Times New Roman"/>
                <w:color w:val="000000" w:themeColor="text1"/>
                <w:sz w:val="16"/>
                <w:szCs w:val="16"/>
                <w:lang w:val="en-GB"/>
              </w:rPr>
              <w:fldChar w:fldCharType="begin" w:fldLock="1"/>
            </w:r>
            <w:ins w:id="4518" w:author="Robin Matthews" w:date="2021-07-14T16:15:00Z">
              <w:r w:rsidR="004666B5">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519" w:author="Robin Matthews" w:date="2021-07-14T16:15:00Z">
              <w:r w:rsidR="00FC4C2D" w:rsidDel="004666B5">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20" w:author="Robin Matthews" w:date="2021-07-14T15:44:00Z">
              <w:r w:rsidR="00A26296" w:rsidDel="002502D9">
                <w:rPr>
                  <w:rFonts w:cs="Times New Roman"/>
                  <w:noProof/>
                  <w:color w:val="000000" w:themeColor="text1"/>
                  <w:sz w:val="16"/>
                  <w:szCs w:val="16"/>
                  <w:lang w:val="en-GB"/>
                </w:rPr>
                <w:delText>Li et al., 2020</w:delText>
              </w:r>
            </w:del>
            <w:ins w:id="4521" w:author="Robin Matthews" w:date="2021-07-14T15:44:00Z">
              <w:r w:rsidR="002502D9">
                <w:rPr>
                  <w:rFonts w:cs="Times New Roman"/>
                  <w:noProof/>
                  <w:color w:val="000000" w:themeColor="text1"/>
                  <w:sz w:val="16"/>
                  <w:szCs w:val="16"/>
                  <w:lang w:val="en-GB"/>
                </w:rPr>
                <w:t>C. Li et al., 202</w:t>
              </w:r>
            </w:ins>
            <w:ins w:id="4522" w:author="Robin Matthews" w:date="2021-07-14T16:15:00Z">
              <w:r w:rsidR="004666B5">
                <w:rPr>
                  <w:rFonts w:cs="Times New Roman"/>
                  <w:noProof/>
                  <w:color w:val="000000" w:themeColor="text1"/>
                  <w:sz w:val="16"/>
                  <w:szCs w:val="16"/>
                  <w:lang w:val="en-GB"/>
                </w:rPr>
                <w:t>0)</w:t>
              </w:r>
            </w:ins>
            <w:r w:rsidRPr="00D424AA">
              <w:rPr>
                <w:rFonts w:cs="Times New Roman"/>
                <w:color w:val="000000" w:themeColor="text1"/>
                <w:sz w:val="16"/>
                <w:szCs w:val="16"/>
                <w:lang w:val="en-GB"/>
              </w:rPr>
              <w:fldChar w:fldCharType="end"/>
            </w:r>
            <w:commentRangeEnd w:id="4517"/>
            <w:r w:rsidR="00A26296">
              <w:rPr>
                <w:rStyle w:val="Marquedecommentaire"/>
              </w:rPr>
              <w:commentReference w:id="4517"/>
            </w:r>
            <w:del w:id="4523" w:author="Robin Matthews" w:date="2021-07-14T16:15:00Z">
              <w:r w:rsidRPr="00841A35" w:rsidDel="004666B5">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2.5°C in annual TXx and TNn compared t</w:t>
            </w:r>
            <w:r w:rsidRPr="00D424AA">
              <w:rPr>
                <w:rFonts w:cs="Times New Roman"/>
                <w:color w:val="000000" w:themeColor="text1"/>
                <w:sz w:val="16"/>
                <w:szCs w:val="16"/>
                <w:lang w:val="en-GB"/>
              </w:rPr>
              <w:t>o pre-industrial (Annex).</w:t>
            </w:r>
          </w:p>
          <w:p w14:paraId="666F7E05" w14:textId="77777777" w:rsidR="00D376F0" w:rsidRPr="00D424AA" w:rsidRDefault="00D376F0" w:rsidP="00D424AA">
            <w:pPr>
              <w:rPr>
                <w:rFonts w:cs="Times New Roman"/>
                <w:color w:val="000000" w:themeColor="text1"/>
                <w:sz w:val="16"/>
                <w:szCs w:val="16"/>
                <w:lang w:val="en-GB"/>
              </w:rPr>
            </w:pPr>
          </w:p>
          <w:p w14:paraId="5E426460" w14:textId="18DA766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155/2019/5395676", "ISSN" : "16879317", "abstract" : "This paper examined the temperature changes from the COordinated Regional climate Downscaling Experiment (CORDEX) over the Middle East and North Africa (MENA) domain called CORDEX-MENA. The focus is on the Arabian Peninsula in the 21 st century, using data from three Coupled Model Intercomparison Project Phase 5 (CMIP5) models downscaled by RegCM4, a regional climate model. The analysis includes surface observations along with RegCM4 simulations and changes in threshold based on extreme temperature at the end of the 21 st century relative to the base period (1971\u20132000). Irrespective of the driving CMIP5 models, the RegCM4 simulations show enhanced future temperature changes for RCP8.5 as compared to RCP4.5. The Arabian Peninsula will warm at a faster rate (0.83\u00b0C per decade) as compared to the entire domain (0.79\u00b0C per decade) for RCP8.5 during the period 2071\u20132100. Moreover, the number of hot days ( T max \u2265 50\u00b0C) (cold nights: T min \u2264 5\u00b0C) will increase (decrease) faster in the Arabian Peninsula as compared to the entire domain. This increase (decrease) of hot days (cold nights) will be more prominent in the far future (2071\u20132100) as compared to the near future (2021\u20132050) period. Moreover, the future changes in temperature over the main cities in Saudi Arabia are also projected. The RegCM4-based temperature simulation data from two suitable CMIP5 models are recommended as a useful database for further climate-change-related studies.", "author" : [ { "dropping-particle" : "", "family" : "Almazroui", "given" : "Mansour", "non-dropping-particle" : "", "parse-names" : false, "suffix" : "" } ], "container-title" : "Advances in Meteorology", "id" : "ITEM-1", "issued" : { "date-parts" : [ [ "2019" ] ] }, "title" : "Temperature Changes over the CORDEX-MENA Domain in the 21st Century Using CMIP5 Data Downscaled with RegCM4: A Focus on the Arabian Peninsula", "translator" : [ { "dropping-particle" : "", "family" : "S3322", "given" : "", "non-dropping-particle" : "", "parse-names" : false, "suffix" : "" } ], "type" : "article-journal", "volume" : "2019" }, "uris" : [ "http://www.mendeley.com/documents/?uuid=e994d8c0-2ddf-4665-817d-90c88de427f5" ] } ], "mendeley" : { "formattedCitation" : "(Almazroui, 2019b)", "plainTextFormattedCitation" : "(Almazroui, 2019b)", "previouslyFormattedCitation" : "(Almazroui, 2019b)"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Almazroui, 2019b)</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AD0204"/>
            <w:tcMar>
              <w:top w:w="40" w:type="dxa"/>
              <w:left w:w="40" w:type="dxa"/>
              <w:bottom w:w="40" w:type="dxa"/>
              <w:right w:w="40" w:type="dxa"/>
            </w:tcMar>
          </w:tcPr>
          <w:p w14:paraId="3411998E" w14:textId="4FF2187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52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25" w:author="Robin Matthews" w:date="2021-07-14T15:44:00Z">
              <w:r w:rsidR="00A26296" w:rsidDel="002502D9">
                <w:rPr>
                  <w:rFonts w:cs="Times New Roman"/>
                  <w:noProof/>
                  <w:color w:val="000000" w:themeColor="text1"/>
                  <w:sz w:val="16"/>
                  <w:szCs w:val="16"/>
                  <w:lang w:val="en-GB"/>
                </w:rPr>
                <w:delText>Li et al., 2020</w:delText>
              </w:r>
            </w:del>
            <w:ins w:id="4526" w:author="Robin Matthews" w:date="2021-07-14T15:44: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24"/>
            <w:r w:rsidR="00A26296">
              <w:rPr>
                <w:rStyle w:val="Marquedecommentaire"/>
              </w:rPr>
              <w:commentReference w:id="4524"/>
            </w:r>
            <w:r w:rsidRPr="00841A35">
              <w:rPr>
                <w:rFonts w:cs="Times New Roman"/>
                <w:color w:val="000000" w:themeColor="text1"/>
                <w:sz w:val="16"/>
                <w:szCs w:val="16"/>
                <w:lang w:val="en-GB"/>
              </w:rPr>
              <w:t xml:space="preserve">; Annex). Median increase of more than 3.5°C in the 50-year TXx and TNn events compared to the 1°C warming level </w:t>
            </w:r>
            <w:commentRangeStart w:id="4527"/>
            <w:r w:rsidRPr="00D424AA">
              <w:rPr>
                <w:rFonts w:cs="Times New Roman"/>
                <w:color w:val="000000" w:themeColor="text1"/>
                <w:sz w:val="16"/>
                <w:szCs w:val="16"/>
                <w:lang w:val="en-GB"/>
              </w:rPr>
              <w:fldChar w:fldCharType="begin" w:fldLock="1"/>
            </w:r>
            <w:ins w:id="4528" w:author="Robin Matthews" w:date="2021-07-14T16:15:00Z">
              <w:r w:rsidR="004666B5">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529" w:author="Robin Matthews" w:date="2021-07-14T16:15:00Z">
              <w:r w:rsidR="00FC4C2D" w:rsidDel="004666B5">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30" w:author="Robin Matthews" w:date="2021-07-14T15:44:00Z">
              <w:r w:rsidR="00A26296" w:rsidDel="002502D9">
                <w:rPr>
                  <w:rFonts w:cs="Times New Roman"/>
                  <w:noProof/>
                  <w:color w:val="000000" w:themeColor="text1"/>
                  <w:sz w:val="16"/>
                  <w:szCs w:val="16"/>
                  <w:lang w:val="en-GB"/>
                </w:rPr>
                <w:delText>Li et al., 2020</w:delText>
              </w:r>
            </w:del>
            <w:ins w:id="4531" w:author="Robin Matthews" w:date="2021-07-14T15:44:00Z">
              <w:r w:rsidR="002502D9">
                <w:rPr>
                  <w:rFonts w:cs="Times New Roman"/>
                  <w:noProof/>
                  <w:color w:val="000000" w:themeColor="text1"/>
                  <w:sz w:val="16"/>
                  <w:szCs w:val="16"/>
                  <w:lang w:val="en-GB"/>
                </w:rPr>
                <w:t>C. Li et al., 202</w:t>
              </w:r>
            </w:ins>
            <w:ins w:id="4532" w:author="Robin Matthews" w:date="2021-07-14T16:15:00Z">
              <w:r w:rsidR="004666B5">
                <w:rPr>
                  <w:rFonts w:cs="Times New Roman"/>
                  <w:noProof/>
                  <w:color w:val="000000" w:themeColor="text1"/>
                  <w:sz w:val="16"/>
                  <w:szCs w:val="16"/>
                  <w:lang w:val="en-GB"/>
                </w:rPr>
                <w:t>0)</w:t>
              </w:r>
            </w:ins>
            <w:r w:rsidRPr="00D424AA">
              <w:rPr>
                <w:rFonts w:cs="Times New Roman"/>
                <w:color w:val="000000" w:themeColor="text1"/>
                <w:sz w:val="16"/>
                <w:szCs w:val="16"/>
                <w:lang w:val="en-GB"/>
              </w:rPr>
              <w:fldChar w:fldCharType="end"/>
            </w:r>
            <w:commentRangeEnd w:id="4527"/>
            <w:r w:rsidR="00A26296">
              <w:rPr>
                <w:rStyle w:val="Marquedecommentaire"/>
              </w:rPr>
              <w:commentReference w:id="4527"/>
            </w:r>
            <w:del w:id="4533" w:author="Robin Matthews" w:date="2021-07-14T16:15:00Z">
              <w:r w:rsidRPr="00841A35" w:rsidDel="004666B5">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w:t>
            </w:r>
            <w:r w:rsidRPr="00D424AA">
              <w:rPr>
                <w:rFonts w:cs="Times New Roman"/>
                <w:color w:val="000000" w:themeColor="text1"/>
                <w:sz w:val="16"/>
                <w:szCs w:val="16"/>
                <w:lang w:val="en-GB"/>
              </w:rPr>
              <w:t>5.5°C in annual TXx and TNn compared to pre-industrial (Annex).</w:t>
            </w:r>
          </w:p>
          <w:p w14:paraId="223CBEE5" w14:textId="77777777" w:rsidR="00D376F0" w:rsidRPr="00D424AA" w:rsidRDefault="00D376F0" w:rsidP="00D424AA">
            <w:pPr>
              <w:rPr>
                <w:rFonts w:cs="Times New Roman"/>
                <w:color w:val="000000" w:themeColor="text1"/>
                <w:sz w:val="16"/>
                <w:szCs w:val="16"/>
                <w:lang w:val="en-GB"/>
              </w:rPr>
            </w:pPr>
          </w:p>
          <w:p w14:paraId="0F7416A9" w14:textId="6D6089B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155/2019/5395676", "ISSN" : "16879317", "abstract" : "This paper examined the temperature changes from the COordinated Regional climate Downscaling Experiment (CORDEX) over the Middle East and North Africa (MENA) domain called CORDEX-MENA. The focus is on the Arabian Peninsula in the 21 st century, using data from three Coupled Model Intercomparison Project Phase 5 (CMIP5) models downscaled by RegCM4, a regional climate model. The analysis includes surface observations along with RegCM4 simulations and changes in threshold based on extreme temperature at the end of the 21 st century relative to the base period (1971\u20132000). Irrespective of the driving CMIP5 models, the RegCM4 simulations show enhanced future temperature changes for RCP8.5 as compared to RCP4.5. The Arabian Peninsula will warm at a faster rate (0.83\u00b0C per decade) as compared to the entire domain (0.79\u00b0C per decade) for RCP8.5 during the period 2071\u20132100. Moreover, the number of hot days ( T max \u2265 50\u00b0C) (cold nights: T min \u2264 5\u00b0C) will increase (decrease) faster in the Arabian Peninsula as compared to the entire domain. This increase (decrease) of hot days (cold nights) will be more prominent in the far future (2071\u20132100) as compared to the near future (2021\u20132050) period. Moreover, the future changes in temperature over the main cities in Saudi Arabia are also projected. The RegCM4-based temperature simulation data from two suitable CMIP5 models are recommended as a useful database for further climate-change-related studies.", "author" : [ { "dropping-particle" : "", "family" : "Almazroui", "given" : "Mansour", "non-dropping-particle" : "", "parse-names" : false, "suffix" : "" } ], "container-title" : "Advances in Meteorology", "id" : "ITEM-1", "issued" : { "date-parts" : [ [ "2019" ] ] }, "title" : "Temperature Changes over the CORDEX-MENA Domain in the 21st Century Using CMIP5 Data Downscaled with RegCM4: A Focus on the Arabian Peninsula", "translator" : [ { "dropping-particle" : "", "family" : "S3322", "given" : "", "non-dropping-particle" : "", "parse-names" : false, "suffix" : "" } ], "type" : "article-journal", "volume" : "2019" }, "uris" : [ "http://www.mendeley.com/documents/?uuid=e994d8c0-2ddf-4665-817d-90c88de427f5" ] } ], "mendeley" : { "formattedCitation" : "(Almazroui, 2019b)", "plainTextFormattedCitation" : "(Almazroui, 2019b)", "previouslyFormattedCitation" : "(Almazroui, 2019b)"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Almazroui, 2019b)</w:t>
            </w:r>
            <w:r w:rsidRPr="00D424AA">
              <w:rPr>
                <w:rFonts w:cs="Times New Roman"/>
                <w:color w:val="000000" w:themeColor="text1"/>
                <w:sz w:val="16"/>
                <w:szCs w:val="16"/>
                <w:lang w:val="en-GB" w:eastAsia="en-CA"/>
              </w:rPr>
              <w:fldChar w:fldCharType="end"/>
            </w:r>
          </w:p>
        </w:tc>
      </w:tr>
      <w:tr w:rsidR="00D376F0" w:rsidRPr="00F1665C" w14:paraId="35050F0C" w14:textId="77777777" w:rsidTr="00723657">
        <w:tc>
          <w:tcPr>
            <w:tcW w:w="2158" w:type="dxa"/>
            <w:vMerge/>
          </w:tcPr>
          <w:p w14:paraId="5C685AA4"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2A6A2976"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the intensity and frequency of</w:t>
            </w:r>
            <w:r w:rsidRPr="00D424AA">
              <w:rPr>
                <w:rFonts w:cs="Times New Roman"/>
                <w:color w:val="000000" w:themeColor="text1"/>
                <w:sz w:val="16"/>
                <w:szCs w:val="16"/>
                <w:lang w:val="en-GB" w:eastAsia="en-CA"/>
              </w:rPr>
              <w:t xml:space="preserve"> cold extremes</w:t>
            </w:r>
          </w:p>
        </w:tc>
        <w:tc>
          <w:tcPr>
            <w:tcW w:w="2158" w:type="dxa"/>
            <w:tcBorders>
              <w:top w:val="dashed" w:sz="4" w:space="0" w:color="000000"/>
            </w:tcBorders>
            <w:shd w:val="clear" w:color="auto" w:fill="FFE2D9"/>
          </w:tcPr>
          <w:p w14:paraId="45C54C37"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p w14:paraId="3D09A43C"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FD9693"/>
            <w:tcMar>
              <w:top w:w="40" w:type="dxa"/>
              <w:left w:w="0" w:type="dxa"/>
              <w:bottom w:w="40" w:type="dxa"/>
              <w:right w:w="0" w:type="dxa"/>
            </w:tcMar>
          </w:tcPr>
          <w:p w14:paraId="35EE6BD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6ACBD8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BEEA48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0D2A9E65" w14:textId="77777777" w:rsidR="00D376F0" w:rsidRPr="00D424AA" w:rsidRDefault="00D376F0" w:rsidP="00D424AA">
            <w:pPr>
              <w:rPr>
                <w:rFonts w:cs="Times New Roman"/>
                <w:color w:val="000000" w:themeColor="text1"/>
                <w:sz w:val="16"/>
                <w:szCs w:val="16"/>
                <w:lang w:val="en-GB"/>
              </w:rPr>
            </w:pPr>
          </w:p>
          <w:p w14:paraId="370B49F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4720F77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56C3A584"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2AB1A5C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C3086B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6CAC539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2A0FF504" w14:textId="77777777" w:rsidR="00D376F0" w:rsidRPr="00D424AA" w:rsidRDefault="00D376F0" w:rsidP="00D424AA">
            <w:pPr>
              <w:rPr>
                <w:rFonts w:cs="Times New Roman"/>
                <w:color w:val="000000" w:themeColor="text1"/>
                <w:sz w:val="16"/>
                <w:szCs w:val="16"/>
                <w:lang w:val="en-GB"/>
              </w:rPr>
            </w:pPr>
          </w:p>
          <w:p w14:paraId="41376B9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627C1EC"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3E473F7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E59C18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462D61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EBD614B" w14:textId="77777777" w:rsidR="00D376F0" w:rsidRPr="00D424AA" w:rsidRDefault="00D376F0" w:rsidP="00D424AA">
            <w:pPr>
              <w:rPr>
                <w:rFonts w:cs="Times New Roman"/>
                <w:color w:val="000000" w:themeColor="text1"/>
                <w:sz w:val="16"/>
                <w:szCs w:val="16"/>
                <w:lang w:val="en-GB"/>
              </w:rPr>
            </w:pPr>
          </w:p>
          <w:p w14:paraId="024A41A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5C5817A"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597DBA57" w14:textId="77777777" w:rsidTr="00723657">
        <w:trPr>
          <w:trHeight w:val="1226"/>
        </w:trPr>
        <w:tc>
          <w:tcPr>
            <w:tcW w:w="2158" w:type="dxa"/>
            <w:vMerge w:val="restart"/>
          </w:tcPr>
          <w:p w14:paraId="1E1F1528"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West Central Asia (WCA)</w:t>
            </w:r>
          </w:p>
        </w:tc>
        <w:tc>
          <w:tcPr>
            <w:tcW w:w="2158" w:type="dxa"/>
            <w:tcBorders>
              <w:top w:val="dashed" w:sz="4" w:space="0" w:color="000000"/>
            </w:tcBorders>
            <w:shd w:val="clear" w:color="auto" w:fill="FF6365"/>
          </w:tcPr>
          <w:p w14:paraId="297B522F" w14:textId="2A091485" w:rsidR="00D376F0" w:rsidRPr="00841A35" w:rsidRDefault="00D376F0" w:rsidP="00D424AA">
            <w:pPr>
              <w:widowControl/>
              <w:rPr>
                <w:rFonts w:cs="Times New Roman"/>
                <w:i/>
                <w:color w:val="000000" w:themeColor="text1"/>
                <w:sz w:val="16"/>
                <w:szCs w:val="16"/>
                <w:lang w:val="en-GB" w:eastAsia="en-CA"/>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bookmarkStart w:id="4534" w:name="_Hlk77171774"/>
            <w:ins w:id="4535" w:author="Robin Matthews" w:date="2021-07-14T16:16:00Z">
              <w:r w:rsidR="004666B5">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1",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d06c1590-a4ae-4b94-8d73-d4a99904346a", "http://www.mendeley.com/documents/?uuid=4f51d28d-1e4e-4698-bb71-3b41b57c451f" ] }, { "id" : "ITEM-2", "itemData" : { "DOI" : "10.1007/s00704-012-0657-3", "ISSN" : "1434-4483", "abstract" : "The spatial\u2013temporal variability of the precipitation extremes defined by eight precipitation indices based on daily precipitation dataset was analyzed using the linear regression method and the Mann\u2013Kendall test. The results indicate that increasing trends in the precipitation amount, rainy days, and the intensity of the extreme precipitation were identified at above 70 % of the total rain stations considered in this study, with more than 30 % of them were significant, while most stations show notable decreasing trend in the annual maximum consecutive no-rain days. Significantly increasing trends of the precipitation extremes are observed mainly in the northern Xinjiang and the north of the southern Xinjiang. Most extreme precipitation indices show a potential regime shift starting from the middle of 1980s. The magnitude of the trends is compatible with their pattern of spatial stability. The generally increasing trends in precipitation extremes are found in this study.", "author" : [ { "dropping-particle" : "", "family" : "Jiang", "given" : "Feng-Qing", "non-dropping-particle" : "", "parse-names" : false, "suffix" : "" }, { "dropping-particle" : "", "family" : "Hu", "given" : "Ru-Ji", "non-dropping-particle" : "", "parse-names" : false, "suffix" : "" }, { "dropping-particle" : "", "family" : "Wang", "given" : "Shao-Ping", "non-dropping-particle" : "", "parse-names" : false, "suffix" : "" }, { "dropping-particle" : "", "family" : "Zhang", "given" : "Yan-Wei", "non-dropping-particle" : "", "parse-names" : false, "suffix" : "" }, { "dropping-particle" : "", "family" : "Tong", "given" : "Li", "non-dropping-particle" : "", "parse-names" : false, "suffix" : "" } ], "container-title" : "Theoretical and Applied Climatology", "id" : "ITEM-2", "issue" : "1", "issued" : { "date-parts" : [ [ "2013" ] ] }, "page" : "133-148", "title" : "Trends of precipitation extremes during 1960\u20132008 in Xinjiang, the Northwest China", "translator" : [ { "dropping-particle" : "", "family" : "S2388", "given" : "", "non-dropping-particle" : "", "parse-names" : false, "suffix" : "" } ], "type" : "article-journal", "volume" : "111" }, "uris" : [ "http://www.mendeley.com/documents/?uuid=f2666927-2377-4e21-bf0b-1d5b98ae6bfc", "http://www.mendeley.com/documents/?uuid=6c876d1f-5094-4559-8b19-85d77c0739bd" ] }, { "id" : "ITEM-3",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3",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Jiang et al., 2013; Hu et al., 2016)", "plainTextFormattedCitation" : "(Donat et al., 2013a; Jiang et al., 2013; Hu et al., 2016)", "previouslyFormattedCitation" : "(Donat et al., 2013a; Jiang et al., 2013; Hu et al., 2016)" }, "properties" : { "noteIndex" : 0 }, "schema" : "https://github.com/citation-style-language/schema/raw/master/csl-citation.json" }</w:instrText>
            </w:r>
            <w:ins w:id="4536" w:author="Robin Matthews" w:date="2021-07-14T16:16:00Z">
              <w:r w:rsidR="004666B5">
                <w:rPr>
                  <w:rFonts w:cs="Times New Roman"/>
                  <w:color w:val="000000" w:themeColor="text1"/>
                  <w:sz w:val="16"/>
                  <w:szCs w:val="16"/>
                  <w:lang w:val="en-GB" w:eastAsia="en-CA"/>
                </w:rPr>
                <w:fldChar w:fldCharType="separate"/>
              </w:r>
            </w:ins>
            <w:r w:rsidR="00DB48AC" w:rsidRPr="00DB48AC">
              <w:rPr>
                <w:rFonts w:cs="Times New Roman"/>
                <w:noProof/>
                <w:color w:val="000000" w:themeColor="text1"/>
                <w:sz w:val="16"/>
                <w:szCs w:val="16"/>
                <w:lang w:val="en-GB" w:eastAsia="en-CA"/>
              </w:rPr>
              <w:t xml:space="preserve">(Donat et al., 2013a; Jiang et </w:t>
            </w:r>
            <w:r w:rsidR="00DB48AC" w:rsidRPr="00DB48AC">
              <w:rPr>
                <w:rFonts w:cs="Times New Roman"/>
                <w:noProof/>
                <w:color w:val="000000" w:themeColor="text1"/>
                <w:sz w:val="16"/>
                <w:szCs w:val="16"/>
                <w:lang w:val="en-GB" w:eastAsia="en-CA"/>
              </w:rPr>
              <w:lastRenderedPageBreak/>
              <w:t>al., 2013; Hu et al., 2016)</w:t>
            </w:r>
            <w:ins w:id="4537" w:author="Robin Matthews" w:date="2021-07-14T16:16:00Z">
              <w:r w:rsidR="004666B5">
                <w:rPr>
                  <w:rFonts w:cs="Times New Roman"/>
                  <w:color w:val="000000" w:themeColor="text1"/>
                  <w:sz w:val="16"/>
                  <w:szCs w:val="16"/>
                  <w:lang w:val="en-GB" w:eastAsia="en-CA"/>
                </w:rPr>
                <w:fldChar w:fldCharType="end"/>
              </w:r>
            </w:ins>
            <w:commentRangeStart w:id="4538"/>
            <w:del w:id="4539" w:author="Robin Matthews" w:date="2021-07-14T16:16:00Z">
              <w:r w:rsidRPr="00D424AA" w:rsidDel="004666B5">
                <w:rPr>
                  <w:rFonts w:cs="Times New Roman"/>
                  <w:color w:val="000000" w:themeColor="text1"/>
                  <w:sz w:val="16"/>
                  <w:szCs w:val="16"/>
                  <w:lang w:val="en-GB" w:eastAsia="en-CA"/>
                </w:rPr>
                <w:fldChar w:fldCharType="begin" w:fldLock="1"/>
              </w:r>
              <w:r w:rsidR="00FF6231" w:rsidDel="004666B5">
                <w:rPr>
                  <w:rFonts w:cs="Times New Roman"/>
                  <w:color w:val="000000" w:themeColor="text1"/>
                  <w:sz w:val="16"/>
                  <w:szCs w:val="16"/>
                  <w:lang w:val="en-GB" w:eastAsia="en-CA"/>
                </w:rPr>
                <w:delInstrText>ADDIN CSL_CITATION { "citationItems" : [ { "id" : "ITEM-1",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1",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d06c1590-a4ae-4b94-8d73-d4a99904346a", "http://www.mendeley.com/documents/?uuid=4f51d28d-1e4e-4698-bb71-3b41b57c451f" ] } ], "mendeley" : { "formattedCitation" : "(Hu et al., 2016)", "manualFormatting" : "(Hu et al., 2016", "plainTextFormattedCitation" : "(Hu et al., 2016)", "previouslyFormattedCitation" : "(Hu et al., 2016)" }, "properties" : { "noteIndex" : 0 }, "schema" : "https://github.com/citation-style-language/schema/raw/master/csl-citation.json" }</w:delInstrText>
              </w:r>
              <w:r w:rsidRPr="00D424AA" w:rsidDel="004666B5">
                <w:rPr>
                  <w:rFonts w:cs="Times New Roman"/>
                  <w:color w:val="000000" w:themeColor="text1"/>
                  <w:sz w:val="16"/>
                  <w:szCs w:val="16"/>
                  <w:lang w:val="en-GB" w:eastAsia="en-CA"/>
                </w:rPr>
                <w:fldChar w:fldCharType="separate"/>
              </w:r>
              <w:r w:rsidR="00A26296" w:rsidDel="004666B5">
                <w:rPr>
                  <w:rFonts w:cs="Times New Roman"/>
                  <w:noProof/>
                  <w:color w:val="000000" w:themeColor="text1"/>
                  <w:sz w:val="16"/>
                  <w:szCs w:val="16"/>
                  <w:lang w:val="en-GB" w:eastAsia="en-CA"/>
                </w:rPr>
                <w:delText>(Hu et al., 2016</w:delText>
              </w:r>
              <w:r w:rsidRPr="00D424AA" w:rsidDel="004666B5">
                <w:rPr>
                  <w:rFonts w:cs="Times New Roman"/>
                  <w:color w:val="000000" w:themeColor="text1"/>
                  <w:sz w:val="16"/>
                  <w:szCs w:val="16"/>
                  <w:lang w:val="en-GB" w:eastAsia="en-CA"/>
                </w:rPr>
                <w:fldChar w:fldCharType="end"/>
              </w:r>
              <w:commentRangeEnd w:id="4538"/>
              <w:r w:rsidR="00A26296" w:rsidDel="004666B5">
                <w:rPr>
                  <w:rStyle w:val="Marquedecommentaire"/>
                </w:rPr>
                <w:commentReference w:id="4538"/>
              </w:r>
              <w:r w:rsidRPr="00841A35" w:rsidDel="004666B5">
                <w:rPr>
                  <w:rFonts w:cs="Times New Roman"/>
                  <w:color w:val="000000" w:themeColor="text1"/>
                  <w:sz w:val="16"/>
                  <w:szCs w:val="16"/>
                  <w:lang w:val="en-GB" w:eastAsia="en-CA"/>
                </w:rPr>
                <w:delText xml:space="preserve">; </w:delText>
              </w:r>
              <w:commentRangeStart w:id="4540"/>
              <w:r w:rsidRPr="00D424AA" w:rsidDel="004666B5">
                <w:rPr>
                  <w:rFonts w:cs="Times New Roman"/>
                  <w:color w:val="000000" w:themeColor="text1"/>
                  <w:sz w:val="16"/>
                  <w:szCs w:val="16"/>
                  <w:lang w:val="en-GB" w:eastAsia="en-CA"/>
                </w:rPr>
                <w:fldChar w:fldCharType="begin" w:fldLock="1"/>
              </w:r>
              <w:r w:rsidR="00417CA4" w:rsidDel="004666B5">
                <w:rPr>
                  <w:rFonts w:cs="Times New Roman"/>
                  <w:color w:val="000000" w:themeColor="text1"/>
                  <w:sz w:val="16"/>
                  <w:szCs w:val="16"/>
                  <w:lang w:val="en-GB" w:eastAsia="en-CA"/>
                </w:rPr>
                <w:delInstrText>ADDIN CSL_CITATION { "citationItems" : [ { "id" : "ITEM-1", "itemData" : { "DOI" : "10.1007/s00704-012-0657-3", "ISSN" : "1434-4483", "abstract" : "The spatial\u2013temporal variability of the precipitation extremes defined by eight precipitation indices based on daily precipitation dataset was analyzed using the linear regression method and the Mann\u2013Kendall test. The results indicate that increasing trends in the precipitation amount, rainy days, and the intensity of the extreme precipitation were identified at above 70 % of the total rain stations considered in this study, with more than 30 % of them were significant, while most stations show notable decreasing trend in the annual maximum consecutive no-rain days. Significantly increasing trends of the precipitation extremes are observed mainly in the northern Xinjiang and the north of the southern Xinjiang. Most extreme precipitation indices show a potential regime shift starting from the middle of 1980s. The magnitude of the trends is compatible with their pattern of spatial stability. The generally increasing trends in precipitation extremes are found in this study.", "author" : [ { "dropping-particle" : "", "family" : "Jiang", "given" : "Feng-Qing", "non-dropping-particle" : "", "parse-names" : false, "suffix" : "" }, { "dropping-particle" : "", "family" : "Hu", "given" : "Ru-Ji", "non-dropping-particle" : "", "parse-names" : false, "suffix" : "" }, { "dropping-particle" : "", "family" : "Wang", "given" : "Shao-Ping", "non-dropping-particle" : "", "parse-names" : false, "suffix" : "" }, { "dropping-particle" : "", "family" : "Zhang", "given" : "Yan-Wei", "non-dropping-particle" : "", "parse-names" : false, "suffix" : "" }, { "dropping-particle" : "", "family" : "Tong", "given" : "Li", "non-dropping-particle" : "", "parse-names" : false, "suffix" : "" } ], "container-title" : "Theoretical and Applied Climatology", "id" : "ITEM-1", "issue" : "1", "issued" : { "date-parts" : [ [ "2013" ] ] }, "page" : "133-148", "title" : "Trends of precipitation extremes during 1960\u20132008 in Xinjiang, the Northwest China", "translator" : [ { "dropping-particle" : "", "family" : "S2388", "given" : "", "non-dropping-particle" : "", "parse-names" : false, "suffix" : "" } ], "type" : "article-journal", "volume" : "111" }, "uris" : [ "http://www.mendeley.com/documents/?uuid=f2666927-2377-4e21-bf0b-1d5b98ae6bfc", "http://www.mendeley.com/documents/?uuid=6c876d1f-5094-4559-8b19-85d77c0739bd" ] } ], "mendeley" : { "formattedCitation" : "(Jiang et al., 2013)", "manualFormatting" : "Jiang et al., 2013;", "plainTextFormattedCitation" : "(Jiang et al., 2013)", "previouslyFormattedCitation" : "(Jiang et al., 2013)" }, "properties" : { "noteIndex" : 0 }, "schema" : "https://github.com/citation-style-language/schema/raw/master/csl-citation.json" }</w:delInstrText>
              </w:r>
              <w:r w:rsidRPr="00D424AA" w:rsidDel="004666B5">
                <w:rPr>
                  <w:rFonts w:cs="Times New Roman"/>
                  <w:color w:val="000000" w:themeColor="text1"/>
                  <w:sz w:val="16"/>
                  <w:szCs w:val="16"/>
                  <w:lang w:val="en-GB" w:eastAsia="en-CA"/>
                </w:rPr>
                <w:fldChar w:fldCharType="separate"/>
              </w:r>
              <w:r w:rsidR="00A26296" w:rsidDel="004666B5">
                <w:rPr>
                  <w:rFonts w:cs="Times New Roman"/>
                  <w:noProof/>
                  <w:color w:val="000000" w:themeColor="text1"/>
                  <w:sz w:val="16"/>
                  <w:szCs w:val="16"/>
                  <w:lang w:val="en-GB" w:eastAsia="en-CA"/>
                </w:rPr>
                <w:delText>Jiang et al., 2013;</w:delText>
              </w:r>
              <w:r w:rsidRPr="00D424AA" w:rsidDel="004666B5">
                <w:rPr>
                  <w:rFonts w:cs="Times New Roman"/>
                  <w:color w:val="000000" w:themeColor="text1"/>
                  <w:sz w:val="16"/>
                  <w:szCs w:val="16"/>
                  <w:lang w:val="en-GB" w:eastAsia="en-CA"/>
                </w:rPr>
                <w:fldChar w:fldCharType="end"/>
              </w:r>
              <w:commentRangeEnd w:id="4540"/>
              <w:r w:rsidR="00A26296" w:rsidDel="004666B5">
                <w:rPr>
                  <w:rStyle w:val="Marquedecommentaire"/>
                </w:rPr>
                <w:commentReference w:id="4540"/>
              </w:r>
              <w:r w:rsidRPr="00841A35" w:rsidDel="004666B5">
                <w:rPr>
                  <w:rFonts w:cs="Times New Roman"/>
                  <w:color w:val="000000" w:themeColor="text1"/>
                  <w:sz w:val="16"/>
                  <w:szCs w:val="16"/>
                  <w:lang w:val="en-GB" w:eastAsia="en-CA"/>
                </w:rPr>
                <w:delText xml:space="preserve"> </w:delText>
              </w:r>
              <w:commentRangeStart w:id="4541"/>
              <w:r w:rsidRPr="00D424AA" w:rsidDel="004666B5">
                <w:rPr>
                  <w:rFonts w:cs="Times New Roman"/>
                  <w:color w:val="000000" w:themeColor="text1"/>
                  <w:sz w:val="16"/>
                  <w:szCs w:val="16"/>
                  <w:lang w:val="en-GB"/>
                </w:rPr>
                <w:fldChar w:fldCharType="begin" w:fldLock="1"/>
              </w:r>
              <w:r w:rsidR="00FF6231" w:rsidDel="004666B5">
                <w:rPr>
                  <w:rFonts w:cs="Times New Roman"/>
                  <w:color w:val="000000" w:themeColor="text1"/>
                  <w:sz w:val="16"/>
                  <w:szCs w:val="16"/>
                  <w:lang w:val="en-GB"/>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manualFormatting" : "Dunn et al., 2020) ", "plainTextFormattedCitation" : "(Donat et al., 2013a)", "previouslyFormattedCitation" : "(Donat et al., 2013a)" }, "properties" : { "noteIndex" : 0 }, "schema" : "https://github.com/citation-style-language/schema/raw/master/csl-citation.json" }</w:delInstrText>
              </w:r>
              <w:r w:rsidRPr="00D424AA" w:rsidDel="004666B5">
                <w:rPr>
                  <w:rFonts w:cs="Times New Roman"/>
                  <w:color w:val="000000" w:themeColor="text1"/>
                  <w:sz w:val="16"/>
                  <w:szCs w:val="16"/>
                  <w:lang w:val="en-GB"/>
                </w:rPr>
                <w:fldChar w:fldCharType="separate"/>
              </w:r>
              <w:r w:rsidR="00A26296" w:rsidDel="004666B5">
                <w:rPr>
                  <w:rFonts w:cs="Times New Roman"/>
                  <w:noProof/>
                  <w:color w:val="000000" w:themeColor="text1"/>
                  <w:sz w:val="16"/>
                  <w:szCs w:val="16"/>
                  <w:lang w:val="en-GB"/>
                </w:rPr>
                <w:delText xml:space="preserve">Dunn et al., 2020) </w:delText>
              </w:r>
              <w:r w:rsidRPr="00D424AA" w:rsidDel="004666B5">
                <w:rPr>
                  <w:rFonts w:cs="Times New Roman"/>
                  <w:color w:val="000000" w:themeColor="text1"/>
                  <w:sz w:val="16"/>
                  <w:szCs w:val="16"/>
                  <w:lang w:val="en-GB"/>
                </w:rPr>
                <w:fldChar w:fldCharType="end"/>
              </w:r>
            </w:del>
            <w:bookmarkEnd w:id="4534"/>
            <w:commentRangeEnd w:id="4541"/>
            <w:r w:rsidR="00A26296">
              <w:rPr>
                <w:rStyle w:val="Marquedecommentaire"/>
              </w:rPr>
              <w:commentReference w:id="4541"/>
            </w:r>
          </w:p>
        </w:tc>
        <w:tc>
          <w:tcPr>
            <w:tcW w:w="2158" w:type="dxa"/>
            <w:tcBorders>
              <w:top w:val="dashed" w:sz="4" w:space="0" w:color="000000"/>
            </w:tcBorders>
            <w:shd w:val="clear" w:color="auto" w:fill="FEC2B8"/>
          </w:tcPr>
          <w:p w14:paraId="7B0CA6D1" w14:textId="3A01AE23" w:rsidR="00D376F0" w:rsidRPr="00841A35" w:rsidDel="0060253D" w:rsidRDefault="00D376F0" w:rsidP="00381ADC">
            <w:pPr>
              <w:rPr>
                <w:del w:id="4542" w:author="Robin Matthews" w:date="2021-07-14T16:20:00Z"/>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lastRenderedPageBreak/>
              <w:t xml:space="preserve">Robust evidence of a human contribution to the observed increase in the intensity and frequency of hot extremes and decrease in the intensity and frequency of cold </w:t>
            </w:r>
            <w:r w:rsidRPr="00D424AA">
              <w:rPr>
                <w:rFonts w:eastAsiaTheme="minorHAnsi" w:cs="Times New Roman"/>
                <w:color w:val="000000" w:themeColor="text1"/>
                <w:sz w:val="16"/>
                <w:szCs w:val="16"/>
                <w:lang w:val="en-GB" w:eastAsia="en-US"/>
              </w:rPr>
              <w:lastRenderedPageBreak/>
              <w:t xml:space="preserve">extremes </w:t>
            </w:r>
            <w:commentRangeStart w:id="4543"/>
            <w:ins w:id="4544" w:author="Robin Matthews" w:date="2021-07-14T16:20:00Z">
              <w:r w:rsidR="0060253D">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3",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id" : "ITEM-4",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4",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id" : "ITEM-5",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5", "issue" : "22", "issued" : { "date-parts" : [ [ "2013", "11", "15" ] ] }, "page" : "8709-8743", "title" : "Multimodel assessment of regional surface temperature trends: CMIP3 and CMIP5 twentieth-century simulations", "translator" : [ { "dropping-particle" : "", "family" : "S3340", "given" : "", "non-dropping-particle" : "", "parse-names" : false, "suffix" : "" } ], "type" : "article-journal", "volume" : "26" }, "uris" : [ "http://www.mendeley.com/documents/?uuid=bef25369-ac1b-4fda-927a-845de7b8fd20" ] } ], "mendeley" : { "formattedCitation" : "(Knutson et al., 2013b; Wang et al., 2017c; Dong et al., 2018; Kim et al., 2019; Seong et al., 2020)", "manualFormatting" : "(Z. Wang et al., 2017a; Dong et al., 2018; Kim et al., 2019; Seong et al., 2020)", "plainTextFormattedCitation" : "(Knutson et al., 2013b; Wang et al., 2017c; Dong et al., 2018; Kim et al., 2019; Seong et al., 2020)", "previouslyFormattedCitation" : "(Knutson et al., 2013b; Wang et al., 2017c; Dong et al., 2018; Kim et al., 2019; Seong et al., 2020)" }, "properties" : { "noteIndex" : 0 }, "schema" : "https://github.com/citation-style-language/schema/raw/master/csl-citation.json" }</w:instrText>
            </w:r>
            <w:ins w:id="4545" w:author="Robin Matthews" w:date="2021-07-14T16:20:00Z">
              <w:r w:rsidR="0060253D">
                <w:rPr>
                  <w:rFonts w:cs="Times New Roman"/>
                  <w:color w:val="000000" w:themeColor="text1"/>
                  <w:sz w:val="16"/>
                  <w:szCs w:val="16"/>
                  <w:lang w:val="en-GB"/>
                </w:rPr>
                <w:fldChar w:fldCharType="separate"/>
              </w:r>
              <w:r w:rsidR="0060253D" w:rsidRPr="004350F5">
                <w:rPr>
                  <w:rFonts w:cs="Times New Roman"/>
                  <w:noProof/>
                  <w:color w:val="000000" w:themeColor="text1"/>
                  <w:sz w:val="16"/>
                  <w:szCs w:val="16"/>
                  <w:lang w:val="en-GB"/>
                </w:rPr>
                <w:t>(</w:t>
              </w:r>
              <w:r w:rsidR="0060253D">
                <w:rPr>
                  <w:rFonts w:cs="Times New Roman"/>
                  <w:noProof/>
                  <w:color w:val="000000" w:themeColor="text1"/>
                  <w:sz w:val="16"/>
                  <w:szCs w:val="16"/>
                  <w:lang w:val="en-GB"/>
                </w:rPr>
                <w:t xml:space="preserve">Z. </w:t>
              </w:r>
              <w:r w:rsidR="0060253D" w:rsidRPr="004350F5">
                <w:rPr>
                  <w:rFonts w:cs="Times New Roman"/>
                  <w:noProof/>
                  <w:color w:val="000000" w:themeColor="text1"/>
                  <w:sz w:val="16"/>
                  <w:szCs w:val="16"/>
                  <w:lang w:val="en-GB"/>
                </w:rPr>
                <w:t>Wang et al., 2017</w:t>
              </w:r>
              <w:r w:rsidR="0060253D">
                <w:rPr>
                  <w:rFonts w:cs="Times New Roman"/>
                  <w:noProof/>
                  <w:color w:val="000000" w:themeColor="text1"/>
                  <w:sz w:val="16"/>
                  <w:szCs w:val="16"/>
                  <w:lang w:val="en-GB"/>
                </w:rPr>
                <w:t>a</w:t>
              </w:r>
              <w:r w:rsidR="0060253D" w:rsidRPr="004350F5">
                <w:rPr>
                  <w:rFonts w:cs="Times New Roman"/>
                  <w:noProof/>
                  <w:color w:val="000000" w:themeColor="text1"/>
                  <w:sz w:val="16"/>
                  <w:szCs w:val="16"/>
                  <w:lang w:val="en-GB"/>
                </w:rPr>
                <w:t>; Dong et al., 2018; Kim et al., 2019; Seong et al., 2020)</w:t>
              </w:r>
              <w:r w:rsidR="0060253D">
                <w:rPr>
                  <w:rFonts w:cs="Times New Roman"/>
                  <w:color w:val="000000" w:themeColor="text1"/>
                  <w:sz w:val="16"/>
                  <w:szCs w:val="16"/>
                  <w:lang w:val="en-GB"/>
                </w:rPr>
                <w:fldChar w:fldCharType="end"/>
              </w:r>
              <w:commentRangeEnd w:id="4543"/>
              <w:r w:rsidR="0060253D">
                <w:rPr>
                  <w:rStyle w:val="Marquedecommentaire"/>
                </w:rPr>
                <w:commentReference w:id="4543"/>
              </w:r>
            </w:ins>
            <w:commentRangeStart w:id="4546"/>
            <w:del w:id="4547" w:author="Robin Matthews" w:date="2021-07-14T16:20:00Z">
              <w:r w:rsidRPr="00D424AA" w:rsidDel="0060253D">
                <w:rPr>
                  <w:rFonts w:cs="Times New Roman"/>
                  <w:color w:val="000000" w:themeColor="text1"/>
                  <w:sz w:val="16"/>
                  <w:szCs w:val="16"/>
                  <w:lang w:val="en-GB"/>
                </w:rPr>
                <w:fldChar w:fldCharType="begin" w:fldLock="1"/>
              </w:r>
              <w:r w:rsidR="00FF6231" w:rsidDel="0060253D">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60253D">
                <w:rPr>
                  <w:rFonts w:cs="Times New Roman"/>
                  <w:color w:val="000000" w:themeColor="text1"/>
                  <w:sz w:val="16"/>
                  <w:szCs w:val="16"/>
                  <w:lang w:val="en-GB"/>
                </w:rPr>
                <w:fldChar w:fldCharType="separate"/>
              </w:r>
              <w:r w:rsidR="00A26296" w:rsidDel="0060253D">
                <w:rPr>
                  <w:rFonts w:cs="Times New Roman"/>
                  <w:noProof/>
                  <w:color w:val="000000" w:themeColor="text1"/>
                  <w:sz w:val="16"/>
                  <w:szCs w:val="16"/>
                  <w:lang w:val="en-GB"/>
                </w:rPr>
                <w:delText>(Seong et al., 2020;</w:delText>
              </w:r>
              <w:r w:rsidRPr="00D424AA" w:rsidDel="0060253D">
                <w:rPr>
                  <w:rFonts w:cs="Times New Roman"/>
                  <w:color w:val="000000" w:themeColor="text1"/>
                  <w:sz w:val="16"/>
                  <w:szCs w:val="16"/>
                  <w:lang w:val="en-GB"/>
                </w:rPr>
                <w:fldChar w:fldCharType="end"/>
              </w:r>
              <w:commentRangeEnd w:id="4546"/>
              <w:r w:rsidR="00A26296" w:rsidDel="0060253D">
                <w:rPr>
                  <w:rStyle w:val="Marquedecommentaire"/>
                </w:rPr>
                <w:commentReference w:id="4546"/>
              </w:r>
            </w:del>
          </w:p>
          <w:commentRangeStart w:id="4548"/>
          <w:p w14:paraId="2F68A6A6" w14:textId="528C3F4A" w:rsidR="00D376F0" w:rsidRPr="00841A35" w:rsidRDefault="00D376F0" w:rsidP="00381ADC">
            <w:pPr>
              <w:rPr>
                <w:rFonts w:cs="Times New Roman"/>
                <w:i/>
                <w:color w:val="000000" w:themeColor="text1"/>
                <w:sz w:val="16"/>
                <w:szCs w:val="16"/>
                <w:lang w:val="en-GB"/>
              </w:rPr>
            </w:pPr>
            <w:del w:id="4549" w:author="Robin Matthews" w:date="2021-07-14T16:20:00Z">
              <w:r w:rsidRPr="00D424AA" w:rsidDel="0060253D">
                <w:rPr>
                  <w:rFonts w:cs="Times New Roman"/>
                  <w:color w:val="000000" w:themeColor="text1"/>
                  <w:sz w:val="16"/>
                  <w:szCs w:val="16"/>
                  <w:lang w:val="en-GB"/>
                </w:rPr>
                <w:fldChar w:fldCharType="begin" w:fldLock="1"/>
              </w:r>
              <w:r w:rsidR="00FF6231" w:rsidDel="0060253D">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60253D">
                <w:rPr>
                  <w:rFonts w:cs="Times New Roman"/>
                  <w:color w:val="000000" w:themeColor="text1"/>
                  <w:sz w:val="16"/>
                  <w:szCs w:val="16"/>
                  <w:lang w:val="en-GB"/>
                </w:rPr>
                <w:fldChar w:fldCharType="separate"/>
              </w:r>
              <w:r w:rsidR="00A26296" w:rsidDel="0060253D">
                <w:rPr>
                  <w:rFonts w:cs="Times New Roman"/>
                  <w:noProof/>
                  <w:color w:val="000000" w:themeColor="text1"/>
                  <w:sz w:val="16"/>
                  <w:szCs w:val="16"/>
                  <w:lang w:val="en-GB"/>
                </w:rPr>
                <w:delText>Wang et al., 2017;</w:delText>
              </w:r>
              <w:r w:rsidRPr="00D424AA" w:rsidDel="0060253D">
                <w:rPr>
                  <w:rFonts w:cs="Times New Roman"/>
                  <w:color w:val="000000" w:themeColor="text1"/>
                  <w:sz w:val="16"/>
                  <w:szCs w:val="16"/>
                  <w:lang w:val="en-GB"/>
                </w:rPr>
                <w:fldChar w:fldCharType="end"/>
              </w:r>
              <w:commentRangeEnd w:id="4548"/>
              <w:r w:rsidR="00A26296" w:rsidDel="0060253D">
                <w:rPr>
                  <w:rStyle w:val="Marquedecommentaire"/>
                </w:rPr>
                <w:commentReference w:id="4548"/>
              </w:r>
              <w:r w:rsidRPr="00841A35" w:rsidDel="0060253D">
                <w:rPr>
                  <w:rFonts w:eastAsiaTheme="minorHAnsi" w:cs="Times New Roman"/>
                  <w:color w:val="000000" w:themeColor="text1"/>
                  <w:sz w:val="16"/>
                  <w:szCs w:val="16"/>
                  <w:lang w:val="en-GB" w:eastAsia="en-US"/>
                </w:rPr>
                <w:delText xml:space="preserve"> </w:delText>
              </w:r>
              <w:commentRangeStart w:id="4550"/>
              <w:r w:rsidRPr="00D424AA" w:rsidDel="0060253D">
                <w:rPr>
                  <w:rFonts w:cs="Times New Roman"/>
                  <w:color w:val="000000" w:themeColor="text1"/>
                  <w:sz w:val="16"/>
                  <w:szCs w:val="16"/>
                  <w:lang w:val="en-GB" w:eastAsia="en-CA"/>
                </w:rPr>
                <w:fldChar w:fldCharType="begin" w:fldLock="1"/>
              </w:r>
              <w:r w:rsidR="00FF6231" w:rsidDel="0060253D">
                <w:rPr>
                  <w:rFonts w:cs="Times New Roman"/>
                  <w:color w:val="000000" w:themeColor="text1"/>
                  <w:sz w:val="16"/>
                  <w:szCs w:val="16"/>
                  <w:lang w:val="en-GB" w:eastAsia="en-CA"/>
                </w:rPr>
                <w:delInstrText>ADDIN CSL_CITATION { "citationItems" : [ { "id" : "ITEM-1",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1",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id" : "ITEM-2",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2",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id" : "ITEM-3",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3", "issue" : "22", "issued" : { "date-parts" : [ [ "2013", "11", "15" ] ] }, "page" : "8709-8743", "title" : "Multimodel assessment of regional surface temperature trends: CMIP3 and CMIP5 twentieth-century simulations", "translator" : [ { "dropping-particle" : "", "family" : "S3340", "given" : "", "non-dropping-particle" : "", "parse-names" : false, "suffix" : "" } ], "type" : "article-journal", "volume" : "26" }, "uris" : [ "http://www.mendeley.com/documents/?uuid=bef25369-ac1b-4fda-927a-845de7b8fd20" ] } ], "mendeley" : { "formattedCitation" : "(Knutson et al., 2013b; Dong et al., 2018; Kim et al., 2019)", "manualFormatting" : "Dong et al., 2018; Kim et al., 2019)", "plainTextFormattedCitation" : "(Knutson et al., 2013b; Dong et al., 2018; Kim et al., 2019)", "previouslyFormattedCitation" : "(Knutson et al., 2013b; Dong et al., 2018; Kim et al., 2019)" }, "properties" : { "noteIndex" : 0 }, "schema" : "https://github.com/citation-style-language/schema/raw/master/csl-citation.json" }</w:delInstrText>
              </w:r>
              <w:r w:rsidRPr="00D424AA" w:rsidDel="0060253D">
                <w:rPr>
                  <w:rFonts w:cs="Times New Roman"/>
                  <w:color w:val="000000" w:themeColor="text1"/>
                  <w:sz w:val="16"/>
                  <w:szCs w:val="16"/>
                  <w:lang w:val="en-GB" w:eastAsia="en-CA"/>
                </w:rPr>
                <w:fldChar w:fldCharType="separate"/>
              </w:r>
              <w:r w:rsidR="00A26296" w:rsidDel="0060253D">
                <w:rPr>
                  <w:rFonts w:cs="Times New Roman"/>
                  <w:noProof/>
                  <w:color w:val="000000" w:themeColor="text1"/>
                  <w:sz w:val="16"/>
                  <w:szCs w:val="16"/>
                  <w:lang w:val="en-GB" w:eastAsia="en-CA"/>
                </w:rPr>
                <w:delText>Dong et al., 2018; Kim et al., 2019)</w:delText>
              </w:r>
              <w:r w:rsidRPr="00D424AA" w:rsidDel="0060253D">
                <w:rPr>
                  <w:rFonts w:cs="Times New Roman"/>
                  <w:color w:val="000000" w:themeColor="text1"/>
                  <w:sz w:val="16"/>
                  <w:szCs w:val="16"/>
                  <w:lang w:val="en-GB" w:eastAsia="en-CA"/>
                </w:rPr>
                <w:fldChar w:fldCharType="end"/>
              </w:r>
            </w:del>
            <w:commentRangeEnd w:id="4550"/>
            <w:r w:rsidR="00A26296">
              <w:rPr>
                <w:rStyle w:val="Marquedecommentaire"/>
              </w:rPr>
              <w:commentReference w:id="4550"/>
            </w:r>
          </w:p>
        </w:tc>
        <w:tc>
          <w:tcPr>
            <w:tcW w:w="2158" w:type="dxa"/>
            <w:tcBorders>
              <w:top w:val="dashed" w:sz="4" w:space="0" w:color="000000"/>
            </w:tcBorders>
            <w:shd w:val="clear" w:color="auto" w:fill="FD9693"/>
            <w:tcMar>
              <w:top w:w="40" w:type="dxa"/>
              <w:left w:w="0" w:type="dxa"/>
              <w:bottom w:w="40" w:type="dxa"/>
              <w:right w:w="0" w:type="dxa"/>
            </w:tcMar>
          </w:tcPr>
          <w:p w14:paraId="5CCDF88F" w14:textId="25EC880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4551"/>
            <w:r w:rsidRPr="00D424AA">
              <w:rPr>
                <w:rFonts w:cs="Times New Roman"/>
                <w:color w:val="000000" w:themeColor="text1"/>
                <w:sz w:val="16"/>
                <w:szCs w:val="16"/>
                <w:lang w:val="en-GB"/>
              </w:rPr>
              <w:fldChar w:fldCharType="begin" w:fldLock="1"/>
            </w:r>
            <w:ins w:id="4552" w:author="Robin Matthews" w:date="2021-07-14T15:44: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553" w:author="Robin Matthews" w:date="2021-07-14T15:44: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54" w:author="Robin Matthews" w:date="2021-07-14T15:44:00Z">
              <w:r w:rsidR="00A26296" w:rsidDel="002502D9">
                <w:rPr>
                  <w:rFonts w:cs="Times New Roman"/>
                  <w:noProof/>
                  <w:color w:val="000000" w:themeColor="text1"/>
                  <w:sz w:val="16"/>
                  <w:szCs w:val="16"/>
                  <w:lang w:val="en-GB"/>
                </w:rPr>
                <w:delText>Li et al., 2020</w:delText>
              </w:r>
            </w:del>
            <w:ins w:id="4555" w:author="Robin Matthews" w:date="2021-07-14T15:44: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51"/>
            <w:r w:rsidR="00A26296">
              <w:rPr>
                <w:rStyle w:val="Marquedecommentaire"/>
              </w:rPr>
              <w:commentReference w:id="4551"/>
            </w:r>
            <w:r w:rsidRPr="00841A35">
              <w:rPr>
                <w:rFonts w:cs="Times New Roman"/>
                <w:color w:val="000000" w:themeColor="text1"/>
                <w:sz w:val="16"/>
                <w:szCs w:val="16"/>
                <w:lang w:val="en-GB"/>
              </w:rPr>
              <w:t xml:space="preserve">; </w:t>
            </w:r>
            <w:r w:rsidRPr="00841A35">
              <w:rPr>
                <w:rFonts w:cs="Times New Roman"/>
                <w:color w:val="000000" w:themeColor="text1"/>
                <w:sz w:val="16"/>
                <w:szCs w:val="16"/>
                <w:lang w:val="en-GB"/>
              </w:rPr>
              <w:lastRenderedPageBreak/>
              <w:t xml:space="preserve">Annex). Median increase of more than 0.5°C in the 50-year TXx and TNn events compared to the 1°C warming level </w:t>
            </w:r>
            <w:commentRangeStart w:id="455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57" w:author="Robin Matthews" w:date="2021-07-14T15:44:00Z">
              <w:r w:rsidR="00A26296" w:rsidDel="002502D9">
                <w:rPr>
                  <w:rFonts w:cs="Times New Roman"/>
                  <w:noProof/>
                  <w:color w:val="000000" w:themeColor="text1"/>
                  <w:sz w:val="16"/>
                  <w:szCs w:val="16"/>
                  <w:lang w:val="en-GB"/>
                </w:rPr>
                <w:delText>Li et al., 2020</w:delText>
              </w:r>
            </w:del>
            <w:ins w:id="4558" w:author="Robin Matthews" w:date="2021-07-14T15:44: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56"/>
            <w:r w:rsidR="00A26296">
              <w:rPr>
                <w:rStyle w:val="Marquedecommentaire"/>
              </w:rPr>
              <w:commentReference w:id="4556"/>
            </w:r>
            <w:r w:rsidRPr="00841A35">
              <w:rPr>
                <w:rFonts w:cs="Times New Roman"/>
                <w:color w:val="000000" w:themeColor="text1"/>
                <w:sz w:val="16"/>
                <w:szCs w:val="16"/>
                <w:lang w:val="en-GB"/>
              </w:rPr>
              <w:t>) and more than 2°C in annual TXx and TNn compared to pre-industrial (Annex).</w:t>
            </w:r>
          </w:p>
          <w:p w14:paraId="64C56003" w14:textId="77777777" w:rsidR="00D376F0" w:rsidRPr="00D424AA" w:rsidRDefault="00D376F0" w:rsidP="00D424AA">
            <w:pPr>
              <w:rPr>
                <w:rFonts w:cs="Times New Roman"/>
                <w:color w:val="000000" w:themeColor="text1"/>
                <w:sz w:val="16"/>
                <w:szCs w:val="16"/>
                <w:lang w:val="en-GB"/>
              </w:rPr>
            </w:pPr>
          </w:p>
          <w:p w14:paraId="030139AC" w14:textId="18A112E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plainTextFormattedCitation" : "(Han et al., 2018)", "previouslyFormattedCitation" : "(Ha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Han et al., 2018)</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FF6365"/>
            <w:tcMar>
              <w:top w:w="40" w:type="dxa"/>
              <w:left w:w="40" w:type="dxa"/>
              <w:bottom w:w="40" w:type="dxa"/>
              <w:right w:w="40" w:type="dxa"/>
            </w:tcMar>
          </w:tcPr>
          <w:p w14:paraId="610E2225" w14:textId="461EFED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455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60" w:author="Robin Matthews" w:date="2021-07-14T15:44:00Z">
              <w:r w:rsidR="00A26296" w:rsidDel="002502D9">
                <w:rPr>
                  <w:rFonts w:cs="Times New Roman"/>
                  <w:noProof/>
                  <w:color w:val="000000" w:themeColor="text1"/>
                  <w:sz w:val="16"/>
                  <w:szCs w:val="16"/>
                  <w:lang w:val="en-GB"/>
                </w:rPr>
                <w:delText>Li et al., 2020</w:delText>
              </w:r>
            </w:del>
            <w:ins w:id="4561" w:author="Robin Matthews" w:date="2021-07-14T15:44: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59"/>
            <w:r w:rsidR="00A26296">
              <w:rPr>
                <w:rStyle w:val="Marquedecommentaire"/>
              </w:rPr>
              <w:commentReference w:id="4559"/>
            </w:r>
            <w:r w:rsidRPr="00841A35">
              <w:rPr>
                <w:rFonts w:cs="Times New Roman"/>
                <w:color w:val="000000" w:themeColor="text1"/>
                <w:sz w:val="16"/>
                <w:szCs w:val="16"/>
                <w:lang w:val="en-GB"/>
              </w:rPr>
              <w:t xml:space="preserve">; </w:t>
            </w:r>
            <w:r w:rsidRPr="00841A35">
              <w:rPr>
                <w:rFonts w:cs="Times New Roman"/>
                <w:color w:val="000000" w:themeColor="text1"/>
                <w:sz w:val="16"/>
                <w:szCs w:val="16"/>
                <w:lang w:val="en-GB"/>
              </w:rPr>
              <w:lastRenderedPageBreak/>
              <w:t xml:space="preserve">Annex). Median increase of more than 1.5°C in the 50-year TXx and TNn events compared to the 1°C warming level </w:t>
            </w:r>
            <w:commentRangeStart w:id="456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63" w:author="Robin Matthews" w:date="2021-07-14T15:44:00Z">
              <w:r w:rsidR="00A26296" w:rsidDel="002502D9">
                <w:rPr>
                  <w:rFonts w:cs="Times New Roman"/>
                  <w:noProof/>
                  <w:color w:val="000000" w:themeColor="text1"/>
                  <w:sz w:val="16"/>
                  <w:szCs w:val="16"/>
                  <w:lang w:val="en-GB"/>
                </w:rPr>
                <w:delText>Li et al., 2020</w:delText>
              </w:r>
            </w:del>
            <w:ins w:id="4564" w:author="Robin Matthews" w:date="2021-07-14T15:44: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62"/>
            <w:r w:rsidR="00A26296">
              <w:rPr>
                <w:rStyle w:val="Marquedecommentaire"/>
              </w:rPr>
              <w:commentReference w:id="4562"/>
            </w:r>
            <w:r w:rsidRPr="00841A35">
              <w:rPr>
                <w:rFonts w:cs="Times New Roman"/>
                <w:color w:val="000000" w:themeColor="text1"/>
                <w:sz w:val="16"/>
                <w:szCs w:val="16"/>
                <w:lang w:val="en-GB"/>
              </w:rPr>
              <w:t>) and more than 3°C in annual TXx and TNn compared to pre-industrial (Annex).</w:t>
            </w:r>
          </w:p>
          <w:p w14:paraId="7640DB27" w14:textId="77777777" w:rsidR="00D376F0" w:rsidRPr="00D424AA" w:rsidRDefault="00D376F0" w:rsidP="00D424AA">
            <w:pPr>
              <w:rPr>
                <w:rFonts w:cs="Times New Roman"/>
                <w:color w:val="000000" w:themeColor="text1"/>
                <w:sz w:val="16"/>
                <w:szCs w:val="16"/>
                <w:lang w:val="en-GB"/>
              </w:rPr>
            </w:pPr>
          </w:p>
          <w:p w14:paraId="312465B9" w14:textId="3C9516C8"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plainTextFormattedCitation" : "(Han et al., 2018)", "previouslyFormattedCitation" : "(Ha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Han et al., 2018)</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AD0204"/>
            <w:tcMar>
              <w:top w:w="40" w:type="dxa"/>
              <w:left w:w="40" w:type="dxa"/>
              <w:bottom w:w="40" w:type="dxa"/>
              <w:right w:w="40" w:type="dxa"/>
            </w:tcMar>
          </w:tcPr>
          <w:p w14:paraId="5C5F3C1A" w14:textId="63A75D23"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lastRenderedPageBreak/>
              <w:t xml:space="preserve">CMIP6 models project a robust increase in the intensity and frequency of TXx events and a robust decrease in the intensity and frequency of TNn events </w:t>
            </w:r>
            <w:commentRangeStart w:id="456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66" w:author="Robin Matthews" w:date="2021-07-14T15:44:00Z">
              <w:r w:rsidR="00A26296" w:rsidDel="002502D9">
                <w:rPr>
                  <w:rFonts w:cs="Times New Roman"/>
                  <w:noProof/>
                  <w:color w:val="000000" w:themeColor="text1"/>
                  <w:sz w:val="16"/>
                  <w:szCs w:val="16"/>
                  <w:lang w:val="en-GB"/>
                </w:rPr>
                <w:delText>Li et al., 2020</w:delText>
              </w:r>
            </w:del>
            <w:ins w:id="4567" w:author="Robin Matthews" w:date="2021-07-14T15:44: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65"/>
            <w:r w:rsidR="00A26296">
              <w:rPr>
                <w:rStyle w:val="Marquedecommentaire"/>
              </w:rPr>
              <w:commentReference w:id="4565"/>
            </w:r>
            <w:r w:rsidRPr="00841A35">
              <w:rPr>
                <w:rFonts w:cs="Times New Roman"/>
                <w:color w:val="000000" w:themeColor="text1"/>
                <w:sz w:val="16"/>
                <w:szCs w:val="16"/>
                <w:lang w:val="en-GB"/>
              </w:rPr>
              <w:t xml:space="preserve">; </w:t>
            </w:r>
            <w:r w:rsidRPr="00841A35">
              <w:rPr>
                <w:rFonts w:cs="Times New Roman"/>
                <w:color w:val="000000" w:themeColor="text1"/>
                <w:sz w:val="16"/>
                <w:szCs w:val="16"/>
                <w:lang w:val="en-GB"/>
              </w:rPr>
              <w:lastRenderedPageBreak/>
              <w:t>Annex). Median increase of more than 5°C in the 50-year TXx</w:t>
            </w:r>
            <w:r w:rsidRPr="00D424AA">
              <w:rPr>
                <w:rFonts w:cs="Times New Roman"/>
                <w:color w:val="000000" w:themeColor="text1"/>
                <w:sz w:val="16"/>
                <w:szCs w:val="16"/>
                <w:lang w:val="en-GB"/>
              </w:rPr>
              <w:t xml:space="preserve"> and TNn events compared to the 1°C warming level </w:t>
            </w:r>
            <w:commentRangeStart w:id="456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69" w:author="Robin Matthews" w:date="2021-07-14T15:44:00Z">
              <w:r w:rsidR="00A26296" w:rsidDel="002502D9">
                <w:rPr>
                  <w:rFonts w:cs="Times New Roman"/>
                  <w:noProof/>
                  <w:color w:val="000000" w:themeColor="text1"/>
                  <w:sz w:val="16"/>
                  <w:szCs w:val="16"/>
                  <w:lang w:val="en-GB"/>
                </w:rPr>
                <w:delText>Li et al., 2020</w:delText>
              </w:r>
            </w:del>
            <w:ins w:id="4570" w:author="Robin Matthews" w:date="2021-07-14T15:44: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68"/>
            <w:r w:rsidR="00A26296">
              <w:rPr>
                <w:rStyle w:val="Marquedecommentaire"/>
              </w:rPr>
              <w:commentReference w:id="4568"/>
            </w:r>
            <w:r w:rsidRPr="00841A35">
              <w:rPr>
                <w:rFonts w:cs="Times New Roman"/>
                <w:color w:val="000000" w:themeColor="text1"/>
                <w:sz w:val="16"/>
                <w:szCs w:val="16"/>
                <w:lang w:val="en-GB"/>
              </w:rPr>
              <w:t>) and more than 6°C in annual TXx and TNn compared to pre-industrial (Annex).</w:t>
            </w:r>
          </w:p>
          <w:p w14:paraId="4C919FBD" w14:textId="77777777" w:rsidR="00D376F0" w:rsidRPr="00D424AA" w:rsidRDefault="00D376F0" w:rsidP="00D424AA">
            <w:pPr>
              <w:rPr>
                <w:rFonts w:cs="Times New Roman"/>
                <w:color w:val="000000" w:themeColor="text1"/>
                <w:sz w:val="16"/>
                <w:szCs w:val="16"/>
                <w:lang w:val="en-GB"/>
              </w:rPr>
            </w:pPr>
          </w:p>
          <w:p w14:paraId="09A9FDE4" w14:textId="6252545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plainTextFormattedCitation" : "(Han et al., 2018)", "previouslyFormattedCitation" : "(Ha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Han et al., 2018)</w:t>
            </w:r>
            <w:r w:rsidRPr="00D424AA">
              <w:rPr>
                <w:rFonts w:cs="Times New Roman"/>
                <w:color w:val="000000" w:themeColor="text1"/>
                <w:sz w:val="16"/>
                <w:szCs w:val="16"/>
                <w:lang w:val="en-GB" w:eastAsia="en-CA"/>
              </w:rPr>
              <w:fldChar w:fldCharType="end"/>
            </w:r>
          </w:p>
        </w:tc>
      </w:tr>
      <w:tr w:rsidR="00D376F0" w:rsidRPr="00F1665C" w14:paraId="3E2D0B3A" w14:textId="77777777" w:rsidTr="00723657">
        <w:trPr>
          <w:trHeight w:val="1226"/>
        </w:trPr>
        <w:tc>
          <w:tcPr>
            <w:tcW w:w="2158" w:type="dxa"/>
            <w:vMerge/>
          </w:tcPr>
          <w:p w14:paraId="47628362"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29571008"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r w:rsidRPr="00D424AA" w:rsidDel="008D35BB">
              <w:rPr>
                <w:rFonts w:cs="Times New Roman"/>
                <w:color w:val="000000" w:themeColor="text1"/>
                <w:sz w:val="16"/>
                <w:szCs w:val="16"/>
                <w:lang w:val="en-GB" w:eastAsia="en-CA"/>
              </w:rPr>
              <w:t xml:space="preserve"> </w:t>
            </w:r>
          </w:p>
        </w:tc>
        <w:tc>
          <w:tcPr>
            <w:tcW w:w="2158" w:type="dxa"/>
            <w:tcBorders>
              <w:top w:val="dashed" w:sz="4" w:space="0" w:color="000000"/>
            </w:tcBorders>
            <w:shd w:val="clear" w:color="auto" w:fill="FEC2B8"/>
          </w:tcPr>
          <w:p w14:paraId="0C0EDD0C"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p w14:paraId="3142DC8B"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FD9693"/>
            <w:tcMar>
              <w:top w:w="40" w:type="dxa"/>
              <w:left w:w="0" w:type="dxa"/>
              <w:bottom w:w="40" w:type="dxa"/>
              <w:right w:w="0" w:type="dxa"/>
            </w:tcMar>
          </w:tcPr>
          <w:p w14:paraId="6D13896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18B042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D2ABD1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1BA5A175" w14:textId="77777777" w:rsidR="00D376F0" w:rsidRPr="00D424AA" w:rsidRDefault="00D376F0" w:rsidP="00D424AA">
            <w:pPr>
              <w:rPr>
                <w:rFonts w:cs="Times New Roman"/>
                <w:color w:val="000000" w:themeColor="text1"/>
                <w:sz w:val="16"/>
                <w:szCs w:val="16"/>
                <w:lang w:val="en-GB"/>
              </w:rPr>
            </w:pPr>
          </w:p>
          <w:p w14:paraId="3C2FC7A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100BAD8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B0C2B85"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0CEE584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EBC34F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547C30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2D122708" w14:textId="77777777" w:rsidR="00D376F0" w:rsidRPr="00D424AA" w:rsidRDefault="00D376F0" w:rsidP="00D424AA">
            <w:pPr>
              <w:rPr>
                <w:rFonts w:cs="Times New Roman"/>
                <w:color w:val="000000" w:themeColor="text1"/>
                <w:sz w:val="16"/>
                <w:szCs w:val="16"/>
                <w:lang w:val="en-GB"/>
              </w:rPr>
            </w:pPr>
          </w:p>
          <w:p w14:paraId="2C7033E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6784D2A7"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6D923C6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E248FF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BB4C2E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60A56078" w14:textId="77777777" w:rsidR="00D376F0" w:rsidRPr="00D424AA" w:rsidRDefault="00D376F0" w:rsidP="00D424AA">
            <w:pPr>
              <w:rPr>
                <w:rFonts w:cs="Times New Roman"/>
                <w:color w:val="000000" w:themeColor="text1"/>
                <w:sz w:val="16"/>
                <w:szCs w:val="16"/>
                <w:lang w:val="en-GB"/>
              </w:rPr>
            </w:pPr>
          </w:p>
          <w:p w14:paraId="4372CBE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26058E33"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D424AA" w14:paraId="17807431" w14:textId="77777777" w:rsidTr="00723657">
        <w:tc>
          <w:tcPr>
            <w:tcW w:w="2158" w:type="dxa"/>
            <w:vMerge w:val="restart"/>
          </w:tcPr>
          <w:p w14:paraId="61147B99" w14:textId="77777777" w:rsidR="00D376F0" w:rsidRPr="00D424AA" w:rsidRDefault="00D376F0" w:rsidP="00841A35">
            <w:pPr>
              <w:rPr>
                <w:rFonts w:cs="Times New Roman"/>
                <w:color w:val="000000" w:themeColor="text1"/>
                <w:sz w:val="16"/>
                <w:szCs w:val="16"/>
                <w:lang w:val="en-GB" w:eastAsia="en-CA"/>
              </w:rPr>
            </w:pPr>
            <w:bookmarkStart w:id="4571" w:name="_Hlk77172133"/>
            <w:r w:rsidRPr="00D424AA">
              <w:rPr>
                <w:rFonts w:cs="Times New Roman"/>
                <w:color w:val="000000" w:themeColor="text1"/>
                <w:sz w:val="16"/>
                <w:szCs w:val="16"/>
                <w:lang w:val="en-GB" w:eastAsia="en-CA"/>
              </w:rPr>
              <w:t>West Siberia (WSB)</w:t>
            </w:r>
          </w:p>
        </w:tc>
        <w:tc>
          <w:tcPr>
            <w:tcW w:w="2158" w:type="dxa"/>
            <w:tcBorders>
              <w:top w:val="dashed" w:sz="4" w:space="0" w:color="000000"/>
            </w:tcBorders>
            <w:shd w:val="clear" w:color="auto" w:fill="FF6365"/>
          </w:tcPr>
          <w:p w14:paraId="69D67A04" w14:textId="00AC5085" w:rsidR="00D376F0" w:rsidRPr="00381ADC" w:rsidRDefault="00D376F0" w:rsidP="00D424AA">
            <w:pPr>
              <w:widowControl/>
              <w:spacing w:after="200"/>
              <w:rPr>
                <w:rFonts w:cs="Times New Roman"/>
                <w:i/>
                <w:color w:val="000000" w:themeColor="text1"/>
                <w:sz w:val="16"/>
                <w:szCs w:val="16"/>
                <w:lang w:val="en-GB" w:eastAsia="en-CA"/>
              </w:rPr>
            </w:pPr>
            <w:r w:rsidRPr="00381ADC">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4572"/>
            <w:r w:rsidRPr="00381ADC">
              <w:rPr>
                <w:rFonts w:eastAsia="SimSun" w:cs="Times New Roman"/>
                <w:i/>
                <w:color w:val="000000" w:themeColor="text1"/>
                <w:sz w:val="16"/>
                <w:szCs w:val="16"/>
                <w:lang w:val="en-GB" w:eastAsia="en-CA"/>
              </w:rPr>
              <w:fldChar w:fldCharType="begin" w:fldLock="1"/>
            </w:r>
            <w:ins w:id="4573" w:author="Robin Matthews" w:date="2021-07-14T17:20:00Z">
              <w:r w:rsidR="00A5076B">
                <w:rPr>
                  <w:rFonts w:eastAsia="SimSun" w:cs="Times New Roman"/>
                  <w:i/>
                  <w:color w:val="000000" w:themeColor="text1"/>
                  <w:sz w:val="16"/>
                  <w:szCs w:val="16"/>
                  <w:lang w:val="en-GB" w:eastAsia="en-CA"/>
                </w:rPr>
                <w:instrText>ADDIN CSL_CITATION { "citationItems" : [ { "id" : "ITEM-1", "itemData" : { "DOI" : "10.1007/s00477-014-0872-9", "ISSN" : "14363259", "abstract" : "In this study, the temporal and spatial trends of ten climate extreme indices were computed based on observed daily precipitation and on daily maximum and minimum temperatures at 26 weather stations in South Western Siberia during the period 1969\u20132011 and, based on projected daily maximum and minimum temperatures, during 2021\u20132050. The Mann\u2013Kendall test was employed to analyze the temporal trend and a combination of multiple linear regressions and semivariogram functions were used to evaluate the regional spatial trends and the local spatial variability of climate extremes, respectively. The results show that the temperature-based climate extremes increase at a 0.05 significance level while none of the precipitation-based climate extremes did. Spatially, dominant gradients are observed along latitude: The northern taiga vegetation zone experiences a colder and wetter climate while the southern forest steppe zone is drier and hotter. Over time, a tendency towards homogenization of the regional climate is observed through a decrease of the spatial variability for most climate extreme indices. In the future, the most intense changes are anticipated for the bio-climate indicators \u201cgrowing season length\u201d and \u201cgrowing degree days\u201d in the north, while the warming indicators, \u201cwarm day\u201d and \u201cwarm night\u201d are expected to be high to the south.", "author" : [ { "dropping-particle" : "", "family" : "Degefie", "given" : "Degefie T.", "non-dropping-particle" : "", "parse-names" : false, "suffix" : "" }, { "dropping-particle" : "", "family" : "Fleischer", "given" : "Elisa", "non-dropping-particle" : "", "parse-names" : false, "suffix" : "" }, { "dropping-particle" : "", "family" : "Klemm", "given" : "Otto", "non-dropping-particle" : "", "parse-names" : false, "suffix" : "" }, { "dropping-particle" : "V.", "family" : "Soromotin", "given" : "Andrey", "non-dropping-particle" : "", "parse-names" : false, "suffix" : "" }, { "dropping-particle" : "V.", "family" : "Soromotina", "given" : "Olga", "non-dropping-particle" : "", "parse-names" : false, "suffix" : "" }, { "dropping-particle" : "V.", "family" : "Tolstikov", "given" : "Andrey", "non-dropping-particle" : "", "parse-names" : false, "suffix" : "" }, { "dropping-particle" : "V.", "family" : "Abramov", "given" : "Nikolay", "non-dropping-particle" : "", "parse-names" : false, "suffix" : "" } ], "container-title" : "Stochastic Environmental Research and Risk Assessment", "id" : "ITEM-1", "issue" : "8", "issued" : { "date-parts" : [ [ "2014" ] ] }, "page" : "2161-2173", "title" : "Climate extremes in South Western Siberia: past and future", "translator" : [ { "dropping-particle" : "", "family" : "S1930", "given" : "", "non-dropping-particle" : "", "parse-names" : false, "suffix" : "" } ], "type" : "article-journal", "volume" : "28" }, "uris" : [ "http://www.mendeley.com/documents/?uuid=2714bedf-affa-47b9-9f97-11d21e0d3f6a" ] }, { "id" : "ITEM-2",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2",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3",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3",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id" : "ITEM-4", "itemData" : { "DOI" : "10.1016/j.quaint.2014.09.008", "author" : [ { "dropping-particle" : "", "family" : "Salnikov", "given" : "V.", "non-dropping-particle" : "", "parse-names" : false, "suffix" : "" }, { "dropping-particle" : "", "family" : "Tutulina", "given" : "G.", "non-dropping-particle" : "", "parse-names" : false, "suffix" : "" }, { "dropping-particle" : "", "family" : "Polyakova", "given" : "S.", "non-dropping-particle" : "", "parse-names" : false, "suffix" : "" }, { "dropping-particle" : "", "family" : "Petrova", "given" : "Y.", "non-dropping-particle" : "", "parse-names" : false, "suffix" : "" }, { "dropping-particle" : "", "family" : "Skakova", "given" : "A.", "non-dropping-particle" : "", "parse-names" : false, "suffix" : "" } ], "container-title" : "Quaternary International", "id" : "ITEM-4", "issued" : { "date-parts" : [ [ "2015" ] ] }, "page" : "77-82", "title" : "Climate change in Kazakhstan during the past 70 years", "translator" : [ { "dropping-particle" : "", "family" : "S2523", "given" : "", "non-dropping-particle" : "", "parse-names" : false, "suffix" : "" } ], "type" : "article-journal", "volume" : "358" }, "uris" : [ "http://www.mendeley.com/documents/?uuid=2be86bc0-2274-4c6f-a8b5-6a131fb06d27" ] }, { "id" : "ITEM-5", "itemData" : { "DOI" : "10.1007/s11442-019-1581-6", "ISSN" : "1009-637X",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Baofu", "non-dropping-particle" : "", "parse-names" : false, "suffix" : "" } ], "container-title" : "Journal of Geographical Sciences", "id" : "ITEM-5", "issue" : "1", "issued" : { "date-parts" : [ [ "2019", "1", "7" ] ] }, "page" : "3-28", "title" : "Tracking climate change in Central Asia through temperature and precipitation extremes", "translator" : [ { "dropping-particle" : "", "family" : "S2522", "given" : "", "non-dropping-particle" : "", "parse-names" : false, "suffix" : "" } ], "type" : "article-journal", "volume" : "29" }, "uris" : [ "http://www.mendeley.com/documents/?uuid=ad949c3c-944b-406b-a63f-04b28f74f78b" ] }, { "id" : "ITEM-6",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6",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egefie et al., 2014; Salnikov et al., 2015; Donat et al., 2016a; Zhang et al., 2019c, 2019b; Dunn et al., 2020)", "manualFormatting" : "(Degefie et al., 2014; Salnikov et al., 2015; Donat et al., 2016a; M. Zhang et al., 2019; P. Zhang et al., 2019; Dunn et al., 2020)", "plainTextFormattedCitation" : "(Degefie et al., 2014; Salnikov et al., 2015; Donat et al., 2016a; Zhang et al., 2019c, 2019b; Dunn et al., 2020)", "previouslyFormattedCitation" : "(Degefie et al., 2014; Salnikov et al., 2015; Donat et al., 2016a; Zhang et al., 2019c, 2019b; Dunn et al., 2020)" }, "properties" : { "noteIndex" : 0 }, "schema" : "https://github.com/citation-style-language/schema/raw/master/csl-citation.json" }</w:instrText>
              </w:r>
            </w:ins>
            <w:del w:id="4574" w:author="Robin Matthews" w:date="2021-07-14T17:20:00Z">
              <w:r w:rsidR="007D2D56" w:rsidRPr="00A5076B" w:rsidDel="00A5076B">
                <w:rPr>
                  <w:rFonts w:eastAsia="SimSun" w:cs="Times New Roman"/>
                  <w:i/>
                  <w:color w:val="000000" w:themeColor="text1"/>
                  <w:sz w:val="16"/>
                  <w:szCs w:val="16"/>
                  <w:lang w:val="en-GB" w:eastAsia="en-CA"/>
                </w:rPr>
                <w:delInstrText>ADDIN CSL_CITATION { "citationItems" : [ { "id" : "ITEM-1", "itemData" : { "DOI" : "10.1007/s00477-014-0872-9", "ISSN" : "14363259", "abstract" : "In this study, the temporal and spatial trends of ten climate extreme indices were computed based on observed daily precipitation and on daily maximum and minimum temperatures at 26 weather stations in South Western Siberia during the period 1969\u20132011 and, based on projected daily maximum and minimum temperatures, during 2021\u20132050. The Mann\u2013Kendall test was employed to analyze the temporal trend and a combination of multiple linear regressions and semivariogram functions were used to evaluate the regional spatial trends and the local spatial variability of climate extremes, respectively. The results show that the temperature-based climate extremes increase at a 0.05 significance level while none of the precipitation-based climate extremes did. Spatially, dominant gradients are observed along latitude: The northern taiga vegetation zone experiences a colder and wetter climate while the southern forest steppe zone is drier and hotter. Over time, a tendency towards homogenization of the regional climate is observed through a decrease of the spatial variability for most climate extreme indices. In the future, the most intense changes are anticipated for the bio-climate indicators \u201cgrowing season length\u201d and \u201cgrowing degree days\u201d in the north, while the warming indicators, \u201cwarm day\u201d and \u201cwarm night\u201d are expected to be high to the south.", "author" : [ { "dropping-particle" : "", "family" : "Degefie", "given" : "Degefie T.", "non-dropping-particle" : "", "parse-names" : false, "suffix" : "" }, { "dropping-particle" : "", "family" : "Fleischer", "given" : "Elisa", "non-dropping-particle" : "", "parse-names" : false, "suffix" : "" }, { "dropping-particle" : "", "family" : "Klemm", "given" : "Otto", "non-dropping-particle" : "", "parse-names" : false, "suffix" : "" }, { "dropping-particle" : "V.", "family" : "Soromotin", "given" : "Andrey", "non-dropping-particle" : "", "parse-names" : false, "suffix" : "" }, { "dropping-particle" : "V.", "family" : "Soromotina", "given" : "Olga", "non-dropping-particle" : "", "parse-names" : false, "suffix" : "" }, { "dropping-particle" : "V.", "family" : "Tolstikov", "given" : "Andrey", "non-dropping-particle" : "", "parse-names" : false, "suffix" : "" }, { "dropping-particle" : "V.", "family" : "Abramov", "given" : "Nikolay", "non-dropping-particle" : "", "parse-names" : false, "suffix" : "" } ], "container-title" : "Stochastic Environmental Research and Risk Assessment", "id" : "ITEM-1", "issue" : "8", "issued" : { "date-parts" : [ [ "2014" ] ] }, "page" : "2161-2173", "title" : "Climate extremes in South Western Siberia: past and future", "translator" : [ { "dropping-particle" : "", "family" : "S1930", "given" : "", "non-dropping-particle" : "", "parse-names" : false, "suffix" : "" } ], "type" : "article-journal", "volume" : "28" }, "uris" : [ "http://www.mendeley.com/documents/?uuid=2714bedf-affa-47b9-9f97-11d21e0d3f6a" ] }, { "id" : "ITEM-2",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2",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3",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3",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id" : "ITEM-4", "itemData" : { "DOI" : "10.1016/j.quaint.2014.09.008", "author" : [ { "dropping-particle" : "", "family" : "Salnikov", "given" : "V.", "non-dropping-particle" : "", "parse-names" : false, "suffix" : "" }, { "dropping-particle" : "", "family" : "Tutulina", "given" : "G.", "non-dropping-particle" : "", "parse-names" : false, "suffix" : "" }, { "dropping-particle" : "", "family" : "Polyakova", "given" : "S.", "non-dropping-particle" : "", "parse-names" : false, "suffix" : "" }, { "dropping-particle" : "", "family" : "Petrova", "given" : "Y.", "non-dropping-particle" : "", "parse-names" : false, "suffix" : "" }, { "dropping-particle" : "", "family" : "Skakova", "given" : "A.", "non-dropping-particle" : "", "parse-names" : false, "suffix" : "" } ], "container-title" : "Quaternary International", "id" : "ITEM-4", "issued" : { "date-parts" : [ [ "2015" ] ] }, "page" : "77-82", "title" : "Climate change in Kazakhstan during the past 70 years", "translator" : [ { "dropping-particle" : "", "family" : "S2523", "given" : "", "non-dropping-particle" : "", "parse-names" : false, "suffix" : "" } ], "type" : "article-journal", "volume" : "358" }, "uris" : [ "http://www.mendeley.com/documents/?uuid=2be86bc0-2274-4c6f-a8b5-6a131fb06d27" ] }, { "id" : "ITEM-5", "itemData" : { "DOI" : "10.1007/s11442-019-1581-6", "ISSN" : "1009-637X",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Baofu", "non-dropping-particle" : "", "parse-names" : false, "suffix" : "" } ], "container-title" : "Journal of Geographical Sciences", "id" : "ITEM-5", "issue" : "1", "issued" : { "date-parts" : [ [ "2019", "1", "7" ] ] }, "page" : "3-28", "title" : "Tracking climate change in Central Asia through temperature and precipitation extremes", "translator" : [ { "dropping-particle" : "", "family" : "S2522", "given" : "", "non-dropping-particle" : "", "parse-names" : false, "suffix" : "" } ], "type" : "article-journal", "volume" : "29" }, "uris" : [ "http://www.mendeley.com/documents/?uuid=ad949c3c-944b-406b-a63f-04b28f74f78b" ] }, { "id" : "ITEM-6",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6",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egefie et al., 2014; Salnikov et al., 2015; Donat et al., 2016a; Zhang et al., 2019c, 2019b; Dunn et al., 2020)", "plainTextFormattedCitation" : "(Degefie et al., 2014; Salnikov et al., 2015; Donat et al., 2016a; Zhang et al., 2019c, 2019b; Dunn et al., 2020)", "previouslyFormattedCitation" : "(Degefie et al., 2014; Salnikov et al., 2015; Donat et al., 2016a; Zhang et al., 2019c, 2019b; Dunn et al., 2020)" }, "properties" : { "noteIndex" : 0 }, "schema" : "https://github.com/citation-style-language/schema/raw/master/csl-citation.json" }</w:delInstrText>
              </w:r>
            </w:del>
            <w:r w:rsidRPr="00381ADC">
              <w:rPr>
                <w:rFonts w:eastAsia="SimSun" w:cs="Times New Roman"/>
                <w:i/>
                <w:color w:val="000000" w:themeColor="text1"/>
                <w:sz w:val="16"/>
                <w:szCs w:val="16"/>
                <w:lang w:val="en-GB" w:eastAsia="en-CA"/>
                <w:rPrChange w:id="4575" w:author="Robin Matthews" w:date="2021-07-14T17:20:00Z">
                  <w:rPr>
                    <w:rFonts w:eastAsia="SimSun" w:cs="Times New Roman"/>
                    <w:i/>
                    <w:color w:val="000000" w:themeColor="text1"/>
                    <w:sz w:val="16"/>
                    <w:szCs w:val="16"/>
                    <w:lang w:val="en-GB" w:eastAsia="en-CA"/>
                  </w:rPr>
                </w:rPrChange>
              </w:rPr>
              <w:fldChar w:fldCharType="separate"/>
            </w:r>
            <w:r w:rsidR="00A26296" w:rsidRPr="00381ADC">
              <w:rPr>
                <w:rFonts w:eastAsia="SimSun" w:cs="Times New Roman"/>
                <w:noProof/>
                <w:color w:val="000000" w:themeColor="text1"/>
                <w:sz w:val="16"/>
                <w:szCs w:val="16"/>
                <w:lang w:val="en-GB" w:eastAsia="en-CA"/>
              </w:rPr>
              <w:t>(</w:t>
            </w:r>
            <w:ins w:id="4576" w:author="Robin Matthews" w:date="2021-07-14T17:19:00Z">
              <w:r w:rsidR="00A5076B" w:rsidRPr="00A5076B">
                <w:rPr>
                  <w:noProof/>
                  <w:sz w:val="16"/>
                  <w:szCs w:val="16"/>
                  <w:rPrChange w:id="4577" w:author="Robin Matthews" w:date="2021-07-14T17:20:00Z">
                    <w:rPr/>
                  </w:rPrChange>
                </w:rPr>
                <w:t>Degefie et al., 2014; Salnikov et al., 2015; Donat et al., 2016a; M. Zhang et al., 2019; P. Zhang et al., 2019; Dunn et al., 2020</w:t>
              </w:r>
            </w:ins>
            <w:del w:id="4578" w:author="Robin Matthews" w:date="2021-07-14T17:19:00Z">
              <w:r w:rsidR="00A26296" w:rsidRPr="00A5076B" w:rsidDel="00A5076B">
                <w:rPr>
                  <w:rFonts w:eastAsia="SimSun" w:cs="Times New Roman"/>
                  <w:noProof/>
                  <w:color w:val="000000" w:themeColor="text1"/>
                  <w:sz w:val="16"/>
                  <w:szCs w:val="16"/>
                  <w:lang w:val="en-GB" w:eastAsia="en-CA"/>
                </w:rPr>
                <w:delText>Degefie et al., 2014; Salnikov et al., 2015; Donat et al., 2016a; Zhang et al., 2019c, 2019b; Dunn et al., 2020</w:delText>
              </w:r>
            </w:del>
            <w:r w:rsidR="00A26296" w:rsidRPr="00A5076B">
              <w:rPr>
                <w:rFonts w:eastAsia="SimSun" w:cs="Times New Roman"/>
                <w:noProof/>
                <w:color w:val="000000" w:themeColor="text1"/>
                <w:sz w:val="16"/>
                <w:szCs w:val="16"/>
                <w:lang w:val="en-GB" w:eastAsia="en-CA"/>
              </w:rPr>
              <w:t>)</w:t>
            </w:r>
            <w:r w:rsidRPr="00381ADC">
              <w:rPr>
                <w:rFonts w:eastAsia="SimSun" w:cs="Times New Roman"/>
                <w:i/>
                <w:color w:val="000000" w:themeColor="text1"/>
                <w:sz w:val="16"/>
                <w:szCs w:val="16"/>
                <w:lang w:val="en-GB" w:eastAsia="en-CA"/>
              </w:rPr>
              <w:fldChar w:fldCharType="end"/>
            </w:r>
            <w:commentRangeEnd w:id="4572"/>
            <w:r w:rsidR="00A26296" w:rsidRPr="00A730A1">
              <w:rPr>
                <w:rStyle w:val="Marquedecommentaire"/>
              </w:rPr>
              <w:commentReference w:id="4572"/>
            </w:r>
          </w:p>
        </w:tc>
        <w:tc>
          <w:tcPr>
            <w:tcW w:w="2158" w:type="dxa"/>
            <w:tcBorders>
              <w:top w:val="dashed" w:sz="4" w:space="0" w:color="000000"/>
            </w:tcBorders>
            <w:shd w:val="clear" w:color="auto" w:fill="FEC2B8"/>
          </w:tcPr>
          <w:p w14:paraId="6413D8B2" w14:textId="00418223" w:rsidR="00D376F0" w:rsidRPr="00841A35"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Robust evidence of a human contribution to the observed increase in the intensity and frequency of hot extremes and decrease in the intensity and frequency of cold extremes</w:t>
            </w:r>
            <w:bookmarkStart w:id="4579" w:name="_Hlk77169980"/>
            <w:ins w:id="4580" w:author="Robin Matthews" w:date="2021-07-14T15:46:00Z">
              <w:r w:rsidR="002502D9">
                <w:rPr>
                  <w:rFonts w:eastAsiaTheme="minorHAnsi" w:cs="Times New Roman"/>
                  <w:color w:val="000000" w:themeColor="text1"/>
                  <w:sz w:val="16"/>
                  <w:szCs w:val="16"/>
                  <w:lang w:val="en-GB" w:eastAsia="en-US"/>
                </w:rPr>
                <w:t xml:space="preserve"> </w:t>
              </w:r>
              <w:r w:rsidR="002502D9">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2",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2",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3",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3",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mendeley" : { "formattedCitation" : "(Wang et al., 2017c; Dong et al., 2018; Seong et al., 2020)", "manualFormatting" : "(Z. Wang et al., 2017a; Dong et al., 2018; Seong et al., 2020)", "plainTextFormattedCitation" : "(Wang et al., 2017c; Dong et al., 2018; Seong et al., 2020)", "previouslyFormattedCitation" : "(Wang et al., 2017c; Dong et al., 2018; Seong et al., 2020)" }, "properties" : { "noteIndex" : 0 }, "schema" : "https://github.com/citation-style-language/schema/raw/master/csl-citation.json" }</w:instrText>
            </w:r>
            <w:ins w:id="4581" w:author="Robin Matthews" w:date="2021-07-14T15:46:00Z">
              <w:r w:rsidR="002502D9">
                <w:rPr>
                  <w:rFonts w:cs="Times New Roman"/>
                  <w:color w:val="000000" w:themeColor="text1"/>
                  <w:sz w:val="16"/>
                  <w:szCs w:val="16"/>
                  <w:lang w:val="en-GB"/>
                </w:rPr>
                <w:fldChar w:fldCharType="separate"/>
              </w:r>
              <w:r w:rsidR="002502D9" w:rsidRPr="00AD1E30">
                <w:rPr>
                  <w:rFonts w:cs="Times New Roman"/>
                  <w:noProof/>
                  <w:color w:val="000000" w:themeColor="text1"/>
                  <w:sz w:val="16"/>
                  <w:szCs w:val="16"/>
                  <w:lang w:val="en-GB"/>
                </w:rPr>
                <w:t>(</w:t>
              </w:r>
              <w:r w:rsidR="002502D9">
                <w:rPr>
                  <w:rFonts w:cs="Times New Roman"/>
                  <w:noProof/>
                  <w:color w:val="000000" w:themeColor="text1"/>
                  <w:sz w:val="16"/>
                  <w:szCs w:val="16"/>
                  <w:lang w:val="en-GB"/>
                </w:rPr>
                <w:t xml:space="preserve">Z. </w:t>
              </w:r>
              <w:r w:rsidR="002502D9" w:rsidRPr="00AD1E30">
                <w:rPr>
                  <w:rFonts w:cs="Times New Roman"/>
                  <w:noProof/>
                  <w:color w:val="000000" w:themeColor="text1"/>
                  <w:sz w:val="16"/>
                  <w:szCs w:val="16"/>
                  <w:lang w:val="en-GB"/>
                </w:rPr>
                <w:t>Wang et al., 2017</w:t>
              </w:r>
              <w:r w:rsidR="002502D9">
                <w:rPr>
                  <w:rFonts w:cs="Times New Roman"/>
                  <w:noProof/>
                  <w:color w:val="000000" w:themeColor="text1"/>
                  <w:sz w:val="16"/>
                  <w:szCs w:val="16"/>
                  <w:lang w:val="en-GB"/>
                </w:rPr>
                <w:t>a</w:t>
              </w:r>
              <w:r w:rsidR="002502D9" w:rsidRPr="00AD1E30">
                <w:rPr>
                  <w:rFonts w:cs="Times New Roman"/>
                  <w:noProof/>
                  <w:color w:val="000000" w:themeColor="text1"/>
                  <w:sz w:val="16"/>
                  <w:szCs w:val="16"/>
                  <w:lang w:val="en-GB"/>
                </w:rPr>
                <w:t>; Dong et al., 2018; Seong et al., 2020)</w:t>
              </w:r>
              <w:r w:rsidR="002502D9">
                <w:rPr>
                  <w:rFonts w:cs="Times New Roman"/>
                  <w:color w:val="000000" w:themeColor="text1"/>
                  <w:sz w:val="16"/>
                  <w:szCs w:val="16"/>
                  <w:lang w:val="en-GB"/>
                </w:rPr>
                <w:fldChar w:fldCharType="end"/>
              </w:r>
            </w:ins>
            <w:del w:id="4582" w:author="Robin Matthews" w:date="2021-07-14T15:46:00Z">
              <w:r w:rsidRPr="00D424AA" w:rsidDel="002502D9">
                <w:rPr>
                  <w:rFonts w:eastAsiaTheme="minorHAnsi" w:cs="Times New Roman"/>
                  <w:color w:val="000000" w:themeColor="text1"/>
                  <w:sz w:val="16"/>
                  <w:szCs w:val="16"/>
                  <w:lang w:val="en-GB" w:eastAsia="en-US"/>
                </w:rPr>
                <w:delText xml:space="preserve"> </w:delText>
              </w:r>
              <w:commentRangeStart w:id="4583"/>
              <w:r w:rsidRPr="00D424AA" w:rsidDel="002502D9">
                <w:rPr>
                  <w:rFonts w:cs="Times New Roman"/>
                  <w:color w:val="000000" w:themeColor="text1"/>
                  <w:sz w:val="16"/>
                  <w:szCs w:val="16"/>
                  <w:lang w:val="en-GB"/>
                </w:rPr>
                <w:fldChar w:fldCharType="begin" w:fldLock="1"/>
              </w:r>
              <w:r w:rsidR="00FF6231" w:rsidDel="002502D9">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2502D9">
                <w:rPr>
                  <w:rFonts w:cs="Times New Roman"/>
                  <w:color w:val="000000" w:themeColor="text1"/>
                  <w:sz w:val="16"/>
                  <w:szCs w:val="16"/>
                  <w:lang w:val="en-GB"/>
                </w:rPr>
                <w:fldChar w:fldCharType="separate"/>
              </w:r>
              <w:r w:rsidR="00A26296" w:rsidDel="002502D9">
                <w:rPr>
                  <w:rFonts w:cs="Times New Roman"/>
                  <w:noProof/>
                  <w:color w:val="000000" w:themeColor="text1"/>
                  <w:sz w:val="16"/>
                  <w:szCs w:val="16"/>
                  <w:lang w:val="en-GB"/>
                </w:rPr>
                <w:delText>(Wang et al., 2017;</w:delText>
              </w:r>
              <w:r w:rsidRPr="00D424AA" w:rsidDel="002502D9">
                <w:rPr>
                  <w:rFonts w:cs="Times New Roman"/>
                  <w:color w:val="000000" w:themeColor="text1"/>
                  <w:sz w:val="16"/>
                  <w:szCs w:val="16"/>
                  <w:lang w:val="en-GB"/>
                </w:rPr>
                <w:fldChar w:fldCharType="end"/>
              </w:r>
              <w:commentRangeEnd w:id="4583"/>
              <w:r w:rsidR="00A26296" w:rsidDel="002502D9">
                <w:rPr>
                  <w:rStyle w:val="Marquedecommentaire"/>
                </w:rPr>
                <w:commentReference w:id="4583"/>
              </w:r>
              <w:r w:rsidRPr="00841A35" w:rsidDel="002502D9">
                <w:rPr>
                  <w:rFonts w:cs="Times New Roman"/>
                  <w:color w:val="000000" w:themeColor="text1"/>
                  <w:sz w:val="16"/>
                  <w:szCs w:val="16"/>
                  <w:lang w:val="en-GB"/>
                </w:rPr>
                <w:delText xml:space="preserve">  </w:delText>
              </w:r>
              <w:commentRangeStart w:id="4584"/>
              <w:r w:rsidRPr="00D424AA" w:rsidDel="002502D9">
                <w:rPr>
                  <w:rFonts w:cs="Times New Roman"/>
                  <w:color w:val="000000" w:themeColor="text1"/>
                  <w:sz w:val="16"/>
                  <w:szCs w:val="16"/>
                  <w:lang w:val="en-GB"/>
                </w:rPr>
                <w:fldChar w:fldCharType="begin" w:fldLock="1"/>
              </w:r>
              <w:r w:rsidR="00FF6231" w:rsidDel="002502D9">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2502D9">
                <w:rPr>
                  <w:rFonts w:cs="Times New Roman"/>
                  <w:color w:val="000000" w:themeColor="text1"/>
                  <w:sz w:val="16"/>
                  <w:szCs w:val="16"/>
                  <w:lang w:val="en-GB"/>
                </w:rPr>
                <w:fldChar w:fldCharType="separate"/>
              </w:r>
              <w:r w:rsidR="00A26296" w:rsidDel="002502D9">
                <w:rPr>
                  <w:rFonts w:cs="Times New Roman"/>
                  <w:noProof/>
                  <w:color w:val="000000" w:themeColor="text1"/>
                  <w:sz w:val="16"/>
                  <w:szCs w:val="16"/>
                  <w:lang w:val="en-GB"/>
                </w:rPr>
                <w:delText>Seong et al., 2020;</w:delText>
              </w:r>
              <w:r w:rsidRPr="00D424AA" w:rsidDel="002502D9">
                <w:rPr>
                  <w:rFonts w:cs="Times New Roman"/>
                  <w:color w:val="000000" w:themeColor="text1"/>
                  <w:sz w:val="16"/>
                  <w:szCs w:val="16"/>
                  <w:lang w:val="en-GB"/>
                </w:rPr>
                <w:fldChar w:fldCharType="end"/>
              </w:r>
              <w:commentRangeEnd w:id="4584"/>
              <w:r w:rsidR="00A26296" w:rsidDel="002502D9">
                <w:rPr>
                  <w:rStyle w:val="Marquedecommentaire"/>
                </w:rPr>
                <w:commentReference w:id="4584"/>
              </w:r>
              <w:r w:rsidRPr="00841A35" w:rsidDel="002502D9">
                <w:rPr>
                  <w:rFonts w:eastAsiaTheme="minorHAnsi" w:cs="Times New Roman"/>
                  <w:color w:val="000000" w:themeColor="text1"/>
                  <w:sz w:val="16"/>
                  <w:szCs w:val="16"/>
                  <w:lang w:val="en-GB" w:eastAsia="en-US"/>
                </w:rPr>
                <w:delText xml:space="preserve"> </w:delText>
              </w:r>
              <w:commentRangeStart w:id="4585"/>
              <w:r w:rsidRPr="00D424AA" w:rsidDel="002502D9">
                <w:rPr>
                  <w:rFonts w:cs="Times New Roman"/>
                  <w:i/>
                  <w:color w:val="000000" w:themeColor="text1"/>
                  <w:sz w:val="16"/>
                  <w:szCs w:val="16"/>
                  <w:lang w:val="en-GB" w:eastAsia="en-CA"/>
                </w:rPr>
                <w:fldChar w:fldCharType="begin" w:fldLock="1"/>
              </w:r>
              <w:r w:rsidR="00FF6231" w:rsidDel="002502D9">
                <w:rPr>
                  <w:rFonts w:cs="Times New Roman"/>
                  <w:i/>
                  <w:color w:val="000000" w:themeColor="text1"/>
                  <w:sz w:val="16"/>
                  <w:szCs w:val="16"/>
                  <w:lang w:val="en-GB" w:eastAsia="en-CA"/>
                </w:rPr>
                <w:delInstrText>ADDIN CSL_CITATION { "citationItems" : [ { "id" : "ITEM-1",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1",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mendeley" : { "formattedCitation" : "(Dong et al., 2018)", "manualFormatting" : "Dong et al., 2018)", "plainTextFormattedCitation" : "(Dong et al., 2018)", "previouslyFormattedCitation" : "(Dong et al., 2018)" }, "properties" : { "noteIndex" : 0 }, "schema" : "https://github.com/citation-style-language/schema/raw/master/csl-citation.json" }</w:delInstrText>
              </w:r>
              <w:r w:rsidRPr="00D424AA" w:rsidDel="002502D9">
                <w:rPr>
                  <w:rFonts w:cs="Times New Roman"/>
                  <w:i/>
                  <w:color w:val="000000" w:themeColor="text1"/>
                  <w:sz w:val="16"/>
                  <w:szCs w:val="16"/>
                  <w:lang w:val="en-GB" w:eastAsia="en-CA"/>
                </w:rPr>
                <w:fldChar w:fldCharType="separate"/>
              </w:r>
              <w:r w:rsidR="00A26296" w:rsidDel="002502D9">
                <w:rPr>
                  <w:rFonts w:cs="Times New Roman"/>
                  <w:noProof/>
                  <w:color w:val="000000" w:themeColor="text1"/>
                  <w:sz w:val="16"/>
                  <w:szCs w:val="16"/>
                  <w:lang w:val="en-GB" w:eastAsia="en-CA"/>
                </w:rPr>
                <w:delText>Dong et al., 2018)</w:delText>
              </w:r>
              <w:r w:rsidRPr="00D424AA" w:rsidDel="002502D9">
                <w:rPr>
                  <w:rFonts w:cs="Times New Roman"/>
                  <w:i/>
                  <w:color w:val="000000" w:themeColor="text1"/>
                  <w:sz w:val="16"/>
                  <w:szCs w:val="16"/>
                  <w:lang w:val="en-GB" w:eastAsia="en-CA"/>
                </w:rPr>
                <w:fldChar w:fldCharType="end"/>
              </w:r>
            </w:del>
            <w:bookmarkEnd w:id="4579"/>
            <w:commentRangeEnd w:id="4585"/>
            <w:r w:rsidR="00A26296">
              <w:rPr>
                <w:rStyle w:val="Marquedecommentaire"/>
              </w:rPr>
              <w:commentReference w:id="4585"/>
            </w:r>
          </w:p>
        </w:tc>
        <w:tc>
          <w:tcPr>
            <w:tcW w:w="2158" w:type="dxa"/>
            <w:tcBorders>
              <w:top w:val="dashed" w:sz="4" w:space="0" w:color="000000"/>
            </w:tcBorders>
            <w:shd w:val="clear" w:color="auto" w:fill="FD9693"/>
            <w:tcMar>
              <w:top w:w="40" w:type="dxa"/>
              <w:left w:w="0" w:type="dxa"/>
              <w:bottom w:w="40" w:type="dxa"/>
              <w:right w:w="0" w:type="dxa"/>
            </w:tcMar>
          </w:tcPr>
          <w:p w14:paraId="686D1E6C" w14:textId="47BB7E3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586"/>
            <w:r w:rsidRPr="00D424AA">
              <w:rPr>
                <w:rFonts w:cs="Times New Roman"/>
                <w:color w:val="000000" w:themeColor="text1"/>
                <w:sz w:val="16"/>
                <w:szCs w:val="16"/>
                <w:lang w:val="en-GB"/>
              </w:rPr>
              <w:fldChar w:fldCharType="begin" w:fldLock="1"/>
            </w:r>
            <w:ins w:id="4587" w:author="Robin Matthews" w:date="2021-07-14T15:45: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588" w:author="Robin Matthews" w:date="2021-07-14T15:45: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89" w:author="Robin Matthews" w:date="2021-07-14T15:45:00Z">
              <w:r w:rsidR="00A26296" w:rsidDel="002502D9">
                <w:rPr>
                  <w:rFonts w:cs="Times New Roman"/>
                  <w:noProof/>
                  <w:color w:val="000000" w:themeColor="text1"/>
                  <w:sz w:val="16"/>
                  <w:szCs w:val="16"/>
                  <w:lang w:val="en-GB"/>
                </w:rPr>
                <w:delText>Li et al., 2020</w:delText>
              </w:r>
            </w:del>
            <w:ins w:id="4590" w:author="Robin Matthews" w:date="2021-07-14T15:45: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86"/>
            <w:r w:rsidR="00A26296">
              <w:rPr>
                <w:rStyle w:val="Marquedecommentaire"/>
              </w:rPr>
              <w:commentReference w:id="4586"/>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459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592" w:author="Robin Matthews" w:date="2021-07-14T15:45:00Z">
              <w:r w:rsidR="00A26296" w:rsidDel="002502D9">
                <w:rPr>
                  <w:rFonts w:cs="Times New Roman"/>
                  <w:noProof/>
                  <w:color w:val="000000" w:themeColor="text1"/>
                  <w:sz w:val="16"/>
                  <w:szCs w:val="16"/>
                  <w:lang w:val="en-GB"/>
                </w:rPr>
                <w:delText>Li et al., 2020</w:delText>
              </w:r>
            </w:del>
            <w:ins w:id="4593" w:author="Robin Matthews" w:date="2021-07-14T15:45: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591"/>
            <w:r w:rsidR="00A26296">
              <w:rPr>
                <w:rStyle w:val="Marquedecommentaire"/>
              </w:rPr>
              <w:commentReference w:id="4591"/>
            </w:r>
            <w:r w:rsidRPr="00841A35">
              <w:rPr>
                <w:rFonts w:cs="Times New Roman"/>
                <w:color w:val="000000" w:themeColor="text1"/>
                <w:sz w:val="16"/>
                <w:szCs w:val="16"/>
                <w:lang w:val="en-GB"/>
              </w:rPr>
              <w:t>) and more than 2°C in annual TXx and TNn compared to pre-industrial (Annex).</w:t>
            </w:r>
          </w:p>
          <w:p w14:paraId="3D34F571" w14:textId="77777777" w:rsidR="00D376F0" w:rsidRPr="00D424AA" w:rsidRDefault="00D376F0" w:rsidP="00D424AA">
            <w:pPr>
              <w:rPr>
                <w:rFonts w:cs="Times New Roman"/>
                <w:color w:val="000000" w:themeColor="text1"/>
                <w:sz w:val="16"/>
                <w:szCs w:val="16"/>
                <w:lang w:val="en-GB"/>
              </w:rPr>
            </w:pPr>
          </w:p>
          <w:p w14:paraId="33B8D295" w14:textId="4C591513"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594" w:author="Robin Matthews" w:date="2021-07-14T16:23:00Z">
              <w:r w:rsidR="00A06A09">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595" w:author="Robin Matthews" w:date="2021-07-14T16:23:00Z">
              <w:r w:rsidR="00A06A09">
                <w:rPr>
                  <w:rFonts w:cs="Times New Roman"/>
                  <w:color w:val="000000" w:themeColor="text1"/>
                  <w:sz w:val="16"/>
                  <w:szCs w:val="16"/>
                  <w:lang w:val="en-GB" w:eastAsia="en-CA"/>
                </w:rPr>
                <w:fldChar w:fldCharType="separate"/>
              </w:r>
            </w:ins>
            <w:r w:rsidR="00DB48AC" w:rsidRPr="00DB48AC">
              <w:rPr>
                <w:rFonts w:cs="Times New Roman"/>
                <w:noProof/>
                <w:color w:val="000000" w:themeColor="text1"/>
                <w:sz w:val="16"/>
                <w:szCs w:val="16"/>
                <w:lang w:val="en-GB" w:eastAsia="en-CA"/>
              </w:rPr>
              <w:t>(Xu et al., 2017; Han et al., 2018; Khlebnikova et al., 2019a)</w:t>
            </w:r>
            <w:ins w:id="4596" w:author="Robin Matthews" w:date="2021-07-14T16:23:00Z">
              <w:r w:rsidR="00A06A09">
                <w:rPr>
                  <w:rFonts w:cs="Times New Roman"/>
                  <w:color w:val="000000" w:themeColor="text1"/>
                  <w:sz w:val="16"/>
                  <w:szCs w:val="16"/>
                  <w:lang w:val="en-GB" w:eastAsia="en-CA"/>
                </w:rPr>
                <w:fldChar w:fldCharType="end"/>
              </w:r>
            </w:ins>
            <w:commentRangeStart w:id="4597"/>
            <w:del w:id="4598" w:author="Robin Matthews" w:date="2021-07-14T16:22:00Z">
              <w:r w:rsidRPr="00D424AA" w:rsidDel="00A06A09">
                <w:rPr>
                  <w:rFonts w:cs="Times New Roman"/>
                  <w:color w:val="000000" w:themeColor="text1"/>
                  <w:sz w:val="16"/>
                  <w:szCs w:val="16"/>
                  <w:lang w:val="en-GB" w:eastAsia="en-CA"/>
                </w:rPr>
                <w:fldChar w:fldCharType="begin" w:fldLock="1"/>
              </w:r>
              <w:r w:rsidR="00FF6231" w:rsidRPr="00A06A09" w:rsidDel="00A06A09">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A06A09">
                <w:rPr>
                  <w:rFonts w:cs="Times New Roman"/>
                  <w:color w:val="000000" w:themeColor="text1"/>
                  <w:sz w:val="16"/>
                  <w:szCs w:val="16"/>
                  <w:lang w:val="en-GB" w:eastAsia="en-CA"/>
                </w:rPr>
                <w:fldChar w:fldCharType="separate"/>
              </w:r>
              <w:r w:rsidR="00A26296" w:rsidRPr="00A06A09" w:rsidDel="00A06A09">
                <w:rPr>
                  <w:rFonts w:cs="Times New Roman"/>
                  <w:noProof/>
                  <w:color w:val="000000" w:themeColor="text1"/>
                  <w:sz w:val="16"/>
                  <w:szCs w:val="16"/>
                  <w:lang w:val="en-GB" w:eastAsia="en-CA"/>
                </w:rPr>
                <w:delText>(Xu et al. 2017; Han et al. 2018;</w:delText>
              </w:r>
              <w:r w:rsidRPr="00D424AA" w:rsidDel="00A06A09">
                <w:rPr>
                  <w:rFonts w:cs="Times New Roman"/>
                  <w:color w:val="000000" w:themeColor="text1"/>
                  <w:sz w:val="16"/>
                  <w:szCs w:val="16"/>
                  <w:lang w:val="en-GB" w:eastAsia="en-CA"/>
                </w:rPr>
                <w:fldChar w:fldCharType="end"/>
              </w:r>
              <w:commentRangeEnd w:id="4597"/>
              <w:r w:rsidR="00A26296" w:rsidDel="00A06A09">
                <w:rPr>
                  <w:rStyle w:val="Marquedecommentaire"/>
                </w:rPr>
                <w:commentReference w:id="4597"/>
              </w:r>
              <w:r w:rsidRPr="00841A35" w:rsidDel="00A06A09">
                <w:rPr>
                  <w:rFonts w:cs="Times New Roman"/>
                  <w:color w:val="000000" w:themeColor="text1"/>
                  <w:sz w:val="16"/>
                  <w:szCs w:val="16"/>
                  <w:lang w:val="en-GB" w:eastAsia="en-CA"/>
                </w:rPr>
                <w:delText xml:space="preserve"> </w:delText>
              </w:r>
              <w:commentRangeStart w:id="4599"/>
              <w:r w:rsidRPr="00D424AA" w:rsidDel="00A06A09">
                <w:rPr>
                  <w:rFonts w:cs="Times New Roman"/>
                  <w:color w:val="000000" w:themeColor="text1"/>
                  <w:sz w:val="16"/>
                  <w:szCs w:val="16"/>
                  <w:lang w:val="en-GB" w:eastAsia="en-CA"/>
                </w:rPr>
                <w:fldChar w:fldCharType="begin" w:fldLock="1"/>
              </w:r>
              <w:r w:rsidR="00FF6231" w:rsidDel="00A06A09">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A06A09">
                <w:rPr>
                  <w:rFonts w:cs="Times New Roman"/>
                  <w:color w:val="000000" w:themeColor="text1"/>
                  <w:sz w:val="16"/>
                  <w:szCs w:val="16"/>
                  <w:lang w:val="en-GB" w:eastAsia="en-CA"/>
                </w:rPr>
                <w:fldChar w:fldCharType="separate"/>
              </w:r>
              <w:r w:rsidR="00A26296" w:rsidDel="00A06A09">
                <w:rPr>
                  <w:rFonts w:cs="Times New Roman"/>
                  <w:noProof/>
                  <w:color w:val="000000" w:themeColor="text1"/>
                  <w:sz w:val="16"/>
                  <w:szCs w:val="16"/>
                  <w:lang w:val="en-GB" w:eastAsia="en-CA"/>
                </w:rPr>
                <w:delText>Khlebnikova et al. 2019)</w:delText>
              </w:r>
              <w:r w:rsidRPr="00D424AA" w:rsidDel="00A06A09">
                <w:rPr>
                  <w:rFonts w:cs="Times New Roman"/>
                  <w:color w:val="000000" w:themeColor="text1"/>
                  <w:sz w:val="16"/>
                  <w:szCs w:val="16"/>
                  <w:lang w:val="en-GB" w:eastAsia="en-CA"/>
                </w:rPr>
                <w:fldChar w:fldCharType="end"/>
              </w:r>
            </w:del>
            <w:commentRangeEnd w:id="4599"/>
            <w:r w:rsidR="00A26296">
              <w:rPr>
                <w:rStyle w:val="Marquedecommentaire"/>
              </w:rPr>
              <w:commentReference w:id="4599"/>
            </w:r>
          </w:p>
        </w:tc>
        <w:tc>
          <w:tcPr>
            <w:tcW w:w="2159" w:type="dxa"/>
            <w:tcBorders>
              <w:top w:val="dashed" w:sz="4" w:space="0" w:color="000000"/>
            </w:tcBorders>
            <w:shd w:val="clear" w:color="auto" w:fill="FF6365"/>
            <w:tcMar>
              <w:top w:w="40" w:type="dxa"/>
              <w:left w:w="40" w:type="dxa"/>
              <w:bottom w:w="40" w:type="dxa"/>
              <w:right w:w="40" w:type="dxa"/>
            </w:tcMar>
          </w:tcPr>
          <w:p w14:paraId="5473727F" w14:textId="0534CBC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600"/>
            <w:r w:rsidRPr="00D424AA">
              <w:rPr>
                <w:rFonts w:cs="Times New Roman"/>
                <w:color w:val="000000" w:themeColor="text1"/>
                <w:sz w:val="16"/>
                <w:szCs w:val="16"/>
                <w:lang w:val="en-GB"/>
              </w:rPr>
              <w:fldChar w:fldCharType="begin" w:fldLock="1"/>
            </w:r>
            <w:ins w:id="4601" w:author="Robin Matthews" w:date="2021-07-14T15:45: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602" w:author="Robin Matthews" w:date="2021-07-14T15:45: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03" w:author="Robin Matthews" w:date="2021-07-14T15:45:00Z">
              <w:r w:rsidR="00A26296" w:rsidDel="002502D9">
                <w:rPr>
                  <w:rFonts w:cs="Times New Roman"/>
                  <w:noProof/>
                  <w:color w:val="000000" w:themeColor="text1"/>
                  <w:sz w:val="16"/>
                  <w:szCs w:val="16"/>
                  <w:lang w:val="en-GB"/>
                </w:rPr>
                <w:delText>Li et al., 2020</w:delText>
              </w:r>
            </w:del>
            <w:ins w:id="4604" w:author="Robin Matthews" w:date="2021-07-14T15:45: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00"/>
            <w:r w:rsidR="00A26296">
              <w:rPr>
                <w:rStyle w:val="Marquedecommentaire"/>
              </w:rPr>
              <w:commentReference w:id="4600"/>
            </w:r>
            <w:r w:rsidRPr="00841A35">
              <w:rPr>
                <w:rFonts w:cs="Times New Roman"/>
                <w:color w:val="000000" w:themeColor="text1"/>
                <w:sz w:val="16"/>
                <w:szCs w:val="16"/>
                <w:lang w:val="en-GB"/>
              </w:rPr>
              <w:t>; Annex). Median increase of more than 1°C in the 50-year TXx and TNn events compared to the 1°C wa</w:t>
            </w:r>
            <w:r w:rsidRPr="00D424AA">
              <w:rPr>
                <w:rFonts w:cs="Times New Roman"/>
                <w:color w:val="000000" w:themeColor="text1"/>
                <w:sz w:val="16"/>
                <w:szCs w:val="16"/>
                <w:lang w:val="en-GB"/>
              </w:rPr>
              <w:t xml:space="preserve">rming level </w:t>
            </w:r>
            <w:commentRangeStart w:id="460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06" w:author="Robin Matthews" w:date="2021-07-14T15:45:00Z">
              <w:r w:rsidR="00A26296" w:rsidDel="002502D9">
                <w:rPr>
                  <w:rFonts w:cs="Times New Roman"/>
                  <w:noProof/>
                  <w:color w:val="000000" w:themeColor="text1"/>
                  <w:sz w:val="16"/>
                  <w:szCs w:val="16"/>
                  <w:lang w:val="en-GB"/>
                </w:rPr>
                <w:delText>Li et al., 2020</w:delText>
              </w:r>
            </w:del>
            <w:ins w:id="4607" w:author="Robin Matthews" w:date="2021-07-14T15:45: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05"/>
            <w:r w:rsidR="00A26296">
              <w:rPr>
                <w:rStyle w:val="Marquedecommentaire"/>
              </w:rPr>
              <w:commentReference w:id="4605"/>
            </w:r>
            <w:r w:rsidRPr="00841A35">
              <w:rPr>
                <w:rFonts w:cs="Times New Roman"/>
                <w:color w:val="000000" w:themeColor="text1"/>
                <w:sz w:val="16"/>
                <w:szCs w:val="16"/>
                <w:lang w:val="en-GB"/>
              </w:rPr>
              <w:t>) and more than 2.5°C in annual TXx and TNn compared to pre-industrial (Annex).</w:t>
            </w:r>
          </w:p>
          <w:p w14:paraId="6BFC6034" w14:textId="77777777" w:rsidR="00D376F0" w:rsidRPr="00D424AA" w:rsidRDefault="00D376F0" w:rsidP="00D424AA">
            <w:pPr>
              <w:rPr>
                <w:rFonts w:cs="Times New Roman"/>
                <w:color w:val="000000" w:themeColor="text1"/>
                <w:sz w:val="16"/>
                <w:szCs w:val="16"/>
                <w:lang w:val="en-GB"/>
              </w:rPr>
            </w:pPr>
          </w:p>
          <w:p w14:paraId="4C03A493" w14:textId="6AB59C25"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608" w:author="Robin Matthews" w:date="2021-07-14T16:23:00Z">
              <w:r w:rsidR="00A06A09">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609" w:author="Robin Matthews" w:date="2021-07-14T16:23:00Z">
              <w:r w:rsidR="00A06A09">
                <w:rPr>
                  <w:rFonts w:cs="Times New Roman"/>
                  <w:color w:val="000000" w:themeColor="text1"/>
                  <w:sz w:val="16"/>
                  <w:szCs w:val="16"/>
                  <w:lang w:val="en-GB" w:eastAsia="en-CA"/>
                </w:rPr>
                <w:fldChar w:fldCharType="separate"/>
              </w:r>
            </w:ins>
            <w:r w:rsidR="00DB48AC" w:rsidRPr="00DB48AC">
              <w:rPr>
                <w:rFonts w:cs="Times New Roman"/>
                <w:noProof/>
                <w:color w:val="000000" w:themeColor="text1"/>
                <w:sz w:val="16"/>
                <w:szCs w:val="16"/>
                <w:lang w:val="en-GB" w:eastAsia="en-CA"/>
              </w:rPr>
              <w:t>(Xu et al., 2017; Han et al., 2018; Khlebnikova et al., 2019a)</w:t>
            </w:r>
            <w:ins w:id="4610" w:author="Robin Matthews" w:date="2021-07-14T16:23:00Z">
              <w:r w:rsidR="00A06A09">
                <w:rPr>
                  <w:rFonts w:cs="Times New Roman"/>
                  <w:color w:val="000000" w:themeColor="text1"/>
                  <w:sz w:val="16"/>
                  <w:szCs w:val="16"/>
                  <w:lang w:val="en-GB" w:eastAsia="en-CA"/>
                </w:rPr>
                <w:fldChar w:fldCharType="end"/>
              </w:r>
            </w:ins>
            <w:commentRangeStart w:id="4611"/>
            <w:del w:id="4612" w:author="Robin Matthews" w:date="2021-07-14T16:23:00Z">
              <w:r w:rsidRPr="00D424AA" w:rsidDel="00A06A09">
                <w:rPr>
                  <w:rFonts w:cs="Times New Roman"/>
                  <w:color w:val="000000" w:themeColor="text1"/>
                  <w:sz w:val="16"/>
                  <w:szCs w:val="16"/>
                  <w:lang w:val="en-GB" w:eastAsia="en-CA"/>
                </w:rPr>
                <w:fldChar w:fldCharType="begin" w:fldLock="1"/>
              </w:r>
              <w:r w:rsidR="00FF6231" w:rsidRPr="00A06A09" w:rsidDel="00A06A09">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A06A09">
                <w:rPr>
                  <w:rFonts w:cs="Times New Roman"/>
                  <w:color w:val="000000" w:themeColor="text1"/>
                  <w:sz w:val="16"/>
                  <w:szCs w:val="16"/>
                  <w:lang w:val="en-GB" w:eastAsia="en-CA"/>
                </w:rPr>
                <w:fldChar w:fldCharType="separate"/>
              </w:r>
              <w:r w:rsidR="00A26296" w:rsidRPr="00A06A09" w:rsidDel="00A06A09">
                <w:rPr>
                  <w:rFonts w:cs="Times New Roman"/>
                  <w:noProof/>
                  <w:color w:val="000000" w:themeColor="text1"/>
                  <w:sz w:val="16"/>
                  <w:szCs w:val="16"/>
                  <w:lang w:val="en-GB" w:eastAsia="en-CA"/>
                </w:rPr>
                <w:delText>(Xu et al. 2017; Han et al. 2018;</w:delText>
              </w:r>
              <w:r w:rsidRPr="00D424AA" w:rsidDel="00A06A09">
                <w:rPr>
                  <w:rFonts w:cs="Times New Roman"/>
                  <w:color w:val="000000" w:themeColor="text1"/>
                  <w:sz w:val="16"/>
                  <w:szCs w:val="16"/>
                  <w:lang w:val="en-GB" w:eastAsia="en-CA"/>
                </w:rPr>
                <w:fldChar w:fldCharType="end"/>
              </w:r>
              <w:commentRangeEnd w:id="4611"/>
              <w:r w:rsidR="00A26296" w:rsidDel="00A06A09">
                <w:rPr>
                  <w:rStyle w:val="Marquedecommentaire"/>
                </w:rPr>
                <w:commentReference w:id="4611"/>
              </w:r>
              <w:r w:rsidRPr="00841A35" w:rsidDel="00A06A09">
                <w:rPr>
                  <w:rFonts w:cs="Times New Roman"/>
                  <w:color w:val="000000" w:themeColor="text1"/>
                  <w:sz w:val="16"/>
                  <w:szCs w:val="16"/>
                  <w:lang w:val="en-GB" w:eastAsia="en-CA"/>
                </w:rPr>
                <w:delText xml:space="preserve"> </w:delText>
              </w:r>
              <w:commentRangeStart w:id="4613"/>
              <w:r w:rsidRPr="00D424AA" w:rsidDel="00A06A09">
                <w:rPr>
                  <w:rFonts w:cs="Times New Roman"/>
                  <w:color w:val="000000" w:themeColor="text1"/>
                  <w:sz w:val="16"/>
                  <w:szCs w:val="16"/>
                  <w:lang w:val="en-GB" w:eastAsia="en-CA"/>
                </w:rPr>
                <w:fldChar w:fldCharType="begin" w:fldLock="1"/>
              </w:r>
              <w:r w:rsidR="00FF6231" w:rsidDel="00A06A09">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A06A09">
                <w:rPr>
                  <w:rFonts w:cs="Times New Roman"/>
                  <w:color w:val="000000" w:themeColor="text1"/>
                  <w:sz w:val="16"/>
                  <w:szCs w:val="16"/>
                  <w:lang w:val="en-GB" w:eastAsia="en-CA"/>
                </w:rPr>
                <w:fldChar w:fldCharType="separate"/>
              </w:r>
              <w:r w:rsidR="00A26296" w:rsidDel="00A06A09">
                <w:rPr>
                  <w:rFonts w:cs="Times New Roman"/>
                  <w:noProof/>
                  <w:color w:val="000000" w:themeColor="text1"/>
                  <w:sz w:val="16"/>
                  <w:szCs w:val="16"/>
                  <w:lang w:val="en-GB" w:eastAsia="en-CA"/>
                </w:rPr>
                <w:delText>Khlebnikova et al. 2019)</w:delText>
              </w:r>
              <w:r w:rsidRPr="00D424AA" w:rsidDel="00A06A09">
                <w:rPr>
                  <w:rFonts w:cs="Times New Roman"/>
                  <w:color w:val="000000" w:themeColor="text1"/>
                  <w:sz w:val="16"/>
                  <w:szCs w:val="16"/>
                  <w:lang w:val="en-GB" w:eastAsia="en-CA"/>
                </w:rPr>
                <w:fldChar w:fldCharType="end"/>
              </w:r>
            </w:del>
            <w:commentRangeEnd w:id="4613"/>
            <w:r w:rsidR="00A26296">
              <w:rPr>
                <w:rStyle w:val="Marquedecommentaire"/>
              </w:rPr>
              <w:commentReference w:id="4613"/>
            </w:r>
          </w:p>
        </w:tc>
        <w:tc>
          <w:tcPr>
            <w:tcW w:w="2159" w:type="dxa"/>
            <w:tcBorders>
              <w:top w:val="dashed" w:sz="4" w:space="0" w:color="000000"/>
            </w:tcBorders>
            <w:shd w:val="clear" w:color="auto" w:fill="AD0204"/>
            <w:tcMar>
              <w:top w:w="40" w:type="dxa"/>
              <w:left w:w="40" w:type="dxa"/>
              <w:bottom w:w="40" w:type="dxa"/>
              <w:right w:w="40" w:type="dxa"/>
            </w:tcMar>
          </w:tcPr>
          <w:p w14:paraId="42CD74A4" w14:textId="7555C85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614"/>
            <w:r w:rsidRPr="00D424AA">
              <w:rPr>
                <w:rFonts w:cs="Times New Roman"/>
                <w:color w:val="000000" w:themeColor="text1"/>
                <w:sz w:val="16"/>
                <w:szCs w:val="16"/>
                <w:lang w:val="en-GB"/>
              </w:rPr>
              <w:fldChar w:fldCharType="begin" w:fldLock="1"/>
            </w:r>
            <w:ins w:id="4615" w:author="Robin Matthews" w:date="2021-07-14T15:45:00Z">
              <w:r w:rsidR="002502D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616" w:author="Robin Matthews" w:date="2021-07-14T15:45:00Z">
              <w:r w:rsidR="00FC4C2D" w:rsidDel="002502D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17" w:author="Robin Matthews" w:date="2021-07-14T15:45:00Z">
              <w:r w:rsidR="00A26296" w:rsidDel="002502D9">
                <w:rPr>
                  <w:rFonts w:cs="Times New Roman"/>
                  <w:noProof/>
                  <w:color w:val="000000" w:themeColor="text1"/>
                  <w:sz w:val="16"/>
                  <w:szCs w:val="16"/>
                  <w:lang w:val="en-GB"/>
                </w:rPr>
                <w:delText>Li et al., 2020</w:delText>
              </w:r>
            </w:del>
            <w:ins w:id="4618" w:author="Robin Matthews" w:date="2021-07-14T15:45: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14"/>
            <w:r w:rsidR="00A26296">
              <w:rPr>
                <w:rStyle w:val="Marquedecommentaire"/>
              </w:rPr>
              <w:commentReference w:id="4614"/>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4°C in the 50-year TXx and TNn events compared to the 1°C warming level </w:t>
            </w:r>
            <w:commentRangeStart w:id="461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20" w:author="Robin Matthews" w:date="2021-07-14T15:45:00Z">
              <w:r w:rsidR="00A26296" w:rsidDel="002502D9">
                <w:rPr>
                  <w:rFonts w:cs="Times New Roman"/>
                  <w:noProof/>
                  <w:color w:val="000000" w:themeColor="text1"/>
                  <w:sz w:val="16"/>
                  <w:szCs w:val="16"/>
                  <w:lang w:val="en-GB"/>
                </w:rPr>
                <w:delText>Li et al., 2020</w:delText>
              </w:r>
            </w:del>
            <w:ins w:id="4621" w:author="Robin Matthews" w:date="2021-07-14T15:45:00Z">
              <w:r w:rsidR="002502D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19"/>
            <w:r w:rsidR="00A26296">
              <w:rPr>
                <w:rStyle w:val="Marquedecommentaire"/>
              </w:rPr>
              <w:commentReference w:id="4619"/>
            </w:r>
            <w:r w:rsidRPr="00841A35">
              <w:rPr>
                <w:rFonts w:cs="Times New Roman"/>
                <w:color w:val="000000" w:themeColor="text1"/>
                <w:sz w:val="16"/>
                <w:szCs w:val="16"/>
                <w:lang w:val="en-GB"/>
              </w:rPr>
              <w:t>) and more than 5°C in annual TXx and TNn compared to pr</w:t>
            </w:r>
            <w:r w:rsidRPr="00D424AA">
              <w:rPr>
                <w:rFonts w:cs="Times New Roman"/>
                <w:color w:val="000000" w:themeColor="text1"/>
                <w:sz w:val="16"/>
                <w:szCs w:val="16"/>
                <w:lang w:val="en-GB"/>
              </w:rPr>
              <w:t>e-industrial (Annex).</w:t>
            </w:r>
          </w:p>
          <w:p w14:paraId="5F009E3A" w14:textId="77777777" w:rsidR="00D376F0" w:rsidRPr="00D424AA" w:rsidRDefault="00D376F0" w:rsidP="00D424AA">
            <w:pPr>
              <w:rPr>
                <w:rFonts w:cs="Times New Roman"/>
                <w:color w:val="000000" w:themeColor="text1"/>
                <w:sz w:val="16"/>
                <w:szCs w:val="16"/>
                <w:lang w:val="en-GB"/>
              </w:rPr>
            </w:pPr>
          </w:p>
          <w:p w14:paraId="35C3116E" w14:textId="79AA812E"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622" w:author="Robin Matthews" w:date="2021-07-14T16:23:00Z">
              <w:r w:rsidR="00A06A09">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623" w:author="Robin Matthews" w:date="2021-07-14T16:23:00Z">
              <w:r w:rsidR="00A06A09">
                <w:rPr>
                  <w:rFonts w:cs="Times New Roman"/>
                  <w:color w:val="000000" w:themeColor="text1"/>
                  <w:sz w:val="16"/>
                  <w:szCs w:val="16"/>
                  <w:lang w:val="en-GB" w:eastAsia="en-CA"/>
                </w:rPr>
                <w:fldChar w:fldCharType="separate"/>
              </w:r>
            </w:ins>
            <w:r w:rsidR="00DB48AC" w:rsidRPr="00DB48AC">
              <w:rPr>
                <w:rFonts w:cs="Times New Roman"/>
                <w:noProof/>
                <w:color w:val="000000" w:themeColor="text1"/>
                <w:sz w:val="16"/>
                <w:szCs w:val="16"/>
                <w:lang w:val="en-GB" w:eastAsia="en-CA"/>
              </w:rPr>
              <w:t>(Xu et al., 2017; Han et al., 2018; Khlebnikova et al., 2019a)</w:t>
            </w:r>
            <w:ins w:id="4624" w:author="Robin Matthews" w:date="2021-07-14T16:23:00Z">
              <w:r w:rsidR="00A06A09">
                <w:rPr>
                  <w:rFonts w:cs="Times New Roman"/>
                  <w:color w:val="000000" w:themeColor="text1"/>
                  <w:sz w:val="16"/>
                  <w:szCs w:val="16"/>
                  <w:lang w:val="en-GB" w:eastAsia="en-CA"/>
                </w:rPr>
                <w:fldChar w:fldCharType="end"/>
              </w:r>
            </w:ins>
            <w:commentRangeStart w:id="4625"/>
            <w:del w:id="4626" w:author="Robin Matthews" w:date="2021-07-14T16:23:00Z">
              <w:r w:rsidRPr="00D424AA" w:rsidDel="00A06A09">
                <w:rPr>
                  <w:rFonts w:cs="Times New Roman"/>
                  <w:color w:val="000000" w:themeColor="text1"/>
                  <w:sz w:val="16"/>
                  <w:szCs w:val="16"/>
                  <w:lang w:val="en-GB" w:eastAsia="en-CA"/>
                </w:rPr>
                <w:fldChar w:fldCharType="begin" w:fldLock="1"/>
              </w:r>
              <w:r w:rsidR="00FF6231" w:rsidRPr="00A06A09" w:rsidDel="00A06A09">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A06A09">
                <w:rPr>
                  <w:rFonts w:cs="Times New Roman"/>
                  <w:color w:val="000000" w:themeColor="text1"/>
                  <w:sz w:val="16"/>
                  <w:szCs w:val="16"/>
                  <w:lang w:val="en-GB" w:eastAsia="en-CA"/>
                </w:rPr>
                <w:fldChar w:fldCharType="separate"/>
              </w:r>
              <w:r w:rsidR="00A26296" w:rsidRPr="00A06A09" w:rsidDel="00A06A09">
                <w:rPr>
                  <w:rFonts w:cs="Times New Roman"/>
                  <w:noProof/>
                  <w:color w:val="000000" w:themeColor="text1"/>
                  <w:sz w:val="16"/>
                  <w:szCs w:val="16"/>
                  <w:lang w:val="en-GB" w:eastAsia="en-CA"/>
                </w:rPr>
                <w:delText>(Xu et al. 2017; Han et al. 2018;</w:delText>
              </w:r>
              <w:r w:rsidRPr="00D424AA" w:rsidDel="00A06A09">
                <w:rPr>
                  <w:rFonts w:cs="Times New Roman"/>
                  <w:color w:val="000000" w:themeColor="text1"/>
                  <w:sz w:val="16"/>
                  <w:szCs w:val="16"/>
                  <w:lang w:val="en-GB" w:eastAsia="en-CA"/>
                </w:rPr>
                <w:fldChar w:fldCharType="end"/>
              </w:r>
              <w:commentRangeEnd w:id="4625"/>
              <w:r w:rsidR="00A26296" w:rsidDel="00A06A09">
                <w:rPr>
                  <w:rStyle w:val="Marquedecommentaire"/>
                </w:rPr>
                <w:commentReference w:id="4625"/>
              </w:r>
              <w:r w:rsidRPr="00841A35" w:rsidDel="00A06A09">
                <w:rPr>
                  <w:rFonts w:cs="Times New Roman"/>
                  <w:color w:val="000000" w:themeColor="text1"/>
                  <w:sz w:val="16"/>
                  <w:szCs w:val="16"/>
                  <w:lang w:val="en-GB" w:eastAsia="en-CA"/>
                </w:rPr>
                <w:delText xml:space="preserve"> </w:delText>
              </w:r>
              <w:commentRangeStart w:id="4627"/>
              <w:r w:rsidRPr="00D424AA" w:rsidDel="00A06A09">
                <w:rPr>
                  <w:rFonts w:cs="Times New Roman"/>
                  <w:color w:val="000000" w:themeColor="text1"/>
                  <w:sz w:val="16"/>
                  <w:szCs w:val="16"/>
                  <w:lang w:val="en-GB" w:eastAsia="en-CA"/>
                </w:rPr>
                <w:fldChar w:fldCharType="begin" w:fldLock="1"/>
              </w:r>
              <w:r w:rsidR="00FF6231" w:rsidDel="00A06A09">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A06A09">
                <w:rPr>
                  <w:rFonts w:cs="Times New Roman"/>
                  <w:color w:val="000000" w:themeColor="text1"/>
                  <w:sz w:val="16"/>
                  <w:szCs w:val="16"/>
                  <w:lang w:val="en-GB" w:eastAsia="en-CA"/>
                </w:rPr>
                <w:fldChar w:fldCharType="separate"/>
              </w:r>
              <w:r w:rsidR="00A26296" w:rsidDel="00A06A09">
                <w:rPr>
                  <w:rFonts w:cs="Times New Roman"/>
                  <w:noProof/>
                  <w:color w:val="000000" w:themeColor="text1"/>
                  <w:sz w:val="16"/>
                  <w:szCs w:val="16"/>
                  <w:lang w:val="en-GB" w:eastAsia="en-CA"/>
                </w:rPr>
                <w:delText>Khlebnikova et al. 2019)</w:delText>
              </w:r>
              <w:r w:rsidRPr="00D424AA" w:rsidDel="00A06A09">
                <w:rPr>
                  <w:rFonts w:cs="Times New Roman"/>
                  <w:color w:val="000000" w:themeColor="text1"/>
                  <w:sz w:val="16"/>
                  <w:szCs w:val="16"/>
                  <w:lang w:val="en-GB" w:eastAsia="en-CA"/>
                </w:rPr>
                <w:fldChar w:fldCharType="end"/>
              </w:r>
            </w:del>
            <w:commentRangeEnd w:id="4627"/>
            <w:r w:rsidR="00A26296">
              <w:rPr>
                <w:rStyle w:val="Marquedecommentaire"/>
              </w:rPr>
              <w:commentReference w:id="4627"/>
            </w:r>
          </w:p>
        </w:tc>
      </w:tr>
      <w:bookmarkEnd w:id="4571"/>
      <w:tr w:rsidR="00D376F0" w:rsidRPr="00D424AA" w14:paraId="0BBFABDA" w14:textId="77777777" w:rsidTr="00723657">
        <w:tc>
          <w:tcPr>
            <w:tcW w:w="2158" w:type="dxa"/>
            <w:vMerge/>
          </w:tcPr>
          <w:p w14:paraId="35F63D5D"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429CF027" w14:textId="77777777" w:rsidR="00D376F0" w:rsidRPr="00D424AA" w:rsidRDefault="00D376F0" w:rsidP="00D424AA">
            <w:pPr>
              <w:widowControl/>
              <w:spacing w:after="200"/>
              <w:rPr>
                <w:rFonts w:eastAsia="SimSun" w:cs="Times New Roman"/>
                <w:i/>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r w:rsidRPr="00D424AA" w:rsidDel="008D35BB">
              <w:rPr>
                <w:rFonts w:cs="Times New Roman"/>
                <w:color w:val="000000" w:themeColor="text1"/>
                <w:sz w:val="16"/>
                <w:szCs w:val="16"/>
                <w:lang w:val="en-GB" w:eastAsia="en-CA"/>
              </w:rPr>
              <w:t xml:space="preserve"> </w:t>
            </w:r>
          </w:p>
        </w:tc>
        <w:tc>
          <w:tcPr>
            <w:tcW w:w="2158" w:type="dxa"/>
            <w:tcBorders>
              <w:top w:val="dashed" w:sz="4" w:space="0" w:color="000000"/>
            </w:tcBorders>
            <w:shd w:val="clear" w:color="auto" w:fill="FEC2B8"/>
          </w:tcPr>
          <w:p w14:paraId="19B5DA11"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p w14:paraId="707B861B"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FD9693"/>
            <w:tcMar>
              <w:top w:w="40" w:type="dxa"/>
              <w:left w:w="0" w:type="dxa"/>
              <w:bottom w:w="40" w:type="dxa"/>
              <w:right w:w="0" w:type="dxa"/>
            </w:tcMar>
          </w:tcPr>
          <w:p w14:paraId="4DD4A20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159003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E6A531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0025ED0" w14:textId="77777777" w:rsidR="00D376F0" w:rsidRPr="00D424AA" w:rsidRDefault="00D376F0" w:rsidP="00D424AA">
            <w:pPr>
              <w:rPr>
                <w:rFonts w:cs="Times New Roman"/>
                <w:color w:val="000000" w:themeColor="text1"/>
                <w:sz w:val="16"/>
                <w:szCs w:val="16"/>
                <w:lang w:val="en-GB"/>
              </w:rPr>
            </w:pPr>
          </w:p>
          <w:p w14:paraId="05FC3A1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384D46B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79FBE52"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1654F45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42F131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CFD010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011D1395" w14:textId="77777777" w:rsidR="00D376F0" w:rsidRPr="00D424AA" w:rsidRDefault="00D376F0" w:rsidP="00D424AA">
            <w:pPr>
              <w:rPr>
                <w:rFonts w:cs="Times New Roman"/>
                <w:color w:val="000000" w:themeColor="text1"/>
                <w:sz w:val="16"/>
                <w:szCs w:val="16"/>
                <w:lang w:val="en-GB"/>
              </w:rPr>
            </w:pPr>
          </w:p>
          <w:p w14:paraId="5384EAC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D2FE894"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21FA469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973CE8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AC5D9B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633D494B" w14:textId="77777777" w:rsidR="00D376F0" w:rsidRPr="00D424AA" w:rsidRDefault="00D376F0" w:rsidP="00D424AA">
            <w:pPr>
              <w:rPr>
                <w:rFonts w:cs="Times New Roman"/>
                <w:color w:val="000000" w:themeColor="text1"/>
                <w:sz w:val="16"/>
                <w:szCs w:val="16"/>
                <w:lang w:val="en-GB"/>
              </w:rPr>
            </w:pPr>
          </w:p>
          <w:p w14:paraId="4131B4F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2AF81EBB"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D424AA" w14:paraId="7F471272" w14:textId="77777777" w:rsidTr="00723657">
        <w:tc>
          <w:tcPr>
            <w:tcW w:w="2158" w:type="dxa"/>
            <w:vMerge w:val="restart"/>
          </w:tcPr>
          <w:p w14:paraId="53307B59"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East Siberia (ESB)</w:t>
            </w:r>
          </w:p>
        </w:tc>
        <w:tc>
          <w:tcPr>
            <w:tcW w:w="2158" w:type="dxa"/>
            <w:tcBorders>
              <w:top w:val="dashed" w:sz="4" w:space="0" w:color="000000"/>
            </w:tcBorders>
            <w:shd w:val="clear" w:color="auto" w:fill="FF6365"/>
          </w:tcPr>
          <w:p w14:paraId="05F8E52B" w14:textId="2EA71127" w:rsidR="00D376F0" w:rsidRPr="006A2665" w:rsidRDefault="00D376F0" w:rsidP="00D424AA">
            <w:pPr>
              <w:widowControl/>
              <w:rPr>
                <w:rFonts w:cs="Times New Roman"/>
                <w:i/>
                <w:color w:val="000000" w:themeColor="text1"/>
                <w:sz w:val="16"/>
                <w:szCs w:val="16"/>
                <w:lang w:val="en-GB" w:eastAsia="en-CA"/>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4628"/>
            <w:r w:rsidRPr="00D424AA">
              <w:rPr>
                <w:rFonts w:cs="Times New Roman"/>
                <w:color w:val="000000" w:themeColor="text1"/>
                <w:sz w:val="16"/>
                <w:szCs w:val="16"/>
                <w:lang w:val="en-GB" w:eastAsia="en-CA"/>
              </w:rPr>
              <w:fldChar w:fldCharType="begin" w:fldLock="1"/>
            </w:r>
            <w:r w:rsidR="00DB48AC">
              <w:rPr>
                <w:rFonts w:cs="Times New Roman"/>
                <w:color w:val="000000" w:themeColor="text1"/>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2",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3", "itemData" : { "DOI" : "10.1016/j.wace.2014.11.003", "author" : [ { "dropping-particle" : "", "family" : "Dashkhuu", "given" : "Dulamsuren", "non-dropping-particle" : "", "parse-names" : false, "suffix" : "" }, { "dropping-particle" : "", "family" : "Kim", "given" : "Jong Pil", "non-dropping-particle" : "", "parse-names" : false, "suffix" : "" }, { "dropping-particle" : "", "family" : "Chun", "given" : "Jong Ahn", "non-dropping-particle" : "", "parse-names" : false, "suffix" : "" }, { "dropping-particle" : "", "family" : "Lee", "given" : "Woo-Seop", "non-dropping-particle" : "", "parse-names" : false, "suffix" : "" } ], "container-title" : "Weather and Climate Extremes", "id" : "ITEM-3", "issued" : { "date-parts" : [ [ "2015" ] ] }, "page" : "26-33", "title" : "Long-term trends in daily temperature extremes over Mongolia", "translator" : [ { "dropping-particle" : "", "family" : "S2521", "given" : "", "non-dropping-particle" : "", "parse-names" : false, "suffix" : "" } ], "type" : "article-journal", "volume" : "8" }, "uris" : [ "http://www.mendeley.com/documents/?uuid=3aa05078-e3b6-42d4-bf5d-2043952b4526" ] }, { "id" : "ITEM-4",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4",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mendeley" : { "formattedCitation" : "(Dashkhuu et al., 2015; Donat et al., 2016a; Zhang et al., 2019c; Dunn et al., 2020)", "manualFormatting" : "(Dashkhuu et al., 2015; Donat et al., 2016a; P. Zhang et al., 2019; Dunn et al., 2020)", "plainTextFormattedCitation" : "(Dashkhuu et al., 2015; Donat et al., 2016a; Zhang et al., 2019c; Dunn et al., 2020)", "previouslyFormattedCitation" : "(Dashkhuu et al., 2015; Donat et al., 2016a; Zhang et al., 2019c; Dunn et al., 2020)"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 xml:space="preserve">(Dashkhuu et al., 2015; Donat et al., 2016a; </w:t>
            </w:r>
            <w:ins w:id="4629" w:author="Robin Matthews" w:date="2021-07-14T17:20:00Z">
              <w:r w:rsidR="00A5076B">
                <w:rPr>
                  <w:rFonts w:cs="Times New Roman"/>
                  <w:noProof/>
                  <w:color w:val="000000" w:themeColor="text1"/>
                  <w:sz w:val="16"/>
                  <w:szCs w:val="16"/>
                  <w:lang w:val="en-GB" w:eastAsia="en-CA"/>
                </w:rPr>
                <w:t xml:space="preserve">P. </w:t>
              </w:r>
            </w:ins>
            <w:r w:rsidR="00A26296">
              <w:rPr>
                <w:rFonts w:cs="Times New Roman"/>
                <w:noProof/>
                <w:color w:val="000000" w:themeColor="text1"/>
                <w:sz w:val="16"/>
                <w:szCs w:val="16"/>
                <w:lang w:val="en-GB" w:eastAsia="en-CA"/>
              </w:rPr>
              <w:t>Zhang et al., 2019</w:t>
            </w:r>
            <w:del w:id="4630" w:author="Robin Matthews" w:date="2021-07-14T17:20:00Z">
              <w:r w:rsidR="00A26296" w:rsidDel="00A5076B">
                <w:rPr>
                  <w:rFonts w:cs="Times New Roman"/>
                  <w:noProof/>
                  <w:color w:val="000000" w:themeColor="text1"/>
                  <w:sz w:val="16"/>
                  <w:szCs w:val="16"/>
                  <w:lang w:val="en-GB" w:eastAsia="en-CA"/>
                </w:rPr>
                <w:delText>c</w:delText>
              </w:r>
            </w:del>
            <w:r w:rsidR="00A26296">
              <w:rPr>
                <w:rFonts w:cs="Times New Roman"/>
                <w:noProof/>
                <w:color w:val="000000" w:themeColor="text1"/>
                <w:sz w:val="16"/>
                <w:szCs w:val="16"/>
                <w:lang w:val="en-GB" w:eastAsia="en-CA"/>
              </w:rPr>
              <w:t>; Dunn et al., 2020)</w:t>
            </w:r>
            <w:r w:rsidRPr="00D424AA">
              <w:rPr>
                <w:rFonts w:cs="Times New Roman"/>
                <w:color w:val="000000" w:themeColor="text1"/>
                <w:sz w:val="16"/>
                <w:szCs w:val="16"/>
                <w:lang w:val="en-GB" w:eastAsia="en-CA"/>
              </w:rPr>
              <w:fldChar w:fldCharType="end"/>
            </w:r>
            <w:commentRangeEnd w:id="4628"/>
            <w:r w:rsidR="00A26296">
              <w:rPr>
                <w:rStyle w:val="Marquedecommentaire"/>
              </w:rPr>
              <w:commentReference w:id="4628"/>
            </w:r>
          </w:p>
        </w:tc>
        <w:tc>
          <w:tcPr>
            <w:tcW w:w="2158" w:type="dxa"/>
            <w:tcBorders>
              <w:top w:val="dashed" w:sz="4" w:space="0" w:color="000000"/>
            </w:tcBorders>
            <w:shd w:val="clear" w:color="auto" w:fill="FEC2B8"/>
          </w:tcPr>
          <w:p w14:paraId="387C6250" w14:textId="0C35E4D5" w:rsidR="00D376F0" w:rsidRPr="00841A35" w:rsidRDefault="00D376F0" w:rsidP="00D424AA">
            <w:pPr>
              <w:rPr>
                <w:rFonts w:cs="Times New Roman"/>
                <w:i/>
                <w:color w:val="000000" w:themeColor="text1"/>
                <w:sz w:val="16"/>
                <w:szCs w:val="16"/>
                <w:lang w:val="en-GB"/>
              </w:rPr>
            </w:pPr>
            <w:r w:rsidRPr="006A2665">
              <w:rPr>
                <w:rFonts w:eastAsiaTheme="minorHAnsi" w:cs="Times New Roman"/>
                <w:color w:val="000000" w:themeColor="text1"/>
                <w:sz w:val="16"/>
                <w:szCs w:val="16"/>
                <w:lang w:val="en-GB" w:eastAsia="en-US"/>
              </w:rPr>
              <w:t>Robust ev</w:t>
            </w:r>
            <w:r w:rsidRPr="00D424AA">
              <w:rPr>
                <w:rFonts w:eastAsiaTheme="minorHAnsi" w:cs="Times New Roman"/>
                <w:color w:val="000000" w:themeColor="text1"/>
                <w:sz w:val="16"/>
                <w:szCs w:val="16"/>
                <w:lang w:val="en-GB" w:eastAsia="en-US"/>
              </w:rPr>
              <w:t xml:space="preserve">idence of a human contribution to the observed increase in the intensity and frequency of hot extremes and decrease in the intensity and frequency of cold extremes </w:t>
            </w:r>
            <w:ins w:id="4631" w:author="Robin Matthews" w:date="2021-07-14T15:48:00Z">
              <w:r w:rsidR="008959E1">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2",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2",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3",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3",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mendeley" : { "formattedCitation" : "(Wang et al., 2017c; Dong et al., 2018; Seong et al., 2020)", "manualFormatting" : "(Z. Wang et al., 2017a; Dong et al., 2018; Seong et al., 2020)", "plainTextFormattedCitation" : "(Wang et al., 2017c; Dong et al., 2018; Seong et al., 2020)", "previouslyFormattedCitation" : "(Wang et al., 2017c; Dong et al., 2018; Seong et al., 2020)" }, "properties" : { "noteIndex" : 0 }, "schema" : "https://github.com/citation-style-language/schema/raw/master/csl-citation.json" }</w:instrText>
            </w:r>
            <w:ins w:id="4632" w:author="Robin Matthews" w:date="2021-07-14T15:48:00Z">
              <w:r w:rsidR="008959E1">
                <w:rPr>
                  <w:rFonts w:cs="Times New Roman"/>
                  <w:color w:val="000000" w:themeColor="text1"/>
                  <w:sz w:val="16"/>
                  <w:szCs w:val="16"/>
                  <w:lang w:val="en-GB"/>
                </w:rPr>
                <w:fldChar w:fldCharType="separate"/>
              </w:r>
              <w:r w:rsidR="008959E1" w:rsidRPr="00AD1E30">
                <w:rPr>
                  <w:rFonts w:cs="Times New Roman"/>
                  <w:noProof/>
                  <w:color w:val="000000" w:themeColor="text1"/>
                  <w:sz w:val="16"/>
                  <w:szCs w:val="16"/>
                  <w:lang w:val="en-GB"/>
                </w:rPr>
                <w:t>(</w:t>
              </w:r>
              <w:r w:rsidR="008959E1">
                <w:rPr>
                  <w:rFonts w:cs="Times New Roman"/>
                  <w:noProof/>
                  <w:color w:val="000000" w:themeColor="text1"/>
                  <w:sz w:val="16"/>
                  <w:szCs w:val="16"/>
                  <w:lang w:val="en-GB"/>
                </w:rPr>
                <w:t xml:space="preserve">Z. </w:t>
              </w:r>
              <w:r w:rsidR="008959E1" w:rsidRPr="00AD1E30">
                <w:rPr>
                  <w:rFonts w:cs="Times New Roman"/>
                  <w:noProof/>
                  <w:color w:val="000000" w:themeColor="text1"/>
                  <w:sz w:val="16"/>
                  <w:szCs w:val="16"/>
                  <w:lang w:val="en-GB"/>
                </w:rPr>
                <w:t>Wang et al., 2017</w:t>
              </w:r>
              <w:r w:rsidR="008959E1">
                <w:rPr>
                  <w:rFonts w:cs="Times New Roman"/>
                  <w:noProof/>
                  <w:color w:val="000000" w:themeColor="text1"/>
                  <w:sz w:val="16"/>
                  <w:szCs w:val="16"/>
                  <w:lang w:val="en-GB"/>
                </w:rPr>
                <w:t>a</w:t>
              </w:r>
              <w:r w:rsidR="008959E1" w:rsidRPr="00AD1E30">
                <w:rPr>
                  <w:rFonts w:cs="Times New Roman"/>
                  <w:noProof/>
                  <w:color w:val="000000" w:themeColor="text1"/>
                  <w:sz w:val="16"/>
                  <w:szCs w:val="16"/>
                  <w:lang w:val="en-GB"/>
                </w:rPr>
                <w:t>; Dong et al., 2018; Seong et al., 2020)</w:t>
              </w:r>
              <w:r w:rsidR="008959E1">
                <w:rPr>
                  <w:rFonts w:cs="Times New Roman"/>
                  <w:color w:val="000000" w:themeColor="text1"/>
                  <w:sz w:val="16"/>
                  <w:szCs w:val="16"/>
                  <w:lang w:val="en-GB"/>
                </w:rPr>
                <w:fldChar w:fldCharType="end"/>
              </w:r>
            </w:ins>
            <w:commentRangeStart w:id="4633"/>
            <w:del w:id="4634" w:author="Robin Matthews" w:date="2021-07-14T15:48:00Z">
              <w:r w:rsidRPr="00D424AA" w:rsidDel="008959E1">
                <w:rPr>
                  <w:rFonts w:cs="Times New Roman"/>
                  <w:color w:val="000000" w:themeColor="text1"/>
                  <w:sz w:val="16"/>
                  <w:szCs w:val="16"/>
                  <w:lang w:val="en-GB"/>
                </w:rPr>
                <w:fldChar w:fldCharType="begin" w:fldLock="1"/>
              </w:r>
              <w:r w:rsidR="00FF6231" w:rsidRPr="008959E1" w:rsidDel="008959E1">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8959E1">
                <w:rPr>
                  <w:rFonts w:cs="Times New Roman"/>
                  <w:color w:val="000000" w:themeColor="text1"/>
                  <w:sz w:val="16"/>
                  <w:szCs w:val="16"/>
                  <w:lang w:val="en-GB"/>
                </w:rPr>
                <w:fldChar w:fldCharType="separate"/>
              </w:r>
              <w:r w:rsidR="00A26296" w:rsidRPr="008959E1" w:rsidDel="008959E1">
                <w:rPr>
                  <w:rFonts w:cs="Times New Roman"/>
                  <w:noProof/>
                  <w:color w:val="000000" w:themeColor="text1"/>
                  <w:sz w:val="16"/>
                  <w:szCs w:val="16"/>
                  <w:lang w:val="en-GB"/>
                </w:rPr>
                <w:delText>(Wang et al., 2017;</w:delText>
              </w:r>
              <w:r w:rsidRPr="00D424AA" w:rsidDel="008959E1">
                <w:rPr>
                  <w:rFonts w:cs="Times New Roman"/>
                  <w:color w:val="000000" w:themeColor="text1"/>
                  <w:sz w:val="16"/>
                  <w:szCs w:val="16"/>
                  <w:lang w:val="en-GB"/>
                </w:rPr>
                <w:fldChar w:fldCharType="end"/>
              </w:r>
              <w:commentRangeEnd w:id="4633"/>
              <w:r w:rsidR="00A26296" w:rsidDel="008959E1">
                <w:rPr>
                  <w:rStyle w:val="Marquedecommentaire"/>
                </w:rPr>
                <w:commentReference w:id="4633"/>
              </w:r>
              <w:r w:rsidRPr="00841A35" w:rsidDel="008959E1">
                <w:rPr>
                  <w:rFonts w:cs="Times New Roman"/>
                  <w:color w:val="000000" w:themeColor="text1"/>
                  <w:sz w:val="16"/>
                  <w:szCs w:val="16"/>
                  <w:lang w:val="en-GB"/>
                </w:rPr>
                <w:delText xml:space="preserve"> </w:delText>
              </w:r>
              <w:commentRangeStart w:id="4635"/>
              <w:r w:rsidRPr="00D424AA" w:rsidDel="008959E1">
                <w:rPr>
                  <w:rFonts w:cs="Times New Roman"/>
                  <w:color w:val="000000" w:themeColor="text1"/>
                  <w:sz w:val="16"/>
                  <w:szCs w:val="16"/>
                  <w:lang w:val="en-GB"/>
                </w:rPr>
                <w:fldChar w:fldCharType="begin" w:fldLock="1"/>
              </w:r>
              <w:r w:rsidR="00FF6231" w:rsidDel="008959E1">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8959E1">
                <w:rPr>
                  <w:rFonts w:cs="Times New Roman"/>
                  <w:color w:val="000000" w:themeColor="text1"/>
                  <w:sz w:val="16"/>
                  <w:szCs w:val="16"/>
                  <w:lang w:val="en-GB"/>
                </w:rPr>
                <w:fldChar w:fldCharType="separate"/>
              </w:r>
              <w:r w:rsidR="00A26296" w:rsidDel="008959E1">
                <w:rPr>
                  <w:rFonts w:cs="Times New Roman"/>
                  <w:noProof/>
                  <w:color w:val="000000" w:themeColor="text1"/>
                  <w:sz w:val="16"/>
                  <w:szCs w:val="16"/>
                  <w:lang w:val="en-GB"/>
                </w:rPr>
                <w:delText>Seong et al., 2020;</w:delText>
              </w:r>
              <w:r w:rsidRPr="00D424AA" w:rsidDel="008959E1">
                <w:rPr>
                  <w:rFonts w:cs="Times New Roman"/>
                  <w:color w:val="000000" w:themeColor="text1"/>
                  <w:sz w:val="16"/>
                  <w:szCs w:val="16"/>
                  <w:lang w:val="en-GB"/>
                </w:rPr>
                <w:fldChar w:fldCharType="end"/>
              </w:r>
              <w:commentRangeEnd w:id="4635"/>
              <w:r w:rsidR="00A26296" w:rsidDel="008959E1">
                <w:rPr>
                  <w:rStyle w:val="Marquedecommentaire"/>
                </w:rPr>
                <w:commentReference w:id="4635"/>
              </w:r>
              <w:r w:rsidRPr="00841A35" w:rsidDel="008959E1">
                <w:rPr>
                  <w:rFonts w:cs="Times New Roman"/>
                  <w:color w:val="000000" w:themeColor="text1"/>
                  <w:sz w:val="16"/>
                  <w:szCs w:val="16"/>
                  <w:lang w:val="en-GB"/>
                </w:rPr>
                <w:delText xml:space="preserve"> </w:delText>
              </w:r>
              <w:commentRangeStart w:id="4636"/>
              <w:r w:rsidRPr="00D424AA" w:rsidDel="008959E1">
                <w:rPr>
                  <w:rFonts w:cs="Times New Roman"/>
                  <w:i/>
                  <w:color w:val="000000" w:themeColor="text1"/>
                  <w:sz w:val="16"/>
                  <w:szCs w:val="16"/>
                  <w:lang w:val="en-GB" w:eastAsia="en-CA"/>
                </w:rPr>
                <w:fldChar w:fldCharType="begin" w:fldLock="1"/>
              </w:r>
              <w:r w:rsidR="00FF6231" w:rsidDel="008959E1">
                <w:rPr>
                  <w:rFonts w:cs="Times New Roman"/>
                  <w:i/>
                  <w:color w:val="000000" w:themeColor="text1"/>
                  <w:sz w:val="16"/>
                  <w:szCs w:val="16"/>
                  <w:lang w:val="en-GB" w:eastAsia="en-CA"/>
                </w:rPr>
                <w:delInstrText>ADDIN CSL_CITATION { "citationItems" : [ { "id" : "ITEM-1",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1",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mendeley" : { "formattedCitation" : "(Dong et al., 2018)", "manualFormatting" : "Dong et al., 2018)", "plainTextFormattedCitation" : "(Dong et al., 2018)", "previouslyFormattedCitation" : "(Dong et al., 2018)" }, "properties" : { "noteIndex" : 0 }, "schema" : "https://github.com/citation-style-language/schema/raw/master/csl-citation.json" }</w:delInstrText>
              </w:r>
              <w:r w:rsidRPr="00D424AA" w:rsidDel="008959E1">
                <w:rPr>
                  <w:rFonts w:cs="Times New Roman"/>
                  <w:i/>
                  <w:color w:val="000000" w:themeColor="text1"/>
                  <w:sz w:val="16"/>
                  <w:szCs w:val="16"/>
                  <w:lang w:val="en-GB" w:eastAsia="en-CA"/>
                </w:rPr>
                <w:fldChar w:fldCharType="separate"/>
              </w:r>
              <w:r w:rsidR="00A26296" w:rsidDel="008959E1">
                <w:rPr>
                  <w:rFonts w:cs="Times New Roman"/>
                  <w:noProof/>
                  <w:color w:val="000000" w:themeColor="text1"/>
                  <w:sz w:val="16"/>
                  <w:szCs w:val="16"/>
                  <w:lang w:val="en-GB" w:eastAsia="en-CA"/>
                </w:rPr>
                <w:delText>Dong et al., 2018)</w:delText>
              </w:r>
              <w:r w:rsidRPr="00D424AA" w:rsidDel="008959E1">
                <w:rPr>
                  <w:rFonts w:cs="Times New Roman"/>
                  <w:i/>
                  <w:color w:val="000000" w:themeColor="text1"/>
                  <w:sz w:val="16"/>
                  <w:szCs w:val="16"/>
                  <w:lang w:val="en-GB" w:eastAsia="en-CA"/>
                </w:rPr>
                <w:fldChar w:fldCharType="end"/>
              </w:r>
            </w:del>
            <w:commentRangeEnd w:id="4636"/>
            <w:r w:rsidR="00A26296">
              <w:rPr>
                <w:rStyle w:val="Marquedecommentaire"/>
              </w:rPr>
              <w:commentReference w:id="4636"/>
            </w:r>
          </w:p>
        </w:tc>
        <w:tc>
          <w:tcPr>
            <w:tcW w:w="2158" w:type="dxa"/>
            <w:tcBorders>
              <w:top w:val="dashed" w:sz="4" w:space="0" w:color="000000"/>
            </w:tcBorders>
            <w:shd w:val="clear" w:color="auto" w:fill="FD9693"/>
            <w:tcMar>
              <w:top w:w="40" w:type="dxa"/>
              <w:left w:w="0" w:type="dxa"/>
              <w:bottom w:w="40" w:type="dxa"/>
              <w:right w:w="0" w:type="dxa"/>
            </w:tcMar>
          </w:tcPr>
          <w:p w14:paraId="16D459AD" w14:textId="37193ED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637"/>
            <w:r w:rsidRPr="00D424AA">
              <w:rPr>
                <w:rFonts w:cs="Times New Roman"/>
                <w:color w:val="000000" w:themeColor="text1"/>
                <w:sz w:val="16"/>
                <w:szCs w:val="16"/>
                <w:lang w:val="en-GB"/>
              </w:rPr>
              <w:fldChar w:fldCharType="begin" w:fldLock="1"/>
            </w:r>
            <w:ins w:id="4638" w:author="Robin Matthews" w:date="2021-07-14T15:49:00Z">
              <w:r w:rsidR="00073244">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639" w:author="Robin Matthews" w:date="2021-07-14T15:49:00Z">
              <w:r w:rsidR="00FC4C2D" w:rsidDel="00073244">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40" w:author="Robin Matthews" w:date="2021-07-14T15:49:00Z">
              <w:r w:rsidR="00A26296" w:rsidDel="00073244">
                <w:rPr>
                  <w:rFonts w:cs="Times New Roman"/>
                  <w:noProof/>
                  <w:color w:val="000000" w:themeColor="text1"/>
                  <w:sz w:val="16"/>
                  <w:szCs w:val="16"/>
                  <w:lang w:val="en-GB"/>
                </w:rPr>
                <w:delText>Li et al., 2020</w:delText>
              </w:r>
            </w:del>
            <w:ins w:id="4641" w:author="Robin Matthews" w:date="2021-07-14T15:49: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37"/>
            <w:r w:rsidR="00A26296">
              <w:rPr>
                <w:rStyle w:val="Marquedecommentaire"/>
              </w:rPr>
              <w:commentReference w:id="4637"/>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464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43" w:author="Robin Matthews" w:date="2021-07-14T15:49:00Z">
              <w:r w:rsidR="00A26296" w:rsidDel="00073244">
                <w:rPr>
                  <w:rFonts w:cs="Times New Roman"/>
                  <w:noProof/>
                  <w:color w:val="000000" w:themeColor="text1"/>
                  <w:sz w:val="16"/>
                  <w:szCs w:val="16"/>
                  <w:lang w:val="en-GB"/>
                </w:rPr>
                <w:delText>Li et al., 2020</w:delText>
              </w:r>
            </w:del>
            <w:ins w:id="4644" w:author="Robin Matthews" w:date="2021-07-14T15:49: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42"/>
            <w:r w:rsidR="00A26296">
              <w:rPr>
                <w:rStyle w:val="Marquedecommentaire"/>
              </w:rPr>
              <w:commentReference w:id="4642"/>
            </w:r>
            <w:r w:rsidRPr="00841A35">
              <w:rPr>
                <w:rFonts w:cs="Times New Roman"/>
                <w:color w:val="000000" w:themeColor="text1"/>
                <w:sz w:val="16"/>
                <w:szCs w:val="16"/>
                <w:lang w:val="en-GB"/>
              </w:rPr>
              <w:t xml:space="preserve">) and more than 2°C in annual TXx and TNn compared to </w:t>
            </w:r>
            <w:r w:rsidRPr="00D424AA">
              <w:rPr>
                <w:rFonts w:cs="Times New Roman"/>
                <w:color w:val="000000" w:themeColor="text1"/>
                <w:sz w:val="16"/>
                <w:szCs w:val="16"/>
                <w:lang w:val="en-GB"/>
              </w:rPr>
              <w:t>pre-industrial (Annex).</w:t>
            </w:r>
          </w:p>
          <w:p w14:paraId="6B8107AE" w14:textId="77777777" w:rsidR="00D376F0" w:rsidRPr="00D424AA" w:rsidRDefault="00D376F0" w:rsidP="00D424AA">
            <w:pPr>
              <w:rPr>
                <w:rFonts w:cs="Times New Roman"/>
                <w:color w:val="000000" w:themeColor="text1"/>
                <w:sz w:val="16"/>
                <w:szCs w:val="16"/>
                <w:lang w:val="en-GB"/>
              </w:rPr>
            </w:pPr>
          </w:p>
          <w:p w14:paraId="50108324" w14:textId="3DF50E6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645" w:author="Robin Matthews" w:date="2021-07-14T17:22:00Z">
              <w:r w:rsidR="00AF6A36">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646" w:author="Robin Matthews" w:date="2021-07-14T17:22:00Z">
              <w:r w:rsidR="00AF6A36">
                <w:rPr>
                  <w:rFonts w:cs="Times New Roman"/>
                  <w:color w:val="000000" w:themeColor="text1"/>
                  <w:sz w:val="16"/>
                  <w:szCs w:val="16"/>
                  <w:lang w:val="en-GB" w:eastAsia="en-CA"/>
                </w:rPr>
                <w:fldChar w:fldCharType="separate"/>
              </w:r>
            </w:ins>
            <w:r w:rsidR="00DB48AC" w:rsidRPr="00DB48AC">
              <w:rPr>
                <w:rFonts w:cs="Times New Roman"/>
                <w:noProof/>
                <w:color w:val="000000" w:themeColor="text1"/>
                <w:sz w:val="16"/>
                <w:szCs w:val="16"/>
                <w:lang w:val="en-GB" w:eastAsia="en-CA"/>
              </w:rPr>
              <w:t>(Xu et al., 2017; Han et al., 2018; Khlebnikova et al., 2019a)</w:t>
            </w:r>
            <w:ins w:id="4647" w:author="Robin Matthews" w:date="2021-07-14T17:22:00Z">
              <w:r w:rsidR="00AF6A36">
                <w:rPr>
                  <w:rFonts w:cs="Times New Roman"/>
                  <w:color w:val="000000" w:themeColor="text1"/>
                  <w:sz w:val="16"/>
                  <w:szCs w:val="16"/>
                  <w:lang w:val="en-GB" w:eastAsia="en-CA"/>
                </w:rPr>
                <w:fldChar w:fldCharType="end"/>
              </w:r>
            </w:ins>
            <w:commentRangeStart w:id="4648"/>
            <w:del w:id="4649" w:author="Robin Matthews" w:date="2021-07-14T17:22:00Z">
              <w:r w:rsidRPr="00D424AA" w:rsidDel="00AF6A36">
                <w:rPr>
                  <w:rFonts w:cs="Times New Roman"/>
                  <w:color w:val="000000" w:themeColor="text1"/>
                  <w:sz w:val="16"/>
                  <w:szCs w:val="16"/>
                  <w:lang w:val="en-GB" w:eastAsia="en-CA"/>
                </w:rPr>
                <w:fldChar w:fldCharType="begin" w:fldLock="1"/>
              </w:r>
              <w:r w:rsidR="00FF6231" w:rsidRPr="00AF6A36" w:rsidDel="00AF6A36">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AF6A36">
                <w:rPr>
                  <w:rFonts w:cs="Times New Roman"/>
                  <w:color w:val="000000" w:themeColor="text1"/>
                  <w:sz w:val="16"/>
                  <w:szCs w:val="16"/>
                  <w:lang w:val="en-GB" w:eastAsia="en-CA"/>
                </w:rPr>
                <w:fldChar w:fldCharType="separate"/>
              </w:r>
              <w:r w:rsidR="00A26296" w:rsidRPr="00AF6A36" w:rsidDel="00AF6A36">
                <w:rPr>
                  <w:rFonts w:cs="Times New Roman"/>
                  <w:noProof/>
                  <w:color w:val="000000" w:themeColor="text1"/>
                  <w:sz w:val="16"/>
                  <w:szCs w:val="16"/>
                  <w:lang w:val="en-GB" w:eastAsia="en-CA"/>
                </w:rPr>
                <w:delText>(Xu et al. 2017; Han et al. 2018;</w:delText>
              </w:r>
              <w:r w:rsidRPr="00D424AA" w:rsidDel="00AF6A36">
                <w:rPr>
                  <w:rFonts w:cs="Times New Roman"/>
                  <w:color w:val="000000" w:themeColor="text1"/>
                  <w:sz w:val="16"/>
                  <w:szCs w:val="16"/>
                  <w:lang w:val="en-GB" w:eastAsia="en-CA"/>
                </w:rPr>
                <w:fldChar w:fldCharType="end"/>
              </w:r>
              <w:commentRangeEnd w:id="4648"/>
              <w:r w:rsidR="00A26296" w:rsidDel="00AF6A36">
                <w:rPr>
                  <w:rStyle w:val="Marquedecommentaire"/>
                </w:rPr>
                <w:commentReference w:id="4648"/>
              </w:r>
              <w:r w:rsidRPr="00841A35" w:rsidDel="00AF6A36">
                <w:rPr>
                  <w:rFonts w:cs="Times New Roman"/>
                  <w:color w:val="000000" w:themeColor="text1"/>
                  <w:sz w:val="16"/>
                  <w:szCs w:val="16"/>
                  <w:lang w:val="en-GB" w:eastAsia="en-CA"/>
                </w:rPr>
                <w:delText xml:space="preserve"> </w:delText>
              </w:r>
              <w:commentRangeStart w:id="4650"/>
              <w:r w:rsidRPr="00D424AA" w:rsidDel="00AF6A36">
                <w:rPr>
                  <w:rFonts w:cs="Times New Roman"/>
                  <w:color w:val="000000" w:themeColor="text1"/>
                  <w:sz w:val="16"/>
                  <w:szCs w:val="16"/>
                  <w:lang w:val="en-GB" w:eastAsia="en-CA"/>
                </w:rPr>
                <w:fldChar w:fldCharType="begin" w:fldLock="1"/>
              </w:r>
              <w:r w:rsidR="00FF6231" w:rsidDel="00AF6A36">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AF6A36">
                <w:rPr>
                  <w:rFonts w:cs="Times New Roman"/>
                  <w:color w:val="000000" w:themeColor="text1"/>
                  <w:sz w:val="16"/>
                  <w:szCs w:val="16"/>
                  <w:lang w:val="en-GB" w:eastAsia="en-CA"/>
                </w:rPr>
                <w:fldChar w:fldCharType="separate"/>
              </w:r>
              <w:r w:rsidR="00A26296" w:rsidDel="00AF6A36">
                <w:rPr>
                  <w:rFonts w:cs="Times New Roman"/>
                  <w:noProof/>
                  <w:color w:val="000000" w:themeColor="text1"/>
                  <w:sz w:val="16"/>
                  <w:szCs w:val="16"/>
                  <w:lang w:val="en-GB" w:eastAsia="en-CA"/>
                </w:rPr>
                <w:delText>Khlebnikova et al. 2019)</w:delText>
              </w:r>
              <w:r w:rsidRPr="00D424AA" w:rsidDel="00AF6A36">
                <w:rPr>
                  <w:rFonts w:cs="Times New Roman"/>
                  <w:color w:val="000000" w:themeColor="text1"/>
                  <w:sz w:val="16"/>
                  <w:szCs w:val="16"/>
                  <w:lang w:val="en-GB" w:eastAsia="en-CA"/>
                </w:rPr>
                <w:fldChar w:fldCharType="end"/>
              </w:r>
            </w:del>
            <w:commentRangeEnd w:id="4650"/>
            <w:r w:rsidR="00A26296">
              <w:rPr>
                <w:rStyle w:val="Marquedecommentaire"/>
              </w:rPr>
              <w:commentReference w:id="4650"/>
            </w:r>
          </w:p>
        </w:tc>
        <w:tc>
          <w:tcPr>
            <w:tcW w:w="2159" w:type="dxa"/>
            <w:tcBorders>
              <w:top w:val="dashed" w:sz="4" w:space="0" w:color="000000"/>
            </w:tcBorders>
            <w:shd w:val="clear" w:color="auto" w:fill="FF6365"/>
            <w:tcMar>
              <w:top w:w="40" w:type="dxa"/>
              <w:left w:w="40" w:type="dxa"/>
              <w:bottom w:w="40" w:type="dxa"/>
              <w:right w:w="40" w:type="dxa"/>
            </w:tcMar>
          </w:tcPr>
          <w:p w14:paraId="2483C955" w14:textId="656A79C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65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52" w:author="Robin Matthews" w:date="2021-07-14T15:49:00Z">
              <w:r w:rsidR="00A26296" w:rsidDel="00073244">
                <w:rPr>
                  <w:rFonts w:cs="Times New Roman"/>
                  <w:noProof/>
                  <w:color w:val="000000" w:themeColor="text1"/>
                  <w:sz w:val="16"/>
                  <w:szCs w:val="16"/>
                  <w:lang w:val="en-GB"/>
                </w:rPr>
                <w:delText>Li et al., 2020</w:delText>
              </w:r>
            </w:del>
            <w:ins w:id="4653" w:author="Robin Matthews" w:date="2021-07-14T15:49: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51"/>
            <w:r w:rsidR="00A26296">
              <w:rPr>
                <w:rStyle w:val="Marquedecommentaire"/>
              </w:rPr>
              <w:commentReference w:id="4651"/>
            </w:r>
            <w:r w:rsidRPr="00841A35">
              <w:rPr>
                <w:rFonts w:cs="Times New Roman"/>
                <w:color w:val="000000" w:themeColor="text1"/>
                <w:sz w:val="16"/>
                <w:szCs w:val="16"/>
                <w:lang w:val="en-GB"/>
              </w:rPr>
              <w:t>; Annex). Median increase of more than 1.5°C in the 50-year TXx and TNn e</w:t>
            </w:r>
            <w:r w:rsidRPr="00D424AA">
              <w:rPr>
                <w:rFonts w:cs="Times New Roman"/>
                <w:color w:val="000000" w:themeColor="text1"/>
                <w:sz w:val="16"/>
                <w:szCs w:val="16"/>
                <w:lang w:val="en-GB"/>
              </w:rPr>
              <w:t xml:space="preserve">vents compared to the 1°C warming level </w:t>
            </w:r>
            <w:commentRangeStart w:id="465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55" w:author="Robin Matthews" w:date="2021-07-14T15:49:00Z">
              <w:r w:rsidR="00A26296" w:rsidDel="00073244">
                <w:rPr>
                  <w:rFonts w:cs="Times New Roman"/>
                  <w:noProof/>
                  <w:color w:val="000000" w:themeColor="text1"/>
                  <w:sz w:val="16"/>
                  <w:szCs w:val="16"/>
                  <w:lang w:val="en-GB"/>
                </w:rPr>
                <w:delText>Li et al., 2020</w:delText>
              </w:r>
            </w:del>
            <w:ins w:id="4656" w:author="Robin Matthews" w:date="2021-07-14T15:49: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54"/>
            <w:r w:rsidR="00A26296">
              <w:rPr>
                <w:rStyle w:val="Marquedecommentaire"/>
              </w:rPr>
              <w:commentReference w:id="4654"/>
            </w:r>
            <w:del w:id="4657" w:author="Robin Matthews" w:date="2021-07-14T15:49:00Z">
              <w:r w:rsidRPr="00841A35" w:rsidDel="00073244">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2.5°C in annual TXx and TNn compared to pre-industrial (Annex).</w:t>
            </w:r>
          </w:p>
          <w:p w14:paraId="6ECF7FC4" w14:textId="77777777" w:rsidR="00D376F0" w:rsidRPr="00D424AA" w:rsidRDefault="00D376F0" w:rsidP="00D424AA">
            <w:pPr>
              <w:rPr>
                <w:rFonts w:cs="Times New Roman"/>
                <w:color w:val="000000" w:themeColor="text1"/>
                <w:sz w:val="16"/>
                <w:szCs w:val="16"/>
                <w:lang w:val="en-GB"/>
              </w:rPr>
            </w:pPr>
          </w:p>
          <w:p w14:paraId="296583C1" w14:textId="15EA200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658" w:author="Robin Matthews" w:date="2021-07-14T17:22:00Z">
              <w:r w:rsidR="00AF6A36">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659" w:author="Robin Matthews" w:date="2021-07-14T17:22:00Z">
              <w:r w:rsidR="00AF6A36">
                <w:rPr>
                  <w:rFonts w:cs="Times New Roman"/>
                  <w:color w:val="000000" w:themeColor="text1"/>
                  <w:sz w:val="16"/>
                  <w:szCs w:val="16"/>
                  <w:lang w:val="en-GB" w:eastAsia="en-CA"/>
                </w:rPr>
                <w:fldChar w:fldCharType="separate"/>
              </w:r>
            </w:ins>
            <w:r w:rsidR="00DB48AC" w:rsidRPr="00DB48AC">
              <w:rPr>
                <w:rFonts w:cs="Times New Roman"/>
                <w:noProof/>
                <w:color w:val="000000" w:themeColor="text1"/>
                <w:sz w:val="16"/>
                <w:szCs w:val="16"/>
                <w:lang w:val="en-GB" w:eastAsia="en-CA"/>
              </w:rPr>
              <w:t>(Xu et al., 2017; Han et al., 2018; Khlebnikova et al., 2019a)</w:t>
            </w:r>
            <w:ins w:id="4660" w:author="Robin Matthews" w:date="2021-07-14T17:22:00Z">
              <w:r w:rsidR="00AF6A36">
                <w:rPr>
                  <w:rFonts w:cs="Times New Roman"/>
                  <w:color w:val="000000" w:themeColor="text1"/>
                  <w:sz w:val="16"/>
                  <w:szCs w:val="16"/>
                  <w:lang w:val="en-GB" w:eastAsia="en-CA"/>
                </w:rPr>
                <w:fldChar w:fldCharType="end"/>
              </w:r>
            </w:ins>
            <w:commentRangeStart w:id="4661"/>
            <w:del w:id="4662" w:author="Robin Matthews" w:date="2021-07-14T17:22:00Z">
              <w:r w:rsidRPr="00D424AA" w:rsidDel="00AF6A36">
                <w:rPr>
                  <w:rFonts w:cs="Times New Roman"/>
                  <w:color w:val="000000" w:themeColor="text1"/>
                  <w:sz w:val="16"/>
                  <w:szCs w:val="16"/>
                  <w:lang w:val="en-GB" w:eastAsia="en-CA"/>
                </w:rPr>
                <w:fldChar w:fldCharType="begin" w:fldLock="1"/>
              </w:r>
              <w:r w:rsidR="00FF6231" w:rsidDel="00AF6A36">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AF6A36">
                <w:rPr>
                  <w:rFonts w:cs="Times New Roman"/>
                  <w:color w:val="000000" w:themeColor="text1"/>
                  <w:sz w:val="16"/>
                  <w:szCs w:val="16"/>
                  <w:lang w:val="en-GB" w:eastAsia="en-CA"/>
                </w:rPr>
                <w:fldChar w:fldCharType="separate"/>
              </w:r>
              <w:r w:rsidR="00A26296" w:rsidDel="00AF6A36">
                <w:rPr>
                  <w:rFonts w:cs="Times New Roman"/>
                  <w:noProof/>
                  <w:color w:val="000000" w:themeColor="text1"/>
                  <w:sz w:val="16"/>
                  <w:szCs w:val="16"/>
                  <w:lang w:val="en-GB" w:eastAsia="en-CA"/>
                </w:rPr>
                <w:delText>(Xu et al. 2017; Han et al. 2018;</w:delText>
              </w:r>
              <w:r w:rsidRPr="00D424AA" w:rsidDel="00AF6A36">
                <w:rPr>
                  <w:rFonts w:cs="Times New Roman"/>
                  <w:color w:val="000000" w:themeColor="text1"/>
                  <w:sz w:val="16"/>
                  <w:szCs w:val="16"/>
                  <w:lang w:val="en-GB" w:eastAsia="en-CA"/>
                </w:rPr>
                <w:fldChar w:fldCharType="end"/>
              </w:r>
              <w:commentRangeEnd w:id="4661"/>
              <w:r w:rsidR="00A26296" w:rsidDel="00AF6A36">
                <w:rPr>
                  <w:rStyle w:val="Marquedecommentaire"/>
                </w:rPr>
                <w:commentReference w:id="4661"/>
              </w:r>
              <w:r w:rsidRPr="00841A35" w:rsidDel="00AF6A36">
                <w:rPr>
                  <w:rFonts w:cs="Times New Roman"/>
                  <w:color w:val="000000" w:themeColor="text1"/>
                  <w:sz w:val="16"/>
                  <w:szCs w:val="16"/>
                  <w:lang w:val="en-GB" w:eastAsia="en-CA"/>
                </w:rPr>
                <w:delText xml:space="preserve"> </w:delText>
              </w:r>
              <w:commentRangeStart w:id="4663"/>
              <w:r w:rsidRPr="00D424AA" w:rsidDel="00AF6A36">
                <w:rPr>
                  <w:rFonts w:cs="Times New Roman"/>
                  <w:color w:val="000000" w:themeColor="text1"/>
                  <w:sz w:val="16"/>
                  <w:szCs w:val="16"/>
                  <w:lang w:val="en-GB" w:eastAsia="en-CA"/>
                </w:rPr>
                <w:fldChar w:fldCharType="begin" w:fldLock="1"/>
              </w:r>
              <w:r w:rsidR="00FF6231" w:rsidDel="00AF6A36">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AF6A36">
                <w:rPr>
                  <w:rFonts w:cs="Times New Roman"/>
                  <w:color w:val="000000" w:themeColor="text1"/>
                  <w:sz w:val="16"/>
                  <w:szCs w:val="16"/>
                  <w:lang w:val="en-GB" w:eastAsia="en-CA"/>
                </w:rPr>
                <w:fldChar w:fldCharType="separate"/>
              </w:r>
              <w:r w:rsidR="00A26296" w:rsidDel="00AF6A36">
                <w:rPr>
                  <w:rFonts w:cs="Times New Roman"/>
                  <w:noProof/>
                  <w:color w:val="000000" w:themeColor="text1"/>
                  <w:sz w:val="16"/>
                  <w:szCs w:val="16"/>
                  <w:lang w:val="en-GB" w:eastAsia="en-CA"/>
                </w:rPr>
                <w:delText>Khlebnikova et al. 2019)</w:delText>
              </w:r>
              <w:r w:rsidRPr="00D424AA" w:rsidDel="00AF6A36">
                <w:rPr>
                  <w:rFonts w:cs="Times New Roman"/>
                  <w:color w:val="000000" w:themeColor="text1"/>
                  <w:sz w:val="16"/>
                  <w:szCs w:val="16"/>
                  <w:lang w:val="en-GB" w:eastAsia="en-CA"/>
                </w:rPr>
                <w:fldChar w:fldCharType="end"/>
              </w:r>
            </w:del>
            <w:commentRangeEnd w:id="4663"/>
            <w:r w:rsidR="00A26296">
              <w:rPr>
                <w:rStyle w:val="Marquedecommentaire"/>
              </w:rPr>
              <w:commentReference w:id="4663"/>
            </w:r>
          </w:p>
        </w:tc>
        <w:tc>
          <w:tcPr>
            <w:tcW w:w="2159" w:type="dxa"/>
            <w:tcBorders>
              <w:top w:val="dashed" w:sz="4" w:space="0" w:color="000000"/>
            </w:tcBorders>
            <w:shd w:val="clear" w:color="auto" w:fill="AD0204"/>
            <w:tcMar>
              <w:top w:w="40" w:type="dxa"/>
              <w:left w:w="40" w:type="dxa"/>
              <w:bottom w:w="40" w:type="dxa"/>
              <w:right w:w="40" w:type="dxa"/>
            </w:tcMar>
          </w:tcPr>
          <w:p w14:paraId="367C5F33" w14:textId="425E8EA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664"/>
            <w:r w:rsidRPr="00D424AA">
              <w:rPr>
                <w:rFonts w:cs="Times New Roman"/>
                <w:color w:val="000000" w:themeColor="text1"/>
                <w:sz w:val="16"/>
                <w:szCs w:val="16"/>
                <w:lang w:val="en-GB"/>
              </w:rPr>
              <w:fldChar w:fldCharType="begin" w:fldLock="1"/>
            </w:r>
            <w:ins w:id="4665" w:author="Robin Matthews" w:date="2021-07-14T15:49:00Z">
              <w:r w:rsidR="00073244">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666" w:author="Robin Matthews" w:date="2021-07-14T15:49:00Z">
              <w:r w:rsidR="00FC4C2D" w:rsidDel="00073244">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67" w:author="Robin Matthews" w:date="2021-07-14T15:49:00Z">
              <w:r w:rsidR="00A26296" w:rsidDel="00073244">
                <w:rPr>
                  <w:rFonts w:cs="Times New Roman"/>
                  <w:noProof/>
                  <w:color w:val="000000" w:themeColor="text1"/>
                  <w:sz w:val="16"/>
                  <w:szCs w:val="16"/>
                  <w:lang w:val="en-GB"/>
                </w:rPr>
                <w:delText>Li et al., 2020</w:delText>
              </w:r>
            </w:del>
            <w:ins w:id="4668" w:author="Robin Matthews" w:date="2021-07-14T15:49: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64"/>
            <w:r w:rsidR="00A26296">
              <w:rPr>
                <w:rStyle w:val="Marquedecommentaire"/>
              </w:rPr>
              <w:commentReference w:id="4664"/>
            </w:r>
            <w:r w:rsidRPr="00841A35">
              <w:rPr>
                <w:rFonts w:cs="Times New Roman"/>
                <w:color w:val="000000" w:themeColor="text1"/>
                <w:sz w:val="16"/>
                <w:szCs w:val="16"/>
                <w:lang w:val="en-GB"/>
              </w:rPr>
              <w:t xml:space="preserve">; Annex). Median increase of more than 4.5°C in the 50-year TXx and TNn events compared to the 1°C warming level </w:t>
            </w:r>
            <w:commentRangeStart w:id="466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70" w:author="Robin Matthews" w:date="2021-07-14T15:49:00Z">
              <w:r w:rsidR="00A26296" w:rsidDel="00073244">
                <w:rPr>
                  <w:rFonts w:cs="Times New Roman"/>
                  <w:noProof/>
                  <w:color w:val="000000" w:themeColor="text1"/>
                  <w:sz w:val="16"/>
                  <w:szCs w:val="16"/>
                  <w:lang w:val="en-GB"/>
                </w:rPr>
                <w:delText>Li et al., 2020</w:delText>
              </w:r>
            </w:del>
            <w:ins w:id="4671" w:author="Robin Matthews" w:date="2021-07-14T15:49: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69"/>
            <w:r w:rsidR="00A26296">
              <w:rPr>
                <w:rStyle w:val="Marquedecommentaire"/>
              </w:rPr>
              <w:commentReference w:id="4669"/>
            </w:r>
            <w:del w:id="4672" w:author="Robin Matthews" w:date="2021-07-14T15:49:00Z">
              <w:r w:rsidRPr="00841A35" w:rsidDel="00073244">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5.5°C in annual TXx and TNn co</w:t>
            </w:r>
            <w:r w:rsidRPr="00D424AA">
              <w:rPr>
                <w:rFonts w:cs="Times New Roman"/>
                <w:color w:val="000000" w:themeColor="text1"/>
                <w:sz w:val="16"/>
                <w:szCs w:val="16"/>
                <w:lang w:val="en-GB"/>
              </w:rPr>
              <w:t>mpared to pre-industrial (Annex).</w:t>
            </w:r>
          </w:p>
          <w:p w14:paraId="5C5D0A6E" w14:textId="77777777" w:rsidR="00D376F0" w:rsidRPr="00D424AA" w:rsidRDefault="00D376F0" w:rsidP="00D424AA">
            <w:pPr>
              <w:rPr>
                <w:rFonts w:cs="Times New Roman"/>
                <w:color w:val="000000" w:themeColor="text1"/>
                <w:sz w:val="16"/>
                <w:szCs w:val="16"/>
                <w:lang w:val="en-GB"/>
              </w:rPr>
            </w:pPr>
          </w:p>
          <w:p w14:paraId="7866152B" w14:textId="2ED936C5"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673" w:author="Robin Matthews" w:date="2021-07-14T17:23:00Z">
              <w:r w:rsidR="00AF6A36">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674" w:author="Robin Matthews" w:date="2021-07-14T17:23:00Z">
              <w:r w:rsidR="00AF6A36">
                <w:rPr>
                  <w:rFonts w:cs="Times New Roman"/>
                  <w:color w:val="000000" w:themeColor="text1"/>
                  <w:sz w:val="16"/>
                  <w:szCs w:val="16"/>
                  <w:lang w:val="en-GB" w:eastAsia="en-CA"/>
                </w:rPr>
                <w:fldChar w:fldCharType="separate"/>
              </w:r>
            </w:ins>
            <w:r w:rsidR="00DB48AC" w:rsidRPr="00DB48AC">
              <w:rPr>
                <w:rFonts w:cs="Times New Roman"/>
                <w:noProof/>
                <w:color w:val="000000" w:themeColor="text1"/>
                <w:sz w:val="16"/>
                <w:szCs w:val="16"/>
                <w:lang w:val="en-GB" w:eastAsia="en-CA"/>
              </w:rPr>
              <w:t>(Xu et al., 2017; Han et al., 2018; Khlebnikova et al., 2019a)</w:t>
            </w:r>
            <w:ins w:id="4675" w:author="Robin Matthews" w:date="2021-07-14T17:23:00Z">
              <w:r w:rsidR="00AF6A36">
                <w:rPr>
                  <w:rFonts w:cs="Times New Roman"/>
                  <w:color w:val="000000" w:themeColor="text1"/>
                  <w:sz w:val="16"/>
                  <w:szCs w:val="16"/>
                  <w:lang w:val="en-GB" w:eastAsia="en-CA"/>
                </w:rPr>
                <w:fldChar w:fldCharType="end"/>
              </w:r>
            </w:ins>
            <w:commentRangeStart w:id="4676"/>
            <w:del w:id="4677" w:author="Robin Matthews" w:date="2021-07-14T17:23:00Z">
              <w:r w:rsidRPr="00D424AA" w:rsidDel="00AF6A36">
                <w:rPr>
                  <w:rFonts w:cs="Times New Roman"/>
                  <w:color w:val="000000" w:themeColor="text1"/>
                  <w:sz w:val="16"/>
                  <w:szCs w:val="16"/>
                  <w:lang w:val="en-GB" w:eastAsia="en-CA"/>
                </w:rPr>
                <w:fldChar w:fldCharType="begin" w:fldLock="1"/>
              </w:r>
              <w:r w:rsidR="00FF6231" w:rsidRPr="00AF6A36" w:rsidDel="00AF6A36">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AF6A36">
                <w:rPr>
                  <w:rFonts w:cs="Times New Roman"/>
                  <w:color w:val="000000" w:themeColor="text1"/>
                  <w:sz w:val="16"/>
                  <w:szCs w:val="16"/>
                  <w:lang w:val="en-GB" w:eastAsia="en-CA"/>
                </w:rPr>
                <w:fldChar w:fldCharType="separate"/>
              </w:r>
              <w:r w:rsidR="00A26296" w:rsidRPr="00AF6A36" w:rsidDel="00AF6A36">
                <w:rPr>
                  <w:rFonts w:cs="Times New Roman"/>
                  <w:noProof/>
                  <w:color w:val="000000" w:themeColor="text1"/>
                  <w:sz w:val="16"/>
                  <w:szCs w:val="16"/>
                  <w:lang w:val="en-GB" w:eastAsia="en-CA"/>
                </w:rPr>
                <w:delText>(Xu et al. 2017; Han et al. 2018;</w:delText>
              </w:r>
              <w:r w:rsidRPr="00D424AA" w:rsidDel="00AF6A36">
                <w:rPr>
                  <w:rFonts w:cs="Times New Roman"/>
                  <w:color w:val="000000" w:themeColor="text1"/>
                  <w:sz w:val="16"/>
                  <w:szCs w:val="16"/>
                  <w:lang w:val="en-GB" w:eastAsia="en-CA"/>
                </w:rPr>
                <w:fldChar w:fldCharType="end"/>
              </w:r>
              <w:commentRangeEnd w:id="4676"/>
              <w:r w:rsidR="00A26296" w:rsidDel="00AF6A36">
                <w:rPr>
                  <w:rStyle w:val="Marquedecommentaire"/>
                </w:rPr>
                <w:commentReference w:id="4676"/>
              </w:r>
              <w:r w:rsidRPr="00841A35" w:rsidDel="00AF6A36">
                <w:rPr>
                  <w:rFonts w:cs="Times New Roman"/>
                  <w:color w:val="000000" w:themeColor="text1"/>
                  <w:sz w:val="16"/>
                  <w:szCs w:val="16"/>
                  <w:lang w:val="en-GB" w:eastAsia="en-CA"/>
                </w:rPr>
                <w:delText xml:space="preserve"> </w:delText>
              </w:r>
              <w:commentRangeStart w:id="4678"/>
              <w:r w:rsidRPr="00D424AA" w:rsidDel="00AF6A36">
                <w:rPr>
                  <w:rFonts w:cs="Times New Roman"/>
                  <w:color w:val="000000" w:themeColor="text1"/>
                  <w:sz w:val="16"/>
                  <w:szCs w:val="16"/>
                  <w:lang w:val="en-GB" w:eastAsia="en-CA"/>
                </w:rPr>
                <w:fldChar w:fldCharType="begin" w:fldLock="1"/>
              </w:r>
              <w:r w:rsidR="00FF6231" w:rsidDel="00AF6A36">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AF6A36">
                <w:rPr>
                  <w:rFonts w:cs="Times New Roman"/>
                  <w:color w:val="000000" w:themeColor="text1"/>
                  <w:sz w:val="16"/>
                  <w:szCs w:val="16"/>
                  <w:lang w:val="en-GB" w:eastAsia="en-CA"/>
                </w:rPr>
                <w:fldChar w:fldCharType="separate"/>
              </w:r>
              <w:r w:rsidR="00A26296" w:rsidDel="00AF6A36">
                <w:rPr>
                  <w:rFonts w:cs="Times New Roman"/>
                  <w:noProof/>
                  <w:color w:val="000000" w:themeColor="text1"/>
                  <w:sz w:val="16"/>
                  <w:szCs w:val="16"/>
                  <w:lang w:val="en-GB" w:eastAsia="en-CA"/>
                </w:rPr>
                <w:delText>Khlebnikova et al. 2019)</w:delText>
              </w:r>
              <w:r w:rsidRPr="00D424AA" w:rsidDel="00AF6A36">
                <w:rPr>
                  <w:rFonts w:cs="Times New Roman"/>
                  <w:color w:val="000000" w:themeColor="text1"/>
                  <w:sz w:val="16"/>
                  <w:szCs w:val="16"/>
                  <w:lang w:val="en-GB" w:eastAsia="en-CA"/>
                </w:rPr>
                <w:fldChar w:fldCharType="end"/>
              </w:r>
            </w:del>
            <w:commentRangeEnd w:id="4678"/>
            <w:r w:rsidR="00A26296">
              <w:rPr>
                <w:rStyle w:val="Marquedecommentaire"/>
              </w:rPr>
              <w:commentReference w:id="4678"/>
            </w:r>
          </w:p>
        </w:tc>
      </w:tr>
      <w:tr w:rsidR="00D376F0" w:rsidRPr="00D424AA" w14:paraId="6235589C" w14:textId="77777777" w:rsidTr="00723657">
        <w:tc>
          <w:tcPr>
            <w:tcW w:w="2158" w:type="dxa"/>
            <w:vMerge/>
          </w:tcPr>
          <w:p w14:paraId="649B9B1E"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409AC9E8"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r w:rsidRPr="00D424AA" w:rsidDel="008D35BB">
              <w:rPr>
                <w:rFonts w:cs="Times New Roman"/>
                <w:color w:val="000000" w:themeColor="text1"/>
                <w:sz w:val="16"/>
                <w:szCs w:val="16"/>
                <w:lang w:val="en-GB" w:eastAsia="en-CA"/>
              </w:rPr>
              <w:t xml:space="preserve"> </w:t>
            </w:r>
          </w:p>
        </w:tc>
        <w:tc>
          <w:tcPr>
            <w:tcW w:w="2158" w:type="dxa"/>
            <w:tcBorders>
              <w:top w:val="dashed" w:sz="4" w:space="0" w:color="000000"/>
            </w:tcBorders>
            <w:shd w:val="clear" w:color="auto" w:fill="FEC2B8"/>
          </w:tcPr>
          <w:p w14:paraId="0D40945D"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p w14:paraId="0188676A"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FD9693"/>
            <w:tcMar>
              <w:top w:w="40" w:type="dxa"/>
              <w:left w:w="0" w:type="dxa"/>
              <w:bottom w:w="40" w:type="dxa"/>
              <w:right w:w="0" w:type="dxa"/>
            </w:tcMar>
          </w:tcPr>
          <w:p w14:paraId="68F406C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4B3EB4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355543C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23160C6D" w14:textId="77777777" w:rsidR="00D376F0" w:rsidRPr="00D424AA" w:rsidRDefault="00D376F0" w:rsidP="00D424AA">
            <w:pPr>
              <w:rPr>
                <w:rFonts w:cs="Times New Roman"/>
                <w:color w:val="000000" w:themeColor="text1"/>
                <w:sz w:val="16"/>
                <w:szCs w:val="16"/>
                <w:lang w:val="en-GB"/>
              </w:rPr>
            </w:pPr>
          </w:p>
          <w:p w14:paraId="1FE770F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0CE6670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E0AB467"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7BB7DD3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7AE3BF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23EE9A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5296F96C" w14:textId="77777777" w:rsidR="00D376F0" w:rsidRPr="00D424AA" w:rsidRDefault="00D376F0" w:rsidP="00D424AA">
            <w:pPr>
              <w:rPr>
                <w:rFonts w:cs="Times New Roman"/>
                <w:color w:val="000000" w:themeColor="text1"/>
                <w:sz w:val="16"/>
                <w:szCs w:val="16"/>
                <w:lang w:val="en-GB"/>
              </w:rPr>
            </w:pPr>
          </w:p>
          <w:p w14:paraId="04EB75D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8143ECD"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1BBA10D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C2413A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F13569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43EEE0E3" w14:textId="77777777" w:rsidR="00D376F0" w:rsidRPr="00D424AA" w:rsidRDefault="00D376F0" w:rsidP="00D424AA">
            <w:pPr>
              <w:rPr>
                <w:rFonts w:cs="Times New Roman"/>
                <w:color w:val="000000" w:themeColor="text1"/>
                <w:sz w:val="16"/>
                <w:szCs w:val="16"/>
                <w:lang w:val="en-GB"/>
              </w:rPr>
            </w:pPr>
          </w:p>
          <w:p w14:paraId="3E36371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40ED146C"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D424AA" w14:paraId="2AC22DCD" w14:textId="77777777" w:rsidTr="00723657">
        <w:tc>
          <w:tcPr>
            <w:tcW w:w="2158" w:type="dxa"/>
            <w:vMerge w:val="restart"/>
          </w:tcPr>
          <w:p w14:paraId="33954FA9"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Russian Far East (RFE)</w:t>
            </w:r>
          </w:p>
        </w:tc>
        <w:tc>
          <w:tcPr>
            <w:tcW w:w="2158" w:type="dxa"/>
            <w:tcBorders>
              <w:top w:val="dashed" w:sz="4" w:space="0" w:color="000000"/>
            </w:tcBorders>
            <w:shd w:val="clear" w:color="auto" w:fill="FF6365"/>
          </w:tcPr>
          <w:p w14:paraId="021DCAF5" w14:textId="5B801C6C" w:rsidR="00D376F0" w:rsidRPr="00381ADC" w:rsidRDefault="00D376F0" w:rsidP="00D424AA">
            <w:pPr>
              <w:widowControl/>
              <w:rPr>
                <w:rFonts w:cs="Times New Roman"/>
                <w:i/>
                <w:color w:val="000000" w:themeColor="text1"/>
                <w:sz w:val="16"/>
                <w:szCs w:val="16"/>
                <w:lang w:val="en-GB" w:eastAsia="en-CA"/>
              </w:rPr>
            </w:pPr>
            <w:r w:rsidRPr="00381ADC">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4679"/>
            <w:r w:rsidRPr="00381ADC">
              <w:rPr>
                <w:rFonts w:cs="Times New Roman"/>
                <w:color w:val="000000" w:themeColor="text1"/>
                <w:sz w:val="16"/>
                <w:szCs w:val="16"/>
                <w:lang w:val="en-GB" w:eastAsia="en-CA"/>
              </w:rPr>
              <w:fldChar w:fldCharType="begin" w:fldLock="1"/>
            </w:r>
            <w:ins w:id="4680" w:author="Robin Matthews" w:date="2021-07-14T17:24:00Z">
              <w:r w:rsidR="00777859">
                <w:rPr>
                  <w:rFonts w:cs="Times New Roman"/>
                  <w:color w:val="000000" w:themeColor="text1"/>
                  <w:sz w:val="16"/>
                  <w:szCs w:val="16"/>
                  <w:lang w:val="en-GB" w:eastAsia="en-CA"/>
                </w:rPr>
                <w: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3",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mendeley" : { "formattedCitation" : "(Donat et al., 2016a; Zhang et al., 2019c; Dunn et al., 2020)", "manualFormatting" : "(Donat et al., 2016a; P. Zhang et al., 2019; Dunn et al., 2020)", "plainTextFormattedCitation" : "(Donat et al., 2016a; Zhang et al., 2019c; Dunn et al., 2020)", "previouslyFormattedCitation" : "(Donat et al., 2016a; Zhang et al., 2019c; Dunn et al., 2020)" }, "properties" : { "noteIndex" : 0 }, "schema" : "https://github.com/citation-style-language/schema/raw/master/csl-citation.json" }</w:instrText>
              </w:r>
            </w:ins>
            <w:del w:id="4681" w:author="Robin Matthews" w:date="2021-07-14T17:24:00Z">
              <w:r w:rsidR="00FF6231" w:rsidRPr="00777859" w:rsidDel="00777859">
                <w:rPr>
                  <w:rFonts w:cs="Times New Roman"/>
                  <w:color w:val="000000" w:themeColor="text1"/>
                  <w:sz w:val="16"/>
                  <w:szCs w:val="16"/>
                  <w:lang w:val="en-GB" w:eastAsia="en-CA"/>
                </w:rPr>
                <w:del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3",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mendeley" : { "formattedCitation" : "(Donat et al., 2016a; Zhang et al., 2019c; Dunn et al., 2020)", "manualFormatting" : "(Donat et al., 2016; Dunn et al., 2020; Zhang et al., 2019b)", "plainTextFormattedCitation" : "(Donat et al., 2016a; Zhang et al., 2019c; Dunn et al., 2020)", "previouslyFormattedCitation" : "(Donat et al., 2016a; Zhang et al., 2019c; Dunn et al., 2020)" }, "properties" : { "noteIndex" : 0 }, "schema" : "https://github.com/citation-style-language/schema/raw/master/csl-citation.json" }</w:delInstrText>
              </w:r>
            </w:del>
            <w:r w:rsidRPr="00381ADC">
              <w:rPr>
                <w:rFonts w:cs="Times New Roman"/>
                <w:color w:val="000000" w:themeColor="text1"/>
                <w:sz w:val="16"/>
                <w:szCs w:val="16"/>
                <w:lang w:val="en-GB" w:eastAsia="en-CA"/>
                <w:rPrChange w:id="4682" w:author="Robin Matthews" w:date="2021-07-14T17:24:00Z">
                  <w:rPr>
                    <w:rFonts w:cs="Times New Roman"/>
                    <w:color w:val="000000" w:themeColor="text1"/>
                    <w:sz w:val="16"/>
                    <w:szCs w:val="16"/>
                    <w:lang w:val="en-GB" w:eastAsia="en-CA"/>
                  </w:rPr>
                </w:rPrChange>
              </w:rPr>
              <w:fldChar w:fldCharType="separate"/>
            </w:r>
            <w:r w:rsidR="00A26296" w:rsidRPr="00381ADC">
              <w:rPr>
                <w:rFonts w:cs="Times New Roman"/>
                <w:noProof/>
                <w:color w:val="000000" w:themeColor="text1"/>
                <w:sz w:val="16"/>
                <w:szCs w:val="16"/>
                <w:lang w:val="en-GB" w:eastAsia="en-CA"/>
              </w:rPr>
              <w:t>(</w:t>
            </w:r>
            <w:del w:id="4683" w:author="Robin Matthews" w:date="2021-07-14T17:24:00Z">
              <w:r w:rsidR="00A26296" w:rsidRPr="00777859" w:rsidDel="00777859">
                <w:rPr>
                  <w:rFonts w:cs="Times New Roman"/>
                  <w:noProof/>
                  <w:color w:val="000000" w:themeColor="text1"/>
                  <w:sz w:val="16"/>
                  <w:szCs w:val="16"/>
                  <w:lang w:val="en-GB" w:eastAsia="en-CA"/>
                </w:rPr>
                <w:delText>Donat et al., 2016; Dunn et al., 2020; Zhang et al., 2019b</w:delText>
              </w:r>
            </w:del>
            <w:ins w:id="4684" w:author="Robin Matthews" w:date="2021-07-14T17:24:00Z">
              <w:r w:rsidR="00777859" w:rsidRPr="00777859">
                <w:rPr>
                  <w:noProof/>
                  <w:sz w:val="16"/>
                  <w:szCs w:val="16"/>
                  <w:rPrChange w:id="4685" w:author="Robin Matthews" w:date="2021-07-14T17:24:00Z">
                    <w:rPr/>
                  </w:rPrChange>
                </w:rPr>
                <w:t>Donat et al., 2016a; P. Zhang et al., 2019; Dunn et al., 2020</w:t>
              </w:r>
            </w:ins>
            <w:r w:rsidR="00A26296" w:rsidRPr="00381ADC">
              <w:rPr>
                <w:rFonts w:cs="Times New Roman"/>
                <w:noProof/>
                <w:color w:val="000000" w:themeColor="text1"/>
                <w:sz w:val="16"/>
                <w:szCs w:val="16"/>
                <w:lang w:val="en-GB" w:eastAsia="en-CA"/>
              </w:rPr>
              <w:t>)</w:t>
            </w:r>
            <w:r w:rsidRPr="00381ADC">
              <w:rPr>
                <w:rFonts w:cs="Times New Roman"/>
                <w:color w:val="000000" w:themeColor="text1"/>
                <w:sz w:val="16"/>
                <w:szCs w:val="16"/>
                <w:lang w:val="en-GB" w:eastAsia="en-CA"/>
              </w:rPr>
              <w:fldChar w:fldCharType="end"/>
            </w:r>
            <w:commentRangeEnd w:id="4679"/>
            <w:r w:rsidR="00A26296" w:rsidRPr="00381ADC">
              <w:rPr>
                <w:rStyle w:val="Marquedecommentaire"/>
              </w:rPr>
              <w:commentReference w:id="4679"/>
            </w:r>
          </w:p>
        </w:tc>
        <w:tc>
          <w:tcPr>
            <w:tcW w:w="2158" w:type="dxa"/>
            <w:tcBorders>
              <w:top w:val="dashed" w:sz="4" w:space="0" w:color="000000"/>
            </w:tcBorders>
            <w:shd w:val="clear" w:color="auto" w:fill="FEC2B8"/>
          </w:tcPr>
          <w:p w14:paraId="4BFFD432" w14:textId="0CEA6762" w:rsidR="00D376F0" w:rsidRPr="00841A35" w:rsidRDefault="00D376F0" w:rsidP="00D424AA">
            <w:pPr>
              <w:rPr>
                <w:rFonts w:cs="Times New Roman"/>
                <w:i/>
                <w:color w:val="000000" w:themeColor="text1"/>
                <w:sz w:val="16"/>
                <w:szCs w:val="16"/>
              </w:rPr>
            </w:pPr>
            <w:r w:rsidRPr="006A2665">
              <w:rPr>
                <w:rFonts w:eastAsiaTheme="minorHAnsi" w:cs="Times New Roman"/>
                <w:color w:val="000000" w:themeColor="text1"/>
                <w:sz w:val="16"/>
                <w:szCs w:val="16"/>
                <w:lang w:val="en-GB" w:eastAsia="en-US"/>
              </w:rPr>
              <w:t>Robust evidence of a human contribu</w:t>
            </w:r>
            <w:r w:rsidRPr="00D424AA">
              <w:rPr>
                <w:rFonts w:eastAsiaTheme="minorHAnsi" w:cs="Times New Roman"/>
                <w:color w:val="000000" w:themeColor="text1"/>
                <w:sz w:val="16"/>
                <w:szCs w:val="16"/>
                <w:lang w:val="en-GB" w:eastAsia="en-US"/>
              </w:rPr>
              <w:t xml:space="preserve">tion to the observed increase in the intensity and frequency of hot extremes and decrease in the intensity and frequency of cold extremes </w:t>
            </w:r>
            <w:ins w:id="4686" w:author="Robin Matthews" w:date="2021-07-14T16:25:00Z">
              <w:r w:rsidR="00192766">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3",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mendeley" : { "formattedCitation" : "(Wang et al., 2017c; Dong et al., 2018; Seong et al., 2020)", "manualFormatting" : "(Z. Wang et al., 2017a; Dong et al., 2018; Seong et al., 2020)", "plainTextFormattedCitation" : "(Wang et al., 2017c; Dong et al., 2018; Seong et al., 2020)", "previouslyFormattedCitation" : "(Wang et al., 2017c; Dong et al., 2018; Seong et al., 2020)" }, "properties" : { "noteIndex" : 0 }, "schema" : "https://github.com/citation-style-language/schema/raw/master/csl-citation.json" }</w:instrText>
            </w:r>
            <w:ins w:id="4687" w:author="Robin Matthews" w:date="2021-07-14T16:25:00Z">
              <w:r w:rsidR="00192766">
                <w:rPr>
                  <w:rFonts w:cs="Times New Roman"/>
                  <w:color w:val="000000" w:themeColor="text1"/>
                  <w:sz w:val="16"/>
                  <w:szCs w:val="16"/>
                  <w:lang w:val="en-GB"/>
                </w:rPr>
                <w:fldChar w:fldCharType="separate"/>
              </w:r>
              <w:r w:rsidR="00192766" w:rsidRPr="004350F5">
                <w:rPr>
                  <w:rFonts w:cs="Times New Roman"/>
                  <w:noProof/>
                  <w:color w:val="000000" w:themeColor="text1"/>
                  <w:sz w:val="16"/>
                  <w:szCs w:val="16"/>
                  <w:lang w:val="en-GB"/>
                </w:rPr>
                <w:t>(</w:t>
              </w:r>
              <w:r w:rsidR="00192766">
                <w:rPr>
                  <w:rFonts w:cs="Times New Roman"/>
                  <w:noProof/>
                  <w:color w:val="000000" w:themeColor="text1"/>
                  <w:sz w:val="16"/>
                  <w:szCs w:val="16"/>
                  <w:lang w:val="en-GB"/>
                </w:rPr>
                <w:t xml:space="preserve">Z. </w:t>
              </w:r>
              <w:r w:rsidR="00192766" w:rsidRPr="004350F5">
                <w:rPr>
                  <w:rFonts w:cs="Times New Roman"/>
                  <w:noProof/>
                  <w:color w:val="000000" w:themeColor="text1"/>
                  <w:sz w:val="16"/>
                  <w:szCs w:val="16"/>
                  <w:lang w:val="en-GB"/>
                </w:rPr>
                <w:t>Wang et al., 2017</w:t>
              </w:r>
              <w:r w:rsidR="00192766">
                <w:rPr>
                  <w:rFonts w:cs="Times New Roman"/>
                  <w:noProof/>
                  <w:color w:val="000000" w:themeColor="text1"/>
                  <w:sz w:val="16"/>
                  <w:szCs w:val="16"/>
                  <w:lang w:val="en-GB"/>
                </w:rPr>
                <w:t>a</w:t>
              </w:r>
              <w:r w:rsidR="00192766" w:rsidRPr="004350F5">
                <w:rPr>
                  <w:rFonts w:cs="Times New Roman"/>
                  <w:noProof/>
                  <w:color w:val="000000" w:themeColor="text1"/>
                  <w:sz w:val="16"/>
                  <w:szCs w:val="16"/>
                  <w:lang w:val="en-GB"/>
                </w:rPr>
                <w:t>; Dong et al., 2018; Seong et al., 2020)</w:t>
              </w:r>
              <w:r w:rsidR="00192766">
                <w:rPr>
                  <w:rFonts w:cs="Times New Roman"/>
                  <w:color w:val="000000" w:themeColor="text1"/>
                  <w:sz w:val="16"/>
                  <w:szCs w:val="16"/>
                  <w:lang w:val="en-GB"/>
                </w:rPr>
                <w:fldChar w:fldCharType="end"/>
              </w:r>
            </w:ins>
            <w:commentRangeStart w:id="4688"/>
            <w:del w:id="4689" w:author="Robin Matthews" w:date="2021-07-14T16:24:00Z">
              <w:r w:rsidRPr="00D424AA" w:rsidDel="00192766">
                <w:rPr>
                  <w:rFonts w:cs="Times New Roman"/>
                  <w:color w:val="000000" w:themeColor="text1"/>
                  <w:sz w:val="16"/>
                  <w:szCs w:val="16"/>
                  <w:lang w:val="en-GB"/>
                </w:rPr>
                <w:fldChar w:fldCharType="begin" w:fldLock="1"/>
              </w:r>
              <w:r w:rsidR="00FF6231" w:rsidRPr="00192766" w:rsidDel="00192766">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192766">
                <w:rPr>
                  <w:rFonts w:cs="Times New Roman"/>
                  <w:color w:val="000000" w:themeColor="text1"/>
                  <w:sz w:val="16"/>
                  <w:szCs w:val="16"/>
                  <w:lang w:val="en-GB"/>
                </w:rPr>
                <w:fldChar w:fldCharType="separate"/>
              </w:r>
              <w:r w:rsidR="00A26296" w:rsidRPr="00192766" w:rsidDel="00192766">
                <w:rPr>
                  <w:rFonts w:cs="Times New Roman"/>
                  <w:noProof/>
                  <w:color w:val="000000" w:themeColor="text1"/>
                  <w:sz w:val="16"/>
                  <w:szCs w:val="16"/>
                  <w:lang w:val="en-GB"/>
                </w:rPr>
                <w:delText>(Seong et al., 2020;</w:delText>
              </w:r>
              <w:r w:rsidRPr="00D424AA" w:rsidDel="00192766">
                <w:rPr>
                  <w:rFonts w:cs="Times New Roman"/>
                  <w:color w:val="000000" w:themeColor="text1"/>
                  <w:sz w:val="16"/>
                  <w:szCs w:val="16"/>
                  <w:lang w:val="en-GB"/>
                </w:rPr>
                <w:fldChar w:fldCharType="end"/>
              </w:r>
              <w:commentRangeEnd w:id="4688"/>
              <w:r w:rsidR="00A26296" w:rsidDel="00192766">
                <w:rPr>
                  <w:rStyle w:val="Marquedecommentaire"/>
                </w:rPr>
                <w:commentReference w:id="4688"/>
              </w:r>
              <w:r w:rsidRPr="00841A35" w:rsidDel="00192766">
                <w:rPr>
                  <w:rFonts w:cs="Times New Roman"/>
                  <w:color w:val="000000" w:themeColor="text1"/>
                  <w:sz w:val="16"/>
                  <w:szCs w:val="16"/>
                  <w:lang w:val="en-GB"/>
                </w:rPr>
                <w:delText xml:space="preserve"> </w:delText>
              </w:r>
              <w:commentRangeStart w:id="4690"/>
              <w:r w:rsidRPr="00D424AA" w:rsidDel="00192766">
                <w:rPr>
                  <w:rFonts w:cs="Times New Roman"/>
                  <w:color w:val="000000" w:themeColor="text1"/>
                  <w:sz w:val="16"/>
                  <w:szCs w:val="16"/>
                  <w:lang w:val="en-GB"/>
                </w:rPr>
                <w:fldChar w:fldCharType="begin" w:fldLock="1"/>
              </w:r>
              <w:r w:rsidR="00FF6231" w:rsidDel="00192766">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192766">
                <w:rPr>
                  <w:rFonts w:cs="Times New Roman"/>
                  <w:color w:val="000000" w:themeColor="text1"/>
                  <w:sz w:val="16"/>
                  <w:szCs w:val="16"/>
                  <w:lang w:val="en-GB"/>
                </w:rPr>
                <w:fldChar w:fldCharType="separate"/>
              </w:r>
              <w:r w:rsidR="00A26296" w:rsidDel="00192766">
                <w:rPr>
                  <w:rFonts w:cs="Times New Roman"/>
                  <w:noProof/>
                  <w:color w:val="000000" w:themeColor="text1"/>
                  <w:sz w:val="16"/>
                  <w:szCs w:val="16"/>
                  <w:lang w:val="en-GB"/>
                </w:rPr>
                <w:delText>Wang et al., 2017;</w:delText>
              </w:r>
              <w:r w:rsidRPr="00D424AA" w:rsidDel="00192766">
                <w:rPr>
                  <w:rFonts w:cs="Times New Roman"/>
                  <w:color w:val="000000" w:themeColor="text1"/>
                  <w:sz w:val="16"/>
                  <w:szCs w:val="16"/>
                  <w:lang w:val="en-GB"/>
                </w:rPr>
                <w:fldChar w:fldCharType="end"/>
              </w:r>
              <w:commentRangeEnd w:id="4690"/>
              <w:r w:rsidR="00A26296" w:rsidDel="00192766">
                <w:rPr>
                  <w:rStyle w:val="Marquedecommentaire"/>
                </w:rPr>
                <w:commentReference w:id="4690"/>
              </w:r>
              <w:r w:rsidRPr="00841A35" w:rsidDel="00192766">
                <w:rPr>
                  <w:rFonts w:eastAsiaTheme="minorHAnsi" w:cs="Times New Roman"/>
                  <w:color w:val="000000" w:themeColor="text1"/>
                  <w:sz w:val="16"/>
                  <w:szCs w:val="16"/>
                  <w:lang w:val="en-GB" w:eastAsia="en-US"/>
                </w:rPr>
                <w:delText xml:space="preserve"> </w:delText>
              </w:r>
              <w:commentRangeStart w:id="4691"/>
              <w:r w:rsidRPr="00D424AA" w:rsidDel="00192766">
                <w:rPr>
                  <w:rFonts w:cs="Times New Roman"/>
                  <w:i/>
                  <w:color w:val="000000" w:themeColor="text1"/>
                  <w:sz w:val="16"/>
                  <w:szCs w:val="16"/>
                  <w:lang w:val="en-GB" w:eastAsia="en-CA"/>
                </w:rPr>
                <w:fldChar w:fldCharType="begin" w:fldLock="1"/>
              </w:r>
              <w:r w:rsidR="00FF6231" w:rsidDel="00192766">
                <w:rPr>
                  <w:rFonts w:cs="Times New Roman"/>
                  <w:i/>
                  <w:color w:val="000000" w:themeColor="text1"/>
                  <w:sz w:val="16"/>
                  <w:szCs w:val="16"/>
                  <w:lang w:val="en-GB" w:eastAsia="en-CA"/>
                </w:rPr>
                <w:delInstrText>ADDIN CSL_CITATION { "citationItems" : [ { "id" : "ITEM-1",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1",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mendeley" : { "formattedCitation" : "(Dong et al., 2018)", "manualFormatting" : "Dong et al., 2018)", "plainTextFormattedCitation" : "(Dong et al., 2018)", "previouslyFormattedCitation" : "(Dong et al., 2018)" }, "properties" : { "noteIndex" : 0 }, "schema" : "https://github.com/citation-style-language/schema/raw/master/csl-citation.json" }</w:delInstrText>
              </w:r>
              <w:r w:rsidRPr="00D424AA" w:rsidDel="00192766">
                <w:rPr>
                  <w:rFonts w:cs="Times New Roman"/>
                  <w:i/>
                  <w:color w:val="000000" w:themeColor="text1"/>
                  <w:sz w:val="16"/>
                  <w:szCs w:val="16"/>
                  <w:lang w:val="en-GB" w:eastAsia="en-CA"/>
                </w:rPr>
                <w:fldChar w:fldCharType="separate"/>
              </w:r>
              <w:r w:rsidR="00A26296" w:rsidDel="00192766">
                <w:rPr>
                  <w:rFonts w:cs="Times New Roman"/>
                  <w:noProof/>
                  <w:color w:val="000000" w:themeColor="text1"/>
                  <w:sz w:val="16"/>
                  <w:szCs w:val="16"/>
                  <w:lang w:eastAsia="en-CA"/>
                </w:rPr>
                <w:delText>Dong et al., 2018)</w:delText>
              </w:r>
              <w:r w:rsidRPr="00D424AA" w:rsidDel="00192766">
                <w:rPr>
                  <w:rFonts w:cs="Times New Roman"/>
                  <w:i/>
                  <w:color w:val="000000" w:themeColor="text1"/>
                  <w:sz w:val="16"/>
                  <w:szCs w:val="16"/>
                  <w:lang w:val="en-GB" w:eastAsia="en-CA"/>
                </w:rPr>
                <w:fldChar w:fldCharType="end"/>
              </w:r>
            </w:del>
            <w:commentRangeEnd w:id="4691"/>
            <w:r w:rsidR="00A26296">
              <w:rPr>
                <w:rStyle w:val="Marquedecommentaire"/>
              </w:rPr>
              <w:commentReference w:id="4691"/>
            </w:r>
          </w:p>
        </w:tc>
        <w:tc>
          <w:tcPr>
            <w:tcW w:w="2158" w:type="dxa"/>
            <w:tcBorders>
              <w:top w:val="dashed" w:sz="4" w:space="0" w:color="000000"/>
            </w:tcBorders>
            <w:shd w:val="clear" w:color="auto" w:fill="FD9693"/>
            <w:tcMar>
              <w:top w:w="40" w:type="dxa"/>
              <w:left w:w="0" w:type="dxa"/>
              <w:bottom w:w="40" w:type="dxa"/>
              <w:right w:w="0" w:type="dxa"/>
            </w:tcMar>
          </w:tcPr>
          <w:p w14:paraId="307C6F0A" w14:textId="3F984E8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rPr>
              <w:t xml:space="preserve">CMIP6 models project a robust increase in the intensity and frequency of TXx </w:t>
            </w:r>
            <w:r w:rsidRPr="00D424AA">
              <w:rPr>
                <w:rFonts w:cs="Times New Roman"/>
                <w:color w:val="000000" w:themeColor="text1"/>
                <w:sz w:val="16"/>
                <w:szCs w:val="16"/>
                <w:lang w:val="en-GB"/>
              </w:rPr>
              <w:t xml:space="preserve">events and a robust decrease in the intensity and frequency of TNn events </w:t>
            </w:r>
            <w:commentRangeStart w:id="4692"/>
            <w:r w:rsidRPr="00D424AA">
              <w:rPr>
                <w:rFonts w:cs="Times New Roman"/>
                <w:color w:val="000000" w:themeColor="text1"/>
                <w:sz w:val="16"/>
                <w:szCs w:val="16"/>
                <w:lang w:val="en-GB"/>
              </w:rPr>
              <w:fldChar w:fldCharType="begin" w:fldLock="1"/>
            </w:r>
            <w:ins w:id="4693" w:author="Robin Matthews" w:date="2021-07-14T15:50:00Z">
              <w:r w:rsidR="00073244">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694" w:author="Robin Matthews" w:date="2021-07-14T15:50:00Z">
              <w:r w:rsidR="00FC4C2D" w:rsidDel="00073244">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95" w:author="Robin Matthews" w:date="2021-07-14T15:50:00Z">
              <w:r w:rsidR="00A26296" w:rsidDel="00073244">
                <w:rPr>
                  <w:rFonts w:cs="Times New Roman"/>
                  <w:noProof/>
                  <w:color w:val="000000" w:themeColor="text1"/>
                  <w:sz w:val="16"/>
                  <w:szCs w:val="16"/>
                  <w:lang w:val="en-GB"/>
                </w:rPr>
                <w:delText>Li et al., 2020</w:delText>
              </w:r>
            </w:del>
            <w:ins w:id="4696" w:author="Robin Matthews" w:date="2021-07-14T15:50: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92"/>
            <w:r w:rsidR="00A26296">
              <w:rPr>
                <w:rStyle w:val="Marquedecommentaire"/>
              </w:rPr>
              <w:commentReference w:id="4692"/>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469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698" w:author="Robin Matthews" w:date="2021-07-14T15:50:00Z">
              <w:r w:rsidR="00A26296" w:rsidDel="00073244">
                <w:rPr>
                  <w:rFonts w:cs="Times New Roman"/>
                  <w:noProof/>
                  <w:color w:val="000000" w:themeColor="text1"/>
                  <w:sz w:val="16"/>
                  <w:szCs w:val="16"/>
                  <w:lang w:val="en-GB"/>
                </w:rPr>
                <w:delText>Li et al., 2020</w:delText>
              </w:r>
            </w:del>
            <w:ins w:id="4699" w:author="Robin Matthews" w:date="2021-07-14T15:50: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697"/>
            <w:r w:rsidR="00A26296">
              <w:rPr>
                <w:rStyle w:val="Marquedecommentaire"/>
              </w:rPr>
              <w:commentReference w:id="4697"/>
            </w:r>
            <w:r w:rsidRPr="00841A35">
              <w:rPr>
                <w:rFonts w:cs="Times New Roman"/>
                <w:color w:val="000000" w:themeColor="text1"/>
                <w:sz w:val="16"/>
                <w:szCs w:val="16"/>
                <w:lang w:val="en-GB"/>
              </w:rPr>
              <w:t>) and more than 1.5°C in annual TXx and TNn compared t</w:t>
            </w:r>
            <w:r w:rsidRPr="00D424AA">
              <w:rPr>
                <w:rFonts w:cs="Times New Roman"/>
                <w:color w:val="000000" w:themeColor="text1"/>
                <w:sz w:val="16"/>
                <w:szCs w:val="16"/>
                <w:lang w:val="en-GB"/>
              </w:rPr>
              <w:t>o pre-industrial (Annex).</w:t>
            </w:r>
          </w:p>
          <w:p w14:paraId="30BC9A31" w14:textId="77777777" w:rsidR="00D376F0" w:rsidRPr="00D424AA" w:rsidRDefault="00D376F0" w:rsidP="00D424AA">
            <w:pPr>
              <w:rPr>
                <w:rFonts w:cs="Times New Roman"/>
                <w:color w:val="000000" w:themeColor="text1"/>
                <w:sz w:val="16"/>
                <w:szCs w:val="16"/>
                <w:lang w:val="en-GB"/>
              </w:rPr>
            </w:pPr>
          </w:p>
          <w:p w14:paraId="4E740F2F" w14:textId="55CE2FB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bookmarkStart w:id="4700" w:name="_Hlk77175946"/>
            <w:ins w:id="4701" w:author="Robin Matthews" w:date="2021-07-14T17:26:00Z">
              <w:r w:rsidR="000B50DB">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manualFormatting" : "(Xu et al., 2017; Han et al., 2018; Khlebnikova et al., 2019b)",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702" w:author="Robin Matthews" w:date="2021-07-14T17:26:00Z">
              <w:r w:rsidR="000B50DB">
                <w:rPr>
                  <w:rFonts w:cs="Times New Roman"/>
                  <w:color w:val="000000" w:themeColor="text1"/>
                  <w:sz w:val="16"/>
                  <w:szCs w:val="16"/>
                  <w:lang w:val="en-GB" w:eastAsia="en-CA"/>
                </w:rPr>
                <w:fldChar w:fldCharType="separate"/>
              </w:r>
              <w:r w:rsidR="000B50DB" w:rsidRPr="0061188E">
                <w:rPr>
                  <w:rFonts w:cs="Times New Roman"/>
                  <w:noProof/>
                  <w:color w:val="000000" w:themeColor="text1"/>
                  <w:sz w:val="16"/>
                  <w:szCs w:val="16"/>
                  <w:lang w:val="en-GB" w:eastAsia="en-CA"/>
                </w:rPr>
                <w:t>(Xu et al., 2017; Han et al., 2018; Khlebnikova et al., 2019</w:t>
              </w:r>
              <w:r w:rsidR="000B50DB">
                <w:rPr>
                  <w:rFonts w:cs="Times New Roman"/>
                  <w:noProof/>
                  <w:color w:val="000000" w:themeColor="text1"/>
                  <w:sz w:val="16"/>
                  <w:szCs w:val="16"/>
                  <w:lang w:val="en-GB" w:eastAsia="en-CA"/>
                </w:rPr>
                <w:t>b</w:t>
              </w:r>
              <w:r w:rsidR="000B50DB" w:rsidRPr="0061188E">
                <w:rPr>
                  <w:rFonts w:cs="Times New Roman"/>
                  <w:noProof/>
                  <w:color w:val="000000" w:themeColor="text1"/>
                  <w:sz w:val="16"/>
                  <w:szCs w:val="16"/>
                  <w:lang w:val="en-GB" w:eastAsia="en-CA"/>
                </w:rPr>
                <w:t>)</w:t>
              </w:r>
              <w:r w:rsidR="000B50DB">
                <w:rPr>
                  <w:rFonts w:cs="Times New Roman"/>
                  <w:color w:val="000000" w:themeColor="text1"/>
                  <w:sz w:val="16"/>
                  <w:szCs w:val="16"/>
                  <w:lang w:val="en-GB" w:eastAsia="en-CA"/>
                </w:rPr>
                <w:fldChar w:fldCharType="end"/>
              </w:r>
            </w:ins>
            <w:commentRangeStart w:id="4703"/>
            <w:del w:id="4704" w:author="Robin Matthews" w:date="2021-07-14T17:26:00Z">
              <w:r w:rsidRPr="00D424AA" w:rsidDel="000B50DB">
                <w:rPr>
                  <w:rFonts w:cs="Times New Roman"/>
                  <w:color w:val="000000" w:themeColor="text1"/>
                  <w:sz w:val="16"/>
                  <w:szCs w:val="16"/>
                  <w:lang w:val="en-GB" w:eastAsia="en-CA"/>
                </w:rPr>
                <w:fldChar w:fldCharType="begin" w:fldLock="1"/>
              </w:r>
              <w:r w:rsidR="00FF6231" w:rsidRPr="000B50DB" w:rsidDel="000B50DB">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0B50DB">
                <w:rPr>
                  <w:rFonts w:cs="Times New Roman"/>
                  <w:color w:val="000000" w:themeColor="text1"/>
                  <w:sz w:val="16"/>
                  <w:szCs w:val="16"/>
                  <w:lang w:val="en-GB" w:eastAsia="en-CA"/>
                </w:rPr>
                <w:fldChar w:fldCharType="separate"/>
              </w:r>
              <w:r w:rsidR="00A26296" w:rsidRPr="000B50DB" w:rsidDel="000B50DB">
                <w:rPr>
                  <w:rFonts w:cs="Times New Roman"/>
                  <w:noProof/>
                  <w:color w:val="000000" w:themeColor="text1"/>
                  <w:sz w:val="16"/>
                  <w:szCs w:val="16"/>
                  <w:lang w:val="en-GB" w:eastAsia="en-CA"/>
                </w:rPr>
                <w:delText>(Xu et al. 2017; Han et al. 2018;</w:delText>
              </w:r>
              <w:r w:rsidRPr="00D424AA" w:rsidDel="000B50DB">
                <w:rPr>
                  <w:rFonts w:cs="Times New Roman"/>
                  <w:color w:val="000000" w:themeColor="text1"/>
                  <w:sz w:val="16"/>
                  <w:szCs w:val="16"/>
                  <w:lang w:val="en-GB" w:eastAsia="en-CA"/>
                </w:rPr>
                <w:fldChar w:fldCharType="end"/>
              </w:r>
              <w:commentRangeEnd w:id="4703"/>
              <w:r w:rsidR="00A26296" w:rsidDel="000B50DB">
                <w:rPr>
                  <w:rStyle w:val="Marquedecommentaire"/>
                </w:rPr>
                <w:commentReference w:id="4703"/>
              </w:r>
              <w:r w:rsidRPr="00841A35" w:rsidDel="000B50DB">
                <w:rPr>
                  <w:rFonts w:cs="Times New Roman"/>
                  <w:color w:val="000000" w:themeColor="text1"/>
                  <w:sz w:val="16"/>
                  <w:szCs w:val="16"/>
                  <w:lang w:val="en-GB" w:eastAsia="en-CA"/>
                </w:rPr>
                <w:delText xml:space="preserve"> </w:delText>
              </w:r>
              <w:commentRangeStart w:id="4705"/>
              <w:r w:rsidRPr="00D424AA" w:rsidDel="000B50DB">
                <w:rPr>
                  <w:rFonts w:cs="Times New Roman"/>
                  <w:color w:val="000000" w:themeColor="text1"/>
                  <w:sz w:val="16"/>
                  <w:szCs w:val="16"/>
                  <w:lang w:val="en-GB" w:eastAsia="en-CA"/>
                </w:rPr>
                <w:fldChar w:fldCharType="begin" w:fldLock="1"/>
              </w:r>
              <w:r w:rsidR="00FF6231" w:rsidDel="000B50DB">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0B50DB">
                <w:rPr>
                  <w:rFonts w:cs="Times New Roman"/>
                  <w:color w:val="000000" w:themeColor="text1"/>
                  <w:sz w:val="16"/>
                  <w:szCs w:val="16"/>
                  <w:lang w:val="en-GB" w:eastAsia="en-CA"/>
                </w:rPr>
                <w:fldChar w:fldCharType="separate"/>
              </w:r>
              <w:r w:rsidR="00A26296" w:rsidDel="000B50DB">
                <w:rPr>
                  <w:rFonts w:cs="Times New Roman"/>
                  <w:noProof/>
                  <w:color w:val="000000" w:themeColor="text1"/>
                  <w:sz w:val="16"/>
                  <w:szCs w:val="16"/>
                  <w:lang w:val="en-GB" w:eastAsia="en-CA"/>
                </w:rPr>
                <w:delText>Khlebnikova et al. 2019)</w:delText>
              </w:r>
              <w:r w:rsidRPr="00D424AA" w:rsidDel="000B50DB">
                <w:rPr>
                  <w:rFonts w:cs="Times New Roman"/>
                  <w:color w:val="000000" w:themeColor="text1"/>
                  <w:sz w:val="16"/>
                  <w:szCs w:val="16"/>
                  <w:lang w:val="en-GB" w:eastAsia="en-CA"/>
                </w:rPr>
                <w:fldChar w:fldCharType="end"/>
              </w:r>
              <w:commentRangeEnd w:id="4705"/>
              <w:r w:rsidR="00A26296" w:rsidDel="000B50DB">
                <w:rPr>
                  <w:rStyle w:val="Marquedecommentaire"/>
                </w:rPr>
                <w:commentReference w:id="4705"/>
              </w:r>
              <w:r w:rsidRPr="00841A35" w:rsidDel="000B50DB">
                <w:rPr>
                  <w:rFonts w:cs="Times New Roman"/>
                  <w:color w:val="000000" w:themeColor="text1"/>
                  <w:sz w:val="16"/>
                  <w:szCs w:val="16"/>
                  <w:lang w:val="en-GB" w:eastAsia="en-CA"/>
                </w:rPr>
                <w:delText>.</w:delText>
              </w:r>
            </w:del>
            <w:bookmarkEnd w:id="4700"/>
          </w:p>
        </w:tc>
        <w:tc>
          <w:tcPr>
            <w:tcW w:w="2159" w:type="dxa"/>
            <w:tcBorders>
              <w:top w:val="dashed" w:sz="4" w:space="0" w:color="000000"/>
            </w:tcBorders>
            <w:shd w:val="clear" w:color="auto" w:fill="FF6365"/>
            <w:tcMar>
              <w:top w:w="40" w:type="dxa"/>
              <w:left w:w="40" w:type="dxa"/>
              <w:bottom w:w="40" w:type="dxa"/>
              <w:right w:w="40" w:type="dxa"/>
            </w:tcMar>
          </w:tcPr>
          <w:p w14:paraId="55775F8E" w14:textId="7DDF37A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70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07" w:author="Robin Matthews" w:date="2021-07-14T15:50:00Z">
              <w:r w:rsidR="00A26296" w:rsidDel="00073244">
                <w:rPr>
                  <w:rFonts w:cs="Times New Roman"/>
                  <w:noProof/>
                  <w:color w:val="000000" w:themeColor="text1"/>
                  <w:sz w:val="16"/>
                  <w:szCs w:val="16"/>
                  <w:lang w:val="en-GB"/>
                </w:rPr>
                <w:delText>Li et al., 2020</w:delText>
              </w:r>
            </w:del>
            <w:ins w:id="4708" w:author="Robin Matthews" w:date="2021-07-14T15:50: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706"/>
            <w:r w:rsidR="00A26296">
              <w:rPr>
                <w:rStyle w:val="Marquedecommentaire"/>
              </w:rPr>
              <w:commentReference w:id="4706"/>
            </w:r>
            <w:r w:rsidRPr="00841A35">
              <w:rPr>
                <w:rFonts w:cs="Times New Roman"/>
                <w:color w:val="000000" w:themeColor="text1"/>
                <w:sz w:val="16"/>
                <w:szCs w:val="16"/>
                <w:lang w:val="en-GB"/>
              </w:rPr>
              <w:t>; Annex). Median increase of more than 1°C in the 50-year TXx an</w:t>
            </w:r>
            <w:r w:rsidRPr="00D424AA">
              <w:rPr>
                <w:rFonts w:cs="Times New Roman"/>
                <w:color w:val="000000" w:themeColor="text1"/>
                <w:sz w:val="16"/>
                <w:szCs w:val="16"/>
                <w:lang w:val="en-GB"/>
              </w:rPr>
              <w:t xml:space="preserve">d TNn events compared to the 1°C warming level </w:t>
            </w:r>
            <w:commentRangeStart w:id="470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10" w:author="Robin Matthews" w:date="2021-07-14T15:50:00Z">
              <w:r w:rsidR="00A26296" w:rsidDel="00073244">
                <w:rPr>
                  <w:rFonts w:cs="Times New Roman"/>
                  <w:noProof/>
                  <w:color w:val="000000" w:themeColor="text1"/>
                  <w:sz w:val="16"/>
                  <w:szCs w:val="16"/>
                  <w:lang w:val="en-GB"/>
                </w:rPr>
                <w:delText>Li et al., 2020</w:delText>
              </w:r>
            </w:del>
            <w:ins w:id="4711" w:author="Robin Matthews" w:date="2021-07-14T15:50: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709"/>
            <w:r w:rsidR="00A26296">
              <w:rPr>
                <w:rStyle w:val="Marquedecommentaire"/>
              </w:rPr>
              <w:commentReference w:id="4709"/>
            </w:r>
            <w:r w:rsidRPr="00841A35">
              <w:rPr>
                <w:rFonts w:cs="Times New Roman"/>
                <w:color w:val="000000" w:themeColor="text1"/>
                <w:sz w:val="16"/>
                <w:szCs w:val="16"/>
                <w:lang w:val="en-GB"/>
              </w:rPr>
              <w:t>) and more than 2.5°C in annual TXx and TNn compared to pre-industrial (Annex).</w:t>
            </w:r>
          </w:p>
          <w:p w14:paraId="5F99B07D" w14:textId="77777777" w:rsidR="00D376F0" w:rsidRPr="00D424AA" w:rsidRDefault="00D376F0" w:rsidP="00D424AA">
            <w:pPr>
              <w:rPr>
                <w:rFonts w:cs="Times New Roman"/>
                <w:color w:val="000000" w:themeColor="text1"/>
                <w:sz w:val="16"/>
                <w:szCs w:val="16"/>
                <w:lang w:val="en-GB"/>
              </w:rPr>
            </w:pPr>
          </w:p>
          <w:p w14:paraId="26148673" w14:textId="742E2B2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4712"/>
            <w:del w:id="4713" w:author="Robin Matthews" w:date="2021-07-14T17:26:00Z">
              <w:r w:rsidRPr="00D424AA" w:rsidDel="000B50DB">
                <w:rPr>
                  <w:rFonts w:cs="Times New Roman"/>
                  <w:color w:val="000000" w:themeColor="text1"/>
                  <w:sz w:val="16"/>
                  <w:szCs w:val="16"/>
                  <w:lang w:val="en-GB" w:eastAsia="en-CA"/>
                </w:rPr>
                <w:fldChar w:fldCharType="begin" w:fldLock="1"/>
              </w:r>
              <w:r w:rsidR="00FF6231" w:rsidRPr="000B50DB" w:rsidDel="000B50DB">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0B50DB">
                <w:rPr>
                  <w:rFonts w:cs="Times New Roman"/>
                  <w:color w:val="000000" w:themeColor="text1"/>
                  <w:sz w:val="16"/>
                  <w:szCs w:val="16"/>
                  <w:lang w:val="en-GB" w:eastAsia="en-CA"/>
                </w:rPr>
                <w:fldChar w:fldCharType="separate"/>
              </w:r>
              <w:r w:rsidR="00A26296" w:rsidRPr="000B50DB" w:rsidDel="000B50DB">
                <w:rPr>
                  <w:rFonts w:cs="Times New Roman"/>
                  <w:noProof/>
                  <w:color w:val="000000" w:themeColor="text1"/>
                  <w:sz w:val="16"/>
                  <w:szCs w:val="16"/>
                  <w:lang w:val="en-GB" w:eastAsia="en-CA"/>
                </w:rPr>
                <w:delText>(Xu et al. 2017; Han et al. 2018;</w:delText>
              </w:r>
              <w:r w:rsidRPr="00D424AA" w:rsidDel="000B50DB">
                <w:rPr>
                  <w:rFonts w:cs="Times New Roman"/>
                  <w:color w:val="000000" w:themeColor="text1"/>
                  <w:sz w:val="16"/>
                  <w:szCs w:val="16"/>
                  <w:lang w:val="en-GB" w:eastAsia="en-CA"/>
                </w:rPr>
                <w:fldChar w:fldCharType="end"/>
              </w:r>
              <w:commentRangeEnd w:id="4712"/>
              <w:r w:rsidR="00A26296" w:rsidDel="000B50DB">
                <w:rPr>
                  <w:rStyle w:val="Marquedecommentaire"/>
                </w:rPr>
                <w:commentReference w:id="4712"/>
              </w:r>
              <w:r w:rsidRPr="00841A35" w:rsidDel="000B50DB">
                <w:rPr>
                  <w:rFonts w:cs="Times New Roman"/>
                  <w:color w:val="000000" w:themeColor="text1"/>
                  <w:sz w:val="16"/>
                  <w:szCs w:val="16"/>
                  <w:lang w:val="en-GB" w:eastAsia="en-CA"/>
                </w:rPr>
                <w:delText xml:space="preserve"> </w:delText>
              </w:r>
              <w:commentRangeStart w:id="4714"/>
              <w:r w:rsidRPr="00D424AA" w:rsidDel="000B50DB">
                <w:rPr>
                  <w:rFonts w:cs="Times New Roman"/>
                  <w:color w:val="000000" w:themeColor="text1"/>
                  <w:sz w:val="16"/>
                  <w:szCs w:val="16"/>
                  <w:lang w:val="en-GB" w:eastAsia="en-CA"/>
                </w:rPr>
                <w:fldChar w:fldCharType="begin" w:fldLock="1"/>
              </w:r>
              <w:r w:rsidR="00FF6231" w:rsidDel="000B50DB">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0B50DB">
                <w:rPr>
                  <w:rFonts w:cs="Times New Roman"/>
                  <w:color w:val="000000" w:themeColor="text1"/>
                  <w:sz w:val="16"/>
                  <w:szCs w:val="16"/>
                  <w:lang w:val="en-GB" w:eastAsia="en-CA"/>
                </w:rPr>
                <w:fldChar w:fldCharType="separate"/>
              </w:r>
              <w:r w:rsidR="00A26296" w:rsidDel="000B50DB">
                <w:rPr>
                  <w:rFonts w:cs="Times New Roman"/>
                  <w:noProof/>
                  <w:color w:val="000000" w:themeColor="text1"/>
                  <w:sz w:val="16"/>
                  <w:szCs w:val="16"/>
                  <w:lang w:val="en-GB" w:eastAsia="en-CA"/>
                </w:rPr>
                <w:delText>Khlebnikova et al. 2019)</w:delText>
              </w:r>
              <w:r w:rsidRPr="00D424AA" w:rsidDel="000B50DB">
                <w:rPr>
                  <w:rFonts w:cs="Times New Roman"/>
                  <w:color w:val="000000" w:themeColor="text1"/>
                  <w:sz w:val="16"/>
                  <w:szCs w:val="16"/>
                  <w:lang w:val="en-GB" w:eastAsia="en-CA"/>
                </w:rPr>
                <w:fldChar w:fldCharType="end"/>
              </w:r>
              <w:commentRangeEnd w:id="4714"/>
              <w:r w:rsidR="00A26296" w:rsidDel="000B50DB">
                <w:rPr>
                  <w:rStyle w:val="Marquedecommentaire"/>
                </w:rPr>
                <w:commentReference w:id="4714"/>
              </w:r>
              <w:r w:rsidRPr="00841A35" w:rsidDel="000B50DB">
                <w:rPr>
                  <w:rFonts w:cs="Times New Roman"/>
                  <w:color w:val="000000" w:themeColor="text1"/>
                  <w:sz w:val="16"/>
                  <w:szCs w:val="16"/>
                  <w:lang w:val="en-GB" w:eastAsia="en-CA"/>
                </w:rPr>
                <w:delText>.</w:delText>
              </w:r>
            </w:del>
            <w:ins w:id="4715" w:author="Robin Matthews" w:date="2021-07-14T17:26:00Z">
              <w:r w:rsidR="000B50DB">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manualFormatting" : "(Xu et al., 2017; Han et al., 2018; Khlebnikova et al., 2019b)",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716" w:author="Robin Matthews" w:date="2021-07-14T17:26:00Z">
              <w:r w:rsidR="000B50DB">
                <w:rPr>
                  <w:rFonts w:cs="Times New Roman"/>
                  <w:color w:val="000000" w:themeColor="text1"/>
                  <w:sz w:val="16"/>
                  <w:szCs w:val="16"/>
                  <w:lang w:val="en-GB" w:eastAsia="en-CA"/>
                </w:rPr>
                <w:fldChar w:fldCharType="separate"/>
              </w:r>
              <w:r w:rsidR="000B50DB" w:rsidRPr="0061188E">
                <w:rPr>
                  <w:rFonts w:cs="Times New Roman"/>
                  <w:noProof/>
                  <w:color w:val="000000" w:themeColor="text1"/>
                  <w:sz w:val="16"/>
                  <w:szCs w:val="16"/>
                  <w:lang w:val="en-GB" w:eastAsia="en-CA"/>
                </w:rPr>
                <w:t>(Xu et al., 2017; Han et al., 2018; Khlebnikova et al., 2019</w:t>
              </w:r>
              <w:r w:rsidR="000B50DB">
                <w:rPr>
                  <w:rFonts w:cs="Times New Roman"/>
                  <w:noProof/>
                  <w:color w:val="000000" w:themeColor="text1"/>
                  <w:sz w:val="16"/>
                  <w:szCs w:val="16"/>
                  <w:lang w:val="en-GB" w:eastAsia="en-CA"/>
                </w:rPr>
                <w:t>b</w:t>
              </w:r>
              <w:r w:rsidR="000B50DB" w:rsidRPr="0061188E">
                <w:rPr>
                  <w:rFonts w:cs="Times New Roman"/>
                  <w:noProof/>
                  <w:color w:val="000000" w:themeColor="text1"/>
                  <w:sz w:val="16"/>
                  <w:szCs w:val="16"/>
                  <w:lang w:val="en-GB" w:eastAsia="en-CA"/>
                </w:rPr>
                <w:t>)</w:t>
              </w:r>
              <w:r w:rsidR="000B50DB">
                <w:rPr>
                  <w:rFonts w:cs="Times New Roman"/>
                  <w:color w:val="000000" w:themeColor="text1"/>
                  <w:sz w:val="16"/>
                  <w:szCs w:val="16"/>
                  <w:lang w:val="en-GB" w:eastAsia="en-CA"/>
                </w:rPr>
                <w:fldChar w:fldCharType="end"/>
              </w:r>
            </w:ins>
          </w:p>
        </w:tc>
        <w:tc>
          <w:tcPr>
            <w:tcW w:w="2159" w:type="dxa"/>
            <w:tcBorders>
              <w:top w:val="dashed" w:sz="4" w:space="0" w:color="000000"/>
            </w:tcBorders>
            <w:shd w:val="clear" w:color="auto" w:fill="AD0204"/>
            <w:tcMar>
              <w:top w:w="40" w:type="dxa"/>
              <w:left w:w="40" w:type="dxa"/>
              <w:bottom w:w="40" w:type="dxa"/>
              <w:right w:w="40" w:type="dxa"/>
            </w:tcMar>
          </w:tcPr>
          <w:p w14:paraId="7C76B7D9" w14:textId="6BE8143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71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18" w:author="Robin Matthews" w:date="2021-07-14T15:50:00Z">
              <w:r w:rsidR="00A26296" w:rsidDel="00073244">
                <w:rPr>
                  <w:rFonts w:cs="Times New Roman"/>
                  <w:noProof/>
                  <w:color w:val="000000" w:themeColor="text1"/>
                  <w:sz w:val="16"/>
                  <w:szCs w:val="16"/>
                  <w:lang w:val="en-GB"/>
                </w:rPr>
                <w:delText>Li et al., 2020</w:delText>
              </w:r>
            </w:del>
            <w:ins w:id="4719" w:author="Robin Matthews" w:date="2021-07-14T15:50: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717"/>
            <w:r w:rsidR="00A26296">
              <w:rPr>
                <w:rStyle w:val="Marquedecommentaire"/>
              </w:rPr>
              <w:commentReference w:id="4717"/>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4.5°C in the 50-year TXx and TNn events compared to the 1°C warming level </w:t>
            </w:r>
            <w:commentRangeStart w:id="472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21" w:author="Robin Matthews" w:date="2021-07-14T15:50:00Z">
              <w:r w:rsidR="00A26296" w:rsidDel="00073244">
                <w:rPr>
                  <w:rFonts w:cs="Times New Roman"/>
                  <w:noProof/>
                  <w:color w:val="000000" w:themeColor="text1"/>
                  <w:sz w:val="16"/>
                  <w:szCs w:val="16"/>
                  <w:lang w:val="en-GB"/>
                </w:rPr>
                <w:delText>Li et al., 2020</w:delText>
              </w:r>
            </w:del>
            <w:ins w:id="4722" w:author="Robin Matthews" w:date="2021-07-14T15:50: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720"/>
            <w:r w:rsidR="00A26296">
              <w:rPr>
                <w:rStyle w:val="Marquedecommentaire"/>
              </w:rPr>
              <w:commentReference w:id="4720"/>
            </w:r>
            <w:r w:rsidRPr="00841A35">
              <w:rPr>
                <w:rFonts w:cs="Times New Roman"/>
                <w:color w:val="000000" w:themeColor="text1"/>
                <w:sz w:val="16"/>
                <w:szCs w:val="16"/>
                <w:lang w:val="en-GB"/>
              </w:rPr>
              <w:t xml:space="preserve">) and more than 5°C in annual TXx and TNn compared to </w:t>
            </w:r>
            <w:r w:rsidRPr="00D424AA">
              <w:rPr>
                <w:rFonts w:cs="Times New Roman"/>
                <w:color w:val="000000" w:themeColor="text1"/>
                <w:sz w:val="16"/>
                <w:szCs w:val="16"/>
                <w:lang w:val="en-GB"/>
              </w:rPr>
              <w:t>pre-industrial (Annex).</w:t>
            </w:r>
          </w:p>
          <w:p w14:paraId="71780A5F" w14:textId="77777777" w:rsidR="00D376F0" w:rsidRPr="00D424AA" w:rsidRDefault="00D376F0" w:rsidP="00D424AA">
            <w:pPr>
              <w:rPr>
                <w:rFonts w:cs="Times New Roman"/>
                <w:color w:val="000000" w:themeColor="text1"/>
                <w:sz w:val="16"/>
                <w:szCs w:val="16"/>
                <w:lang w:val="en-GB"/>
              </w:rPr>
            </w:pPr>
          </w:p>
          <w:p w14:paraId="2532D92C" w14:textId="7DE853F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723" w:author="Robin Matthews" w:date="2021-07-14T17:26:00Z">
              <w:r w:rsidR="000B50DB">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Xu et al., 2017; Han et al., 2018; Khlebnikova et al., 2019a)", "manualFormatting" : "(Xu et al., 2017; Han et al., 2018; Khlebnikova et al., 2019b)", "plainTextFormattedCitation" : "(Xu et al., 2017; Han et al., 2018; Khlebnikova et al., 2019a)", "previouslyFormattedCitation" : "(Xu et al., 2017; Han et al., 2018; Khlebnikova et al., 2019a)" }, "properties" : { "noteIndex" : 0 }, "schema" : "https://github.com/citation-style-language/schema/raw/master/csl-citation.json" }</w:instrText>
            </w:r>
            <w:ins w:id="4724" w:author="Robin Matthews" w:date="2021-07-14T17:26:00Z">
              <w:r w:rsidR="000B50DB">
                <w:rPr>
                  <w:rFonts w:cs="Times New Roman"/>
                  <w:color w:val="000000" w:themeColor="text1"/>
                  <w:sz w:val="16"/>
                  <w:szCs w:val="16"/>
                  <w:lang w:val="en-GB" w:eastAsia="en-CA"/>
                </w:rPr>
                <w:fldChar w:fldCharType="separate"/>
              </w:r>
              <w:r w:rsidR="000B50DB" w:rsidRPr="0061188E">
                <w:rPr>
                  <w:rFonts w:cs="Times New Roman"/>
                  <w:noProof/>
                  <w:color w:val="000000" w:themeColor="text1"/>
                  <w:sz w:val="16"/>
                  <w:szCs w:val="16"/>
                  <w:lang w:val="en-GB" w:eastAsia="en-CA"/>
                </w:rPr>
                <w:t>(Xu et al., 2017; Han et al., 2018; Khlebnikova et al., 2019</w:t>
              </w:r>
              <w:r w:rsidR="000B50DB">
                <w:rPr>
                  <w:rFonts w:cs="Times New Roman"/>
                  <w:noProof/>
                  <w:color w:val="000000" w:themeColor="text1"/>
                  <w:sz w:val="16"/>
                  <w:szCs w:val="16"/>
                  <w:lang w:val="en-GB" w:eastAsia="en-CA"/>
                </w:rPr>
                <w:t>b</w:t>
              </w:r>
              <w:r w:rsidR="000B50DB" w:rsidRPr="0061188E">
                <w:rPr>
                  <w:rFonts w:cs="Times New Roman"/>
                  <w:noProof/>
                  <w:color w:val="000000" w:themeColor="text1"/>
                  <w:sz w:val="16"/>
                  <w:szCs w:val="16"/>
                  <w:lang w:val="en-GB" w:eastAsia="en-CA"/>
                </w:rPr>
                <w:t>)</w:t>
              </w:r>
              <w:r w:rsidR="000B50DB">
                <w:rPr>
                  <w:rFonts w:cs="Times New Roman"/>
                  <w:color w:val="000000" w:themeColor="text1"/>
                  <w:sz w:val="16"/>
                  <w:szCs w:val="16"/>
                  <w:lang w:val="en-GB" w:eastAsia="en-CA"/>
                </w:rPr>
                <w:fldChar w:fldCharType="end"/>
              </w:r>
            </w:ins>
            <w:commentRangeStart w:id="4725"/>
            <w:del w:id="4726" w:author="Robin Matthews" w:date="2021-07-14T17:26:00Z">
              <w:r w:rsidRPr="00D424AA" w:rsidDel="000B50DB">
                <w:rPr>
                  <w:rFonts w:cs="Times New Roman"/>
                  <w:color w:val="000000" w:themeColor="text1"/>
                  <w:sz w:val="16"/>
                  <w:szCs w:val="16"/>
                  <w:lang w:val="en-GB" w:eastAsia="en-CA"/>
                </w:rPr>
                <w:fldChar w:fldCharType="begin" w:fldLock="1"/>
              </w:r>
              <w:r w:rsidR="00FF6231" w:rsidRPr="000B50DB" w:rsidDel="000B50DB">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Xu et al., 2017; Han et al., 2018)", "manualFormatting" : "(Xu et al. 2017; Han et al. 2018;", "plainTextFormattedCitation" : "(Xu et al., 2017; Han et al., 2018)", "previouslyFormattedCitation" : "(Xu et al., 2017; Han et al., 2018)" }, "properties" : { "noteIndex" : 0 }, "schema" : "https://github.com/citation-style-language/schema/raw/master/csl-citation.json" }</w:delInstrText>
              </w:r>
              <w:r w:rsidRPr="00D424AA" w:rsidDel="000B50DB">
                <w:rPr>
                  <w:rFonts w:cs="Times New Roman"/>
                  <w:color w:val="000000" w:themeColor="text1"/>
                  <w:sz w:val="16"/>
                  <w:szCs w:val="16"/>
                  <w:lang w:val="en-GB" w:eastAsia="en-CA"/>
                </w:rPr>
                <w:fldChar w:fldCharType="separate"/>
              </w:r>
              <w:r w:rsidR="00A26296" w:rsidRPr="000B50DB" w:rsidDel="000B50DB">
                <w:rPr>
                  <w:rFonts w:cs="Times New Roman"/>
                  <w:noProof/>
                  <w:color w:val="000000" w:themeColor="text1"/>
                  <w:sz w:val="16"/>
                  <w:szCs w:val="16"/>
                  <w:lang w:val="en-GB" w:eastAsia="en-CA"/>
                </w:rPr>
                <w:delText>(Xu et al. 2017; Han et al. 2018;</w:delText>
              </w:r>
              <w:r w:rsidRPr="00D424AA" w:rsidDel="000B50DB">
                <w:rPr>
                  <w:rFonts w:cs="Times New Roman"/>
                  <w:color w:val="000000" w:themeColor="text1"/>
                  <w:sz w:val="16"/>
                  <w:szCs w:val="16"/>
                  <w:lang w:val="en-GB" w:eastAsia="en-CA"/>
                </w:rPr>
                <w:fldChar w:fldCharType="end"/>
              </w:r>
              <w:commentRangeEnd w:id="4725"/>
              <w:r w:rsidR="00A26296" w:rsidDel="000B50DB">
                <w:rPr>
                  <w:rStyle w:val="Marquedecommentaire"/>
                </w:rPr>
                <w:commentReference w:id="4725"/>
              </w:r>
              <w:r w:rsidRPr="00841A35" w:rsidDel="000B50DB">
                <w:rPr>
                  <w:rFonts w:cs="Times New Roman"/>
                  <w:color w:val="000000" w:themeColor="text1"/>
                  <w:sz w:val="16"/>
                  <w:szCs w:val="16"/>
                  <w:lang w:val="en-GB" w:eastAsia="en-CA"/>
                </w:rPr>
                <w:delText xml:space="preserve"> </w:delText>
              </w:r>
              <w:commentRangeStart w:id="4727"/>
              <w:r w:rsidRPr="00D424AA" w:rsidDel="000B50DB">
                <w:rPr>
                  <w:rFonts w:cs="Times New Roman"/>
                  <w:color w:val="000000" w:themeColor="text1"/>
                  <w:sz w:val="16"/>
                  <w:szCs w:val="16"/>
                  <w:lang w:val="en-GB" w:eastAsia="en-CA"/>
                </w:rPr>
                <w:fldChar w:fldCharType="begin" w:fldLock="1"/>
              </w:r>
              <w:r w:rsidR="00FF6231" w:rsidDel="000B50DB">
                <w:rPr>
                  <w:rFonts w:cs="Times New Roman"/>
                  <w:color w:val="000000" w:themeColor="text1"/>
                  <w:sz w:val="16"/>
                  <w:szCs w:val="16"/>
                  <w:lang w:val="en-GB" w:eastAsia="en-CA"/>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0B50DB">
                <w:rPr>
                  <w:rFonts w:cs="Times New Roman"/>
                  <w:color w:val="000000" w:themeColor="text1"/>
                  <w:sz w:val="16"/>
                  <w:szCs w:val="16"/>
                  <w:lang w:val="en-GB" w:eastAsia="en-CA"/>
                </w:rPr>
                <w:fldChar w:fldCharType="separate"/>
              </w:r>
              <w:r w:rsidR="00A26296" w:rsidDel="000B50DB">
                <w:rPr>
                  <w:rFonts w:cs="Times New Roman"/>
                  <w:noProof/>
                  <w:color w:val="000000" w:themeColor="text1"/>
                  <w:sz w:val="16"/>
                  <w:szCs w:val="16"/>
                  <w:lang w:val="en-GB" w:eastAsia="en-CA"/>
                </w:rPr>
                <w:delText>Khlebnikova et al. 2019)</w:delText>
              </w:r>
              <w:r w:rsidRPr="00D424AA" w:rsidDel="000B50DB">
                <w:rPr>
                  <w:rFonts w:cs="Times New Roman"/>
                  <w:color w:val="000000" w:themeColor="text1"/>
                  <w:sz w:val="16"/>
                  <w:szCs w:val="16"/>
                  <w:lang w:val="en-GB" w:eastAsia="en-CA"/>
                </w:rPr>
                <w:fldChar w:fldCharType="end"/>
              </w:r>
            </w:del>
            <w:commentRangeEnd w:id="4727"/>
            <w:r w:rsidR="00A26296">
              <w:rPr>
                <w:rStyle w:val="Marquedecommentaire"/>
              </w:rPr>
              <w:commentReference w:id="4727"/>
            </w:r>
            <w:r w:rsidRPr="00841A35">
              <w:rPr>
                <w:rFonts w:cs="Times New Roman"/>
                <w:color w:val="000000" w:themeColor="text1"/>
                <w:sz w:val="16"/>
                <w:szCs w:val="16"/>
                <w:lang w:val="en-GB" w:eastAsia="en-CA"/>
              </w:rPr>
              <w:t>.</w:t>
            </w:r>
          </w:p>
        </w:tc>
      </w:tr>
      <w:tr w:rsidR="00D376F0" w:rsidRPr="00F1665C" w14:paraId="5BDEFE5F" w14:textId="77777777" w:rsidTr="00723657">
        <w:tc>
          <w:tcPr>
            <w:tcW w:w="2158" w:type="dxa"/>
            <w:vMerge/>
          </w:tcPr>
          <w:p w14:paraId="7663C984"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6D36C80F"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r w:rsidRPr="00D424AA" w:rsidDel="008D35BB">
              <w:rPr>
                <w:rFonts w:cs="Times New Roman"/>
                <w:color w:val="000000" w:themeColor="text1"/>
                <w:sz w:val="16"/>
                <w:szCs w:val="16"/>
                <w:lang w:val="en-GB" w:eastAsia="en-CA"/>
              </w:rPr>
              <w:t xml:space="preserve"> </w:t>
            </w:r>
          </w:p>
        </w:tc>
        <w:tc>
          <w:tcPr>
            <w:tcW w:w="2158" w:type="dxa"/>
            <w:tcBorders>
              <w:top w:val="dashed" w:sz="4" w:space="0" w:color="000000"/>
            </w:tcBorders>
            <w:shd w:val="clear" w:color="auto" w:fill="FEC2B8"/>
          </w:tcPr>
          <w:p w14:paraId="69A5D212"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p w14:paraId="1978E8AA"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FD9693"/>
            <w:tcMar>
              <w:top w:w="40" w:type="dxa"/>
              <w:left w:w="0" w:type="dxa"/>
              <w:bottom w:w="40" w:type="dxa"/>
              <w:right w:w="0" w:type="dxa"/>
            </w:tcMar>
          </w:tcPr>
          <w:p w14:paraId="4E82795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E76695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FB4A4F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7029A0EC" w14:textId="77777777" w:rsidR="00D376F0" w:rsidRPr="00D424AA" w:rsidRDefault="00D376F0" w:rsidP="00D424AA">
            <w:pPr>
              <w:rPr>
                <w:rFonts w:cs="Times New Roman"/>
                <w:color w:val="000000" w:themeColor="text1"/>
                <w:sz w:val="16"/>
                <w:szCs w:val="16"/>
                <w:lang w:val="en-GB"/>
              </w:rPr>
            </w:pPr>
          </w:p>
          <w:p w14:paraId="080F6DF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52FAED8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F784356"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43BC49E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96B1E8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D7EAFB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5028637D" w14:textId="77777777" w:rsidR="00D376F0" w:rsidRPr="00D424AA" w:rsidRDefault="00D376F0" w:rsidP="00D424AA">
            <w:pPr>
              <w:rPr>
                <w:rFonts w:cs="Times New Roman"/>
                <w:color w:val="000000" w:themeColor="text1"/>
                <w:sz w:val="16"/>
                <w:szCs w:val="16"/>
                <w:lang w:val="en-GB"/>
              </w:rPr>
            </w:pPr>
          </w:p>
          <w:p w14:paraId="387D81F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41F076A4"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4104401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B1C0D1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E2E4D6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15BFE13" w14:textId="77777777" w:rsidR="00D376F0" w:rsidRPr="00D424AA" w:rsidRDefault="00D376F0" w:rsidP="00D424AA">
            <w:pPr>
              <w:rPr>
                <w:rFonts w:cs="Times New Roman"/>
                <w:color w:val="000000" w:themeColor="text1"/>
                <w:sz w:val="16"/>
                <w:szCs w:val="16"/>
                <w:lang w:val="en-GB"/>
              </w:rPr>
            </w:pPr>
          </w:p>
          <w:p w14:paraId="312EE55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F20E430"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398512AB" w14:textId="77777777" w:rsidTr="00723657">
        <w:tc>
          <w:tcPr>
            <w:tcW w:w="2158" w:type="dxa"/>
            <w:vMerge w:val="restart"/>
          </w:tcPr>
          <w:p w14:paraId="14D162F3" w14:textId="77777777" w:rsidR="00D376F0" w:rsidRPr="00D424AA" w:rsidRDefault="00D376F0" w:rsidP="00841A35">
            <w:pPr>
              <w:rPr>
                <w:rFonts w:cs="Times New Roman"/>
                <w:color w:val="000000" w:themeColor="text1"/>
                <w:sz w:val="16"/>
                <w:szCs w:val="16"/>
                <w:lang w:val="en-GB" w:eastAsia="en-CA"/>
              </w:rPr>
            </w:pPr>
            <w:bookmarkStart w:id="4728" w:name="_Hlk77172571"/>
            <w:r w:rsidRPr="00D424AA">
              <w:rPr>
                <w:rFonts w:cs="Times New Roman"/>
                <w:color w:val="000000" w:themeColor="text1"/>
                <w:sz w:val="16"/>
                <w:szCs w:val="16"/>
                <w:lang w:val="en-GB" w:eastAsia="en-CA"/>
              </w:rPr>
              <w:t>East Asia (EAS)</w:t>
            </w:r>
          </w:p>
        </w:tc>
        <w:tc>
          <w:tcPr>
            <w:tcW w:w="2158" w:type="dxa"/>
            <w:tcBorders>
              <w:top w:val="dashed" w:sz="4" w:space="0" w:color="000000"/>
            </w:tcBorders>
            <w:shd w:val="clear" w:color="auto" w:fill="FF6365"/>
          </w:tcPr>
          <w:p w14:paraId="3FCDAEFD" w14:textId="66B67BD8" w:rsidR="00D376F0" w:rsidRPr="00841A35" w:rsidRDefault="00D376F0" w:rsidP="00D424AA">
            <w:pPr>
              <w:widowControl/>
              <w:rPr>
                <w:rFonts w:cs="Times New Roman"/>
                <w:i/>
                <w:color w:val="000000" w:themeColor="text1"/>
                <w:sz w:val="16"/>
                <w:szCs w:val="16"/>
                <w:lang w:val="en-GB" w:eastAsia="en-CA"/>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r w:rsidRPr="00D424AA">
              <w:rPr>
                <w:rFonts w:cs="Times New Roman"/>
                <w:color w:val="000000" w:themeColor="text1"/>
                <w:sz w:val="16"/>
                <w:szCs w:val="16"/>
                <w:lang w:val="en-GB" w:eastAsia="en-CA"/>
              </w:rPr>
              <w:t xml:space="preserve"> </w:t>
            </w:r>
            <w:bookmarkStart w:id="4729" w:name="_Hlk77172480"/>
            <w:ins w:id="4730" w:author="Robin Matthews" w:date="2021-07-14T16:28:00Z">
              <w:r w:rsidR="006E3515">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2/joc.4400", "ISSN" : "10970088", "abstract" : "Based on the high-resolution gridding data (CN05) from 2416 station observations, a grid dataset of temperature and precipitation extreme indices with the resolution of 0.5\u00b0 \u00d7 0.5\u00b0 for China region was developed using the approach recommended by the Expert Team on Climate Change Detection and Indices. This article comprehensively presents temporal and spatial changes of these indices for the time period 1961\u20132010. Results showed widespread significant changes in temperature extremes consistent with warming, for instance, decreases in cold extremes and increases in warm extremes over China. The warming in the coldest day and night is larger than the warmest day and night, respectively, which is concurrent with the coldest night larger than the coldest day and the warmest night larger than the warmest day. Changes in the number of the cold and warm nights are more remarkable than the cold and warm days. Changes in precipitation extremes are, in general, spatially more complex and exhibit a less widespread spatial coverage than the temperature indices, for instance, the patterns of annual total precipitation amount, average daily precipitation rate, and the proportion of heavy precipitation in total annual precipitation are similar with negative trends in a southwest\u2013northeast belt from Southwest China to Northeast China while positive trends in eastern China and northwestern China. The consistency of changes in climate extremes from the CN05 with other datasets based on the stations and reanalyses is also analysed.", "author" : [ { "dropping-particle" : "", "family" : "Zhou", "given" : "Botao", "non-dropping-particle" : "", "parse-names" : false, "suffix" : "" }, { "dropping-particle" : "", "family" : "Xu", "given" : "Ying", "non-dropping-particle" : "", "parse-names" : false, "suffix" : "" }, { "dropping-particle" : "", "family" : "Wu", "given" : "Jia", "non-dropping-particle" : "", "parse-names" : false, "suffix" : "" }, { "dropping-particle" : "", "family" : "Dong", "given" : "Siyan", "non-dropping-particle" : "", "parse-names" : false, "suffix" : "" }, { "dropping-particle" : "", "family" : "Shi", "given" : "Ying", "non-dropping-particle" : "", "parse-names" : false, "suffix" : "" } ], "container-title" : "International Journal of Climatology", "id" : "ITEM-1", "issue" : "3", "issued" : { "date-parts" : [ [ "2016" ] ] }, "page" : "1051-1066", "title" : "Changes in temperature and precipitation extreme indices over China: Analysis of a high-resolution grid dataset", "translator" : [ { "dropping-particle" : "", "family" : "S747", "given" : "", "non-dropping-particle" : "", "parse-names" : false, "suffix" : "" } ], "type" : "article-journal", "volume" : "36" }, "uris" : [ "http://www.mendeley.com/documents/?uuid=33096049-aa6a-461b-a940-9400cb4a98f7" ] }, { "id" : "ITEM-2", "itemData" : { "DOI" : "10.1002/2016GL069296", "ISSN" : "00948276", "author" : [ { "dropping-particle" : "", "family" : "Lu", "given" : "Chunhui", "non-dropping-particle" : "", "parse-names" : false, "suffix" : "" }, { "dropping-particle" : "", "family" : "Sun", "given" : "Ying", "non-dropping-particle" : "", "parse-names" : false, "suffix" : "" }, { "dropping-particle" : "", "family" : "Wan", "given" : "Hui", "non-dropping-particle" : "", "parse-names" : false, "suffix" : "" }, { "dropping-particle" : "", "family" : "Zhang", "given" : "Xuebin", "non-dropping-particle" : "", "parse-names" : false, "suffix" : "" }, { "dropping-particle" : "", "family" : "Yin", "given" : "Hong", "non-dropping-particle" : "", "parse-names" : false, "suffix" : "" } ], "container-title" : "Geophysical Research Letters", "id" : "ITEM-2", "issue" : "12", "issued" : { "date-parts" : [ [ "2016", "6", "28" ] ] }, "page" : "6511-6518", "title" : "Anthropogenic influence on the frequency of extreme temperatures in China", "translator" : [ { "dropping-particle" : "", "family" : "S1682", "given" : "", "non-dropping-particle" : "", "parse-names" : false, "suffix" : "" } ], "type" : "article-journal", "volume" : "43" }, "uris" : [ "http://www.mendeley.com/documents/?uuid=245c4d0f-64a1-417b-8004-56f1b93f65e3" ] }, { "id" : "ITEM-3", "itemData" : { "DOI" : "10.1002/joc.4771", "ISSN" : "08998418", "author" : [ { "dropping-particle" : "", "family" : "Yin", "given" : "Hong", "non-dropping-particle" : "", "parse-names" : false, "suffix" : "" }, { "dropping-particle" : "", "family" : "Sun", "given" : "Ying", "non-dropping-particle" : "", "parse-names" : false, "suffix" : "" }, { "dropping-particle" : "", "family" : "Wan", "given" : "Hui", "non-dropping-particle" : "", "parse-names" : false, "suffix" : "" }, { "dropping-particle" : "", "family" : "Zhang", "given" : "Xuebin", "non-dropping-particle" : "", "parse-names" : false, "suffix" : "" }, { "dropping-particle" : "", "family" : "Lu", "given" : "Chunhui", "non-dropping-particle" : "", "parse-names" : false, "suffix" : "" } ], "container-title" : "International Journal of Climatology", "id" : "ITEM-3", "issue" : "3", "issued" : { "date-parts" : [ [ "2017", "3" ] ] }, "page" : "1229-1237", "title" : "Detection of anthropogenic influence on the intensity of extreme temperatures in China", "translator" : [ { "dropping-particle" : "", "family" : "S1408", "given" : "", "non-dropping-particle" : "", "parse-names" : false, "suffix" : "" } ], "type" : "article-journal", "volume" : "37" }, "uris" : [ "http://www.mendeley.com/documents/?uuid=2d748976-8d68-447b-ade4-ca8f4c375683" ] }, { "id" : "ITEM-4", "itemData" : { "DOI" : "10.1088/1748-9326/aacb3e", "ISSN" : "1748-9326", "abstract" : "The duration of warm and cold spells is measured by the persistence of instances when daily temperatures are greatly above or below their normal values. These spells represent a prolonged period of times when daily temperatures are extreme and can potentially be connected to climate impacts in the agricultural, health, energy and other sectors. This study aims to determine evidence of responses in the durations of warm (WSDI) and cold (CSDI) spells to forcings external to the climate system. We consider the globe, the six continents and China during the period from 1958\u22122010 in this analysis. Here we compare the observed duration indices with those derived from simulated daily temperature by climate models participating in the Coupled Model Intercomparison Project Phase 5 (CMIP5), using an optimal fingerprint method. The results show that, averaged over the global lands, the WSDI has substantially increased by 15 days while the CSDI has decreased by 3 days over the 53 year period. The simulated changes are generally consistent with the observations; models, however, overestimate the observed changes in the WSDI in five of the six continental regions. We consider a signal is detected if it is significant at the 10% level. At the global scale, human influences on both warm and cold spell durations are detected. At the continental scale, an anthropogenic signal is detected in the warm spell durations of most continents. The human influence on cold spell duration is detectable only in the Asian and European continents. In China, human influence can clearly be detected in both the warm and cold spell durations. Responses to natural forcings are generally not detected at the continental or smaller spatial scales.", "author" : [ { "dropping-particle" : "", "family" : "Lu", "given" : "Chunhui", "non-dropping-particle" : "", "parse-names" : false, "suffix" : "" }, { "dropping-particle" : "", "family" : "Sun", "given" : "Ying", "non-dropping-particle" : "", "parse-names" : false, "suffix" : "" }, { "dropping-particle" : "", "family" : "Zhang", "given" : "Xuebin", "non-dropping-particle" : "", "parse-names" : false, "suffix" : "" } ], "container-title" : "Environmental Research Letters", "id" : "ITEM-4", "issue" : "7", "issued" : { "date-parts" : [ [ "2018", "7", "1" ] ] }, "page" : "074013", "title" : "Multimodel detection and attribution of changes in warm and cold spell durations", "translator" : [ { "dropping-particle" : "", "family" : "S1407", "given" : "", "non-dropping-particle" : "", "parse-names" : false, "suffix" : "" } ], "type" : "article-journal", "volume" : "13" }, "uris" : [ "http://www.mendeley.com/documents/?uuid=7a982417-4c3e-4e6c-a152-0bb294c28f50" ] }, { "id" : "ITEM-5", "itemData" : { "DOI" : "10.1007/s00704-012-0698-7", "ISSN" : "14344483", "abstract" : "There has been a paucity of information on trends in daily climate and climate extremes, especially for the arid region. We analyzed the changes in the indices of climate extremes, on the basis of daily maximum and minimum air temperature and precipitation at 59 meteorological stations in the arid region of northwest China over the period 1960-2003. Twelve indices of extreme temperature and six indices of extreme precipitation are examined. Temperature extremes show a warming trend with a large proportion of stations having statistically significant trends for all temperature indices. The regional occurrence of extreme cool days and nights has decreased by -0.93 and -2.36 days/decade, respectively. Over the same period, the occurrence of extreme warm days and nights has increased by 1.25 and 2.10 days/decade, respectively. The number of frost days and ice days shows a statistically significant decrease at the rate of -3.24 and -2.75 days/decade, respectively. The extreme temperature indices also show the increasing trend, with larger values for the index describing variations in the lowest minimum temperature. The trends of Min Tmin (Tmax) and Max Tmin (Tmax) are 0.85 (0.61) and 0.32 (0.17) \u00b0C/decade. Most precipitation indices exhibit increasing trends across the region. On average, regional maximum 1-day precipitation, annual total wet-day precipitation, and number of heavy precipitation days and very wet days show insignificant increases. Insignificant decreasing trends are also found for consecutive dry days. The rank-sum statistic value of most temperature indices exhibits consistent or statistically significant trends across the region. The regional medians after 1986 of Min Tmin (Tmax), Max Tmin (Tmax), warm days (nights), and warm spell duration indicator show statistically more larger than medians before 1986, but the frost days, ice days, cool days (nights), and diurnal temperature range reversed. The medians of precipitation indices show insignificant change except for consecutive dry days before and after 1986. \u00a9 2012 Springer-Verlag.", "author" : [ { "dropping-particle" : "", "family" : "Wang", "given" : "Huaijun", "non-dropping-particle" : "", "parse-names" : false, "suffix" : "" }, { "dropping-particle" : "", "family" : "Chen", "given" : "Yaning", "non-dropping-particle" : "", "parse-names" : false, "suffix" : "" }, { "dropping-particle" : "", "family" : "Xun", "given" : "Shi", "non-dropping-particle" : "", "parse-names" : false, "suffix" : "" }, { "dropping-particle" : "", "family" : "Lai", "given" : "Dongmei", "non-dropping-particle" : "", "parse-names" : false, "suffix" : "" }, { "dropping-particle" : "", "family" : "Fan", "given" : "Yuting", "non-dropping-particle" : "", "parse-names" : false, "suffix" : "" }, { "dropping-particle" : "", "family" : "Li", "given" : "Zhi", "non-dropping-particle" : "", "parse-names" : false, "suffix" : "" } ], "container-title" : "Theoretical and Applied Climatology", "id" : "ITEM-5", "issue" : "1-2", "issued" : { "date-parts" : [ [ "2013" ] ] }, "page" : "15-28", "title" : "Changes in daily climate extremes in the arid area of northwestern China", "translator" : [ { "dropping-particle" : "", "family" : "S1940", "given" : "", "non-dropping-particle" : "", "parse-names" : false, "suffix" : "" } ], "type" : "article-journal", "volume" : "112" }, "uris" : [ "http://www.mendeley.com/documents/?uuid=adfff3e7-9318-4cf4-8cb2-437e54d1c516" ] }, { "id" : "ITEM-6", "itemData" : { "DOI" : "10.1038/s41598-017-02345-4", "ISSN" : "20452322", "abstract" : "\u00a9 The Author(s) 2017.Changes in climate extremes pose far-reaching consequences to ecological processes and hydrologic cycles in alpine ecosystems of the arid mountain regions. Therefore, regional assessments in various climates and mountain regions are needed for understanding the uncertainties of the change trends for extreme climate events. The objective of this study was to assess the spatial distribution and temporal trends of extreme precipitation and temperature events responses to global warming on the arid mountain regions of China. Results found that temperature extremes exhibited a significant warming trend, consistent with global warming. Warming trend in autumn and winter were greater than in spring and summer. Besides, precipitation extremes also exhibited statistically increase trend, such as number of days with heavy precipitation and rain day precipitation, etc. The distribution of the number of rainy days was showed a significant increasing trend in many sites, indicating that the increase of rain day precipitation mainly contributed by the increase of single precipitation event duration and moderate-rain days. The greater increasing trend of extreme climate events mainly existed in higher altitudes. This results lend an evidence to earlier predictions that the climate in northwestern China is changing from cold-dry to warm-wet.", "author" : [ { "dropping-particle" : "", "family" : "Lin", "given" : "Pengfei", "non-dropping-particle" : "", "parse-names" : false, "suffix" : "" }, { "dropping-particle" : "", "family" : "He", "given" : "Zhibin", "non-dropping-particle" : "", "parse-names" : false, "suffix" : "" }, { "dropping-particle" : "", "family" : "Du", "given" : "Jun", "non-dropping-particle" : "", "parse-names" : false, "suffix" : "" }, { "dropping-particle" : "", "family" : "Chen", "given" : "Longfei", "non-dropping-particle" : "", "parse-names" : false, "suffix" : "" }, { "dropping-particle" : "", "family" : "Zhu", "given" : "Xi", "non-dropping-particle" : "", "parse-names" : false, "suffix" : "" }, { "dropping-particle" : "", "family" : "Li", "given" : "Jing", "non-dropping-particle" : "", "parse-names" : false, "suffix" : "" } ], "container-title" : "Scientific Reports", "id" : "ITEM-6", "issue" : "1", "issued" : { "date-parts" : [ [ "2017" ] ] }, "page" : "1-15", "publisher" : "Springer US", "title" : "Recent changes in daily climate extremes in an arid mountain region, a case study in northwestern China's Qilian Mountains", "translator" : [ { "dropping-particle" : "", "family" : "S1942", "given" : "", "non-dropping-particle" : "", "parse-names" : false, "suffix" : "" } ], "type" : "article-journal", "volume" : "7" }, "uris" : [ "http://www.mendeley.com/documents/?uuid=5145c707-d34b-453f-9e2e-4de547804cdc" ] }, { "id" : "ITEM-7",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7",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Wang et al., 2013a; Lu et al., 2016, 2018; Zhou et al., 2016a; Lin et al., 2017; Yin et al., 2017)", "manualFormatting" : "(Donat et al., 2013; H. Wang et al., 2013; Lu et al., 2016, 2018; B. Zhou et al., 2016; Lin et al., 2017; Yin et al., 2017)", "plainTextFormattedCitation" : "(Donat et al., 2013a; Wang et al., 2013a; Lu et al., 2016, 2018; Zhou et al., 2016a; Lin et al., 2017; Yin et al., 2017)", "previouslyFormattedCitation" : "(Donat et al., 2013a; Wang et al., 2013a; Lu et al., 2016, 2018; Zhou et al., 2016a; Lin et al., 2017; Yin et al., 2017)" }, "properties" : { "noteIndex" : 0 }, "schema" : "https://github.com/citation-style-language/schema/raw/master/csl-citation.json" }</w:instrText>
            </w:r>
            <w:ins w:id="4731" w:author="Robin Matthews" w:date="2021-07-14T16:28:00Z">
              <w:r w:rsidR="006E3515">
                <w:rPr>
                  <w:rFonts w:cs="Times New Roman"/>
                  <w:color w:val="000000" w:themeColor="text1"/>
                  <w:sz w:val="16"/>
                  <w:szCs w:val="16"/>
                  <w:lang w:val="en-GB" w:eastAsia="en-CA"/>
                </w:rPr>
                <w:fldChar w:fldCharType="separate"/>
              </w:r>
              <w:r w:rsidR="006E3515" w:rsidRPr="00D83AAB">
                <w:rPr>
                  <w:rFonts w:cs="Times New Roman"/>
                  <w:noProof/>
                  <w:color w:val="000000" w:themeColor="text1"/>
                  <w:sz w:val="16"/>
                  <w:szCs w:val="16"/>
                  <w:lang w:val="en-GB" w:eastAsia="en-CA"/>
                </w:rPr>
                <w:t xml:space="preserve">(Donat et al., 2013; </w:t>
              </w:r>
              <w:r w:rsidR="006E3515">
                <w:rPr>
                  <w:rFonts w:cs="Times New Roman"/>
                  <w:noProof/>
                  <w:color w:val="000000" w:themeColor="text1"/>
                  <w:sz w:val="16"/>
                  <w:szCs w:val="16"/>
                  <w:lang w:val="en-GB" w:eastAsia="en-CA"/>
                </w:rPr>
                <w:t xml:space="preserve">H. </w:t>
              </w:r>
              <w:r w:rsidR="006E3515" w:rsidRPr="00D83AAB">
                <w:rPr>
                  <w:rFonts w:cs="Times New Roman"/>
                  <w:noProof/>
                  <w:color w:val="000000" w:themeColor="text1"/>
                  <w:sz w:val="16"/>
                  <w:szCs w:val="16"/>
                  <w:lang w:val="en-GB" w:eastAsia="en-CA"/>
                </w:rPr>
                <w:t xml:space="preserve">Wang et al., 2013; Lu et al., 2016, 2018; </w:t>
              </w:r>
              <w:r w:rsidR="006E3515">
                <w:rPr>
                  <w:rFonts w:cs="Times New Roman"/>
                  <w:noProof/>
                  <w:color w:val="000000" w:themeColor="text1"/>
                  <w:sz w:val="16"/>
                  <w:szCs w:val="16"/>
                  <w:lang w:val="en-GB" w:eastAsia="en-CA"/>
                </w:rPr>
                <w:t xml:space="preserve">B. </w:t>
              </w:r>
              <w:r w:rsidR="006E3515" w:rsidRPr="00D83AAB">
                <w:rPr>
                  <w:rFonts w:cs="Times New Roman"/>
                  <w:noProof/>
                  <w:color w:val="000000" w:themeColor="text1"/>
                  <w:sz w:val="16"/>
                  <w:szCs w:val="16"/>
                  <w:lang w:val="en-GB" w:eastAsia="en-CA"/>
                </w:rPr>
                <w:t>Zhou et al., 2016; Lin et al., 2017; Yin et al., 2017)</w:t>
              </w:r>
              <w:r w:rsidR="006E3515">
                <w:rPr>
                  <w:rFonts w:cs="Times New Roman"/>
                  <w:color w:val="000000" w:themeColor="text1"/>
                  <w:sz w:val="16"/>
                  <w:szCs w:val="16"/>
                  <w:lang w:val="en-GB" w:eastAsia="en-CA"/>
                </w:rPr>
                <w:fldChar w:fldCharType="end"/>
              </w:r>
            </w:ins>
            <w:commentRangeStart w:id="4732"/>
            <w:del w:id="4733" w:author="Robin Matthews" w:date="2021-07-14T16:28:00Z">
              <w:r w:rsidRPr="00841A35" w:rsidDel="006E3515">
                <w:rPr>
                  <w:rFonts w:cs="Times New Roman"/>
                  <w:color w:val="000000" w:themeColor="text1"/>
                  <w:sz w:val="16"/>
                  <w:szCs w:val="16"/>
                  <w:lang w:val="en-GB" w:eastAsia="en-CA"/>
                </w:rPr>
                <w:fldChar w:fldCharType="begin" w:fldLock="1"/>
              </w:r>
              <w:r w:rsidR="00FF6231" w:rsidDel="006E3515">
                <w:rPr>
                  <w:rFonts w:cs="Times New Roman"/>
                  <w:color w:val="000000" w:themeColor="text1"/>
                  <w:sz w:val="16"/>
                  <w:szCs w:val="16"/>
                  <w:lang w:val="en-GB" w:eastAsia="en-CA"/>
                </w:rPr>
                <w:delInstrText>ADDIN CSL_CITATION { "citationItems" : [ { "id" : "ITEM-1", "itemData" : { "DOI" : "10.1002/joc.4400", "ISSN" : "10970088", "abstract" : "Based on the high-resolution gridding data (CN05) from 2416 station observations, a grid dataset of temperature and precipitation extreme indices with the resolution of 0.5\u00b0 \u00d7 0.5\u00b0 for China region was developed using the approach recommended by the Expert Team on Climate Change Detection and Indices. This article comprehensively presents temporal and spatial changes of these indices for the time period 1961\u20132010. Results showed widespread significant changes in temperature extremes consistent with warming, for instance, decreases in cold extremes and increases in warm extremes over China. The warming in the coldest day and night is larger than the warmest day and night, respectively, which is concurrent with the coldest night larger than the coldest day and the warmest night larger than the warmest day. Changes in the number of the cold and warm nights are more remarkable than the cold and warm days. Changes in precipitation extremes are, in general, spatially more complex and exhibit a less widespread spatial coverage than the temperature indices, for instance, the patterns of annual total precipitation amount, average daily precipitation rate, and the proportion of heavy precipitation in total annual precipitation are similar with negative trends in a southwest\u2013northeast belt from Southwest China to Northeast China while positive trends in eastern China and northwestern China. The consistency of changes in climate extremes from the CN05 with other datasets based on the stations and reanalyses is also analysed.", "author" : [ { "dropping-particle" : "", "family" : "Zhou", "given" : "Botao", "non-dropping-particle" : "", "parse-names" : false, "suffix" : "" }, { "dropping-particle" : "", "family" : "Xu", "given" : "Ying", "non-dropping-particle" : "", "parse-names" : false, "suffix" : "" }, { "dropping-particle" : "", "family" : "Wu", "given" : "Jia", "non-dropping-particle" : "", "parse-names" : false, "suffix" : "" }, { "dropping-particle" : "", "family" : "Dong", "given" : "Siyan", "non-dropping-particle" : "", "parse-names" : false, "suffix" : "" }, { "dropping-particle" : "", "family" : "Shi", "given" : "Ying", "non-dropping-particle" : "", "parse-names" : false, "suffix" : "" } ], "container-title" : "International Journal of Climatology", "id" : "ITEM-1", "issue" : "3", "issued" : { "date-parts" : [ [ "2016" ] ] }, "page" : "1051-1066", "title" : "Changes in temperature and precipitation extreme indices over China: Analysis of a high-resolution grid dataset", "translator" : [ { "dropping-particle" : "", "family" : "S747", "given" : "", "non-dropping-particle" : "", "parse-names" : false, "suffix" : "" } ], "type" : "article-journal", "volume" : "36" }, "uris" : [ "http://www.mendeley.com/documents/?uuid=33096049-aa6a-461b-a940-9400cb4a98f7" ] }, { "id" : "ITEM-2", "itemData" : { "DOI" : "10.1002/2016GL069296", "ISSN" : "00948276", "author" : [ { "dropping-particle" : "", "family" : "Lu", "given" : "Chunhui", "non-dropping-particle" : "", "parse-names" : false, "suffix" : "" }, { "dropping-particle" : "", "family" : "Sun", "given" : "Ying", "non-dropping-particle" : "", "parse-names" : false, "suffix" : "" }, { "dropping-particle" : "", "family" : "Wan", "given" : "Hui", "non-dropping-particle" : "", "parse-names" : false, "suffix" : "" }, { "dropping-particle" : "", "family" : "Zhang", "given" : "Xuebin", "non-dropping-particle" : "", "parse-names" : false, "suffix" : "" }, { "dropping-particle" : "", "family" : "Yin", "given" : "Hong", "non-dropping-particle" : "", "parse-names" : false, "suffix" : "" } ], "container-title" : "Geophysical Research Letters", "id" : "ITEM-2", "issue" : "12", "issued" : { "date-parts" : [ [ "2016", "6", "28" ] ] }, "page" : "6511-6518", "title" : "Anthropogenic influence on the frequency of extreme temperatures in China", "translator" : [ { "dropping-particle" : "", "family" : "S1682", "given" : "", "non-dropping-particle" : "", "parse-names" : false, "suffix" : "" } ], "type" : "article-journal", "volume" : "43" }, "uris" : [ "http://www.mendeley.com/documents/?uuid=245c4d0f-64a1-417b-8004-56f1b93f65e3" ] }, { "id" : "ITEM-3", "itemData" : { "DOI" : "10.1002/joc.4771", "ISSN" : "08998418", "author" : [ { "dropping-particle" : "", "family" : "Yin", "given" : "Hong", "non-dropping-particle" : "", "parse-names" : false, "suffix" : "" }, { "dropping-particle" : "", "family" : "Sun", "given" : "Ying", "non-dropping-particle" : "", "parse-names" : false, "suffix" : "" }, { "dropping-particle" : "", "family" : "Wan", "given" : "Hui", "non-dropping-particle" : "", "parse-names" : false, "suffix" : "" }, { "dropping-particle" : "", "family" : "Zhang", "given" : "Xuebin", "non-dropping-particle" : "", "parse-names" : false, "suffix" : "" }, { "dropping-particle" : "", "family" : "Lu", "given" : "Chunhui", "non-dropping-particle" : "", "parse-names" : false, "suffix" : "" } ], "container-title" : "International Journal of Climatology", "id" : "ITEM-3", "issue" : "3", "issued" : { "date-parts" : [ [ "2017", "3" ] ] }, "page" : "1229-1237", "title" : "Detection of anthropogenic influence on the intensity of extreme temperatures in China", "translator" : [ { "dropping-particle" : "", "family" : "S1408", "given" : "", "non-dropping-particle" : "", "parse-names" : false, "suffix" : "" } ], "type" : "article-journal", "volume" : "37" }, "uris" : [ "http://www.mendeley.com/documents/?uuid=2d748976-8d68-447b-ade4-ca8f4c375683" ] }, { "id" : "ITEM-4", "itemData" : { "DOI" : "10.1088/1748-9326/aacb3e", "ISSN" : "1748-9326", "abstract" : "The duration of warm and cold spells is measured by the persistence of instances when daily temperatures are greatly above or below their normal values. These spells represent a prolonged period of times when daily temperatures are extreme and can potentially be connected to climate impacts in the agricultural, health, energy and other sectors. This study aims to determine evidence of responses in the durations of warm (WSDI) and cold (CSDI) spells to forcings external to the climate system. We consider the globe, the six continents and China during the period from 1958\u22122010 in this analysis. Here we compare the observed duration indices with those derived from simulated daily temperature by climate models participating in the Coupled Model Intercomparison Project Phase 5 (CMIP5), using an optimal fingerprint method. The results show that, averaged over the global lands, the WSDI has substantially increased by 15 days while the CSDI has decreased by 3 days over the 53 year period. The simulated changes are generally consistent with the observations; models, however, overestimate the observed changes in the WSDI in five of the six continental regions. We consider a signal is detected if it is significant at the 10% level. At the global scale, human influences on both warm and cold spell durations are detected. At the continental scale, an anthropogenic signal is detected in the warm spell durations of most continents. The human influence on cold spell duration is detectable only in the Asian and European continents. In China, human influence can clearly be detected in both the warm and cold spell durations. Responses to natural forcings are generally not detected at the continental or smaller spatial scales.", "author" : [ { "dropping-particle" : "", "family" : "Lu", "given" : "Chunhui", "non-dropping-particle" : "", "parse-names" : false, "suffix" : "" }, { "dropping-particle" : "", "family" : "Sun", "given" : "Ying", "non-dropping-particle" : "", "parse-names" : false, "suffix" : "" }, { "dropping-particle" : "", "family" : "Zhang", "given" : "Xuebin", "non-dropping-particle" : "", "parse-names" : false, "suffix" : "" } ], "container-title" : "Environmental Research Letters", "id" : "ITEM-4", "issue" : "7", "issued" : { "date-parts" : [ [ "2018", "7", "1" ] ] }, "page" : "074013", "title" : "Multimodel detection and attribution of changes in warm and cold spell durations", "translator" : [ { "dropping-particle" : "", "family" : "S1407", "given" : "", "non-dropping-particle" : "", "parse-names" : false, "suffix" : "" } ], "type" : "article-journal", "volume" : "13" }, "uris" : [ "http://www.mendeley.com/documents/?uuid=7a982417-4c3e-4e6c-a152-0bb294c28f50" ] }, { "id" : "ITEM-5", "itemData" : { "DOI" : "10.1007/s00704-012-0698-7", "ISSN" : "14344483", "abstract" : "There has been a paucity of information on trends in daily climate and climate extremes, especially for the arid region. We analyzed the changes in the indices of climate extremes, on the basis of daily maximum and minimum air temperature and precipitation at 59 meteorological stations in the arid region of northwest China over the period 1960-2003. Twelve indices of extreme temperature and six indices of extreme precipitation are examined. Temperature extremes show a warming trend with a large proportion of stations having statistically significant trends for all temperature indices. The regional occurrence of extreme cool days and nights has decreased by -0.93 and -2.36 days/decade, respectively. Over the same period, the occurrence of extreme warm days and nights has increased by 1.25 and 2.10 days/decade, respectively. The number of frost days and ice days shows a statistically significant decrease at the rate of -3.24 and -2.75 days/decade, respectively. The extreme temperature indices also show the increasing trend, with larger values for the index describing variations in the lowest minimum temperature. The trends of Min Tmin (Tmax) and Max Tmin (Tmax) are 0.85 (0.61) and 0.32 (0.17) \u00b0C/decade. Most precipitation indices exhibit increasing trends across the region. On average, regional maximum 1-day precipitation, annual total wet-day precipitation, and number of heavy precipitation days and very wet days show insignificant increases. Insignificant decreasing trends are also found for consecutive dry days. The rank-sum statistic value of most temperature indices exhibits consistent or statistically significant trends across the region. The regional medians after 1986 of Min Tmin (Tmax), Max Tmin (Tmax), warm days (nights), and warm spell duration indicator show statistically more larger than medians before 1986, but the frost days, ice days, cool days (nights), and diurnal temperature range reversed. The medians of precipitation indices show insignificant change except for consecutive dry days before and after 1986. \u00a9 2012 Springer-Verlag.", "author" : [ { "dropping-particle" : "", "family" : "Wang", "given" : "Huaijun", "non-dropping-particle" : "", "parse-names" : false, "suffix" : "" }, { "dropping-particle" : "", "family" : "Chen", "given" : "Yaning", "non-dropping-particle" : "", "parse-names" : false, "suffix" : "" }, { "dropping-particle" : "", "family" : "Xun", "given" : "Shi", "non-dropping-particle" : "", "parse-names" : false, "suffix" : "" }, { "dropping-particle" : "", "family" : "Lai", "given" : "Dongmei", "non-dropping-particle" : "", "parse-names" : false, "suffix" : "" }, { "dropping-particle" : "", "family" : "Fan", "given" : "Yuting", "non-dropping-particle" : "", "parse-names" : false, "suffix" : "" }, { "dropping-particle" : "", "family" : "Li", "given" : "Zhi", "non-dropping-particle" : "", "parse-names" : false, "suffix" : "" } ], "container-title" : "Theoretical and Applied Climatology", "id" : "ITEM-5", "issue" : "1-2", "issued" : { "date-parts" : [ [ "2013" ] ] }, "page" : "15-28", "title" : "Changes in daily climate extremes in the arid area of northwestern China", "translator" : [ { "dropping-particle" : "", "family" : "S1940", "given" : "", "non-dropping-particle" : "", "parse-names" : false, "suffix" : "" } ], "type" : "article-journal", "volume" : "112" }, "uris" : [ "http://www.mendeley.com/documents/?uuid=adfff3e7-9318-4cf4-8cb2-437e54d1c516" ] }, { "id" : "ITEM-6", "itemData" : { "DOI" : "10.1038/s41598-017-02345-4", "ISSN" : "20452322", "abstract" : "\u00a9 The Author(s) 2017.Changes in climate extremes pose far-reaching consequences to ecological processes and hydrologic cycles in alpine ecosystems of the arid mountain regions. Therefore, regional assessments in various climates and mountain regions are needed for understanding the uncertainties of the change trends for extreme climate events. The objective of this study was to assess the spatial distribution and temporal trends of extreme precipitation and temperature events responses to global warming on the arid mountain regions of China. Results found that temperature extremes exhibited a significant warming trend, consistent with global warming. Warming trend in autumn and winter were greater than in spring and summer. Besides, precipitation extremes also exhibited statistically increase trend, such as number of days with heavy precipitation and rain day precipitation, etc. The distribution of the number of rainy days was showed a significant increasing trend in many sites, indicating that the increase of rain day precipitation mainly contributed by the increase of single precipitation event duration and moderate-rain days. The greater increasing trend of extreme climate events mainly existed in higher altitudes. This results lend an evidence to earlier predictions that the climate in northwestern China is changing from cold-dry to warm-wet.", "author" : [ { "dropping-particle" : "", "family" : "Lin", "given" : "Pengfei", "non-dropping-particle" : "", "parse-names" : false, "suffix" : "" }, { "dropping-particle" : "", "family" : "He", "given" : "Zhibin", "non-dropping-particle" : "", "parse-names" : false, "suffix" : "" }, { "dropping-particle" : "", "family" : "Du", "given" : "Jun", "non-dropping-particle" : "", "parse-names" : false, "suffix" : "" }, { "dropping-particle" : "", "family" : "Chen", "given" : "Longfei", "non-dropping-particle" : "", "parse-names" : false, "suffix" : "" }, { "dropping-particle" : "",</w:delInstrText>
              </w:r>
              <w:r w:rsidR="00FF6231" w:rsidRPr="006A2665" w:rsidDel="006E3515">
                <w:rPr>
                  <w:rFonts w:cs="Times New Roman"/>
                  <w:color w:val="000000" w:themeColor="text1"/>
                  <w:sz w:val="16"/>
                  <w:szCs w:val="16"/>
                  <w:lang w:eastAsia="en-CA"/>
                </w:rPr>
                <w:delInstrText xml:space="preserve"> "family" : "Zhu", "given" : "Xi", "non-dropping-particle" : "", "parse-names" : false, "suffix" : "" }, { "dropping-particle" : "", "family" : "Li", "given" : "Jing", "non-dropping-particle" : "", "parse-names" : false, "suffix" : "" } ], "container-title" : "Scientific Reports", "id" : "ITEM-6", "issue" : "1", "issued" : { "date-parts" : [ [ "2017" ] ] }, "page" : "1-15", "publisher" : "Springer US", "title" : "Recent changes in daily climate extremes in an arid mountain region, a case study in northwestern China's Qilian Mountains", "translator" : [ { "dropping-particle" : "", "family" : "S1942", "given" : "", "non-dropping-particle" : "", "parse-names" : false, "suffix" : "" } ], "type" : "article-journal", "volume" : "7" }, "uris" : [ "http://www.mendeley.com/documents/?uuid=5145c707-d34b-453f-9e2e-4de547804cdc" ] } ], "mendeley" : { "formattedCitation" : "(Wang et al., 2013a; Lu et al., 2016, 2018; Zhou et al., 2016a; Lin et al., 2017; Yin et al., 2017)", "manualFormatting" : "(Lin et al., 2017; Lu et al., 2016, 2018; Wang et al., 2013a; Yin et al., 2017; Zhou et al., 2016;", "plainTextFormattedCitation" : "(Wang et al., 2013a; Lu et al., 2016, 2018; Zhou et al., 2016a; Lin et al., 2017; Yin et al., 2017)", "previouslyFormattedCitation" : "(Wang et al., 2013a; Lu et al., 2016, 2018; Zhou et al., 2016a; Lin et al., 2017; Yin et al., 2017)" }, "properties" : { "noteIndex" : 0 }, "schema" : "https://github.com/citation-style-language/schema/raw/master/csl-citation.json" }</w:delInstrText>
              </w:r>
              <w:r w:rsidRPr="00841A35" w:rsidDel="006E3515">
                <w:rPr>
                  <w:rFonts w:cs="Times New Roman"/>
                  <w:color w:val="000000" w:themeColor="text1"/>
                  <w:sz w:val="16"/>
                  <w:szCs w:val="16"/>
                  <w:lang w:val="en-GB" w:eastAsia="en-CA"/>
                </w:rPr>
                <w:fldChar w:fldCharType="separate"/>
              </w:r>
              <w:r w:rsidR="00A26296" w:rsidDel="006E3515">
                <w:rPr>
                  <w:rFonts w:cs="Times New Roman"/>
                  <w:noProof/>
                  <w:color w:val="000000" w:themeColor="text1"/>
                  <w:sz w:val="16"/>
                  <w:szCs w:val="16"/>
                  <w:lang w:val="nb-NO" w:eastAsia="en-CA"/>
                </w:rPr>
                <w:delText>(Lin et al., 2017; Lu et al., 2016, 2018; Wang et al., 2013a; Yin et al., 2017; Zhou et al., 2016;</w:delText>
              </w:r>
              <w:r w:rsidRPr="00841A35" w:rsidDel="006E3515">
                <w:rPr>
                  <w:rFonts w:cs="Times New Roman"/>
                  <w:color w:val="000000" w:themeColor="text1"/>
                  <w:sz w:val="16"/>
                  <w:szCs w:val="16"/>
                  <w:lang w:val="en-GB" w:eastAsia="en-CA"/>
                </w:rPr>
                <w:fldChar w:fldCharType="end"/>
              </w:r>
              <w:commentRangeEnd w:id="4732"/>
              <w:r w:rsidR="00A26296" w:rsidDel="006E3515">
                <w:rPr>
                  <w:rStyle w:val="Marquedecommentaire"/>
                </w:rPr>
                <w:commentReference w:id="4732"/>
              </w:r>
              <w:r w:rsidRPr="00841A35" w:rsidDel="006E3515">
                <w:rPr>
                  <w:rFonts w:cs="Times New Roman"/>
                  <w:color w:val="000000" w:themeColor="text1"/>
                  <w:sz w:val="16"/>
                  <w:szCs w:val="16"/>
                  <w:lang w:val="nb-NO"/>
                </w:rPr>
                <w:delText xml:space="preserve"> </w:delText>
              </w:r>
              <w:commentRangeStart w:id="4734"/>
              <w:r w:rsidRPr="00D424AA" w:rsidDel="006E3515">
                <w:rPr>
                  <w:rFonts w:cs="Times New Roman"/>
                  <w:color w:val="000000" w:themeColor="text1"/>
                  <w:sz w:val="16"/>
                  <w:szCs w:val="16"/>
                  <w:lang w:val="en-GB"/>
                </w:rPr>
                <w:fldChar w:fldCharType="begin" w:fldLock="1"/>
              </w:r>
              <w:r w:rsidR="00FF6231" w:rsidDel="006E3515">
                <w:rPr>
                  <w:rFonts w:cs="Times New Roman"/>
                  <w:color w:val="000000" w:themeColor="text1"/>
                  <w:sz w:val="16"/>
                  <w:szCs w:val="16"/>
                  <w:lang w:val="nb-NO"/>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manualFormatting" : "Dunn et al., 2020) ", "plainTextFormattedCitation" : "(Donat et al., 2013a)", "previouslyFormattedCitation" : "(Donat et al., 2013a)" }, "properties" : { "noteIndex" : 0 }, "schema" : "https://github.com/citation-style-language/schema/raw/master/csl-citation.json" }</w:delInstrText>
              </w:r>
              <w:r w:rsidRPr="00D424AA" w:rsidDel="006E3515">
                <w:rPr>
                  <w:rFonts w:cs="Times New Roman"/>
                  <w:color w:val="000000" w:themeColor="text1"/>
                  <w:sz w:val="16"/>
                  <w:szCs w:val="16"/>
                  <w:lang w:val="en-GB"/>
                </w:rPr>
                <w:fldChar w:fldCharType="separate"/>
              </w:r>
              <w:r w:rsidR="00A26296" w:rsidDel="006E3515">
                <w:rPr>
                  <w:rFonts w:cs="Times New Roman"/>
                  <w:noProof/>
                  <w:color w:val="000000" w:themeColor="text1"/>
                  <w:sz w:val="16"/>
                  <w:szCs w:val="16"/>
                  <w:lang w:val="en-GB"/>
                </w:rPr>
                <w:delText xml:space="preserve">Dunn et al., 2020) </w:delText>
              </w:r>
              <w:r w:rsidRPr="00D424AA" w:rsidDel="006E3515">
                <w:rPr>
                  <w:rFonts w:cs="Times New Roman"/>
                  <w:color w:val="000000" w:themeColor="text1"/>
                  <w:sz w:val="16"/>
                  <w:szCs w:val="16"/>
                  <w:lang w:val="en-GB"/>
                </w:rPr>
                <w:fldChar w:fldCharType="end"/>
              </w:r>
            </w:del>
            <w:bookmarkEnd w:id="4729"/>
            <w:commentRangeEnd w:id="4734"/>
            <w:r w:rsidR="00A26296">
              <w:rPr>
                <w:rStyle w:val="Marquedecommentaire"/>
              </w:rPr>
              <w:commentReference w:id="4734"/>
            </w:r>
          </w:p>
        </w:tc>
        <w:tc>
          <w:tcPr>
            <w:tcW w:w="2158" w:type="dxa"/>
            <w:tcBorders>
              <w:top w:val="dashed" w:sz="8" w:space="0" w:color="000000"/>
            </w:tcBorders>
            <w:shd w:val="clear" w:color="auto" w:fill="FD9693"/>
          </w:tcPr>
          <w:p w14:paraId="207CB79F" w14:textId="1FD16F96" w:rsidR="006E3515" w:rsidRPr="00D83AAB" w:rsidRDefault="00D376F0" w:rsidP="006E3515">
            <w:pPr>
              <w:rPr>
                <w:ins w:id="4735" w:author="Robin Matthews" w:date="2021-07-14T16:27:00Z"/>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ins w:id="4736" w:author="Robin Matthews" w:date="2021-07-14T16:27:00Z">
              <w:r w:rsidR="006E3515" w:rsidRPr="00D83AAB">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175/1520-0477-95.9.S1.1", "abstract" : "Anthropogenic climate change played a significant role in increasing the probability of events such as the heat wave in Japan in 2013.", "author" : [ { "dropping-particle" : "", "family" : "Imada", "given" : "Yukiko", "non-dropping-particle" : "", "parse-names" : false, "suffix" : "" }, { "dropping-particle" : "", "family" : "Shiogama", "given" : "Hideo", "non-dropping-particle" : "", "parse-names" : false, "suffix" : "" }, { "dropping-particle" : "", "family" : "Watanabe", "given" : "Masahiro", "non-dropping-particle" : "", "parse-names" : false, "suffix" : "" }, { "dropping-particle" : "", "family" : "Mori", "given" : "Masato", "non-dropping-particle" : "", "parse-names" : false, "suffix" : "" }, { "dropping-particle" : "", "family" : "Ishii", "given" : "Masayoshi", "non-dropping-particle" : "", "parse-names" : false, "suffix" : "" }, { "dropping-particle" : "", "family" : "Kimoto", "given" : "Masahide", "non-dropping-particle" : "", "parse-names" : false, "suffix" : "" } ], "container-title" : "Bulletin of the American Meteorological Society", "id" : "ITEM-3", "issue" : "9", "issued" : { "date-parts" : [ [ "2014" ] ] }, "page" : "S52-S54", "title" : "The Contribution of anthropogenic forcing to the Japanese heat waves of 2013 [in \u201cExplaining Extreme Events of 2013 from a Climate Perspective\u201d]", "translator" : [ { "dropping-particle" : "", "family" : "S2813", "given" : "", "non-dropping-particle" : "", "parse-names" : false, "suffix" : "" } ], "type" : "article-journal", "volume" : "95" }, "uris" : [ "http://www.mendeley.com/documents/?uuid=91e21695-6edc-48f3-8136-6e8285d32b0d" ] }, { "id" : "ITEM-4",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4",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5", "itemData" : { "DOI" : "10.1016/j.wace.2018.03.004", "ISSN" : "22120947", "author" : [ { "dropping-particle" : "", "family" : "Kim", "given" : "Yeon-Hee", "non-dropping-particle" : "", "parse-names" : false, "suffix" : "" }, { "dropping-particle" : "", "family" : "Min", "given" : "Seung-Ki", "non-dropping-particle" : "", "parse-names" : false, "suffix" : "" }, { "dropping-particle" : "", "family" : "Stone", "given" : "D\u00e1ith\\'\\i A D\u00e1ith\u00ed A.", "non-dropping-particle" : "", "parse-names" : false, "suffix" : "" }, { "dropping-particle" : "", "family" : "Shiogama", "given" : "Hideo", "non-dropping-particle" : "", "parse-names" : false, "suffix" : "" }, { "dropping-particle" : "", "family" : "Wolski", "given" : "Piotr", "non-dropping-particle" : "", "parse-names" : false, "suffix" : "" } ], "container-title" : "Weather and Climate Extremes", "id" : "ITEM-5", "issued" : { "date-parts" : [ [ "2018", "6" ] ] }, "page" : "33-44", "title" : "Multi-model event attribution of the summer 2013 heat wave in Korea", "translator" : [ { "dropping-particle" : "", "family" : "S3344", "given" : "", "non-dropping-particle" : "", "parse-names" : false, "suffix" : "" } ], "type" : "article-journal", "volume" : "20" }, "uris" : [ "http://www.mendeley.com/documents/?uuid=fd875c9f-73c7-4ffb-8070-98881a487c68" ] }, { "id" : "ITEM-6", "itemData" : { "DOI" : "10.1002/2016GL069296", "ISSN" : "00948276", "author" : [ { "dropping-particle" : "", "family" : "Lu", "given" : "Chunhui", "non-dropping-particle" : "", "parse-names" : false, "suffix" : "" }, { "dropping-particle" : "", "family" : "Sun", "given" : "Ying", "non-dropping-particle" : "", "parse-names" : false, "suffix" : "" }, { "dropping-particle" : "", "family" : "Wan", "given" : "Hui", "non-dropping-particle" : "", "parse-names" : false, "suffix" : "" }, { "dropping-particle" : "", "family" : "Zhang", "given" : "Xuebin", "non-dropping-particle" : "", "parse-names" : false, "suffix" : "" }, { "dropping-particle" : "", "family" : "Yin", "given" : "Hong", "non-dropping-particle" : "", "parse-names" : false, "suffix" : "" } ], "container-title" : "Geophysical Research Letters", "id" : "ITEM-6", "issue" : "12", "issued" : { "date-parts" : [ [ "2016", "6", "28" ] ] }, "page" : "6511-6518", "title" : "Anthropogenic influence on the frequency of extreme temperatures in China", "translator" : [ { "dropping-particle" : "", "family" : "S1682", "given" : "", "non-dropping-particle" : "", "parse-names" : false, "suffix" : "" } ], "type" : "article-journal", "volume" : "43" }, "uris" : [ "http://www.mendeley.com/documents/?uuid=245c4d0f-64a1-417b-8004-56f1b93f65e3" ] }, { "id" : "ITEM-7", "itemData" : { "DOI" : "10.1088/1748-9326/aacb3e", "ISSN" : "1748-9326", "abstract" : "The duration of warm and cold spells is measured by the persistence of instances when daily temperatures are greatly above or below their normal values. These spells represent a prolonged period of times when daily temperatures are extreme and can potentially be connected to climate impacts in the agricultural, health, energy and other sectors. This study aims to determine evidence of responses in the durations of warm (WSDI) and cold (CSDI) spells to forcings external to the climate system. We consider the globe, the six continents and China during the period from 1958\u22122010 in this analysis. Here we compare the observed duration indices with those derived from simulated daily temperature by climate models participating in the Coupled Model Intercomparison Project Phase 5 (CMIP5), using an optimal fingerprint method. The results show that, averaged over the global lands, the WSDI has substantially increased by 15 days while the CSDI has decreased by 3 days over the 53 year period. The simulated changes are generally consistent with the observations; models, however, overestimate the observed changes in the WSDI in five of the six continental regions. We consider a signal is detected if it is significant at the 10% level. At the global scale, human influences on both warm and cold spell durations are detected. At the continental scale, an anthropogenic signal is detected in the warm spell durations of most continents. The human influence on cold spell duration is detectable only in the Asian and European continents. In China, human influence can clearly be detected in both the warm and cold spell durations. Responses to natural forcings are generally not detected at the continental or smaller spatial scales.", "author" : [ { "dropping-particle" : "", "family" : "Lu", "given" : "Chunhui", "non-dropping-particle" : "", "parse-names" : false, "suffix" : "" }, { "dropping-particle" : "", "family" : "Sun", "given" : "Ying", "non-dropping-particle" : "", "parse-names" : false, "suffix" : "" }, { "dropping-particle" : "", "family" : "Zhang", "given" : "Xuebin", "non-dropping-particle" : "", "parse-names" : false, "suffix" : "" } ], "container-title" : "Environmental Research Letters", "id" : "ITEM-7", "issue" : "7", "issued" : { "date-parts" : [ [ "2018", "7", "1" ] ] }, "page" : "074013", "title" : "Multimodel detection and attribution of changes in warm and cold spell durations", "translator" : [ { "dropping-particle" : "", "family" : "S1407", "given" : "", "non-dropping-particle" : "", "parse-names" : false, "suffix" : "" } ], "type" : "article-journal", "volume" : "13" }, "uris" : [ "http://www.mendeley.com/documents/?uuid=7a982417-4c3e-4e6c-a152-0bb294c28f50" ] }, { "id" : "ITEM-8", "itemData" : { "DOI" : "10.1175/BAMS-D-16-0157.1", "author" : [ { "dropping-particle" : "", "family" : "Takahashi", "given" : "Chiharu", "non-dropping-particle" : "", "parse-names" : false, "suffix" : "" }, { "dropping-particle" : "", "family" : "Watanabe", "given" : "Masahiro", "non-dropping-particle" : "", "parse-names" : false, "suffix" : "" }, { "dropping-particle" : "", "family" : "Shiogama", "given" : "Hideo", "non-dropping-particle" : "", "parse-names" : false, "suffix" : "" }, { "dropping-particle" : "", "family" : "Imada", "given" : "Yukiko", "non-dropping-particle" : "", "parse-names" : false, "suffix" : "" }, { "dropping-particle" : "", "family" : "Mori", "given" : "Masato", "non-dropping-particle" : "", "parse-names" : false, "suffix" : "" } ], "container-title" : "Bulletin of the American Meteorological Society", "id" : "ITEM-8", "issue" : "12", "issued" : { "date-parts" : [ [ "2016" ] ] }, "page" : "S107-S112", "title" : "A Persistent Japanese Heat Wave in Early August 2015: Roles of Natural Variability and Human-Induced Warming", "translator" : [ { "dropping-particle" : "", "family" : "S193", "given" : "", "non-dropping-particle" : "", "parse-names" : false, "suffix" : "" } ], "type" : "article-journal", "volume" : "97" }, "uris" : [ "http://www.mendeley.com/documents/?uuid=1425adf7-d94a-46a6-afc2-21af3c8d2274" ] }, { "id" : "ITEM-9", "itemData" : { "DOI" : "10.1155/2017/3197435", "ISSN" : "16879317", "abstract" : "Precipitation data from 30 stations in the Huaihe River basin (HRB), a climatic transitional zone in east China, were used to investigate the spatiotemporal variability and trends of extreme precipitation on multitimescales for the period 1961\u20132010. Results indicated that (1) the spatial pattern of the annual precipitation, rainy days, extreme precipitation, and maximum daily precipitations shows a clear transitional change from the south (high) to the north (low) in the HR; it confirmed the conclusion that the HRB is located in the transitional zone of the 800 mm precipitation contour in China, where the 800 mm precipitation contour is considered as the geographical boundary of the south and the north. (2) Higher value of the extreme precipitation intensity mainly occurs in the middle of the east and the central part of the basin; it reveals a relatively distinct west-east spatial disparity, and this is not in line with the spatial pattern of the extreme precipitation total, the sum of the precipitation in 95th precipitation days. (3) Annual precipitation of 22 stations exhibits increasing trend, and these 22 stations are located from the central to the northern part. There is no significant trend detected for the seasonal precipitation. The summer precipitation exhibits a larger change range; this might cause the variation of the flood and drought in the HBR. However, the increasing trend in winter precipitation may be beneficial to the relief of winter agricultural drought. Rainy days in 12 stations, mostly located in and around the central northeastern part, experienced significant decreasing trend. Extreme precipitation days and precipitation intensity have increasing trends, but no station with significant change trend is detected for the maximum precipitation of the basin. (4) The spatiotemporal variability in the HRB is mainly caused by the geographic differences and is largely influenced by the interdecadal variations of East Asian Summer Monsoon in eastern China. The output of this paper could provide references for the practical decision making and integrated basin management of Huaihe River basin.", "author" : [ { "dropping-particle" : "", "family" : "Ye", "given" : "Zhengwe", "non-dropping-particle" : "", "parse-names" : false, "suffix" : "" }, { "dropping-particle" : "", "family" : "Li", "given" : "Zonghua", "non-dropping-particle" : "", "parse-names" : false, "suffix" : "" } ], "container-title" : "Advances in Meteorology", "id" : "ITEM-9", "issued" : { "date-parts" : [ [ "2017" ] ] }, "title" : "Spatiotemporal variability and trends of extreme precipitation in the Huaihe river basin, a climatic transitional zone in East China", "translator" : [ { "dropping-particle" : "", "family" : "S1937", "given" : "", "non-dropping-particle" : "", "parse-names" : false, "suffix" : "" } ], "type" : "article-journal", "volume" : "2017" }, "uris" : [ "http://www.mendeley.com/documents/?uuid=55b6796b-9ec7-42dd-a8b6-04cf025c09c4" ] }, { "id" : "ITEM-10", "itemData" : { "DOI" : "10.1002/joc.4400", "ISSN" : "10970088", "abstract" : "Based on the high-resolution gridding data (CN05) from 2416 station observations, a grid dataset of temperature and precipitation extreme indices with the resolution of 0.5\u00b0 \u00d7 0.5\u00b0 for China region was developed using the approach recommended by the Expert Team on Climate Change Detection and Indices. This article comprehensively presents temporal and spatial changes of these indices for the time period 1961\u20132010. Results showed widespread significant changes in temperature extremes consistent with warming, for instance, decreases in cold extremes and increases in warm extremes over China. The warming in the coldest day and night is larger than the warmest day and night, respectively, which is concurrent with the coldest night larger than the coldest day and the warmest night larger than the warmest day. Changes in the number of the cold and warm nights are more remarkable than the cold and warm days. Changes in precipitation extremes are, in general, spatially more complex and exhibit a less widespread spatial coverage than the temperature indices, for instance, the patterns of annual total precipitation amount, average daily precipitation rate, and the proportion of heavy precipitation in total annual precipitation are similar with negative trends in a southwest\u2013northeast belt from Southwest China to Northeast China while positive trends in eastern China and northwestern China. The consistency of changes in climate extremes from the CN05 with other datasets based on the stations and reanalyses is also analysed.", "author" : [ { "dropping-particle" : "", "family" : "Zhou", "given" : "Botao", "non-dropping-particle" : "", "parse-names" : false, "suffix" : "" }, { "dropping-particle" : "", "family" : "Xu", "given" : "Ying", "non-dropping-particle" : "", "parse-names" : false, "suffix" : "" }, { "dropping-particle" : "", "family" : "Wu", "given" : "Jia", "non-dropping-particle" : "", "parse-names" : false, "suffix" : "" }, { "dropping-particle" : "", "family" : "Dong", "given" : "Siyan", "non-dropping-particle" : "", "parse-names" : false, "suffix" : "" }, { "dropping-particle" : "", "family" : "Shi", "given" : "Ying", "non-dropping-particle" : "", "parse-names" : false, "suffix" : "" } ], "container-title" : "International Journal of Climatology", "id" : "ITEM-10", "issue" : "3", "issued" : { "date-parts" : [ [ "2016" ] ] }, "page" : "1051-1066", "title" : "Changes in temperature and precipitation extreme indices over China: Analysis of a high-resolution grid dataset", "translator" : [ { "dropping-particle" : "", "family" : "S747", "given" : "", "non-dropping-particle" : "", "parse-names" : false, "suffix" : "" } ], "type" : "article-journal", "volume" : "36" }, "uris" : [ "http://www.mendeley.com/documents/?uuid=33096049-aa6a-461b-a940-9400cb4a98f7" ] } ], "mendeley" : { "formattedCitation" : "(Imada et al., 2014, 2019, Lu et al., 2016, 2018; Takahashi et al., 2016; Zhou et al., 2016a; Wang et al., 2017c; Ye and Li, 2017; Kim et al., 2018c; Seong et al., 2020)", "manualFormatting" : "(Imada et al., 2014, 2019, Lu et al., 2016, 2018; Takahashi et al., 2016; B. Zhou et al., 2016; Z. Wang et al., 2017a; Ye and Li, 2017; Y.-H. Kim et al., 2018; Seong et al., 2020)", "plainTextFormattedCitation" : "(Imada et al., 2014, 2019, Lu et al., 2016, 2018; Takahashi et al., 2016; Zhou et al., 2016a; Wang et al., 2017c; Ye and Li, 2017; Kim et al., 2018c; Seong et al., 2020)", "previouslyFormattedCitation" : "(Imada et al., 2014, 2019, Lu et al., 2016, 2018; Takahashi et al., 2016; Zhou et al., 2016a; Wang et al., 2017c; Ye and Li, 2017; Kim et al., 2018c; Seong et al., 2020)" }, "properties" : { "noteIndex" : 0 }, "schema" : "https://github.com/citation-style-language/schema/raw/master/csl-citation.json" }</w:instrText>
            </w:r>
            <w:ins w:id="4737" w:author="Robin Matthews" w:date="2021-07-14T16:27:00Z">
              <w:r w:rsidR="006E3515" w:rsidRPr="00D83AAB">
                <w:rPr>
                  <w:rFonts w:cs="Times New Roman"/>
                  <w:color w:val="000000" w:themeColor="text1"/>
                  <w:sz w:val="16"/>
                  <w:szCs w:val="16"/>
                  <w:lang w:val="en-GB"/>
                </w:rPr>
                <w:fldChar w:fldCharType="separate"/>
              </w:r>
              <w:r w:rsidR="006E3515" w:rsidRPr="00D83AAB">
                <w:rPr>
                  <w:rFonts w:cs="Times New Roman"/>
                  <w:noProof/>
                  <w:color w:val="000000" w:themeColor="text1"/>
                  <w:sz w:val="16"/>
                  <w:szCs w:val="16"/>
                  <w:lang w:val="en-GB"/>
                </w:rPr>
                <w:t xml:space="preserve">(Imada et al., 2014, 2019, Lu et al., 2016, 2018; Takahashi et al., 2016; B. Zhou et al., 2016; Z. Wang et al., 2017a; Ye and Li, 2017; </w:t>
              </w:r>
              <w:r w:rsidR="006E3515" w:rsidRPr="00D83AAB">
                <w:rPr>
                  <w:noProof/>
                  <w:sz w:val="16"/>
                  <w:szCs w:val="16"/>
                </w:rPr>
                <w:t xml:space="preserve">Y.-H. </w:t>
              </w:r>
              <w:r w:rsidR="006E3515" w:rsidRPr="00D83AAB">
                <w:rPr>
                  <w:rFonts w:cs="Times New Roman"/>
                  <w:noProof/>
                  <w:color w:val="000000" w:themeColor="text1"/>
                  <w:sz w:val="16"/>
                  <w:szCs w:val="16"/>
                  <w:lang w:val="en-GB"/>
                </w:rPr>
                <w:t>Kim et al., 2018; Seong et al., 2020)</w:t>
              </w:r>
              <w:r w:rsidR="006E3515" w:rsidRPr="00D83AAB">
                <w:rPr>
                  <w:rFonts w:cs="Times New Roman"/>
                  <w:color w:val="000000" w:themeColor="text1"/>
                  <w:sz w:val="16"/>
                  <w:szCs w:val="16"/>
                  <w:lang w:val="en-GB"/>
                </w:rPr>
                <w:fldChar w:fldCharType="end"/>
              </w:r>
            </w:ins>
          </w:p>
          <w:commentRangeStart w:id="4738"/>
          <w:p w14:paraId="50BEE7EA" w14:textId="6B9D109F" w:rsidR="00D376F0" w:rsidRPr="00841A35" w:rsidDel="006E3515" w:rsidRDefault="00D376F0" w:rsidP="00381ADC">
            <w:pPr>
              <w:rPr>
                <w:del w:id="4739" w:author="Robin Matthews" w:date="2021-07-14T16:27:00Z"/>
                <w:rFonts w:cs="Times New Roman"/>
                <w:color w:val="000000" w:themeColor="text1"/>
                <w:sz w:val="16"/>
                <w:szCs w:val="16"/>
                <w:lang w:val="en-GB"/>
              </w:rPr>
            </w:pPr>
            <w:del w:id="4740" w:author="Robin Matthews" w:date="2021-07-14T16:27:00Z">
              <w:r w:rsidRPr="00D424AA" w:rsidDel="006E3515">
                <w:rPr>
                  <w:rFonts w:cs="Times New Roman"/>
                  <w:color w:val="000000" w:themeColor="text1"/>
                  <w:sz w:val="16"/>
                  <w:szCs w:val="16"/>
                  <w:lang w:val="en-GB"/>
                </w:rPr>
                <w:fldChar w:fldCharType="begin" w:fldLock="1"/>
              </w:r>
              <w:r w:rsidR="00FF6231" w:rsidRPr="006E3515" w:rsidDel="006E3515">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6E3515">
                <w:rPr>
                  <w:rFonts w:cs="Times New Roman"/>
                  <w:color w:val="000000" w:themeColor="text1"/>
                  <w:sz w:val="16"/>
                  <w:szCs w:val="16"/>
                  <w:lang w:val="en-GB"/>
                </w:rPr>
                <w:fldChar w:fldCharType="separate"/>
              </w:r>
              <w:r w:rsidR="00A26296" w:rsidRPr="006E3515" w:rsidDel="006E3515">
                <w:rPr>
                  <w:rFonts w:cs="Times New Roman"/>
                  <w:noProof/>
                  <w:color w:val="000000" w:themeColor="text1"/>
                  <w:sz w:val="16"/>
                  <w:szCs w:val="16"/>
                  <w:lang w:val="en-GB"/>
                </w:rPr>
                <w:delText>(Seong et al., 2020;</w:delText>
              </w:r>
              <w:r w:rsidRPr="00D424AA" w:rsidDel="006E3515">
                <w:rPr>
                  <w:rFonts w:cs="Times New Roman"/>
                  <w:color w:val="000000" w:themeColor="text1"/>
                  <w:sz w:val="16"/>
                  <w:szCs w:val="16"/>
                  <w:lang w:val="en-GB"/>
                </w:rPr>
                <w:fldChar w:fldCharType="end"/>
              </w:r>
              <w:commentRangeEnd w:id="4738"/>
              <w:r w:rsidR="00A26296" w:rsidDel="006E3515">
                <w:rPr>
                  <w:rStyle w:val="Marquedecommentaire"/>
                </w:rPr>
                <w:commentReference w:id="4738"/>
              </w:r>
            </w:del>
          </w:p>
          <w:commentRangeStart w:id="4741"/>
          <w:p w14:paraId="46D3EB34" w14:textId="39280E62" w:rsidR="00D376F0" w:rsidRPr="00D707C3" w:rsidRDefault="00D376F0" w:rsidP="00381ADC">
            <w:pPr>
              <w:rPr>
                <w:rFonts w:cs="Times New Roman"/>
                <w:color w:val="000000" w:themeColor="text1"/>
                <w:sz w:val="16"/>
                <w:szCs w:val="16"/>
                <w:lang w:val="nb-NO" w:eastAsia="en-CA"/>
              </w:rPr>
            </w:pPr>
            <w:del w:id="4742" w:author="Robin Matthews" w:date="2021-07-14T16:27:00Z">
              <w:r w:rsidRPr="00D424AA" w:rsidDel="006E3515">
                <w:rPr>
                  <w:rFonts w:cs="Times New Roman"/>
                  <w:color w:val="000000" w:themeColor="text1"/>
                  <w:sz w:val="16"/>
                  <w:szCs w:val="16"/>
                  <w:lang w:val="en-GB"/>
                </w:rPr>
                <w:fldChar w:fldCharType="begin" w:fldLock="1"/>
              </w:r>
              <w:r w:rsidR="00FF6231" w:rsidDel="006E3515">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6E3515">
                <w:rPr>
                  <w:rFonts w:cs="Times New Roman"/>
                  <w:color w:val="000000" w:themeColor="text1"/>
                  <w:sz w:val="16"/>
                  <w:szCs w:val="16"/>
                  <w:lang w:val="en-GB"/>
                </w:rPr>
                <w:fldChar w:fldCharType="separate"/>
              </w:r>
              <w:r w:rsidR="00A26296" w:rsidDel="006E3515">
                <w:rPr>
                  <w:rFonts w:cs="Times New Roman"/>
                  <w:noProof/>
                  <w:color w:val="000000" w:themeColor="text1"/>
                  <w:sz w:val="16"/>
                  <w:szCs w:val="16"/>
                  <w:lang w:val="en-GB"/>
                </w:rPr>
                <w:delText>Wang et al., 2017;</w:delText>
              </w:r>
              <w:r w:rsidRPr="00D424AA" w:rsidDel="006E3515">
                <w:rPr>
                  <w:rFonts w:cs="Times New Roman"/>
                  <w:color w:val="000000" w:themeColor="text1"/>
                  <w:sz w:val="16"/>
                  <w:szCs w:val="16"/>
                  <w:lang w:val="en-GB"/>
                </w:rPr>
                <w:fldChar w:fldCharType="end"/>
              </w:r>
              <w:commentRangeEnd w:id="4741"/>
              <w:r w:rsidR="00A26296" w:rsidDel="006E3515">
                <w:rPr>
                  <w:rStyle w:val="Marquedecommentaire"/>
                </w:rPr>
                <w:commentReference w:id="4741"/>
              </w:r>
              <w:r w:rsidRPr="00841A35" w:rsidDel="006E3515">
                <w:rPr>
                  <w:rFonts w:eastAsiaTheme="minorHAnsi" w:cs="Times New Roman"/>
                  <w:color w:val="000000" w:themeColor="text1"/>
                  <w:sz w:val="16"/>
                  <w:szCs w:val="16"/>
                  <w:lang w:val="en-GB" w:eastAsia="en-US"/>
                </w:rPr>
                <w:delText xml:space="preserve"> </w:delText>
              </w:r>
              <w:commentRangeStart w:id="4743"/>
              <w:r w:rsidRPr="00D424AA" w:rsidDel="006E3515">
                <w:rPr>
                  <w:rFonts w:cs="Times New Roman"/>
                  <w:color w:val="000000" w:themeColor="text1"/>
                  <w:sz w:val="16"/>
                  <w:szCs w:val="16"/>
                  <w:lang w:val="en-GB" w:eastAsia="en-CA"/>
                </w:rPr>
                <w:fldChar w:fldCharType="begin" w:fldLock="1"/>
              </w:r>
              <w:r w:rsidR="00FC4C2D" w:rsidDel="006E3515">
                <w:rPr>
                  <w:rFonts w:cs="Times New Roman"/>
                  <w:color w:val="000000" w:themeColor="text1"/>
                  <w:sz w:val="16"/>
                  <w:szCs w:val="16"/>
                  <w:lang w:val="en-GB" w:eastAsia="en-CA"/>
                </w:rPr>
                <w:delInstrText>ADDIN CSL_CITATION { "citationItems" : [ { "id" : "ITEM-1", "itemData" : { "DOI" : "10.1175/1520-0477-95.9.S1.1", "abstract" : "Anthropogenic climate change played a significant role in increasing the probability of events such as the heat wave in Japan in 2013.", "author" : [ { "dropping-particle" : "", "family" : "Imada", "given" : "Yukiko", "non-dropping-particle" : "", "parse-names" : false, "suffix" : "" }, { "dropping-particle" : "", "family" : "Shiogama", "given" : "Hideo", "non-dropping-particle" : "", "parse-names" : false, "suffix" : "" }, { "dropping-particle" : "", "family" : "Watanabe", "given" : "Masahiro", "non-dropping-particle" : "", "parse-names" : false, "suffix" : "" }, { "dropping-particle" : "", "family" : "Mori", "given" : "Masato", "non-dropping-particle" : "", "parse-names" : false, "suffix" : "" }, { "dropping-particle" : "", "family" : "Ishii", "given" : "Masayoshi", "non-dropping-particle" : "", "parse-names" : false, "suffix" : "" }, { "dropping-particle" : "", "family" : "Kimoto", "given" : "Masahide", "non-dropping-particle" : "", "parse-names" : false, "suffix" : "" } ], "container-title" : "Bulletin of the American Meteorological Society", "id" : "ITEM-1", "issue" : "9", "issued" : { "date-parts" : [ [ "2014" ] ] }, "page" : "S52-S54", "title" : "The Contribution of anthropogenic forcing to the Japanese heat waves of 2013 [in \u201cExplaining Extreme Events of 2013 from a Climate Perspective\u201d]", "translator" : [ { "dropping-particle" : "", "family" : "S2813", "given" : "", "non-dropping-particle" : "", "parse-names" : false, "suffix" : "" } ], "type" : "article-journal", "volume" : "95" }, "uris" : [ "http://www.mendeley.com/documents/?uuid=91e21695-6edc-48f3-8136-6e8285d32b0d" ] }, { "id" : "ITEM-2",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2",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3", "itemData" : { "DOI" : "10.1016/j.wace.2018.03.004", "ISSN" : "22120947", "author" : [ { "dropping-particle" : "", "family" : "Kim", "given" : "Yeon-Hee", "non-dropping-particle" : "", "parse-names" : false, "suffix" : "" }, { "dropping-particle" : "", "family" : "Min", "given" : "Seung-Ki", "non-dropping-particle" : "", "parse-names" : false, "suffix" : "" }, { "dropping-particle" : "", "family" : "Stone", "given" : "D\u00e1ith\\'\\i A D\u00e1ith\u00ed A.", "non-dropping-particle" : "", "parse-names" : false, "suffix" : "" }, { "dropping-particle" : "", "family" : "Shiogama", "given" : "Hideo", "non-dropping-particle" : "", "parse-names" : false, "suffix" : "" }, { "dropping-particle" : "", "family" : "Wolski", "given" : "Piotr", "non-dropping-particle" : "", "parse-names" : false, "suffix" : "" } ], "container-title" : "Weather and Climate Extremes", "id" : "ITEM-3", "issued" : { "date-parts" : [ [ "2018", "6" ] ] }, "page" : "33-44", "title" : "Multi-model event attribution of the summer 2013 heat wave in Korea", "translator" : [ { "dropping-particle" : "", "family" : "S3344", "given" : "", "non-dropping-particle" : "", "parse-names" : false, "suffix" : "" } ], "type" : "article-journal", "volume" : "20" }, "uris" : [ "http://www.mendeley.com/documents/?uuid=fd875c9f-73c7-4ffb-8070-98881a487c68" ] }, { "id" : "ITEM-4", "itemData" : { "DOI" : "10.1002/2016GL069296", "ISSN" : "00948276", "author" : [ { "dropping-particle" : "", "family" : "Lu", "given" : "Chunhui", "non-dropping-particle" : "", "parse-names" : false, "suffix" : "" }, { "dropping-particle" : "", "family" : "Sun", "given" : "Ying", "non-dropping-particle" : "", "parse-names" : false, "suffix" : "" }, { "dropping-particle" : "", "family" : "Wan", "given" : "Hui", "non-dropping-particle" : "", "parse-names" : false, "suffix" : "" }, { "dropping-particle" : "", "family" : "Zhang", "given" : "Xuebin", "non-dropping-particle" : "", "parse-names" : false, "suffix" : "" }, { "dropping-particle" : "", "family" : "Yin", "given" : "Hong", "non-dropping-particle" : "", "parse-names" : false, "suffix" : "" } ], "container-title" : "Geophysical Research Letters", "id" : "ITEM-4", "issue" : "12", "issued" : { "date-parts" : [ [ "2016", "6", "28" ] ] }, "page" : "6511-6518", "title" : "Anthropogenic influence on the frequency of extreme temperatures in China", "translator" : [ { "dropping-particle" : "", "family" : "S1682", "given" : "", "non-dropping-particle" : "", "parse-names" : false, "suffix" : "" } ], "type" : "article-journal", "volume" : "43" }, "uris" : [ "http://www.mendeley.com/documents/?uuid=245c4d0f-64a1-417b-8004-56f1b93f65e3" ] }, { "id" : "ITEM-5", "itemData" : { "DOI" : "10.1088/1748-9326/aacb3e", "ISSN" : "1748-9326", "abstract" : "The duration of warm and cold spells is measured by the persistence of instances when daily temperatures are greatly above or below their normal values. These spells represent a prolonged period of times when daily temperatures are extreme and can potentially be connected to climate impacts in the agricultural, health, energy and other sectors. This study aims to determine evidence of responses in the durations of warm (WSDI) and cold (CSDI) spells to forcings external to the climate system. We consider the globe, the six continents and China during the period from 1958\u22122010 in this analysis. Here we compare the observed duration indices with those derived from simulated daily temperature by climate models participating in the Coupled Model Intercomparison Project Phase 5 (CMIP5), using an optimal fingerprint method. The results show that, averaged over the global lands, the WSDI has substantially increased by 15 days while the CSDI has decreased by 3 days over the 53 year period. The simulated changes are generally consistent with the observations; models, however, overestimate the observed changes in the WSDI in five of the six continental regions. We consider a signal is detected if it is significant at the 10% level. At the global scale, human influences on both warm and cold spell durations are detected. At the continental scale, an anthropogenic signal is detected in the warm spell durations of most continents. The human influence on cold spell duration is detectable only in the Asian and European continents. In China, human influence can clearly be detected in both the warm and cold spell durations. Responses to natural forcings are generally not detected at the continental or smaller spatial scales.", "author" : [ { "dropping-particle" : "", "family" : "Lu", "given" : "Chunhui", "non-dropping-particle" : "", "parse-names" : false, "suffix" : "" }, { "dropping-particle" : "", "family" : "Sun", "given" : "Ying", "non-dropping-particle" : "", "parse-names" : false, "suffix" : "" }, { "dropping-particle" : "", "family" : "Zhang", "given" : "Xuebin", "non-dropping-particle" : "", "parse-names" : false, "suffix" : "" } ], "container-title" : "Environmental Research Letters", "id" : "ITEM-5", "issue" : "7", "issued" : { "date-parts" : [ [ "2018", "7", "1" ] ] }, "page" : "074013", "title" : "Multimodel detection and attribution of changes in warm and cold spell durations", "translator" : [ { "dropping-particle" : "", "family" : "S1407", "given" : "", "non-dropping-particle" : "", "parse-names" : false, "suffix" : "" } ], "type" : "article-journal", "volume" : "13" }, "uris" : [ "http://www.mendeley.com/documents/?uuid=7a982417-4c3e-4e6c-a152-0bb294c28f50" ] }, { "id" : "ITEM-6", "itemData" : { "DOI" : "10.1175/BAMS-D-16-0157.1", "author" : [ { "dropping-particle" : "", "family" : "Takahashi", "given" : "Chiharu", "non-dropping-particle" : "", "parse-names" : false, "suffix" : "" }, { "dropping-particle" : "", "family" : "Watanabe", "given" : "Masahiro", "non-dropping-particle" : "", "parse-names" : false, "suffix" : "" }, { "dropping-particle" : "", "family" : "Shiogama", "given" : "Hideo", "non-dropping-particle" : "", "parse-names" : false, "suffix" : "" }, { "dropping-particle" : "", "family" : "Imada", "given" : "Yukiko", "non-dropping-particle" : "", "parse-names" : false, "suffix" : "" }, { "dropping-particle" : "", "family" : "Mori", "given" : "Masato", "non-dropping-particle" : "", "parse-names" : false, "suffix" : "" } ], "container-title" : "Bulletin of the American Meteorological Society", "id" : "ITEM-6", "issue" : "12", "issued" : { "date-parts" : [ [ "2016" ] ] }, "page" : "S107-S112", "title" : "A Persistent Japanese Heat Wave in Early August 2015: Roles of Natural Variability and Human-Induced Warming", "translator" : [ { "dropping-particle" : "", "family" : "S193", "given" : "", "non-dropping-particle" : "", "parse-names" : false, "suffix" : "" } ], "type" : "article-journal", "volume" : "97" }, "uris" : [ "http://www.mendeley.com/documents/?uuid=1425adf7-d94a-46a6-afc2-21af3c8d2274" ] }, { "id" : "ITEM-7", "itemData" : { "DOI" : "10.1155/2017/3197435", "ISSN" : "16879317", "abstract" : "Precipitation data from 30 stations in the Huaihe River basin (HRB), a climatic transitional zone in east China, were used to investigate the spatiotemporal variability and trends of extreme precipitation on multitimescales for the period 1961\u20132010. Results indicated that (1) the spatial pattern of the annual precipitation, rainy days, extreme precipitation, and maximum daily precipitations shows a clear transitional change from the south (high) to the north (low) in the HR; it confirmed the conclusion that the HRB is located in the transitional zone of the 800 mm precipitation contour in China, where the 800 mm precipitation contour is considered as the geographical boundary of the south and the north. (2) Higher value of the extreme precipitation intensity mainly occurs in the middle of the east and the central part of the basin; it reveals a relatively distinct west-east spatial disparity, and this is not in line with the spatial pattern of the extreme precipitation total, the sum of the precipitation in 95th precipitation days. (3) Annual precipitation of 22 stations exhibits increasing trend, and these 22 stations are located from the central to the northern part. There is no significant trend detected for the seasonal precipitation. The summer precipitation exhibits a larger change range; this might cause the variation of the flood and drought in the HBR. However, the increasing trend in winter precipitation may be beneficial to the relief of winter agricultural drought. Rainy days in 12 stations, mostly located in and around the central northeastern part, experienced significant decreasing trend. Extreme precipitation days and precipitation intensity have increasing trends, but no station with significant change trend is detected for the maximum precipitation of the basin. (4) The spatiotemporal variability in the HRB is mainly caused by the geographic differences and is largely influenced by the interdecadal variations of East Asian Summer Monsoon in eastern China. The output of this paper could provide references for the practical decision making and integrated basin management of Huaihe River basin.", "author" : [ { "dropping-particle" : "", "family" : "Ye", "given" : "Zhengwe", "non-dropping-particle" : "", "parse-names" : false, "suffix" : "" }, { "dropping-particle" : "", "family" : "Li", "given" : "Zonghua", "non-dropping-particle" : "", "parse-names" : false, "suffix" : "" } ], "container-title" : "Advances in Meteorology", "id" : "ITEM-7", "issued" : { "date-parts" : [ [ "2017" ] ] }, "title" : "Spatiotemporal variability and trends of extreme precipitation in the Huaihe river basin, a climatic transitional zone in East China", "translator" : [ { "dropping-particle" : "", "family" : "S1937", "given" : "", "non-dropping-particle" : "", "parse-names" : false, "suffix" : "" } ], "type" : "article-journal", "volume" : "2017" }, "uris" : [ "http://www.mendeley.com/documents/?uuid=55b6796b-9ec7-42dd-a8b6-04cf025c09c4" ] }, { "id" : "ITEM-8", "itemData" : { "DOI" : "10.1002/joc.4400", "ISSN" : "10970088", "abstract" : "Based on the high-resolution gridding data (CN05) from 2416 station observations, a grid dataset of temperature and precipitation extreme indices with the resolution of 0.5\u00b0 \u00d7 0.5\u00b0 for China region was developed using the approach recommended by the Expert Team on Climate Change Detection and Indices. This article comprehensively presents temporal and spatial changes of these indices for the time period 1961\u20132010. Results showed widespread significant changes in temperature extremes consistent with warming, for instance, decreases in cold extremes and increases in warm extremes over China. The warming in the coldest day and night is larger than the warmest day and night, respectively, which is concurrent with the coldest night larger than the coldest day and the warmest night larger than the warmest day. Changes in the number of the cold and warm nights are more remarkable than the cold and warm days. Changes in precipitation extremes are, in general, spatially more complex and exhibit a less widespread spatial coverage than the temperature indices, for instance, the patterns of annual total precipitation amount, average daily precipitation rate, and the proportion of heavy precipitation in total annual precipitation are similar with negative trends in a southwest\u2013northeast belt from Southwest China to Northeast China while positive trends in eastern China and northwestern China. The consistency of changes in climate extremes from the CN05 with other datasets based on the stations and reanalyses is also analysed.", "author" : [ { "dropping-particle" : "", "family" : "Zhou", "given" : "Botao", "non-dropping-particle" : "", "parse-names" : false, "suffix" : "" }, { "dropping-particle" : "", "family" : "Xu", "given" : "Ying", "non-dropping-particle" : "", "parse-names" : false, "suffix" : "" }, { "dropping-particle" : "", "family" : "Wu", "given" : "Jia", "non-dropping-particle" : "", "parse-names" : false, "suffix" : "" }, { "dropping-particle" : "", "family" : "Dong", "given" : "Siyan", "non-dropping-particle" : "", "parse-names" : false, "suffix" : "" }, { "dropping-particle" : "", "family" : "Shi", "given" : "Ying", "non-dropping-particle" : "", "parse-names" : false, "suffix" : "" } ], "container-title" : "International Journal of Climatology", "id" : "ITEM-8", "issue" : "3", "issued" : { "date-parts" : [ [ "2016" ] ] }, "page" : "1051-1066", "title" : "Changes in temperature and precipitation extreme indices over China: Analysis of a high-resolution grid dataset", "translator" : [ { "dropping-particle" : "", "family" : "S747", "given" : "", "non-dropping-particle" : "", "parse-names" : false, "suffix" : "" } ], "type" : "article-journal", "volume" : "36" }, "uris" : [ "http://www.mendeley.com/documents/?uuid=33096049-aa6a-461b-a940-9400cb4a98f7" ] } ], "mendeley" : { "formattedCitation" : "(Imada et al., 2014, 2019, Lu et al., 2016, 2018; Takahashi et al., 2016; Zhou et al., 2016a; Ye and Li, 2017; Kim et al., 2018c)", "manualFormatting" : "Imada et al., 2014, 2019; Kim et al., 2018; Lu et al., 2016, 2018; Takahashi et al., 2016; Ye and Li, 2017; Zhou et al., 2016)", "plainTextFormattedCitation" : "(Imada et al., 2014, 2019, Lu et al., 2016, 2018; Takahashi et al., 2016; Zhou et al., 2016a; Ye and Li, 2017; Kim et al., 2018c)", "previouslyFormattedCitation" : "(Imada et al., 2014, 2019, Lu et al., 2016, 2018; Takahashi et al., 2016; Zhou et al., 2016a; Ye and Li, 2017; Kim et al., 2018c)" }, "properties" : { "noteIndex" : 0 }, "schema" : "https://github.com/citation-style-language/schema/raw/master/csl-citation.json" }</w:delInstrText>
              </w:r>
              <w:r w:rsidRPr="00D424AA" w:rsidDel="006E3515">
                <w:rPr>
                  <w:rFonts w:cs="Times New Roman"/>
                  <w:color w:val="000000" w:themeColor="text1"/>
                  <w:sz w:val="16"/>
                  <w:szCs w:val="16"/>
                  <w:lang w:val="en-GB" w:eastAsia="en-CA"/>
                </w:rPr>
                <w:fldChar w:fldCharType="separate"/>
              </w:r>
              <w:r w:rsidR="00A26296" w:rsidDel="006E3515">
                <w:rPr>
                  <w:rFonts w:cs="Times New Roman"/>
                  <w:noProof/>
                  <w:color w:val="000000" w:themeColor="text1"/>
                  <w:sz w:val="16"/>
                  <w:szCs w:val="16"/>
                  <w:lang w:val="nb-NO" w:eastAsia="en-CA"/>
                </w:rPr>
                <w:delText>Imada et al., 2014, 2019; Kim et al., 2018; Lu et al., 2016, 2018; Takahashi et al., 2016; Ye and Li, 2017; Zhou et al., 2016)</w:delText>
              </w:r>
              <w:r w:rsidRPr="00D424AA" w:rsidDel="006E3515">
                <w:rPr>
                  <w:rFonts w:cs="Times New Roman"/>
                  <w:color w:val="000000" w:themeColor="text1"/>
                  <w:sz w:val="16"/>
                  <w:szCs w:val="16"/>
                  <w:lang w:val="en-GB" w:eastAsia="en-CA"/>
                </w:rPr>
                <w:fldChar w:fldCharType="end"/>
              </w:r>
            </w:del>
            <w:commentRangeEnd w:id="4743"/>
            <w:r w:rsidR="00A26296">
              <w:rPr>
                <w:rStyle w:val="Marquedecommentaire"/>
              </w:rPr>
              <w:commentReference w:id="4743"/>
            </w:r>
          </w:p>
        </w:tc>
        <w:tc>
          <w:tcPr>
            <w:tcW w:w="2158" w:type="dxa"/>
            <w:tcBorders>
              <w:top w:val="dashed" w:sz="4" w:space="0" w:color="000000"/>
            </w:tcBorders>
            <w:shd w:val="clear" w:color="auto" w:fill="FD9693"/>
            <w:tcMar>
              <w:top w:w="40" w:type="dxa"/>
              <w:left w:w="0" w:type="dxa"/>
              <w:bottom w:w="40" w:type="dxa"/>
              <w:right w:w="0" w:type="dxa"/>
            </w:tcMar>
          </w:tcPr>
          <w:p w14:paraId="4AF2F2A5" w14:textId="57A102F2" w:rsidR="00D376F0" w:rsidRPr="00D424AA" w:rsidRDefault="00D376F0" w:rsidP="00D424AA">
            <w:pPr>
              <w:rPr>
                <w:rFonts w:cs="Times New Roman"/>
                <w:color w:val="000000" w:themeColor="text1"/>
                <w:sz w:val="16"/>
                <w:szCs w:val="16"/>
                <w:lang w:val="en-GB"/>
              </w:rPr>
            </w:pPr>
            <w:r w:rsidRPr="00D707C3">
              <w:rPr>
                <w:rFonts w:cs="Times New Roman"/>
                <w:color w:val="000000" w:themeColor="text1"/>
                <w:sz w:val="16"/>
                <w:szCs w:val="16"/>
                <w:lang w:val="nb-NO"/>
              </w:rPr>
              <w:t xml:space="preserve">CMIP6 models project a robust increase in the intensity and frequency of TXx events and a robust decrease in the intensity and frequency of TNn events </w:t>
            </w:r>
            <w:commentRangeStart w:id="4744"/>
            <w:r w:rsidRPr="00D424AA">
              <w:rPr>
                <w:rFonts w:cs="Times New Roman"/>
                <w:color w:val="000000" w:themeColor="text1"/>
                <w:sz w:val="16"/>
                <w:szCs w:val="16"/>
                <w:lang w:val="en-GB"/>
              </w:rPr>
              <w:fldChar w:fldCharType="begin" w:fldLock="1"/>
            </w:r>
            <w:ins w:id="4745" w:author="Robin Matthews" w:date="2021-07-14T15:50:00Z">
              <w:r w:rsidR="00073244">
                <w:rPr>
                  <w:rFonts w:cs="Times New Roman"/>
                  <w:color w:val="000000" w:themeColor="text1"/>
                  <w:sz w:val="16"/>
                  <w:szCs w:val="16"/>
                  <w:lang w:val="nb-NO"/>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746" w:author="Robin Matthews" w:date="2021-07-14T15:50:00Z">
              <w:r w:rsidR="00FC4C2D" w:rsidDel="00073244">
                <w:rPr>
                  <w:rFonts w:cs="Times New Roman"/>
                  <w:color w:val="000000" w:themeColor="text1"/>
                  <w:sz w:val="16"/>
                  <w:szCs w:val="16"/>
                  <w:lang w:val="nb-NO"/>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47" w:author="Robin Matthews" w:date="2021-07-14T15:50:00Z">
              <w:r w:rsidR="00A26296" w:rsidDel="00073244">
                <w:rPr>
                  <w:rFonts w:cs="Times New Roman"/>
                  <w:noProof/>
                  <w:color w:val="000000" w:themeColor="text1"/>
                  <w:sz w:val="16"/>
                  <w:szCs w:val="16"/>
                  <w:lang w:val="en-GB"/>
                </w:rPr>
                <w:delText>Li et al., 2020</w:delText>
              </w:r>
            </w:del>
            <w:ins w:id="4748" w:author="Robin Matthews" w:date="2021-07-14T15:50: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744"/>
            <w:r w:rsidR="00A26296">
              <w:rPr>
                <w:rStyle w:val="Marquedecommentaire"/>
              </w:rPr>
              <w:commentReference w:id="4744"/>
            </w:r>
            <w:r w:rsidRPr="00841A35">
              <w:rPr>
                <w:rFonts w:cs="Times New Roman"/>
                <w:color w:val="000000" w:themeColor="text1"/>
                <w:sz w:val="16"/>
                <w:szCs w:val="16"/>
                <w:lang w:val="en-GB"/>
              </w:rPr>
              <w:t>;</w:t>
            </w:r>
            <w:r w:rsidRPr="00D424AA">
              <w:rPr>
                <w:rFonts w:cs="Times New Roman"/>
                <w:color w:val="000000" w:themeColor="text1"/>
                <w:sz w:val="16"/>
                <w:szCs w:val="16"/>
                <w:lang w:val="en-GB"/>
              </w:rPr>
              <w:t xml:space="preserve"> Annex). Median increase of more than 0.5°C in the 50-year TXx and TNn events compared to the 1°C warming level </w:t>
            </w:r>
            <w:commentRangeStart w:id="4749"/>
            <w:r w:rsidRPr="00D424AA">
              <w:rPr>
                <w:rFonts w:cs="Times New Roman"/>
                <w:color w:val="000000" w:themeColor="text1"/>
                <w:sz w:val="16"/>
                <w:szCs w:val="16"/>
                <w:lang w:val="en-GB"/>
              </w:rPr>
              <w:fldChar w:fldCharType="begin" w:fldLock="1"/>
            </w:r>
            <w:ins w:id="4750" w:author="Robin Matthews" w:date="2021-07-14T15:51:00Z">
              <w:r w:rsidR="00073244">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751" w:author="Robin Matthews" w:date="2021-07-14T15:51:00Z">
              <w:r w:rsidR="00FC4C2D" w:rsidDel="00073244">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52" w:author="Robin Matthews" w:date="2021-07-14T15:50:00Z">
              <w:r w:rsidR="00A26296" w:rsidDel="00073244">
                <w:rPr>
                  <w:rFonts w:cs="Times New Roman"/>
                  <w:noProof/>
                  <w:color w:val="000000" w:themeColor="text1"/>
                  <w:sz w:val="16"/>
                  <w:szCs w:val="16"/>
                  <w:lang w:val="en-GB"/>
                </w:rPr>
                <w:delText>Li et al., 2020</w:delText>
              </w:r>
            </w:del>
            <w:ins w:id="4753" w:author="Robin Matthews" w:date="2021-07-14T15:50:00Z">
              <w:r w:rsidR="00073244">
                <w:rPr>
                  <w:rFonts w:cs="Times New Roman"/>
                  <w:noProof/>
                  <w:color w:val="000000" w:themeColor="text1"/>
                  <w:sz w:val="16"/>
                  <w:szCs w:val="16"/>
                  <w:lang w:val="en-GB"/>
                </w:rPr>
                <w:t>C. Li et al., 202</w:t>
              </w:r>
            </w:ins>
            <w:ins w:id="4754" w:author="Robin Matthews" w:date="2021-07-14T15:51:00Z">
              <w:r w:rsidR="00073244">
                <w:rPr>
                  <w:rFonts w:cs="Times New Roman"/>
                  <w:noProof/>
                  <w:color w:val="000000" w:themeColor="text1"/>
                  <w:sz w:val="16"/>
                  <w:szCs w:val="16"/>
                  <w:lang w:val="en-GB"/>
                </w:rPr>
                <w:t>0)</w:t>
              </w:r>
            </w:ins>
            <w:r w:rsidRPr="00D424AA">
              <w:rPr>
                <w:rFonts w:cs="Times New Roman"/>
                <w:color w:val="000000" w:themeColor="text1"/>
                <w:sz w:val="16"/>
                <w:szCs w:val="16"/>
                <w:lang w:val="en-GB"/>
              </w:rPr>
              <w:fldChar w:fldCharType="end"/>
            </w:r>
            <w:commentRangeEnd w:id="4749"/>
            <w:r w:rsidR="00A26296">
              <w:rPr>
                <w:rStyle w:val="Marquedecommentaire"/>
              </w:rPr>
              <w:commentReference w:id="4749"/>
            </w:r>
            <w:del w:id="4755" w:author="Robin Matthews" w:date="2021-07-14T15:51:00Z">
              <w:r w:rsidRPr="00841A35" w:rsidDel="00073244">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1.5°C in annual TXx and TNn com</w:t>
            </w:r>
            <w:r w:rsidRPr="00D424AA">
              <w:rPr>
                <w:rFonts w:cs="Times New Roman"/>
                <w:color w:val="000000" w:themeColor="text1"/>
                <w:sz w:val="16"/>
                <w:szCs w:val="16"/>
                <w:lang w:val="en-GB"/>
              </w:rPr>
              <w:t>pared to pre-industrial (Annex).</w:t>
            </w:r>
          </w:p>
          <w:p w14:paraId="65538C17" w14:textId="77777777" w:rsidR="00D376F0" w:rsidRPr="00D424AA" w:rsidRDefault="00D376F0" w:rsidP="00D424AA">
            <w:pPr>
              <w:rPr>
                <w:rFonts w:cs="Times New Roman"/>
                <w:color w:val="000000" w:themeColor="text1"/>
                <w:sz w:val="16"/>
                <w:szCs w:val="16"/>
                <w:lang w:val="en-GB"/>
              </w:rPr>
            </w:pPr>
          </w:p>
          <w:p w14:paraId="51323AA0" w14:textId="09679FE6" w:rsidR="00D376F0" w:rsidRPr="00841A35"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756" w:author="Robin Matthews" w:date="2021-07-14T16:32:00Z">
              <w:r w:rsidR="006E3515">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1",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2",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2",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3",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3",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4",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4",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5",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5", "issued" : { "date-parts" : [ [ "2018", "4" ] ] }, "page" : "e678-e697", "title" : "Projected signals in climate extremes over China associated with a 2 \u00b0C global warming under two RCP scenarios", "translator" : [ { "dropping-particle" : "", "family" : "S958", "given" : "", "non-dropping-particle" : "", "parse-names" : false, "suffix" : "" } ], "type" : "article-journal", "volume" : "38" }, "uris" : [ "http://www.mendeley.com/documents/?uuid=6f69e6a5-dda3-4661-a9cc-d15adf43e30b" ] }, { "id" : "ITEM-6",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6",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7",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7",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8",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8",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9",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9",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10", "itemData" : { "DOI" : "10.1016/j.accre.2017.11.003", "ISSN" : "16749278", "author" : [ { "dropping-particle" : "", "family" : "Shi", "given" : "Chen", "non-dropping-particle" : "", "parse-names" : false, "suffix" : "" }, { "dropping-particle" : "", "family" : "Jiang", "given" : "Zhi-Hong", "non-dropping-particle" : "", "parse-names" : false, "suffix" : "" }, { "dropping-particle" : "", "family" : "Chen", "given" : "Wei-Lin", "non-dropping-particle" : "", "parse-names" : false, "suffix" : "" }, { "dropping-particle" : "", "family" : "Li", "given" : "Laurent", "non-dropping-particle" : "", "parse-names" : false, "suffix" : "" } ], "container-title" : "Advances in Climate Change Research", "id" : "ITEM-10", "issue" : "2", "issued" : { "date-parts" : [ [ "2018", "6" ] ] }, "page" : "120-129", "title" : "Changes in temperature extremes over China under 1.5 \u00b0C and 2 \u00b0C global warming targets", "translator" : [ { "dropping-particle" : "", "family" : "S3199", "given" : "", "non-dropping-particle" : "", "parse-names" : false, "suffix" : "" } ], "type" : "article-journal", "volume" : "9" }, "uris" : [ "http://www.mendeley.com/documents/?uuid=4571ca81-5edd-404c-bcca-afe6aa8a3ffd" ] }, { "id" : "ITEM-11", "itemData" : { "DOI" : "10.1038/s41598-019-50036-z", "ISSN" : "2045-2322", "abstract" : "The 1.5 \u00b0C global warming target proposed by the Paris Agreement has raised worldwide attention and inspired numerous studies to assess corresponding climate changes for different regions of the world. But CMIP5 models based on Representative Concentration Pathways (RCP) are \u2018transient simulations\u2019 and cannot reflect the response of climate warming stabilized at 1.5 \u00b0C. The current work presents an assessment of extreme temperature changes in China with simulations from \u2018Half a degree Additional warming, Prognosis and Projected Impacts\u2019 (HAPPI) project specially conceived for global warming levels stabilized at 1.5 \u00b0C and 2.0 \u00b0C. When global warming stabilizes at 1.5 \u00b0C/2.0 \u00b0C, the areal-mean temperature for whole China increases by about 0.94 \u00b0C/1.59 \u00b0C (relative to present period, taken from 2006\u20132015). Notable increase regions are mainly found in Northwest and Northeast-North China, but warm spell duration increases mostly in Southeast China. The effect of the additional 0.5 \u00b0C warming is particularly investigated and compared between the transient and stabilized simulations. Changes of mean and extreme temperature are larger in transient simulations than in stabilized simulations. The uncertainty range is also narrower in stabilized simulations. Under stabilized global warming scenario, extreme hot event with return period of 100 years in the present climate becomes event occurring every 4.79 (1.5 \u00b0C warming level) and 1.56 years (2.0 \u00b0C warming level), extreme cold event with return period of 10 years becomes event occurring every 67 years under 1.5 \u00b0C warming and is unlikely to occur under 2.0 \u00b0C warming. For geographic distribution, the occurrence probabilities of extreme (hot and cold) events mainly change in the Tibetan Plateau, and the extreme cold events also change in Northeast and Southeast China.", "author" : [ { "dropping-particle" : "", "family" : "Sun", "given" : "Cenxiao", "non-dropping-particle" : "", "parse-names" : false, "suffix" : "" }, { "dropping-particle" : "", "family" : "Jiang", "given" : "Zhihong", "non-dropping-particle" : "", "parse-names" : false, "suffix" : "" }, { "dropping-particle" : "", "family" : "Li", "given" : "Wei", "non-dropping-particle" : "", "parse-names" : false, "suffix" : "" }, { "dropping-particle" : "", "family" : "Hou", "given" : "Qiyao", "non-dropping-particle" : "", "parse-names" : false, "suffix" : "" }, { "dropping-particle" : "", "family" : "Li", "given" : "Laurent", "non-dropping-particle" : "", "parse-names" : false, "suffix" : "" } ], "container-title" : "Scientific Reports", "id" : "ITEM-11", "issue" : "1", "issued" : { "date-parts" : [ [ "2019", "12", "18" ] ] }, "page" : "14982", "title" : "Changes in extreme temperature over China when global warming stabilized at 1.5 \u00b0C and 2.0 \u00b0C", "translator" : [ { "dropping-particle" : "", "family" : "S3200", "given" : "", "non-dropping-particle" : "", "parse-names" : false, "suffix" : "" } ], "type" : "article-journal", "volume" : "9" }, "uris" : [ "http://www.mendeley.com/documents/?uuid=7debbc24-ca40-4382-b8bb-120162376053" ] } ], "mendeley" : { "formattedCitation" : "(Zhou et al., 2014; Seo et al., 2014; Xu et al., 2016a; Wang et al., 2017b, 2017a; Guo et al., 2018; Li et al., 2018c; Shi et al., 2018; Sui et al., 2018; Imada et al., 2019; Sun et al., 2019a)", "manualFormatting" : "(Zhou et al., 2014; Seo et al., 2014; Y. Xu et al., 2016; X. Wang et al., 2017; Y. Wang et al. 2017; Guo et al., 2018; D. Li et al., 2018; Shi et al., 2018; Sui et al., 2018; Imada et al., 2019; C. Sun et al., 2019)", "plainTextFormattedCitation" : "(Zhou et al., 2014; Seo et al., 2014; Xu et al., 2016a; Wang et al., 2017b, 2017a; Guo et al., 2018; Li et al., 2018c; Shi et al., 2018; Sui et al., 2018; Imada et al., 2019; Sun et al., 2019a)", "previouslyFormattedCitation" : "(Zhou et al., 2014; Seo et al., 2014; Xu et al., 2016a; Wang et al., 2017b, 2017a; Guo et al., 2018; Li et al., 2018c; Shi et al., 2018; Sui et al., 2018; Imada et al., 2019; Sun et al., 2019a)" }, "properties" : { "noteIndex" : 0 }, "schema" : "https://github.com/citation-style-language/schema/raw/master/csl-citation.json" }</w:instrText>
            </w:r>
            <w:ins w:id="4757" w:author="Robin Matthews" w:date="2021-07-14T16:32:00Z">
              <w:r w:rsidR="006E3515">
                <w:rPr>
                  <w:rFonts w:cs="Times New Roman"/>
                  <w:color w:val="000000" w:themeColor="text1"/>
                  <w:sz w:val="16"/>
                  <w:szCs w:val="16"/>
                  <w:lang w:val="en-GB" w:eastAsia="en-CA"/>
                </w:rPr>
                <w:fldChar w:fldCharType="separate"/>
              </w:r>
              <w:r w:rsidR="006E3515" w:rsidRPr="00D83AAB">
                <w:rPr>
                  <w:rFonts w:cs="Times New Roman"/>
                  <w:noProof/>
                  <w:color w:val="000000" w:themeColor="text1"/>
                  <w:sz w:val="16"/>
                  <w:szCs w:val="16"/>
                  <w:lang w:val="en-GB" w:eastAsia="en-CA"/>
                </w:rPr>
                <w:t xml:space="preserve">(Zhou et al., 2014; Seo et al., 2014; </w:t>
              </w:r>
              <w:r w:rsidR="006E3515">
                <w:rPr>
                  <w:rFonts w:cs="Times New Roman"/>
                  <w:noProof/>
                  <w:color w:val="000000" w:themeColor="text1"/>
                  <w:sz w:val="16"/>
                  <w:szCs w:val="16"/>
                  <w:lang w:val="en-GB" w:eastAsia="en-CA"/>
                </w:rPr>
                <w:t xml:space="preserve">Y. </w:t>
              </w:r>
              <w:r w:rsidR="006E3515" w:rsidRPr="00D83AAB">
                <w:rPr>
                  <w:rFonts w:cs="Times New Roman"/>
                  <w:noProof/>
                  <w:color w:val="000000" w:themeColor="text1"/>
                  <w:sz w:val="16"/>
                  <w:szCs w:val="16"/>
                  <w:lang w:val="en-GB" w:eastAsia="en-CA"/>
                </w:rPr>
                <w:t xml:space="preserve">Xu et al., 2016; </w:t>
              </w:r>
              <w:r w:rsidR="006E3515">
                <w:rPr>
                  <w:rFonts w:cs="Times New Roman"/>
                  <w:noProof/>
                  <w:color w:val="000000" w:themeColor="text1"/>
                  <w:sz w:val="16"/>
                  <w:szCs w:val="16"/>
                  <w:lang w:val="en-GB" w:eastAsia="en-CA"/>
                </w:rPr>
                <w:t xml:space="preserve">X. </w:t>
              </w:r>
              <w:r w:rsidR="006E3515" w:rsidRPr="00D83AAB">
                <w:rPr>
                  <w:rFonts w:cs="Times New Roman"/>
                  <w:noProof/>
                  <w:color w:val="000000" w:themeColor="text1"/>
                  <w:sz w:val="16"/>
                  <w:szCs w:val="16"/>
                  <w:lang w:val="en-GB" w:eastAsia="en-CA"/>
                </w:rPr>
                <w:t>Wang et al., 2017</w:t>
              </w:r>
              <w:r w:rsidR="006E3515">
                <w:rPr>
                  <w:rFonts w:cs="Times New Roman"/>
                  <w:noProof/>
                  <w:color w:val="000000" w:themeColor="text1"/>
                  <w:sz w:val="16"/>
                  <w:szCs w:val="16"/>
                  <w:lang w:val="en-GB" w:eastAsia="en-CA"/>
                </w:rPr>
                <w:t>; Y. Wang et al.</w:t>
              </w:r>
              <w:r w:rsidR="006E3515" w:rsidRPr="00D83AAB">
                <w:rPr>
                  <w:rFonts w:cs="Times New Roman"/>
                  <w:noProof/>
                  <w:color w:val="000000" w:themeColor="text1"/>
                  <w:sz w:val="16"/>
                  <w:szCs w:val="16"/>
                  <w:lang w:val="en-GB" w:eastAsia="en-CA"/>
                </w:rPr>
                <w:t xml:space="preserve"> 2017; Guo et al., 2018; </w:t>
              </w:r>
              <w:r w:rsidR="006E3515">
                <w:rPr>
                  <w:rFonts w:cs="Times New Roman"/>
                  <w:noProof/>
                  <w:color w:val="000000" w:themeColor="text1"/>
                  <w:sz w:val="16"/>
                  <w:szCs w:val="16"/>
                  <w:lang w:val="en-GB" w:eastAsia="en-CA"/>
                </w:rPr>
                <w:t xml:space="preserve">D. </w:t>
              </w:r>
              <w:r w:rsidR="006E3515" w:rsidRPr="00D83AAB">
                <w:rPr>
                  <w:rFonts w:cs="Times New Roman"/>
                  <w:noProof/>
                  <w:color w:val="000000" w:themeColor="text1"/>
                  <w:sz w:val="16"/>
                  <w:szCs w:val="16"/>
                  <w:lang w:val="en-GB" w:eastAsia="en-CA"/>
                </w:rPr>
                <w:t xml:space="preserve">Li et al., 2018; Shi et al., 2018; Sui et al., 2018; Imada et al., 2019; </w:t>
              </w:r>
              <w:r w:rsidR="006E3515">
                <w:rPr>
                  <w:rFonts w:cs="Times New Roman"/>
                  <w:noProof/>
                  <w:color w:val="000000" w:themeColor="text1"/>
                  <w:sz w:val="16"/>
                  <w:szCs w:val="16"/>
                  <w:lang w:val="en-GB" w:eastAsia="en-CA"/>
                </w:rPr>
                <w:t xml:space="preserve">C. </w:t>
              </w:r>
              <w:r w:rsidR="006E3515" w:rsidRPr="00D83AAB">
                <w:rPr>
                  <w:rFonts w:cs="Times New Roman"/>
                  <w:noProof/>
                  <w:color w:val="000000" w:themeColor="text1"/>
                  <w:sz w:val="16"/>
                  <w:szCs w:val="16"/>
                  <w:lang w:val="en-GB" w:eastAsia="en-CA"/>
                </w:rPr>
                <w:t>Sun et al., 2019)</w:t>
              </w:r>
              <w:r w:rsidR="006E3515">
                <w:rPr>
                  <w:rFonts w:cs="Times New Roman"/>
                  <w:color w:val="000000" w:themeColor="text1"/>
                  <w:sz w:val="16"/>
                  <w:szCs w:val="16"/>
                  <w:lang w:val="en-GB" w:eastAsia="en-CA"/>
                </w:rPr>
                <w:fldChar w:fldCharType="end"/>
              </w:r>
            </w:ins>
            <w:commentRangeStart w:id="4758"/>
            <w:del w:id="4759" w:author="Robin Matthews" w:date="2021-07-14T16:32:00Z">
              <w:r w:rsidRPr="00D424AA" w:rsidDel="006E3515">
                <w:rPr>
                  <w:rFonts w:cs="Times New Roman"/>
                  <w:color w:val="000000" w:themeColor="text1"/>
                  <w:sz w:val="16"/>
                  <w:szCs w:val="16"/>
                  <w:lang w:val="en-GB" w:eastAsia="en-CA"/>
                </w:rPr>
                <w:fldChar w:fldCharType="begin" w:fldLock="1"/>
              </w:r>
              <w:r w:rsidR="00FF6231" w:rsidRPr="006E3515" w:rsidDel="006E3515">
                <w:rPr>
                  <w:rFonts w:cs="Times New Roman"/>
                  <w:color w:val="000000" w:themeColor="text1"/>
                  <w:sz w:val="16"/>
                  <w:szCs w:val="16"/>
                  <w:lang w:val="en-GB" w:eastAsia="en-CA"/>
                </w:rPr>
                <w:delInstrText>ADDIN CSL_CITATION { "citationItems" : [ { "id" : "ITEM-1",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1",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2",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2",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3",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3",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4",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4",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5",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5", "issued" : { "date-parts" : [ [ "2018", "4" ] ] }, "page" : "e678-e697", "title" : "Projected signals in climate extremes over China associated with a 2 \u00b0C global warming under two RCP scenarios", "translator" : [ { "dropping-particle" : "", "family" : "S958", "given" : "", "non-dropping-particle" : "", "parse-names" : false, "suffix" : "" } ], "type" : "article-journal", "volume" : "38" }, "uris" : [ "http://www.mendeley.com/documents/?uuid=6f69e6a5-dda3-4661-a9cc-d15adf43e30b" ] }, { "id" : "ITEM-6",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6",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7",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7",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8",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8",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9",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w:delInstrText>
              </w:r>
              <w:r w:rsidR="00FF6231" w:rsidRPr="006E3515" w:rsidDel="006E3515">
                <w:rPr>
                  <w:rFonts w:cs="Times New Roman"/>
                  <w:color w:val="000000" w:themeColor="text1"/>
                  <w:sz w:val="16"/>
                  <w:szCs w:val="16"/>
                  <w:lang w:eastAsia="en-CA"/>
                </w:rPr>
                <w:delInstrText>icle" : "", "parse-names" : false, "suffix" : "" } ], "container-title" : "Journal of Climate", "id" : "ITEM-9",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mendeley" : { "formattedCitation" : "(Seo et al., 2014; Zhou et al., 2014; Xu et al., 2016a; Wang et al., 2017a, 2017b; Guo et al., 2018; Li et al., 2018c; Sui et al., 2018; Imada et al., 2019)", "manualFormatting" : "(Guo et al., 2018; Imada et al., 2019; Li et al., 2018c; Seo et al., 2014; Sui et al., 2018; Wang et al., 2017a, 2017c; Xu et al., 2016a; Zhou et al., 2014;", "plainTextFormattedCitation" : "(Seo et al., 2014; Zhou et al., 2014; Xu et al., 2016a; Wang et al., 2017a, 2017b; Guo et al., 2018; Li et al., 2018c; Sui et al., 2018; Imada et al., 2019)", "previouslyFormattedCitation" : "(Seo et al., 2014; Zhou et al., 2014; Xu et al., 2016a; Wang et al., 2017a, 2017b; Guo et al., 2018; Li et al., 2018c; Sui et al., 2018; Imada et al., 2019)" }, "properties" : { "noteIndex" : 0 }, "schema" : "https://github.com/citation-style-language/schema/raw/master/csl-citation.json" }</w:delInstrText>
              </w:r>
              <w:r w:rsidRPr="00D424AA" w:rsidDel="006E3515">
                <w:rPr>
                  <w:rFonts w:cs="Times New Roman"/>
                  <w:color w:val="000000" w:themeColor="text1"/>
                  <w:sz w:val="16"/>
                  <w:szCs w:val="16"/>
                  <w:lang w:val="en-GB" w:eastAsia="en-CA"/>
                </w:rPr>
                <w:fldChar w:fldCharType="separate"/>
              </w:r>
              <w:r w:rsidR="00A26296" w:rsidRPr="006E3515" w:rsidDel="006E3515">
                <w:rPr>
                  <w:rFonts w:cs="Times New Roman"/>
                  <w:noProof/>
                  <w:color w:val="000000" w:themeColor="text1"/>
                  <w:sz w:val="16"/>
                  <w:szCs w:val="16"/>
                  <w:lang w:val="nb-NO" w:eastAsia="en-CA"/>
                </w:rPr>
                <w:delText>(Guo et al., 2018; Imada et al., 2019; Li et al., 2018c; Seo et al., 2014; Sui et al., 2018; Wang et al., 2017a, 2017c; Xu et al., 2016a; Zhou et al., 2014;</w:delText>
              </w:r>
              <w:r w:rsidRPr="00D424AA" w:rsidDel="006E3515">
                <w:rPr>
                  <w:rFonts w:cs="Times New Roman"/>
                  <w:color w:val="000000" w:themeColor="text1"/>
                  <w:sz w:val="16"/>
                  <w:szCs w:val="16"/>
                  <w:lang w:val="en-GB" w:eastAsia="en-CA"/>
                </w:rPr>
                <w:fldChar w:fldCharType="end"/>
              </w:r>
              <w:commentRangeEnd w:id="4758"/>
              <w:r w:rsidR="00A26296" w:rsidDel="006E3515">
                <w:rPr>
                  <w:rStyle w:val="Marquedecommentaire"/>
                </w:rPr>
                <w:commentReference w:id="4758"/>
              </w:r>
              <w:r w:rsidRPr="00841A35" w:rsidDel="006E3515">
                <w:rPr>
                  <w:rFonts w:cs="Times New Roman"/>
                  <w:color w:val="000000" w:themeColor="text1"/>
                  <w:sz w:val="16"/>
                  <w:szCs w:val="16"/>
                  <w:lang w:val="nb-NO" w:eastAsia="en-CA"/>
                </w:rPr>
                <w:delText xml:space="preserve"> </w:delText>
              </w:r>
              <w:commentRangeStart w:id="4760"/>
              <w:r w:rsidRPr="00D424AA" w:rsidDel="006E3515">
                <w:rPr>
                  <w:rFonts w:eastAsia="SimSun" w:cs="Times New Roman"/>
                  <w:color w:val="000000" w:themeColor="text1"/>
                  <w:sz w:val="16"/>
                  <w:szCs w:val="16"/>
                  <w:lang w:val="en-GB" w:eastAsia="en-CA"/>
                </w:rPr>
                <w:fldChar w:fldCharType="begin" w:fldLock="1"/>
              </w:r>
              <w:r w:rsidR="00FF6231" w:rsidDel="006E3515">
                <w:rPr>
                  <w:rFonts w:eastAsia="SimSun" w:cs="Times New Roman"/>
                  <w:color w:val="000000" w:themeColor="text1"/>
                  <w:sz w:val="16"/>
                  <w:szCs w:val="16"/>
                  <w:lang w:val="nb-NO" w:eastAsia="en-CA"/>
                </w:rPr>
                <w:delInstrText>ADDIN CSL_CITATION { "citationItems" : [ { "id" : "ITEM-1", "itemData" : { "DOI" : "10.1016/j.accre.2017.11.003", "ISSN" : "16749278", "author" : [ { "dropping-particle" : "", "family" : "Shi", "given" : "Chen", "non-dropping-particle" : "", "parse-names" : false, "suffix" : "" }, { "dropping-particle" : "", "family" : "Jiang", "given" : "Zhi-Hong", "non-dropping-particle" : "", "parse-names" : false, "suffix" : "" }, { "dropping-particle" : "", "family" : "Chen", "given" : "Wei-Lin", "non-dropping-particle" : "", "parse-names" : false, "suffix" : "" }, { "dropping-particle" : "", "family" : "Li", "given" : "Laurent", "non-dropping-particle" : "", "parse-names" : false, "suffix" : "" } ], "container-title" : "Advances in Climate Change Research", "id" : "ITEM-1", "issue" : "2", "issued" : { "date-parts" : [ [ "2018", "6" ] ] }, "page" : "120-129", "title" : "Changes in temperature extremes over China under 1.5 \u00b0C and 2 \u00b0C global warming targets", "translator" : [ { "dropping-particle" : "", "family" : "S3199", "given" : "", "non-dropping-particle" : "", "parse-names" : false, "suffix" : "" } ], "type" : "article-journal", "volume" : "9" }, "uris" : [ "http://www.mendeley.com/documents/?uuid=4571ca81-5edd-404c-bcca-afe6aa8a3ffd" ] } ], "mendeley" : { "formattedCitation" : "(Shi et al., 2018)", "manualFormatting" : "Shi et al., 2018;", "plainTextFormattedCitation" : "(Shi et al., 2018)", "previouslyFormattedCitation" : "(Shi et al., 2018)" }, "properties" : { "noteIndex" : 0 }, "schema" : "https://github.com/citation-style-language/schema/raw/master/csl-citation.json" }</w:delInstrText>
              </w:r>
              <w:r w:rsidRPr="00D424AA" w:rsidDel="006E3515">
                <w:rPr>
                  <w:rFonts w:eastAsia="SimSun" w:cs="Times New Roman"/>
                  <w:color w:val="000000" w:themeColor="text1"/>
                  <w:sz w:val="16"/>
                  <w:szCs w:val="16"/>
                  <w:lang w:val="en-GB" w:eastAsia="en-CA"/>
                </w:rPr>
                <w:fldChar w:fldCharType="separate"/>
              </w:r>
              <w:r w:rsidR="00A26296" w:rsidDel="006E3515">
                <w:rPr>
                  <w:rFonts w:eastAsia="SimSun" w:cs="Times New Roman"/>
                  <w:noProof/>
                  <w:color w:val="000000" w:themeColor="text1"/>
                  <w:sz w:val="16"/>
                  <w:szCs w:val="16"/>
                  <w:lang w:val="nb-NO" w:eastAsia="en-CA"/>
                </w:rPr>
                <w:delText>Shi et al., 2018;</w:delText>
              </w:r>
              <w:r w:rsidRPr="00D424AA" w:rsidDel="006E3515">
                <w:rPr>
                  <w:rFonts w:eastAsia="SimSun" w:cs="Times New Roman"/>
                  <w:color w:val="000000" w:themeColor="text1"/>
                  <w:sz w:val="16"/>
                  <w:szCs w:val="16"/>
                  <w:lang w:val="en-GB" w:eastAsia="en-CA"/>
                </w:rPr>
                <w:fldChar w:fldCharType="end"/>
              </w:r>
              <w:commentRangeEnd w:id="4760"/>
              <w:r w:rsidR="00A26296" w:rsidDel="006E3515">
                <w:rPr>
                  <w:rStyle w:val="Marquedecommentaire"/>
                </w:rPr>
                <w:commentReference w:id="4760"/>
              </w:r>
              <w:r w:rsidRPr="00841A35" w:rsidDel="006E3515">
                <w:rPr>
                  <w:rFonts w:eastAsia="SimSun" w:cs="Times New Roman"/>
                  <w:color w:val="000000" w:themeColor="text1"/>
                  <w:sz w:val="16"/>
                  <w:szCs w:val="16"/>
                  <w:lang w:val="nb-NO" w:eastAsia="en-CA"/>
                </w:rPr>
                <w:delText xml:space="preserve"> </w:delText>
              </w:r>
              <w:commentRangeStart w:id="4761"/>
              <w:r w:rsidRPr="00D424AA" w:rsidDel="006E3515">
                <w:rPr>
                  <w:rFonts w:cs="Times New Roman"/>
                  <w:color w:val="000000" w:themeColor="text1"/>
                  <w:sz w:val="16"/>
                  <w:szCs w:val="16"/>
                  <w:lang w:val="en-GB" w:eastAsia="en-CA"/>
                </w:rPr>
                <w:fldChar w:fldCharType="begin" w:fldLock="1"/>
              </w:r>
              <w:r w:rsidR="00FF6231" w:rsidDel="006E3515">
                <w:rPr>
                  <w:rFonts w:cs="Times New Roman"/>
                  <w:color w:val="000000" w:themeColor="text1"/>
                  <w:sz w:val="16"/>
                  <w:szCs w:val="16"/>
                  <w:lang w:val="nb-NO" w:eastAsia="en-CA"/>
                </w:rPr>
                <w:delInstrText>ADDIN CSL_CITATION { "citationItems" : [ { "id" : "ITEM-1", "itemData" : { "DOI" : "10.1038/s41598-019-50036-z", "ISSN" : "2045-2322", "abstract" : "The 1.5 \u00b0C global warming target proposed by the Paris Agreement has raised worldwide attention and inspired numerous studies to assess corresponding climate changes for different regions of the world. But CMIP5 models based on Representative Concentration Pathways (RCP) are \u2018transient simulations\u2019 and cannot reflect the response of climate warming stabilized at 1.5 \u00b0C. The current work presents an assessment of extreme temperature changes in China with simulations from \u2018Half a degree Additional warming, Prognosis and Projected Impacts\u2019 (HAPPI) project specially conceived for global warming levels stabilized at 1.5 \u00b0C and 2.0 \u00b0C. When global warming stabilizes at 1.5 \u00b0C/2.0 \u00b0C, the areal-mean temperature for whole China increases by about 0.94 \u00b0C/1.59 \u00b0C (relative to present period, taken from 2006\u20132015). Notable increase regions are mainly found in Northwest and Northeast-North China, but warm spell duration increases mostly in Southeast China. The effect of the additional 0.5 \u00b0C warming is particularly investigated and compared between the transient and stabilized simulations. Changes of mean and extreme temperature are larger in transient simulations than in stabilized simulations. The uncertainty range is also narrower in stabilized simulations. Under stabilized global warming scenario, extreme hot event with return period of 100 years in the present climate becomes event occurring every 4.79 (1.5 \u00b0C warming level) and 1.56 years (2.0 \u00b0C warming level), extreme cold event with return period of 10 years becomes event occurring every 67 years under 1.5 \u00b0C warming and is unlikely to occur under 2.0 \u00b0C warming. For geographic distribution, the occurrence probabilities of extreme (hot and cold) events mainly change in the Tibetan Plateau, and the extreme cold events also change in Northeast and Southeast China.", "author" : [ { "dropping-particle" : "", "family" : "Sun", "given" : "Cenxiao", "non-dropping-particle" : "", "parse-names" : false, "suffix" : "" }, { "dropping-particle" : "", "family" : "Jiang", "given" : "Zhihong", "non-dropping-particle" : "", "parse-names" : false, "suffix" : "" }, { "dropping-particle" : "", "family" : "Li", "given" : "Wei", "non-dropping-particle" : "", "parse-names" : false, "suffix" : "" }, { "dropping-particle" : "", "family" : "Hou", "given" : "Qiyao", "non-dropping-particle" : "", "parse-names" : false, "suffix" : "" }, { "dropping-particle" : "", "family" : "Li", "given" : "Laurent", "non-dropping-particle" : "", "parse-names" : false, "suffix" : "" } ], "container-title" : "Scientific Reports", "id" : "ITEM-1", "issue" : "1", "issued" : { "date-parts" : [ [ "2019", "12", "18" ] ] }, "page" : "14982", "title" : "Changes in extreme temperature over China when global warming stabilized at 1.5 \u00b0C and 2.0 \u00b0C", "translator" : [ { "dropping-particle" : "", "family" : "S3200", "given" : "", "non-dropping-particle" : "", "parse-names" : false, "suffix" : "" } ], "type" : "article-journal", "volume" : "9" }, "uris" : [ "http://www.mendeley.com/documents/?uuid=7debbc24-ca40-4382-b8bb-120162376053" ] } ], "mendeley" : { "formattedCitation" : "(Sun et al., 2019a)", "manualFormatting" : "Sun et al., 2019a)", "plainTextFormattedCitation" : "(Sun et al., 2019a)", "previouslyFormattedCitation" : "(Sun et al., 2019a)" }, "properties" : { "noteIndex" : 0 }, "schema" : "https://github.com/citation-style-language/schema/raw/master/csl-citation.json" }</w:delInstrText>
              </w:r>
              <w:r w:rsidRPr="00D424AA" w:rsidDel="006E3515">
                <w:rPr>
                  <w:rFonts w:cs="Times New Roman"/>
                  <w:color w:val="000000" w:themeColor="text1"/>
                  <w:sz w:val="16"/>
                  <w:szCs w:val="16"/>
                  <w:lang w:val="en-GB" w:eastAsia="en-CA"/>
                </w:rPr>
                <w:fldChar w:fldCharType="separate"/>
              </w:r>
              <w:r w:rsidR="00A26296" w:rsidDel="006E3515">
                <w:rPr>
                  <w:rFonts w:cs="Times New Roman"/>
                  <w:noProof/>
                  <w:color w:val="000000" w:themeColor="text1"/>
                  <w:sz w:val="16"/>
                  <w:szCs w:val="16"/>
                  <w:lang w:val="en-GB" w:eastAsia="en-CA"/>
                </w:rPr>
                <w:delText>Sun et al., 2019a)</w:delText>
              </w:r>
              <w:r w:rsidRPr="00D424AA" w:rsidDel="006E3515">
                <w:rPr>
                  <w:rFonts w:cs="Times New Roman"/>
                  <w:color w:val="000000" w:themeColor="text1"/>
                  <w:sz w:val="16"/>
                  <w:szCs w:val="16"/>
                  <w:lang w:val="en-GB" w:eastAsia="en-CA"/>
                </w:rPr>
                <w:fldChar w:fldCharType="end"/>
              </w:r>
            </w:del>
            <w:commentRangeEnd w:id="4761"/>
            <w:r w:rsidR="00A26296">
              <w:rPr>
                <w:rStyle w:val="Marquedecommentaire"/>
              </w:rPr>
              <w:commentReference w:id="4761"/>
            </w:r>
          </w:p>
        </w:tc>
        <w:tc>
          <w:tcPr>
            <w:tcW w:w="2159" w:type="dxa"/>
            <w:tcBorders>
              <w:top w:val="dashed" w:sz="4" w:space="0" w:color="000000"/>
            </w:tcBorders>
            <w:shd w:val="clear" w:color="auto" w:fill="FF6365"/>
            <w:tcMar>
              <w:top w:w="40" w:type="dxa"/>
              <w:left w:w="40" w:type="dxa"/>
              <w:bottom w:w="40" w:type="dxa"/>
              <w:right w:w="40" w:type="dxa"/>
            </w:tcMar>
          </w:tcPr>
          <w:p w14:paraId="0EFFF806" w14:textId="2B8E944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76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63" w:author="Robin Matthews" w:date="2021-07-14T15:50:00Z">
              <w:r w:rsidR="00A26296" w:rsidDel="00073244">
                <w:rPr>
                  <w:rFonts w:cs="Times New Roman"/>
                  <w:noProof/>
                  <w:color w:val="000000" w:themeColor="text1"/>
                  <w:sz w:val="16"/>
                  <w:szCs w:val="16"/>
                  <w:lang w:val="en-GB"/>
                </w:rPr>
                <w:delText>Li et al., 2020</w:delText>
              </w:r>
            </w:del>
            <w:ins w:id="4764" w:author="Robin Matthews" w:date="2021-07-14T15:50:00Z">
              <w:r w:rsidR="0007324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762"/>
            <w:r w:rsidR="00A26296">
              <w:rPr>
                <w:rStyle w:val="Marquedecommentaire"/>
              </w:rPr>
              <w:commentReference w:id="4762"/>
            </w:r>
            <w:r w:rsidRPr="00841A35">
              <w:rPr>
                <w:rFonts w:cs="Times New Roman"/>
                <w:color w:val="000000" w:themeColor="text1"/>
                <w:sz w:val="16"/>
                <w:szCs w:val="16"/>
                <w:lang w:val="en-GB"/>
              </w:rPr>
              <w:t xml:space="preserve">; Annex). Median increase of more than 1°C in the 50-year TXx and TNn </w:t>
            </w:r>
            <w:r w:rsidRPr="00D424AA">
              <w:rPr>
                <w:rFonts w:cs="Times New Roman"/>
                <w:color w:val="000000" w:themeColor="text1"/>
                <w:sz w:val="16"/>
                <w:szCs w:val="16"/>
                <w:lang w:val="en-GB"/>
              </w:rPr>
              <w:t xml:space="preserve">events compared to the 1°C warming level </w:t>
            </w:r>
            <w:commentRangeStart w:id="4765"/>
            <w:r w:rsidRPr="00D424AA">
              <w:rPr>
                <w:rFonts w:cs="Times New Roman"/>
                <w:color w:val="000000" w:themeColor="text1"/>
                <w:sz w:val="16"/>
                <w:szCs w:val="16"/>
                <w:lang w:val="en-GB"/>
              </w:rPr>
              <w:fldChar w:fldCharType="begin" w:fldLock="1"/>
            </w:r>
            <w:ins w:id="4766" w:author="Robin Matthews" w:date="2021-07-14T15:51:00Z">
              <w:r w:rsidR="00073244">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767" w:author="Robin Matthews" w:date="2021-07-14T15:51:00Z">
              <w:r w:rsidR="00FC4C2D" w:rsidDel="00073244">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68" w:author="Robin Matthews" w:date="2021-07-14T15:50:00Z">
              <w:r w:rsidR="00A26296" w:rsidDel="00073244">
                <w:rPr>
                  <w:rFonts w:cs="Times New Roman"/>
                  <w:noProof/>
                  <w:color w:val="000000" w:themeColor="text1"/>
                  <w:sz w:val="16"/>
                  <w:szCs w:val="16"/>
                  <w:lang w:val="en-GB"/>
                </w:rPr>
                <w:delText>Li et al., 2020</w:delText>
              </w:r>
            </w:del>
            <w:ins w:id="4769" w:author="Robin Matthews" w:date="2021-07-14T15:50:00Z">
              <w:r w:rsidR="00073244">
                <w:rPr>
                  <w:rFonts w:cs="Times New Roman"/>
                  <w:noProof/>
                  <w:color w:val="000000" w:themeColor="text1"/>
                  <w:sz w:val="16"/>
                  <w:szCs w:val="16"/>
                  <w:lang w:val="en-GB"/>
                </w:rPr>
                <w:t>C. Li et al., 202</w:t>
              </w:r>
            </w:ins>
            <w:ins w:id="4770" w:author="Robin Matthews" w:date="2021-07-14T15:51:00Z">
              <w:r w:rsidR="00073244">
                <w:rPr>
                  <w:rFonts w:cs="Times New Roman"/>
                  <w:noProof/>
                  <w:color w:val="000000" w:themeColor="text1"/>
                  <w:sz w:val="16"/>
                  <w:szCs w:val="16"/>
                  <w:lang w:val="en-GB"/>
                </w:rPr>
                <w:t>0)</w:t>
              </w:r>
            </w:ins>
            <w:r w:rsidRPr="00D424AA">
              <w:rPr>
                <w:rFonts w:cs="Times New Roman"/>
                <w:color w:val="000000" w:themeColor="text1"/>
                <w:sz w:val="16"/>
                <w:szCs w:val="16"/>
                <w:lang w:val="en-GB"/>
              </w:rPr>
              <w:fldChar w:fldCharType="end"/>
            </w:r>
            <w:commentRangeEnd w:id="4765"/>
            <w:r w:rsidR="00A26296">
              <w:rPr>
                <w:rStyle w:val="Marquedecommentaire"/>
              </w:rPr>
              <w:commentReference w:id="4765"/>
            </w:r>
            <w:del w:id="4771" w:author="Robin Matthews" w:date="2021-07-14T15:51:00Z">
              <w:r w:rsidRPr="00841A35" w:rsidDel="00073244">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2°C in annual TXx and TNn compared to pre-industrial (Annex).</w:t>
            </w:r>
          </w:p>
          <w:p w14:paraId="0CDAC73D" w14:textId="77777777" w:rsidR="00D376F0" w:rsidRPr="00D424AA" w:rsidRDefault="00D376F0" w:rsidP="00D424AA">
            <w:pPr>
              <w:rPr>
                <w:rFonts w:cs="Times New Roman"/>
                <w:color w:val="000000" w:themeColor="text1"/>
                <w:sz w:val="16"/>
                <w:szCs w:val="16"/>
                <w:lang w:val="en-GB"/>
              </w:rPr>
            </w:pPr>
          </w:p>
          <w:p w14:paraId="401A2675" w14:textId="48A0EE8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bookmarkStart w:id="4772" w:name="_Hlk77172594"/>
            <w:ins w:id="4773" w:author="Robin Matthews" w:date="2021-07-14T16:32:00Z">
              <w:r w:rsidR="006E3515">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1",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2",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2",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3",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3",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4",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4",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5",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5", "issued" : { "date-parts" : [ [ "2018", "4" ] ] }, "page" : "e678-e697", "title" : "Projected signals in climate extremes over China associated with a 2 \u00b0C global warming under two RCP scenarios", "translator" : [ { "dropping-particle" : "", "family" : "S958", "given" : "", "non-dropping-particle" : "", "parse-names" : false, "suffix" : "" } ], "type" : "article-journal", "volume" : "38" }, "uris" : [ "http://www.mendeley.com/documents/?uuid=6f69e6a5-dda3-4661-a9cc-d15adf43e30b" ] }, { "id" : "ITEM-6",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6",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7",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7",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8",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8",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9",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9",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10", "itemData" : { "DOI" : "10.1016/j.accre.2017.11.003", "ISSN" : "16749278", "author" : [ { "dropping-particle" : "", "family" : "Shi", "given" : "Chen", "non-dropping-particle" : "", "parse-names" : false, "suffix" : "" }, { "dropping-particle" : "", "family" : "Jiang", "given" : "Zhi-Hong", "non-dropping-particle" : "", "parse-names" : false, "suffix" : "" }, { "dropping-particle" : "", "family" : "Chen", "given" : "Wei-Lin", "non-dropping-particle" : "", "parse-names" : false, "suffix" : "" }, { "dropping-particle" : "", "family" : "Li", "given" : "Laurent", "non-dropping-particle" : "", "parse-names" : false, "suffix" : "" } ], "container-title" : "Advances in Climate Change Research", "id" : "ITEM-10", "issue" : "2", "issued" : { "date-parts" : [ [ "2018", "6" ] ] }, "page" : "120-129", "title" : "Changes in temperature extremes over China under 1.5 \u00b0C and 2 \u00b0C global warming targets", "translator" : [ { "dropping-particle" : "", "family" : "S3199", "given" : "", "non-dropping-particle" : "", "parse-names" : false, "suffix" : "" } ], "type" : "article-journal", "volume" : "9" }, "uris" : [ "http://www.mendeley.com/documents/?uuid=4571ca81-5edd-404c-bcca-afe6aa8a3ffd" ] }, { "id" : "ITEM-11", "itemData" : { "DOI" : "10.1038/s41598-019-50036-z", "ISSN" : "2045-2322", "abstract" : "The 1.5 \u00b0C global warming target proposed by the Paris Agreement has raised worldwide attention and inspired numerous studies to assess corresponding climate changes for different regions of the world. But CMIP5 models based on Representative Concentration Pathways (RCP) are \u2018transient simulations\u2019 and cannot reflect the response of climate warming stabilized at 1.5 \u00b0C. The current work presents an assessment of extreme temperature changes in China with simulations from \u2018Half a degree Additional warming, Prognosis and Projected Impacts\u2019 (HAPPI) project specially conceived for global warming levels stabilized at 1.5 \u00b0C and 2.0 \u00b0C. When global warming stabilizes at 1.5 \u00b0C/2.0 \u00b0C, the areal-mean temperature for whole China increases by about 0.94 \u00b0C/1.59 \u00b0C (relative to present period, taken from 2006\u20132015). Notable increase regions are mainly found in Northwest and Northeast-North China, but warm spell duration increases mostly in Southeast China. The effect of the additional 0.5 \u00b0C warming is particularly investigated and compared between the transient and stabilized simulations. Changes of mean and extreme temperature are larger in transient simulations than in stabilized simulations. The uncertainty range is also narrower in stabilized simulations. Under stabilized global warming scenario, extreme hot event with return period of 100 years in the present climate becomes event occurring every 4.79 (1.5 \u00b0C warming level) and 1.56 years (2.0 \u00b0C warming level), extreme cold event with return period of 10 years becomes event occurring every 67 years under 1.5 \u00b0C warming and is unlikely to occur under 2.0 \u00b0C warming. For geographic distribution, the occurrence probabilities of extreme (hot and cold) events mainly change in the Tibetan Plateau, and the extreme cold events also change in Northeast and Southeast China.", "author" : [ { "dropping-particle" : "", "family" : "Sun", "given" : "Cenxiao", "non-dropping-particle" : "", "parse-names" : false, "suffix" : "" }, { "dropping-particle" : "", "family" : "Jiang", "given" : "Zhihong", "non-dropping-particle" : "", "parse-names" : false, "suffix" : "" }, { "dropping-particle" : "", "family" : "Li", "given" : "Wei", "non-dropping-particle" : "", "parse-names" : false, "suffix" : "" }, { "dropping-particle" : "", "family" : "Hou", "given" : "Qiyao", "non-dropping-particle" : "", "parse-names" : false, "suffix" : "" }, { "dropping-particle" : "", "family" : "Li", "given" : "Laurent", "non-dropping-particle" : "", "parse-names" : false, "suffix" : "" } ], "container-title" : "Scientific Reports", "id" : "ITEM-11", "issue" : "1", "issued" : { "date-parts" : [ [ "2019", "12", "18" ] ] }, "page" : "14982", "title" : "Changes in extreme temperature over China when global warming stabilized at 1.5 \u00b0C and 2.0 \u00b0C", "translator" : [ { "dropping-particle" : "", "family" : "S3200", "given" : "", "non-dropping-particle" : "", "parse-names" : false, "suffix" : "" } ], "type" : "article-journal", "volume" : "9" }, "uris" : [ "http://www.mendeley.com/documents/?uuid=7debbc24-ca40-4382-b8bb-120162376053" ] } ], "mendeley" : { "formattedCitation" : "(Zhou et al., 2014; Seo et al., 2014; Xu et al., 2016a; Wang et al., 2017b, 2017a; Guo et al., 2018; Li et al., 2018c; Shi et al., 2018; Sui et al., 2018; Imada et al., 2019; Sun et al., 2019a)", "manualFormatting" : "(Zhou et al., 2014; Seo et al., 2014; Y. Xu et al., 2016; X. Wang et al., 2017; Y. Wang et al. 2017; Guo et al., 2018; D. Li et al., 2018; Shi et al., 2018; Sui et al., 2018; Imada et al., 2019; C. Sun et al., 2019)", "plainTextFormattedCitation" : "(Zhou et al., 2014; Seo et al., 2014; Xu et al., 2016a; Wang et al., 2017b, 2017a; Guo et al., 2018; Li et al., 2018c; Shi et al., 2018; Sui et al., 2018; Imada et al., 2019; Sun et al., 2019a)", "previouslyFormattedCitation" : "(Zhou et al., 2014; Seo et al., 2014; Xu et al., 2016a; Wang et al., 2017b, 2017a; Guo et al., 2018; Li et al., 2018c; Shi et al., 2018; Sui et al., 2018; Imada et al., 2019; Sun et al., 2019a)" }, "properties" : { "noteIndex" : 0 }, "schema" : "https://github.com/citation-style-language/schema/raw/master/csl-citation.json" }</w:instrText>
            </w:r>
            <w:ins w:id="4774" w:author="Robin Matthews" w:date="2021-07-14T16:32:00Z">
              <w:r w:rsidR="006E3515">
                <w:rPr>
                  <w:rFonts w:cs="Times New Roman"/>
                  <w:color w:val="000000" w:themeColor="text1"/>
                  <w:sz w:val="16"/>
                  <w:szCs w:val="16"/>
                  <w:lang w:val="en-GB" w:eastAsia="en-CA"/>
                </w:rPr>
                <w:fldChar w:fldCharType="separate"/>
              </w:r>
              <w:r w:rsidR="006E3515" w:rsidRPr="00D83AAB">
                <w:rPr>
                  <w:rFonts w:cs="Times New Roman"/>
                  <w:noProof/>
                  <w:color w:val="000000" w:themeColor="text1"/>
                  <w:sz w:val="16"/>
                  <w:szCs w:val="16"/>
                  <w:lang w:val="en-GB" w:eastAsia="en-CA"/>
                </w:rPr>
                <w:t xml:space="preserve">(Zhou et al., 2014; Seo et al., 2014; </w:t>
              </w:r>
              <w:r w:rsidR="006E3515">
                <w:rPr>
                  <w:rFonts w:cs="Times New Roman"/>
                  <w:noProof/>
                  <w:color w:val="000000" w:themeColor="text1"/>
                  <w:sz w:val="16"/>
                  <w:szCs w:val="16"/>
                  <w:lang w:val="en-GB" w:eastAsia="en-CA"/>
                </w:rPr>
                <w:t xml:space="preserve">Y. </w:t>
              </w:r>
              <w:r w:rsidR="006E3515" w:rsidRPr="00D83AAB">
                <w:rPr>
                  <w:rFonts w:cs="Times New Roman"/>
                  <w:noProof/>
                  <w:color w:val="000000" w:themeColor="text1"/>
                  <w:sz w:val="16"/>
                  <w:szCs w:val="16"/>
                  <w:lang w:val="en-GB" w:eastAsia="en-CA"/>
                </w:rPr>
                <w:t xml:space="preserve">Xu et al., 2016; </w:t>
              </w:r>
              <w:r w:rsidR="006E3515">
                <w:rPr>
                  <w:rFonts w:cs="Times New Roman"/>
                  <w:noProof/>
                  <w:color w:val="000000" w:themeColor="text1"/>
                  <w:sz w:val="16"/>
                  <w:szCs w:val="16"/>
                  <w:lang w:val="en-GB" w:eastAsia="en-CA"/>
                </w:rPr>
                <w:t xml:space="preserve">X. </w:t>
              </w:r>
              <w:r w:rsidR="006E3515" w:rsidRPr="00D83AAB">
                <w:rPr>
                  <w:rFonts w:cs="Times New Roman"/>
                  <w:noProof/>
                  <w:color w:val="000000" w:themeColor="text1"/>
                  <w:sz w:val="16"/>
                  <w:szCs w:val="16"/>
                  <w:lang w:val="en-GB" w:eastAsia="en-CA"/>
                </w:rPr>
                <w:t>Wang et al., 2017</w:t>
              </w:r>
              <w:r w:rsidR="006E3515">
                <w:rPr>
                  <w:rFonts w:cs="Times New Roman"/>
                  <w:noProof/>
                  <w:color w:val="000000" w:themeColor="text1"/>
                  <w:sz w:val="16"/>
                  <w:szCs w:val="16"/>
                  <w:lang w:val="en-GB" w:eastAsia="en-CA"/>
                </w:rPr>
                <w:t>; Y. Wang et al.</w:t>
              </w:r>
              <w:r w:rsidR="006E3515" w:rsidRPr="00D83AAB">
                <w:rPr>
                  <w:rFonts w:cs="Times New Roman"/>
                  <w:noProof/>
                  <w:color w:val="000000" w:themeColor="text1"/>
                  <w:sz w:val="16"/>
                  <w:szCs w:val="16"/>
                  <w:lang w:val="en-GB" w:eastAsia="en-CA"/>
                </w:rPr>
                <w:t xml:space="preserve"> 2017; Guo et al., 2018; </w:t>
              </w:r>
              <w:r w:rsidR="006E3515">
                <w:rPr>
                  <w:rFonts w:cs="Times New Roman"/>
                  <w:noProof/>
                  <w:color w:val="000000" w:themeColor="text1"/>
                  <w:sz w:val="16"/>
                  <w:szCs w:val="16"/>
                  <w:lang w:val="en-GB" w:eastAsia="en-CA"/>
                </w:rPr>
                <w:t xml:space="preserve">D. </w:t>
              </w:r>
              <w:r w:rsidR="006E3515" w:rsidRPr="00D83AAB">
                <w:rPr>
                  <w:rFonts w:cs="Times New Roman"/>
                  <w:noProof/>
                  <w:color w:val="000000" w:themeColor="text1"/>
                  <w:sz w:val="16"/>
                  <w:szCs w:val="16"/>
                  <w:lang w:val="en-GB" w:eastAsia="en-CA"/>
                </w:rPr>
                <w:t xml:space="preserve">Li et al., 2018; Shi et al., 2018; Sui et al., 2018; Imada et al., 2019; </w:t>
              </w:r>
              <w:r w:rsidR="006E3515">
                <w:rPr>
                  <w:rFonts w:cs="Times New Roman"/>
                  <w:noProof/>
                  <w:color w:val="000000" w:themeColor="text1"/>
                  <w:sz w:val="16"/>
                  <w:szCs w:val="16"/>
                  <w:lang w:val="en-GB" w:eastAsia="en-CA"/>
                </w:rPr>
                <w:t xml:space="preserve">C. </w:t>
              </w:r>
              <w:r w:rsidR="006E3515" w:rsidRPr="00D83AAB">
                <w:rPr>
                  <w:rFonts w:cs="Times New Roman"/>
                  <w:noProof/>
                  <w:color w:val="000000" w:themeColor="text1"/>
                  <w:sz w:val="16"/>
                  <w:szCs w:val="16"/>
                  <w:lang w:val="en-GB" w:eastAsia="en-CA"/>
                </w:rPr>
                <w:t>Sun et al., 2019)</w:t>
              </w:r>
              <w:r w:rsidR="006E3515">
                <w:rPr>
                  <w:rFonts w:cs="Times New Roman"/>
                  <w:color w:val="000000" w:themeColor="text1"/>
                  <w:sz w:val="16"/>
                  <w:szCs w:val="16"/>
                  <w:lang w:val="en-GB" w:eastAsia="en-CA"/>
                </w:rPr>
                <w:fldChar w:fldCharType="end"/>
              </w:r>
            </w:ins>
            <w:commentRangeStart w:id="4775"/>
            <w:del w:id="4776" w:author="Robin Matthews" w:date="2021-07-14T16:32:00Z">
              <w:r w:rsidRPr="00D424AA" w:rsidDel="006E3515">
                <w:rPr>
                  <w:rFonts w:cs="Times New Roman"/>
                  <w:color w:val="000000" w:themeColor="text1"/>
                  <w:sz w:val="16"/>
                  <w:szCs w:val="16"/>
                  <w:lang w:val="en-GB" w:eastAsia="en-CA"/>
                </w:rPr>
                <w:fldChar w:fldCharType="begin" w:fldLock="1"/>
              </w:r>
              <w:r w:rsidR="00FF6231" w:rsidDel="006E3515">
                <w:rPr>
                  <w:rFonts w:cs="Times New Roman"/>
                  <w:color w:val="000000" w:themeColor="text1"/>
                  <w:sz w:val="16"/>
                  <w:szCs w:val="16"/>
                  <w:lang w:val="en-GB" w:eastAsia="en-CA"/>
                </w:rPr>
                <w:delInstrText>ADDIN CSL_CITATION { "citationItems" : [ { "id" : "ITEM-1",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1",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2",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2",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3",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3",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4",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4",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5",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5", "issued" : { "date-parts" : [ [ "2018", "4" ] ] }, "page" : "e678-e697", "title" : "Projected signals in climate extremes over China associated with a 2 \u00b0C global warming under two RCP scenarios", "translator" : [ { "dropping-particle" : "", "family" : "S958", "given" : "", "non-dropping-particle" : "", "parse-names" : false, "suffix" : "" } ], "type" : "article-journal", "volume" : "38" }, "uris" : [ "http://www.mendeley.com/documents/?uuid=6f69e6a5-dda3-4661-a9cc-d15adf43e30b" ] }, { "id" : "ITEM-6",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6",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7",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7",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8",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8",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9",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w:delInstrText>
              </w:r>
              <w:r w:rsidR="00FF6231" w:rsidRPr="006A2665" w:rsidDel="006E3515">
                <w:rPr>
                  <w:rFonts w:cs="Times New Roman"/>
                  <w:color w:val="000000" w:themeColor="text1"/>
                  <w:sz w:val="16"/>
                  <w:szCs w:val="16"/>
                  <w:lang w:eastAsia="en-CA"/>
                </w:rPr>
                <w:delInstrText>icle" : "", "parse-names" : false, "suffix" : "" } ], "container-title" : "Journal of Climate", "id" : "ITEM-9",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mendeley" : { "formattedCitation" : "(Seo et al., 2014; Zhou et al., 2014; Xu et al., 2016a; Wang et al., 2017a, 2017b; Guo et al., 2018; Li et al., 2018c; Sui et al., 2018; Imada et al., 2019)", "manualFormatting" : "(Guo et al., 2018; Imada et al., 2019; Li et al., 2018c; Seo et al., 2014; Sui et al., 2018; Wang et al., 2017a, 2017c; Xu et al., 2016a; Zhou et al., 2014;", "plainTextFormattedCitation" : "(Seo et al., 2014; Zhou et al., 2014; Xu et al., 2016a; Wang et al., 2017a, 2017b; Guo et al., 2018; Li et al., 2018c; Sui et al., 2018; Imada et al., 2019)", "previouslyFormattedCitation" : "(Seo et al., 2014; Zhou et al., 2014; Xu et al., 2016a; Wang et al., 2017a, 2017b; Guo et al., 2018; Li et al., 2018c; Sui et al., 2018; Imada et al., 2019)" }, "properties" : { "noteIndex" : 0 }, "schema" : "https://github.com/citation-style-language/schema/raw/master/csl-citation.json" }</w:delInstrText>
              </w:r>
              <w:r w:rsidRPr="00D424AA" w:rsidDel="006E3515">
                <w:rPr>
                  <w:rFonts w:cs="Times New Roman"/>
                  <w:color w:val="000000" w:themeColor="text1"/>
                  <w:sz w:val="16"/>
                  <w:szCs w:val="16"/>
                  <w:lang w:val="en-GB" w:eastAsia="en-CA"/>
                </w:rPr>
                <w:fldChar w:fldCharType="separate"/>
              </w:r>
              <w:r w:rsidR="00A26296" w:rsidDel="006E3515">
                <w:rPr>
                  <w:rFonts w:cs="Times New Roman"/>
                  <w:noProof/>
                  <w:color w:val="000000" w:themeColor="text1"/>
                  <w:sz w:val="16"/>
                  <w:szCs w:val="16"/>
                  <w:lang w:val="nb-NO" w:eastAsia="en-CA"/>
                </w:rPr>
                <w:delText>(Guo et al., 2018; Imada et al., 2019; Li et al., 2018c; Seo et al., 2014; Sui et al., 2018; Wang et al., 2017a, 2017c; Xu et al., 2016a; Zhou et al., 2014;</w:delText>
              </w:r>
              <w:r w:rsidRPr="00D424AA" w:rsidDel="006E3515">
                <w:rPr>
                  <w:rFonts w:cs="Times New Roman"/>
                  <w:color w:val="000000" w:themeColor="text1"/>
                  <w:sz w:val="16"/>
                  <w:szCs w:val="16"/>
                  <w:lang w:val="en-GB" w:eastAsia="en-CA"/>
                </w:rPr>
                <w:fldChar w:fldCharType="end"/>
              </w:r>
              <w:commentRangeEnd w:id="4775"/>
              <w:r w:rsidR="00A26296" w:rsidDel="006E3515">
                <w:rPr>
                  <w:rStyle w:val="Marquedecommentaire"/>
                </w:rPr>
                <w:commentReference w:id="4775"/>
              </w:r>
              <w:r w:rsidRPr="00841A35" w:rsidDel="006E3515">
                <w:rPr>
                  <w:rFonts w:cs="Times New Roman"/>
                  <w:color w:val="000000" w:themeColor="text1"/>
                  <w:sz w:val="16"/>
                  <w:szCs w:val="16"/>
                  <w:lang w:val="nb-NO" w:eastAsia="en-CA"/>
                </w:rPr>
                <w:delText xml:space="preserve"> </w:delText>
              </w:r>
              <w:commentRangeStart w:id="4777"/>
              <w:r w:rsidRPr="00D424AA" w:rsidDel="006E3515">
                <w:rPr>
                  <w:rFonts w:eastAsia="SimSun" w:cs="Times New Roman"/>
                  <w:color w:val="000000" w:themeColor="text1"/>
                  <w:sz w:val="16"/>
                  <w:szCs w:val="16"/>
                  <w:lang w:val="en-GB" w:eastAsia="en-CA"/>
                </w:rPr>
                <w:fldChar w:fldCharType="begin" w:fldLock="1"/>
              </w:r>
              <w:r w:rsidR="00FF6231" w:rsidDel="006E3515">
                <w:rPr>
                  <w:rFonts w:eastAsia="SimSun" w:cs="Times New Roman"/>
                  <w:color w:val="000000" w:themeColor="text1"/>
                  <w:sz w:val="16"/>
                  <w:szCs w:val="16"/>
                  <w:lang w:val="nb-NO" w:eastAsia="en-CA"/>
                </w:rPr>
                <w:delInstrText>ADDIN CSL_CITATION { "citationItems" : [ { "id" : "ITEM-1", "itemData" : { "DOI" : "10.1016/j.accre.2017.11.003", "ISSN" : "16749278", "author" : [ { "dropping-particle" : "", "family" : "Shi", "given" : "Chen", "non-dropping-particle" : "", "parse-names" : false, "suffix" : "" }, { "dropping-particle" : "", "family" : "Jiang", "given" : "Zhi-Hong", "non-dropping-particle" : "", "parse-names" : false, "suffix" : "" }, { "dropping-particle" : "", "family" : "Chen", "given" : "Wei-Lin", "non-dropping-particle" : "", "parse-names" : false, "suffix" : "" }, { "dropping-particle" : "", "family" : "Li", "given" : "Laurent", "non-dropping-particle" : "", "parse-names" : false, "suffix" : "" } ], "container-title" : "Advances in Climate Change Research", "id" : "ITEM-1", "issue" : "2", "issued" : { "date-parts" : [ [ "2018", "6" ] ] }, "page" : "120-129", "title" : "Changes in temperature extremes over China under 1.5 \u00b0C and 2 \u00b0C global warming targets", "translator" : [ { "dropping-particle" : "", "family" : "S3199", "given" : "", "non-dropping-particle" : "", "parse-names" : false, "suffix" : "" } ], "type" : "article-journal", "volume" : "9" }, "uris" : [ "http://www.mendeley.com/documents/?uuid=4571ca81-5edd-404c-bcca-afe6aa8a3ffd" ] } ], "mendeley" : { "formattedCitation" : "(Shi et al., 2018)", "manualFormatting" : "Shi et al., 2018;", "plainTextFormattedCitation" : "(Shi et al., 2018)", "previouslyFormattedCitation" : "(Shi et al., 2018)" }, "properties" : { "noteIndex" : 0 }, "schema" : "https://github.com/citation-style-language/schema/raw/master/csl-citation.json" }</w:delInstrText>
              </w:r>
              <w:r w:rsidRPr="00D424AA" w:rsidDel="006E3515">
                <w:rPr>
                  <w:rFonts w:eastAsia="SimSun" w:cs="Times New Roman"/>
                  <w:color w:val="000000" w:themeColor="text1"/>
                  <w:sz w:val="16"/>
                  <w:szCs w:val="16"/>
                  <w:lang w:val="en-GB" w:eastAsia="en-CA"/>
                </w:rPr>
                <w:fldChar w:fldCharType="separate"/>
              </w:r>
              <w:r w:rsidR="00A26296" w:rsidDel="006E3515">
                <w:rPr>
                  <w:rFonts w:eastAsia="SimSun" w:cs="Times New Roman"/>
                  <w:noProof/>
                  <w:color w:val="000000" w:themeColor="text1"/>
                  <w:sz w:val="16"/>
                  <w:szCs w:val="16"/>
                  <w:lang w:val="nb-NO" w:eastAsia="en-CA"/>
                </w:rPr>
                <w:delText>Shi et al., 2018;</w:delText>
              </w:r>
              <w:r w:rsidRPr="00D424AA" w:rsidDel="006E3515">
                <w:rPr>
                  <w:rFonts w:eastAsia="SimSun" w:cs="Times New Roman"/>
                  <w:color w:val="000000" w:themeColor="text1"/>
                  <w:sz w:val="16"/>
                  <w:szCs w:val="16"/>
                  <w:lang w:val="en-GB" w:eastAsia="en-CA"/>
                </w:rPr>
                <w:fldChar w:fldCharType="end"/>
              </w:r>
              <w:commentRangeEnd w:id="4777"/>
              <w:r w:rsidR="00A26296" w:rsidDel="006E3515">
                <w:rPr>
                  <w:rStyle w:val="Marquedecommentaire"/>
                </w:rPr>
                <w:commentReference w:id="4777"/>
              </w:r>
              <w:r w:rsidRPr="00841A35" w:rsidDel="006E3515">
                <w:rPr>
                  <w:rFonts w:eastAsia="SimSun" w:cs="Times New Roman"/>
                  <w:color w:val="000000" w:themeColor="text1"/>
                  <w:sz w:val="16"/>
                  <w:szCs w:val="16"/>
                  <w:lang w:val="nb-NO" w:eastAsia="en-CA"/>
                </w:rPr>
                <w:delText xml:space="preserve"> </w:delText>
              </w:r>
              <w:commentRangeStart w:id="4778"/>
              <w:r w:rsidRPr="00D424AA" w:rsidDel="006E3515">
                <w:rPr>
                  <w:rFonts w:cs="Times New Roman"/>
                  <w:color w:val="000000" w:themeColor="text1"/>
                  <w:sz w:val="16"/>
                  <w:szCs w:val="16"/>
                  <w:lang w:val="en-GB" w:eastAsia="en-CA"/>
                </w:rPr>
                <w:fldChar w:fldCharType="begin" w:fldLock="1"/>
              </w:r>
              <w:r w:rsidR="00FF6231" w:rsidDel="006E3515">
                <w:rPr>
                  <w:rFonts w:cs="Times New Roman"/>
                  <w:color w:val="000000" w:themeColor="text1"/>
                  <w:sz w:val="16"/>
                  <w:szCs w:val="16"/>
                  <w:lang w:val="nb-NO" w:eastAsia="en-CA"/>
                </w:rPr>
                <w:delInstrText>ADDIN CSL_CITATION { "citationItems" : [ { "id" : "ITEM-1", "itemData" : { "DOI" : "10.1038/s41598-019-50036-z", "ISSN" : "2045-2322", "abstract" : "The 1.5 \u00b0C global warming target proposed by the Paris Agreement has raised worldwide attention and inspired numerous studies to assess corresponding climate changes for different regions of the world. But CMIP5 models based on Representative Concentration Pathways (RCP) are \u2018transient simulations\u2019 and cannot reflect the response of climate warming stabilized at 1.5 \u00b0C. The current work presents an assessment of extreme temperature changes in China with simulations from \u2018Half a degree Additional warming, Prognosis and Projected Impacts\u2019 (HAPPI) project specially conceived for global warming levels stabilized at 1.5 \u00b0C and 2.0 \u00b0C. When global warming stabilizes at 1.5 \u00b0C/2.0 \u00b0C, the areal-mean temperature for whole China increases by about 0.94 \u00b0C/1.59 \u00b0C (relative to present period, taken from 2006\u20132015). Notable increase regions are mainly found in Northwest and Northeast-North China, but warm spell duration increases mostly in Southeast China. The effect of the additional 0.5 \u00b0C warming is particularly investigated and compared between the transient and stabilized simulations. Changes of mean and extreme temperature are larger in transient simulations than in stabilized simulations. The uncertainty range is also narrower in stabilized simulations. Under stabilized global warming scenario, extreme hot event with return period of 100 years in the present climate becomes event occurring every 4.79 (1.5 \u00b0C warming level) and 1.56 years (2.0 \u00b0C warming level), extreme cold event with return period of 10 years becomes event occurring every 67 years under 1.5 \u00b0C warming and is unlikely to occur under 2.0 \u00b0C warming. For geographic distribution, the occurrence probabilities of extreme (hot and cold) events mainly change in the Tibetan Plateau, and the extreme cold events also change in Northeast and Southeast China.", "author" : [ { "dropping-particle" : "", "family" : "Sun", "given" : "Cenxiao", "non-dropping-particle" : "", "parse-names" : false, "suffix" : "" }, { "dropping-particle" : "", "family" : "Jiang", "given" : "Zhihong", "non-dropping-particle" : "", "parse-names" : false, "suffix" : "" }, { "dropping-particle" : "", "family" : "Li", "given" : "Wei", "non-dropping-particle" : "", "parse-names" : false, "suffix" : "" }, { "dropping-particle" : "", "family" : "Hou", "given" : "Qiyao", "non-dropping-particle" : "", "parse-names" : false, "suffix" : "" }, { "dropping-particle" : "", "family" : "Li", "given" : "Laurent", "non-dropping-particle" : "", "parse-names" : false, "suffix" : "" } ], "container-title" : "Scientific Reports", "id" : "ITEM-1", "issue" : "1", "issued" : { "date-parts" : [ [ "2019", "12", "18" ] ] }, "page" : "14982", "title" : "Changes in extreme temperature over China when global warming stabilized at 1.5 \u00b0C and 2.0 \u00b0C", "translator" : [ { "dropping-particle" : "", "family" : "S3200", "given" : "", "non-dropping-particle" : "", "parse-names" : false, "suffix" : "" } ], "type" : "article-journal", "volume" : "9" }, "uris" : [ "http://www.mendeley.com/documents/?uuid=7debbc24-ca40-4382-b8bb-120162376053" ] } ], "mendeley" : { "formattedCitation" : "(Sun et al., 2019a)", "manualFormatting" : "Sun et al., 2019a)", "plainTextFormattedCitation" : "(Sun et al., 2019a)", "previouslyFormattedCitation" : "(Sun et al., 2019a)" }, "properties" : { "noteIndex" : 0 }, "schema" : "https://github.com/citation-style-language/schema/raw/master/csl-citation.json" }</w:delInstrText>
              </w:r>
              <w:r w:rsidRPr="00D424AA" w:rsidDel="006E3515">
                <w:rPr>
                  <w:rFonts w:cs="Times New Roman"/>
                  <w:color w:val="000000" w:themeColor="text1"/>
                  <w:sz w:val="16"/>
                  <w:szCs w:val="16"/>
                  <w:lang w:val="en-GB" w:eastAsia="en-CA"/>
                </w:rPr>
                <w:fldChar w:fldCharType="separate"/>
              </w:r>
              <w:r w:rsidR="00A26296" w:rsidDel="006E3515">
                <w:rPr>
                  <w:rFonts w:cs="Times New Roman"/>
                  <w:noProof/>
                  <w:color w:val="000000" w:themeColor="text1"/>
                  <w:sz w:val="16"/>
                  <w:szCs w:val="16"/>
                  <w:lang w:val="en-GB" w:eastAsia="en-CA"/>
                </w:rPr>
                <w:delText>Sun et al., 2019a)</w:delText>
              </w:r>
              <w:r w:rsidRPr="00D424AA" w:rsidDel="006E3515">
                <w:rPr>
                  <w:rFonts w:cs="Times New Roman"/>
                  <w:color w:val="000000" w:themeColor="text1"/>
                  <w:sz w:val="16"/>
                  <w:szCs w:val="16"/>
                  <w:lang w:val="en-GB" w:eastAsia="en-CA"/>
                </w:rPr>
                <w:fldChar w:fldCharType="end"/>
              </w:r>
              <w:commentRangeEnd w:id="4778"/>
              <w:r w:rsidR="00A26296" w:rsidDel="006E3515">
                <w:rPr>
                  <w:rStyle w:val="Marquedecommentaire"/>
                </w:rPr>
                <w:commentReference w:id="4778"/>
              </w:r>
              <w:r w:rsidRPr="00841A35" w:rsidDel="006E3515">
                <w:rPr>
                  <w:rFonts w:cs="Times New Roman"/>
                  <w:color w:val="000000" w:themeColor="text1"/>
                  <w:sz w:val="16"/>
                  <w:szCs w:val="16"/>
                  <w:lang w:val="en-GB" w:eastAsia="en-CA"/>
                </w:rPr>
                <w:delText xml:space="preserve"> </w:delText>
              </w:r>
            </w:del>
            <w:bookmarkEnd w:id="4772"/>
          </w:p>
        </w:tc>
        <w:tc>
          <w:tcPr>
            <w:tcW w:w="2159" w:type="dxa"/>
            <w:tcBorders>
              <w:top w:val="dashed" w:sz="4" w:space="0" w:color="000000"/>
            </w:tcBorders>
            <w:shd w:val="clear" w:color="auto" w:fill="AD0204"/>
            <w:tcMar>
              <w:top w:w="40" w:type="dxa"/>
              <w:left w:w="40" w:type="dxa"/>
              <w:bottom w:w="40" w:type="dxa"/>
              <w:right w:w="40" w:type="dxa"/>
            </w:tcMar>
          </w:tcPr>
          <w:p w14:paraId="4642324A" w14:textId="220E39F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779"/>
            <w:r w:rsidRPr="00D424AA">
              <w:rPr>
                <w:rFonts w:cs="Times New Roman"/>
                <w:color w:val="000000" w:themeColor="text1"/>
                <w:sz w:val="16"/>
                <w:szCs w:val="16"/>
                <w:lang w:val="en-GB"/>
              </w:rPr>
              <w:fldChar w:fldCharType="begin" w:fldLock="1"/>
            </w:r>
            <w:ins w:id="4780" w:author="Robin Matthews" w:date="2021-07-14T15:51:00Z">
              <w:r w:rsidR="006B1564">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781" w:author="Robin Matthews" w:date="2021-07-14T15:51:00Z">
              <w:r w:rsidR="00FC4C2D" w:rsidDel="006B1564">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82" w:author="Robin Matthews" w:date="2021-07-14T15:51:00Z">
              <w:r w:rsidR="00A26296" w:rsidDel="006B1564">
                <w:rPr>
                  <w:rFonts w:cs="Times New Roman"/>
                  <w:noProof/>
                  <w:color w:val="000000" w:themeColor="text1"/>
                  <w:sz w:val="16"/>
                  <w:szCs w:val="16"/>
                  <w:lang w:val="en-GB"/>
                </w:rPr>
                <w:delText>Li et al., 2020</w:delText>
              </w:r>
            </w:del>
            <w:ins w:id="4783" w:author="Robin Matthews" w:date="2021-07-14T15:51: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779"/>
            <w:r w:rsidR="00A26296">
              <w:rPr>
                <w:rStyle w:val="Marquedecommentaire"/>
              </w:rPr>
              <w:commentReference w:id="4779"/>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4°C in the 50-year TXx and TNn events compared to the 1°C warming level </w:t>
            </w:r>
            <w:commentRangeStart w:id="478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785" w:author="Robin Matthews" w:date="2021-07-14T15:51:00Z">
              <w:r w:rsidR="00A26296" w:rsidDel="006B1564">
                <w:rPr>
                  <w:rFonts w:cs="Times New Roman"/>
                  <w:noProof/>
                  <w:color w:val="000000" w:themeColor="text1"/>
                  <w:sz w:val="16"/>
                  <w:szCs w:val="16"/>
                  <w:lang w:val="en-GB"/>
                </w:rPr>
                <w:delText>Li et al., 2020</w:delText>
              </w:r>
            </w:del>
            <w:ins w:id="4786" w:author="Robin Matthews" w:date="2021-07-14T15:51: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784"/>
            <w:r w:rsidR="00A26296">
              <w:rPr>
                <w:rStyle w:val="Marquedecommentaire"/>
              </w:rPr>
              <w:commentReference w:id="4784"/>
            </w:r>
            <w:del w:id="4787" w:author="Robin Matthews" w:date="2021-07-14T15:51:00Z">
              <w:r w:rsidRPr="00841A35" w:rsidDel="006B1564">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4.5°C in annual TXx and TNn compared to </w:t>
            </w:r>
            <w:r w:rsidRPr="00D424AA">
              <w:rPr>
                <w:rFonts w:cs="Times New Roman"/>
                <w:color w:val="000000" w:themeColor="text1"/>
                <w:sz w:val="16"/>
                <w:szCs w:val="16"/>
                <w:lang w:val="en-GB"/>
              </w:rPr>
              <w:t>pre-industrial (Annex).</w:t>
            </w:r>
          </w:p>
          <w:p w14:paraId="74902E46" w14:textId="77777777" w:rsidR="00D376F0" w:rsidRPr="00D424AA" w:rsidRDefault="00D376F0" w:rsidP="00D424AA">
            <w:pPr>
              <w:rPr>
                <w:rFonts w:cs="Times New Roman"/>
                <w:color w:val="000000" w:themeColor="text1"/>
                <w:sz w:val="16"/>
                <w:szCs w:val="16"/>
                <w:lang w:val="en-GB"/>
              </w:rPr>
            </w:pPr>
          </w:p>
          <w:p w14:paraId="5A4C3B20" w14:textId="5E15992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788" w:author="Robin Matthews" w:date="2021-07-14T16:32:00Z">
              <w:r w:rsidR="006E3515">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1",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2",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2",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3",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3",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4",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4",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5",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5", "issued" : { "date-parts" : [ [ "2018", "4" ] ] }, "page" : "e678-e697", "title" : "Projected signals in climate extremes over China associated with a 2 \u00b0C global warming under two RCP scenarios", "translator" : [ { "dropping-particle" : "", "family" : "S958", "given" : "", "non-dropping-particle" : "", "parse-names" : false, "suffix" : "" } ], "type" : "article-journal", "volume" : "38" }, "uris" : [ "http://www.mendeley.com/documents/?uuid=6f69e6a5-dda3-4661-a9cc-d15adf43e30b" ] }, { "id" : "ITEM-6",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6",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7",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7",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8",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8",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9",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9",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10", "itemData" : { "DOI" : "10.1016/j.accre.2017.11.003", "ISSN" : "16749278", "author" : [ { "dropping-particle" : "", "family" : "Shi", "given" : "Chen", "non-dropping-particle" : "", "parse-names" : false, "suffix" : "" }, { "dropping-particle" : "", "family" : "Jiang", "given" : "Zhi-Hong", "non-dropping-particle" : "", "parse-names" : false, "suffix" : "" }, { "dropping-particle" : "", "family" : "Chen", "given" : "Wei-Lin", "non-dropping-particle" : "", "parse-names" : false, "suffix" : "" }, { "dropping-particle" : "", "family" : "Li", "given" : "Laurent", "non-dropping-particle" : "", "parse-names" : false, "suffix" : "" } ], "container-title" : "Advances in Climate Change Research", "id" : "ITEM-10", "issue" : "2", "issued" : { "date-parts" : [ [ "2018", "6" ] ] }, "page" : "120-129", "title" : "Changes in temperature extremes over China under 1.5 \u00b0C and 2 \u00b0C global warming targets", "translator" : [ { "dropping-particle" : "", "family" : "S3199", "given" : "", "non-dropping-particle" : "", "parse-names" : false, "suffix" : "" } ], "type" : "article-journal", "volume" : "9" }, "uris" : [ "http://www.mendeley.com/documents/?uuid=4571ca81-5edd-404c-bcca-afe6aa8a3ffd" ] }, { "id" : "ITEM-11", "itemData" : { "DOI" : "10.1038/s41598-019-50036-z", "ISSN" : "2045-2322", "abstract" : "The 1.5 \u00b0C global warming target proposed by the Paris Agreement has raised worldwide attention and inspired numerous studies to assess corresponding climate changes for different regions of the world. But CMIP5 models based on Representative Concentration Pathways (RCP) are \u2018transient simulations\u2019 and cannot reflect the response of climate warming stabilized at 1.5 \u00b0C. The current work presents an assessment of extreme temperature changes in China with simulations from \u2018Half a degree Additional warming, Prognosis and Projected Impacts\u2019 (HAPPI) project specially conceived for global warming levels stabilized at 1.5 \u00b0C and 2.0 \u00b0C. When global warming stabilizes at 1.5 \u00b0C/2.0 \u00b0C, the areal-mean temperature for whole China increases by about 0.94 \u00b0C/1.59 \u00b0C (relative to present period, taken from 2006\u20132015). Notable increase regions are mainly found in Northwest and Northeast-North China, but warm spell duration increases mostly in Southeast China. The effect of the additional 0.5 \u00b0C warming is particularly investigated and compared between the transient and stabilized simulations. Changes of mean and extreme temperature are larger in transient simulations than in stabilized simulations. The uncertainty range is also narrower in stabilized simulations. Under stabilized global warming scenario, extreme hot event with return period of 100 years in the present climate becomes event occurring every 4.79 (1.5 \u00b0C warming level) and 1.56 years (2.0 \u00b0C warming level), extreme cold event with return period of 10 years becomes event occurring every 67 years under 1.5 \u00b0C warming and is unlikely to occur under 2.0 \u00b0C warming. For geographic distribution, the occurrence probabilities of extreme (hot and cold) events mainly change in the Tibetan Plateau, and the extreme cold events also change in Northeast and Southeast China.", "author" : [ { "dropping-particle" : "", "family" : "Sun", "given" : "Cenxiao", "non-dropping-particle" : "", "parse-names" : false, "suffix" : "" }, { "dropping-particle" : "", "family" : "Jiang", "given" : "Zhihong", "non-dropping-particle" : "", "parse-names" : false, "suffix" : "" }, { "dropping-particle" : "", "family" : "Li", "given" : "Wei", "non-dropping-particle" : "", "parse-names" : false, "suffix" : "" }, { "dropping-particle" : "", "family" : "Hou", "given" : "Qiyao", "non-dropping-particle" : "", "parse-names" : false, "suffix" : "" }, { "dropping-particle" : "", "family" : "Li", "given" : "Laurent", "non-dropping-particle" : "", "parse-names" : false, "suffix" : "" } ], "container-title" : "Scientific Reports", "id" : "ITEM-11", "issue" : "1", "issued" : { "date-parts" : [ [ "2019", "12", "18" ] ] }, "page" : "14982", "title" : "Changes in extreme temperature over China when global warming stabilized at 1.5 \u00b0C and 2.0 \u00b0C", "translator" : [ { "dropping-particle" : "", "family" : "S3200", "given" : "", "non-dropping-particle" : "", "parse-names" : false, "suffix" : "" } ], "type" : "article-journal", "volume" : "9" }, "uris" : [ "http://www.mendeley.com/documents/?uuid=7debbc24-ca40-4382-b8bb-120162376053" ] } ], "mendeley" : { "formattedCitation" : "(Zhou et al., 2014; Seo et al., 2014; Xu et al., 2016a; Wang et al., 2017b, 2017a; Guo et al., 2018; Li et al., 2018c; Shi et al., 2018; Sui et al., 2018; Imada et al., 2019; Sun et al., 2019a)", "manualFormatting" : "(Zhou et al., 2014; Seo et al., 2014; Y. Xu et al., 2016; X. Wang et al., 2017; Y. Wang et al. 2017; Guo et al., 2018; D. Li et al., 2018; Shi et al., 2018; Sui et al., 2018; Imada et al., 2019; C. Sun et al., 2019)", "plainTextFormattedCitation" : "(Zhou et al., 2014; Seo et al., 2014; Xu et al., 2016a; Wang et al., 2017b, 2017a; Guo et al., 2018; Li et al., 2018c; Shi et al., 2018; Sui et al., 2018; Imada et al., 2019; Sun et al., 2019a)", "previouslyFormattedCitation" : "(Zhou et al., 2014; Seo et al., 2014; Xu et al., 2016a; Wang et al., 2017b, 2017a; Guo et al., 2018; Li et al., 2018c; Shi et al., 2018; Sui et al., 2018; Imada et al., 2019; Sun et al., 2019a)" }, "properties" : { "noteIndex" : 0 }, "schema" : "https://github.com/citation-style-language/schema/raw/master/csl-citation.json" }</w:instrText>
            </w:r>
            <w:ins w:id="4789" w:author="Robin Matthews" w:date="2021-07-14T16:32:00Z">
              <w:r w:rsidR="006E3515">
                <w:rPr>
                  <w:rFonts w:cs="Times New Roman"/>
                  <w:color w:val="000000" w:themeColor="text1"/>
                  <w:sz w:val="16"/>
                  <w:szCs w:val="16"/>
                  <w:lang w:val="en-GB" w:eastAsia="en-CA"/>
                </w:rPr>
                <w:fldChar w:fldCharType="separate"/>
              </w:r>
              <w:r w:rsidR="006E3515" w:rsidRPr="00D83AAB">
                <w:rPr>
                  <w:rFonts w:cs="Times New Roman"/>
                  <w:noProof/>
                  <w:color w:val="000000" w:themeColor="text1"/>
                  <w:sz w:val="16"/>
                  <w:szCs w:val="16"/>
                  <w:lang w:val="en-GB" w:eastAsia="en-CA"/>
                </w:rPr>
                <w:t xml:space="preserve">(Zhou et al., 2014; Seo et al., 2014; </w:t>
              </w:r>
              <w:r w:rsidR="006E3515">
                <w:rPr>
                  <w:rFonts w:cs="Times New Roman"/>
                  <w:noProof/>
                  <w:color w:val="000000" w:themeColor="text1"/>
                  <w:sz w:val="16"/>
                  <w:szCs w:val="16"/>
                  <w:lang w:val="en-GB" w:eastAsia="en-CA"/>
                </w:rPr>
                <w:t xml:space="preserve">Y. </w:t>
              </w:r>
              <w:r w:rsidR="006E3515" w:rsidRPr="00D83AAB">
                <w:rPr>
                  <w:rFonts w:cs="Times New Roman"/>
                  <w:noProof/>
                  <w:color w:val="000000" w:themeColor="text1"/>
                  <w:sz w:val="16"/>
                  <w:szCs w:val="16"/>
                  <w:lang w:val="en-GB" w:eastAsia="en-CA"/>
                </w:rPr>
                <w:t xml:space="preserve">Xu et al., 2016; </w:t>
              </w:r>
              <w:r w:rsidR="006E3515">
                <w:rPr>
                  <w:rFonts w:cs="Times New Roman"/>
                  <w:noProof/>
                  <w:color w:val="000000" w:themeColor="text1"/>
                  <w:sz w:val="16"/>
                  <w:szCs w:val="16"/>
                  <w:lang w:val="en-GB" w:eastAsia="en-CA"/>
                </w:rPr>
                <w:t xml:space="preserve">X. </w:t>
              </w:r>
              <w:r w:rsidR="006E3515" w:rsidRPr="00D83AAB">
                <w:rPr>
                  <w:rFonts w:cs="Times New Roman"/>
                  <w:noProof/>
                  <w:color w:val="000000" w:themeColor="text1"/>
                  <w:sz w:val="16"/>
                  <w:szCs w:val="16"/>
                  <w:lang w:val="en-GB" w:eastAsia="en-CA"/>
                </w:rPr>
                <w:t>Wang et al., 2017</w:t>
              </w:r>
              <w:r w:rsidR="006E3515">
                <w:rPr>
                  <w:rFonts w:cs="Times New Roman"/>
                  <w:noProof/>
                  <w:color w:val="000000" w:themeColor="text1"/>
                  <w:sz w:val="16"/>
                  <w:szCs w:val="16"/>
                  <w:lang w:val="en-GB" w:eastAsia="en-CA"/>
                </w:rPr>
                <w:t>; Y. Wang et al.</w:t>
              </w:r>
              <w:r w:rsidR="006E3515" w:rsidRPr="00D83AAB">
                <w:rPr>
                  <w:rFonts w:cs="Times New Roman"/>
                  <w:noProof/>
                  <w:color w:val="000000" w:themeColor="text1"/>
                  <w:sz w:val="16"/>
                  <w:szCs w:val="16"/>
                  <w:lang w:val="en-GB" w:eastAsia="en-CA"/>
                </w:rPr>
                <w:t xml:space="preserve"> 2017; Guo et al., 2018; </w:t>
              </w:r>
              <w:r w:rsidR="006E3515">
                <w:rPr>
                  <w:rFonts w:cs="Times New Roman"/>
                  <w:noProof/>
                  <w:color w:val="000000" w:themeColor="text1"/>
                  <w:sz w:val="16"/>
                  <w:szCs w:val="16"/>
                  <w:lang w:val="en-GB" w:eastAsia="en-CA"/>
                </w:rPr>
                <w:t xml:space="preserve">D. </w:t>
              </w:r>
              <w:r w:rsidR="006E3515" w:rsidRPr="00D83AAB">
                <w:rPr>
                  <w:rFonts w:cs="Times New Roman"/>
                  <w:noProof/>
                  <w:color w:val="000000" w:themeColor="text1"/>
                  <w:sz w:val="16"/>
                  <w:szCs w:val="16"/>
                  <w:lang w:val="en-GB" w:eastAsia="en-CA"/>
                </w:rPr>
                <w:t xml:space="preserve">Li et al., 2018; Shi et al., 2018; Sui et al., 2018; Imada et al., 2019; </w:t>
              </w:r>
              <w:r w:rsidR="006E3515">
                <w:rPr>
                  <w:rFonts w:cs="Times New Roman"/>
                  <w:noProof/>
                  <w:color w:val="000000" w:themeColor="text1"/>
                  <w:sz w:val="16"/>
                  <w:szCs w:val="16"/>
                  <w:lang w:val="en-GB" w:eastAsia="en-CA"/>
                </w:rPr>
                <w:t xml:space="preserve">C. </w:t>
              </w:r>
              <w:r w:rsidR="006E3515" w:rsidRPr="00D83AAB">
                <w:rPr>
                  <w:rFonts w:cs="Times New Roman"/>
                  <w:noProof/>
                  <w:color w:val="000000" w:themeColor="text1"/>
                  <w:sz w:val="16"/>
                  <w:szCs w:val="16"/>
                  <w:lang w:val="en-GB" w:eastAsia="en-CA"/>
                </w:rPr>
                <w:t>Sun et al., 2019)</w:t>
              </w:r>
              <w:r w:rsidR="006E3515">
                <w:rPr>
                  <w:rFonts w:cs="Times New Roman"/>
                  <w:color w:val="000000" w:themeColor="text1"/>
                  <w:sz w:val="16"/>
                  <w:szCs w:val="16"/>
                  <w:lang w:val="en-GB" w:eastAsia="en-CA"/>
                </w:rPr>
                <w:fldChar w:fldCharType="end"/>
              </w:r>
            </w:ins>
            <w:commentRangeStart w:id="4790"/>
            <w:del w:id="4791" w:author="Robin Matthews" w:date="2021-07-14T16:32:00Z">
              <w:r w:rsidRPr="00D424AA" w:rsidDel="006E3515">
                <w:rPr>
                  <w:rFonts w:cs="Times New Roman"/>
                  <w:color w:val="000000" w:themeColor="text1"/>
                  <w:sz w:val="16"/>
                  <w:szCs w:val="16"/>
                  <w:lang w:val="en-GB" w:eastAsia="en-CA"/>
                </w:rPr>
                <w:fldChar w:fldCharType="begin" w:fldLock="1"/>
              </w:r>
              <w:r w:rsidR="00FF6231" w:rsidRPr="006E3515" w:rsidDel="006E3515">
                <w:rPr>
                  <w:rFonts w:cs="Times New Roman"/>
                  <w:color w:val="000000" w:themeColor="text1"/>
                  <w:sz w:val="16"/>
                  <w:szCs w:val="16"/>
                  <w:lang w:val="en-GB" w:eastAsia="en-CA"/>
                </w:rPr>
                <w:delInstrText>ADDIN CSL_CITATION { "citationItems" : [ { "id" : "ITEM-1",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1",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2", "itemData" : { "DOI" : "10.2151/sola.15A-002",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2", "issued" : { "date-parts" : [ [ "2019" ] ] }, "page" : "8-12", "title" : "The July 2018 High Temperature Event in Japan Could Not Have Happened without Human-Induced Global Warming", "translator" : [ { "dropping-particle" : "", "family" : "S2358", "given" : "", "non-dropping-particle" : "", "parse-names" : false, "suffix" : "" } ], "type" : "article-journal", "volume" : "15A" }, "uris" : [ "http://www.mendeley.com/documents/?uuid=4a8fd4b4-2ac3-4e2d-8e81-87fa9c5b18a6" ] }, { "id" : "ITEM-3",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3",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4",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4",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5", "itemData" : { "DOI" : "10.1002/joc.5399", "ISSN" : "08998418",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5", "issued" : { "date-parts" : [ [ "2018", "4" ] ] }, "page" : "e678-e697", "title" : "Projected signals in climate extremes over China associated with a 2 \u00b0C global warming under two RCP scenarios", "translator" : [ { "dropping-particle" : "", "family" : "S958", "given" : "", "non-dropping-particle" : "", "parse-names" : false, "suffix" : "" } ], "type" : "article-journal", "volume" : "38" }, "uris" : [ "http://www.mendeley.com/documents/?uuid=6f69e6a5-dda3-4661-a9cc-d15adf43e30b" ] }, { "id" : "ITEM-6",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6",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7",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7",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8", "itemData" : { "DOI" : "10.3878/AOSL20150006", "author" : [ { "dropping-particle" : "", "family" : "Xu", "given" : "Ying", "non-dropping-particle" : "", "parse-names" : false, "suffix" : "" }, { "dropping-particle" : "", "family" : "Wu", "given" : "Jie", "non-dropping-particle" : "", "parse-names" : false, "suffix" : "" }, { "dropping-particle" : "", "family" : "Shi", "given" : "Ying", "non-dropping-particle" : "", "parse-names" : false, "suffix" : "" }, { "dropping-particle" : "", "family" : "Zhou", "given" : "Botao", "non-dropping-particle" : "", "parse-names" : false, "suffix" : "" }, { "dropping-particle" : "", "family" : "Li", "given" : "Rouke", "non-dropping-particle" : "", "parse-names" : false, "suffix" : "" }, { "dropping-particle" : "", "family" : "Wu", "given" : "Jia", "non-dropping-particle" : "", "parse-names" : false, "suffix" : "" } ], "container-title" : "Atmospheric and Oceanic Science Letters", "id" : "ITEM-8", "issue" : "November", "issued" : { "date-parts" : [ [ "2016" ] ] }, "page" : "185-192", "title" : "Change in Extreme Climate Events over China Based on CMIP5 Change in Extreme Climate Events over China Based on CMIP5", "translator" : [ { "dropping-particle" : "", "family" : "S751", "given" : "", "non-dropping-particle" : "", "parse-names" : false, "suffix" : "" } ], "type" : "article-journal", "volume" : "8" }, "uris" : [ "http://www.mendeley.com/documents/?uuid=834abca4-6db4-47b9-a6be-3bd65b77a5d9" ] }, { "id" : "ITEM-9",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w:delInstrText>
              </w:r>
              <w:r w:rsidR="00FF6231" w:rsidRPr="006E3515" w:rsidDel="006E3515">
                <w:rPr>
                  <w:rFonts w:cs="Times New Roman"/>
                  <w:color w:val="000000" w:themeColor="text1"/>
                  <w:sz w:val="16"/>
                  <w:szCs w:val="16"/>
                  <w:lang w:eastAsia="en-CA"/>
                </w:rPr>
                <w:delInstrText>icle" : "", "parse-names" : false, "suffix" : "" } ], "container-title" : "Journal of Climate", "id" : "ITEM-9",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mendeley" : { "formattedCitation" : "(Seo et al., 2014; Zhou et al., 2014; Xu et al., 2016a; Wang et al., 2017a, 2017b; Guo et al., 2018; Li et al., 2018c; Sui et al., 2018; Imada et al., 2019)", "manualFormatting" : "(Guo et al., 2018; Imada et al., 2019; Li et al., 2018c; Seo et al., 2014; Sui et al., 2018; Wang et al., 2017a, 2017c; Xu et al., 2016a; Zhou et al., 2014;", "plainTextFormattedCitation" : "(Seo et al., 2014; Zhou et al., 2014; Xu et al., 2016a; Wang et al., 2017a, 2017b; Guo et al., 2018; Li et al., 2018c; Sui et al., 2018; Imada et al., 2019)", "previouslyFormattedCitation" : "(Seo et al., 2014; Zhou et al., 2014; Xu et al., 2016a; Wang et al., 2017a, 2017b; Guo et al., 2018; Li et al., 2018c; Sui et al., 2018; Imada et al., 2019)" }, "properties" : { "noteIndex" : 0 }, "schema" : "https://github.com/citation-style-language/schema/raw/master/csl-citation.json" }</w:delInstrText>
              </w:r>
              <w:r w:rsidRPr="00D424AA" w:rsidDel="006E3515">
                <w:rPr>
                  <w:rFonts w:cs="Times New Roman"/>
                  <w:color w:val="000000" w:themeColor="text1"/>
                  <w:sz w:val="16"/>
                  <w:szCs w:val="16"/>
                  <w:lang w:val="en-GB" w:eastAsia="en-CA"/>
                </w:rPr>
                <w:fldChar w:fldCharType="separate"/>
              </w:r>
              <w:r w:rsidR="00A26296" w:rsidRPr="006E3515" w:rsidDel="006E3515">
                <w:rPr>
                  <w:rFonts w:cs="Times New Roman"/>
                  <w:noProof/>
                  <w:color w:val="000000" w:themeColor="text1"/>
                  <w:sz w:val="16"/>
                  <w:szCs w:val="16"/>
                  <w:lang w:val="nb-NO" w:eastAsia="en-CA"/>
                </w:rPr>
                <w:delText>(Guo et al., 2018; Imada et al., 2019; Li et al., 2018c; Seo et al., 2014; Sui et al., 2018; Wang et al., 2017a, 2017c; Xu et al., 2016a; Zhou et al., 2014;</w:delText>
              </w:r>
              <w:r w:rsidRPr="00D424AA" w:rsidDel="006E3515">
                <w:rPr>
                  <w:rFonts w:cs="Times New Roman"/>
                  <w:color w:val="000000" w:themeColor="text1"/>
                  <w:sz w:val="16"/>
                  <w:szCs w:val="16"/>
                  <w:lang w:val="en-GB" w:eastAsia="en-CA"/>
                </w:rPr>
                <w:fldChar w:fldCharType="end"/>
              </w:r>
              <w:commentRangeEnd w:id="4790"/>
              <w:r w:rsidR="00A26296" w:rsidDel="006E3515">
                <w:rPr>
                  <w:rStyle w:val="Marquedecommentaire"/>
                </w:rPr>
                <w:commentReference w:id="4790"/>
              </w:r>
              <w:r w:rsidRPr="00841A35" w:rsidDel="006E3515">
                <w:rPr>
                  <w:rFonts w:cs="Times New Roman"/>
                  <w:color w:val="000000" w:themeColor="text1"/>
                  <w:sz w:val="16"/>
                  <w:szCs w:val="16"/>
                  <w:lang w:val="nb-NO" w:eastAsia="en-CA"/>
                </w:rPr>
                <w:delText xml:space="preserve"> </w:delText>
              </w:r>
              <w:commentRangeStart w:id="4792"/>
              <w:r w:rsidRPr="00D424AA" w:rsidDel="006E3515">
                <w:rPr>
                  <w:rFonts w:eastAsia="SimSun" w:cs="Times New Roman"/>
                  <w:color w:val="000000" w:themeColor="text1"/>
                  <w:sz w:val="16"/>
                  <w:szCs w:val="16"/>
                  <w:lang w:val="en-GB" w:eastAsia="en-CA"/>
                </w:rPr>
                <w:fldChar w:fldCharType="begin" w:fldLock="1"/>
              </w:r>
              <w:r w:rsidR="00FF6231" w:rsidDel="006E3515">
                <w:rPr>
                  <w:rFonts w:eastAsia="SimSun" w:cs="Times New Roman"/>
                  <w:color w:val="000000" w:themeColor="text1"/>
                  <w:sz w:val="16"/>
                  <w:szCs w:val="16"/>
                  <w:lang w:val="nb-NO" w:eastAsia="en-CA"/>
                </w:rPr>
                <w:delInstrText>ADDIN CSL_CITATION { "citationItems" : [ { "id" : "ITEM-1", "itemData" : { "DOI" : "10.1016/j.accre.2017.11.003", "ISSN" : "16749278", "author" : [ { "dropping-particle" : "", "family" : "Shi", "given" : "Chen", "non-dropping-particle" : "", "parse-names" : false, "suffix" : "" }, { "dropping-particle" : "", "family" : "Jiang", "given" : "Zhi-Hong", "non-dropping-particle" : "", "parse-names" : false, "suffix" : "" }, { "dropping-particle" : "", "family" : "Chen", "given" : "Wei-Lin", "non-dropping-particle" : "", "parse-names" : false, "suffix" : "" }, { "dropping-particle" : "", "family" : "Li", "given" : "Laurent", "non-dropping-particle" : "", "parse-names" : false, "suffix" : "" } ], "container-title" : "Advances in Climate Change Research", "id" : "ITEM-1", "issue" : "2", "issued" : { "date-parts" : [ [ "2018", "6" ] ] }, "page" : "120-129", "title" : "Changes in temperature extremes over China under 1.5 \u00b0C and 2 \u00b0C global warming targets", "translator" : [ { "dropping-particle" : "", "family" : "S3199", "given" : "", "non-dropping-particle" : "", "parse-names" : false, "suffix" : "" } ], "type" : "article-journal", "volume" : "9" }, "uris" : [ "http://www.mendeley.com/documents/?uuid=4571ca81-5edd-404c-bcca-afe6aa8a3ffd" ] } ], "mendeley" : { "formattedCitation" : "(Shi et al., 2018)", "manualFormatting" : "Shi et al., 2018;", "plainTextFormattedCitation" : "(Shi et al., 2018)", "previouslyFormattedCitation" : "(Shi et al., 2018)" }, "properties" : { "noteIndex" : 0 }, "schema" : "https://github.com/citation-style-language/schema/raw/master/csl-citation.json" }</w:delInstrText>
              </w:r>
              <w:r w:rsidRPr="00D424AA" w:rsidDel="006E3515">
                <w:rPr>
                  <w:rFonts w:eastAsia="SimSun" w:cs="Times New Roman"/>
                  <w:color w:val="000000" w:themeColor="text1"/>
                  <w:sz w:val="16"/>
                  <w:szCs w:val="16"/>
                  <w:lang w:val="en-GB" w:eastAsia="en-CA"/>
                </w:rPr>
                <w:fldChar w:fldCharType="separate"/>
              </w:r>
              <w:r w:rsidR="00A26296" w:rsidDel="006E3515">
                <w:rPr>
                  <w:rFonts w:eastAsia="SimSun" w:cs="Times New Roman"/>
                  <w:noProof/>
                  <w:color w:val="000000" w:themeColor="text1"/>
                  <w:sz w:val="16"/>
                  <w:szCs w:val="16"/>
                  <w:lang w:val="nb-NO" w:eastAsia="en-CA"/>
                </w:rPr>
                <w:delText>Shi et al., 2018;</w:delText>
              </w:r>
              <w:r w:rsidRPr="00D424AA" w:rsidDel="006E3515">
                <w:rPr>
                  <w:rFonts w:eastAsia="SimSun" w:cs="Times New Roman"/>
                  <w:color w:val="000000" w:themeColor="text1"/>
                  <w:sz w:val="16"/>
                  <w:szCs w:val="16"/>
                  <w:lang w:val="en-GB" w:eastAsia="en-CA"/>
                </w:rPr>
                <w:fldChar w:fldCharType="end"/>
              </w:r>
              <w:commentRangeEnd w:id="4792"/>
              <w:r w:rsidR="00A26296" w:rsidDel="006E3515">
                <w:rPr>
                  <w:rStyle w:val="Marquedecommentaire"/>
                </w:rPr>
                <w:commentReference w:id="4792"/>
              </w:r>
              <w:r w:rsidRPr="00841A35" w:rsidDel="006E3515">
                <w:rPr>
                  <w:rFonts w:eastAsia="SimSun" w:cs="Times New Roman"/>
                  <w:color w:val="000000" w:themeColor="text1"/>
                  <w:sz w:val="16"/>
                  <w:szCs w:val="16"/>
                  <w:lang w:val="nb-NO" w:eastAsia="en-CA"/>
                </w:rPr>
                <w:delText xml:space="preserve"> </w:delText>
              </w:r>
              <w:commentRangeStart w:id="4793"/>
              <w:r w:rsidRPr="00D424AA" w:rsidDel="006E3515">
                <w:rPr>
                  <w:rFonts w:cs="Times New Roman"/>
                  <w:color w:val="000000" w:themeColor="text1"/>
                  <w:sz w:val="16"/>
                  <w:szCs w:val="16"/>
                  <w:lang w:val="en-GB" w:eastAsia="en-CA"/>
                </w:rPr>
                <w:fldChar w:fldCharType="begin" w:fldLock="1"/>
              </w:r>
              <w:r w:rsidR="00FF6231" w:rsidDel="006E3515">
                <w:rPr>
                  <w:rFonts w:cs="Times New Roman"/>
                  <w:color w:val="000000" w:themeColor="text1"/>
                  <w:sz w:val="16"/>
                  <w:szCs w:val="16"/>
                  <w:lang w:val="nb-NO" w:eastAsia="en-CA"/>
                </w:rPr>
                <w:delInstrText>ADDIN CSL_CITATION { "citationItems" : [ { "id" : "ITEM-1", "itemData" : { "DOI" : "10.1038/s41598-019-50036-z", "ISSN" : "2045-2322", "abstract" : "The 1.5 \u00b0C global warming target proposed by the Paris Agreement has raised worldwide attention and inspired numerous studies to assess corresponding climate changes for different regions of the world. But CMIP5 models based on Representative Concentration Pathways (RCP) are \u2018transient simulations\u2019 and cannot reflect the response of climate warming stabilized at 1.5 \u00b0C. The current work presents an assessment of extreme temperature changes in China with simulations from \u2018Half a degree Additional warming, Prognosis and Projected Impacts\u2019 (HAPPI) project specially conceived for global warming levels stabilized at 1.5 \u00b0C and 2.0 \u00b0C. When global warming stabilizes at 1.5 \u00b0C/2.0 \u00b0C, the areal-mean temperature for whole China increases by about 0.94 \u00b0C/1.59 \u00b0C (relative to present period, taken from 2006\u20132015). Notable increase regions are mainly found in Northwest and Northeast-North China, but warm spell duration increases mostly in Southeast China. The effect of the additional 0.5 \u00b0C warming is particularly investigated and compared between the transient and stabilized simulations. Changes of mean and extreme temperature are larger in transient simulations than in stabilized simulations. The uncertainty range is also narrower in stabilized simulations. Under stabilized global warming scenario, extreme hot event with return period of 100 years in the present climate becomes event occurring every 4.79 (1.5 \u00b0C warming level) and 1.56 years (2.0 \u00b0C warming level), extreme cold event with return period of 10 years becomes event occurring every 67 years under 1.5 \u00b0C warming and is unlikely to occur under 2.0 \u00b0C warming. For geographic distribution, the occurrence probabilities of extreme (hot and cold) events mainly change in the Tibetan Plateau, and the extreme cold events also change in Northeast and Southeast China.", "author" : [ { "dropping-particle" : "", "family" : "Sun", "given" : "Cenxiao", "non-dropping-particle" : "", "parse-names" : false, "suffix" : "" }, { "dropping-particle" : "", "family" : "Jiang", "given" : "Zhihong", "non-dropping-particle" : "", "parse-names" : false, "suffix" : "" }, { "dropping-particle" : "", "family" : "Li", "given" : "Wei", "non-dropping-particle" : "", "parse-names" : false, "suffix" : "" }, { "dropping-particle" : "", "family" : "Hou", "given" : "Qiyao", "non-dropping-particle" : "", "parse-names" : false, "suffix" : "" }, { "dropping-particle" : "", "family" : "Li", "given" : "Laurent", "non-dropping-particle" : "", "parse-names" : false, "suffix" : "" } ], "container-title" : "Scientific Reports", "id" : "ITEM-1", "issue" : "1", "issued" : { "date-parts" : [ [ "2019", "12", "18" ] ] }, "page" : "14982", "title" : "Changes in extreme temperature over China when global warming stabilized at 1.5 \u00b0C and 2.0 \u00b0C", "translator" : [ { "dropping-particle" : "", "family" : "S3200", "given" : "", "non-dropping-particle" : "", "parse-names" : false, "suffix" : "" } ], "type" : "article-journal", "volume" : "9" }, "uris" : [ "http://www.mendeley.com/documents/?uuid=7debbc24-ca40-4382-b8bb-120162376053" ] } ], "mendeley" : { "formattedCitation" : "(Sun et al., 2019a)", "manualFormatting" : "Sun et al., 2019a)", "plainTextFormattedCitation" : "(Sun et al., 2019a)", "previouslyFormattedCitation" : "(Sun et al., 2019a)" }, "properties" : { "noteIndex" : 0 }, "schema" : "https://github.com/citation-style-language/schema/raw/master/csl-citation.json" }</w:delInstrText>
              </w:r>
              <w:r w:rsidRPr="00D424AA" w:rsidDel="006E3515">
                <w:rPr>
                  <w:rFonts w:cs="Times New Roman"/>
                  <w:color w:val="000000" w:themeColor="text1"/>
                  <w:sz w:val="16"/>
                  <w:szCs w:val="16"/>
                  <w:lang w:val="en-GB" w:eastAsia="en-CA"/>
                </w:rPr>
                <w:fldChar w:fldCharType="separate"/>
              </w:r>
              <w:r w:rsidR="00A26296" w:rsidDel="006E3515">
                <w:rPr>
                  <w:rFonts w:cs="Times New Roman"/>
                  <w:noProof/>
                  <w:color w:val="000000" w:themeColor="text1"/>
                  <w:sz w:val="16"/>
                  <w:szCs w:val="16"/>
                  <w:lang w:val="en-GB" w:eastAsia="en-CA"/>
                </w:rPr>
                <w:delText>Sun et al., 2019a)</w:delText>
              </w:r>
              <w:r w:rsidRPr="00D424AA" w:rsidDel="006E3515">
                <w:rPr>
                  <w:rFonts w:cs="Times New Roman"/>
                  <w:color w:val="000000" w:themeColor="text1"/>
                  <w:sz w:val="16"/>
                  <w:szCs w:val="16"/>
                  <w:lang w:val="en-GB" w:eastAsia="en-CA"/>
                </w:rPr>
                <w:fldChar w:fldCharType="end"/>
              </w:r>
            </w:del>
            <w:commentRangeEnd w:id="4793"/>
            <w:r w:rsidR="00A26296">
              <w:rPr>
                <w:rStyle w:val="Marquedecommentaire"/>
              </w:rPr>
              <w:commentReference w:id="4793"/>
            </w:r>
          </w:p>
        </w:tc>
      </w:tr>
      <w:bookmarkEnd w:id="4728"/>
      <w:tr w:rsidR="00D376F0" w:rsidRPr="00F1665C" w14:paraId="63F9CDF6" w14:textId="77777777" w:rsidTr="00723657">
        <w:tc>
          <w:tcPr>
            <w:tcW w:w="2158" w:type="dxa"/>
            <w:vMerge/>
          </w:tcPr>
          <w:p w14:paraId="4129EE02"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009C8BF0"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p>
        </w:tc>
        <w:tc>
          <w:tcPr>
            <w:tcW w:w="2158" w:type="dxa"/>
            <w:tcBorders>
              <w:top w:val="dashed" w:sz="8" w:space="0" w:color="000000"/>
            </w:tcBorders>
            <w:shd w:val="clear" w:color="auto" w:fill="FD9693"/>
          </w:tcPr>
          <w:p w14:paraId="10B11510"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color w:val="000000" w:themeColor="text1"/>
                <w:sz w:val="16"/>
                <w:szCs w:val="16"/>
                <w:lang w:val="en-GB" w:eastAsia="en-CA"/>
              </w:rPr>
              <w:t xml:space="preserve">Human influence </w:t>
            </w:r>
            <w:r w:rsidRPr="00D424AA">
              <w:rPr>
                <w:rFonts w:cs="Times New Roman"/>
                <w:i/>
                <w:color w:val="000000" w:themeColor="text1"/>
                <w:sz w:val="16"/>
                <w:szCs w:val="16"/>
                <w:lang w:val="en-GB" w:eastAsia="en-CA"/>
              </w:rPr>
              <w:t>likely</w:t>
            </w:r>
            <w:r w:rsidRPr="00D424AA">
              <w:rPr>
                <w:rFonts w:cs="Times New Roman"/>
                <w:color w:val="000000" w:themeColor="text1"/>
                <w:sz w:val="16"/>
                <w:szCs w:val="16"/>
                <w:lang w:val="en-GB" w:eastAsia="en-CA"/>
              </w:rPr>
              <w:t xml:space="preserve"> contributed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7481B3F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EE310E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580CF05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036D4C2B" w14:textId="77777777" w:rsidR="00D376F0" w:rsidRPr="00D424AA" w:rsidRDefault="00D376F0" w:rsidP="00D424AA">
            <w:pPr>
              <w:rPr>
                <w:rFonts w:cs="Times New Roman"/>
                <w:color w:val="000000" w:themeColor="text1"/>
                <w:sz w:val="16"/>
                <w:szCs w:val="16"/>
                <w:lang w:val="en-GB"/>
              </w:rPr>
            </w:pPr>
          </w:p>
          <w:p w14:paraId="130FCC3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60191A9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3E1ED652"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4010E71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37E85B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7DCC34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B3D4A8C" w14:textId="77777777" w:rsidR="00D376F0" w:rsidRPr="00D424AA" w:rsidRDefault="00D376F0" w:rsidP="00D424AA">
            <w:pPr>
              <w:rPr>
                <w:rFonts w:cs="Times New Roman"/>
                <w:color w:val="000000" w:themeColor="text1"/>
                <w:sz w:val="16"/>
                <w:szCs w:val="16"/>
                <w:lang w:val="en-GB"/>
              </w:rPr>
            </w:pPr>
          </w:p>
          <w:p w14:paraId="3961B41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4462739" w14:textId="77777777" w:rsidR="00D376F0" w:rsidRPr="00D424AA" w:rsidRDefault="00D376F0" w:rsidP="00D424AA">
            <w:pPr>
              <w:autoSpaceDE w:val="0"/>
              <w:autoSpaceDN w:val="0"/>
              <w:adjustRightInd w:val="0"/>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425BAC3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1EBAE2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984C9A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56393AC6" w14:textId="77777777" w:rsidR="00D376F0" w:rsidRPr="00D424AA" w:rsidRDefault="00D376F0" w:rsidP="00D424AA">
            <w:pPr>
              <w:rPr>
                <w:rFonts w:cs="Times New Roman"/>
                <w:color w:val="000000" w:themeColor="text1"/>
                <w:sz w:val="16"/>
                <w:szCs w:val="16"/>
                <w:lang w:val="en-GB"/>
              </w:rPr>
            </w:pPr>
          </w:p>
          <w:p w14:paraId="6C90AAB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4F27186"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00CD0542" w14:textId="77777777" w:rsidTr="00723657">
        <w:tc>
          <w:tcPr>
            <w:tcW w:w="2158" w:type="dxa"/>
            <w:vMerge w:val="restart"/>
          </w:tcPr>
          <w:p w14:paraId="015F3D9F" w14:textId="77777777" w:rsidR="00D376F0" w:rsidRPr="00D424AA" w:rsidRDefault="00D376F0" w:rsidP="00841A35">
            <w:pPr>
              <w:rPr>
                <w:rFonts w:cs="Times New Roman"/>
                <w:color w:val="000000" w:themeColor="text1"/>
                <w:sz w:val="16"/>
                <w:szCs w:val="16"/>
                <w:lang w:val="en-GB" w:eastAsia="en-CA"/>
              </w:rPr>
            </w:pPr>
            <w:bookmarkStart w:id="4794" w:name="_Hlk77172857"/>
            <w:r w:rsidRPr="00D424AA">
              <w:rPr>
                <w:rFonts w:cs="Times New Roman"/>
                <w:color w:val="000000" w:themeColor="text1"/>
                <w:sz w:val="16"/>
                <w:szCs w:val="16"/>
                <w:lang w:val="en-GB" w:eastAsia="en-CA"/>
              </w:rPr>
              <w:t>East Central Asia (ECA)</w:t>
            </w:r>
          </w:p>
        </w:tc>
        <w:tc>
          <w:tcPr>
            <w:tcW w:w="2158" w:type="dxa"/>
            <w:tcBorders>
              <w:top w:val="dashed" w:sz="4" w:space="0" w:color="000000"/>
            </w:tcBorders>
            <w:shd w:val="clear" w:color="auto" w:fill="FF6365"/>
          </w:tcPr>
          <w:p w14:paraId="3DCBBBC7" w14:textId="267FAAA6" w:rsidR="00D376F0" w:rsidRPr="00841A35" w:rsidRDefault="00D376F0" w:rsidP="00D424AA">
            <w:pPr>
              <w:widowControl/>
              <w:rPr>
                <w:rFonts w:cs="Times New Roman"/>
                <w:i/>
                <w:color w:val="000000" w:themeColor="text1"/>
                <w:sz w:val="16"/>
                <w:szCs w:val="16"/>
                <w:lang w:val="en-GB" w:eastAsia="en-CA"/>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4795"/>
            <w:commentRangeStart w:id="4796"/>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mendeley" : { "formattedCitation" : "(Donat et al., 2013a)", "manualFormatting" : "(Dunn et al., 2020) ", "plainTextFormattedCitation" : "(Donat et al., 2013a)", "previouslyFormattedCitation" : "(Donat et al., 2013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Dunn et al., 2020) </w:t>
            </w:r>
            <w:r w:rsidRPr="00D424AA">
              <w:rPr>
                <w:rFonts w:cs="Times New Roman"/>
                <w:color w:val="000000" w:themeColor="text1"/>
                <w:sz w:val="16"/>
                <w:szCs w:val="16"/>
                <w:lang w:val="en-GB"/>
              </w:rPr>
              <w:fldChar w:fldCharType="end"/>
            </w:r>
            <w:commentRangeEnd w:id="4795"/>
            <w:commentRangeEnd w:id="4796"/>
            <w:r w:rsidR="00381ADC">
              <w:rPr>
                <w:rStyle w:val="Marquedecommentaire"/>
              </w:rPr>
              <w:commentReference w:id="4795"/>
            </w:r>
            <w:r w:rsidR="00A26296">
              <w:rPr>
                <w:rStyle w:val="Marquedecommentaire"/>
              </w:rPr>
              <w:commentReference w:id="4796"/>
            </w:r>
          </w:p>
        </w:tc>
        <w:tc>
          <w:tcPr>
            <w:tcW w:w="2158" w:type="dxa"/>
            <w:tcBorders>
              <w:top w:val="dashed" w:sz="4" w:space="0" w:color="000000"/>
            </w:tcBorders>
            <w:shd w:val="clear" w:color="auto" w:fill="FEC2B8"/>
          </w:tcPr>
          <w:p w14:paraId="4BEF91EB" w14:textId="2ED88997" w:rsidR="00D376F0" w:rsidRPr="00841A35" w:rsidDel="003E3A35" w:rsidRDefault="00D376F0" w:rsidP="00381ADC">
            <w:pPr>
              <w:rPr>
                <w:del w:id="4797" w:author="Robin Matthews" w:date="2021-07-14T16:35:00Z"/>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commentRangeStart w:id="4798"/>
            <w:ins w:id="4799" w:author="Robin Matthews" w:date="2021-07-14T16:35:00Z">
              <w:r w:rsidR="003E3A35">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3",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id" : "ITEM-4",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4",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id" : "ITEM-5",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5", "issue" : "22", "issued" : { "date-parts" : [ [ "2013", "11", "15" ] ] }, "page" : "8709-8743", "title" : "Multimodel assessment of regional surface temperature trends: CMIP3 and CMIP5 twentieth-century simulations", "translator" : [ { "dropping-particle" : "", "family" : "S3340", "given" : "", "non-dropping-particle" : "", "parse-names" : false, "suffix" : "" } ], "type" : "article-journal", "volume" : "26" }, "uris" : [ "http://www.mendeley.com/documents/?uuid=bef25369-ac1b-4fda-927a-845de7b8fd20" ] } ], "mendeley" : { "formattedCitation" : "(Knutson et al., 2013b; Wang et al., 2017c; Dong et al., 2018; Kim et al., 2019; Seong et al., 2020)", "manualFormatting" : "(Z. Wang et al., 2017a; Dong et al., 2018; Kim et al., 2019; Seong et al., 2020)", "plainTextFormattedCitation" : "(Knutson et al., 2013b; Wang et al., 2017c; Dong et al., 2018; Kim et al., 2019; Seong et al., 2020)", "previouslyFormattedCitation" : "(Knutson et al., 2013b; Wang et al., 2017c; Dong et al., 2018; Kim et al., 2019; Seong et al., 2020)" }, "properties" : { "noteIndex" : 0 }, "schema" : "https://github.com/citation-style-language/schema/raw/master/csl-citation.json" }</w:instrText>
            </w:r>
            <w:ins w:id="4800" w:author="Robin Matthews" w:date="2021-07-14T16:35:00Z">
              <w:r w:rsidR="003E3A35">
                <w:rPr>
                  <w:rFonts w:cs="Times New Roman"/>
                  <w:color w:val="000000" w:themeColor="text1"/>
                  <w:sz w:val="16"/>
                  <w:szCs w:val="16"/>
                  <w:lang w:val="en-GB"/>
                </w:rPr>
                <w:fldChar w:fldCharType="separate"/>
              </w:r>
              <w:r w:rsidR="003E3A35" w:rsidRPr="00D83AAB">
                <w:rPr>
                  <w:rFonts w:cs="Times New Roman"/>
                  <w:noProof/>
                  <w:color w:val="000000" w:themeColor="text1"/>
                  <w:sz w:val="16"/>
                  <w:szCs w:val="16"/>
                  <w:lang w:val="en-GB"/>
                </w:rPr>
                <w:t>(</w:t>
              </w:r>
              <w:r w:rsidR="003E3A35">
                <w:rPr>
                  <w:rFonts w:cs="Times New Roman"/>
                  <w:noProof/>
                  <w:color w:val="000000" w:themeColor="text1"/>
                  <w:sz w:val="16"/>
                  <w:szCs w:val="16"/>
                  <w:lang w:val="en-GB"/>
                </w:rPr>
                <w:t xml:space="preserve">Z. </w:t>
              </w:r>
              <w:r w:rsidR="003E3A35" w:rsidRPr="00D83AAB">
                <w:rPr>
                  <w:rFonts w:cs="Times New Roman"/>
                  <w:noProof/>
                  <w:color w:val="000000" w:themeColor="text1"/>
                  <w:sz w:val="16"/>
                  <w:szCs w:val="16"/>
                  <w:lang w:val="en-GB"/>
                </w:rPr>
                <w:t>Wang et al., 2017</w:t>
              </w:r>
              <w:r w:rsidR="003E3A35">
                <w:rPr>
                  <w:rFonts w:cs="Times New Roman"/>
                  <w:noProof/>
                  <w:color w:val="000000" w:themeColor="text1"/>
                  <w:sz w:val="16"/>
                  <w:szCs w:val="16"/>
                  <w:lang w:val="en-GB"/>
                </w:rPr>
                <w:t>a</w:t>
              </w:r>
              <w:r w:rsidR="003E3A35" w:rsidRPr="00D83AAB">
                <w:rPr>
                  <w:rFonts w:cs="Times New Roman"/>
                  <w:noProof/>
                  <w:color w:val="000000" w:themeColor="text1"/>
                  <w:sz w:val="16"/>
                  <w:szCs w:val="16"/>
                  <w:lang w:val="en-GB"/>
                </w:rPr>
                <w:t>; Dong et al., 2018; Kim et al., 2019; Seong et al., 2020)</w:t>
              </w:r>
              <w:r w:rsidR="003E3A35">
                <w:rPr>
                  <w:rFonts w:cs="Times New Roman"/>
                  <w:color w:val="000000" w:themeColor="text1"/>
                  <w:sz w:val="16"/>
                  <w:szCs w:val="16"/>
                  <w:lang w:val="en-GB"/>
                </w:rPr>
                <w:fldChar w:fldCharType="end"/>
              </w:r>
              <w:commentRangeEnd w:id="4798"/>
              <w:r w:rsidR="003E3A35">
                <w:rPr>
                  <w:rStyle w:val="Marquedecommentaire"/>
                </w:rPr>
                <w:commentReference w:id="4798"/>
              </w:r>
            </w:ins>
            <w:commentRangeStart w:id="4801"/>
            <w:del w:id="4802" w:author="Robin Matthews" w:date="2021-07-14T16:35:00Z">
              <w:r w:rsidRPr="00D424AA" w:rsidDel="003E3A35">
                <w:rPr>
                  <w:rFonts w:cs="Times New Roman"/>
                  <w:color w:val="000000" w:themeColor="text1"/>
                  <w:sz w:val="16"/>
                  <w:szCs w:val="16"/>
                  <w:lang w:val="en-GB"/>
                </w:rPr>
                <w:fldChar w:fldCharType="begin" w:fldLock="1"/>
              </w:r>
              <w:r w:rsidR="00FF6231" w:rsidDel="003E3A35">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3E3A35">
                <w:rPr>
                  <w:rFonts w:cs="Times New Roman"/>
                  <w:color w:val="000000" w:themeColor="text1"/>
                  <w:sz w:val="16"/>
                  <w:szCs w:val="16"/>
                  <w:lang w:val="en-GB"/>
                </w:rPr>
                <w:fldChar w:fldCharType="separate"/>
              </w:r>
              <w:r w:rsidR="00A26296" w:rsidDel="003E3A35">
                <w:rPr>
                  <w:rFonts w:cs="Times New Roman"/>
                  <w:noProof/>
                  <w:color w:val="000000" w:themeColor="text1"/>
                  <w:sz w:val="16"/>
                  <w:szCs w:val="16"/>
                  <w:lang w:val="en-GB"/>
                </w:rPr>
                <w:delText>(Seong et al., 2020;</w:delText>
              </w:r>
              <w:r w:rsidRPr="00D424AA" w:rsidDel="003E3A35">
                <w:rPr>
                  <w:rFonts w:cs="Times New Roman"/>
                  <w:color w:val="000000" w:themeColor="text1"/>
                  <w:sz w:val="16"/>
                  <w:szCs w:val="16"/>
                  <w:lang w:val="en-GB"/>
                </w:rPr>
                <w:fldChar w:fldCharType="end"/>
              </w:r>
              <w:commentRangeEnd w:id="4801"/>
              <w:r w:rsidR="00A26296" w:rsidDel="003E3A35">
                <w:rPr>
                  <w:rStyle w:val="Marquedecommentaire"/>
                </w:rPr>
                <w:commentReference w:id="4801"/>
              </w:r>
            </w:del>
          </w:p>
          <w:commentRangeStart w:id="4803"/>
          <w:p w14:paraId="40BDB465" w14:textId="232EC864" w:rsidR="00D376F0" w:rsidRPr="00841A35" w:rsidRDefault="00D376F0" w:rsidP="00A730A1">
            <w:pPr>
              <w:rPr>
                <w:rFonts w:cs="Times New Roman"/>
                <w:i/>
                <w:color w:val="000000" w:themeColor="text1"/>
                <w:sz w:val="16"/>
                <w:szCs w:val="16"/>
                <w:lang w:val="en-GB"/>
              </w:rPr>
            </w:pPr>
            <w:del w:id="4804" w:author="Robin Matthews" w:date="2021-07-14T16:35:00Z">
              <w:r w:rsidRPr="00D424AA" w:rsidDel="003E3A35">
                <w:rPr>
                  <w:rFonts w:cs="Times New Roman"/>
                  <w:color w:val="000000" w:themeColor="text1"/>
                  <w:sz w:val="16"/>
                  <w:szCs w:val="16"/>
                  <w:lang w:val="en-GB"/>
                </w:rPr>
                <w:fldChar w:fldCharType="begin" w:fldLock="1"/>
              </w:r>
              <w:r w:rsidR="00FF6231" w:rsidRPr="003E3A35" w:rsidDel="003E3A35">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3E3A35">
                <w:rPr>
                  <w:rFonts w:cs="Times New Roman"/>
                  <w:color w:val="000000" w:themeColor="text1"/>
                  <w:sz w:val="16"/>
                  <w:szCs w:val="16"/>
                  <w:lang w:val="en-GB"/>
                </w:rPr>
                <w:fldChar w:fldCharType="separate"/>
              </w:r>
              <w:r w:rsidR="00A26296" w:rsidRPr="003E3A35" w:rsidDel="003E3A35">
                <w:rPr>
                  <w:rFonts w:cs="Times New Roman"/>
                  <w:noProof/>
                  <w:color w:val="000000" w:themeColor="text1"/>
                  <w:sz w:val="16"/>
                  <w:szCs w:val="16"/>
                  <w:lang w:val="en-GB"/>
                </w:rPr>
                <w:delText>Wang et al., 2017;</w:delText>
              </w:r>
              <w:r w:rsidRPr="00D424AA" w:rsidDel="003E3A35">
                <w:rPr>
                  <w:rFonts w:cs="Times New Roman"/>
                  <w:color w:val="000000" w:themeColor="text1"/>
                  <w:sz w:val="16"/>
                  <w:szCs w:val="16"/>
                  <w:lang w:val="en-GB"/>
                </w:rPr>
                <w:fldChar w:fldCharType="end"/>
              </w:r>
              <w:commentRangeEnd w:id="4803"/>
              <w:r w:rsidR="00A26296" w:rsidDel="003E3A35">
                <w:rPr>
                  <w:rStyle w:val="Marquedecommentaire"/>
                </w:rPr>
                <w:commentReference w:id="4803"/>
              </w:r>
              <w:r w:rsidRPr="00841A35" w:rsidDel="003E3A35">
                <w:rPr>
                  <w:rFonts w:eastAsiaTheme="minorHAnsi" w:cs="Times New Roman"/>
                  <w:color w:val="000000" w:themeColor="text1"/>
                  <w:sz w:val="16"/>
                  <w:szCs w:val="16"/>
                  <w:lang w:val="en-GB" w:eastAsia="en-US"/>
                </w:rPr>
                <w:delText xml:space="preserve"> </w:delText>
              </w:r>
              <w:commentRangeStart w:id="4805"/>
              <w:r w:rsidRPr="00D424AA" w:rsidDel="003E3A35">
                <w:rPr>
                  <w:rFonts w:cs="Times New Roman"/>
                  <w:color w:val="000000" w:themeColor="text1"/>
                  <w:sz w:val="16"/>
                  <w:szCs w:val="16"/>
                  <w:lang w:val="en-GB" w:eastAsia="en-CA"/>
                </w:rPr>
                <w:fldChar w:fldCharType="begin" w:fldLock="1"/>
              </w:r>
              <w:r w:rsidR="00FF6231" w:rsidDel="003E3A35">
                <w:rPr>
                  <w:rFonts w:cs="Times New Roman"/>
                  <w:color w:val="000000" w:themeColor="text1"/>
                  <w:sz w:val="16"/>
                  <w:szCs w:val="16"/>
                  <w:lang w:val="en-GB" w:eastAsia="en-CA"/>
                </w:rPr>
                <w:delInstrText>ADDIN CSL_CITATION { "citationItems" : [ { "id" : "ITEM-1",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1",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id" : "ITEM-2", "itemData" : { "DOI" : "10.1007/s00382-017-3927-z", "ISBN" : "0038201739", "ISSN" : "14320894",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2", "issue" : "1-2", "issued" : { "date-parts" : [ [ "2018" ] ] }, "page" : "339-353", "publisher" : "Springer Berlin Heidelberg", "title" : "Observed changes in temperature extremes over Asia and their attribution", "translator" : [ { "dropping-particle" : "", "family" : "S715", "given" : "", "non-dropping-particle" : "", "parse-names" : false, "suffix" : "" } ], "type" : "article-journal", "volume" : "51" }, "uris" : [ "http://www.mendeley.com/documents/?uuid=69ccd318-32f8-4e84-8214-8a2e08ed77f4" ] }, { "id" : "ITEM-3",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3", "issue" : "22", "issued" : { "date-parts" : [ [ "2013", "11", "15" ] ] }, "page" : "8709-8743", "title" : "Multimodel assessment of regional surface temperature trends: CMIP3 and CMIP5 twentieth-century simulations", "translator" : [ { "dropping-particle" : "", "family" : "S3340", "given" : "", "non-dropping-particle" : "", "parse-names" : false, "suffix" : "" } ], "type" : "article-journal", "volume" : "26" }, "uris" : [ "http://www.mendeley.com/documents/?uuid=bef25369-ac1b-4fda-927a-845de7b8fd20" ] } ], "mendeley" : { "formattedCitation" : "(Knutson et al., 2013b; Dong et al., 2018; Kim et al., 2019)", "manualFormatting" : "Dong et al., 2018; Kim et al., 2019)", "plainTextFormattedCitation" : "(Knutson et al., 2013b; Dong et al., 2018; Kim et al., 2019)", "previouslyFormattedCitation" : "(Knutson et al., 2013b; Dong et al., 2018; Kim et al., 2019)" }, "properties" : { "noteIndex" : 0 }, "schema" : "https://github.com/citation-style-language/schema/raw/master/csl-citation.json" }</w:delInstrText>
              </w:r>
              <w:r w:rsidRPr="00D424AA" w:rsidDel="003E3A35">
                <w:rPr>
                  <w:rFonts w:cs="Times New Roman"/>
                  <w:color w:val="000000" w:themeColor="text1"/>
                  <w:sz w:val="16"/>
                  <w:szCs w:val="16"/>
                  <w:lang w:val="en-GB" w:eastAsia="en-CA"/>
                </w:rPr>
                <w:fldChar w:fldCharType="separate"/>
              </w:r>
              <w:r w:rsidR="00A26296" w:rsidDel="003E3A35">
                <w:rPr>
                  <w:rFonts w:cs="Times New Roman"/>
                  <w:noProof/>
                  <w:color w:val="000000" w:themeColor="text1"/>
                  <w:sz w:val="16"/>
                  <w:szCs w:val="16"/>
                  <w:lang w:val="en-GB" w:eastAsia="en-CA"/>
                </w:rPr>
                <w:delText>Dong et al., 2018; Kim et al., 2019)</w:delText>
              </w:r>
              <w:r w:rsidRPr="00D424AA" w:rsidDel="003E3A35">
                <w:rPr>
                  <w:rFonts w:cs="Times New Roman"/>
                  <w:color w:val="000000" w:themeColor="text1"/>
                  <w:sz w:val="16"/>
                  <w:szCs w:val="16"/>
                  <w:lang w:val="en-GB" w:eastAsia="en-CA"/>
                </w:rPr>
                <w:fldChar w:fldCharType="end"/>
              </w:r>
            </w:del>
            <w:commentRangeEnd w:id="4805"/>
            <w:r w:rsidR="00A26296">
              <w:rPr>
                <w:rStyle w:val="Marquedecommentaire"/>
              </w:rPr>
              <w:commentReference w:id="4805"/>
            </w:r>
          </w:p>
        </w:tc>
        <w:tc>
          <w:tcPr>
            <w:tcW w:w="2158" w:type="dxa"/>
            <w:tcBorders>
              <w:top w:val="dashed" w:sz="4" w:space="0" w:color="000000"/>
            </w:tcBorders>
            <w:shd w:val="clear" w:color="auto" w:fill="FD9693"/>
            <w:tcMar>
              <w:top w:w="40" w:type="dxa"/>
              <w:left w:w="0" w:type="dxa"/>
              <w:bottom w:w="40" w:type="dxa"/>
              <w:right w:w="0" w:type="dxa"/>
            </w:tcMar>
          </w:tcPr>
          <w:p w14:paraId="48BE603B" w14:textId="2AB401D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806"/>
            <w:r w:rsidRPr="00D424AA">
              <w:rPr>
                <w:rFonts w:cs="Times New Roman"/>
                <w:color w:val="000000" w:themeColor="text1"/>
                <w:sz w:val="16"/>
                <w:szCs w:val="16"/>
                <w:lang w:val="en-GB"/>
              </w:rPr>
              <w:fldChar w:fldCharType="begin" w:fldLock="1"/>
            </w:r>
            <w:ins w:id="4807" w:author="Robin Matthews" w:date="2021-07-14T15:52:00Z">
              <w:r w:rsidR="006B1564">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808" w:author="Robin Matthews" w:date="2021-07-14T15:52:00Z">
              <w:r w:rsidR="00FC4C2D" w:rsidDel="006B1564">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809" w:author="Robin Matthews" w:date="2021-07-14T15:52:00Z">
              <w:r w:rsidR="00A26296" w:rsidDel="006B1564">
                <w:rPr>
                  <w:rFonts w:cs="Times New Roman"/>
                  <w:noProof/>
                  <w:color w:val="000000" w:themeColor="text1"/>
                  <w:sz w:val="16"/>
                  <w:szCs w:val="16"/>
                  <w:lang w:val="en-GB"/>
                </w:rPr>
                <w:delText>Li et al., 2020</w:delText>
              </w:r>
            </w:del>
            <w:ins w:id="4810" w:author="Robin Matthews" w:date="2021-07-14T15:52: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806"/>
            <w:r w:rsidR="00A26296">
              <w:rPr>
                <w:rStyle w:val="Marquedecommentaire"/>
              </w:rPr>
              <w:commentReference w:id="4806"/>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481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812" w:author="Robin Matthews" w:date="2021-07-14T15:52:00Z">
              <w:r w:rsidR="00A26296" w:rsidDel="006B1564">
                <w:rPr>
                  <w:rFonts w:cs="Times New Roman"/>
                  <w:noProof/>
                  <w:color w:val="000000" w:themeColor="text1"/>
                  <w:sz w:val="16"/>
                  <w:szCs w:val="16"/>
                  <w:lang w:val="en-GB"/>
                </w:rPr>
                <w:delText>Li et al., 2020</w:delText>
              </w:r>
            </w:del>
            <w:ins w:id="4813" w:author="Robin Matthews" w:date="2021-07-14T15:52: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811"/>
            <w:r w:rsidR="00A26296">
              <w:rPr>
                <w:rStyle w:val="Marquedecommentaire"/>
              </w:rPr>
              <w:commentReference w:id="4811"/>
            </w:r>
            <w:r w:rsidRPr="00841A35">
              <w:rPr>
                <w:rFonts w:cs="Times New Roman"/>
                <w:color w:val="000000" w:themeColor="text1"/>
                <w:sz w:val="16"/>
                <w:szCs w:val="16"/>
                <w:lang w:val="en-GB"/>
              </w:rPr>
              <w:t>) and more than 2°C in annual TXx and TNn compared to pre-industrial (Annex).</w:t>
            </w:r>
          </w:p>
          <w:p w14:paraId="4A7E9398" w14:textId="77777777" w:rsidR="00D376F0" w:rsidRPr="00D424AA" w:rsidRDefault="00D376F0" w:rsidP="00D424AA">
            <w:pPr>
              <w:rPr>
                <w:rFonts w:cs="Times New Roman"/>
                <w:color w:val="000000" w:themeColor="text1"/>
                <w:sz w:val="16"/>
                <w:szCs w:val="16"/>
                <w:lang w:val="en-GB"/>
              </w:rPr>
            </w:pPr>
          </w:p>
          <w:p w14:paraId="74F11817" w14:textId="00C52BC1"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plainTextFormattedCitation" : "(Han et al., 2018)", "previouslyFormattedCitation" : "(Ha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Han et al., 2018)</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FF6365"/>
            <w:tcMar>
              <w:top w:w="40" w:type="dxa"/>
              <w:left w:w="40" w:type="dxa"/>
              <w:bottom w:w="40" w:type="dxa"/>
              <w:right w:w="40" w:type="dxa"/>
            </w:tcMar>
          </w:tcPr>
          <w:p w14:paraId="60361D72" w14:textId="09FF863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81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815" w:author="Robin Matthews" w:date="2021-07-14T15:52:00Z">
              <w:r w:rsidR="00A26296" w:rsidDel="006B1564">
                <w:rPr>
                  <w:rFonts w:cs="Times New Roman"/>
                  <w:noProof/>
                  <w:color w:val="000000" w:themeColor="text1"/>
                  <w:sz w:val="16"/>
                  <w:szCs w:val="16"/>
                  <w:lang w:val="en-GB"/>
                </w:rPr>
                <w:delText>Li et al., 2020</w:delText>
              </w:r>
            </w:del>
            <w:ins w:id="4816" w:author="Robin Matthews" w:date="2021-07-14T15:52: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814"/>
            <w:r w:rsidR="00A26296">
              <w:rPr>
                <w:rStyle w:val="Marquedecommentaire"/>
              </w:rPr>
              <w:commentReference w:id="4814"/>
            </w:r>
            <w:r w:rsidRPr="00841A35">
              <w:rPr>
                <w:rFonts w:cs="Times New Roman"/>
                <w:color w:val="000000" w:themeColor="text1"/>
                <w:sz w:val="16"/>
                <w:szCs w:val="16"/>
                <w:lang w:val="en-GB"/>
              </w:rPr>
              <w:t xml:space="preserve">; Annex). Median increase of more than 1°C in the 50-year TXx and TNn events compared to the 1°C warming level </w:t>
            </w:r>
            <w:commentRangeStart w:id="481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818" w:author="Robin Matthews" w:date="2021-07-14T15:52:00Z">
              <w:r w:rsidR="00A26296" w:rsidDel="006B1564">
                <w:rPr>
                  <w:rFonts w:cs="Times New Roman"/>
                  <w:noProof/>
                  <w:color w:val="000000" w:themeColor="text1"/>
                  <w:sz w:val="16"/>
                  <w:szCs w:val="16"/>
                  <w:lang w:val="en-GB"/>
                </w:rPr>
                <w:delText>Li et al., 2020</w:delText>
              </w:r>
            </w:del>
            <w:ins w:id="4819" w:author="Robin Matthews" w:date="2021-07-14T15:52: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817"/>
            <w:r w:rsidR="00A26296">
              <w:rPr>
                <w:rStyle w:val="Marquedecommentaire"/>
              </w:rPr>
              <w:commentReference w:id="4817"/>
            </w:r>
            <w:r w:rsidRPr="00841A35">
              <w:rPr>
                <w:rFonts w:cs="Times New Roman"/>
                <w:color w:val="000000" w:themeColor="text1"/>
                <w:sz w:val="16"/>
                <w:szCs w:val="16"/>
                <w:lang w:val="en-GB"/>
              </w:rPr>
              <w:t>) and more than 2.5°C in annual TXx and TNn compared to pre-industrial (Annex).</w:t>
            </w:r>
          </w:p>
          <w:p w14:paraId="17147842" w14:textId="77777777" w:rsidR="00D376F0" w:rsidRPr="00D424AA" w:rsidRDefault="00D376F0" w:rsidP="00D424AA">
            <w:pPr>
              <w:rPr>
                <w:rFonts w:cs="Times New Roman"/>
                <w:color w:val="000000" w:themeColor="text1"/>
                <w:sz w:val="16"/>
                <w:szCs w:val="16"/>
                <w:lang w:val="en-GB"/>
              </w:rPr>
            </w:pPr>
          </w:p>
          <w:p w14:paraId="0756274A" w14:textId="798BB004"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plainTextFormattedCitation" : "(Han et al., 2018)", "previouslyFormattedCitation" : "(Ha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Han et al., 2018)</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AD0204"/>
            <w:tcMar>
              <w:top w:w="40" w:type="dxa"/>
              <w:left w:w="40" w:type="dxa"/>
              <w:bottom w:w="40" w:type="dxa"/>
              <w:right w:w="40" w:type="dxa"/>
            </w:tcMar>
          </w:tcPr>
          <w:p w14:paraId="0F2DF4EA" w14:textId="7271616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82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821" w:author="Robin Matthews" w:date="2021-07-14T15:52:00Z">
              <w:r w:rsidR="00A26296" w:rsidDel="006B1564">
                <w:rPr>
                  <w:rFonts w:cs="Times New Roman"/>
                  <w:noProof/>
                  <w:color w:val="000000" w:themeColor="text1"/>
                  <w:sz w:val="16"/>
                  <w:szCs w:val="16"/>
                  <w:lang w:val="en-GB"/>
                </w:rPr>
                <w:delText>Li et al., 2020</w:delText>
              </w:r>
            </w:del>
            <w:ins w:id="4822" w:author="Robin Matthews" w:date="2021-07-14T15:52: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820"/>
            <w:r w:rsidR="00A26296">
              <w:rPr>
                <w:rStyle w:val="Marquedecommentaire"/>
              </w:rPr>
              <w:commentReference w:id="4820"/>
            </w:r>
            <w:r w:rsidRPr="00841A35">
              <w:rPr>
                <w:rFonts w:cs="Times New Roman"/>
                <w:color w:val="000000" w:themeColor="text1"/>
                <w:sz w:val="16"/>
                <w:szCs w:val="16"/>
                <w:lang w:val="en-GB"/>
              </w:rPr>
              <w:t>; Annex). Median increase of more th</w:t>
            </w:r>
            <w:r w:rsidRPr="00D424AA">
              <w:rPr>
                <w:rFonts w:cs="Times New Roman"/>
                <w:color w:val="000000" w:themeColor="text1"/>
                <w:sz w:val="16"/>
                <w:szCs w:val="16"/>
                <w:lang w:val="en-GB"/>
              </w:rPr>
              <w:t xml:space="preserve">an 3.5°C in the 50-year TXx and TNn events compared to the 1°C warming level </w:t>
            </w:r>
            <w:commentRangeStart w:id="482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824" w:author="Robin Matthews" w:date="2021-07-14T15:52:00Z">
              <w:r w:rsidR="00A26296" w:rsidDel="006B1564">
                <w:rPr>
                  <w:rFonts w:cs="Times New Roman"/>
                  <w:noProof/>
                  <w:color w:val="000000" w:themeColor="text1"/>
                  <w:sz w:val="16"/>
                  <w:szCs w:val="16"/>
                  <w:lang w:val="en-GB"/>
                </w:rPr>
                <w:delText>Li et al., 2020</w:delText>
              </w:r>
            </w:del>
            <w:ins w:id="4825" w:author="Robin Matthews" w:date="2021-07-14T15:52: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823"/>
            <w:r w:rsidR="00A26296">
              <w:rPr>
                <w:rStyle w:val="Marquedecommentaire"/>
              </w:rPr>
              <w:commentReference w:id="4823"/>
            </w:r>
            <w:r w:rsidRPr="00841A35">
              <w:rPr>
                <w:rFonts w:cs="Times New Roman"/>
                <w:color w:val="000000" w:themeColor="text1"/>
                <w:sz w:val="16"/>
                <w:szCs w:val="16"/>
                <w:lang w:val="en-GB"/>
              </w:rPr>
              <w:t>) and more than 5.5°C in annual TXx and TNn compared to pre-industrial (Annex).</w:t>
            </w:r>
          </w:p>
          <w:p w14:paraId="71195CDE" w14:textId="77777777" w:rsidR="00D376F0" w:rsidRPr="00D424AA" w:rsidRDefault="00D376F0" w:rsidP="00D424AA">
            <w:pPr>
              <w:rPr>
                <w:rFonts w:cs="Times New Roman"/>
                <w:color w:val="000000" w:themeColor="text1"/>
                <w:sz w:val="16"/>
                <w:szCs w:val="16"/>
                <w:lang w:val="en-GB"/>
              </w:rPr>
            </w:pPr>
          </w:p>
          <w:p w14:paraId="750CA2C3" w14:textId="41499C7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plainTextFormattedCitation" : "(Han et al., 2018)", "previouslyFormattedCitation" : "(Ha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Han et al., 2018)</w:t>
            </w:r>
            <w:r w:rsidRPr="00D424AA">
              <w:rPr>
                <w:rFonts w:cs="Times New Roman"/>
                <w:color w:val="000000" w:themeColor="text1"/>
                <w:sz w:val="16"/>
                <w:szCs w:val="16"/>
                <w:lang w:val="en-GB" w:eastAsia="en-CA"/>
              </w:rPr>
              <w:fldChar w:fldCharType="end"/>
            </w:r>
          </w:p>
        </w:tc>
      </w:tr>
      <w:bookmarkEnd w:id="4794"/>
      <w:tr w:rsidR="00D376F0" w:rsidRPr="00F1665C" w14:paraId="6BB16EA9" w14:textId="77777777" w:rsidTr="00723657">
        <w:tc>
          <w:tcPr>
            <w:tcW w:w="2158" w:type="dxa"/>
            <w:vMerge/>
          </w:tcPr>
          <w:p w14:paraId="544F768A"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07836381"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r w:rsidRPr="00D424AA" w:rsidDel="008D35BB">
              <w:rPr>
                <w:rFonts w:cs="Times New Roman"/>
                <w:color w:val="000000" w:themeColor="text1"/>
                <w:sz w:val="16"/>
                <w:szCs w:val="16"/>
                <w:lang w:val="en-GB" w:eastAsia="en-CA"/>
              </w:rPr>
              <w:t xml:space="preserve"> </w:t>
            </w:r>
          </w:p>
        </w:tc>
        <w:tc>
          <w:tcPr>
            <w:tcW w:w="2158" w:type="dxa"/>
            <w:tcBorders>
              <w:top w:val="dashed" w:sz="4" w:space="0" w:color="000000"/>
            </w:tcBorders>
            <w:shd w:val="clear" w:color="auto" w:fill="FEC2B8"/>
          </w:tcPr>
          <w:p w14:paraId="568D02DC"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p w14:paraId="7AB39832"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FD9693"/>
            <w:tcMar>
              <w:top w:w="40" w:type="dxa"/>
              <w:left w:w="0" w:type="dxa"/>
              <w:bottom w:w="40" w:type="dxa"/>
              <w:right w:w="0" w:type="dxa"/>
            </w:tcMar>
          </w:tcPr>
          <w:p w14:paraId="56E2B40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221E9D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A14501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78508526" w14:textId="77777777" w:rsidR="00D376F0" w:rsidRPr="00D424AA" w:rsidRDefault="00D376F0" w:rsidP="00D424AA">
            <w:pPr>
              <w:rPr>
                <w:rFonts w:cs="Times New Roman"/>
                <w:color w:val="000000" w:themeColor="text1"/>
                <w:sz w:val="16"/>
                <w:szCs w:val="16"/>
                <w:lang w:val="en-GB"/>
              </w:rPr>
            </w:pPr>
          </w:p>
          <w:p w14:paraId="4410EF1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58B097D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9BF3C67"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087CEE9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BDA196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90C881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0CE8D43" w14:textId="77777777" w:rsidR="00D376F0" w:rsidRPr="00D424AA" w:rsidRDefault="00D376F0" w:rsidP="00D424AA">
            <w:pPr>
              <w:rPr>
                <w:rFonts w:cs="Times New Roman"/>
                <w:color w:val="000000" w:themeColor="text1"/>
                <w:sz w:val="16"/>
                <w:szCs w:val="16"/>
                <w:lang w:val="en-GB"/>
              </w:rPr>
            </w:pPr>
          </w:p>
          <w:p w14:paraId="7F0E1D2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B823F62"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2EC66C2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D2F7D3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1E4770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64B760FF" w14:textId="77777777" w:rsidR="00D376F0" w:rsidRPr="00D424AA" w:rsidRDefault="00D376F0" w:rsidP="00D424AA">
            <w:pPr>
              <w:rPr>
                <w:rFonts w:cs="Times New Roman"/>
                <w:color w:val="000000" w:themeColor="text1"/>
                <w:sz w:val="16"/>
                <w:szCs w:val="16"/>
                <w:lang w:val="en-GB"/>
              </w:rPr>
            </w:pPr>
          </w:p>
          <w:p w14:paraId="6A10F07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26E649FE"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77C19723" w14:textId="77777777" w:rsidTr="00723657">
        <w:tc>
          <w:tcPr>
            <w:tcW w:w="2158" w:type="dxa"/>
            <w:vMerge w:val="restart"/>
          </w:tcPr>
          <w:p w14:paraId="10EF3DFC" w14:textId="77777777" w:rsidR="00D376F0" w:rsidRPr="00D424AA" w:rsidRDefault="00D376F0" w:rsidP="00841A35">
            <w:pPr>
              <w:rPr>
                <w:rFonts w:cs="Times New Roman"/>
                <w:color w:val="000000" w:themeColor="text1"/>
                <w:sz w:val="16"/>
                <w:szCs w:val="16"/>
                <w:lang w:val="en-GB" w:eastAsia="en-CA"/>
              </w:rPr>
            </w:pPr>
            <w:bookmarkStart w:id="4826" w:name="_Hlk77176354"/>
            <w:r w:rsidRPr="00D424AA">
              <w:rPr>
                <w:rFonts w:cs="Times New Roman"/>
                <w:color w:val="000000" w:themeColor="text1"/>
                <w:sz w:val="16"/>
                <w:szCs w:val="16"/>
                <w:lang w:val="en-GB" w:eastAsia="en-CA"/>
              </w:rPr>
              <w:t>Tibetan Plateau (TIB)</w:t>
            </w:r>
          </w:p>
        </w:tc>
        <w:tc>
          <w:tcPr>
            <w:tcW w:w="2158" w:type="dxa"/>
            <w:tcBorders>
              <w:top w:val="dashed" w:sz="4" w:space="0" w:color="000000"/>
            </w:tcBorders>
            <w:shd w:val="clear" w:color="auto" w:fill="FF6365"/>
          </w:tcPr>
          <w:p w14:paraId="4529B84D" w14:textId="6BA8893D" w:rsidR="00D376F0" w:rsidRPr="00841A35" w:rsidRDefault="00D376F0" w:rsidP="00D424AA">
            <w:pPr>
              <w:widowControl/>
              <w:rPr>
                <w:rFonts w:cs="Times New Roman"/>
                <w:i/>
                <w:color w:val="000000" w:themeColor="text1"/>
                <w:sz w:val="16"/>
                <w:szCs w:val="16"/>
                <w:lang w:val="en-GB" w:eastAsia="en-CA"/>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4827"/>
            <w:r w:rsidRPr="00D424AA">
              <w:rPr>
                <w:rFonts w:eastAsia="SimSun" w:cs="Times New Roman"/>
                <w:color w:val="000000" w:themeColor="text1"/>
                <w:sz w:val="16"/>
                <w:szCs w:val="16"/>
                <w:lang w:val="en-GB" w:eastAsia="en-CA"/>
              </w:rPr>
              <w:fldChar w:fldCharType="begin" w:fldLock="1"/>
            </w:r>
            <w:r w:rsidR="00DB48AC">
              <w:rPr>
                <w:rFonts w:eastAsia="SimSun" w:cs="Times New Roman"/>
                <w:color w:val="000000" w:themeColor="text1"/>
                <w:sz w:val="16"/>
                <w:szCs w:val="16"/>
                <w:lang w:val="en-GB" w:eastAsia="en-CA"/>
              </w:rPr>
              <w:instrText>ADDIN CSL_CITATION { "citationItems" : [ { "id" : "ITEM-1", "itemData" : { "DOI" : "10.1016/j.accre.2017.07.001", "ISSN" : "16749278", "abstract" : "This study uses the CMA (China Meteorological Administration) global land-surface daily air temperature dataset V1.0 (GLSATD V1.0) to analyze long-term changes in extreme temperature events over the Hindu Kush Himalaya (HKH) during 1961\u20132015. Results show there was a significant decrease in the number of extreme cold events (cold nights, cold days, and frost days) but a significant increase in the number of extreme warm events (warm nights, warm days, and summer days) over the entire HKH during 1961\u20132015. For percentile-based indices, trends of extreme events related to minimum temperature (Tmin) were greater in magnitude than those related to maximum temperature (Tmax). For absolute-value based indices, maximum Tmax, minimum Tmin, and summer days all show increasing trends, while frost days and the diurnal temperature range (DTR) show significant decreasing trends. In addition, there was a decrease in extreme cold events in most parts of east HKH, particularly in Southwest China and the Tibetan Plateau, while there was a general increase in extreme warm events over the entire HKH. Finally, the change in extreme cold events in the HKH appears to be more sensitive to elevation (with cold nights and cold days decreasing with elevation), whereas the change in warm extremes (warm nights, warm days, and maximum Tmax) shows no detectable relationship with elevation. Frost days and minimum Tmin also have a good relationship with elevation, and the trend in frost days decreases with an increase in elevation while the trend in minimum Tmin increases with an increase in elevation.", "author" : [ { "dropping-particle" : "", "family" : "Sun", "given" : "Xiu Bao", "non-dropping-particle" : "", "parse-names" : false, "suffix" : "" }, { "dropping-particle" : "", "family" : "Ren", "given" : "Guo Yu", "non-dropping-particle" : "", "parse-names" : false, "suffix" : "" }, { "dropping-particle" : "", "family" : "Shrestha", "given" : "Arun Bhaka", "non-dropping-particle" : "", "parse-names" : false, "suffix" : "" }, { "dropping-particle" : "", "family" : "Ren", "given" : "Yu Yu", "non-dropping-particle" : "", "parse-names" : false, "suffix" : "" }, { "dropping-particle" : "", "family" : "You", "given" : "Qing Long", "non-dropping-particle" : "", "parse-names" : false, "suffix" : "" }, { "dropping-particle" : "", "family" : "Zhan", "given" : "Yun Jian", "non-dropping-particle" : "", "parse-names" : false, "suffix" : "" }, { "dropping-particle" : "", "family" : "Xu", "given" : "Yan", "non-dropping-particle" : "", "parse-names" : false, "suffix" : "" }, { "dropping-particle" : "", "family" : "Rajbhandari", "given" : "Rupak", "non-dropping-particle" : "", "parse-names" : false, "suffix" : "" } ], "container-title" : "Advances in Climate Change Research", "id" : "ITEM-1", "issue" : "3", "issued" : { "date-parts" : [ [ "2017" ] ] }, "page" : "157-165", "publisher" : "Elsevier Ltd", "title" : "Changes in extreme temperature events over the Hindu Kush Himalaya during 1961\u20132015", "translator" : [ { "dropping-particle" : "", "family" : "S202", "given" : "", "non-dropping-particle" : "", "parse-names" : false, "suffix" : "" } ], "type" : "article-journal", "volume" : "8" }, "uris" : [ "http://www.mendeley.com/documents/?uuid=4562c307-023b-3012-983d-bf8c8acd6b7a" ] }, { "id" : "ITEM-2", "itemData" : { "DOI" : "10.1088/1748-9326/ab503c", "author" : [ { "dropping-particle" : "", "family" : "Yin", "given" : "Hong", "non-dropping-particle" : "", "parse-names" : false, "suffix" : "" }, { "dropping-particle" : "", "family" : "Sun", "given" : "Ying", "non-dropping-particle" : "", "parse-names" : false, "suffix" : "" }, { "dropping-particle" : "", "family" : "Donat", "given" : "Markus G.", "non-dropping-particle" : "", "parse-names" : false, "suffix" : "" } ], "container-title" : "Environmental Research Letters", "id" : "ITEM-2", "issued" : { "date-parts" : [ [ "2019" ] ] }, "page" : "124015", "title" : "Changes in temperature extremes on the Tibetan Plateau and their attribution", "translator" : [ { "dropping-particle" : "", "family" : "S2525", "given" : "", "non-dropping-particle" : "", "parse-names" : false, "suffix" : "" } ], "type" : "article-journal", "volume" : "14" }, "uris" : [ "http://www.mendeley.com/documents/?uuid=6511f58b-024c-42c9-9e37-9417a186d23f"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4",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id" : "ITEM-5",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5",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4f51d28d-1e4e-4698-bb71-3b41b57c451f" ] }, { "id" : "ITEM-6",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6",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onat et al., 2016a; Hu et al., 2016; Sun et al., 2017; Yin et al., 2019; Zhang et al., 2019c; Dunn et al., 2020)", "manualFormatting" : "(Donat et al., 2016a; Hu et al., 2016; Sun et al., 2017; Yin et al., 2019; P. Zhang et al., 2019; Dunn et al., 2020)", "plainTextFormattedCitation" : "(Donat et al., 2016a; Hu et al., 2016; Sun et al., 2017; Yin et al., 2019; Zhang et al., 2019c; Dunn et al., 2020)", "previouslyFormattedCitation" : "(Donat et al., 2016a; Hu et al., 2016; Sun et al., 2017; Yin et al., 2019; Zhang et al., 2019c; Dunn et al., 2020)" }, "properties" : { "noteIndex" : 0 }, "schema" : "https://github.com/citation-style-language/schema/raw/master/csl-citation.json" }</w:instrText>
            </w:r>
            <w:r w:rsidRPr="00D424AA">
              <w:rPr>
                <w:rFonts w:eastAsia="SimSun" w:cs="Times New Roman"/>
                <w:color w:val="000000" w:themeColor="text1"/>
                <w:sz w:val="16"/>
                <w:szCs w:val="16"/>
                <w:lang w:val="en-GB" w:eastAsia="en-CA"/>
              </w:rPr>
              <w:fldChar w:fldCharType="separate"/>
            </w:r>
            <w:r w:rsidR="00A26296">
              <w:rPr>
                <w:rFonts w:eastAsia="SimSun" w:cs="Times New Roman"/>
                <w:noProof/>
                <w:color w:val="000000" w:themeColor="text1"/>
                <w:sz w:val="16"/>
                <w:szCs w:val="16"/>
                <w:lang w:val="en-GB" w:eastAsia="en-CA"/>
              </w:rPr>
              <w:t xml:space="preserve">(Donat et al., 2016a; Hu et al., 2016; Sun et al., 2017; Yin et al., 2019; </w:t>
            </w:r>
            <w:ins w:id="4828" w:author="Robin Matthews" w:date="2021-07-14T17:31:00Z">
              <w:r w:rsidR="00381ADC">
                <w:rPr>
                  <w:rFonts w:eastAsia="SimSun" w:cs="Times New Roman"/>
                  <w:noProof/>
                  <w:color w:val="000000" w:themeColor="text1"/>
                  <w:sz w:val="16"/>
                  <w:szCs w:val="16"/>
                  <w:lang w:val="en-GB" w:eastAsia="en-CA"/>
                </w:rPr>
                <w:t xml:space="preserve">P. </w:t>
              </w:r>
            </w:ins>
            <w:r w:rsidR="00A26296">
              <w:rPr>
                <w:rFonts w:eastAsia="SimSun" w:cs="Times New Roman"/>
                <w:noProof/>
                <w:color w:val="000000" w:themeColor="text1"/>
                <w:sz w:val="16"/>
                <w:szCs w:val="16"/>
                <w:lang w:val="en-GB" w:eastAsia="en-CA"/>
              </w:rPr>
              <w:t>Zhang et al., 2019</w:t>
            </w:r>
            <w:del w:id="4829" w:author="Robin Matthews" w:date="2021-07-14T17:31:00Z">
              <w:r w:rsidR="00A26296" w:rsidDel="00381ADC">
                <w:rPr>
                  <w:rFonts w:eastAsia="SimSun" w:cs="Times New Roman"/>
                  <w:noProof/>
                  <w:color w:val="000000" w:themeColor="text1"/>
                  <w:sz w:val="16"/>
                  <w:szCs w:val="16"/>
                  <w:lang w:val="en-GB" w:eastAsia="en-CA"/>
                </w:rPr>
                <w:delText>c</w:delText>
              </w:r>
            </w:del>
            <w:r w:rsidR="00A26296">
              <w:rPr>
                <w:rFonts w:eastAsia="SimSun" w:cs="Times New Roman"/>
                <w:noProof/>
                <w:color w:val="000000" w:themeColor="text1"/>
                <w:sz w:val="16"/>
                <w:szCs w:val="16"/>
                <w:lang w:val="en-GB" w:eastAsia="en-CA"/>
              </w:rPr>
              <w:t>; Dunn et al., 2020)</w:t>
            </w:r>
            <w:r w:rsidRPr="00D424AA">
              <w:rPr>
                <w:rFonts w:eastAsia="SimSun" w:cs="Times New Roman"/>
                <w:color w:val="000000" w:themeColor="text1"/>
                <w:sz w:val="16"/>
                <w:szCs w:val="16"/>
                <w:lang w:val="en-GB" w:eastAsia="en-CA"/>
              </w:rPr>
              <w:fldChar w:fldCharType="end"/>
            </w:r>
            <w:commentRangeEnd w:id="4827"/>
            <w:r w:rsidR="00A26296">
              <w:rPr>
                <w:rStyle w:val="Marquedecommentaire"/>
              </w:rPr>
              <w:commentReference w:id="4827"/>
            </w:r>
          </w:p>
        </w:tc>
        <w:tc>
          <w:tcPr>
            <w:tcW w:w="2158" w:type="dxa"/>
            <w:tcBorders>
              <w:top w:val="dashed" w:sz="4" w:space="0" w:color="000000"/>
            </w:tcBorders>
            <w:shd w:val="clear" w:color="auto" w:fill="FEC2B8"/>
          </w:tcPr>
          <w:p w14:paraId="6C902DF3" w14:textId="3BDC6F6B" w:rsidR="00D376F0" w:rsidRPr="00841A35" w:rsidDel="00381ADC" w:rsidRDefault="00D376F0" w:rsidP="00A730A1">
            <w:pPr>
              <w:rPr>
                <w:del w:id="4830" w:author="Robin Matthews" w:date="2021-07-14T17:33:00Z"/>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ins w:id="4831" w:author="Robin Matthews" w:date="2021-07-14T17:33:00Z">
              <w:r w:rsidR="00381ADC">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088/1748-9326/ab503c", "author" : [ { "dropping-particle" : "", "family" : "Yin", "given" : "Hong", "non-dropping-particle" : "", "parse-names" : false, "suffix" : "" }, { "dropping-particle" : "", "family" : "Sun", "given" : "Ying", "non-dropping-particle" : "", "parse-names" : false, "suffix" : "" }, { "dropping-particle" : "", "family" : "Donat", "given" : "Markus G.", "non-dropping-particle" : "", "parse-names" : false, "suffix" : "" } ], "container-title" : "Environmental Research Letters", "id" : "ITEM-3", "issued" : { "date-parts" : [ [ "2019" ] ] }, "page" : "124015", "title" : "Changes in temperature extremes on the Tibetan Plateau and their attribution", "translator" : [ { "dropping-particle" : "", "family" : "S2525", "given" : "", "non-dropping-particle" : "", "parse-names" : false, "suffix" : "" } ], "type" : "article-journal", "volume" : "14" }, "uris" : [ "http://www.mendeley.com/documents/?uuid=6511f58b-024c-42c9-9e37-9417a186d23f" ] } ], "mendeley" : { "formattedCitation" : "(Wang et al., 2017c; Yin et al., 2019; Seong et al., 2020)", "manualFormatting" : "(Z. Wang et al., 2017a; Yin et al., 2019; Seong et al., 2020)", "plainTextFormattedCitation" : "(Wang et al., 2017c; Yin et al., 2019; Seong et al., 2020)", "previouslyFormattedCitation" : "(Wang et al., 2017c; Yin et al., 2019; Seong et al., 2020)" }, "properties" : { "noteIndex" : 0 }, "schema" : "https://github.com/citation-style-language/schema/raw/master/csl-citation.json" }</w:instrText>
            </w:r>
            <w:ins w:id="4832" w:author="Robin Matthews" w:date="2021-07-14T17:33:00Z">
              <w:r w:rsidR="00381ADC">
                <w:rPr>
                  <w:rFonts w:cs="Times New Roman"/>
                  <w:color w:val="000000" w:themeColor="text1"/>
                  <w:sz w:val="16"/>
                  <w:szCs w:val="16"/>
                  <w:lang w:val="en-GB"/>
                </w:rPr>
                <w:fldChar w:fldCharType="separate"/>
              </w:r>
              <w:r w:rsidR="00381ADC" w:rsidRPr="0061188E">
                <w:rPr>
                  <w:rFonts w:cs="Times New Roman"/>
                  <w:noProof/>
                  <w:color w:val="000000" w:themeColor="text1"/>
                  <w:sz w:val="16"/>
                  <w:szCs w:val="16"/>
                  <w:lang w:val="en-GB"/>
                </w:rPr>
                <w:t>(</w:t>
              </w:r>
              <w:r w:rsidR="00381ADC">
                <w:rPr>
                  <w:rFonts w:cs="Times New Roman"/>
                  <w:noProof/>
                  <w:color w:val="000000" w:themeColor="text1"/>
                  <w:sz w:val="16"/>
                  <w:szCs w:val="16"/>
                  <w:lang w:val="en-GB"/>
                </w:rPr>
                <w:t xml:space="preserve">Z. </w:t>
              </w:r>
              <w:r w:rsidR="00381ADC" w:rsidRPr="0061188E">
                <w:rPr>
                  <w:rFonts w:cs="Times New Roman"/>
                  <w:noProof/>
                  <w:color w:val="000000" w:themeColor="text1"/>
                  <w:sz w:val="16"/>
                  <w:szCs w:val="16"/>
                  <w:lang w:val="en-GB"/>
                </w:rPr>
                <w:t>Wang et al., 2017</w:t>
              </w:r>
              <w:r w:rsidR="00381ADC">
                <w:rPr>
                  <w:rFonts w:cs="Times New Roman"/>
                  <w:noProof/>
                  <w:color w:val="000000" w:themeColor="text1"/>
                  <w:sz w:val="16"/>
                  <w:szCs w:val="16"/>
                  <w:lang w:val="en-GB"/>
                </w:rPr>
                <w:t>a</w:t>
              </w:r>
              <w:r w:rsidR="00381ADC" w:rsidRPr="0061188E">
                <w:rPr>
                  <w:rFonts w:cs="Times New Roman"/>
                  <w:noProof/>
                  <w:color w:val="000000" w:themeColor="text1"/>
                  <w:sz w:val="16"/>
                  <w:szCs w:val="16"/>
                  <w:lang w:val="en-GB"/>
                </w:rPr>
                <w:t>; Yin et al., 2019; Seong et al., 2020)</w:t>
              </w:r>
              <w:r w:rsidR="00381ADC">
                <w:rPr>
                  <w:rFonts w:cs="Times New Roman"/>
                  <w:color w:val="000000" w:themeColor="text1"/>
                  <w:sz w:val="16"/>
                  <w:szCs w:val="16"/>
                  <w:lang w:val="en-GB"/>
                </w:rPr>
                <w:fldChar w:fldCharType="end"/>
              </w:r>
            </w:ins>
            <w:commentRangeStart w:id="4833"/>
            <w:del w:id="4834" w:author="Robin Matthews" w:date="2021-07-14T17:33:00Z">
              <w:r w:rsidRPr="00D424AA" w:rsidDel="00381ADC">
                <w:rPr>
                  <w:rFonts w:cs="Times New Roman"/>
                  <w:color w:val="000000" w:themeColor="text1"/>
                  <w:sz w:val="16"/>
                  <w:szCs w:val="16"/>
                  <w:lang w:val="en-GB"/>
                </w:rPr>
                <w:fldChar w:fldCharType="begin" w:fldLock="1"/>
              </w:r>
              <w:r w:rsidR="00FF6231" w:rsidRPr="00381ADC" w:rsidDel="00381ADC">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381ADC">
                <w:rPr>
                  <w:rFonts w:cs="Times New Roman"/>
                  <w:color w:val="000000" w:themeColor="text1"/>
                  <w:sz w:val="16"/>
                  <w:szCs w:val="16"/>
                  <w:lang w:val="en-GB"/>
                </w:rPr>
                <w:fldChar w:fldCharType="separate"/>
              </w:r>
              <w:r w:rsidR="00A26296" w:rsidRPr="00381ADC" w:rsidDel="00381ADC">
                <w:rPr>
                  <w:rFonts w:cs="Times New Roman"/>
                  <w:noProof/>
                  <w:color w:val="000000" w:themeColor="text1"/>
                  <w:sz w:val="16"/>
                  <w:szCs w:val="16"/>
                  <w:lang w:val="en-GB"/>
                </w:rPr>
                <w:delText>(Seong et al., 2020;</w:delText>
              </w:r>
              <w:r w:rsidRPr="00D424AA" w:rsidDel="00381ADC">
                <w:rPr>
                  <w:rFonts w:cs="Times New Roman"/>
                  <w:color w:val="000000" w:themeColor="text1"/>
                  <w:sz w:val="16"/>
                  <w:szCs w:val="16"/>
                  <w:lang w:val="en-GB"/>
                </w:rPr>
                <w:fldChar w:fldCharType="end"/>
              </w:r>
              <w:commentRangeEnd w:id="4833"/>
              <w:r w:rsidR="00A26296" w:rsidDel="00381ADC">
                <w:rPr>
                  <w:rStyle w:val="Marquedecommentaire"/>
                </w:rPr>
                <w:commentReference w:id="4833"/>
              </w:r>
            </w:del>
          </w:p>
          <w:commentRangeStart w:id="4835"/>
          <w:p w14:paraId="723FA428" w14:textId="531AEBD5" w:rsidR="00D376F0" w:rsidRPr="00841A35" w:rsidRDefault="00D376F0" w:rsidP="00DB48AC">
            <w:pPr>
              <w:rPr>
                <w:rFonts w:cs="Times New Roman"/>
                <w:i/>
                <w:color w:val="000000" w:themeColor="text1"/>
                <w:sz w:val="16"/>
                <w:szCs w:val="16"/>
                <w:lang w:val="nb-NO"/>
              </w:rPr>
            </w:pPr>
            <w:del w:id="4836" w:author="Robin Matthews" w:date="2021-07-14T17:33:00Z">
              <w:r w:rsidRPr="00D424AA" w:rsidDel="00381ADC">
                <w:rPr>
                  <w:rFonts w:cs="Times New Roman"/>
                  <w:color w:val="000000" w:themeColor="text1"/>
                  <w:sz w:val="16"/>
                  <w:szCs w:val="16"/>
                  <w:lang w:val="en-GB"/>
                </w:rPr>
                <w:fldChar w:fldCharType="begin" w:fldLock="1"/>
              </w:r>
              <w:r w:rsidR="00FF6231" w:rsidDel="00381ADC">
                <w:rPr>
                  <w:rFonts w:cs="Times New Roman"/>
                  <w:color w:val="000000" w:themeColor="text1"/>
                  <w:sz w:val="16"/>
                  <w:szCs w:val="16"/>
                  <w:lang w:val="nb-NO"/>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381ADC">
                <w:rPr>
                  <w:rFonts w:cs="Times New Roman"/>
                  <w:color w:val="000000" w:themeColor="text1"/>
                  <w:sz w:val="16"/>
                  <w:szCs w:val="16"/>
                  <w:lang w:val="en-GB"/>
                </w:rPr>
                <w:fldChar w:fldCharType="separate"/>
              </w:r>
              <w:r w:rsidR="00A26296" w:rsidDel="00381ADC">
                <w:rPr>
                  <w:rFonts w:cs="Times New Roman"/>
                  <w:noProof/>
                  <w:color w:val="000000" w:themeColor="text1"/>
                  <w:sz w:val="16"/>
                  <w:szCs w:val="16"/>
                  <w:lang w:val="nb-NO"/>
                </w:rPr>
                <w:delText>Wang et al., 2017;</w:delText>
              </w:r>
              <w:r w:rsidRPr="00D424AA" w:rsidDel="00381ADC">
                <w:rPr>
                  <w:rFonts w:cs="Times New Roman"/>
                  <w:color w:val="000000" w:themeColor="text1"/>
                  <w:sz w:val="16"/>
                  <w:szCs w:val="16"/>
                  <w:lang w:val="en-GB"/>
                </w:rPr>
                <w:fldChar w:fldCharType="end"/>
              </w:r>
              <w:commentRangeEnd w:id="4835"/>
              <w:r w:rsidR="00A26296" w:rsidDel="00381ADC">
                <w:rPr>
                  <w:rStyle w:val="Marquedecommentaire"/>
                </w:rPr>
                <w:commentReference w:id="4835"/>
              </w:r>
              <w:r w:rsidRPr="00841A35" w:rsidDel="00381ADC">
                <w:rPr>
                  <w:rFonts w:cs="Times New Roman"/>
                  <w:color w:val="000000" w:themeColor="text1"/>
                  <w:sz w:val="16"/>
                  <w:szCs w:val="16"/>
                  <w:lang w:val="nb-NO" w:eastAsia="en-CA"/>
                </w:rPr>
                <w:delText xml:space="preserve"> </w:delText>
              </w:r>
              <w:commentRangeStart w:id="4837"/>
              <w:r w:rsidRPr="00D424AA" w:rsidDel="00381ADC">
                <w:rPr>
                  <w:rFonts w:cs="Times New Roman"/>
                  <w:color w:val="000000" w:themeColor="text1"/>
                  <w:sz w:val="16"/>
                  <w:szCs w:val="16"/>
                  <w:lang w:val="en-GB" w:eastAsia="en-CA"/>
                </w:rPr>
                <w:fldChar w:fldCharType="begin" w:fldLock="1"/>
              </w:r>
              <w:r w:rsidR="00FF6231" w:rsidDel="00381ADC">
                <w:rPr>
                  <w:rFonts w:cs="Times New Roman"/>
                  <w:color w:val="000000" w:themeColor="text1"/>
                  <w:sz w:val="16"/>
                  <w:szCs w:val="16"/>
                  <w:lang w:val="nb-NO" w:eastAsia="en-CA"/>
                </w:rPr>
                <w:delInstrText>ADDIN CSL_CITATION { "citationItems" : [ { "id" : "ITEM-1", "itemData" : { "DOI" : "10.1088/1748-9326/ab503c", "author" : [ { "dropping-particle" : "", "family" : "Yin", "given" : "Hong", "non-dropping-particle" : "", "parse-names" : false, "suffix" : "" }, { "dropping-particle" : "", "family" : "Sun", "given" : "Ying", "non-dropping-particle" : "", "parse-names" : false, "suffix" : "" }, { "dropping-particle" : "", "family" : "Donat", "given" : "Markus G.", "non-dropping-particle" : "", "parse-names" : false, "suffix" : "" } ], "container-title" : "Environmental Research Letters", "id" : "ITEM-1", "issued" : { "date-parts" : [ [ "2019" ] ] }, "page" : "124015", "title" : "Changes in temperature extremes on the Tibetan Plateau and their attribution", "translator" : [ { "dropping-particle" : "", "family" : "S2525", "given" : "", "non-dropping-particle" : "", "parse-names" : false, "suffix" : "" } ], "type" : "article-journal", "volume" : "14" }, "uris" : [ "http://www.mendeley.com/documents/?uuid=6511f58b-024c-42c9-9e37-9417a186d23f" ] } ], "mendeley" : { "formattedCitation" : "(Yin et al., 2019)", "manualFormatting" : "Yin et al., 2019)", "plainTextFormattedCitation" : "(Yin et al., 2019)", "previouslyFormattedCitation" : "(Yin et al., 2019)" }, "properties" : { "noteIndex" : 0 }, "schema" : "https://github.com/citation-style-language/schema/raw/master/csl-citation.json" }</w:delInstrText>
              </w:r>
              <w:r w:rsidRPr="00D424AA" w:rsidDel="00381ADC">
                <w:rPr>
                  <w:rFonts w:cs="Times New Roman"/>
                  <w:color w:val="000000" w:themeColor="text1"/>
                  <w:sz w:val="16"/>
                  <w:szCs w:val="16"/>
                  <w:lang w:val="en-GB" w:eastAsia="en-CA"/>
                </w:rPr>
                <w:fldChar w:fldCharType="separate"/>
              </w:r>
              <w:r w:rsidR="00A26296" w:rsidDel="00381ADC">
                <w:rPr>
                  <w:rFonts w:cs="Times New Roman"/>
                  <w:noProof/>
                  <w:color w:val="000000" w:themeColor="text1"/>
                  <w:sz w:val="16"/>
                  <w:szCs w:val="16"/>
                  <w:lang w:val="nb-NO" w:eastAsia="en-CA"/>
                </w:rPr>
                <w:delText>Yin et al., 2019)</w:delText>
              </w:r>
              <w:r w:rsidRPr="00D424AA" w:rsidDel="00381ADC">
                <w:rPr>
                  <w:rFonts w:cs="Times New Roman"/>
                  <w:color w:val="000000" w:themeColor="text1"/>
                  <w:sz w:val="16"/>
                  <w:szCs w:val="16"/>
                  <w:lang w:val="en-GB" w:eastAsia="en-CA"/>
                </w:rPr>
                <w:fldChar w:fldCharType="end"/>
              </w:r>
            </w:del>
            <w:commentRangeEnd w:id="4837"/>
            <w:r w:rsidR="00A26296">
              <w:rPr>
                <w:rStyle w:val="Marquedecommentaire"/>
              </w:rPr>
              <w:commentReference w:id="4837"/>
            </w:r>
          </w:p>
        </w:tc>
        <w:tc>
          <w:tcPr>
            <w:tcW w:w="2158" w:type="dxa"/>
            <w:tcBorders>
              <w:top w:val="dashed" w:sz="4" w:space="0" w:color="000000"/>
            </w:tcBorders>
            <w:shd w:val="clear" w:color="auto" w:fill="FD9693"/>
            <w:tcMar>
              <w:top w:w="40" w:type="dxa"/>
              <w:left w:w="0" w:type="dxa"/>
              <w:bottom w:w="40" w:type="dxa"/>
              <w:right w:w="0" w:type="dxa"/>
            </w:tcMar>
          </w:tcPr>
          <w:p w14:paraId="0E898D7E" w14:textId="792C33E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83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839" w:author="Robin Matthews" w:date="2021-07-14T15:52:00Z">
              <w:r w:rsidR="00A26296" w:rsidDel="006B1564">
                <w:rPr>
                  <w:rFonts w:cs="Times New Roman"/>
                  <w:noProof/>
                  <w:color w:val="000000" w:themeColor="text1"/>
                  <w:sz w:val="16"/>
                  <w:szCs w:val="16"/>
                  <w:lang w:val="en-GB"/>
                </w:rPr>
                <w:delText>Li et al., 2020</w:delText>
              </w:r>
            </w:del>
            <w:ins w:id="4840" w:author="Robin Matthews" w:date="2021-07-14T15:52: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838"/>
            <w:r w:rsidR="00A26296">
              <w:rPr>
                <w:rStyle w:val="Marquedecommentaire"/>
              </w:rPr>
              <w:commentReference w:id="4838"/>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484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842" w:author="Robin Matthews" w:date="2021-07-14T15:52:00Z">
              <w:r w:rsidR="00A26296" w:rsidDel="006B1564">
                <w:rPr>
                  <w:rFonts w:cs="Times New Roman"/>
                  <w:noProof/>
                  <w:color w:val="000000" w:themeColor="text1"/>
                  <w:sz w:val="16"/>
                  <w:szCs w:val="16"/>
                  <w:lang w:val="en-GB"/>
                </w:rPr>
                <w:delText>Li et al., 2020</w:delText>
              </w:r>
            </w:del>
            <w:ins w:id="4843" w:author="Robin Matthews" w:date="2021-07-14T15:52:00Z">
              <w:r w:rsidR="006B1564">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841"/>
            <w:r w:rsidR="00A26296">
              <w:rPr>
                <w:rStyle w:val="Marquedecommentaire"/>
              </w:rPr>
              <w:commentReference w:id="4841"/>
            </w:r>
            <w:r w:rsidRPr="00841A35">
              <w:rPr>
                <w:rFonts w:cs="Times New Roman"/>
                <w:color w:val="000000" w:themeColor="text1"/>
                <w:sz w:val="16"/>
                <w:szCs w:val="16"/>
                <w:lang w:val="en-GB"/>
              </w:rPr>
              <w:t>) and more than 1.5°C in annual TXx and TNn co</w:t>
            </w:r>
            <w:r w:rsidRPr="00D424AA">
              <w:rPr>
                <w:rFonts w:cs="Times New Roman"/>
                <w:color w:val="000000" w:themeColor="text1"/>
                <w:sz w:val="16"/>
                <w:szCs w:val="16"/>
                <w:lang w:val="en-GB"/>
              </w:rPr>
              <w:t>mpared to pre-industrial (Annex).</w:t>
            </w:r>
          </w:p>
          <w:p w14:paraId="4E05D119" w14:textId="77777777" w:rsidR="00D376F0" w:rsidRPr="00D424AA" w:rsidRDefault="00D376F0" w:rsidP="00D424AA">
            <w:pPr>
              <w:rPr>
                <w:rFonts w:cs="Times New Roman"/>
                <w:color w:val="000000" w:themeColor="text1"/>
                <w:sz w:val="16"/>
                <w:szCs w:val="16"/>
                <w:lang w:val="en-GB"/>
              </w:rPr>
            </w:pPr>
          </w:p>
          <w:p w14:paraId="50337A02" w14:textId="2BA8BB7B"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4844"/>
            <w:r w:rsidRPr="00841A35">
              <w:rPr>
                <w:rFonts w:cs="Times New Roman"/>
                <w:color w:val="000000" w:themeColor="text1"/>
                <w:sz w:val="16"/>
                <w:szCs w:val="16"/>
                <w:lang w:val="en-GB" w:eastAsia="en-CA"/>
              </w:rPr>
              <w:fldChar w:fldCharType="begin" w:fldLock="1"/>
            </w:r>
            <w:ins w:id="4845" w:author="Robin Matthews" w:date="2021-07-14T18:00:00Z">
              <w:r w:rsidR="00F21B56">
                <w:rPr>
                  <w:rFonts w:cs="Times New Roman"/>
                  <w:color w:val="000000" w:themeColor="text1"/>
                  <w:sz w:val="16"/>
                  <w:szCs w:val="16"/>
                  <w:lang w:val="en-GB" w:eastAsia="en-CA"/>
                </w:rPr>
                <w: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7/s12665-016-5651-0", "ISSN" : "1866-6280", "author" : [ { "dropping-particle" : "", "family" : "Singh", "given" : "Vishal", "non-dropping-particle" : "", "parse-names" : false, "suffix" : "" }, { "dropping-particle" : "", "family" : "Goyal", "given" : "Manish Kumar", "non-dropping-particle" : "", "parse-names" : false, "suffix" : "" } ], "container-title" : "Environmental Earth Sciences", "id" : "ITEM-3", "issue" : "9", "issued" : { "date-parts" : [ [ "2016", "5", "5" ] ] }, "page" : "839", "title" : "Changes in climate extremes by the use of CMIP5 coupled climate models over eastern Himalayas", "translator" : [ { "dropping-particle" : "", "family" : "S1406", "given" : "", "non-dropping-particle" : "", "parse-names" : false, "suffix" : "" } ], "type" : "article-journal", "volume" : "75" }, "uris" : [ "http://www.mendeley.com/documents/?uuid=06b41d55-2614-45ff-8d87-9bd6641751dc" ] }, { "id" : "ITEM-4",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4",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5",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5",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6",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6",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Zhou et al., 2014; Singh and Goyal, 2016; Zhang et al., 2016a; Xu et al., 2017; Han et al., 2018; Li et al., 2018a)", "manualFormatting" : "(Zhou et al., 2014; Singh and Goyal, 2016; W. Zhang et al., 2016b; Xu et al., 2017; Han et al., 2018; C. Li et al., 2018b)", "plainTextFormattedCitation" : "(Zhou et al., 2014; Singh and Goyal, 2016; Zhang et al., 2016a; Xu et al., 2017; Han et al., 2018; Li et al., 2018a)", "previouslyFormattedCitation" : "(Zhou et al., 2014; Singh and Goyal, 2016; Zhang et al., 2016a; Xu et al., 2017; Han et al., 2018; Li et al., 2018a)" }, "properties" : { "noteIndex" : 0 }, "schema" : "https://github.com/citation-style-language/schema/raw/master/csl-citation.json" }</w:instrText>
              </w:r>
            </w:ins>
            <w:del w:id="4846" w:author="Robin Matthews" w:date="2021-07-14T18:00:00Z">
              <w:r w:rsidR="00FF6231" w:rsidDel="00F21B56">
                <w:rPr>
                  <w:rFonts w:cs="Times New Roman"/>
                  <w:color w:val="000000" w:themeColor="text1"/>
                  <w:sz w:val="16"/>
                  <w:szCs w:val="16"/>
                  <w:lang w:val="en-GB" w:eastAsia="en-CA"/>
                </w:rPr>
                <w:del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7/s12665-016-5651-0", "ISSN" : "1866-6280", "author" : [ { "dropping-particle" : "", "family" : "Singh", "given" : "Vishal", "non-dropping-particle" : "", "parse-names" : false, "suffix" : "" }, { "dropping-particle" : "", "family" : "Goyal", "given" : "Manish Kumar", "non-dropping-particle" : "", "parse-names" : false, "suffix" : "" } ], "container-title" : "Environmental Earth Sciences", "id" : "ITEM-3", "issue" : "9", "issued" : { "date-parts" : [ [ "2016", "5", "5" ] ] }, "page" : "839", "title" : "Changes in climate extremes by the use of CMIP5 coupled climate models over eastern Himalayas", "translator" : [ { "dropping-particle" : "", "family" : "S1406", "given" : "", "non-dropping-particle" : "", "parse-names" : false, "suffix" : "" } ], "type" : "article-journal", "volume" : "75" }, "uris" : [ "http://www.mendeley.com/documents/?uuid=06b41d55-2614-45ff-8d87-9bd6641751dc" ] }, { "id" : "ITEM-4",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4",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5",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5",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6",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6",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Zhou et al., 2014; Singh and Goyal, 2016; Zhang et al., 2016a; Xu et al., 2017; Han et al., 2018; Li et al., 2018a)", "plainTextFormattedCitation" : "(Zhou et al., 2014; Singh and Goyal, 2016; Zhang et al., 2016a; Xu et al., 2017; Han et al., 2018; Li et al., 2018a)", "previouslyFormattedCitation" : "(Zhou et al., 2014; Singh and Goyal, 2016; Zhang et al., 2016a; Xu et al., 2017; Han et al., 2018; Li et al., 2018a)" }, "properties" : { "noteIndex" : 0 }, "schema" : "https://github.com/citation-style-language/schema/raw/master/csl-citation.json" }</w:delInstrText>
              </w:r>
            </w:del>
            <w:r w:rsidRPr="00841A35">
              <w:rPr>
                <w:rFonts w:cs="Times New Roman"/>
                <w:color w:val="000000" w:themeColor="text1"/>
                <w:sz w:val="16"/>
                <w:szCs w:val="16"/>
                <w:lang w:val="en-GB" w:eastAsia="en-CA"/>
              </w:rPr>
              <w:fldChar w:fldCharType="separate"/>
            </w:r>
            <w:r w:rsidR="00A26296" w:rsidRPr="00A730A1">
              <w:rPr>
                <w:rFonts w:cs="Times New Roman"/>
                <w:noProof/>
                <w:color w:val="000000" w:themeColor="text1"/>
                <w:sz w:val="16"/>
                <w:szCs w:val="16"/>
                <w:lang w:val="en-GB" w:eastAsia="en-CA"/>
              </w:rPr>
              <w:t>(</w:t>
            </w:r>
            <w:del w:id="4847" w:author="Robin Matthews" w:date="2021-07-14T17:59:00Z">
              <w:r w:rsidR="00A26296" w:rsidRPr="00F21B56" w:rsidDel="00F21B56">
                <w:rPr>
                  <w:rFonts w:cs="Times New Roman"/>
                  <w:noProof/>
                  <w:color w:val="000000" w:themeColor="text1"/>
                  <w:sz w:val="16"/>
                  <w:szCs w:val="16"/>
                  <w:lang w:val="en-GB" w:eastAsia="en-CA"/>
                </w:rPr>
                <w:delText>Zhou et al., 2014; Singh and Goyal, 2016; Zhang et al., 2016a; Xu et al., 2017; Han et al., 2018; Li et al., 2018a</w:delText>
              </w:r>
            </w:del>
            <w:ins w:id="4848" w:author="Robin Matthews" w:date="2021-07-14T17:59:00Z">
              <w:r w:rsidR="00F21B56" w:rsidRPr="00F21B56">
                <w:rPr>
                  <w:noProof/>
                  <w:sz w:val="16"/>
                  <w:szCs w:val="16"/>
                  <w:rPrChange w:id="4849" w:author="Robin Matthews" w:date="2021-07-14T18:00:00Z">
                    <w:rPr/>
                  </w:rPrChange>
                </w:rPr>
                <w:t>Zhou et al., 2014; Singh and Goyal, 2016; W. Zhang et al., 2016b; Xu et al., 2017; Han et al., 2018; C. Li et al., 2018b</w:t>
              </w:r>
            </w:ins>
            <w:r w:rsidR="00A26296">
              <w:rPr>
                <w:rFonts w:cs="Times New Roman"/>
                <w:noProof/>
                <w:color w:val="000000" w:themeColor="text1"/>
                <w:sz w:val="16"/>
                <w:szCs w:val="16"/>
                <w:lang w:val="en-GB" w:eastAsia="en-CA"/>
              </w:rPr>
              <w:t>)</w:t>
            </w:r>
            <w:r w:rsidRPr="00841A35">
              <w:rPr>
                <w:rFonts w:cs="Times New Roman"/>
                <w:color w:val="000000" w:themeColor="text1"/>
                <w:sz w:val="16"/>
                <w:szCs w:val="16"/>
                <w:lang w:val="en-GB" w:eastAsia="en-CA"/>
              </w:rPr>
              <w:fldChar w:fldCharType="end"/>
            </w:r>
            <w:commentRangeEnd w:id="4844"/>
            <w:r w:rsidR="00A26296">
              <w:rPr>
                <w:rStyle w:val="Marquedecommentaire"/>
              </w:rPr>
              <w:commentReference w:id="4844"/>
            </w:r>
          </w:p>
        </w:tc>
        <w:tc>
          <w:tcPr>
            <w:tcW w:w="2159" w:type="dxa"/>
            <w:tcBorders>
              <w:top w:val="dashed" w:sz="4" w:space="0" w:color="000000"/>
            </w:tcBorders>
            <w:shd w:val="clear" w:color="auto" w:fill="FF6365"/>
            <w:tcMar>
              <w:top w:w="40" w:type="dxa"/>
              <w:left w:w="40" w:type="dxa"/>
              <w:bottom w:w="40" w:type="dxa"/>
              <w:right w:w="40" w:type="dxa"/>
            </w:tcMar>
          </w:tcPr>
          <w:p w14:paraId="61DC74F8" w14:textId="78AD4E4F" w:rsidR="00D376F0" w:rsidRPr="00DB48AC" w:rsidRDefault="00D376F0" w:rsidP="00D424AA">
            <w:pPr>
              <w:rPr>
                <w:rFonts w:cs="Times New Roman"/>
                <w:color w:val="000000" w:themeColor="text1"/>
                <w:sz w:val="16"/>
                <w:szCs w:val="16"/>
                <w:lang w:val="en-GB"/>
              </w:rPr>
            </w:pPr>
            <w:r w:rsidRPr="00A730A1">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850"/>
            <w:r w:rsidRPr="00DB48AC">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B48AC">
              <w:rPr>
                <w:rFonts w:cs="Times New Roman"/>
                <w:color w:val="000000" w:themeColor="text1"/>
                <w:sz w:val="16"/>
                <w:szCs w:val="16"/>
                <w:lang w:val="en-GB"/>
                <w:rPrChange w:id="4851" w:author="Robin Matthews" w:date="2021-07-14T18:01:00Z">
                  <w:rPr>
                    <w:rFonts w:cs="Times New Roman"/>
                    <w:color w:val="000000" w:themeColor="text1"/>
                    <w:sz w:val="16"/>
                    <w:szCs w:val="16"/>
                    <w:lang w:val="en-GB"/>
                  </w:rPr>
                </w:rPrChange>
              </w:rPr>
              <w:fldChar w:fldCharType="separate"/>
            </w:r>
            <w:r w:rsidR="00A26296" w:rsidRPr="00DB48AC">
              <w:rPr>
                <w:rFonts w:cs="Times New Roman"/>
                <w:noProof/>
                <w:color w:val="000000" w:themeColor="text1"/>
                <w:sz w:val="16"/>
                <w:szCs w:val="16"/>
                <w:lang w:val="en-GB"/>
              </w:rPr>
              <w:t>(</w:t>
            </w:r>
            <w:del w:id="4852" w:author="Robin Matthews" w:date="2021-07-14T15:52:00Z">
              <w:r w:rsidR="00A26296" w:rsidRPr="00F21B56" w:rsidDel="006B1564">
                <w:rPr>
                  <w:rFonts w:cs="Times New Roman"/>
                  <w:noProof/>
                  <w:color w:val="000000" w:themeColor="text1"/>
                  <w:sz w:val="16"/>
                  <w:szCs w:val="16"/>
                  <w:lang w:val="en-GB"/>
                </w:rPr>
                <w:delText>Li et al., 2020</w:delText>
              </w:r>
            </w:del>
            <w:ins w:id="4853" w:author="Robin Matthews" w:date="2021-07-14T15:52:00Z">
              <w:r w:rsidR="006B1564" w:rsidRPr="00F21B56">
                <w:rPr>
                  <w:rFonts w:cs="Times New Roman"/>
                  <w:noProof/>
                  <w:color w:val="000000" w:themeColor="text1"/>
                  <w:sz w:val="16"/>
                  <w:szCs w:val="16"/>
                  <w:lang w:val="en-GB"/>
                </w:rPr>
                <w:t>C. Li et al., 2020</w:t>
              </w:r>
            </w:ins>
            <w:r w:rsidRPr="00DB48AC">
              <w:rPr>
                <w:rFonts w:cs="Times New Roman"/>
                <w:color w:val="000000" w:themeColor="text1"/>
                <w:sz w:val="16"/>
                <w:szCs w:val="16"/>
                <w:lang w:val="en-GB"/>
              </w:rPr>
              <w:fldChar w:fldCharType="end"/>
            </w:r>
            <w:commentRangeEnd w:id="4850"/>
            <w:r w:rsidR="00A26296" w:rsidRPr="00037826">
              <w:rPr>
                <w:rStyle w:val="Marquedecommentaire"/>
              </w:rPr>
              <w:commentReference w:id="4850"/>
            </w:r>
            <w:r w:rsidRPr="00A730A1">
              <w:rPr>
                <w:rFonts w:cs="Times New Roman"/>
                <w:color w:val="000000" w:themeColor="text1"/>
                <w:sz w:val="16"/>
                <w:szCs w:val="16"/>
                <w:lang w:val="en-GB"/>
              </w:rPr>
              <w:t xml:space="preserve">; Annex). Median increase of more than 1°C in the 50-year TXx and </w:t>
            </w:r>
            <w:r w:rsidRPr="00DB48AC">
              <w:rPr>
                <w:rFonts w:cs="Times New Roman"/>
                <w:color w:val="000000" w:themeColor="text1"/>
                <w:sz w:val="16"/>
                <w:szCs w:val="16"/>
                <w:lang w:val="en-GB"/>
              </w:rPr>
              <w:t>TNn events compared to the 1°C wa</w:t>
            </w:r>
            <w:r w:rsidRPr="00037826">
              <w:rPr>
                <w:rFonts w:cs="Times New Roman"/>
                <w:color w:val="000000" w:themeColor="text1"/>
                <w:sz w:val="16"/>
                <w:szCs w:val="16"/>
                <w:lang w:val="en-GB"/>
              </w:rPr>
              <w:t xml:space="preserve">rming level </w:t>
            </w:r>
            <w:commentRangeStart w:id="4854"/>
            <w:r w:rsidRPr="00DB48AC">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B48AC">
              <w:rPr>
                <w:rFonts w:cs="Times New Roman"/>
                <w:color w:val="000000" w:themeColor="text1"/>
                <w:sz w:val="16"/>
                <w:szCs w:val="16"/>
                <w:lang w:val="en-GB"/>
                <w:rPrChange w:id="4855" w:author="Robin Matthews" w:date="2021-07-14T18:01:00Z">
                  <w:rPr>
                    <w:rFonts w:cs="Times New Roman"/>
                    <w:color w:val="000000" w:themeColor="text1"/>
                    <w:sz w:val="16"/>
                    <w:szCs w:val="16"/>
                    <w:lang w:val="en-GB"/>
                  </w:rPr>
                </w:rPrChange>
              </w:rPr>
              <w:fldChar w:fldCharType="separate"/>
            </w:r>
            <w:r w:rsidR="00A26296" w:rsidRPr="00DB48AC">
              <w:rPr>
                <w:rFonts w:cs="Times New Roman"/>
                <w:noProof/>
                <w:color w:val="000000" w:themeColor="text1"/>
                <w:sz w:val="16"/>
                <w:szCs w:val="16"/>
                <w:lang w:val="en-GB"/>
              </w:rPr>
              <w:t>(</w:t>
            </w:r>
            <w:del w:id="4856" w:author="Robin Matthews" w:date="2021-07-14T15:52:00Z">
              <w:r w:rsidR="00A26296" w:rsidRPr="00F21B56" w:rsidDel="006B1564">
                <w:rPr>
                  <w:rFonts w:cs="Times New Roman"/>
                  <w:noProof/>
                  <w:color w:val="000000" w:themeColor="text1"/>
                  <w:sz w:val="16"/>
                  <w:szCs w:val="16"/>
                  <w:lang w:val="en-GB"/>
                </w:rPr>
                <w:delText>Li et al., 2020</w:delText>
              </w:r>
            </w:del>
            <w:ins w:id="4857" w:author="Robin Matthews" w:date="2021-07-14T15:52:00Z">
              <w:r w:rsidR="006B1564" w:rsidRPr="00F21B56">
                <w:rPr>
                  <w:rFonts w:cs="Times New Roman"/>
                  <w:noProof/>
                  <w:color w:val="000000" w:themeColor="text1"/>
                  <w:sz w:val="16"/>
                  <w:szCs w:val="16"/>
                  <w:lang w:val="en-GB"/>
                </w:rPr>
                <w:t>C. Li et al., 2020</w:t>
              </w:r>
            </w:ins>
            <w:r w:rsidRPr="00DB48AC">
              <w:rPr>
                <w:rFonts w:cs="Times New Roman"/>
                <w:color w:val="000000" w:themeColor="text1"/>
                <w:sz w:val="16"/>
                <w:szCs w:val="16"/>
                <w:lang w:val="en-GB"/>
              </w:rPr>
              <w:fldChar w:fldCharType="end"/>
            </w:r>
            <w:commentRangeEnd w:id="4854"/>
            <w:r w:rsidR="00A26296" w:rsidRPr="00037826">
              <w:rPr>
                <w:rStyle w:val="Marquedecommentaire"/>
              </w:rPr>
              <w:commentReference w:id="4854"/>
            </w:r>
            <w:r w:rsidRPr="00A730A1">
              <w:rPr>
                <w:rFonts w:cs="Times New Roman"/>
                <w:color w:val="000000" w:themeColor="text1"/>
                <w:sz w:val="16"/>
                <w:szCs w:val="16"/>
                <w:lang w:val="en-GB"/>
              </w:rPr>
              <w:t>) and more than 2°C in annual TXx and TNn compared to pre-industrial (Annex).</w:t>
            </w:r>
          </w:p>
          <w:p w14:paraId="61802A8E" w14:textId="77777777" w:rsidR="00D376F0" w:rsidRPr="00037826" w:rsidRDefault="00D376F0" w:rsidP="00D424AA">
            <w:pPr>
              <w:rPr>
                <w:rFonts w:cs="Times New Roman"/>
                <w:color w:val="000000" w:themeColor="text1"/>
                <w:sz w:val="16"/>
                <w:szCs w:val="16"/>
                <w:lang w:val="en-GB"/>
              </w:rPr>
            </w:pPr>
          </w:p>
          <w:p w14:paraId="0CED68F9" w14:textId="053DB5E6" w:rsidR="00D376F0" w:rsidRPr="00A730A1" w:rsidRDefault="00D376F0" w:rsidP="00D424AA">
            <w:pPr>
              <w:rPr>
                <w:rFonts w:cs="Times New Roman"/>
                <w:color w:val="000000" w:themeColor="text1"/>
                <w:sz w:val="16"/>
                <w:szCs w:val="16"/>
                <w:lang w:val="en-GB"/>
              </w:rPr>
            </w:pPr>
            <w:r w:rsidRPr="00D60E09">
              <w:rPr>
                <w:rFonts w:cs="Times New Roman"/>
                <w:color w:val="000000" w:themeColor="text1"/>
                <w:sz w:val="16"/>
                <w:szCs w:val="16"/>
                <w:lang w:val="en-GB"/>
              </w:rPr>
              <w:t>Additional evidence from CMIP5 and RCM simulations for an increase in the intensity and frequ</w:t>
            </w:r>
            <w:r w:rsidRPr="00F21B56">
              <w:rPr>
                <w:rFonts w:cs="Times New Roman"/>
                <w:color w:val="000000" w:themeColor="text1"/>
                <w:sz w:val="16"/>
                <w:szCs w:val="16"/>
                <w:lang w:val="en-GB"/>
              </w:rPr>
              <w:t xml:space="preserve">ency of hot extremes and decrease in the intensity and frequency of cold extremes </w:t>
            </w:r>
            <w:commentRangeStart w:id="4858"/>
            <w:r w:rsidRPr="00DB48AC">
              <w:rPr>
                <w:rFonts w:cs="Times New Roman"/>
                <w:color w:val="000000" w:themeColor="text1"/>
                <w:sz w:val="16"/>
                <w:szCs w:val="16"/>
                <w:lang w:val="en-GB" w:eastAsia="en-CA"/>
              </w:rPr>
              <w:fldChar w:fldCharType="begin" w:fldLock="1"/>
            </w:r>
            <w:ins w:id="4859" w:author="Robin Matthews" w:date="2021-07-14T18:01:00Z">
              <w:r w:rsidR="00F21B56">
                <w:rPr>
                  <w:rFonts w:cs="Times New Roman"/>
                  <w:color w:val="000000" w:themeColor="text1"/>
                  <w:sz w:val="16"/>
                  <w:szCs w:val="16"/>
                  <w:lang w:val="en-GB" w:eastAsia="en-CA"/>
                </w:rPr>
                <w: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7/s12665-016-5651-0", "ISSN" : "1866-6280", "author" : [ { "dropping-particle" : "", "family" : "Singh", "given" : "Vishal", "non-dropping-particle" : "", "parse-names" : false, "suffix" : "" }, { "dropping-particle" : "", "family" : "Goyal", "given" : "Manish Kumar", "non-dropping-particle" : "", "parse-names" : false, "suffix" : "" } ], "container-title" : "Environmental Earth Sciences", "id" : "ITEM-3", "issue" : "9", "issued" : { "date-parts" : [ [ "2016", "5", "5" ] ] }, "page" : "839", "title" : "Changes in climate extremes by the use of CMIP5 coupled climate models over eastern Himalayas", "translator" : [ { "dropping-particle" : "", "family" : "S1406", "given" : "", "non-dropping-particle" : "", "parse-names" : false, "suffix" : "" } ], "type" : "article-journal", "volume" : "75" }, "uris" : [ "http://www.mendeley.com/documents/?uuid=06b41d55-2614-45ff-8d87-9bd6641751dc" ] }, { "id" : "ITEM-4",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4",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5",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5",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6",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6",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Zhou et al., 2014; Singh and Goyal, 2016; Zhang et al., 2016a; Xu et al., 2017; Han et al., 2018; Li et al., 2018a)", "manualFormatting" : "(Zhou et al., 2014; Singh and Goyal, 2016; W. Zhang et al., 2016b; Xu et al., 2017; Han et al., 2018; C. Li et al., 2018b )", "plainTextFormattedCitation" : "(Zhou et al., 2014; Singh and Goyal, 2016; Zhang et al., 2016a; Xu et al., 2017; Han et al., 2018; Li et al., 2018a)", "previouslyFormattedCitation" : "(Zhou et al., 2014; Singh and Goyal, 2016; Zhang et al., 2016a; Xu et al., 2017; Han et al., 2018; Li et al., 2018a)" }, "properties" : { "noteIndex" : 0 }, "schema" : "https://github.com/citation-style-language/schema/raw/master/csl-citation.json" }</w:instrText>
              </w:r>
            </w:ins>
            <w:del w:id="4860" w:author="Robin Matthews" w:date="2021-07-14T18:00:00Z">
              <w:r w:rsidR="00FF6231" w:rsidRPr="00F21B56" w:rsidDel="00F21B56">
                <w:rPr>
                  <w:rFonts w:cs="Times New Roman"/>
                  <w:color w:val="000000" w:themeColor="text1"/>
                  <w:sz w:val="16"/>
                  <w:szCs w:val="16"/>
                  <w:lang w:val="en-GB" w:eastAsia="en-CA"/>
                </w:rPr>
                <w:del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7/s12665-016-5651-0", "ISSN" : "1866-6280", "author" : [ { "dropping-particle" : "", "family" : "Singh", "given" : "Vishal", "non-dropping-particle" : "", "parse-names" : false, "suffix" : "" }, { "dropping-particle" : "", "family" : "Goyal", "given" : "Manish Kumar", "non-dropping-particle" : "", "parse-names" : false, "suffix" : "" } ], "container-title" : "Environmental Earth Sciences", "id" : "ITEM-3", "issue" : "9", "issued" : { "date-parts" : [ [ "2016", "5", "5" ] ] }, "page" : "839", "title" : "Changes in climate extremes by the use of CMIP5 coupled climate models over eastern Himalayas", "translator" : [ { "dropping-particle" : "", "family" : "S1406", "given" : "", "non-dropping-particle" : "", "parse-names" : false, "suffix" : "" } ], "type" : "article-journal", "volume" : "75" }, "uris" : [ "http://www.mendeley.com/documents/?uuid=06b41d55-2614-45ff-8d87-9bd6641751dc" ] }, { "id" : "ITEM-4",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4",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5",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5",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6",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6",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Zhou et al., 2014; Singh and Goyal, 2016; Zhang et al., 2016a; Xu et al., 2017; Han et al., 2018; Li et al., 2018a)", "plainTextFormattedCitation" : "(Zhou et al., 2014; Singh and Goyal, 2016; Zhang et al., 2016a; Xu et al., 2017; Han et al., 2018; Li et al., 2018a)", "previouslyFormattedCitation" : "(Zhou et al., 2014; Singh and Goyal, 2016; Zhang et al., 2016a; Xu et al., 2017; Han et al., 2018; Li et al., 2018a)" }, "properties" : { "noteIndex" : 0 }, "schema" : "https://github.com/citation-style-language/schema/raw/master/csl-citation.json" }</w:delInstrText>
              </w:r>
            </w:del>
            <w:r w:rsidRPr="00DB48AC">
              <w:rPr>
                <w:rFonts w:cs="Times New Roman"/>
                <w:color w:val="000000" w:themeColor="text1"/>
                <w:sz w:val="16"/>
                <w:szCs w:val="16"/>
                <w:lang w:val="en-GB" w:eastAsia="en-CA"/>
                <w:rPrChange w:id="4861" w:author="Robin Matthews" w:date="2021-07-14T18:01:00Z">
                  <w:rPr>
                    <w:rFonts w:cs="Times New Roman"/>
                    <w:color w:val="000000" w:themeColor="text1"/>
                    <w:sz w:val="16"/>
                    <w:szCs w:val="16"/>
                    <w:lang w:val="en-GB" w:eastAsia="en-CA"/>
                  </w:rPr>
                </w:rPrChange>
              </w:rPr>
              <w:fldChar w:fldCharType="separate"/>
            </w:r>
            <w:r w:rsidR="00A26296" w:rsidRPr="00DB48AC">
              <w:rPr>
                <w:rFonts w:cs="Times New Roman"/>
                <w:noProof/>
                <w:color w:val="000000" w:themeColor="text1"/>
                <w:sz w:val="16"/>
                <w:szCs w:val="16"/>
                <w:lang w:val="en-GB" w:eastAsia="en-CA"/>
              </w:rPr>
              <w:t>(</w:t>
            </w:r>
            <w:ins w:id="4862" w:author="Robin Matthews" w:date="2021-07-14T18:00:00Z">
              <w:r w:rsidR="00F21B56" w:rsidRPr="00F21B56">
                <w:rPr>
                  <w:noProof/>
                  <w:sz w:val="16"/>
                  <w:szCs w:val="16"/>
                  <w:rPrChange w:id="4863" w:author="Robin Matthews" w:date="2021-07-14T18:01:00Z">
                    <w:rPr/>
                  </w:rPrChange>
                </w:rPr>
                <w:t>Zhou et al., 2014; Singh and Goyal, 2016; W. Zhang et al., 2016b; Xu et al., 2017; Han et al., 2018; C. Li et al., 2018b</w:t>
              </w:r>
              <w:r w:rsidR="00F21B56" w:rsidRPr="00DB48AC" w:rsidDel="00F21B56">
                <w:rPr>
                  <w:rFonts w:cs="Times New Roman"/>
                  <w:noProof/>
                  <w:color w:val="000000" w:themeColor="text1"/>
                  <w:sz w:val="16"/>
                  <w:szCs w:val="16"/>
                  <w:lang w:val="en-GB" w:eastAsia="en-CA"/>
                </w:rPr>
                <w:t xml:space="preserve"> </w:t>
              </w:r>
            </w:ins>
            <w:del w:id="4864" w:author="Robin Matthews" w:date="2021-07-14T18:00:00Z">
              <w:r w:rsidR="00A26296" w:rsidRPr="00F21B56" w:rsidDel="00F21B56">
                <w:rPr>
                  <w:rFonts w:cs="Times New Roman"/>
                  <w:noProof/>
                  <w:color w:val="000000" w:themeColor="text1"/>
                  <w:sz w:val="16"/>
                  <w:szCs w:val="16"/>
                  <w:lang w:val="en-GB" w:eastAsia="en-CA"/>
                </w:rPr>
                <w:delText>Zhou et al., 2014; Singh and Goyal, 2016; Zhang et al., 2016a; Xu et al., 2017; Han et al., 2018; Li et al., 2018a</w:delText>
              </w:r>
            </w:del>
            <w:r w:rsidR="00A26296" w:rsidRPr="00F21B56">
              <w:rPr>
                <w:rFonts w:cs="Times New Roman"/>
                <w:noProof/>
                <w:color w:val="000000" w:themeColor="text1"/>
                <w:sz w:val="16"/>
                <w:szCs w:val="16"/>
                <w:lang w:val="en-GB" w:eastAsia="en-CA"/>
              </w:rPr>
              <w:t>)</w:t>
            </w:r>
            <w:r w:rsidRPr="00DB48AC">
              <w:rPr>
                <w:rFonts w:cs="Times New Roman"/>
                <w:color w:val="000000" w:themeColor="text1"/>
                <w:sz w:val="16"/>
                <w:szCs w:val="16"/>
                <w:lang w:val="en-GB" w:eastAsia="en-CA"/>
              </w:rPr>
              <w:fldChar w:fldCharType="end"/>
            </w:r>
            <w:commentRangeEnd w:id="4858"/>
            <w:r w:rsidR="00A26296" w:rsidRPr="00037826">
              <w:rPr>
                <w:rStyle w:val="Marquedecommentaire"/>
              </w:rPr>
              <w:commentReference w:id="4858"/>
            </w:r>
          </w:p>
        </w:tc>
        <w:tc>
          <w:tcPr>
            <w:tcW w:w="2159" w:type="dxa"/>
            <w:tcBorders>
              <w:top w:val="dashed" w:sz="4" w:space="0" w:color="000000"/>
            </w:tcBorders>
            <w:shd w:val="clear" w:color="auto" w:fill="AD0204"/>
            <w:tcMar>
              <w:top w:w="40" w:type="dxa"/>
              <w:left w:w="40" w:type="dxa"/>
              <w:bottom w:w="40" w:type="dxa"/>
              <w:right w:w="40" w:type="dxa"/>
            </w:tcMar>
          </w:tcPr>
          <w:p w14:paraId="0AE0D4B4" w14:textId="5D3738D5" w:rsidR="00D376F0" w:rsidRPr="00037826" w:rsidRDefault="00D376F0" w:rsidP="00D424AA">
            <w:pPr>
              <w:rPr>
                <w:rFonts w:cs="Times New Roman"/>
                <w:color w:val="000000" w:themeColor="text1"/>
                <w:sz w:val="16"/>
                <w:szCs w:val="16"/>
                <w:lang w:val="en-GB"/>
              </w:rPr>
            </w:pPr>
            <w:r w:rsidRPr="00DB48AC">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865"/>
            <w:r w:rsidRPr="00DB48AC">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B48AC">
              <w:rPr>
                <w:rFonts w:cs="Times New Roman"/>
                <w:color w:val="000000" w:themeColor="text1"/>
                <w:sz w:val="16"/>
                <w:szCs w:val="16"/>
                <w:lang w:val="en-GB"/>
                <w:rPrChange w:id="4866" w:author="Robin Matthews" w:date="2021-07-14T18:01:00Z">
                  <w:rPr>
                    <w:rFonts w:cs="Times New Roman"/>
                    <w:color w:val="000000" w:themeColor="text1"/>
                    <w:sz w:val="16"/>
                    <w:szCs w:val="16"/>
                    <w:lang w:val="en-GB"/>
                  </w:rPr>
                </w:rPrChange>
              </w:rPr>
              <w:fldChar w:fldCharType="separate"/>
            </w:r>
            <w:r w:rsidR="00A26296" w:rsidRPr="00DB48AC">
              <w:rPr>
                <w:rFonts w:cs="Times New Roman"/>
                <w:noProof/>
                <w:color w:val="000000" w:themeColor="text1"/>
                <w:sz w:val="16"/>
                <w:szCs w:val="16"/>
                <w:lang w:val="en-GB"/>
              </w:rPr>
              <w:t>(</w:t>
            </w:r>
            <w:del w:id="4867" w:author="Robin Matthews" w:date="2021-07-14T15:52:00Z">
              <w:r w:rsidR="00A26296" w:rsidRPr="00F21B56" w:rsidDel="006B1564">
                <w:rPr>
                  <w:rFonts w:cs="Times New Roman"/>
                  <w:noProof/>
                  <w:color w:val="000000" w:themeColor="text1"/>
                  <w:sz w:val="16"/>
                  <w:szCs w:val="16"/>
                  <w:lang w:val="en-GB"/>
                </w:rPr>
                <w:delText>Li et al., 2020</w:delText>
              </w:r>
            </w:del>
            <w:ins w:id="4868" w:author="Robin Matthews" w:date="2021-07-14T15:52:00Z">
              <w:r w:rsidR="006B1564" w:rsidRPr="00F21B56">
                <w:rPr>
                  <w:rFonts w:cs="Times New Roman"/>
                  <w:noProof/>
                  <w:color w:val="000000" w:themeColor="text1"/>
                  <w:sz w:val="16"/>
                  <w:szCs w:val="16"/>
                  <w:lang w:val="en-GB"/>
                </w:rPr>
                <w:t>C. Li et al., 2020</w:t>
              </w:r>
            </w:ins>
            <w:r w:rsidRPr="00DB48AC">
              <w:rPr>
                <w:rFonts w:cs="Times New Roman"/>
                <w:color w:val="000000" w:themeColor="text1"/>
                <w:sz w:val="16"/>
                <w:szCs w:val="16"/>
                <w:lang w:val="en-GB"/>
              </w:rPr>
              <w:fldChar w:fldCharType="end"/>
            </w:r>
            <w:commentRangeEnd w:id="4865"/>
            <w:r w:rsidR="00A26296" w:rsidRPr="00037826">
              <w:rPr>
                <w:rStyle w:val="Marquedecommentaire"/>
              </w:rPr>
              <w:commentReference w:id="4865"/>
            </w:r>
            <w:r w:rsidRPr="00A730A1">
              <w:rPr>
                <w:rFonts w:cs="Times New Roman"/>
                <w:color w:val="000000" w:themeColor="text1"/>
                <w:sz w:val="16"/>
                <w:szCs w:val="16"/>
                <w:lang w:val="en-GB"/>
              </w:rPr>
              <w:t>; Annex)</w:t>
            </w:r>
            <w:r w:rsidRPr="00DB48AC">
              <w:rPr>
                <w:rFonts w:cs="Times New Roman"/>
                <w:color w:val="000000" w:themeColor="text1"/>
                <w:sz w:val="16"/>
                <w:szCs w:val="16"/>
                <w:lang w:val="en-GB"/>
              </w:rPr>
              <w:t xml:space="preserve">. Median increase of more than 4°C in the 50-year TXx and TNn events compared to the 1°C warming level </w:t>
            </w:r>
            <w:commentRangeStart w:id="4869"/>
            <w:r w:rsidRPr="00DB48AC">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B48AC">
              <w:rPr>
                <w:rFonts w:cs="Times New Roman"/>
                <w:color w:val="000000" w:themeColor="text1"/>
                <w:sz w:val="16"/>
                <w:szCs w:val="16"/>
                <w:lang w:val="en-GB"/>
                <w:rPrChange w:id="4870" w:author="Robin Matthews" w:date="2021-07-14T18:01:00Z">
                  <w:rPr>
                    <w:rFonts w:cs="Times New Roman"/>
                    <w:color w:val="000000" w:themeColor="text1"/>
                    <w:sz w:val="16"/>
                    <w:szCs w:val="16"/>
                    <w:lang w:val="en-GB"/>
                  </w:rPr>
                </w:rPrChange>
              </w:rPr>
              <w:fldChar w:fldCharType="separate"/>
            </w:r>
            <w:r w:rsidR="00A26296" w:rsidRPr="00DB48AC">
              <w:rPr>
                <w:rFonts w:cs="Times New Roman"/>
                <w:noProof/>
                <w:color w:val="000000" w:themeColor="text1"/>
                <w:sz w:val="16"/>
                <w:szCs w:val="16"/>
                <w:lang w:val="en-GB"/>
              </w:rPr>
              <w:t>(</w:t>
            </w:r>
            <w:del w:id="4871" w:author="Robin Matthews" w:date="2021-07-14T15:52:00Z">
              <w:r w:rsidR="00A26296" w:rsidRPr="00F21B56" w:rsidDel="006B1564">
                <w:rPr>
                  <w:rFonts w:cs="Times New Roman"/>
                  <w:noProof/>
                  <w:color w:val="000000" w:themeColor="text1"/>
                  <w:sz w:val="16"/>
                  <w:szCs w:val="16"/>
                  <w:lang w:val="en-GB"/>
                </w:rPr>
                <w:delText>Li et al., 2020</w:delText>
              </w:r>
            </w:del>
            <w:ins w:id="4872" w:author="Robin Matthews" w:date="2021-07-14T15:52:00Z">
              <w:r w:rsidR="006B1564" w:rsidRPr="00F21B56">
                <w:rPr>
                  <w:rFonts w:cs="Times New Roman"/>
                  <w:noProof/>
                  <w:color w:val="000000" w:themeColor="text1"/>
                  <w:sz w:val="16"/>
                  <w:szCs w:val="16"/>
                  <w:lang w:val="en-GB"/>
                </w:rPr>
                <w:t>C. Li et al., 2020</w:t>
              </w:r>
            </w:ins>
            <w:r w:rsidRPr="00DB48AC">
              <w:rPr>
                <w:rFonts w:cs="Times New Roman"/>
                <w:color w:val="000000" w:themeColor="text1"/>
                <w:sz w:val="16"/>
                <w:szCs w:val="16"/>
                <w:lang w:val="en-GB"/>
              </w:rPr>
              <w:fldChar w:fldCharType="end"/>
            </w:r>
            <w:commentRangeEnd w:id="4869"/>
            <w:r w:rsidR="00A26296" w:rsidRPr="00037826">
              <w:rPr>
                <w:rStyle w:val="Marquedecommentaire"/>
              </w:rPr>
              <w:commentReference w:id="4869"/>
            </w:r>
            <w:r w:rsidRPr="00A730A1">
              <w:rPr>
                <w:rFonts w:cs="Times New Roman"/>
                <w:color w:val="000000" w:themeColor="text1"/>
                <w:sz w:val="16"/>
                <w:szCs w:val="16"/>
                <w:lang w:val="en-GB"/>
              </w:rPr>
              <w:t xml:space="preserve">) and more than 4.5°C in annual TXx and TNn compared to </w:t>
            </w:r>
            <w:r w:rsidRPr="00DB48AC">
              <w:rPr>
                <w:rFonts w:cs="Times New Roman"/>
                <w:color w:val="000000" w:themeColor="text1"/>
                <w:sz w:val="16"/>
                <w:szCs w:val="16"/>
                <w:lang w:val="en-GB"/>
              </w:rPr>
              <w:t>pre-industrial (Annex).</w:t>
            </w:r>
          </w:p>
          <w:p w14:paraId="6E4CB25D" w14:textId="77777777" w:rsidR="00D376F0" w:rsidRPr="00D60E09" w:rsidRDefault="00D376F0" w:rsidP="00D424AA">
            <w:pPr>
              <w:rPr>
                <w:rFonts w:cs="Times New Roman"/>
                <w:color w:val="000000" w:themeColor="text1"/>
                <w:sz w:val="16"/>
                <w:szCs w:val="16"/>
                <w:lang w:val="en-GB"/>
              </w:rPr>
            </w:pPr>
          </w:p>
          <w:p w14:paraId="0F6383BD" w14:textId="43C90E66" w:rsidR="00D376F0" w:rsidRPr="00A730A1" w:rsidRDefault="00D376F0" w:rsidP="00D424AA">
            <w:pPr>
              <w:rPr>
                <w:rFonts w:cs="Times New Roman"/>
                <w:color w:val="000000" w:themeColor="text1"/>
                <w:sz w:val="16"/>
                <w:szCs w:val="16"/>
                <w:lang w:val="en-GB"/>
              </w:rPr>
            </w:pPr>
            <w:r w:rsidRPr="00F21B56">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4873"/>
            <w:r w:rsidRPr="00DB48AC">
              <w:rPr>
                <w:rFonts w:cs="Times New Roman"/>
                <w:color w:val="000000" w:themeColor="text1"/>
                <w:sz w:val="16"/>
                <w:szCs w:val="16"/>
                <w:lang w:val="en-GB" w:eastAsia="en-CA"/>
              </w:rPr>
              <w:fldChar w:fldCharType="begin" w:fldLock="1"/>
            </w:r>
            <w:ins w:id="4874" w:author="Robin Matthews" w:date="2021-07-14T18:01:00Z">
              <w:r w:rsidR="00F21B56" w:rsidRPr="00F21B56">
                <w:rPr>
                  <w:rFonts w:cs="Times New Roman"/>
                  <w:color w:val="000000" w:themeColor="text1"/>
                  <w:sz w:val="16"/>
                  <w:szCs w:val="16"/>
                  <w:lang w:val="en-GB" w:eastAsia="en-CA"/>
                </w:rPr>
                <w: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7/s12665-016-5651-0", "ISSN" : "1866-6280", "author" : [ { "dropping-particle" : "", "family" : "Singh", "given" : "Vishal", "non-dropping-particle" : "", "parse-names" : false, "suffix" : "" }, { "dropping-particle" : "", "family" : "Goyal", "given" : "Manish Kumar", "non-dropping-particle" : "", "parse-names" : false, "suffix" : "" } ], "container-title" : "Environmental Earth Sciences", "id" : "ITEM-3", "issue" : "9", "issued" : { "date-parts" : [ [ "2016", "5", "5" ] ] }, "page" : "839", "title" : "Changes in climate extremes by the use of CMIP5 coupled climate models over eastern Himalayas", "translator" : [ { "dropping-particle" : "", "family" : "S1406", "given" : "", "non-dropping-particle" : "", "parse-names" : false, "suffix" : "" } ], "type" : "article-journal", "volume" : "75" }, "uris" : [ "http://www.mendeley.com/documents/?uuid=06b41d55-2614-45ff-8d87-9bd6641751dc" ] }, { "id" : "ITEM-4",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4",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5",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5",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6",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6",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Zhou et al., 2014; Singh and Goyal, 2016; Zhang et al., 2016a; Xu et al., 2017; Han et al., 2018; Li et al., 2018a)", "manualFormatting" : "(Zhou et al., 2014; Singh and Goyal, 2016; W. Zhang et al., 2016b; Xu et al., 2017; Han et al., 2018; C. Li et al., 2018b)", "plainTextFormattedCitation" : "(Zhou et al., 2014; Singh and Goyal, 2016; Zhang et al., 2016a; Xu et al., 2017; Han et al., 2018; Li et al., 2018a)", "previouslyFormattedCitation" : "(Zhou et al., 2014; Singh and Goyal, 2016; Zhang et al., 2016a; Xu et al., 2017; Han et al., 2018; Li et al., 2018a)" }, "properties" : { "noteIndex" : 0 }, "schema" : "https://github.com/citation-style-language/schema/raw/master/csl-citation.json" }</w:instrText>
              </w:r>
            </w:ins>
            <w:del w:id="4875" w:author="Robin Matthews" w:date="2021-07-14T18:01:00Z">
              <w:r w:rsidR="00FF6231" w:rsidRPr="00F21B56" w:rsidDel="00F21B56">
                <w:rPr>
                  <w:rFonts w:cs="Times New Roman"/>
                  <w:color w:val="000000" w:themeColor="text1"/>
                  <w:sz w:val="16"/>
                  <w:szCs w:val="16"/>
                  <w:lang w:val="en-GB" w:eastAsia="en-CA"/>
                </w:rPr>
                <w:delInstrText>ADDIN CSL_CITATION { "citationItems" : [ { "id" : "ITEM-1", "itemData" : { "DOI" : "10.1175/BAMS-D-16-0146.1", "ISSN" : "0003-0007", "author" : [ { "dropping-particle" : "", "family" : "Zhang", "given" : "Wei", "non-dropping-particle" : "", "parse-names" : false, "suffix" : "" }, { "dropping-particle" : "", "family" : "Vecchi", "given" : "Gabriel A", "non-dropping-particle" : "", "parse-names" : false, "suffix" : "" }, { "dropping-particle" : "", "family" : "Murakami", "given" : "Hiroyuki", "non-dropping-particle" : "", "parse-names" : false, "suffix" : "" }, { "dropping-particle" : "", "family" : "Delworth", "given" : "Thomas L", "non-dropping-particle" : "", "parse-names" : false, "suffix" : "" }, { "dropping-particle" : "", "family" : "Paffendorf", "given" : "Karen", "non-dropping-particle" : "", "parse-names" : false, "suffix" : "" }, { "dropping-particle" : "", "family" : "Jia", "given" : "Liwei", "non-dropping-particle" : "", "parse-names" : false, "suffix" : "" }, { "dropping-particle" : "", "family" : "Villarini", "given" : "Gabriele", "non-dropping-particle" : "", "parse-names" : false, "suffix" : "" }, { "dropping-particle" : "", "family" : "Gudgel", "given" : "Rich", "non-dropping-particle" : "", "parse-names" : false, "suffix" : "" }, { "dropping-particle" : "", "family" : "Zeng", "given" : "Fanrong", "non-dropping-particle" : "", "parse-names" : false, "suffix" : "" }, { "dropping-particle" : "", "family" : "Yang", "given" : "Xiaosong", "non-dropping-particle" : "", "parse-names" : false, "suffix" : "" } ], "container-title" : "Bulletin of the American Meteorological Society", "id" : "ITEM-1", "issue" : "12", "issued" : { "date-parts" : [ [ "2016", "12", "1" ] ] }, "note" : "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3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1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n\nFrom Duplicate 2 (Influences of Natural Variability and Anthropogenic Forcing on the Extreme 2015 Accumulated Cyclone Energy in the Western North Pacific - Zhang, Wei; Vecchi, Gabriel A; Murakami, Hiroyuki; Delworth, Thomas L; Paffendorf, Karen; Jia, Liwei; Villarini, Gabriele; Gudgel, Rich; Zeng, Fanrong; Yang, Xiaosong)\n\ndoi: 10.1175/BAMS-D-16-0146.1", "page" : "S131-S135", "publisher" : "American Meteorological Society", "title" : "Influences of Natural Variability and Anthropogenic Forcing on the Extreme 2015 Accumulated Cyclone Energy in the Western North Pacific", "translator" : [ { "dropping-particle" : "", "family" : "S1541", "given" : "", "non-dropping-particle" : "", "parse-names" : false, "suffix" : "" } ], "type" : "article-journal", "volume" : "97" }, "uris" : [ "http://www.mendeley.com/documents/?uuid=48df3b1f-0b4b-4282-bf9c-109e67d6390a"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7/s12665-016-5651-0", "ISSN" : "1866-6280", "author" : [ { "dropping-particle" : "", "family" : "Singh", "given" : "Vishal", "non-dropping-particle" : "", "parse-names" : false, "suffix" : "" }, { "dropping-particle" : "", "family" : "Goyal", "given" : "Manish Kumar", "non-dropping-particle" : "", "parse-names" : false, "suffix" : "" } ], "container-title" : "Environmental Earth Sciences", "id" : "ITEM-3", "issue" : "9", "issued" : { "date-parts" : [ [ "2016", "5", "5" ] ] }, "page" : "839", "title" : "Changes in climate extremes by the use of CMIP5 coupled climate models over eastern Himalayas", "translator" : [ { "dropping-particle" : "", "family" : "S1406", "given" : "", "non-dropping-particle" : "", "parse-names" : false, "suffix" : "" } ], "type" : "article-journal", "volume" : "75" }, "uris" : [ "http://www.mendeley.com/documents/?uuid=06b41d55-2614-45ff-8d87-9bd6641751dc" ] }, { "id" : "ITEM-4", "itemData" : { "DOI" : "10.1038/s41598-018-19288-z", "ISSN" : "2045-2322", "author" : [ { "dropping-particle" : "", "family" : "Li", "given" : "Chao", "non-dropping-particle" : "", "parse-names" : false, "suffix" : "" }, { "dropping-particle" : "", "family" : "Fang", "given" : "Yuanyuan", "non-dropping-particle" : "", "parse-names" : false, "suffix" : "" }, { "dropping-particle" : "", "family" : "Caldeira", "given" : "Ken", "non-dropping-particle" : "", "parse-names" : false, "suffix" : "" }, { "dropping-particle" : "", "family" : "Zhang", "given" : "Xuebin", "non-dropping-particle" : "", "parse-names" : false, "suffix" : "" }, { "dropping-particle" : "", "family" : "Diffenbaugh", "given" : "Noah S.", "non-dropping-particle" : "", "parse-names" : false, "suffix" : "" }, { "dropping-particle" : "", "family" : "Michalak", "given" : "Anna M.", "non-dropping-particle" : "", "parse-names" : false, "suffix" : "" } ], "container-title" : "Scientific Reports", "id" : "ITEM-4", "issue" : "1", "issued" : { "date-parts" : [ [ "2018", "12", "17" ] ] }, "page" : "1007", "title" : "Widespread persistent changes to temperature extremes occurred earlier than predicted", "translator" : [ { "dropping-particle" : "", "family" : "S77", "given" : "", "non-dropping-particle" : "", "parse-names" : false, "suffix" : "" } ], "type" : "article-journal", "volume" : "8" }, "uris" : [ "http://www.mendeley.com/documents/?uuid=1ee4a284-08e4-3a8a-8062-a47a816f446d" ] }, { "id" : "ITEM-5",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5",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6",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6",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Zhou et al., 2014; Singh and Goyal, 2016; Zhang et al., 2016a; Xu et al., 2017; Han et al., 2018; Li et al., 2018a)", "plainTextFormattedCitation" : "(Zhou et al., 2014; Singh and Goyal, 2016; Zhang et al., 2016a; Xu et al., 2017; Han et al., 2018; Li et al., 2018a)", "previouslyFormattedCitation" : "(Zhou et al., 2014; Singh and Goyal, 2016; Zhang et al., 2016a; Xu et al., 2017; Han et al., 2018; Li et al., 2018a)" }, "properties" : { "noteIndex" : 0 }, "schema" : "https://github.com/citation-style-language/schema/raw/master/csl-citation.json" }</w:delInstrText>
              </w:r>
            </w:del>
            <w:r w:rsidRPr="00DB48AC">
              <w:rPr>
                <w:rFonts w:cs="Times New Roman"/>
                <w:color w:val="000000" w:themeColor="text1"/>
                <w:sz w:val="16"/>
                <w:szCs w:val="16"/>
                <w:lang w:val="en-GB" w:eastAsia="en-CA"/>
                <w:rPrChange w:id="4876" w:author="Robin Matthews" w:date="2021-07-14T18:01:00Z">
                  <w:rPr>
                    <w:rFonts w:cs="Times New Roman"/>
                    <w:color w:val="000000" w:themeColor="text1"/>
                    <w:sz w:val="16"/>
                    <w:szCs w:val="16"/>
                    <w:lang w:val="en-GB" w:eastAsia="en-CA"/>
                  </w:rPr>
                </w:rPrChange>
              </w:rPr>
              <w:fldChar w:fldCharType="separate"/>
            </w:r>
            <w:r w:rsidR="00A26296" w:rsidRPr="00DB48AC">
              <w:rPr>
                <w:rFonts w:cs="Times New Roman"/>
                <w:noProof/>
                <w:color w:val="000000" w:themeColor="text1"/>
                <w:sz w:val="16"/>
                <w:szCs w:val="16"/>
                <w:lang w:val="en-GB" w:eastAsia="en-CA"/>
              </w:rPr>
              <w:t>(</w:t>
            </w:r>
            <w:ins w:id="4877" w:author="Robin Matthews" w:date="2021-07-14T18:02:00Z">
              <w:r w:rsidR="00F21B56">
                <w:rPr>
                  <w:rFonts w:cs="Times New Roman"/>
                  <w:noProof/>
                  <w:color w:val="000000" w:themeColor="text1"/>
                  <w:sz w:val="16"/>
                  <w:szCs w:val="16"/>
                  <w:lang w:val="en-GB" w:eastAsia="en-CA"/>
                </w:rPr>
                <w:t>Zhou et al., 2014; Singh and Goyal, 2016; W. Zhang et al., 2016b; Xu et al., 2017; Han et al., 2018; C. Li et al., 2018b</w:t>
              </w:r>
            </w:ins>
            <w:del w:id="4878" w:author="Robin Matthews" w:date="2021-07-14T18:01:00Z">
              <w:r w:rsidR="00A26296" w:rsidRPr="00F21B56" w:rsidDel="00F21B56">
                <w:rPr>
                  <w:rFonts w:cs="Times New Roman"/>
                  <w:noProof/>
                  <w:color w:val="000000" w:themeColor="text1"/>
                  <w:sz w:val="16"/>
                  <w:szCs w:val="16"/>
                  <w:lang w:val="en-GB" w:eastAsia="en-CA"/>
                </w:rPr>
                <w:delText>Zhou et al., 2014; Singh and Goyal, 2016; Zhang et al., 2016a; Xu et al., 2017; Han et al., 2018; Li et al., 2018a</w:delText>
              </w:r>
            </w:del>
            <w:r w:rsidR="00A26296" w:rsidRPr="00F21B56">
              <w:rPr>
                <w:rFonts w:cs="Times New Roman"/>
                <w:noProof/>
                <w:color w:val="000000" w:themeColor="text1"/>
                <w:sz w:val="16"/>
                <w:szCs w:val="16"/>
                <w:lang w:val="en-GB" w:eastAsia="en-CA"/>
              </w:rPr>
              <w:t>)</w:t>
            </w:r>
            <w:r w:rsidRPr="00DB48AC">
              <w:rPr>
                <w:rFonts w:cs="Times New Roman"/>
                <w:color w:val="000000" w:themeColor="text1"/>
                <w:sz w:val="16"/>
                <w:szCs w:val="16"/>
                <w:lang w:val="en-GB" w:eastAsia="en-CA"/>
              </w:rPr>
              <w:fldChar w:fldCharType="end"/>
            </w:r>
            <w:commentRangeEnd w:id="4873"/>
            <w:r w:rsidR="00A26296" w:rsidRPr="00037826">
              <w:rPr>
                <w:rStyle w:val="Marquedecommentaire"/>
              </w:rPr>
              <w:commentReference w:id="4873"/>
            </w:r>
          </w:p>
        </w:tc>
      </w:tr>
      <w:bookmarkEnd w:id="4826"/>
      <w:tr w:rsidR="00D376F0" w:rsidRPr="00F1665C" w14:paraId="377E7DD9" w14:textId="77777777" w:rsidTr="00723657">
        <w:tc>
          <w:tcPr>
            <w:tcW w:w="2158" w:type="dxa"/>
            <w:vMerge/>
          </w:tcPr>
          <w:p w14:paraId="58D023BB"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F6365"/>
          </w:tcPr>
          <w:p w14:paraId="43F7AD40"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Very likely</w:t>
            </w:r>
            <w:r w:rsidRPr="00D424AA">
              <w:rPr>
                <w:rFonts w:cs="Times New Roman"/>
                <w:color w:val="000000" w:themeColor="text1"/>
                <w:sz w:val="16"/>
                <w:szCs w:val="16"/>
                <w:lang w:val="en-GB" w:eastAsia="en-CA"/>
              </w:rPr>
              <w:t xml:space="preserv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r w:rsidRPr="00D424AA" w:rsidDel="008D35BB">
              <w:rPr>
                <w:rFonts w:cs="Times New Roman"/>
                <w:color w:val="000000" w:themeColor="text1"/>
                <w:sz w:val="16"/>
                <w:szCs w:val="16"/>
                <w:lang w:val="en-GB" w:eastAsia="en-CA"/>
              </w:rPr>
              <w:t xml:space="preserve"> </w:t>
            </w:r>
          </w:p>
        </w:tc>
        <w:tc>
          <w:tcPr>
            <w:tcW w:w="2158" w:type="dxa"/>
            <w:tcBorders>
              <w:top w:val="dashed" w:sz="4" w:space="0" w:color="000000"/>
            </w:tcBorders>
            <w:shd w:val="clear" w:color="auto" w:fill="FEC2B8"/>
          </w:tcPr>
          <w:p w14:paraId="0FBE54CF"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p w14:paraId="13C83389"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FD9693"/>
            <w:tcMar>
              <w:top w:w="40" w:type="dxa"/>
              <w:left w:w="0" w:type="dxa"/>
              <w:bottom w:w="40" w:type="dxa"/>
              <w:right w:w="0" w:type="dxa"/>
            </w:tcMar>
          </w:tcPr>
          <w:p w14:paraId="026DDA4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B5C730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34B65A3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2B0E6EC" w14:textId="77777777" w:rsidR="00D376F0" w:rsidRPr="00D424AA" w:rsidRDefault="00D376F0" w:rsidP="00D424AA">
            <w:pPr>
              <w:rPr>
                <w:rFonts w:cs="Times New Roman"/>
                <w:color w:val="000000" w:themeColor="text1"/>
                <w:sz w:val="16"/>
                <w:szCs w:val="16"/>
                <w:lang w:val="en-GB"/>
              </w:rPr>
            </w:pPr>
          </w:p>
          <w:p w14:paraId="6797C2E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441BEEB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EA25039"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33ECA82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8FC776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87E697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14A0BE0B" w14:textId="77777777" w:rsidR="00D376F0" w:rsidRPr="00D424AA" w:rsidRDefault="00D376F0" w:rsidP="00D424AA">
            <w:pPr>
              <w:rPr>
                <w:rFonts w:cs="Times New Roman"/>
                <w:color w:val="000000" w:themeColor="text1"/>
                <w:sz w:val="16"/>
                <w:szCs w:val="16"/>
                <w:lang w:val="en-GB"/>
              </w:rPr>
            </w:pPr>
          </w:p>
          <w:p w14:paraId="75A76E3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33CBD27"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3C31546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B8038C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10F151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0AA800CD" w14:textId="77777777" w:rsidR="00D376F0" w:rsidRPr="00D424AA" w:rsidRDefault="00D376F0" w:rsidP="00D424AA">
            <w:pPr>
              <w:rPr>
                <w:rFonts w:cs="Times New Roman"/>
                <w:color w:val="000000" w:themeColor="text1"/>
                <w:sz w:val="16"/>
                <w:szCs w:val="16"/>
                <w:lang w:val="en-GB"/>
              </w:rPr>
            </w:pPr>
          </w:p>
          <w:p w14:paraId="6A3360D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017AE17"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5FC34B09" w14:textId="77777777" w:rsidTr="00723657">
        <w:trPr>
          <w:trHeight w:val="210"/>
        </w:trPr>
        <w:tc>
          <w:tcPr>
            <w:tcW w:w="2158" w:type="dxa"/>
            <w:vMerge w:val="restart"/>
          </w:tcPr>
          <w:p w14:paraId="0AAED157"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South Asia (SAS)</w:t>
            </w:r>
          </w:p>
        </w:tc>
        <w:tc>
          <w:tcPr>
            <w:tcW w:w="2158" w:type="dxa"/>
            <w:tcBorders>
              <w:top w:val="dashed" w:sz="4" w:space="0" w:color="000000"/>
              <w:bottom w:val="single" w:sz="4" w:space="0" w:color="auto"/>
            </w:tcBorders>
            <w:shd w:val="clear" w:color="auto" w:fill="FEC2B8"/>
          </w:tcPr>
          <w:p w14:paraId="6FA1B278" w14:textId="5CD1AD72" w:rsidR="00D376F0" w:rsidRPr="00841A35" w:rsidRDefault="00D376F0" w:rsidP="00D424AA">
            <w:pPr>
              <w:widowControl/>
              <w:rPr>
                <w:rFonts w:cs="Times New Roman"/>
                <w:i/>
                <w:color w:val="000000" w:themeColor="text1"/>
                <w:sz w:val="16"/>
                <w:szCs w:val="16"/>
                <w:lang w:val="en-GB" w:eastAsia="en-CA"/>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bookmarkStart w:id="4879" w:name="_Hlk77178438"/>
            <w:ins w:id="4880" w:author="Robin Matthews" w:date="2021-07-14T18:08:00Z">
              <w:r w:rsidR="00077085">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1", "issue" : "7", "issued" : { "date-parts" : [ [ "2015" ] ] }, "page" : "1625-1637", "title" : "Trends in extreme daily rainfall and temperature indices over South Asia", "translator" : [ { "dropping-particle" : "", "family" : "S2128", "given" : "", "non-dropping-particle" : "", "parse-names" : false, "suffix" : "" } ], "type" : "article-journal", "volume" : "35" }, "uris" : [ "http://www.mendeley.com/documents/?uuid=364dfdd5-63e4-4a49-a29c-07e7589c5435" ] }, { "id" : "ITEM-2", "itemData" : { "DOI" : "10.1016/j.wace.2019.100203", "ISSN" : "22120947", "author" : [ { "dropping-particle" : "", "family" : "Roy", "given" : "Shouraseni", "non-dropping-particle" : "Sen", "parse-names" : false, "suffix" : "" } ], "container-title" : "Weather and Climate Extremes", "id" : "ITEM-2", "issued" : { "date-parts" : [ [ "2019", "6" ] ] }, "page" : "100203", "title" : "Spatial patterns of trends in seasonal extreme temperatures in India during 1980\u20132010", "translator" : [ { "dropping-particle" : "", "family" : "S2528", "given" : "", "non-dropping-particle" : "", "parse-names" : false, "suffix" : "" } ], "type" : "article-journal", "volume" : "24" }, "uris" : [ "http://www.mendeley.com/documents/?uuid=147e2e49-f58a-46d8-9557-35fc371a91ca"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5", "itemData" : { "DOI" : "10.1007/s00704-018-2486-5", "author" : [ { "dropping-particle" : "", "family" : "Dimri", "given" : "A. P.", "non-dropping-particle" : "", "parse-names" : false, "suffix" : "" } ], "container-title" : "Theoretical and Applied Climatology", "id" : "ITEM-5", "issue" : "265-286", "issued" : { "date-parts" : [ [ "2019" ] ] }, "title" : "Comparison of regional and seasonal changes and trends in daily surface temperature extremes over India and its subregions", "translator" : [ { "dropping-particle" : "", "family" : "S2510", "given" : "", "non-dropping-particle" : "", "parse-names" : false, "suffix" : "" } ], "type" : "article-journal", "volume" : "136" }, "uris" : [ "http://www.mendeley.com/documents/?uuid=f9b9324c-8f8d-4593-9afc-779a7a1cd54c" ] }, { "id" : "ITEM-6", "itemData" : { "DOI" : "10.1007/s00477-018-1604-3", "author" : [ { "dropping-particle" : "", "family" : "Chakraborty", "given" : "D.", "non-dropping-particle" : "", "parse-names" : false, "suffix" : "" }, { "dropping-particle" : "", "family" : "Sehgal", "given" : "V. K.", "non-dropping-particle" : "", "parse-names" : false, "suffix" : "" }, { "dropping-particle" : "", "family" : "Dhakar", "given" : "R.", "non-dropping-particle" : "", "parse-names" : false, "suffix" : "" }, { "dropping-particle" : "", "family" : "Varghese", "given" : "E.", "non-dropping-particle" : "", "parse-names" : false, "suffix" : "" }, { "dropping-particle" : "", "family" : "Das", "given" : "D. K.", "non-dropping-particle" : "", "parse-names" : false, "suffix" : "" }, { "dropping-particle" : "", "family" : "Ray", "given" : "M.", "non-dropping-particle" : "", "parse-names" : false, "suffix" : "" } ], "container-title" : "Stochastic Environmental Research and Risk Assessment", "id" : "ITEM-6", "issue" : "3067-3081", "issued" : { "date-parts" : [ [ "2018" ] ] }, "title" : "Changes in daily maximum temperature extremes across India over 1951-2014 and their relation with cereal crop productivity", "translator" : [ { "dropping-particle" : "", "family" : "S2509", "given" : "", "non-dropping-particle" : "", "parse-names" : false, "suffix" : "" } ], "type" : "article-journal", "volume" : "32" }, "uris" : [ "http://www.mendeley.com/documents/?uuid=f13f9ae0-1199-4164-ba59-6fe80a17e79b" ] }, { "id" : "ITEM-7", "itemData" : { "DOI" : "10.1007/s10584-011-0390-4", "ISBN" : "1058401103904", "ISSN" : "01650009", "abstract" : "Extreme events have gained considerable scientific attention recently due to their potentially catastrophic impacts. Heat waves are thought to be more pronounced now in most parts of the world, and especially in South Asia, but doubts remain. The aim of this study is to calculate the frequency and intensity of heat waves in South Asia, focusing on Pakistan and identifying the regions within Pakistan that are most vulnerable to heat waves. Analyses have been performed both at provincial and country levels from 1961 to 2009. The provincial level analysis shows positive trends for heat waves of magnitudes \u226540\u00b0C and \u226545\u00b0C for 5 and 7 consecutive days. Events of magnitude \u226540\u00b0C and \u226545\u00b0C for 10 consecutive days also increased in frequency in Punjab, Sindh, and Balochistan. These regions are therefore considered to be the regions most vulnerable to heat wave events in Pakistan. The Balochistan region shows a consistently increasing trend throughout the study period, which may lead to more frequent drought in the future. The country level analysis indicates an increase in the frequency of 5 and 7 consecutive days heat waves at all defined temperature thresholds. The 10-days heat waves spells show a slight increase at \u226540\u00b0C and no significant change at \u226545\u00b0C. The Gilgit Baltistan and Azad Jammu &amp; Kashmir areas reported no events at \u226545\u00b0C for 5, 7 and 10 continuous days. It is anticipated that with a long term rise in temperatures around the globe, heat waves will become more frequent and intense in all parts of the world, including Pakistan. \u00a9 2011 Springer Science+Business Media B.V.", "author" : [ { "dropping-particle" : "", "family" : "Zahid", "given" : "Maida", "non-dropping-particle" : "", "parse-names" : false, "suffix" : "" }, { "dropping-particle" : "", "family" : "Rasul", "given" : "Ghulam", "non-dropping-particle" : "", "parse-names" : false, "suffix" : "" } ], "container-title" : "Climatic Change", "id" : "ITEM-7", "issued" : { "date-parts" : [ [ "2012" ] ] }, "title" : "Changing trends of thermal extremes in Pakistan", "translator" : [ { "dropping-particle" : "", "family" : "S204", "given" : "", "non-dropping-particle" : "", "parse-names" : false, "suffix" : "" } ], "type" : "article-journal" }, "uris" : [ "http://www.mendeley.com/documents/?uuid=50f5e700-7b81-31ef-b2e6-205b59633293" ] }, { "id" : "ITEM-8", "itemData" : { "author" : [ { "dropping-particle" : "", "family" : "Rohini", "given" : "P", "non-dropping-particle" : "", "parse-names" : false, "suffix" : "" }, { "dropping-particle" : "", "family" : "Rajeevan", "given" : "M", "non-dropping-particle" : "", "parse-names" : false, "suffix" : "" }, { "dropping-particle" : "", "family" : "Srivastava", "given" : "A K", "non-dropping-particle" : "", "parse-names" : false, "suffix" : "" } ], "container-title" : "Scientific Reports", "id" : "ITEM-8", "issued" : { "date-parts" : [ [ "2016", "5" ] ] }, "page" : "1-9", "title" : "On the Variability and Increasing Trends of Heat Waves over India", "translator" : [ { "dropping-particle" : "", "family" : "S132", "given" : "", "non-dropping-particle" : "", "parse-names" : false, "suffix" : "" } ], "type" : "article-journal" }, "uris" : [ "http://www.mendeley.com/documents/?uuid=bb0ed3e0-5e0e-4c69-bd84-c49153d2e1c4" ] } ], "mendeley" : { "formattedCitation" : "(Zahid and Rasul, 2012; Sheikh et al., 2015; Donat et al., 2016a; Rohini et al., 2016; Chakraborty et al., 2018; Dimri, 2019; Sen Roy, 2019; Dunn et al., 2020)", "manualFormatting" : "(Zahid and Rasul, 2012; Sheikh et al., 2015; Donat et al., 2016a; Rohini et al., 2016; Chakraborty et al., 2018; Dimri, 2019; Sen Roy, 2019; Dunn et al., 2020)", "plainTextFormattedCitation" : "(Zahid and Rasul, 2012; Sheikh et al., 2015; Donat et al., 2016a; Rohini et al., 2016; Chakraborty et al., 2018; Dimri, 2019; Sen Roy, 2019; Dunn et al., 2020)", "previouslyFormattedCitation" : "(Zahid and Rasul, 2012; Sheikh et al., 2015; Donat et al., 2016a; Rohini et al., 2016; Chakraborty et al., 2018; Dimri, 2019; Sen Roy, 2019; Dunn et al., 2020)" }, "properties" : { "noteIndex" : 0 }, "schema" : "https://github.com/citation-style-language/schema/raw/master/csl-citation.json" }</w:instrText>
            </w:r>
            <w:ins w:id="4881" w:author="Robin Matthews" w:date="2021-07-14T18:08:00Z">
              <w:r w:rsidR="00077085">
                <w:rPr>
                  <w:rFonts w:cs="Times New Roman"/>
                  <w:color w:val="000000" w:themeColor="text1"/>
                  <w:sz w:val="16"/>
                  <w:szCs w:val="16"/>
                  <w:lang w:val="en-GB" w:eastAsia="en-CA"/>
                </w:rPr>
                <w:fldChar w:fldCharType="separate"/>
              </w:r>
              <w:r w:rsidR="00077085" w:rsidRPr="00C83610">
                <w:rPr>
                  <w:rFonts w:cs="Times New Roman"/>
                  <w:noProof/>
                  <w:color w:val="000000" w:themeColor="text1"/>
                  <w:sz w:val="16"/>
                  <w:szCs w:val="16"/>
                  <w:lang w:val="en-GB" w:eastAsia="en-CA"/>
                </w:rPr>
                <w:t>(Zahid and Rasul, 2012; Sheikh et al., 2015; Donat et al., 2016</w:t>
              </w:r>
              <w:r w:rsidR="00077085">
                <w:rPr>
                  <w:rFonts w:cs="Times New Roman"/>
                  <w:noProof/>
                  <w:color w:val="000000" w:themeColor="text1"/>
                  <w:sz w:val="16"/>
                  <w:szCs w:val="16"/>
                  <w:lang w:val="en-GB" w:eastAsia="en-CA"/>
                </w:rPr>
                <w:t>a</w:t>
              </w:r>
              <w:r w:rsidR="00077085" w:rsidRPr="00C83610">
                <w:rPr>
                  <w:rFonts w:cs="Times New Roman"/>
                  <w:noProof/>
                  <w:color w:val="000000" w:themeColor="text1"/>
                  <w:sz w:val="16"/>
                  <w:szCs w:val="16"/>
                  <w:lang w:val="en-GB" w:eastAsia="en-CA"/>
                </w:rPr>
                <w:t>; Rohini et al., 2016; Chakraborty et al., 2018; Dimri, 2019; Sen Roy, 2019; Dunn et al., 2020)</w:t>
              </w:r>
              <w:r w:rsidR="00077085">
                <w:rPr>
                  <w:rFonts w:cs="Times New Roman"/>
                  <w:color w:val="000000" w:themeColor="text1"/>
                  <w:sz w:val="16"/>
                  <w:szCs w:val="16"/>
                  <w:lang w:val="en-GB" w:eastAsia="en-CA"/>
                </w:rPr>
                <w:fldChar w:fldCharType="end"/>
              </w:r>
            </w:ins>
            <w:commentRangeStart w:id="4882"/>
            <w:del w:id="4883" w:author="Robin Matthews" w:date="2021-07-14T18:08:00Z">
              <w:r w:rsidRPr="00D424AA" w:rsidDel="00077085">
                <w:rPr>
                  <w:rFonts w:cs="Times New Roman"/>
                  <w:color w:val="000000" w:themeColor="text1"/>
                  <w:sz w:val="16"/>
                  <w:szCs w:val="16"/>
                  <w:lang w:val="en-GB" w:eastAsia="en-CA"/>
                </w:rPr>
                <w:fldChar w:fldCharType="begin" w:fldLock="1"/>
              </w:r>
              <w:r w:rsidR="00E42FE9" w:rsidDel="00077085">
                <w:rPr>
                  <w:rFonts w:cs="Times New Roman"/>
                  <w:color w:val="000000" w:themeColor="text1"/>
                  <w:sz w:val="16"/>
                  <w:szCs w:val="16"/>
                  <w:lang w:val="en-GB" w:eastAsia="en-CA"/>
                </w:rPr>
                <w:delInstrText>ADDIN CSL_CITATION { "citationItems" : [ { "id" : "ITEM-1",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1", "issue" : "7", "issued" : { "date-parts" : [ [ "2015" ] ] }, "page" : "1625-1637", "title" : "Trends in extreme daily rainfall and temperature indices over South Asia", "translator" : [ { "dropping-particle" : "", "family" : "S2128", "given" : "", "non-dropping-particle" : "", "parse-names" : false, "suffix" : "" } ], "type" : "article-journal", "volume" : "35" }, "uris" : [ "http://www.mendeley.com/documents/?uuid=364dfdd5-63e4-4a49-a29c-07e7589c5435" ] }, { "id" : "ITEM-2", "itemData" : { "DOI" : "10.1016/j.wace.2019.100203", "ISSN" : "22120947", "author" : [ { "dropping-particle" : "", "family" : "Roy", "given" : "Shouraseni", "non-dropping-particle" : "Sen", "parse-names" : false, "suffix" : "" } ], "container-title" : "Weather and Climate Extremes", "id" : "ITEM-2", "issued" : { "date-parts" : [ [ "2019", "6" ] ] }, "page" : "100203", "title" : "Spatial patterns of trends in seasonal extreme temperatures in India during 1980\u20132010", "translator" : [ { "dropping-particle" : "", "family" : "S2528", "given" : "", "non-dropping-particle" : "", "parse-names" : false, "suffix" : "" } ], "type" : "article-journal", "volume" : "24" }, "uris" : [ "http://www.mendeley.com/documents/?uuid=147e2e49-f58a-46d8-9557-35fc371a91ca"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5", "itemData" : { "DOI" : "10.1007/s00704-018-2486-5", "author" : [ { "dropping-particle" : "", "family" : "Dimri", "given" : "A. P.", "non-dropping-particle" : "", "parse-names" : false, "suffix" : "" } ], "container-title" : "Theoretical and Applied Climatology", "id" : "ITEM-5", "issue" : "265-286", "issued" : { "date-parts" : [ [ "2019" ] ] }, "title" : "Comparison of regional and seasonal changes and trends in daily surface temperature extremes over India and its subregions", "translator" : [ { "dropping-particle" : "", "family" : "S2510", "given" : "", "non-dropping-particle" : "", "parse-names" : false, "suffix" : "" } ], "type" : "article-journal", "volume" : "136" }, "uris" : [ "http://www.mendeley.com/documents/?uuid=f9b9324c-8f8d-4593-9afc-779a7a1cd54c" ] }, { "id" : "ITEM-6", "itemData" : { "DOI" : "10.1007/s00477-018-1604-3", "author" : [ { "dropping-particle" : "", "family" : "Chakraborty", "given" : "D.", "non-dropping-particle" : "", "parse-names" : false, "suffix" : "" }, { "dropping-particle" : "", "family" : "Sehgal", "given" : "V. K.", "non-dropping-particle" : "", "parse-names" : false, "suffix" : "" }, { "dropping-particle" : "", "family" : "Dhakar", "given" : "R.", "non-dropping-particle" : "", "parse-names" : false, "suffix" : "" }, { "dropping-particle" : "", "family" : "Varghese", "given" : "E.", "non-dropping-particle" : "", "parse-names" : false, "suffix" : "" }, { "dropping-particle" : "", "family" : "Das", "given" : "D. K.", "non-dropping-particle" : "", "parse-names" : false, "suffix" : "" }, { "dropping-particle" : "", "family" : "Ray", "given" : "M.", "non-dropping-particle" : "", "parse-names" : false, "suffix" : "" } ], "container-title" : "Stochastic Environmental Research and Risk Assessment", "id" : "ITEM-6", "issue" : "3067-3081", "issued" : { "date-parts" : [ [ "2018" ] ] }, "title" : "Changes in daily maximum temperature extremes across India over 1951-2014 and their relation with cereal crop productivity", "translator" : [ { "dropping-particle" : "", "family" : "S2509", "given" : "", "non-dropping-particle" : "", "parse-names" : false, "suffix" : "" } ], "type" : "article-journal", "volume" : "32" }, "uris" : [ "http://www.mendeley.com/documents/?uuid=f13f9ae0-1199-4164-ba59-6fe80a17e79b" ] } ], "mendeley" : { "formattedCitation" : "(Sheikh et al., 2015; Donat et al., 2016a; Chakraborty et al., 2018; Dimri, 2019; Sen Roy, 2019; Dunn et al., 2020)", "manualFormatting" : "(Chakraborty et al., 2018; Dimri, 2019; Donat et al., 2016; Dunn et al., 2020; Roy, 2019; Sheikh et al., 2015;", "plainTextFormattedCitation" : "(Sheikh et al., 2015; Donat et al., 2016a; Chakraborty et al., 2018; Dimri, 2019; Sen Roy, 2019; Dunn et al., 2020)", "previouslyFormattedCitation" : "(Sheikh et al., 2015; Donat et al., 2016a; Chakraborty et al., 2018; Dimri, 2019; Sen Roy, 2019; Dunn et al., 2020)" }, "properties" : { "noteIndex" : 0 }, "schema" : "https://github.com/citation-style-language/schema/raw/master/csl-citation.json" }</w:delInstrText>
              </w:r>
              <w:r w:rsidRPr="00D424AA" w:rsidDel="00077085">
                <w:rPr>
                  <w:rFonts w:cs="Times New Roman"/>
                  <w:color w:val="000000" w:themeColor="text1"/>
                  <w:sz w:val="16"/>
                  <w:szCs w:val="16"/>
                  <w:lang w:val="en-GB" w:eastAsia="en-CA"/>
                </w:rPr>
                <w:fldChar w:fldCharType="separate"/>
              </w:r>
              <w:r w:rsidR="00A26296" w:rsidDel="00077085">
                <w:rPr>
                  <w:rFonts w:cs="Times New Roman"/>
                  <w:noProof/>
                  <w:color w:val="000000" w:themeColor="text1"/>
                  <w:sz w:val="16"/>
                  <w:szCs w:val="16"/>
                  <w:lang w:val="nb-NO" w:eastAsia="en-CA"/>
                </w:rPr>
                <w:delText>(Chakraborty et al., 2018; Dimri, 2019; Donat et al., 2016; Dunn et al., 2020; Roy, 2019; Sheikh et al., 2015;</w:delText>
              </w:r>
              <w:r w:rsidRPr="00D424AA" w:rsidDel="00077085">
                <w:rPr>
                  <w:rFonts w:cs="Times New Roman"/>
                  <w:color w:val="000000" w:themeColor="text1"/>
                  <w:sz w:val="16"/>
                  <w:szCs w:val="16"/>
                  <w:lang w:val="en-GB" w:eastAsia="en-CA"/>
                </w:rPr>
                <w:fldChar w:fldCharType="end"/>
              </w:r>
              <w:commentRangeEnd w:id="4882"/>
              <w:r w:rsidR="00A26296" w:rsidDel="00077085">
                <w:rPr>
                  <w:rStyle w:val="Marquedecommentaire"/>
                </w:rPr>
                <w:commentReference w:id="4882"/>
              </w:r>
              <w:r w:rsidRPr="00841A35" w:rsidDel="00077085">
                <w:rPr>
                  <w:rFonts w:cs="Times New Roman"/>
                  <w:color w:val="000000" w:themeColor="text1"/>
                  <w:sz w:val="16"/>
                  <w:szCs w:val="16"/>
                  <w:lang w:val="nb-NO" w:eastAsia="en-CA"/>
                </w:rPr>
                <w:delText xml:space="preserve"> </w:delText>
              </w:r>
              <w:commentRangeStart w:id="4884"/>
              <w:r w:rsidRPr="00D424AA" w:rsidDel="00077085">
                <w:rPr>
                  <w:rFonts w:cs="Times New Roman"/>
                  <w:color w:val="000000" w:themeColor="text1"/>
                  <w:sz w:val="16"/>
                  <w:szCs w:val="16"/>
                  <w:lang w:val="en-GB" w:eastAsia="en-CA"/>
                </w:rPr>
                <w:fldChar w:fldCharType="begin" w:fldLock="1"/>
              </w:r>
              <w:r w:rsidR="00FF6231" w:rsidDel="00077085">
                <w:rPr>
                  <w:rFonts w:cs="Times New Roman"/>
                  <w:color w:val="000000" w:themeColor="text1"/>
                  <w:sz w:val="16"/>
                  <w:szCs w:val="16"/>
                  <w:lang w:val="nb-NO" w:eastAsia="en-CA"/>
                </w:rPr>
                <w:delInstrText>ADDIN CSL_CITATION { "citationItems" : [ { "id" : "ITEM-1", "itemData" : { "DOI" : "10.1007/s10584-011-0390-4", "ISBN" : "1058401103904", "ISSN" : "01650009", "abstract" : "Extreme events have gained considerable scientific attention recently due to their potentially catastrophic impacts. Heat waves are thought to be more pronounced now in most parts of the world, and especially in South Asia, but doubts remain. The aim of this study is to calculate the frequency and intensity of heat waves in South Asia, focusing on Pakistan and identifying the regions within Pakistan that are most vulnerable to heat waves. Analyses have been performed both at provincial and country levels from 1961 to 2009. The provincial level analysis shows positive trends for heat waves of magnitudes \u226540\u00b0C and \u226545\u00b0C for 5 and 7 consecutive days. Events of magnitude \u226540\u00b0C and \u226545\u00b0C for 10 consecutive days also increased in frequency in Punjab, Sindh, and Balochistan. These regions are therefore considered to be the regions most vulnerable to heat wave events in Pakistan. The Balochistan region shows a consistently increasing trend throughout the study period, which may lead to more frequent drought in the future. The country level analysis indicates an increase in the frequency of 5 and 7 consecutive days heat waves at all defined temperature thresholds. The 10-days heat waves spells show a slight increase at \u226540\u00b0C and no significant change at \u226545\u00b0C. The Gilgit Baltistan and Azad Jammu &amp; Kashmir areas reported no events at \u226545\u00b0C for 5, 7 and 10 continuous days. It is anticipated that with a long term rise in temperatures around the globe, heat waves will become more frequent and intense in all parts of the world, including Pakistan. \u00a9 2011 Springer Science+Business Media B.V.", "author" : [ { "dropping-particle" : "", "family" : "Zahid", "given" : "Maida", "non-dropping-particle" : "", "parse-names" : false, "suffix" : "" }, { "dropping-particle" : "", "family" : "Rasul", "given" : "Ghulam", "non-dropping-particle" : "", "parse-names" : false, "suffix" : "" } ], "container-title" : "Climatic Change", "id" : "ITEM-1", "issued" : { "date-parts" : [ [ "2012" ] ] }, "title" : "Changing trends of thermal extremes in Pakistan", "translator" : [ { "dropping-particle" : "", "family" : "S204", "given" : "", "non-dropping-particle" : "", "parse-names" : false, "suffix" : "" } ], "type" : "article-journal" }, "uris" : [ "http://www.mendeley.com/documents/?uuid=50f5e700-7b81-31ef-b2e6-205b59633293" ] }, { "id" : "ITEM-2", "itemData" : { "author" : [ { "dropping-particle" : "", "family" : "Rohini", "given" : "P", "non-dropping-particle" : "", "parse-names" : false, "suffix" : "" }, { "dropping-particle" : "", "family" : "Rajeevan", "given" : "M", "non-dropping-particle" : "", "parse-names" : false, "suffix" : "" }, { "dropping-particle" : "", "family" : "Srivastava", "given" : "A K", "non-dropping-particle" : "", "parse-names" : false, "suffix" : "" } ], "container-title" : "Scientific Reports", "id" : "ITEM-2", "issued" : { "date-parts" : [ [ "2016", "5" ] ] }, "page" : "1-9", "title" : "On the Variability and Increasing Trends of Heat Waves over India", "translator" : [ { "dropping-particle" : "", "family" : "S132", "given" : "", "non-dropping-particle" : "", "parse-names" : false, "suffix" : "" } ], "type" : "article-journal" }, "uris" : [ "http://www.mendeley.com/documents/?uuid=bb0ed3e0-5e0e-4c69-bd84-c49153d2e1c4" ] } ], "mendeley" : { "formattedCitation" : "(Zahid and Rasul, 2012; Rohini et al., 2016)", "manualFormatting" : "Rohini et al., 2016; Zahid and Rasul, 2012)", "plainTextFormattedCitation" : "(Zahid and Rasul, 2012; Rohini et al., 2016)", "previouslyFormattedCitation" : "(Zahid and Rasul, 2012; Rohini et al., 2016)" }, "properties" : { "noteIndex" : 0 }, "schema" : "https://github.com/citation-style-language/schema/raw/master/csl-citation.json" }</w:delInstrText>
              </w:r>
              <w:r w:rsidRPr="00D424AA" w:rsidDel="00077085">
                <w:rPr>
                  <w:rFonts w:cs="Times New Roman"/>
                  <w:color w:val="000000" w:themeColor="text1"/>
                  <w:sz w:val="16"/>
                  <w:szCs w:val="16"/>
                  <w:lang w:val="en-GB" w:eastAsia="en-CA"/>
                </w:rPr>
                <w:fldChar w:fldCharType="separate"/>
              </w:r>
              <w:r w:rsidR="00A26296" w:rsidDel="00077085">
                <w:rPr>
                  <w:rFonts w:cs="Times New Roman"/>
                  <w:noProof/>
                  <w:color w:val="000000" w:themeColor="text1"/>
                  <w:sz w:val="16"/>
                  <w:szCs w:val="16"/>
                  <w:lang w:val="en-GB" w:eastAsia="en-CA"/>
                </w:rPr>
                <w:delText>Rohini et al., 2016; Zahid and Rasul, 2012)</w:delText>
              </w:r>
              <w:r w:rsidRPr="00D424AA" w:rsidDel="00077085">
                <w:rPr>
                  <w:rFonts w:cs="Times New Roman"/>
                  <w:color w:val="000000" w:themeColor="text1"/>
                  <w:sz w:val="16"/>
                  <w:szCs w:val="16"/>
                  <w:lang w:val="en-GB" w:eastAsia="en-CA"/>
                </w:rPr>
                <w:fldChar w:fldCharType="end"/>
              </w:r>
            </w:del>
            <w:bookmarkEnd w:id="4879"/>
            <w:commentRangeEnd w:id="4884"/>
            <w:r w:rsidR="00A26296">
              <w:rPr>
                <w:rStyle w:val="Marquedecommentaire"/>
              </w:rPr>
              <w:commentReference w:id="4884"/>
            </w:r>
          </w:p>
        </w:tc>
        <w:tc>
          <w:tcPr>
            <w:tcW w:w="2158" w:type="dxa"/>
            <w:tcBorders>
              <w:top w:val="dashed" w:sz="4" w:space="0" w:color="000000"/>
              <w:bottom w:val="single" w:sz="4" w:space="0" w:color="auto"/>
            </w:tcBorders>
            <w:shd w:val="clear" w:color="auto" w:fill="FEC2B8"/>
          </w:tcPr>
          <w:p w14:paraId="2948AAD1" w14:textId="4D2E441E" w:rsidR="00D376F0" w:rsidRPr="00841A35" w:rsidDel="00F21B56" w:rsidRDefault="00D376F0" w:rsidP="00A730A1">
            <w:pPr>
              <w:rPr>
                <w:del w:id="4885" w:author="Robin Matthews" w:date="2021-07-14T18:06:00Z"/>
                <w:rFonts w:cs="Times New Roman"/>
                <w:color w:val="000000" w:themeColor="text1"/>
                <w:sz w:val="16"/>
                <w:szCs w:val="16"/>
                <w:lang w:val="nb-NO"/>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w:t>
            </w:r>
            <w:bookmarkStart w:id="4886" w:name="_Hlk77178246"/>
            <w:r w:rsidRPr="00D424AA">
              <w:rPr>
                <w:rFonts w:eastAsiaTheme="minorHAnsi" w:cs="Times New Roman"/>
                <w:color w:val="000000" w:themeColor="text1"/>
                <w:sz w:val="16"/>
                <w:szCs w:val="16"/>
                <w:lang w:val="en-GB" w:eastAsia="en-US"/>
              </w:rPr>
              <w:t xml:space="preserve">extremes </w:t>
            </w:r>
            <w:commentRangeStart w:id="4887"/>
            <w:ins w:id="4888" w:author="Robin Matthews" w:date="2021-07-14T18:06:00Z">
              <w:r w:rsidR="00F21B56">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175/BAMS-D-16-0145.1", "ISSN" : "0003-0007", "author" : [ { "dropping-particle" : "", "family" : "Wehner", "given" : "Michael F.", "non-dropping-particle" : "", "parse-names" : false, "suffix" : "" }, { "dropping-particle" : "", "family" : "Stone", "given" : "D\u00e1ith\u00ed", "non-dropping-particle" : "", "parse-names" : false, "suffix" : "" }, { "dropping-particle" : "", "family" : "Krishnan", "given" : "Hari", "non-dropping-particle" : "", "parse-names" : false, "suffix" : "" }, { "dropping-particle" : "", "family" : "AchutaRao", "given" : "Krishna", "non-dropping-particle" : "", "parse-names" : false, "suffix" : "" }, { "dropping-particle" : "", "family" : "Castillo", "given" : "Federico", "non-dropping-particle" : "", "parse-names" : false, "suffix" : "" } ], "container-title" : "Bulletin of the American Meteorological Society", "id" : "ITEM-3", "issue" : "12", "issued" : { "date-parts" : [ [ "2016", "12" ] ] }, "page" : "S81-S86", "title" : "The Deadly Combination of Heat and Humidity in India and Pakistan in Summer 2015", "translator" : [ { "dropping-particle" : "", "family" : "S1184", "given" : "", "non-dropping-particle" : "", "parse-names" : false, "suffix" : "" } ], "type" : "article-journal", "volume" : "97" }, "uris" : [ "http://www.mendeley.com/documents/?uuid=70fc4a61-abbe-422a-a1cf-8232480b77fa" ] }, { "id" : "ITEM-4", "itemData" : { "DOI" : "10.1088/1748-9326/aa9664", "ISSN" : "1748-9326", "abstract" : "The frequent occurrence of flood and drought worldwide has drawn attention to assessing whether the hydroclimatology of major river basins has changed. The Mahanadi river basin (MRB) is the major source of fresh water for both Chattisgarh and Odisha states (71 million people approximately) in India. The MRB (141 600 km 2 area) is one of the most vulnerable to climate change and variations in temperature and precipitation. In recent years, it has repeatedly faced adverse hydrometeorological conditions. Large-scale ocean\u2013atmospheric phenomena have a substantial influence on river hydroclimatology. Hence global sea surface temperature (SST) linkage with the precipitation and surface temperature of the MRB was analyzed over the period 1950\u20132012. Significant changes in seasonal correlation patterns were witnessed from 1950\u20131980 (PR-80) to 1981\u20132012 (PO-80). The correlation was higher during PR-80 compared to PO-80 between the El Ni\u00f1o region SST versus the maximum temperature ( T max ) in all seasons except the pre-monsoon season and the minimum temperature ( T min ) in all seasons except the monsoon season. However, precipitation correlation changes are not prominent. Like the SST, the correlation patterns of sea level pressure with precipitation, T max and T min shifted conspicuously from PR-80 to PO-80. These shifts could be related to change in Pacific decadal SST patterns and anthropogenic effects. Fingerprint-based detection and attribution analysis revealed that the observed changes in T min (pre-monsoon and monsoon season) during the second half of the 20th century cannot be explained solely by natural variability and can be attributed to an anthropogenic effect.", "author" : [ { "dropping-particle" : "", "family" : "Pattanayak", "given" : "Sonali", "non-dropping-particle" : "", "parse-names" : false, "suffix" : "" }, { "dropping-particle" : "", "family" : "Nanjundiah", "given" : "Ravi S", "non-dropping-particle" : "", "parse-names" : false, "suffix" : "" }, { "dropping-particle" : "", "family" : "Kumar", "given" : "D Nagesh", "non-dropping-particle" : "", "parse-names" : false, "suffix" : "" } ], "container-title" : "Environmental Research Letters", "id" : "ITEM-4", "issue" : "12", "issued" : { "date-parts" : [ [ "2017", "12", "1" ] ] }, "page" : "124002", "title" : "Linkage between global sea surface temperature and hydroclimatology of a major river basin of India before and after 1980", "translator" : [ { "dropping-particle" : "", "family" : "S1687", "given" : "", "non-dropping-particle" : "", "parse-names" : false, "suffix" : "" } ], "type" : "article-journal", "volume" : "12" }, "uris" : [ "http://www.mendeley.com/documents/?uuid=0f1ba5e5-f27c-43c2-a16f-f22935434af4" ] }, { "id" : "ITEM-5", "itemData" : { "DOI" : "10.5194/nhess-18-365-2018", "ISSN" : "1684-9981", "abstract" : "&lt;p&gt;On 19\u00a0May\u00a02016 the afternoon temperature reached 51.0\u202f\u00b0C in Phalodi in the northwest of India &amp;amp;ndash; a new record for the highest observed maximum temperature in India. The previous year, a widely reported very lethal heat wave occurred in the southeast, in Andhra Pradesh and Telangana, killing thousands of people. In both cases it was widely assumed that the probability and severity of heat waves in India are increasing due to global warming, as they do in other parts of the world. However, we do not find positive trends in the highest maximum temperature of the year in most of India since the\u00a01970s (except spurious trends due to missing data). Decadal variability cannot explain this, but both increased air pollution with aerosols blocking sunlight and increased irrigation leading to evaporative cooling have counteracted the effect of greenhouse gases up to now. Current climate models do not represent these processes well and hence cannot be used to attribute heat waves in this area. &lt;br&gt;&lt;br&gt; The health effects of heat are often described better by a combination of temperature and humidity, such as a heat index or wet bulb temperature. Due to the increase in humidity from irrigation and higher sea surface temperatures (SSTs), these indices have increased over the last decades even when extreme temperatures have not. The extreme air pollution also exacerbates the health impacts of heat. From these factors it follows that, from a health impact point of view, the severity of heat waves has increased in India. &lt;br&gt;&lt;br&gt; For the next decades we expect the trend due to global warming to continue but the surface cooling effect of aerosols to diminish as air quality controls are implemented. The expansion of irrigation will likely continue, though at a slower pace, mitigating this trend somewhat. Humidity will probably continue to rise. The combination will result in a strong rise in the temperature of heat waves. The high humidity will make health effects worse, whereas decreased air pollution would decrease the impacts.&lt;/p&gt;", "author" : [ { "dropping-particle" : "", "family" : "Oldenborgh", "given" : "Geert Jan", "non-dropping-particle" : "van", "parse-names" : false, "suffix" : "" }, { "dropping-particle" : "", "family" : "Philip", "given" : "Sjoukje", "non-dropping-particle" : "", "parse-names" : false, "suffix" : "" }, { "dropping-particle" : "", "family" : "Kew", "given" : "Sarah", "non-dropping-particle" : "", "parse-names" : false, "suffix" : "" }, { "dropping-particle" : "", "family" : "Weele", "given" : "Michiel", "non-dropping-particle" : "van", "parse-names" : false, "suffix" : "" }, { "dropping-particle" : "", "family" : "Uhe", "given" : "Peter", "non-dropping-particle" : "", "parse-names" : false, "suffix" : "" }, { "dropping-particle" : "", "family" : "Otto", "given" : "Friederike", "non-dropping-particle" : "", "parse-names" : false, "suffix" : "" }, { "dropping-particle" : "", "family" : "Singh", "given" : "Roop", "non-dropping-particle" : "", "parse-names" : false, "suffix" : "" }, { "dropping-particle" : "", "family" : "Pai", "given" : "Indrani", "non-dropping-particle" : "", "parse-names" : false, "suffix" : "" }, { "dropping-particle" : "", "family" : "Cullen", "given" : "Heidi", "non-dropping-particle" : "", "parse-names" : false, "suffix" : "" }, { "dropping-particle" : "", "family" : "AchutaRao", "given" : "Krishna", "non-dropping-particle" : "", "parse-names" : false, "suffix" : "" } ], "container-title" : "Natural Hazards and Earth System Sciences", "id" : "ITEM-5", "issue" : "1", "issued" : { "date-parts" : [ [ "2018", "1", "24" ] ] }, "page" : "365-381", "title" : "Extreme heat in India and anthropogenic climate change", "translator" : [ { "dropping-particle" : "", "family" : "S117", "given" : "", "non-dropping-particle" : "", "parse-names" : false, "suffix" : "" } ], "type" : "article-journal", "volume" : "18" }, "uris" : [ "http://www.mendeley.com/documents/?uuid=332d1329-4424-4549-9c57-6d8eca03f1cc" ] } ], "mendeley" : { "formattedCitation" : "(Wehner et al., 2016; Pattanayak et al., 2017; Wang et al., 2017c; van Oldenborgh et al., 2018; Seong et al., 2020)", "manualFormatting" : "(Wehner et al., 2016; Kumar, 2017; Z. Wang et al., 2017a; van Oldenborgh et al., 2018; Seong et al., 2020)", "plainTextFormattedCitation" : "(Wehner et al., 2016; Pattanayak et al., 2017; Wang et al., 2017c; van Oldenborgh et al., 2018; Seong et al., 2020)", "previouslyFormattedCitation" : "(Wehner et al., 2016; Pattanayak et al., 2017; Wang et al., 2017c; van Oldenborgh et al., 2018; Seong et al., 2020)" }, "properties" : { "noteIndex" : 0 }, "schema" : "https://github.com/citation-style-language/schema/raw/master/csl-citation.json" }</w:instrText>
            </w:r>
            <w:ins w:id="4889" w:author="Robin Matthews" w:date="2021-07-14T18:06:00Z">
              <w:r w:rsidR="00F21B56">
                <w:rPr>
                  <w:rFonts w:cs="Times New Roman"/>
                  <w:color w:val="000000" w:themeColor="text1"/>
                  <w:sz w:val="16"/>
                  <w:szCs w:val="16"/>
                  <w:lang w:val="en-GB"/>
                </w:rPr>
                <w:fldChar w:fldCharType="separate"/>
              </w:r>
              <w:r w:rsidR="00F21B56" w:rsidRPr="00C83610">
                <w:rPr>
                  <w:rFonts w:cs="Times New Roman"/>
                  <w:noProof/>
                  <w:color w:val="000000" w:themeColor="text1"/>
                  <w:sz w:val="16"/>
                  <w:szCs w:val="16"/>
                  <w:lang w:val="en-GB"/>
                </w:rPr>
                <w:t xml:space="preserve">(Wehner et al., 2016; </w:t>
              </w:r>
              <w:r w:rsidR="00F21B56">
                <w:rPr>
                  <w:rFonts w:cs="Times New Roman"/>
                  <w:noProof/>
                  <w:color w:val="000000" w:themeColor="text1"/>
                  <w:sz w:val="16"/>
                  <w:szCs w:val="16"/>
                  <w:lang w:val="en-GB"/>
                </w:rPr>
                <w:t>Kumar</w:t>
              </w:r>
              <w:r w:rsidR="00F21B56" w:rsidRPr="00C83610">
                <w:rPr>
                  <w:rFonts w:cs="Times New Roman"/>
                  <w:noProof/>
                  <w:color w:val="000000" w:themeColor="text1"/>
                  <w:sz w:val="16"/>
                  <w:szCs w:val="16"/>
                  <w:lang w:val="en-GB"/>
                </w:rPr>
                <w:t xml:space="preserve">, 2017; </w:t>
              </w:r>
              <w:r w:rsidR="00F21B56">
                <w:rPr>
                  <w:rFonts w:cs="Times New Roman"/>
                  <w:noProof/>
                  <w:color w:val="000000" w:themeColor="text1"/>
                  <w:sz w:val="16"/>
                  <w:szCs w:val="16"/>
                  <w:lang w:val="en-GB"/>
                </w:rPr>
                <w:t xml:space="preserve">Z. </w:t>
              </w:r>
              <w:r w:rsidR="00F21B56" w:rsidRPr="00C83610">
                <w:rPr>
                  <w:rFonts w:cs="Times New Roman"/>
                  <w:noProof/>
                  <w:color w:val="000000" w:themeColor="text1"/>
                  <w:sz w:val="16"/>
                  <w:szCs w:val="16"/>
                  <w:lang w:val="en-GB"/>
                </w:rPr>
                <w:t>Wang et al., 2017</w:t>
              </w:r>
              <w:r w:rsidR="00F21B56">
                <w:rPr>
                  <w:rFonts w:cs="Times New Roman"/>
                  <w:noProof/>
                  <w:color w:val="000000" w:themeColor="text1"/>
                  <w:sz w:val="16"/>
                  <w:szCs w:val="16"/>
                  <w:lang w:val="en-GB"/>
                </w:rPr>
                <w:t>a</w:t>
              </w:r>
              <w:r w:rsidR="00F21B56" w:rsidRPr="00C83610">
                <w:rPr>
                  <w:rFonts w:cs="Times New Roman"/>
                  <w:noProof/>
                  <w:color w:val="000000" w:themeColor="text1"/>
                  <w:sz w:val="16"/>
                  <w:szCs w:val="16"/>
                  <w:lang w:val="en-GB"/>
                </w:rPr>
                <w:t>; van Oldenborgh et al., 2018; Seong et al., 2020)</w:t>
              </w:r>
              <w:r w:rsidR="00F21B56">
                <w:rPr>
                  <w:rFonts w:cs="Times New Roman"/>
                  <w:color w:val="000000" w:themeColor="text1"/>
                  <w:sz w:val="16"/>
                  <w:szCs w:val="16"/>
                  <w:lang w:val="en-GB"/>
                </w:rPr>
                <w:fldChar w:fldCharType="end"/>
              </w:r>
              <w:commentRangeEnd w:id="4887"/>
              <w:r w:rsidR="00F21B56">
                <w:rPr>
                  <w:rStyle w:val="Marquedecommentaire"/>
                </w:rPr>
                <w:commentReference w:id="4887"/>
              </w:r>
            </w:ins>
            <w:commentRangeStart w:id="4890"/>
            <w:del w:id="4891" w:author="Robin Matthews" w:date="2021-07-14T18:06:00Z">
              <w:r w:rsidRPr="00D424AA" w:rsidDel="00F21B56">
                <w:rPr>
                  <w:rFonts w:cs="Times New Roman"/>
                  <w:color w:val="000000" w:themeColor="text1"/>
                  <w:sz w:val="16"/>
                  <w:szCs w:val="16"/>
                  <w:lang w:val="en-GB"/>
                </w:rPr>
                <w:fldChar w:fldCharType="begin" w:fldLock="1"/>
              </w:r>
              <w:r w:rsidR="00FF6231" w:rsidDel="00F21B56">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w:delInstrText>
              </w:r>
              <w:r w:rsidR="00FF6231" w:rsidRPr="00D707C3" w:rsidDel="00F21B56">
                <w:rPr>
                  <w:rFonts w:cs="Times New Roman"/>
                  <w:color w:val="000000" w:themeColor="text1"/>
                  <w:sz w:val="16"/>
                  <w:szCs w:val="16"/>
                </w:rPr>
                <w:delInstrText>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w:delInstrText>
              </w:r>
              <w:r w:rsidR="00FF6231" w:rsidRPr="006A2665" w:rsidDel="00F21B56">
                <w:rPr>
                  <w:rFonts w:cs="Times New Roman"/>
                  <w:color w:val="000000" w:themeColor="text1"/>
                  <w:sz w:val="16"/>
                  <w:szCs w:val="16"/>
                </w:rPr>
                <w:delInstrText>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F21B56">
                <w:rPr>
                  <w:rFonts w:cs="Times New Roman"/>
                  <w:color w:val="000000" w:themeColor="text1"/>
                  <w:sz w:val="16"/>
                  <w:szCs w:val="16"/>
                  <w:lang w:val="en-GB"/>
                </w:rPr>
                <w:fldChar w:fldCharType="separate"/>
              </w:r>
              <w:r w:rsidR="00A26296" w:rsidDel="00F21B56">
                <w:rPr>
                  <w:rFonts w:cs="Times New Roman"/>
                  <w:noProof/>
                  <w:color w:val="000000" w:themeColor="text1"/>
                  <w:sz w:val="16"/>
                  <w:szCs w:val="16"/>
                  <w:lang w:val="nb-NO"/>
                </w:rPr>
                <w:delText>(Seong et al., 2020;</w:delText>
              </w:r>
              <w:r w:rsidRPr="00D424AA" w:rsidDel="00F21B56">
                <w:rPr>
                  <w:rFonts w:cs="Times New Roman"/>
                  <w:color w:val="000000" w:themeColor="text1"/>
                  <w:sz w:val="16"/>
                  <w:szCs w:val="16"/>
                  <w:lang w:val="en-GB"/>
                </w:rPr>
                <w:fldChar w:fldCharType="end"/>
              </w:r>
              <w:commentRangeEnd w:id="4890"/>
              <w:r w:rsidR="00A26296" w:rsidDel="00F21B56">
                <w:rPr>
                  <w:rStyle w:val="Marquedecommentaire"/>
                </w:rPr>
                <w:commentReference w:id="4890"/>
              </w:r>
            </w:del>
          </w:p>
          <w:commentRangeStart w:id="4892"/>
          <w:p w14:paraId="63CDEC44" w14:textId="69616948" w:rsidR="00D376F0" w:rsidRPr="00841A35" w:rsidDel="00F21B56" w:rsidRDefault="00D376F0" w:rsidP="00DB48AC">
            <w:pPr>
              <w:rPr>
                <w:del w:id="4893" w:author="Robin Matthews" w:date="2021-07-14T18:06:00Z"/>
                <w:rFonts w:cs="Times New Roman"/>
                <w:color w:val="000000" w:themeColor="text1"/>
                <w:sz w:val="16"/>
                <w:szCs w:val="16"/>
                <w:lang w:val="en-GB" w:eastAsia="en-CA"/>
              </w:rPr>
            </w:pPr>
            <w:del w:id="4894" w:author="Robin Matthews" w:date="2021-07-14T18:06:00Z">
              <w:r w:rsidRPr="00D424AA" w:rsidDel="00F21B56">
                <w:rPr>
                  <w:rFonts w:cs="Times New Roman"/>
                  <w:color w:val="000000" w:themeColor="text1"/>
                  <w:sz w:val="16"/>
                  <w:szCs w:val="16"/>
                  <w:lang w:val="en-GB"/>
                </w:rPr>
                <w:fldChar w:fldCharType="begin" w:fldLock="1"/>
              </w:r>
              <w:r w:rsidR="00FF6231" w:rsidDel="00F21B56">
                <w:rPr>
                  <w:rFonts w:cs="Times New Roman"/>
                  <w:color w:val="000000" w:themeColor="text1"/>
                  <w:sz w:val="16"/>
                  <w:szCs w:val="16"/>
                  <w:lang w:val="nb-NO"/>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F21B56">
                <w:rPr>
                  <w:rFonts w:cs="Times New Roman"/>
                  <w:color w:val="000000" w:themeColor="text1"/>
                  <w:sz w:val="16"/>
                  <w:szCs w:val="16"/>
                  <w:lang w:val="en-GB"/>
                </w:rPr>
                <w:fldChar w:fldCharType="separate"/>
              </w:r>
              <w:r w:rsidR="00A26296" w:rsidDel="00F21B56">
                <w:rPr>
                  <w:rFonts w:cs="Times New Roman"/>
                  <w:noProof/>
                  <w:color w:val="000000" w:themeColor="text1"/>
                  <w:sz w:val="16"/>
                  <w:szCs w:val="16"/>
                  <w:lang w:val="nb-NO"/>
                </w:rPr>
                <w:delText>Wang et al., 2017;</w:delText>
              </w:r>
              <w:r w:rsidRPr="00D424AA" w:rsidDel="00F21B56">
                <w:rPr>
                  <w:rFonts w:cs="Times New Roman"/>
                  <w:color w:val="000000" w:themeColor="text1"/>
                  <w:sz w:val="16"/>
                  <w:szCs w:val="16"/>
                  <w:lang w:val="en-GB"/>
                </w:rPr>
                <w:fldChar w:fldCharType="end"/>
              </w:r>
              <w:commentRangeEnd w:id="4892"/>
              <w:r w:rsidR="00A26296" w:rsidDel="00F21B56">
                <w:rPr>
                  <w:rStyle w:val="Marquedecommentaire"/>
                </w:rPr>
                <w:commentReference w:id="4892"/>
              </w:r>
              <w:r w:rsidRPr="00841A35" w:rsidDel="00F21B56">
                <w:rPr>
                  <w:rFonts w:eastAsiaTheme="minorHAnsi" w:cs="Times New Roman"/>
                  <w:color w:val="000000" w:themeColor="text1"/>
                  <w:sz w:val="16"/>
                  <w:szCs w:val="16"/>
                  <w:lang w:val="nb-NO" w:eastAsia="en-US"/>
                </w:rPr>
                <w:delText xml:space="preserve"> </w:delText>
              </w:r>
              <w:commentRangeStart w:id="4895"/>
              <w:r w:rsidRPr="00D424AA" w:rsidDel="00F21B56">
                <w:rPr>
                  <w:rFonts w:cs="Times New Roman"/>
                  <w:color w:val="000000" w:themeColor="text1"/>
                  <w:sz w:val="16"/>
                  <w:szCs w:val="16"/>
                  <w:lang w:val="en-GB"/>
                </w:rPr>
                <w:fldChar w:fldCharType="begin" w:fldLock="1"/>
              </w:r>
              <w:r w:rsidR="00417CA4" w:rsidDel="00F21B56">
                <w:rPr>
                  <w:rFonts w:cs="Times New Roman"/>
                  <w:color w:val="000000" w:themeColor="text1"/>
                  <w:sz w:val="16"/>
                  <w:szCs w:val="16"/>
                  <w:lang w:val="nb-NO"/>
                </w:rPr>
                <w:delInstrText>ADDIN CSL_CITATION { "citationItems" : [ { "id" : "ITEM-1", "itemData" : { "DOI" : "10.1175/BAMS-D-16-0145.1", "ISSN" : "0003-0007", "author" : [ { "dropping-particle" : "", "family" : "Wehner", "given" : "Michael F.", "non-dropping-particle" : "", "parse-names" : false, "suffix" : "" }, { "dropping-particle" : "", "family" : "Stone", "given" : "D\u00e1ith\u00ed", "non-dropping-particle" : "", "parse-names" : false, "suffix" : "" }, { "dropping-particle" : "", "family" : "Krishnan", "given" : "Hari", "non-dropping-particle" : "", "parse-names" : false, "suffix" : "" }, { "dropping-particle" : "", "family" : "AchutaRao", "given" : "Krishna", "non-dropping-particle" : "", "parse-names" : false, "suffix" : "" }, { "dropping-particle" : "", "family" : "Castillo", "given" : "Federico", "non-dropping-particle" : "", "parse-names" : false, "suffix" : "" } ], "container-title" : "Bulletin of the American Meteorological Society", "id" : "ITEM-1", "issue" : "12", "issued" : { "date-parts" : [ [ "2016", "12" ] ] }, "page" : "S81-S86", "title" : "The Deadly Combination of Heat and Humidity in India and Pakistan in Summer 2015", "translator" : [ { "dropping-particle" : "", "family" : "S1184", "given" : "", "non-dropping-particle" : "", "parse-names" : false, "suffix" : "" } ], "type" : "article-journal", "volume" : "97" }, "uris" : [ "http://www.mendeley.com/documents/?uuid=70fc4a61-abbe-422a-a1cf-8232480b77fa" ] } ], "mendeley" : { "formattedCitation" : "(Wehner et al., 2016)", "manualFormatting" : "Wehner et al., 2016;", "plainTextFormattedCitation" : "(Wehner et al., 2016)", "previouslyFormattedCitation" : "(Wehner et al., 2016)" }, "properties" : { "noteIndex" : 0 }, "schema" : "https://github.com/citation-style-language/schema/raw/master/csl-citation.json" }</w:delInstrText>
              </w:r>
              <w:r w:rsidRPr="00D424AA" w:rsidDel="00F21B56">
                <w:rPr>
                  <w:rFonts w:cs="Times New Roman"/>
                  <w:color w:val="000000" w:themeColor="text1"/>
                  <w:sz w:val="16"/>
                  <w:szCs w:val="16"/>
                  <w:lang w:val="en-GB"/>
                </w:rPr>
                <w:fldChar w:fldCharType="separate"/>
              </w:r>
              <w:r w:rsidR="00A26296" w:rsidDel="00F21B56">
                <w:rPr>
                  <w:rFonts w:cs="Times New Roman"/>
                  <w:noProof/>
                  <w:color w:val="000000" w:themeColor="text1"/>
                  <w:sz w:val="16"/>
                  <w:szCs w:val="16"/>
                  <w:lang w:val="nb-NO"/>
                </w:rPr>
                <w:delText>Wehner et al., 2016;</w:delText>
              </w:r>
              <w:r w:rsidRPr="00D424AA" w:rsidDel="00F21B56">
                <w:rPr>
                  <w:rFonts w:cs="Times New Roman"/>
                  <w:color w:val="000000" w:themeColor="text1"/>
                  <w:sz w:val="16"/>
                  <w:szCs w:val="16"/>
                  <w:lang w:val="en-GB"/>
                </w:rPr>
                <w:fldChar w:fldCharType="end"/>
              </w:r>
              <w:commentRangeEnd w:id="4895"/>
              <w:r w:rsidR="00A26296" w:rsidDel="00F21B56">
                <w:rPr>
                  <w:rStyle w:val="Marquedecommentaire"/>
                </w:rPr>
                <w:commentReference w:id="4895"/>
              </w:r>
              <w:r w:rsidRPr="00841A35" w:rsidDel="00F21B56">
                <w:rPr>
                  <w:rFonts w:cs="Times New Roman"/>
                  <w:noProof/>
                  <w:sz w:val="16"/>
                  <w:szCs w:val="16"/>
                  <w:lang w:val="nb-NO"/>
                </w:rPr>
                <w:delText xml:space="preserve"> </w:delText>
              </w:r>
              <w:commentRangeStart w:id="4896"/>
              <w:r w:rsidRPr="00D424AA" w:rsidDel="00F21B56">
                <w:rPr>
                  <w:rFonts w:cs="Times New Roman"/>
                  <w:color w:val="000000" w:themeColor="text1"/>
                  <w:sz w:val="16"/>
                  <w:szCs w:val="16"/>
                  <w:lang w:val="en-GB"/>
                </w:rPr>
                <w:fldChar w:fldCharType="begin" w:fldLock="1"/>
              </w:r>
              <w:r w:rsidR="00E42FE9" w:rsidDel="00F21B56">
                <w:rPr>
                  <w:rFonts w:cs="Times New Roman"/>
                  <w:color w:val="000000" w:themeColor="text1"/>
                  <w:sz w:val="16"/>
                  <w:szCs w:val="16"/>
                  <w:lang w:val="nb-NO"/>
                </w:rPr>
                <w:delInstrText>ADDIN CSL_CITATION { "citationItems" : [ { "id" : "ITEM-1", "itemData" : { "DOI" : "10.1088/1748-9326/aa9664", "ISSN" : "1748-9326", "abstract" : "The frequent occurrence of flood and drought worldwide has drawn attention to assessing whether the hydroclimatology of major river basins has changed. The Mahanadi river basin (MRB) is the major source of fresh water for both Chattisgarh and Odisha states (71 million people approximately) in India. The MRB (141 600 km 2 area) is one of the most vulnerable to climate change and variations in temperature and precipitation. In recent years, it has repeatedly faced adverse hydrometeorological conditions. Large-scale ocean\u2013atmospheric phenomena have a substantial influence on river hydroclimatology. Hence global sea surface temperature (SST) linkage with the precipitation and surface temperature of the MRB was analyzed over the period 1950\u20132012. Significant changes in seasonal correlation patterns were witnessed from 1950\u20131980 (PR-80) to 1981\u20132012 (PO-80). The correlation was higher during PR-80 compared to PO-80 between the El Ni\u00f1o region SST versus the maximum temperature ( T max ) in all seasons except the pre-monsoon season and the minimum temperature ( T min ) in all seasons except the monsoon season. However, precipitation correlation changes are not prominent. Like the SST, the correlation patterns of sea level pressure with precipitation, T max and T min shifted conspicuously from PR-80 to PO-80. These shifts could be related to change in Pacific decadal SST patterns and anthropogenic effects. Fingerprint-based detection and attribution analysis revealed that the observed changes in T min (pre-monsoon and monsoon season) during the second half of the 20th century cannot be explained solely by natural variability and can be attributed to an anthropogenic effect.", "author" : [ { "dropping-particle" : "", "family" : "Pattanayak", "given" : "Sonali", "non-dropping-particle" : "", "parse-names" : false, "suffix" : "" }, { "dropping-particle" : "", "family" : "Nanjundiah", "given" : "Ravi S", "non-dropping-particle" : "", "parse-names" : false, "suffix" : "" }, { "dropping-particle" : "", "family" : "Kumar", "given" : "D Nagesh", "non-dropping-particle" : "", "parse-names" : false, "suffix" : "" } ], "container-title" : "Environmental Research Letters", "id" : "ITEM-1", "issue" : "12", "issued" : { "date-parts" : [ [ "2017", "12", "1" ] ] }, "page" : "124002", "title" : "Linkage between global sea surface temperature and hydroclimatology of a major river basin of India before and after 1980", "translator" : [ { "dropping-particle" : "", "family" : "S1687", "given" : "", "non-dropping-particle" : "", "parse-names" : false, "suffix" : "" } ], "type" : "article-journal", "volume" : "12" }, "uris" : [ "http://www.mendeley.com/documents/?uuid=0f1ba5e5-f27c-43c2-a16f-f22935434af4" ] } ], "mendeley" : { "formattedCitation" : "(Pattanayak et al., 2017)", "manualFormatting" : "Kumar, 2017;", "plainTextFormattedCitation" : "(Pattanayak et al., 2017)", "previouslyFormattedCitation" : "(Pattanayak et al., 2017)" }, "properties" : { "noteIndex" : 0 }, "schema" : "https://github.com/citation-style-language/schema/raw/master/csl-citation.json" }</w:delInstrText>
              </w:r>
              <w:r w:rsidRPr="00D424AA" w:rsidDel="00F21B56">
                <w:rPr>
                  <w:rFonts w:cs="Times New Roman"/>
                  <w:color w:val="000000" w:themeColor="text1"/>
                  <w:sz w:val="16"/>
                  <w:szCs w:val="16"/>
                  <w:lang w:val="en-GB"/>
                </w:rPr>
                <w:fldChar w:fldCharType="separate"/>
              </w:r>
              <w:r w:rsidR="00A26296" w:rsidDel="00F21B56">
                <w:rPr>
                  <w:rFonts w:cs="Times New Roman"/>
                  <w:noProof/>
                  <w:color w:val="000000" w:themeColor="text1"/>
                  <w:sz w:val="16"/>
                  <w:szCs w:val="16"/>
                  <w:lang w:val="nb-NO"/>
                </w:rPr>
                <w:delText>Kumar, 2017;</w:delText>
              </w:r>
              <w:r w:rsidRPr="00D424AA" w:rsidDel="00F21B56">
                <w:rPr>
                  <w:rFonts w:cs="Times New Roman"/>
                  <w:color w:val="000000" w:themeColor="text1"/>
                  <w:sz w:val="16"/>
                  <w:szCs w:val="16"/>
                  <w:lang w:val="en-GB"/>
                </w:rPr>
                <w:fldChar w:fldCharType="end"/>
              </w:r>
              <w:commentRangeEnd w:id="4896"/>
              <w:r w:rsidR="00A26296" w:rsidDel="00F21B56">
                <w:rPr>
                  <w:rStyle w:val="Marquedecommentaire"/>
                </w:rPr>
                <w:commentReference w:id="4896"/>
              </w:r>
              <w:r w:rsidRPr="00841A35" w:rsidDel="00F21B56">
                <w:rPr>
                  <w:rFonts w:cs="Times New Roman"/>
                  <w:color w:val="000000" w:themeColor="text1"/>
                  <w:sz w:val="16"/>
                  <w:szCs w:val="16"/>
                  <w:lang w:val="nb-NO"/>
                </w:rPr>
                <w:delText xml:space="preserve"> </w:delText>
              </w:r>
              <w:commentRangeStart w:id="4897"/>
              <w:r w:rsidRPr="00D424AA" w:rsidDel="00F21B56">
                <w:rPr>
                  <w:rFonts w:cs="Times New Roman"/>
                  <w:color w:val="000000" w:themeColor="text1"/>
                  <w:sz w:val="16"/>
                  <w:szCs w:val="16"/>
                  <w:lang w:val="en-GB" w:eastAsia="en-CA"/>
                </w:rPr>
                <w:fldChar w:fldCharType="begin" w:fldLock="1"/>
              </w:r>
              <w:r w:rsidR="00FF6231" w:rsidDel="00F21B56">
                <w:rPr>
                  <w:rFonts w:cs="Times New Roman"/>
                  <w:color w:val="000000" w:themeColor="text1"/>
                  <w:sz w:val="16"/>
                  <w:szCs w:val="16"/>
                  <w:lang w:val="nb-NO" w:eastAsia="en-CA"/>
                </w:rPr>
                <w:delInstrText>ADDIN CSL_CITATION { "citationItems" : [ { "id" : "ITEM-1", "itemData" : { "DOI" : "10.5194/nhess-18-365-2018", "ISSN" : "1684-9981", "abstract" : "&lt;p&gt;On 19\u00a0May\u00a02016 the afternoon temperature reached 51.0\u202f\u00b0C in Phalodi in the northwest of India &amp;amp;ndash; a new record for the highest observed maximum temperature in India. The previous year, a widely reported very lethal heat wave occurred in the southeast, in Andhra Pradesh and Telangana, killing thousands of people. In both cases it was widely assumed that the probability and severity of heat waves in India are increasing due to global warming, as they do in other parts of the world. However, we do not find positive trends in the highest maximum temperature of the year in most of India since the\u00a01970s (except spurious trends due to missing data). Decadal variability cannot explain this, but both increased air pollution with aerosols blocking sunlight and increased irrigation leading to evaporative cooling have counteracted the effect of greenhouse gases up to now. Current climate models do not represent these processes well and hence cannot be used to attribute heat waves in this area. &lt;br&gt;&lt;br&gt; The health effects of heat are often described better by a combination of temperature and humidity, such as a heat index or wet bulb temperature. Due to the increase in humidity from irrigation and higher sea surface temperatures (SSTs), these indices have increased over the last decades even when extreme temperatures have not. The extreme air pollution also exacerbates the health impacts of heat. From these factors it follows that, from a health impact point of view, the severity of heat waves has increased in India. &lt;br&gt;&lt;br&gt; For the next decades we expect the trend due to global warming to continue but the surface cooling effect of aerosols to diminish as air quality controls are implemented. The expansion of irrigation will likely continue, though at a slower pace, mitigating this trend somewhat. Humidity will probably continue to rise. The combination will result in a strong rise in the temperature of heat waves. The high humidity will make health effects worse, whereas decreased air pollution would decrease the impacts.&lt;/p&gt;", "author" : [ { "dropping-particle" : "", "family" : "Oldenborgh", "given" : "Geert Jan", "non-dropping-particle" : "van", "parse-names" : false, "suffix" : "" }, { "dropping-particle" : "", "family" : "Philip", "given" : "Sjoukje", "non-dropping-particle" : "", "parse-names" : false, "suffix" : "" }, { "dropping-particle" : "", "family" : "Kew", "given" : "Sarah", "non-dropping-particle" : "", "parse-names" : false, "suffix" : "" }, { "dropping-particle" : "", "family" : "Weele", "given" : "Michiel", "non-dropping-particle" : "van", "parse-names" : false, "suffix" : "" }, { "dropping-particle" : "", "family" : "Uhe", "given" : "Peter", "non-dropping-particle" : "", "parse-names" : false, "suffix" : "" }, { "dropping-particle" : "", "family" : "Otto", "given" : "Friederike", "non-dropping-particle" : "", "parse-names" : false, "suffix" : "" }, { "dropping-particle" : "", "family" : "Singh", "given" : "Roop", "non-dropping-particle" : "", "parse-names" : false, "suffix" : "" }, { "dropping-particle" : "", "family" : "Pai", "given" : "Indrani", "non-dropping-particle" : "", "parse-names" : false, "suffix" : "" }, { "dropping-particle" : "", "family" : "Cullen", "given" : "Heidi", "non-dropping-particle" : "", "parse-names" : false, "suffix" : "" }, { "dropping-particle" : "", "family" : "AchutaRao", "given" : "Krishna", "non-dropping-particle" : "", "parse-names" : false, "suffix" : "" } ], "container-title" : "Natural Hazards and Earth System Sciences", "id" : "ITEM-1", "issue" : "1", "issued" : { "date-parts" : [ [ "2018", "1", "24" ] ] }, "page" : "365-381", "title" : "Extreme heat in India and anthropogenic climate change", "translator" : [ { "dropping-particle" : "", "family" : "S117", "given" : "", "non-dropping-particle" : "", "parse-names" : false, "suffix" : "" } ], "type" : "article-journal", "volume" : "18" }, "uris" : [ "http://www.mendeley.com/documents/?uuid=332d1329-4424-4549-9c57-6d8eca03f1cc" ] } ], "mendeley" : { "formattedCitation" : "(van Oldenborgh et al., 2018)", "manualFormatting" : "van Oldenborgh et al., 2018)", "plainTextFormattedCitation" : "(van Oldenborgh et al., 2018)", "previouslyFormattedCitation" : "(van Oldenborgh et al., 2018)" }, "properties" : { "noteIndex" : 0 }, "schema" : "https://github.com/citation-style-language/schema/raw/master/csl-citation.json" }</w:delInstrText>
              </w:r>
              <w:r w:rsidRPr="00D424AA" w:rsidDel="00F21B56">
                <w:rPr>
                  <w:rFonts w:cs="Times New Roman"/>
                  <w:color w:val="000000" w:themeColor="text1"/>
                  <w:sz w:val="16"/>
                  <w:szCs w:val="16"/>
                  <w:lang w:val="en-GB" w:eastAsia="en-CA"/>
                </w:rPr>
                <w:fldChar w:fldCharType="separate"/>
              </w:r>
              <w:r w:rsidR="00A26296" w:rsidDel="00F21B56">
                <w:rPr>
                  <w:rFonts w:cs="Times New Roman"/>
                  <w:noProof/>
                  <w:color w:val="000000" w:themeColor="text1"/>
                  <w:sz w:val="16"/>
                  <w:szCs w:val="16"/>
                  <w:lang w:val="en-GB" w:eastAsia="en-CA"/>
                </w:rPr>
                <w:delText>van Oldenborgh et al., 2018)</w:delText>
              </w:r>
              <w:r w:rsidRPr="00D424AA" w:rsidDel="00F21B56">
                <w:rPr>
                  <w:rFonts w:cs="Times New Roman"/>
                  <w:color w:val="000000" w:themeColor="text1"/>
                  <w:sz w:val="16"/>
                  <w:szCs w:val="16"/>
                  <w:lang w:val="en-GB" w:eastAsia="en-CA"/>
                </w:rPr>
                <w:fldChar w:fldCharType="end"/>
              </w:r>
              <w:commentRangeEnd w:id="4897"/>
              <w:r w:rsidR="00A26296" w:rsidDel="00F21B56">
                <w:rPr>
                  <w:rStyle w:val="Marquedecommentaire"/>
                </w:rPr>
                <w:commentReference w:id="4897"/>
              </w:r>
            </w:del>
          </w:p>
          <w:bookmarkEnd w:id="4886"/>
          <w:p w14:paraId="6DEDCC76" w14:textId="77777777" w:rsidR="00D376F0" w:rsidRPr="00D424AA" w:rsidRDefault="00D376F0">
            <w:pPr>
              <w:rPr>
                <w:rFonts w:cs="Times New Roman"/>
                <w:i/>
                <w:color w:val="000000" w:themeColor="text1"/>
                <w:sz w:val="16"/>
                <w:szCs w:val="16"/>
                <w:lang w:val="en-GB"/>
              </w:rPr>
              <w:pPrChange w:id="4898" w:author="Robin Matthews" w:date="2021-07-14T18:06:00Z">
                <w:pPr>
                  <w:widowControl/>
                </w:pPr>
              </w:pPrChange>
            </w:pPr>
          </w:p>
        </w:tc>
        <w:tc>
          <w:tcPr>
            <w:tcW w:w="2158" w:type="dxa"/>
            <w:tcBorders>
              <w:top w:val="dashed" w:sz="4" w:space="0" w:color="000000"/>
              <w:bottom w:val="single" w:sz="4" w:space="0" w:color="auto"/>
            </w:tcBorders>
            <w:shd w:val="clear" w:color="auto" w:fill="FD9693"/>
            <w:tcMar>
              <w:top w:w="40" w:type="dxa"/>
              <w:left w:w="0" w:type="dxa"/>
              <w:bottom w:w="40" w:type="dxa"/>
              <w:right w:w="0" w:type="dxa"/>
            </w:tcMar>
          </w:tcPr>
          <w:p w14:paraId="56C9A9F3" w14:textId="64EDF77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899"/>
            <w:r w:rsidRPr="00D424AA">
              <w:rPr>
                <w:rFonts w:cs="Times New Roman"/>
                <w:color w:val="000000" w:themeColor="text1"/>
                <w:sz w:val="16"/>
                <w:szCs w:val="16"/>
                <w:lang w:val="en-GB"/>
              </w:rPr>
              <w:fldChar w:fldCharType="begin" w:fldLock="1"/>
            </w:r>
            <w:ins w:id="4900" w:author="Robin Matthews" w:date="2021-07-14T17:35:00Z">
              <w:r w:rsidR="003E18DF">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901" w:author="Robin Matthews" w:date="2021-07-14T17:35:00Z">
              <w:r w:rsidR="00FC4C2D" w:rsidDel="003E18DF">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02" w:author="Robin Matthews" w:date="2021-07-14T17:35:00Z">
              <w:r w:rsidR="00A26296" w:rsidDel="003E18DF">
                <w:rPr>
                  <w:rFonts w:cs="Times New Roman"/>
                  <w:noProof/>
                  <w:color w:val="000000" w:themeColor="text1"/>
                  <w:sz w:val="16"/>
                  <w:szCs w:val="16"/>
                  <w:lang w:val="en-GB"/>
                </w:rPr>
                <w:delText>Li et al., 2020</w:delText>
              </w:r>
            </w:del>
            <w:ins w:id="4903" w:author="Robin Matthews" w:date="2021-07-14T17:35:00Z">
              <w:r w:rsidR="003E18DF">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899"/>
            <w:r w:rsidR="00A26296">
              <w:rPr>
                <w:rStyle w:val="Marquedecommentaire"/>
              </w:rPr>
              <w:commentReference w:id="4899"/>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C in the 50-year TXx and TNn events compared to the 1°C warming level </w:t>
            </w:r>
            <w:commentRangeStart w:id="490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05" w:author="Robin Matthews" w:date="2021-07-14T17:35:00Z">
              <w:r w:rsidR="00A26296" w:rsidDel="003E18DF">
                <w:rPr>
                  <w:rFonts w:cs="Times New Roman"/>
                  <w:noProof/>
                  <w:color w:val="000000" w:themeColor="text1"/>
                  <w:sz w:val="16"/>
                  <w:szCs w:val="16"/>
                  <w:lang w:val="en-GB"/>
                </w:rPr>
                <w:delText>Li et al., 2020</w:delText>
              </w:r>
            </w:del>
            <w:ins w:id="4906" w:author="Robin Matthews" w:date="2021-07-14T17:35:00Z">
              <w:r w:rsidR="003E18DF">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04"/>
            <w:r w:rsidR="00A26296">
              <w:rPr>
                <w:rStyle w:val="Marquedecommentaire"/>
              </w:rPr>
              <w:commentReference w:id="4904"/>
            </w:r>
            <w:r w:rsidRPr="00841A35">
              <w:rPr>
                <w:rFonts w:cs="Times New Roman"/>
                <w:color w:val="000000" w:themeColor="text1"/>
                <w:sz w:val="16"/>
                <w:szCs w:val="16"/>
                <w:lang w:val="en-GB"/>
              </w:rPr>
              <w:t>) and more than 1°C in annual TXx and TNn compared to pre</w:t>
            </w:r>
            <w:r w:rsidRPr="00D424AA">
              <w:rPr>
                <w:rFonts w:cs="Times New Roman"/>
                <w:color w:val="000000" w:themeColor="text1"/>
                <w:sz w:val="16"/>
                <w:szCs w:val="16"/>
                <w:lang w:val="en-GB"/>
              </w:rPr>
              <w:t>-industrial (Annex).</w:t>
            </w:r>
          </w:p>
          <w:p w14:paraId="1189BC73" w14:textId="77777777" w:rsidR="00D376F0" w:rsidRPr="00D424AA" w:rsidRDefault="00D376F0" w:rsidP="00D424AA">
            <w:pPr>
              <w:rPr>
                <w:rFonts w:cs="Times New Roman"/>
                <w:color w:val="000000" w:themeColor="text1"/>
                <w:sz w:val="16"/>
                <w:szCs w:val="16"/>
                <w:lang w:val="en-GB"/>
              </w:rPr>
            </w:pPr>
          </w:p>
          <w:p w14:paraId="6C0F5434" w14:textId="52BDA1F8"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dditional evidence from CMIP5 and RCM simulations for an increase in the intensity and frequency of hot extremes and decrease in the intensity and frequency of cold extremes</w:t>
            </w:r>
            <w:bookmarkStart w:id="4907" w:name="_Hlk77197738"/>
            <w:ins w:id="4908" w:author="Robin Matthews" w:date="2021-07-14T23:29:00Z">
              <w:r w:rsidR="00F46E9E">
                <w:rPr>
                  <w:rFonts w:cs="Times New Roman"/>
                  <w:color w:val="000000" w:themeColor="text1"/>
                  <w:sz w:val="16"/>
                  <w:szCs w:val="16"/>
                  <w:lang w:val="en-GB"/>
                </w:rPr>
                <w:t xml:space="preserve"> </w:t>
              </w:r>
              <w:r w:rsidR="00F46E9E">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id" : "ITEM-6", "itemData" : { "DOI" : "10.1007/s10113-014-0660-6", "ISSN" : "1436378X 14363798", "abstract" : "\u00a9 2014, Springer-Verlag Berlin Heidelberg.Heat waves are expected to intensify around the globe in the future, with potential increase in heat stress and heat-induced mortality in the absence of adaptation measures. India has a high current exposure to heat waves, and with limited adaptive capacity, impacts of increased heat waves might be quite severe. This paper presents the first projections of future heat waves in India based on multiple climate models and scenarios for CMIP5 data. We find that heat waves are projected to be more intense, have longer durations and occur at a higher frequency and earlier in the year. Southern India, currently not influenced by heat waves, is expected to be severely affected by the end of the twenty-first century. Projections indicate that a sizable part of India will experience heat stress conditions in the future. In northern India, the average number of days with extreme heat stress condition during pre-monsoon hot season will reach 30. The intensification of heat waves might lead to severe heat stress and increased mortality.", "author" : [ { "dropping-particle" : "", "family" : "Murari", "given" : "K.K.", "non-dropping-particle" : "", "parse-names" : false, "suffix" : "" }, { "dropping-particle" : "", "family" : "Ghosh", "given" : "S.", "non-dropping-particle" : "", "parse-names" : false, "suffix" : "" }, { "dropping-particle" : "", "family" : "Patwardhan", "given" : "A.", "non-dropping-particle" : "", "parse-names" : false, "suffix" : "" }, { "dropping-particle" : "", "family" : "Daly", "given" : "E.", "non-dropping-particle" : "", "parse-names" : false, "suffix" : "" }, { "dropping-particle" : "", "family" : "Salvi", "given" : "K.", "non-dropping-particle" : "", "parse-names" : false, "suffix" : "" } ], "container-title" : "Regional Environmental Change", "id" : "ITEM-6", "issue" : "4", "issued" : { "date-parts" : [ [ "2015" ] ] }, "title" : "Intensification of future severe heat waves in India and their effect on heat stress and mortality", "translator" : [ { "dropping-particle" : "", "family" : "S375", "given" : "", "non-dropping-particle" : "", "parse-names" : false, "suffix" : "" } ], "type" : "article-journal", "volume" : "15" }, "uris" : [ "http://www.mendeley.com/documents/?uuid=edea3605-4c03-443f-bdb9-8d131ac942c9" ] }, { "id" : "ITEM-7", "itemData" : { "DOI" : "10.1016/j.atmosres.2018.01.009", "ISSN" : "0169-8095",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Turan", "given" : "Veyse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7", "issued" : { "date-parts" : [ [ "2018" ] ] }, "page" : "118-133", "title" : "Future risk assessment by estimating historical heat wave trends with projected heat accumulation using SimCLIM climate model in Pakistan", "translator" : [ { "dropping-particle" : "", "family" : "S372", "given" : "", "non-dropping-particle" : "", "parse-names" : false, "suffix" : "" } ], "type" : "article-journal", "volume" : "205" }, "uris" : [ "http://www.mendeley.com/documents/?uuid=3d26e1b5-88eb-4286-9a26-30c72c1d2962" ] } ], "mendeley" : { "formattedCitation" : "(Sillmann et al., 2013b; Murari et al., 2015; Xu et al., 2017; Han et al., 2018; Kharin et al., 2018; Nasim et al., 2018; Ali et al., 2019b)", "manualFormatting" : "(Sillmann et al., 2013b; Murari et al., 2015; Xu et al., 2017; Han et al., 2018; Kharin et al., 2018; Nasim et al., 2018; S. Ali et al., 2019)", "plainTextFormattedCitation" : "(Sillmann et al., 2013b; Murari et al., 2015; Xu et al., 2017; Han et al., 2018; Kharin et al., 2018; Nasim et al., 2018; Ali et al., 2019b)", "previouslyFormattedCitation" : "(Sillmann et al., 2013b; Murari et al., 2015; Xu et al., 2017; Han et al., 2018; Kharin et al., 2018; Nasim et al., 2018; Ali et al., 2019b)" }, "properties" : { "noteIndex" : 0 }, "schema" : "https://github.com/citation-style-language/schema/raw/master/csl-citation.json" }</w:instrText>
            </w:r>
            <w:ins w:id="4909" w:author="Robin Matthews" w:date="2021-07-14T23:29:00Z">
              <w:r w:rsidR="00F46E9E">
                <w:rPr>
                  <w:rFonts w:cs="Times New Roman"/>
                  <w:color w:val="000000" w:themeColor="text1"/>
                  <w:sz w:val="16"/>
                  <w:szCs w:val="16"/>
                  <w:lang w:val="en-GB" w:eastAsia="en-CA"/>
                </w:rPr>
                <w:fldChar w:fldCharType="separate"/>
              </w:r>
              <w:r w:rsidR="00F46E9E" w:rsidRPr="00D61A90">
                <w:rPr>
                  <w:rFonts w:cs="Times New Roman"/>
                  <w:noProof/>
                  <w:color w:val="000000" w:themeColor="text1"/>
                  <w:sz w:val="16"/>
                  <w:szCs w:val="16"/>
                  <w:lang w:val="en-GB" w:eastAsia="en-CA"/>
                </w:rPr>
                <w:t>(Sillmann et al., 2013</w:t>
              </w:r>
            </w:ins>
            <w:ins w:id="4910" w:author="Robin Matthews" w:date="2021-07-14T23:30:00Z">
              <w:r w:rsidR="00F46E9E">
                <w:rPr>
                  <w:rFonts w:cs="Times New Roman"/>
                  <w:noProof/>
                  <w:color w:val="000000" w:themeColor="text1"/>
                  <w:sz w:val="16"/>
                  <w:szCs w:val="16"/>
                  <w:lang w:val="en-GB" w:eastAsia="en-CA"/>
                </w:rPr>
                <w:t>b</w:t>
              </w:r>
            </w:ins>
            <w:ins w:id="4911" w:author="Robin Matthews" w:date="2021-07-14T23:29:00Z">
              <w:r w:rsidR="00F46E9E" w:rsidRPr="00D61A90">
                <w:rPr>
                  <w:rFonts w:cs="Times New Roman"/>
                  <w:noProof/>
                  <w:color w:val="000000" w:themeColor="text1"/>
                  <w:sz w:val="16"/>
                  <w:szCs w:val="16"/>
                  <w:lang w:val="en-GB" w:eastAsia="en-CA"/>
                </w:rPr>
                <w:t xml:space="preserve">; Murari et al., 2015; Xu et al., 2017; Han et al., 2018; Kharin et al., 2018; Nasim et al., 2018; </w:t>
              </w:r>
              <w:r w:rsidR="00F46E9E">
                <w:rPr>
                  <w:rFonts w:cs="Times New Roman"/>
                  <w:noProof/>
                  <w:color w:val="000000" w:themeColor="text1"/>
                  <w:sz w:val="16"/>
                  <w:szCs w:val="16"/>
                  <w:lang w:val="en-GB" w:eastAsia="en-CA"/>
                </w:rPr>
                <w:t xml:space="preserve">S. </w:t>
              </w:r>
              <w:r w:rsidR="00F46E9E" w:rsidRPr="00D61A90">
                <w:rPr>
                  <w:rFonts w:cs="Times New Roman"/>
                  <w:noProof/>
                  <w:color w:val="000000" w:themeColor="text1"/>
                  <w:sz w:val="16"/>
                  <w:szCs w:val="16"/>
                  <w:lang w:val="en-GB" w:eastAsia="en-CA"/>
                </w:rPr>
                <w:t>Ali et al., 2019)</w:t>
              </w:r>
              <w:r w:rsidR="00F46E9E">
                <w:rPr>
                  <w:rFonts w:cs="Times New Roman"/>
                  <w:color w:val="000000" w:themeColor="text1"/>
                  <w:sz w:val="16"/>
                  <w:szCs w:val="16"/>
                  <w:lang w:val="en-GB" w:eastAsia="en-CA"/>
                </w:rPr>
                <w:fldChar w:fldCharType="end"/>
              </w:r>
            </w:ins>
            <w:del w:id="4912" w:author="Robin Matthews" w:date="2021-07-14T23:29:00Z">
              <w:r w:rsidRPr="00D424AA" w:rsidDel="00F46E9E">
                <w:rPr>
                  <w:rFonts w:cs="Times New Roman"/>
                  <w:color w:val="000000" w:themeColor="text1"/>
                  <w:sz w:val="16"/>
                  <w:szCs w:val="16"/>
                  <w:lang w:val="en-GB"/>
                </w:rPr>
                <w:delText xml:space="preserve"> </w:delText>
              </w:r>
              <w:commentRangeStart w:id="4913"/>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w:delInstrText>
              </w:r>
              <w:r w:rsidR="00FF6231" w:rsidRPr="006A2665" w:rsidDel="00F46E9E">
                <w:rPr>
                  <w:rFonts w:cs="Times New Roman"/>
                  <w:color w:val="000000" w:themeColor="text1"/>
                  <w:sz w:val="16"/>
                  <w:szCs w:val="16"/>
                  <w:lang w:eastAsia="en-CA"/>
                </w:rPr>
                <w:delInstrText>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mendeley" : { "formattedCitation" : "(Sillmann et al., 2013b; Xu et al., 2017; Han et al., 2018; Kharin et al., 2018; Ali et al., 2019b)", "manualFormatting" : "(Ali et al., 2019; Han et al., 2018; Kharin et al., 2018; Sillmann et al., 2013; Xu et al., 2017;", "plainTextFormattedCitation" : "(Sillmann et al., 2013b; Xu et al., 2017; Han et al., 2018; Kharin et al., 2018; Ali et al., 2019b)", "previouslyFormattedCitation" : "(Sillmann et al., 2013b; Xu et al., 2017; Han et al., 2018; Kharin et al., 2018; Ali et al., 2019b)"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nb-NO" w:eastAsia="en-CA"/>
                </w:rPr>
                <w:delText>(Ali et al., 2019; Han et al., 2018; Kharin et al., 2018; Sillmann et al., 2013; Xu et al., 2017;</w:delText>
              </w:r>
              <w:r w:rsidRPr="00D424AA" w:rsidDel="00F46E9E">
                <w:rPr>
                  <w:rFonts w:cs="Times New Roman"/>
                  <w:color w:val="000000" w:themeColor="text1"/>
                  <w:sz w:val="16"/>
                  <w:szCs w:val="16"/>
                  <w:lang w:val="en-GB" w:eastAsia="en-CA"/>
                </w:rPr>
                <w:fldChar w:fldCharType="end"/>
              </w:r>
              <w:commentRangeEnd w:id="4913"/>
              <w:r w:rsidR="00A26296" w:rsidDel="00F46E9E">
                <w:rPr>
                  <w:rStyle w:val="Marquedecommentaire"/>
                </w:rPr>
                <w:commentReference w:id="4913"/>
              </w:r>
              <w:r w:rsidRPr="00841A35" w:rsidDel="00F46E9E">
                <w:rPr>
                  <w:rFonts w:cs="Times New Roman"/>
                  <w:color w:val="000000" w:themeColor="text1"/>
                  <w:sz w:val="16"/>
                  <w:szCs w:val="16"/>
                  <w:lang w:val="nb-NO" w:eastAsia="en-CA"/>
                </w:rPr>
                <w:delText xml:space="preserve"> </w:delText>
              </w:r>
              <w:commentRangeStart w:id="4914"/>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nb-NO" w:eastAsia="en-CA"/>
                </w:rPr>
                <w:delInstrText>ADDIN CSL_CITATION { "citationItems" : [ { "id" : "ITEM-1", "itemData" : { "DOI" : "10.1007/s10113-014-0660-6", "ISSN" : "1436378X 14363798", "abstract" : "\u00a9 2014, Springer-Verlag Berlin Heidelberg.Heat waves are expected to intensify around the globe in the future, with potential increase in heat stress and heat-induced mortality in the absence of adaptation measures. India has a high current exposure to heat waves, and with limited adaptive capacity, impacts of increased heat waves might be quite severe. This paper presents the first projections of future heat waves in India based on multiple climate models and scenarios for CMIP5 data. We find that heat waves are projected to be more intense, have longer durations and occur at a higher frequency and earlier in the year. Southern India, currently not influenced by heat waves, is expected to be severely affected by the end of the twenty-first century. Projections indicate that a sizable part of India will experience heat stress conditions in the future. In northern India, the average number of days with extreme heat stress condition during pre-monsoon hot season will reach 30. The intensification of heat waves might lead to severe heat stress and increased mortality.", "author" : [ { "dropping-particle" : "", "family" : "Murari", "given" : "K.K.", "non-dropping-particle" : "", "parse-names" : false, "suffix" : "" }, { "dropping-particle" : "", "family" : "Ghosh", "given" : "S.", "non-dropping-particle" : "", "parse-names" : false, "suffix" : "" }, { "dropping-particle" : "", "family" : "Patwardhan", "given" : "A.", "non-dropping-particle" : "", "parse-names" : false, "suffix" : "" }, { "dropping-particle" : "", "family" : "Daly", "given" : "E.", "non-dropping-particle" : "", "parse-names" : false, "suffix" : "" }, { "dropping-particle" : "", "family" : "Salvi", "given" : "K.", "non-dropping-particle" : "", "parse-names" : false, "suffix" : "" } ], "container-title" : "Regional Environmental Change", "id" : "ITEM-1", "issue" : "4", "issued" : { "date-parts" : [ [ "2015" ] ] }, "title" : "Intensification of future severe heat waves in India and their effect on heat stress and mortality", "translator" : [ { "dropping-particle" : "", "family" : "S375", "given" : "", "non-dropping-particle" : "", "parse-names" : false, "suffix" : "" } ], "type" : "article-journal", "volume" : "15" }, "uris" : [ "http://www.mendeley.com/documents/?uuid=edea3605-4c03-443f-bdb9-8d131ac942c9" ] } ], "mendeley" : { "formattedCitation" : "(Murari et al., 2015)", "manualFormatting" : "Murari et al., 2015;", "plainTextFormattedCitation" : "(Murari et al., 2015)", "previouslyFormattedCitation" : "(Murari et al., 2015)"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Murari et al., 2015;</w:delText>
              </w:r>
              <w:r w:rsidRPr="00D424AA" w:rsidDel="00F46E9E">
                <w:rPr>
                  <w:rFonts w:cs="Times New Roman"/>
                  <w:color w:val="000000" w:themeColor="text1"/>
                  <w:sz w:val="16"/>
                  <w:szCs w:val="16"/>
                  <w:lang w:val="en-GB" w:eastAsia="en-CA"/>
                </w:rPr>
                <w:fldChar w:fldCharType="end"/>
              </w:r>
              <w:commentRangeEnd w:id="4914"/>
              <w:r w:rsidR="00A26296" w:rsidDel="00F46E9E">
                <w:rPr>
                  <w:rStyle w:val="Marquedecommentaire"/>
                </w:rPr>
                <w:commentReference w:id="4914"/>
              </w:r>
              <w:r w:rsidRPr="00841A35" w:rsidDel="00F46E9E">
                <w:rPr>
                  <w:rFonts w:cs="Times New Roman"/>
                  <w:color w:val="000000" w:themeColor="text1"/>
                  <w:sz w:val="16"/>
                  <w:szCs w:val="16"/>
                  <w:lang w:val="en-GB" w:eastAsia="en-CA"/>
                </w:rPr>
                <w:delText xml:space="preserve"> </w:delText>
              </w:r>
              <w:commentRangeStart w:id="4915"/>
              <w:r w:rsidRPr="00D424AA" w:rsidDel="00F46E9E">
                <w:rPr>
                  <w:rFonts w:cs="Times New Roman"/>
                  <w:color w:val="000000" w:themeColor="text1"/>
                  <w:sz w:val="16"/>
                  <w:szCs w:val="16"/>
                  <w:lang w:val="en-GB" w:eastAsia="en-CA"/>
                </w:rPr>
                <w:fldChar w:fldCharType="begin" w:fldLock="1"/>
              </w:r>
              <w:r w:rsidR="00FF6231" w:rsidRPr="00D46B8A" w:rsidDel="00F46E9E">
                <w:rPr>
                  <w:rFonts w:cs="Times New Roman"/>
                  <w:color w:val="000000" w:themeColor="text1"/>
                  <w:sz w:val="16"/>
                  <w:szCs w:val="16"/>
                  <w:lang w:val="en-GB" w:eastAsia="en-CA"/>
                </w:rPr>
                <w:delInstrText>ADDIN CSL_CITATION { "citationItems" : [ { "id" : "ITEM-1", "itemData" : { "DOI" : "10.1016/j.atmosres.2018.01.009", "ISSN" : "0169-8095",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Turan", "given" : "Veyse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1", "issued" : { "date-parts" : [ [ "2018" ] ] }, "page" : "118-133", "title" : "Future risk assessment by estimating historical heat wave trends with projected heat accumulation using SimCLIM climate model in Pakistan", "translator" : [ { "dropping-particle" : "", "family" : "S372", "given" : "", "non-dropping-particle" : "", "parse-names" : false, "suffix" : "" } ], "type" : "article-journal", "volume" : "205" }, "uris" : [ "http://www.mendeley.com/documents/?uuid=3d26e1b5-88eb-4286-9a26-30c72c1d2962" ] } ], "mendeley" : { "formattedCitation" : "(Nasim et al., 2018)", "manualFormatting" : "Nasim et al., 2018)", "plainTextFormattedCitation" : "(Nasim et al., 2018)", "previouslyFormattedCitation" : "(Nasim et al., 2018)"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Nasim et al., 2018)</w:delText>
              </w:r>
              <w:r w:rsidRPr="00D424AA" w:rsidDel="00F46E9E">
                <w:rPr>
                  <w:rFonts w:cs="Times New Roman"/>
                  <w:color w:val="000000" w:themeColor="text1"/>
                  <w:sz w:val="16"/>
                  <w:szCs w:val="16"/>
                  <w:lang w:val="en-GB" w:eastAsia="en-CA"/>
                </w:rPr>
                <w:fldChar w:fldCharType="end"/>
              </w:r>
            </w:del>
            <w:bookmarkEnd w:id="4907"/>
            <w:commentRangeEnd w:id="4915"/>
            <w:r w:rsidR="00A26296">
              <w:rPr>
                <w:rStyle w:val="Marquedecommentaire"/>
              </w:rPr>
              <w:commentReference w:id="4915"/>
            </w:r>
          </w:p>
        </w:tc>
        <w:tc>
          <w:tcPr>
            <w:tcW w:w="2159" w:type="dxa"/>
            <w:tcBorders>
              <w:top w:val="dashed" w:sz="4" w:space="0" w:color="000000"/>
              <w:bottom w:val="single" w:sz="4" w:space="0" w:color="auto"/>
            </w:tcBorders>
            <w:shd w:val="clear" w:color="auto" w:fill="FF6365"/>
            <w:tcMar>
              <w:top w:w="40" w:type="dxa"/>
              <w:left w:w="40" w:type="dxa"/>
              <w:bottom w:w="40" w:type="dxa"/>
              <w:right w:w="40" w:type="dxa"/>
            </w:tcMar>
          </w:tcPr>
          <w:p w14:paraId="231E3339" w14:textId="3C99A08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91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17" w:author="Robin Matthews" w:date="2021-07-14T17:35:00Z">
              <w:r w:rsidR="00A26296" w:rsidDel="003E18DF">
                <w:rPr>
                  <w:rFonts w:cs="Times New Roman"/>
                  <w:noProof/>
                  <w:color w:val="000000" w:themeColor="text1"/>
                  <w:sz w:val="16"/>
                  <w:szCs w:val="16"/>
                  <w:lang w:val="en-GB"/>
                </w:rPr>
                <w:delText>Li et al., 2020</w:delText>
              </w:r>
            </w:del>
            <w:ins w:id="4918" w:author="Robin Matthews" w:date="2021-07-14T17:35:00Z">
              <w:r w:rsidR="003E18DF">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16"/>
            <w:r w:rsidR="00A26296">
              <w:rPr>
                <w:rStyle w:val="Marquedecommentaire"/>
              </w:rPr>
              <w:commentReference w:id="4916"/>
            </w:r>
            <w:r w:rsidRPr="00841A35">
              <w:rPr>
                <w:rFonts w:cs="Times New Roman"/>
                <w:color w:val="000000" w:themeColor="text1"/>
                <w:sz w:val="16"/>
                <w:szCs w:val="16"/>
                <w:lang w:val="en-GB"/>
              </w:rPr>
              <w:t xml:space="preserve">; Annex). Median increase of more than 1°C in the 50-year TXx and TNn events compared to the 1°C warming level </w:t>
            </w:r>
            <w:commentRangeStart w:id="4919"/>
            <w:r w:rsidRPr="00D424AA">
              <w:rPr>
                <w:rFonts w:cs="Times New Roman"/>
                <w:color w:val="000000" w:themeColor="text1"/>
                <w:sz w:val="16"/>
                <w:szCs w:val="16"/>
                <w:lang w:val="en-GB"/>
              </w:rPr>
              <w:fldChar w:fldCharType="begin" w:fldLock="1"/>
            </w:r>
            <w:ins w:id="4920" w:author="Robin Matthews" w:date="2021-07-14T18:08:00Z">
              <w:r w:rsidR="00077085">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921" w:author="Robin Matthews" w:date="2021-07-14T18:08:00Z">
              <w:r w:rsidR="00FC4C2D" w:rsidDel="00077085">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22" w:author="Robin Matthews" w:date="2021-07-14T18:08:00Z">
              <w:r w:rsidR="00A26296" w:rsidDel="00077085">
                <w:rPr>
                  <w:rFonts w:cs="Times New Roman"/>
                  <w:noProof/>
                  <w:color w:val="000000" w:themeColor="text1"/>
                  <w:sz w:val="16"/>
                  <w:szCs w:val="16"/>
                  <w:lang w:val="en-GB"/>
                </w:rPr>
                <w:delText>Li et al., 2020</w:delText>
              </w:r>
            </w:del>
            <w:ins w:id="4923" w:author="Robin Matthews" w:date="2021-07-14T18:08:00Z">
              <w:r w:rsidR="00077085">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19"/>
            <w:r w:rsidR="00A26296">
              <w:rPr>
                <w:rStyle w:val="Marquedecommentaire"/>
              </w:rPr>
              <w:commentReference w:id="4919"/>
            </w:r>
            <w:r w:rsidRPr="00841A35">
              <w:rPr>
                <w:rFonts w:cs="Times New Roman"/>
                <w:color w:val="000000" w:themeColor="text1"/>
                <w:sz w:val="16"/>
                <w:szCs w:val="16"/>
                <w:lang w:val="en-GB"/>
              </w:rPr>
              <w:t>) and more than 1.5°C in annual TXx and TNn compared to pre-industrial (Annex).</w:t>
            </w:r>
          </w:p>
          <w:p w14:paraId="589FCD93" w14:textId="77777777" w:rsidR="00D376F0" w:rsidRPr="00D424AA" w:rsidRDefault="00D376F0" w:rsidP="00D424AA">
            <w:pPr>
              <w:rPr>
                <w:rFonts w:cs="Times New Roman"/>
                <w:color w:val="000000" w:themeColor="text1"/>
                <w:sz w:val="16"/>
                <w:szCs w:val="16"/>
                <w:lang w:val="en-GB"/>
              </w:rPr>
            </w:pPr>
          </w:p>
          <w:p w14:paraId="059E5F44" w14:textId="67F7F689"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924" w:author="Robin Matthews" w:date="2021-07-14T23:30:00Z">
              <w:r w:rsidR="00F46E9E">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id" : "ITEM-6", "itemData" : { "DOI" : "10.1007/s10113-014-0660-6", "ISSN" : "1436378X 14363798", "abstract" : "\u00a9 2014, Springer-Verlag Berlin Heidelberg.Heat waves are expected to intensify around the globe in the future, with potential increase in heat stress and heat-induced mortality in the absence of adaptation measures. India has a high current exposure to heat waves, and with limited adaptive capacity, impacts of increased heat waves might be quite severe. This paper presents the first projections of future heat waves in India based on multiple climate models and scenarios for CMIP5 data. We find that heat waves are projected to be more intense, have longer durations and occur at a higher frequency and earlier in the year. Southern India, currently not influenced by heat waves, is expected to be severely affected by the end of the twenty-first century. Projections indicate that a sizable part of India will experience heat stress conditions in the future. In northern India, the average number of days with extreme heat stress condition during pre-monsoon hot season will reach 30. The intensification of heat waves might lead to severe heat stress and increased mortality.", "author" : [ { "dropping-particle" : "", "family" : "Murari", "given" : "K.K.", "non-dropping-particle" : "", "parse-names" : false, "suffix" : "" }, { "dropping-particle" : "", "family" : "Ghosh", "given" : "S.", "non-dropping-particle" : "", "parse-names" : false, "suffix" : "" }, { "dropping-particle" : "", "family" : "Patwardhan", "given" : "A.", "non-dropping-particle" : "", "parse-names" : false, "suffix" : "" }, { "dropping-particle" : "", "family" : "Daly", "given" : "E.", "non-dropping-particle" : "", "parse-names" : false, "suffix" : "" }, { "dropping-particle" : "", "family" : "Salvi", "given" : "K.", "non-dropping-particle" : "", "parse-names" : false, "suffix" : "" } ], "container-title" : "Regional Environmental Change", "id" : "ITEM-6", "issue" : "4", "issued" : { "date-parts" : [ [ "2015" ] ] }, "title" : "Intensification of future severe heat waves in India and their effect on heat stress and mortality", "translator" : [ { "dropping-particle" : "", "family" : "S375", "given" : "", "non-dropping-particle" : "", "parse-names" : false, "suffix" : "" } ], "type" : "article-journal", "volume" : "15" }, "uris" : [ "http://www.mendeley.com/documents/?uuid=edea3605-4c03-443f-bdb9-8d131ac942c9" ] }, { "id" : "ITEM-7", "itemData" : { "DOI" : "10.1016/j.atmosres.2018.01.009", "ISSN" : "0169-8095",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Turan", "given" : "Veyse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7", "issued" : { "date-parts" : [ [ "2018" ] ] }, "page" : "118-133", "title" : "Future risk assessment by estimating historical heat wave trends with projected heat accumulation using SimCLIM climate model in Pakistan", "translator" : [ { "dropping-particle" : "", "family" : "S372", "given" : "", "non-dropping-particle" : "", "parse-names" : false, "suffix" : "" } ], "type" : "article-journal", "volume" : "205" }, "uris" : [ "http://www.mendeley.com/documents/?uuid=3d26e1b5-88eb-4286-9a26-30c72c1d2962" ] } ], "mendeley" : { "formattedCitation" : "(Sillmann et al., 2013b; Murari et al., 2015; Xu et al., 2017; Han et al., 2018; Kharin et al., 2018; Nasim et al., 2018; Ali et al., 2019b)", "manualFormatting" : "(Sillmann et al., 2013b; Murari et al., 2015; Xu et al., 2017; Han et al., 2018; Kharin et al., 2018; Nasim et al., 2018; S. Ali et al., 2019)", "plainTextFormattedCitation" : "(Sillmann et al., 2013b; Murari et al., 2015; Xu et al., 2017; Han et al., 2018; Kharin et al., 2018; Nasim et al., 2018; Ali et al., 2019b)", "previouslyFormattedCitation" : "(Sillmann et al., 2013b; Murari et al., 2015; Xu et al., 2017; Han et al., 2018; Kharin et al., 2018; Nasim et al., 2018; Ali et al., 2019b)" }, "properties" : { "noteIndex" : 0 }, "schema" : "https://github.com/citation-style-language/schema/raw/master/csl-citation.json" }</w:instrText>
            </w:r>
            <w:ins w:id="4925" w:author="Robin Matthews" w:date="2021-07-14T23:30:00Z">
              <w:r w:rsidR="00F46E9E">
                <w:rPr>
                  <w:rFonts w:cs="Times New Roman"/>
                  <w:color w:val="000000" w:themeColor="text1"/>
                  <w:sz w:val="16"/>
                  <w:szCs w:val="16"/>
                  <w:lang w:val="en-GB" w:eastAsia="en-CA"/>
                </w:rPr>
                <w:fldChar w:fldCharType="separate"/>
              </w:r>
              <w:r w:rsidR="00F46E9E" w:rsidRPr="00D61A90">
                <w:rPr>
                  <w:rFonts w:cs="Times New Roman"/>
                  <w:noProof/>
                  <w:color w:val="000000" w:themeColor="text1"/>
                  <w:sz w:val="16"/>
                  <w:szCs w:val="16"/>
                  <w:lang w:val="en-GB" w:eastAsia="en-CA"/>
                </w:rPr>
                <w:t>(Sillmann et al., 2013</w:t>
              </w:r>
              <w:r w:rsidR="00F46E9E">
                <w:rPr>
                  <w:rFonts w:cs="Times New Roman"/>
                  <w:noProof/>
                  <w:color w:val="000000" w:themeColor="text1"/>
                  <w:sz w:val="16"/>
                  <w:szCs w:val="16"/>
                  <w:lang w:val="en-GB" w:eastAsia="en-CA"/>
                </w:rPr>
                <w:t>b</w:t>
              </w:r>
              <w:r w:rsidR="00F46E9E" w:rsidRPr="00D61A90">
                <w:rPr>
                  <w:rFonts w:cs="Times New Roman"/>
                  <w:noProof/>
                  <w:color w:val="000000" w:themeColor="text1"/>
                  <w:sz w:val="16"/>
                  <w:szCs w:val="16"/>
                  <w:lang w:val="en-GB" w:eastAsia="en-CA"/>
                </w:rPr>
                <w:t xml:space="preserve">; Murari et al., 2015; Xu et al., 2017; Han et al., 2018; Kharin et al., 2018; Nasim et al., 2018; </w:t>
              </w:r>
              <w:r w:rsidR="00F46E9E">
                <w:rPr>
                  <w:rFonts w:cs="Times New Roman"/>
                  <w:noProof/>
                  <w:color w:val="000000" w:themeColor="text1"/>
                  <w:sz w:val="16"/>
                  <w:szCs w:val="16"/>
                  <w:lang w:val="en-GB" w:eastAsia="en-CA"/>
                </w:rPr>
                <w:t xml:space="preserve">S. </w:t>
              </w:r>
              <w:r w:rsidR="00F46E9E" w:rsidRPr="00D61A90">
                <w:rPr>
                  <w:rFonts w:cs="Times New Roman"/>
                  <w:noProof/>
                  <w:color w:val="000000" w:themeColor="text1"/>
                  <w:sz w:val="16"/>
                  <w:szCs w:val="16"/>
                  <w:lang w:val="en-GB" w:eastAsia="en-CA"/>
                </w:rPr>
                <w:t>Ali et al., 2019)</w:t>
              </w:r>
              <w:r w:rsidR="00F46E9E">
                <w:rPr>
                  <w:rFonts w:cs="Times New Roman"/>
                  <w:color w:val="000000" w:themeColor="text1"/>
                  <w:sz w:val="16"/>
                  <w:szCs w:val="16"/>
                  <w:lang w:val="en-GB" w:eastAsia="en-CA"/>
                </w:rPr>
                <w:fldChar w:fldCharType="end"/>
              </w:r>
            </w:ins>
            <w:commentRangeStart w:id="4926"/>
            <w:del w:id="4927" w:author="Robin Matthews" w:date="2021-07-14T23:30:00Z">
              <w:r w:rsidRPr="00D424AA" w:rsidDel="00F46E9E">
                <w:rPr>
                  <w:rFonts w:cs="Times New Roman"/>
                  <w:color w:val="000000" w:themeColor="text1"/>
                  <w:sz w:val="16"/>
                  <w:szCs w:val="16"/>
                  <w:lang w:val="en-GB" w:eastAsia="en-CA"/>
                </w:rPr>
                <w:fldChar w:fldCharType="begin" w:fldLock="1"/>
              </w:r>
              <w:r w:rsidR="00FF6231" w:rsidRPr="00F46E9E" w:rsidDel="00F46E9E">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w:delInstrText>
              </w:r>
              <w:r w:rsidR="00FF6231" w:rsidRPr="00F46E9E" w:rsidDel="00F46E9E">
                <w:rPr>
                  <w:rFonts w:cs="Times New Roman"/>
                  <w:color w:val="000000" w:themeColor="text1"/>
                  <w:sz w:val="16"/>
                  <w:szCs w:val="16"/>
                  <w:lang w:eastAsia="en-CA"/>
                </w:rPr>
                <w:delInstrText>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mendeley" : { "formattedCitation" : "(Sillmann et al., 2013b; Xu et al., 2017; Han et al., 2018; Kharin et al., 2018; Ali et al., 2019b)", "manualFormatting" : "(Ali et al., 2019; Han et al., 2018; Kharin et al., 2018; Sillmann et al., 2013; Xu et al., 2017;", "plainTextFormattedCitation" : "(Sillmann et al., 2013b; Xu et al., 2017; Han et al., 2018; Kharin et al., 2018; Ali et al., 2019b)", "previouslyFormattedCitation" : "(Sillmann et al., 2013b; Xu et al., 2017; Han et al., 2018; Kharin et al., 2018; Ali et al., 2019b)"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RPr="00F46E9E" w:rsidDel="00F46E9E">
                <w:rPr>
                  <w:rFonts w:cs="Times New Roman"/>
                  <w:noProof/>
                  <w:color w:val="000000" w:themeColor="text1"/>
                  <w:sz w:val="16"/>
                  <w:szCs w:val="16"/>
                  <w:lang w:val="nb-NO" w:eastAsia="en-CA"/>
                </w:rPr>
                <w:delText>(Ali et al., 2019; Han et al., 2018; Kharin et al., 2018; Sillmann et al., 2013; Xu et al., 2017;</w:delText>
              </w:r>
              <w:r w:rsidRPr="00D424AA" w:rsidDel="00F46E9E">
                <w:rPr>
                  <w:rFonts w:cs="Times New Roman"/>
                  <w:color w:val="000000" w:themeColor="text1"/>
                  <w:sz w:val="16"/>
                  <w:szCs w:val="16"/>
                  <w:lang w:val="en-GB" w:eastAsia="en-CA"/>
                </w:rPr>
                <w:fldChar w:fldCharType="end"/>
              </w:r>
              <w:commentRangeEnd w:id="4926"/>
              <w:r w:rsidR="00A26296" w:rsidDel="00F46E9E">
                <w:rPr>
                  <w:rStyle w:val="Marquedecommentaire"/>
                </w:rPr>
                <w:commentReference w:id="4926"/>
              </w:r>
              <w:r w:rsidRPr="00841A35" w:rsidDel="00F46E9E">
                <w:rPr>
                  <w:rFonts w:cs="Times New Roman"/>
                  <w:color w:val="000000" w:themeColor="text1"/>
                  <w:sz w:val="16"/>
                  <w:szCs w:val="16"/>
                  <w:lang w:val="nb-NO" w:eastAsia="en-CA"/>
                </w:rPr>
                <w:delText xml:space="preserve"> </w:delText>
              </w:r>
              <w:commentRangeStart w:id="4928"/>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nb-NO" w:eastAsia="en-CA"/>
                </w:rPr>
                <w:delInstrText>ADDIN CSL_CITATION { "citationItems" : [ { "id" : "ITEM-1", "itemData" : { "DOI" : "10.1007/s10113-014-0660-6", "ISSN" : "1436378X 14363798", "abstract" : "\u00a9 2014, Springer-Verlag Berlin Heidelberg.Heat waves are expected to intensify around the globe in the future, with potential increase in heat stress and heat-induced mortality in the absence of adaptation measures. India has a high current exposure to heat waves, and with limited adaptive capacity, impacts of increased heat waves might be quite severe. This paper presents the first projections of future heat waves in India based on multiple climate models and scenarios for CMIP5 data. We find that heat waves are projected to be more intense, have longer durations and occur at a higher frequency and earlier in the year. Southern India, currently not influenced by heat waves, is expected to be severely affected by the end of the twenty-first century. Projections indicate that a sizable part of India will experience heat stress conditions in the future. In northern India, the average number of days with extreme heat stress condition during pre-monsoon hot season will reach 30. The intensification of heat waves might lead to severe heat stress and increased mortality.", "author" : [ { "dropping-particle" : "", "family" : "Murari", "given" : "K.K.", "non-dropping-particle" : "", "parse-names" : false, "suffix" : "" }, { "dropping-particle" : "", "family" : "Ghosh", "given" : "S.", "non-dropping-particle" : "", "parse-names" : false, "suffix" : "" }, { "dropping-particle" : "", "family" : "Patwardhan", "given" : "A.", "non-dropping-particle" : "", "parse-names" : false, "suffix" : "" }, { "dropping-particle" : "", "family" : "Daly", "given" : "E.", "non-dropping-particle" : "", "parse-names" : false, "suffix" : "" }, { "dropping-particle" : "", "family" : "Salvi", "given" : "K.", "non-dropping-particle" : "", "parse-names" : false, "suffix" : "" } ], "container-title" : "Regional Environmental Change", "id" : "ITEM-1", "issue" : "4", "issued" : { "date-parts" : [ [ "2015" ] ] }, "title" : "Intensification of future severe heat waves in India and their effect on heat stress and mortality", "translator" : [ { "dropping-particle" : "", "family" : "S375", "given" : "", "non-dropping-particle" : "", "parse-names" : false, "suffix" : "" } ], "type" : "article-journal", "volume" : "15" }, "uris" : [ "http://www.mendeley.com/documents/?uuid=edea3605-4c03-443f-bdb9-8d131ac942c9" ] } ], "mendeley" : { "formattedCitation" : "(Murari et al., 2015)", "manualFormatting" : "Murari et al., 2015;", "plainTextFormattedCitation" : "(Murari et al., 2015)", "previouslyFormattedCitation" : "(Murari et al., 2015)"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Murari et al., 2015;</w:delText>
              </w:r>
              <w:r w:rsidRPr="00D424AA" w:rsidDel="00F46E9E">
                <w:rPr>
                  <w:rFonts w:cs="Times New Roman"/>
                  <w:color w:val="000000" w:themeColor="text1"/>
                  <w:sz w:val="16"/>
                  <w:szCs w:val="16"/>
                  <w:lang w:val="en-GB" w:eastAsia="en-CA"/>
                </w:rPr>
                <w:fldChar w:fldCharType="end"/>
              </w:r>
              <w:commentRangeEnd w:id="4928"/>
              <w:r w:rsidR="00A26296" w:rsidDel="00F46E9E">
                <w:rPr>
                  <w:rStyle w:val="Marquedecommentaire"/>
                </w:rPr>
                <w:commentReference w:id="4928"/>
              </w:r>
              <w:r w:rsidRPr="00841A35" w:rsidDel="00F46E9E">
                <w:rPr>
                  <w:rFonts w:cs="Times New Roman"/>
                  <w:color w:val="000000" w:themeColor="text1"/>
                  <w:sz w:val="16"/>
                  <w:szCs w:val="16"/>
                  <w:lang w:val="en-GB" w:eastAsia="en-CA"/>
                </w:rPr>
                <w:delText xml:space="preserve"> </w:delText>
              </w:r>
              <w:commentRangeStart w:id="4929"/>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en-GB" w:eastAsia="en-CA"/>
                </w:rPr>
                <w:delInstrText>ADDIN CSL_CITATION { "citationItems" : [ { "id" : "ITEM-1", "itemData" : { "DOI" : "10.1016/j.atmosres.2018.01.009", "ISSN" : "0169-8095",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Turan", "given" : "Veyse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1", "issued" : { "date-parts" : [ [ "2018" ] ] }, "page" : "118-133", "title" : "Future risk assessment by estimating historical heat wave trends with projected heat accumulation using SimCLIM climate model in Pakistan", "translator" : [ { "dropping-particle" : "", "family" : "S372", "given" : "", "non-dropping-particle" : "", "parse-names" : false, "suffix" : "" } ], "type" : "article-journal", "volume" : "205" }, "uris" : [ "http://www.mendeley.com/documents/?uuid=3d26e1b5-88eb-4286-9a26-30c72c1d2962" ] } ], "mendeley" : { "formattedCitation" : "(Nasim et al., 2018)", "manualFormatting" : "Nasim et al., 2018)", "plainTextFormattedCitation" : "(Nasim et al., 2018)", "previouslyFormattedCitation" : "(Nasim et al., 2018)"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Nasim et al., 2018)</w:delText>
              </w:r>
              <w:r w:rsidRPr="00D424AA" w:rsidDel="00F46E9E">
                <w:rPr>
                  <w:rFonts w:cs="Times New Roman"/>
                  <w:color w:val="000000" w:themeColor="text1"/>
                  <w:sz w:val="16"/>
                  <w:szCs w:val="16"/>
                  <w:lang w:val="en-GB" w:eastAsia="en-CA"/>
                </w:rPr>
                <w:fldChar w:fldCharType="end"/>
              </w:r>
            </w:del>
            <w:commentRangeEnd w:id="4929"/>
            <w:r w:rsidR="00A26296">
              <w:rPr>
                <w:rStyle w:val="Marquedecommentaire"/>
              </w:rPr>
              <w:commentReference w:id="4929"/>
            </w:r>
          </w:p>
        </w:tc>
        <w:tc>
          <w:tcPr>
            <w:tcW w:w="2159" w:type="dxa"/>
            <w:tcBorders>
              <w:top w:val="dashed" w:sz="4" w:space="0" w:color="000000"/>
              <w:bottom w:val="single" w:sz="4" w:space="0" w:color="auto"/>
            </w:tcBorders>
            <w:shd w:val="clear" w:color="auto" w:fill="AD0204"/>
            <w:tcMar>
              <w:top w:w="40" w:type="dxa"/>
              <w:left w:w="40" w:type="dxa"/>
              <w:bottom w:w="40" w:type="dxa"/>
              <w:right w:w="40" w:type="dxa"/>
            </w:tcMar>
          </w:tcPr>
          <w:p w14:paraId="27B96588" w14:textId="3A02F58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93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31" w:author="Robin Matthews" w:date="2021-07-14T18:08:00Z">
              <w:r w:rsidR="00A26296" w:rsidDel="00077085">
                <w:rPr>
                  <w:rFonts w:cs="Times New Roman"/>
                  <w:noProof/>
                  <w:color w:val="000000" w:themeColor="text1"/>
                  <w:sz w:val="16"/>
                  <w:szCs w:val="16"/>
                  <w:lang w:val="en-GB"/>
                </w:rPr>
                <w:delText>Li et al., 2020</w:delText>
              </w:r>
            </w:del>
            <w:ins w:id="4932" w:author="Robin Matthews" w:date="2021-07-14T18:08:00Z">
              <w:r w:rsidR="00077085">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30"/>
            <w:r w:rsidR="00A26296">
              <w:rPr>
                <w:rStyle w:val="Marquedecommentaire"/>
              </w:rPr>
              <w:commentReference w:id="4930"/>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3.5°C in the 50-year TXx and TNn events compared to the 1°C warming level </w:t>
            </w:r>
            <w:commentRangeStart w:id="493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34" w:author="Robin Matthews" w:date="2021-07-14T18:08:00Z">
              <w:r w:rsidR="00A26296" w:rsidDel="00077085">
                <w:rPr>
                  <w:rFonts w:cs="Times New Roman"/>
                  <w:noProof/>
                  <w:color w:val="000000" w:themeColor="text1"/>
                  <w:sz w:val="16"/>
                  <w:szCs w:val="16"/>
                  <w:lang w:val="en-GB"/>
                </w:rPr>
                <w:delText>Li et al., 2020</w:delText>
              </w:r>
            </w:del>
            <w:ins w:id="4935" w:author="Robin Matthews" w:date="2021-07-14T18:08:00Z">
              <w:r w:rsidR="00077085">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33"/>
            <w:r w:rsidR="00A26296">
              <w:rPr>
                <w:rStyle w:val="Marquedecommentaire"/>
              </w:rPr>
              <w:commentReference w:id="4933"/>
            </w:r>
            <w:r w:rsidRPr="00841A35">
              <w:rPr>
                <w:rFonts w:cs="Times New Roman"/>
                <w:color w:val="000000" w:themeColor="text1"/>
                <w:sz w:val="16"/>
                <w:szCs w:val="16"/>
                <w:lang w:val="en-GB"/>
              </w:rPr>
              <w:t xml:space="preserve">) and more than 4°C in annual TXx and TNn compared to </w:t>
            </w:r>
            <w:r w:rsidRPr="00D424AA">
              <w:rPr>
                <w:rFonts w:cs="Times New Roman"/>
                <w:color w:val="000000" w:themeColor="text1"/>
                <w:sz w:val="16"/>
                <w:szCs w:val="16"/>
                <w:lang w:val="en-GB"/>
              </w:rPr>
              <w:t>pre-industrial (Annex).</w:t>
            </w:r>
          </w:p>
          <w:p w14:paraId="0E78E43B" w14:textId="77777777" w:rsidR="00D376F0" w:rsidRPr="00D424AA" w:rsidRDefault="00D376F0" w:rsidP="00D424AA">
            <w:pPr>
              <w:rPr>
                <w:rFonts w:cs="Times New Roman"/>
                <w:color w:val="000000" w:themeColor="text1"/>
                <w:sz w:val="16"/>
                <w:szCs w:val="16"/>
                <w:lang w:val="en-GB"/>
              </w:rPr>
            </w:pPr>
          </w:p>
          <w:p w14:paraId="4ED86C65" w14:textId="066E8249"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4936" w:author="Robin Matthews" w:date="2021-07-14T23:30:00Z">
              <w:r w:rsidR="00F46E9E">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id" : "ITEM-6", "itemData" : { "DOI" : "10.1007/s10113-014-0660-6", "ISSN" : "1436378X 14363798", "abstract" : "\u00a9 2014, Springer-Verlag Berlin Heidelberg.Heat waves are expected to intensify around the globe in the future, with potential increase in heat stress and heat-induced mortality in the absence of adaptation measures. India has a high current exposure to heat waves, and with limited adaptive capacity, impacts of increased heat waves might be quite severe. This paper presents the first projections of future heat waves in India based on multiple climate models and scenarios for CMIP5 data. We find that heat waves are projected to be more intense, have longer durations and occur at a higher frequency and earlier in the year. Southern India, currently not influenced by heat waves, is expected to be severely affected by the end of the twenty-first century. Projections indicate that a sizable part of India will experience heat stress conditions in the future. In northern India, the average number of days with extreme heat stress condition during pre-monsoon hot season will reach 30. The intensification of heat waves might lead to severe heat stress and increased mortality.", "author" : [ { "dropping-particle" : "", "family" : "Murari", "given" : "K.K.", "non-dropping-particle" : "", "parse-names" : false, "suffix" : "" }, { "dropping-particle" : "", "family" : "Ghosh", "given" : "S.", "non-dropping-particle" : "", "parse-names" : false, "suffix" : "" }, { "dropping-particle" : "", "family" : "Patwardhan", "given" : "A.", "non-dropping-particle" : "", "parse-names" : false, "suffix" : "" }, { "dropping-particle" : "", "family" : "Daly", "given" : "E.", "non-dropping-particle" : "", "parse-names" : false, "suffix" : "" }, { "dropping-particle" : "", "family" : "Salvi", "given" : "K.", "non-dropping-particle" : "", "parse-names" : false, "suffix" : "" } ], "container-title" : "Regional Environmental Change", "id" : "ITEM-6", "issue" : "4", "issued" : { "date-parts" : [ [ "2015" ] ] }, "title" : "Intensification of future severe heat waves in India and their effect on heat stress and mortality", "translator" : [ { "dropping-particle" : "", "family" : "S375", "given" : "", "non-dropping-particle" : "", "parse-names" : false, "suffix" : "" } ], "type" : "article-journal", "volume" : "15" }, "uris" : [ "http://www.mendeley.com/documents/?uuid=edea3605-4c03-443f-bdb9-8d131ac942c9" ] }, { "id" : "ITEM-7", "itemData" : { "DOI" : "10.1016/j.atmosres.2018.01.009", "ISSN" : "0169-8095",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Turan", "given" : "Veyse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7", "issued" : { "date-parts" : [ [ "2018" ] ] }, "page" : "118-133", "title" : "Future risk assessment by estimating historical heat wave trends with projected heat accumulation using SimCLIM climate model in Pakistan", "translator" : [ { "dropping-particle" : "", "family" : "S372", "given" : "", "non-dropping-particle" : "", "parse-names" : false, "suffix" : "" } ], "type" : "article-journal", "volume" : "205" }, "uris" : [ "http://www.mendeley.com/documents/?uuid=3d26e1b5-88eb-4286-9a26-30c72c1d2962" ] } ], "mendeley" : { "formattedCitation" : "(Sillmann et al., 2013b; Murari et al., 2015; Xu et al., 2017; Han et al., 2018; Kharin et al., 2018; Nasim et al., 2018; Ali et al., 2019b)", "manualFormatting" : "(Sillmann et al., 2013b; Murari et al., 2015; Xu et al., 2017; Han et al., 2018; Kharin et al., 2018; Nasim et al., 2018; S. Ali et al., 2019)", "plainTextFormattedCitation" : "(Sillmann et al., 2013b; Murari et al., 2015; Xu et al., 2017; Han et al., 2018; Kharin et al., 2018; Nasim et al., 2018; Ali et al., 2019b)", "previouslyFormattedCitation" : "(Sillmann et al., 2013b; Murari et al., 2015; Xu et al., 2017; Han et al., 2018; Kharin et al., 2018; Nasim et al., 2018; Ali et al., 2019b)" }, "properties" : { "noteIndex" : 0 }, "schema" : "https://github.com/citation-style-language/schema/raw/master/csl-citation.json" }</w:instrText>
            </w:r>
            <w:ins w:id="4937" w:author="Robin Matthews" w:date="2021-07-14T23:30:00Z">
              <w:r w:rsidR="00F46E9E">
                <w:rPr>
                  <w:rFonts w:cs="Times New Roman"/>
                  <w:color w:val="000000" w:themeColor="text1"/>
                  <w:sz w:val="16"/>
                  <w:szCs w:val="16"/>
                  <w:lang w:val="en-GB" w:eastAsia="en-CA"/>
                </w:rPr>
                <w:fldChar w:fldCharType="separate"/>
              </w:r>
              <w:r w:rsidR="00F46E9E" w:rsidRPr="00D61A90">
                <w:rPr>
                  <w:rFonts w:cs="Times New Roman"/>
                  <w:noProof/>
                  <w:color w:val="000000" w:themeColor="text1"/>
                  <w:sz w:val="16"/>
                  <w:szCs w:val="16"/>
                  <w:lang w:val="en-GB" w:eastAsia="en-CA"/>
                </w:rPr>
                <w:t>(Sillmann et al., 2013</w:t>
              </w:r>
              <w:r w:rsidR="00F46E9E">
                <w:rPr>
                  <w:rFonts w:cs="Times New Roman"/>
                  <w:noProof/>
                  <w:color w:val="000000" w:themeColor="text1"/>
                  <w:sz w:val="16"/>
                  <w:szCs w:val="16"/>
                  <w:lang w:val="en-GB" w:eastAsia="en-CA"/>
                </w:rPr>
                <w:t>b</w:t>
              </w:r>
              <w:r w:rsidR="00F46E9E" w:rsidRPr="00D61A90">
                <w:rPr>
                  <w:rFonts w:cs="Times New Roman"/>
                  <w:noProof/>
                  <w:color w:val="000000" w:themeColor="text1"/>
                  <w:sz w:val="16"/>
                  <w:szCs w:val="16"/>
                  <w:lang w:val="en-GB" w:eastAsia="en-CA"/>
                </w:rPr>
                <w:t xml:space="preserve">; Murari et al., 2015; Xu et al., 2017; Han et al., 2018; Kharin et al., 2018; Nasim et al., 2018; </w:t>
              </w:r>
              <w:r w:rsidR="00F46E9E">
                <w:rPr>
                  <w:rFonts w:cs="Times New Roman"/>
                  <w:noProof/>
                  <w:color w:val="000000" w:themeColor="text1"/>
                  <w:sz w:val="16"/>
                  <w:szCs w:val="16"/>
                  <w:lang w:val="en-GB" w:eastAsia="en-CA"/>
                </w:rPr>
                <w:t xml:space="preserve">S. </w:t>
              </w:r>
              <w:r w:rsidR="00F46E9E" w:rsidRPr="00D61A90">
                <w:rPr>
                  <w:rFonts w:cs="Times New Roman"/>
                  <w:noProof/>
                  <w:color w:val="000000" w:themeColor="text1"/>
                  <w:sz w:val="16"/>
                  <w:szCs w:val="16"/>
                  <w:lang w:val="en-GB" w:eastAsia="en-CA"/>
                </w:rPr>
                <w:t>Ali et al., 2019)</w:t>
              </w:r>
              <w:r w:rsidR="00F46E9E">
                <w:rPr>
                  <w:rFonts w:cs="Times New Roman"/>
                  <w:color w:val="000000" w:themeColor="text1"/>
                  <w:sz w:val="16"/>
                  <w:szCs w:val="16"/>
                  <w:lang w:val="en-GB" w:eastAsia="en-CA"/>
                </w:rPr>
                <w:fldChar w:fldCharType="end"/>
              </w:r>
            </w:ins>
            <w:commentRangeStart w:id="4938"/>
            <w:del w:id="4939" w:author="Robin Matthews" w:date="2021-07-14T23:30:00Z">
              <w:r w:rsidRPr="00D424AA" w:rsidDel="00F46E9E">
                <w:rPr>
                  <w:rFonts w:cs="Times New Roman"/>
                  <w:color w:val="000000" w:themeColor="text1"/>
                  <w:sz w:val="16"/>
                  <w:szCs w:val="16"/>
                  <w:lang w:val="en-GB" w:eastAsia="en-CA"/>
                </w:rPr>
                <w:fldChar w:fldCharType="begin" w:fldLock="1"/>
              </w:r>
              <w:r w:rsidR="00FF6231" w:rsidRPr="00F46E9E" w:rsidDel="00F46E9E">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w:delInstrText>
              </w:r>
              <w:r w:rsidR="00FF6231" w:rsidRPr="00F46E9E" w:rsidDel="00F46E9E">
                <w:rPr>
                  <w:rFonts w:cs="Times New Roman"/>
                  <w:color w:val="000000" w:themeColor="text1"/>
                  <w:sz w:val="16"/>
                  <w:szCs w:val="16"/>
                  <w:lang w:eastAsia="en-CA"/>
                </w:rPr>
                <w:delInstrText>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mendeley" : { "formattedCitation" : "(Sillmann et al., 2013b; Xu et al., 2017; Han et al., 2018; Kharin et al., 2018; Ali et al., 2019b)", "manualFormatting" : "(Ali et al., 2019; Han et al., 2018; Kharin et al., 2018; Sillmann et al., 2013; Xu et al., 2017;", "plainTextFormattedCitation" : "(Sillmann et al., 2013b; Xu et al., 2017; Han et al., 2018; Kharin et al., 2018; Ali et al., 2019b)", "previouslyFormattedCitation" : "(Sillmann et al., 2013b; Xu et al., 2017; Han et al., 2018; Kharin et al., 2018; Ali et al., 2019b)"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RPr="00F46E9E" w:rsidDel="00F46E9E">
                <w:rPr>
                  <w:rFonts w:cs="Times New Roman"/>
                  <w:noProof/>
                  <w:color w:val="000000" w:themeColor="text1"/>
                  <w:sz w:val="16"/>
                  <w:szCs w:val="16"/>
                  <w:lang w:val="nb-NO" w:eastAsia="en-CA"/>
                </w:rPr>
                <w:delText>(Ali et al., 2019; Han et al., 2018; Kharin et al., 2018; Sillmann et al., 2013; Xu et al., 2017;</w:delText>
              </w:r>
              <w:r w:rsidRPr="00D424AA" w:rsidDel="00F46E9E">
                <w:rPr>
                  <w:rFonts w:cs="Times New Roman"/>
                  <w:color w:val="000000" w:themeColor="text1"/>
                  <w:sz w:val="16"/>
                  <w:szCs w:val="16"/>
                  <w:lang w:val="en-GB" w:eastAsia="en-CA"/>
                </w:rPr>
                <w:fldChar w:fldCharType="end"/>
              </w:r>
              <w:commentRangeEnd w:id="4938"/>
              <w:r w:rsidR="00A26296" w:rsidDel="00F46E9E">
                <w:rPr>
                  <w:rStyle w:val="Marquedecommentaire"/>
                </w:rPr>
                <w:commentReference w:id="4938"/>
              </w:r>
              <w:r w:rsidRPr="00841A35" w:rsidDel="00F46E9E">
                <w:rPr>
                  <w:rFonts w:cs="Times New Roman"/>
                  <w:color w:val="000000" w:themeColor="text1"/>
                  <w:sz w:val="16"/>
                  <w:szCs w:val="16"/>
                  <w:lang w:val="nb-NO" w:eastAsia="en-CA"/>
                </w:rPr>
                <w:delText xml:space="preserve"> </w:delText>
              </w:r>
              <w:commentRangeStart w:id="4940"/>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nb-NO" w:eastAsia="en-CA"/>
                </w:rPr>
                <w:delInstrText>ADDIN CSL_CITATION { "citationItems" : [ { "id" : "ITEM-1", "itemData" : { "DOI" : "10.1007/s10113-014-0660-6", "ISSN" : "1436378X 14363798", "abstract" : "\u00a9 2014, Springer-Verlag Berlin Heidelberg.Heat waves are expected to intensify around the globe in the future, with potential increase in heat stress and heat-induced mortality in the absence of adaptation measures. India has a high current exposure to heat waves, and with limited adaptive capacity, impacts of increased heat waves might be quite severe. This paper presents the first projections of future heat waves in India based on multiple climate models and scenarios for CMIP5 data. We find that heat waves are projected to be more intense, have longer durations and occur at a higher frequency and earlier in the year. Southern India, currently not influenced by heat waves, is expected to be severely affected by the end of the twenty-first century. Projections indicate that a sizable part of India will experience heat stress conditions in the future. In northern India, the average number of days with extreme heat stress condition during pre-monsoon hot season will reach 30. The intensification of heat waves might lead to severe heat stress and increased mortality.", "author" : [ { "dropping-particle" : "", "family" : "Murari", "given" : "K.K.", "non-dropping-particle" : "", "parse-names" : false, "suffix" : "" }, { "dropping-particle" : "", "family" : "Ghosh", "given" : "S.", "non-dropping-particle" : "", "parse-names" : false, "suffix" : "" }, { "dropping-particle" : "", "family" : "Patwardhan", "given" : "A.", "non-dropping-particle" : "", "parse-names" : false, "suffix" : "" }, { "dropping-particle" : "", "family" : "Daly", "given" : "E.", "non-dropping-particle" : "", "parse-names" : false, "suffix" : "" }, { "dropping-particle" : "", "family" : "Salvi", "given" : "K.", "non-dropping-particle" : "", "parse-names" : false, "suffix" : "" } ], "container-title" : "Regional Environmental Change", "id" : "ITEM-1", "issue" : "4", "issued" : { "date-parts" : [ [ "2015" ] ] }, "title" : "Intensification of future severe heat waves in India and their effect on heat stress and mortality", "translator" : [ { "dropping-particle" : "", "family" : "S375", "given" : "", "non-dropping-particle" : "", "parse-names" : false, "suffix" : "" } ], "type" : "article-journal", "volume" : "15" }, "uris" : [ "http://www.mendeley.com/documents/?uuid=edea3605-4c03-443f-bdb9-8d131ac942c9" ] } ], "mendeley" : { "formattedCitation" : "(Murari et al., 2015)", "manualFormatting" : "Murari et al., 2015;", "plainTextFormattedCitation" : "(Murari et al., 2015)", "previouslyFormattedCitation" : "(Murari et al., 2015)"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Murari et al., 2015;</w:delText>
              </w:r>
              <w:r w:rsidRPr="00D424AA" w:rsidDel="00F46E9E">
                <w:rPr>
                  <w:rFonts w:cs="Times New Roman"/>
                  <w:color w:val="000000" w:themeColor="text1"/>
                  <w:sz w:val="16"/>
                  <w:szCs w:val="16"/>
                  <w:lang w:val="en-GB" w:eastAsia="en-CA"/>
                </w:rPr>
                <w:fldChar w:fldCharType="end"/>
              </w:r>
              <w:commentRangeEnd w:id="4940"/>
              <w:r w:rsidR="00A26296" w:rsidDel="00F46E9E">
                <w:rPr>
                  <w:rStyle w:val="Marquedecommentaire"/>
                </w:rPr>
                <w:commentReference w:id="4940"/>
              </w:r>
              <w:r w:rsidRPr="00841A35" w:rsidDel="00F46E9E">
                <w:rPr>
                  <w:rFonts w:cs="Times New Roman"/>
                  <w:color w:val="000000" w:themeColor="text1"/>
                  <w:sz w:val="16"/>
                  <w:szCs w:val="16"/>
                  <w:lang w:val="en-GB" w:eastAsia="en-CA"/>
                </w:rPr>
                <w:delText xml:space="preserve"> </w:delText>
              </w:r>
              <w:commentRangeStart w:id="4941"/>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en-GB" w:eastAsia="en-CA"/>
                </w:rPr>
                <w:delInstrText>ADDIN CSL_CITATION { "citationItems" : [ { "id" : "ITEM-1", "itemData" : { "DOI" : "10.1016/j.atmosres.2018.01.009", "ISSN" : "0169-8095",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Turan", "given" : "Veyse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1", "issued" : { "date-parts" : [ [ "2018" ] ] }, "page" : "118-133", "title" : "Future risk assessment by estimating historical heat wave trends with projected heat accumulation using SimCLIM climate model in Pakistan", "translator" : [ { "dropping-particle" : "", "family" : "S372", "given" : "", "non-dropping-particle" : "", "parse-names" : false, "suffix" : "" } ], "type" : "article-journal", "volume" : "205" }, "uris" : [ "http://www.mendeley.com/documents/?uuid=3d26e1b5-88eb-4286-9a26-30c72c1d2962" ] } ], "mendeley" : { "formattedCitation" : "(Nasim et al., 2018)", "manualFormatting" : "Nasim et al., 2018)", "plainTextFormattedCitation" : "(Nasim et al., 2018)", "previouslyFormattedCitation" : "(Nasim et al., 2018)"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Nasim et al., 2018)</w:delText>
              </w:r>
              <w:r w:rsidRPr="00D424AA" w:rsidDel="00F46E9E">
                <w:rPr>
                  <w:rFonts w:cs="Times New Roman"/>
                  <w:color w:val="000000" w:themeColor="text1"/>
                  <w:sz w:val="16"/>
                  <w:szCs w:val="16"/>
                  <w:lang w:val="en-GB" w:eastAsia="en-CA"/>
                </w:rPr>
                <w:fldChar w:fldCharType="end"/>
              </w:r>
            </w:del>
            <w:commentRangeEnd w:id="4941"/>
            <w:r w:rsidR="00A26296">
              <w:rPr>
                <w:rStyle w:val="Marquedecommentaire"/>
              </w:rPr>
              <w:commentReference w:id="4941"/>
            </w:r>
          </w:p>
        </w:tc>
      </w:tr>
      <w:tr w:rsidR="00D376F0" w:rsidRPr="00F1665C" w14:paraId="59E61AAD" w14:textId="77777777" w:rsidTr="00723657">
        <w:trPr>
          <w:trHeight w:val="210"/>
        </w:trPr>
        <w:tc>
          <w:tcPr>
            <w:tcW w:w="2158" w:type="dxa"/>
            <w:vMerge/>
            <w:tcBorders>
              <w:bottom w:val="single" w:sz="4" w:space="0" w:color="auto"/>
            </w:tcBorders>
          </w:tcPr>
          <w:p w14:paraId="62228B22"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single" w:sz="4" w:space="0" w:color="auto"/>
              <w:bottom w:val="single" w:sz="4" w:space="0" w:color="auto"/>
              <w:right w:val="single" w:sz="4" w:space="0" w:color="auto"/>
            </w:tcBorders>
            <w:shd w:val="clear" w:color="auto" w:fill="FEC2B8"/>
          </w:tcPr>
          <w:p w14:paraId="624082A6"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 xml:space="preserve">High confidence </w:t>
            </w:r>
            <w:r w:rsidRPr="00D424AA">
              <w:rPr>
                <w:rFonts w:cs="Times New Roman"/>
                <w:color w:val="000000" w:themeColor="text1"/>
                <w:sz w:val="16"/>
                <w:szCs w:val="16"/>
                <w:lang w:val="en-GB" w:eastAsia="en-CA"/>
              </w:rPr>
              <w:t xml:space="preserve">in th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p>
        </w:tc>
        <w:tc>
          <w:tcPr>
            <w:tcW w:w="2158" w:type="dxa"/>
            <w:tcBorders>
              <w:top w:val="single" w:sz="4" w:space="0" w:color="auto"/>
              <w:left w:val="single" w:sz="4" w:space="0" w:color="auto"/>
              <w:bottom w:val="single" w:sz="4" w:space="0" w:color="auto"/>
              <w:right w:val="single" w:sz="4" w:space="0" w:color="auto"/>
            </w:tcBorders>
            <w:shd w:val="clear" w:color="auto" w:fill="FEC2B8"/>
          </w:tcPr>
          <w:p w14:paraId="5FE0F857"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p w14:paraId="54A3F9DF"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single" w:sz="4" w:space="0" w:color="auto"/>
              <w:left w:val="single" w:sz="4" w:space="0" w:color="auto"/>
              <w:bottom w:val="single" w:sz="4" w:space="0" w:color="auto"/>
              <w:right w:val="single" w:sz="4" w:space="0" w:color="auto"/>
            </w:tcBorders>
            <w:shd w:val="clear" w:color="auto" w:fill="FD9693"/>
            <w:tcMar>
              <w:top w:w="40" w:type="dxa"/>
              <w:left w:w="0" w:type="dxa"/>
              <w:bottom w:w="40" w:type="dxa"/>
              <w:right w:w="0" w:type="dxa"/>
            </w:tcMar>
          </w:tcPr>
          <w:p w14:paraId="31B5B8C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37F73A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B85A09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006DCA06" w14:textId="77777777" w:rsidR="00D376F0" w:rsidRPr="00D424AA" w:rsidRDefault="00D376F0" w:rsidP="00D424AA">
            <w:pPr>
              <w:rPr>
                <w:rFonts w:cs="Times New Roman"/>
                <w:color w:val="000000" w:themeColor="text1"/>
                <w:sz w:val="16"/>
                <w:szCs w:val="16"/>
                <w:lang w:val="en-GB"/>
              </w:rPr>
            </w:pPr>
          </w:p>
          <w:p w14:paraId="0EEBF8A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0DAF32E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53FABA8"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single" w:sz="4" w:space="0" w:color="auto"/>
              <w:left w:val="single" w:sz="4" w:space="0" w:color="auto"/>
              <w:bottom w:val="single" w:sz="4" w:space="0" w:color="auto"/>
              <w:right w:val="single" w:sz="4" w:space="0" w:color="auto"/>
            </w:tcBorders>
            <w:shd w:val="clear" w:color="auto" w:fill="FF6365"/>
            <w:tcMar>
              <w:top w:w="40" w:type="dxa"/>
              <w:left w:w="40" w:type="dxa"/>
              <w:bottom w:w="40" w:type="dxa"/>
              <w:right w:w="40" w:type="dxa"/>
            </w:tcMar>
          </w:tcPr>
          <w:p w14:paraId="46A919E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054324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91AF27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9D3A88D" w14:textId="77777777" w:rsidR="00D376F0" w:rsidRPr="00D424AA" w:rsidRDefault="00D376F0" w:rsidP="00D424AA">
            <w:pPr>
              <w:rPr>
                <w:rFonts w:cs="Times New Roman"/>
                <w:color w:val="000000" w:themeColor="text1"/>
                <w:sz w:val="16"/>
                <w:szCs w:val="16"/>
                <w:lang w:val="en-GB"/>
              </w:rPr>
            </w:pPr>
          </w:p>
          <w:p w14:paraId="07F5F85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24540FB"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single" w:sz="4" w:space="0" w:color="auto"/>
              <w:left w:val="single" w:sz="4" w:space="0" w:color="auto"/>
              <w:bottom w:val="single" w:sz="4" w:space="0" w:color="auto"/>
              <w:right w:val="single" w:sz="4" w:space="0" w:color="auto"/>
            </w:tcBorders>
            <w:shd w:val="clear" w:color="auto" w:fill="AD0204"/>
            <w:tcMar>
              <w:top w:w="40" w:type="dxa"/>
              <w:left w:w="40" w:type="dxa"/>
              <w:bottom w:w="40" w:type="dxa"/>
              <w:right w:w="40" w:type="dxa"/>
            </w:tcMar>
          </w:tcPr>
          <w:p w14:paraId="35DA9E1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EEEFDE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19007F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1D8FA37F" w14:textId="77777777" w:rsidR="00D376F0" w:rsidRPr="00D424AA" w:rsidRDefault="00D376F0" w:rsidP="00D424AA">
            <w:pPr>
              <w:rPr>
                <w:rFonts w:cs="Times New Roman"/>
                <w:color w:val="000000" w:themeColor="text1"/>
                <w:sz w:val="16"/>
                <w:szCs w:val="16"/>
                <w:lang w:val="en-GB"/>
              </w:rPr>
            </w:pPr>
          </w:p>
          <w:p w14:paraId="2A7FFB2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AD2F3F8"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D424AA" w14:paraId="4C0A698B" w14:textId="77777777" w:rsidTr="00723657">
        <w:tc>
          <w:tcPr>
            <w:tcW w:w="2158" w:type="dxa"/>
            <w:vMerge w:val="restart"/>
            <w:tcBorders>
              <w:top w:val="single" w:sz="4" w:space="0" w:color="auto"/>
            </w:tcBorders>
          </w:tcPr>
          <w:p w14:paraId="6B9A57C8"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Southeast Asia (SEA)</w:t>
            </w:r>
          </w:p>
        </w:tc>
        <w:tc>
          <w:tcPr>
            <w:tcW w:w="2158" w:type="dxa"/>
            <w:tcBorders>
              <w:top w:val="single" w:sz="4" w:space="0" w:color="auto"/>
            </w:tcBorders>
            <w:shd w:val="clear" w:color="auto" w:fill="FEC2B8"/>
          </w:tcPr>
          <w:p w14:paraId="1B2673F1" w14:textId="52A8D643" w:rsidR="00D376F0" w:rsidRPr="00841A35" w:rsidRDefault="00D376F0" w:rsidP="00D424AA">
            <w:pPr>
              <w:widowControl/>
              <w:rPr>
                <w:rFonts w:cs="Times New Roman"/>
                <w:i/>
                <w:color w:val="000000" w:themeColor="text1"/>
                <w:sz w:val="16"/>
                <w:szCs w:val="16"/>
                <w:lang w:val="en-GB" w:eastAsia="en-CA"/>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4942"/>
            <w:r w:rsidRPr="00D424AA">
              <w:rPr>
                <w:rFonts w:cs="Times New Roman"/>
                <w:color w:val="000000" w:themeColor="text1"/>
                <w:sz w:val="16"/>
                <w:szCs w:val="16"/>
                <w:lang w:val="en-GB" w:eastAsia="en-CA"/>
              </w:rPr>
              <w:fldChar w:fldCharType="begin" w:fldLock="1"/>
            </w:r>
            <w:r w:rsidR="00DB48AC">
              <w:rPr>
                <w:rFonts w:cs="Times New Roman"/>
                <w:color w:val="000000" w:themeColor="text1"/>
                <w:sz w:val="16"/>
                <w:szCs w:val="16"/>
                <w:lang w:val="en-GB" w:eastAsia="en-CA"/>
              </w:rPr>
              <w:instrText>ADDIN CSL_CITATION { "citationItems" : [ { "id" : "ITEM-1", "itemData" : { "DOI" : "10.1002/joc.4829", "ISSN" : "08998418",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Aldrian", "given" : "Edvin", "non-dropping-particle" : "", "parse-names" : false, "suffix" : "" } ], "container-title" : "International Journal of Climatology", "id" : "ITEM-1", "issue" : "4", "issued" : { "date-parts" : [ [ "2017", "3" ] ] }, "page" : "1979-1997", "publisher" : "Wiley Online Library", "title" : "Observed changes in extreme temperature and precipitation over Indonesia", "translator" : [ { "dropping-particle" : "", "family" : "S1577", "given" : "", "non-dropping-particle" : "", "parse-names" : false, "suffix" : "" } ], "type" : "article-journal", "volume" : "37" }, "uris" : [ "http://www.mendeley.com/documents/?uuid=da40b641-03d8-45ba-883e-40207026ea08" ] }, { "id" : "ITEM-2",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2",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3",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3",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5", "itemData" : { "DOI" : "10.1002/joc.5479",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5", "issued" : { "date-parts" : [ [ "2018" ] ] }, "page" : "3013-3027", "title" : "Observed and modelled temperature and precipitation extremes over Southeast Asia from 1972 to 2010", "translator" : [ { "dropping-particle" : "", "family" : "S2505", "given" : "", "non-dropping-particle" : "", "parse-names" : false, "suffix" : "" } ], "type" : "article-journal", "volume" : "38" }, "uris" : [ "http://www.mendeley.com/documents/?uuid=698dae7f-2d33-41ad-a98a-b56a28aeb05b" ] } ], "mendeley" : { "formattedCitation" : "(Donat et al., 2016a; Supari et al., 2017; Cheong et al., 2018; Zhang et al., 2019c; Dunn et al., 2020)", "manualFormatting" : "(Donat et al., 2016a; Supari et al., 2017; Cheong et al., 2018; P. Zhang et al., 2019; Dunn et al., 2020)", "plainTextFormattedCitation" : "(Donat et al., 2016a; Supari et al., 2017; Cheong et al., 2018; Zhang et al., 2019c; Dunn et al., 2020)", "previouslyFormattedCitation" : "(Donat et al., 2016a; Supari et al., 2017; Cheong et al., 2018; Zhang et al., 2019c; Dunn et al., 2020)"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 xml:space="preserve">(Donat et al., 2016a; Supari et al., 2017; Cheong et al., 2018; </w:t>
            </w:r>
            <w:ins w:id="4943" w:author="Robin Matthews" w:date="2021-07-14T23:31:00Z">
              <w:r w:rsidR="00F46E9E">
                <w:rPr>
                  <w:rFonts w:cs="Times New Roman"/>
                  <w:noProof/>
                  <w:color w:val="000000" w:themeColor="text1"/>
                  <w:sz w:val="16"/>
                  <w:szCs w:val="16"/>
                  <w:lang w:val="en-GB" w:eastAsia="en-CA"/>
                </w:rPr>
                <w:t xml:space="preserve">P. </w:t>
              </w:r>
            </w:ins>
            <w:r w:rsidR="00A26296">
              <w:rPr>
                <w:rFonts w:cs="Times New Roman"/>
                <w:noProof/>
                <w:color w:val="000000" w:themeColor="text1"/>
                <w:sz w:val="16"/>
                <w:szCs w:val="16"/>
                <w:lang w:val="en-GB" w:eastAsia="en-CA"/>
              </w:rPr>
              <w:t>Zhang et al., 2019</w:t>
            </w:r>
            <w:del w:id="4944" w:author="Robin Matthews" w:date="2021-07-14T23:31:00Z">
              <w:r w:rsidR="00A26296" w:rsidDel="00F46E9E">
                <w:rPr>
                  <w:rFonts w:cs="Times New Roman"/>
                  <w:noProof/>
                  <w:color w:val="000000" w:themeColor="text1"/>
                  <w:sz w:val="16"/>
                  <w:szCs w:val="16"/>
                  <w:lang w:val="en-GB" w:eastAsia="en-CA"/>
                </w:rPr>
                <w:delText>c</w:delText>
              </w:r>
            </w:del>
            <w:r w:rsidR="00A26296">
              <w:rPr>
                <w:rFonts w:cs="Times New Roman"/>
                <w:noProof/>
                <w:color w:val="000000" w:themeColor="text1"/>
                <w:sz w:val="16"/>
                <w:szCs w:val="16"/>
                <w:lang w:val="en-GB" w:eastAsia="en-CA"/>
              </w:rPr>
              <w:t>; Dunn et al., 2020)</w:t>
            </w:r>
            <w:r w:rsidRPr="00D424AA">
              <w:rPr>
                <w:rFonts w:cs="Times New Roman"/>
                <w:color w:val="000000" w:themeColor="text1"/>
                <w:sz w:val="16"/>
                <w:szCs w:val="16"/>
                <w:lang w:val="en-GB" w:eastAsia="en-CA"/>
              </w:rPr>
              <w:fldChar w:fldCharType="end"/>
            </w:r>
            <w:commentRangeEnd w:id="4942"/>
            <w:r w:rsidR="00A26296">
              <w:rPr>
                <w:rStyle w:val="Marquedecommentaire"/>
              </w:rPr>
              <w:commentReference w:id="4942"/>
            </w:r>
          </w:p>
        </w:tc>
        <w:tc>
          <w:tcPr>
            <w:tcW w:w="2158" w:type="dxa"/>
            <w:tcBorders>
              <w:top w:val="single" w:sz="4" w:space="0" w:color="auto"/>
            </w:tcBorders>
            <w:shd w:val="clear" w:color="auto" w:fill="FEC2B8"/>
          </w:tcPr>
          <w:p w14:paraId="2D3AA7C3" w14:textId="569E7685" w:rsidR="00D376F0" w:rsidRPr="00841A35" w:rsidDel="00F46E9E" w:rsidRDefault="00D376F0" w:rsidP="00DB48AC">
            <w:pPr>
              <w:rPr>
                <w:del w:id="4945" w:author="Robin Matthews" w:date="2021-07-14T23:32:00Z"/>
                <w:rFonts w:cs="Times New Roman"/>
                <w:color w:val="000000" w:themeColor="text1"/>
                <w:sz w:val="16"/>
                <w:szCs w:val="16"/>
                <w:lang w:val="nb-NO"/>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4946" w:name="_Hlk77197915"/>
            <w:ins w:id="4947" w:author="Robin Matthews" w:date="2021-07-14T23:32:00Z">
              <w:r w:rsidR="00F46E9E">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175/BAMS-D-16-0164.1", "ISSN" : "0003-0007", "author" : [ { "dropping-particle" : "", "family" : "King", "given" : "Andrew D.", "non-dropping-particle" : "", "parse-names" : false, "suffix" : "" }, { "dropping-particle" : "", "family" : "Karoly", "given" : "David J.", "non-dropping-particle" : "", "parse-names" : false, "suffix" : "" }, { "dropping-particle" : "", "family" : "Oldenborgh", "given" : "Geert Jan", "non-dropping-particle" : "van", "parse-names" : false, "suffix" : "" } ], "container-title" : "Bulletin of the American Meteorological Society", "id" : "ITEM-3", "issue" : "12", "issued" : { "date-parts" : [ [ "2016", "12" ] ] }, "page" : "S113-S117", "title" : "Climate Change and El Ni\u00f1o Increase Likelihood of Indonesian Heat and Drought", "translator" : [ { "dropping-particle" : "", "family" : "S1433", "given" : "", "non-dropping-particle" : "", "parse-names" : false, "suffix" : "" } ], "type" : "article-journal", "volume" : "97" }, "uris" : [ "http://www.mendeley.com/documents/?uuid=d4b6f151-f1f5-4bfa-9313-2759ad9918e3" ] }, { "id" : "ITEM-4", "itemData" : { "DOI" : "10.1175/BAMS-D-19-0151.1", "ISSN" : "0003-0007", "author" : [ { "dropping-particle" : "", "family" : "Min", "given" : "Seung-Ki", "non-dropping-particle" : "", "parse-names" : false, "suffix" : "" }, { "dropping-particle" : "", "family" : "Kim", "given" : "Yeon-Hee", "non-dropping-particle" : "", "parse-names" : false, "suffix" : "" }, { "dropping-particle" : "", "family" : "Lee", "given" : "Sang-Min", "non-dropping-particle" : "", "parse-names" : false, "suffix" : "" }, { "dropping-particle" : "", "family" : "Sparrow", "given" : "Sarah", "non-dropping-particle" : "", "parse-names" : false, "suffix" : "" }, { "dropping-particle" : "", "family" : "Li", "given" : "Sihan", "non-dropping-particle" : "", "parse-names" : false, "suffix" : "" }, { "dropping-particle" : "", "family" : "Lott", "given" : "Fraser C.", "non-dropping-particle" : "", "parse-names" : false, "suffix" : "" }, { "dropping-particle" : "", "family" : "Stott", "given" : "Peter A.", "non-dropping-particle" : "", "parse-names" : false, "suffix" : "" } ], "container-title" : "Bulletin of the American Meteorological Society", "id" : "ITEM-4", "issue" : "1", "issued" : { "date-parts" : [ [ "2020", "1" ] ] }, "page" : "S103-S108", "title" : "Quantifying Human Impact on the 2018 Summer Longest Heat Wave in South Korea", "translator" : [ { "dropping-particle" : "", "family" : "S2499", "given" : "", "non-dropping-particle" : "", "parse-names" : false, "suffix" : "" } ], "type" : "article-journal", "volume" : "101" }, "uris" : [ "http://www.mendeley.com/documents/?uuid=fb656469-5a46-4f6c-b201-567fc295ea84" ] } ], "mendeley" : { "formattedCitation" : "(King et al., 2016b; Wang et al., 2017c; Min et al., 2020; Seong et al., 2020)", "manualFormatting" : "(King et al., 2016a; Z. Wang et al., 2017a; Min et al., 2020; Seong et al., 2020)", "plainTextFormattedCitation" : "(King et al., 2016b; Wang et al., 2017c; Min et al., 2020; Seong et al., 2020)", "previouslyFormattedCitation" : "(King et al., 2016b; Wang et al., 2017c; Min et al., 2020; Seong et al., 2020)" }, "properties" : { "noteIndex" : 0 }, "schema" : "https://github.com/citation-style-language/schema/raw/master/csl-citation.json" }</w:instrText>
            </w:r>
            <w:ins w:id="4948" w:author="Robin Matthews" w:date="2021-07-14T23:32:00Z">
              <w:r w:rsidR="00F46E9E">
                <w:rPr>
                  <w:rFonts w:cs="Times New Roman"/>
                  <w:color w:val="000000" w:themeColor="text1"/>
                  <w:sz w:val="16"/>
                  <w:szCs w:val="16"/>
                  <w:lang w:val="en-GB"/>
                </w:rPr>
                <w:fldChar w:fldCharType="separate"/>
              </w:r>
              <w:r w:rsidR="00F46E9E" w:rsidRPr="00D61A90">
                <w:rPr>
                  <w:rFonts w:cs="Times New Roman"/>
                  <w:noProof/>
                  <w:color w:val="000000" w:themeColor="text1"/>
                  <w:sz w:val="16"/>
                  <w:szCs w:val="16"/>
                  <w:lang w:val="en-GB"/>
                </w:rPr>
                <w:t>(King et al., 2016</w:t>
              </w:r>
              <w:r w:rsidR="00F46E9E">
                <w:rPr>
                  <w:rFonts w:cs="Times New Roman"/>
                  <w:noProof/>
                  <w:color w:val="000000" w:themeColor="text1"/>
                  <w:sz w:val="16"/>
                  <w:szCs w:val="16"/>
                  <w:lang w:val="en-GB"/>
                </w:rPr>
                <w:t>a</w:t>
              </w:r>
              <w:r w:rsidR="00F46E9E" w:rsidRPr="00D61A90">
                <w:rPr>
                  <w:rFonts w:cs="Times New Roman"/>
                  <w:noProof/>
                  <w:color w:val="000000" w:themeColor="text1"/>
                  <w:sz w:val="16"/>
                  <w:szCs w:val="16"/>
                  <w:lang w:val="en-GB"/>
                </w:rPr>
                <w:t xml:space="preserve">; </w:t>
              </w:r>
              <w:r w:rsidR="00F46E9E">
                <w:rPr>
                  <w:rFonts w:cs="Times New Roman"/>
                  <w:noProof/>
                  <w:color w:val="000000" w:themeColor="text1"/>
                  <w:sz w:val="16"/>
                  <w:szCs w:val="16"/>
                  <w:lang w:val="en-GB"/>
                </w:rPr>
                <w:t xml:space="preserve">Z. </w:t>
              </w:r>
              <w:r w:rsidR="00F46E9E" w:rsidRPr="00D61A90">
                <w:rPr>
                  <w:rFonts w:cs="Times New Roman"/>
                  <w:noProof/>
                  <w:color w:val="000000" w:themeColor="text1"/>
                  <w:sz w:val="16"/>
                  <w:szCs w:val="16"/>
                  <w:lang w:val="en-GB"/>
                </w:rPr>
                <w:t>Wang et al., 2017</w:t>
              </w:r>
              <w:r w:rsidR="00F46E9E">
                <w:rPr>
                  <w:rFonts w:cs="Times New Roman"/>
                  <w:noProof/>
                  <w:color w:val="000000" w:themeColor="text1"/>
                  <w:sz w:val="16"/>
                  <w:szCs w:val="16"/>
                  <w:lang w:val="en-GB"/>
                </w:rPr>
                <w:t>a</w:t>
              </w:r>
              <w:r w:rsidR="00F46E9E" w:rsidRPr="00D61A90">
                <w:rPr>
                  <w:rFonts w:cs="Times New Roman"/>
                  <w:noProof/>
                  <w:color w:val="000000" w:themeColor="text1"/>
                  <w:sz w:val="16"/>
                  <w:szCs w:val="16"/>
                  <w:lang w:val="en-GB"/>
                </w:rPr>
                <w:t>; Min et al., 2020; Seong et al., 2020)</w:t>
              </w:r>
              <w:r w:rsidR="00F46E9E">
                <w:rPr>
                  <w:rFonts w:cs="Times New Roman"/>
                  <w:color w:val="000000" w:themeColor="text1"/>
                  <w:sz w:val="16"/>
                  <w:szCs w:val="16"/>
                  <w:lang w:val="en-GB"/>
                </w:rPr>
                <w:fldChar w:fldCharType="end"/>
              </w:r>
            </w:ins>
            <w:commentRangeStart w:id="4949"/>
            <w:del w:id="4950" w:author="Robin Matthews" w:date="2021-07-14T23:32:00Z">
              <w:r w:rsidRPr="00D424AA" w:rsidDel="00F46E9E">
                <w:rPr>
                  <w:rFonts w:cs="Times New Roman"/>
                  <w:color w:val="000000" w:themeColor="text1"/>
                  <w:sz w:val="16"/>
                  <w:szCs w:val="16"/>
                  <w:lang w:val="en-GB"/>
                </w:rPr>
                <w:fldChar w:fldCharType="begin" w:fldLock="1"/>
              </w:r>
              <w:r w:rsidR="00FF6231" w:rsidDel="00F46E9E">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w:delInstrText>
              </w:r>
              <w:r w:rsidR="00FF6231" w:rsidRPr="006A2665" w:rsidDel="00F46E9E">
                <w:rPr>
                  <w:rFonts w:cs="Times New Roman"/>
                  <w:color w:val="000000" w:themeColor="text1"/>
                  <w:sz w:val="16"/>
                  <w:szCs w:val="16"/>
                </w:rPr>
                <w:delInstrText>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F46E9E">
                <w:rPr>
                  <w:rFonts w:cs="Times New Roman"/>
                  <w:color w:val="000000" w:themeColor="text1"/>
                  <w:sz w:val="16"/>
                  <w:szCs w:val="16"/>
                  <w:lang w:val="en-GB"/>
                </w:rPr>
                <w:fldChar w:fldCharType="separate"/>
              </w:r>
              <w:r w:rsidR="00A26296" w:rsidDel="00F46E9E">
                <w:rPr>
                  <w:rFonts w:cs="Times New Roman"/>
                  <w:noProof/>
                  <w:color w:val="000000" w:themeColor="text1"/>
                  <w:sz w:val="16"/>
                  <w:szCs w:val="16"/>
                  <w:lang w:val="nb-NO"/>
                </w:rPr>
                <w:delText>(Seong et al., 2020;</w:delText>
              </w:r>
              <w:r w:rsidRPr="00D424AA" w:rsidDel="00F46E9E">
                <w:rPr>
                  <w:rFonts w:cs="Times New Roman"/>
                  <w:color w:val="000000" w:themeColor="text1"/>
                  <w:sz w:val="16"/>
                  <w:szCs w:val="16"/>
                  <w:lang w:val="en-GB"/>
                </w:rPr>
                <w:fldChar w:fldCharType="end"/>
              </w:r>
              <w:commentRangeEnd w:id="4949"/>
              <w:r w:rsidR="00A26296" w:rsidDel="00F46E9E">
                <w:rPr>
                  <w:rStyle w:val="Marquedecommentaire"/>
                </w:rPr>
                <w:commentReference w:id="4949"/>
              </w:r>
            </w:del>
          </w:p>
          <w:commentRangeStart w:id="4951"/>
          <w:p w14:paraId="3E42BB0F" w14:textId="0AE4C879" w:rsidR="00D376F0" w:rsidRPr="00841A35" w:rsidRDefault="00D376F0" w:rsidP="00037826">
            <w:pPr>
              <w:rPr>
                <w:rFonts w:cs="Times New Roman"/>
                <w:i/>
                <w:color w:val="000000" w:themeColor="text1"/>
                <w:sz w:val="16"/>
                <w:szCs w:val="16"/>
                <w:lang w:val="nb-NO"/>
              </w:rPr>
            </w:pPr>
            <w:del w:id="4952" w:author="Robin Matthews" w:date="2021-07-14T23:32:00Z">
              <w:r w:rsidRPr="00D424AA" w:rsidDel="00F46E9E">
                <w:rPr>
                  <w:rFonts w:cs="Times New Roman"/>
                  <w:color w:val="000000" w:themeColor="text1"/>
                  <w:sz w:val="16"/>
                  <w:szCs w:val="16"/>
                  <w:lang w:val="en-GB"/>
                </w:rPr>
                <w:fldChar w:fldCharType="begin" w:fldLock="1"/>
              </w:r>
              <w:r w:rsidR="00FF6231" w:rsidDel="00F46E9E">
                <w:rPr>
                  <w:rFonts w:cs="Times New Roman"/>
                  <w:color w:val="000000" w:themeColor="text1"/>
                  <w:sz w:val="16"/>
                  <w:szCs w:val="16"/>
                  <w:lang w:val="nb-NO"/>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F46E9E">
                <w:rPr>
                  <w:rFonts w:cs="Times New Roman"/>
                  <w:color w:val="000000" w:themeColor="text1"/>
                  <w:sz w:val="16"/>
                  <w:szCs w:val="16"/>
                  <w:lang w:val="en-GB"/>
                </w:rPr>
                <w:fldChar w:fldCharType="separate"/>
              </w:r>
              <w:r w:rsidR="00A26296" w:rsidDel="00F46E9E">
                <w:rPr>
                  <w:rFonts w:cs="Times New Roman"/>
                  <w:noProof/>
                  <w:color w:val="000000" w:themeColor="text1"/>
                  <w:sz w:val="16"/>
                  <w:szCs w:val="16"/>
                  <w:lang w:val="nb-NO"/>
                </w:rPr>
                <w:delText>Wang et al., 2017;</w:delText>
              </w:r>
              <w:r w:rsidRPr="00D424AA" w:rsidDel="00F46E9E">
                <w:rPr>
                  <w:rFonts w:cs="Times New Roman"/>
                  <w:color w:val="000000" w:themeColor="text1"/>
                  <w:sz w:val="16"/>
                  <w:szCs w:val="16"/>
                  <w:lang w:val="en-GB"/>
                </w:rPr>
                <w:fldChar w:fldCharType="end"/>
              </w:r>
              <w:commentRangeEnd w:id="4951"/>
              <w:r w:rsidR="00A26296" w:rsidDel="00F46E9E">
                <w:rPr>
                  <w:rStyle w:val="Marquedecommentaire"/>
                </w:rPr>
                <w:commentReference w:id="4951"/>
              </w:r>
              <w:r w:rsidRPr="00841A35" w:rsidDel="00F46E9E">
                <w:rPr>
                  <w:rFonts w:cs="Times New Roman"/>
                  <w:color w:val="000000" w:themeColor="text1"/>
                  <w:sz w:val="16"/>
                  <w:szCs w:val="16"/>
                  <w:lang w:val="nb-NO"/>
                </w:rPr>
                <w:delText xml:space="preserve"> </w:delText>
              </w:r>
              <w:commentRangeStart w:id="4953"/>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nb-NO" w:eastAsia="en-CA"/>
                </w:rPr>
                <w:delInstrText>ADDIN CSL_CITATION { "citationItems" : [ { "id" : "ITEM-1", "itemData" : { "DOI" : "10.1175/BAMS-D-16-0164.1", "ISSN" : "0003-0007", "author" : [ { "dropping-particle" : "", "family" : "King", "given" : "Andrew D.", "non-dropping-particle" : "", "parse-names" : false, "suffix" : "" }, { "dropping-particle" : "", "family" : "Karoly", "given" : "David J.", "non-dropping-particle" : "", "parse-names" : false, "suffix" : "" }, { "dropping-particle" : "", "family" : "Oldenborgh", "given" : "Geert Jan", "non-dropping-particle" : "van", "parse-names" : false, "suffix" : "" } ], "container-title" : "Bulletin of the American Meteorological Society", "id" : "ITEM-1", "issue" : "12", "issued" : { "date-parts" : [ [ "2016", "12" ] ] }, "page" : "S113-S117", "title" : "Climate Change and El Ni\u00f1o Increase Likelihood of Indonesian Heat and Drought", "translator" : [ { "dropping-particle" : "", "family" : "S1433", "given" : "", "non-dropping-particle" : "", "parse-names" : false, "suffix" : "" } ], "type" : "article-journal", "volume" : "97" }, "uris" : [ "http://www.mendeley.com/documents/?uuid=d4b6f151-f1f5-4bfa-9313-2759ad9918e3" ] } ], "mendeley" : { "formattedCitation" : "(King et al., 2016b)", "manualFormatting" : "King et al., 2016;", "plainTextFormattedCitation" : "(King et al., 2016b)", "previouslyFormattedCitation" : "(King et al., 2016b)"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nb-NO" w:eastAsia="en-CA"/>
                </w:rPr>
                <w:delText>King et al., 2016;</w:delText>
              </w:r>
              <w:r w:rsidRPr="00D424AA" w:rsidDel="00F46E9E">
                <w:rPr>
                  <w:rFonts w:cs="Times New Roman"/>
                  <w:color w:val="000000" w:themeColor="text1"/>
                  <w:sz w:val="16"/>
                  <w:szCs w:val="16"/>
                  <w:lang w:val="en-GB" w:eastAsia="en-CA"/>
                </w:rPr>
                <w:fldChar w:fldCharType="end"/>
              </w:r>
              <w:commentRangeEnd w:id="4953"/>
              <w:r w:rsidR="00A26296" w:rsidDel="00F46E9E">
                <w:rPr>
                  <w:rStyle w:val="Marquedecommentaire"/>
                </w:rPr>
                <w:commentReference w:id="4953"/>
              </w:r>
              <w:r w:rsidRPr="00841A35" w:rsidDel="00F46E9E">
                <w:rPr>
                  <w:rFonts w:cs="Times New Roman"/>
                  <w:sz w:val="16"/>
                  <w:szCs w:val="16"/>
                  <w:lang w:val="nb-NO"/>
                </w:rPr>
                <w:delText xml:space="preserve"> </w:delText>
              </w:r>
              <w:commentRangeStart w:id="4954"/>
              <w:r w:rsidRPr="00D424AA" w:rsidDel="00F46E9E">
                <w:rPr>
                  <w:rFonts w:cs="Times New Roman"/>
                  <w:sz w:val="16"/>
                  <w:szCs w:val="16"/>
                  <w:lang w:val="en-GB"/>
                </w:rPr>
                <w:fldChar w:fldCharType="begin" w:fldLock="1"/>
              </w:r>
              <w:r w:rsidR="00417CA4" w:rsidDel="00F46E9E">
                <w:rPr>
                  <w:rFonts w:cs="Times New Roman"/>
                  <w:sz w:val="16"/>
                  <w:szCs w:val="16"/>
                  <w:lang w:val="nb-NO"/>
                </w:rPr>
                <w:delInstrText>ADDIN CSL_CITATION { "citationItems" : [ { "id" : "ITEM-1", "itemData" : { "DOI" : "10.1175/BAMS-D-19-0151.1", "ISSN" : "0003-0007", "author" : [ { "dropping-particle" : "", "family" : "Min", "given" : "Seung-Ki", "non-dropping-particle" : "", "parse-names" : false, "suffix" : "" }, { "dropping-particle" : "", "family" : "Kim", "given" : "Yeon-Hee", "non-dropping-particle" : "", "parse-names" : false, "suffix" : "" }, { "dropping-particle" : "", "family" : "Lee", "given" : "Sang-Min", "non-dropping-particle" : "", "parse-names" : false, "suffix" : "" }, { "dropping-particle" : "", "family" : "Sparrow", "given" : "Sarah", "non-dropping-particle" : "", "parse-names" : false, "suffix" : "" }, { "dropping-particle" : "", "family" : "Li", "given" : "Sihan", "non-dropping-particle" : "", "parse-names" : false, "suffix" : "" }, { "dropping-particle" : "", "family" : "Lott", "given" : "Fraser C.", "non-dropping-particle" : "", "parse-names" : false, "suffix" : "" }, { "dropping-particle" : "", "family" : "Stott", "given" : "Peter A.", "non-dropping-particle" : "", "parse-names" : false, "suffix" : "" } ], "container-title" : "Bulletin of the American Meteorological Society", "id" : "ITEM-1", "issue" : "1", "issued" : { "date-parts" : [ [ "2020", "1" ] ] }, "page" : "S103-S108", "title" : "Quantifying Human Impact on the 2018 Summer Longest Heat Wave in South Korea", "translator" : [ { "dropping-particle" : "", "family" : "S2499", "given" : "", "non-dropping-particle" : "", "parse-names" : false, "suffix" : "" } ], "type" : "article-journal", "volume" : "101" }, "uris" : [ "http://www.mendeley.com/documents/?uuid=fb656469-5a46-4f6c-b201-567fc295ea84" ] } ], "mendeley" : { "formattedCitation" : "(Min et al., 2020)", "manualFormatting" : "Min et al., 2020)", "plainTextFormattedCitation" : "(Min et al., 2020)", "previouslyFormattedCitation" : "(Min et al., 2020)" }, "properties" : { "noteIndex" : 0 }, "schema" : "https://github.com/citation-style-language/schema/raw/master/csl-citation.json" }</w:delInstrText>
              </w:r>
              <w:r w:rsidRPr="00D424AA" w:rsidDel="00F46E9E">
                <w:rPr>
                  <w:rFonts w:cs="Times New Roman"/>
                  <w:sz w:val="16"/>
                  <w:szCs w:val="16"/>
                  <w:lang w:val="en-GB"/>
                </w:rPr>
                <w:fldChar w:fldCharType="separate"/>
              </w:r>
              <w:r w:rsidR="00A26296" w:rsidDel="00F46E9E">
                <w:rPr>
                  <w:rFonts w:cs="Times New Roman"/>
                  <w:noProof/>
                  <w:sz w:val="16"/>
                  <w:szCs w:val="16"/>
                  <w:lang w:val="nb-NO"/>
                </w:rPr>
                <w:delText>Min et al., 2020)</w:delText>
              </w:r>
              <w:r w:rsidRPr="00D424AA" w:rsidDel="00F46E9E">
                <w:rPr>
                  <w:rFonts w:cs="Times New Roman"/>
                  <w:sz w:val="16"/>
                  <w:szCs w:val="16"/>
                  <w:lang w:val="en-GB"/>
                </w:rPr>
                <w:fldChar w:fldCharType="end"/>
              </w:r>
            </w:del>
            <w:bookmarkEnd w:id="4946"/>
            <w:commentRangeEnd w:id="4954"/>
            <w:r w:rsidR="00A26296">
              <w:rPr>
                <w:rStyle w:val="Marquedecommentaire"/>
              </w:rPr>
              <w:commentReference w:id="4954"/>
            </w:r>
          </w:p>
        </w:tc>
        <w:tc>
          <w:tcPr>
            <w:tcW w:w="2158" w:type="dxa"/>
            <w:tcBorders>
              <w:top w:val="single" w:sz="4" w:space="0" w:color="auto"/>
            </w:tcBorders>
            <w:shd w:val="clear" w:color="auto" w:fill="FD9693"/>
            <w:tcMar>
              <w:top w:w="40" w:type="dxa"/>
              <w:left w:w="0" w:type="dxa"/>
              <w:bottom w:w="40" w:type="dxa"/>
              <w:right w:w="0" w:type="dxa"/>
            </w:tcMar>
          </w:tcPr>
          <w:p w14:paraId="210EF269" w14:textId="67FCD9D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955"/>
            <w:r w:rsidRPr="00D424AA">
              <w:rPr>
                <w:rFonts w:cs="Times New Roman"/>
                <w:color w:val="000000" w:themeColor="text1"/>
                <w:sz w:val="16"/>
                <w:szCs w:val="16"/>
                <w:lang w:val="en-GB"/>
              </w:rPr>
              <w:fldChar w:fldCharType="begin" w:fldLock="1"/>
            </w:r>
            <w:ins w:id="4956" w:author="Robin Matthews" w:date="2021-07-14T17:35:00Z">
              <w:r w:rsidR="003E18DF">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4957" w:author="Robin Matthews" w:date="2021-07-14T17:35:00Z">
              <w:r w:rsidR="00FC4C2D" w:rsidDel="003E18DF">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58" w:author="Robin Matthews" w:date="2021-07-14T17:35:00Z">
              <w:r w:rsidR="00A26296" w:rsidDel="003E18DF">
                <w:rPr>
                  <w:rFonts w:cs="Times New Roman"/>
                  <w:noProof/>
                  <w:color w:val="000000" w:themeColor="text1"/>
                  <w:sz w:val="16"/>
                  <w:szCs w:val="16"/>
                  <w:lang w:val="en-GB"/>
                </w:rPr>
                <w:delText>Li et al., 2020</w:delText>
              </w:r>
            </w:del>
            <w:ins w:id="4959" w:author="Robin Matthews" w:date="2021-07-14T17:35:00Z">
              <w:r w:rsidR="003E18DF">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55"/>
            <w:r w:rsidR="00A26296">
              <w:rPr>
                <w:rStyle w:val="Marquedecommentaire"/>
              </w:rPr>
              <w:commentReference w:id="4955"/>
            </w:r>
            <w:r w:rsidRPr="00841A35">
              <w:rPr>
                <w:rFonts w:cs="Times New Roman"/>
                <w:color w:val="000000" w:themeColor="text1"/>
                <w:sz w:val="16"/>
                <w:szCs w:val="16"/>
                <w:lang w:val="en-GB"/>
              </w:rPr>
              <w:t xml:space="preserve">; Annex). Median increase of more than 0C in the 50-year TXx and TNn events compared to the 1°C warming level </w:t>
            </w:r>
            <w:commentRangeStart w:id="496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61" w:author="Robin Matthews" w:date="2021-07-14T17:35:00Z">
              <w:r w:rsidR="00A26296" w:rsidDel="003E18DF">
                <w:rPr>
                  <w:rFonts w:cs="Times New Roman"/>
                  <w:noProof/>
                  <w:color w:val="000000" w:themeColor="text1"/>
                  <w:sz w:val="16"/>
                  <w:szCs w:val="16"/>
                  <w:lang w:val="en-GB"/>
                </w:rPr>
                <w:delText>Li et al., 2020</w:delText>
              </w:r>
            </w:del>
            <w:ins w:id="4962" w:author="Robin Matthews" w:date="2021-07-14T17:35:00Z">
              <w:r w:rsidR="003E18DF">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60"/>
            <w:r w:rsidR="00A26296">
              <w:rPr>
                <w:rStyle w:val="Marquedecommentaire"/>
              </w:rPr>
              <w:commentReference w:id="4960"/>
            </w:r>
            <w:r w:rsidRPr="00841A35">
              <w:rPr>
                <w:rFonts w:cs="Times New Roman"/>
                <w:color w:val="000000" w:themeColor="text1"/>
                <w:sz w:val="16"/>
                <w:szCs w:val="16"/>
                <w:lang w:val="en-GB"/>
              </w:rPr>
              <w:t>) and more than 1°C in annual TX</w:t>
            </w:r>
            <w:r w:rsidRPr="00D424AA">
              <w:rPr>
                <w:rFonts w:cs="Times New Roman"/>
                <w:color w:val="000000" w:themeColor="text1"/>
                <w:sz w:val="16"/>
                <w:szCs w:val="16"/>
                <w:lang w:val="en-GB"/>
              </w:rPr>
              <w:t>x and TNn compared to pre-industrial (Annex).</w:t>
            </w:r>
          </w:p>
          <w:p w14:paraId="55767651" w14:textId="77777777" w:rsidR="00D376F0" w:rsidRPr="00D424AA" w:rsidRDefault="00D376F0" w:rsidP="00D424AA">
            <w:pPr>
              <w:rPr>
                <w:rFonts w:cs="Times New Roman"/>
                <w:color w:val="000000" w:themeColor="text1"/>
                <w:sz w:val="16"/>
                <w:szCs w:val="16"/>
                <w:lang w:val="en-GB"/>
              </w:rPr>
            </w:pPr>
          </w:p>
          <w:p w14:paraId="3CA5E8E7" w14:textId="79EBB627" w:rsidR="00D376F0" w:rsidRPr="00841A35" w:rsidDel="00F46E9E" w:rsidRDefault="00D376F0" w:rsidP="00DB48AC">
            <w:pPr>
              <w:spacing w:line="276" w:lineRule="auto"/>
              <w:rPr>
                <w:del w:id="4963" w:author="Robin Matthews" w:date="2021-07-14T23:33:00Z"/>
                <w:rFonts w:cs="Times New Roman"/>
                <w:color w:val="000000" w:themeColor="text1"/>
                <w:sz w:val="16"/>
                <w:szCs w:val="16"/>
                <w:lang w:val="en-GB" w:eastAsia="en-CA"/>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bookmarkStart w:id="4964" w:name="_Hlk77198010"/>
            <w:ins w:id="4965" w:author="Robin Matthews" w:date="2021-07-14T23:33:00Z">
              <w:r w:rsidR="00F46E9E">
                <w:rPr>
                  <w:rFonts w:cs="Times New Roman"/>
                  <w:color w:val="000000" w:themeColor="text1"/>
                  <w:sz w:val="16"/>
                  <w:szCs w:val="16"/>
                  <w:lang w:val="en-GB" w:eastAsia="en-CA"/>
                </w:rPr>
                <w:fldChar w:fldCharType="begin" w:fldLock="1"/>
              </w:r>
            </w:ins>
            <w:r w:rsidR="00DB48AC">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2",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2",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3",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3",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mendeley" : { "formattedCitation" : "(Xu et al., 2017; Han et al., 2018; Kharin et al., 2018)", "plainTextFormattedCitation" : "(Xu et al., 2017; Han et al., 2018; Kharin et al., 2018)", "previouslyFormattedCitation" : "(Xu et al., 2017; Han et al., 2018; Kharin et al., 2018)" }, "properties" : { "noteIndex" : 0 }, "schema" : "https://github.com/citation-style-language/schema/raw/master/csl-citation.json" }</w:instrText>
            </w:r>
            <w:ins w:id="4966" w:author="Robin Matthews" w:date="2021-07-14T23:33:00Z">
              <w:r w:rsidR="00F46E9E">
                <w:rPr>
                  <w:rFonts w:cs="Times New Roman"/>
                  <w:color w:val="000000" w:themeColor="text1"/>
                  <w:sz w:val="16"/>
                  <w:szCs w:val="16"/>
                  <w:lang w:val="en-GB" w:eastAsia="en-CA"/>
                </w:rPr>
                <w:fldChar w:fldCharType="separate"/>
              </w:r>
              <w:r w:rsidR="00F46E9E" w:rsidRPr="00D61A90">
                <w:rPr>
                  <w:rFonts w:cs="Times New Roman"/>
                  <w:noProof/>
                  <w:color w:val="000000" w:themeColor="text1"/>
                  <w:sz w:val="16"/>
                  <w:szCs w:val="16"/>
                  <w:lang w:val="en-GB" w:eastAsia="en-CA"/>
                </w:rPr>
                <w:t>(Xu et al., 2017; Han et al., 2018; Kharin et al., 2018)</w:t>
              </w:r>
              <w:r w:rsidR="00F46E9E">
                <w:rPr>
                  <w:rFonts w:cs="Times New Roman"/>
                  <w:color w:val="000000" w:themeColor="text1"/>
                  <w:sz w:val="16"/>
                  <w:szCs w:val="16"/>
                  <w:lang w:val="en-GB" w:eastAsia="en-CA"/>
                </w:rPr>
                <w:fldChar w:fldCharType="end"/>
              </w:r>
            </w:ins>
            <w:commentRangeStart w:id="4967"/>
            <w:del w:id="4968" w:author="Robin Matthews" w:date="2021-07-14T23:33:00Z">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en-GB" w:eastAsia="en-CA"/>
                </w:rPr>
                <w:del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manualFormatting" : "(Han et al., 2018;", "plainTextFormattedCitation" : "(Han et al., 2018)", "previouslyFormattedCitation" : "(Han et al., 2018)"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Han et al., 2018;</w:delText>
              </w:r>
              <w:r w:rsidRPr="00D424AA" w:rsidDel="00F46E9E">
                <w:rPr>
                  <w:rFonts w:cs="Times New Roman"/>
                  <w:color w:val="000000" w:themeColor="text1"/>
                  <w:sz w:val="16"/>
                  <w:szCs w:val="16"/>
                  <w:lang w:val="en-GB" w:eastAsia="en-CA"/>
                </w:rPr>
                <w:fldChar w:fldCharType="end"/>
              </w:r>
              <w:commentRangeEnd w:id="4967"/>
              <w:r w:rsidR="00A26296" w:rsidDel="00F46E9E">
                <w:rPr>
                  <w:rStyle w:val="Marquedecommentaire"/>
                </w:rPr>
                <w:commentReference w:id="4967"/>
              </w:r>
              <w:r w:rsidRPr="00841A35" w:rsidDel="00F46E9E">
                <w:rPr>
                  <w:rFonts w:cs="Times New Roman"/>
                  <w:color w:val="000000" w:themeColor="text1"/>
                  <w:sz w:val="16"/>
                  <w:szCs w:val="16"/>
                  <w:lang w:val="en-GB" w:eastAsia="en-CA"/>
                </w:rPr>
                <w:delText xml:space="preserve"> </w:delText>
              </w:r>
              <w:commentRangeStart w:id="4969"/>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en-GB" w:eastAsia="en-CA"/>
                </w:rPr>
                <w:del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Kharin et al., 2018;</w:delText>
              </w:r>
              <w:r w:rsidRPr="00D424AA" w:rsidDel="00F46E9E">
                <w:rPr>
                  <w:rFonts w:cs="Times New Roman"/>
                  <w:color w:val="000000" w:themeColor="text1"/>
                  <w:sz w:val="16"/>
                  <w:szCs w:val="16"/>
                  <w:lang w:val="en-GB" w:eastAsia="en-CA"/>
                </w:rPr>
                <w:fldChar w:fldCharType="end"/>
              </w:r>
              <w:commentRangeEnd w:id="4969"/>
              <w:r w:rsidR="00A26296" w:rsidDel="00F46E9E">
                <w:rPr>
                  <w:rStyle w:val="Marquedecommentaire"/>
                </w:rPr>
                <w:commentReference w:id="4969"/>
              </w:r>
            </w:del>
          </w:p>
          <w:commentRangeStart w:id="4970"/>
          <w:p w14:paraId="43E4B9D6" w14:textId="325711DD" w:rsidR="00D376F0" w:rsidRPr="00841A35" w:rsidRDefault="00D376F0">
            <w:pPr>
              <w:spacing w:line="276" w:lineRule="auto"/>
              <w:rPr>
                <w:rFonts w:cs="Times New Roman"/>
                <w:color w:val="000000" w:themeColor="text1"/>
                <w:sz w:val="16"/>
                <w:szCs w:val="16"/>
                <w:lang w:val="en-GB"/>
              </w:rPr>
              <w:pPrChange w:id="4971" w:author="Robin Matthews" w:date="2021-07-14T23:33:00Z">
                <w:pPr/>
              </w:pPrChange>
            </w:pPr>
            <w:del w:id="4972" w:author="Robin Matthews" w:date="2021-07-14T23:33:00Z">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mendeley" : { "formattedCitation" : "(Xu et al., 2017)", "manualFormatting" : "Xu et al., 2017)", "plainTextFormattedCitation" : "(Xu et al., 2017)", "previouslyFormattedCitation" : "(Xu et al., 2017)"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Xu et al., 2017)</w:delText>
              </w:r>
              <w:r w:rsidRPr="00D424AA" w:rsidDel="00F46E9E">
                <w:rPr>
                  <w:rFonts w:cs="Times New Roman"/>
                  <w:color w:val="000000" w:themeColor="text1"/>
                  <w:sz w:val="16"/>
                  <w:szCs w:val="16"/>
                  <w:lang w:val="en-GB" w:eastAsia="en-CA"/>
                </w:rPr>
                <w:fldChar w:fldCharType="end"/>
              </w:r>
            </w:del>
            <w:bookmarkEnd w:id="4964"/>
            <w:commentRangeEnd w:id="4970"/>
            <w:r w:rsidR="00A26296">
              <w:rPr>
                <w:rStyle w:val="Marquedecommentaire"/>
              </w:rPr>
              <w:commentReference w:id="4970"/>
            </w:r>
          </w:p>
        </w:tc>
        <w:tc>
          <w:tcPr>
            <w:tcW w:w="2159" w:type="dxa"/>
            <w:tcBorders>
              <w:top w:val="single" w:sz="4" w:space="0" w:color="auto"/>
            </w:tcBorders>
            <w:shd w:val="clear" w:color="auto" w:fill="FF6365"/>
            <w:tcMar>
              <w:top w:w="40" w:type="dxa"/>
              <w:left w:w="40" w:type="dxa"/>
              <w:bottom w:w="40" w:type="dxa"/>
              <w:right w:w="40" w:type="dxa"/>
            </w:tcMar>
          </w:tcPr>
          <w:p w14:paraId="38BA315E" w14:textId="5702FBE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97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74" w:author="Robin Matthews" w:date="2021-07-14T17:35:00Z">
              <w:r w:rsidR="00A26296" w:rsidDel="003E18DF">
                <w:rPr>
                  <w:rFonts w:cs="Times New Roman"/>
                  <w:noProof/>
                  <w:color w:val="000000" w:themeColor="text1"/>
                  <w:sz w:val="16"/>
                  <w:szCs w:val="16"/>
                  <w:lang w:val="en-GB"/>
                </w:rPr>
                <w:delText>Li et al., 2020</w:delText>
              </w:r>
            </w:del>
            <w:ins w:id="4975" w:author="Robin Matthews" w:date="2021-07-14T17:35:00Z">
              <w:r w:rsidR="003E18DF">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73"/>
            <w:r w:rsidR="00A26296">
              <w:rPr>
                <w:rStyle w:val="Marquedecommentaire"/>
              </w:rPr>
              <w:commentReference w:id="4973"/>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497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77" w:author="Robin Matthews" w:date="2021-07-14T17:35:00Z">
              <w:r w:rsidR="00A26296" w:rsidDel="003E18DF">
                <w:rPr>
                  <w:rFonts w:cs="Times New Roman"/>
                  <w:noProof/>
                  <w:color w:val="000000" w:themeColor="text1"/>
                  <w:sz w:val="16"/>
                  <w:szCs w:val="16"/>
                  <w:lang w:val="en-GB"/>
                </w:rPr>
                <w:delText>Li et al., 2020</w:delText>
              </w:r>
            </w:del>
            <w:ins w:id="4978" w:author="Robin Matthews" w:date="2021-07-14T17:35:00Z">
              <w:r w:rsidR="003E18DF">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76"/>
            <w:r w:rsidR="00A26296">
              <w:rPr>
                <w:rStyle w:val="Marquedecommentaire"/>
              </w:rPr>
              <w:commentReference w:id="4976"/>
            </w:r>
            <w:r w:rsidRPr="00841A35">
              <w:rPr>
                <w:rFonts w:cs="Times New Roman"/>
                <w:color w:val="000000" w:themeColor="text1"/>
                <w:sz w:val="16"/>
                <w:szCs w:val="16"/>
                <w:lang w:val="en-GB"/>
              </w:rPr>
              <w:t>) and more than 1.5°C in annual TXx and TNn co</w:t>
            </w:r>
            <w:r w:rsidRPr="00D424AA">
              <w:rPr>
                <w:rFonts w:cs="Times New Roman"/>
                <w:color w:val="000000" w:themeColor="text1"/>
                <w:sz w:val="16"/>
                <w:szCs w:val="16"/>
                <w:lang w:val="en-GB"/>
              </w:rPr>
              <w:t>mpared to pre-industrial (Annex).</w:t>
            </w:r>
          </w:p>
          <w:p w14:paraId="5A04A8D5" w14:textId="77777777" w:rsidR="00D376F0" w:rsidRPr="00D424AA" w:rsidRDefault="00D376F0" w:rsidP="00D424AA">
            <w:pPr>
              <w:rPr>
                <w:rFonts w:cs="Times New Roman"/>
                <w:color w:val="000000" w:themeColor="text1"/>
                <w:sz w:val="16"/>
                <w:szCs w:val="16"/>
                <w:lang w:val="en-GB"/>
              </w:rPr>
            </w:pPr>
          </w:p>
          <w:p w14:paraId="7FCDCA5E" w14:textId="376ADE1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bookmarkStart w:id="4979" w:name="_Hlk77197972"/>
            <w:ins w:id="4980" w:author="Robin Matthews" w:date="2021-07-14T23:32:00Z">
              <w:r w:rsidR="00F46E9E">
                <w:rPr>
                  <w:rFonts w:cs="Times New Roman"/>
                  <w:color w:val="000000" w:themeColor="text1"/>
                  <w:sz w:val="16"/>
                  <w:szCs w:val="16"/>
                  <w:lang w:val="en-GB" w:eastAsia="en-CA"/>
                </w:rPr>
                <w:fldChar w:fldCharType="begin" w:fldLock="1"/>
              </w:r>
            </w:ins>
            <w:r w:rsidR="00DB48AC">
              <w:rPr>
                <w:rFonts w:cs="Times New Roman"/>
                <w:color w:val="000000" w:themeColor="text1"/>
                <w:sz w:val="16"/>
                <w:szCs w:val="16"/>
                <w:lang w:val="en-GB" w:eastAsia="en-CA"/>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2",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2",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mendeley" : { "formattedCitation" : "(Xu et al., 2017; Kharin et al., 2018)", "plainTextFormattedCitation" : "(Xu et al., 2017; Kharin et al., 2018)", "previouslyFormattedCitation" : "(Xu et al., 2017; Kharin et al., 2018)" }, "properties" : { "noteIndex" : 0 }, "schema" : "https://github.com/citation-style-language/schema/raw/master/csl-citation.json" }</w:instrText>
            </w:r>
            <w:ins w:id="4981" w:author="Robin Matthews" w:date="2021-07-14T23:32:00Z">
              <w:r w:rsidR="00F46E9E">
                <w:rPr>
                  <w:rFonts w:cs="Times New Roman"/>
                  <w:color w:val="000000" w:themeColor="text1"/>
                  <w:sz w:val="16"/>
                  <w:szCs w:val="16"/>
                  <w:lang w:val="en-GB" w:eastAsia="en-CA"/>
                </w:rPr>
                <w:fldChar w:fldCharType="separate"/>
              </w:r>
              <w:r w:rsidR="00F46E9E" w:rsidRPr="00D61A90">
                <w:rPr>
                  <w:rFonts w:cs="Times New Roman"/>
                  <w:noProof/>
                  <w:color w:val="000000" w:themeColor="text1"/>
                  <w:sz w:val="16"/>
                  <w:szCs w:val="16"/>
                  <w:lang w:val="en-GB" w:eastAsia="en-CA"/>
                </w:rPr>
                <w:t>(Xu et al., 2017; Kharin et al., 2018)</w:t>
              </w:r>
              <w:r w:rsidR="00F46E9E">
                <w:rPr>
                  <w:rFonts w:cs="Times New Roman"/>
                  <w:color w:val="000000" w:themeColor="text1"/>
                  <w:sz w:val="16"/>
                  <w:szCs w:val="16"/>
                  <w:lang w:val="en-GB" w:eastAsia="en-CA"/>
                </w:rPr>
                <w:fldChar w:fldCharType="end"/>
              </w:r>
            </w:ins>
            <w:commentRangeStart w:id="4982"/>
            <w:del w:id="4983" w:author="Robin Matthews" w:date="2021-07-14T23:32:00Z">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en-GB" w:eastAsia="en-CA"/>
                </w:rPr>
                <w:del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Kharin et al., 2018;</w:delText>
              </w:r>
              <w:r w:rsidRPr="00D424AA" w:rsidDel="00F46E9E">
                <w:rPr>
                  <w:rFonts w:cs="Times New Roman"/>
                  <w:color w:val="000000" w:themeColor="text1"/>
                  <w:sz w:val="16"/>
                  <w:szCs w:val="16"/>
                  <w:lang w:val="en-GB" w:eastAsia="en-CA"/>
                </w:rPr>
                <w:fldChar w:fldCharType="end"/>
              </w:r>
              <w:commentRangeEnd w:id="4982"/>
              <w:r w:rsidR="00A26296" w:rsidDel="00F46E9E">
                <w:rPr>
                  <w:rStyle w:val="Marquedecommentaire"/>
                </w:rPr>
                <w:commentReference w:id="4982"/>
              </w:r>
              <w:r w:rsidRPr="00841A35" w:rsidDel="00F46E9E">
                <w:rPr>
                  <w:rFonts w:cs="Times New Roman"/>
                  <w:color w:val="000000" w:themeColor="text1"/>
                  <w:sz w:val="16"/>
                  <w:szCs w:val="16"/>
                  <w:lang w:val="en-GB" w:eastAsia="en-CA"/>
                </w:rPr>
                <w:delText xml:space="preserve"> </w:delText>
              </w:r>
              <w:commentRangeStart w:id="4984"/>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mendeley" : { "formattedCitation" : "(Xu et al., 2017)", "manualFormatting" : "Xu et al., 2017)", "plainTextFormattedCitation" : "(Xu et al., 2017)", "previouslyFormattedCitation" : "(Xu et al., 2017)"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Xu et al., 2017)</w:delText>
              </w:r>
              <w:r w:rsidRPr="00D424AA" w:rsidDel="00F46E9E">
                <w:rPr>
                  <w:rFonts w:cs="Times New Roman"/>
                  <w:color w:val="000000" w:themeColor="text1"/>
                  <w:sz w:val="16"/>
                  <w:szCs w:val="16"/>
                  <w:lang w:val="en-GB" w:eastAsia="en-CA"/>
                </w:rPr>
                <w:fldChar w:fldCharType="end"/>
              </w:r>
              <w:commentRangeEnd w:id="4984"/>
              <w:r w:rsidR="00A26296" w:rsidDel="00F46E9E">
                <w:rPr>
                  <w:rStyle w:val="Marquedecommentaire"/>
                </w:rPr>
                <w:commentReference w:id="4984"/>
              </w:r>
              <w:r w:rsidRPr="00841A35" w:rsidDel="00F46E9E">
                <w:rPr>
                  <w:rFonts w:cs="Times New Roman"/>
                  <w:color w:val="000000" w:themeColor="text1"/>
                  <w:sz w:val="16"/>
                  <w:szCs w:val="16"/>
                  <w:lang w:val="en-GB" w:eastAsia="en-CA"/>
                </w:rPr>
                <w:delText>.</w:delText>
              </w:r>
            </w:del>
            <w:bookmarkEnd w:id="4979"/>
          </w:p>
        </w:tc>
        <w:tc>
          <w:tcPr>
            <w:tcW w:w="2159" w:type="dxa"/>
            <w:tcBorders>
              <w:top w:val="single" w:sz="4" w:space="0" w:color="auto"/>
            </w:tcBorders>
            <w:shd w:val="clear" w:color="auto" w:fill="AD0204"/>
            <w:tcMar>
              <w:top w:w="40" w:type="dxa"/>
              <w:left w:w="40" w:type="dxa"/>
              <w:bottom w:w="40" w:type="dxa"/>
              <w:right w:w="40" w:type="dxa"/>
            </w:tcMar>
          </w:tcPr>
          <w:p w14:paraId="14D973EF" w14:textId="2DA4339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498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86" w:author="Robin Matthews" w:date="2021-07-14T17:35:00Z">
              <w:r w:rsidR="00A26296" w:rsidDel="003E18DF">
                <w:rPr>
                  <w:rFonts w:cs="Times New Roman"/>
                  <w:noProof/>
                  <w:color w:val="000000" w:themeColor="text1"/>
                  <w:sz w:val="16"/>
                  <w:szCs w:val="16"/>
                  <w:lang w:val="en-GB"/>
                </w:rPr>
                <w:delText>Li et al., 2020</w:delText>
              </w:r>
            </w:del>
            <w:ins w:id="4987" w:author="Robin Matthews" w:date="2021-07-14T17:35:00Z">
              <w:r w:rsidR="003E18DF">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85"/>
            <w:r w:rsidR="00A26296">
              <w:rPr>
                <w:rStyle w:val="Marquedecommentaire"/>
              </w:rPr>
              <w:commentReference w:id="4985"/>
            </w:r>
            <w:r w:rsidRPr="00841A35">
              <w:rPr>
                <w:rFonts w:cs="Times New Roman"/>
                <w:color w:val="000000" w:themeColor="text1"/>
                <w:sz w:val="16"/>
                <w:szCs w:val="16"/>
                <w:lang w:val="en-GB"/>
              </w:rPr>
              <w:t>; Annex). Median increase of more than 2.5°C in the 50-year TXx and TNn events compared to the</w:t>
            </w:r>
            <w:r w:rsidRPr="00D424AA">
              <w:rPr>
                <w:rFonts w:cs="Times New Roman"/>
                <w:color w:val="000000" w:themeColor="text1"/>
                <w:sz w:val="16"/>
                <w:szCs w:val="16"/>
                <w:lang w:val="en-GB"/>
              </w:rPr>
              <w:t xml:space="preserve"> 1°C warming level </w:t>
            </w:r>
            <w:commentRangeStart w:id="498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4989" w:author="Robin Matthews" w:date="2021-07-14T17:35:00Z">
              <w:r w:rsidR="00A26296" w:rsidDel="003E18DF">
                <w:rPr>
                  <w:rFonts w:cs="Times New Roman"/>
                  <w:noProof/>
                  <w:color w:val="000000" w:themeColor="text1"/>
                  <w:sz w:val="16"/>
                  <w:szCs w:val="16"/>
                  <w:lang w:val="en-GB"/>
                </w:rPr>
                <w:delText>Li et al., 2020</w:delText>
              </w:r>
            </w:del>
            <w:ins w:id="4990" w:author="Robin Matthews" w:date="2021-07-14T17:35:00Z">
              <w:r w:rsidR="003E18DF">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4988"/>
            <w:r w:rsidR="00A26296">
              <w:rPr>
                <w:rStyle w:val="Marquedecommentaire"/>
              </w:rPr>
              <w:commentReference w:id="4988"/>
            </w:r>
            <w:r w:rsidRPr="00841A35">
              <w:rPr>
                <w:rFonts w:cs="Times New Roman"/>
                <w:color w:val="000000" w:themeColor="text1"/>
                <w:sz w:val="16"/>
                <w:szCs w:val="16"/>
                <w:lang w:val="en-GB"/>
              </w:rPr>
              <w:t>) and more than 4°C in annual TXx and TNn compared to pre-industrial (Annex)</w:t>
            </w:r>
          </w:p>
          <w:p w14:paraId="75414DFF" w14:textId="77777777" w:rsidR="00D376F0" w:rsidRPr="00D424AA" w:rsidRDefault="00D376F0" w:rsidP="00D424AA">
            <w:pPr>
              <w:rPr>
                <w:rFonts w:cs="Times New Roman"/>
                <w:color w:val="000000" w:themeColor="text1"/>
                <w:sz w:val="16"/>
                <w:szCs w:val="16"/>
                <w:lang w:val="en-GB"/>
              </w:rPr>
            </w:pPr>
          </w:p>
          <w:p w14:paraId="655A15FD" w14:textId="0134F0A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ins w:id="4991" w:author="Robin Matthews" w:date="2021-07-14T23:33:00Z">
              <w:r w:rsidR="00F46E9E">
                <w:rPr>
                  <w:rFonts w:cs="Times New Roman"/>
                  <w:color w:val="000000" w:themeColor="text1"/>
                  <w:sz w:val="16"/>
                  <w:szCs w:val="16"/>
                  <w:lang w:val="en-GB" w:eastAsia="en-CA"/>
                </w:rPr>
                <w:fldChar w:fldCharType="begin" w:fldLock="1"/>
              </w:r>
            </w:ins>
            <w:r w:rsidR="00DB48AC">
              <w:rPr>
                <w:rFonts w:cs="Times New Roman"/>
                <w:color w:val="000000" w:themeColor="text1"/>
                <w:sz w:val="16"/>
                <w:szCs w:val="16"/>
                <w:lang w:val="en-GB" w:eastAsia="en-CA"/>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2",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2",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mendeley" : { "formattedCitation" : "(Xu et al., 2017; Kharin et al., 2018)", "plainTextFormattedCitation" : "(Xu et al., 2017; Kharin et al., 2018)", "previouslyFormattedCitation" : "(Xu et al., 2017; Kharin et al., 2018)" }, "properties" : { "noteIndex" : 0 }, "schema" : "https://github.com/citation-style-language/schema/raw/master/csl-citation.json" }</w:instrText>
            </w:r>
            <w:ins w:id="4992" w:author="Robin Matthews" w:date="2021-07-14T23:33:00Z">
              <w:r w:rsidR="00F46E9E">
                <w:rPr>
                  <w:rFonts w:cs="Times New Roman"/>
                  <w:color w:val="000000" w:themeColor="text1"/>
                  <w:sz w:val="16"/>
                  <w:szCs w:val="16"/>
                  <w:lang w:val="en-GB" w:eastAsia="en-CA"/>
                </w:rPr>
                <w:fldChar w:fldCharType="separate"/>
              </w:r>
              <w:r w:rsidR="00F46E9E" w:rsidRPr="00D61A90">
                <w:rPr>
                  <w:rFonts w:cs="Times New Roman"/>
                  <w:noProof/>
                  <w:color w:val="000000" w:themeColor="text1"/>
                  <w:sz w:val="16"/>
                  <w:szCs w:val="16"/>
                  <w:lang w:val="en-GB" w:eastAsia="en-CA"/>
                </w:rPr>
                <w:t>(Xu et al., 2017; Kharin et al., 2018)</w:t>
              </w:r>
              <w:r w:rsidR="00F46E9E">
                <w:rPr>
                  <w:rFonts w:cs="Times New Roman"/>
                  <w:color w:val="000000" w:themeColor="text1"/>
                  <w:sz w:val="16"/>
                  <w:szCs w:val="16"/>
                  <w:lang w:val="en-GB" w:eastAsia="en-CA"/>
                </w:rPr>
                <w:fldChar w:fldCharType="end"/>
              </w:r>
            </w:ins>
            <w:commentRangeStart w:id="4993"/>
            <w:del w:id="4994" w:author="Robin Matthews" w:date="2021-07-14T23:33:00Z">
              <w:r w:rsidRPr="00D424AA" w:rsidDel="00F46E9E">
                <w:rPr>
                  <w:rFonts w:cs="Times New Roman"/>
                  <w:color w:val="000000" w:themeColor="text1"/>
                  <w:sz w:val="16"/>
                  <w:szCs w:val="16"/>
                  <w:lang w:val="en-GB" w:eastAsia="en-CA"/>
                </w:rPr>
                <w:fldChar w:fldCharType="begin" w:fldLock="1"/>
              </w:r>
              <w:r w:rsidR="00FF6231" w:rsidRPr="00F46E9E" w:rsidDel="00F46E9E">
                <w:rPr>
                  <w:rFonts w:cs="Times New Roman"/>
                  <w:color w:val="000000" w:themeColor="text1"/>
                  <w:sz w:val="16"/>
                  <w:szCs w:val="16"/>
                  <w:lang w:val="en-GB" w:eastAsia="en-CA"/>
                </w:rPr>
                <w:del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RPr="00F46E9E" w:rsidDel="00F46E9E">
                <w:rPr>
                  <w:rFonts w:cs="Times New Roman"/>
                  <w:noProof/>
                  <w:color w:val="000000" w:themeColor="text1"/>
                  <w:sz w:val="16"/>
                  <w:szCs w:val="16"/>
                  <w:lang w:val="en-GB" w:eastAsia="en-CA"/>
                </w:rPr>
                <w:delText>(Kharin et al., 2018;</w:delText>
              </w:r>
              <w:r w:rsidRPr="00D424AA" w:rsidDel="00F46E9E">
                <w:rPr>
                  <w:rFonts w:cs="Times New Roman"/>
                  <w:color w:val="000000" w:themeColor="text1"/>
                  <w:sz w:val="16"/>
                  <w:szCs w:val="16"/>
                  <w:lang w:val="en-GB" w:eastAsia="en-CA"/>
                </w:rPr>
                <w:fldChar w:fldCharType="end"/>
              </w:r>
              <w:commentRangeEnd w:id="4993"/>
              <w:r w:rsidR="00A26296" w:rsidDel="00F46E9E">
                <w:rPr>
                  <w:rStyle w:val="Marquedecommentaire"/>
                </w:rPr>
                <w:commentReference w:id="4993"/>
              </w:r>
              <w:r w:rsidRPr="00841A35" w:rsidDel="00F46E9E">
                <w:rPr>
                  <w:rFonts w:cs="Times New Roman"/>
                  <w:color w:val="000000" w:themeColor="text1"/>
                  <w:sz w:val="16"/>
                  <w:szCs w:val="16"/>
                  <w:lang w:val="en-GB" w:eastAsia="en-CA"/>
                </w:rPr>
                <w:delText xml:space="preserve"> </w:delText>
              </w:r>
              <w:commentRangeStart w:id="4995"/>
              <w:r w:rsidRPr="00D424AA" w:rsidDel="00F46E9E">
                <w:rPr>
                  <w:rFonts w:cs="Times New Roman"/>
                  <w:color w:val="000000" w:themeColor="text1"/>
                  <w:sz w:val="16"/>
                  <w:szCs w:val="16"/>
                  <w:lang w:val="en-GB" w:eastAsia="en-CA"/>
                </w:rPr>
                <w:fldChar w:fldCharType="begin" w:fldLock="1"/>
              </w:r>
              <w:r w:rsidR="00FF6231" w:rsidDel="00F46E9E">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mendeley" : { "formattedCitation" : "(Xu et al., 2017)", "manualFormatting" : "Xu et al., 2017)", "plainTextFormattedCitation" : "(Xu et al., 2017)", "previouslyFormattedCitation" : "(Xu et al., 2017)" }, "properties" : { "noteIndex" : 0 }, "schema" : "https://github.com/citation-style-language/schema/raw/master/csl-citation.json" }</w:delInstrText>
              </w:r>
              <w:r w:rsidRPr="00D424AA" w:rsidDel="00F46E9E">
                <w:rPr>
                  <w:rFonts w:cs="Times New Roman"/>
                  <w:color w:val="000000" w:themeColor="text1"/>
                  <w:sz w:val="16"/>
                  <w:szCs w:val="16"/>
                  <w:lang w:val="en-GB" w:eastAsia="en-CA"/>
                </w:rPr>
                <w:fldChar w:fldCharType="separate"/>
              </w:r>
              <w:r w:rsidR="00A26296" w:rsidDel="00F46E9E">
                <w:rPr>
                  <w:rFonts w:cs="Times New Roman"/>
                  <w:noProof/>
                  <w:color w:val="000000" w:themeColor="text1"/>
                  <w:sz w:val="16"/>
                  <w:szCs w:val="16"/>
                  <w:lang w:val="en-GB" w:eastAsia="en-CA"/>
                </w:rPr>
                <w:delText>Xu et al., 2017)</w:delText>
              </w:r>
              <w:r w:rsidRPr="00D424AA" w:rsidDel="00F46E9E">
                <w:rPr>
                  <w:rFonts w:cs="Times New Roman"/>
                  <w:color w:val="000000" w:themeColor="text1"/>
                  <w:sz w:val="16"/>
                  <w:szCs w:val="16"/>
                  <w:lang w:val="en-GB" w:eastAsia="en-CA"/>
                </w:rPr>
                <w:fldChar w:fldCharType="end"/>
              </w:r>
              <w:commentRangeEnd w:id="4995"/>
              <w:r w:rsidR="00A26296" w:rsidDel="00F46E9E">
                <w:rPr>
                  <w:rStyle w:val="Marquedecommentaire"/>
                </w:rPr>
                <w:commentReference w:id="4995"/>
              </w:r>
              <w:r w:rsidRPr="00841A35" w:rsidDel="00F46E9E">
                <w:rPr>
                  <w:rFonts w:cs="Times New Roman"/>
                  <w:color w:val="000000" w:themeColor="text1"/>
                  <w:sz w:val="16"/>
                  <w:szCs w:val="16"/>
                  <w:lang w:val="en-GB" w:eastAsia="en-CA"/>
                </w:rPr>
                <w:delText>.</w:delText>
              </w:r>
              <w:r w:rsidRPr="00D424AA" w:rsidDel="00F46E9E">
                <w:rPr>
                  <w:rFonts w:cs="Times New Roman"/>
                  <w:color w:val="000000" w:themeColor="text1"/>
                  <w:sz w:val="16"/>
                  <w:szCs w:val="16"/>
                  <w:lang w:val="en-GB"/>
                </w:rPr>
                <w:delText>.</w:delText>
              </w:r>
            </w:del>
          </w:p>
        </w:tc>
      </w:tr>
      <w:tr w:rsidR="00D376F0" w:rsidRPr="00F1665C" w14:paraId="0FD0BB8B" w14:textId="77777777" w:rsidTr="00723657">
        <w:tc>
          <w:tcPr>
            <w:tcW w:w="2158" w:type="dxa"/>
            <w:vMerge/>
          </w:tcPr>
          <w:p w14:paraId="467FE325"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FEC2B8"/>
          </w:tcPr>
          <w:p w14:paraId="3339E0A1"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 xml:space="preserve">High confidence </w:t>
            </w:r>
            <w:r w:rsidRPr="00D424AA">
              <w:rPr>
                <w:rFonts w:cs="Times New Roman"/>
                <w:color w:val="000000" w:themeColor="text1"/>
                <w:sz w:val="16"/>
                <w:szCs w:val="16"/>
                <w:lang w:val="en-GB" w:eastAsia="en-CA"/>
              </w:rPr>
              <w:t xml:space="preserve">in the increase in the intensity and frequency of hot extremes and decrease in </w:t>
            </w:r>
            <w:r w:rsidRPr="00D424AA">
              <w:rPr>
                <w:rFonts w:cs="Times New Roman"/>
                <w:color w:val="000000" w:themeColor="text1"/>
                <w:sz w:val="16"/>
                <w:szCs w:val="16"/>
                <w:lang w:val="en-GB"/>
              </w:rPr>
              <w:t xml:space="preserve">the intensity and frequency of </w:t>
            </w:r>
            <w:r w:rsidRPr="00D424AA">
              <w:rPr>
                <w:rFonts w:cs="Times New Roman"/>
                <w:color w:val="000000" w:themeColor="text1"/>
                <w:sz w:val="16"/>
                <w:szCs w:val="16"/>
                <w:lang w:val="en-GB" w:eastAsia="en-CA"/>
              </w:rPr>
              <w:t>cold extremes</w:t>
            </w:r>
          </w:p>
        </w:tc>
        <w:tc>
          <w:tcPr>
            <w:tcW w:w="2158" w:type="dxa"/>
            <w:tcBorders>
              <w:top w:val="dashed" w:sz="4" w:space="0" w:color="000000"/>
            </w:tcBorders>
            <w:shd w:val="clear" w:color="auto" w:fill="FEC2B8"/>
          </w:tcPr>
          <w:p w14:paraId="4E6B4054"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p w14:paraId="038FA711"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FD9693"/>
            <w:tcMar>
              <w:top w:w="40" w:type="dxa"/>
              <w:left w:w="0" w:type="dxa"/>
              <w:bottom w:w="40" w:type="dxa"/>
              <w:right w:w="0" w:type="dxa"/>
            </w:tcMar>
          </w:tcPr>
          <w:p w14:paraId="3908F4C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7A2E8E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FCCEC3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638F943C" w14:textId="77777777" w:rsidR="00D376F0" w:rsidRPr="00D424AA" w:rsidRDefault="00D376F0" w:rsidP="00D424AA">
            <w:pPr>
              <w:rPr>
                <w:rFonts w:cs="Times New Roman"/>
                <w:color w:val="000000" w:themeColor="text1"/>
                <w:sz w:val="16"/>
                <w:szCs w:val="16"/>
                <w:lang w:val="en-GB"/>
              </w:rPr>
            </w:pPr>
          </w:p>
          <w:p w14:paraId="1636A4D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495F1DF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10DF767"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6FD926B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8AF6E2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D21E48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1849BDFB" w14:textId="77777777" w:rsidR="00D376F0" w:rsidRPr="00D424AA" w:rsidRDefault="00D376F0" w:rsidP="00D424AA">
            <w:pPr>
              <w:rPr>
                <w:rFonts w:cs="Times New Roman"/>
                <w:color w:val="000000" w:themeColor="text1"/>
                <w:sz w:val="16"/>
                <w:szCs w:val="16"/>
                <w:lang w:val="en-GB"/>
              </w:rPr>
            </w:pPr>
          </w:p>
          <w:p w14:paraId="600A080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BE3813C"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61E1C29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CF24AE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630876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6EC6CA63" w14:textId="77777777" w:rsidR="00D376F0" w:rsidRPr="00D424AA" w:rsidRDefault="00D376F0" w:rsidP="00D424AA">
            <w:pPr>
              <w:rPr>
                <w:rFonts w:cs="Times New Roman"/>
                <w:color w:val="000000" w:themeColor="text1"/>
                <w:sz w:val="16"/>
                <w:szCs w:val="16"/>
                <w:lang w:val="en-GB"/>
              </w:rPr>
            </w:pPr>
          </w:p>
          <w:p w14:paraId="5B4F279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6AF5807" w14:textId="77777777" w:rsidR="00D376F0" w:rsidRPr="00D424AA" w:rsidRDefault="00D376F0" w:rsidP="00D424AA">
            <w:pPr>
              <w:spacing w:line="276" w:lineRule="auto"/>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bl>
    <w:p w14:paraId="55B78369" w14:textId="77777777" w:rsidR="00D376F0" w:rsidRPr="00D424AA" w:rsidRDefault="00D376F0" w:rsidP="00841A35">
      <w:pPr>
        <w:widowControl/>
        <w:spacing w:line="259" w:lineRule="auto"/>
        <w:rPr>
          <w:rFonts w:cs="Times New Roman"/>
          <w:b/>
          <w:color w:val="000000" w:themeColor="text1"/>
          <w:lang w:val="en-GB"/>
        </w:rPr>
      </w:pPr>
      <w:r w:rsidRPr="00D424AA">
        <w:rPr>
          <w:rFonts w:cs="Times New Roman"/>
          <w:b/>
          <w:color w:val="000000" w:themeColor="text1"/>
          <w:lang w:val="en-GB"/>
        </w:rPr>
        <w:t>[END TABLE 11.7 HERE]</w:t>
      </w:r>
    </w:p>
    <w:p w14:paraId="7C392AA8" w14:textId="77777777" w:rsidR="00D376F0" w:rsidRPr="00D424AA" w:rsidRDefault="00D376F0" w:rsidP="00D424AA">
      <w:pPr>
        <w:widowControl/>
        <w:spacing w:line="259" w:lineRule="auto"/>
        <w:rPr>
          <w:rFonts w:cs="Times New Roman"/>
          <w:b/>
          <w:color w:val="000000" w:themeColor="text1"/>
          <w:lang w:val="en-GB"/>
        </w:rPr>
      </w:pPr>
    </w:p>
    <w:p w14:paraId="3826753B" w14:textId="77777777" w:rsidR="00D376F0" w:rsidRPr="00D424AA" w:rsidRDefault="00D376F0" w:rsidP="00D424AA">
      <w:pPr>
        <w:widowControl/>
        <w:spacing w:line="259" w:lineRule="auto"/>
        <w:rPr>
          <w:rFonts w:cs="Times New Roman"/>
          <w:b/>
          <w:color w:val="000000" w:themeColor="text1"/>
          <w:lang w:val="en-GB"/>
        </w:rPr>
      </w:pPr>
    </w:p>
    <w:p w14:paraId="366C1833"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8 HERE]</w:t>
      </w:r>
    </w:p>
    <w:p w14:paraId="6BE9261B" w14:textId="77777777" w:rsidR="00D376F0" w:rsidRPr="00D424AA" w:rsidRDefault="00D376F0" w:rsidP="00D424AA">
      <w:pPr>
        <w:rPr>
          <w:rFonts w:cs="Times New Roman"/>
          <w:b/>
          <w:color w:val="000000" w:themeColor="text1"/>
          <w:lang w:val="en-GB"/>
        </w:rPr>
      </w:pPr>
    </w:p>
    <w:p w14:paraId="6A67C1E2" w14:textId="1E3B3CF2" w:rsidR="00D376F0" w:rsidRPr="00D424AA" w:rsidRDefault="00D376F0" w:rsidP="00D6213A">
      <w:pPr>
        <w:pStyle w:val="AR6Chap11Table"/>
        <w:rPr>
          <w:lang w:val="en-GB"/>
        </w:rPr>
      </w:pPr>
      <w:r w:rsidRPr="00D424AA">
        <w:rPr>
          <w:lang w:val="en-GB"/>
        </w:rPr>
        <w:t>Observed trends, human contribution to observed trends, and projected changes at 1.5°C, 2°C and 4°C of global warming for heavy precipitation in Asia, subdivided by AR6 regions. See Sections 11.9.1 and 11.9.3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D424AA" w14:paraId="0AA5AD48" w14:textId="77777777" w:rsidTr="00723657">
        <w:tc>
          <w:tcPr>
            <w:tcW w:w="2158" w:type="dxa"/>
            <w:vAlign w:val="center"/>
          </w:tcPr>
          <w:p w14:paraId="2985E07B"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Region</w:t>
            </w:r>
          </w:p>
        </w:tc>
        <w:tc>
          <w:tcPr>
            <w:tcW w:w="2158" w:type="dxa"/>
            <w:vAlign w:val="center"/>
          </w:tcPr>
          <w:p w14:paraId="10019F4F"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Observed trends</w:t>
            </w:r>
          </w:p>
        </w:tc>
        <w:tc>
          <w:tcPr>
            <w:tcW w:w="2158" w:type="dxa"/>
            <w:vAlign w:val="center"/>
          </w:tcPr>
          <w:p w14:paraId="29495E43"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Detection and attribution; event attribution</w:t>
            </w:r>
          </w:p>
        </w:tc>
        <w:tc>
          <w:tcPr>
            <w:tcW w:w="6476" w:type="dxa"/>
            <w:gridSpan w:val="3"/>
            <w:vAlign w:val="center"/>
          </w:tcPr>
          <w:p w14:paraId="7EB1EB88"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Projections</w:t>
            </w:r>
          </w:p>
        </w:tc>
      </w:tr>
      <w:tr w:rsidR="00D376F0" w:rsidRPr="00D424AA" w14:paraId="7F419831" w14:textId="77777777" w:rsidTr="00723657">
        <w:tc>
          <w:tcPr>
            <w:tcW w:w="2158" w:type="dxa"/>
            <w:vAlign w:val="center"/>
          </w:tcPr>
          <w:p w14:paraId="10F553CA" w14:textId="77777777" w:rsidR="00D376F0" w:rsidRPr="00D424AA" w:rsidRDefault="00D376F0" w:rsidP="00841A35">
            <w:pPr>
              <w:rPr>
                <w:rFonts w:cs="Times New Roman"/>
                <w:color w:val="000000" w:themeColor="text1"/>
                <w:sz w:val="16"/>
                <w:szCs w:val="16"/>
                <w:lang w:val="en-GB" w:eastAsia="en-CA"/>
              </w:rPr>
            </w:pPr>
          </w:p>
        </w:tc>
        <w:tc>
          <w:tcPr>
            <w:tcW w:w="2158" w:type="dxa"/>
            <w:vAlign w:val="center"/>
          </w:tcPr>
          <w:p w14:paraId="2E9C1B70" w14:textId="77777777" w:rsidR="00D376F0" w:rsidRPr="00D424AA" w:rsidRDefault="00D376F0" w:rsidP="00D424AA">
            <w:pPr>
              <w:rPr>
                <w:rFonts w:cs="Times New Roman"/>
                <w:color w:val="000000" w:themeColor="text1"/>
                <w:sz w:val="16"/>
                <w:szCs w:val="16"/>
                <w:lang w:val="en-GB" w:eastAsia="en-CA"/>
              </w:rPr>
            </w:pPr>
          </w:p>
        </w:tc>
        <w:tc>
          <w:tcPr>
            <w:tcW w:w="2158" w:type="dxa"/>
            <w:vAlign w:val="center"/>
          </w:tcPr>
          <w:p w14:paraId="35D5743A" w14:textId="77777777" w:rsidR="00D376F0" w:rsidRPr="00D424AA" w:rsidRDefault="00D376F0" w:rsidP="00D424AA">
            <w:pPr>
              <w:rPr>
                <w:rFonts w:cs="Times New Roman"/>
                <w:color w:val="000000" w:themeColor="text1"/>
                <w:sz w:val="16"/>
                <w:szCs w:val="16"/>
                <w:lang w:val="en-GB" w:eastAsia="en-CA"/>
              </w:rPr>
            </w:pPr>
          </w:p>
        </w:tc>
        <w:tc>
          <w:tcPr>
            <w:tcW w:w="2158" w:type="dxa"/>
            <w:vAlign w:val="center"/>
          </w:tcPr>
          <w:p w14:paraId="58D8950F"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1.5 °C</w:t>
            </w:r>
          </w:p>
        </w:tc>
        <w:tc>
          <w:tcPr>
            <w:tcW w:w="2159" w:type="dxa"/>
            <w:vAlign w:val="center"/>
          </w:tcPr>
          <w:p w14:paraId="07DB3EF0"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2 °C</w:t>
            </w:r>
          </w:p>
        </w:tc>
        <w:tc>
          <w:tcPr>
            <w:tcW w:w="2159" w:type="dxa"/>
            <w:vAlign w:val="center"/>
          </w:tcPr>
          <w:p w14:paraId="010A328A" w14:textId="77777777" w:rsidR="00D376F0" w:rsidRPr="00D424AA" w:rsidRDefault="00D376F0" w:rsidP="00D424AA">
            <w:pPr>
              <w:widowControl/>
              <w:jc w:val="center"/>
              <w:rPr>
                <w:rFonts w:cs="Times New Roman"/>
                <w:color w:val="000000" w:themeColor="text1"/>
                <w:sz w:val="16"/>
                <w:szCs w:val="16"/>
                <w:lang w:val="en-GB" w:eastAsia="en-CA"/>
              </w:rPr>
            </w:pPr>
            <w:r w:rsidRPr="00D424AA">
              <w:rPr>
                <w:rFonts w:cs="Times New Roman"/>
                <w:color w:val="000000" w:themeColor="text1"/>
                <w:sz w:val="16"/>
                <w:szCs w:val="16"/>
                <w:lang w:val="en-GB" w:eastAsia="en-CA"/>
              </w:rPr>
              <w:t>4 °C</w:t>
            </w:r>
          </w:p>
        </w:tc>
      </w:tr>
      <w:tr w:rsidR="00D376F0" w:rsidRPr="00F1665C" w14:paraId="38BD9782" w14:textId="77777777" w:rsidTr="00723657">
        <w:tc>
          <w:tcPr>
            <w:tcW w:w="2158" w:type="dxa"/>
            <w:vMerge w:val="restart"/>
          </w:tcPr>
          <w:p w14:paraId="12789B9F"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All Asia</w:t>
            </w:r>
          </w:p>
          <w:p w14:paraId="37F6DF88"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7EC5F6"/>
          </w:tcPr>
          <w:p w14:paraId="14EA23CC" w14:textId="707AC88C" w:rsidR="00D376F0" w:rsidRPr="00841A35" w:rsidRDefault="00D376F0" w:rsidP="00D424AA">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 xml:space="preserve">Significant intensification of heavy precipitation </w:t>
            </w:r>
            <w:commentRangeStart w:id="4996"/>
            <w:r w:rsidRPr="00D424AA">
              <w:rPr>
                <w:rFonts w:cs="Times New Roman"/>
                <w:sz w:val="16"/>
                <w:szCs w:val="16"/>
                <w:lang w:val="en-GB"/>
              </w:rPr>
              <w:fldChar w:fldCharType="begin" w:fldLock="1"/>
            </w:r>
            <w:ins w:id="4997" w:author="Robin Matthews" w:date="2021-07-14T17:43:00Z">
              <w:r w:rsidR="0062202F">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4998" w:author="Robin Matthews" w:date="2021-07-14T17:43:00Z">
              <w:r w:rsidR="00AB36D4" w:rsidDel="0062202F">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plainTextFormattedCitation" : "(Sun et al., 2020a)", "previouslyFormattedCitation" : "(Sun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Sun et al., 2020</w:t>
            </w:r>
            <w:del w:id="4999" w:author="Robin Matthews" w:date="2021-07-14T17:42:00Z">
              <w:r w:rsidR="00A26296" w:rsidDel="0062202F">
                <w:rPr>
                  <w:rFonts w:cs="Times New Roman"/>
                  <w:noProof/>
                  <w:sz w:val="16"/>
                  <w:szCs w:val="16"/>
                  <w:lang w:val="en-GB"/>
                </w:rPr>
                <w:delText>a</w:delText>
              </w:r>
            </w:del>
            <w:ins w:id="5000" w:author="Robin Matthews" w:date="2021-07-14T17:42:00Z">
              <w:r w:rsidR="0062202F">
                <w:rPr>
                  <w:rFonts w:cs="Times New Roman"/>
                  <w:noProof/>
                  <w:sz w:val="16"/>
                  <w:szCs w:val="16"/>
                  <w:lang w:val="en-GB"/>
                </w:rPr>
                <w:t>b</w:t>
              </w:r>
            </w:ins>
            <w:r w:rsidR="00A26296">
              <w:rPr>
                <w:rFonts w:cs="Times New Roman"/>
                <w:noProof/>
                <w:sz w:val="16"/>
                <w:szCs w:val="16"/>
                <w:lang w:val="en-GB"/>
              </w:rPr>
              <w:t>)</w:t>
            </w:r>
            <w:r w:rsidRPr="00D424AA">
              <w:rPr>
                <w:rFonts w:cs="Times New Roman"/>
                <w:sz w:val="16"/>
                <w:szCs w:val="16"/>
                <w:lang w:val="en-GB"/>
              </w:rPr>
              <w:fldChar w:fldCharType="end"/>
            </w:r>
            <w:commentRangeEnd w:id="4996"/>
            <w:r w:rsidR="00A26296">
              <w:rPr>
                <w:rStyle w:val="Marquedecommentaire"/>
              </w:rPr>
              <w:commentReference w:id="4996"/>
            </w:r>
          </w:p>
        </w:tc>
        <w:tc>
          <w:tcPr>
            <w:tcW w:w="2158" w:type="dxa"/>
            <w:tcBorders>
              <w:top w:val="dashed" w:sz="4" w:space="0" w:color="000000"/>
            </w:tcBorders>
            <w:shd w:val="clear" w:color="auto" w:fill="7EC5F6"/>
          </w:tcPr>
          <w:p w14:paraId="756C1635"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color w:val="000000" w:themeColor="text1"/>
                <w:sz w:val="16"/>
                <w:szCs w:val="16"/>
                <w:lang w:val="en-GB"/>
              </w:rPr>
              <w:t>Robust evidence of a human contribution to the observed intensification of heavy precipitation</w:t>
            </w:r>
          </w:p>
        </w:tc>
        <w:tc>
          <w:tcPr>
            <w:tcW w:w="2158" w:type="dxa"/>
            <w:tcBorders>
              <w:top w:val="dashed" w:sz="4" w:space="0" w:color="000000"/>
            </w:tcBorders>
            <w:shd w:val="clear" w:color="auto" w:fill="7EC5F6"/>
          </w:tcPr>
          <w:p w14:paraId="4E9CEBEF" w14:textId="5C38078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00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02" w:author="Robin Matthews" w:date="2021-07-14T17:41:00Z">
              <w:r w:rsidR="00A26296" w:rsidDel="00D50B01">
                <w:rPr>
                  <w:rFonts w:cs="Times New Roman"/>
                  <w:noProof/>
                  <w:sz w:val="16"/>
                  <w:szCs w:val="16"/>
                  <w:lang w:val="en-GB"/>
                </w:rPr>
                <w:delText>Li et al., 2020a</w:delText>
              </w:r>
            </w:del>
            <w:ins w:id="5003"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01"/>
            <w:r w:rsidR="00A26296">
              <w:rPr>
                <w:rStyle w:val="Marquedecommentaire"/>
              </w:rPr>
              <w:commentReference w:id="5001"/>
            </w:r>
            <w:r w:rsidRPr="00841A35">
              <w:rPr>
                <w:rFonts w:cs="Times New Roman"/>
                <w:color w:val="000000" w:themeColor="text1"/>
                <w:sz w:val="16"/>
                <w:szCs w:val="16"/>
                <w:lang w:val="en-GB"/>
              </w:rPr>
              <w:t xml:space="preserve">. Median increase of more than 2% in the 50-year Rx1day and Rx5day events compared to the 1°C warming </w:t>
            </w:r>
            <w:r w:rsidRPr="00D424AA">
              <w:rPr>
                <w:rFonts w:cs="Times New Roman"/>
                <w:color w:val="000000" w:themeColor="text1"/>
                <w:sz w:val="16"/>
                <w:szCs w:val="16"/>
                <w:lang w:val="en-GB"/>
              </w:rPr>
              <w:t xml:space="preserve">level </w:t>
            </w:r>
            <w:commentRangeStart w:id="500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05" w:author="Robin Matthews" w:date="2021-07-14T17:41:00Z">
              <w:r w:rsidR="00A26296" w:rsidDel="00D50B01">
                <w:rPr>
                  <w:rFonts w:cs="Times New Roman"/>
                  <w:noProof/>
                  <w:sz w:val="16"/>
                  <w:szCs w:val="16"/>
                  <w:lang w:val="en-GB"/>
                </w:rPr>
                <w:delText>Li et al., 2020a</w:delText>
              </w:r>
            </w:del>
            <w:ins w:id="5006"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04"/>
            <w:r w:rsidR="00A26296">
              <w:rPr>
                <w:rStyle w:val="Marquedecommentaire"/>
              </w:rPr>
              <w:commentReference w:id="5004"/>
            </w:r>
            <w:r w:rsidRPr="00841A35">
              <w:rPr>
                <w:rFonts w:cs="Times New Roman"/>
                <w:color w:val="000000" w:themeColor="text1"/>
                <w:sz w:val="16"/>
                <w:szCs w:val="16"/>
                <w:lang w:val="en-GB"/>
              </w:rPr>
              <w:t xml:space="preserve"> </w:t>
            </w:r>
          </w:p>
        </w:tc>
        <w:tc>
          <w:tcPr>
            <w:tcW w:w="2159" w:type="dxa"/>
            <w:tcBorders>
              <w:top w:val="dashed" w:sz="4" w:space="0" w:color="000000"/>
            </w:tcBorders>
            <w:shd w:val="clear" w:color="auto" w:fill="42AEF0"/>
          </w:tcPr>
          <w:p w14:paraId="75141340" w14:textId="41ACFEC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00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08" w:author="Robin Matthews" w:date="2021-07-14T17:41:00Z">
              <w:r w:rsidR="00A26296" w:rsidDel="00D50B01">
                <w:rPr>
                  <w:rFonts w:cs="Times New Roman"/>
                  <w:noProof/>
                  <w:sz w:val="16"/>
                  <w:szCs w:val="16"/>
                  <w:lang w:val="en-GB"/>
                </w:rPr>
                <w:delText>Li et al., 2020a</w:delText>
              </w:r>
            </w:del>
            <w:ins w:id="5009"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07"/>
            <w:r w:rsidR="00A26296">
              <w:rPr>
                <w:rStyle w:val="Marquedecommentaire"/>
              </w:rPr>
              <w:commentReference w:id="5007"/>
            </w:r>
            <w:r w:rsidRPr="00841A35">
              <w:rPr>
                <w:rFonts w:cs="Times New Roman"/>
                <w:color w:val="000000" w:themeColor="text1"/>
                <w:sz w:val="16"/>
                <w:szCs w:val="16"/>
                <w:lang w:val="en-GB"/>
              </w:rPr>
              <w:t>. Median increase of more than 6%</w:t>
            </w:r>
            <w:r w:rsidRPr="00D424AA">
              <w:rPr>
                <w:rFonts w:cs="Times New Roman"/>
                <w:color w:val="000000" w:themeColor="text1"/>
                <w:sz w:val="16"/>
                <w:szCs w:val="16"/>
                <w:lang w:val="en-GB"/>
              </w:rPr>
              <w:t xml:space="preserve"> in the 50-year Rx1day and Rx5day events compared to the 1°C warming level </w:t>
            </w:r>
            <w:commentRangeStart w:id="501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11" w:author="Robin Matthews" w:date="2021-07-14T17:41:00Z">
              <w:r w:rsidR="00A26296" w:rsidDel="00D50B01">
                <w:rPr>
                  <w:rFonts w:cs="Times New Roman"/>
                  <w:noProof/>
                  <w:sz w:val="16"/>
                  <w:szCs w:val="16"/>
                  <w:lang w:val="en-GB"/>
                </w:rPr>
                <w:delText>Li et al., 2020a</w:delText>
              </w:r>
            </w:del>
            <w:ins w:id="5012"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10"/>
            <w:r w:rsidR="00A26296">
              <w:rPr>
                <w:rStyle w:val="Marquedecommentaire"/>
              </w:rPr>
              <w:commentReference w:id="5010"/>
            </w:r>
            <w:r w:rsidRPr="00841A35">
              <w:rPr>
                <w:rFonts w:cs="Times New Roman"/>
                <w:color w:val="000000" w:themeColor="text1"/>
                <w:sz w:val="16"/>
                <w:szCs w:val="16"/>
                <w:lang w:val="en-GB"/>
              </w:rPr>
              <w:t xml:space="preserve"> </w:t>
            </w:r>
          </w:p>
        </w:tc>
        <w:tc>
          <w:tcPr>
            <w:tcW w:w="2159" w:type="dxa"/>
            <w:tcBorders>
              <w:top w:val="dashed" w:sz="4" w:space="0" w:color="000000"/>
            </w:tcBorders>
            <w:shd w:val="clear" w:color="auto" w:fill="1F4E79"/>
          </w:tcPr>
          <w:p w14:paraId="1E337FE1" w14:textId="5251E168"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013"/>
            <w:r w:rsidRPr="00D424AA">
              <w:rPr>
                <w:rFonts w:cs="Times New Roman"/>
                <w:color w:val="000000" w:themeColor="text1"/>
                <w:sz w:val="16"/>
                <w:szCs w:val="16"/>
                <w:lang w:val="en-GB"/>
              </w:rPr>
              <w:t>(</w:t>
            </w:r>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14" w:author="Robin Matthews" w:date="2021-07-14T17:41:00Z">
              <w:r w:rsidR="00A26296" w:rsidDel="00D50B01">
                <w:rPr>
                  <w:rFonts w:cs="Times New Roman"/>
                  <w:noProof/>
                  <w:sz w:val="16"/>
                  <w:szCs w:val="16"/>
                  <w:lang w:val="en-GB"/>
                </w:rPr>
                <w:delText>Li et al., 2020a</w:delText>
              </w:r>
            </w:del>
            <w:ins w:id="5015"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13"/>
            <w:r w:rsidR="00A26296">
              <w:rPr>
                <w:rStyle w:val="Marquedecommentaire"/>
              </w:rPr>
              <w:commentReference w:id="5013"/>
            </w:r>
            <w:r w:rsidRPr="00841A35">
              <w:rPr>
                <w:rFonts w:cs="Times New Roman"/>
                <w:color w:val="000000" w:themeColor="text1"/>
                <w:sz w:val="16"/>
                <w:szCs w:val="16"/>
                <w:lang w:val="en-GB"/>
              </w:rPr>
              <w:t xml:space="preserve">. Median increase of more than 15% in the 50-year Rx1day and Rx5day events compared to the 1°C warming level </w:t>
            </w:r>
            <w:commentRangeStart w:id="501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17" w:author="Robin Matthews" w:date="2021-07-14T17:41:00Z">
              <w:r w:rsidR="00A26296" w:rsidDel="00D50B01">
                <w:rPr>
                  <w:rFonts w:cs="Times New Roman"/>
                  <w:noProof/>
                  <w:sz w:val="16"/>
                  <w:szCs w:val="16"/>
                  <w:lang w:val="en-GB"/>
                </w:rPr>
                <w:delText>Li et al., 2020a</w:delText>
              </w:r>
            </w:del>
            <w:ins w:id="5018"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16"/>
            <w:r w:rsidR="00A26296">
              <w:rPr>
                <w:rStyle w:val="Marquedecommentaire"/>
              </w:rPr>
              <w:commentReference w:id="5016"/>
            </w:r>
          </w:p>
        </w:tc>
      </w:tr>
      <w:tr w:rsidR="00D376F0" w:rsidRPr="00F1665C" w14:paraId="1E296E08" w14:textId="77777777" w:rsidTr="00723657">
        <w:tc>
          <w:tcPr>
            <w:tcW w:w="2158" w:type="dxa"/>
            <w:vMerge/>
          </w:tcPr>
          <w:p w14:paraId="5C6A159D"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7EC5F6"/>
          </w:tcPr>
          <w:p w14:paraId="6CCC1B7F" w14:textId="77777777" w:rsidR="00D376F0" w:rsidRPr="00D424AA" w:rsidRDefault="00D376F0" w:rsidP="00D424AA">
            <w:pPr>
              <w:widowControl/>
              <w:rPr>
                <w:rFonts w:cs="Times New Roman"/>
                <w:color w:val="000000" w:themeColor="text1"/>
                <w:sz w:val="16"/>
                <w:szCs w:val="16"/>
                <w:lang w:val="en-GB" w:eastAsia="en-CA"/>
              </w:rPr>
            </w:pPr>
            <w:bookmarkStart w:id="5019" w:name="_Hlk64952416"/>
            <w:r w:rsidRPr="00D424AA">
              <w:rPr>
                <w:rFonts w:cs="Times New Roman"/>
                <w:i/>
                <w:color w:val="000000" w:themeColor="text1"/>
                <w:sz w:val="16"/>
                <w:szCs w:val="16"/>
                <w:lang w:val="en-GB" w:eastAsia="en-CA"/>
              </w:rPr>
              <w:t>Likely</w:t>
            </w:r>
            <w:r w:rsidRPr="00D424AA">
              <w:rPr>
                <w:rFonts w:cs="Times New Roman"/>
                <w:color w:val="000000" w:themeColor="text1"/>
                <w:sz w:val="16"/>
                <w:szCs w:val="16"/>
                <w:lang w:val="en-GB" w:eastAsia="en-CA"/>
              </w:rPr>
              <w:t xml:space="preserve"> intensification of heavy precipitation</w:t>
            </w:r>
            <w:bookmarkEnd w:id="5019"/>
          </w:p>
        </w:tc>
        <w:tc>
          <w:tcPr>
            <w:tcW w:w="2158" w:type="dxa"/>
            <w:tcBorders>
              <w:top w:val="dashed" w:sz="4" w:space="0" w:color="000000"/>
            </w:tcBorders>
            <w:shd w:val="clear" w:color="auto" w:fill="7EC5F6"/>
          </w:tcPr>
          <w:p w14:paraId="6D47D3D1"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color w:val="000000" w:themeColor="text1"/>
                <w:sz w:val="16"/>
                <w:szCs w:val="16"/>
                <w:lang w:val="en-GB" w:eastAsia="en-CA"/>
              </w:rPr>
              <w:t xml:space="preserve">Human influence </w:t>
            </w:r>
            <w:r w:rsidRPr="00D424AA">
              <w:rPr>
                <w:rFonts w:cs="Times New Roman"/>
                <w:i/>
                <w:color w:val="000000" w:themeColor="text1"/>
                <w:sz w:val="16"/>
                <w:szCs w:val="16"/>
                <w:lang w:val="en-GB" w:eastAsia="en-CA"/>
              </w:rPr>
              <w:t xml:space="preserve">likely </w:t>
            </w:r>
            <w:r w:rsidRPr="00D424AA">
              <w:rPr>
                <w:rFonts w:cs="Times New Roman"/>
                <w:color w:val="000000" w:themeColor="text1"/>
                <w:sz w:val="16"/>
                <w:szCs w:val="16"/>
                <w:lang w:val="en-GB" w:eastAsia="en-CA"/>
              </w:rPr>
              <w:t>contributed to the observed intensification of heavy precipitation</w:t>
            </w:r>
          </w:p>
        </w:tc>
        <w:tc>
          <w:tcPr>
            <w:tcW w:w="2158" w:type="dxa"/>
            <w:tcBorders>
              <w:top w:val="dashed" w:sz="4" w:space="0" w:color="000000"/>
            </w:tcBorders>
            <w:shd w:val="clear" w:color="auto" w:fill="7EC5F6"/>
          </w:tcPr>
          <w:p w14:paraId="7795DC5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B336A6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E858EB8"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Pr>
          <w:p w14:paraId="34C0DD2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5F0A60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C1EA00D"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1F4E79"/>
          </w:tcPr>
          <w:p w14:paraId="1DEF0B6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6966CB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3D504E5"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428430C4" w14:textId="77777777" w:rsidTr="00723657">
        <w:tc>
          <w:tcPr>
            <w:tcW w:w="2158" w:type="dxa"/>
            <w:vMerge w:val="restart"/>
          </w:tcPr>
          <w:p w14:paraId="366EDC28" w14:textId="77777777" w:rsidR="00D376F0" w:rsidRPr="00D424AA" w:rsidRDefault="00D376F0" w:rsidP="00841A35">
            <w:pPr>
              <w:rPr>
                <w:rFonts w:cs="Times New Roman"/>
                <w:color w:val="000000" w:themeColor="text1"/>
                <w:sz w:val="16"/>
                <w:szCs w:val="16"/>
                <w:lang w:val="en-GB" w:eastAsia="en-CA"/>
              </w:rPr>
            </w:pPr>
            <w:bookmarkStart w:id="5020" w:name="_Hlk77177043"/>
            <w:r w:rsidRPr="00D424AA">
              <w:rPr>
                <w:rFonts w:cs="Times New Roman"/>
                <w:color w:val="000000" w:themeColor="text1"/>
                <w:sz w:val="16"/>
                <w:szCs w:val="16"/>
                <w:lang w:val="en-GB" w:eastAsia="en-CA"/>
              </w:rPr>
              <w:t>Russian Arctic (RAR)</w:t>
            </w:r>
          </w:p>
          <w:p w14:paraId="5600CDA9" w14:textId="77777777" w:rsidR="00D376F0" w:rsidRPr="00D424AA" w:rsidRDefault="00D376F0" w:rsidP="00D424AA">
            <w:pPr>
              <w:rPr>
                <w:rFonts w:cs="Times New Roman"/>
                <w:color w:val="000000" w:themeColor="text1"/>
                <w:sz w:val="16"/>
                <w:szCs w:val="16"/>
                <w:lang w:val="en-GB" w:eastAsia="en-CA"/>
              </w:rPr>
            </w:pPr>
          </w:p>
          <w:p w14:paraId="77DEB225"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9D9D9"/>
          </w:tcPr>
          <w:p w14:paraId="356528E8" w14:textId="42EB8017" w:rsidR="00D376F0" w:rsidRPr="00841A35" w:rsidRDefault="00D376F0" w:rsidP="00D424AA">
            <w:pPr>
              <w:rPr>
                <w:rFonts w:eastAsia="SimSun" w:cs="Times New Roman"/>
                <w:color w:val="000000" w:themeColor="text1"/>
                <w:sz w:val="16"/>
                <w:szCs w:val="16"/>
                <w:lang w:val="en-GB" w:eastAsia="en-CA"/>
              </w:rPr>
            </w:pPr>
            <w:r w:rsidRPr="00D424AA">
              <w:rPr>
                <w:rFonts w:eastAsia="SimSun" w:cs="Times New Roman"/>
                <w:color w:val="000000" w:themeColor="text1"/>
                <w:sz w:val="16"/>
                <w:szCs w:val="16"/>
                <w:lang w:val="en-GB" w:eastAsia="en-CA"/>
              </w:rPr>
              <w:t>Insufficient data and a lack of</w:t>
            </w:r>
            <w:r w:rsidRPr="00D424AA">
              <w:rPr>
                <w:rFonts w:cs="Times New Roman"/>
                <w:bCs/>
                <w:color w:val="000000" w:themeColor="text1"/>
                <w:sz w:val="16"/>
                <w:szCs w:val="16"/>
                <w:lang w:val="en-GB"/>
              </w:rPr>
              <w:t xml:space="preserve"> agreement on the evidence of trends </w:t>
            </w:r>
            <w:ins w:id="5021" w:author="Robin Matthews" w:date="2021-07-14T17:44:00Z">
              <w:r w:rsidR="0062202F">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Sun et al., 2020a)", "manualFormatting" : "(Dunn et al., 2020; Sun et al., 2020b)", "plainTextFormattedCitation" : "(Dunn et al., 2020; Sun et al., 2020a)", "previouslyFormattedCitation" : "(Dunn et al., 2020; Sun et al., 2020a)" }, "properties" : { "noteIndex" : 0 }, "schema" : "https://github.com/citation-style-language/schema/raw/master/csl-citation.json" }</w:instrText>
            </w:r>
            <w:ins w:id="5022" w:author="Robin Matthews" w:date="2021-07-14T17:44:00Z">
              <w:r w:rsidR="0062202F">
                <w:rPr>
                  <w:rFonts w:cs="Times New Roman"/>
                  <w:sz w:val="16"/>
                  <w:szCs w:val="16"/>
                  <w:lang w:val="en-GB"/>
                </w:rPr>
                <w:fldChar w:fldCharType="separate"/>
              </w:r>
              <w:r w:rsidR="0062202F" w:rsidRPr="00D92296">
                <w:rPr>
                  <w:rFonts w:cs="Times New Roman"/>
                  <w:noProof/>
                  <w:sz w:val="16"/>
                  <w:szCs w:val="16"/>
                  <w:lang w:val="en-GB"/>
                </w:rPr>
                <w:t>(Dunn et al., 2020; Sun et al., 2020</w:t>
              </w:r>
              <w:r w:rsidR="0062202F">
                <w:rPr>
                  <w:rFonts w:cs="Times New Roman"/>
                  <w:noProof/>
                  <w:sz w:val="16"/>
                  <w:szCs w:val="16"/>
                  <w:lang w:val="en-GB"/>
                </w:rPr>
                <w:t>b</w:t>
              </w:r>
              <w:r w:rsidR="0062202F" w:rsidRPr="00D92296">
                <w:rPr>
                  <w:rFonts w:cs="Times New Roman"/>
                  <w:noProof/>
                  <w:sz w:val="16"/>
                  <w:szCs w:val="16"/>
                  <w:lang w:val="en-GB"/>
                </w:rPr>
                <w:t>)</w:t>
              </w:r>
              <w:r w:rsidR="0062202F">
                <w:rPr>
                  <w:rFonts w:cs="Times New Roman"/>
                  <w:sz w:val="16"/>
                  <w:szCs w:val="16"/>
                  <w:lang w:val="en-GB"/>
                </w:rPr>
                <w:fldChar w:fldCharType="end"/>
              </w:r>
            </w:ins>
            <w:commentRangeStart w:id="5023"/>
            <w:del w:id="5024" w:author="Robin Matthews" w:date="2021-07-14T17:44:00Z">
              <w:r w:rsidRPr="00D424AA" w:rsidDel="0062202F">
                <w:rPr>
                  <w:rFonts w:cs="Times New Roman"/>
                  <w:sz w:val="16"/>
                  <w:szCs w:val="16"/>
                  <w:lang w:val="en-GB"/>
                </w:rPr>
                <w:fldChar w:fldCharType="begin" w:fldLock="1"/>
              </w:r>
              <w:r w:rsidR="00AB36D4" w:rsidRPr="0062202F" w:rsidDel="0062202F">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62202F">
                <w:rPr>
                  <w:rFonts w:cs="Times New Roman"/>
                  <w:sz w:val="16"/>
                  <w:szCs w:val="16"/>
                  <w:lang w:val="en-GB"/>
                </w:rPr>
                <w:fldChar w:fldCharType="separate"/>
              </w:r>
              <w:r w:rsidR="00A26296" w:rsidRPr="0062202F" w:rsidDel="0062202F">
                <w:rPr>
                  <w:rFonts w:cs="Times New Roman"/>
                  <w:noProof/>
                  <w:sz w:val="16"/>
                  <w:szCs w:val="16"/>
                  <w:lang w:val="en-GB"/>
                </w:rPr>
                <w:delText>(Sun et al., 2020</w:delText>
              </w:r>
              <w:r w:rsidRPr="00D424AA" w:rsidDel="0062202F">
                <w:rPr>
                  <w:rFonts w:cs="Times New Roman"/>
                  <w:sz w:val="16"/>
                  <w:szCs w:val="16"/>
                  <w:lang w:val="en-GB"/>
                </w:rPr>
                <w:fldChar w:fldCharType="end"/>
              </w:r>
              <w:commentRangeEnd w:id="5023"/>
              <w:r w:rsidR="00A26296" w:rsidDel="0062202F">
                <w:rPr>
                  <w:rStyle w:val="Marquedecommentaire"/>
                </w:rPr>
                <w:commentReference w:id="5023"/>
              </w:r>
              <w:r w:rsidRPr="00841A35" w:rsidDel="0062202F">
                <w:rPr>
                  <w:rFonts w:cs="Times New Roman"/>
                  <w:sz w:val="16"/>
                  <w:szCs w:val="16"/>
                  <w:lang w:val="en-GB"/>
                </w:rPr>
                <w:delText xml:space="preserve">; </w:delText>
              </w:r>
              <w:commentRangeStart w:id="5025"/>
              <w:r w:rsidRPr="00D424AA" w:rsidDel="0062202F">
                <w:rPr>
                  <w:rFonts w:cs="Times New Roman"/>
                  <w:sz w:val="16"/>
                  <w:szCs w:val="16"/>
                  <w:lang w:val="en-GB"/>
                </w:rPr>
                <w:fldChar w:fldCharType="begin" w:fldLock="1"/>
              </w:r>
              <w:r w:rsidR="00FF6231" w:rsidDel="0062202F">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62202F">
                <w:rPr>
                  <w:rFonts w:cs="Times New Roman"/>
                  <w:sz w:val="16"/>
                  <w:szCs w:val="16"/>
                  <w:lang w:val="en-GB"/>
                </w:rPr>
                <w:fldChar w:fldCharType="separate"/>
              </w:r>
              <w:r w:rsidR="00A26296" w:rsidDel="0062202F">
                <w:rPr>
                  <w:rFonts w:cs="Times New Roman"/>
                  <w:noProof/>
                  <w:sz w:val="16"/>
                  <w:szCs w:val="16"/>
                  <w:lang w:val="en-GB"/>
                </w:rPr>
                <w:delText>Dunn et al., 2020)</w:delText>
              </w:r>
              <w:r w:rsidRPr="00D424AA" w:rsidDel="0062202F">
                <w:rPr>
                  <w:rFonts w:cs="Times New Roman"/>
                  <w:sz w:val="16"/>
                  <w:szCs w:val="16"/>
                  <w:lang w:val="en-GB"/>
                </w:rPr>
                <w:fldChar w:fldCharType="end"/>
              </w:r>
            </w:del>
            <w:commentRangeEnd w:id="5025"/>
            <w:r w:rsidR="00A26296">
              <w:rPr>
                <w:rStyle w:val="Marquedecommentaire"/>
              </w:rPr>
              <w:commentReference w:id="5025"/>
            </w:r>
          </w:p>
        </w:tc>
        <w:tc>
          <w:tcPr>
            <w:tcW w:w="2158" w:type="dxa"/>
            <w:tcBorders>
              <w:top w:val="dashed" w:sz="4" w:space="0" w:color="000000"/>
            </w:tcBorders>
            <w:shd w:val="clear" w:color="auto" w:fill="D9D9D9"/>
          </w:tcPr>
          <w:p w14:paraId="04DF22AD" w14:textId="77777777" w:rsidR="00D376F0" w:rsidRPr="00D424AA" w:rsidRDefault="00D376F0" w:rsidP="00D424AA">
            <w:pPr>
              <w:widowControl/>
              <w:spacing w:after="200" w:line="276" w:lineRule="auto"/>
              <w:rPr>
                <w:rFonts w:eastAsia="SimSun" w:cs="Times New Roman"/>
                <w:color w:val="000000" w:themeColor="text1"/>
                <w:sz w:val="16"/>
                <w:szCs w:val="16"/>
                <w:lang w:val="en-GB" w:eastAsia="en-CA"/>
              </w:rPr>
            </w:pPr>
            <w:r w:rsidRPr="00D424AA">
              <w:rPr>
                <w:rFonts w:eastAsia="SimSun" w:cs="Times New Roman"/>
                <w:color w:val="000000" w:themeColor="text1"/>
                <w:sz w:val="16"/>
                <w:szCs w:val="16"/>
                <w:lang w:val="en-GB" w:eastAsia="en-CA"/>
              </w:rPr>
              <w:t>Limited evidence</w:t>
            </w:r>
          </w:p>
        </w:tc>
        <w:tc>
          <w:tcPr>
            <w:tcW w:w="2158" w:type="dxa"/>
            <w:tcBorders>
              <w:top w:val="dashed" w:sz="4" w:space="0" w:color="000000"/>
            </w:tcBorders>
            <w:shd w:val="clear" w:color="auto" w:fill="7EC5F6"/>
            <w:tcMar>
              <w:top w:w="40" w:type="dxa"/>
              <w:left w:w="40" w:type="dxa"/>
              <w:bottom w:w="40" w:type="dxa"/>
              <w:right w:w="40" w:type="dxa"/>
            </w:tcMar>
          </w:tcPr>
          <w:p w14:paraId="7F420AE1" w14:textId="35C81A3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026"/>
            <w:r w:rsidRPr="00D424AA">
              <w:rPr>
                <w:rFonts w:cs="Times New Roman"/>
                <w:sz w:val="16"/>
                <w:szCs w:val="16"/>
                <w:lang w:val="en-GB"/>
              </w:rPr>
              <w:fldChar w:fldCharType="begin" w:fldLock="1"/>
            </w:r>
            <w:ins w:id="5027" w:author="Robin Matthews" w:date="2021-07-14T18:09:00Z">
              <w:r w:rsidR="00077085">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028" w:author="Robin Matthews" w:date="2021-07-14T18:09:00Z">
              <w:r w:rsidR="00FC4C2D" w:rsidDel="00077085">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029" w:author="Robin Matthews" w:date="2021-07-14T18:09:00Z">
              <w:r w:rsidR="00A26296" w:rsidDel="00077085">
                <w:rPr>
                  <w:rFonts w:cs="Times New Roman"/>
                  <w:noProof/>
                  <w:sz w:val="16"/>
                  <w:szCs w:val="16"/>
                  <w:lang w:val="en-GB"/>
                </w:rPr>
                <w:delText>Li et al., 2020</w:delText>
              </w:r>
            </w:del>
            <w:ins w:id="5030" w:author="Robin Matthews" w:date="2021-07-14T18:09:00Z">
              <w:r w:rsidR="00077085">
                <w:rPr>
                  <w:rFonts w:cs="Times New Roman"/>
                  <w:noProof/>
                  <w:sz w:val="16"/>
                  <w:szCs w:val="16"/>
                  <w:lang w:val="en-GB"/>
                </w:rPr>
                <w:t>C. Li et al., 2020</w:t>
              </w:r>
            </w:ins>
            <w:r w:rsidRPr="00D424AA">
              <w:rPr>
                <w:rFonts w:cs="Times New Roman"/>
                <w:sz w:val="16"/>
                <w:szCs w:val="16"/>
                <w:lang w:val="en-GB"/>
              </w:rPr>
              <w:fldChar w:fldCharType="end"/>
            </w:r>
            <w:commentRangeEnd w:id="5026"/>
            <w:r w:rsidR="00A26296">
              <w:rPr>
                <w:rStyle w:val="Marquedecommentaire"/>
              </w:rPr>
              <w:commentReference w:id="5026"/>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503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32" w:author="Robin Matthews" w:date="2021-07-14T17:41:00Z">
              <w:r w:rsidR="00A26296" w:rsidDel="00D50B01">
                <w:rPr>
                  <w:rFonts w:cs="Times New Roman"/>
                  <w:noProof/>
                  <w:sz w:val="16"/>
                  <w:szCs w:val="16"/>
                  <w:lang w:val="en-GB"/>
                </w:rPr>
                <w:delText>Li et al., 2020a</w:delText>
              </w:r>
            </w:del>
            <w:ins w:id="5033"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31"/>
            <w:r w:rsidR="00A26296">
              <w:rPr>
                <w:rStyle w:val="Marquedecommentaire"/>
              </w:rPr>
              <w:commentReference w:id="5031"/>
            </w:r>
            <w:r w:rsidRPr="00841A35">
              <w:rPr>
                <w:rFonts w:cs="Times New Roman"/>
                <w:color w:val="000000" w:themeColor="text1"/>
                <w:sz w:val="16"/>
                <w:szCs w:val="16"/>
                <w:lang w:val="en-GB"/>
              </w:rPr>
              <w:t xml:space="preserve"> and more than 10% in annual Rx1day and Rx5da</w:t>
            </w:r>
            <w:r w:rsidRPr="00D424AA">
              <w:rPr>
                <w:rFonts w:cs="Times New Roman"/>
                <w:color w:val="000000" w:themeColor="text1"/>
                <w:sz w:val="16"/>
                <w:szCs w:val="16"/>
                <w:lang w:val="en-GB"/>
              </w:rPr>
              <w:t>y and 8% in annual Rx30day compared to pre-industrial (Annex).</w:t>
            </w:r>
          </w:p>
          <w:p w14:paraId="23A8573F" w14:textId="77777777" w:rsidR="00D376F0" w:rsidRPr="00D424AA" w:rsidRDefault="00D376F0" w:rsidP="00D424AA">
            <w:pPr>
              <w:rPr>
                <w:rFonts w:cs="Times New Roman"/>
                <w:color w:val="000000" w:themeColor="text1"/>
                <w:sz w:val="16"/>
                <w:szCs w:val="16"/>
                <w:lang w:val="en-GB"/>
              </w:rPr>
            </w:pPr>
          </w:p>
          <w:p w14:paraId="0C27C8F5" w14:textId="7994A6A2"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034"/>
            <w:r w:rsidRPr="00841A35">
              <w:rPr>
                <w:rFonts w:cs="Times New Roman"/>
                <w:color w:val="000000" w:themeColor="text1"/>
                <w:sz w:val="16"/>
                <w:szCs w:val="16"/>
                <w:lang w:val="en-GB" w:eastAsia="en-CA"/>
              </w:rPr>
              <w:fldChar w:fldCharType="begin" w:fldLock="1"/>
            </w:r>
            <w:ins w:id="5035" w:author="Robin Matthews" w:date="2021-07-14T18:10:00Z">
              <w:r w:rsidR="00077085">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3",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3",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4",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4",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Han et al., 2018; Kharin et al., 2018; Khlebnikova et al., 2019b)", "manualFormatting" : "(Sillmann et al., 2013b; Han et al., 2018; Kharin et al., 2018; Khlebnikova et al., 2019a)", "plainTextFormattedCitation" : "(Sillmann et al., 2013b; Han et al., 2018; Kharin et al., 2018; Khlebnikova et al., 2019b)", "previouslyFormattedCitation" : "(Sillmann et al., 2013b; Han et al., 2018; Kharin et al., 2018; Khlebnikova et al., 2019b)" }, "properties" : { "noteIndex" : 0 }, "schema" : "https://github.com/citation-style-language/schema/raw/master/csl-citation.json" }</w:instrText>
              </w:r>
            </w:ins>
            <w:del w:id="5036" w:author="Robin Matthews" w:date="2021-07-14T18:10:00Z">
              <w:r w:rsidR="00FF6231" w:rsidDel="00077085">
                <w:rPr>
                  <w:rFonts w:cs="Times New Roman"/>
                  <w:color w:val="000000" w:themeColor="text1"/>
                  <w:sz w:val="16"/>
                  <w:szCs w:val="16"/>
                  <w:lang w:val="en-GB" w:eastAsia="en-CA"/>
                </w:rPr>
                <w:del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3",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3",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4",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4",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Han et al., 2018; Kharin et al., 2018; Khlebnikova et al., 2019b)", "plainTextFormattedCitation" : "(Sillmann et al., 2013b; Han et al., 2018; Kharin et al., 2018; Khlebnikova et al., 2019b)", "previouslyFormattedCitation" : "(Sillmann et al., 2013b; Han et al., 2018; Kharin et al., 2018; Khlebnikova et al., 2019b)" }, "properties" : { "noteIndex" : 0 }, "schema" : "https://github.com/citation-style-language/schema/raw/master/csl-citation.json" }</w:delInstrText>
              </w:r>
            </w:del>
            <w:r w:rsidRPr="00841A35">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Han et al., 2018; Kharin et al., 2018; Khlebnikova et al., 2019</w:t>
            </w:r>
            <w:del w:id="5037" w:author="Robin Matthews" w:date="2021-07-14T18:10:00Z">
              <w:r w:rsidR="00A26296" w:rsidDel="00077085">
                <w:rPr>
                  <w:rFonts w:cs="Times New Roman"/>
                  <w:noProof/>
                  <w:color w:val="000000" w:themeColor="text1"/>
                  <w:sz w:val="16"/>
                  <w:szCs w:val="16"/>
                  <w:lang w:val="en-GB" w:eastAsia="en-CA"/>
                </w:rPr>
                <w:delText>b</w:delText>
              </w:r>
            </w:del>
            <w:ins w:id="5038" w:author="Robin Matthews" w:date="2021-07-14T18:10:00Z">
              <w:r w:rsidR="00077085">
                <w:rPr>
                  <w:rFonts w:cs="Times New Roman"/>
                  <w:noProof/>
                  <w:color w:val="000000" w:themeColor="text1"/>
                  <w:sz w:val="16"/>
                  <w:szCs w:val="16"/>
                  <w:lang w:val="en-GB" w:eastAsia="en-CA"/>
                </w:rPr>
                <w:t>a</w:t>
              </w:r>
            </w:ins>
            <w:r w:rsidR="00A26296">
              <w:rPr>
                <w:rFonts w:cs="Times New Roman"/>
                <w:noProof/>
                <w:color w:val="000000" w:themeColor="text1"/>
                <w:sz w:val="16"/>
                <w:szCs w:val="16"/>
                <w:lang w:val="en-GB" w:eastAsia="en-CA"/>
              </w:rPr>
              <w:t>)</w:t>
            </w:r>
            <w:r w:rsidRPr="00841A35">
              <w:rPr>
                <w:rFonts w:cs="Times New Roman"/>
                <w:color w:val="000000" w:themeColor="text1"/>
                <w:sz w:val="16"/>
                <w:szCs w:val="16"/>
                <w:lang w:val="en-GB" w:eastAsia="en-CA"/>
              </w:rPr>
              <w:fldChar w:fldCharType="end"/>
            </w:r>
            <w:commentRangeEnd w:id="5034"/>
            <w:r w:rsidR="00A26296">
              <w:rPr>
                <w:rStyle w:val="Marquedecommentaire"/>
              </w:rPr>
              <w:commentReference w:id="5034"/>
            </w:r>
          </w:p>
        </w:tc>
        <w:tc>
          <w:tcPr>
            <w:tcW w:w="2159" w:type="dxa"/>
            <w:tcBorders>
              <w:top w:val="dashed" w:sz="4" w:space="0" w:color="000000"/>
            </w:tcBorders>
            <w:shd w:val="clear" w:color="auto" w:fill="42AEF0"/>
            <w:tcMar>
              <w:top w:w="40" w:type="dxa"/>
              <w:left w:w="40" w:type="dxa"/>
              <w:bottom w:w="40" w:type="dxa"/>
              <w:right w:w="40" w:type="dxa"/>
            </w:tcMar>
          </w:tcPr>
          <w:p w14:paraId="6D5513E7" w14:textId="3F865C07"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els project a robust incre</w:t>
            </w:r>
            <w:r w:rsidRPr="00D424AA">
              <w:rPr>
                <w:rFonts w:cs="Times New Roman"/>
                <w:color w:val="000000" w:themeColor="text1"/>
                <w:sz w:val="16"/>
                <w:szCs w:val="16"/>
                <w:lang w:val="en-GB"/>
              </w:rPr>
              <w:t xml:space="preserve">ase in the intensity and frequency of heavy precipitation </w:t>
            </w:r>
            <w:commentRangeStart w:id="503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40" w:author="Robin Matthews" w:date="2021-07-14T18:09:00Z">
              <w:r w:rsidR="00A26296" w:rsidDel="00077085">
                <w:rPr>
                  <w:rFonts w:cs="Times New Roman"/>
                  <w:noProof/>
                  <w:sz w:val="16"/>
                  <w:szCs w:val="16"/>
                  <w:lang w:val="en-GB"/>
                </w:rPr>
                <w:delText>Li et al., 2020</w:delText>
              </w:r>
            </w:del>
            <w:ins w:id="5041" w:author="Robin Matthews" w:date="2021-07-14T18:09:00Z">
              <w:r w:rsidR="00077085">
                <w:rPr>
                  <w:rFonts w:cs="Times New Roman"/>
                  <w:noProof/>
                  <w:sz w:val="16"/>
                  <w:szCs w:val="16"/>
                  <w:lang w:val="en-GB"/>
                </w:rPr>
                <w:t>C. Li et al., 2020</w:t>
              </w:r>
            </w:ins>
            <w:r w:rsidRPr="00D424AA">
              <w:rPr>
                <w:rFonts w:cs="Times New Roman"/>
                <w:sz w:val="16"/>
                <w:szCs w:val="16"/>
                <w:lang w:val="en-GB"/>
              </w:rPr>
              <w:fldChar w:fldCharType="end"/>
            </w:r>
            <w:commentRangeEnd w:id="5039"/>
            <w:r w:rsidR="00A26296">
              <w:rPr>
                <w:rStyle w:val="Marquedecommentaire"/>
              </w:rPr>
              <w:commentReference w:id="5039"/>
            </w:r>
            <w:r w:rsidRPr="00841A35">
              <w:rPr>
                <w:rFonts w:cs="Times New Roman"/>
                <w:color w:val="000000" w:themeColor="text1"/>
                <w:sz w:val="16"/>
                <w:szCs w:val="16"/>
                <w:lang w:val="en-GB"/>
              </w:rPr>
              <w:t xml:space="preserve">; Annex). </w:t>
            </w:r>
            <w:r w:rsidRPr="00D424AA">
              <w:rPr>
                <w:rFonts w:cs="Times New Roman"/>
                <w:color w:val="000000" w:themeColor="text1"/>
                <w:sz w:val="16"/>
                <w:szCs w:val="16"/>
                <w:lang w:val="en-GB"/>
              </w:rPr>
              <w:t xml:space="preserve">Median increase of more than 8% in the 50-year Rx1day and Rx5day events compared to the 1°C warming level </w:t>
            </w:r>
            <w:commentRangeStart w:id="504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43" w:author="Robin Matthews" w:date="2021-07-14T17:41:00Z">
              <w:r w:rsidR="00A26296" w:rsidDel="00D50B01">
                <w:rPr>
                  <w:rFonts w:cs="Times New Roman"/>
                  <w:noProof/>
                  <w:sz w:val="16"/>
                  <w:szCs w:val="16"/>
                  <w:lang w:val="en-GB"/>
                </w:rPr>
                <w:delText>Li et al., 2020a</w:delText>
              </w:r>
            </w:del>
            <w:ins w:id="5044"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42"/>
            <w:r w:rsidR="00A26296">
              <w:rPr>
                <w:rStyle w:val="Marquedecommentaire"/>
              </w:rPr>
              <w:commentReference w:id="5042"/>
            </w:r>
            <w:r w:rsidRPr="00841A35">
              <w:rPr>
                <w:rFonts w:cs="Times New Roman"/>
                <w:color w:val="000000" w:themeColor="text1"/>
                <w:sz w:val="16"/>
                <w:szCs w:val="16"/>
                <w:lang w:val="en-GB"/>
              </w:rPr>
              <w:t xml:space="preserve"> and more than 10% in annual Rx1day, Rx5day, and Rx30day compared to pre-industrial (Annex).</w:t>
            </w:r>
          </w:p>
          <w:p w14:paraId="73E967E5" w14:textId="77777777" w:rsidR="00D376F0" w:rsidRPr="00D424AA" w:rsidRDefault="00D376F0" w:rsidP="00D424AA">
            <w:pPr>
              <w:rPr>
                <w:rFonts w:cs="Times New Roman"/>
                <w:color w:val="000000" w:themeColor="text1"/>
                <w:sz w:val="16"/>
                <w:szCs w:val="16"/>
                <w:lang w:val="en-GB"/>
              </w:rPr>
            </w:pPr>
          </w:p>
          <w:p w14:paraId="5C43BA72" w14:textId="65840CA1" w:rsidR="00D376F0" w:rsidRPr="00431AF4"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045"/>
            <w:r w:rsidRPr="00841A35">
              <w:rPr>
                <w:rFonts w:cs="Times New Roman"/>
                <w:color w:val="000000" w:themeColor="text1"/>
                <w:sz w:val="16"/>
                <w:szCs w:val="16"/>
                <w:lang w:val="en-GB" w:eastAsia="en-CA"/>
              </w:rPr>
              <w:fldChar w:fldCharType="begin" w:fldLock="1"/>
            </w:r>
            <w:ins w:id="5046" w:author="Robin Matthews" w:date="2021-07-14T18:10:00Z">
              <w:r w:rsidR="00077085">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3",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3",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4",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4",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Han et al., 2018; Kharin et al., 2018; Khlebnikova et al., 2019b)", "manualFormatting" : "(Sillmann et al., 2013b; Han et al., 2018; Kharin et al., 2018; Khlebnikova et al., 2019a)", "plainTextFormattedCitation" : "(Sillmann et al., 2013b; Han et al., 2018; Kharin et al., 2018; Khlebnikova et al., 2019b)", "previouslyFormattedCitation" : "(Sillmann et al., 2013b; Han et al., 2018; Kharin et al., 2018; Khlebnikova et al., 2019b)" }, "properties" : { "noteIndex" : 0 }, "schema" : "https://github.com/citation-style-language/schema/raw/master/csl-citation.json" }</w:instrText>
              </w:r>
            </w:ins>
            <w:del w:id="5047" w:author="Robin Matthews" w:date="2021-07-14T18:10:00Z">
              <w:r w:rsidR="00FF6231" w:rsidDel="00077085">
                <w:rPr>
                  <w:rFonts w:cs="Times New Roman"/>
                  <w:color w:val="000000" w:themeColor="text1"/>
                  <w:sz w:val="16"/>
                  <w:szCs w:val="16"/>
                  <w:lang w:val="en-GB" w:eastAsia="en-CA"/>
                </w:rPr>
                <w:del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3",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3",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4", "itemData" : { "DOI" : "10.3103/S106837391907001X", "author" : [ { "dropping-part</w:delInstrText>
              </w:r>
              <w:r w:rsidR="00FF6231" w:rsidRPr="00431AF4" w:rsidDel="00077085">
                <w:rPr>
                  <w:rFonts w:cs="Times New Roman"/>
                  <w:color w:val="000000" w:themeColor="text1"/>
                  <w:sz w:val="16"/>
                  <w:szCs w:val="16"/>
                  <w:lang w:val="en-GB" w:eastAsia="en-CA"/>
                </w:rPr>
                <w:delInstrTex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4",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Han et al., 2018; Kharin et al., 2018; Khlebnikova et al., 2019b)", "plainTextFormattedCitation" : "(Sillmann et al., 2013b; Han et al., 2018; Kharin et al., 2018; Khlebnikova et al., 2019b)", "previouslyFormattedCitation" : "(Sillmann et al., 2013b; Han et al., 2018; Kharin et al., 2018; Khlebnikova et al., 2019b)" }, "properties" : { "noteIndex" : 0 }, "schema" : "https://github.com/citation-style-language/schema/raw/master/csl-citation.json" }</w:delInstrText>
              </w:r>
            </w:del>
            <w:r w:rsidRPr="00841A35">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Han et al., 2018; Kharin et al., 2018; Khlebnikova et al., 2019</w:t>
            </w:r>
            <w:del w:id="5048" w:author="Robin Matthews" w:date="2021-07-14T18:10:00Z">
              <w:r w:rsidR="00A26296" w:rsidDel="00077085">
                <w:rPr>
                  <w:rFonts w:cs="Times New Roman"/>
                  <w:noProof/>
                  <w:color w:val="000000" w:themeColor="text1"/>
                  <w:sz w:val="16"/>
                  <w:szCs w:val="16"/>
                  <w:lang w:val="en-GB" w:eastAsia="en-CA"/>
                </w:rPr>
                <w:delText>b</w:delText>
              </w:r>
            </w:del>
            <w:ins w:id="5049" w:author="Robin Matthews" w:date="2021-07-14T18:10:00Z">
              <w:r w:rsidR="00077085">
                <w:rPr>
                  <w:rFonts w:cs="Times New Roman"/>
                  <w:noProof/>
                  <w:color w:val="000000" w:themeColor="text1"/>
                  <w:sz w:val="16"/>
                  <w:szCs w:val="16"/>
                  <w:lang w:val="en-GB" w:eastAsia="en-CA"/>
                </w:rPr>
                <w:t>a</w:t>
              </w:r>
            </w:ins>
            <w:r w:rsidR="00A26296">
              <w:rPr>
                <w:rFonts w:cs="Times New Roman"/>
                <w:noProof/>
                <w:color w:val="000000" w:themeColor="text1"/>
                <w:sz w:val="16"/>
                <w:szCs w:val="16"/>
                <w:lang w:val="en-GB" w:eastAsia="en-CA"/>
              </w:rPr>
              <w:t>)</w:t>
            </w:r>
            <w:r w:rsidRPr="00841A35">
              <w:rPr>
                <w:rFonts w:cs="Times New Roman"/>
                <w:color w:val="000000" w:themeColor="text1"/>
                <w:sz w:val="16"/>
                <w:szCs w:val="16"/>
                <w:lang w:val="en-GB" w:eastAsia="en-CA"/>
              </w:rPr>
              <w:fldChar w:fldCharType="end"/>
            </w:r>
            <w:commentRangeEnd w:id="5045"/>
            <w:r w:rsidR="00A26296">
              <w:rPr>
                <w:rStyle w:val="Marquedecommentaire"/>
              </w:rPr>
              <w:commentReference w:id="5045"/>
            </w:r>
          </w:p>
        </w:tc>
        <w:tc>
          <w:tcPr>
            <w:tcW w:w="2159" w:type="dxa"/>
            <w:tcBorders>
              <w:top w:val="dashed" w:sz="4" w:space="0" w:color="000000"/>
            </w:tcBorders>
            <w:shd w:val="clear" w:color="auto" w:fill="1F4E79"/>
            <w:tcMar>
              <w:top w:w="40" w:type="dxa"/>
              <w:left w:w="40" w:type="dxa"/>
              <w:bottom w:w="40" w:type="dxa"/>
              <w:right w:w="40" w:type="dxa"/>
            </w:tcMar>
          </w:tcPr>
          <w:p w14:paraId="2D5483CD" w14:textId="63D3E703" w:rsidR="00D376F0" w:rsidRPr="00D424AA" w:rsidRDefault="00D376F0" w:rsidP="00D424AA">
            <w:pPr>
              <w:rPr>
                <w:rFonts w:cs="Times New Roman"/>
                <w:color w:val="000000" w:themeColor="text1"/>
                <w:sz w:val="16"/>
                <w:szCs w:val="16"/>
                <w:lang w:val="en-GB"/>
              </w:rPr>
            </w:pPr>
            <w:r w:rsidRPr="00D707C3">
              <w:rPr>
                <w:rFonts w:cs="Times New Roman"/>
                <w:color w:val="000000" w:themeColor="text1"/>
                <w:sz w:val="16"/>
                <w:szCs w:val="16"/>
                <w:lang w:val="en-GB"/>
              </w:rPr>
              <w:t>CMIP6 models project a robust increase i</w:t>
            </w:r>
            <w:r w:rsidRPr="00D424AA">
              <w:rPr>
                <w:rFonts w:cs="Times New Roman"/>
                <w:color w:val="000000" w:themeColor="text1"/>
                <w:sz w:val="16"/>
                <w:szCs w:val="16"/>
                <w:lang w:val="en-GB"/>
              </w:rPr>
              <w:t xml:space="preserve">n the intensity and frequency of heavy precipitation </w:t>
            </w:r>
            <w:commentRangeStart w:id="505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51" w:author="Robin Matthews" w:date="2021-07-14T18:09:00Z">
              <w:r w:rsidR="00A26296" w:rsidDel="00077085">
                <w:rPr>
                  <w:rFonts w:cs="Times New Roman"/>
                  <w:noProof/>
                  <w:sz w:val="16"/>
                  <w:szCs w:val="16"/>
                  <w:lang w:val="en-GB"/>
                </w:rPr>
                <w:delText>Li et al., 2020</w:delText>
              </w:r>
            </w:del>
            <w:ins w:id="5052" w:author="Robin Matthews" w:date="2021-07-14T18:09:00Z">
              <w:r w:rsidR="00077085">
                <w:rPr>
                  <w:rFonts w:cs="Times New Roman"/>
                  <w:noProof/>
                  <w:sz w:val="16"/>
                  <w:szCs w:val="16"/>
                  <w:lang w:val="en-GB"/>
                </w:rPr>
                <w:t>C. Li et al., 2020</w:t>
              </w:r>
            </w:ins>
            <w:r w:rsidRPr="00D424AA">
              <w:rPr>
                <w:rFonts w:cs="Times New Roman"/>
                <w:sz w:val="16"/>
                <w:szCs w:val="16"/>
                <w:lang w:val="en-GB"/>
              </w:rPr>
              <w:fldChar w:fldCharType="end"/>
            </w:r>
            <w:commentRangeEnd w:id="5050"/>
            <w:r w:rsidR="00A26296">
              <w:rPr>
                <w:rStyle w:val="Marquedecommentaire"/>
              </w:rPr>
              <w:commentReference w:id="5050"/>
            </w:r>
            <w:r w:rsidRPr="00841A35">
              <w:rPr>
                <w:rFonts w:cs="Times New Roman"/>
                <w:color w:val="000000" w:themeColor="text1"/>
                <w:sz w:val="16"/>
                <w:szCs w:val="16"/>
                <w:lang w:val="en-GB"/>
              </w:rPr>
              <w:t>; Annex). Me</w:t>
            </w:r>
            <w:r w:rsidRPr="00D424AA">
              <w:rPr>
                <w:rFonts w:cs="Times New Roman"/>
                <w:color w:val="000000" w:themeColor="text1"/>
                <w:sz w:val="16"/>
                <w:szCs w:val="16"/>
                <w:lang w:val="en-GB"/>
              </w:rPr>
              <w:t xml:space="preserve">dian increase of more than 25% in the 50-year Rx1day and Rx5day events compared to the 1°C warming level </w:t>
            </w:r>
            <w:commentRangeStart w:id="505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54" w:author="Robin Matthews" w:date="2021-07-14T17:41:00Z">
              <w:r w:rsidR="00A26296" w:rsidDel="00D50B01">
                <w:rPr>
                  <w:rFonts w:cs="Times New Roman"/>
                  <w:noProof/>
                  <w:sz w:val="16"/>
                  <w:szCs w:val="16"/>
                  <w:lang w:val="en-GB"/>
                </w:rPr>
                <w:delText>Li et al., 2020a</w:delText>
              </w:r>
            </w:del>
            <w:ins w:id="5055"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53"/>
            <w:r w:rsidR="00A26296">
              <w:rPr>
                <w:rStyle w:val="Marquedecommentaire"/>
              </w:rPr>
              <w:commentReference w:id="5053"/>
            </w:r>
            <w:r w:rsidRPr="00841A35">
              <w:rPr>
                <w:rFonts w:cs="Times New Roman"/>
                <w:color w:val="000000" w:themeColor="text1"/>
                <w:sz w:val="16"/>
                <w:szCs w:val="16"/>
                <w:lang w:val="en-GB"/>
              </w:rPr>
              <w:t xml:space="preserve"> and more than 25% in annual Rx1day and Rx5day and 20% in annual Rx30day compared to pre-i</w:t>
            </w:r>
            <w:r w:rsidRPr="00D424AA">
              <w:rPr>
                <w:rFonts w:cs="Times New Roman"/>
                <w:color w:val="000000" w:themeColor="text1"/>
                <w:sz w:val="16"/>
                <w:szCs w:val="16"/>
                <w:lang w:val="en-GB"/>
              </w:rPr>
              <w:t>ndustrial (Annex).</w:t>
            </w:r>
          </w:p>
          <w:p w14:paraId="1E5127E4" w14:textId="77777777" w:rsidR="00D376F0" w:rsidRPr="00D424AA" w:rsidRDefault="00D376F0" w:rsidP="00D424AA">
            <w:pPr>
              <w:rPr>
                <w:rFonts w:cs="Times New Roman"/>
                <w:color w:val="000000" w:themeColor="text1"/>
                <w:sz w:val="16"/>
                <w:szCs w:val="16"/>
                <w:lang w:val="en-GB"/>
              </w:rPr>
            </w:pPr>
          </w:p>
          <w:p w14:paraId="2A741631" w14:textId="15BF07F2"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056"/>
            <w:r w:rsidRPr="00841A35">
              <w:rPr>
                <w:rFonts w:cs="Times New Roman"/>
                <w:color w:val="000000" w:themeColor="text1"/>
                <w:sz w:val="16"/>
                <w:szCs w:val="16"/>
                <w:lang w:val="en-GB" w:eastAsia="en-CA"/>
              </w:rPr>
              <w:fldChar w:fldCharType="begin" w:fldLock="1"/>
            </w:r>
            <w:r w:rsidR="00DB48AC">
              <w:rPr>
                <w:rFonts w:cs="Times New Roman"/>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3",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3",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4",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4",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Han et al., 2018; Kharin et al., 2018; Khlebnikova et al., 2019b)", "manualFormatting" : "(Sillmann et al., 2013b; Han et al., 2018; Kharin et al., 2018; Khlebnikova et al., 2019a)", "plainTextFormattedCitation" : "(Sillmann et al., 2013b; Han et al., 2018; Kharin et al., 2018; Khlebnikova et al., 2019b)", "previouslyFormattedCitation" : "(Sillmann et al., 2013b; Han et al., 2018; Kharin et al., 2018; Khlebnikova et al., 2019b)" }, "properties" : { "noteIndex" : 0 }, "schema" : "https://github.com/citation-style-language/schema/raw/master/csl-citation.json" }</w:instrText>
            </w:r>
            <w:r w:rsidRPr="00841A35">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Han et al., 2018; Kharin et al., 2018; Khlebnikova et al., 2019</w:t>
            </w:r>
            <w:ins w:id="5057" w:author="Robin Matthews" w:date="2021-07-14T18:10:00Z">
              <w:r w:rsidR="00077085">
                <w:rPr>
                  <w:rFonts w:cs="Times New Roman"/>
                  <w:noProof/>
                  <w:color w:val="000000" w:themeColor="text1"/>
                  <w:sz w:val="16"/>
                  <w:szCs w:val="16"/>
                  <w:lang w:val="en-GB" w:eastAsia="en-CA"/>
                </w:rPr>
                <w:t>a</w:t>
              </w:r>
            </w:ins>
            <w:del w:id="5058" w:author="Robin Matthews" w:date="2021-07-14T18:10:00Z">
              <w:r w:rsidR="00A26296" w:rsidDel="00077085">
                <w:rPr>
                  <w:rFonts w:cs="Times New Roman"/>
                  <w:noProof/>
                  <w:color w:val="000000" w:themeColor="text1"/>
                  <w:sz w:val="16"/>
                  <w:szCs w:val="16"/>
                  <w:lang w:val="en-GB" w:eastAsia="en-CA"/>
                </w:rPr>
                <w:delText>b</w:delText>
              </w:r>
            </w:del>
            <w:r w:rsidR="00A26296">
              <w:rPr>
                <w:rFonts w:cs="Times New Roman"/>
                <w:noProof/>
                <w:color w:val="000000" w:themeColor="text1"/>
                <w:sz w:val="16"/>
                <w:szCs w:val="16"/>
                <w:lang w:val="en-GB" w:eastAsia="en-CA"/>
              </w:rPr>
              <w:t>)</w:t>
            </w:r>
            <w:r w:rsidRPr="00841A35">
              <w:rPr>
                <w:rFonts w:cs="Times New Roman"/>
                <w:color w:val="000000" w:themeColor="text1"/>
                <w:sz w:val="16"/>
                <w:szCs w:val="16"/>
                <w:lang w:val="en-GB" w:eastAsia="en-CA"/>
              </w:rPr>
              <w:fldChar w:fldCharType="end"/>
            </w:r>
            <w:commentRangeEnd w:id="5056"/>
            <w:r w:rsidR="00A26296">
              <w:rPr>
                <w:rStyle w:val="Marquedecommentaire"/>
              </w:rPr>
              <w:commentReference w:id="5056"/>
            </w:r>
          </w:p>
        </w:tc>
      </w:tr>
      <w:bookmarkEnd w:id="5020"/>
      <w:tr w:rsidR="00D376F0" w:rsidRPr="00F1665C" w14:paraId="032C9967" w14:textId="77777777" w:rsidTr="00723657">
        <w:tc>
          <w:tcPr>
            <w:tcW w:w="2158" w:type="dxa"/>
            <w:vMerge/>
          </w:tcPr>
          <w:p w14:paraId="644F964F" w14:textId="77777777" w:rsidR="00D376F0" w:rsidRPr="006A2665"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9D9D9"/>
          </w:tcPr>
          <w:p w14:paraId="5C463CFF" w14:textId="77777777" w:rsidR="00D376F0" w:rsidRPr="006A2665" w:rsidRDefault="00D376F0" w:rsidP="00D424AA">
            <w:pPr>
              <w:widowControl/>
              <w:spacing w:after="200" w:line="276" w:lineRule="auto"/>
              <w:rPr>
                <w:rFonts w:eastAsia="SimSun" w:cs="Times New Roman"/>
                <w:i/>
                <w:color w:val="000000" w:themeColor="text1"/>
                <w:sz w:val="16"/>
                <w:szCs w:val="16"/>
                <w:lang w:val="en-GB" w:eastAsia="en-CA"/>
              </w:rPr>
            </w:pPr>
            <w:r w:rsidRPr="006A2665">
              <w:rPr>
                <w:rFonts w:eastAsia="SimSun" w:cs="Times New Roman"/>
                <w:i/>
                <w:color w:val="000000" w:themeColor="text1"/>
                <w:sz w:val="16"/>
                <w:szCs w:val="16"/>
                <w:lang w:val="en-GB" w:eastAsia="en-CA"/>
              </w:rPr>
              <w:t>Low confidence</w:t>
            </w:r>
          </w:p>
        </w:tc>
        <w:tc>
          <w:tcPr>
            <w:tcW w:w="2158" w:type="dxa"/>
            <w:tcBorders>
              <w:top w:val="dashed" w:sz="4" w:space="0" w:color="000000"/>
            </w:tcBorders>
            <w:shd w:val="clear" w:color="auto" w:fill="D9D9D9"/>
          </w:tcPr>
          <w:p w14:paraId="0D9EFCD9" w14:textId="77777777" w:rsidR="00D376F0" w:rsidRPr="006A2665" w:rsidRDefault="00D376F0" w:rsidP="00D424AA">
            <w:pPr>
              <w:widowControl/>
              <w:spacing w:after="200" w:line="276" w:lineRule="auto"/>
              <w:rPr>
                <w:rFonts w:eastAsia="SimSun" w:cs="Times New Roman"/>
                <w:i/>
                <w:color w:val="000000" w:themeColor="text1"/>
                <w:sz w:val="16"/>
                <w:szCs w:val="16"/>
                <w:lang w:val="en-GB" w:eastAsia="en-CA"/>
              </w:rPr>
            </w:pPr>
            <w:r w:rsidRPr="006A2665">
              <w:rPr>
                <w:rFonts w:eastAsia="SimSun" w:cs="Times New Roman"/>
                <w:i/>
                <w:color w:val="000000" w:themeColor="text1"/>
                <w:sz w:val="16"/>
                <w:szCs w:val="16"/>
                <w:lang w:val="en-GB" w:eastAsia="en-CA"/>
              </w:rPr>
              <w:t xml:space="preserve">Low confidence </w:t>
            </w:r>
          </w:p>
        </w:tc>
        <w:tc>
          <w:tcPr>
            <w:tcW w:w="2158" w:type="dxa"/>
            <w:tcBorders>
              <w:top w:val="dashed" w:sz="4" w:space="0" w:color="000000"/>
            </w:tcBorders>
            <w:shd w:val="clear" w:color="auto" w:fill="7EC5F6"/>
            <w:tcMar>
              <w:top w:w="40" w:type="dxa"/>
              <w:left w:w="40" w:type="dxa"/>
              <w:bottom w:w="40" w:type="dxa"/>
              <w:right w:w="40" w:type="dxa"/>
            </w:tcMar>
          </w:tcPr>
          <w:p w14:paraId="2756CE20" w14:textId="77777777"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Int</w:t>
            </w:r>
            <w:r w:rsidRPr="00D424AA">
              <w:rPr>
                <w:rFonts w:cs="Times New Roman"/>
                <w:color w:val="000000" w:themeColor="text1"/>
                <w:sz w:val="16"/>
                <w:szCs w:val="16"/>
                <w:lang w:val="en-GB"/>
              </w:rPr>
              <w:t xml:space="preserve">ensification of heavy precipitation: </w:t>
            </w:r>
          </w:p>
          <w:p w14:paraId="482E6B6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37DC3194"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Mar>
              <w:top w:w="40" w:type="dxa"/>
              <w:left w:w="40" w:type="dxa"/>
              <w:bottom w:w="40" w:type="dxa"/>
              <w:right w:w="40" w:type="dxa"/>
            </w:tcMar>
          </w:tcPr>
          <w:p w14:paraId="1566D3B5"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4D4918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9DFF2E4"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1F4E79"/>
            <w:tcMar>
              <w:top w:w="40" w:type="dxa"/>
              <w:left w:w="40" w:type="dxa"/>
              <w:bottom w:w="40" w:type="dxa"/>
              <w:right w:w="40" w:type="dxa"/>
            </w:tcMar>
          </w:tcPr>
          <w:p w14:paraId="6F75B83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22825D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293F79B3"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49EC5BC5" w14:textId="77777777" w:rsidTr="00723657">
        <w:tc>
          <w:tcPr>
            <w:tcW w:w="2158" w:type="dxa"/>
            <w:vMerge w:val="restart"/>
          </w:tcPr>
          <w:p w14:paraId="6105C1EF"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Arabian Peninsula (ARP)</w:t>
            </w:r>
          </w:p>
          <w:p w14:paraId="34EDCC89" w14:textId="77777777" w:rsidR="00D376F0" w:rsidRPr="00D424AA" w:rsidRDefault="00D376F0" w:rsidP="00D424AA">
            <w:pPr>
              <w:rPr>
                <w:rFonts w:cs="Times New Roman"/>
                <w:color w:val="000000" w:themeColor="text1"/>
                <w:sz w:val="16"/>
                <w:szCs w:val="16"/>
                <w:lang w:val="en-GB" w:eastAsia="en-CA"/>
              </w:rPr>
            </w:pPr>
          </w:p>
          <w:p w14:paraId="21CC8507"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9D9D9"/>
          </w:tcPr>
          <w:p w14:paraId="3E182E8A" w14:textId="62325F47" w:rsidR="00D376F0" w:rsidRPr="00841A35" w:rsidRDefault="00D376F0" w:rsidP="00D424AA">
            <w:pPr>
              <w:rPr>
                <w:rFonts w:cs="Times New Roman"/>
                <w:color w:val="000000" w:themeColor="text1"/>
                <w:sz w:val="16"/>
                <w:szCs w:val="16"/>
                <w:lang w:val="en-GB" w:eastAsia="en-CA"/>
              </w:rPr>
            </w:pPr>
            <w:r w:rsidRPr="00D424AA">
              <w:rPr>
                <w:rFonts w:cs="Times New Roman"/>
                <w:bCs/>
                <w:color w:val="000000" w:themeColor="text1"/>
                <w:sz w:val="16"/>
                <w:szCs w:val="16"/>
                <w:lang w:val="en-GB"/>
              </w:rPr>
              <w:t xml:space="preserve">Insufficient data and a lack of agreement on the evidence of trends </w:t>
            </w:r>
            <w:ins w:id="5059" w:author="Robin Matthews" w:date="2021-07-14T18:12:00Z">
              <w:r w:rsidR="00707712">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7/s00024-019-02165-9", "ISSN" : "14209136", "author" : [ { "dropping-particle" : "", "family" : "Rahimi", "given" : "Mohammad", "non-dropping-particle" : "", "parse-names" : false, "suffix" : "" }, { "dropping-particle" : "", "family" : "Fatemi", "given" : "Samira Sadat", "non-dropping-particle" : "", "parse-names" : false, "suffix" : "" } ], "container-title" : "Pure and Applied Geophysics", "id" : "ITEM-3", "issue" : "8", "issued" : { "date-parts" : [ [ "2019" ] ] }, "page" : "3717-3735", "publisher" : "Springer International Publishing", "title" : "Mean versus Extreme Precipitation Trends in Iran over the Period 1960\u20132017", "translator" : [ { "dropping-particle" : "", "family" : "S1953", "given" : "", "non-dropping-particle" : "", "parse-names" : false, "suffix" : "" } ], "type" : "article-journal", "volume" : "176" }, "uris" : [ "http://www.mendeley.com/documents/?uuid=7e1c1d2c-037a-4d6b-baf1-38234cf4938a", "http://www.mendeley.com/documents/?uuid=6e2f59cd-6bdc-4a2b-a44b-0ce3bac096aa" ] }, { "id" : "ITEM-4", "itemData" : { "DOI" : "10.1016/j.atmosres.2019.104655", "ISSN" : "01698095", "author" : [ { "dropping-particle" : "", "family" : "Atif", "given" : "Rana Muhammad", "non-dropping-particle" : "", "parse-names" : false, "suffix" : "" }, { "dropping-particle" : "", "family" : "Almazroui", "given" : "Mansour", "non-dropping-particle" : "", "parse-names" : false, "suffix" : "" }, { "dropping-particle" : "", "family" : "Saeed", "given" : "Sajjad", "non-dropping-particle" : "", "parse-names" : false, "suffix" : "" }, { "dropping-particle" : "", "family" : "Abid", "given" : "Muhammad Adnan", "non-dropping-particle" : "", "parse-names" : false, "suffix" : "" }, { "dropping-particle" : "", "family" : "Islam", "given" : "M. Nazrul", "non-dropping-particle" : "", "parse-names" : false, "suffix" : "" }, { "dropping-particle" : "", "family" : "Ismail", "given" : "Muhammad", "non-dropping-particle" : "", "parse-names" : false, "suffix" : "" } ], "container-title" : "Atmospheric Research", "id" : "ITEM-4", "issue" : "July 2019", "issued" : { "date-parts" : [ [ "2020" ] ] }, "page" : "104655", "publisher" : "Elsevier", "title" : "Extreme precipitation events over Saudi Arabia during the wet season and their associated teleconnections", "translator" : [ { "dropping-particle" : "", "family" : "S1960", "given" : "", "non-dropping-particle" : "", "parse-names" : false, "suffix" : "" } ], "type" : "article-journal", "volume" : "231" }, "uris" : [ "http://www.mendeley.com/documents/?uuid=d8ba78b1-25ea-4226-92b1-15455728308e" ] }, { "id" : "ITEM-5",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5",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mendeley" : { "formattedCitation" : "(Donat et al., 2014a; Rahimi and Fatemi, 2019; Atif et al., 2020; Dunn et al., 2020; Sun et al., 2020a)", "manualFormatting" : "(Donat et al., 2014; Rahimi and Fatemi, 2019; Atif et al., 2020; Dunn et al., 2020; Sun et al., 2020b)", "plainTextFormattedCitation" : "(Donat et al., 2014a; Rahimi and Fatemi, 2019; Atif et al., 2020; Dunn et al., 2020; Sun et al., 2020a)", "previouslyFormattedCitation" : "(Donat et al., 2014a; Rahimi and Fatemi, 2019; Atif et al., 2020; Dunn et al., 2020; Sun et al., 2020a)" }, "properties" : { "noteIndex" : 0 }, "schema" : "https://github.com/citation-style-language/schema/raw/master/csl-citation.json" }</w:instrText>
            </w:r>
            <w:ins w:id="5060" w:author="Robin Matthews" w:date="2021-07-14T18:12:00Z">
              <w:r w:rsidR="00707712">
                <w:rPr>
                  <w:rFonts w:cs="Times New Roman"/>
                  <w:sz w:val="16"/>
                  <w:szCs w:val="16"/>
                  <w:lang w:val="en-GB"/>
                </w:rPr>
                <w:fldChar w:fldCharType="separate"/>
              </w:r>
              <w:r w:rsidR="00707712" w:rsidRPr="00A461A6">
                <w:rPr>
                  <w:rFonts w:cs="Times New Roman"/>
                  <w:noProof/>
                  <w:sz w:val="16"/>
                  <w:szCs w:val="16"/>
                  <w:lang w:val="en-GB"/>
                </w:rPr>
                <w:t>(Donat et al., 2014; Rahimi and Fatemi, 2019; Atif et al., 2020; Dunn et al., 2020; Sun et al., 2020</w:t>
              </w:r>
              <w:r w:rsidR="00707712">
                <w:rPr>
                  <w:rFonts w:cs="Times New Roman"/>
                  <w:noProof/>
                  <w:sz w:val="16"/>
                  <w:szCs w:val="16"/>
                  <w:lang w:val="en-GB"/>
                </w:rPr>
                <w:t>b</w:t>
              </w:r>
              <w:r w:rsidR="00707712" w:rsidRPr="00A461A6">
                <w:rPr>
                  <w:rFonts w:cs="Times New Roman"/>
                  <w:noProof/>
                  <w:sz w:val="16"/>
                  <w:szCs w:val="16"/>
                  <w:lang w:val="en-GB"/>
                </w:rPr>
                <w:t>)</w:t>
              </w:r>
              <w:r w:rsidR="00707712">
                <w:rPr>
                  <w:rFonts w:cs="Times New Roman"/>
                  <w:sz w:val="16"/>
                  <w:szCs w:val="16"/>
                  <w:lang w:val="en-GB"/>
                </w:rPr>
                <w:fldChar w:fldCharType="end"/>
              </w:r>
            </w:ins>
            <w:commentRangeStart w:id="5061"/>
            <w:del w:id="5062" w:author="Robin Matthews" w:date="2021-07-14T18:12:00Z">
              <w:r w:rsidRPr="00D424AA" w:rsidDel="00707712">
                <w:rPr>
                  <w:rFonts w:cs="Times New Roman"/>
                  <w:sz w:val="16"/>
                  <w:szCs w:val="16"/>
                  <w:lang w:val="en-GB"/>
                </w:rPr>
                <w:fldChar w:fldCharType="begin" w:fldLock="1"/>
              </w:r>
              <w:r w:rsidR="00AB36D4" w:rsidDel="00707712">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707712">
                <w:rPr>
                  <w:rFonts w:cs="Times New Roman"/>
                  <w:sz w:val="16"/>
                  <w:szCs w:val="16"/>
                  <w:lang w:val="en-GB"/>
                </w:rPr>
                <w:fldChar w:fldCharType="separate"/>
              </w:r>
              <w:r w:rsidR="00A26296" w:rsidDel="00707712">
                <w:rPr>
                  <w:rFonts w:cs="Times New Roman"/>
                  <w:noProof/>
                  <w:sz w:val="16"/>
                  <w:szCs w:val="16"/>
                  <w:lang w:val="en-GB"/>
                </w:rPr>
                <w:delText>(Sun et al., 2020</w:delText>
              </w:r>
              <w:r w:rsidRPr="00D424AA" w:rsidDel="00707712">
                <w:rPr>
                  <w:rFonts w:cs="Times New Roman"/>
                  <w:sz w:val="16"/>
                  <w:szCs w:val="16"/>
                  <w:lang w:val="en-GB"/>
                </w:rPr>
                <w:fldChar w:fldCharType="end"/>
              </w:r>
              <w:commentRangeStart w:id="5063"/>
              <w:commentRangeEnd w:id="5061"/>
              <w:r w:rsidR="00A26296" w:rsidDel="00707712">
                <w:rPr>
                  <w:rStyle w:val="Marquedecommentaire"/>
                </w:rPr>
                <w:commentReference w:id="5061"/>
              </w:r>
              <w:r w:rsidRPr="00841A35" w:rsidDel="00707712">
                <w:rPr>
                  <w:rFonts w:cs="Times New Roman"/>
                  <w:sz w:val="16"/>
                  <w:szCs w:val="16"/>
                  <w:lang w:val="en-GB"/>
                </w:rPr>
                <w:delText>;</w:delText>
              </w:r>
              <w:r w:rsidRPr="00D424AA" w:rsidDel="00707712">
                <w:rPr>
                  <w:rFonts w:cs="Times New Roman"/>
                  <w:sz w:val="16"/>
                  <w:szCs w:val="16"/>
                  <w:lang w:val="en-GB"/>
                </w:rPr>
                <w:fldChar w:fldCharType="begin" w:fldLock="1"/>
              </w:r>
              <w:r w:rsidR="00FF6231" w:rsidDel="00707712">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 Dunn et al., 2020", "plainTextFormattedCitation" : "(Dunn et al., 2020)", "previouslyFormattedCitation" : "(Dunn et al., 2020)" }, "properties" : { "noteIndex" : 0 }, "schema" : "https://github.com/citation-style-language/schema/raw/master/csl-citation.json" }</w:delInstrText>
              </w:r>
              <w:r w:rsidRPr="00D424AA" w:rsidDel="00707712">
                <w:rPr>
                  <w:rFonts w:cs="Times New Roman"/>
                  <w:sz w:val="16"/>
                  <w:szCs w:val="16"/>
                  <w:lang w:val="en-GB"/>
                </w:rPr>
                <w:fldChar w:fldCharType="separate"/>
              </w:r>
              <w:r w:rsidR="00A26296" w:rsidDel="00707712">
                <w:rPr>
                  <w:rFonts w:cs="Times New Roman"/>
                  <w:noProof/>
                  <w:sz w:val="16"/>
                  <w:szCs w:val="16"/>
                  <w:lang w:val="en-GB"/>
                </w:rPr>
                <w:delText xml:space="preserve"> Dunn et al., 2020</w:delText>
              </w:r>
              <w:r w:rsidRPr="00D424AA" w:rsidDel="00707712">
                <w:rPr>
                  <w:rFonts w:cs="Times New Roman"/>
                  <w:sz w:val="16"/>
                  <w:szCs w:val="16"/>
                  <w:lang w:val="en-GB"/>
                </w:rPr>
                <w:fldChar w:fldCharType="end"/>
              </w:r>
              <w:commentRangeEnd w:id="5063"/>
              <w:r w:rsidR="00A26296" w:rsidDel="00707712">
                <w:rPr>
                  <w:rStyle w:val="Marquedecommentaire"/>
                </w:rPr>
                <w:commentReference w:id="5063"/>
              </w:r>
              <w:r w:rsidRPr="00841A35" w:rsidDel="00707712">
                <w:rPr>
                  <w:rFonts w:cs="Times New Roman"/>
                  <w:sz w:val="16"/>
                  <w:szCs w:val="16"/>
                  <w:lang w:val="en-GB"/>
                </w:rPr>
                <w:delText xml:space="preserve">; </w:delText>
              </w:r>
              <w:commentRangeStart w:id="5064"/>
              <w:r w:rsidRPr="00D424AA" w:rsidDel="00707712">
                <w:rPr>
                  <w:rFonts w:cs="Times New Roman"/>
                  <w:color w:val="000000" w:themeColor="text1"/>
                  <w:sz w:val="16"/>
                  <w:szCs w:val="16"/>
                  <w:lang w:val="en-GB" w:eastAsia="en-CA"/>
                </w:rPr>
                <w:fldChar w:fldCharType="begin" w:fldLock="1"/>
              </w:r>
              <w:r w:rsidR="00FF6231" w:rsidDel="00707712">
                <w:rPr>
                  <w:rFonts w:cs="Times New Roman"/>
                  <w:color w:val="000000" w:themeColor="text1"/>
                  <w:sz w:val="16"/>
                  <w:szCs w:val="16"/>
                  <w:lang w:val="en-GB" w:eastAsia="en-CA"/>
                </w:rPr>
                <w:delInstrText>ADDIN CSL_CITATION { "citationItems" : [ { "id" : "ITEM-1", "itemData" : { "DOI" : "10.1007/s00024-019-02165-9", "ISSN" : "14209136", "author" : [ { "dropping-particle" : "", "family" : "Rahimi", "given" : "Mohammad", "non-dropping-particle" : "", "parse-names" : false, "suffix" : "" }, { "dropping-particle" : "", "family" : "Fatemi", "given" : "Samira Sadat", "non-dropping-particle" : "", "parse-names" : false, "suffix" : "" } ], "container-title" : "Pure and Applied Geophysics", "id" : "ITEM-1", "issue" : "8", "issued" : { "date-parts" : [ [ "2019" ] ] }, "page" : "3717-3735", "publisher" : "Springer International Publishing", "title" : "Mean versus Extreme Precipitation Trends in Iran over the Period 1960\u20132017", "translator" : [ { "dropping-particle" : "", "family" : "S1953", "given" : "", "non-dropping-particle" : "", "parse-names" : false, "suffix" : "" } ], "type" : "article-journal", "volume" : "176" }, "uris" : [ "http://www.mendeley.com/documents/?uuid=7e1c1d2c-037a-4d6b-baf1-38234cf4938a", "http://www.mendeley.com/documents/?uuid=6e2f59cd-6bdc-4a2b-a44b-0ce3bac096aa" ] }, { "id" : "ITEM-2", "itemData" : { "DOI" : "10.1016/j.atmosres.2019.104655", "ISSN" : "01698095", "author" : [ { "dropping-particle" : "", "family" : "Atif", "given" : "Rana Muhammad", "non-dropping-particle" : "", "parse-names" : false, "suffix" : "" }, { "dropping-particle" : "", "family" : "Almazroui", "given" : "Mansour", "non-dropping-particle" : "", "parse-names" : false, "suffix" : "" }, { "dropping-particle" : "", "family" : "Saeed", "given" : "Sajjad", "non-dropping-particle" : "", "parse-names" : false, "suffix" : "" }, { "dropping-particle" : "", "family" : "Abid", "given" : "Muhammad Adnan", "non-dropping-particle" : "", "parse-names" : false, "suffix" : "" }, { "dropping-particle" : "", "family" : "Islam", "given" : "M. Nazrul", "non-dropping-particle" : "", "parse-names" : false, "suffix" : "" }, { "dropping-particle" : "", "family" : "Ismail", "given" : "Muhammad", "non-dropping-particle" : "", "parse-names" : false, "suffix" : "" } ], "container-title" : "Atmospheric Research", "id" : "ITEM-2", "issue" : "July 2019", "issued" : { "date-parts" : [ [ "2020" ] ] }, "page" : "104655", "publisher" : "Elsevier", "title" : "Extreme precipitation events over Saudi Arabia during the wet season and their associated teleconnections", "translator" : [ { "dropping-particle" : "", "family" : "S1960", "given" : "", "non-dropping-particle" : "", "parse-names" : false, "suffix" : "" } ], "type" : "article-journal", "volume" : "231" }, "uris" : [ "http://www.mendeley.com/documents/?uuid=d8ba78b1-25ea-4226-92b1-15455728308e" ] }, { "id" : "ITEM-3",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3",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mendeley" : { "formattedCitation" : "(Donat et al., 2014a; Rahimi and Fatemi, 2019; Atif et al., 2020)", "manualFormatting" : "Atif et al., 2020; Donat et al., 2014; Rahimi and Fatemi, 2019)", "plainTextFormattedCitation" : "(Donat et al., 2014a; Rahimi and Fatemi, 2019; Atif et al., 2020)", "previouslyFormattedCitation" : "(Donat et al., 2014a; Rahimi and Fatemi, 2019; Atif et al., 2020)" }, "properties" : { "noteIndex" : 0 }, "schema" : "https://github.com/citation-style-language/schema/raw/master/csl-citation.json" }</w:delInstrText>
              </w:r>
              <w:r w:rsidRPr="00D424AA" w:rsidDel="00707712">
                <w:rPr>
                  <w:rFonts w:cs="Times New Roman"/>
                  <w:color w:val="000000" w:themeColor="text1"/>
                  <w:sz w:val="16"/>
                  <w:szCs w:val="16"/>
                  <w:lang w:val="en-GB" w:eastAsia="en-CA"/>
                </w:rPr>
                <w:fldChar w:fldCharType="separate"/>
              </w:r>
              <w:r w:rsidR="00A26296" w:rsidDel="00707712">
                <w:rPr>
                  <w:rFonts w:cs="Times New Roman"/>
                  <w:noProof/>
                  <w:color w:val="000000" w:themeColor="text1"/>
                  <w:sz w:val="16"/>
                  <w:szCs w:val="16"/>
                  <w:lang w:val="en-GB" w:eastAsia="en-CA"/>
                </w:rPr>
                <w:delText>Atif et al., 2020; Donat et al., 2014; Rahimi and Fatemi, 2019)</w:delText>
              </w:r>
              <w:r w:rsidRPr="00D424AA" w:rsidDel="00707712">
                <w:rPr>
                  <w:rFonts w:cs="Times New Roman"/>
                  <w:color w:val="000000" w:themeColor="text1"/>
                  <w:sz w:val="16"/>
                  <w:szCs w:val="16"/>
                  <w:lang w:val="en-GB" w:eastAsia="en-CA"/>
                </w:rPr>
                <w:fldChar w:fldCharType="end"/>
              </w:r>
            </w:del>
            <w:commentRangeEnd w:id="5064"/>
            <w:r w:rsidR="00A26296">
              <w:rPr>
                <w:rStyle w:val="Marquedecommentaire"/>
              </w:rPr>
              <w:commentReference w:id="5064"/>
            </w:r>
          </w:p>
        </w:tc>
        <w:tc>
          <w:tcPr>
            <w:tcW w:w="2158" w:type="dxa"/>
            <w:tcBorders>
              <w:top w:val="dashed" w:sz="4" w:space="0" w:color="000000"/>
            </w:tcBorders>
            <w:shd w:val="clear" w:color="auto" w:fill="D9D9D9"/>
          </w:tcPr>
          <w:p w14:paraId="40BE4B89"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color w:val="000000" w:themeColor="text1"/>
                <w:sz w:val="16"/>
                <w:szCs w:val="16"/>
                <w:lang w:val="en-GB" w:eastAsia="en-CA"/>
              </w:rPr>
              <w:t>Limited evidence</w:t>
            </w:r>
          </w:p>
        </w:tc>
        <w:tc>
          <w:tcPr>
            <w:tcW w:w="2158" w:type="dxa"/>
            <w:tcBorders>
              <w:top w:val="dashed" w:sz="4" w:space="0" w:color="000000"/>
            </w:tcBorders>
            <w:shd w:val="clear" w:color="auto" w:fill="D9D9D9"/>
            <w:tcMar>
              <w:top w:w="40" w:type="dxa"/>
              <w:left w:w="40" w:type="dxa"/>
              <w:bottom w:w="40" w:type="dxa"/>
              <w:right w:w="40" w:type="dxa"/>
            </w:tcMar>
          </w:tcPr>
          <w:p w14:paraId="5F6493B8"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DEEAF6"/>
            <w:tcMar>
              <w:top w:w="40" w:type="dxa"/>
              <w:left w:w="40" w:type="dxa"/>
              <w:bottom w:w="40" w:type="dxa"/>
              <w:right w:w="40" w:type="dxa"/>
            </w:tcMar>
          </w:tcPr>
          <w:p w14:paraId="3083E897" w14:textId="6364A48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5065"/>
            <w:r w:rsidRPr="00D424AA">
              <w:rPr>
                <w:rFonts w:cs="Times New Roman"/>
                <w:sz w:val="16"/>
                <w:szCs w:val="16"/>
                <w:lang w:val="en-GB"/>
              </w:rPr>
              <w:fldChar w:fldCharType="begin" w:fldLock="1"/>
            </w:r>
            <w:ins w:id="5066" w:author="Robin Matthews" w:date="2021-07-14T18:13:00Z">
              <w:r w:rsidR="00707712">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067" w:author="Robin Matthews" w:date="2021-07-14T18:13:00Z">
              <w:r w:rsidR="00FC4C2D" w:rsidDel="00707712">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5068" w:author="Robin Matthews" w:date="2021-07-14T18:13:00Z">
              <w:r w:rsidR="00707712">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065"/>
            <w:r w:rsidR="00A26296">
              <w:rPr>
                <w:rStyle w:val="Marquedecommentaire"/>
              </w:rPr>
              <w:commentReference w:id="5065"/>
            </w:r>
            <w:r w:rsidRPr="00841A35">
              <w:rPr>
                <w:rFonts w:cs="Times New Roman"/>
                <w:color w:val="000000" w:themeColor="text1"/>
                <w:sz w:val="16"/>
                <w:szCs w:val="16"/>
                <w:lang w:val="en-GB"/>
              </w:rPr>
              <w:t xml:space="preserve">; Annex). Median increase of more than 8% in the 50-year Rx1day and Rx5day events compared to the 1°C warming level </w:t>
            </w:r>
            <w:commentRangeStart w:id="506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70" w:author="Robin Matthews" w:date="2021-07-14T17:41:00Z">
              <w:r w:rsidR="00A26296" w:rsidDel="00D50B01">
                <w:rPr>
                  <w:rFonts w:cs="Times New Roman"/>
                  <w:noProof/>
                  <w:sz w:val="16"/>
                  <w:szCs w:val="16"/>
                  <w:lang w:val="en-GB"/>
                </w:rPr>
                <w:delText>Li et al., 2020a</w:delText>
              </w:r>
            </w:del>
            <w:ins w:id="5071"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69"/>
            <w:r w:rsidR="00A26296">
              <w:rPr>
                <w:rStyle w:val="Marquedecommentaire"/>
              </w:rPr>
              <w:commentReference w:id="5069"/>
            </w:r>
            <w:r w:rsidRPr="00841A35">
              <w:rPr>
                <w:rFonts w:cs="Times New Roman"/>
                <w:color w:val="000000" w:themeColor="text1"/>
                <w:sz w:val="16"/>
                <w:szCs w:val="16"/>
                <w:lang w:val="en-GB"/>
              </w:rPr>
              <w:t xml:space="preserve"> and more than 15% in annual Rx1day, Rx5day, and Rx30day compared to pre-industrial (Annex).</w:t>
            </w:r>
          </w:p>
        </w:tc>
        <w:tc>
          <w:tcPr>
            <w:tcW w:w="2159" w:type="dxa"/>
            <w:tcBorders>
              <w:top w:val="dashed" w:sz="4" w:space="0" w:color="000000"/>
            </w:tcBorders>
            <w:shd w:val="clear" w:color="auto" w:fill="7EC5F6"/>
            <w:tcMar>
              <w:top w:w="40" w:type="dxa"/>
              <w:left w:w="40" w:type="dxa"/>
              <w:bottom w:w="40" w:type="dxa"/>
              <w:right w:w="40" w:type="dxa"/>
            </w:tcMar>
          </w:tcPr>
          <w:p w14:paraId="4F7EAE2A" w14:textId="4F15115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07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5073" w:author="Robin Matthews" w:date="2021-07-14T18:13:00Z">
              <w:r w:rsidR="00707712">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072"/>
            <w:r w:rsidR="00A26296">
              <w:rPr>
                <w:rStyle w:val="Marquedecommentaire"/>
              </w:rPr>
              <w:commentReference w:id="5072"/>
            </w:r>
            <w:r w:rsidRPr="00841A35">
              <w:rPr>
                <w:rFonts w:cs="Times New Roman"/>
                <w:color w:val="000000" w:themeColor="text1"/>
                <w:sz w:val="16"/>
                <w:szCs w:val="16"/>
                <w:lang w:val="en-GB"/>
              </w:rPr>
              <w:t xml:space="preserve">; Annex). Median increase of more than 20% in the 50-year Rx1day and Rx5day events compared to the 1°C warming level </w:t>
            </w:r>
            <w:commentRangeStart w:id="507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75" w:author="Robin Matthews" w:date="2021-07-14T17:41:00Z">
              <w:r w:rsidR="00A26296" w:rsidDel="00D50B01">
                <w:rPr>
                  <w:rFonts w:cs="Times New Roman"/>
                  <w:noProof/>
                  <w:sz w:val="16"/>
                  <w:szCs w:val="16"/>
                  <w:lang w:val="en-GB"/>
                </w:rPr>
                <w:delText>Li et al., 2020a</w:delText>
              </w:r>
            </w:del>
            <w:ins w:id="5076"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74"/>
            <w:r w:rsidR="00A26296">
              <w:rPr>
                <w:rStyle w:val="Marquedecommentaire"/>
              </w:rPr>
              <w:commentReference w:id="5074"/>
            </w:r>
            <w:r w:rsidRPr="00841A35">
              <w:rPr>
                <w:rFonts w:cs="Times New Roman"/>
                <w:color w:val="000000" w:themeColor="text1"/>
                <w:sz w:val="16"/>
                <w:szCs w:val="16"/>
                <w:lang w:val="en-GB"/>
              </w:rPr>
              <w:t xml:space="preserve"> and more than 40% in annual Rx1day and Rx5day and </w:t>
            </w:r>
            <w:r w:rsidRPr="00D424AA">
              <w:rPr>
                <w:rFonts w:cs="Times New Roman"/>
                <w:color w:val="000000" w:themeColor="text1"/>
                <w:sz w:val="16"/>
                <w:szCs w:val="16"/>
                <w:lang w:val="en-GB"/>
              </w:rPr>
              <w:t>45% in annual Rx30day compared to pre-industrial (Annex).</w:t>
            </w:r>
          </w:p>
        </w:tc>
      </w:tr>
      <w:tr w:rsidR="00D376F0" w:rsidRPr="00F1665C" w14:paraId="42201278" w14:textId="77777777" w:rsidTr="00723657">
        <w:tc>
          <w:tcPr>
            <w:tcW w:w="2158" w:type="dxa"/>
            <w:vMerge/>
          </w:tcPr>
          <w:p w14:paraId="0B897E98"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9D9D9"/>
          </w:tcPr>
          <w:p w14:paraId="34CA4185" w14:textId="77777777" w:rsidR="00D376F0" w:rsidRPr="00D424AA" w:rsidRDefault="00D376F0" w:rsidP="00D424AA">
            <w:pPr>
              <w:widowControl/>
              <w:rPr>
                <w:rFonts w:cs="Times New Roman"/>
                <w:i/>
                <w:color w:val="000000" w:themeColor="text1"/>
                <w:sz w:val="16"/>
                <w:szCs w:val="16"/>
                <w:lang w:val="en-GB" w:eastAsia="en-CA"/>
              </w:rPr>
            </w:pPr>
            <w:r w:rsidRPr="00D424AA">
              <w:rPr>
                <w:rFonts w:cs="Times New Roman"/>
                <w:i/>
                <w:color w:val="000000" w:themeColor="text1"/>
                <w:sz w:val="16"/>
                <w:szCs w:val="16"/>
                <w:lang w:val="en-GB" w:eastAsia="en-CA"/>
              </w:rPr>
              <w:t>Low confidence</w:t>
            </w:r>
            <w:r w:rsidRPr="00D424AA" w:rsidDel="00843A75">
              <w:rPr>
                <w:rFonts w:cs="Times New Roman"/>
                <w:i/>
                <w:color w:val="000000" w:themeColor="text1"/>
                <w:sz w:val="16"/>
                <w:szCs w:val="16"/>
                <w:lang w:val="en-GB" w:eastAsia="en-CA"/>
              </w:rPr>
              <w:t xml:space="preserve"> </w:t>
            </w:r>
          </w:p>
          <w:p w14:paraId="4E405CEA"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D9D9D9"/>
          </w:tcPr>
          <w:p w14:paraId="16394F6F" w14:textId="77777777" w:rsidR="00D376F0" w:rsidRPr="00D424AA" w:rsidRDefault="00D376F0" w:rsidP="00D424AA">
            <w:pPr>
              <w:widowControl/>
              <w:rPr>
                <w:rFonts w:cs="Times New Roman"/>
                <w:i/>
                <w:color w:val="000000" w:themeColor="text1"/>
                <w:sz w:val="16"/>
                <w:szCs w:val="16"/>
                <w:lang w:val="en-GB" w:eastAsia="en-CA"/>
              </w:rPr>
            </w:pPr>
            <w:r w:rsidRPr="00D424AA">
              <w:rPr>
                <w:rFonts w:cs="Times New Roman"/>
                <w:i/>
                <w:color w:val="000000" w:themeColor="text1"/>
                <w:sz w:val="16"/>
                <w:szCs w:val="16"/>
                <w:lang w:val="en-GB" w:eastAsia="en-CA"/>
              </w:rPr>
              <w:t>Low confidence</w:t>
            </w:r>
          </w:p>
          <w:p w14:paraId="2FA9014F"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D9D9D9"/>
            <w:tcMar>
              <w:top w:w="40" w:type="dxa"/>
              <w:left w:w="40" w:type="dxa"/>
              <w:bottom w:w="40" w:type="dxa"/>
              <w:right w:w="40" w:type="dxa"/>
            </w:tcMar>
          </w:tcPr>
          <w:p w14:paraId="01A3FF1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B7D71C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66823B54"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DEEAF6"/>
            <w:tcMar>
              <w:top w:w="40" w:type="dxa"/>
              <w:left w:w="40" w:type="dxa"/>
              <w:bottom w:w="40" w:type="dxa"/>
              <w:right w:w="40" w:type="dxa"/>
            </w:tcMar>
          </w:tcPr>
          <w:p w14:paraId="2D2AE3A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16CC05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241B52F9"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7EC5F6"/>
            <w:tcMar>
              <w:top w:w="40" w:type="dxa"/>
              <w:left w:w="40" w:type="dxa"/>
              <w:bottom w:w="40" w:type="dxa"/>
              <w:right w:w="40" w:type="dxa"/>
            </w:tcMar>
          </w:tcPr>
          <w:p w14:paraId="474AE8F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FD8CCD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5B36030E"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r>
      <w:tr w:rsidR="00D376F0" w:rsidRPr="00F1665C" w14:paraId="7B9ACEA3" w14:textId="77777777" w:rsidTr="00723657">
        <w:tc>
          <w:tcPr>
            <w:tcW w:w="2158" w:type="dxa"/>
            <w:vMerge w:val="restart"/>
          </w:tcPr>
          <w:p w14:paraId="63714C06"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West Central Asia (WCA)</w:t>
            </w:r>
          </w:p>
          <w:p w14:paraId="0C7E787F" w14:textId="77777777" w:rsidR="00D376F0" w:rsidRPr="00D424AA" w:rsidRDefault="00D376F0" w:rsidP="00D424AA">
            <w:pPr>
              <w:rPr>
                <w:rFonts w:cs="Times New Roman"/>
                <w:color w:val="000000" w:themeColor="text1"/>
                <w:sz w:val="16"/>
                <w:szCs w:val="16"/>
                <w:lang w:val="en-GB" w:eastAsia="en-CA"/>
              </w:rPr>
            </w:pPr>
          </w:p>
          <w:p w14:paraId="6AE14C58"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603AAC40" w14:textId="0BE1476F" w:rsidR="00D376F0" w:rsidRPr="00D424AA"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Intensification of heavy precipitation </w:t>
            </w:r>
            <w:ins w:id="5077" w:author="Robin Matthews" w:date="2021-07-14T16:37:00Z">
              <w:r w:rsidR="00514CE8">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16/j.quaint.2016.12.024", "ISSN" : "10406182", "abstract" : "Despite growing evidence of increasing precipitation extremes around the world, research into extreme precipitation events in Central Asia (CA) is still scarce. In this study, based on daily precipitation records from 22 meteorological stations, several methods were used to detect the spatial-temporal distribution, abrupt change and return periods for six extreme precipitation indices as well as the total annual precipitation during 1938\u20132005 in CA. The results show that all precipitation indices experienced increasing trend except for annual maximum number of consecutive dry days (CDD), which had a significant decreasing trend. Abrupt changes for most of precipitation indices mainly occurred around 1957 during 1938\u20132005. Return periods for all seven precipitation indices concentrated in 10-year period. Meanwhile, all precipitation indices showed spatial diversity and heterogeneity, and the entire area tended to be wetter and experienced fewer dry conditions. Understanding these changes of precipitation extremes in CA will definitely benefit to water resource management, natural hazard prevention and mitigation, and reliable future projections in this region.",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Yupeng", "non-dropping-particle" : "", "parse-names" : false, "suffix" : "" } ], "container-title" : "Quaternary International", "id" : "ITEM-2", "issued" : { "date-parts" : [ [ "2017" ] ] }, "page" : "16-27", "publisher" : "Elsevier Ltd", "title" : "Changes of precipitation extremes in arid Central Asia", "translator" : [ { "dropping-particle" : "", "family" : "S1945", "given" : "", "non-dropping-particle" : "", "parse-names" : false, "suffix" : "" } ], "type" : "article-journal", "volume" : "436" }, "uris" : [ "http://www.mendeley.com/documents/?uuid=b324838a-c196-4818-81dd-6d32ef7a7f8d", "http://www.mendeley.com/documents/?uuid=8e2d72f8-1c87-4dfc-8d92-f81c2ef59584" ] }, { "id" : "ITEM-3",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3",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d06c1590-a4ae-4b94-8d73-d4a99904346a", "http://www.mendeley.com/documents/?uuid=4f51d28d-1e4e-4698-bb71-3b41b57c451f" ] } ], "mendeley" : { "formattedCitation" : "(Hu et al., 2016; Zhang et al., 2017a; Sun et al., 2020a)", "manualFormatting" : "(Hu et al., 2016; M. Zhang et al., 2017; Sun et al., 2020b)", "plainTextFormattedCitation" : "(Hu et al., 2016; Zhang et al., 2017a; Sun et al., 2020a)", "previouslyFormattedCitation" : "(Hu et al., 2016; Zhang et al., 2017a; Sun et al., 2020a)" }, "properties" : { "noteIndex" : 0 }, "schema" : "https://github.com/citation-style-language/schema/raw/master/csl-citation.json" }</w:instrText>
            </w:r>
            <w:ins w:id="5078" w:author="Robin Matthews" w:date="2021-07-14T16:37:00Z">
              <w:r w:rsidR="00514CE8">
                <w:rPr>
                  <w:rFonts w:cs="Times New Roman"/>
                  <w:sz w:val="16"/>
                  <w:szCs w:val="16"/>
                  <w:lang w:val="en-GB"/>
                </w:rPr>
                <w:fldChar w:fldCharType="separate"/>
              </w:r>
              <w:r w:rsidR="00514CE8" w:rsidRPr="00D83AAB">
                <w:rPr>
                  <w:rFonts w:cs="Times New Roman"/>
                  <w:noProof/>
                  <w:sz w:val="16"/>
                  <w:szCs w:val="16"/>
                  <w:lang w:val="en-GB"/>
                </w:rPr>
                <w:t xml:space="preserve">(Hu et al., 2016; </w:t>
              </w:r>
              <w:r w:rsidR="00514CE8">
                <w:rPr>
                  <w:rFonts w:cs="Times New Roman"/>
                  <w:noProof/>
                  <w:sz w:val="16"/>
                  <w:szCs w:val="16"/>
                  <w:lang w:val="en-GB"/>
                </w:rPr>
                <w:t xml:space="preserve">M. </w:t>
              </w:r>
              <w:r w:rsidR="00514CE8" w:rsidRPr="00D83AAB">
                <w:rPr>
                  <w:rFonts w:cs="Times New Roman"/>
                  <w:noProof/>
                  <w:sz w:val="16"/>
                  <w:szCs w:val="16"/>
                  <w:lang w:val="en-GB"/>
                </w:rPr>
                <w:t>Zhang et al., 2017; Sun et al., 2020</w:t>
              </w:r>
              <w:r w:rsidR="00514CE8">
                <w:rPr>
                  <w:rFonts w:cs="Times New Roman"/>
                  <w:noProof/>
                  <w:sz w:val="16"/>
                  <w:szCs w:val="16"/>
                  <w:lang w:val="en-GB"/>
                </w:rPr>
                <w:t>b</w:t>
              </w:r>
              <w:r w:rsidR="00514CE8" w:rsidRPr="00D83AAB">
                <w:rPr>
                  <w:rFonts w:cs="Times New Roman"/>
                  <w:noProof/>
                  <w:sz w:val="16"/>
                  <w:szCs w:val="16"/>
                  <w:lang w:val="en-GB"/>
                </w:rPr>
                <w:t>)</w:t>
              </w:r>
              <w:r w:rsidR="00514CE8">
                <w:rPr>
                  <w:rFonts w:cs="Times New Roman"/>
                  <w:sz w:val="16"/>
                  <w:szCs w:val="16"/>
                  <w:lang w:val="en-GB"/>
                </w:rPr>
                <w:fldChar w:fldCharType="end"/>
              </w:r>
            </w:ins>
            <w:commentRangeStart w:id="5079"/>
            <w:del w:id="5080" w:author="Robin Matthews" w:date="2021-07-14T16:37:00Z">
              <w:r w:rsidRPr="00D424AA" w:rsidDel="00514CE8">
                <w:rPr>
                  <w:rFonts w:cs="Times New Roman"/>
                  <w:sz w:val="16"/>
                  <w:szCs w:val="16"/>
                  <w:lang w:val="en-GB"/>
                </w:rPr>
                <w:fldChar w:fldCharType="begin" w:fldLock="1"/>
              </w:r>
              <w:r w:rsidR="00AB36D4" w:rsidDel="00514CE8">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514CE8">
                <w:rPr>
                  <w:rFonts w:cs="Times New Roman"/>
                  <w:sz w:val="16"/>
                  <w:szCs w:val="16"/>
                  <w:lang w:val="en-GB"/>
                </w:rPr>
                <w:fldChar w:fldCharType="separate"/>
              </w:r>
              <w:r w:rsidR="00A26296" w:rsidDel="00514CE8">
                <w:rPr>
                  <w:rFonts w:cs="Times New Roman"/>
                  <w:noProof/>
                  <w:sz w:val="16"/>
                  <w:szCs w:val="16"/>
                  <w:lang w:val="en-GB"/>
                </w:rPr>
                <w:delText>(Sun et al., 2020</w:delText>
              </w:r>
              <w:r w:rsidRPr="00D424AA" w:rsidDel="00514CE8">
                <w:rPr>
                  <w:rFonts w:cs="Times New Roman"/>
                  <w:sz w:val="16"/>
                  <w:szCs w:val="16"/>
                  <w:lang w:val="en-GB"/>
                </w:rPr>
                <w:fldChar w:fldCharType="end"/>
              </w:r>
              <w:commentRangeEnd w:id="5079"/>
              <w:r w:rsidR="00A26296" w:rsidDel="00514CE8">
                <w:rPr>
                  <w:rStyle w:val="Marquedecommentaire"/>
                </w:rPr>
                <w:commentReference w:id="5079"/>
              </w:r>
              <w:r w:rsidRPr="00841A35" w:rsidDel="00514CE8">
                <w:rPr>
                  <w:rFonts w:cs="Times New Roman"/>
                  <w:sz w:val="16"/>
                  <w:szCs w:val="16"/>
                  <w:lang w:val="en-GB"/>
                </w:rPr>
                <w:delText xml:space="preserve">; </w:delText>
              </w:r>
              <w:commentRangeStart w:id="5081"/>
              <w:r w:rsidRPr="00D424AA" w:rsidDel="00514CE8">
                <w:rPr>
                  <w:rFonts w:cs="Times New Roman"/>
                  <w:color w:val="000000" w:themeColor="text1"/>
                  <w:sz w:val="16"/>
                  <w:szCs w:val="16"/>
                  <w:lang w:val="en-GB" w:eastAsia="en-CA"/>
                </w:rPr>
                <w:fldChar w:fldCharType="begin" w:fldLock="1"/>
              </w:r>
              <w:r w:rsidR="00FF6231" w:rsidDel="00514CE8">
                <w:rPr>
                  <w:rFonts w:cs="Times New Roman"/>
                  <w:color w:val="000000" w:themeColor="text1"/>
                  <w:sz w:val="16"/>
                  <w:szCs w:val="16"/>
                  <w:lang w:val="en-GB" w:eastAsia="en-CA"/>
                </w:rPr>
                <w:delInstrText>ADDIN CSL_CITATION { "citationItems" : [ { "id" : "ITEM-1", "itemData" : { "DOI" : "10.1016/j.quaint.2016.12.024", "ISSN" : "10406182", "abstract" : "Despite growing evidence of increasing precipitation extremes around the world, research into extreme precipitation events in Central Asia (CA) is still scarce. In this study, based on daily precipitation records from 22 meteorological stations, several methods were used to detect the spatial-temporal distribution, abrupt change and return periods for six extreme precipitation indices as well as the total annual precipitation during 1938\u20132005 in CA. The results show that all precipitation indices experienced increasing trend except for annual maximum number of consecutive dry days (CDD), which had a significant decreasing trend. Abrupt changes for most of precipitation indices mainly occurred around 1957 during 1938\u20132005. Return periods for all seven precipitation indices concentrated in 10-year period. Meanwhile, all precipitation indices showed spatial diversity and heterogeneity, and the entire area tended to be wetter and experienced fewer dry conditions. Understanding these changes of precipitation extremes in CA will definitely benefit to water resource management, natural hazard prevention and mitigation, and reliable future projections in this region.",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Yupeng", "non-dropping-particle" : "", "parse-names" : false, "suffix" : "" } ], "container-title" : "Quaternary International", "id" : "ITEM-1", "issued" : { "date-parts" : [ [ "2017" ] ] }, "page" : "16-27", "publisher" : "Elsevier Ltd", "title" : "Changes of precipitation extremes in arid Central Asia", "translator" : [ { "dropping-particle" : "", "family" : "S1945", "given" : "", "non-dropping-particle" : "", "parse-names" : false, "suffix" : "" } ], "type" : "article-journal", "volume" : "436" }, "uris" : [ "http://www.mendeley.com/documents/?uuid=b324838a-c196-4818-81dd-6d32ef7a7f8d", "http://www.mendeley.com/documents/?uuid=8e2d72f8-1c87-4dfc-8d92-f81c2ef59584" ] }, { "id" : "ITEM-2",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2",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d06c1590-a4ae-4b94-8d73-d4a99904346a", "http://www.mendeley.com/documents/?uuid=4f51d28d-1e4e-4698-bb71-3b41b57c451f" ] } ], "mendeley" : { "formattedCitation" : "(Hu et al., 2016; Zhang et al., 2017a)", "manualFormatting" : "Hu et al., 2016; Zhang et al., 2017)", "plainTextFormattedCitation" : "(Hu et al., 2016; Zhang et al., 2017a)", "previouslyFormattedCitation" : "(Hu et al., 2016; Zhang et al., 2017a)" }, "properties" : { "noteIndex" : 0 }, "schema" : "https://github.com/citation-style-language/schema/raw/master/csl-citation.json" }</w:delInstrText>
              </w:r>
              <w:r w:rsidRPr="00D424AA" w:rsidDel="00514CE8">
                <w:rPr>
                  <w:rFonts w:cs="Times New Roman"/>
                  <w:color w:val="000000" w:themeColor="text1"/>
                  <w:sz w:val="16"/>
                  <w:szCs w:val="16"/>
                  <w:lang w:val="en-GB" w:eastAsia="en-CA"/>
                </w:rPr>
                <w:fldChar w:fldCharType="separate"/>
              </w:r>
              <w:r w:rsidR="00A26296" w:rsidDel="00514CE8">
                <w:rPr>
                  <w:rFonts w:cs="Times New Roman"/>
                  <w:noProof/>
                  <w:color w:val="000000" w:themeColor="text1"/>
                  <w:sz w:val="16"/>
                  <w:szCs w:val="16"/>
                  <w:lang w:val="en-GB" w:eastAsia="en-CA"/>
                </w:rPr>
                <w:delText>Hu et al., 2016; Zhang et al., 2017)</w:delText>
              </w:r>
              <w:r w:rsidRPr="00D424AA" w:rsidDel="00514CE8">
                <w:rPr>
                  <w:rFonts w:cs="Times New Roman"/>
                  <w:color w:val="000000" w:themeColor="text1"/>
                  <w:sz w:val="16"/>
                  <w:szCs w:val="16"/>
                  <w:lang w:val="en-GB" w:eastAsia="en-CA"/>
                </w:rPr>
                <w:fldChar w:fldCharType="end"/>
              </w:r>
              <w:commentRangeEnd w:id="5081"/>
              <w:r w:rsidR="00A26296" w:rsidDel="00514CE8">
                <w:rPr>
                  <w:rStyle w:val="Marquedecommentaire"/>
                </w:rPr>
                <w:commentReference w:id="5081"/>
              </w:r>
              <w:r w:rsidRPr="00841A35" w:rsidDel="00514CE8">
                <w:rPr>
                  <w:rFonts w:cs="Times New Roman"/>
                  <w:color w:val="000000" w:themeColor="text1"/>
                  <w:sz w:val="16"/>
                  <w:szCs w:val="16"/>
                  <w:lang w:val="en-GB" w:eastAsia="en-CA"/>
                </w:rPr>
                <w:delText>.</w:delText>
              </w:r>
              <w:r w:rsidRPr="00D424AA" w:rsidDel="00514CE8">
                <w:rPr>
                  <w:rFonts w:cs="Times New Roman"/>
                  <w:noProof/>
                  <w:color w:val="000000" w:themeColor="text1"/>
                  <w:sz w:val="16"/>
                  <w:szCs w:val="16"/>
                  <w:lang w:val="en-GB" w:eastAsia="en-CA"/>
                </w:rPr>
                <w:delText xml:space="preserve"> </w:delText>
              </w:r>
            </w:del>
          </w:p>
        </w:tc>
        <w:tc>
          <w:tcPr>
            <w:tcW w:w="2158" w:type="dxa"/>
            <w:tcBorders>
              <w:top w:val="dashed" w:sz="4" w:space="0" w:color="000000"/>
            </w:tcBorders>
            <w:shd w:val="clear" w:color="auto" w:fill="D9D9D9"/>
          </w:tcPr>
          <w:p w14:paraId="45EEFCD3"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color w:val="000000" w:themeColor="text1"/>
                <w:sz w:val="16"/>
                <w:szCs w:val="16"/>
                <w:lang w:val="en-GB" w:eastAsia="en-CA"/>
              </w:rPr>
              <w:t>Limited evidence</w:t>
            </w:r>
          </w:p>
        </w:tc>
        <w:tc>
          <w:tcPr>
            <w:tcW w:w="2158" w:type="dxa"/>
            <w:tcBorders>
              <w:top w:val="dashed" w:sz="4" w:space="0" w:color="000000"/>
            </w:tcBorders>
            <w:shd w:val="clear" w:color="auto" w:fill="7EC5F6"/>
            <w:tcMar>
              <w:top w:w="40" w:type="dxa"/>
              <w:left w:w="40" w:type="dxa"/>
              <w:bottom w:w="40" w:type="dxa"/>
              <w:right w:w="40" w:type="dxa"/>
            </w:tcMar>
          </w:tcPr>
          <w:p w14:paraId="7C6601DE" w14:textId="3A669843"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082"/>
            <w:r w:rsidRPr="00D424AA">
              <w:rPr>
                <w:rFonts w:cs="Times New Roman"/>
                <w:sz w:val="16"/>
                <w:szCs w:val="16"/>
                <w:lang w:val="en-GB"/>
              </w:rPr>
              <w:fldChar w:fldCharType="begin" w:fldLock="1"/>
            </w:r>
            <w:ins w:id="5083" w:author="Robin Matthews" w:date="2021-07-14T18:13:00Z">
              <w:r w:rsidR="0079720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084" w:author="Robin Matthews" w:date="2021-07-14T18:13:00Z">
              <w:r w:rsidR="00FC4C2D" w:rsidDel="0079720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5085" w:author="Robin Matthews" w:date="2021-07-14T18:13:00Z">
              <w:r w:rsidR="0079720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082"/>
            <w:r w:rsidR="00A26296">
              <w:rPr>
                <w:rStyle w:val="Marquedecommentaire"/>
              </w:rPr>
              <w:commentReference w:id="5082"/>
            </w:r>
            <w:r w:rsidRPr="00841A35">
              <w:rPr>
                <w:rFonts w:cs="Times New Roman"/>
                <w:color w:val="000000" w:themeColor="text1"/>
                <w:sz w:val="16"/>
                <w:szCs w:val="16"/>
                <w:lang w:val="en-GB"/>
              </w:rPr>
              <w:t>; Annex). Median increase of more than 2% in the 50-year Rx1day an</w:t>
            </w:r>
            <w:r w:rsidRPr="00D424AA">
              <w:rPr>
                <w:rFonts w:cs="Times New Roman"/>
                <w:color w:val="000000" w:themeColor="text1"/>
                <w:sz w:val="16"/>
                <w:szCs w:val="16"/>
                <w:lang w:val="en-GB"/>
              </w:rPr>
              <w:t xml:space="preserve">d Rx5day events compared to the 1°C warming level </w:t>
            </w:r>
            <w:commentRangeStart w:id="508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87" w:author="Robin Matthews" w:date="2021-07-14T17:41:00Z">
              <w:r w:rsidR="00A26296" w:rsidDel="00D50B01">
                <w:rPr>
                  <w:rFonts w:cs="Times New Roman"/>
                  <w:noProof/>
                  <w:sz w:val="16"/>
                  <w:szCs w:val="16"/>
                  <w:lang w:val="en-GB"/>
                </w:rPr>
                <w:delText>Li et al., 2020a</w:delText>
              </w:r>
            </w:del>
            <w:ins w:id="5088"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86"/>
            <w:r w:rsidR="00A26296">
              <w:rPr>
                <w:rStyle w:val="Marquedecommentaire"/>
              </w:rPr>
              <w:commentReference w:id="5086"/>
            </w:r>
            <w:r w:rsidRPr="00841A35">
              <w:rPr>
                <w:rFonts w:cs="Times New Roman"/>
                <w:color w:val="000000" w:themeColor="text1"/>
                <w:sz w:val="16"/>
                <w:szCs w:val="16"/>
                <w:lang w:val="en-GB"/>
              </w:rPr>
              <w:t xml:space="preserve"> and more than 6% in annual Rx1day and Rx5day and 4% in annual Rx30day compared to pre-industrial (Annex).</w:t>
            </w:r>
          </w:p>
          <w:p w14:paraId="70628BF8" w14:textId="77777777" w:rsidR="00D376F0" w:rsidRPr="00D424AA" w:rsidRDefault="00D376F0" w:rsidP="00D424AA">
            <w:pPr>
              <w:rPr>
                <w:rFonts w:cs="Times New Roman"/>
                <w:color w:val="000000" w:themeColor="text1"/>
                <w:sz w:val="16"/>
                <w:szCs w:val="16"/>
                <w:lang w:val="en-GB"/>
              </w:rPr>
            </w:pPr>
          </w:p>
          <w:p w14:paraId="0FA09FB5" w14:textId="51E8F65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r w:rsidRPr="00D424AA">
              <w:rPr>
                <w:rFonts w:cs="Times New Roman"/>
                <w:iCs/>
                <w:color w:val="000000" w:themeColor="text1"/>
                <w:sz w:val="16"/>
                <w:szCs w:val="16"/>
                <w:lang w:val="en-GB" w:eastAsia="en-CA"/>
              </w:rPr>
              <w:fldChar w:fldCharType="begin" w:fldLock="1"/>
            </w:r>
            <w:r w:rsidR="00FF6231">
              <w:rPr>
                <w:rFonts w:cs="Times New Roman"/>
                <w:iCs/>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d4373547-59cc-4444-93b8-9ce283fa4024", "http://www.mendeley.com/documents/?uuid=b0066cb9-bbff-4585-a9c9-121b7c460099" ] } ], "mendeley" : { "formattedCitation" : "(Han et al., 2018)", "plainTextFormattedCitation" : "(Han et al., 2018)", "previouslyFormattedCitation" : "(Han et al., 2018)" }, "properties" : { "noteIndex" : 0 }, "schema" : "https://github.com/citation-style-language/schema/raw/master/csl-citation.json" }</w:instrText>
            </w:r>
            <w:r w:rsidRPr="00D424AA">
              <w:rPr>
                <w:rFonts w:cs="Times New Roman"/>
                <w:iCs/>
                <w:color w:val="000000" w:themeColor="text1"/>
                <w:sz w:val="16"/>
                <w:szCs w:val="16"/>
                <w:lang w:val="en-GB" w:eastAsia="en-CA"/>
              </w:rPr>
              <w:fldChar w:fldCharType="separate"/>
            </w:r>
            <w:r w:rsidR="00A26296">
              <w:rPr>
                <w:rFonts w:cs="Times New Roman"/>
                <w:iCs/>
                <w:noProof/>
                <w:color w:val="000000" w:themeColor="text1"/>
                <w:sz w:val="16"/>
                <w:szCs w:val="16"/>
                <w:lang w:val="en-GB" w:eastAsia="en-CA"/>
              </w:rPr>
              <w:t>(Han et al., 2018)</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42AEF0"/>
            <w:tcMar>
              <w:top w:w="40" w:type="dxa"/>
              <w:left w:w="40" w:type="dxa"/>
              <w:bottom w:w="40" w:type="dxa"/>
              <w:right w:w="40" w:type="dxa"/>
            </w:tcMar>
          </w:tcPr>
          <w:p w14:paraId="201BAAEA" w14:textId="789A1BC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08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5090" w:author="Robin Matthews" w:date="2021-07-14T18:13:00Z">
              <w:r w:rsidR="0079720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089"/>
            <w:r w:rsidR="00A26296">
              <w:rPr>
                <w:rStyle w:val="Marquedecommentaire"/>
              </w:rPr>
              <w:commentReference w:id="5089"/>
            </w:r>
            <w:r w:rsidRPr="00841A35">
              <w:rPr>
                <w:rFonts w:cs="Times New Roman"/>
                <w:color w:val="000000" w:themeColor="text1"/>
                <w:sz w:val="16"/>
                <w:szCs w:val="16"/>
                <w:lang w:val="en-GB"/>
              </w:rPr>
              <w:t xml:space="preserve">; Annex). Median increase of more than 6% in the 50-year Rx1day and Rx5day events compared to the 1°C warming level </w:t>
            </w:r>
            <w:commentRangeStart w:id="509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92" w:author="Robin Matthews" w:date="2021-07-14T17:41:00Z">
              <w:r w:rsidR="00A26296" w:rsidDel="00D50B01">
                <w:rPr>
                  <w:rFonts w:cs="Times New Roman"/>
                  <w:noProof/>
                  <w:sz w:val="16"/>
                  <w:szCs w:val="16"/>
                  <w:lang w:val="en-GB"/>
                </w:rPr>
                <w:delText>Li et al., 2020a</w:delText>
              </w:r>
            </w:del>
            <w:ins w:id="5093"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91"/>
            <w:r w:rsidR="00A26296">
              <w:rPr>
                <w:rStyle w:val="Marquedecommentaire"/>
              </w:rPr>
              <w:commentReference w:id="5091"/>
            </w:r>
            <w:r w:rsidRPr="00841A35">
              <w:rPr>
                <w:rFonts w:cs="Times New Roman"/>
                <w:color w:val="000000" w:themeColor="text1"/>
                <w:sz w:val="16"/>
                <w:szCs w:val="16"/>
                <w:lang w:val="en-GB"/>
              </w:rPr>
              <w:t xml:space="preserve"> and more than 8% in annual Rx1day and Rx5day and 6% in annual Rx30day compared to pre-industrial (Annex).</w:t>
            </w:r>
          </w:p>
          <w:p w14:paraId="60788369" w14:textId="77777777" w:rsidR="00D376F0" w:rsidRPr="00D424AA" w:rsidRDefault="00D376F0" w:rsidP="00D424AA">
            <w:pPr>
              <w:rPr>
                <w:rFonts w:cs="Times New Roman"/>
                <w:color w:val="000000" w:themeColor="text1"/>
                <w:sz w:val="16"/>
                <w:szCs w:val="16"/>
                <w:lang w:val="en-GB"/>
              </w:rPr>
            </w:pPr>
          </w:p>
          <w:p w14:paraId="0A563A06" w14:textId="7399A25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r w:rsidRPr="00D424AA">
              <w:rPr>
                <w:rFonts w:cs="Times New Roman"/>
                <w:iCs/>
                <w:color w:val="000000" w:themeColor="text1"/>
                <w:sz w:val="16"/>
                <w:szCs w:val="16"/>
                <w:lang w:val="en-GB" w:eastAsia="en-CA"/>
              </w:rPr>
              <w:fldChar w:fldCharType="begin" w:fldLock="1"/>
            </w:r>
            <w:r w:rsidR="00FF6231">
              <w:rPr>
                <w:rFonts w:cs="Times New Roman"/>
                <w:iCs/>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d4373547-59cc-4444-93b8-9ce283fa4024", "http://www.mendeley.com/documents/?uuid=b0066cb9-bbff-4585-a9c9-121b7c460099" ] } ], "mendeley" : { "formattedCitation" : "(Han et al., 2018)", "plainTextFormattedCitation" : "(Han et al., 2018)", "previouslyFormattedCitation" : "(Han et al., 2018)" }, "properties" : { "noteIndex" : 0 }, "schema" : "https://github.com/citation-style-language/schema/raw/master/csl-citation.json" }</w:instrText>
            </w:r>
            <w:r w:rsidRPr="00D424AA">
              <w:rPr>
                <w:rFonts w:cs="Times New Roman"/>
                <w:iCs/>
                <w:color w:val="000000" w:themeColor="text1"/>
                <w:sz w:val="16"/>
                <w:szCs w:val="16"/>
                <w:lang w:val="en-GB" w:eastAsia="en-CA"/>
              </w:rPr>
              <w:fldChar w:fldCharType="separate"/>
            </w:r>
            <w:r w:rsidR="00A26296">
              <w:rPr>
                <w:rFonts w:cs="Times New Roman"/>
                <w:iCs/>
                <w:noProof/>
                <w:color w:val="000000" w:themeColor="text1"/>
                <w:sz w:val="16"/>
                <w:szCs w:val="16"/>
                <w:lang w:val="en-GB" w:eastAsia="en-CA"/>
              </w:rPr>
              <w:t>(Han et al., 2018)</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1F4E79"/>
            <w:tcMar>
              <w:top w:w="40" w:type="dxa"/>
              <w:left w:w="40" w:type="dxa"/>
              <w:bottom w:w="40" w:type="dxa"/>
              <w:right w:w="40" w:type="dxa"/>
            </w:tcMar>
          </w:tcPr>
          <w:p w14:paraId="28FCBAB8" w14:textId="2A63583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09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5095" w:author="Robin Matthews" w:date="2021-07-14T18:13:00Z">
              <w:r w:rsidR="0079720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094"/>
            <w:r w:rsidR="00A26296">
              <w:rPr>
                <w:rStyle w:val="Marquedecommentaire"/>
              </w:rPr>
              <w:commentReference w:id="5094"/>
            </w:r>
            <w:r w:rsidRPr="00841A35">
              <w:rPr>
                <w:rFonts w:cs="Times New Roman"/>
                <w:color w:val="000000" w:themeColor="text1"/>
                <w:sz w:val="16"/>
                <w:szCs w:val="16"/>
                <w:lang w:val="en-GB"/>
              </w:rPr>
              <w:t xml:space="preserve">; Annex). Median increase of more than 15% in the 50-year Rx1day and Rx5day events compared to the 1°C warming level </w:t>
            </w:r>
            <w:commentRangeStart w:id="509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097" w:author="Robin Matthews" w:date="2021-07-14T17:41:00Z">
              <w:r w:rsidR="00A26296" w:rsidDel="00D50B01">
                <w:rPr>
                  <w:rFonts w:cs="Times New Roman"/>
                  <w:noProof/>
                  <w:sz w:val="16"/>
                  <w:szCs w:val="16"/>
                  <w:lang w:val="en-GB"/>
                </w:rPr>
                <w:delText>Li et al., 2020a</w:delText>
              </w:r>
            </w:del>
            <w:ins w:id="5098"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096"/>
            <w:r w:rsidR="00A26296">
              <w:rPr>
                <w:rStyle w:val="Marquedecommentaire"/>
              </w:rPr>
              <w:commentReference w:id="5096"/>
            </w:r>
            <w:r w:rsidRPr="00841A35">
              <w:rPr>
                <w:rFonts w:cs="Times New Roman"/>
                <w:color w:val="000000" w:themeColor="text1"/>
                <w:sz w:val="16"/>
                <w:szCs w:val="16"/>
                <w:lang w:val="en-GB"/>
              </w:rPr>
              <w:t xml:space="preserve"> and more than 20% in annual Rx1day and Rx5day and 15% in annual Rx30day compared to pre-industrial (Annex).</w:t>
            </w:r>
          </w:p>
          <w:p w14:paraId="0293E3B6" w14:textId="77777777" w:rsidR="00D376F0" w:rsidRPr="00D424AA" w:rsidRDefault="00D376F0" w:rsidP="00D424AA">
            <w:pPr>
              <w:rPr>
                <w:rFonts w:cs="Times New Roman"/>
                <w:color w:val="000000" w:themeColor="text1"/>
                <w:sz w:val="16"/>
                <w:szCs w:val="16"/>
                <w:lang w:val="en-GB"/>
              </w:rPr>
            </w:pPr>
          </w:p>
          <w:p w14:paraId="7E937FCD" w14:textId="4634A041"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r w:rsidRPr="00D424AA">
              <w:rPr>
                <w:rFonts w:cs="Times New Roman"/>
                <w:iCs/>
                <w:color w:val="000000" w:themeColor="text1"/>
                <w:sz w:val="16"/>
                <w:szCs w:val="16"/>
                <w:lang w:val="en-GB" w:eastAsia="en-CA"/>
              </w:rPr>
              <w:fldChar w:fldCharType="begin" w:fldLock="1"/>
            </w:r>
            <w:r w:rsidR="00FF6231">
              <w:rPr>
                <w:rFonts w:cs="Times New Roman"/>
                <w:iCs/>
                <w:color w:val="000000" w:themeColor="text1"/>
                <w:sz w:val="16"/>
                <w:szCs w:val="16"/>
                <w:lang w:val="en-GB" w:eastAsia="en-CA"/>
              </w:rPr>
              <w: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d4373547-59cc-4444-93b8-9ce283fa4024", "http://www.mendeley.com/documents/?uuid=b0066cb9-bbff-4585-a9c9-121b7c460099" ] } ], "mendeley" : { "formattedCitation" : "(Han et al., 2018)", "plainTextFormattedCitation" : "(Han et al., 2018)", "previouslyFormattedCitation" : "(Han et al., 2018)" }, "properties" : { "noteIndex" : 0 }, "schema" : "https://github.com/citation-style-language/schema/raw/master/csl-citation.json" }</w:instrText>
            </w:r>
            <w:r w:rsidRPr="00D424AA">
              <w:rPr>
                <w:rFonts w:cs="Times New Roman"/>
                <w:iCs/>
                <w:color w:val="000000" w:themeColor="text1"/>
                <w:sz w:val="16"/>
                <w:szCs w:val="16"/>
                <w:lang w:val="en-GB" w:eastAsia="en-CA"/>
              </w:rPr>
              <w:fldChar w:fldCharType="separate"/>
            </w:r>
            <w:r w:rsidR="00A26296">
              <w:rPr>
                <w:rFonts w:cs="Times New Roman"/>
                <w:iCs/>
                <w:noProof/>
                <w:color w:val="000000" w:themeColor="text1"/>
                <w:sz w:val="16"/>
                <w:szCs w:val="16"/>
                <w:lang w:val="en-GB" w:eastAsia="en-CA"/>
              </w:rPr>
              <w:t>(Han et al., 2018)</w:t>
            </w:r>
            <w:r w:rsidRPr="00D424AA">
              <w:rPr>
                <w:rFonts w:cs="Times New Roman"/>
                <w:color w:val="000000" w:themeColor="text1"/>
                <w:sz w:val="16"/>
                <w:szCs w:val="16"/>
                <w:lang w:val="en-GB" w:eastAsia="en-CA"/>
              </w:rPr>
              <w:fldChar w:fldCharType="end"/>
            </w:r>
          </w:p>
        </w:tc>
      </w:tr>
      <w:tr w:rsidR="00D376F0" w:rsidRPr="00F1665C" w14:paraId="3FC07391" w14:textId="77777777" w:rsidTr="00723657">
        <w:tc>
          <w:tcPr>
            <w:tcW w:w="2158" w:type="dxa"/>
            <w:vMerge/>
            <w:tcBorders>
              <w:bottom w:val="single" w:sz="4" w:space="0" w:color="auto"/>
            </w:tcBorders>
          </w:tcPr>
          <w:p w14:paraId="7CF63B06"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bottom w:val="single" w:sz="4" w:space="0" w:color="auto"/>
            </w:tcBorders>
            <w:shd w:val="clear" w:color="auto" w:fill="DEEAF6"/>
          </w:tcPr>
          <w:p w14:paraId="0D43401B"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 xml:space="preserve">Medium confidence in the </w:t>
            </w:r>
            <w:r w:rsidRPr="00D424AA">
              <w:rPr>
                <w:rFonts w:cs="Times New Roman"/>
                <w:color w:val="000000" w:themeColor="text1"/>
                <w:sz w:val="16"/>
                <w:szCs w:val="16"/>
                <w:lang w:val="en-GB" w:eastAsia="en-CA"/>
              </w:rPr>
              <w:t>intensitification of heavy precipitation</w:t>
            </w:r>
          </w:p>
        </w:tc>
        <w:tc>
          <w:tcPr>
            <w:tcW w:w="2158" w:type="dxa"/>
            <w:tcBorders>
              <w:top w:val="dashed" w:sz="4" w:space="0" w:color="000000"/>
              <w:bottom w:val="single" w:sz="4" w:space="0" w:color="auto"/>
            </w:tcBorders>
            <w:shd w:val="clear" w:color="auto" w:fill="D9D9D9"/>
          </w:tcPr>
          <w:p w14:paraId="67FF0713"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Low confidence</w:t>
            </w:r>
          </w:p>
        </w:tc>
        <w:tc>
          <w:tcPr>
            <w:tcW w:w="2158" w:type="dxa"/>
            <w:tcBorders>
              <w:top w:val="dashed" w:sz="4" w:space="0" w:color="000000"/>
              <w:bottom w:val="single" w:sz="4" w:space="0" w:color="auto"/>
            </w:tcBorders>
            <w:shd w:val="clear" w:color="auto" w:fill="7EC5F6"/>
            <w:tcMar>
              <w:top w:w="40" w:type="dxa"/>
              <w:left w:w="40" w:type="dxa"/>
              <w:bottom w:w="40" w:type="dxa"/>
              <w:right w:w="40" w:type="dxa"/>
            </w:tcMar>
          </w:tcPr>
          <w:p w14:paraId="3DBF57B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095E6D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1C4D51D"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bottom w:val="single" w:sz="4" w:space="0" w:color="auto"/>
            </w:tcBorders>
            <w:shd w:val="clear" w:color="auto" w:fill="42AEF0"/>
            <w:tcMar>
              <w:top w:w="40" w:type="dxa"/>
              <w:left w:w="40" w:type="dxa"/>
              <w:bottom w:w="40" w:type="dxa"/>
              <w:right w:w="40" w:type="dxa"/>
            </w:tcMar>
          </w:tcPr>
          <w:p w14:paraId="373096A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5E1115D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0805670"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bottom w:val="single" w:sz="4" w:space="0" w:color="auto"/>
            </w:tcBorders>
            <w:shd w:val="clear" w:color="auto" w:fill="1F4E79"/>
            <w:tcMar>
              <w:top w:w="40" w:type="dxa"/>
              <w:left w:w="40" w:type="dxa"/>
              <w:bottom w:w="40" w:type="dxa"/>
              <w:right w:w="40" w:type="dxa"/>
            </w:tcMar>
          </w:tcPr>
          <w:p w14:paraId="6680E56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9ED444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E6264C4"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03AAB2BC" w14:textId="77777777" w:rsidTr="00723657">
        <w:tc>
          <w:tcPr>
            <w:tcW w:w="2158" w:type="dxa"/>
            <w:vMerge w:val="restart"/>
            <w:tcBorders>
              <w:top w:val="single" w:sz="4" w:space="0" w:color="auto"/>
              <w:left w:val="single" w:sz="4" w:space="0" w:color="auto"/>
              <w:right w:val="single" w:sz="4" w:space="0" w:color="auto"/>
            </w:tcBorders>
          </w:tcPr>
          <w:p w14:paraId="551E5CA3" w14:textId="77777777" w:rsidR="00D376F0" w:rsidRPr="00D424AA" w:rsidRDefault="00D376F0" w:rsidP="00841A35">
            <w:pPr>
              <w:rPr>
                <w:rFonts w:cs="Times New Roman"/>
                <w:color w:val="000000" w:themeColor="text1"/>
                <w:sz w:val="16"/>
                <w:szCs w:val="16"/>
                <w:lang w:val="en-GB" w:eastAsia="en-CA"/>
              </w:rPr>
            </w:pPr>
            <w:bookmarkStart w:id="5099" w:name="_Hlk77173093"/>
            <w:r w:rsidRPr="00D424AA">
              <w:rPr>
                <w:rFonts w:cs="Times New Roman"/>
                <w:color w:val="000000" w:themeColor="text1"/>
                <w:sz w:val="16"/>
                <w:szCs w:val="16"/>
                <w:lang w:val="en-GB" w:eastAsia="en-CA"/>
              </w:rPr>
              <w:t>West Siberia (WSB)</w:t>
            </w:r>
          </w:p>
          <w:p w14:paraId="08D4C6B0" w14:textId="77777777" w:rsidR="00D376F0" w:rsidRPr="00D424AA" w:rsidRDefault="00D376F0" w:rsidP="00D424AA">
            <w:pPr>
              <w:rPr>
                <w:rFonts w:cs="Times New Roman"/>
                <w:color w:val="000000" w:themeColor="text1"/>
                <w:sz w:val="16"/>
                <w:szCs w:val="16"/>
                <w:lang w:val="en-GB" w:eastAsia="en-CA"/>
              </w:rPr>
            </w:pPr>
          </w:p>
          <w:p w14:paraId="65D70FDF"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single" w:sz="4" w:space="0" w:color="auto"/>
              <w:left w:val="single" w:sz="4" w:space="0" w:color="auto"/>
              <w:bottom w:val="single" w:sz="4" w:space="0" w:color="auto"/>
              <w:right w:val="single" w:sz="4" w:space="0" w:color="auto"/>
            </w:tcBorders>
            <w:shd w:val="clear" w:color="auto" w:fill="AED9FC"/>
          </w:tcPr>
          <w:p w14:paraId="0688D839" w14:textId="05E5D414" w:rsidR="00D376F0" w:rsidRPr="00841A35"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Significant intensification of heavy precipitation </w:t>
            </w:r>
            <w:ins w:id="5100" w:author="Robin Matthews" w:date="2021-07-14T16:38:00Z">
              <w:r w:rsidR="00514CE8">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16/j.quaint.2016.12.024", "ISSN" : "10406182", "abstract" : "Despite growing evidence of increasing precipitation extremes around the world, research into extreme precipitation events in Central Asia (CA) is still scarce. In this study, based on daily precipitation records from 22 meteorological stations, several methods were used to detect the spatial-temporal distribution, abrupt change and return periods for six extreme precipitation indices as well as the total annual precipitation during 1938\u20132005 in CA. The results show that all precipitation indices experienced increasing trend except for annual maximum number of consecutive dry days (CDD), which had a significant decreasing trend. Abrupt changes for most of precipitation indices mainly occurred around 1957 during 1938\u20132005. Return periods for all seven precipitation indices concentrated in 10-year period. Meanwhile, all precipitation indices showed spatial diversity and heterogeneity, and the entire area tended to be wetter and experienced fewer dry conditions. Understanding these changes of precipitation extremes in CA will definitely benefit to water resource management, natural hazard prevention and mitigation, and reliable future projections in this region.",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Yupeng", "non-dropping-particle" : "", "parse-names" : false, "suffix" : "" } ], "container-title" : "Quaternary International", "id" : "ITEM-2", "issued" : { "date-parts" : [ [ "2017" ] ] }, "page" : "16-27", "publisher" : "Elsevier Ltd", "title" : "Changes of precipitation extremes in arid Central Asia", "translator" : [ { "dropping-particle" : "", "family" : "S1945", "given" : "", "non-dropping-particle" : "", "parse-names" : false, "suffix" : "" } ], "type" : "article-journal", "volume" : "436" }, "uris" : [ "http://www.mendeley.com/documents/?uuid=b324838a-c196-4818-81dd-6d32ef7a7f8d" ] } ], "mendeley" : { "formattedCitation" : "(Zhang et al., 2017a; Sun et al., 2020a)", "manualFormatting" : "(M. Zhang et al., 2017; Sun et al., 2020b)", "plainTextFormattedCitation" : "(Zhang et al., 2017a; Sun et al., 2020a)", "previouslyFormattedCitation" : "(Zhang et al., 2017a; Sun et al., 2020a)" }, "properties" : { "noteIndex" : 0 }, "schema" : "https://github.com/citation-style-language/schema/raw/master/csl-citation.json" }</w:instrText>
            </w:r>
            <w:ins w:id="5101" w:author="Robin Matthews" w:date="2021-07-14T16:38:00Z">
              <w:r w:rsidR="00514CE8">
                <w:rPr>
                  <w:rFonts w:cs="Times New Roman"/>
                  <w:sz w:val="16"/>
                  <w:szCs w:val="16"/>
                  <w:lang w:val="en-GB"/>
                </w:rPr>
                <w:fldChar w:fldCharType="separate"/>
              </w:r>
              <w:r w:rsidR="00514CE8" w:rsidRPr="00D83AAB">
                <w:rPr>
                  <w:rFonts w:cs="Times New Roman"/>
                  <w:noProof/>
                  <w:sz w:val="16"/>
                  <w:szCs w:val="16"/>
                  <w:lang w:val="en-GB"/>
                </w:rPr>
                <w:t>(</w:t>
              </w:r>
              <w:r w:rsidR="00514CE8">
                <w:rPr>
                  <w:rFonts w:cs="Times New Roman"/>
                  <w:noProof/>
                  <w:sz w:val="16"/>
                  <w:szCs w:val="16"/>
                  <w:lang w:val="en-GB"/>
                </w:rPr>
                <w:t xml:space="preserve">M. </w:t>
              </w:r>
              <w:r w:rsidR="00514CE8" w:rsidRPr="00D83AAB">
                <w:rPr>
                  <w:rFonts w:cs="Times New Roman"/>
                  <w:noProof/>
                  <w:sz w:val="16"/>
                  <w:szCs w:val="16"/>
                  <w:lang w:val="en-GB"/>
                </w:rPr>
                <w:t>Zhang et al., 2017; Sun et al., 2020</w:t>
              </w:r>
              <w:r w:rsidR="00514CE8">
                <w:rPr>
                  <w:rFonts w:cs="Times New Roman"/>
                  <w:noProof/>
                  <w:sz w:val="16"/>
                  <w:szCs w:val="16"/>
                  <w:lang w:val="en-GB"/>
                </w:rPr>
                <w:t>b</w:t>
              </w:r>
              <w:r w:rsidR="00514CE8" w:rsidRPr="00D83AAB">
                <w:rPr>
                  <w:rFonts w:cs="Times New Roman"/>
                  <w:noProof/>
                  <w:sz w:val="16"/>
                  <w:szCs w:val="16"/>
                  <w:lang w:val="en-GB"/>
                </w:rPr>
                <w:t>)</w:t>
              </w:r>
              <w:r w:rsidR="00514CE8">
                <w:rPr>
                  <w:rFonts w:cs="Times New Roman"/>
                  <w:sz w:val="16"/>
                  <w:szCs w:val="16"/>
                  <w:lang w:val="en-GB"/>
                </w:rPr>
                <w:fldChar w:fldCharType="end"/>
              </w:r>
            </w:ins>
            <w:commentRangeStart w:id="5102"/>
            <w:del w:id="5103" w:author="Robin Matthews" w:date="2021-07-14T16:38:00Z">
              <w:r w:rsidRPr="00D424AA" w:rsidDel="00514CE8">
                <w:rPr>
                  <w:rFonts w:cs="Times New Roman"/>
                  <w:sz w:val="16"/>
                  <w:szCs w:val="16"/>
                  <w:lang w:val="en-GB"/>
                </w:rPr>
                <w:fldChar w:fldCharType="begin" w:fldLock="1"/>
              </w:r>
              <w:r w:rsidR="00AB36D4" w:rsidDel="00514CE8">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514CE8">
                <w:rPr>
                  <w:rFonts w:cs="Times New Roman"/>
                  <w:sz w:val="16"/>
                  <w:szCs w:val="16"/>
                  <w:lang w:val="en-GB"/>
                </w:rPr>
                <w:fldChar w:fldCharType="separate"/>
              </w:r>
              <w:r w:rsidR="00A26296" w:rsidDel="00514CE8">
                <w:rPr>
                  <w:rFonts w:cs="Times New Roman"/>
                  <w:noProof/>
                  <w:sz w:val="16"/>
                  <w:szCs w:val="16"/>
                  <w:lang w:val="en-GB"/>
                </w:rPr>
                <w:delText>(Sun et al., 2020</w:delText>
              </w:r>
              <w:r w:rsidRPr="00D424AA" w:rsidDel="00514CE8">
                <w:rPr>
                  <w:rFonts w:cs="Times New Roman"/>
                  <w:sz w:val="16"/>
                  <w:szCs w:val="16"/>
                  <w:lang w:val="en-GB"/>
                </w:rPr>
                <w:fldChar w:fldCharType="end"/>
              </w:r>
              <w:commentRangeEnd w:id="5102"/>
              <w:r w:rsidR="00A26296" w:rsidDel="00514CE8">
                <w:rPr>
                  <w:rStyle w:val="Marquedecommentaire"/>
                </w:rPr>
                <w:commentReference w:id="5102"/>
              </w:r>
              <w:r w:rsidRPr="00841A35" w:rsidDel="00514CE8">
                <w:rPr>
                  <w:rFonts w:cs="Times New Roman"/>
                  <w:sz w:val="16"/>
                  <w:szCs w:val="16"/>
                  <w:lang w:val="en-GB"/>
                </w:rPr>
                <w:delText xml:space="preserve">; </w:delText>
              </w:r>
              <w:commentRangeStart w:id="5104"/>
              <w:r w:rsidRPr="00D424AA" w:rsidDel="00514CE8">
                <w:rPr>
                  <w:rFonts w:cs="Times New Roman"/>
                  <w:color w:val="000000" w:themeColor="text1"/>
                  <w:sz w:val="16"/>
                  <w:szCs w:val="16"/>
                  <w:lang w:val="en-GB" w:eastAsia="en-CA"/>
                </w:rPr>
                <w:fldChar w:fldCharType="begin" w:fldLock="1"/>
              </w:r>
              <w:r w:rsidR="00FF6231" w:rsidDel="00514CE8">
                <w:rPr>
                  <w:rFonts w:cs="Times New Roman"/>
                  <w:color w:val="000000" w:themeColor="text1"/>
                  <w:sz w:val="16"/>
                  <w:szCs w:val="16"/>
                  <w:lang w:val="en-GB" w:eastAsia="en-CA"/>
                </w:rPr>
                <w:delInstrText>ADDIN CSL_CITATION { "citationItems" : [ { "id" : "ITEM-1", "itemData" : { "DOI" : "10.1016/j.quaint.2016.12.024", "ISSN" : "10406182", "abstract" : "Despite growing evidence of increasing precipitation extremes around the world, research into extreme precipitation events in Central Asia (CA) is still scarce. In this study, based on daily precipitation records from 22 meteorological stations, several methods were used to detect the spatial-temporal distribution, abrupt change and return periods for six extreme precipitation indices as well as the total annual precipitation during 1938\u20132005 in CA. The results show that all precipitation indices experienced increasing trend except for annual maximum number of consecutive dry days (CDD), which had a significant decreasing trend. Abrupt changes for most of precipitation indices mainly occurred around 1957 during 1938\u20132005. Return periods for all seven precipitation indices concentrated in 10-year period. Meanwhile, all precipitation indices showed spatial diversity and heterogeneity, and the entire area tended to be wetter and experienced fewer dry conditions. Understanding these changes of precipitation extremes in CA will definitely benefit to water resource management, natural hazard prevention and mitigation, and reliable future projections in this region.",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Yupeng", "non-dropping-particle" : "", "parse-names" : false, "suffix" : "" } ], "container-title" : "Quaternary International", "id" : "ITEM-1", "issued" : { "date-parts" : [ [ "2017" ] ] }, "page" : "16-27", "publisher" : "Elsevier Ltd", "title" : "Changes of precipitation extremes in arid Central Asia", "translator" : [ { "dropping-particle" : "", "family" : "S1945", "given" : "", "non-dropping-particle" : "", "parse-names" : false, "suffix" : "" } ], "type" : "article-journal", "volume" : "436" }, "uris" : [ "http://www.mendeley.com/documents/?uuid=b324838a-c196-4818-81dd-6d32ef7a7f8d" ] } ], "mendeley" : { "formattedCitation" : "(Zhang et al., 2017a)", "manualFormatting" : "Zhang et al., 2017)", "plainTextFormattedCitation" : "(Zhang et al., 2017a)", "previouslyFormattedCitation" : "(Zhang et al., 2017a)" }, "properties" : { "noteIndex" : 0 }, "schema" : "https://github.com/citation-style-language/schema/raw/master/csl-citation.json" }</w:delInstrText>
              </w:r>
              <w:r w:rsidRPr="00D424AA" w:rsidDel="00514CE8">
                <w:rPr>
                  <w:rFonts w:cs="Times New Roman"/>
                  <w:color w:val="000000" w:themeColor="text1"/>
                  <w:sz w:val="16"/>
                  <w:szCs w:val="16"/>
                  <w:lang w:val="en-GB" w:eastAsia="en-CA"/>
                </w:rPr>
                <w:fldChar w:fldCharType="separate"/>
              </w:r>
              <w:r w:rsidR="00A26296" w:rsidDel="00514CE8">
                <w:rPr>
                  <w:rFonts w:cs="Times New Roman"/>
                  <w:noProof/>
                  <w:color w:val="000000" w:themeColor="text1"/>
                  <w:sz w:val="16"/>
                  <w:szCs w:val="16"/>
                  <w:lang w:val="en-GB" w:eastAsia="en-CA"/>
                </w:rPr>
                <w:delText>Zhang et al., 2017)</w:delText>
              </w:r>
              <w:r w:rsidRPr="00D424AA" w:rsidDel="00514CE8">
                <w:rPr>
                  <w:rFonts w:cs="Times New Roman"/>
                  <w:color w:val="000000" w:themeColor="text1"/>
                  <w:sz w:val="16"/>
                  <w:szCs w:val="16"/>
                  <w:lang w:val="en-GB" w:eastAsia="en-CA"/>
                </w:rPr>
                <w:fldChar w:fldCharType="end"/>
              </w:r>
            </w:del>
            <w:commentRangeEnd w:id="5104"/>
            <w:r w:rsidR="00A26296">
              <w:rPr>
                <w:rStyle w:val="Marquedecommentaire"/>
              </w:rPr>
              <w:commentReference w:id="5104"/>
            </w:r>
          </w:p>
        </w:tc>
        <w:tc>
          <w:tcPr>
            <w:tcW w:w="2158" w:type="dxa"/>
            <w:tcBorders>
              <w:top w:val="single" w:sz="4" w:space="0" w:color="auto"/>
              <w:left w:val="single" w:sz="4" w:space="0" w:color="auto"/>
              <w:bottom w:val="single" w:sz="4" w:space="0" w:color="auto"/>
              <w:right w:val="single" w:sz="4" w:space="0" w:color="auto"/>
            </w:tcBorders>
            <w:shd w:val="clear" w:color="auto" w:fill="D9D9D9"/>
          </w:tcPr>
          <w:p w14:paraId="4ADBBFFF"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color w:val="000000" w:themeColor="text1"/>
                <w:sz w:val="16"/>
                <w:szCs w:val="16"/>
                <w:lang w:val="en-GB" w:eastAsia="en-CA"/>
              </w:rPr>
              <w:t>Limited evidence</w:t>
            </w:r>
          </w:p>
        </w:tc>
        <w:tc>
          <w:tcPr>
            <w:tcW w:w="2158" w:type="dxa"/>
            <w:tcBorders>
              <w:top w:val="single" w:sz="4" w:space="0" w:color="auto"/>
              <w:left w:val="single" w:sz="4" w:space="0" w:color="auto"/>
              <w:bottom w:val="single" w:sz="4" w:space="0" w:color="auto"/>
              <w:right w:val="single" w:sz="4" w:space="0" w:color="auto"/>
            </w:tcBorders>
            <w:shd w:val="clear" w:color="auto" w:fill="7EC5F6"/>
            <w:tcMar>
              <w:top w:w="40" w:type="dxa"/>
              <w:left w:w="40" w:type="dxa"/>
              <w:bottom w:w="40" w:type="dxa"/>
              <w:right w:w="40" w:type="dxa"/>
            </w:tcMar>
          </w:tcPr>
          <w:p w14:paraId="6B6189CD" w14:textId="775B41E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105"/>
            <w:r w:rsidRPr="00D424AA">
              <w:rPr>
                <w:rFonts w:cs="Times New Roman"/>
                <w:sz w:val="16"/>
                <w:szCs w:val="16"/>
                <w:lang w:val="en-GB"/>
              </w:rPr>
              <w:fldChar w:fldCharType="begin" w:fldLock="1"/>
            </w:r>
            <w:ins w:id="5106" w:author="Robin Matthews" w:date="2021-07-14T18:14:00Z">
              <w:r w:rsidR="00606C7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107" w:author="Robin Matthews" w:date="2021-07-14T18:14:00Z">
              <w:r w:rsidR="00FC4C2D" w:rsidDel="00606C7C">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5108" w:author="Robin Matthews" w:date="2021-07-14T18:14:00Z">
              <w:r w:rsidR="00606C7C">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105"/>
            <w:r w:rsidR="00A26296">
              <w:rPr>
                <w:rStyle w:val="Marquedecommentaire"/>
              </w:rPr>
              <w:commentReference w:id="5105"/>
            </w:r>
            <w:r w:rsidRPr="00841A35">
              <w:rPr>
                <w:rFonts w:cs="Times New Roman"/>
                <w:color w:val="000000" w:themeColor="text1"/>
                <w:sz w:val="16"/>
                <w:szCs w:val="16"/>
                <w:lang w:val="en-GB"/>
              </w:rPr>
              <w:t xml:space="preserve">; Annex). Median increase of more than 2% in the 50-year Rx1day and Rx5day events compared to the 1°C warming level </w:t>
            </w:r>
            <w:commentRangeStart w:id="510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10" w:author="Robin Matthews" w:date="2021-07-14T17:41:00Z">
              <w:r w:rsidR="00A26296" w:rsidDel="00D50B01">
                <w:rPr>
                  <w:rFonts w:cs="Times New Roman"/>
                  <w:noProof/>
                  <w:sz w:val="16"/>
                  <w:szCs w:val="16"/>
                  <w:lang w:val="en-GB"/>
                </w:rPr>
                <w:delText>Li et al., 2020a</w:delText>
              </w:r>
            </w:del>
            <w:ins w:id="5111"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109"/>
            <w:r w:rsidR="00A26296">
              <w:rPr>
                <w:rStyle w:val="Marquedecommentaire"/>
              </w:rPr>
              <w:commentReference w:id="5109"/>
            </w:r>
            <w:r w:rsidRPr="00841A35">
              <w:rPr>
                <w:rFonts w:cs="Times New Roman"/>
                <w:color w:val="000000" w:themeColor="text1"/>
                <w:sz w:val="16"/>
                <w:szCs w:val="16"/>
                <w:lang w:val="en-GB"/>
              </w:rPr>
              <w:t xml:space="preserve"> and more than 6% in annual Rx1day, Rx5day, and Rx30day compared to pre-industr</w:t>
            </w:r>
            <w:r w:rsidRPr="00D424AA">
              <w:rPr>
                <w:rFonts w:cs="Times New Roman"/>
                <w:color w:val="000000" w:themeColor="text1"/>
                <w:sz w:val="16"/>
                <w:szCs w:val="16"/>
                <w:lang w:val="en-GB"/>
              </w:rPr>
              <w:t>ial (Annex).</w:t>
            </w:r>
          </w:p>
          <w:p w14:paraId="17F07A75" w14:textId="77777777" w:rsidR="00D376F0" w:rsidRPr="00D424AA" w:rsidRDefault="00D376F0" w:rsidP="00D424AA">
            <w:pPr>
              <w:rPr>
                <w:rFonts w:cs="Times New Roman"/>
                <w:color w:val="000000" w:themeColor="text1"/>
                <w:sz w:val="16"/>
                <w:szCs w:val="16"/>
                <w:lang w:val="en-GB"/>
              </w:rPr>
            </w:pPr>
          </w:p>
          <w:p w14:paraId="7F968D14" w14:textId="52BF119E"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112"/>
            <w:r w:rsidRPr="00D424AA">
              <w:rPr>
                <w:rFonts w:cs="Times New Roman"/>
                <w:i/>
                <w:color w:val="000000" w:themeColor="text1"/>
                <w:sz w:val="16"/>
                <w:szCs w:val="16"/>
                <w:lang w:val="en-GB" w:eastAsia="en-CA"/>
              </w:rPr>
              <w:fldChar w:fldCharType="begin" w:fldLock="1"/>
            </w:r>
            <w:ins w:id="5113" w:author="Robin Matthews" w:date="2021-07-14T18:15:00Z">
              <w:r w:rsidR="00606C7C">
                <w:rPr>
                  <w:rFonts w:cs="Times New Roman"/>
                  <w:i/>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Xu et al., 2017; Han et al., 2018; Kharin et al., 2018; Khlebnikova et al., 2019b)", "manualFormatting" : "(Sillmann et al., 2013b; Xu et al., 2017; Han et al., 2018; Kharin et al., 2018; Khlebnikova et al., 2019a)", "plainTextFormattedCitation" : "(Sillmann et al., 2013b; Xu et al., 2017; Han et al., 2018; Kharin et al., 2018; Khlebnikova et al., 2019b)", "previouslyFormattedCitation" : "(Sillmann et al., 2013b; Xu et al., 2017; Han et al., 2018; Kharin et al., 2018; Khlebnikova et al., 2019b)" }, "properties" : { "noteIndex" : 0 }, "schema" : "https://github.com/citation-style-language/schema/raw/master/csl-citation.json" }</w:instrText>
              </w:r>
            </w:ins>
            <w:del w:id="5114" w:author="Robin Matthews" w:date="2021-07-14T18:15:00Z">
              <w:r w:rsidR="00FF6231" w:rsidDel="00606C7C">
                <w:rPr>
                  <w:rFonts w:cs="Times New Roman"/>
                  <w:i/>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Xu et al., 2017; Han et al., 2018; Kharin et al., 2018; Khlebnikova et al., 2019b)", "plainTextFormattedCitation" : "(Sillmann et al., 2013b; Xu et al., 2017; Han et al., 2018; Kharin et al., 2018; Khlebnikova et al., 2019b)", "previouslyFormattedCitation" : "(Sillmann et al., 2013b; Xu et al., 2017; Han et al., 2018; Kharin et al., 2018; Khlebnikova et al., 2019b)" }, "properties" : { "noteIndex" : 0 }, "schema" : "https://github.com/citation-style-language/schema/raw/master/csl-citation.json" }</w:delInstrText>
              </w:r>
            </w:del>
            <w:r w:rsidRPr="00D424AA">
              <w:rPr>
                <w:rFonts w:cs="Times New Roman"/>
                <w:i/>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Xu et al., 2017; Han et al., 2018; Kharin et al., 2018; Khlebnikova et al., 2019</w:t>
            </w:r>
            <w:del w:id="5115" w:author="Robin Matthews" w:date="2021-07-14T18:15:00Z">
              <w:r w:rsidR="00A26296" w:rsidDel="00606C7C">
                <w:rPr>
                  <w:rFonts w:cs="Times New Roman"/>
                  <w:noProof/>
                  <w:color w:val="000000" w:themeColor="text1"/>
                  <w:sz w:val="16"/>
                  <w:szCs w:val="16"/>
                  <w:lang w:val="en-GB" w:eastAsia="en-CA"/>
                </w:rPr>
                <w:delText>b</w:delText>
              </w:r>
            </w:del>
            <w:ins w:id="5116" w:author="Robin Matthews" w:date="2021-07-14T18:15:00Z">
              <w:r w:rsidR="00606C7C">
                <w:rPr>
                  <w:rFonts w:cs="Times New Roman"/>
                  <w:noProof/>
                  <w:color w:val="000000" w:themeColor="text1"/>
                  <w:sz w:val="16"/>
                  <w:szCs w:val="16"/>
                  <w:lang w:val="en-GB" w:eastAsia="en-CA"/>
                </w:rPr>
                <w:t>a</w:t>
              </w:r>
            </w:ins>
            <w:r w:rsidR="00A26296">
              <w:rPr>
                <w:rFonts w:cs="Times New Roman"/>
                <w:noProof/>
                <w:color w:val="000000" w:themeColor="text1"/>
                <w:sz w:val="16"/>
                <w:szCs w:val="16"/>
                <w:lang w:val="en-GB" w:eastAsia="en-CA"/>
              </w:rPr>
              <w:t>)</w:t>
            </w:r>
            <w:r w:rsidRPr="00D424AA">
              <w:rPr>
                <w:rFonts w:cs="Times New Roman"/>
                <w:i/>
                <w:color w:val="000000" w:themeColor="text1"/>
                <w:sz w:val="16"/>
                <w:szCs w:val="16"/>
                <w:lang w:val="en-GB" w:eastAsia="en-CA"/>
              </w:rPr>
              <w:fldChar w:fldCharType="end"/>
            </w:r>
            <w:commentRangeEnd w:id="5112"/>
            <w:r w:rsidR="00A26296">
              <w:rPr>
                <w:rStyle w:val="Marquedecommentaire"/>
              </w:rPr>
              <w:commentReference w:id="5112"/>
            </w:r>
          </w:p>
        </w:tc>
        <w:tc>
          <w:tcPr>
            <w:tcW w:w="2159" w:type="dxa"/>
            <w:tcBorders>
              <w:top w:val="single" w:sz="4" w:space="0" w:color="auto"/>
              <w:left w:val="single" w:sz="4" w:space="0" w:color="auto"/>
              <w:bottom w:val="single" w:sz="4" w:space="0" w:color="auto"/>
              <w:right w:val="single" w:sz="4" w:space="0" w:color="auto"/>
            </w:tcBorders>
            <w:shd w:val="clear" w:color="auto" w:fill="42AEF0"/>
            <w:tcMar>
              <w:top w:w="40" w:type="dxa"/>
              <w:left w:w="40" w:type="dxa"/>
              <w:bottom w:w="40" w:type="dxa"/>
              <w:right w:w="40" w:type="dxa"/>
            </w:tcMar>
          </w:tcPr>
          <w:p w14:paraId="4DAF2968" w14:textId="42681A76"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els projec</w:t>
            </w:r>
            <w:r w:rsidRPr="00D424AA">
              <w:rPr>
                <w:rFonts w:cs="Times New Roman"/>
                <w:color w:val="000000" w:themeColor="text1"/>
                <w:sz w:val="16"/>
                <w:szCs w:val="16"/>
                <w:lang w:val="en-GB"/>
              </w:rPr>
              <w:t xml:space="preserve">t a robust increase in the intensity and frequency of heavy precipitation </w:t>
            </w:r>
            <w:commentRangeStart w:id="511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5118" w:author="Robin Matthews" w:date="2021-07-14T18:14:00Z">
              <w:r w:rsidR="00606C7C">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117"/>
            <w:r w:rsidR="00A26296">
              <w:rPr>
                <w:rStyle w:val="Marquedecommentaire"/>
              </w:rPr>
              <w:commentReference w:id="5117"/>
            </w:r>
            <w:r w:rsidRPr="00841A35">
              <w:rPr>
                <w:rFonts w:cs="Times New Roman"/>
                <w:color w:val="000000" w:themeColor="text1"/>
                <w:sz w:val="16"/>
                <w:szCs w:val="16"/>
                <w:lang w:val="en-GB"/>
              </w:rPr>
              <w:t>; Annex). Median increase of more than 4% in the 50-year Rx1day and Rx5day events com</w:t>
            </w:r>
            <w:r w:rsidRPr="00D424AA">
              <w:rPr>
                <w:rFonts w:cs="Times New Roman"/>
                <w:color w:val="000000" w:themeColor="text1"/>
                <w:sz w:val="16"/>
                <w:szCs w:val="16"/>
                <w:lang w:val="en-GB"/>
              </w:rPr>
              <w:t xml:space="preserve">pared to the 1°C warming level </w:t>
            </w:r>
            <w:commentRangeStart w:id="511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20" w:author="Robin Matthews" w:date="2021-07-14T17:41:00Z">
              <w:r w:rsidR="00A26296" w:rsidDel="00D50B01">
                <w:rPr>
                  <w:rFonts w:cs="Times New Roman"/>
                  <w:noProof/>
                  <w:sz w:val="16"/>
                  <w:szCs w:val="16"/>
                  <w:lang w:val="en-GB"/>
                </w:rPr>
                <w:delText>Li et al., 2020a</w:delText>
              </w:r>
            </w:del>
            <w:ins w:id="5121"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119"/>
            <w:r w:rsidR="00A26296">
              <w:rPr>
                <w:rStyle w:val="Marquedecommentaire"/>
              </w:rPr>
              <w:commentReference w:id="5119"/>
            </w:r>
            <w:r w:rsidRPr="00841A35">
              <w:rPr>
                <w:rFonts w:cs="Times New Roman"/>
                <w:color w:val="000000" w:themeColor="text1"/>
                <w:sz w:val="16"/>
                <w:szCs w:val="16"/>
                <w:lang w:val="en-GB"/>
              </w:rPr>
              <w:t xml:space="preserve"> and more than 8% in annual Rx1day and Rx5day and 6% in annual Rx30day compared to pre-industrial (Annex).</w:t>
            </w:r>
          </w:p>
          <w:p w14:paraId="53D45F69" w14:textId="77777777" w:rsidR="00D376F0" w:rsidRPr="00D424AA" w:rsidRDefault="00D376F0" w:rsidP="00D424AA">
            <w:pPr>
              <w:rPr>
                <w:rFonts w:cs="Times New Roman"/>
                <w:color w:val="000000" w:themeColor="text1"/>
                <w:sz w:val="16"/>
                <w:szCs w:val="16"/>
                <w:lang w:val="en-GB"/>
              </w:rPr>
            </w:pPr>
          </w:p>
          <w:p w14:paraId="155D16D0" w14:textId="4231EBDD" w:rsidR="00D376F0" w:rsidRPr="00431AF4"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122"/>
            <w:r w:rsidRPr="00D424AA">
              <w:rPr>
                <w:rFonts w:cs="Times New Roman"/>
                <w:i/>
                <w:color w:val="000000" w:themeColor="text1"/>
                <w:sz w:val="16"/>
                <w:szCs w:val="16"/>
                <w:lang w:val="en-GB" w:eastAsia="en-CA"/>
              </w:rPr>
              <w:fldChar w:fldCharType="begin" w:fldLock="1"/>
            </w:r>
            <w:r w:rsidR="00DB48AC">
              <w:rPr>
                <w:rFonts w:cs="Times New Roman"/>
                <w:i/>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Xu et al., 2017; Han et al., 2018; Kharin et al., 2018; Khlebnikova et al., 2019b)", "manualFormatting" : "(Sillmann et al., 2013b; Xu et al., 2017; Han et al., 2018; Kharin et al., 2018; Khlebnikova et al., 2019a)", "plainTextFormattedCitation" : "(Sillmann et al., 2013b; Xu et al., 2017; Han et al., 2018; Kharin et al., 2018; Khlebnikova et al., 2019b)", "previouslyFormattedCitation" : "(Sillmann et al., 2013b; Xu et al., 2017; Han et al., 2018; Kharin et al., 2018; Khlebnikova et al., 2019b)" }, "properties" : { "noteIndex" : 0 }, "schema" : "https://github.com/citation-style-language/schema/raw/master/csl-citation.json" }</w:instrText>
            </w:r>
            <w:r w:rsidRPr="00D424AA">
              <w:rPr>
                <w:rFonts w:cs="Times New Roman"/>
                <w:i/>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Xu et al., 2017; Han et al., 2018; Kharin et al., 2018; Khlebnikova et al., 2019</w:t>
            </w:r>
            <w:del w:id="5123" w:author="Robin Matthews" w:date="2021-07-14T18:15:00Z">
              <w:r w:rsidR="00A26296" w:rsidDel="00606C7C">
                <w:rPr>
                  <w:rFonts w:cs="Times New Roman"/>
                  <w:noProof/>
                  <w:color w:val="000000" w:themeColor="text1"/>
                  <w:sz w:val="16"/>
                  <w:szCs w:val="16"/>
                  <w:lang w:val="en-GB" w:eastAsia="en-CA"/>
                </w:rPr>
                <w:delText>b</w:delText>
              </w:r>
            </w:del>
            <w:ins w:id="5124" w:author="Robin Matthews" w:date="2021-07-14T18:15:00Z">
              <w:r w:rsidR="00606C7C">
                <w:rPr>
                  <w:rFonts w:cs="Times New Roman"/>
                  <w:noProof/>
                  <w:color w:val="000000" w:themeColor="text1"/>
                  <w:sz w:val="16"/>
                  <w:szCs w:val="16"/>
                  <w:lang w:val="en-GB" w:eastAsia="en-CA"/>
                </w:rPr>
                <w:t>a</w:t>
              </w:r>
            </w:ins>
            <w:r w:rsidR="00A26296">
              <w:rPr>
                <w:rFonts w:cs="Times New Roman"/>
                <w:noProof/>
                <w:color w:val="000000" w:themeColor="text1"/>
                <w:sz w:val="16"/>
                <w:szCs w:val="16"/>
                <w:lang w:val="en-GB" w:eastAsia="en-CA"/>
              </w:rPr>
              <w:t>)</w:t>
            </w:r>
            <w:r w:rsidRPr="00D424AA">
              <w:rPr>
                <w:rFonts w:cs="Times New Roman"/>
                <w:i/>
                <w:color w:val="000000" w:themeColor="text1"/>
                <w:sz w:val="16"/>
                <w:szCs w:val="16"/>
                <w:lang w:val="en-GB" w:eastAsia="en-CA"/>
              </w:rPr>
              <w:fldChar w:fldCharType="end"/>
            </w:r>
            <w:commentRangeEnd w:id="5122"/>
            <w:r w:rsidR="00A26296">
              <w:rPr>
                <w:rStyle w:val="Marquedecommentaire"/>
              </w:rPr>
              <w:commentReference w:id="5122"/>
            </w:r>
          </w:p>
        </w:tc>
        <w:tc>
          <w:tcPr>
            <w:tcW w:w="2159" w:type="dxa"/>
            <w:tcBorders>
              <w:top w:val="single" w:sz="4" w:space="0" w:color="auto"/>
              <w:left w:val="single" w:sz="4" w:space="0" w:color="auto"/>
              <w:bottom w:val="single" w:sz="4" w:space="0" w:color="auto"/>
              <w:right w:val="single" w:sz="4" w:space="0" w:color="auto"/>
            </w:tcBorders>
            <w:shd w:val="clear" w:color="auto" w:fill="1F4E79"/>
            <w:tcMar>
              <w:top w:w="40" w:type="dxa"/>
              <w:left w:w="40" w:type="dxa"/>
              <w:bottom w:w="40" w:type="dxa"/>
              <w:right w:w="40" w:type="dxa"/>
            </w:tcMar>
          </w:tcPr>
          <w:p w14:paraId="2F40F0F8" w14:textId="5915581C" w:rsidR="00D376F0" w:rsidRPr="00D424AA" w:rsidRDefault="00D376F0" w:rsidP="00D424AA">
            <w:pPr>
              <w:rPr>
                <w:rFonts w:cs="Times New Roman"/>
                <w:color w:val="000000" w:themeColor="text1"/>
                <w:sz w:val="16"/>
                <w:szCs w:val="16"/>
                <w:lang w:val="en-GB"/>
              </w:rPr>
            </w:pPr>
            <w:r w:rsidRPr="00431AF4">
              <w:rPr>
                <w:rFonts w:cs="Times New Roman"/>
                <w:color w:val="000000" w:themeColor="text1"/>
                <w:sz w:val="16"/>
                <w:szCs w:val="16"/>
                <w:lang w:val="en-GB"/>
              </w:rPr>
              <w:t>CMIP6 models proj</w:t>
            </w:r>
            <w:r w:rsidRPr="00D424AA">
              <w:rPr>
                <w:rFonts w:cs="Times New Roman"/>
                <w:color w:val="000000" w:themeColor="text1"/>
                <w:sz w:val="16"/>
                <w:szCs w:val="16"/>
                <w:lang w:val="en-GB"/>
              </w:rPr>
              <w:t xml:space="preserve">ect a robust increase in the intensity and frequency of heavy precipitation </w:t>
            </w:r>
            <w:commentRangeStart w:id="512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5126" w:author="Robin Matthews" w:date="2021-07-14T18:14:00Z">
              <w:r w:rsidR="00606C7C">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125"/>
            <w:r w:rsidR="00A26296">
              <w:rPr>
                <w:rStyle w:val="Marquedecommentaire"/>
              </w:rPr>
              <w:commentReference w:id="5125"/>
            </w:r>
            <w:r w:rsidRPr="00841A35">
              <w:rPr>
                <w:rFonts w:cs="Times New Roman"/>
                <w:color w:val="000000" w:themeColor="text1"/>
                <w:sz w:val="16"/>
                <w:szCs w:val="16"/>
                <w:lang w:val="en-GB"/>
              </w:rPr>
              <w:t xml:space="preserve">; Annex). Median increase of more than 15% in the 50-year Rx1day and Rx5day events compared to the 1°C warming level </w:t>
            </w:r>
            <w:commentRangeStart w:id="512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28" w:author="Robin Matthews" w:date="2021-07-14T17:41:00Z">
              <w:r w:rsidR="00A26296" w:rsidDel="00D50B01">
                <w:rPr>
                  <w:rFonts w:cs="Times New Roman"/>
                  <w:noProof/>
                  <w:sz w:val="16"/>
                  <w:szCs w:val="16"/>
                  <w:lang w:val="en-GB"/>
                </w:rPr>
                <w:delText>Li et al., 2020a</w:delText>
              </w:r>
            </w:del>
            <w:ins w:id="5129"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127"/>
            <w:r w:rsidR="00A26296">
              <w:rPr>
                <w:rStyle w:val="Marquedecommentaire"/>
              </w:rPr>
              <w:commentReference w:id="5127"/>
            </w:r>
            <w:r w:rsidRPr="00841A35">
              <w:rPr>
                <w:rFonts w:cs="Times New Roman"/>
                <w:sz w:val="16"/>
                <w:szCs w:val="16"/>
                <w:lang w:val="en-GB"/>
              </w:rPr>
              <w:t xml:space="preserve"> </w:t>
            </w:r>
            <w:r w:rsidRPr="00D424AA">
              <w:rPr>
                <w:rFonts w:cs="Times New Roman"/>
                <w:color w:val="000000" w:themeColor="text1"/>
                <w:sz w:val="16"/>
                <w:szCs w:val="16"/>
                <w:lang w:val="en-GB"/>
              </w:rPr>
              <w:t>and more than 15% in annual Rx1day, Rx5day, and Rx30day compared to pre-industrial (Annex).</w:t>
            </w:r>
          </w:p>
          <w:p w14:paraId="696937E7" w14:textId="77777777" w:rsidR="00D376F0" w:rsidRPr="00D424AA" w:rsidRDefault="00D376F0" w:rsidP="00D424AA">
            <w:pPr>
              <w:rPr>
                <w:rFonts w:cs="Times New Roman"/>
                <w:color w:val="000000" w:themeColor="text1"/>
                <w:sz w:val="16"/>
                <w:szCs w:val="16"/>
                <w:lang w:val="en-GB"/>
              </w:rPr>
            </w:pPr>
          </w:p>
          <w:p w14:paraId="049282A5" w14:textId="274F1867" w:rsidR="00D376F0" w:rsidRPr="00431AF4"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130"/>
            <w:r w:rsidRPr="00D424AA">
              <w:rPr>
                <w:rFonts w:cs="Times New Roman"/>
                <w:i/>
                <w:color w:val="000000" w:themeColor="text1"/>
                <w:sz w:val="16"/>
                <w:szCs w:val="16"/>
                <w:lang w:val="en-GB" w:eastAsia="en-CA"/>
              </w:rPr>
              <w:fldChar w:fldCharType="begin" w:fldLock="1"/>
            </w:r>
            <w:r w:rsidR="00DB48AC">
              <w:rPr>
                <w:rFonts w:cs="Times New Roman"/>
                <w:i/>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Xu et al., 2017; Han et al., 2018; Kharin et al., 2018; Khlebnikova et al., 2019b)", "manualFormatting" : "(Sillmann et al., 2013b; Xu et al., 2017; Han et al., 2018; Kharin et al., 2018; Khlebnikova et al., 2019a)", "plainTextFormattedCitation" : "(Sillmann et al., 2013b; Xu et al., 2017; Han et al., 2018; Kharin et al., 2018; Khlebnikova et al., 2019b)", "previouslyFormattedCitation" : "(Sillmann et al., 2013b; Xu et al., 2017; Han et al., 2018; Kharin et al., 2018; Khlebnikova et al., 2019b)" }, "properties" : { "noteIndex" : 0 }, "schema" : "https://github.com/citation-style-language/schema/raw/master/csl-citation.json" }</w:instrText>
            </w:r>
            <w:r w:rsidRPr="00D424AA">
              <w:rPr>
                <w:rFonts w:cs="Times New Roman"/>
                <w:i/>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Xu et al., 2017; Han et al., 2018; Kharin et al., 2018; Khlebnikova et al., 2019</w:t>
            </w:r>
            <w:del w:id="5131" w:author="Robin Matthews" w:date="2021-07-14T18:15:00Z">
              <w:r w:rsidR="00A26296" w:rsidDel="00606C7C">
                <w:rPr>
                  <w:rFonts w:cs="Times New Roman"/>
                  <w:noProof/>
                  <w:color w:val="000000" w:themeColor="text1"/>
                  <w:sz w:val="16"/>
                  <w:szCs w:val="16"/>
                  <w:lang w:val="en-GB" w:eastAsia="en-CA"/>
                </w:rPr>
                <w:delText>b</w:delText>
              </w:r>
            </w:del>
            <w:ins w:id="5132" w:author="Robin Matthews" w:date="2021-07-14T18:15:00Z">
              <w:r w:rsidR="00606C7C">
                <w:rPr>
                  <w:rFonts w:cs="Times New Roman"/>
                  <w:noProof/>
                  <w:color w:val="000000" w:themeColor="text1"/>
                  <w:sz w:val="16"/>
                  <w:szCs w:val="16"/>
                  <w:lang w:val="en-GB" w:eastAsia="en-CA"/>
                </w:rPr>
                <w:t>a</w:t>
              </w:r>
            </w:ins>
            <w:r w:rsidR="00A26296">
              <w:rPr>
                <w:rFonts w:cs="Times New Roman"/>
                <w:noProof/>
                <w:color w:val="000000" w:themeColor="text1"/>
                <w:sz w:val="16"/>
                <w:szCs w:val="16"/>
                <w:lang w:val="en-GB" w:eastAsia="en-CA"/>
              </w:rPr>
              <w:t>)</w:t>
            </w:r>
            <w:r w:rsidRPr="00D424AA">
              <w:rPr>
                <w:rFonts w:cs="Times New Roman"/>
                <w:i/>
                <w:color w:val="000000" w:themeColor="text1"/>
                <w:sz w:val="16"/>
                <w:szCs w:val="16"/>
                <w:lang w:val="en-GB" w:eastAsia="en-CA"/>
              </w:rPr>
              <w:fldChar w:fldCharType="end"/>
            </w:r>
            <w:commentRangeEnd w:id="5130"/>
            <w:r w:rsidR="00A26296">
              <w:rPr>
                <w:rStyle w:val="Marquedecommentaire"/>
              </w:rPr>
              <w:commentReference w:id="5130"/>
            </w:r>
          </w:p>
        </w:tc>
      </w:tr>
      <w:bookmarkEnd w:id="5099"/>
      <w:tr w:rsidR="00D376F0" w:rsidRPr="00F1665C" w14:paraId="767AF22C" w14:textId="77777777" w:rsidTr="00723657">
        <w:tc>
          <w:tcPr>
            <w:tcW w:w="2158" w:type="dxa"/>
            <w:vMerge/>
            <w:tcBorders>
              <w:left w:val="single" w:sz="4" w:space="0" w:color="auto"/>
              <w:right w:val="single" w:sz="4" w:space="0" w:color="auto"/>
            </w:tcBorders>
          </w:tcPr>
          <w:p w14:paraId="46979204" w14:textId="77777777" w:rsidR="00D376F0" w:rsidRPr="00431AF4" w:rsidRDefault="00D376F0" w:rsidP="00D424AA">
            <w:pPr>
              <w:rPr>
                <w:rFonts w:cs="Times New Roman"/>
                <w:color w:val="000000" w:themeColor="text1"/>
                <w:sz w:val="16"/>
                <w:szCs w:val="16"/>
                <w:lang w:val="en-GB" w:eastAsia="en-CA"/>
              </w:rPr>
            </w:pPr>
          </w:p>
        </w:tc>
        <w:tc>
          <w:tcPr>
            <w:tcW w:w="2158" w:type="dxa"/>
            <w:tcBorders>
              <w:top w:val="single" w:sz="4" w:space="0" w:color="auto"/>
              <w:left w:val="single" w:sz="4" w:space="0" w:color="auto"/>
            </w:tcBorders>
            <w:shd w:val="clear" w:color="auto" w:fill="AED9FC"/>
          </w:tcPr>
          <w:p w14:paraId="3FC97460" w14:textId="77777777" w:rsidR="00D376F0" w:rsidRPr="00D424AA" w:rsidRDefault="00D376F0" w:rsidP="00D424AA">
            <w:pPr>
              <w:widowControl/>
              <w:rPr>
                <w:rFonts w:cs="Times New Roman"/>
                <w:color w:val="000000" w:themeColor="text1"/>
                <w:sz w:val="16"/>
                <w:szCs w:val="16"/>
                <w:lang w:val="en-GB" w:eastAsia="en-CA"/>
              </w:rPr>
            </w:pPr>
            <w:r w:rsidRPr="00D707C3">
              <w:rPr>
                <w:rFonts w:cs="Times New Roman"/>
                <w:i/>
                <w:color w:val="000000" w:themeColor="text1"/>
                <w:sz w:val="16"/>
                <w:szCs w:val="16"/>
                <w:lang w:val="en-GB" w:eastAsia="en-CA"/>
              </w:rPr>
              <w:t>H</w:t>
            </w:r>
            <w:r w:rsidRPr="00D424AA">
              <w:rPr>
                <w:rFonts w:cs="Times New Roman"/>
                <w:i/>
                <w:color w:val="000000" w:themeColor="text1"/>
                <w:sz w:val="16"/>
                <w:szCs w:val="16"/>
                <w:lang w:val="en-GB" w:eastAsia="en-CA"/>
              </w:rPr>
              <w:t xml:space="preserve">igh confidence </w:t>
            </w:r>
            <w:r w:rsidRPr="00D424AA">
              <w:rPr>
                <w:rFonts w:cs="Times New Roman"/>
                <w:color w:val="000000" w:themeColor="text1"/>
                <w:sz w:val="16"/>
                <w:szCs w:val="16"/>
                <w:lang w:val="en-GB" w:eastAsia="en-CA"/>
              </w:rPr>
              <w:t>in the</w:t>
            </w:r>
            <w:r w:rsidRPr="00D424AA">
              <w:rPr>
                <w:rFonts w:cs="Times New Roman"/>
                <w:i/>
                <w:color w:val="000000" w:themeColor="text1"/>
                <w:sz w:val="16"/>
                <w:szCs w:val="16"/>
                <w:lang w:val="en-GB" w:eastAsia="en-CA"/>
              </w:rPr>
              <w:t xml:space="preserve"> </w:t>
            </w:r>
            <w:r w:rsidRPr="00D424AA">
              <w:rPr>
                <w:rFonts w:cs="Times New Roman"/>
                <w:color w:val="000000" w:themeColor="text1"/>
                <w:sz w:val="16"/>
                <w:szCs w:val="16"/>
                <w:lang w:val="en-GB" w:eastAsia="en-CA"/>
              </w:rPr>
              <w:t>intensitification of heavy precipitation</w:t>
            </w:r>
            <w:r w:rsidRPr="00D424AA" w:rsidDel="00480163">
              <w:rPr>
                <w:rFonts w:cs="Times New Roman"/>
                <w:i/>
                <w:color w:val="000000" w:themeColor="text1"/>
                <w:sz w:val="16"/>
                <w:szCs w:val="16"/>
                <w:lang w:val="en-GB" w:eastAsia="en-CA"/>
              </w:rPr>
              <w:t xml:space="preserve"> </w:t>
            </w:r>
          </w:p>
        </w:tc>
        <w:tc>
          <w:tcPr>
            <w:tcW w:w="2158" w:type="dxa"/>
            <w:tcBorders>
              <w:top w:val="single" w:sz="4" w:space="0" w:color="auto"/>
            </w:tcBorders>
            <w:shd w:val="clear" w:color="auto" w:fill="D9D9D9"/>
          </w:tcPr>
          <w:p w14:paraId="2E82674F"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Low confidence</w:t>
            </w:r>
          </w:p>
        </w:tc>
        <w:tc>
          <w:tcPr>
            <w:tcW w:w="2158" w:type="dxa"/>
            <w:tcBorders>
              <w:top w:val="single" w:sz="4" w:space="0" w:color="auto"/>
            </w:tcBorders>
            <w:shd w:val="clear" w:color="auto" w:fill="7EC5F6"/>
            <w:tcMar>
              <w:top w:w="40" w:type="dxa"/>
              <w:left w:w="40" w:type="dxa"/>
              <w:bottom w:w="40" w:type="dxa"/>
              <w:right w:w="40" w:type="dxa"/>
            </w:tcMar>
          </w:tcPr>
          <w:p w14:paraId="5BC212C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F56FDF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758A906"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single" w:sz="4" w:space="0" w:color="auto"/>
            </w:tcBorders>
            <w:shd w:val="clear" w:color="auto" w:fill="42AEF0"/>
            <w:tcMar>
              <w:top w:w="40" w:type="dxa"/>
              <w:left w:w="40" w:type="dxa"/>
              <w:bottom w:w="40" w:type="dxa"/>
              <w:right w:w="40" w:type="dxa"/>
            </w:tcMar>
          </w:tcPr>
          <w:p w14:paraId="6F58ED92"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19EE23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75837DD"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single" w:sz="4" w:space="0" w:color="auto"/>
            </w:tcBorders>
            <w:shd w:val="clear" w:color="auto" w:fill="1F4E79"/>
            <w:tcMar>
              <w:top w:w="40" w:type="dxa"/>
              <w:left w:w="40" w:type="dxa"/>
              <w:bottom w:w="40" w:type="dxa"/>
              <w:right w:w="40" w:type="dxa"/>
            </w:tcMar>
          </w:tcPr>
          <w:p w14:paraId="5E63C66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4BED18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7782047"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50DBAC38" w14:textId="77777777" w:rsidTr="00723657">
        <w:tc>
          <w:tcPr>
            <w:tcW w:w="2158" w:type="dxa"/>
            <w:vMerge w:val="restart"/>
          </w:tcPr>
          <w:p w14:paraId="65A96C88"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East Siberia (ESB)</w:t>
            </w:r>
          </w:p>
          <w:p w14:paraId="2FB582A3" w14:textId="77777777" w:rsidR="00D376F0" w:rsidRPr="00D424AA" w:rsidRDefault="00D376F0" w:rsidP="00D424AA">
            <w:pPr>
              <w:rPr>
                <w:rFonts w:cs="Times New Roman"/>
                <w:color w:val="000000" w:themeColor="text1"/>
                <w:sz w:val="16"/>
                <w:szCs w:val="16"/>
                <w:lang w:val="en-GB" w:eastAsia="en-CA"/>
              </w:rPr>
            </w:pPr>
          </w:p>
          <w:p w14:paraId="616169E6"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71288FB7" w14:textId="51F68C7A" w:rsidR="00D376F0" w:rsidRPr="00D424AA" w:rsidDel="00CC37A4" w:rsidRDefault="00D376F0" w:rsidP="00381ADC">
            <w:pPr>
              <w:rPr>
                <w:del w:id="5133" w:author="Robin Matthews" w:date="2021-07-14T16:40:00Z"/>
                <w:rFonts w:cs="Times New Roman"/>
                <w:sz w:val="16"/>
                <w:szCs w:val="16"/>
                <w:lang w:val="en-GB"/>
              </w:rPr>
            </w:pPr>
            <w:r w:rsidRPr="00D424AA">
              <w:rPr>
                <w:rFonts w:cs="Times New Roman"/>
                <w:color w:val="000000" w:themeColor="text1"/>
                <w:sz w:val="16"/>
                <w:szCs w:val="16"/>
                <w:lang w:val="en-GB" w:eastAsia="en-CA"/>
              </w:rPr>
              <w:t xml:space="preserve">Intensification of heavy precipitation </w:t>
            </w:r>
            <w:ins w:id="5134" w:author="Robin Matthews" w:date="2021-07-14T16:40:00Z">
              <w:r w:rsidR="00CC37A4">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2",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Knutson and Zeng, 2018; Dunn et al., 2020; Sun et al., 2020a)", "manualFormatting" : "(Knutson and Zeng, 2018; Dunn et al., 2020; Sun et al., 2020b)", "plainTextFormattedCitation" : "(Knutson and Zeng, 2018; Dunn et al., 2020; Sun et al., 2020a)", "previouslyFormattedCitation" : "(Knutson and Zeng, 2018; Dunn et al., 2020; Sun et al., 2020a)" }, "properties" : { "noteIndex" : 0 }, "schema" : "https://github.com/citation-style-language/schema/raw/master/csl-citation.json" }</w:instrText>
            </w:r>
            <w:ins w:id="5135" w:author="Robin Matthews" w:date="2021-07-14T16:40:00Z">
              <w:r w:rsidR="00CC37A4">
                <w:rPr>
                  <w:rFonts w:cs="Times New Roman"/>
                  <w:color w:val="000000" w:themeColor="text1"/>
                  <w:sz w:val="16"/>
                  <w:szCs w:val="16"/>
                  <w:lang w:val="en-GB" w:eastAsia="en-CA"/>
                </w:rPr>
                <w:fldChar w:fldCharType="separate"/>
              </w:r>
              <w:r w:rsidR="00CC37A4" w:rsidRPr="00D83AAB">
                <w:rPr>
                  <w:rFonts w:cs="Times New Roman"/>
                  <w:noProof/>
                  <w:color w:val="000000" w:themeColor="text1"/>
                  <w:sz w:val="16"/>
                  <w:szCs w:val="16"/>
                  <w:lang w:val="en-GB" w:eastAsia="en-CA"/>
                </w:rPr>
                <w:t>(Knutson and Zeng, 2018; Dunn et al., 2020; Sun et al., 2020</w:t>
              </w:r>
              <w:r w:rsidR="00CC37A4">
                <w:rPr>
                  <w:rFonts w:cs="Times New Roman"/>
                  <w:noProof/>
                  <w:color w:val="000000" w:themeColor="text1"/>
                  <w:sz w:val="16"/>
                  <w:szCs w:val="16"/>
                  <w:lang w:val="en-GB" w:eastAsia="en-CA"/>
                </w:rPr>
                <w:t>b</w:t>
              </w:r>
              <w:r w:rsidR="00CC37A4" w:rsidRPr="00D83AAB">
                <w:rPr>
                  <w:rFonts w:cs="Times New Roman"/>
                  <w:noProof/>
                  <w:color w:val="000000" w:themeColor="text1"/>
                  <w:sz w:val="16"/>
                  <w:szCs w:val="16"/>
                  <w:lang w:val="en-GB" w:eastAsia="en-CA"/>
                </w:rPr>
                <w:t>)</w:t>
              </w:r>
              <w:r w:rsidR="00CC37A4">
                <w:rPr>
                  <w:rFonts w:cs="Times New Roman"/>
                  <w:color w:val="000000" w:themeColor="text1"/>
                  <w:sz w:val="16"/>
                  <w:szCs w:val="16"/>
                  <w:lang w:val="en-GB" w:eastAsia="en-CA"/>
                </w:rPr>
                <w:fldChar w:fldCharType="end"/>
              </w:r>
            </w:ins>
            <w:commentRangeStart w:id="5136"/>
            <w:del w:id="5137" w:author="Robin Matthews" w:date="2021-07-14T16:40:00Z">
              <w:r w:rsidRPr="00D424AA" w:rsidDel="00CC37A4">
                <w:rPr>
                  <w:rFonts w:cs="Times New Roman"/>
                  <w:color w:val="000000" w:themeColor="text1"/>
                  <w:sz w:val="16"/>
                  <w:szCs w:val="16"/>
                  <w:lang w:val="en-GB" w:eastAsia="en-CA"/>
                </w:rPr>
                <w:fldChar w:fldCharType="begin" w:fldLock="1"/>
              </w:r>
              <w:r w:rsidR="00FF6231" w:rsidDel="00CC37A4">
                <w:rPr>
                  <w:rFonts w:cs="Times New Roman"/>
                  <w:color w:val="000000" w:themeColor="text1"/>
                  <w:sz w:val="16"/>
                  <w:szCs w:val="16"/>
                  <w:lang w:val="en-GB" w:eastAsia="en-CA"/>
                </w:rPr>
                <w:del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delInstrText>
              </w:r>
              <w:r w:rsidRPr="00D424AA" w:rsidDel="00CC37A4">
                <w:rPr>
                  <w:rFonts w:cs="Times New Roman"/>
                  <w:color w:val="000000" w:themeColor="text1"/>
                  <w:sz w:val="16"/>
                  <w:szCs w:val="16"/>
                  <w:lang w:val="en-GB" w:eastAsia="en-CA"/>
                </w:rPr>
                <w:fldChar w:fldCharType="separate"/>
              </w:r>
              <w:r w:rsidR="00A26296" w:rsidDel="00CC37A4">
                <w:rPr>
                  <w:rFonts w:cs="Times New Roman"/>
                  <w:noProof/>
                  <w:color w:val="000000" w:themeColor="text1"/>
                  <w:sz w:val="16"/>
                  <w:szCs w:val="16"/>
                  <w:lang w:val="en-GB" w:eastAsia="en-CA"/>
                </w:rPr>
                <w:delText>(Knutson and Zeng, 2018</w:delText>
              </w:r>
              <w:r w:rsidRPr="00D424AA" w:rsidDel="00CC37A4">
                <w:rPr>
                  <w:rFonts w:cs="Times New Roman"/>
                  <w:color w:val="000000" w:themeColor="text1"/>
                  <w:sz w:val="16"/>
                  <w:szCs w:val="16"/>
                  <w:lang w:val="en-GB" w:eastAsia="en-CA"/>
                </w:rPr>
                <w:fldChar w:fldCharType="end"/>
              </w:r>
              <w:commentRangeEnd w:id="5136"/>
              <w:r w:rsidR="00A26296" w:rsidDel="00CC37A4">
                <w:rPr>
                  <w:rStyle w:val="Marquedecommentaire"/>
                </w:rPr>
                <w:commentReference w:id="5136"/>
              </w:r>
              <w:r w:rsidRPr="00841A35" w:rsidDel="00CC37A4">
                <w:rPr>
                  <w:rFonts w:cs="Times New Roman"/>
                  <w:color w:val="000000" w:themeColor="text1"/>
                  <w:sz w:val="16"/>
                  <w:szCs w:val="16"/>
                  <w:lang w:val="en-GB" w:eastAsia="en-CA"/>
                </w:rPr>
                <w:delText xml:space="preserve">; </w:delText>
              </w:r>
              <w:commentRangeStart w:id="5138"/>
              <w:r w:rsidRPr="00D424AA" w:rsidDel="00CC37A4">
                <w:rPr>
                  <w:rFonts w:cs="Times New Roman"/>
                  <w:sz w:val="16"/>
                  <w:szCs w:val="16"/>
                  <w:lang w:val="en-GB"/>
                </w:rPr>
                <w:fldChar w:fldCharType="begin" w:fldLock="1"/>
              </w:r>
              <w:r w:rsidR="00AB36D4" w:rsidDel="00CC37A4">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CC37A4">
                <w:rPr>
                  <w:rFonts w:cs="Times New Roman"/>
                  <w:sz w:val="16"/>
                  <w:szCs w:val="16"/>
                  <w:lang w:val="en-GB"/>
                </w:rPr>
                <w:fldChar w:fldCharType="separate"/>
              </w:r>
              <w:r w:rsidR="00A26296" w:rsidDel="00CC37A4">
                <w:rPr>
                  <w:rFonts w:cs="Times New Roman"/>
                  <w:noProof/>
                  <w:sz w:val="16"/>
                  <w:szCs w:val="16"/>
                  <w:lang w:val="en-GB"/>
                </w:rPr>
                <w:delText>Sun et al., 2020</w:delText>
              </w:r>
              <w:r w:rsidRPr="00D424AA" w:rsidDel="00CC37A4">
                <w:rPr>
                  <w:rFonts w:cs="Times New Roman"/>
                  <w:sz w:val="16"/>
                  <w:szCs w:val="16"/>
                  <w:lang w:val="en-GB"/>
                </w:rPr>
                <w:fldChar w:fldCharType="end"/>
              </w:r>
              <w:commentRangeEnd w:id="5138"/>
              <w:r w:rsidR="00A26296" w:rsidDel="00CC37A4">
                <w:rPr>
                  <w:rStyle w:val="Marquedecommentaire"/>
                </w:rPr>
                <w:commentReference w:id="5138"/>
              </w:r>
              <w:r w:rsidRPr="00841A35" w:rsidDel="00CC37A4">
                <w:rPr>
                  <w:rFonts w:cs="Times New Roman"/>
                  <w:sz w:val="16"/>
                  <w:szCs w:val="16"/>
                  <w:lang w:val="en-GB"/>
                </w:rPr>
                <w:delText>;</w:delText>
              </w:r>
            </w:del>
          </w:p>
          <w:commentRangeStart w:id="5139"/>
          <w:p w14:paraId="3C1E66A7" w14:textId="051AC19B" w:rsidR="00D376F0" w:rsidRPr="00841A35" w:rsidDel="00CC37A4" w:rsidRDefault="00D376F0" w:rsidP="00A730A1">
            <w:pPr>
              <w:rPr>
                <w:del w:id="5140" w:author="Robin Matthews" w:date="2021-07-14T16:40:00Z"/>
                <w:rFonts w:cs="Times New Roman"/>
                <w:sz w:val="16"/>
                <w:szCs w:val="16"/>
                <w:lang w:val="en-GB"/>
              </w:rPr>
            </w:pPr>
            <w:del w:id="5141" w:author="Robin Matthews" w:date="2021-07-14T16:40:00Z">
              <w:r w:rsidRPr="00D424AA" w:rsidDel="00CC37A4">
                <w:rPr>
                  <w:rFonts w:cs="Times New Roman"/>
                  <w:sz w:val="16"/>
                  <w:szCs w:val="16"/>
                  <w:lang w:val="en-GB"/>
                </w:rPr>
                <w:fldChar w:fldCharType="begin" w:fldLock="1"/>
              </w:r>
              <w:r w:rsidR="00FF6231" w:rsidDel="00CC37A4">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CC37A4">
                <w:rPr>
                  <w:rFonts w:cs="Times New Roman"/>
                  <w:sz w:val="16"/>
                  <w:szCs w:val="16"/>
                  <w:lang w:val="en-GB"/>
                </w:rPr>
                <w:fldChar w:fldCharType="separate"/>
              </w:r>
              <w:r w:rsidR="00A26296" w:rsidDel="00CC37A4">
                <w:rPr>
                  <w:rFonts w:cs="Times New Roman"/>
                  <w:noProof/>
                  <w:sz w:val="16"/>
                  <w:szCs w:val="16"/>
                  <w:lang w:val="en-GB"/>
                </w:rPr>
                <w:delText>Dunn et al., 2020)</w:delText>
              </w:r>
              <w:r w:rsidRPr="00D424AA" w:rsidDel="00CC37A4">
                <w:rPr>
                  <w:rFonts w:cs="Times New Roman"/>
                  <w:sz w:val="16"/>
                  <w:szCs w:val="16"/>
                  <w:lang w:val="en-GB"/>
                </w:rPr>
                <w:fldChar w:fldCharType="end"/>
              </w:r>
              <w:commentRangeEnd w:id="5139"/>
              <w:r w:rsidR="00A26296" w:rsidDel="00CC37A4">
                <w:rPr>
                  <w:rStyle w:val="Marquedecommentaire"/>
                </w:rPr>
                <w:commentReference w:id="5139"/>
              </w:r>
            </w:del>
          </w:p>
          <w:p w14:paraId="7554E237" w14:textId="77777777" w:rsidR="00D376F0" w:rsidRPr="00D424AA" w:rsidRDefault="00D376F0">
            <w:pPr>
              <w:rPr>
                <w:rFonts w:cs="Times New Roman"/>
                <w:i/>
                <w:color w:val="000000" w:themeColor="text1"/>
                <w:sz w:val="16"/>
                <w:szCs w:val="16"/>
                <w:lang w:val="en-GB" w:eastAsia="en-CA"/>
              </w:rPr>
              <w:pPrChange w:id="5142" w:author="Robin Matthews" w:date="2021-07-14T16:40:00Z">
                <w:pPr>
                  <w:widowControl/>
                </w:pPr>
              </w:pPrChange>
            </w:pPr>
          </w:p>
        </w:tc>
        <w:tc>
          <w:tcPr>
            <w:tcW w:w="2158" w:type="dxa"/>
            <w:tcBorders>
              <w:top w:val="dashed" w:sz="4" w:space="0" w:color="000000"/>
            </w:tcBorders>
            <w:shd w:val="clear" w:color="auto" w:fill="D9D9D9"/>
          </w:tcPr>
          <w:p w14:paraId="5477581B"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color w:val="000000" w:themeColor="text1"/>
                <w:sz w:val="16"/>
                <w:szCs w:val="16"/>
                <w:lang w:val="en-GB" w:eastAsia="en-CA"/>
              </w:rPr>
              <w:t>Limited evidence</w:t>
            </w:r>
          </w:p>
        </w:tc>
        <w:tc>
          <w:tcPr>
            <w:tcW w:w="2158" w:type="dxa"/>
            <w:tcBorders>
              <w:top w:val="dashed" w:sz="4" w:space="0" w:color="000000"/>
            </w:tcBorders>
            <w:shd w:val="clear" w:color="auto" w:fill="7EC5F6"/>
            <w:tcMar>
              <w:top w:w="40" w:type="dxa"/>
              <w:left w:w="40" w:type="dxa"/>
              <w:bottom w:w="40" w:type="dxa"/>
              <w:right w:w="40" w:type="dxa"/>
            </w:tcMar>
          </w:tcPr>
          <w:p w14:paraId="017BF508" w14:textId="7C07830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143"/>
            <w:r w:rsidRPr="00D424AA">
              <w:rPr>
                <w:rFonts w:cs="Times New Roman"/>
                <w:sz w:val="16"/>
                <w:szCs w:val="16"/>
                <w:lang w:val="en-GB"/>
              </w:rPr>
              <w:fldChar w:fldCharType="begin" w:fldLock="1"/>
            </w:r>
            <w:ins w:id="5144" w:author="Robin Matthews" w:date="2021-07-14T16:41: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145" w:author="Robin Matthews" w:date="2021-07-14T16:41: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146" w:author="Robin Matthews" w:date="2021-07-14T16:41:00Z">
              <w:r w:rsidR="00A26296" w:rsidDel="00CC37A4">
                <w:rPr>
                  <w:rFonts w:cs="Times New Roman"/>
                  <w:noProof/>
                  <w:sz w:val="16"/>
                  <w:szCs w:val="16"/>
                  <w:lang w:val="en-GB"/>
                </w:rPr>
                <w:delText>Li et al., 2020</w:delText>
              </w:r>
            </w:del>
            <w:ins w:id="5147" w:author="Robin Matthews" w:date="2021-07-14T16:41: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143"/>
            <w:r w:rsidR="00A26296">
              <w:rPr>
                <w:rStyle w:val="Marquedecommentaire"/>
              </w:rPr>
              <w:commentReference w:id="5143"/>
            </w:r>
            <w:r w:rsidRPr="00841A35">
              <w:rPr>
                <w:rFonts w:cs="Times New Roman"/>
                <w:color w:val="000000" w:themeColor="text1"/>
                <w:sz w:val="16"/>
                <w:szCs w:val="16"/>
                <w:lang w:val="en-GB"/>
              </w:rPr>
              <w:t>; Annex). Median increase of more than 2% in the 50-year Rx1day an</w:t>
            </w:r>
            <w:r w:rsidRPr="00D424AA">
              <w:rPr>
                <w:rFonts w:cs="Times New Roman"/>
                <w:color w:val="000000" w:themeColor="text1"/>
                <w:sz w:val="16"/>
                <w:szCs w:val="16"/>
                <w:lang w:val="en-GB"/>
              </w:rPr>
              <w:t xml:space="preserve">d Rx5day events compared to the 1°C warming level </w:t>
            </w:r>
            <w:commentRangeStart w:id="514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49" w:author="Robin Matthews" w:date="2021-07-14T16:41:00Z">
              <w:r w:rsidR="00A26296" w:rsidDel="00CC37A4">
                <w:rPr>
                  <w:rFonts w:cs="Times New Roman"/>
                  <w:noProof/>
                  <w:sz w:val="16"/>
                  <w:szCs w:val="16"/>
                  <w:lang w:val="en-GB"/>
                </w:rPr>
                <w:delText>Li et al., 2020</w:delText>
              </w:r>
            </w:del>
            <w:ins w:id="5150" w:author="Robin Matthews" w:date="2021-07-14T16:41:00Z">
              <w:r w:rsidR="00CC37A4">
                <w:rPr>
                  <w:rFonts w:cs="Times New Roman"/>
                  <w:noProof/>
                  <w:sz w:val="16"/>
                  <w:szCs w:val="16"/>
                  <w:lang w:val="en-GB"/>
                </w:rPr>
                <w:t>C. Li et al., 2020</w:t>
              </w:r>
            </w:ins>
            <w:del w:id="5151" w:author="Robin Matthews" w:date="2021-07-14T16:41: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148"/>
            <w:r w:rsidR="00A26296">
              <w:rPr>
                <w:rStyle w:val="Marquedecommentaire"/>
              </w:rPr>
              <w:commentReference w:id="5148"/>
            </w:r>
            <w:r w:rsidRPr="00841A35">
              <w:rPr>
                <w:rFonts w:cs="Times New Roman"/>
                <w:color w:val="000000" w:themeColor="text1"/>
                <w:sz w:val="16"/>
                <w:szCs w:val="16"/>
                <w:lang w:val="en-GB"/>
              </w:rPr>
              <w:t xml:space="preserve"> and more than 6% in annual Rx1day and Rx5day and 4% in annual Rx30day compared to pre-industrial (Annex).</w:t>
            </w:r>
          </w:p>
          <w:p w14:paraId="0B73D2A1" w14:textId="77777777" w:rsidR="00D376F0" w:rsidRPr="00D424AA" w:rsidRDefault="00D376F0" w:rsidP="00D424AA">
            <w:pPr>
              <w:rPr>
                <w:rFonts w:cs="Times New Roman"/>
                <w:color w:val="000000" w:themeColor="text1"/>
                <w:sz w:val="16"/>
                <w:szCs w:val="16"/>
                <w:lang w:val="en-GB"/>
              </w:rPr>
            </w:pPr>
          </w:p>
          <w:p w14:paraId="75643018" w14:textId="0002AA96" w:rsidR="00D376F0" w:rsidRPr="00431AF4"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152"/>
            <w:r w:rsidRPr="00D424AA">
              <w:rPr>
                <w:rFonts w:cs="Times New Roman"/>
                <w:color w:val="000000" w:themeColor="text1"/>
                <w:sz w:val="16"/>
                <w:szCs w:val="16"/>
                <w:lang w:val="en-GB" w:eastAsia="en-CA"/>
              </w:rPr>
              <w:fldChar w:fldCharType="begin" w:fldLock="1"/>
            </w:r>
            <w:ins w:id="5153" w:author="Robin Matthews" w:date="2021-07-14T18:16:00Z">
              <w:r w:rsidR="00606C7C">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Xu et al., 2017; Han et al., 2018; Kharin et al., 2018; Khlebnikova et al., 2019b)", "manualFormatting" : "(Sillmann et al., 2013b; Xu et al., 2017; Han et al., 2018; Kharin et al. 2018; Khlebnikova et al., 2019a)", "plainTextFormattedCitation" : "(Sillmann et al., 2013b; Xu et al., 2017; Han et al., 2018; Kharin et al., 2018; Khlebnikova et al., 2019b)", "previouslyFormattedCitation" : "(Sillmann et al., 2013b; Xu et al., 2017; Han et al., 2018; Kharin et al., 2018; Khlebnikova et al., 2019b)" }, "properties" : { "noteIndex" : 0 }, "schema" : "https://github.com/citation-style-language/schema/raw/master/csl-citation.json" }</w:instrText>
              </w:r>
            </w:ins>
            <w:del w:id="5154" w:author="Robin Matthews" w:date="2021-07-14T18:16:00Z">
              <w:r w:rsidR="00FF6231" w:rsidDel="00606C7C">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3103/S106837391907001X", "author" : [ { "dropping-particle" : "", "family" : "Khlebnikova", "given" : "E.</w:delInstrText>
              </w:r>
              <w:r w:rsidR="00FF6231" w:rsidRPr="00431AF4" w:rsidDel="00606C7C">
                <w:rPr>
                  <w:rFonts w:cs="Times New Roman"/>
                  <w:color w:val="000000" w:themeColor="text1"/>
                  <w:sz w:val="16"/>
                  <w:szCs w:val="16"/>
                  <w:lang w:val="en-GB" w:eastAsia="en-CA"/>
                </w:rPr>
                <w:delInstrText xml:space="preserv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Xu et al., 2017; Han et al., 2018; Kharin et al., 2018; Khlebnikova et al., 2019b)", "plainTextFormattedCitation" : "(Sillmann et al., 2013b; Xu et al., 2017; Han et al., 2018; Kharin et al., 2018; Khlebnikova et al., 2019b)", "previouslyFormattedCitation" : "(Sillmann et al., 2013b; Xu et al., 2017; Han et al., 2018; Kharin et al., 2018; Khlebnikova et al., 2019b)" }, "properties" : { "noteIndex" : 0 }, "schema" : "https://github.com/citation-style-language/schema/raw/master/csl-citation.json" }</w:delInstrText>
              </w:r>
            </w:del>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Xu et al., 2017; Han et al., 2018; Kharin et al.</w:t>
            </w:r>
            <w:del w:id="5155" w:author="Robin Matthews" w:date="2021-07-14T18:16:00Z">
              <w:r w:rsidR="00A26296" w:rsidDel="00606C7C">
                <w:rPr>
                  <w:rFonts w:cs="Times New Roman"/>
                  <w:noProof/>
                  <w:color w:val="000000" w:themeColor="text1"/>
                  <w:sz w:val="16"/>
                  <w:szCs w:val="16"/>
                  <w:lang w:val="en-GB" w:eastAsia="en-CA"/>
                </w:rPr>
                <w:delText>,</w:delText>
              </w:r>
            </w:del>
            <w:r w:rsidR="00A26296">
              <w:rPr>
                <w:rFonts w:cs="Times New Roman"/>
                <w:noProof/>
                <w:color w:val="000000" w:themeColor="text1"/>
                <w:sz w:val="16"/>
                <w:szCs w:val="16"/>
                <w:lang w:val="en-GB" w:eastAsia="en-CA"/>
              </w:rPr>
              <w:t xml:space="preserve"> 2018; Khlebnikova et al., 2019</w:t>
            </w:r>
            <w:del w:id="5156" w:author="Robin Matthews" w:date="2021-07-14T18:16:00Z">
              <w:r w:rsidR="00A26296" w:rsidDel="00606C7C">
                <w:rPr>
                  <w:rFonts w:cs="Times New Roman"/>
                  <w:noProof/>
                  <w:color w:val="000000" w:themeColor="text1"/>
                  <w:sz w:val="16"/>
                  <w:szCs w:val="16"/>
                  <w:lang w:val="en-GB" w:eastAsia="en-CA"/>
                </w:rPr>
                <w:delText>b</w:delText>
              </w:r>
            </w:del>
            <w:ins w:id="5157" w:author="Robin Matthews" w:date="2021-07-14T18:16:00Z">
              <w:r w:rsidR="00606C7C">
                <w:rPr>
                  <w:rFonts w:cs="Times New Roman"/>
                  <w:noProof/>
                  <w:color w:val="000000" w:themeColor="text1"/>
                  <w:sz w:val="16"/>
                  <w:szCs w:val="16"/>
                  <w:lang w:val="en-GB" w:eastAsia="en-CA"/>
                </w:rPr>
                <w:t>a</w:t>
              </w:r>
            </w:ins>
            <w:r w:rsidR="00A26296">
              <w:rPr>
                <w:rFonts w:cs="Times New Roman"/>
                <w:noProof/>
                <w:color w:val="000000" w:themeColor="text1"/>
                <w:sz w:val="16"/>
                <w:szCs w:val="16"/>
                <w:lang w:val="en-GB" w:eastAsia="en-CA"/>
              </w:rPr>
              <w:t>)</w:t>
            </w:r>
            <w:r w:rsidRPr="00D424AA">
              <w:rPr>
                <w:rFonts w:cs="Times New Roman"/>
                <w:color w:val="000000" w:themeColor="text1"/>
                <w:sz w:val="16"/>
                <w:szCs w:val="16"/>
                <w:lang w:val="en-GB" w:eastAsia="en-CA"/>
              </w:rPr>
              <w:fldChar w:fldCharType="end"/>
            </w:r>
            <w:commentRangeEnd w:id="5152"/>
            <w:r w:rsidR="00A26296">
              <w:rPr>
                <w:rStyle w:val="Marquedecommentaire"/>
              </w:rPr>
              <w:commentReference w:id="5152"/>
            </w:r>
          </w:p>
        </w:tc>
        <w:tc>
          <w:tcPr>
            <w:tcW w:w="2159" w:type="dxa"/>
            <w:tcBorders>
              <w:top w:val="dashed" w:sz="4" w:space="0" w:color="000000"/>
            </w:tcBorders>
            <w:shd w:val="clear" w:color="auto" w:fill="42AEF0"/>
            <w:tcMar>
              <w:top w:w="40" w:type="dxa"/>
              <w:left w:w="40" w:type="dxa"/>
              <w:bottom w:w="40" w:type="dxa"/>
              <w:right w:w="40" w:type="dxa"/>
            </w:tcMar>
          </w:tcPr>
          <w:p w14:paraId="1F960A9C" w14:textId="052C355D" w:rsidR="00D376F0" w:rsidRPr="00D424AA" w:rsidRDefault="00D376F0" w:rsidP="00D424AA">
            <w:pPr>
              <w:rPr>
                <w:rFonts w:cs="Times New Roman"/>
                <w:color w:val="000000" w:themeColor="text1"/>
                <w:sz w:val="16"/>
                <w:szCs w:val="16"/>
                <w:lang w:val="en-GB"/>
              </w:rPr>
            </w:pPr>
            <w:r w:rsidRPr="00431AF4">
              <w:rPr>
                <w:rFonts w:cs="Times New Roman"/>
                <w:color w:val="000000" w:themeColor="text1"/>
                <w:sz w:val="16"/>
                <w:szCs w:val="16"/>
                <w:lang w:val="en-GB"/>
              </w:rPr>
              <w:t>CMIP6 models proj</w:t>
            </w:r>
            <w:r w:rsidRPr="00D424AA">
              <w:rPr>
                <w:rFonts w:cs="Times New Roman"/>
                <w:color w:val="000000" w:themeColor="text1"/>
                <w:sz w:val="16"/>
                <w:szCs w:val="16"/>
                <w:lang w:val="en-GB"/>
              </w:rPr>
              <w:t xml:space="preserve">ect a robust increase in the intensity and frequency of heavy precipitation </w:t>
            </w:r>
            <w:commentRangeStart w:id="515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59" w:author="Robin Matthews" w:date="2021-07-14T16:41:00Z">
              <w:r w:rsidR="00A26296" w:rsidDel="00CC37A4">
                <w:rPr>
                  <w:rFonts w:cs="Times New Roman"/>
                  <w:noProof/>
                  <w:sz w:val="16"/>
                  <w:szCs w:val="16"/>
                  <w:lang w:val="en-GB"/>
                </w:rPr>
                <w:delText>Li et al., 2020</w:delText>
              </w:r>
            </w:del>
            <w:ins w:id="5160" w:author="Robin Matthews" w:date="2021-07-14T16:41: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158"/>
            <w:r w:rsidR="00A26296">
              <w:rPr>
                <w:rStyle w:val="Marquedecommentaire"/>
              </w:rPr>
              <w:commentReference w:id="5158"/>
            </w:r>
            <w:r w:rsidRPr="00841A35">
              <w:rPr>
                <w:rFonts w:cs="Times New Roman"/>
                <w:color w:val="000000" w:themeColor="text1"/>
                <w:sz w:val="16"/>
                <w:szCs w:val="16"/>
                <w:lang w:val="en-GB"/>
              </w:rPr>
              <w:t>; Annex). Median increase of more than 4% in the 50-year Rx1day and Rx5day events c</w:t>
            </w:r>
            <w:r w:rsidRPr="00D424AA">
              <w:rPr>
                <w:rFonts w:cs="Times New Roman"/>
                <w:color w:val="000000" w:themeColor="text1"/>
                <w:sz w:val="16"/>
                <w:szCs w:val="16"/>
                <w:lang w:val="en-GB"/>
              </w:rPr>
              <w:t xml:space="preserve">ompared to the 1°C warming level </w:t>
            </w:r>
            <w:commentRangeStart w:id="516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62" w:author="Robin Matthews" w:date="2021-07-14T16:41:00Z">
              <w:r w:rsidR="00A26296" w:rsidDel="00CC37A4">
                <w:rPr>
                  <w:rFonts w:cs="Times New Roman"/>
                  <w:noProof/>
                  <w:sz w:val="16"/>
                  <w:szCs w:val="16"/>
                  <w:lang w:val="en-GB"/>
                </w:rPr>
                <w:delText>Li et al., 2020</w:delText>
              </w:r>
            </w:del>
            <w:ins w:id="5163" w:author="Robin Matthews" w:date="2021-07-14T16:41:00Z">
              <w:r w:rsidR="00CC37A4">
                <w:rPr>
                  <w:rFonts w:cs="Times New Roman"/>
                  <w:noProof/>
                  <w:sz w:val="16"/>
                  <w:szCs w:val="16"/>
                  <w:lang w:val="en-GB"/>
                </w:rPr>
                <w:t>C. Li et al., 2020</w:t>
              </w:r>
            </w:ins>
            <w:del w:id="5164" w:author="Robin Matthews" w:date="2021-07-14T16:41: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161"/>
            <w:r w:rsidR="00A26296">
              <w:rPr>
                <w:rStyle w:val="Marquedecommentaire"/>
              </w:rPr>
              <w:commentReference w:id="5161"/>
            </w:r>
            <w:r w:rsidRPr="00841A35">
              <w:rPr>
                <w:rFonts w:cs="Times New Roman"/>
                <w:color w:val="000000" w:themeColor="text1"/>
                <w:sz w:val="16"/>
                <w:szCs w:val="16"/>
                <w:lang w:val="en-GB"/>
              </w:rPr>
              <w:t xml:space="preserve"> and more than 8% in annual Rx1day and Rx5day and 6% in annual Rx30day compared to pre-industrial (Annex).</w:t>
            </w:r>
          </w:p>
          <w:p w14:paraId="5A21C488" w14:textId="77777777" w:rsidR="00D376F0" w:rsidRPr="00D424AA" w:rsidRDefault="00D376F0" w:rsidP="00D424AA">
            <w:pPr>
              <w:rPr>
                <w:rFonts w:cs="Times New Roman"/>
                <w:color w:val="000000" w:themeColor="text1"/>
                <w:sz w:val="16"/>
                <w:szCs w:val="16"/>
                <w:lang w:val="en-GB"/>
              </w:rPr>
            </w:pPr>
          </w:p>
          <w:p w14:paraId="5C7D88A5" w14:textId="14074837"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165"/>
            <w:r w:rsidRPr="00D424AA">
              <w:rPr>
                <w:rFonts w:cs="Times New Roman"/>
                <w:color w:val="000000" w:themeColor="text1"/>
                <w:sz w:val="16"/>
                <w:szCs w:val="16"/>
                <w:lang w:val="en-GB" w:eastAsia="en-CA"/>
              </w:rPr>
              <w:fldChar w:fldCharType="begin" w:fldLock="1"/>
            </w:r>
            <w:r w:rsidR="00DB48AC">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Xu et al., 2017; Han et al., 2018; Kharin et al., 2018; Khlebnikova et al., 2019b)", "manualFormatting" : "(Sillmann et al., 2013b; Xu et al., 2017; Han et al., 2018; Kharin et al., 2018; Khlebnikova et al., 2019a)", "plainTextFormattedCitation" : "(Sillmann et al., 2013b; Xu et al., 2017; Han et al., 2018; Kharin et al., 2018; Khlebnikova et al., 2019b)", "previouslyFormattedCitation" : "(Sillmann et al., 2013b; Xu et al., 2017; Han et al., 2018; Kharin et al., 2018; Khlebnikova et al., 2019b)"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Xu et al., 2017; Han et al., 2018; Kharin et al., 2018; Khlebnikova et al., 2019</w:t>
            </w:r>
            <w:del w:id="5166" w:author="Robin Matthews" w:date="2021-07-14T18:16:00Z">
              <w:r w:rsidR="00A26296" w:rsidDel="00606C7C">
                <w:rPr>
                  <w:rFonts w:cs="Times New Roman"/>
                  <w:noProof/>
                  <w:color w:val="000000" w:themeColor="text1"/>
                  <w:sz w:val="16"/>
                  <w:szCs w:val="16"/>
                  <w:lang w:val="en-GB" w:eastAsia="en-CA"/>
                </w:rPr>
                <w:delText>b</w:delText>
              </w:r>
            </w:del>
            <w:ins w:id="5167" w:author="Robin Matthews" w:date="2021-07-14T18:16:00Z">
              <w:r w:rsidR="00606C7C">
                <w:rPr>
                  <w:rFonts w:cs="Times New Roman"/>
                  <w:noProof/>
                  <w:color w:val="000000" w:themeColor="text1"/>
                  <w:sz w:val="16"/>
                  <w:szCs w:val="16"/>
                  <w:lang w:val="en-GB" w:eastAsia="en-CA"/>
                </w:rPr>
                <w:t>a</w:t>
              </w:r>
            </w:ins>
            <w:r w:rsidR="00A26296">
              <w:rPr>
                <w:rFonts w:cs="Times New Roman"/>
                <w:noProof/>
                <w:color w:val="000000" w:themeColor="text1"/>
                <w:sz w:val="16"/>
                <w:szCs w:val="16"/>
                <w:lang w:val="en-GB" w:eastAsia="en-CA"/>
              </w:rPr>
              <w:t>)</w:t>
            </w:r>
            <w:r w:rsidRPr="00D424AA">
              <w:rPr>
                <w:rFonts w:cs="Times New Roman"/>
                <w:color w:val="000000" w:themeColor="text1"/>
                <w:sz w:val="16"/>
                <w:szCs w:val="16"/>
                <w:lang w:val="en-GB" w:eastAsia="en-CA"/>
              </w:rPr>
              <w:fldChar w:fldCharType="end"/>
            </w:r>
            <w:commentRangeEnd w:id="5165"/>
            <w:r w:rsidR="00A26296">
              <w:rPr>
                <w:rStyle w:val="Marquedecommentaire"/>
              </w:rPr>
              <w:commentReference w:id="5165"/>
            </w:r>
          </w:p>
        </w:tc>
        <w:tc>
          <w:tcPr>
            <w:tcW w:w="2159" w:type="dxa"/>
            <w:tcBorders>
              <w:top w:val="dashed" w:sz="4" w:space="0" w:color="000000"/>
            </w:tcBorders>
            <w:shd w:val="clear" w:color="auto" w:fill="1F4E79"/>
            <w:tcMar>
              <w:top w:w="40" w:type="dxa"/>
              <w:left w:w="40" w:type="dxa"/>
              <w:bottom w:w="40" w:type="dxa"/>
              <w:right w:w="40" w:type="dxa"/>
            </w:tcMar>
          </w:tcPr>
          <w:p w14:paraId="56F009B7" w14:textId="5E2FA4BD"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els proj</w:t>
            </w:r>
            <w:r w:rsidRPr="00D424AA">
              <w:rPr>
                <w:rFonts w:cs="Times New Roman"/>
                <w:color w:val="000000" w:themeColor="text1"/>
                <w:sz w:val="16"/>
                <w:szCs w:val="16"/>
                <w:lang w:val="en-GB"/>
              </w:rPr>
              <w:t xml:space="preserve">ect a robust increase in the intensity and frequency of heavy precipitation </w:t>
            </w:r>
            <w:commentRangeStart w:id="516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69" w:author="Robin Matthews" w:date="2021-07-14T16:41:00Z">
              <w:r w:rsidR="00A26296" w:rsidDel="00CC37A4">
                <w:rPr>
                  <w:rFonts w:cs="Times New Roman"/>
                  <w:noProof/>
                  <w:sz w:val="16"/>
                  <w:szCs w:val="16"/>
                  <w:lang w:val="en-GB"/>
                </w:rPr>
                <w:delText>Li et al., 2020</w:delText>
              </w:r>
            </w:del>
            <w:ins w:id="5170" w:author="Robin Matthews" w:date="2021-07-14T16:41: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168"/>
            <w:r w:rsidR="00A26296">
              <w:rPr>
                <w:rStyle w:val="Marquedecommentaire"/>
              </w:rPr>
              <w:commentReference w:id="5168"/>
            </w:r>
            <w:r w:rsidRPr="00841A35">
              <w:rPr>
                <w:rFonts w:cs="Times New Roman"/>
                <w:color w:val="000000" w:themeColor="text1"/>
                <w:sz w:val="16"/>
                <w:szCs w:val="16"/>
                <w:lang w:val="en-GB"/>
              </w:rPr>
              <w:t xml:space="preserve">; Annex). Median increase of more than 20% in the 50-year Rx1day and Rx5day events compared to the 1°C warming level </w:t>
            </w:r>
            <w:commentRangeStart w:id="517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72" w:author="Robin Matthews" w:date="2021-07-14T16:41:00Z">
              <w:r w:rsidR="00A26296" w:rsidDel="00CC37A4">
                <w:rPr>
                  <w:rFonts w:cs="Times New Roman"/>
                  <w:noProof/>
                  <w:sz w:val="16"/>
                  <w:szCs w:val="16"/>
                  <w:lang w:val="en-GB"/>
                </w:rPr>
                <w:delText>Li et al., 2020</w:delText>
              </w:r>
            </w:del>
            <w:ins w:id="5173" w:author="Robin Matthews" w:date="2021-07-14T16:41:00Z">
              <w:r w:rsidR="00CC37A4">
                <w:rPr>
                  <w:rFonts w:cs="Times New Roman"/>
                  <w:noProof/>
                  <w:sz w:val="16"/>
                  <w:szCs w:val="16"/>
                  <w:lang w:val="en-GB"/>
                </w:rPr>
                <w:t>C. Li et al., 2020</w:t>
              </w:r>
            </w:ins>
            <w:del w:id="5174" w:author="Robin Matthews" w:date="2021-07-14T16:41: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171"/>
            <w:r w:rsidR="00A26296">
              <w:rPr>
                <w:rStyle w:val="Marquedecommentaire"/>
              </w:rPr>
              <w:commentReference w:id="5171"/>
            </w:r>
            <w:r w:rsidRPr="00841A35">
              <w:rPr>
                <w:rFonts w:cs="Times New Roman"/>
                <w:color w:val="000000" w:themeColor="text1"/>
                <w:sz w:val="16"/>
                <w:szCs w:val="16"/>
                <w:lang w:val="en-GB"/>
              </w:rPr>
              <w:t xml:space="preserve"> and more than 20% in annual Rx1day and Rx5day and 15% in annual Rx30day compared to pre-industrial (Annex).</w:t>
            </w:r>
          </w:p>
          <w:p w14:paraId="51B1A146" w14:textId="77777777" w:rsidR="00D376F0" w:rsidRPr="00D424AA" w:rsidRDefault="00D376F0" w:rsidP="00D424AA">
            <w:pPr>
              <w:rPr>
                <w:rFonts w:cs="Times New Roman"/>
                <w:color w:val="000000" w:themeColor="text1"/>
                <w:sz w:val="16"/>
                <w:szCs w:val="16"/>
                <w:lang w:val="en-GB"/>
              </w:rPr>
            </w:pPr>
          </w:p>
          <w:p w14:paraId="2684D492" w14:textId="2141C15F" w:rsidR="00D376F0" w:rsidRPr="00D707C3"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175"/>
            <w:r w:rsidRPr="00D424AA">
              <w:rPr>
                <w:rFonts w:cs="Times New Roman"/>
                <w:color w:val="000000" w:themeColor="text1"/>
                <w:sz w:val="16"/>
                <w:szCs w:val="16"/>
                <w:lang w:val="en-GB" w:eastAsia="en-CA"/>
              </w:rPr>
              <w:fldChar w:fldCharType="begin" w:fldLock="1"/>
            </w:r>
            <w:r w:rsidR="00DB48AC">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id" : "ITEM-5",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Sillmann et al., 2013b; Xu et al., 2017; Han et al., 2018; Kharin et al., 2018; Khlebnikova et al., 2019b)", "manualFormatting" : "(Sillmann et al., 2013b; Xu et al., 2017; Han et al., 2018; Kharin et al., 2018; Khlebnikova et al., 2019a)", "plainTextFormattedCitation" : "(Sillmann et al., 2013b; Xu et al., 2017; Han et al., 2018; Kharin et al., 2018; Khlebnikova et al., 2019b)", "previouslyFormattedCitation" : "(Sillmann et al., 2013b; Xu et al., 2017; Han et al., 2018; Kharin et al., 2018; Khlebnikova et al., 2019b)"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nb-NO" w:eastAsia="en-CA"/>
              </w:rPr>
              <w:t>(Sillmann et al., 2013b; Xu et al., 2017; Han et al., 2018; Kharin et al., 2018; Khlebnikova et al., 2019</w:t>
            </w:r>
            <w:del w:id="5176" w:author="Robin Matthews" w:date="2021-07-14T18:16:00Z">
              <w:r w:rsidR="00A26296" w:rsidDel="00606C7C">
                <w:rPr>
                  <w:rFonts w:cs="Times New Roman"/>
                  <w:noProof/>
                  <w:color w:val="000000" w:themeColor="text1"/>
                  <w:sz w:val="16"/>
                  <w:szCs w:val="16"/>
                  <w:lang w:val="nb-NO" w:eastAsia="en-CA"/>
                </w:rPr>
                <w:delText>b</w:delText>
              </w:r>
            </w:del>
            <w:ins w:id="5177" w:author="Robin Matthews" w:date="2021-07-14T18:16:00Z">
              <w:r w:rsidR="00606C7C">
                <w:rPr>
                  <w:rFonts w:cs="Times New Roman"/>
                  <w:noProof/>
                  <w:color w:val="000000" w:themeColor="text1"/>
                  <w:sz w:val="16"/>
                  <w:szCs w:val="16"/>
                  <w:lang w:val="nb-NO" w:eastAsia="en-CA"/>
                </w:rPr>
                <w:t>a</w:t>
              </w:r>
            </w:ins>
            <w:r w:rsidR="00A26296">
              <w:rPr>
                <w:rFonts w:cs="Times New Roman"/>
                <w:noProof/>
                <w:color w:val="000000" w:themeColor="text1"/>
                <w:sz w:val="16"/>
                <w:szCs w:val="16"/>
                <w:lang w:val="nb-NO" w:eastAsia="en-CA"/>
              </w:rPr>
              <w:t>)</w:t>
            </w:r>
            <w:r w:rsidRPr="00D424AA">
              <w:rPr>
                <w:rFonts w:cs="Times New Roman"/>
                <w:color w:val="000000" w:themeColor="text1"/>
                <w:sz w:val="16"/>
                <w:szCs w:val="16"/>
                <w:lang w:val="en-GB" w:eastAsia="en-CA"/>
              </w:rPr>
              <w:fldChar w:fldCharType="end"/>
            </w:r>
            <w:commentRangeEnd w:id="5175"/>
            <w:r w:rsidR="00A26296">
              <w:rPr>
                <w:rStyle w:val="Marquedecommentaire"/>
              </w:rPr>
              <w:commentReference w:id="5175"/>
            </w:r>
          </w:p>
        </w:tc>
      </w:tr>
      <w:tr w:rsidR="00D376F0" w:rsidRPr="00F1665C" w14:paraId="731C8000" w14:textId="77777777" w:rsidTr="00723657">
        <w:tc>
          <w:tcPr>
            <w:tcW w:w="2158" w:type="dxa"/>
            <w:vMerge/>
          </w:tcPr>
          <w:p w14:paraId="166ACF9D" w14:textId="77777777" w:rsidR="00D376F0" w:rsidRPr="00D707C3" w:rsidRDefault="00D376F0" w:rsidP="00D424AA">
            <w:pPr>
              <w:rPr>
                <w:rFonts w:cs="Times New Roman"/>
                <w:color w:val="000000" w:themeColor="text1"/>
                <w:sz w:val="16"/>
                <w:szCs w:val="16"/>
                <w:lang w:val="nb-NO" w:eastAsia="en-CA"/>
              </w:rPr>
            </w:pPr>
          </w:p>
        </w:tc>
        <w:tc>
          <w:tcPr>
            <w:tcW w:w="2158" w:type="dxa"/>
            <w:tcBorders>
              <w:top w:val="dashed" w:sz="4" w:space="0" w:color="000000"/>
            </w:tcBorders>
            <w:shd w:val="clear" w:color="auto" w:fill="DEEAF6"/>
          </w:tcPr>
          <w:p w14:paraId="1AAB89C3" w14:textId="77777777" w:rsidR="00D376F0" w:rsidRPr="00D424AA" w:rsidRDefault="00D376F0" w:rsidP="00D424AA">
            <w:pPr>
              <w:widowControl/>
              <w:rPr>
                <w:rFonts w:cs="Times New Roman"/>
                <w:i/>
                <w:color w:val="000000" w:themeColor="text1"/>
                <w:sz w:val="16"/>
                <w:szCs w:val="16"/>
                <w:lang w:val="en-GB" w:eastAsia="en-CA"/>
              </w:rPr>
            </w:pPr>
            <w:r w:rsidRPr="00D707C3">
              <w:rPr>
                <w:rFonts w:cs="Times New Roman"/>
                <w:i/>
                <w:color w:val="000000" w:themeColor="text1"/>
                <w:sz w:val="16"/>
                <w:szCs w:val="16"/>
                <w:lang w:val="nb-NO" w:eastAsia="en-CA"/>
              </w:rPr>
              <w:t xml:space="preserve">Medium confidence </w:t>
            </w:r>
            <w:r w:rsidRPr="00D424AA">
              <w:rPr>
                <w:rFonts w:cs="Times New Roman"/>
                <w:color w:val="000000" w:themeColor="text1"/>
                <w:sz w:val="16"/>
                <w:szCs w:val="16"/>
                <w:lang w:val="en-GB" w:eastAsia="en-CA"/>
              </w:rPr>
              <w:t>in the</w:t>
            </w:r>
            <w:r w:rsidRPr="00D424AA">
              <w:rPr>
                <w:rFonts w:cs="Times New Roman"/>
                <w:i/>
                <w:color w:val="000000" w:themeColor="text1"/>
                <w:sz w:val="16"/>
                <w:szCs w:val="16"/>
                <w:lang w:val="en-GB" w:eastAsia="en-CA"/>
              </w:rPr>
              <w:t xml:space="preserve"> </w:t>
            </w:r>
            <w:r w:rsidRPr="00D424AA">
              <w:rPr>
                <w:rFonts w:cs="Times New Roman"/>
                <w:color w:val="000000" w:themeColor="text1"/>
                <w:sz w:val="16"/>
                <w:szCs w:val="16"/>
                <w:lang w:val="en-GB" w:eastAsia="en-CA"/>
              </w:rPr>
              <w:t>intensitification of heavy precipitation</w:t>
            </w:r>
          </w:p>
          <w:p w14:paraId="41D0BB82"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D9D9D9"/>
          </w:tcPr>
          <w:p w14:paraId="7FB63081"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Low confidence</w:t>
            </w:r>
          </w:p>
        </w:tc>
        <w:tc>
          <w:tcPr>
            <w:tcW w:w="2158" w:type="dxa"/>
            <w:tcBorders>
              <w:top w:val="dashed" w:sz="4" w:space="0" w:color="000000"/>
            </w:tcBorders>
            <w:shd w:val="clear" w:color="auto" w:fill="7EC5F6"/>
            <w:tcMar>
              <w:top w:w="40" w:type="dxa"/>
              <w:left w:w="40" w:type="dxa"/>
              <w:bottom w:w="40" w:type="dxa"/>
              <w:right w:w="40" w:type="dxa"/>
            </w:tcMar>
          </w:tcPr>
          <w:p w14:paraId="0B6FD39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5C1595D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321F2E2"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Mar>
              <w:top w:w="40" w:type="dxa"/>
              <w:left w:w="40" w:type="dxa"/>
              <w:bottom w:w="40" w:type="dxa"/>
              <w:right w:w="40" w:type="dxa"/>
            </w:tcMar>
          </w:tcPr>
          <w:p w14:paraId="086F8E2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AAD8E5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F3B6CF6"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1F4E79"/>
            <w:tcMar>
              <w:top w:w="40" w:type="dxa"/>
              <w:left w:w="40" w:type="dxa"/>
              <w:bottom w:w="40" w:type="dxa"/>
              <w:right w:w="40" w:type="dxa"/>
            </w:tcMar>
          </w:tcPr>
          <w:p w14:paraId="15CFF7C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661620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40FADDD1"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2D80DB9A" w14:textId="77777777" w:rsidTr="00723657">
        <w:tc>
          <w:tcPr>
            <w:tcW w:w="2158" w:type="dxa"/>
            <w:vMerge w:val="restart"/>
          </w:tcPr>
          <w:p w14:paraId="2767817A"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Russian Far East (RFE)</w:t>
            </w:r>
          </w:p>
          <w:p w14:paraId="48DEFA5D" w14:textId="77777777" w:rsidR="00D376F0" w:rsidRPr="00D424AA" w:rsidRDefault="00D376F0" w:rsidP="00D424AA">
            <w:pPr>
              <w:rPr>
                <w:rFonts w:cs="Times New Roman"/>
                <w:color w:val="000000" w:themeColor="text1"/>
                <w:sz w:val="16"/>
                <w:szCs w:val="16"/>
                <w:lang w:val="en-GB" w:eastAsia="en-CA"/>
              </w:rPr>
            </w:pPr>
          </w:p>
          <w:p w14:paraId="2D37A1D8"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4A48B010" w14:textId="1FD4905C" w:rsidR="00D376F0" w:rsidRPr="00841A35"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Intensification of heavy precipitation </w:t>
            </w:r>
            <w:commentRangeStart w:id="5178"/>
            <w:r w:rsidRPr="00D424AA">
              <w:rPr>
                <w:rFonts w:cs="Times New Roman"/>
                <w:sz w:val="16"/>
                <w:szCs w:val="16"/>
                <w:lang w:val="en-GB"/>
              </w:rPr>
              <w:fldChar w:fldCharType="begin" w:fldLock="1"/>
            </w:r>
            <w:ins w:id="5179" w:author="Robin Matthews" w:date="2021-07-14T18:16:00Z">
              <w:r w:rsidR="00606C7C">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5180" w:author="Robin Matthews" w:date="2021-07-14T18:16:00Z">
              <w:r w:rsidR="00AB36D4" w:rsidDel="00606C7C">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plainTextFormattedCitation" : "(Sun et al., 2020a)", "previouslyFormattedCitation" : "(Sun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Sun et al., 2020</w:t>
            </w:r>
            <w:ins w:id="5181" w:author="Robin Matthews" w:date="2021-07-14T18:16:00Z">
              <w:r w:rsidR="00606C7C">
                <w:rPr>
                  <w:rFonts w:cs="Times New Roman"/>
                  <w:noProof/>
                  <w:sz w:val="16"/>
                  <w:szCs w:val="16"/>
                  <w:lang w:val="en-GB"/>
                </w:rPr>
                <w:t>b</w:t>
              </w:r>
            </w:ins>
            <w:del w:id="5182" w:author="Robin Matthews" w:date="2021-07-14T18:16:00Z">
              <w:r w:rsidR="00A26296" w:rsidDel="00606C7C">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178"/>
            <w:r w:rsidR="00A26296">
              <w:rPr>
                <w:rStyle w:val="Marquedecommentaire"/>
              </w:rPr>
              <w:commentReference w:id="5178"/>
            </w:r>
          </w:p>
        </w:tc>
        <w:tc>
          <w:tcPr>
            <w:tcW w:w="2158" w:type="dxa"/>
            <w:tcBorders>
              <w:top w:val="dashed" w:sz="4" w:space="0" w:color="000000"/>
            </w:tcBorders>
            <w:shd w:val="clear" w:color="auto" w:fill="D9D9D9"/>
          </w:tcPr>
          <w:p w14:paraId="6197326C" w14:textId="77777777" w:rsidR="00D376F0" w:rsidRPr="00D424AA" w:rsidRDefault="00D376F0" w:rsidP="00D424AA">
            <w:pPr>
              <w:widowControl/>
              <w:spacing w:after="200" w:line="276" w:lineRule="auto"/>
              <w:rPr>
                <w:rFonts w:eastAsia="SimSun" w:cs="Times New Roman"/>
                <w:color w:val="000000" w:themeColor="text1"/>
                <w:sz w:val="16"/>
                <w:szCs w:val="16"/>
                <w:lang w:val="en-GB" w:eastAsia="en-CA"/>
              </w:rPr>
            </w:pPr>
            <w:r w:rsidRPr="00D424AA">
              <w:rPr>
                <w:rFonts w:eastAsia="SimSun" w:cs="Times New Roman"/>
                <w:color w:val="000000" w:themeColor="text1"/>
                <w:sz w:val="16"/>
                <w:szCs w:val="16"/>
                <w:lang w:val="en-GB" w:eastAsia="en-CA"/>
              </w:rPr>
              <w:t>Limited evidence</w:t>
            </w:r>
          </w:p>
        </w:tc>
        <w:tc>
          <w:tcPr>
            <w:tcW w:w="2158" w:type="dxa"/>
            <w:tcBorders>
              <w:top w:val="dashed" w:sz="4" w:space="0" w:color="000000"/>
            </w:tcBorders>
            <w:shd w:val="clear" w:color="auto" w:fill="7EC5F6"/>
            <w:tcMar>
              <w:top w:w="40" w:type="dxa"/>
              <w:left w:w="40" w:type="dxa"/>
              <w:bottom w:w="40" w:type="dxa"/>
              <w:right w:w="40" w:type="dxa"/>
            </w:tcMar>
          </w:tcPr>
          <w:p w14:paraId="0076468F" w14:textId="1C90605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183"/>
            <w:r w:rsidRPr="00D424AA">
              <w:rPr>
                <w:rFonts w:cs="Times New Roman"/>
                <w:sz w:val="16"/>
                <w:szCs w:val="16"/>
                <w:lang w:val="en-GB"/>
              </w:rPr>
              <w:fldChar w:fldCharType="begin" w:fldLock="1"/>
            </w:r>
            <w:ins w:id="5184" w:author="Robin Matthews" w:date="2021-07-14T16:41: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185" w:author="Robin Matthews" w:date="2021-07-14T16:41: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186" w:author="Robin Matthews" w:date="2021-07-14T16:41:00Z">
              <w:r w:rsidR="00A26296" w:rsidDel="00CC37A4">
                <w:rPr>
                  <w:rFonts w:cs="Times New Roman"/>
                  <w:noProof/>
                  <w:sz w:val="16"/>
                  <w:szCs w:val="16"/>
                  <w:lang w:val="en-GB"/>
                </w:rPr>
                <w:delText>Li et al., 2020</w:delText>
              </w:r>
            </w:del>
            <w:ins w:id="5187" w:author="Robin Matthews" w:date="2021-07-14T16:41: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183"/>
            <w:r w:rsidR="00A26296">
              <w:rPr>
                <w:rStyle w:val="Marquedecommentaire"/>
              </w:rPr>
              <w:commentReference w:id="5183"/>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518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89" w:author="Robin Matthews" w:date="2021-07-14T16:41:00Z">
              <w:r w:rsidR="00A26296" w:rsidDel="00CC37A4">
                <w:rPr>
                  <w:rFonts w:cs="Times New Roman"/>
                  <w:noProof/>
                  <w:sz w:val="16"/>
                  <w:szCs w:val="16"/>
                  <w:lang w:val="en-GB"/>
                </w:rPr>
                <w:delText>Li et al., 2020</w:delText>
              </w:r>
            </w:del>
            <w:ins w:id="5190" w:author="Robin Matthews" w:date="2021-07-14T16:41:00Z">
              <w:r w:rsidR="00CC37A4">
                <w:rPr>
                  <w:rFonts w:cs="Times New Roman"/>
                  <w:noProof/>
                  <w:sz w:val="16"/>
                  <w:szCs w:val="16"/>
                  <w:lang w:val="en-GB"/>
                </w:rPr>
                <w:t>C. Li et al., 2020</w:t>
              </w:r>
            </w:ins>
            <w:del w:id="5191" w:author="Robin Matthews" w:date="2021-07-14T16:41: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188"/>
            <w:r w:rsidR="00A26296">
              <w:rPr>
                <w:rStyle w:val="Marquedecommentaire"/>
              </w:rPr>
              <w:commentReference w:id="5188"/>
            </w:r>
            <w:r w:rsidRPr="00841A35">
              <w:rPr>
                <w:rFonts w:cs="Times New Roman"/>
                <w:color w:val="000000" w:themeColor="text1"/>
                <w:sz w:val="16"/>
                <w:szCs w:val="16"/>
                <w:lang w:val="en-GB"/>
              </w:rPr>
              <w:t xml:space="preserve"> and more than 8% in annual Rx1day and Rx5day and 6% in annual Rx30day compared to pre-industrial (Annex).</w:t>
            </w:r>
          </w:p>
          <w:p w14:paraId="547D8FF3" w14:textId="77777777" w:rsidR="00D376F0" w:rsidRPr="00D424AA" w:rsidRDefault="00D376F0" w:rsidP="00D424AA">
            <w:pPr>
              <w:rPr>
                <w:rFonts w:cs="Times New Roman"/>
                <w:color w:val="000000" w:themeColor="text1"/>
                <w:sz w:val="16"/>
                <w:szCs w:val="16"/>
                <w:lang w:val="en-GB"/>
              </w:rPr>
            </w:pPr>
          </w:p>
          <w:p w14:paraId="7008395D" w14:textId="765165C2"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Sillmann et al., 2013b; Xu et al., 2017; Han et al., 2018; Kharin et al., 2018)", "plainTextFormattedCitation" : "(Sillmann et al., 2013b; Xu et al., 2017; Han et al., 2018; Kharin et al., 2018)", "previouslyFormattedCitation" : "(Sillmann et al., 2013b; Xu et al., 2017; Han et al., 2018; Khari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Xu et al., 2017; Han et al., 2018; Kharin et al., 2018)</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42AEF0"/>
            <w:tcMar>
              <w:top w:w="40" w:type="dxa"/>
              <w:left w:w="40" w:type="dxa"/>
              <w:bottom w:w="40" w:type="dxa"/>
              <w:right w:w="40" w:type="dxa"/>
            </w:tcMar>
          </w:tcPr>
          <w:p w14:paraId="068D9329" w14:textId="7195A814"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els project a robust increase in th</w:t>
            </w:r>
            <w:r w:rsidRPr="00D424AA">
              <w:rPr>
                <w:rFonts w:cs="Times New Roman"/>
                <w:color w:val="000000" w:themeColor="text1"/>
                <w:sz w:val="16"/>
                <w:szCs w:val="16"/>
                <w:lang w:val="en-GB"/>
              </w:rPr>
              <w:t xml:space="preserve">e intensity and frequency of heavy precipitation </w:t>
            </w:r>
            <w:commentRangeStart w:id="519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93" w:author="Robin Matthews" w:date="2021-07-14T16:41:00Z">
              <w:r w:rsidR="00A26296" w:rsidDel="00CC37A4">
                <w:rPr>
                  <w:rFonts w:cs="Times New Roman"/>
                  <w:noProof/>
                  <w:sz w:val="16"/>
                  <w:szCs w:val="16"/>
                  <w:lang w:val="en-GB"/>
                </w:rPr>
                <w:delText>Li et al., 2020</w:delText>
              </w:r>
            </w:del>
            <w:ins w:id="5194" w:author="Robin Matthews" w:date="2021-07-14T16:41: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192"/>
            <w:r w:rsidR="00A26296">
              <w:rPr>
                <w:rStyle w:val="Marquedecommentaire"/>
              </w:rPr>
              <w:commentReference w:id="5192"/>
            </w:r>
            <w:r w:rsidRPr="00841A35">
              <w:rPr>
                <w:rFonts w:cs="Times New Roman"/>
                <w:color w:val="000000" w:themeColor="text1"/>
                <w:sz w:val="16"/>
                <w:szCs w:val="16"/>
                <w:lang w:val="en-GB"/>
              </w:rPr>
              <w:t xml:space="preserve">; Annex). Median increase of more than 8% in the 50-year Rx1day and Rx5day events compared to the 1°C warming level </w:t>
            </w:r>
            <w:commentRangeStart w:id="519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196" w:author="Robin Matthews" w:date="2021-07-14T16:41:00Z">
              <w:r w:rsidR="00A26296" w:rsidDel="00CC37A4">
                <w:rPr>
                  <w:rFonts w:cs="Times New Roman"/>
                  <w:noProof/>
                  <w:sz w:val="16"/>
                  <w:szCs w:val="16"/>
                  <w:lang w:val="en-GB"/>
                </w:rPr>
                <w:delText>Li et al., 2020</w:delText>
              </w:r>
            </w:del>
            <w:ins w:id="5197" w:author="Robin Matthews" w:date="2021-07-14T16:41:00Z">
              <w:r w:rsidR="00CC37A4">
                <w:rPr>
                  <w:rFonts w:cs="Times New Roman"/>
                  <w:noProof/>
                  <w:sz w:val="16"/>
                  <w:szCs w:val="16"/>
                  <w:lang w:val="en-GB"/>
                </w:rPr>
                <w:t>C. Li et al., 2020</w:t>
              </w:r>
            </w:ins>
            <w:del w:id="5198" w:author="Robin Matthews" w:date="2021-07-14T16:41: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195"/>
            <w:r w:rsidR="00A26296">
              <w:rPr>
                <w:rStyle w:val="Marquedecommentaire"/>
              </w:rPr>
              <w:commentReference w:id="5195"/>
            </w:r>
            <w:r w:rsidRPr="00841A35">
              <w:rPr>
                <w:rFonts w:cs="Times New Roman"/>
                <w:color w:val="000000" w:themeColor="text1"/>
                <w:sz w:val="16"/>
                <w:szCs w:val="16"/>
                <w:lang w:val="en-GB"/>
              </w:rPr>
              <w:t xml:space="preserve"> and more than 10% in annual Rx1day, Rx5day, and Rx30day compared to pre-indust</w:t>
            </w:r>
            <w:r w:rsidRPr="00D424AA">
              <w:rPr>
                <w:rFonts w:cs="Times New Roman"/>
                <w:color w:val="000000" w:themeColor="text1"/>
                <w:sz w:val="16"/>
                <w:szCs w:val="16"/>
                <w:lang w:val="en-GB"/>
              </w:rPr>
              <w:t>rial (Annex).</w:t>
            </w:r>
          </w:p>
          <w:p w14:paraId="00532E71" w14:textId="77777777" w:rsidR="00D376F0" w:rsidRPr="00D424AA" w:rsidRDefault="00D376F0" w:rsidP="00D424AA">
            <w:pPr>
              <w:rPr>
                <w:rFonts w:cs="Times New Roman"/>
                <w:color w:val="000000" w:themeColor="text1"/>
                <w:sz w:val="16"/>
                <w:szCs w:val="16"/>
                <w:lang w:val="en-GB"/>
              </w:rPr>
            </w:pPr>
          </w:p>
          <w:p w14:paraId="12294E6A" w14:textId="2F5C3B6D" w:rsidR="00D376F0" w:rsidRPr="00D707C3"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simulations for an increase in the intensity of heavy precipitation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Sillmann et al., 2013b; Xu et al., 2017; Han et al., 2018; Kharin et al., 2018)", "plainTextFormattedCitation" : "(Sillmann et al., 2013b; Xu et al., 2017; Han et al., 2018; Kharin et al., 2018)", "previouslyFormattedCitation" : "(Sillmann et al., 2013b; Xu et al., 2017; Han et al., 2018; Khari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nb-NO" w:eastAsia="en-CA"/>
              </w:rPr>
              <w:t>(Sillmann et al., 2013b; Xu et al., 2017; Han et al., 2018; Kharin et al., 2018)</w:t>
            </w:r>
            <w:r w:rsidRPr="00D424AA">
              <w:rPr>
                <w:rFonts w:cs="Times New Roman"/>
                <w:color w:val="000000" w:themeColor="text1"/>
                <w:sz w:val="16"/>
                <w:szCs w:val="16"/>
                <w:lang w:val="en-GB" w:eastAsia="en-CA"/>
              </w:rPr>
              <w:fldChar w:fldCharType="end"/>
            </w:r>
          </w:p>
        </w:tc>
        <w:tc>
          <w:tcPr>
            <w:tcW w:w="2159" w:type="dxa"/>
            <w:tcBorders>
              <w:top w:val="dashed" w:sz="4" w:space="0" w:color="000000"/>
            </w:tcBorders>
            <w:shd w:val="clear" w:color="auto" w:fill="1F4E79"/>
            <w:tcMar>
              <w:top w:w="40" w:type="dxa"/>
              <w:left w:w="40" w:type="dxa"/>
              <w:bottom w:w="40" w:type="dxa"/>
              <w:right w:w="40" w:type="dxa"/>
            </w:tcMar>
          </w:tcPr>
          <w:p w14:paraId="55B1F62D" w14:textId="354C7419" w:rsidR="00D376F0" w:rsidRPr="00D424AA" w:rsidRDefault="00D376F0" w:rsidP="00D424AA">
            <w:pPr>
              <w:rPr>
                <w:rFonts w:cs="Times New Roman"/>
                <w:color w:val="000000" w:themeColor="text1"/>
                <w:sz w:val="16"/>
                <w:szCs w:val="16"/>
                <w:lang w:val="en-GB"/>
              </w:rPr>
            </w:pPr>
            <w:r w:rsidRPr="00D707C3">
              <w:rPr>
                <w:rFonts w:cs="Times New Roman"/>
                <w:color w:val="000000" w:themeColor="text1"/>
                <w:sz w:val="16"/>
                <w:szCs w:val="16"/>
                <w:lang w:val="nb-NO"/>
              </w:rPr>
              <w:t xml:space="preserve">CMIP6 models project a robust </w:t>
            </w:r>
            <w:r w:rsidRPr="00D424AA">
              <w:rPr>
                <w:rFonts w:cs="Times New Roman"/>
                <w:color w:val="000000" w:themeColor="text1"/>
                <w:sz w:val="16"/>
                <w:szCs w:val="16"/>
                <w:lang w:val="en-GB"/>
              </w:rPr>
              <w:t xml:space="preserve">increase in the intensity and frequency of heavy precipitation </w:t>
            </w:r>
            <w:commentRangeStart w:id="519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00" w:author="Robin Matthews" w:date="2021-07-14T16:41:00Z">
              <w:r w:rsidR="00A26296" w:rsidDel="00CC37A4">
                <w:rPr>
                  <w:rFonts w:cs="Times New Roman"/>
                  <w:noProof/>
                  <w:sz w:val="16"/>
                  <w:szCs w:val="16"/>
                  <w:lang w:val="en-GB"/>
                </w:rPr>
                <w:delText>Li et al., 2020</w:delText>
              </w:r>
            </w:del>
            <w:ins w:id="5201" w:author="Robin Matthews" w:date="2021-07-14T16:41: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199"/>
            <w:r w:rsidR="00A26296">
              <w:rPr>
                <w:rStyle w:val="Marquedecommentaire"/>
              </w:rPr>
              <w:commentReference w:id="5199"/>
            </w:r>
            <w:r w:rsidRPr="00841A35">
              <w:rPr>
                <w:rFonts w:cs="Times New Roman"/>
                <w:color w:val="000000" w:themeColor="text1"/>
                <w:sz w:val="16"/>
                <w:szCs w:val="16"/>
                <w:lang w:val="en-GB"/>
              </w:rPr>
              <w:t xml:space="preserve">; Annex). Median increase of more than 25% in the 50-year Rx1day and Rx5day events compared to the 1°C warming level </w:t>
            </w:r>
            <w:commentRangeStart w:id="520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03" w:author="Robin Matthews" w:date="2021-07-14T16:41:00Z">
              <w:r w:rsidR="00A26296" w:rsidDel="00CC37A4">
                <w:rPr>
                  <w:rFonts w:cs="Times New Roman"/>
                  <w:noProof/>
                  <w:sz w:val="16"/>
                  <w:szCs w:val="16"/>
                  <w:lang w:val="en-GB"/>
                </w:rPr>
                <w:delText>Li et al., 2020</w:delText>
              </w:r>
            </w:del>
            <w:ins w:id="5204" w:author="Robin Matthews" w:date="2021-07-14T16:41:00Z">
              <w:r w:rsidR="00CC37A4">
                <w:rPr>
                  <w:rFonts w:cs="Times New Roman"/>
                  <w:noProof/>
                  <w:sz w:val="16"/>
                  <w:szCs w:val="16"/>
                  <w:lang w:val="en-GB"/>
                </w:rPr>
                <w:t>C. Li et al., 2020</w:t>
              </w:r>
            </w:ins>
            <w:del w:id="5205" w:author="Robin Matthews" w:date="2021-07-14T16:41: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202"/>
            <w:r w:rsidR="00A26296">
              <w:rPr>
                <w:rStyle w:val="Marquedecommentaire"/>
              </w:rPr>
              <w:commentReference w:id="5202"/>
            </w:r>
            <w:r w:rsidRPr="00841A35">
              <w:rPr>
                <w:rFonts w:cs="Times New Roman"/>
                <w:color w:val="000000" w:themeColor="text1"/>
                <w:sz w:val="16"/>
                <w:szCs w:val="16"/>
                <w:lang w:val="en-GB"/>
              </w:rPr>
              <w:t xml:space="preserve"> and more than 25% in annual Rx1day and Rx5day and 20% in annual Rx30day compared to pre-industrial (Annex).</w:t>
            </w:r>
          </w:p>
          <w:p w14:paraId="273DF100" w14:textId="77777777" w:rsidR="00D376F0" w:rsidRPr="00D424AA" w:rsidRDefault="00D376F0" w:rsidP="00D424AA">
            <w:pPr>
              <w:rPr>
                <w:rFonts w:cs="Times New Roman"/>
                <w:color w:val="000000" w:themeColor="text1"/>
                <w:sz w:val="16"/>
                <w:szCs w:val="16"/>
                <w:lang w:val="en-GB"/>
              </w:rPr>
            </w:pPr>
          </w:p>
          <w:p w14:paraId="0E535216" w14:textId="2524816F"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r w:rsidRPr="00D424AA">
              <w:rPr>
                <w:rFonts w:cs="Times New Roman"/>
                <w:color w:val="000000" w:themeColor="text1"/>
                <w:sz w:val="16"/>
                <w:szCs w:val="16"/>
                <w:lang w:val="en-GB" w:eastAsia="en-CA"/>
              </w:rPr>
              <w:fldChar w:fldCharType="begin" w:fldLock="1"/>
            </w:r>
            <w:r w:rsidR="00FF6231">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4",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4", "issue" : "5", "issued" : { "date-parts" : [ [ "2018", "5" ] ] }, "page" : "704-715", "title" : "Risks from Climate Extremes Change Differently from 1.5\u00b0C to 2.0\u00b0C Depending on Rarity", "translator" : [ { "dropping-particle" : "", "family" : "S925", "given" : "", "non-dropping-particle" : "", "parse-names" : false, "suffix" : "" } ], "type" : "article-journal", "volume" : "6" }, "uris" : [ "http://www.mendeley.com/documents/?uuid=51d6020e-f02f-4e31-b6b5-ff38c78fa686" ] } ], "mendeley" : { "formattedCitation" : "(Sillmann et al., 2013b; Xu et al., 2017; Han et al., 2018; Kharin et al., 2018)", "plainTextFormattedCitation" : "(Sillmann et al., 2013b; Xu et al., 2017; Han et al., 2018; Kharin et al., 2018)", "previouslyFormattedCitation" : "(Sillmann et al., 2013b; Xu et al., 2017; Han et al., 2018; Khari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Sillmann et al., 2013b; Xu et al., 2017; Han et al., 2018; Kharin et al., 2018)</w:t>
            </w:r>
            <w:r w:rsidRPr="00D424AA">
              <w:rPr>
                <w:rFonts w:cs="Times New Roman"/>
                <w:color w:val="000000" w:themeColor="text1"/>
                <w:sz w:val="16"/>
                <w:szCs w:val="16"/>
                <w:lang w:val="en-GB" w:eastAsia="en-CA"/>
              </w:rPr>
              <w:fldChar w:fldCharType="end"/>
            </w:r>
          </w:p>
        </w:tc>
      </w:tr>
      <w:tr w:rsidR="00D376F0" w:rsidRPr="00F1665C" w14:paraId="43743EA0" w14:textId="77777777" w:rsidTr="00723657">
        <w:tc>
          <w:tcPr>
            <w:tcW w:w="2158" w:type="dxa"/>
            <w:vMerge/>
          </w:tcPr>
          <w:p w14:paraId="437572F8" w14:textId="77777777" w:rsidR="00D376F0" w:rsidRPr="006A2665"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0BC86DA3" w14:textId="77777777" w:rsidR="00D376F0" w:rsidRPr="00D424AA" w:rsidRDefault="00D376F0" w:rsidP="00D424AA">
            <w:pPr>
              <w:widowControl/>
              <w:spacing w:after="200" w:line="276" w:lineRule="auto"/>
              <w:rPr>
                <w:rFonts w:eastAsia="SimSun" w:cs="Times New Roman"/>
                <w:i/>
                <w:color w:val="000000" w:themeColor="text1"/>
                <w:sz w:val="16"/>
                <w:szCs w:val="16"/>
                <w:lang w:val="en-GB" w:eastAsia="en-CA"/>
              </w:rPr>
            </w:pPr>
            <w:r w:rsidRPr="006A2665">
              <w:rPr>
                <w:rFonts w:cs="Times New Roman"/>
                <w:i/>
                <w:color w:val="000000" w:themeColor="text1"/>
                <w:sz w:val="16"/>
                <w:szCs w:val="16"/>
                <w:lang w:val="en-GB" w:eastAsia="en-CA"/>
              </w:rPr>
              <w:t xml:space="preserve">Medium confidence </w:t>
            </w:r>
            <w:r w:rsidRPr="006A2665">
              <w:rPr>
                <w:rFonts w:cs="Times New Roman"/>
                <w:color w:val="000000" w:themeColor="text1"/>
                <w:sz w:val="16"/>
                <w:szCs w:val="16"/>
                <w:lang w:val="en-GB" w:eastAsia="en-CA"/>
              </w:rPr>
              <w:t>in the</w:t>
            </w:r>
            <w:r w:rsidRPr="006A2665">
              <w:rPr>
                <w:rFonts w:cs="Times New Roman"/>
                <w:i/>
                <w:color w:val="000000" w:themeColor="text1"/>
                <w:sz w:val="16"/>
                <w:szCs w:val="16"/>
                <w:lang w:val="en-GB" w:eastAsia="en-CA"/>
              </w:rPr>
              <w:t xml:space="preserve"> </w:t>
            </w:r>
            <w:r w:rsidRPr="006A2665">
              <w:rPr>
                <w:rFonts w:cs="Times New Roman"/>
                <w:color w:val="000000" w:themeColor="text1"/>
                <w:sz w:val="16"/>
                <w:szCs w:val="16"/>
                <w:lang w:val="en-GB" w:eastAsia="en-CA"/>
              </w:rPr>
              <w:t>intensitification o</w:t>
            </w:r>
            <w:r w:rsidRPr="00D424AA">
              <w:rPr>
                <w:rFonts w:cs="Times New Roman"/>
                <w:color w:val="000000" w:themeColor="text1"/>
                <w:sz w:val="16"/>
                <w:szCs w:val="16"/>
                <w:lang w:val="en-GB" w:eastAsia="en-CA"/>
              </w:rPr>
              <w:t>f heavy precipitation</w:t>
            </w:r>
          </w:p>
        </w:tc>
        <w:tc>
          <w:tcPr>
            <w:tcW w:w="2158" w:type="dxa"/>
            <w:tcBorders>
              <w:top w:val="dashed" w:sz="4" w:space="0" w:color="000000"/>
            </w:tcBorders>
            <w:shd w:val="clear" w:color="auto" w:fill="D9D9D9"/>
          </w:tcPr>
          <w:p w14:paraId="2322BC04" w14:textId="77777777" w:rsidR="00D376F0" w:rsidRPr="00D424AA" w:rsidRDefault="00D376F0" w:rsidP="00D424AA">
            <w:pPr>
              <w:widowControl/>
              <w:spacing w:after="200" w:line="276" w:lineRule="auto"/>
              <w:rPr>
                <w:rFonts w:eastAsia="SimSun" w:cs="Times New Roman"/>
                <w:i/>
                <w:color w:val="000000" w:themeColor="text1"/>
                <w:sz w:val="16"/>
                <w:szCs w:val="16"/>
                <w:lang w:val="en-GB" w:eastAsia="en-CA"/>
              </w:rPr>
            </w:pPr>
            <w:r w:rsidRPr="00D424AA">
              <w:rPr>
                <w:rFonts w:eastAsia="SimSun" w:cs="Times New Roman"/>
                <w:i/>
                <w:color w:val="000000" w:themeColor="text1"/>
                <w:sz w:val="16"/>
                <w:szCs w:val="16"/>
                <w:lang w:val="en-GB" w:eastAsia="en-CA"/>
              </w:rPr>
              <w:t>Low confidence</w:t>
            </w:r>
          </w:p>
        </w:tc>
        <w:tc>
          <w:tcPr>
            <w:tcW w:w="2158" w:type="dxa"/>
            <w:tcBorders>
              <w:top w:val="dashed" w:sz="4" w:space="0" w:color="000000"/>
            </w:tcBorders>
            <w:shd w:val="clear" w:color="auto" w:fill="7EC5F6"/>
            <w:tcMar>
              <w:top w:w="40" w:type="dxa"/>
              <w:left w:w="40" w:type="dxa"/>
              <w:bottom w:w="40" w:type="dxa"/>
              <w:right w:w="40" w:type="dxa"/>
            </w:tcMar>
          </w:tcPr>
          <w:p w14:paraId="0693A8F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9C5D87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60DDA57"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Mar>
              <w:top w:w="40" w:type="dxa"/>
              <w:left w:w="40" w:type="dxa"/>
              <w:bottom w:w="40" w:type="dxa"/>
              <w:right w:w="40" w:type="dxa"/>
            </w:tcMar>
          </w:tcPr>
          <w:p w14:paraId="3C7E33A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508FF3F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D8F3F52"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1F4E79"/>
            <w:tcMar>
              <w:top w:w="40" w:type="dxa"/>
              <w:left w:w="40" w:type="dxa"/>
              <w:bottom w:w="40" w:type="dxa"/>
              <w:right w:w="40" w:type="dxa"/>
            </w:tcMar>
          </w:tcPr>
          <w:p w14:paraId="3B7CF88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457B87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44CDAD6"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4757D93C" w14:textId="77777777" w:rsidTr="00723657">
        <w:tc>
          <w:tcPr>
            <w:tcW w:w="2158" w:type="dxa"/>
            <w:vMerge w:val="restart"/>
          </w:tcPr>
          <w:p w14:paraId="5D9355C4" w14:textId="77777777" w:rsidR="00D376F0" w:rsidRPr="00D424AA" w:rsidRDefault="00D376F0" w:rsidP="00841A35">
            <w:pPr>
              <w:rPr>
                <w:rFonts w:cs="Times New Roman"/>
                <w:color w:val="000000" w:themeColor="text1"/>
                <w:sz w:val="16"/>
                <w:szCs w:val="16"/>
                <w:lang w:val="en-GB" w:eastAsia="en-CA"/>
              </w:rPr>
            </w:pPr>
            <w:bookmarkStart w:id="5206" w:name="_Hlk77179113"/>
            <w:r w:rsidRPr="00D424AA">
              <w:rPr>
                <w:rFonts w:cs="Times New Roman"/>
                <w:color w:val="000000" w:themeColor="text1"/>
                <w:sz w:val="16"/>
                <w:szCs w:val="16"/>
                <w:lang w:val="en-GB" w:eastAsia="en-CA"/>
              </w:rPr>
              <w:t>East Asia (EAS)</w:t>
            </w:r>
          </w:p>
          <w:p w14:paraId="784E31A4" w14:textId="77777777" w:rsidR="00D376F0" w:rsidRPr="00D424AA" w:rsidRDefault="00D376F0" w:rsidP="00D424AA">
            <w:pPr>
              <w:rPr>
                <w:rFonts w:cs="Times New Roman"/>
                <w:color w:val="000000" w:themeColor="text1"/>
                <w:sz w:val="16"/>
                <w:szCs w:val="16"/>
                <w:lang w:val="en-GB" w:eastAsia="en-CA"/>
              </w:rPr>
            </w:pPr>
          </w:p>
          <w:p w14:paraId="6AD360EE"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4A3A6A25" w14:textId="7EC96CE0" w:rsidR="00D376F0" w:rsidRPr="00841A35"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Intensification of heavy precipitation </w:t>
            </w:r>
            <w:ins w:id="5207" w:author="Robin Matthews" w:date="2021-07-14T18:20:00Z">
              <w:r w:rsidR="00BE77AE">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7/s00382-017-3866-8", "ISBN" : "0038201738668", "ISSN" : "14320894", "abstract" : "Recent studies have revealed that an increase in surface air temperature elevates the intensity of extreme precipitation associated with the increase of water vapor in the atmosphere, according to the principle of the Clausius--Clapeyron (CC) relationship. In this study, (1) we have verified the dependence of extreme precipitation intensity on temperature (CC relationship) under current climate and (2) investigated the projected changes of the CC relationship over Japan by using multi-model ensemble downscaling experiments of three Regional Climate Models (RCMs) (NHRCM, NRAMS, WRF) forced by JRA25, as well as three General Circulation Models (GCMs) (CCSM4, MIROC5, MRI-CGCM3). Simulated extreme precipitation linked to temperatures from ensemble experiments coincides with observations that place peak temperatures around 19--22 {\\textdegree}C. Climate scenarios (RCP4.5) of the late twenty-first century suggest a 2 {\\textdegree}C increase of 2 m air temperature, an increase in precipitation intensities above 15 mm/day, and a decrease in weaker precipitation intensities of 10--15 mm/day. The projected change rate of the mean precipitation intensities per mean change in air temperature over Japan is found to be 2.4%/{\\textdegree}C. Extreme precipitation intensity increases with temperatures up to 22 {\\textdegree}C in future climate scenarios, while the peak is 20 {\\textdegree}C for the current climate. Extreme precipitation intensities at higher percentiles are projected to have larger rates of increase (3--5%/{\\textdegree}C in the current climate and 4--6%/{\\textdegree}C in the future climate scenarios). A decrease of precipitation intensity at higher temperatures relates to water vapor availability. An insufficient water vapor supply for saturation at higher temperatures can lead to a decrease in cloud formation and extreme precipitation.", "author" : [ { "dropping-particle" : "", "family" : "Nayak", "given" : "Sridhara", "non-dropping-particle" : "", "parse-names" : false, "suffix" : "" }, { "dropping-particle" : "", "family" : "Dairaku", "given" : "Koji", "non-dropping-particle" : "", "parse-names" : false, "suffix" : "" }, { "dropping-particle" : "", "family" : "Takayabu", "given" : "Izuru", "non-dropping-particle" : "", "parse-names" : false, "suffix" : "" }, { "dropping-particle" : "", "family" : "Suzuki-Parker", "given" : "Asuka", "non-dropping-particle" : "", "parse-names" : false, "suffix" : "" }, { "dropping-particle" : "", "family" : "Ishizaki", "given" : "Noriko N.", "non-dropping-particle" : "", "parse-names" : false, "suffix" : "" } ], "container-title" : "Climate Dynamics", "id" : "ITEM-3", "issue" : "11", "issued" : { "date-parts" : [ [ "2017" ] ] }, "page" : "1-17", "publisher" : "Springer Berlin Heidelberg", "title" : "Extreme precipitation linked to temperature over Japan: current evaluation and projected changes with multi-model ensemble downscaling", "translator" : [ { "dropping-particle" : "", "family" : "S1560", "given" : "", "non-dropping-particle" : "", "parse-names" : false, "suffix" : "" } ], "type" : "article-journal", "volume" : "51" }, "uris" : [ "http://www.mendeley.com/documents/?uuid=548362ac-c107-4c1c-876b-0ca0c723e64a" ] }, { "id" : "ITEM-4", "itemData" : { "DOI" : "10.1002/joc.4753", "ISSN" : "08998418", "abstract" : "ABSTRACT We investigated short- and long-term changes in total and extreme summer precipitation and the characteristic patterns of atmospheric circulation and sea surface temperature (SST) anomalies related to wet summers over South Korea. Over the last century (1913\u20132012), the total and extreme summer precipitation showed a significant increase of 2.62 and 4.45% decade\u22121, respectively. Because extreme summer precipitation increased more rapidly than total summer precipitation, the contribution of extreme precipitation to total precipitation increased significantly by 2.48% decade\u22121. A two-peak rainy season was substantially intensified, with a slight shift and a large increase of precipitation during the monsoon break period, indicating a shortening of the monsoon break period. The 20-year return values of daily maximum precipitation increased at all stations except Mokpo, showing changes in the frequency of extreme events. During the last 40 years (1973\u20132012), the pattern of change in the precipitation indices was spatially heterogeneous, with a particularly significant increasing trend in extreme summer precipitation over the North-central portion of western South Korea. When compared with long-term trends over 1912\u20132012, recent short-term trends showed more rapid increases in all precipitation indices, with the exception of the number of consecutive dry days. In addition, the number of consecutive wet days (CWD) increased significantly during the last 40 years, whereas the long-term trend over the last century for CWD was not significant. These regional trends were confirmed by field significance at the 90% confidence level. From the composite analysis results, the positive anomalous North Pacific subtropical high, intensification of the upper-level westerly Jet over Korea and its vertical coupling with the anomalous strong low-level westerlies, and anomalous warm SST values in the western North Pacific region were linked to recent increases in extreme summer precipitation.", "author" : [ { "dropping-particle" : "", "family" : "Baek", "given" : "Hee-Jeong", "non-dropping-particle" : "", "parse-names" : false, "suffix" : "" }, { "dropping-particle" : "", "family" : "Kim", "given" : "Maeng-Ki", "non-dropping-particle" : "", "parse-names" : false, "suffix" : "" }, { "dropping-particle" : "", "family" : "Kwon", "given" : "Won-Tae", "non-dropping-particle" : "", "parse-names" : false, "suffix" : "" } ], "container-title" : "International Journal of Climatology", "id" : "ITEM-4", "issue" : "2", "issued" : { "date-parts" : [ [ "2017", "2" ] ] }, "page" : "972-986", "title" : "Observed short- and long-term changes in summer precipitation over South Korea and their links to large-scale circulation anomalies", "translator" : [ { "dropping-particle" : "", "family" : "S1547", "given" : "", "non-dropping-particle" : "", "parse-names" : false, "suffix" : "" } ], "type" : "article-journal", "volume" : "37" }, "uris" : [ "http://www.mendeley.com/documents/?uuid=a69aa85b-287e-48be-aedb-5c2297d64875" ] }, { "id" : "ITEM-5", "itemData" : { "DOI" : "10.1155/2017/3197435", "ISSN" : "16879317", "abstract" : "Precipitation data from 30 stations in the Huaihe River basin (HRB), a climatic transitional zone in east China, were used to investigate the spatiotemporal variability and trends of extreme precipitation on multitimescales for the period 1961\u20132010. Results indicated that (1) the spatial pattern of the annual precipitation, rainy days, extreme precipitation, and maximum daily precipitations shows a clear transitional change from the south (high) to the north (low) in the HR; it confirmed the conclusion that the HRB is located in the transitional zone of the 800 mm precipitation contour in China, where the 800 mm precipitation contour is considered as the geographical boundary of the south and the north. (2) Higher value of the extreme precipitation intensity mainly occurs in the middle of the east and the central part of the basin; it reveals a relatively distinct west-east spatial disparity, and this is not in line with the spatial pattern of the extreme precipitation total, the sum of the precipitation in 95th precipitation days. (3) Annual precipitation of 22 stations exhibits increasing trend, and these 22 stations are located from the central to the northern part. There is no significant trend detected for the seasonal precipitation. The summer precipitation exhibits a larger change range; this might cause the variation of the flood and drought in the HBR. However, the increasing trend in winter precipitation may be beneficial to the relief of winter agricultural drought. Rainy days in 12 stations, mostly located in and around the central northeastern part, experienced significant decreasing trend. Extreme precipitation days and precipitation intensity have increasing trends, but no station with significant change trend is detected for the maximum precipitation of the basin. (4) The spatiotemporal variability in the HRB is mainly caused by the geographic differences and is largely influenced by the interdecadal variations of East Asian Summer Monsoon in eastern China. The output of this paper could provide references for the practical decision making and integrated basin management of Huaihe River basin.", "author" : [ { "dropping-particle" : "", "family" : "Ye", "given" : "Zhengwe", "non-dropping-particle" : "", "parse-names" : false, "suffix" : "" }, { "dropping-particle" : "", "family" : "Li", "given" : "Zonghua", "non-dropping-particle" : "", "parse-names" : false, "suffix" : "" } ], "container-title" : "Advances in Meteorology", "id" : "ITEM-5", "issued" : { "date-parts" : [ [ "2017" ] ] }, "title" : "Spatiotemporal variability and trends of extreme precipitation in the Huaihe river basin, a climatic transitional zone in East China", "translator" : [ { "dropping-particle" : "", "family" : "S1937", "given" : "", "non-dropping-particle" : "", "parse-names" : false, "suffix" : "" } ], "type" : "article-journal", "volume" : "2017" }, "uris" : [ "http://www.mendeley.com/documents/?uuid=55b6796b-9ec7-42dd-a8b6-04cf025c09c4" ] }, { "id" : "ITEM-6", "itemData" : { "DOI" : "10.1002/joc.4400", "ISSN" : "10970088", "abstract" : "Based on the high-resolution gridding data (CN05) from 2416 station observations, a grid dataset of temperature and precipitation extreme indices with the resolution of 0.5\u00b0 \u00d7 0.5\u00b0 for China region was developed using the approach recommended by the Expert Team on Climate Change Detection and Indices. This article comprehensively presents temporal and spatial changes of these indices for the time period 1961\u20132010. Results showed widespread significant changes in temperature extremes consistent with warming, for instance, decreases in cold extremes and increases in warm extremes over China. The warming in the coldest day and night is larger than the warmest day and night, respectively, which is concurrent with the coldest night larger than the coldest day and the warmest night larger than the warmest day. Changes in the number of the cold and warm nights are more remarkable than the cold and warm days. Changes in precipitation extremes are, in general, spatially more complex and exhibit a less widespread spatial coverage than the temperature indices, for instance, the patterns of annual total precipitation amount, average daily precipitation rate, and the proportion of heavy precipitation in total annual precipitation are similar with negative trends in a southwest\u2013northeast belt from Southwest China to Northeast China while positive trends in eastern China and northwestern China. The consistency of changes in climate extremes from the CN05 with other datasets based on the stations and reanalyses is also analysed.", "author" : [ { "dropping-particle" : "", "family" : "Zhou", "given" : "Botao", "non-dropping-particle" : "", "parse-names" : false, "suffix" : "" }, { "dropping-particle" : "", "family" : "Xu", "given" : "Ying", "non-dropping-particle" : "", "parse-names" : false, "suffix" : "" }, { "dropping-particle" : "", "family" : "Wu", "given" : "Jia", "non-dropping-particle" : "", "parse-names" : false, "suffix" : "" }, { "dropping-particle" : "", "family" : "Dong", "given" : "Siyan", "non-dropping-particle" : "", "parse-names" : false, "suffix" : "" }, { "dropping-particle" : "", "family" : "Shi", "given" : "Ying", "non-dropping-particle" : "", "parse-names" : false, "suffix" : "" } ], "container-title" : "International Journal of Climatology", "id" : "ITEM-6", "issue" : "3", "issued" : { "date-parts" : [ [ "2016" ] ] }, "page" : "1051-1066", "title" : "Changes in temperature and precipitation extreme indices over China: Analysis of a high-resolution grid dataset", "translator" : [ { "dropping-particle" : "", "family" : "S747", "given" : "", "non-dropping-particle" : "", "parse-names" : false, "suffix" : "" } ], "type" : "article-journal", "volume" : "36" }, "uris" : [ "http://www.mendeley.com/documents/?uuid=33096049-aa6a-461b-a940-9400cb4a98f7" ] } ], "mendeley" : { "formattedCitation" : "(Zhou et al., 2016a; Baek et al., 2017; Nayak et al., 2017; Ye and Li, 2017; Dunn et al., 2020; Sun et al., 2020a)", "manualFormatting" : "(B. Zhou et al., 2016; Baek et al., 2017; Nayak et al., 2017; Ye and Li, 2017; Dunn et al., 2020; Sun et al., 2020b)", "plainTextFormattedCitation" : "(Zhou et al., 2016a; Baek et al., 2017; Nayak et al., 2017; Ye and Li, 2017; Dunn et al., 2020; Sun et al., 2020a)", "previouslyFormattedCitation" : "(Zhou et al., 2016a; Baek et al., 2017; Nayak et al., 2017; Ye and Li, 2017; Dunn et al., 2020; Sun et al., 2020a)" }, "properties" : { "noteIndex" : 0 }, "schema" : "https://github.com/citation-style-language/schema/raw/master/csl-citation.json" }</w:instrText>
            </w:r>
            <w:ins w:id="5208" w:author="Robin Matthews" w:date="2021-07-14T18:20:00Z">
              <w:r w:rsidR="00BE77AE">
                <w:rPr>
                  <w:rFonts w:cs="Times New Roman"/>
                  <w:sz w:val="16"/>
                  <w:szCs w:val="16"/>
                  <w:lang w:val="en-GB"/>
                </w:rPr>
                <w:fldChar w:fldCharType="separate"/>
              </w:r>
              <w:r w:rsidR="00BE77AE" w:rsidRPr="00A461A6">
                <w:rPr>
                  <w:rFonts w:cs="Times New Roman"/>
                  <w:noProof/>
                  <w:sz w:val="16"/>
                  <w:szCs w:val="16"/>
                  <w:lang w:val="en-GB"/>
                </w:rPr>
                <w:t>(</w:t>
              </w:r>
              <w:r w:rsidR="00BE77AE">
                <w:rPr>
                  <w:rFonts w:cs="Times New Roman"/>
                  <w:noProof/>
                  <w:sz w:val="16"/>
                  <w:szCs w:val="16"/>
                  <w:lang w:val="en-GB"/>
                </w:rPr>
                <w:t xml:space="preserve">B. </w:t>
              </w:r>
              <w:r w:rsidR="00BE77AE" w:rsidRPr="00A461A6">
                <w:rPr>
                  <w:rFonts w:cs="Times New Roman"/>
                  <w:noProof/>
                  <w:sz w:val="16"/>
                  <w:szCs w:val="16"/>
                  <w:lang w:val="en-GB"/>
                </w:rPr>
                <w:t>Zhou et al., 2016; Baek et al., 2017; Nayak et al., 2017; Ye and Li, 2017; Dunn et al., 2020; Sun et al., 2020</w:t>
              </w:r>
              <w:r w:rsidR="00BE77AE">
                <w:rPr>
                  <w:rFonts w:cs="Times New Roman"/>
                  <w:noProof/>
                  <w:sz w:val="16"/>
                  <w:szCs w:val="16"/>
                  <w:lang w:val="en-GB"/>
                </w:rPr>
                <w:t>b</w:t>
              </w:r>
              <w:r w:rsidR="00BE77AE" w:rsidRPr="00A461A6">
                <w:rPr>
                  <w:rFonts w:cs="Times New Roman"/>
                  <w:noProof/>
                  <w:sz w:val="16"/>
                  <w:szCs w:val="16"/>
                  <w:lang w:val="en-GB"/>
                </w:rPr>
                <w:t>)</w:t>
              </w:r>
              <w:r w:rsidR="00BE77AE">
                <w:rPr>
                  <w:rFonts w:cs="Times New Roman"/>
                  <w:sz w:val="16"/>
                  <w:szCs w:val="16"/>
                  <w:lang w:val="en-GB"/>
                </w:rPr>
                <w:fldChar w:fldCharType="end"/>
              </w:r>
            </w:ins>
            <w:commentRangeStart w:id="5209"/>
            <w:del w:id="5210" w:author="Robin Matthews" w:date="2021-07-14T18:19:00Z">
              <w:r w:rsidRPr="00841A35" w:rsidDel="00BE77AE">
                <w:rPr>
                  <w:rFonts w:cs="Times New Roman"/>
                  <w:sz w:val="16"/>
                  <w:szCs w:val="16"/>
                  <w:lang w:val="en-GB"/>
                </w:rPr>
                <w:fldChar w:fldCharType="begin" w:fldLock="1"/>
              </w:r>
              <w:r w:rsidR="00AB36D4" w:rsidDel="00BE77AE">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841A35" w:rsidDel="00BE77AE">
                <w:rPr>
                  <w:rFonts w:cs="Times New Roman"/>
                  <w:sz w:val="16"/>
                  <w:szCs w:val="16"/>
                  <w:lang w:val="en-GB"/>
                </w:rPr>
                <w:fldChar w:fldCharType="separate"/>
              </w:r>
              <w:r w:rsidR="00A26296" w:rsidDel="00BE77AE">
                <w:rPr>
                  <w:rFonts w:cs="Times New Roman"/>
                  <w:noProof/>
                  <w:sz w:val="16"/>
                  <w:szCs w:val="16"/>
                  <w:lang w:val="en-GB"/>
                </w:rPr>
                <w:delText>(Sun et al., 2020</w:delText>
              </w:r>
              <w:r w:rsidRPr="00841A35" w:rsidDel="00BE77AE">
                <w:rPr>
                  <w:rFonts w:cs="Times New Roman"/>
                  <w:sz w:val="16"/>
                  <w:szCs w:val="16"/>
                  <w:lang w:val="en-GB"/>
                </w:rPr>
                <w:fldChar w:fldCharType="end"/>
              </w:r>
              <w:commentRangeEnd w:id="5209"/>
              <w:r w:rsidR="00A26296" w:rsidDel="00BE77AE">
                <w:rPr>
                  <w:rStyle w:val="Marquedecommentaire"/>
                </w:rPr>
                <w:commentReference w:id="5209"/>
              </w:r>
              <w:r w:rsidRPr="00841A35" w:rsidDel="00BE77AE">
                <w:rPr>
                  <w:rFonts w:cs="Times New Roman"/>
                  <w:sz w:val="16"/>
                  <w:szCs w:val="16"/>
                  <w:lang w:val="en-GB"/>
                </w:rPr>
                <w:delText xml:space="preserve">; </w:delText>
              </w:r>
              <w:commentRangeStart w:id="5211"/>
              <w:r w:rsidRPr="00D424AA" w:rsidDel="00BE77AE">
                <w:rPr>
                  <w:rFonts w:cs="Times New Roman"/>
                  <w:sz w:val="16"/>
                  <w:szCs w:val="16"/>
                  <w:lang w:val="en-GB"/>
                </w:rPr>
                <w:fldChar w:fldCharType="begin" w:fldLock="1"/>
              </w:r>
              <w:r w:rsidR="00FF6231" w:rsidRPr="00BE77AE" w:rsidDel="00BE77AE">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BE77AE">
                <w:rPr>
                  <w:rFonts w:cs="Times New Roman"/>
                  <w:sz w:val="16"/>
                  <w:szCs w:val="16"/>
                  <w:lang w:val="en-GB"/>
                </w:rPr>
                <w:fldChar w:fldCharType="separate"/>
              </w:r>
              <w:r w:rsidR="00A26296" w:rsidRPr="00BE77AE" w:rsidDel="00BE77AE">
                <w:rPr>
                  <w:rFonts w:cs="Times New Roman"/>
                  <w:noProof/>
                  <w:sz w:val="16"/>
                  <w:szCs w:val="16"/>
                  <w:lang w:val="en-GB"/>
                </w:rPr>
                <w:delText>Dunn et al., 2020</w:delText>
              </w:r>
              <w:r w:rsidRPr="00D424AA" w:rsidDel="00BE77AE">
                <w:rPr>
                  <w:rFonts w:cs="Times New Roman"/>
                  <w:sz w:val="16"/>
                  <w:szCs w:val="16"/>
                  <w:lang w:val="en-GB"/>
                </w:rPr>
                <w:fldChar w:fldCharType="end"/>
              </w:r>
              <w:commentRangeEnd w:id="5211"/>
              <w:r w:rsidR="00A26296" w:rsidDel="00BE77AE">
                <w:rPr>
                  <w:rStyle w:val="Marquedecommentaire"/>
                </w:rPr>
                <w:commentReference w:id="5211"/>
              </w:r>
              <w:r w:rsidRPr="00841A35" w:rsidDel="00BE77AE">
                <w:rPr>
                  <w:rFonts w:cs="Times New Roman"/>
                  <w:sz w:val="16"/>
                  <w:szCs w:val="16"/>
                  <w:lang w:val="en-GB"/>
                </w:rPr>
                <w:delText xml:space="preserve">; </w:delText>
              </w:r>
              <w:commentRangeStart w:id="5212"/>
              <w:r w:rsidRPr="00D424AA" w:rsidDel="00BE77AE">
                <w:rPr>
                  <w:rFonts w:cs="Times New Roman"/>
                  <w:color w:val="000000" w:themeColor="text1"/>
                  <w:sz w:val="16"/>
                  <w:szCs w:val="16"/>
                  <w:lang w:val="en-GB" w:eastAsia="en-CA"/>
                </w:rPr>
                <w:fldChar w:fldCharType="begin" w:fldLock="1"/>
              </w:r>
              <w:r w:rsidR="00FF6231" w:rsidDel="00BE77AE">
                <w:rPr>
                  <w:rFonts w:cs="Times New Roman"/>
                  <w:color w:val="000000" w:themeColor="text1"/>
                  <w:sz w:val="16"/>
                  <w:szCs w:val="16"/>
                  <w:lang w:val="en-GB" w:eastAsia="en-CA"/>
                </w:rPr>
                <w:delInstrText>ADDIN CSL_CITATION { "citationItems" : [ { "id" : "ITEM-1", "itemData" : { "DOI" : "10.1007/s00382-017-3866-8", "ISBN" : "0038201738668", "ISSN" : "14320894", "abstract" : "Recent studies have revealed that an increase in surface air temperature elevates the intensity of extreme precipitation associated with the increase of water vapor in the atmosphere, according to the principle of the Clausius--Clapeyron (CC) relationship. In this study, (1) we have verified the dependence of extreme precipitation intensity on temperature (CC relationship) under current climate and (2) investigated the projected changes of the CC relationship over Japan by using multi-model ensemble downscaling experiments of three Regional Climate Models (RCMs) (NHRCM, NRAMS, WRF) forced by JRA25, as well as three General Circulation Models (GCMs) (CCSM4, MIROC5, MRI-CGCM3). Simulated extreme precipitation linked to temperatures from ensemble experiments coincides with observations that place peak temperatures around 19--22 {\\textdegree}C. Climate scenarios (RCP4.5) of the late twenty-first century suggest a 2 {\\textdegree}C increase of 2 m air temperature, an increase in precipitation intensities above 15 mm/day, and a decrease in weaker precipitation intensities of 10--15 mm/day. The projected change rate of the mean precipitation intensities per mean change in air temperature over Japan is found to be 2.4%/{\\textdegree}C. Extreme precipitation intensity increases with temperatures up to 22 {\\textdegree}C in future climate scenarios, while the peak is 20 {\\textdegree}C for the current climate. Extreme precipitation intensities at higher percentiles are projected to have larger rates of increase (3--5%/{\\textdegree}C in the current climate and 4--6%/{\\textdegree}C in the future climate scenarios). A decrease of precipitation intensity at higher temperatures relates to water vapor availability. An insufficient water vapor supply for saturation at higher temperatures can lead to a decrease in cloud formation and extreme precipitation.", "author" : [ { "dropping-particle" : "", "family" : "Nayak", "given" : "Sridhara", "non-dropping-particle" : "", "parse-names" : false, "suffix" : "" }, { "dropping-particle" : "", "family" : "Dairaku", "given" : "Koji", "non-dropping-particle" : "", "parse-names" : false, "suffix" : "" }, { "dropping-particle" : "", "family" : "Takayabu", "given" : "Izuru", "non-dropping-particle" : "", "parse-names" : false, "suffix" : "" }, { "dropping-particle" : "", "family" : "Suzuki-Parker", "given" : "Asuka", "non-dropping-particle" : "", "parse-names" : false, "suffix" : "" }, { "dropping-particle" : "", "family" : "Ishizaki", "given" : "Noriko N.", "non-dropping-particle" : "", "parse-names" : false, "suffix" : "" } ], "container-title" : "Climate Dynamics", "id" : "ITEM-1", "issue" : "11", "issued" : { "date-parts" : [ [ "2017" ] ] }, "page" : "1-17", "publisher" : "Springer Berlin Heidelberg", "title" : "Extreme precipitation linked to temperature over Japan: current evaluation and projected changes with multi-model ensemble downscaling", "translator" : [ { "dropping-particle" : "", "family" : "S1560", "given" : "", "non-dropping-particle" : "", "parse-names" : false, "suffix" : "" } ], "type" : "article-journal", "volume" : "51" }, "uris" : [ "http://www.mendeley.com/documents/?uuid=548362ac-c107-4c1c-876b-0ca0c723e64a" ] }, { "id" : "ITEM-2", "itemData" : { "DOI" : "10.1002/joc.4753", "ISSN" : "08998418", "abstract" : "ABSTRACT We investigated short- and long-term changes in total and extreme summer precipitation and the characteristic patterns of atmospheric circulation and sea surface temperature (SST) anomalies related to wet summers over South Korea. Over the last century (1913\u20132012), the total and extreme summer precipitation showed a significant increase of 2.62 and 4.45% decade\u22121, respectively. Because extreme summer precipitation increased more rapidly than total summer precipitation, the contribution of extreme precipitation to total precipitation increased significantly by 2.48% decade\u22121. A two-peak rainy season was substantially intensified, with a slight shift and a large increase of precipitation during the monsoon break period, indicating a shortening of the monsoon break period. The 20-year return values of daily maximum precipitation increased at all stations except Mokpo, showing changes in the frequency of extreme events. During the last 40 years (1973\u20132012), the pattern of change in the precipitation indices was spatially heterogeneous, with a particularly significant increasing trend in extreme summer precipitation over the North-central portion of western South Korea. When compared with long-term trends over 1912\u20132012, recent short-term trends showed more rapid increases in all precipitation indices, with the exception of the number of consecutive dry days. In addition, the number of consecutive wet days (CWD) increased significantly during the last 40 years, whereas the long-term trend over the last century for CWD was not significant. These regional trends were confirmed by field significance at the 90% confidence level. From the composite analysis results, the positive anomalous North Pacific subtropical high, intensification of the upper-level westerly Jet over Korea and its vertical coupling with the anomalous strong low-level westerlies, and anomalous warm SST values in the western North Pacific region were linked to recent increases in extreme summer precipitation.", "author" : [ { "dropping-particle" : "", "family" : "Baek", "given" : "Hee-Jeong", "non-dropping-particle" : "", "parse-names" : false, "suffix" : "" }, { "dropping-particle" : "", "family" : "Kim", "given" : "Maeng-Ki", "non-dropping-particle" : "", "parse-names" : false, "suffix" : "" }, { "dropping-particle" : "", "family" : "Kwon", "given" : "Won-Tae", "non-dropping-particle" : "", "parse-names" : false, "suffix" : "" } ], "container-title" : "International Journal of Climatology", "id" : "ITEM-2", "issue" : "2", "issued" : { "date-parts" : [ [ "2017", "2" ] ] }, "page" : "972-986", "title" : "Observed short- and long-term changes in summer precipitation over South Korea and their links to large-scale circulation anomalies", "translator" : [ { "dropping-particle" : "", "family" : "S1547", "given" : "", "non-dropping-particle" : "", "parse-names" : false, "suffix" : "" } ], "type" : "article-journal", "volume" : "37" }, "uris" : [ "http://www.mendeley.com/documents/?uuid=a69aa85b-287e-48be-aedb-5c2297d64875" ] }, { "id" : "ITEM-3", "itemData" : { "DOI" : "10.1155/2017/3197435", "ISSN" : "16879317", "abstract" : "Precipitation data from 30 stations in the Huaihe River basin (HRB), a climatic transitional zone in east China, were used to investigate the spatiotemporal variability and trends of extreme precipitation on multitimescales for the period 1961\u20132010. Results indicated that (1) the spatial pattern of the annual precipitation, rainy days, extreme precipitation, and maximum daily precipitations shows a clear transitional change from the south (high) to the north (low) in the HR; it confirmed the conclusion that the HRB is located in the transitional zone of the 800 mm precipitation contour in China, where the 800 mm precipitation contour is considered as the geographical boundary of the south and the north. (2) Higher value of the extreme precipitation intensity mainly occurs in the middle of the east and the central part of the basin; it reveals a relatively distinct west-east spatial disparity, and this is not in line with the spatial pattern of the extreme precipitation total, the sum of the precipitation in 95th precipitation days. (3) Annual precipitation of 22 stations exhibits increasing trend, and these 22 stations are located from the central to the northern part. There is no significant trend detected for the seasonal precipitation. The summer precipitation exhibits a larger change range; this might cause the variation of the flood and drought in the HBR. However, the increasing trend in winter precipitation may be beneficial to the relief of winter agricultural drought. Rainy days in 12 stations, mostly located in and around the central northeastern part, experienced significant decreasing trend. Extreme precipitation days and precipitation intensity have increasing trends, but no station with significant change trend is detected for the maximum precipitation of the basin. (4) The spatiotemporal variability in the HRB is mainly caused by the geographic differences and is largely influenced by the interdecadal variations of East Asian Summer Monsoon in eastern China. The output of this paper could provide references for the practical decision making and integrated basin management of Huaihe River basin.", "author" : [ { "dropping-particle" : "", "family" : "Ye", "given" : "Zhengwe", "non-dropping-particle" : "", "parse-names" : false, "suffix" : "" }, { "dropping-particle" : "", "family" : "Li", "given" : "Zonghua", "non-dropping-particle" : "", "parse-names" : false, "suffix" : "" } ], "container-title" : "Advances in Meteorology", "id" : "ITEM-3", "issued" : { "date-parts" : [ [ "2017" ] ] }, "title" : "Spatiotemporal variability and trends of extreme precipitation in the Huaihe river basin, a climatic transitional zone in East China", "translator" : [ { "dropping-particle" : "", "family" : "S1937", "given" : "", "non-dropping-particle" : "", "parse-names" : false, "suffix" : "" } ], "type" : "article-journal", "volume" : "2017" }, "uris" : [ "http://www.mendeley.com/documents/?uuid=55b6796b-9ec7-42dd-a8b6-04cf025c09c4" ] } ], "mendeley" : { "formattedCitation" : "(Baek et al., 2017; Nayak et al., 2017; Ye and Li, 2017)", "manualFormatting" : "Baek et al., 2017; Nayak et al., 2017; Ye and Li, 2017", "plainTextFormattedCitation" : "(Baek et al., 2017; Nayak et al., 2017; Ye and Li, 2017)", "previouslyFormattedCitation" : "(Baek et al., 2017; Nayak et al., 2017; Ye and Li, 2017)" }, "properties" : { "noteIndex" : 0 }, "schema" : "https://github.com/citation-style-language/schema/raw/master/csl-citation.json" }</w:delInstrText>
              </w:r>
              <w:r w:rsidRPr="00D424AA" w:rsidDel="00BE77AE">
                <w:rPr>
                  <w:rFonts w:cs="Times New Roman"/>
                  <w:color w:val="000000" w:themeColor="text1"/>
                  <w:sz w:val="16"/>
                  <w:szCs w:val="16"/>
                  <w:lang w:val="en-GB" w:eastAsia="en-CA"/>
                </w:rPr>
                <w:fldChar w:fldCharType="separate"/>
              </w:r>
              <w:r w:rsidR="00A26296" w:rsidDel="00BE77AE">
                <w:rPr>
                  <w:rFonts w:cs="Times New Roman"/>
                  <w:noProof/>
                  <w:color w:val="000000" w:themeColor="text1"/>
                  <w:sz w:val="16"/>
                  <w:szCs w:val="16"/>
                  <w:lang w:val="en-GB" w:eastAsia="en-CA"/>
                </w:rPr>
                <w:delText>Baek et al., 2017; Nayak et al., 2017; Ye and Li, 2017</w:delText>
              </w:r>
              <w:r w:rsidRPr="00D424AA" w:rsidDel="00BE77AE">
                <w:rPr>
                  <w:rFonts w:cs="Times New Roman"/>
                  <w:color w:val="000000" w:themeColor="text1"/>
                  <w:sz w:val="16"/>
                  <w:szCs w:val="16"/>
                  <w:lang w:val="en-GB" w:eastAsia="en-CA"/>
                </w:rPr>
                <w:fldChar w:fldCharType="end"/>
              </w:r>
              <w:commentRangeEnd w:id="5212"/>
              <w:r w:rsidR="00A26296" w:rsidDel="00BE77AE">
                <w:rPr>
                  <w:rStyle w:val="Marquedecommentaire"/>
                </w:rPr>
                <w:commentReference w:id="5212"/>
              </w:r>
              <w:r w:rsidRPr="00841A35" w:rsidDel="00BE77AE">
                <w:rPr>
                  <w:rFonts w:cs="Times New Roman"/>
                  <w:color w:val="000000" w:themeColor="text1"/>
                  <w:sz w:val="16"/>
                  <w:szCs w:val="16"/>
                  <w:lang w:val="en-GB" w:eastAsia="en-CA"/>
                </w:rPr>
                <w:delText xml:space="preserve">; </w:delText>
              </w:r>
              <w:commentRangeStart w:id="5213"/>
              <w:r w:rsidRPr="00D424AA" w:rsidDel="00BE77AE">
                <w:rPr>
                  <w:rFonts w:cs="Times New Roman"/>
                  <w:color w:val="000000" w:themeColor="text1"/>
                  <w:sz w:val="16"/>
                  <w:szCs w:val="16"/>
                  <w:lang w:val="en-GB" w:eastAsia="en-CA"/>
                </w:rPr>
                <w:fldChar w:fldCharType="begin" w:fldLock="1"/>
              </w:r>
              <w:r w:rsidR="00FF6231" w:rsidDel="00BE77AE">
                <w:rPr>
                  <w:rFonts w:cs="Times New Roman"/>
                  <w:color w:val="000000" w:themeColor="text1"/>
                  <w:sz w:val="16"/>
                  <w:szCs w:val="16"/>
                  <w:lang w:val="en-GB" w:eastAsia="en-CA"/>
                </w:rPr>
                <w:delInstrText>ADDIN CSL_CITATION { "citationItems" : [ { "id" : "ITEM-1", "itemData" : { "DOI" : "10.1002/joc.4400", "ISSN" : "10970088", "abstract" : "Based on the high-resolution gridding data (CN05) from 2416 station observations, a grid dataset of temperature and precipitation extreme indices with the resolution of 0.5\u00b0 \u00d7 0.5\u00b0 for China region was developed using the approach recommended by the Expert Team on Climate Change Detection and Indices. This article comprehensively presents temporal and spatial changes of these indices for the time period 1961\u20132010. Results showed widespread significant changes in temperature extremes consistent with warming, for instance, decreases in cold extremes and increases in warm extremes over China. The warming in the coldest day and night is larger than the warmest day and night, respectively, which is concurrent with the coldest night larger than the coldest day and the warmest night larger than the warmest day. Changes in the number of the cold and warm nights are more remarkable than the cold and warm days. Changes in precipitation extremes are, in general, spatially more complex and exhibit a less widespread spatial coverage than the temperature indices, for instance, the patterns of annual total precipitation amount, average daily precipitation rate, and the proportion of heavy precipitation in total annual precipitation are similar with negative trends in a southwest\u2013northeast belt from Southwest China to Northeast China while positive trends in eastern China and northwestern China. The consistency of changes in climate extremes from the CN05 with other datasets based on the stations and reanalyses is also analysed.", "author" : [ { "dropping-particle" : "", "family" : "Zhou", "given" : "Botao", "non-dropping-particle" : "", "parse-names" : false, "suffix" : "" }, { "dropping-particle" : "", "family" : "Xu", "given" : "Ying", "non-dropping-particle" : "", "parse-names" : false, "suffix" : "" }, { "dropping-particle" : "", "family" : "Wu", "given" : "Jia", "non-dropping-particle" : "", "parse-names" : false, "suffix" : "" }, { "dropping-particle" : "", "family" : "Dong", "given" : "Siyan", "non-dropping-particle" : "", "parse-names" : false, "suffix" : "" }, { "dropping-particle" : "", "family" : "Shi", "given" : "Ying", "non-dropping-particle" : "", "parse-names" : false, "suffix" : "" } ], "container-title" : "International Journal of Climatology", "id" : "ITEM-1", "issue" : "3", "issued" : { "date-parts" : [ [ "2016" ] ] }, "page" : "1051-1066", "title" : "Changes in temperature and precipitation extreme indices over China: Analysis of a high-resolution grid dataset", "translator" : [ { "dropping-particle" : "", "family" : "S747", "given" : "", "non-dropping-particle" : "", "parse-names" : false, "suffix" : "" } ], "type" : "article-journal", "volume" : "36" }, "uris" : [ "http://www.mendeley.com/documents/?uuid=33096049-aa6a-461b-a940-9400cb4a98f7" ] } ], "mendeley" : { "formattedCitation" : "(Zhou et al., 2016a)", "manualFormatting" : "Zhou et al., 2016)", "plainTextFormattedCitation" : "(Zhou et al., 2016a)", "previouslyFormattedCitation" : "(Zhou et al., 2016a)" }, "properties" : { "noteIndex" : 0 }, "schema" : "https://github.com/citation-style-language/schema/raw/master/csl-citation.json" }</w:delInstrText>
              </w:r>
              <w:r w:rsidRPr="00D424AA" w:rsidDel="00BE77AE">
                <w:rPr>
                  <w:rFonts w:cs="Times New Roman"/>
                  <w:color w:val="000000" w:themeColor="text1"/>
                  <w:sz w:val="16"/>
                  <w:szCs w:val="16"/>
                  <w:lang w:val="en-GB" w:eastAsia="en-CA"/>
                </w:rPr>
                <w:fldChar w:fldCharType="separate"/>
              </w:r>
              <w:r w:rsidR="00A26296" w:rsidDel="00BE77AE">
                <w:rPr>
                  <w:rFonts w:cs="Times New Roman"/>
                  <w:noProof/>
                  <w:color w:val="000000" w:themeColor="text1"/>
                  <w:sz w:val="16"/>
                  <w:szCs w:val="16"/>
                  <w:lang w:val="en-GB" w:eastAsia="en-CA"/>
                </w:rPr>
                <w:delText>Zhou et al., 2016)</w:delText>
              </w:r>
              <w:r w:rsidRPr="00D424AA" w:rsidDel="00BE77AE">
                <w:rPr>
                  <w:rFonts w:cs="Times New Roman"/>
                  <w:color w:val="000000" w:themeColor="text1"/>
                  <w:sz w:val="16"/>
                  <w:szCs w:val="16"/>
                  <w:lang w:val="en-GB" w:eastAsia="en-CA"/>
                </w:rPr>
                <w:fldChar w:fldCharType="end"/>
              </w:r>
            </w:del>
            <w:commentRangeEnd w:id="5213"/>
            <w:r w:rsidR="00A26296">
              <w:rPr>
                <w:rStyle w:val="Marquedecommentaire"/>
              </w:rPr>
              <w:commentReference w:id="5213"/>
            </w:r>
          </w:p>
        </w:tc>
        <w:tc>
          <w:tcPr>
            <w:tcW w:w="2158" w:type="dxa"/>
            <w:tcBorders>
              <w:top w:val="dashed" w:sz="8" w:space="0" w:color="000000"/>
            </w:tcBorders>
            <w:shd w:val="clear" w:color="auto" w:fill="D9D9D9"/>
          </w:tcPr>
          <w:p w14:paraId="3E06E5A2" w14:textId="72159334" w:rsidR="00D376F0" w:rsidRPr="00841A35" w:rsidRDefault="00D376F0" w:rsidP="00D424AA">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 xml:space="preserve">Disagreement among studies </w:t>
            </w:r>
            <w:ins w:id="5214" w:author="Robin Matthews" w:date="2021-07-14T18:21:00Z">
              <w:r w:rsidR="00BE77AE">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2/2016GL072439", "ISSN" : "00948276", "author" : [ { "dropping-particle" : "", "family" : "Chen", "given" : "Huopo", "non-dropping-particle" : "", "parse-names" : false, "suffix" : "" }, { "dropping-particle" : "", "family" : "Sun", "given" : "Jianqi", "non-dropping-particle" : "", "parse-names" : false, "suffix" : "" } ], "container-title" : "Geophysical Research Letters", "id" : "ITEM-1", "issued" : { "date-parts" : [ [ "2017" ] ] }, "title" : "Contribution of human influence to increased daily precipitation extremes over China", "translator" : [ { "dropping-particle" : "", "family" : "S1398", "given" : "", "non-dropping-particle" : "", "parse-names" : false, "suffix" : "" } ], "type" : "article-journal" }, "uris" : [ "http://www.mendeley.com/documents/?uuid=784cb333-3606-447b-93ef-ee78c19dd9fc" ] }, { "id" : "ITEM-2", "itemData" : { "DOI" : "10.1002/2016JD026251", "ISSN" : "2169897X", "author" : [ { "dropping-particle" : "", "family" : "Li", "given" : "Huixin", "non-dropping-particle" : "", "parse-names" : false, "suffix" : "" }, { "dropping-particle" : "", "family" : "Chen", "given" : "Huopo", "non-dropping-particle" : "", "parse-names" : false, "suffix" : "" }, { "dropping-particle" : "", "family" : "Wang", "given" : "Huijun", "non-dropping-particle" : "", "parse-names" : false, "suffix" : "" } ], "container-title" : "Journal of Geophysical Research: Atmospheres", "id" : "ITEM-2", "issue" : "13", "issued" : { "date-parts" : [ [ "2017", "7", "16" ] ] }, "page" : "6899-6914", "title" : "Effects of anthropogenic activity emerging as intensified extreme precipitation over China", "translator" : [ { "dropping-particle" : "", "family" : "S1672", "given" : "", "non-dropping-particle" : "", "parse-names" : false, "suffix" : "" } ], "type" : "article-journal", "volume" : "122" }, "uris" : [ "http://www.mendeley.com/documents/?uuid=c87e96f4-ee81-43df-8224-aa41ca81536a" ] }, { "id" : "ITEM-3", "itemData" : { "DOI" : "10.1175/BAMS-D-16-0144.1", "ISSN" : "0003-0007", "author" : [ { "dropping-particle" : "", "family" : "Burke", "given" : "Claire", "non-dropping-particle" : "", "parse-names" : false, "suffix" : "" }, { "dropping-particle" : "", "family" : "Stott", "given" : "Peter", "non-dropping-particle" : "", "parse-names" : false, "suffix" : "" }, { "dropping-particle" : "", "family" : "Ciavarella", "given" : "Andrew", "non-dropping-particle" : "", "parse-names" : false, "suffix" : "" }, { "dropping-particle" : "", "family" : "Sun", "given" : "Ying", "non-dropping-particle" : "", "parse-names" : false, "suffix" : "" } ], "container-title" : "Bulletin of the American Meteorological Society", "id" : "ITEM-3", "issue" : "12", "issued" : { "date-parts" : [ [ "2016", "12" ] ] }, "page" : "S92-S96", "title" : "Attribution of Extreme Rainfall in Southeast China During May 2015", "translator" : [ { "dropping-particle" : "", "family" : "S1562", "given" : "", "non-dropping-particle" : "", "parse-names" : false, "suffix" : "" } ], "type" : "article-journal", "volume" : "97" }, "uris" : [ "http://www.mendeley.com/documents/?uuid=5ad2dab2-71ee-4b9e-ae97-fe0610a8b812" ] }, { "id" : "ITEM-4", "itemData" : { "DOI" : "10.1175/BAMS-D-13-00085.1", "author" : [ { "dropping-particle" : "", "family" : "Zhou", "given" : "Tianjun", "non-dropping-particle" : "", "parse-names" : false, "suffix" : "" }, { "dropping-particle" : "", "family" : "Song", "given" : "Fengfei", "non-dropping-particle" : "", "parse-names" : false, "suffix" : "" }, { "dropping-particle" : "", "family" : "Lin", "given" : "Renping", "non-dropping-particle" : "", "parse-names" : false, "suffix" : "" }, { "dropping-particle" : "", "family" : "Chen", "given" : "Xiaolong", "non-dropping-particle" : "", "parse-names" : false, "suffix" : "" }, { "dropping-particle" : "", "family" : "Chen", "given" : "Xianyan", "non-dropping-particle" : "", "parse-names" : false, "suffix" : "" } ], "container-title" : "Bulletin of the American Meteorological Society", "id" : "ITEM-4", "issue" : "9", "issued" : { "date-parts" : [ [ "2013" ] ] }, "page" : "S49-S52", "title" : "The 2012 north China floods: explaining an extreme rainfall event in the context of a longer-term drying tendency [in \u201cExplaining Extreme Events of 2012 from a Climate Perspective\u201d]", "translator" : [ { "dropping-particle" : "", "family" : "S3539", "given" : "", "non-dropping-particle" : "", "parse-names" : false, "suffix" : "" } ], "type" : "article-journal", "volume" : "94" }, "uris" : [ "http://www.mendeley.com/documents/?uuid=fc93088c-e739-438f-a951-e39736e92a3a" ] }, { "id" : "ITEM-5", "itemData" : { "DOI" : "10.1175/JCLI-D-16-0311.1", "ISSN" : "0894-8755", "author" : [ { "dropping-particle" : "", "family" : "Ma", "given" : "Shuangmei", "non-dropping-particle" : "", "parse-names" : false, "suffix" : "" }, { "dropping-particle" : "", "family" : "Zhou", "given" : "Tianjun", "non-dropping-particle" : "", "parse-names" : false, "suffix" : "" }, { "dropping-particle" : "", "family" : "Stone", "given" : "D\u00e1ith\u00ed A.", "non-dropping-particle" : "", "parse-names" : false, "suffix" : "" }, { "dropping-particle" : "", "family" : "Polson", "given" : "Debbie", "non-dropping-particle" : "", "parse-names" : false, "suffix" : "" }, { "dropping-particle" : "", "family" : "Dai", "given" : "Aiguo", "non-dropping-particle" : "", "parse-names" : false, "suffix" : "" }, { "dropping-particle" : "", "family" : "Stott", "given" : "Peter A.", "non-dropping-particle" : "", "parse-names" : false, "suffix" : "" }, { "dropping-particle" : "", "family" : "Storch", "given" : "Hans", "non-dropping-particle" : "von", "parse-names" : false, "suffix" : "" }, { "dropping-particle" : "", "family" : "Qian", "given" : "Yun", "non-dropping-particle" : "", "parse-names" : false, "suffix" : "" }, { "dropping-particle" : "", "family" : "Burke", "given" : "Claire", "non-dropping-particle" : "", "parse-names" : false, "suffix" : "" }, { "dropping-particle" : "", "family" : "Wu", "given" : "Peili", "non-dropping-particle" : "", "parse-names" : false, "suffix" : "" }, { "dropping-particle" : "", "family" : "Zou", "given" : "Liwei", "non-dropping-particle" : "", "parse-names" : false, "suffix" : "" }, { "dropping-particle" : "", "family" : "Ciavarella", "given" : "Andrew", "non-dropping-particle" : "", "parse-names" : false, "suffix" : "" } ], "container-title" : "Journal of Climate", "id" : "ITEM-5", "issue" : "4", "issued" : { "date-parts" : [ [ "2017", "2" ] ] }, "page" : "1381-1396", "title" : "Detectable Anthropogenic Shift toward Heavy Precipitation over Eastern China", "translator" : [ { "dropping-particle" : "", "family" : "S1508", "given" : "", "non-dropping-particle" : "", "parse-names" : false, "suffix" : "" } ], "type" : "article-journal", "volume" : "30" }, "uris" : [ "http://www.mendeley.com/documents/?uuid=c011495e-5e24-4004-af3d-5ea615105ca1" ] } ], "mendeley" : { "formattedCitation" : "(Zhou et al., 2013; Burke et al., 2016; Chen and Sun, 2017c; Li et al., 2017b; Ma et al., 2017)", "manualFormatting" : "(Zhou et al., 2013; Burke et al., 2016; Chen and Sun, 2017c; H. Li et al., 2017; Ma et al., 2017)", "plainTextFormattedCitation" : "(Zhou et al., 2013; Burke et al., 2016; Chen and Sun, 2017c; Li et al., 2017b; Ma et al., 2017)", "previouslyFormattedCitation" : "(Zhou et al., 2013; Burke et al., 2016; Chen and Sun, 2017c; Li et al., 2017b; Ma et al., 2017)" }, "properties" : { "noteIndex" : 0 }, "schema" : "https://github.com/citation-style-language/schema/raw/master/csl-citation.json" }</w:instrText>
            </w:r>
            <w:ins w:id="5215" w:author="Robin Matthews" w:date="2021-07-14T18:21:00Z">
              <w:r w:rsidR="00BE77AE">
                <w:rPr>
                  <w:rFonts w:cs="Times New Roman"/>
                  <w:color w:val="000000" w:themeColor="text1"/>
                  <w:sz w:val="16"/>
                  <w:szCs w:val="16"/>
                  <w:lang w:val="en-GB" w:eastAsia="en-CA"/>
                </w:rPr>
                <w:fldChar w:fldCharType="separate"/>
              </w:r>
              <w:r w:rsidR="00BE77AE" w:rsidRPr="00AE2568">
                <w:rPr>
                  <w:rFonts w:cs="Times New Roman"/>
                  <w:noProof/>
                  <w:color w:val="000000" w:themeColor="text1"/>
                  <w:sz w:val="16"/>
                  <w:szCs w:val="16"/>
                  <w:lang w:val="en-GB" w:eastAsia="en-CA"/>
                </w:rPr>
                <w:t>(Zhou et al., 2013; Burke et al., 2016; Chen and Sun, 2017</w:t>
              </w:r>
              <w:r w:rsidR="00BE77AE">
                <w:rPr>
                  <w:rFonts w:cs="Times New Roman"/>
                  <w:noProof/>
                  <w:color w:val="000000" w:themeColor="text1"/>
                  <w:sz w:val="16"/>
                  <w:szCs w:val="16"/>
                  <w:lang w:val="en-GB" w:eastAsia="en-CA"/>
                </w:rPr>
                <w:t>c</w:t>
              </w:r>
              <w:r w:rsidR="00BE77AE" w:rsidRPr="00AE2568">
                <w:rPr>
                  <w:rFonts w:cs="Times New Roman"/>
                  <w:noProof/>
                  <w:color w:val="000000" w:themeColor="text1"/>
                  <w:sz w:val="16"/>
                  <w:szCs w:val="16"/>
                  <w:lang w:val="en-GB" w:eastAsia="en-CA"/>
                </w:rPr>
                <w:t xml:space="preserve">; </w:t>
              </w:r>
              <w:r w:rsidR="00BE77AE">
                <w:rPr>
                  <w:rFonts w:cs="Times New Roman"/>
                  <w:noProof/>
                  <w:color w:val="000000" w:themeColor="text1"/>
                  <w:sz w:val="16"/>
                  <w:szCs w:val="16"/>
                  <w:lang w:val="en-GB" w:eastAsia="en-CA"/>
                </w:rPr>
                <w:t xml:space="preserve">H. </w:t>
              </w:r>
              <w:r w:rsidR="00BE77AE" w:rsidRPr="00AE2568">
                <w:rPr>
                  <w:rFonts w:cs="Times New Roman"/>
                  <w:noProof/>
                  <w:color w:val="000000" w:themeColor="text1"/>
                  <w:sz w:val="16"/>
                  <w:szCs w:val="16"/>
                  <w:lang w:val="en-GB" w:eastAsia="en-CA"/>
                </w:rPr>
                <w:t>Li et al., 2017; Ma et al., 2017)</w:t>
              </w:r>
              <w:r w:rsidR="00BE77AE">
                <w:rPr>
                  <w:rFonts w:cs="Times New Roman"/>
                  <w:color w:val="000000" w:themeColor="text1"/>
                  <w:sz w:val="16"/>
                  <w:szCs w:val="16"/>
                  <w:lang w:val="en-GB" w:eastAsia="en-CA"/>
                </w:rPr>
                <w:fldChar w:fldCharType="end"/>
              </w:r>
            </w:ins>
            <w:commentRangeStart w:id="5216"/>
            <w:del w:id="5217" w:author="Robin Matthews" w:date="2021-07-14T18:21:00Z">
              <w:r w:rsidRPr="00841A35" w:rsidDel="00BE77AE">
                <w:rPr>
                  <w:rFonts w:cs="Times New Roman"/>
                  <w:color w:val="000000" w:themeColor="text1"/>
                  <w:sz w:val="16"/>
                  <w:szCs w:val="16"/>
                  <w:lang w:val="en-GB" w:eastAsia="en-CA"/>
                </w:rPr>
                <w:fldChar w:fldCharType="begin" w:fldLock="1"/>
              </w:r>
              <w:r w:rsidR="00FF6231" w:rsidDel="00BE77AE">
                <w:rPr>
                  <w:rFonts w:cs="Times New Roman"/>
                  <w:color w:val="000000" w:themeColor="text1"/>
                  <w:sz w:val="16"/>
                  <w:szCs w:val="16"/>
                  <w:lang w:val="en-GB" w:eastAsia="en-CA"/>
                </w:rPr>
                <w:delInstrText>ADDIN CSL_CITATION { "citationItems" : [ { "id" : "ITEM-1", "itemData" : { "DOI" : "10.1002/2016GL072439", "ISSN" : "00948276", "author" : [ { "dropping-particle" : "", "family" : "Chen", "given" : "Huopo", "non-dropping-particle" : "", "parse-names" : false, "suffix" : "" }, { "dropping-particle" : "", "family" : "Sun", "given" : "Jianqi", "non-dropping-particle" : "", "parse-names" : false, "suffix" : "" } ], "container-title" : "Geophysical Research Letters", "id" : "ITEM-1", "issued" : { "date-parts" : [ [ "2017" ] ] }, "title" : "Contribution of human influence to increased daily precipitation extremes over China", "translator" : [ { "dropping-particle" : "", "family" : "S1398", "given" : "", "non-dropping-particle" : "", "parse-names" : false, "suffix" : "" } ], "type" : "article-journal" }, "uris" : [ "http://www.mendeley.com/documents/?uuid=784cb333-3606-447b-93ef-ee78c19dd9fc" ] }, { "id" : "ITEM-2", "itemData" : { "DOI" : "10.1002/2016JD026251", "ISSN" : "2169897X", "author" : [ { "dropping-particle" : "", "family" : "Li", "given" : "Huixin", "non-dropping-particle" : "", "parse-names" : false, "suffix" : "" }, { "dropping-particle" : "", "family" : "Chen", "given" : "Huopo", "non-dropping-particle" : "", "parse-names" : false, "suffix" : "" }, { "dropping-particle" : "", "family" : "Wang", "given" : "Huijun", "non-dropping-particle" : "", "parse-names" : false, "suffix" : "" } ], "container-title" : "Journal of Geophysical Research: Atmospheres", "id" : "ITEM-2", "issue" : "13", "issued" : { "date-parts" : [ [ "2017", "7", "16" ] ] }, "page" : "6899-6914", "title" : "Effects of anthropogenic activity emerging as intensified extreme precipitation over China", "translator" : [ { "dropping-particle" : "", "family" : "S1672", "given" : "", "non-dropping-particle" : "", "parse-names" : false, "suffix" : "" } ], "type" : "article-journal", "volume" : "122" }, "uris" : [ "http://www.mendeley.com/documents/?uuid=c87e96f4-ee81-43df-8224-aa41ca81536a" ] } ], "mendeley" : { "formattedCitation" : "(Chen and Sun, 2017c; Li et al., 2017b)", "manualFormatting" : "(Chen and Sun, 2017; Li et al., 2017", "plainTextFormattedCitation" : "(Chen and Sun, 2017c; Li et al., 2017b)", "previouslyFormattedCitation" : "(Chen and Sun, 2017c; Li et al., 2017b)" }, "properties" : { "noteIndex" : 0 }, "schema" : "https://github.com/citation-style-language/schema/raw/master/csl-citation.json" }</w:delInstrText>
              </w:r>
              <w:r w:rsidRPr="00841A35" w:rsidDel="00BE77AE">
                <w:rPr>
                  <w:rFonts w:cs="Times New Roman"/>
                  <w:color w:val="000000" w:themeColor="text1"/>
                  <w:sz w:val="16"/>
                  <w:szCs w:val="16"/>
                  <w:lang w:val="en-GB" w:eastAsia="en-CA"/>
                </w:rPr>
                <w:fldChar w:fldCharType="separate"/>
              </w:r>
              <w:r w:rsidR="00A26296" w:rsidDel="00BE77AE">
                <w:rPr>
                  <w:rFonts w:cs="Times New Roman"/>
                  <w:noProof/>
                  <w:color w:val="000000" w:themeColor="text1"/>
                  <w:sz w:val="16"/>
                  <w:szCs w:val="16"/>
                  <w:lang w:val="en-GB" w:eastAsia="en-CA"/>
                </w:rPr>
                <w:delText>(Chen and Sun, 2017; Li et al., 2017</w:delText>
              </w:r>
              <w:r w:rsidRPr="00841A35" w:rsidDel="00BE77AE">
                <w:rPr>
                  <w:rFonts w:cs="Times New Roman"/>
                  <w:color w:val="000000" w:themeColor="text1"/>
                  <w:sz w:val="16"/>
                  <w:szCs w:val="16"/>
                  <w:lang w:val="en-GB" w:eastAsia="en-CA"/>
                </w:rPr>
                <w:fldChar w:fldCharType="end"/>
              </w:r>
              <w:commentRangeEnd w:id="5216"/>
              <w:r w:rsidR="00A26296" w:rsidDel="00BE77AE">
                <w:rPr>
                  <w:rStyle w:val="Marquedecommentaire"/>
                </w:rPr>
                <w:commentReference w:id="5216"/>
              </w:r>
              <w:r w:rsidRPr="006A2665" w:rsidDel="00BE77AE">
                <w:rPr>
                  <w:rFonts w:cs="Times New Roman"/>
                  <w:color w:val="000000" w:themeColor="text1"/>
                  <w:sz w:val="16"/>
                  <w:szCs w:val="16"/>
                  <w:lang w:val="en-GB" w:eastAsia="en-CA"/>
                </w:rPr>
                <w:delText xml:space="preserve">; </w:delText>
              </w:r>
              <w:commentRangeStart w:id="5218"/>
              <w:r w:rsidRPr="00D424AA" w:rsidDel="00BE77AE">
                <w:rPr>
                  <w:rFonts w:cs="Times New Roman"/>
                  <w:sz w:val="16"/>
                  <w:szCs w:val="16"/>
                  <w:lang w:val="en-GB"/>
                </w:rPr>
                <w:fldChar w:fldCharType="begin" w:fldLock="1"/>
              </w:r>
              <w:r w:rsidR="00FF6231" w:rsidRPr="006A2665" w:rsidDel="00BE77AE">
                <w:rPr>
                  <w:rFonts w:cs="Times New Roman"/>
                  <w:sz w:val="16"/>
                  <w:szCs w:val="16"/>
                  <w:lang w:val="en-GB"/>
                </w:rPr>
                <w:delInstrText>ADDIN CSL_CITATION { "citationItems" : [ { "id" : "ITEM-1", "itemData" : { "DOI" : "10.1175/BAMS-D-16-0144.1", "ISSN" : "0003-0007", "author" : [ { "dropping-particle" : "", "family" : "Burke", "given" : "Claire", "non-dropping-particle" : "", "parse-names" : false, "suffix" : "" }, { "dropping-particle" : "", "family" : "Stott", "given" : "Peter", "non-dropping-particle" : "", "parse-names" : false, "suffix" : "" }, { "dropping-particle" : "", "family" : "Ciavarella", "given" : "Andrew", "non-dropping-particle" : "", "parse-names" : false, "suffix" : "" }, { "dropping-particle" : "", "family" : "Sun", "given" : "Ying", "non-dropping-particle" : "", "parse-names" : false, "suffix" : "" } ], "container-title" : "Bulletin of the American Meteorological Society", "id" : "ITEM-1", "issue" : "12", "issued" : { "date-parts" : [ [ "2016", "12" ] ] }, "page" : "S92-S96", "title" : "Attribution of Extreme Rainfall in Southeast China During May 2015", "translator" : [ { "dropping-particle" : "", "family" : "S1562", "given" : "", "non-dropping-particle" : "", "parse-names" : false, "suffix" : "" } ], "type" : "article-journal", "volume" : "97" }, "uris" : [ "http://www.mendeley.com/documents/?uuid=5ad2dab2-71ee-4b9e-ae97-fe0610a8b812" ] } ], "mendeley" : { "formattedCitation" : "(Burke et al., 2016)", "manualFormatting" : "Burke et al., 2016", "plainTextFormattedCitation" : "(Burke et al., 2016)", "previouslyFormattedCitation" : "(Burke et al., 20</w:delInstrText>
              </w:r>
              <w:r w:rsidR="00FF6231" w:rsidDel="00BE77AE">
                <w:rPr>
                  <w:rFonts w:cs="Times New Roman"/>
                  <w:sz w:val="16"/>
                  <w:szCs w:val="16"/>
                </w:rPr>
                <w:delInstrText>16)" }, "properties" : { "noteIndex" : 0 }, "schema" : "https://github.com/citation-style-language/schema/raw/master/csl-citation.json" }</w:delInstrText>
              </w:r>
              <w:r w:rsidRPr="00D424AA" w:rsidDel="00BE77AE">
                <w:rPr>
                  <w:rFonts w:cs="Times New Roman"/>
                  <w:sz w:val="16"/>
                  <w:szCs w:val="16"/>
                  <w:lang w:val="en-GB"/>
                </w:rPr>
                <w:fldChar w:fldCharType="separate"/>
              </w:r>
              <w:r w:rsidR="00A26296" w:rsidDel="00BE77AE">
                <w:rPr>
                  <w:rFonts w:cs="Times New Roman"/>
                  <w:noProof/>
                  <w:sz w:val="16"/>
                  <w:szCs w:val="16"/>
                </w:rPr>
                <w:delText>Burke et al., 2016</w:delText>
              </w:r>
              <w:r w:rsidRPr="00D424AA" w:rsidDel="00BE77AE">
                <w:rPr>
                  <w:rFonts w:cs="Times New Roman"/>
                  <w:sz w:val="16"/>
                  <w:szCs w:val="16"/>
                  <w:lang w:val="en-GB"/>
                </w:rPr>
                <w:fldChar w:fldCharType="end"/>
              </w:r>
              <w:commentRangeEnd w:id="5218"/>
              <w:r w:rsidR="00A26296" w:rsidDel="00BE77AE">
                <w:rPr>
                  <w:rStyle w:val="Marquedecommentaire"/>
                </w:rPr>
                <w:commentReference w:id="5218"/>
              </w:r>
              <w:r w:rsidRPr="00FE4BC4" w:rsidDel="00BE77AE">
                <w:rPr>
                  <w:rFonts w:cs="Times New Roman"/>
                  <w:sz w:val="16"/>
                  <w:szCs w:val="16"/>
                </w:rPr>
                <w:delText xml:space="preserve">; </w:delText>
              </w:r>
              <w:commentRangeStart w:id="5219"/>
              <w:r w:rsidRPr="00D424AA" w:rsidDel="00BE77AE">
                <w:rPr>
                  <w:rFonts w:cs="Times New Roman"/>
                  <w:sz w:val="16"/>
                  <w:szCs w:val="16"/>
                  <w:lang w:val="en-GB"/>
                </w:rPr>
                <w:fldChar w:fldCharType="begin" w:fldLock="1"/>
              </w:r>
              <w:r w:rsidR="00FF6231" w:rsidDel="00BE77AE">
                <w:rPr>
                  <w:rFonts w:cs="Times New Roman"/>
                  <w:sz w:val="16"/>
                  <w:szCs w:val="16"/>
                </w:rPr>
                <w:delInstrText>ADDIN CSL_CITATION { "citationItems" : [ { "id" : "ITEM-1", "itemData" : { "DOI" : "10.1175/BAMS-D-13-00085.1", "author" : [ { "dropping-particle" : "", "family" : "Zhou", "given" : "Tianjun", "non-dropping-particle" : "", "parse-names" : false, "suffix" : "" }, { "dropping-particle" : "", "family" : "Song", "given" : "Fengfei", "non-dropping-particle" : "", "parse-names" : false, "suffix" : "" }, { "dropping-particle" : "", "family" : "Lin", "given" : "Renping", "non-dropping-particle" : "", "parse-names" : false, "suffix" : "" }, { "dropping-particle" : "", "family" : "Chen", "given" : "Xiaolong", "non-dropping-particle" : "", "parse-names" : false, "suffix" : "" }, { "dropping-particle" : "", "family" : "Chen", "given" : "Xianyan", "non-dropping-particle" : "", "parse-names" : false, "suffix" : "" } ], "container-title" : "Bulletin of the American Meteorological Society", "id" : "ITEM-1", "issue" : "9", "issued" : { "date-parts" : [ [ "2013" ] ] }, "page" : "S49-S52", "title" : "The 2012 north China floods: explaining an extreme rainfall event in the context of a longer-term drying tendency [in \u201cExplaining Extreme Events of 2012 from a Climate Perspective\u201d]", "translator" : [ { "dropping-particle" : "", "family" : "S3539", "given" : "", "non-dropping-particle" : "", "parse-names" : false, "suffix" : "" } ], "type" : "article-journal", "volume" : "94" }, "uris" : [ "http://www.mendeley.com/documents/?uuid=fc93088c-e739-438f-a951-e39736e92a3a" ] } ], "mendeley" : { "formattedCitation" : "(Zhou et al., 2013)", "manualFormatting" : "Zhou et al., 2013", "plainTextFormattedCitation" : "(Zhou et al., 2013)", "previouslyFormattedCitation" : "(Zhou et al., 2013)" }, "properties" : { "noteIndex" : 0 }, "schema" : "https://github.com/citation-style-language/schema/raw/master/csl-citation.json" }</w:delInstrText>
              </w:r>
              <w:r w:rsidRPr="00D424AA" w:rsidDel="00BE77AE">
                <w:rPr>
                  <w:rFonts w:cs="Times New Roman"/>
                  <w:sz w:val="16"/>
                  <w:szCs w:val="16"/>
                  <w:lang w:val="en-GB"/>
                </w:rPr>
                <w:fldChar w:fldCharType="separate"/>
              </w:r>
              <w:r w:rsidR="00A26296" w:rsidDel="00BE77AE">
                <w:rPr>
                  <w:rFonts w:cs="Times New Roman"/>
                  <w:noProof/>
                  <w:sz w:val="16"/>
                  <w:szCs w:val="16"/>
                  <w:lang w:val="nb-NO"/>
                </w:rPr>
                <w:delText>Zhou et al., 2013</w:delText>
              </w:r>
              <w:r w:rsidRPr="00D424AA" w:rsidDel="00BE77AE">
                <w:rPr>
                  <w:rFonts w:cs="Times New Roman"/>
                  <w:sz w:val="16"/>
                  <w:szCs w:val="16"/>
                  <w:lang w:val="en-GB"/>
                </w:rPr>
                <w:fldChar w:fldCharType="end"/>
              </w:r>
              <w:commentRangeEnd w:id="5219"/>
              <w:r w:rsidR="00A26296" w:rsidDel="00BE77AE">
                <w:rPr>
                  <w:rStyle w:val="Marquedecommentaire"/>
                </w:rPr>
                <w:commentReference w:id="5219"/>
              </w:r>
              <w:r w:rsidRPr="00841A35" w:rsidDel="00BE77AE">
                <w:rPr>
                  <w:rFonts w:cs="Times New Roman"/>
                  <w:sz w:val="16"/>
                  <w:szCs w:val="16"/>
                  <w:lang w:val="nb-NO"/>
                </w:rPr>
                <w:delText>;</w:delText>
              </w:r>
              <w:r w:rsidRPr="00D424AA" w:rsidDel="00BE77AE">
                <w:rPr>
                  <w:rFonts w:cs="Times New Roman"/>
                  <w:color w:val="000000" w:themeColor="text1"/>
                  <w:sz w:val="16"/>
                  <w:szCs w:val="16"/>
                  <w:lang w:val="nb-NO" w:eastAsia="en-CA"/>
                </w:rPr>
                <w:delText xml:space="preserve"> </w:delText>
              </w:r>
              <w:commentRangeStart w:id="5220"/>
              <w:r w:rsidRPr="00D424AA" w:rsidDel="00BE77AE">
                <w:rPr>
                  <w:rFonts w:cs="Times New Roman"/>
                  <w:color w:val="000000" w:themeColor="text1"/>
                  <w:sz w:val="16"/>
                  <w:szCs w:val="16"/>
                  <w:lang w:val="en-GB" w:eastAsia="en-CA"/>
                </w:rPr>
                <w:fldChar w:fldCharType="begin" w:fldLock="1"/>
              </w:r>
              <w:r w:rsidR="00FF6231" w:rsidRPr="00BE77AE" w:rsidDel="00BE77AE">
                <w:rPr>
                  <w:rFonts w:cs="Times New Roman"/>
                  <w:color w:val="000000" w:themeColor="text1"/>
                  <w:sz w:val="16"/>
                  <w:szCs w:val="16"/>
                  <w:lang w:val="nb-NO" w:eastAsia="en-CA"/>
                </w:rPr>
                <w:delInstrText>ADDIN CSL_CITATION { "citationItems" : [ { "id" : "ITEM-1", "itemData" : { "DOI" : "10.1175/JCLI-D-16-0311.1", "ISSN" : "0894-8755", "author" : [ { "dropping-particle" : "", "family" : "Ma", "given" : "Shuangmei", "non-dropping-particle" : "", "parse-names" : false, "suffix" : "" }, { "dropping-particle" : "", "family" : "Zhou", "given" : "Tianjun", "non-dropping-particle" : "", "parse-names" : false, "suffix" : "" }, { "dropping-particle" : "", "family" : "Stone", "given" : "D\u00e1ith\u00ed A.", "non-dropping-particle" : "", "parse-names" : false, "suffix" : "" }, { "dropping-particle" : "", "family" : "Polson", "given" : "Debbie", "non-dropping-particle" : "", "parse-names" : false, "suffix" : "" }, { "dropping-particle" : "", "family" : "Dai", "given" : "Aiguo", "non-dropping-particle" : "", "parse-names" : false, "suffix" : "" }, { "dropping-particle" : "", "family" : "Stott", "given" : "Peter A.", "non-dropping-particle" : "", "parse-names" : false, "suffix" : "" }, { "dropping-particle" : "", "family" : "Storch", "given" : "Hans", "non-dropping-particle" : "von", "parse-names" : false, "suffix" : "" }, { "dropping-particle" : "", "family" : "Qian", "given" : "Yun", "non-dropping-particle" : "", "parse-names" : false, "suffix" : "" }, { "dropping-particle" : "", "family" : "Burke", "given" : "Claire", "non-dropping-particle" : "", "parse-names" : false, "suffix" : "" }, { "dropping-particle" : "", "family" : "Wu", "given" : "Peili", "non-dropping-particle" : "", "parse-names" : false, "suffix" : "" }, { "dropping-particle" : "", "family" : "Zou", "given" : "Liwei", "non-dropping-particle" : "", "parse-names" : false, "suffix" : "" }, { "dropping-particle" : "", "family" : "Ciavarella", "given" : "Andrew", "non-dropping-particle" : "", "parse-names" : false, "suffix" : "" } ], "container-title" : "Journal of Climate", "id" : "ITEM-1", "issue" : "4", "issued" : { "date-parts" : [ [ "2017", "2" ] ] }, "page" : "1381-1396", "title" : "Detectable Anthropogenic Shift toward Heavy Precipitation over Eastern China", "translator" : [ { "dropping-particle" : "", "family" : "S1508", "given" : "", "non-dropping-particle" : "", "parse-names" : false, "suffix" : "" } ], "type" : "article-journal", "volume" : "30" }, "uris" : [ "http://www.mendeley.com/documents/?uuid=c011495e-5e24-4004-af3d-5ea615105ca1" ] } ], "mendeley" : { "formattedCitation" : "(Ma et al., 2017)", "manualFormatting" : "Ma et al., 2017)", "plainTextFormattedCitation" : "(Ma et al., 2017)", "previouslyFormattedCitation" : "(Ma et al., 2017)" }, "properties" : { "noteIndex" : 0 }, "schema" : "https://github.com/citation-style-language/schema/raw/master/csl-citation.json" }</w:delInstrText>
              </w:r>
              <w:r w:rsidRPr="00D424AA" w:rsidDel="00BE77AE">
                <w:rPr>
                  <w:rFonts w:cs="Times New Roman"/>
                  <w:color w:val="000000" w:themeColor="text1"/>
                  <w:sz w:val="16"/>
                  <w:szCs w:val="16"/>
                  <w:lang w:val="en-GB" w:eastAsia="en-CA"/>
                </w:rPr>
                <w:fldChar w:fldCharType="separate"/>
              </w:r>
              <w:r w:rsidR="00A26296" w:rsidRPr="00BE77AE" w:rsidDel="00BE77AE">
                <w:rPr>
                  <w:rFonts w:cs="Times New Roman"/>
                  <w:noProof/>
                  <w:color w:val="000000" w:themeColor="text1"/>
                  <w:sz w:val="16"/>
                  <w:szCs w:val="16"/>
                  <w:lang w:val="en-GB" w:eastAsia="en-CA"/>
                </w:rPr>
                <w:delText>Ma et al., 2017)</w:delText>
              </w:r>
              <w:r w:rsidRPr="00D424AA" w:rsidDel="00BE77AE">
                <w:rPr>
                  <w:rFonts w:cs="Times New Roman"/>
                  <w:color w:val="000000" w:themeColor="text1"/>
                  <w:sz w:val="16"/>
                  <w:szCs w:val="16"/>
                  <w:lang w:val="en-GB" w:eastAsia="en-CA"/>
                </w:rPr>
                <w:fldChar w:fldCharType="end"/>
              </w:r>
            </w:del>
            <w:commentRangeEnd w:id="5220"/>
            <w:r w:rsidR="00A26296">
              <w:rPr>
                <w:rStyle w:val="Marquedecommentaire"/>
              </w:rPr>
              <w:commentReference w:id="5220"/>
            </w:r>
          </w:p>
        </w:tc>
        <w:tc>
          <w:tcPr>
            <w:tcW w:w="2158" w:type="dxa"/>
            <w:tcBorders>
              <w:top w:val="dashed" w:sz="4" w:space="0" w:color="000000"/>
            </w:tcBorders>
            <w:shd w:val="clear" w:color="auto" w:fill="AED9FC"/>
            <w:tcMar>
              <w:top w:w="40" w:type="dxa"/>
              <w:left w:w="40" w:type="dxa"/>
              <w:bottom w:w="40" w:type="dxa"/>
              <w:right w:w="40" w:type="dxa"/>
            </w:tcMar>
          </w:tcPr>
          <w:p w14:paraId="29A449AD" w14:textId="5EE53A5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5221"/>
            <w:r w:rsidRPr="00D424AA">
              <w:rPr>
                <w:rFonts w:cs="Times New Roman"/>
                <w:sz w:val="16"/>
                <w:szCs w:val="16"/>
                <w:lang w:val="en-GB"/>
              </w:rPr>
              <w:fldChar w:fldCharType="begin" w:fldLock="1"/>
            </w:r>
            <w:ins w:id="5222" w:author="Robin Matthews" w:date="2021-07-14T16:42: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223" w:author="Robin Matthews" w:date="2021-07-14T16:42: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224" w:author="Robin Matthews" w:date="2021-07-14T16:42:00Z">
              <w:r w:rsidR="00A26296" w:rsidDel="00CC37A4">
                <w:rPr>
                  <w:rFonts w:cs="Times New Roman"/>
                  <w:noProof/>
                  <w:sz w:val="16"/>
                  <w:szCs w:val="16"/>
                  <w:lang w:val="en-GB"/>
                </w:rPr>
                <w:delText>Li et al., 2020</w:delText>
              </w:r>
            </w:del>
            <w:ins w:id="5225" w:author="Robin Matthews" w:date="2021-07-14T16:42: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221"/>
            <w:r w:rsidR="00A26296">
              <w:rPr>
                <w:rStyle w:val="Marquedecommentaire"/>
              </w:rPr>
              <w:commentReference w:id="5221"/>
            </w:r>
            <w:r w:rsidRPr="00841A35">
              <w:rPr>
                <w:rFonts w:cs="Times New Roman"/>
                <w:color w:val="000000" w:themeColor="text1"/>
                <w:sz w:val="16"/>
                <w:szCs w:val="16"/>
                <w:lang w:val="en-GB"/>
              </w:rPr>
              <w:t xml:space="preserve">; Annex). Median increase of more than 2% in the 50-year Rx1day and Rx5day events compared to the 1°C warming level </w:t>
            </w:r>
            <w:commentRangeStart w:id="522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27" w:author="Robin Matthews" w:date="2021-07-14T16:42:00Z">
              <w:r w:rsidR="00A26296" w:rsidDel="00CC37A4">
                <w:rPr>
                  <w:rFonts w:cs="Times New Roman"/>
                  <w:noProof/>
                  <w:sz w:val="16"/>
                  <w:szCs w:val="16"/>
                  <w:lang w:val="en-GB"/>
                </w:rPr>
                <w:delText>Li et al., 2020</w:delText>
              </w:r>
            </w:del>
            <w:ins w:id="5228" w:author="Robin Matthews" w:date="2021-07-14T16:42:00Z">
              <w:r w:rsidR="00CC37A4">
                <w:rPr>
                  <w:rFonts w:cs="Times New Roman"/>
                  <w:noProof/>
                  <w:sz w:val="16"/>
                  <w:szCs w:val="16"/>
                  <w:lang w:val="en-GB"/>
                </w:rPr>
                <w:t>C. Li et al., 2020</w:t>
              </w:r>
            </w:ins>
            <w:del w:id="5229" w:author="Robin Matthews" w:date="2021-07-14T16:41: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226"/>
            <w:r w:rsidR="00A26296">
              <w:rPr>
                <w:rStyle w:val="Marquedecommentaire"/>
              </w:rPr>
              <w:commentReference w:id="5226"/>
            </w:r>
            <w:r w:rsidRPr="00841A35">
              <w:rPr>
                <w:rFonts w:cs="Times New Roman"/>
                <w:color w:val="000000" w:themeColor="text1"/>
                <w:sz w:val="16"/>
                <w:szCs w:val="16"/>
                <w:lang w:val="en-GB"/>
              </w:rPr>
              <w:t xml:space="preserve"> and more than 4% in annual Rx1day and Rx5day and 0% in annual Rx30day compared to pre-industrial (Annex).</w:t>
            </w:r>
          </w:p>
          <w:p w14:paraId="1EAB32D0" w14:textId="77777777" w:rsidR="00D376F0" w:rsidRPr="00D424AA" w:rsidRDefault="00D376F0" w:rsidP="00D424AA">
            <w:pPr>
              <w:rPr>
                <w:rFonts w:cs="Times New Roman"/>
                <w:color w:val="000000" w:themeColor="text1"/>
                <w:sz w:val="16"/>
                <w:szCs w:val="16"/>
                <w:lang w:val="en-GB"/>
              </w:rPr>
            </w:pPr>
          </w:p>
          <w:p w14:paraId="28C91B8C" w14:textId="023E40B2" w:rsidR="00D376F0" w:rsidRPr="00841A35" w:rsidRDefault="00D376F0" w:rsidP="00D424AA">
            <w:pPr>
              <w:rPr>
                <w:rFonts w:cs="Times New Roman"/>
                <w:color w:val="000000" w:themeColor="text1"/>
                <w:sz w:val="16"/>
                <w:szCs w:val="16"/>
                <w:lang w:val="en-GB" w:eastAsia="en-CA"/>
              </w:rPr>
            </w:pPr>
            <w:r w:rsidRPr="00D424AA">
              <w:rPr>
                <w:rFonts w:cs="Times New Roman"/>
                <w:color w:val="000000" w:themeColor="text1"/>
                <w:sz w:val="16"/>
                <w:szCs w:val="16"/>
                <w:lang w:val="en-GB"/>
              </w:rPr>
              <w:t xml:space="preserve">Additional evidence from CMIP5 simulations for an increase in the intensity of heavy precipitation </w:t>
            </w:r>
            <w:bookmarkStart w:id="5230" w:name="_Hlk77198176"/>
            <w:ins w:id="5231" w:author="Robin Matthews" w:date="2021-07-14T23:38:00Z">
              <w:r w:rsidR="00EF7CD9">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7/s13143-016-0021-0", "ISSN" : "1976-7951", "abstract" : "The change of extreme precipitation is assessed with the HadGEM2-AO - 5 Regional Climate Models (RCMs) chain, which is a national downscaling project undertaken cooperatively by several South Korean institutes aimed at producing regional climate change projection with fine resolution (12.5 km) around the Korean Peninsula. The downscaling domain, resolution and lateral boundary conditions are held the same among the 5 RCMs to minimize the uncertainties from model configuration. Climatological changes reveal a statistically significant increase in the mid-21st century (2046- 2070; Fut1) and the late-21st century (2076-2100; Fut2) precipitation properties related to extreme precipitation, such as precipitation intensity and average of upper 5 percentile daily precipitation, with respect to the reference period (1981-2005). Changes depending on the intensity categories also present a clear trend of decreasing light rain and increasing heavy rain. In accordance with these results, the change of 1-in-50 year maximum precipitation intensity over South Korea is estimated by the GEV method. The result suggests that the 50-year return value (RV50) will change from -32.69% to 72.7% and from -31.6% to 96.32% in Fut1 and from -31.97% to 86.25% and from -19.45% to 134.88% in Fut2 under representative concentration pathway (RCP) 4.5 and 8.5 scenarios, respectively, at the 90% confidence level. This study suggests that multi-RCMs can be used to reduce uncertainties and assess the future change of extreme precipitation more reliably. Moreover, future projection of the regional climate change contains uncertainties evoked from not only driving GCM but also RCM. Therefore, multi-GCM and multi-RCM studies are expected to provide more robust projection.", "author" : [ { "dropping-particle" : "", "family" : "Ahn", "given" : "Joong-Bae", "non-dropping-particle" : "", "parse-names" : false, "suffix" : "" }, { "dropping-particle" : "", "family" : "Jo", "given" : "Sera", "non-dropping-particle" : "", "parse-names" : false, "suffix" : "" }, { "dropping-particle" : "", "family" : "Suh", "given" : "Myoung-Seok", "non-dropping-particle" : "", "parse-names" : false, "suffix" : "" }, { "dropping-particle" : "", "family" : "Cha", "given" : "Dong-Hyun", "non-dropping-particle" : "", "parse-names" : false, "suffix" : "" }, { "dropping-particle" : "", "family" : "Lee", "given" : "Dong-Kyou", "non-dropping-particle" : "", "parse-names" : false, "suffix" : "" }, { "dropping-particle" : "", "family" : "Hong", "given" : "Song-You", "non-dropping-particle" : "", "parse-names" : false, "suffix" : "" }, { "dropping-particle" : "", "family" : "Min", "given" : "Seung-Ki", "non-dropping-particle" : "", "parse-names" : false, "suffix" : "" }, { "dropping-particle" : "", "family" : "Park", "given" : "Seong-Chan", "non-dropping-particle" : "", "parse-names" : false, "suffix" : "" }, { "dropping-particle" : "", "family" : "Kang", "given" : "Hyun-Suk", "non-dropping-particle" : "", "parse-names" : false, "suffix" : "" }, { "dropping-particle" : "", "family" : "Shim", "given" : "Kyo-Moon", "non-dropping-particle" : "", "parse-names" : false, "suffix" : "" } ], "container-title" : "Asia-Pacific Journal of Atmospheric Sciences", "id" : "ITEM-1", "issue" : "2", "issued" : { "date-parts" : [ [ "2016" ] ] }, "page" : "223-236", "title" : "Changes of precipitation extremes over South Korea projected by the 5 RCMs under RCP scenarios", "translator" : [ { "dropping-particle" : "", "family" : "S578", "given" : "", "non-dropping-particle" : "", "parse-names" : false, "suffix" : "" } ], "type" : "article-journal", "volume" : "52" }, "uris" : [ "http://www.mendeley.com/documents/?uuid=31e79be8-8040-42f9-818f-5636c6cace14" ] }, { "id" : "ITEM-2",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2",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3", "itemData" : { "DOI" : "10.1002/joc.5414", "ISSN" : "08998418", "author" : [ { "dropping-particle" : "", "family" : "Kim", "given" : "Gayoung", "non-dropping-particle" : "", "parse-names" : false, "suffix" : "" }, { "dropping-particle" : "", "family" : "Cha", "given" : "Dong-Hyun", "non-dropping-particle" : "", "parse-names" : false, "suffix" : "" }, { "dropping-particle" : "", "family" : "Park", "given" : "Changyong", "non-dropping-particle" : "", "parse-names" : false, "suffix" : "" }, { "dropping-particle" : "", "family" : "Lee", "given" : "Gil", "non-dropping-particle" : "", "parse-names" : false, "suffix" : "" }, { "dropping-particle" : "", "family" : "Jin", "given" : "Chun-Sil", "non-dropping-particle" : "", "parse-names" : false, "suffix" : "" }, { "dropping-particle" : "", "family" : "Lee", "given" : "Dong-Kyou", "non-dropping-particle" : "", "parse-names" : false, "suffix" : "" }, { "dropping-particle" : "", "family" : "Suh", "given" : "Myoung-Seok", "non-dropping-particle" : "", "parse-names" : false, "suffix" : "" }, { "dropping-particle" : "", "family" : "Ahn", "given" : "Joong-Bae", "non-dropping-particle" : "", "parse-names" : false, "suffix" : "" }, { "dropping-particle" : "", "family" : "Min", "given" : "Seung-Ki", "non-dropping-particle" : "", "parse-names" : false, "suffix" : "" }, { "dropping-particle" : "", "family" : "Hong", "given" : "Song-You", "non-dropping-particle" : "", "parse-names" : false, "suffix" : "" }, { "dropping-particle" : "", "family" : "Kang", "given" : "Hyun-Suk", "non-dropping-particle" : "", "parse-names" : false, "suffix" : "" } ], "container-title" : "International Journal of Climatology", "id" : "ITEM-3", "issued" : { "date-parts" : [ [ "2018", "4" ] ] }, "page" : "e862-e874", "title" : "Future changes in extreme precipitation indices over Korea", "translator" : [ { "dropping-particle" : "", "family" : "S1306", "given" : "", "non-dropping-particle" : "", "parse-names" : false, "suffix" : "" } ], "type" : "article-journal", "volume" : "38" }, "uris" : [ "http://www.mendeley.com/documents/?uuid=0f24df6b-4c53-47ae-b200-297bafde6591" ] }, { "id" : "ITEM-4", "itemData" : { "DOI" : "10.1007/s00382-016-3499-3", "ISSN" : "0930-7575", "author" : [ { "dropping-particle" : "", "family" : "Kusunoki", "given" : "Shoji", "non-dropping-particle" : "", "parse-names" : false, "suffix" : "" } ], "container-title" : "Climate Dynamics", "id" : "ITEM-4", "issue" : "11-12", "issued" : { "date-parts" : [ [ "2018", "12", "23" ] ] }, "page" : "4601-4617", "title" : "Future changes in precipitation over East Asia projected by the global atmospheric model MRI-AGCM3.2", "translator" : [ { "dropping-particle" : "", "family" : "S2167", "given" : "", "non-dropping-particle" : "", "parse-names" : false, "suffix" : "" } ], "type" : "article-journal", "volume" : "51" }, "uris" : [ "http://www.mendeley.com/documents/?uuid=eea87ab5-1ced-421b-af32-05baa5d4b5a5" ] }, { "id" : "ITEM-5", "itemData" : { "DOI" : "10.1002/jgrd.50877", "ISSN" : "2169897X", "author" : [ { "dropping-particle" : "", "family" : "Kusunoki", "given" : "Shoji", "non-dropping-particle" : "", "parse-names" : false, "suffix" : "" }, { "dropping-particle" : "", "family" : "Mizuta", "given" : "Ryo", "non-dropping-particle" : "", "parse-names" : false, "suffix" : "" } ], "container-title" : "Journal of Geophysical Research: Atmospheres", "id" : "ITEM-5", "issue" : "19", "issued" : { "date-parts" : [ [ "2013", "10", "16" ] ] }, "page" : "11,007-11,016", "title" : "Changes in precipitation intensity over East Asia during the 20th and 21st centuries simulated by a global atmospheric model with a 60 km grid size", "translator" : [ { "dropping-particle" : "", "family" : "S2166", "given" : "", "non-dropping-particle" : "", "parse-names" : false, "suffix" : "" } ], "type" : "article-journal", "volume" : "118" }, "uris" : [ "http://www.mendeley.com/documents/?uuid=9b7f9856-181b-45d0-9911-54d3c4e9c799" ] }, { "id" : "ITEM-6",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6",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7", "itemData" : { "DOI" : "10.3178/hrl.10.139", "author" : [ { "dropping-particle" : "", "family" : "Nayak", "given" : "Sridhara", "non-dropping-particle" : "", "parse-names" : false, "suffix" : "" }, { "dropping-particle" : "", "family" : "Dairaku", "given" : "Koji", "non-dropping-particle" : "", "parse-names" : false, "suffix" : "" } ], "container-title" : "Hydrological Research Letters", "id" : "ITEM-7", "issue" : "4", "issued" : { "date-parts" : [ [ "2016" ] ] }, "page" : "139-144", "title" : "Future changes in extreme precipitation intensities associated with temperature under SRES A1B scenario", "translator" : [ { "dropping-particle" : "", "family" : "S591", "given" : "", "non-dropping-particle" : "", "parse-names" : false, "suffix" : "" } ], "type" : "article-journal", "volume" : "10" }, "uris" : [ "http://www.mendeley.com/documents/?uuid=7725a8da-50d4-47e4-b706-2c671eba617d" ] }, { "id" : "ITEM-8", "itemData" : { "DOI" : "10.1007/s00382-018-4374-1", "ISSN" : "0930-7575", "author" : [ { "dropping-particle" : "", "family" : "Ohba", "given" : "Masamichi", "non-dropping-particle" : "", "parse-names" : false, "suffix" : "" }, { "dropping-particle" : "", "family" : "Sugimoto", "given" : "Soichiro", "non-dropping-particle" : "", "parse-names" : false, "suffix" : "" } ], "container-title" : "Climate Dynamics", "id" : "ITEM-8", "issue" : "7-8", "issued" : { "date-parts" : [ [ "2019", "4" ] ] }, "page" : "4177-4191", "title" : "Differences in climate change impacts between weather patterns: possible effects on spatial heterogeneous changes in future extreme rainfall", "translator" : [ { "dropping-particle" : "", "family" : "S2164", "given" : "", "non-dropping-particle" : "", "parse-names" : false, "suffix" : "" } ], "type" : "article-journal", "volume" : "52" }, "uris" : [ "http://www.mendeley.com/documents/?uuid=dec03609-8c51-4583-90da-4e2cef5bf525" ] }, { "id" : "ITEM-9", "itemData" : { "DOI" : "10.1175/BAMS-D-19-0173.1", "author" : [ { "dropping-particle" : "", "family" : "Kawase", "given" : "Hiroakiki", "non-dropping-particle" : "", "parse-names" : false, "suffix" : "" }, { "dropping-particle" : "", "family" : "Imada", "given" : "Yukiko", "non-dropping-particle" : "", "parse-names" : false, "suffix" : "" }, { "dropping-particle" : "", "family" : "Tsuguti", "given" : "Hiroshige", "non-dropping-particle" : "", "parse-names" : false, "suffix" : "" }, { "dropping-particle" : "", "family" : "Nakaegawa", "given" : "Toshiyuki", "non-dropping-particle" : "", "parse-names" : false, "suffix" : "" }, { "dropping-particle" : "", "family" : "Seinino", "given" : "Naoko", "non-dropping-particle" : "", "parse-names" : false, "suffix" : "" }, { "dropping-particle" : "", "family" : "Murata", "given" : "Akihiko", "non-dropping-particle" : "", "parse-names" : false, "suffix" : "" }, { "dropping-particle" : "", "family" : "Takayabu", "given" : "Izuru", "non-dropping-particle" : "", "parse-names" : false, "suffix" : "" } ], "container-title" : "Bulletin of the American Meteorological Society", "id" : "ITEM-9", "issued" : { "date-parts" : [ [ "2019" ] ] }, "title" : "The heavy rain event of July 2019 in Japan enhanced by historical warming", "translator" : [ { "dropping-particle" : "", "family" : "S2500", "given" : "", "non-dropping-particle" : "", "parse-names" : false, "suffix" : "" } ], "type" : "article-journal" }, "uris" : [ "http://www.mendeley.com/documents/?uuid=7c4538b8-063c-4158-8ed5-013bab2b8819" ] }, { "id" : "ITEM-10",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10",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11",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11",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12",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12",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13",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3",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14", "itemData" : { "DOI" : "10.1007/s00382-020-05163-z", "abstract" : "Wet snow is a primary cause of atmospheric icing, which can lead to severe damage to power towers and lines, resulting in electrical breakdowns and blackouts. This study investigates the influence of climate change on heavy wet snowfall events in Japan by using climate projections obtained from the database for policy decision-making for future climate change (d4PDF). The projected future climate in the regional model simulations shows nonuniform spatial distribution of wet snowfall. The increases in the risk of extreme wet snowfall are found over northern part of Japan Alps (mountainous regions in central Japan) and Hokkaido (northern part of Japan). Self-organizing maps (SOMs) are applied using the surface atmospheric circulation to explore the weather patterns (WPs) associated with changes in heavy wet snowfall. The SOMs show that some WPs have a significant effect on the magnitude, frequency, and location of heavy wet snowfall in Japan. Additionally, the impact of climate forcing on WPs associated with heavy wet snowfall is evaluated to understand the spatially heterogeneous changes in wet snowfall. The SOM analysis results suggest that the future changes in spatially heterogeneous extreme wet snowfall can be attributed to differences in WP responses to climate change. These differences can be attributed to the future variations in the region of the atmospheric layer at temperatures near 0 \u00b0C (rain\u2013snow transition layer) among WPs, which can alter the spatial distribution and frequency of heavy wet snowfall. The findings can help inform structural design requirements to withstand regional climate change.", "author" : [ { "dropping-particle" : "", "family" : "Ohba", "given" : "Masamichi", "non-dropping-particle" : "", "parse-names" : false, "suffix" : "" }, { "dropping-particle" : "", "family" : "Sugimoto", "given" : "Soichiro", "non-dropping-particle" : "", "parse-names" : false, "suffix" : "" } ], "container-title" : "Climate Dynamics", "id" : "ITEM-14", "issued" : { "date-parts" : [ [ "2020" ] ] }, "page" : "3151\u20133164", "title" : "Impacts of climate change on heavy wet snowfall in Japan", "translator" : [ { "dropping-particle" : "", "family" : "S2810", "given" : "", "non-dropping-particle" : "", "parse-names" : false, "suffix" : "" } ], "type" : "article-journal", "volume" : "54" }, "uris" : [ "http://www.mendeley.com/documents/?uuid=b539c483-759d-4c0c-a232-30235c627493" ] }, { "id" : "ITEM-15", "itemData" : { "DOI" : "10.2151/sola.2020-005", "abstract" : "This study investigated future changes in extreme precipitation associated with tropical cyclones (TCs) around Japan using large ensemble regional climate simulations for historical and +4 K climates. Under the warmer climate, extreme TC precipitation, defined as the 90th percentile value of the maximum daily precipitation derived from each TC (TCP90), is projected to increase throughout Japan from Kyushu to Kanto. We attributed most of the increase in TCP90 to increased atmospheric moisture due to global warming. Furthermore, it was found that TCP90 is projected to increase for all TC intensity categories. However, the projected increase in intense TCs affects TCP90 in only a limited area. Stronger TCs enhance TCP90 over east- and north-facing slopes of mountainous terrain, while TCP90 in most other areas is insensitive to TC intensity. These results suggest that even relatively weak TCs could have potential to produce extreme precipitation that might cause natural disasters.", "author" : [ { "dropping-particle" : "", "family" : "Hatsuzuka", "given" : "Daisuke", "non-dropping-particle" : "", "parse-names" : false, "suffix" : "" }, { "dropping-particle" : "", "family" : "Sato", "given" : "Tomonori", "non-dropping-particle" : "", "parse-names" : false, "suffix" : "" }, { "dropping-particle" : "", "family" : "Yoshida", "given" : "Kohei", "non-dropping-particle" : "", "parse-names" : false, "suffix" : "" }, { "dropping-particle" : "", "family" : "Ishii", "given" : "Masayoshi", "non-dropping-particle" : "", "parse-names" : false, "suffix" : "" }, { "dropping-particle" : "", "family" : "Mizuta", "given" : "Ryo", "non-dropping-particle" : "", "parse-names" : false, "suffix" : "" } ], "container-title" : "SOLA", "id" : "ITEM-15", "issued" : { "date-parts" : [ [ "2020" ] ] }, "page" : "23-29", "title" : "Regional projection of tropical-cyclone-induced extreme precipitation around Japan based on large ensemble simulations", "translator" : [ { "dropping-particle" : "", "family" : "S3335", "given" : "", "non-dropping-particle" : "", "parse-names" : false, "suffix" : "" } ], "type" : "article-journal", "volume" : "advpub" }, "uris" : [ "http://www.mendeley.com/documents/?uuid=13821f4f-551f-434d-a63c-7026c02b1961" ] }, { "id" : "ITEM-16", "itemData" : { "DOI" : "10.1016/j.scib.2017.12.021", "ISSN" : "20959273", "abstract" : "To avoid dangerous climate change impact, the Paris Agreement sets out two ambitious goals: to limit the global warming to be well below 2\u202f\u00b0C and to pursue effort for the global warming to be below 1.5\u202f\u00b0C above the pre-industrial level. As climate change risks may be region-dependent, changes in magnitude and probability of extreme precipitation over China are investigated under those two global warming levels based on simulations from the Coupled Model Inter-Comparison Projects Phase 5. The focus is on the added changes due to the additional half a degree warming from 1.5\u202f\u00b0C to 2\u202f\u00b0C. Results show that regional average changes in the magnitude do not depend on the return periods with a relative increase around 7% and 11% at the 1.5\u202f\u00b0C and 2\u202f\u00b0C global warming levels, respectively. The additional half a degree global warming adds an additional increase in the magnitude by nearly 4%. The regional average changes in term of occurrence probabilities show dependence on the return periods, with rarer events (longer return periods) having larger increase of risk. For the 100-year historical event, the probability is projected to increase by a factor of 1.6 and 2.4 at the 1.5\u202f\u00b0C and 2\u202f\u00b0C global warming levels, respectively. The projected changes in extreme precipitation are independent of the RCP scenarios.",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dropping-particle" : "", "family" : "Sun", "given" : "Ying", "non-dropping-particle" : "", "parse-names" : false, "suffix" : "" } ], "container-title" : "Science Bulletin", "id" : "ITEM-16", "issue" : "4", "issued" : { "date-parts" : [ [ "2018", "2", "28" ] ] }, "page" : "228-234", "publisher" : "Elsevier", "title" : "Additional risk in extreme precipitation in China from 1.5 \u00b0C to 2.0 \u00b0C global warming levels", "translator" : [ { "dropping-particle" : "", "family" : "S3342", "given" : "", "non-dropping-particle" : "", "parse-names" : false, "suffix" : "" } ], "type" : "article-journal", "volume" : "63" }, "uris" : [ "http://www.mendeley.com/documents/?uuid=e616a524-4948-4761-bb7e-bedcd0553322" ] } ], "mendeley" : { "formattedCitation" : "(Kusunoki and Mizuta, 2013; Seo et al., 2014; Zhou et al., 2014; Ahn et al., 2016; Nayak and Dairaku, 2016; Wang et al., 2017b, 2017a; Guo et al., 2018; Kim et al., 2018b; Kusunoki, 2018a; Li et al., 2018c, 2018f, Ohba and Sugimoto, 2019, 2020; Kawase et al., 2019; Hatsuzuka et al., 2020)", "manualFormatting" : "(Kusunoki and Mizuta, 2013; Seo et al., 2014; Zhou et al., 2014; Ahn et al., 2016; Nayak and Dairaku, 2016; X. Wang et al., 2017; Y. Wang et al., 2017; Guo et al., 2018; G. Kim et al., 2018; Kusunoki, 2018a; D. Li et al., 2018; W. Li et al., 2018b; Kawase et al., 2019; Ohba and Sugimoto, 2019, 2020; Hatsuzuka et al., 2020)", "plainTextFormattedCitation" : "(Kusunoki and Mizuta, 2013; Seo et al., 2014; Zhou et al., 2014; Ahn et al., 2016; Nayak and Dairaku, 2016; Wang et al., 2017b, 2017a; Guo et al., 2018; Kim et al., 2018b; Kusunoki, 2018a; Li et al., 2018c, 2018f, Ohba and Sugimoto, 2019, 2020; Kawase et al., 2019; Hatsuzuka et al., 2020)", "previouslyFormattedCitation" : "(Kusunoki and Mizuta, 2013; Seo et al., 2014; Zhou et al., 2014; Ahn et al., 2016; Nayak and Dairaku, 2016; Wang et al., 2017b, 2017a; Guo et al., 2018; Kim et al., 2018b; Kusunoki, 2018a; Li et al., 2018c, 2018f, Ohba and Sugimoto, 2019, 2020; Kawase et al., 2019; Hatsuzuka et al., 2020)" }, "properties" : { "noteIndex" : 0 }, "schema" : "https://github.com/citation-style-language/schema/raw/master/csl-citation.json" }</w:instrText>
            </w:r>
            <w:ins w:id="5232" w:author="Robin Matthews" w:date="2021-07-14T23:38:00Z">
              <w:r w:rsidR="00EF7CD9">
                <w:rPr>
                  <w:rFonts w:cs="Times New Roman"/>
                  <w:color w:val="000000" w:themeColor="text1"/>
                  <w:sz w:val="16"/>
                  <w:szCs w:val="16"/>
                  <w:lang w:val="en-GB" w:eastAsia="en-CA"/>
                </w:rPr>
                <w:fldChar w:fldCharType="separate"/>
              </w:r>
              <w:r w:rsidR="00EF7CD9" w:rsidRPr="00D61A90">
                <w:rPr>
                  <w:rFonts w:cs="Times New Roman"/>
                  <w:noProof/>
                  <w:color w:val="000000" w:themeColor="text1"/>
                  <w:sz w:val="16"/>
                  <w:szCs w:val="16"/>
                  <w:lang w:val="en-GB" w:eastAsia="en-CA"/>
                </w:rPr>
                <w:t>(</w:t>
              </w:r>
              <w:r w:rsidR="00EF7CD9" w:rsidRPr="00EF7CD9">
                <w:rPr>
                  <w:noProof/>
                  <w:sz w:val="16"/>
                  <w:szCs w:val="16"/>
                  <w:rPrChange w:id="5233" w:author="Robin Matthews" w:date="2021-07-14T23:39:00Z">
                    <w:rPr/>
                  </w:rPrChange>
                </w:rPr>
                <w:t>Kusunoki and Mizuta, 2013; Seo et al., 2014; Zhou et al., 2014; Ahn et al., 2016; Nayak and Dairaku, 2016; X. Wang et al., 2017; Y. Wang et al., 2017; Guo et al., 2018; G. Kim et al., 2018; Kusunoki, 2018a; D. Li et al., 2018; W. Li et al., 2018b; Kawase et al., 2019; Ohba and Sugimoto, 2019, 2020; Hatsuzuka et al., 2020</w:t>
              </w:r>
              <w:r w:rsidR="00EF7CD9" w:rsidRPr="00DB48AC">
                <w:rPr>
                  <w:rFonts w:cs="Times New Roman"/>
                  <w:noProof/>
                  <w:color w:val="000000" w:themeColor="text1"/>
                  <w:sz w:val="16"/>
                  <w:szCs w:val="16"/>
                  <w:lang w:val="en-GB" w:eastAsia="en-CA"/>
                </w:rPr>
                <w:t>)</w:t>
              </w:r>
              <w:r w:rsidR="00EF7CD9">
                <w:rPr>
                  <w:rFonts w:cs="Times New Roman"/>
                  <w:color w:val="000000" w:themeColor="text1"/>
                  <w:sz w:val="16"/>
                  <w:szCs w:val="16"/>
                  <w:lang w:val="en-GB" w:eastAsia="en-CA"/>
                </w:rPr>
                <w:fldChar w:fldCharType="end"/>
              </w:r>
            </w:ins>
            <w:commentRangeStart w:id="5234"/>
            <w:del w:id="5235" w:author="Robin Matthews" w:date="2021-07-14T23:38:00Z">
              <w:r w:rsidRPr="00D424AA" w:rsidDel="00EF7CD9">
                <w:rPr>
                  <w:rFonts w:cs="Times New Roman"/>
                  <w:color w:val="000000" w:themeColor="text1"/>
                  <w:sz w:val="16"/>
                  <w:szCs w:val="16"/>
                  <w:lang w:val="en-GB" w:eastAsia="en-CA"/>
                </w:rPr>
                <w:fldChar w:fldCharType="begin" w:fldLock="1"/>
              </w:r>
              <w:r w:rsidR="007D2D56" w:rsidRPr="00EF7CD9" w:rsidDel="00EF7CD9">
                <w:rPr>
                  <w:rFonts w:cs="Times New Roman"/>
                  <w:color w:val="000000" w:themeColor="text1"/>
                  <w:sz w:val="16"/>
                  <w:szCs w:val="16"/>
                  <w:lang w:val="en-GB" w:eastAsia="en-CA"/>
                </w:rPr>
                <w:delInstrText>ADDIN CSL_CITATION { "citationItems" : [ { "id" : "ITEM-1", "itemData" : { "DOI" : "10.1007/s13143-016-0021-0", "ISSN" : "1976-7951", "abstract" : "The change of extreme precipitation is assessed with the HadGEM2-AO - 5 Regional Climate Models (RCMs) chain, which is a national downscaling project undertaken cooperatively by several South Korean institutes aimed at producing regional climate change projection with fine resolution (12.5 km) around the Korean Peninsula. The downscaling domain, resolution and lateral boundary conditions are held the same among the 5 RCMs to minimize the uncertainties from model configuration. Climatological changes reveal a statistically significant increase in the mid-21st century (2046- 2070; Fut1) and the late-21st century (2076-2100; Fut2) precipitation properties related to extreme precipitation, such as precipitation intensity and average of upper 5 percentile daily precipitation, with respect to the reference period (1981-2005). Changes depending on the intensity categories also present a clear trend of decreasing light rain and increasing heavy rain. In accordance with these results, the change of 1-in-50 year maximum precipitation intensity over South Korea is estimated by the GEV method. The result suggests that the 50-year return value (RV50) will change from -32.69% to 72.7% and from -31.6% to 96.32% in Fut1 and from -31.97% to 86.25% and from -19.45% to 134.88% in Fut2 under representative concentration pathway (RCP) 4.5 and 8.5 scenarios, respectively, at the 90% confidence level. This study suggests that multi-RCMs can be used to reduce uncertainties and assess the future change of extreme precipitation more reliably. Moreover, future projection of the regional climate change contains uncertainties evoked from not only driving GCM but also RCM. Therefore, multi-GCM and multi-RCM studies are expected to provide more robust projection.", "author" : [ { "dropping-particle" : "", "family" : "Ahn", "given" : "Joong-Bae", "non-dropping-particle" : "", "parse-names" : false, "suffix" : "" }, { "dropping-particle" : "", "family" : "Jo", "given" : "Sera", "non-dropping-particle" : "", "parse-names" : false, "suffix" : "" }, { "dropping-particle" : "", "family" : "Suh", "given" : "Myoung-Seok", "non-dropping-particle" : "", "parse-names" : false, "suffix" : "" }, { "dropping-particle" : "", "family" : "Cha", "given" : "Dong-Hyun", "non-dropping-particle" : "", "parse-names" : false, "suffix" : "" }, { "dropping-particle" : "", "family" : "Lee", "given" : "Dong-Kyou", "non-dropping-particle" : "", "parse-names" : false, "suffix" : "" }, { "dropping-particle" : "", "family" : "Hong", "given" : "Song-You", "non-dropping-particle" : "", "parse-names" : false, "suffix" : "" }, { "dropping-particle" : "", "family" : "Min", "given" : "Seung-Ki", "non-dropping-particle" : "", "parse-names" : false, "suffix" : "" }, { "dropping-particle" : "", "family" : "Park", "given" : "Seong-Chan", "non-dropping-particle" : "", "parse-names" : false, "suffix" : "" }, { "dropping-particle" : "", "family" : "Kang", "given" : "Hyun-Suk", "non-dropping-particle" : "", "parse-names" : false, "suffix" : "" }, { "dropping-particle" : "", "family" : "Shim", "given" : "Kyo-Moon", "non-dropping-particle" : "", "parse-names" : false, "suffix" : "" } ], "container-title" : "Asia-Pacific Journal of Atmospheric Sciences", "id" : "ITEM-1", "issue" : "2", "issued" : { "date-parts" : [ [ "2016" ] ] }, "page" : "223-236", "title" : "Changes of precipitation extremes over South Korea projected by the 5 RCMs under RCP scenarios", "translator" : [ { "dropping-particle" : "", "family" : "S578", "given" : "", "non-dropping-particle" : "", "parse-names" : false, "suffix" : "" } ], "type" : "article-journal", "volume" : "52" }, "uris" : [ "http://www.mendeley.com/documents/?uuid=31e79be8-8040-42f9-818f-5636c6cace14" ] }, { "id" : "ITEM-2",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2",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3", "itemData" : { "DOI" : "10.1002/joc.5414", "ISSN" : "08998418", "author" : [ { "dropping-particle" : "", "family" : "Kim", "given" : "Gayoung", "non-dropping-particle" : "", "parse-names" : false, "suffix" : "" }, { "dropping-particle" : "", "family" : "Cha", "given" : "Dong-Hyun", "non-dropping-particle" : "", "parse-names" : false, "suffix" : "" }, { "dropping-particle" : "", "family" : "Park", "given" : "Changyong", "non-dropping-particle" : "", "parse-names" : false, "suffix" : "" }, { "dropping-particle" : "", "family" : "Lee", "given" : "Gil", "non-dropping-particle" : "", "parse-names" : false, "suffix" : "" }, { "dropping-particle" : "", "family" : "Jin", "given" : "Chun-Sil", "non-dropping-particle" : "", "parse-names" : false, "suffix" : "" }, { "dropping-particle" : "", "family" : "Lee", "given" : "Dong-Kyou", "non-dropping-particle" : "", "parse-names" : false, "suffix" : "" }, { "dropping-particle" : "", "family" : "Suh", "given" : "Myoung-Seok", "non-dropping-particle" : "", "parse-names" : false, "suffix" : "" }, { "dropping-particle" : "", "family" : "Ahn", "given" : "Joong-Bae", "non-dropping-particle" : "", "parse-names" : false, "suffix" : "" }, { "dropping-particle" : "", "family" : "Min", "given" : "Seung-Ki", "non-dropping-particle" : "", "parse-names" : false, "suffix" : "" }, { "dropping-particle" : "", "family" : "Hong", "given" : "Song-You", "non-dropping-particle" : "", "parse-names" : false, "suffix" : "" }, { "dropping-particle" : "", "family" : "Kang", "given" : "Hyun-Suk", "non-dropping-particle" : "", "parse-names" : false, "suffix" : "" } ], "container-title" : "International Journal of Climatology", "id" : "ITEM-3", "issued" : { "date-parts" : [ [ "2018", "4" ] ] }, "page" : "e862-e874", "title" : "Future changes in extreme precipitation indices over Korea", "translator" : [ { "dropping-particle" : "", "family" : "S1306", "given" : "", "non-dropping-particle" : "", "parse-names" : false, "suffix" : "" } ], "type" : "article-journal", "volume" : "38" }, "uris" : [ "http://www.mendeley.com/documents/?uuid=0f24df6b-4c53-47ae-b200-297bafde6591" ] }, { "id" : "ITEM-4", "itemData" : { "DOI" : "10.1007/s00382-016-3499-3", "ISSN" : "0930-7575", "author" : [ { "dropping-particle" : "", "family" : "Kusunoki", "given" : "Shoji", "non-dropping-particle" : "", "parse-names" : false, "suffix" : "" } ], "container-title" : "Climate Dynamics", "id" : "ITEM-4", "issue" : "11-12", "issued" : { "date-parts" : [ [ "2018", "12", "23" ] ] }, "page" : "4601-4617", "title" : "Future changes in precipitation over East Asia projected by the global atmospheric model MRI-AGCM3.2", "translator" : [ { "dropping-particle" : "", "family" : "S2167", "given" : "", "non-dropping-particle" : "", "parse-names" : false, "suffix" : "" } ], "type" : "article-journal", "volume" : "51" }, "uris" : [ "http://www.mendeley.com/documents/?uuid=eea87ab5-1ced-421b-af32-05baa5d4b5a5" ] }, { "id" : "ITEM-5", "itemData" : { "DOI" : "10.1002/jgrd.50877", "ISSN" : "2169897X", "author" : [ { "dropping-particle" : "", "family" : "Kusunoki", "given" : "Shoji", "non-dropping-particle" : "", "parse-names" : false, "suffix" : "" }, { "dropping-particle" : "", "family" : "Mizuta", "given" : "Ryo", "non-dropping-particle" : "", "parse-names" : false, "suffix" : "" } ], "container-title" : "Journal of Geophysical Research: Atmospheres", "id" : "ITEM-5", "issue" : "19", "issued" : { "date-parts" : [ [ "2013", "10", "16" ] ] }, "page" : "11,007-11,016", "title" : "Changes in precipitation intensity over East Asia during the 20th and 21st centuries simulated by a global atmospheric model with a 60 km grid size", "translator" : [ { "dropping-particle" : "", "family" : "S2166", "given" : "", "non-dropping-particle" : "", "parse-names" : false, "suffix" : "" } ], "type" : "article-journal", "volume" : "118" }, "uris" : [ "http://www.mendeley.com/documents/?uuid=9b7f9856-181b-45d0-9911-54d3c4e9c799" ] }, { "id" : "ITEM-6",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6",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7", "itemData" : { "DOI" : "10.3178/hrl.10.139", "author" : [ { "dropping-particle" : "", "family" : "Nayak", "given" : "Sridhara", "non-dropping-particle" : "", "parse-names" : false, "suffix" : "" }, { "dropping-particle" : "", "family" : "Dairaku", "given" : "Koji", "non-dropping-particle" : "", "parse-names" : false, "suffix" : "" } ], "container-title" : "Hydrological Research Letters", "id" : "ITEM-7", "issue" : "4", "issued" : { "date-parts" : [ [ "2016" ] ] }, "page" : "139-144", "title" : "Future changes in extreme precipitation intensities associated with temperature under SRES A1B scenario", "translator" : [ { "dropping-particle" : "", "family" : "S591", "given" : "", "non-dropping-particle" : "", "parse-names" : false, "suffix" : "" } ], "type" : "article-journal", "volume" : "10" }, "uris" : [ "http://www.mendeley.com/documents/?uuid=7725a8da-50d4-47e4-b706-2c671eba617d" ] }, { "id" : "ITEM-8", "itemData" : { "DOI" : "10.1007/s00382-018-4374-1", "ISSN" : "0930-7575", "author" : [ { "dropping-particle" : "", "family" : "Ohba", "given" : "Masamichi", "non-dropping-particle" : "", "parse-names" : false, "suffix" : "" }, { "dropping-particle" : "", "family" : "Sugimoto", "given" : "Soichiro", "non-dropping-particle" : "", "parse-names" : false, "suffix" : "" } ], "container-title" : "Climate Dynamics", "id" : "ITEM-8", "issue" : "7-8", "issued" : { "date-parts" : [ [ "2019", "4" ] ] }, "page" : "4177-4191", "title" : "Differences in climate change impacts between weather patterns: possible effects on spatial heterogeneous changes in future extreme rainfall", "translator" : [ { "dropping-particle" : "", "family" : "S2164", "given" : "", "non-dropping-particle" : "", "parse-names" : false, "suffix" : "" } ], "type" : "article-journal", "volume" : "52" }, "uris" : [ "http://www.mendeley.com/documents/?uuid=dec03609-8c51-4583-90da-4e2cef5bf525" ] }, { "id" : "ITEM-9", "itemData" : { "DOI" : "10.1175/BAMS-D-19-0173.1", "author" : [ { "dropping-particle" : "", "family" : "Kawase", "given" : "Hiroakiki", "non-dropping-particle" : "", "parse-names" : false, "suffix" : "" }, { "dropping-particle" : "", "family" : "Imada", "given" : "Yukiko", "non-dropping-particle" : "", "parse-names" : false, "suffix" : "" }, { "dropping-particle" : "", "family" : "Tsuguti", "given" : "Hiroshige", "non-dropping-particle" : "", "parse-names" : false, "suffix" : "" }, { "dropping-particle" : "", "family" : "Nakaegawa", "given" : "Toshiyuki", "non-dropping-particle" : "", "parse-names" : false, "suffix" : "" }, { "dropping-particle" : "", "family" : "Seinino", "given" : "Naoko", "non-dropping-particle" : "", "parse-names" : false, "suffix" : "" }, { "dropping-particle" : "", "family" : "Murata", "given" : "Akihiko", "non-dropping-particle" : "", "parse-names" : false, "suffix" : "" }, { "dropping-particle" : "", "family" : "Takayabu", "given" : "Izuru", "non-dropping-particle" : "", "parse-names" : false, "suffix" : "" } ], "container-title" : "Bulletin of the American Meteorological Society", "id" : "ITEM-9", "issued" : { "date-parts" : [ [ "2019" ] ] }, "title" : "The heavy rain event of July 2019 in Japan enhanced by historical warming", "translator" : [ { "dropping-particle" : "", "family" : "S2500", "given" : "", "non-dropping-particle" : "", "parse-names" : false, "suffix" : "" } ], "type" : "article-journal" }, "uris" : [ "http://www.mendeley.com/documents/?uuid=7c4538b8-063c-4158-8ed5-013bab2b8819" ] }, { "id" : "ITEM-10",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10",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11",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11",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12",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12",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13",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3",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14", "itemData" : { "DOI" : "10.1007/s00382-020-05163-z", "abstract" : "Wet snow is a primary cause of atmospheric icing, which can lead to severe damage to power towers and lines, resulting in electrical breakdowns and blackouts. This study investigates the influence of climate change on heavy wet snowfall events in Japan by using climate projections obtained from the database for policy decision-making for future climate change (d4PDF). The projected future climate in the regional model simulations shows nonuniform spatial distribution of wet snowfall. The increases in the risk of extreme wet snowfall are found over northern part of Japan Alps (mountainous regions in central Japan) and Hokkaido (northern part of Japan). Self-organizing maps (SOMs) are applied using the surface atmospheric circulation to explore the weather patterns (WPs) associated with changes in heavy wet snowfall. The SOMs show that some WPs have a significant effect on the magnitude, frequency, and location of heavy wet snowfall in Japan. Additionally, the impact of climate forcing on WPs associated with heavy wet snowfall is evaluated to understand the spatially heterogeneous changes in wet snowfall. The SOM analysis results suggest that the future changes in spatially heterogeneous extreme wet snowfall can be attributed to differences in WP responses to climate change. These differences can be attributed to the future variations in the region of the atmospheric layer at temperatures near 0 \u00b0C (rain\u2013snow transition layer) among WPs, which can alter the spatial distribution and frequency of heavy wet snowfall. The findings can help inform structural design requirements to withstand regional climate change.", "author" : [ { "dropping-particle" : "", "family" : "Ohba", "given" : "Masamichi", "non-dropping-particle" : "", "parse-names" : false, "suffix" : "" }, { "dropping-particle" : "", "family" : "Sugimoto", "given" : "Soichiro", "non-dropping-particle" : "", "parse-names" : false, "suffix" : "" } ], "container-title" : "Climate Dynamics", "id" : "ITEM-14", "issued" : { "date-parts" : [ [ "2020" ] ] }, "page" : "3151\u20133164", "title" : "Impacts of climate change on heavy wet snowfall in Japan", "translator" : [ { "dropping-particle" : "", "family" : "S2810", "given" : "", "non-dropping-particle" : "", "parse-names" : false, "suffix" : "" } ], "type" : "article-journal", "volume" : "54" }, "uris" : [ "http://www.mendeley.com/documents/?uuid=b539c483-759d-4c0c-a232-30235c627493" ] }, { "id" : "ITEM-15", "itemData" : { "DOI" : "10.2151/sola.2020-005", "abstract" : "This study investigated future changes in extreme precipitation associated with tropical cyclones (TCs) around Japan using large ensemble regional climate simulations for historical and +4 K climates. Under the warmer climate, extreme TC precipitation, defined as the 90th percentile value of the maximum daily precipitation derived from each TC (TCP90), is projected to increase throughout Japan from Kyushu to Kanto. We attributed most of the increase in TCP90 to increased atmospheric moisture due to global warming. Furthermore, it was found that TCP90 is projected to increase for all TC intensity categories. However, the projected increase in intense TCs affects TCP90 in only a limited area. Stronger TCs enhance TCP90 over east- and north-facing slopes of mountainous terrain, while TCP90 in most other areas is insensitive to TC intensity. These results suggest that even relatively weak TCs could have potential to produce extreme precipitation that might cause natural disasters.", "author" : [ { "dropping-particle" : "", "family" : "Hatsuzuka", "given" : "Daisuke", "non-dropping-particle" : "", "parse-names" : false, "suffix" : "" }, { "dropping-particle" : "", "family" : "Sato", "given" : "Tomonori", "non-dropping-particle" : "", "parse-names" : false, "suffix" : "" }, { "dropping-particle" : "", "family" : "Yoshida", "given" : "Kohei", "non-dropping-particle" : "", "parse-names" : false, "suffix" : "" }, { "dropping-particle" : "", "family" : "Ishii", "given" : "Masayoshi", "non-dropping-particle" : "", "parse-names" : false, "suffix" : "" }, { "dropping-particle" : "", "family" : "Mizuta", "given" : "Ryo", "non-dropping-particle" : "", "parse-names" : false, "suffix" : "" } ], "container-title" : "SOLA", "id" : "ITEM-15", "issued" : { "date-parts" : [ [ "2020" ] ] }, "page" : "23-29", "title" : "Regional projection of tropical-cyclone-induced extreme precipitation around Japan based on large ensemble simulations", "translator" : [ { "dropping-particle" : "", "family" : "S3335", "given" : "", "non-dropping-particle" : "", "parse-names" : false, "suffix" : "" } ], "type" : "article-journal", "volume" : "advpub" }, "uris" : [ "http://www.mendeley.com/documents/?uuid=13821f4f-551f-434d-a63c-7026c02b1961" ] } ], "mendeley" : { "formattedCitation" : "(Kusunoki and Mizuta, 2013; Seo et al., 2014; Zhou et al., 2014; Ahn et al., 2016; Nayak and Dairaku, 2016; Wang et al., 2017a, 2017b; Guo et al., 2018; Kim et al., 2018b; Kusunoki, 2018a; Li et al., 2018c; Ohba and Sugimoto, 2020; Kawase et al., 2019; Ohba and Sugimoto, 2019; Hatsuzuka et al., 2020)", "manualFormatting" : "(Ahn et al., 2016; Guo et al., 2018; Hatsuzuka et al., 2020; Kawase et al., 2019; Kim et al., 2018; Kusunoki, 2018; Kusunoki and Mizuta, 2013; Li et al., 2018a; Nayak and Dairaku, 2016; Ohba and Sugimoto, 2020, 2019; Seo et al., 2014; Wang et al., 2017a, 2017b; Zhou et al., 2014", "plainTextFormattedCitation" : "(Kusunoki and Mizuta, 2013; Seo et al., 2014; Zhou et al., 2014; Ahn et al., 2016; Nayak and Dairaku, 2016; Wang et al., 2017a, 2017b; Guo et al., 2018; Kim et al., 2018b; Kusunoki, 2018a; Li et al., 2018c; Ohba and Sugimoto, 2020; Kawase et al., 2019; Ohba and Sugimoto, 2019; Hatsuzuka et al., 2020)", "previouslyFormattedCitation" : "(Kusunoki and Mizuta, 2013; Seo et al., 2014; Zhou et al., 2014; Ahn et al., 2016; Nayak and Dairaku, 2016; Wang et al., 2017a, 2017b; Guo et al., 2018; Kim et al., 2018b; Kusunoki, 2018a; Li et al., 2018c; Ohba and Sugimoto, 2020; Kawase et al., 2019; Ohba and Sugimoto, 2019; Hatsuzuka et al., 2020)" }, "properties" : { "noteIndex" : 0 }, "schema" : "https://github.com/citation-style-language/schema/raw/master/csl-citation.json" }</w:delInstrText>
              </w:r>
              <w:r w:rsidRPr="00D424AA" w:rsidDel="00EF7CD9">
                <w:rPr>
                  <w:rFonts w:cs="Times New Roman"/>
                  <w:color w:val="000000" w:themeColor="text1"/>
                  <w:sz w:val="16"/>
                  <w:szCs w:val="16"/>
                  <w:lang w:val="en-GB" w:eastAsia="en-CA"/>
                </w:rPr>
                <w:fldChar w:fldCharType="separate"/>
              </w:r>
              <w:r w:rsidR="00A26296" w:rsidRPr="00EF7CD9" w:rsidDel="00EF7CD9">
                <w:rPr>
                  <w:rFonts w:cs="Times New Roman"/>
                  <w:noProof/>
                  <w:color w:val="000000" w:themeColor="text1"/>
                  <w:sz w:val="16"/>
                  <w:szCs w:val="16"/>
                  <w:lang w:val="en-GB" w:eastAsia="en-CA"/>
                </w:rPr>
                <w:delText>(Ahn et al., 2016; Guo et al., 2018; Hatsuzuka et al., 2020; Kawase et al., 2019; Kim et al., 2018; Kusunoki, 2018; Kusunoki and Mizuta, 2013; Li et al., 2018a; Nayak and Dairaku, 2016; Ohba and Sugimoto, 2020, 2019; Seo et al., 2014; Wang et al., 2017a, 2017b; Zhou et al., 2014</w:delText>
              </w:r>
              <w:r w:rsidRPr="00D424AA" w:rsidDel="00EF7CD9">
                <w:rPr>
                  <w:rFonts w:cs="Times New Roman"/>
                  <w:color w:val="000000" w:themeColor="text1"/>
                  <w:sz w:val="16"/>
                  <w:szCs w:val="16"/>
                  <w:lang w:val="en-GB" w:eastAsia="en-CA"/>
                </w:rPr>
                <w:fldChar w:fldCharType="end"/>
              </w:r>
              <w:commentRangeEnd w:id="5234"/>
              <w:r w:rsidR="00A26296" w:rsidDel="00EF7CD9">
                <w:rPr>
                  <w:rStyle w:val="Marquedecommentaire"/>
                </w:rPr>
                <w:commentReference w:id="5234"/>
              </w:r>
              <w:r w:rsidRPr="00841A35" w:rsidDel="00EF7CD9">
                <w:rPr>
                  <w:rFonts w:cs="Times New Roman"/>
                  <w:color w:val="000000" w:themeColor="text1"/>
                  <w:sz w:val="16"/>
                  <w:szCs w:val="16"/>
                  <w:lang w:val="en-GB" w:eastAsia="en-CA"/>
                </w:rPr>
                <w:delText xml:space="preserve">; </w:delText>
              </w:r>
              <w:commentRangeStart w:id="5236"/>
              <w:r w:rsidRPr="00D424AA" w:rsidDel="00EF7CD9">
                <w:rPr>
                  <w:rFonts w:eastAsia="SimSun" w:cs="Times New Roman"/>
                  <w:color w:val="000000" w:themeColor="text1"/>
                  <w:sz w:val="16"/>
                  <w:szCs w:val="16"/>
                  <w:lang w:val="en-GB" w:eastAsia="en-CA"/>
                </w:rPr>
                <w:fldChar w:fldCharType="begin" w:fldLock="1"/>
              </w:r>
              <w:r w:rsidR="00FF6231" w:rsidDel="00EF7CD9">
                <w:rPr>
                  <w:rFonts w:eastAsia="SimSun" w:cs="Times New Roman"/>
                  <w:color w:val="000000" w:themeColor="text1"/>
                  <w:sz w:val="16"/>
                  <w:szCs w:val="16"/>
                  <w:lang w:val="en-GB" w:eastAsia="en-CA"/>
                </w:rPr>
                <w:delInstrText>ADDIN CSL_CITATION { "citationItems" : [ { "id" : "ITEM-1", "itemData" : { "DOI" : "10.1016/j.scib.2017.12.021", "ISSN" : "20959273", "abstract" : "To avoid dangerous climate change impact, the Paris Agreement sets out two ambitious goals: to limit the global warming to be well below 2\u202f\u00b0C and to pursue effort for the global warming to be below 1.5\u202f\u00b0C above the pre-industrial level. As climate change risks may be region-dependent, changes in magnitude and probability of extreme precipitation over China are investigated under those two global warming levels based on simulations from the Coupled Model Inter-Comparison Projects Phase 5. The focus is on the added changes due to the additional half a degree warming from 1.5\u202f\u00b0C to 2\u202f\u00b0C. Results show that regional average changes in the magnitude do not depend on the return periods with a relative increase around 7% and 11% at the 1.5\u202f\u00b0C and 2\u202f\u00b0C global warming levels, respectively. The additional half a degree global warming adds an additional increase in the magnitude by nearly 4%. The regional average changes in term of occurrence probabilities show dependence on the return periods, with rarer events (longer return periods) having larger increase of risk. For the 100-year historical event, the probability is projected to increase by a factor of 1.6 and 2.4 at the 1.5\u202f\u00b0C and 2\u202f\u00b0C global warming levels, respectively. The projected changes in extreme precipitation are independent of the RCP scenarios.",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dropping-particle" : "", "family" : "Sun", "given" : "Ying", "non-dropping-particle" : "", "parse-names" : false, "suffix" : "" } ], "container-title" : "Science Bulletin", "id" : "ITEM-1", "issue" : "4", "issued" : { "date-parts" : [ [ "2018", "2", "28" ] ] }, "page" : "228-234", "publisher" : "Elsevier", "title" : "Additional risk in extreme precipitation in China from 1.5 \u00b0C to 2.0 \u00b0C global warming levels", "translator" : [ { "dropping-particle" : "", "family" : "S3342", "given" : "", "non-dropping-particle" : "", "parse-names" : false, "suffix" : "" } ], "type" : "article-journal", "volume" : "63" }, "uris" : [ "http://www.mendeley.com/documents/?uuid=e616a524-4948-4761-bb7e-bedcd0553322" ] } ], "mendeley" : { "formattedCitation" : "(Li et al., 2018f)", "manualFormatting" : "Li et al., 2018b)", "plainTextFormattedCitation" : "(Li et al., 2018f)", "previouslyFormattedCitation" : "(Li et al., 2018f)" }, "properties" : { "noteIndex" : 0 }, "schema" : "https://github.com/citation-style-language/schema/raw/master/csl-citation.json" }</w:delInstrText>
              </w:r>
              <w:r w:rsidRPr="00D424AA" w:rsidDel="00EF7CD9">
                <w:rPr>
                  <w:rFonts w:eastAsia="SimSun" w:cs="Times New Roman"/>
                  <w:color w:val="000000" w:themeColor="text1"/>
                  <w:sz w:val="16"/>
                  <w:szCs w:val="16"/>
                  <w:lang w:val="en-GB" w:eastAsia="en-CA"/>
                </w:rPr>
                <w:fldChar w:fldCharType="separate"/>
              </w:r>
              <w:r w:rsidR="00A26296" w:rsidDel="00EF7CD9">
                <w:rPr>
                  <w:rFonts w:eastAsia="SimSun" w:cs="Times New Roman"/>
                  <w:noProof/>
                  <w:color w:val="000000" w:themeColor="text1"/>
                  <w:sz w:val="16"/>
                  <w:szCs w:val="16"/>
                  <w:lang w:val="en-GB" w:eastAsia="en-CA"/>
                </w:rPr>
                <w:delText>Li et al., 2018b)</w:delText>
              </w:r>
              <w:r w:rsidRPr="00D424AA" w:rsidDel="00EF7CD9">
                <w:rPr>
                  <w:rFonts w:eastAsia="SimSun" w:cs="Times New Roman"/>
                  <w:color w:val="000000" w:themeColor="text1"/>
                  <w:sz w:val="16"/>
                  <w:szCs w:val="16"/>
                  <w:lang w:val="en-GB" w:eastAsia="en-CA"/>
                </w:rPr>
                <w:fldChar w:fldCharType="end"/>
              </w:r>
            </w:del>
            <w:bookmarkEnd w:id="5230"/>
            <w:commentRangeEnd w:id="5236"/>
            <w:r w:rsidR="00A26296">
              <w:rPr>
                <w:rStyle w:val="Marquedecommentaire"/>
              </w:rPr>
              <w:commentReference w:id="5236"/>
            </w:r>
          </w:p>
        </w:tc>
        <w:tc>
          <w:tcPr>
            <w:tcW w:w="2159" w:type="dxa"/>
            <w:tcBorders>
              <w:top w:val="dashed" w:sz="4" w:space="0" w:color="000000"/>
            </w:tcBorders>
            <w:shd w:val="clear" w:color="auto" w:fill="7EC5F6"/>
            <w:tcMar>
              <w:top w:w="40" w:type="dxa"/>
              <w:left w:w="40" w:type="dxa"/>
              <w:bottom w:w="40" w:type="dxa"/>
              <w:right w:w="40" w:type="dxa"/>
            </w:tcMar>
          </w:tcPr>
          <w:p w14:paraId="4632965C" w14:textId="248B9E8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23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38" w:author="Robin Matthews" w:date="2021-07-14T16:42:00Z">
              <w:r w:rsidR="00A26296" w:rsidDel="00CC37A4">
                <w:rPr>
                  <w:rFonts w:cs="Times New Roman"/>
                  <w:noProof/>
                  <w:sz w:val="16"/>
                  <w:szCs w:val="16"/>
                  <w:lang w:val="en-GB"/>
                </w:rPr>
                <w:delText>Li et al., 2020</w:delText>
              </w:r>
            </w:del>
            <w:ins w:id="5239" w:author="Robin Matthews" w:date="2021-07-14T16:42: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237"/>
            <w:r w:rsidR="00A26296">
              <w:rPr>
                <w:rStyle w:val="Marquedecommentaire"/>
              </w:rPr>
              <w:commentReference w:id="5237"/>
            </w:r>
            <w:r w:rsidRPr="00841A35">
              <w:rPr>
                <w:rFonts w:cs="Times New Roman"/>
                <w:color w:val="000000" w:themeColor="text1"/>
                <w:sz w:val="16"/>
                <w:szCs w:val="16"/>
                <w:lang w:val="en-GB"/>
              </w:rPr>
              <w:t xml:space="preserve">; Annex). Median increase of more than 6% in the 50-year Rx1day and Rx5day events compared to the 1°C warming level </w:t>
            </w:r>
            <w:commentRangeStart w:id="524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41" w:author="Robin Matthews" w:date="2021-07-14T16:42:00Z">
              <w:r w:rsidR="00A26296" w:rsidDel="00CC37A4">
                <w:rPr>
                  <w:rFonts w:cs="Times New Roman"/>
                  <w:noProof/>
                  <w:sz w:val="16"/>
                  <w:szCs w:val="16"/>
                  <w:lang w:val="en-GB"/>
                </w:rPr>
                <w:delText>Li et al., 2020</w:delText>
              </w:r>
            </w:del>
            <w:ins w:id="5242" w:author="Robin Matthews" w:date="2021-07-14T16:42:00Z">
              <w:r w:rsidR="00CC37A4">
                <w:rPr>
                  <w:rFonts w:cs="Times New Roman"/>
                  <w:noProof/>
                  <w:sz w:val="16"/>
                  <w:szCs w:val="16"/>
                  <w:lang w:val="en-GB"/>
                </w:rPr>
                <w:t>C. Li et al., 2020</w:t>
              </w:r>
            </w:ins>
            <w:del w:id="5243" w:author="Robin Matthews" w:date="2021-07-14T16:42: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240"/>
            <w:r w:rsidR="00A26296">
              <w:rPr>
                <w:rStyle w:val="Marquedecommentaire"/>
              </w:rPr>
              <w:commentReference w:id="5240"/>
            </w:r>
            <w:r w:rsidRPr="00841A35">
              <w:rPr>
                <w:rFonts w:cs="Times New Roman"/>
                <w:sz w:val="16"/>
                <w:szCs w:val="16"/>
                <w:lang w:val="en-GB"/>
              </w:rPr>
              <w:t xml:space="preserve"> </w:t>
            </w:r>
            <w:r w:rsidRPr="00D424AA">
              <w:rPr>
                <w:rFonts w:cs="Times New Roman"/>
                <w:color w:val="000000" w:themeColor="text1"/>
                <w:sz w:val="16"/>
                <w:szCs w:val="16"/>
                <w:lang w:val="en-GB"/>
              </w:rPr>
              <w:t>and more than 6% in annual Rx1day and Rx5day and 2% in annual Rx30day compared to pre-industrial (Annex).</w:t>
            </w:r>
          </w:p>
          <w:p w14:paraId="1DBF32B9" w14:textId="77777777" w:rsidR="00D376F0" w:rsidRPr="00D424AA" w:rsidRDefault="00D376F0" w:rsidP="00D424AA">
            <w:pPr>
              <w:rPr>
                <w:rFonts w:cs="Times New Roman"/>
                <w:color w:val="000000" w:themeColor="text1"/>
                <w:sz w:val="16"/>
                <w:szCs w:val="16"/>
                <w:lang w:val="en-GB"/>
              </w:rPr>
            </w:pPr>
          </w:p>
          <w:p w14:paraId="4B099AE1" w14:textId="2A11AA8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ins w:id="5244" w:author="Robin Matthews" w:date="2021-07-14T23:40:00Z">
              <w:r w:rsidR="00EF7CD9">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7/s13143-016-0021-0", "ISSN" : "1976-7951", "abstract" : "The change of extreme precipitation is assessed with the HadGEM2-AO - 5 Regional Climate Models (RCMs) chain, which is a national downscaling project undertaken cooperatively by several South Korean institutes aimed at producing regional climate change projection with fine resolution (12.5 km) around the Korean Peninsula. The downscaling domain, resolution and lateral boundary conditions are held the same among the 5 RCMs to minimize the uncertainties from model configuration. Climatological changes reveal a statistically significant increase in the mid-21st century (2046- 2070; Fut1) and the late-21st century (2076-2100; Fut2) precipitation properties related to extreme precipitation, such as precipitation intensity and average of upper 5 percentile daily precipitation, with respect to the reference period (1981-2005). Changes depending on the intensity categories also present a clear trend of decreasing light rain and increasing heavy rain. In accordance with these results, the change of 1-in-50 year maximum precipitation intensity over South Korea is estimated by the GEV method. The result suggests that the 50-year return value (RV50) will change from -32.69% to 72.7% and from -31.6% to 96.32% in Fut1 and from -31.97% to 86.25% and from -19.45% to 134.88% in Fut2 under representative concentration pathway (RCP) 4.5 and 8.5 scenarios, respectively, at the 90% confidence level. This study suggests that multi-RCMs can be used to reduce uncertainties and assess the future change of extreme precipitation more reliably. Moreover, future projection of the regional climate change contains uncertainties evoked from not only driving GCM but also RCM. Therefore, multi-GCM and multi-RCM studies are expected to provide more robust projection.", "author" : [ { "dropping-particle" : "", "family" : "Ahn", "given" : "Joong-Bae", "non-dropping-particle" : "", "parse-names" : false, "suffix" : "" }, { "dropping-particle" : "", "family" : "Jo", "given" : "Sera", "non-dropping-particle" : "", "parse-names" : false, "suffix" : "" }, { "dropping-particle" : "", "family" : "Suh", "given" : "Myoung-Seok", "non-dropping-particle" : "", "parse-names" : false, "suffix" : "" }, { "dropping-particle" : "", "family" : "Cha", "given" : "Dong-Hyun", "non-dropping-particle" : "", "parse-names" : false, "suffix" : "" }, { "dropping-particle" : "", "family" : "Lee", "given" : "Dong-Kyou", "non-dropping-particle" : "", "parse-names" : false, "suffix" : "" }, { "dropping-particle" : "", "family" : "Hong", "given" : "Song-You", "non-dropping-particle" : "", "parse-names" : false, "suffix" : "" }, { "dropping-particle" : "", "family" : "Min", "given" : "Seung-Ki", "non-dropping-particle" : "", "parse-names" : false, "suffix" : "" }, { "dropping-particle" : "", "family" : "Park", "given" : "Seong-Chan", "non-dropping-particle" : "", "parse-names" : false, "suffix" : "" }, { "dropping-particle" : "", "family" : "Kang", "given" : "Hyun-Suk", "non-dropping-particle" : "", "parse-names" : false, "suffix" : "" }, { "dropping-particle" : "", "family" : "Shim", "given" : "Kyo-Moon", "non-dropping-particle" : "", "parse-names" : false, "suffix" : "" } ], "container-title" : "Asia-Pacific Journal of Atmospheric Sciences", "id" : "ITEM-1", "issue" : "2", "issued" : { "date-parts" : [ [ "2016" ] ] }, "page" : "223-236", "title" : "Changes of precipitation extremes over South Korea projected by the 5 RCMs under RCP scenarios", "translator" : [ { "dropping-particle" : "", "family" : "S578", "given" : "", "non-dropping-particle" : "", "parse-names" : false, "suffix" : "" } ], "type" : "article-journal", "volume" : "52" }, "uris" : [ "http://www.mendeley.com/documents/?uuid=31e79be8-8040-42f9-818f-5636c6cace14" ] }, { "id" : "ITEM-2",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2",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3", "itemData" : { "DOI" : "10.1002/joc.5414", "ISSN" : "08998418", "author" : [ { "dropping-particle" : "", "family" : "Kim", "given" : "Gayoung", "non-dropping-particle" : "", "parse-names" : false, "suffix" : "" }, { "dropping-particle" : "", "family" : "Cha", "given" : "Dong-Hyun", "non-dropping-particle" : "", "parse-names" : false, "suffix" : "" }, { "dropping-particle" : "", "family" : "Park", "given" : "Changyong", "non-dropping-particle" : "", "parse-names" : false, "suffix" : "" }, { "dropping-particle" : "", "family" : "Lee", "given" : "Gil", "non-dropping-particle" : "", "parse-names" : false, "suffix" : "" }, { "dropping-particle" : "", "family" : "Jin", "given" : "Chun-Sil", "non-dropping-particle" : "", "parse-names" : false, "suffix" : "" }, { "dropping-particle" : "", "family" : "Lee", "given" : "Dong-Kyou", "non-dropping-particle" : "", "parse-names" : false, "suffix" : "" }, { "dropping-particle" : "", "family" : "Suh", "given" : "Myoung-Seok", "non-dropping-particle" : "", "parse-names" : false, "suffix" : "" }, { "dropping-particle" : "", "family" : "Ahn", "given" : "Joong-Bae", "non-dropping-particle" : "", "parse-names" : false, "suffix" : "" }, { "dropping-particle" : "", "family" : "Min", "given" : "Seung-Ki", "non-dropping-particle" : "", "parse-names" : false, "suffix" : "" }, { "dropping-particle" : "", "family" : "Hong", "given" : "Song-You", "non-dropping-particle" : "", "parse-names" : false, "suffix" : "" }, { "dropping-particle" : "", "family" : "Kang", "given" : "Hyun-Suk", "non-dropping-particle" : "", "parse-names" : false, "suffix" : "" } ], "container-title" : "International Journal of Climatology", "id" : "ITEM-3", "issued" : { "date-parts" : [ [ "2018", "4" ] ] }, "page" : "e862-e874", "title" : "Future changes in extreme precipitation indices over Korea", "translator" : [ { "dropping-particle" : "", "family" : "S1306", "given" : "", "non-dropping-particle" : "", "parse-names" : false, "suffix" : "" } ], "type" : "article-journal", "volume" : "38" }, "uris" : [ "http://www.mendeley.com/documents/?uuid=0f24df6b-4c53-47ae-b200-297bafde6591" ] }, { "id" : "ITEM-4", "itemData" : { "DOI" : "10.1007/s00382-016-3499-3", "ISSN" : "0930-7575", "author" : [ { "dropping-particle" : "", "family" : "Kusunoki", "given" : "Shoji", "non-dropping-particle" : "", "parse-names" : false, "suffix" : "" } ], "container-title" : "Climate Dynamics", "id" : "ITEM-4", "issue" : "11-12", "issued" : { "date-parts" : [ [ "2018", "12", "23" ] ] }, "page" : "4601-4617", "title" : "Future changes in precipitation over East Asia projected by the global atmospheric model MRI-AGCM3.2", "translator" : [ { "dropping-particle" : "", "family" : "S2167", "given" : "", "non-dropping-particle" : "", "parse-names" : false, "suffix" : "" } ], "type" : "article-journal", "volume" : "51" }, "uris" : [ "http://www.mendeley.com/documents/?uuid=eea87ab5-1ced-421b-af32-05baa5d4b5a5" ] }, { "id" : "ITEM-5", "itemData" : { "DOI" : "10.1002/jgrd.50877", "ISSN" : "2169897X", "author" : [ { "dropping-particle" : "", "family" : "Kusunoki", "given" : "Shoji", "non-dropping-particle" : "", "parse-names" : false, "suffix" : "" }, { "dropping-particle" : "", "family" : "Mizuta", "given" : "Ryo", "non-dropping-particle" : "", "parse-names" : false, "suffix" : "" } ], "container-title" : "Journal of Geophysical Research: Atmospheres", "id" : "ITEM-5", "issue" : "19", "issued" : { "date-parts" : [ [ "2013", "10", "16" ] ] }, "page" : "11,007-11,016", "title" : "Changes in precipitation intensity over East Asia during the 20th and 21st centuries simulated by a global atmospheric model with a 60 km grid size", "translator" : [ { "dropping-particle" : "", "family" : "S2166", "given" : "", "non-dropping-particle" : "", "parse-names" : false, "suffix" : "" } ], "type" : "article-journal", "volume" : "118" }, "uris" : [ "http://www.mendeley.com/documents/?uuid=9b7f9856-181b-45d0-9911-54d3c4e9c799" ] }, { "id" : "ITEM-6",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6",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7", "itemData" : { "DOI" : "10.3178/hrl.10.139", "author" : [ { "dropping-particle" : "", "family" : "Nayak", "given" : "Sridhara", "non-dropping-particle" : "", "parse-names" : false, "suffix" : "" }, { "dropping-particle" : "", "family" : "Dairaku", "given" : "Koji", "non-dropping-particle" : "", "parse-names" : false, "suffix" : "" } ], "container-title" : "Hydrological Research Letters", "id" : "ITEM-7", "issue" : "4", "issued" : { "date-parts" : [ [ "2016" ] ] }, "page" : "139-144", "title" : "Future changes in extreme precipitation intensities associated with temperature under SRES A1B scenario", "translator" : [ { "dropping-particle" : "", "family" : "S591", "given" : "", "non-dropping-particle" : "", "parse-names" : false, "suffix" : "" } ], "type" : "article-journal", "volume" : "10" }, "uris" : [ "http://www.mendeley.com/documents/?uuid=7725a8da-50d4-47e4-b706-2c671eba617d" ] }, { "id" : "ITEM-8", "itemData" : { "DOI" : "10.1007/s00382-018-4374-1", "ISSN" : "0930-7575", "author" : [ { "dropping-particle" : "", "family" : "Ohba", "given" : "Masamichi", "non-dropping-particle" : "", "parse-names" : false, "suffix" : "" }, { "dropping-particle" : "", "family" : "Sugimoto", "given" : "Soichiro", "non-dropping-particle" : "", "parse-names" : false, "suffix" : "" } ], "container-title" : "Climate Dynamics", "id" : "ITEM-8", "issue" : "7-8", "issued" : { "date-parts" : [ [ "2019", "4" ] ] }, "page" : "4177-4191", "title" : "Differences in climate change impacts between weather patterns: possible effects on spatial heterogeneous changes in future extreme rainfall", "translator" : [ { "dropping-particle" : "", "family" : "S2164", "given" : "", "non-dropping-particle" : "", "parse-names" : false, "suffix" : "" } ], "type" : "article-journal", "volume" : "52" }, "uris" : [ "http://www.mendeley.com/documents/?uuid=dec03609-8c51-4583-90da-4e2cef5bf525" ] }, { "id" : "ITEM-9", "itemData" : { "DOI" : "10.1175/BAMS-D-19-0173.1", "author" : [ { "dropping-particle" : "", "family" : "Kawase", "given" : "Hiroakiki", "non-dropping-particle" : "", "parse-names" : false, "suffix" : "" }, { "dropping-particle" : "", "family" : "Imada", "given" : "Yukiko", "non-dropping-particle" : "", "parse-names" : false, "suffix" : "" }, { "dropping-particle" : "", "family" : "Tsuguti", "given" : "Hiroshige", "non-dropping-particle" : "", "parse-names" : false, "suffix" : "" }, { "dropping-particle" : "", "family" : "Nakaegawa", "given" : "Toshiyuki", "non-dropping-particle" : "", "parse-names" : false, "suffix" : "" }, { "dropping-particle" : "", "family" : "Seinino", "given" : "Naoko", "non-dropping-particle" : "", "parse-names" : false, "suffix" : "" }, { "dropping-particle" : "", "family" : "Murata", "given" : "Akihiko", "non-dropping-particle" : "", "parse-names" : false, "suffix" : "" }, { "dropping-particle" : "", "family" : "Takayabu", "given" : "Izuru", "non-dropping-particle" : "", "parse-names" : false, "suffix" : "" } ], "container-title" : "Bulletin of the American Meteorological Society", "id" : "ITEM-9", "issued" : { "date-parts" : [ [ "2019" ] ] }, "title" : "The heavy rain event of July 2019 in Japan enhanced by historical warming", "translator" : [ { "dropping-particle" : "", "family" : "S2500", "given" : "", "non-dropping-particle" : "", "parse-names" : false, "suffix" : "" } ], "type" : "article-journal" }, "uris" : [ "http://www.mendeley.com/documents/?uuid=7c4538b8-063c-4158-8ed5-013bab2b8819" ] }, { "id" : "ITEM-10",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10",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11",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11",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12",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12",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13",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3",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14", "itemData" : { "DOI" : "10.1007/s00382-020-05163-z", "abstract" : "Wet snow is a primary cause of atmospheric icing, which can lead to severe damage to power towers and lines, resulting in electrical breakdowns and blackouts. This study investigates the influence of climate change on heavy wet snowfall events in Japan by using climate projections obtained from the database for policy decision-making for future climate change (d4PDF). The projected future climate in the regional model simulations shows nonuniform spatial distribution of wet snowfall. The increases in the risk of extreme wet snowfall are found over northern part of Japan Alps (mountainous regions in central Japan) and Hokkaido (northern part of Japan). Self-organizing maps (SOMs) are applied using the surface atmospheric circulation to explore the weather patterns (WPs) associated with changes in heavy wet snowfall. The SOMs show that some WPs have a significant effect on the magnitude, frequency, and location of heavy wet snowfall in Japan. Additionally, the impact of climate forcing on WPs associated with heavy wet snowfall is evaluated to understand the spatially heterogeneous changes in wet snowfall. The SOM analysis results suggest that the future changes in spatially heterogeneous extreme wet snowfall can be attributed to differences in WP responses to climate change. These differences can be attributed to the future variations in the region of the atmospheric layer at temperatures near 0 \u00b0C (rain\u2013snow transition layer) among WPs, which can alter the spatial distribution and frequency of heavy wet snowfall. The findings can help inform structural design requirements to withstand regional climate change.", "author" : [ { "dropping-particle" : "", "family" : "Ohba", "given" : "Masamichi", "non-dropping-particle" : "", "parse-names" : false, "suffix" : "" }, { "dropping-particle" : "", "family" : "Sugimoto", "given" : "Soichiro", "non-dropping-particle" : "", "parse-names" : false, "suffix" : "" } ], "container-title" : "Climate Dynamics", "id" : "ITEM-14", "issued" : { "date-parts" : [ [ "2020" ] ] }, "page" : "3151\u20133164", "title" : "Impacts of climate change on heavy wet snowfall in Japan", "translator" : [ { "dropping-particle" : "", "family" : "S2810", "given" : "", "non-dropping-particle" : "", "parse-names" : false, "suffix" : "" } ], "type" : "article-journal", "volume" : "54" }, "uris" : [ "http://www.mendeley.com/documents/?uuid=b539c483-759d-4c0c-a232-30235c627493" ] }, { "id" : "ITEM-15", "itemData" : { "DOI" : "10.2151/sola.2020-005", "abstract" : "This study investigated future changes in extreme precipitation associated with tropical cyclones (TCs) around Japan using large ensemble regional climate simulations for historical and +4 K climates. Under the warmer climate, extreme TC precipitation, defined as the 90th percentile value of the maximum daily precipitation derived from each TC (TCP90), is projected to increase throughout Japan from Kyushu to Kanto. We attributed most of the increase in TCP90 to increased atmospheric moisture due to global warming. Furthermore, it was found that TCP90 is projected to increase for all TC intensity categories. However, the projected increase in intense TCs affects TCP90 in only a limited area. Stronger TCs enhance TCP90 over east- and north-facing slopes of mountainous terrain, while TCP90 in most other areas is insensitive to TC intensity. These results suggest that even relatively weak TCs could have potential to produce extreme precipitation that might cause natural disasters.", "author" : [ { "dropping-particle" : "", "family" : "Hatsuzuka", "given" : "Daisuke", "non-dropping-particle" : "", "parse-names" : false, "suffix" : "" }, { "dropping-particle" : "", "family" : "Sato", "given" : "Tomonori", "non-dropping-particle" : "", "parse-names" : false, "suffix" : "" }, { "dropping-particle" : "", "family" : "Yoshida", "given" : "Kohei", "non-dropping-particle" : "", "parse-names" : false, "suffix" : "" }, { "dropping-particle" : "", "family" : "Ishii", "given" : "Masayoshi", "non-dropping-particle" : "", "parse-names" : false, "suffix" : "" }, { "dropping-particle" : "", "family" : "Mizuta", "given" : "Ryo", "non-dropping-particle" : "", "parse-names" : false, "suffix" : "" } ], "container-title" : "SOLA", "id" : "ITEM-15", "issued" : { "date-parts" : [ [ "2020" ] ] }, "page" : "23-29", "title" : "Regional projection of tropical-cyclone-induced extreme precipitation around Japan based on large ensemble simulations", "translator" : [ { "dropping-particle" : "", "family" : "S3335", "given" : "", "non-dropping-particle" : "", "parse-names" : false, "suffix" : "" } ], "type" : "article-journal", "volume" : "advpub" }, "uris" : [ "http://www.mendeley.com/documents/?uuid=13821f4f-551f-434d-a63c-7026c02b1961" ] }, { "id" : "ITEM-16", "itemData" : { "DOI" : "10.1016/j.scib.2017.12.021", "ISSN" : "20959273", "abstract" : "To avoid dangerous climate change impact, the Paris Agreement sets out two ambitious goals: to limit the global warming to be well below 2\u202f\u00b0C and to pursue effort for the global warming to be below 1.5\u202f\u00b0C above the pre-industrial level. As climate change risks may be region-dependent, changes in magnitude and probability of extreme precipitation over China are investigated under those two global warming levels based on simulations from the Coupled Model Inter-Comparison Projects Phase 5. The focus is on the added changes due to the additional half a degree warming from 1.5\u202f\u00b0C to 2\u202f\u00b0C. Results show that regional average changes in the magnitude do not depend on the return periods with a relative increase around 7% and 11% at the 1.5\u202f\u00b0C and 2\u202f\u00b0C global warming levels, respectively. The additional half a degree global warming adds an additional increase in the magnitude by nearly 4%. The regional average changes in term of occurrence probabilities show dependence on the return periods, with rarer events (longer return periods) having larger increase of risk. For the 100-year historical event, the probability is projected to increase by a factor of 1.6 and 2.4 at the 1.5\u202f\u00b0C and 2\u202f\u00b0C global warming levels, respectively. The projected changes in extreme precipitation are independent of the RCP scenarios.",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dropping-particle" : "", "family" : "Sun", "given" : "Ying", "non-dropping-particle" : "", "parse-names" : false, "suffix" : "" } ], "container-title" : "Science Bulletin", "id" : "ITEM-16", "issue" : "4", "issued" : { "date-parts" : [ [ "2018", "2", "28" ] ] }, "page" : "228-234", "publisher" : "Elsevier", "title" : "Additional risk in extreme precipitation in China from 1.5 \u00b0C to 2.0 \u00b0C global warming levels", "translator" : [ { "dropping-particle" : "", "family" : "S3342", "given" : "", "non-dropping-particle" : "", "parse-names" : false, "suffix" : "" } ], "type" : "article-journal", "volume" : "63" }, "uris" : [ "http://www.mendeley.com/documents/?uuid=e616a524-4948-4761-bb7e-bedcd0553322" ] } ], "mendeley" : { "formattedCitation" : "(Kusunoki and Mizuta, 2013; Seo et al., 2014; Zhou et al., 2014; Ahn et al., 2016; Nayak and Dairaku, 2016; Wang et al., 2017b, 2017a; Guo et al., 2018; Kim et al., 2018b; Kusunoki, 2018a; Li et al., 2018c, 2018f, Ohba and Sugimoto, 2019, 2020; Kawase et al., 2019; Hatsuzuka et al., 2020)", "manualFormatting" : "(Kusunoki and Mizuta, 2013; Seo et al., 2014; Zhou et al., 2014; Ahn et al., 2016; Nayak and Dairaku, 2016; X. Wang et al., 2017; Y. Wang et al., 2017; Guo et al., 2018; G. Kim et al., 2018; Kusunoki, 2018a; D. Li et al., 2018; W. Li et al., 2018b; Kawase et al., 2019; Ohba and Sugimoto, 2019, 2020; Hatsuzuka et al., 2020)", "plainTextFormattedCitation" : "(Kusunoki and Mizuta, 2013; Seo et al., 2014; Zhou et al., 2014; Ahn et al., 2016; Nayak and Dairaku, 2016; Wang et al., 2017b, 2017a; Guo et al., 2018; Kim et al., 2018b; Kusunoki, 2018a; Li et al., 2018c, 2018f, Ohba and Sugimoto, 2019, 2020; Kawase et al., 2019; Hatsuzuka et al., 2020)", "previouslyFormattedCitation" : "(Kusunoki and Mizuta, 2013; Seo et al., 2014; Zhou et al., 2014; Ahn et al., 2016; Nayak and Dairaku, 2016; Wang et al., 2017b, 2017a; Guo et al., 2018; Kim et al., 2018b; Kusunoki, 2018a; Li et al., 2018c, 2018f, Ohba and Sugimoto, 2019, 2020; Kawase et al., 2019; Hatsuzuka et al., 2020)" }, "properties" : { "noteIndex" : 0 }, "schema" : "https://github.com/citation-style-language/schema/raw/master/csl-citation.json" }</w:instrText>
            </w:r>
            <w:ins w:id="5245" w:author="Robin Matthews" w:date="2021-07-14T23:40:00Z">
              <w:r w:rsidR="00EF7CD9">
                <w:rPr>
                  <w:rFonts w:cs="Times New Roman"/>
                  <w:color w:val="000000" w:themeColor="text1"/>
                  <w:sz w:val="16"/>
                  <w:szCs w:val="16"/>
                  <w:lang w:val="en-GB" w:eastAsia="en-CA"/>
                </w:rPr>
                <w:fldChar w:fldCharType="separate"/>
              </w:r>
              <w:r w:rsidR="00EF7CD9" w:rsidRPr="00D61A90">
                <w:rPr>
                  <w:rFonts w:cs="Times New Roman"/>
                  <w:noProof/>
                  <w:color w:val="000000" w:themeColor="text1"/>
                  <w:sz w:val="16"/>
                  <w:szCs w:val="16"/>
                  <w:lang w:val="en-GB" w:eastAsia="en-CA"/>
                </w:rPr>
                <w:t>(</w:t>
              </w:r>
              <w:r w:rsidR="00EF7CD9" w:rsidRPr="00340604">
                <w:rPr>
                  <w:noProof/>
                  <w:sz w:val="16"/>
                  <w:szCs w:val="16"/>
                </w:rPr>
                <w:t>Kusunoki and Mizuta, 2013; Seo et al., 2014; Zhou et al., 2014; Ahn et al., 2016; Nayak and Dairaku, 2016; X. Wang et al., 2017; Y. Wang et al., 2017; Guo et al., 2018; G. Kim et al., 2018; Kusunoki, 2018a; D. Li et al., 2018; W. Li et al., 2018b; Kawase et al., 2019; Ohba and Sugimoto, 2019, 2020; Hatsuzuka et al., 2020</w:t>
              </w:r>
              <w:r w:rsidR="00EF7CD9" w:rsidRPr="00340604">
                <w:rPr>
                  <w:rFonts w:cs="Times New Roman"/>
                  <w:noProof/>
                  <w:color w:val="000000" w:themeColor="text1"/>
                  <w:sz w:val="16"/>
                  <w:szCs w:val="16"/>
                  <w:lang w:val="en-GB" w:eastAsia="en-CA"/>
                </w:rPr>
                <w:t>)</w:t>
              </w:r>
              <w:r w:rsidR="00EF7CD9">
                <w:rPr>
                  <w:rFonts w:cs="Times New Roman"/>
                  <w:color w:val="000000" w:themeColor="text1"/>
                  <w:sz w:val="16"/>
                  <w:szCs w:val="16"/>
                  <w:lang w:val="en-GB" w:eastAsia="en-CA"/>
                </w:rPr>
                <w:fldChar w:fldCharType="end"/>
              </w:r>
            </w:ins>
            <w:commentRangeStart w:id="5246"/>
            <w:del w:id="5247" w:author="Robin Matthews" w:date="2021-07-14T23:40:00Z">
              <w:r w:rsidRPr="00D424AA" w:rsidDel="00EF7CD9">
                <w:rPr>
                  <w:rFonts w:cs="Times New Roman"/>
                  <w:color w:val="000000" w:themeColor="text1"/>
                  <w:sz w:val="16"/>
                  <w:szCs w:val="16"/>
                  <w:lang w:val="en-GB" w:eastAsia="en-CA"/>
                </w:rPr>
                <w:fldChar w:fldCharType="begin" w:fldLock="1"/>
              </w:r>
              <w:r w:rsidR="007D2D56" w:rsidRPr="00EF7CD9" w:rsidDel="00EF7CD9">
                <w:rPr>
                  <w:rFonts w:cs="Times New Roman"/>
                  <w:color w:val="000000" w:themeColor="text1"/>
                  <w:sz w:val="16"/>
                  <w:szCs w:val="16"/>
                  <w:lang w:val="en-GB" w:eastAsia="en-CA"/>
                </w:rPr>
                <w:delInstrText>ADDIN CSL_CITATION { "citationItems" : [ { "id" : "ITEM-1", "itemData" : { "DOI" : "10.1007/s13143-016-0021-0", "ISSN" : "1976-7951", "abstract" : "The change of extreme precipitation is assessed with the HadGEM2-AO - 5 Regional Climate Models (RCMs) chain, which is a national downscaling project undertaken cooperatively by several South Korean institutes aimed at producing regional climate change projection with fine resolution (12.5 km) around the Korean Peninsula. The downscaling domain, resolution and lateral boundary conditions are held the same among the 5 RCMs to minimize the uncertainties from model configuration. Climatological changes reveal a statistically significant increase in the mid-21st century (2046- 2070; Fut1) and the late-21st century (2076-2100; Fut2) precipitation properties related to extreme precipitation, such as precipitation intensity and average of upper 5 percentile daily precipitation, with respect to the reference period (1981-2005). Changes depending on the intensity categories also present a clear trend of decreasing light rain and increasing heavy rain. In accordance with these results, the change of 1-in-50 year maximum precipitation intensity over South Korea is estimated by the GEV method. The result suggests that the 50-year return value (RV50) will change from -32.69% to 72.7% and from -31.6% to 96.32% in Fut1 and from -31.97% to 86.25% and from -19.45% to 134.88% in Fut2 under representative concentration pathway (RCP) 4.5 and 8.5 scenarios, respectively, at the 90% confidence level. This study suggests that multi-RCMs can be used to reduce uncertainties and assess the future change of extreme precipitation more reliably. Moreover, future projection of the regional climate change contains uncertainties evoked from not only driving GCM but also RCM. Therefore, multi-GCM and multi-RCM studies are expected to provide more robust projection.", "author" : [ { "dropping-particle" : "", "family" : "Ahn", "given" : "Joong-Bae", "non-dropping-particle" : "", "parse-names" : false, "suffix" : "" }, { "dropping-particle" : "", "family" : "Jo", "given" : "Sera", "non-dropping-particle" : "", "parse-names" : false, "suffix" : "" }, { "dropping-particle" : "", "family" : "Suh", "given" : "Myoung-Seok", "non-dropping-particle" : "", "parse-names" : false, "suffix" : "" }, { "dropping-particle" : "", "family" : "Cha", "given" : "Dong-Hyun", "non-dropping-particle" : "", "parse-names" : false, "suffix" : "" }, { "dropping-particle" : "", "family" : "Lee", "given" : "Dong-Kyou", "non-dropping-particle" : "", "parse-names" : false, "suffix" : "" }, { "dropping-particle" : "", "family" : "Hong", "given" : "Song-You", "non-dropping-particle" : "", "parse-names" : false, "suffix" : "" }, { "dropping-particle" : "", "family" : "Min", "given" : "Seung-Ki", "non-dropping-particle" : "", "parse-names" : false, "suffix" : "" }, { "dropping-particle" : "", "family" : "Park", "given" : "Seong-Chan", "non-dropping-particle" : "", "parse-names" : false, "suffix" : "" }, { "dropping-particle" : "", "family" : "Kang", "given" : "Hyun-Suk", "non-dropping-particle" : "", "parse-names" : false, "suffix" : "" }, { "dropping-particle" : "", "family" : "Shim", "given" : "Kyo-Moon", "non-dropping-particle" : "", "parse-names" : false, "suffix" : "" } ], "container-title" : "Asia-Pacific Journal of Atmospheric Sciences", "id" : "ITEM-1", "issue" : "2", "issued" : { "date-parts" : [ [ "2016" ] ] }, "page" : "223-236", "title" : "Changes of precipitation extremes over South Korea projected by the 5 RCMs under RCP scenarios", "translator" : [ { "dropping-particle" : "", "family" : "S578", "given" : "", "non-dropping-particle" : "", "parse-names" : false, "suffix" : "" } ], "type" : "article-journal", "volume" : "52" }, "uris" : [ "http://www.mendeley.com/documents/?uuid=31e79be8-8040-42f9-818f-5636c6cace14" ] }, { "id" : "ITEM-2",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2",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3", "itemData" : { "DOI" : "10.1002/joc.5414", "ISSN" : "08998418", "author" : [ { "dropping-particle" : "", "family" : "Kim", "given" : "Gayoung", "non-dropping-particle" : "", "parse-names" : false, "suffix" : "" }, { "dropping-particle" : "", "family" : "Cha", "given" : "Dong-Hyun", "non-dropping-particle" : "", "parse-names" : false, "suffix" : "" }, { "dropping-particle" : "", "family" : "Park", "given" : "Changyong", "non-dropping-particle" : "", "parse-names" : false, "suffix" : "" }, { "dropping-particle" : "", "family" : "Lee", "given" : "Gil", "non-dropping-particle" : "", "parse-names" : false, "suffix" : "" }, { "dropping-particle" : "", "family" : "Jin", "given" : "Chun-Sil", "non-dropping-particle" : "", "parse-names" : false, "suffix" : "" }, { "dropping-particle" : "", "family" : "Lee", "given" : "Dong-Kyou", "non-dropping-particle" : "", "parse-names" : false, "suffix" : "" }, { "dropping-particle" : "", "family" : "Suh", "given" : "Myoung-Seok", "non-dropping-particle" : "", "parse-names" : false, "suffix" : "" }, { "dropping-particle" : "", "family" : "Ahn", "given" : "Joong-Bae", "non-dropping-particle" : "", "parse-names" : false, "suffix" : "" }, { "dropping-particle" : "", "family" : "Min", "given" : "Seung-Ki", "non-dropping-particle" : "", "parse-names" : false, "suffix" : "" }, { "dropping-particle" : "", "family" : "Hong", "given" : "Song-You", "non-dropping-particle" : "", "parse-names" : false, "suffix" : "" }, { "dropping-particle" : "", "family" : "Kang", "given" : "Hyun-Suk", "non-dropping-particle" : "", "parse-names" : false, "suffix" : "" } ], "container-title" : "International Journal of Climatology", "id" : "ITEM-3", "issued" : { "date-parts" : [ [ "2018", "4" ] ] }, "page" : "e862-e874", "title" : "Future changes in extreme precipitation indices over Korea", "translator" : [ { "dropping-particle" : "", "family" : "S1306", "given" : "", "non-dropping-particle" : "", "parse-names" : false, "suffix" : "" } ], "type" : "article-journal", "volume" : "38" }, "uris" : [ "http://www.mendeley.com/documents/?uuid=0f24df6b-4c53-47ae-b200-297bafde6591" ] }, { "id" : "ITEM-4", "itemData" : { "DOI" : "10.1007/s00382-016-3499-3", "ISSN" : "0930-7575", "author" : [ { "dropping-particle" : "", "family" : "Kusunoki", "given" : "Shoji", "non-dropping-particle" : "", "parse-names" : false, "suffix" : "" } ], "container-title" : "Climate Dynamics", "id" : "ITEM-4", "issue" : "11-12", "issued" : { "date-parts" : [ [ "2018", "12", "23" ] ] }, "page" : "4601-4617", "title" : "Future changes in precipitation over East Asia projected by the global atmospheric model MRI-AGCM3.2", "translator" : [ { "dropping-particle" : "", "family" : "S2167", "given" : "", "non-dropping-particle" : "", "parse-names" : false, "suffix" : "" } ], "type" : "article-journal", "volume" : "51" }, "uris" : [ "http://www.mendeley.com/documents/?uuid=eea87ab5-1ced-421b-af32-05baa5d4b5a5" ] }, { "id" : "ITEM-5", "itemData" : { "DOI" : "10.1002/jgrd.50877", "ISSN" : "2169897X", "author" : [ { "dropping-particle" : "", "family" : "Kusunoki", "given" : "Shoji", "non-dropping-particle" : "", "parse-names" : false, "suffix" : "" }, { "dropping-particle" : "", "family" : "Mizuta", "given" : "Ryo", "non-dropping-particle" : "", "parse-names" : false, "suffix" : "" } ], "container-title" : "Journal of Geophysical Research: Atmospheres", "id" : "ITEM-5", "issue" : "19", "issued" : { "date-parts" : [ [ "2013", "10", "16" ] ] }, "page" : "11,007-11,016", "title" : "Changes in precipitation intensity over East Asia during the 20th and 21st centuries simulated by a global atmospheric model with a 60 km grid size", "translator" : [ { "dropping-particle" : "", "family" : "S2166", "given" : "", "non-dropping-particle" : "", "parse-names" : false, "suffix" : "" } ], "type" : "article-journal", "volume" : "118" }, "uris" : [ "http://www.mendeley.com/documents/?uuid=9b7f9856-181b-45d0-9911-54d3c4e9c799" ] }, { "id" : "ITEM-6",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6",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7", "itemData" : { "DOI" : "10.3178/hrl.10.139", "author" : [ { "dropping-particle" : "", "family" : "Nayak", "given" : "Sridhara", "non-dropping-particle" : "", "parse-names" : false, "suffix" : "" }, { "dropping-particle" : "", "family" : "Dairaku", "given" : "Koji", "non-dropping-particle" : "", "parse-names" : false, "suffix" : "" } ], "container-title" : "Hydrological Research Letters", "id" : "ITEM-7", "issue" : "4", "issued" : { "date-parts" : [ [ "2016" ] ] }, "page" : "139-144", "title" : "Future changes in extreme precipitation intensities associated with temperature under SRES A1B scenario", "translator" : [ { "dropping-particle" : "", "family" : "S591", "given" : "", "non-dropping-particle" : "", "parse-names" : false, "suffix" : "" } ], "type" : "article-journal", "volume" : "10" }, "uris" : [ "http://www.mendeley.com/documents/?uuid=7725a8da-50d4-47e4-b706-2c671eba617d" ] }, { "id" : "ITEM-8", "itemData" : { "DOI" : "10.1007/s00382-018-4374-1", "ISSN" : "0930-7575", "author" : [ { "dropping-particle" : "", "family" : "Ohba", "given" : "Masamichi", "non-dropping-particle" : "", "parse-names" : false, "suffix" : "" }, { "dropping-particle" : "", "family" : "Sugimoto", "given" : "Soichiro", "non-dropping-particle" : "", "parse-names" : false, "suffix" : "" } ], "container-title" : "Climate Dynamics", "id" : "ITEM-8", "issue" : "7-8", "issued" : { "date-parts" : [ [ "2019", "4" ] ] }, "page" : "4177-4191", "title" : "Differences in climate change impacts between weather patterns: possible effects on spatial heterogeneous changes in future extreme rainfall", "translator" : [ { "dropping-particle" : "", "family" : "S2164", "given" : "", "non-dropping-particle" : "", "parse-names" : false, "suffix" : "" } ], "type" : "article-journal", "volume" : "52" }, "uris" : [ "http://www.mendeley.com/documents/?uuid=dec03609-8c51-4583-90da-4e2cef5bf525" ] }, { "id" : "ITEM-9", "itemData" : { "DOI" : "10.1175/BAMS-D-19-0173.1", "author" : [ { "dropping-particle" : "", "family" : "Kawase", "given" : "Hiroakiki", "non-dropping-particle" : "", "parse-names" : false, "suffix" : "" }, { "dropping-particle" : "", "family" : "Imada", "given" : "Yukiko", "non-dropping-particle" : "", "parse-names" : false, "suffix" : "" }, { "dropping-particle" : "", "family" : "Tsuguti", "given" : "Hiroshige", "non-dropping-particle" : "", "parse-names" : false, "suffix" : "" }, { "dropping-particle" : "", "family" : "Nakaegawa", "given" : "Toshiyuki", "non-dropping-particle" : "", "parse-names" : false, "suffix" : "" }, { "dropping-particle" : "", "family" : "Seinino", "given" : "Naoko", "non-dropping-particle" : "", "parse-names" : false, "suffix" : "" }, { "dropping-particle" : "", "family" : "Murata", "given" : "Akihiko", "non-dropping-particle" : "", "parse-names" : false, "suffix" : "" }, { "dropping-particle" : "", "family" : "Takayabu", "given" : "Izuru", "non-dropping-particle" : "", "parse-names" : false, "suffix" : "" } ], "container-title" : "Bulletin of the American Meteorological Society", "id" : "ITEM-9", "issued" : { "date-parts" : [ [ "2019" ] ] }, "title" : "The heavy rain event of July 2019 in Japan enhanced by historical warming", "translator" : [ { "dropping-particle" : "", "family" : "S2500", "given" : "", "non-dropping-particle" : "", "parse-names" : false, "suffix" : "" } ], "type" : "article-journal" }, "uris" : [ "http://www.mendeley.com/documents/?uuid=7c4538b8-063c-4158-8ed5-013bab2b8819" ] }, { "id" : "ITEM-10",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10",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11",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11",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12",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12",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13",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3",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14", "itemData" : { "DOI" : "10.1007/s00382-020-05163-z", "abstract" : "Wet snow is a primary cause of atmospheric icing, which can lead to severe damage to power towers and lines, resulting in electrical breakdowns and blackouts. This study investigates the influence of climate change on heavy wet snowfall events in Japan by using climate projections obtained from the database for policy decision-making for future climate change (d4PDF). The projected future climate in the regional model simulations shows nonuniform spatial distribution of wet snowfall. The increases in the risk of extreme wet snowfall are found over northern part of Japan Alps (mountainous regions in central Japan) and Hokkaido (northern part of Japan). Self-organizing maps (SOMs) are applied using the surface atmospheric circulation to explore the weather patterns (WPs) associated with changes in heavy wet snowfall. The SOMs show that some WPs have a significant effect on the magnitude, frequency, and location of heavy wet snowfall in Japan. Additionally, the impact of climate forcing on WPs associated with heavy wet snowfall is evaluated to understand the spatially heterogeneous changes in wet snowfall. The SOM analysis results suggest that the future changes in spatially heterogeneous extreme wet snowfall can be attributed to differences in WP responses to climate change. These differences can be attributed to the future variations in the region of the atmospheric layer at temperatures near 0 \u00b0C (rain\u2013snow transition layer) among WPs, which can alter the spatial distribution and frequency of heavy wet snowfall. The findings can help inform structural design requirements to withstand regional climate change.", "author" : [ { "dropping-particle" : "", "family" : "Ohba", "given" : "Masamichi", "non-dropping-particle" : "", "parse-names" : false, "suffix" : "" }, { "dropping-particle" : "", "family" : "Sugimoto", "given" : "Soichiro", "non-dropping-particle" : "", "parse-names" : false, "suffix" : "" } ], "container-title" : "Climate Dynamics", "id" : "ITEM-14", "issued" : { "date-parts" : [ [ "2020" ] ] }, "page" : "3151\u20133164", "title" : "Impacts of climate change on heavy wet snowfall in Japan", "translator" : [ { "dropping-particle" : "", "family" : "S2810", "given" : "", "non-dropping-particle" : "", "parse-names" : false, "suffix" : "" } ], "type" : "article-journal", "volume" : "54" }, "uris" : [ "http://www.mendeley.com/documents/?uuid=b539c483-759d-4c0c-a232-30235c627493" ] }, { "id" : "ITEM-15", "itemData" : { "DOI" : "10.2151/sola.2020-005", "abstract" : "This study investigated future changes in extreme precipitation associated with tropical cyclones (TCs) around Japan using large ensemble regional climate simulations for historical and +4 K climates. Under the warmer climate, extreme TC precipitation, defined as the 90th percentile value of the maximum daily precipitation derived from each TC (TCP90), is projected to increase throughout Japan from Kyushu to Kanto. We attributed most of the increase in TCP90 to increased atmospheric moisture due to global warming. Furthermore, it was found that TCP90 is projected to increase for all TC intensity categories. However, the projected increase in intense TCs affects TCP90 in only a limited area. Stronger TCs enhance TCP90 over east- and north-facing slopes of mountainous terrain, while TCP90 in most other areas is insensitive to TC intensity. These results suggest that even relatively weak TCs could have potential to produce extreme precipitation that might cause natural disasters.", "author" : [ { "dropping-particle" : "", "family" : "Hatsuzuka", "given" : "Daisuke", "non-dropping-particle" : "", "parse-names" : false, "suffix" : "" }, { "dropping-particle" : "", "family" : "Sato", "given" : "Tomonori", "non-dropping-particle" : "", "parse-names" : false, "suffix" : "" }, { "dropping-particle" : "", "family" : "Yoshida", "given" : "Kohei", "non-dropping-particle" : "", "parse-names" : false, "suffix" : "" }, { "dropping-particle" : "", "family" : "Ishii", "given" : "Masayoshi", "non-dropping-particle" : "", "parse-names" : false, "suffix" : "" }, { "dropping-particle" : "", "family" : "Mizuta", "given" : "Ryo", "non-dropping-particle" : "", "parse-names" : false, "suffix" : "" } ], "container-title" : "SOLA", "id" : "ITEM-15", "issued" : { "date-parts" : [ [ "2020" ] ] }, "page" : "23-29", "title" : "Regional projection of tropical-cyclone-induced extreme precipitation around Japan based on large ensemble simulations", "translator" : [ { "dropping-particle" : "", "family" : "S3335", "given" : "", "non-dropping-particle" : "", "parse-names" : false, "suffix" : "" } ], "type" : "article-journal", "volume" : "advpub" }, "uris" : [ "http://www.mendeley.com/documents/?uuid=13821f4f-551f-434d-a63c-7026c02b1961" ] } ], "mendeley" : { "formattedCitation" : "(Kusunoki and Mizuta, 2013; Seo et al., 2014; Zhou et al., 2014; Ahn et al., 2016; Nayak and Dairaku, 2016; Wang et al., 2017a, 2017b; Guo et al., 2018; Kim et al., 2018b; Kusunoki, 2018a; Li et al., 2018c; Ohba and Sugimoto, 2020; Kawase et al., 2019; Ohba and Sugimoto, 2019; Hatsuzuka et al., 2020)", "manualFormatting" : "(Ahn et al., 2016; Guo et al., 2018; Hatsuzuka et al., 2020; Kawase et al., 2019; Kim et al., 2018; Kusunoki, 2018; Kusunoki and Mizuta, 2013; Li et al., 2018a; Nayak and Dairaku, 2016; Ohba and Sugimoto, 2020, 2019; Seo et al., 2014; Wang et al., 2017a, 2017b; Zhou et al., 2014", "plainTextFormattedCitation" : "(Kusunoki and Mizuta, 2013; Seo et al., 2014; Zhou et al., 2014; Ahn et al., 2016; Nayak and Dairaku, 2016; Wang et al., 2017a, 2017b; Guo et al., 2018; Kim et al., 2018b; Kusunoki, 2018a; Li et al., 2018c; Ohba and Sugimoto, 2020; Kawase et al., 2019; Ohba and Sugimoto, 2019; Hatsuzuka et al., 2020)", "previouslyFormattedCitation" : "(Kusunoki and Mizuta, 2013; Seo et al., 2014; Zhou et al., 2014; Ahn et al., 2016; Nayak and Dairaku, 2016; Wang et al., 2017a, 2017b; Guo et al., 2018; Kim et al., 2018b; Kusunoki, 2018a; Li et al., 2018c; Ohba and Sugimoto, 2020; Kawase et al., 2019; Ohba and Sugimoto, 2019; Hatsuzuka et al., 2020)" }, "properties" : { "noteIndex" : 0 }, "schema" : "https://github.com/citation-style-language/schema/raw/master/csl-citation.json" }</w:delInstrText>
              </w:r>
              <w:r w:rsidRPr="00D424AA" w:rsidDel="00EF7CD9">
                <w:rPr>
                  <w:rFonts w:cs="Times New Roman"/>
                  <w:color w:val="000000" w:themeColor="text1"/>
                  <w:sz w:val="16"/>
                  <w:szCs w:val="16"/>
                  <w:lang w:val="en-GB" w:eastAsia="en-CA"/>
                </w:rPr>
                <w:fldChar w:fldCharType="separate"/>
              </w:r>
              <w:r w:rsidR="00A26296" w:rsidRPr="00EF7CD9" w:rsidDel="00EF7CD9">
                <w:rPr>
                  <w:rFonts w:cs="Times New Roman"/>
                  <w:noProof/>
                  <w:color w:val="000000" w:themeColor="text1"/>
                  <w:sz w:val="16"/>
                  <w:szCs w:val="16"/>
                  <w:lang w:val="en-GB" w:eastAsia="en-CA"/>
                </w:rPr>
                <w:delText>(Ahn et al., 2016; Guo et al., 2018; Hatsuzuka et al., 2020; Kawase et al., 2019; Kim et al., 2018; Kusunoki, 2018; Kusunoki and Mizuta, 2013; Li et al., 2018a; Nayak and Dairaku, 2016; Ohba and Sugimoto, 2020, 2019; Seo et al., 2014; Wang et al., 2017a, 2017b; Zhou et al., 2014</w:delText>
              </w:r>
              <w:r w:rsidRPr="00D424AA" w:rsidDel="00EF7CD9">
                <w:rPr>
                  <w:rFonts w:cs="Times New Roman"/>
                  <w:color w:val="000000" w:themeColor="text1"/>
                  <w:sz w:val="16"/>
                  <w:szCs w:val="16"/>
                  <w:lang w:val="en-GB" w:eastAsia="en-CA"/>
                </w:rPr>
                <w:fldChar w:fldCharType="end"/>
              </w:r>
              <w:commentRangeEnd w:id="5246"/>
              <w:r w:rsidR="00A26296" w:rsidDel="00EF7CD9">
                <w:rPr>
                  <w:rStyle w:val="Marquedecommentaire"/>
                </w:rPr>
                <w:commentReference w:id="5246"/>
              </w:r>
              <w:r w:rsidRPr="00841A35" w:rsidDel="00EF7CD9">
                <w:rPr>
                  <w:rFonts w:cs="Times New Roman"/>
                  <w:color w:val="000000" w:themeColor="text1"/>
                  <w:sz w:val="16"/>
                  <w:szCs w:val="16"/>
                  <w:lang w:val="en-GB" w:eastAsia="en-CA"/>
                </w:rPr>
                <w:delText xml:space="preserve">; </w:delText>
              </w:r>
              <w:commentRangeStart w:id="5248"/>
              <w:r w:rsidRPr="00D424AA" w:rsidDel="00EF7CD9">
                <w:rPr>
                  <w:rFonts w:eastAsia="SimSun" w:cs="Times New Roman"/>
                  <w:color w:val="000000" w:themeColor="text1"/>
                  <w:sz w:val="16"/>
                  <w:szCs w:val="16"/>
                  <w:lang w:val="en-GB" w:eastAsia="en-CA"/>
                </w:rPr>
                <w:fldChar w:fldCharType="begin" w:fldLock="1"/>
              </w:r>
              <w:r w:rsidR="00FF6231" w:rsidDel="00EF7CD9">
                <w:rPr>
                  <w:rFonts w:eastAsia="SimSun" w:cs="Times New Roman"/>
                  <w:color w:val="000000" w:themeColor="text1"/>
                  <w:sz w:val="16"/>
                  <w:szCs w:val="16"/>
                  <w:lang w:val="en-GB" w:eastAsia="en-CA"/>
                </w:rPr>
                <w:delInstrText>ADDIN CSL_CITATION { "citationItems" : [ { "id" : "ITEM-1", "itemData" : { "DOI" : "10.1016/j.scib.2017.12.021", "ISSN" : "20959273", "abstract" : "To avoid dangerous climate change impact, the Paris Agreement sets out two ambitious goals: to limit the global warming to be well below 2\u202f\u00b0C and to pursue effort for the global warming to be below 1.5\u202f\u00b0C above the pre-industrial level. As climate change risks may be region-dependent, changes in magnitude and probability of extreme precipitation over China are investigated under those two global warming levels based on simulations from the Coupled Model Inter-Comparison Projects Phase 5. The focus is on the added changes due to the additional half a degree warming from 1.5\u202f\u00b0C to 2\u202f\u00b0C. Results show that regional average changes in the magnitude do not depend on the return periods with a relative increase around 7% and 11% at the 1.5\u202f\u00b0C and 2\u202f\u00b0C global warming levels, respectively. The additional half a degree global warming adds an additional increase in the magnitude by nearly 4%. The regional average changes in term of occurrence probabilities show dependence on the return periods, with rarer events (longer return periods) having larger increase of risk. For the 100-year historical event, the probability is projected to increase by a factor of 1.6 and 2.4 at the 1.5\u202f\u00b0C and 2\u202f\u00b0C global warming levels, respectively. The projected changes in extreme precipitation are independent of the RCP scenarios.",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dropping-particle" : "", "family" : "Sun", "given" : "Ying", "non-dropping-particle" : "", "parse-names" : false, "suffix" : "" } ], "container-title" : "Science Bulletin", "id" : "ITEM-1", "issue" : "4", "issued" : { "date-parts" : [ [ "2018", "2", "28" ] ] }, "page" : "228-234", "publisher" : "Elsevier", "title" : "Additional risk in extreme precipitation in China from 1.5 \u00b0C to 2.0 \u00b0C global warming levels", "translator" : [ { "dropping-particle" : "", "family" : "S3342", "given" : "", "non-dropping-particle" : "", "parse-names" : false, "suffix" : "" } ], "type" : "article-journal", "volume" : "63" }, "uris" : [ "http://www.mendeley.com/documents/?uuid=e616a524-4948-4761-bb7e-bedcd0553322" ] } ], "mendeley" : { "formattedCitation" : "(Li et al., 2018f)", "manualFormatting" : "Li et al., 2018b)", "plainTextFormattedCitation" : "(Li et al., 2018f)", "previouslyFormattedCitation" : "(Li et al., 2018f)" }, "properties" : { "noteIndex" : 0 }, "schema" : "https://github.com/citation-style-language/schema/raw/master/csl-citation.json" }</w:delInstrText>
              </w:r>
              <w:r w:rsidRPr="00D424AA" w:rsidDel="00EF7CD9">
                <w:rPr>
                  <w:rFonts w:eastAsia="SimSun" w:cs="Times New Roman"/>
                  <w:color w:val="000000" w:themeColor="text1"/>
                  <w:sz w:val="16"/>
                  <w:szCs w:val="16"/>
                  <w:lang w:val="en-GB" w:eastAsia="en-CA"/>
                </w:rPr>
                <w:fldChar w:fldCharType="separate"/>
              </w:r>
              <w:r w:rsidR="00A26296" w:rsidDel="00EF7CD9">
                <w:rPr>
                  <w:rFonts w:eastAsia="SimSun" w:cs="Times New Roman"/>
                  <w:noProof/>
                  <w:color w:val="000000" w:themeColor="text1"/>
                  <w:sz w:val="16"/>
                  <w:szCs w:val="16"/>
                  <w:lang w:val="en-GB" w:eastAsia="en-CA"/>
                </w:rPr>
                <w:delText>Li et al., 2018b)</w:delText>
              </w:r>
              <w:r w:rsidRPr="00D424AA" w:rsidDel="00EF7CD9">
                <w:rPr>
                  <w:rFonts w:eastAsia="SimSun" w:cs="Times New Roman"/>
                  <w:color w:val="000000" w:themeColor="text1"/>
                  <w:sz w:val="16"/>
                  <w:szCs w:val="16"/>
                  <w:lang w:val="en-GB" w:eastAsia="en-CA"/>
                </w:rPr>
                <w:fldChar w:fldCharType="end"/>
              </w:r>
            </w:del>
            <w:commentRangeEnd w:id="5248"/>
            <w:r w:rsidR="00A26296">
              <w:rPr>
                <w:rStyle w:val="Marquedecommentaire"/>
              </w:rPr>
              <w:commentReference w:id="5248"/>
            </w:r>
          </w:p>
        </w:tc>
        <w:tc>
          <w:tcPr>
            <w:tcW w:w="2159" w:type="dxa"/>
            <w:tcBorders>
              <w:top w:val="dashed" w:sz="4" w:space="0" w:color="000000"/>
            </w:tcBorders>
            <w:shd w:val="clear" w:color="auto" w:fill="0070C0"/>
            <w:tcMar>
              <w:top w:w="40" w:type="dxa"/>
              <w:left w:w="40" w:type="dxa"/>
              <w:bottom w:w="40" w:type="dxa"/>
              <w:right w:w="40" w:type="dxa"/>
            </w:tcMar>
          </w:tcPr>
          <w:p w14:paraId="4A878201" w14:textId="78946B7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24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50" w:author="Robin Matthews" w:date="2021-07-14T16:42:00Z">
              <w:r w:rsidR="00A26296" w:rsidDel="00CC37A4">
                <w:rPr>
                  <w:rFonts w:cs="Times New Roman"/>
                  <w:noProof/>
                  <w:sz w:val="16"/>
                  <w:szCs w:val="16"/>
                  <w:lang w:val="en-GB"/>
                </w:rPr>
                <w:delText>Li et al., 2020</w:delText>
              </w:r>
            </w:del>
            <w:ins w:id="5251" w:author="Robin Matthews" w:date="2021-07-14T16:42: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249"/>
            <w:r w:rsidR="00A26296">
              <w:rPr>
                <w:rStyle w:val="Marquedecommentaire"/>
              </w:rPr>
              <w:commentReference w:id="5249"/>
            </w:r>
            <w:r w:rsidRPr="00841A35">
              <w:rPr>
                <w:rFonts w:cs="Times New Roman"/>
                <w:color w:val="000000" w:themeColor="text1"/>
                <w:sz w:val="16"/>
                <w:szCs w:val="16"/>
                <w:lang w:val="en-GB"/>
              </w:rPr>
              <w:t xml:space="preserve">; Annex). Median increase of more than 20% in the 50-year Rx1day and Rx5day events compared to the 1°C warming level </w:t>
            </w:r>
            <w:commentRangeStart w:id="525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53" w:author="Robin Matthews" w:date="2021-07-14T16:42:00Z">
              <w:r w:rsidR="00A26296" w:rsidDel="00CC37A4">
                <w:rPr>
                  <w:rFonts w:cs="Times New Roman"/>
                  <w:noProof/>
                  <w:sz w:val="16"/>
                  <w:szCs w:val="16"/>
                  <w:lang w:val="en-GB"/>
                </w:rPr>
                <w:delText>Li et al., 2020</w:delText>
              </w:r>
            </w:del>
            <w:ins w:id="5254" w:author="Robin Matthews" w:date="2021-07-14T16:42:00Z">
              <w:r w:rsidR="00CC37A4">
                <w:rPr>
                  <w:rFonts w:cs="Times New Roman"/>
                  <w:noProof/>
                  <w:sz w:val="16"/>
                  <w:szCs w:val="16"/>
                  <w:lang w:val="en-GB"/>
                </w:rPr>
                <w:t>C. Li et al., 2020</w:t>
              </w:r>
            </w:ins>
            <w:del w:id="5255" w:author="Robin Matthews" w:date="2021-07-14T16:42: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252"/>
            <w:r w:rsidR="00A26296">
              <w:rPr>
                <w:rStyle w:val="Marquedecommentaire"/>
              </w:rPr>
              <w:commentReference w:id="5252"/>
            </w:r>
            <w:r w:rsidRPr="00841A35">
              <w:rPr>
                <w:rFonts w:cs="Times New Roman"/>
                <w:color w:val="000000" w:themeColor="text1"/>
                <w:sz w:val="16"/>
                <w:szCs w:val="16"/>
                <w:lang w:val="en-GB"/>
              </w:rPr>
              <w:t xml:space="preserve"> and more than 20% in annual Rx1day and Rx5day and 10% in annual Rx30day compared to pre-industrial (Annex).</w:t>
            </w:r>
          </w:p>
          <w:p w14:paraId="4B933927" w14:textId="77777777" w:rsidR="00D376F0" w:rsidRPr="00D424AA" w:rsidRDefault="00D376F0" w:rsidP="00D424AA">
            <w:pPr>
              <w:rPr>
                <w:rFonts w:cs="Times New Roman"/>
                <w:color w:val="000000" w:themeColor="text1"/>
                <w:sz w:val="16"/>
                <w:szCs w:val="16"/>
                <w:lang w:val="en-GB"/>
              </w:rPr>
            </w:pPr>
          </w:p>
          <w:p w14:paraId="6A04705F" w14:textId="124C5F3C"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ins w:id="5256" w:author="Robin Matthews" w:date="2021-07-14T23:40:00Z">
              <w:r w:rsidR="00EF7CD9">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07/s13143-016-0021-0", "ISSN" : "1976-7951", "abstract" : "The change of extreme precipitation is assessed with the HadGEM2-AO - 5 Regional Climate Models (RCMs) chain, which is a national downscaling project undertaken cooperatively by several South Korean institutes aimed at producing regional climate change projection with fine resolution (12.5 km) around the Korean Peninsula. The downscaling domain, resolution and lateral boundary conditions are held the same among the 5 RCMs to minimize the uncertainties from model configuration. Climatological changes reveal a statistically significant increase in the mid-21st century (2046- 2070; Fut1) and the late-21st century (2076-2100; Fut2) precipitation properties related to extreme precipitation, such as precipitation intensity and average of upper 5 percentile daily precipitation, with respect to the reference period (1981-2005). Changes depending on the intensity categories also present a clear trend of decreasing light rain and increasing heavy rain. In accordance with these results, the change of 1-in-50 year maximum precipitation intensity over South Korea is estimated by the GEV method. The result suggests that the 50-year return value (RV50) will change from -32.69% to 72.7% and from -31.6% to 96.32% in Fut1 and from -31.97% to 86.25% and from -19.45% to 134.88% in Fut2 under representative concentration pathway (RCP) 4.5 and 8.5 scenarios, respectively, at the 90% confidence level. This study suggests that multi-RCMs can be used to reduce uncertainties and assess the future change of extreme precipitation more reliably. Moreover, future projection of the regional climate change contains uncertainties evoked from not only driving GCM but also RCM. Therefore, multi-GCM and multi-RCM studies are expected to provide more robust projection.", "author" : [ { "dropping-particle" : "", "family" : "Ahn", "given" : "Joong-Bae", "non-dropping-particle" : "", "parse-names" : false, "suffix" : "" }, { "dropping-particle" : "", "family" : "Jo", "given" : "Sera", "non-dropping-particle" : "", "parse-names" : false, "suffix" : "" }, { "dropping-particle" : "", "family" : "Suh", "given" : "Myoung-Seok", "non-dropping-particle" : "", "parse-names" : false, "suffix" : "" }, { "dropping-particle" : "", "family" : "Cha", "given" : "Dong-Hyun", "non-dropping-particle" : "", "parse-names" : false, "suffix" : "" }, { "dropping-particle" : "", "family" : "Lee", "given" : "Dong-Kyou", "non-dropping-particle" : "", "parse-names" : false, "suffix" : "" }, { "dropping-particle" : "", "family" : "Hong", "given" : "Song-You", "non-dropping-particle" : "", "parse-names" : false, "suffix" : "" }, { "dropping-particle" : "", "family" : "Min", "given" : "Seung-Ki", "non-dropping-particle" : "", "parse-names" : false, "suffix" : "" }, { "dropping-particle" : "", "family" : "Park", "given" : "Seong-Chan", "non-dropping-particle" : "", "parse-names" : false, "suffix" : "" }, { "dropping-particle" : "", "family" : "Kang", "given" : "Hyun-Suk", "non-dropping-particle" : "", "parse-names" : false, "suffix" : "" }, { "dropping-particle" : "", "family" : "Shim", "given" : "Kyo-Moon", "non-dropping-particle" : "", "parse-names" : false, "suffix" : "" } ], "container-title" : "Asia-Pacific Journal of Atmospheric Sciences", "id" : "ITEM-1", "issue" : "2", "issued" : { "date-parts" : [ [ "2016" ] ] }, "page" : "223-236", "title" : "Changes of precipitation extremes over South Korea projected by the 5 RCMs under RCP scenarios", "translator" : [ { "dropping-particle" : "", "family" : "S578", "given" : "", "non-dropping-particle" : "", "parse-names" : false, "suffix" : "" } ], "type" : "article-journal", "volume" : "52" }, "uris" : [ "http://www.mendeley.com/documents/?uuid=31e79be8-8040-42f9-818f-5636c6cace14" ] }, { "id" : "ITEM-2",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2",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3", "itemData" : { "DOI" : "10.1002/joc.5414", "ISSN" : "08998418", "author" : [ { "dropping-particle" : "", "family" : "Kim", "given" : "Gayoung", "non-dropping-particle" : "", "parse-names" : false, "suffix" : "" }, { "dropping-particle" : "", "family" : "Cha", "given" : "Dong-Hyun", "non-dropping-particle" : "", "parse-names" : false, "suffix" : "" }, { "dropping-particle" : "", "family" : "Park", "given" : "Changyong", "non-dropping-particle" : "", "parse-names" : false, "suffix" : "" }, { "dropping-particle" : "", "family" : "Lee", "given" : "Gil", "non-dropping-particle" : "", "parse-names" : false, "suffix" : "" }, { "dropping-particle" : "", "family" : "Jin", "given" : "Chun-Sil", "non-dropping-particle" : "", "parse-names" : false, "suffix" : "" }, { "dropping-particle" : "", "family" : "Lee", "given" : "Dong-Kyou", "non-dropping-particle" : "", "parse-names" : false, "suffix" : "" }, { "dropping-particle" : "", "family" : "Suh", "given" : "Myoung-Seok", "non-dropping-particle" : "", "parse-names" : false, "suffix" : "" }, { "dropping-particle" : "", "family" : "Ahn", "given" : "Joong-Bae", "non-dropping-particle" : "", "parse-names" : false, "suffix" : "" }, { "dropping-particle" : "", "family" : "Min", "given" : "Seung-Ki", "non-dropping-particle" : "", "parse-names" : false, "suffix" : "" }, { "dropping-particle" : "", "family" : "Hong", "given" : "Song-You", "non-dropping-particle" : "", "parse-names" : false, "suffix" : "" }, { "dropping-particle" : "", "family" : "Kang", "given" : "Hyun-Suk", "non-dropping-particle" : "", "parse-names" : false, "suffix" : "" } ], "container-title" : "International Journal of Climatology", "id" : "ITEM-3", "issued" : { "date-parts" : [ [ "2018", "4" ] ] }, "page" : "e862-e874", "title" : "Future changes in extreme precipitation indices over Korea", "translator" : [ { "dropping-particle" : "", "family" : "S1306", "given" : "", "non-dropping-particle" : "", "parse-names" : false, "suffix" : "" } ], "type" : "article-journal", "volume" : "38" }, "uris" : [ "http://www.mendeley.com/documents/?uuid=0f24df6b-4c53-47ae-b200-297bafde6591" ] }, { "id" : "ITEM-4", "itemData" : { "DOI" : "10.1007/s00382-016-3499-3", "ISSN" : "0930-7575", "author" : [ { "dropping-particle" : "", "family" : "Kusunoki", "given" : "Shoji", "non-dropping-particle" : "", "parse-names" : false, "suffix" : "" } ], "container-title" : "Climate Dynamics", "id" : "ITEM-4", "issue" : "11-12", "issued" : { "date-parts" : [ [ "2018", "12", "23" ] ] }, "page" : "4601-4617", "title" : "Future changes in precipitation over East Asia projected by the global atmospheric model MRI-AGCM3.2", "translator" : [ { "dropping-particle" : "", "family" : "S2167", "given" : "", "non-dropping-particle" : "", "parse-names" : false, "suffix" : "" } ], "type" : "article-journal", "volume" : "51" }, "uris" : [ "http://www.mendeley.com/documents/?uuid=eea87ab5-1ced-421b-af32-05baa5d4b5a5" ] }, { "id" : "ITEM-5", "itemData" : { "DOI" : "10.1002/jgrd.50877", "ISSN" : "2169897X", "author" : [ { "dropping-particle" : "", "family" : "Kusunoki", "given" : "Shoji", "non-dropping-particle" : "", "parse-names" : false, "suffix" : "" }, { "dropping-particle" : "", "family" : "Mizuta", "given" : "Ryo", "non-dropping-particle" : "", "parse-names" : false, "suffix" : "" } ], "container-title" : "Journal of Geophysical Research: Atmospheres", "id" : "ITEM-5", "issue" : "19", "issued" : { "date-parts" : [ [ "2013", "10", "16" ] ] }, "page" : "11,007-11,016", "title" : "Changes in precipitation intensity over East Asia during the 20th and 21st centuries simulated by a global atmospheric model with a 60 km grid size", "translator" : [ { "dropping-particle" : "", "family" : "S2166", "given" : "", "non-dropping-particle" : "", "parse-names" : false, "suffix" : "" } ], "type" : "article-journal", "volume" : "118" }, "uris" : [ "http://www.mendeley.com/documents/?uuid=9b7f9856-181b-45d0-9911-54d3c4e9c799" ] }, { "id" : "ITEM-6",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6",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7", "itemData" : { "DOI" : "10.3178/hrl.10.139", "author" : [ { "dropping-particle" : "", "family" : "Nayak", "given" : "Sridhara", "non-dropping-particle" : "", "parse-names" : false, "suffix" : "" }, { "dropping-particle" : "", "family" : "Dairaku", "given" : "Koji", "non-dropping-particle" : "", "parse-names" : false, "suffix" : "" } ], "container-title" : "Hydrological Research Letters", "id" : "ITEM-7", "issue" : "4", "issued" : { "date-parts" : [ [ "2016" ] ] }, "page" : "139-144", "title" : "Future changes in extreme precipitation intensities associated with temperature under SRES A1B scenario", "translator" : [ { "dropping-particle" : "", "family" : "S591", "given" : "", "non-dropping-particle" : "", "parse-names" : false, "suffix" : "" } ], "type" : "article-journal", "volume" : "10" }, "uris" : [ "http://www.mendeley.com/documents/?uuid=7725a8da-50d4-47e4-b706-2c671eba617d" ] }, { "id" : "ITEM-8", "itemData" : { "DOI" : "10.1007/s00382-018-4374-1", "ISSN" : "0930-7575", "author" : [ { "dropping-particle" : "", "family" : "Ohba", "given" : "Masamichi", "non-dropping-particle" : "", "parse-names" : false, "suffix" : "" }, { "dropping-particle" : "", "family" : "Sugimoto", "given" : "Soichiro", "non-dropping-particle" : "", "parse-names" : false, "suffix" : "" } ], "container-title" : "Climate Dynamics", "id" : "ITEM-8", "issue" : "7-8", "issued" : { "date-parts" : [ [ "2019", "4" ] ] }, "page" : "4177-4191", "title" : "Differences in climate change impacts between weather patterns: possible effects on spatial heterogeneous changes in future extreme rainfall", "translator" : [ { "dropping-particle" : "", "family" : "S2164", "given" : "", "non-dropping-particle" : "", "parse-names" : false, "suffix" : "" } ], "type" : "article-journal", "volume" : "52" }, "uris" : [ "http://www.mendeley.com/documents/?uuid=dec03609-8c51-4583-90da-4e2cef5bf525" ] }, { "id" : "ITEM-9", "itemData" : { "DOI" : "10.1175/BAMS-D-19-0173.1", "author" : [ { "dropping-particle" : "", "family" : "Kawase", "given" : "Hiroakiki", "non-dropping-particle" : "", "parse-names" : false, "suffix" : "" }, { "dropping-particle" : "", "family" : "Imada", "given" : "Yukiko", "non-dropping-particle" : "", "parse-names" : false, "suffix" : "" }, { "dropping-particle" : "", "family" : "Tsuguti", "given" : "Hiroshige", "non-dropping-particle" : "", "parse-names" : false, "suffix" : "" }, { "dropping-particle" : "", "family" : "Nakaegawa", "given" : "Toshiyuki", "non-dropping-particle" : "", "parse-names" : false, "suffix" : "" }, { "dropping-particle" : "", "family" : "Seinino", "given" : "Naoko", "non-dropping-particle" : "", "parse-names" : false, "suffix" : "" }, { "dropping-particle" : "", "family" : "Murata", "given" : "Akihiko", "non-dropping-particle" : "", "parse-names" : false, "suffix" : "" }, { "dropping-particle" : "", "family" : "Takayabu", "given" : "Izuru", "non-dropping-particle" : "", "parse-names" : false, "suffix" : "" } ], "container-title" : "Bulletin of the American Meteorological Society", "id" : "ITEM-9", "issued" : { "date-parts" : [ [ "2019" ] ] }, "title" : "The heavy rain event of July 2019 in Japan enhanced by historical warming", "translator" : [ { "dropping-particle" : "", "family" : "S2500", "given" : "", "non-dropping-particle" : "", "parse-names" : false, "suffix" : "" } ], "type" : "article-journal" }, "uris" : [ "http://www.mendeley.com/documents/?uuid=7c4538b8-063c-4158-8ed5-013bab2b8819" ] }, { "id" : "ITEM-10",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10",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11",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11",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12",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12",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13",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3",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14", "itemData" : { "DOI" : "10.1007/s00382-020-05163-z", "abstract" : "Wet snow is a primary cause of atmospheric icing, which can lead to severe damage to power towers and lines, resulting in electrical breakdowns and blackouts. This study investigates the influence of climate change on heavy wet snowfall events in Japan by using climate projections obtained from the database for policy decision-making for future climate change (d4PDF). The projected future climate in the regional model simulations shows nonuniform spatial distribution of wet snowfall. The increases in the risk of extreme wet snowfall are found over northern part of Japan Alps (mountainous regions in central Japan) and Hokkaido (northern part of Japan). Self-organizing maps (SOMs) are applied using the surface atmospheric circulation to explore the weather patterns (WPs) associated with changes in heavy wet snowfall. The SOMs show that some WPs have a significant effect on the magnitude, frequency, and location of heavy wet snowfall in Japan. Additionally, the impact of climate forcing on WPs associated with heavy wet snowfall is evaluated to understand the spatially heterogeneous changes in wet snowfall. The SOM analysis results suggest that the future changes in spatially heterogeneous extreme wet snowfall can be attributed to differences in WP responses to climate change. These differences can be attributed to the future variations in the region of the atmospheric layer at temperatures near 0 \u00b0C (rain\u2013snow transition layer) among WPs, which can alter the spatial distribution and frequency of heavy wet snowfall. The findings can help inform structural design requirements to withstand regional climate change.", "author" : [ { "dropping-particle" : "", "family" : "Ohba", "given" : "Masamichi", "non-dropping-particle" : "", "parse-names" : false, "suffix" : "" }, { "dropping-particle" : "", "family" : "Sugimoto", "given" : "Soichiro", "non-dropping-particle" : "", "parse-names" : false, "suffix" : "" } ], "container-title" : "Climate Dynamics", "id" : "ITEM-14", "issued" : { "date-parts" : [ [ "2020" ] ] }, "page" : "3151\u20133164", "title" : "Impacts of climate change on heavy wet snowfall in Japan", "translator" : [ { "dropping-particle" : "", "family" : "S2810", "given" : "", "non-dropping-particle" : "", "parse-names" : false, "suffix" : "" } ], "type" : "article-journal", "volume" : "54" }, "uris" : [ "http://www.mendeley.com/documents/?uuid=b539c483-759d-4c0c-a232-30235c627493" ] }, { "id" : "ITEM-15", "itemData" : { "DOI" : "10.2151/sola.2020-005", "abstract" : "This study investigated future changes in extreme precipitation associated with tropical cyclones (TCs) around Japan using large ensemble regional climate simulations for historical and +4 K climates. Under the warmer climate, extreme TC precipitation, defined as the 90th percentile value of the maximum daily precipitation derived from each TC (TCP90), is projected to increase throughout Japan from Kyushu to Kanto. We attributed most of the increase in TCP90 to increased atmospheric moisture due to global warming. Furthermore, it was found that TCP90 is projected to increase for all TC intensity categories. However, the projected increase in intense TCs affects TCP90 in only a limited area. Stronger TCs enhance TCP90 over east- and north-facing slopes of mountainous terrain, while TCP90 in most other areas is insensitive to TC intensity. These results suggest that even relatively weak TCs could have potential to produce extreme precipitation that might cause natural disasters.", "author" : [ { "dropping-particle" : "", "family" : "Hatsuzuka", "given" : "Daisuke", "non-dropping-particle" : "", "parse-names" : false, "suffix" : "" }, { "dropping-particle" : "", "family" : "Sato", "given" : "Tomonori", "non-dropping-particle" : "", "parse-names" : false, "suffix" : "" }, { "dropping-particle" : "", "family" : "Yoshida", "given" : "Kohei", "non-dropping-particle" : "", "parse-names" : false, "suffix" : "" }, { "dropping-particle" : "", "family" : "Ishii", "given" : "Masayoshi", "non-dropping-particle" : "", "parse-names" : false, "suffix" : "" }, { "dropping-particle" : "", "family" : "Mizuta", "given" : "Ryo", "non-dropping-particle" : "", "parse-names" : false, "suffix" : "" } ], "container-title" : "SOLA", "id" : "ITEM-15", "issued" : { "date-parts" : [ [ "2020" ] ] }, "page" : "23-29", "title" : "Regional projection of tropical-cyclone-induced extreme precipitation around Japan based on large ensemble simulations", "translator" : [ { "dropping-particle" : "", "family" : "S3335", "given" : "", "non-dropping-particle" : "", "parse-names" : false, "suffix" : "" } ], "type" : "article-journal", "volume" : "advpub" }, "uris" : [ "http://www.mendeley.com/documents/?uuid=13821f4f-551f-434d-a63c-7026c02b1961" ] }, { "id" : "ITEM-16", "itemData" : { "DOI" : "10.1016/j.scib.2017.12.021", "ISSN" : "20959273", "abstract" : "To avoid dangerous climate change impact, the Paris Agreement sets out two ambitious goals: to limit the global warming to be well below 2\u202f\u00b0C and to pursue effort for the global warming to be below 1.5\u202f\u00b0C above the pre-industrial level. As climate change risks may be region-dependent, changes in magnitude and probability of extreme precipitation over China are investigated under those two global warming levels based on simulations from the Coupled Model Inter-Comparison Projects Phase 5. The focus is on the added changes due to the additional half a degree warming from 1.5\u202f\u00b0C to 2\u202f\u00b0C. Results show that regional average changes in the magnitude do not depend on the return periods with a relative increase around 7% and 11% at the 1.5\u202f\u00b0C and 2\u202f\u00b0C global warming levels, respectively. The additional half a degree global warming adds an additional increase in the magnitude by nearly 4%. The regional average changes in term of occurrence probabilities show dependence on the return periods, with rarer events (longer return periods) having larger increase of risk. For the 100-year historical event, the probability is projected to increase by a factor of 1.6 and 2.4 at the 1.5\u202f\u00b0C and 2\u202f\u00b0C global warming levels, respectively. The projected changes in extreme precipitation are independent of the RCP scenarios.",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dropping-particle" : "", "family" : "Sun", "given" : "Ying", "non-dropping-particle" : "", "parse-names" : false, "suffix" : "" } ], "container-title" : "Science Bulletin", "id" : "ITEM-16", "issue" : "4", "issued" : { "date-parts" : [ [ "2018", "2", "28" ] ] }, "page" : "228-234", "publisher" : "Elsevier", "title" : "Additional risk in extreme precipitation in China from 1.5 \u00b0C to 2.0 \u00b0C global warming levels", "translator" : [ { "dropping-particle" : "", "family" : "S3342", "given" : "", "non-dropping-particle" : "", "parse-names" : false, "suffix" : "" } ], "type" : "article-journal", "volume" : "63" }, "uris" : [ "http://www.mendeley.com/documents/?uuid=e616a524-4948-4761-bb7e-bedcd0553322" ] } ], "mendeley" : { "formattedCitation" : "(Kusunoki and Mizuta, 2013; Seo et al., 2014; Zhou et al., 2014; Ahn et al., 2016; Nayak and Dairaku, 2016; Wang et al., 2017b, 2017a; Guo et al., 2018; Kim et al., 2018b; Kusunoki, 2018a; Li et al., 2018c, 2018f, Ohba and Sugimoto, 2019, 2020; Kawase et al., 2019; Hatsuzuka et al., 2020)", "manualFormatting" : "(Kusunoki and Mizuta, 2013; Seo et al., 2014; Zhou et al., 2014; Ahn et al., 2016; Nayak and Dairaku, 2016; X. Wang et al., 2017; Y. Wang et al., 2017; Guo et al., 2018; G. Kim et al., 2018; Kusunoki, 2018a; D. Li et al., 2018; W. Li et al., 2018b; Kawase et al., 2019; Ohba and Sugimoto, 2019, 2020; Hatsuzuka et al., 2020)", "plainTextFormattedCitation" : "(Kusunoki and Mizuta, 2013; Seo et al., 2014; Zhou et al., 2014; Ahn et al., 2016; Nayak and Dairaku, 2016; Wang et al., 2017b, 2017a; Guo et al., 2018; Kim et al., 2018b; Kusunoki, 2018a; Li et al., 2018c, 2018f, Ohba and Sugimoto, 2019, 2020; Kawase et al., 2019; Hatsuzuka et al., 2020)", "previouslyFormattedCitation" : "(Kusunoki and Mizuta, 2013; Seo et al., 2014; Zhou et al., 2014; Ahn et al., 2016; Nayak and Dairaku, 2016; Wang et al., 2017b, 2017a; Guo et al., 2018; Kim et al., 2018b; Kusunoki, 2018a; Li et al., 2018c, 2018f, Ohba and Sugimoto, 2019, 2020; Kawase et al., 2019; Hatsuzuka et al., 2020)" }, "properties" : { "noteIndex" : 0 }, "schema" : "https://github.com/citation-style-language/schema/raw/master/csl-citation.json" }</w:instrText>
            </w:r>
            <w:ins w:id="5257" w:author="Robin Matthews" w:date="2021-07-14T23:40:00Z">
              <w:r w:rsidR="00EF7CD9">
                <w:rPr>
                  <w:rFonts w:cs="Times New Roman"/>
                  <w:color w:val="000000" w:themeColor="text1"/>
                  <w:sz w:val="16"/>
                  <w:szCs w:val="16"/>
                  <w:lang w:val="en-GB" w:eastAsia="en-CA"/>
                </w:rPr>
                <w:fldChar w:fldCharType="separate"/>
              </w:r>
              <w:r w:rsidR="00EF7CD9" w:rsidRPr="00D61A90">
                <w:rPr>
                  <w:rFonts w:cs="Times New Roman"/>
                  <w:noProof/>
                  <w:color w:val="000000" w:themeColor="text1"/>
                  <w:sz w:val="16"/>
                  <w:szCs w:val="16"/>
                  <w:lang w:val="en-GB" w:eastAsia="en-CA"/>
                </w:rPr>
                <w:t>(</w:t>
              </w:r>
              <w:r w:rsidR="00EF7CD9" w:rsidRPr="00340604">
                <w:rPr>
                  <w:noProof/>
                  <w:sz w:val="16"/>
                  <w:szCs w:val="16"/>
                </w:rPr>
                <w:t>Kusunoki and Mizuta, 2013; Seo et al., 2014; Zhou et al., 2014; Ahn et al., 2016; Nayak and Dairaku, 2016; X. Wang et al., 2017; Y. Wang et al., 2017; Guo et al., 2018; G. Kim et al., 2018; Kusunoki, 2018a; D. Li et al., 2018; W. Li et al., 2018b; Kawase et al., 2019; Ohba and Sugimoto, 2019, 2020; Hatsuzuka et al., 2020</w:t>
              </w:r>
              <w:r w:rsidR="00EF7CD9" w:rsidRPr="00340604">
                <w:rPr>
                  <w:rFonts w:cs="Times New Roman"/>
                  <w:noProof/>
                  <w:color w:val="000000" w:themeColor="text1"/>
                  <w:sz w:val="16"/>
                  <w:szCs w:val="16"/>
                  <w:lang w:val="en-GB" w:eastAsia="en-CA"/>
                </w:rPr>
                <w:t>)</w:t>
              </w:r>
              <w:r w:rsidR="00EF7CD9">
                <w:rPr>
                  <w:rFonts w:cs="Times New Roman"/>
                  <w:color w:val="000000" w:themeColor="text1"/>
                  <w:sz w:val="16"/>
                  <w:szCs w:val="16"/>
                  <w:lang w:val="en-GB" w:eastAsia="en-CA"/>
                </w:rPr>
                <w:fldChar w:fldCharType="end"/>
              </w:r>
            </w:ins>
            <w:commentRangeStart w:id="5258"/>
            <w:del w:id="5259" w:author="Robin Matthews" w:date="2021-07-14T23:40:00Z">
              <w:r w:rsidRPr="00D424AA" w:rsidDel="00EF7CD9">
                <w:rPr>
                  <w:rFonts w:cs="Times New Roman"/>
                  <w:color w:val="000000" w:themeColor="text1"/>
                  <w:sz w:val="16"/>
                  <w:szCs w:val="16"/>
                  <w:lang w:val="en-GB" w:eastAsia="en-CA"/>
                </w:rPr>
                <w:fldChar w:fldCharType="begin" w:fldLock="1"/>
              </w:r>
              <w:r w:rsidR="007D2D56" w:rsidRPr="00EF7CD9" w:rsidDel="00EF7CD9">
                <w:rPr>
                  <w:rFonts w:cs="Times New Roman"/>
                  <w:color w:val="000000" w:themeColor="text1"/>
                  <w:sz w:val="16"/>
                  <w:szCs w:val="16"/>
                  <w:lang w:val="en-GB" w:eastAsia="en-CA"/>
                </w:rPr>
                <w:delInstrText>ADDIN CSL_CITATION { "citationItems" : [ { "id" : "ITEM-1", "itemData" : { "DOI" : "10.1007/s13143-016-0021-0", "ISSN" : "1976-7951", "abstract" : "The change of extreme precipitation is assessed with the HadGEM2-AO - 5 Regional Climate Models (RCMs) chain, which is a national downscaling project undertaken cooperatively by several South Korean institutes aimed at producing regional climate change projection with fine resolution (12.5 km) around the Korean Peninsula. The downscaling domain, resolution and lateral boundary conditions are held the same among the 5 RCMs to minimize the uncertainties from model configuration. Climatological changes reveal a statistically significant increase in the mid-21st century (2046- 2070; Fut1) and the late-21st century (2076-2100; Fut2) precipitation properties related to extreme precipitation, such as precipitation intensity and average of upper 5 percentile daily precipitation, with respect to the reference period (1981-2005). Changes depending on the intensity categories also present a clear trend of decreasing light rain and increasing heavy rain. In accordance with these results, the change of 1-in-50 year maximum precipitation intensity over South Korea is estimated by the GEV method. The result suggests that the 50-year return value (RV50) will change from -32.69% to 72.7% and from -31.6% to 96.32% in Fut1 and from -31.97% to 86.25% and from -19.45% to 134.88% in Fut2 under representative concentration pathway (RCP) 4.5 and 8.5 scenarios, respectively, at the 90% confidence level. This study suggests that multi-RCMs can be used to reduce uncertainties and assess the future change of extreme precipitation more reliably. Moreover, future projection of the regional climate change contains uncertainties evoked from not only driving GCM but also RCM. Therefore, multi-GCM and multi-RCM studies are expected to provide more robust projection.", "author" : [ { "dropping-particle" : "", "family" : "Ahn", "given" : "Joong-Bae", "non-dropping-particle" : "", "parse-names" : false, "suffix" : "" }, { "dropping-particle" : "", "family" : "Jo", "given" : "Sera", "non-dropping-particle" : "", "parse-names" : false, "suffix" : "" }, { "dropping-particle" : "", "family" : "Suh", "given" : "Myoung-Seok", "non-dropping-particle" : "", "parse-names" : false, "suffix" : "" }, { "dropping-particle" : "", "family" : "Cha", "given" : "Dong-Hyun", "non-dropping-particle" : "", "parse-names" : false, "suffix" : "" }, { "dropping-particle" : "", "family" : "Lee", "given" : "Dong-Kyou", "non-dropping-particle" : "", "parse-names" : false, "suffix" : "" }, { "dropping-particle" : "", "family" : "Hong", "given" : "Song-You", "non-dropping-particle" : "", "parse-names" : false, "suffix" : "" }, { "dropping-particle" : "", "family" : "Min", "given" : "Seung-Ki", "non-dropping-particle" : "", "parse-names" : false, "suffix" : "" }, { "dropping-particle" : "", "family" : "Park", "given" : "Seong-Chan", "non-dropping-particle" : "", "parse-names" : false, "suffix" : "" }, { "dropping-particle" : "", "family" : "Kang", "given" : "Hyun-Suk", "non-dropping-particle" : "", "parse-names" : false, "suffix" : "" }, { "dropping-particle" : "", "family" : "Shim", "given" : "Kyo-Moon", "non-dropping-particle" : "", "parse-names" : false, "suffix" : "" } ], "container-title" : "Asia-Pacific Journal of Atmospheric Sciences", "id" : "ITEM-1", "issue" : "2", "issued" : { "date-parts" : [ [ "2016" ] ] }, "page" : "223-236", "title" : "Changes of precipitation extremes over South Korea projected by the 5 RCMs under RCP scenarios", "translator" : [ { "dropping-particle" : "", "family" : "S578", "given" : "", "non-dropping-particle" : "", "parse-names" : false, "suffix" : "" } ], "type" : "article-journal", "volume" : "52" }, "uris" : [ "http://www.mendeley.com/documents/?uuid=31e79be8-8040-42f9-818f-5636c6cace14" ] }, { "id" : "ITEM-2",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2",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3", "itemData" : { "DOI" : "10.1002/joc.5414", "ISSN" : "08998418", "author" : [ { "dropping-particle" : "", "family" : "Kim", "given" : "Gayoung", "non-dropping-particle" : "", "parse-names" : false, "suffix" : "" }, { "dropping-particle" : "", "family" : "Cha", "given" : "Dong-Hyun", "non-dropping-particle" : "", "parse-names" : false, "suffix" : "" }, { "dropping-particle" : "", "family" : "Park", "given" : "Changyong", "non-dropping-particle" : "", "parse-names" : false, "suffix" : "" }, { "dropping-particle" : "", "family" : "Lee", "given" : "Gil", "non-dropping-particle" : "", "parse-names" : false, "suffix" : "" }, { "dropping-particle" : "", "family" : "Jin", "given" : "Chun-Sil", "non-dropping-particle" : "", "parse-names" : false, "suffix" : "" }, { "dropping-particle" : "", "family" : "Lee", "given" : "Dong-Kyou", "non-dropping-particle" : "", "parse-names" : false, "suffix" : "" }, { "dropping-particle" : "", "family" : "Suh", "given" : "Myoung-Seok", "non-dropping-particle" : "", "parse-names" : false, "suffix" : "" }, { "dropping-particle" : "", "family" : "Ahn", "given" : "Joong-Bae", "non-dropping-particle" : "", "parse-names" : false, "suffix" : "" }, { "dropping-particle" : "", "family" : "Min", "given" : "Seung-Ki", "non-dropping-particle" : "", "parse-names" : false, "suffix" : "" }, { "dropping-particle" : "", "family" : "Hong", "given" : "Song-You", "non-dropping-particle" : "", "parse-names" : false, "suffix" : "" }, { "dropping-particle" : "", "family" : "Kang", "given" : "Hyun-Suk", "non-dropping-particle" : "", "parse-names" : false, "suffix" : "" } ], "container-title" : "International Journal of Climatology", "id" : "ITEM-3", "issued" : { "date-parts" : [ [ "2018", "4" ] ] }, "page" : "e862-e874", "title" : "Future changes in extreme precipitation indices over Korea", "translator" : [ { "dropping-particle" : "", "family" : "S1306", "given" : "", "non-dropping-particle" : "", "parse-names" : false, "suffix" : "" } ], "type" : "article-journal", "volume" : "38" }, "uris" : [ "http://www.mendeley.com/documents/?uuid=0f24df6b-4c53-47ae-b200-297bafde6591" ] }, { "id" : "ITEM-4", "itemData" : { "DOI" : "10.1007/s00382-016-3499-3", "ISSN" : "0930-7575", "author" : [ { "dropping-particle" : "", "family" : "Kusunoki", "given" : "Shoji", "non-dropping-particle" : "", "parse-names" : false, "suffix" : "" } ], "container-title" : "Climate Dynamics", "id" : "ITEM-4", "issue" : "11-12", "issued" : { "date-parts" : [ [ "2018", "12", "23" ] ] }, "page" : "4601-4617", "title" : "Future changes in precipitation over East Asia projected by the global atmospheric model MRI-AGCM3.2", "translator" : [ { "dropping-particle" : "", "family" : "S2167", "given" : "", "non-dropping-particle" : "", "parse-names" : false, "suffix" : "" } ], "type" : "article-journal", "volume" : "51" }, "uris" : [ "http://www.mendeley.com/documents/?uuid=eea87ab5-1ced-421b-af32-05baa5d4b5a5" ] }, { "id" : "ITEM-5", "itemData" : { "DOI" : "10.1002/jgrd.50877", "ISSN" : "2169897X", "author" : [ { "dropping-particle" : "", "family" : "Kusunoki", "given" : "Shoji", "non-dropping-particle" : "", "parse-names" : false, "suffix" : "" }, { "dropping-particle" : "", "family" : "Mizuta", "given" : "Ryo", "non-dropping-particle" : "", "parse-names" : false, "suffix" : "" } ], "container-title" : "Journal of Geophysical Research: Atmospheres", "id" : "ITEM-5", "issue" : "19", "issued" : { "date-parts" : [ [ "2013", "10", "16" ] ] }, "page" : "11,007-11,016", "title" : "Changes in precipitation intensity over East Asia during the 20th and 21st centuries simulated by a global atmospheric model with a 60 km grid size", "translator" : [ { "dropping-particle" : "", "family" : "S2166", "given" : "", "non-dropping-particle" : "", "parse-names" : false, "suffix" : "" } ], "type" : "article-journal", "volume" : "118" }, "uris" : [ "http://www.mendeley.com/documents/?uuid=9b7f9856-181b-45d0-9911-54d3c4e9c799" ] }, { "id" : "ITEM-6", "itemData" : { "DOI" : "10.1002/2017GL076753", "ISSN" : "00948276", "author" : [ { "dropping-particle" : "", "family" : "Li", "given" : "Donghuan", "non-dropping-particle" : "", "parse-names" : false, "suffix" : "" }, { "dropping-particle" : "", "family" : "Zhou", "given" : "Tianjun", "non-dropping-particle" : "", "parse-names" : false, "suffix" : "" }, { "dropping-particle" : "", "family" : "Zou", "given" : "Liwei", "non-dropping-particle" : "", "parse-names" : false, "suffix" : "" }, { "dropping-particle" : "", "family" : "Zhang", "given" : "Wenxia", "non-dropping-particle" : "", "parse-names" : false, "suffix" : "" }, { "dropping-particle" : "", "family" : "Zhang", "given" : "Lixia", "non-dropping-particle" : "", "parse-names" : false, "suffix" : "" } ], "container-title" : "Geophysical Research Letters", "id" : "ITEM-6", "issue" : "3", "issued" : { "date-parts" : [ [ "2018", "2", "16" ] ] }, "page" : "1541-1550", "title" : "Extreme High-Temperature Events Over East Asia in 1.5\u00b0C and 2\u00b0C Warmer Futures: Analysis of NCAR CESM Low-Warming Experiments", "translator" : [ { "dropping-particle" : "", "family" : "S1679", "given" : "", "non-dropping-particle" : "", "parse-names" : false, "suffix" : "" } ], "type" : "article-journal", "volume" : "45" }, "uris" : [ "http://www.mendeley.com/documents/?uuid=2b032133-9087-468d-bfc7-4f70e5df5265" ] }, { "id" : "ITEM-7", "itemData" : { "DOI" : "10.3178/hrl.10.139", "author" : [ { "dropping-particle" : "", "family" : "Nayak", "given" : "Sridhara", "non-dropping-particle" : "", "parse-names" : false, "suffix" : "" }, { "dropping-particle" : "", "family" : "Dairaku", "given" : "Koji", "non-dropping-particle" : "", "parse-names" : false, "suffix" : "" } ], "container-title" : "Hydrological Research Letters", "id" : "ITEM-7", "issue" : "4", "issued" : { "date-parts" : [ [ "2016" ] ] }, "page" : "139-144", "title" : "Future changes in extreme precipitation intensities associated with temperature under SRES A1B scenario", "translator" : [ { "dropping-particle" : "", "family" : "S591", "given" : "", "non-dropping-particle" : "", "parse-names" : false, "suffix" : "" } ], "type" : "article-journal", "volume" : "10" }, "uris" : [ "http://www.mendeley.com/documents/?uuid=7725a8da-50d4-47e4-b706-2c671eba617d" ] }, { "id" : "ITEM-8", "itemData" : { "DOI" : "10.1007/s00382-018-4374-1", "ISSN" : "0930-7575", "author" : [ { "dropping-particle" : "", "family" : "Ohba", "given" : "Masamichi", "non-dropping-particle" : "", "parse-names" : false, "suffix" : "" }, { "dropping-particle" : "", "family" : "Sugimoto", "given" : "Soichiro", "non-dropping-particle" : "", "parse-names" : false, "suffix" : "" } ], "container-title" : "Climate Dynamics", "id" : "ITEM-8", "issue" : "7-8", "issued" : { "date-parts" : [ [ "2019", "4" ] ] }, "page" : "4177-4191", "title" : "Differences in climate change impacts between weather patterns: possible effects on spatial heterogeneous changes in future extreme rainfall", "translator" : [ { "dropping-particle" : "", "family" : "S2164", "given" : "", "non-dropping-particle" : "", "parse-names" : false, "suffix" : "" } ], "type" : "article-journal", "volume" : "52" }, "uris" : [ "http://www.mendeley.com/documents/?uuid=dec03609-8c51-4583-90da-4e2cef5bf525" ] }, { "id" : "ITEM-9", "itemData" : { "DOI" : "10.1175/BAMS-D-19-0173.1", "author" : [ { "dropping-particle" : "", "family" : "Kawase", "given" : "Hiroakiki", "non-dropping-particle" : "", "parse-names" : false, "suffix" : "" }, { "dropping-particle" : "", "family" : "Imada", "given" : "Yukiko", "non-dropping-particle" : "", "parse-names" : false, "suffix" : "" }, { "dropping-particle" : "", "family" : "Tsuguti", "given" : "Hiroshige", "non-dropping-particle" : "", "parse-names" : false, "suffix" : "" }, { "dropping-particle" : "", "family" : "Nakaegawa", "given" : "Toshiyuki", "non-dropping-particle" : "", "parse-names" : false, "suffix" : "" }, { "dropping-particle" : "", "family" : "Seinino", "given" : "Naoko", "non-dropping-particle" : "", "parse-names" : false, "suffix" : "" }, { "dropping-particle" : "", "family" : "Murata", "given" : "Akihiko", "non-dropping-particle" : "", "parse-names" : false, "suffix" : "" }, { "dropping-particle" : "", "family" : "Takayabu", "given" : "Izuru", "non-dropping-particle" : "", "parse-names" : false, "suffix" : "" } ], "container-title" : "Bulletin of the American Meteorological Society", "id" : "ITEM-9", "issued" : { "date-parts" : [ [ "2019" ] ] }, "title" : "The heavy rain event of July 2019 in Japan enhanced by historical warming", "translator" : [ { "dropping-particle" : "", "family" : "S2500", "given" : "", "non-dropping-particle" : "", "parse-names" : false, "suffix" : "" } ], "type" : "article-journal" }, "uris" : [ "http://www.mendeley.com/documents/?uuid=7c4538b8-063c-4158-8ed5-013bab2b8819" ] }, { "id" : "ITEM-10", "itemData" : { "DOI" : "10.1007/s13143-014-0050-5", "ISSN" : "1976-7633", "author" : [ { "dropping-particle" : "", "family" : "Seo", "given" : "Ye-Won", "non-dropping-particle" : "", "parse-names" : false, "suffix" : "" }, { "dropping-particle" : "", "family" : "Kim", "given" : "Hojin", "non-dropping-particle" : "", "parse-names" : false, "suffix" : "" }, { "dropping-particle" : "", "family" : "Yun", "given" : "Kyung-Sook", "non-dropping-particle" : "", "parse-names" : false, "suffix" : "" }, { "dropping-particle" : "", "family" : "Lee", "given" : "June-Yi", "non-dropping-particle" : "", "parse-names" : false, "suffix" : "" }, { "dropping-particle" : "", "family" : "Ha", "given" : "Kyung-Ja", "non-dropping-particle" : "", "parse-names" : false, "suffix" : "" }, { "dropping-particle" : "", "family" : "Moon", "given" : "Ja-Yeon", "non-dropping-particle" : "", "parse-names" : false, "suffix" : "" } ], "container-title" : "Asia-Pacific Journal of Atmospheric Sciences", "id" : "ITEM-10", "issue" : "S1", "issued" : { "date-parts" : [ [ "2014", "11", "6" ] ] }, "page" : "609-624", "title" : "Future change of extreme temperature climate indices over East Asia with uncertainties estimation in the CMIP5", "translator" : [ { "dropping-particle" : "", "family" : "S956", "given" : "", "non-dropping-particle" : "", "parse-names" : false, "suffix" : "" } ], "type" : "article-journal", "volume" : "50" }, "uris" : [ "http://www.mendeley.com/documents/?uuid=fbf580c1-e8cb-4f94-9970-4c71d5db39ff" ] }, { "id" : "ITEM-11", "itemData" : { "DOI" : "10.1016/j.scib.2017.11.004", "ISSN" : "20959273", "author" : [ { "dropping-particle" : "", "family" : "Wang", "given" : "Xiaoxin", "non-dropping-particle" : "", "parse-names" : false, "suffix" : "" }, { "dropping-particle" : "", "family" : "Jiang", "given" : "Dabang", "non-dropping-particle" : "", "parse-names" : false, "suffix" : "" }, { "dropping-particle" : "", "family" : "Lang", "given" : "Xianmei", "non-dropping-particle" : "", "parse-names" : false, "suffix" : "" } ], "container-title" : "Science Bulletin", "id" : "ITEM-11", "issue" : "24", "issued" : { "date-parts" : [ [ "2017", "12" ] ] }, "page" : "1673-1680", "title" : "Future extreme climate changes linked to global warming intensity", "translator" : [ { "dropping-particle" : "", "family" : "S959", "given" : "", "non-dropping-particle" : "", "parse-names" : false, "suffix" : "" } ], "type" : "article-journal", "volume" : "62" }, "uris" : [ "http://www.mendeley.com/documents/?uuid=1d30012a-81bb-4c5a-ba0f-2f94e683aa99" ] }, { "id" : "ITEM-12", "itemData" : { "DOI" : "10.1007/s00376-016-6160-5", "ISSN" : "02561530", "author" : [ { "dropping-particle" : "", "family" : "Wang", "given" : "Yujie", "non-dropping-particle" : "", "parse-names" : false, "suffix" : "" }, { "dropping-particle" : "", "family" : "Zhou", "given" : "Botao", "non-dropping-particle" : "", "parse-names" : false, "suffix" : "" }, { "dropping-particle" : "", "family" : "Qin", "given" : "Dahe", "non-dropping-particle" : "", "parse-names" : false, "suffix" : "" }, { "dropping-particle" : "", "family" : "Wu", "given" : "Jia", "non-dropping-particle" : "", "parse-names" : false, "suffix" : "" }, { "dropping-particle" : "", "family" : "Gao", "given" : "Rong", "non-dropping-particle" : "", "parse-names" : false, "suffix" : "" }, { "dropping-particle" : "", "family" : "Song", "given" : "Lianchun", "non-dropping-particle" : "", "parse-names" : false, "suffix" : "" } ], "container-title" : "Advances in Atmospheric Sciences", "id" : "ITEM-12", "issue" : "3", "issued" : { "date-parts" : [ [ "2017" ] ] }, "page" : "289-305", "title" : "Changes in mean and extreme temperature and precipitation over the arid region of northwestern China: Observation and projection", "translator" : [ { "dropping-particle" : "", "family" : "S752", "given" : "", "non-dropping-particle" : "", "parse-names" : false, "suffix" : "" } ], "type" : "article-journal", "volume" : "34" }, "uris" : [ "http://www.mendeley.com/documents/?uuid=126a47fa-8fc6-47bb-a5df-44137863fa86" ] }, { "id" : "ITEM-13",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3",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14", "itemData" : { "DOI" : "10.1007/s00382-020-05163-z", "abstract" : "Wet snow is a primary cause of atmospheric icing, which can lead to severe damage to power towers and lines, resulting in electrical breakdowns and blackouts. This study investigates the influence of climate change on heavy wet snowfall events in Japan by using climate projections obtained from the database for policy decision-making for future climate change (d4PDF). The projected future climate in the regional model simulations shows nonuniform spatial distribution of wet snowfall. The increases in the risk of extreme wet snowfall are found over northern part of Japan Alps (mountainous regions in central Japan) and Hokkaido (northern part of Japan). Self-organizing maps (SOMs) are applied using the surface atmospheric circulation to explore the weather patterns (WPs) associated with changes in heavy wet snowfall. The SOMs show that some WPs have a significant effect on the magnitude, frequency, and location of heavy wet snowfall in Japan. Additionally, the impact of climate forcing on WPs associated with heavy wet snowfall is evaluated to understand the spatially heterogeneous changes in wet snowfall. The SOM analysis results suggest that the future changes in spatially heterogeneous extreme wet snowfall can be attributed to differences in WP responses to climate change. These differences can be attributed to the future variations in the region of the atmospheric layer at temperatures near 0 \u00b0C (rain\u2013snow transition layer) among WPs, which can alter the spatial distribution and frequency of heavy wet snowfall. The findings can help inform structural design requirements to withstand regional climate change.", "author" : [ { "dropping-particle" : "", "family" : "Ohba", "given" : "Masamichi", "non-dropping-particle" : "", "parse-names" : false, "suffix" : "" }, { "dropping-particle" : "", "family" : "Sugimoto", "given" : "Soichiro", "non-dropping-particle" : "", "parse-names" : false, "suffix" : "" } ], "container-title" : "Climate Dynamics", "id" : "ITEM-14", "issued" : { "date-parts" : [ [ "2020" ] ] }, "page" : "3151\u20133164", "title" : "Impacts of climate change on heavy wet snowfall in Japan", "translator" : [ { "dropping-particle" : "", "family" : "S2810", "given" : "", "non-dropping-particle" : "", "parse-names" : false, "suffix" : "" } ], "type" : "article-journal", "volume" : "54" }, "uris" : [ "http://www.mendeley.com/documents/?uuid=b539c483-759d-4c0c-a232-30235c627493" ] }, { "id" : "ITEM-15", "itemData" : { "DOI" : "10.2151/sola.2020-005", "abstract" : "This study investigated future changes in extreme precipitation associated with tropical cyclones (TCs) around Japan using large ensemble regional climate simulations for historical and +4 K climates. Under the warmer climate, extreme TC precipitation, defined as the 90th percentile value of the maximum daily precipitation derived from each TC (TCP90), is projected to increase throughout Japan from Kyushu to Kanto. We attributed most of the increase in TCP90 to increased atmospheric moisture due to global warming. Furthermore, it was found that TCP90 is projected to increase for all TC intensity categories. However, the projected increase in intense TCs affects TCP90 in only a limited area. Stronger TCs enhance TCP90 over east- and north-facing slopes of mountainous terrain, while TCP90 in most other areas is insensitive to TC intensity. These results suggest that even relatively weak TCs could have potential to produce extreme precipitation that might cause natural disasters.", "author" : [ { "dropping-particle" : "", "family" : "Hatsuzuka", "given" : "Daisuke", "non-dropping-particle" : "", "parse-names" : false, "suffix" : "" }, { "dropping-particle" : "", "family" : "Sato", "given" : "Tomonori", "non-dropping-particle" : "", "parse-names" : false, "suffix" : "" }, { "dropping-particle" : "", "family" : "Yoshida", "given" : "Kohei", "non-dropping-particle" : "", "parse-names" : false, "suffix" : "" }, { "dropping-particle" : "", "family" : "Ishii", "given" : "Masayoshi", "non-dropping-particle" : "", "parse-names" : false, "suffix" : "" }, { "dropping-particle" : "", "family" : "Mizuta", "given" : "Ryo", "non-dropping-particle" : "", "parse-names" : false, "suffix" : "" } ], "container-title" : "SOLA", "id" : "ITEM-15", "issued" : { "date-parts" : [ [ "2020" ] ] }, "page" : "23-29", "title" : "Regional projection of tropical-cyclone-induced extreme precipitation around Japan based on large ensemble simulations", "translator" : [ { "dropping-particle" : "", "family" : "S3335", "given" : "", "non-dropping-particle" : "", "parse-names" : false, "suffix" : "" } ], "type" : "article-journal", "volume" : "advpub" }, "uris" : [ "http://www.mendeley.com/documents/?uuid=13821f4f-551f-434d-a63c-7026c02b1961" ] } ], "mendeley" : { "formattedCitation" : "(Kusunoki and Mizuta, 2013; Seo et al., 2014; Zhou et al., 2014; Ahn et al., 2016; Nayak and Dairaku, 2016; Wang et al., 2017a, 2017b; Guo et al., 2018; Kim et al., 2018b; Kusunoki, 2018a; Li et al., 2018c; Ohba and Sugimoto, 2020; Kawase et al., 2019; Ohba and Sugimoto, 2019; Hatsuzuka et al., 2020)", "manualFormatting" : "(Ahn et al., 2016; Guo et al., 2018; Hatsuzuka et al., 2020; Kawase et al., 2019; Kim et al., 2018; Kusunoki, 2018; Kusunoki and Mizuta, 2013; Li et al., 2018a; Nayak and Dairaku, 2016; Ohba and Sugimoto, 2020, 2019; Seo et al., 2014; Wang et al., 2017a, 2017b; Zhou et al., 2014", "plainTextFormattedCitation" : "(Kusunoki and Mizuta, 2013; Seo et al., 2014; Zhou et al., 2014; Ahn et al., 2016; Nayak and Dairaku, 2016; Wang et al., 2017a, 2017b; Guo et al., 2018; Kim et al., 2018b; Kusunoki, 2018a; Li et al., 2018c; Ohba and Sugimoto, 2020; Kawase et al., 2019; Ohba and Sugimoto, 2019; Hatsuzuka et al., 2020)", "previouslyFormattedCitation" : "(Kusunoki and Mizuta, 2013; Seo et al., 2014; Zhou et al., 2014; Ahn et al., 2016; Nayak and Dairaku, 2016; Wang et al., 2017a, 2017b; Guo et al., 2018; Kim et al., 2018b; Kusunoki, 2018a; Li et al., 2018c; Ohba and Sugimoto, 2020; Kawase et al., 2019; Ohba and Sugimoto, 2019; Hatsuzuka et al., 2020)" }, "properties" : { "noteIndex" : 0 }, "schema" : "https://github.com/citation-style-language/schema/raw/master/csl-citation.json" }</w:delInstrText>
              </w:r>
              <w:r w:rsidRPr="00D424AA" w:rsidDel="00EF7CD9">
                <w:rPr>
                  <w:rFonts w:cs="Times New Roman"/>
                  <w:color w:val="000000" w:themeColor="text1"/>
                  <w:sz w:val="16"/>
                  <w:szCs w:val="16"/>
                  <w:lang w:val="en-GB" w:eastAsia="en-CA"/>
                </w:rPr>
                <w:fldChar w:fldCharType="separate"/>
              </w:r>
              <w:r w:rsidR="00A26296" w:rsidRPr="00EF7CD9" w:rsidDel="00EF7CD9">
                <w:rPr>
                  <w:rFonts w:cs="Times New Roman"/>
                  <w:noProof/>
                  <w:color w:val="000000" w:themeColor="text1"/>
                  <w:sz w:val="16"/>
                  <w:szCs w:val="16"/>
                  <w:lang w:val="en-GB" w:eastAsia="en-CA"/>
                </w:rPr>
                <w:delText>(Ahn et al., 2016; Guo et al., 2018; Hatsuzuka et al., 2020; Kawase et al., 2019; Kim et al., 2018; Kusunoki, 2018; Kusunoki and Mizuta, 2013; Li et al., 2018a; Nayak and Dairaku, 2016; Ohba and Sugimoto, 2020, 2019; Seo et al., 2014; Wang et al., 2017a, 2017b; Zhou et al., 2014</w:delText>
              </w:r>
              <w:r w:rsidRPr="00D424AA" w:rsidDel="00EF7CD9">
                <w:rPr>
                  <w:rFonts w:cs="Times New Roman"/>
                  <w:color w:val="000000" w:themeColor="text1"/>
                  <w:sz w:val="16"/>
                  <w:szCs w:val="16"/>
                  <w:lang w:val="en-GB" w:eastAsia="en-CA"/>
                </w:rPr>
                <w:fldChar w:fldCharType="end"/>
              </w:r>
              <w:commentRangeEnd w:id="5258"/>
              <w:r w:rsidR="00A26296" w:rsidDel="00EF7CD9">
                <w:rPr>
                  <w:rStyle w:val="Marquedecommentaire"/>
                </w:rPr>
                <w:commentReference w:id="5258"/>
              </w:r>
              <w:r w:rsidRPr="00841A35" w:rsidDel="00EF7CD9">
                <w:rPr>
                  <w:rFonts w:cs="Times New Roman"/>
                  <w:color w:val="000000" w:themeColor="text1"/>
                  <w:sz w:val="16"/>
                  <w:szCs w:val="16"/>
                  <w:lang w:val="en-GB" w:eastAsia="en-CA"/>
                </w:rPr>
                <w:delText>;</w:delText>
              </w:r>
              <w:r w:rsidRPr="00D424AA" w:rsidDel="00EF7CD9">
                <w:rPr>
                  <w:rFonts w:eastAsia="SimSun" w:cs="Times New Roman"/>
                  <w:color w:val="000000" w:themeColor="text1"/>
                  <w:sz w:val="16"/>
                  <w:szCs w:val="16"/>
                  <w:lang w:val="en-GB" w:eastAsia="en-CA"/>
                </w:rPr>
                <w:delText xml:space="preserve"> </w:delText>
              </w:r>
              <w:commentRangeStart w:id="5260"/>
              <w:r w:rsidRPr="00D424AA" w:rsidDel="00EF7CD9">
                <w:rPr>
                  <w:rFonts w:eastAsia="SimSun" w:cs="Times New Roman"/>
                  <w:color w:val="000000" w:themeColor="text1"/>
                  <w:sz w:val="16"/>
                  <w:szCs w:val="16"/>
                  <w:lang w:val="en-GB" w:eastAsia="en-CA"/>
                </w:rPr>
                <w:fldChar w:fldCharType="begin" w:fldLock="1"/>
              </w:r>
              <w:r w:rsidR="00FF6231" w:rsidDel="00EF7CD9">
                <w:rPr>
                  <w:rFonts w:eastAsia="SimSun" w:cs="Times New Roman"/>
                  <w:color w:val="000000" w:themeColor="text1"/>
                  <w:sz w:val="16"/>
                  <w:szCs w:val="16"/>
                  <w:lang w:val="en-GB" w:eastAsia="en-CA"/>
                </w:rPr>
                <w:delInstrText>ADDIN CSL_CITATION { "citationItems" : [ { "id" : "ITEM-1", "itemData" : { "DOI" : "10.1016/j.scib.2017.12.021", "ISSN" : "20959273", "abstract" : "To avoid dangerous climate change impact, the Paris Agreement sets out two ambitious goals: to limit the global warming to be well below 2\u202f\u00b0C and to pursue effort for the global warming to be below 1.5\u202f\u00b0C above the pre-industrial level. As climate change risks may be region-dependent, changes in magnitude and probability of extreme precipitation over China are investigated under those two global warming levels based on simulations from the Coupled Model Inter-Comparison Projects Phase 5. The focus is on the added changes due to the additional half a degree warming from 1.5\u202f\u00b0C to 2\u202f\u00b0C. Results show that regional average changes in the magnitude do not depend on the return periods with a relative increase around 7% and 11% at the 1.5\u202f\u00b0C and 2\u202f\u00b0C global warming levels, respectively. The additional half a degree global warming adds an additional increase in the magnitude by nearly 4%. The regional average changes in term of occurrence probabilities show dependence on the return periods, with rarer events (longer return periods) having larger increase of risk. For the 100-year historical event, the probability is projected to increase by a factor of 1.6 and 2.4 at the 1.5\u202f\u00b0C and 2\u202f\u00b0C global warming levels, respectively. The projected changes in extreme precipitation are independent of the RCP scenarios.",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dropping-particle" : "", "family" : "Sun", "given" : "Ying", "non-dropping-particle" : "", "parse-names" : false, "suffix" : "" } ], "container-title" : "Science Bulletin", "id" : "ITEM-1", "issue" : "4", "issued" : { "date-parts" : [ [ "2018", "2", "28" ] ] }, "page" : "228-234", "publisher" : "Elsevier", "title" : "Additional risk in extreme precipitation in China from 1.5 \u00b0C to 2.0 \u00b0C global warming levels", "translator" : [ { "dropping-particle" : "", "family" : "S3342", "given" : "", "non-dropping-particle" : "", "parse-names" : false, "suffix" : "" } ], "type" : "article-journal", "volume" : "63" }, "uris" : [ "http://www.mendeley.com/documents/?uuid=e616a524-4948-4761-bb7e-bedcd0553322" ] } ], "mendeley" : { "formattedCitation" : "(Li et al., 2018f)", "manualFormatting" : "Li et al., 2018b)", "plainTextFormattedCitation" : "(Li et al., 2018f)", "previouslyFormattedCitation" : "(Li et al., 2018f)" }, "properties" : { "noteIndex" : 0 }, "schema" : "https://github.com/citation-style-language/schema/raw/master/csl-citation.json" }</w:delInstrText>
              </w:r>
              <w:r w:rsidRPr="00D424AA" w:rsidDel="00EF7CD9">
                <w:rPr>
                  <w:rFonts w:eastAsia="SimSun" w:cs="Times New Roman"/>
                  <w:color w:val="000000" w:themeColor="text1"/>
                  <w:sz w:val="16"/>
                  <w:szCs w:val="16"/>
                  <w:lang w:val="en-GB" w:eastAsia="en-CA"/>
                </w:rPr>
                <w:fldChar w:fldCharType="separate"/>
              </w:r>
              <w:r w:rsidR="00A26296" w:rsidDel="00EF7CD9">
                <w:rPr>
                  <w:rFonts w:eastAsia="SimSun" w:cs="Times New Roman"/>
                  <w:noProof/>
                  <w:color w:val="000000" w:themeColor="text1"/>
                  <w:sz w:val="16"/>
                  <w:szCs w:val="16"/>
                  <w:lang w:val="en-GB" w:eastAsia="en-CA"/>
                </w:rPr>
                <w:delText>Li et al., 2018b)</w:delText>
              </w:r>
              <w:r w:rsidRPr="00D424AA" w:rsidDel="00EF7CD9">
                <w:rPr>
                  <w:rFonts w:eastAsia="SimSun" w:cs="Times New Roman"/>
                  <w:color w:val="000000" w:themeColor="text1"/>
                  <w:sz w:val="16"/>
                  <w:szCs w:val="16"/>
                  <w:lang w:val="en-GB" w:eastAsia="en-CA"/>
                </w:rPr>
                <w:fldChar w:fldCharType="end"/>
              </w:r>
            </w:del>
            <w:commentRangeEnd w:id="5260"/>
            <w:r w:rsidR="00A26296">
              <w:rPr>
                <w:rStyle w:val="Marquedecommentaire"/>
              </w:rPr>
              <w:commentReference w:id="5260"/>
            </w:r>
          </w:p>
        </w:tc>
      </w:tr>
      <w:bookmarkEnd w:id="5206"/>
      <w:tr w:rsidR="00D376F0" w:rsidRPr="00F1665C" w14:paraId="2924BD5C" w14:textId="77777777" w:rsidTr="00723657">
        <w:tc>
          <w:tcPr>
            <w:tcW w:w="2158" w:type="dxa"/>
            <w:vMerge/>
          </w:tcPr>
          <w:p w14:paraId="10359BC8"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73A5F7FB"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 xml:space="preserve">Medium confidence </w:t>
            </w:r>
            <w:r w:rsidRPr="00D424AA">
              <w:rPr>
                <w:rFonts w:cs="Times New Roman"/>
                <w:color w:val="000000" w:themeColor="text1"/>
                <w:sz w:val="16"/>
                <w:szCs w:val="16"/>
                <w:lang w:val="en-GB" w:eastAsia="en-CA"/>
              </w:rPr>
              <w:t>in the intensitification of heavy precipitation</w:t>
            </w:r>
          </w:p>
        </w:tc>
        <w:tc>
          <w:tcPr>
            <w:tcW w:w="2158" w:type="dxa"/>
            <w:tcBorders>
              <w:top w:val="dashed" w:sz="8" w:space="0" w:color="000000"/>
            </w:tcBorders>
            <w:shd w:val="clear" w:color="auto" w:fill="D9D9D9"/>
          </w:tcPr>
          <w:p w14:paraId="41275E75"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Low confidence</w:t>
            </w:r>
          </w:p>
          <w:p w14:paraId="1E5F752A"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AED9FC"/>
            <w:tcMar>
              <w:top w:w="40" w:type="dxa"/>
              <w:left w:w="40" w:type="dxa"/>
              <w:bottom w:w="40" w:type="dxa"/>
              <w:right w:w="40" w:type="dxa"/>
            </w:tcMar>
          </w:tcPr>
          <w:p w14:paraId="4F1E8AB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1BDADF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44C77169"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7EC5F6"/>
            <w:tcMar>
              <w:top w:w="40" w:type="dxa"/>
              <w:left w:w="40" w:type="dxa"/>
              <w:bottom w:w="40" w:type="dxa"/>
              <w:right w:w="40" w:type="dxa"/>
            </w:tcMar>
          </w:tcPr>
          <w:p w14:paraId="3256A81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17AE66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2E6B14D"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0070C0"/>
            <w:tcMar>
              <w:top w:w="40" w:type="dxa"/>
              <w:left w:w="40" w:type="dxa"/>
              <w:bottom w:w="40" w:type="dxa"/>
              <w:right w:w="40" w:type="dxa"/>
            </w:tcMar>
          </w:tcPr>
          <w:p w14:paraId="072C985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54DBF78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15B3ADF1"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5528916F" w14:textId="77777777" w:rsidTr="00723657">
        <w:tc>
          <w:tcPr>
            <w:tcW w:w="2158" w:type="dxa"/>
            <w:vMerge w:val="restart"/>
          </w:tcPr>
          <w:p w14:paraId="01813EDA"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East Central Asia (ECA)</w:t>
            </w:r>
          </w:p>
          <w:p w14:paraId="5654EF29" w14:textId="77777777" w:rsidR="00D376F0" w:rsidRPr="00D424AA" w:rsidRDefault="00D376F0" w:rsidP="00D424AA">
            <w:pPr>
              <w:rPr>
                <w:rFonts w:cs="Times New Roman"/>
                <w:color w:val="000000" w:themeColor="text1"/>
                <w:sz w:val="16"/>
                <w:szCs w:val="16"/>
                <w:lang w:val="en-GB" w:eastAsia="en-CA"/>
              </w:rPr>
            </w:pPr>
          </w:p>
          <w:p w14:paraId="1367DA0E"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12250815" w14:textId="1CF2025A" w:rsidR="00D376F0" w:rsidRPr="00841A35"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Intensification of heavy precipitation </w:t>
            </w:r>
            <w:commentRangeStart w:id="5261"/>
            <w:r w:rsidRPr="00D424AA">
              <w:rPr>
                <w:rFonts w:cs="Times New Roman"/>
                <w:sz w:val="16"/>
                <w:szCs w:val="16"/>
                <w:lang w:val="en-GB"/>
              </w:rPr>
              <w:fldChar w:fldCharType="begin" w:fldLock="1"/>
            </w:r>
            <w:ins w:id="5262" w:author="Robin Matthews" w:date="2021-07-14T23:35:00Z">
              <w:r w:rsidR="00F46E9E">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5263" w:author="Robin Matthews" w:date="2021-07-14T23:35:00Z">
              <w:r w:rsidR="00AB36D4" w:rsidDel="00F46E9E">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plainTextFormattedCitation" : "(Sun et al., 2020a)", "previouslyFormattedCitation" : "(Sun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Sun et al., 2020</w:t>
            </w:r>
            <w:del w:id="5264" w:author="Robin Matthews" w:date="2021-07-14T23:35:00Z">
              <w:r w:rsidR="00A26296" w:rsidDel="00F46E9E">
                <w:rPr>
                  <w:rFonts w:cs="Times New Roman"/>
                  <w:noProof/>
                  <w:sz w:val="16"/>
                  <w:szCs w:val="16"/>
                  <w:lang w:val="en-GB"/>
                </w:rPr>
                <w:delText>a</w:delText>
              </w:r>
            </w:del>
            <w:ins w:id="5265" w:author="Robin Matthews" w:date="2021-07-14T23:35:00Z">
              <w:r w:rsidR="00F46E9E">
                <w:rPr>
                  <w:rFonts w:cs="Times New Roman"/>
                  <w:noProof/>
                  <w:sz w:val="16"/>
                  <w:szCs w:val="16"/>
                  <w:lang w:val="en-GB"/>
                </w:rPr>
                <w:t>b</w:t>
              </w:r>
            </w:ins>
            <w:r w:rsidR="00A26296">
              <w:rPr>
                <w:rFonts w:cs="Times New Roman"/>
                <w:noProof/>
                <w:sz w:val="16"/>
                <w:szCs w:val="16"/>
                <w:lang w:val="en-GB"/>
              </w:rPr>
              <w:t>)</w:t>
            </w:r>
            <w:r w:rsidRPr="00D424AA">
              <w:rPr>
                <w:rFonts w:cs="Times New Roman"/>
                <w:sz w:val="16"/>
                <w:szCs w:val="16"/>
                <w:lang w:val="en-GB"/>
              </w:rPr>
              <w:fldChar w:fldCharType="end"/>
            </w:r>
            <w:commentRangeEnd w:id="5261"/>
            <w:r w:rsidR="00A26296">
              <w:rPr>
                <w:rStyle w:val="Marquedecommentaire"/>
              </w:rPr>
              <w:commentReference w:id="5261"/>
            </w:r>
          </w:p>
        </w:tc>
        <w:tc>
          <w:tcPr>
            <w:tcW w:w="2158" w:type="dxa"/>
            <w:tcBorders>
              <w:top w:val="dashed" w:sz="4" w:space="0" w:color="000000"/>
            </w:tcBorders>
            <w:shd w:val="clear" w:color="auto" w:fill="D9D9D9"/>
          </w:tcPr>
          <w:p w14:paraId="31B3BB90"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color w:val="000000" w:themeColor="text1"/>
                <w:sz w:val="16"/>
                <w:szCs w:val="16"/>
                <w:lang w:val="en-GB" w:eastAsia="en-CA"/>
              </w:rPr>
              <w:t>Limited evidence</w:t>
            </w:r>
          </w:p>
        </w:tc>
        <w:tc>
          <w:tcPr>
            <w:tcW w:w="2158" w:type="dxa"/>
            <w:tcBorders>
              <w:top w:val="dashed" w:sz="4" w:space="0" w:color="000000"/>
            </w:tcBorders>
            <w:shd w:val="clear" w:color="auto" w:fill="7EC5F6"/>
            <w:tcMar>
              <w:top w:w="40" w:type="dxa"/>
              <w:left w:w="40" w:type="dxa"/>
              <w:bottom w:w="40" w:type="dxa"/>
              <w:right w:w="40" w:type="dxa"/>
            </w:tcMar>
          </w:tcPr>
          <w:p w14:paraId="572F440D" w14:textId="4693CCE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26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67" w:author="Robin Matthews" w:date="2021-07-14T16:42:00Z">
              <w:r w:rsidR="00A26296" w:rsidDel="00CC37A4">
                <w:rPr>
                  <w:rFonts w:cs="Times New Roman"/>
                  <w:noProof/>
                  <w:sz w:val="16"/>
                  <w:szCs w:val="16"/>
                  <w:lang w:val="en-GB"/>
                </w:rPr>
                <w:delText>Li et al., 2020</w:delText>
              </w:r>
            </w:del>
            <w:ins w:id="5268" w:author="Robin Matthews" w:date="2021-07-14T16:42: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266"/>
            <w:r w:rsidR="00A26296">
              <w:rPr>
                <w:rStyle w:val="Marquedecommentaire"/>
              </w:rPr>
              <w:commentReference w:id="5266"/>
            </w:r>
            <w:r w:rsidRPr="00841A35">
              <w:rPr>
                <w:rFonts w:cs="Times New Roman"/>
                <w:color w:val="000000" w:themeColor="text1"/>
                <w:sz w:val="16"/>
                <w:szCs w:val="16"/>
                <w:lang w:val="en-GB"/>
              </w:rPr>
              <w:t>; Annex). Median increase of more than 4% in the 50-year Rx1day an</w:t>
            </w:r>
            <w:r w:rsidRPr="00D424AA">
              <w:rPr>
                <w:rFonts w:cs="Times New Roman"/>
                <w:color w:val="000000" w:themeColor="text1"/>
                <w:sz w:val="16"/>
                <w:szCs w:val="16"/>
                <w:lang w:val="en-GB"/>
              </w:rPr>
              <w:t xml:space="preserve">d Rx5day events compared to the 1°C warming level </w:t>
            </w:r>
            <w:commentRangeStart w:id="5269"/>
            <w:r w:rsidRPr="00D424AA">
              <w:rPr>
                <w:rFonts w:cs="Times New Roman"/>
                <w:sz w:val="16"/>
                <w:szCs w:val="16"/>
                <w:lang w:val="en-GB"/>
              </w:rPr>
              <w:fldChar w:fldCharType="begin" w:fldLock="1"/>
            </w:r>
            <w:ins w:id="5270" w:author="Robin Matthews" w:date="2021-07-14T16:42: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271" w:author="Robin Matthews" w:date="2021-07-14T16:42: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272" w:author="Robin Matthews" w:date="2021-07-14T16:42:00Z">
              <w:r w:rsidR="00A26296" w:rsidDel="00CC37A4">
                <w:rPr>
                  <w:rFonts w:cs="Times New Roman"/>
                  <w:noProof/>
                  <w:sz w:val="16"/>
                  <w:szCs w:val="16"/>
                  <w:lang w:val="en-GB"/>
                </w:rPr>
                <w:delText>Li et al., 2020</w:delText>
              </w:r>
            </w:del>
            <w:ins w:id="5273" w:author="Robin Matthews" w:date="2021-07-14T16:42:00Z">
              <w:r w:rsidR="00CC37A4">
                <w:rPr>
                  <w:rFonts w:cs="Times New Roman"/>
                  <w:noProof/>
                  <w:sz w:val="16"/>
                  <w:szCs w:val="16"/>
                  <w:lang w:val="en-GB"/>
                </w:rPr>
                <w:t>C. Li et al., 2020</w:t>
              </w:r>
            </w:ins>
            <w:del w:id="5274" w:author="Robin Matthews" w:date="2021-07-14T16:42: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269"/>
            <w:r w:rsidR="00A26296">
              <w:rPr>
                <w:rStyle w:val="Marquedecommentaire"/>
              </w:rPr>
              <w:commentReference w:id="5269"/>
            </w:r>
            <w:r w:rsidRPr="00841A35">
              <w:rPr>
                <w:rFonts w:cs="Times New Roman"/>
                <w:color w:val="000000" w:themeColor="text1"/>
                <w:sz w:val="16"/>
                <w:szCs w:val="16"/>
                <w:lang w:val="en-GB"/>
              </w:rPr>
              <w:t xml:space="preserve"> and more than 8% in annual Rx1day and Rx5day and 6% in annual Rx30day compared to pre-industrial (Annex).</w:t>
            </w:r>
          </w:p>
        </w:tc>
        <w:tc>
          <w:tcPr>
            <w:tcW w:w="2159" w:type="dxa"/>
            <w:tcBorders>
              <w:top w:val="dashed" w:sz="4" w:space="0" w:color="000000"/>
            </w:tcBorders>
            <w:shd w:val="clear" w:color="auto" w:fill="42AEF0"/>
            <w:tcMar>
              <w:top w:w="40" w:type="dxa"/>
              <w:left w:w="40" w:type="dxa"/>
              <w:bottom w:w="40" w:type="dxa"/>
              <w:right w:w="40" w:type="dxa"/>
            </w:tcMar>
          </w:tcPr>
          <w:p w14:paraId="4B527E2A" w14:textId="3BF2C5D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275"/>
            <w:r w:rsidRPr="00D424AA">
              <w:rPr>
                <w:rFonts w:cs="Times New Roman"/>
                <w:sz w:val="16"/>
                <w:szCs w:val="16"/>
                <w:lang w:val="en-GB"/>
              </w:rPr>
              <w:fldChar w:fldCharType="begin" w:fldLock="1"/>
            </w:r>
            <w:ins w:id="5276" w:author="Robin Matthews" w:date="2021-07-14T16:42: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277" w:author="Robin Matthews" w:date="2021-07-14T16:42: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278" w:author="Robin Matthews" w:date="2021-07-14T16:42:00Z">
              <w:r w:rsidR="00A26296" w:rsidDel="00CC37A4">
                <w:rPr>
                  <w:rFonts w:cs="Times New Roman"/>
                  <w:noProof/>
                  <w:sz w:val="16"/>
                  <w:szCs w:val="16"/>
                  <w:lang w:val="en-GB"/>
                </w:rPr>
                <w:delText>Li et al., 2020</w:delText>
              </w:r>
            </w:del>
            <w:ins w:id="5279" w:author="Robin Matthews" w:date="2021-07-14T16:42: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275"/>
            <w:r w:rsidR="00A26296">
              <w:rPr>
                <w:rStyle w:val="Marquedecommentaire"/>
              </w:rPr>
              <w:commentReference w:id="5275"/>
            </w:r>
            <w:r w:rsidRPr="00841A35">
              <w:rPr>
                <w:rFonts w:cs="Times New Roman"/>
                <w:color w:val="000000" w:themeColor="text1"/>
                <w:sz w:val="16"/>
                <w:szCs w:val="16"/>
                <w:lang w:val="en-GB"/>
              </w:rPr>
              <w:t>; Annex). Median increase of more than 6% in the 50-year Rx1day and Rx5day events compared to the 1°C wa</w:t>
            </w:r>
            <w:r w:rsidRPr="00D424AA">
              <w:rPr>
                <w:rFonts w:cs="Times New Roman"/>
                <w:color w:val="000000" w:themeColor="text1"/>
                <w:sz w:val="16"/>
                <w:szCs w:val="16"/>
                <w:lang w:val="en-GB"/>
              </w:rPr>
              <w:t xml:space="preserve">rming level </w:t>
            </w:r>
            <w:commentRangeStart w:id="528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81" w:author="Robin Matthews" w:date="2021-07-14T16:43:00Z">
              <w:r w:rsidR="00A26296" w:rsidDel="00CC37A4">
                <w:rPr>
                  <w:rFonts w:cs="Times New Roman"/>
                  <w:noProof/>
                  <w:sz w:val="16"/>
                  <w:szCs w:val="16"/>
                  <w:lang w:val="en-GB"/>
                </w:rPr>
                <w:delText>Li et al., 2020</w:delText>
              </w:r>
            </w:del>
            <w:ins w:id="5282" w:author="Robin Matthews" w:date="2021-07-14T16:43:00Z">
              <w:r w:rsidR="00CC37A4">
                <w:rPr>
                  <w:rFonts w:cs="Times New Roman"/>
                  <w:noProof/>
                  <w:sz w:val="16"/>
                  <w:szCs w:val="16"/>
                  <w:lang w:val="en-GB"/>
                </w:rPr>
                <w:t>C. Li et al., 2020</w:t>
              </w:r>
            </w:ins>
            <w:del w:id="5283" w:author="Robin Matthews" w:date="2021-07-14T16:42: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280"/>
            <w:r w:rsidR="00A26296">
              <w:rPr>
                <w:rStyle w:val="Marquedecommentaire"/>
              </w:rPr>
              <w:commentReference w:id="5280"/>
            </w:r>
            <w:r w:rsidRPr="00841A35">
              <w:rPr>
                <w:rFonts w:cs="Times New Roman"/>
                <w:color w:val="000000" w:themeColor="text1"/>
                <w:sz w:val="16"/>
                <w:szCs w:val="16"/>
                <w:lang w:val="en-GB"/>
              </w:rPr>
              <w:t xml:space="preserve"> and more than 10% in annual Rx1day, Rx5day, and Rx30day compared to pre-industrial (Annex).</w:t>
            </w:r>
          </w:p>
        </w:tc>
        <w:tc>
          <w:tcPr>
            <w:tcW w:w="2159" w:type="dxa"/>
            <w:tcBorders>
              <w:top w:val="dashed" w:sz="4" w:space="0" w:color="000000"/>
            </w:tcBorders>
            <w:shd w:val="clear" w:color="auto" w:fill="1F4E79"/>
            <w:tcMar>
              <w:top w:w="40" w:type="dxa"/>
              <w:left w:w="40" w:type="dxa"/>
              <w:bottom w:w="40" w:type="dxa"/>
              <w:right w:w="40" w:type="dxa"/>
            </w:tcMar>
          </w:tcPr>
          <w:p w14:paraId="36BEEA20" w14:textId="03C85A2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284"/>
            <w:r w:rsidRPr="00D424AA">
              <w:rPr>
                <w:rFonts w:cs="Times New Roman"/>
                <w:sz w:val="16"/>
                <w:szCs w:val="16"/>
                <w:lang w:val="en-GB"/>
              </w:rPr>
              <w:fldChar w:fldCharType="begin" w:fldLock="1"/>
            </w:r>
            <w:ins w:id="5285" w:author="Robin Matthews" w:date="2021-07-14T16:43: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286" w:author="Robin Matthews" w:date="2021-07-14T16:43: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287" w:author="Robin Matthews" w:date="2021-07-14T16:43:00Z">
              <w:r w:rsidR="00A26296" w:rsidDel="00CC37A4">
                <w:rPr>
                  <w:rFonts w:cs="Times New Roman"/>
                  <w:noProof/>
                  <w:sz w:val="16"/>
                  <w:szCs w:val="16"/>
                  <w:lang w:val="en-GB"/>
                </w:rPr>
                <w:delText>Li et al., 2020</w:delText>
              </w:r>
            </w:del>
            <w:ins w:id="5288" w:author="Robin Matthews" w:date="2021-07-14T16:43: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284"/>
            <w:r w:rsidR="00A26296">
              <w:rPr>
                <w:rStyle w:val="Marquedecommentaire"/>
              </w:rPr>
              <w:commentReference w:id="5284"/>
            </w:r>
            <w:r w:rsidRPr="00841A35">
              <w:rPr>
                <w:rFonts w:cs="Times New Roman"/>
                <w:color w:val="000000" w:themeColor="text1"/>
                <w:sz w:val="16"/>
                <w:szCs w:val="16"/>
                <w:lang w:val="en-GB"/>
              </w:rPr>
              <w:t xml:space="preserve">; Annex). Median increase of more than 20% in the 50-year Rx1day and Rx5day events compared to the 1°C warming level </w:t>
            </w:r>
            <w:commentRangeStart w:id="528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90" w:author="Robin Matthews" w:date="2021-07-14T16:43:00Z">
              <w:r w:rsidR="00A26296" w:rsidDel="00CC37A4">
                <w:rPr>
                  <w:rFonts w:cs="Times New Roman"/>
                  <w:noProof/>
                  <w:sz w:val="16"/>
                  <w:szCs w:val="16"/>
                  <w:lang w:val="en-GB"/>
                </w:rPr>
                <w:delText>Li et al., 2020</w:delText>
              </w:r>
            </w:del>
            <w:ins w:id="5291" w:author="Robin Matthews" w:date="2021-07-14T16:43:00Z">
              <w:r w:rsidR="00CC37A4">
                <w:rPr>
                  <w:rFonts w:cs="Times New Roman"/>
                  <w:noProof/>
                  <w:sz w:val="16"/>
                  <w:szCs w:val="16"/>
                  <w:lang w:val="en-GB"/>
                </w:rPr>
                <w:t>C. Li et al., 2020</w:t>
              </w:r>
            </w:ins>
            <w:del w:id="5292" w:author="Robin Matthews" w:date="2021-07-14T16:43: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289"/>
            <w:r w:rsidR="00A26296">
              <w:rPr>
                <w:rStyle w:val="Marquedecommentaire"/>
              </w:rPr>
              <w:commentReference w:id="5289"/>
            </w:r>
            <w:r w:rsidRPr="00841A35">
              <w:rPr>
                <w:rFonts w:cs="Times New Roman"/>
                <w:sz w:val="16"/>
                <w:szCs w:val="16"/>
                <w:lang w:val="en-GB"/>
              </w:rPr>
              <w:t xml:space="preserve"> </w:t>
            </w:r>
            <w:r w:rsidRPr="00D424AA">
              <w:rPr>
                <w:rFonts w:cs="Times New Roman"/>
                <w:color w:val="000000" w:themeColor="text1"/>
                <w:sz w:val="16"/>
                <w:szCs w:val="16"/>
                <w:lang w:val="en-GB"/>
              </w:rPr>
              <w:t>and more than 25% in annual Rx1day, Rx5day, and Rx30day compared to pre-industrial (Annex).</w:t>
            </w:r>
          </w:p>
        </w:tc>
      </w:tr>
      <w:tr w:rsidR="00D376F0" w:rsidRPr="00F1665C" w14:paraId="47FE30EA" w14:textId="77777777" w:rsidTr="00723657">
        <w:tc>
          <w:tcPr>
            <w:tcW w:w="2158" w:type="dxa"/>
            <w:vMerge/>
          </w:tcPr>
          <w:p w14:paraId="106037ED"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564E4874"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 xml:space="preserve">Medium confidence in the </w:t>
            </w:r>
            <w:r w:rsidRPr="00D424AA">
              <w:rPr>
                <w:rFonts w:cs="Times New Roman"/>
                <w:color w:val="000000" w:themeColor="text1"/>
                <w:sz w:val="16"/>
                <w:szCs w:val="16"/>
                <w:lang w:val="en-GB" w:eastAsia="en-CA"/>
              </w:rPr>
              <w:t>intensitification of heavy precipitation</w:t>
            </w:r>
            <w:r w:rsidRPr="00D424AA" w:rsidDel="00250417">
              <w:rPr>
                <w:rFonts w:cs="Times New Roman"/>
                <w:i/>
                <w:color w:val="000000" w:themeColor="text1"/>
                <w:sz w:val="16"/>
                <w:szCs w:val="16"/>
                <w:lang w:val="en-GB" w:eastAsia="en-CA"/>
              </w:rPr>
              <w:t xml:space="preserve"> </w:t>
            </w:r>
          </w:p>
        </w:tc>
        <w:tc>
          <w:tcPr>
            <w:tcW w:w="2158" w:type="dxa"/>
            <w:tcBorders>
              <w:top w:val="dashed" w:sz="4" w:space="0" w:color="000000"/>
            </w:tcBorders>
            <w:shd w:val="clear" w:color="auto" w:fill="D9D9D9"/>
          </w:tcPr>
          <w:p w14:paraId="143E5D50"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Low confidence</w:t>
            </w:r>
          </w:p>
        </w:tc>
        <w:tc>
          <w:tcPr>
            <w:tcW w:w="2158" w:type="dxa"/>
            <w:tcBorders>
              <w:top w:val="dashed" w:sz="4" w:space="0" w:color="000000"/>
            </w:tcBorders>
            <w:shd w:val="clear" w:color="auto" w:fill="7EC5F6"/>
            <w:tcMar>
              <w:top w:w="40" w:type="dxa"/>
              <w:left w:w="40" w:type="dxa"/>
              <w:bottom w:w="40" w:type="dxa"/>
              <w:right w:w="40" w:type="dxa"/>
            </w:tcMar>
          </w:tcPr>
          <w:p w14:paraId="378E915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36B8BA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FDA6574"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Mar>
              <w:top w:w="40" w:type="dxa"/>
              <w:left w:w="40" w:type="dxa"/>
              <w:bottom w:w="40" w:type="dxa"/>
              <w:right w:w="40" w:type="dxa"/>
            </w:tcMar>
          </w:tcPr>
          <w:p w14:paraId="78730BD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09A75A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0A037D8"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1F4E79"/>
            <w:tcMar>
              <w:top w:w="40" w:type="dxa"/>
              <w:left w:w="40" w:type="dxa"/>
              <w:bottom w:w="40" w:type="dxa"/>
              <w:right w:w="40" w:type="dxa"/>
            </w:tcMar>
          </w:tcPr>
          <w:p w14:paraId="4D8B51E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4D0FAA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02DCC2A"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2F4CF610" w14:textId="77777777" w:rsidTr="00723657">
        <w:tc>
          <w:tcPr>
            <w:tcW w:w="2158" w:type="dxa"/>
            <w:vMerge w:val="restart"/>
          </w:tcPr>
          <w:p w14:paraId="7DA749AF"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Tibetan Plateau (TIB)</w:t>
            </w:r>
          </w:p>
          <w:p w14:paraId="15C2C61F" w14:textId="77777777" w:rsidR="00D376F0" w:rsidRPr="00D424AA" w:rsidRDefault="00D376F0" w:rsidP="00D424AA">
            <w:pPr>
              <w:rPr>
                <w:rFonts w:cs="Times New Roman"/>
                <w:color w:val="000000" w:themeColor="text1"/>
                <w:sz w:val="16"/>
                <w:szCs w:val="16"/>
                <w:lang w:val="en-GB" w:eastAsia="en-CA"/>
              </w:rPr>
            </w:pPr>
          </w:p>
          <w:p w14:paraId="6C375D5D"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2305AB47" w14:textId="37237C8C" w:rsidR="00D376F0" w:rsidRPr="00D707C3" w:rsidRDefault="00D376F0" w:rsidP="00D424AA">
            <w:pPr>
              <w:widowControl/>
              <w:rPr>
                <w:rFonts w:cs="Times New Roman"/>
                <w:i/>
                <w:color w:val="000000" w:themeColor="text1"/>
                <w:sz w:val="16"/>
                <w:szCs w:val="16"/>
                <w:lang w:val="nb-NO" w:eastAsia="en-CA"/>
              </w:rPr>
            </w:pPr>
            <w:r w:rsidRPr="00D424AA">
              <w:rPr>
                <w:rFonts w:cs="Times New Roman"/>
                <w:color w:val="000000" w:themeColor="text1"/>
                <w:sz w:val="16"/>
                <w:szCs w:val="16"/>
                <w:lang w:val="en-GB" w:eastAsia="en-CA"/>
              </w:rPr>
              <w:t xml:space="preserve">Intensification of heavy precipitation </w:t>
            </w:r>
            <w:ins w:id="5293" w:author="Robin Matthews" w:date="2021-07-14T16:46:00Z">
              <w:r w:rsidR="004D14C2">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16/j.accre.2017.08.002", "ISSN" : "16749278", "abstract" : "Based on a new multi-source dataset (GLDP-V1.0) recently developed in China Meteorological Administration, we employed precipitation indices including percentile-based indices of light (below the 50th percentile), moderate (between the 50th and 90th percentile), and intense (above the 90th percentile) precipitation, maximum 1-day, 3-day, and 5-day precipitation amounts (RX1DAY, RX3DAY, and RX5DAY, respectively), and consecutive wet and dry days (CWDs and CDDs) to analyze variations in extreme precipitation events in the Hindu Kush Himalayan (HKH) during 1961\u20132012. The main results are presented as follows. Firstly, there was a significant increase in the amount of light and moderate precipitation and number of associated days over various parts of India and northern Tibetan Plateau during 1961\u20132012; but the intensity of light precipitation decreased significantly in the Hindu Kush and central India, and the regional average intensity also decreased. Secondly, the amount and frequency of intense precipitation mostly increased significantly on the Tibetan Plateau, but there was a heterogeneous change over the remainder of the HKH, and regional average annual intense precipitation amount and frequency significantly increased over the HKH during 1961\u20132012. Thirdly, regional average RX1DAY, RX3DAY, and RX5DAY all showed significant upward trends during 1961\u20132012, and there was a significant increased tendency of consecutive wet-days in most parts of the study region; however, trends of consecutive dry-days were mostly opposite to those of consecutive wet-days, with regional averaged consecutive dry-days showing no noticeable trend.", "author" : [ { "dropping-particle" : "", "family" : "Zhan", "given" : "Yun Jian", "non-dropping-particle" : "", "parse-names" : false, "suffix" : "" }, { "dropping-particle" : "", "family" : "Ren", "given" : "Guo Yu", "non-dropping-particle" : "", "parse-names" : false, "suffix" : "" }, { "dropping-particle" : "", "family" : "Shrestha", "given" : "Arun Bhaka", "non-dropping-particle" : "", "parse-names" : false, "suffix" : "" }, { "dropping-particle" : "", "family" : "Rajbhandari", "given" : "Rupak", "non-dropping-particle" : "", "parse-names" : false, "suffix" : "" }, { "dropping-particle" : "", "family" : "Ren", "given" : "Yu Yu", "non-dropping-particle" : "", "parse-names" : false, "suffix" : "" }, { "dropping-particle" : "", "family" : "Sanjay", "given" : "Jayanarayanan", "non-dropping-particle" : "", "parse-names" : false, "suffix" : "" }, { "dropping-particle" : "", "family" : "Xu", "given" : "Yan", "non-dropping-particle" : "", "parse-names" : false, "suffix" : "" }, { "dropping-particle" : "", "family" : "Sun", "given" : "Xiu Bao", "non-dropping-particle" : "", "parse-names" : false, "suffix" : "" }, { "dropping-particle" : "", "family" : "You", "given" : "Qing Long", "non-dropping-particle" : "", "parse-names" : false, "suffix" : "" }, { "dropping-particle" : "", "family" : "Wang", "given" : "Shu", "non-dropping-particle" : "", "parse-names" : false, "suffix" : "" } ], "container-title" : "Advances in Climate Change Research", "id" : "ITEM-2", "issue" : "3", "issued" : { "date-parts" : [ [ "2017" ] ] }, "page" : "166-175", "publisher" : "Elsevier Ltd", "title" : "Changes in extreme precipitation events over the Hindu Kush Himalayan region during 1961\u20132012", "translator" : [ { "dropping-particle" : "", "family" : "S1946", "given" : "", "non-dropping-particle" : "", "parse-names" : false, "suffix" : "" } ], "type" : "article-journal", "volume" : "8" }, "uris" : [ "http://www.mendeley.com/documents/?uuid=020ac6bb-0dae-4f56-8b1d-24e3af668f6d" ] }, { "id" : "ITEM-3",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3",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4", "itemData" : { "DOI" : "10.1007/s00704-012-0657-3", "ISSN" : "1434-4483", "abstract" : "The spatial\u2013temporal variability of the precipitation extremes defined by eight precipitation indices based on daily precipitation dataset was analyzed using the linear regression method and the Mann\u2013Kendall test. The results indicate that increasing trends in the precipitation amount, rainy days, and the intensity of the extreme precipitation were identified at above 70 % of the total rain stations considered in this study, with more than 30 % of them were significant, while most stations show notable decreasing trend in the annual maximum consecutive no-rain days. Significantly increasing trends of the precipitation extremes are observed mainly in the northern Xinjiang and the north of the southern Xinjiang. Most extreme precipitation indices show a potential regime shift starting from the middle of 1980s. The magnitude of the trends is compatible with their pattern of spatial stability. The generally increasing trends in precipitation extremes are found in this study.", "author" : [ { "dropping-particle" : "", "family" : "Jiang", "given" : "Feng-Qing", "non-dropping-particle" : "", "parse-names" : false, "suffix" : "" }, { "dropping-particle" : "", "family" : "Hu", "given" : "Ru-Ji", "non-dropping-particle" : "", "parse-names" : false, "suffix" : "" }, { "dropping-particle" : "", "family" : "Wang", "given" : "Shao-Ping", "non-dropping-particle" : "", "parse-names" : false, "suffix" : "" }, { "dropping-particle" : "", "family" : "Zhang", "given" : "Yan-Wei", "non-dropping-particle" : "", "parse-names" : false, "suffix" : "" }, { "dropping-particle" : "", "family" : "Tong", "given" : "Li", "non-dropping-particle" : "", "parse-names" : false, "suffix" : "" } ], "container-title" : "Theoretical and Applied Climatology", "id" : "ITEM-4", "issue" : "1", "issued" : { "date-parts" : [ [ "2013" ] ] }, "page" : "133-148", "title" : "Trends of precipitation extremes during 1960\u20132008 in Xinjiang, the Northwest China", "translator" : [ { "dropping-particle" : "", "family" : "S2388", "given" : "", "non-dropping-particle" : "", "parse-names" : false, "suffix" : "" } ], "type" : "article-journal", "volume" : "111" }, "uris" : [ "http://www.mendeley.com/documents/?uuid=6c876d1f-5094-4559-8b19-85d77c0739bd" ] }, { "id" : "ITEM-5",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5",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4f51d28d-1e4e-4698-bb71-3b41b57c451f" ] }, { "id" : "ITEM-6", "itemData" : { "DOI" : "10.3390/atmos10040203", "author" : [ { "dropping-particle" : "", "family" : "Liu", "given" : "Min", "non-dropping-particle" : "", "parse-names" : false, "suffix" : "" }, { "dropping-particle" : "", "family" : "Shen", "given" : "Yanjun", "non-dropping-particle" : "", "parse-names" : false, "suffix" : "" }, { "dropping-particle" : "", "family" : "Qi", "given" : "Yongqing", "non-dropping-particle" : "", "parse-names" : false, "suffix" : "" }, { "dropping-particle" : "", "family" : "Wang", "given" : "Yanfang", "non-dropping-particle" : "", "parse-names" : false, "suffix" : "" }, { "dropping-particle" : "", "family" : "Geng", "given" : "Xinxin", "non-dropping-particle" : "", "parse-names" : false, "suffix" : "" } ], "container-title" : "Atmosphere", "id" : "ITEM-6", "issued" : { "date-parts" : [ [ "2019" ] ] }, "title" : "Changes in precipitation and drought extremes over the past half century in China", "translator" : [ { "dropping-particle" : "", "family" : "S2524", "given" : "", "non-dropping-particle" : "", "parse-names" : false, "suffix" : "" } ], "type" : "article-journal", "volume" : "10" }, "uris" : [ "http://www.mendeley.com/documents/?uuid=6ac89c4e-f7b8-475a-85f6-68e31c0d6cfa" ] } ], "mendeley" : { "formattedCitation" : "(Jiang et al., 2013; Hu et al., 2016; Ge et al., 2017; Zhan et al., 2017; Liu et al., 2019b; Sun et al., 2020a)", "manualFormatting" : "(Jiang et al., 2013; Hu et al., 2016; Ge et al., 2017; Zhan et al., 2017; M. Liu et al., 2019; Sun et al., 2020b)", "plainTextFormattedCitation" : "(Jiang et al., 2013; Hu et al., 2016; Ge et al., 2017; Zhan et al., 2017; Liu et al., 2019b; Sun et al., 2020a)", "previouslyFormattedCitation" : "(Jiang et al., 2013; Hu et al., 2016; Ge et al., 2017; Zhan et al., 2017; Liu et al., 2019b; Sun et al., 2020a)" }, "properties" : { "noteIndex" : 0 }, "schema" : "https://github.com/citation-style-language/schema/raw/master/csl-citation.json" }</w:instrText>
            </w:r>
            <w:ins w:id="5294" w:author="Robin Matthews" w:date="2021-07-14T16:46:00Z">
              <w:r w:rsidR="004D14C2">
                <w:rPr>
                  <w:rFonts w:cs="Times New Roman"/>
                  <w:sz w:val="16"/>
                  <w:szCs w:val="16"/>
                  <w:lang w:val="en-GB"/>
                </w:rPr>
                <w:fldChar w:fldCharType="separate"/>
              </w:r>
              <w:r w:rsidR="004D14C2" w:rsidRPr="00D83AAB">
                <w:rPr>
                  <w:rFonts w:cs="Times New Roman"/>
                  <w:noProof/>
                  <w:sz w:val="16"/>
                  <w:szCs w:val="16"/>
                  <w:lang w:val="en-GB"/>
                </w:rPr>
                <w:t xml:space="preserve">(Jiang et al., 2013; Hu et al., 2016; Ge et al., 2017; Zhan et al., 2017; </w:t>
              </w:r>
              <w:r w:rsidR="004D14C2">
                <w:rPr>
                  <w:rFonts w:cs="Times New Roman"/>
                  <w:noProof/>
                  <w:sz w:val="16"/>
                  <w:szCs w:val="16"/>
                  <w:lang w:val="en-GB"/>
                </w:rPr>
                <w:t xml:space="preserve">M. </w:t>
              </w:r>
              <w:r w:rsidR="004D14C2" w:rsidRPr="00D83AAB">
                <w:rPr>
                  <w:rFonts w:cs="Times New Roman"/>
                  <w:noProof/>
                  <w:sz w:val="16"/>
                  <w:szCs w:val="16"/>
                  <w:lang w:val="en-GB"/>
                </w:rPr>
                <w:t>Liu et al., 2019; Sun et al., 2020</w:t>
              </w:r>
              <w:r w:rsidR="004D14C2">
                <w:rPr>
                  <w:rFonts w:cs="Times New Roman"/>
                  <w:noProof/>
                  <w:sz w:val="16"/>
                  <w:szCs w:val="16"/>
                  <w:lang w:val="en-GB"/>
                </w:rPr>
                <w:t>b</w:t>
              </w:r>
              <w:r w:rsidR="004D14C2" w:rsidRPr="00D83AAB">
                <w:rPr>
                  <w:rFonts w:cs="Times New Roman"/>
                  <w:noProof/>
                  <w:sz w:val="16"/>
                  <w:szCs w:val="16"/>
                  <w:lang w:val="en-GB"/>
                </w:rPr>
                <w:t>)</w:t>
              </w:r>
              <w:r w:rsidR="004D14C2">
                <w:rPr>
                  <w:rFonts w:cs="Times New Roman"/>
                  <w:sz w:val="16"/>
                  <w:szCs w:val="16"/>
                  <w:lang w:val="en-GB"/>
                </w:rPr>
                <w:fldChar w:fldCharType="end"/>
              </w:r>
            </w:ins>
            <w:commentRangeStart w:id="5295"/>
            <w:del w:id="5296" w:author="Robin Matthews" w:date="2021-07-14T16:46:00Z">
              <w:r w:rsidRPr="00D424AA" w:rsidDel="004D14C2">
                <w:rPr>
                  <w:rFonts w:cs="Times New Roman"/>
                  <w:sz w:val="16"/>
                  <w:szCs w:val="16"/>
                  <w:lang w:val="en-GB"/>
                </w:rPr>
                <w:fldChar w:fldCharType="begin" w:fldLock="1"/>
              </w:r>
              <w:r w:rsidR="00AB36D4" w:rsidRPr="004D14C2" w:rsidDel="004D14C2">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4D14C2">
                <w:rPr>
                  <w:rFonts w:cs="Times New Roman"/>
                  <w:sz w:val="16"/>
                  <w:szCs w:val="16"/>
                  <w:lang w:val="en-GB"/>
                </w:rPr>
                <w:fldChar w:fldCharType="separate"/>
              </w:r>
              <w:r w:rsidR="00A26296" w:rsidRPr="004D14C2" w:rsidDel="004D14C2">
                <w:rPr>
                  <w:rFonts w:cs="Times New Roman"/>
                  <w:noProof/>
                  <w:sz w:val="16"/>
                  <w:szCs w:val="16"/>
                  <w:lang w:val="en-GB"/>
                </w:rPr>
                <w:delText>(Sun et al., 2020</w:delText>
              </w:r>
              <w:r w:rsidRPr="00D424AA" w:rsidDel="004D14C2">
                <w:rPr>
                  <w:rFonts w:cs="Times New Roman"/>
                  <w:sz w:val="16"/>
                  <w:szCs w:val="16"/>
                  <w:lang w:val="en-GB"/>
                </w:rPr>
                <w:fldChar w:fldCharType="end"/>
              </w:r>
              <w:commentRangeEnd w:id="5295"/>
              <w:r w:rsidR="00A26296" w:rsidDel="004D14C2">
                <w:rPr>
                  <w:rStyle w:val="Marquedecommentaire"/>
                </w:rPr>
                <w:commentReference w:id="5295"/>
              </w:r>
              <w:r w:rsidRPr="00841A35" w:rsidDel="004D14C2">
                <w:rPr>
                  <w:rFonts w:cs="Times New Roman"/>
                  <w:sz w:val="16"/>
                  <w:szCs w:val="16"/>
                  <w:lang w:val="en-GB"/>
                </w:rPr>
                <w:delText xml:space="preserve">; </w:delText>
              </w:r>
              <w:commentRangeStart w:id="5297"/>
              <w:r w:rsidRPr="00D424AA" w:rsidDel="004D14C2">
                <w:rPr>
                  <w:rFonts w:cs="Times New Roman"/>
                  <w:color w:val="000000" w:themeColor="text1"/>
                  <w:sz w:val="16"/>
                  <w:szCs w:val="16"/>
                  <w:lang w:val="en-GB" w:eastAsia="en-CA"/>
                </w:rPr>
                <w:fldChar w:fldCharType="begin" w:fldLock="1"/>
              </w:r>
              <w:r w:rsidR="00417CA4" w:rsidDel="004D14C2">
                <w:rPr>
                  <w:rFonts w:cs="Times New Roman"/>
                  <w:color w:val="000000" w:themeColor="text1"/>
                  <w:sz w:val="16"/>
                  <w:szCs w:val="16"/>
                  <w:lang w:val="en-GB" w:eastAsia="en-CA"/>
                </w:rPr>
                <w:delInstrText>ADDIN CSL_CITATION { "citationItems" : [ { "id" : "ITEM-1", "itemData" : { "DOI" : "10.1016/j.accre.2017.08.002", "ISSN" : "16749278", "abstract" : "Based on a new multi-source dataset (GLDP-V1.0) recently developed in China Meteorological Administration, we employed precipitation indices including percentile-based indices of light (below the 50th percentile), moderate (between the 50th and 90th percentile), and intense (above the 90th percentile) precipitation, maximum 1-day, 3-day, and 5-day precipitation amounts (RX1DAY, RX3DAY, and RX5DAY, respectively), and consecutive wet and dry days (CWDs and CDDs) to analyze variations in extreme precipitation events in the Hindu Kush Himalayan (HKH) during 1961\u20132012. The main results are presented as follows. Firstly, there was a significant increase in the amount of light and moderate precipitation and number of associated days over various parts of India and northern Tibetan Plateau during 1961\u20132012; but the intensity of light precipitation decreased significantly in the Hindu Kush and central India, and the regional average intensity also decreased. Secondly, the amount and frequency of intense precipitation mostly increased significantly on the Tibetan Plateau, but there was a heterogeneous change over the remainder of the HKH, and regional average annual intense precipitation amount and frequency significantly increased over the HKH during 1961\u20132012. Thirdly, regional average RX1DAY, RX3DAY, and RX5DAY all showed significant upward trends during 1961\u20132012, and there was a significant increased tendency of consecutive wet-days in most parts of the study region; however, trends of consecutive dry-days were mostly opposite to those of consecutive wet-days, with regional averaged consecutive dry-days showing no noticeable trend.", "author" : [ { "dropping-particle" : "", "family" : "Zhan", "given" : "Yun Jian", "non-dropping-particle" : "", "parse-names" : false, "suffix" : "" }, { "dropping-particle" : "", "family" : "Ren", "given" : "Guo Yu", "non-dropping-particle" : "", "parse-names" : false, "suffix" : "" }, { "dropping-particle" : "", "family" : "Shrestha", "given" : "Arun Bhaka", "non-dropping-particle" : "", "parse-names" : false, "suffix" : "" }, { "dropping-particle" : "", "family" : "Rajbhandari", "given" : "Rupak", "non-dropping-particle" : "", "parse-names" : false, "suffix" : "" }, { "dropping-particle" : "", "family" : "Ren", "given" : "Yu Yu", "non-dropping-particle" : "", "parse-names" : false, "suffix" : "" }, { "dropping-particle" : "", "family" : "Sanjay", "given" : "Jayanarayanan", "non-dropping-particle" : "", "parse-names" : false, "suffix" : "" }, { "dropping-particle" : "", "family" : "Xu", "given" : "Yan", "non-dropping-particle" : "", "parse-names" : false, "suffix" : "" }, { "dropping-particle" : "", "family" : "Sun", "given" : "Xiu Bao", "non-dropping-particle" : "", "parse-names" : false, "suffix" : "" }, { "dropping-particle" : "", "family" : "You", "given" : "Qing Long", "non-dropping-particle" : "", "parse-names" : false, "suffix" : "" }, { "dropping-particle" : "", "family" : "Wang", "given" : "Shu", "non-dropping-particle" : "", "parse-names" : false, "suffix" : "" } ], "container-title" : "Advances in Climate Change Research", "id" : "ITEM-1", "issue" : "3", "issued" : { "date-parts" : [ [ "2017" ] ] }, "page" : "166-175", "publisher" : "Elsevier Ltd", "title" : "Changes in extreme precipitation events over the Hindu Kush Himalayan region during 1961\u20132012", "translator" : [ { "dropping-particle" : "", "family" : "S1946", "given" : "", "non-dropping-particle" : "", "parse-names" : false, "suffix" : "" } ], "type" : "article-journal", "volume" : "8" }, "uris" : [ "http://www.mendeley.com/documents/?uuid=020ac6bb-0dae-4f56-8b1d-24e3af668f6d" ] }, { "id" : "ITEM-2",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2",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3", "itemData" : { "DOI" : "10.1007/s00704-012-0657-3", "ISSN" : "1434-4483", "abstract" : "The spatial\u2013temporal variability of the precipitation extremes defined by eight precipitation indices based on daily precipitation dataset was analyzed using the linear regression method and the Mann\u2013Kendall test. The results indicate that increasing trends in the precipitation amount, rainy days, and the intensity of the extreme precipitation were identified at above 70 % of the total rain stations considered in this study, with more than 30 % of them were significant, while most stations show notable decreasing trend in the annual maximum consecutive no-rain days. Significantly increasing trends of the precipitation extremes are observed mainly in the northern Xinjiang and the north of the southern Xinjiang. Most extreme precipitation indices show a potential regime shift starting from the middle of 1980s. The magnitude of the trends is compatible with their pattern of spatial stability. The generally increasing trends in precipitation extremes are found in this study.", "author" : [ { "dropping-particle" : "", "family" : "Jiang", "given" : "Feng-Qing", "non-dropping-particle" : "", "parse-names" : false, "suffix" : "" }, { "dropping-particle" : "", "family" : "Hu", "given" : "Ru-Ji", "non-dropping-particle" : "", "parse-names" : false, "suffix" : "" }, { "dropping-particle" : "", "family" : "Wang", "given" : "Shao-Ping", "non-dropping-particle" : "", "parse-names" : false, "suffix" : "" }, { "dropping-particle" : "", "family" : "Zhang", "given" : "Yan-Wei", "non-dropping-particle" : "", "parse-names" : false, "suffix" : "" }, { "dropping-particle" : "", "family" : "Tong", "given" : "Li", "non-dropping-particle" : "", "parse-names" : false, "suffix" : "" } ], "container-title" : "Theoretical and Applied Climatology", "id" : "ITEM-3", "issue" : "1", "issued" : { "date-parts" : [ [ "2013" ] ] }, "page" : "133-148", "title" : "Trends of precipitation extremes during 1960\u20132008 in Xinjiang, the Northwest China", "translator" : [ { "dropping-particle" : "", "family" : "S2388", "given" : "", "non-dropping-particle" : "", "parse-names" : false, "suffix" : "" } ], "type" : "article-journal", "volume" : "111" }, "uris" : [ "http://www.mendeley.com/documents/?uuid=6c876d1f-5094-4559-8b19-85d77c0739bd" ] }, { "id" : "ITEM-4",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4",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4f51d28d-1e4e-4698-bb71-3b41b57c451f" ] }, { "id" : "ITEM-5", "itemData" : { "DOI" : "10.3390/atmos10040203", "author" : [ { "dropping-particle" : "", "family" : "Liu", "given" : "Min", "non-dropping-particle" : "", "parse-names" : false, "suffix" : "" }, { "dropping-particle" : "", "family" : "Shen", "given" : "Yanjun", "non-dropping-particle" : "", "parse-names" : false, "suffix" : "" }, { "dropping-particle" : "", "family" : "Qi", "given" : "Yongqing", "non-dropping-particle" : "", "parse-names" : false, "suffix" : "" }, { "dropping-particle" : "", "family" : "Wang", "given" : "Yanfang", "non-dropping-particle" : "", "parse-names" : false, "suffix" : "" }, { "dropping-particle" : "", "family" : "Geng", "given" : "Xinxin", "non-dropping-particle" : "", "parse-names" : false, "suffix" : "" } ], "container-title" : "Atmosphere", "id" : "ITEM-5", "issued" : { "date-parts" : [ [ "2019" ] ] }, "title" : "Changes in precipitation and drought extremes over the past half century in China", "translator" : [ { "dropping-particle" : "", "family" : "S2524", "given" : "", "non-dropping-particle" : "", "parse-names" : false, "suffix" : "" } ], "type" : "article-journal", "volume" : "10" }, "uris" : [ "http://www.mendeley.com/documents/?uuid=6ac89c4e-f7b8-475a-85f6-68e31c0d6cfa" ] } ], "mendeley" : { "formattedCitation" : "(Jiang et al., 2013; Hu et al., 2016; Ge et al., 2017; Zhan et al., 2017; Liu et al., 2019b)", "manualFormatting" : "Jiang et al., 2013; Hu et al., 2016; Ge et al., 2017; Zhan et al., 2017; Liu et al., 2019)", "plainTextFormattedCitation" : "(Jiang et al., 2013; Hu et al., 2016; Ge et al., 2017; Zhan et al., 2017; Liu et al., 2019b)", "previouslyFormattedCitation" : "(Jiang et al., 2013; Hu et al., 2016; Ge et al., 2017; Zhan et al., 2017; Liu et al., 2019b)"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nb-NO" w:eastAsia="en-CA"/>
                </w:rPr>
                <w:delText>Jiang et al., 2013; Hu et al., 2016; Ge et al., 2017; Zhan et al., 2017; Liu et al., 2019)</w:delText>
              </w:r>
              <w:r w:rsidRPr="00D424AA" w:rsidDel="004D14C2">
                <w:rPr>
                  <w:rFonts w:cs="Times New Roman"/>
                  <w:color w:val="000000" w:themeColor="text1"/>
                  <w:sz w:val="16"/>
                  <w:szCs w:val="16"/>
                  <w:lang w:val="en-GB" w:eastAsia="en-CA"/>
                </w:rPr>
                <w:fldChar w:fldCharType="end"/>
              </w:r>
            </w:del>
            <w:commentRangeEnd w:id="5297"/>
            <w:r w:rsidR="00A26296">
              <w:rPr>
                <w:rStyle w:val="Marquedecommentaire"/>
              </w:rPr>
              <w:commentReference w:id="5297"/>
            </w:r>
          </w:p>
        </w:tc>
        <w:tc>
          <w:tcPr>
            <w:tcW w:w="2158" w:type="dxa"/>
            <w:tcBorders>
              <w:top w:val="dashed" w:sz="4" w:space="0" w:color="000000"/>
            </w:tcBorders>
            <w:shd w:val="clear" w:color="auto" w:fill="D9D9D9"/>
          </w:tcPr>
          <w:p w14:paraId="2B888B40" w14:textId="77777777" w:rsidR="00D376F0" w:rsidRPr="00D707C3" w:rsidRDefault="00D376F0" w:rsidP="00D424AA">
            <w:pPr>
              <w:widowControl/>
              <w:rPr>
                <w:rFonts w:cs="Times New Roman"/>
                <w:color w:val="000000" w:themeColor="text1"/>
                <w:sz w:val="16"/>
                <w:szCs w:val="16"/>
                <w:lang w:val="nb-NO" w:eastAsia="en-CA"/>
              </w:rPr>
            </w:pPr>
            <w:r w:rsidRPr="00D707C3">
              <w:rPr>
                <w:rFonts w:cs="Times New Roman"/>
                <w:color w:val="000000" w:themeColor="text1"/>
                <w:sz w:val="16"/>
                <w:szCs w:val="16"/>
                <w:lang w:val="nb-NO" w:eastAsia="en-CA"/>
              </w:rPr>
              <w:t>Limited evidence</w:t>
            </w:r>
          </w:p>
        </w:tc>
        <w:tc>
          <w:tcPr>
            <w:tcW w:w="2158" w:type="dxa"/>
            <w:tcBorders>
              <w:top w:val="dashed" w:sz="4" w:space="0" w:color="000000"/>
            </w:tcBorders>
            <w:shd w:val="clear" w:color="auto" w:fill="7EC5F6"/>
            <w:tcMar>
              <w:top w:w="40" w:type="dxa"/>
              <w:left w:w="40" w:type="dxa"/>
              <w:bottom w:w="40" w:type="dxa"/>
              <w:right w:w="40" w:type="dxa"/>
            </w:tcMar>
          </w:tcPr>
          <w:p w14:paraId="3052E287" w14:textId="5E5C2701"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w:t>
            </w:r>
            <w:r w:rsidRPr="00D707C3">
              <w:rPr>
                <w:rFonts w:cs="Times New Roman"/>
                <w:color w:val="000000" w:themeColor="text1"/>
                <w:sz w:val="16"/>
                <w:szCs w:val="16"/>
                <w:lang w:val="en-GB"/>
              </w:rPr>
              <w:t xml:space="preserve">P6 models project a robust increase </w:t>
            </w:r>
            <w:r w:rsidRPr="00D424AA">
              <w:rPr>
                <w:rFonts w:cs="Times New Roman"/>
                <w:color w:val="000000" w:themeColor="text1"/>
                <w:sz w:val="16"/>
                <w:szCs w:val="16"/>
                <w:lang w:val="en-GB"/>
              </w:rPr>
              <w:t xml:space="preserve">in the intensity and frequency of heavy precipitation </w:t>
            </w:r>
            <w:commentRangeStart w:id="529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299" w:author="Robin Matthews" w:date="2021-07-14T16:43:00Z">
              <w:r w:rsidR="00A26296" w:rsidDel="00CC37A4">
                <w:rPr>
                  <w:rFonts w:cs="Times New Roman"/>
                  <w:noProof/>
                  <w:sz w:val="16"/>
                  <w:szCs w:val="16"/>
                  <w:lang w:val="en-GB"/>
                </w:rPr>
                <w:delText>Li et al., 2020</w:delText>
              </w:r>
            </w:del>
            <w:ins w:id="5300" w:author="Robin Matthews" w:date="2021-07-14T16:43: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298"/>
            <w:r w:rsidR="00A26296">
              <w:rPr>
                <w:rStyle w:val="Marquedecommentaire"/>
              </w:rPr>
              <w:commentReference w:id="5298"/>
            </w:r>
            <w:r w:rsidRPr="00841A35">
              <w:rPr>
                <w:rFonts w:cs="Times New Roman"/>
                <w:color w:val="000000" w:themeColor="text1"/>
                <w:sz w:val="16"/>
                <w:szCs w:val="16"/>
                <w:lang w:val="en-GB"/>
              </w:rPr>
              <w:t xml:space="preserve">; Annex). Median increase of more than 2% in the 50-year Rx1day and Rx5day events compared to the 1°C warming level </w:t>
            </w:r>
            <w:commentRangeStart w:id="530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302" w:author="Robin Matthews" w:date="2021-07-14T16:43:00Z">
              <w:r w:rsidR="00A26296" w:rsidDel="00CC37A4">
                <w:rPr>
                  <w:rFonts w:cs="Times New Roman"/>
                  <w:noProof/>
                  <w:sz w:val="16"/>
                  <w:szCs w:val="16"/>
                  <w:lang w:val="en-GB"/>
                </w:rPr>
                <w:delText>Li et al., 2020</w:delText>
              </w:r>
            </w:del>
            <w:ins w:id="5303" w:author="Robin Matthews" w:date="2021-07-14T16:43:00Z">
              <w:r w:rsidR="00CC37A4">
                <w:rPr>
                  <w:rFonts w:cs="Times New Roman"/>
                  <w:noProof/>
                  <w:sz w:val="16"/>
                  <w:szCs w:val="16"/>
                  <w:lang w:val="en-GB"/>
                </w:rPr>
                <w:t>C. Li et al., 2020</w:t>
              </w:r>
            </w:ins>
            <w:del w:id="5304" w:author="Robin Matthews" w:date="2021-07-14T16:43: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301"/>
            <w:r w:rsidR="00A26296">
              <w:rPr>
                <w:rStyle w:val="Marquedecommentaire"/>
              </w:rPr>
              <w:commentReference w:id="5301"/>
            </w:r>
            <w:r w:rsidRPr="00841A35">
              <w:rPr>
                <w:rFonts w:cs="Times New Roman"/>
                <w:color w:val="000000" w:themeColor="text1"/>
                <w:sz w:val="16"/>
                <w:szCs w:val="16"/>
                <w:lang w:val="en-GB"/>
              </w:rPr>
              <w:t xml:space="preserve"> and more than 4% in annual Rx1day and Rx5day and 2% in annual Rx30day compared to pre-industrial (Annex).</w:t>
            </w:r>
          </w:p>
          <w:p w14:paraId="76C92B6F" w14:textId="77777777" w:rsidR="00D376F0" w:rsidRPr="00D424AA" w:rsidRDefault="00D376F0" w:rsidP="00D424AA">
            <w:pPr>
              <w:rPr>
                <w:rFonts w:cs="Times New Roman"/>
                <w:color w:val="000000" w:themeColor="text1"/>
                <w:sz w:val="16"/>
                <w:szCs w:val="16"/>
                <w:lang w:val="en-GB"/>
              </w:rPr>
            </w:pPr>
          </w:p>
          <w:p w14:paraId="1E942BBA" w14:textId="2EE56251"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305"/>
            <w:r w:rsidRPr="00D424AA">
              <w:rPr>
                <w:rFonts w:cs="Times New Roman"/>
                <w:color w:val="000000" w:themeColor="text1"/>
                <w:sz w:val="16"/>
                <w:szCs w:val="16"/>
                <w:lang w:val="en-GB" w:eastAsia="en-CA"/>
              </w:rPr>
              <w:fldChar w:fldCharType="begin" w:fldLock="1"/>
            </w:r>
            <w:r w:rsidR="00DB48AC">
              <w:rPr>
                <w:rFonts w:cs="Times New Roman"/>
                <w:color w:val="000000" w:themeColor="text1"/>
                <w:sz w:val="16"/>
                <w:szCs w:val="16"/>
                <w:lang w:val="en-GB" w:eastAsia="en-CA"/>
              </w:rPr>
              <w:instrText>ADDIN CSL_CITATION { "citationItems" : [ { "id" : "ITEM-1", "itemData" : { "DOI" : "10.1360/N972014-01296", "ISSN" : "0023074X", "author" : [ { "dropping-particle" : "", "family" : "Zhang", "given" : "R.", "non-dropping-particle" : "", "parse-names" : false, "suffix" : "" }, { "dropping-particle" : "", "family" : "Su", "given" : "F.", "non-dropping-particle" : "", "parse-names" : false, "suffix" : "" }, { "dropping-particle" : "", "family" : "Jiang", "given" : "Z.", "non-dropping-particle" : "", "parse-names" : false, "suffix" : "" }, { "dropping-particle" : "", "family" : "Gao", "given" : "X", "non-dropping-particle" : "", "parse-names" : false, "suffix" : "" }, { "dropping-particle" : "", "family" : "Guo", "given" : "D", "non-dropping-particle" : "", "parse-names" : false, "suffix" : "" }, { "dropping-particle" : "", "family" : "Ni", "given" : "J", "non-dropping-particle" : "", "parse-names" : false, "suffix" : "" }, { "dropping-particle" : "", "family" : "You", "given" : "Q", "non-dropping-particle" : "", "parse-names" : false, "suffix" : "" }, { "dropping-particle" : "", "family" : "Lan", "given" : "C", "non-dropping-particle" : "", "parse-names" : false, "suffix" : "" }, { "dropping-particle" : "", "family" : "Zhou", "given" : "B", "non-dropping-particle" : "", "parse-names" : false, "suffix" : "" } ], "container-title" : "Chinese Science Bulletin", "id" : "ITEM-1", "issued" : { "date-parts" : [ [ "2015" ] ] }, "title" : "An overview of projected climate and environmental changes across the Tibetan Plateau in the 21st century", "translator" : [ { "dropping-particle" : "", "family" : "S981", "given" : "", "non-dropping-particle" : "", "parse-names" : false, "suffix" : "" } ], "type" : "article-journal" }, "uris" : [ "http://www.mendeley.com/documents/?uuid=cd92356a-e930-4c27-8f41-815ff7a32f84"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2/joc.5243", "ISSN" : "08998418", "author" : [ { "dropping-particle" : "", "family" : "Gao", "given" : "Yanhong", "non-dropping-particle" : "", "parse-names" : false, "suffix" : "" }, { "dropping-particle" : "", "family" : "Xiao", "given" : "Linhong", "non-dropping-particle" : "", "parse-names" : false, "suffix" : "" }, { "dropping-particle" : "", "family" : "Chen", "given" : "Deliang", "non-dropping-particle" : "", "parse-names" : false, "suffix" : "" }, { "dropping-particle" : "", "family" : "Xu", "given" : "Jianwei", "non-dropping-particle" : "", "parse-names" : false, "suffix" : "" }, { "dropping-particle" : "", "family" : "Zhang", "given" : "Hongwen", "non-dropping-particle" : "", "parse-names" : false, "suffix" : "" } ], "container-title" : "International Journal of Climatology", "id" : "ITEM-3", "issue" : "3", "issued" : { "date-parts" : [ [ "2018", "3" ] ] }, "page" : "1285-1297", "title" : "Comparison between past and future extreme precipitations simulated by global and regional climate models over the Tibetan Plateau", "translator" : [ { "dropping-particle" : "", "family" : "S1523", "given" : "", "non-dropping-particle" : "", "parse-names" : false, "suffix" : "" } ], "type" : "article-journal", "volume" : "38" }, "uris" : [ "http://www.mendeley.com/documents/?uuid=0ac77f9d-dfa8-42ad-b5fb-e5c408caf333"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Zhou et al., 2014; Zhang et al., 2015c; Gao et al., 2018; Han et al., 2018)", "manualFormatting" : "(Zhou et al., 2014; R. Zhang et al., 2015; Gao et al., 2018; Han et al., 2018)", "plainTextFormattedCitation" : "(Zhou et al., 2014; Zhang et al., 2015c; Gao et al., 2018; Han et al., 2018)", "previouslyFormattedCitation" : "(Zhou et al., 2014; Zhang et al., 2015c; Gao et al., 2018; Ha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 xml:space="preserve">(Zhou et al., 2014; </w:t>
            </w:r>
            <w:ins w:id="5306" w:author="Robin Matthews" w:date="2021-07-14T18:22:00Z">
              <w:r w:rsidR="00B5298C">
                <w:rPr>
                  <w:rFonts w:cs="Times New Roman"/>
                  <w:noProof/>
                  <w:color w:val="000000" w:themeColor="text1"/>
                  <w:sz w:val="16"/>
                  <w:szCs w:val="16"/>
                  <w:lang w:val="en-GB" w:eastAsia="en-CA"/>
                </w:rPr>
                <w:t xml:space="preserve">R. </w:t>
              </w:r>
            </w:ins>
            <w:r w:rsidR="00A26296">
              <w:rPr>
                <w:rFonts w:cs="Times New Roman"/>
                <w:noProof/>
                <w:color w:val="000000" w:themeColor="text1"/>
                <w:sz w:val="16"/>
                <w:szCs w:val="16"/>
                <w:lang w:val="en-GB" w:eastAsia="en-CA"/>
              </w:rPr>
              <w:t>Zhang et al., 2015</w:t>
            </w:r>
            <w:del w:id="5307" w:author="Robin Matthews" w:date="2021-07-14T18:22:00Z">
              <w:r w:rsidR="00A26296" w:rsidDel="00B5298C">
                <w:rPr>
                  <w:rFonts w:cs="Times New Roman"/>
                  <w:noProof/>
                  <w:color w:val="000000" w:themeColor="text1"/>
                  <w:sz w:val="16"/>
                  <w:szCs w:val="16"/>
                  <w:lang w:val="en-GB" w:eastAsia="en-CA"/>
                </w:rPr>
                <w:delText>c</w:delText>
              </w:r>
            </w:del>
            <w:r w:rsidR="00A26296">
              <w:rPr>
                <w:rFonts w:cs="Times New Roman"/>
                <w:noProof/>
                <w:color w:val="000000" w:themeColor="text1"/>
                <w:sz w:val="16"/>
                <w:szCs w:val="16"/>
                <w:lang w:val="en-GB" w:eastAsia="en-CA"/>
              </w:rPr>
              <w:t>; Gao et al., 2018; Han et al., 2018)</w:t>
            </w:r>
            <w:r w:rsidRPr="00D424AA">
              <w:rPr>
                <w:rFonts w:cs="Times New Roman"/>
                <w:color w:val="000000" w:themeColor="text1"/>
                <w:sz w:val="16"/>
                <w:szCs w:val="16"/>
                <w:lang w:val="en-GB" w:eastAsia="en-CA"/>
              </w:rPr>
              <w:fldChar w:fldCharType="end"/>
            </w:r>
            <w:commentRangeEnd w:id="5305"/>
            <w:r w:rsidR="00A26296">
              <w:rPr>
                <w:rStyle w:val="Marquedecommentaire"/>
              </w:rPr>
              <w:commentReference w:id="5305"/>
            </w:r>
          </w:p>
        </w:tc>
        <w:tc>
          <w:tcPr>
            <w:tcW w:w="2159" w:type="dxa"/>
            <w:tcBorders>
              <w:top w:val="dashed" w:sz="4" w:space="0" w:color="000000"/>
            </w:tcBorders>
            <w:shd w:val="clear" w:color="auto" w:fill="42AEF0"/>
            <w:tcMar>
              <w:top w:w="40" w:type="dxa"/>
              <w:left w:w="40" w:type="dxa"/>
              <w:bottom w:w="40" w:type="dxa"/>
              <w:right w:w="40" w:type="dxa"/>
            </w:tcMar>
          </w:tcPr>
          <w:p w14:paraId="355E2F5A" w14:textId="4B9FD18B"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els project a robust increase in the in</w:t>
            </w:r>
            <w:r w:rsidRPr="00D424AA">
              <w:rPr>
                <w:rFonts w:cs="Times New Roman"/>
                <w:color w:val="000000" w:themeColor="text1"/>
                <w:sz w:val="16"/>
                <w:szCs w:val="16"/>
                <w:lang w:val="en-GB"/>
              </w:rPr>
              <w:t xml:space="preserve">tensity and frequency of heavy precipitation </w:t>
            </w:r>
            <w:commentRangeStart w:id="530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309" w:author="Robin Matthews" w:date="2021-07-14T16:43:00Z">
              <w:r w:rsidR="00A26296" w:rsidDel="00CC37A4">
                <w:rPr>
                  <w:rFonts w:cs="Times New Roman"/>
                  <w:noProof/>
                  <w:sz w:val="16"/>
                  <w:szCs w:val="16"/>
                  <w:lang w:val="en-GB"/>
                </w:rPr>
                <w:delText>Li et al., 2020</w:delText>
              </w:r>
            </w:del>
            <w:ins w:id="5310" w:author="Robin Matthews" w:date="2021-07-14T16:43: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308"/>
            <w:r w:rsidR="00A26296">
              <w:rPr>
                <w:rStyle w:val="Marquedecommentaire"/>
              </w:rPr>
              <w:commentReference w:id="5308"/>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5311"/>
            <w:r w:rsidRPr="00D424AA">
              <w:rPr>
                <w:rFonts w:cs="Times New Roman"/>
                <w:sz w:val="16"/>
                <w:szCs w:val="16"/>
                <w:lang w:val="en-GB"/>
              </w:rPr>
              <w:fldChar w:fldCharType="begin" w:fldLock="1"/>
            </w:r>
            <w:ins w:id="5312" w:author="Robin Matthews" w:date="2021-07-14T16:43: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313" w:author="Robin Matthews" w:date="2021-07-14T16:43: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314" w:author="Robin Matthews" w:date="2021-07-14T16:43:00Z">
              <w:r w:rsidR="00A26296" w:rsidDel="00CC37A4">
                <w:rPr>
                  <w:rFonts w:cs="Times New Roman"/>
                  <w:noProof/>
                  <w:sz w:val="16"/>
                  <w:szCs w:val="16"/>
                  <w:lang w:val="en-GB"/>
                </w:rPr>
                <w:delText>Li et al., 2020</w:delText>
              </w:r>
            </w:del>
            <w:ins w:id="5315" w:author="Robin Matthews" w:date="2021-07-14T16:43:00Z">
              <w:r w:rsidR="00CC37A4">
                <w:rPr>
                  <w:rFonts w:cs="Times New Roman"/>
                  <w:noProof/>
                  <w:sz w:val="16"/>
                  <w:szCs w:val="16"/>
                  <w:lang w:val="en-GB"/>
                </w:rPr>
                <w:t>C. Li et al., 2020</w:t>
              </w:r>
            </w:ins>
            <w:del w:id="5316" w:author="Robin Matthews" w:date="2021-07-14T16:43: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311"/>
            <w:r w:rsidR="00A26296">
              <w:rPr>
                <w:rStyle w:val="Marquedecommentaire"/>
              </w:rPr>
              <w:commentReference w:id="5311"/>
            </w:r>
            <w:r w:rsidRPr="00841A35">
              <w:rPr>
                <w:rFonts w:cs="Times New Roman"/>
                <w:sz w:val="16"/>
                <w:szCs w:val="16"/>
                <w:lang w:val="en-GB"/>
              </w:rPr>
              <w:t xml:space="preserve"> </w:t>
            </w:r>
            <w:r w:rsidRPr="00D424AA">
              <w:rPr>
                <w:rFonts w:cs="Times New Roman"/>
                <w:color w:val="000000" w:themeColor="text1"/>
                <w:sz w:val="16"/>
                <w:szCs w:val="16"/>
                <w:lang w:val="en-GB"/>
              </w:rPr>
              <w:t>and more than 8% in annual Rx1day and Rx5day and 6% in annual Rx30day compared to pre-industrial (Annex).</w:t>
            </w:r>
          </w:p>
          <w:p w14:paraId="794B4CAF" w14:textId="77777777" w:rsidR="00D376F0" w:rsidRPr="00D424AA" w:rsidRDefault="00D376F0" w:rsidP="00D424AA">
            <w:pPr>
              <w:rPr>
                <w:rFonts w:cs="Times New Roman"/>
                <w:color w:val="000000" w:themeColor="text1"/>
                <w:sz w:val="16"/>
                <w:szCs w:val="16"/>
                <w:lang w:val="en-GB"/>
              </w:rPr>
            </w:pPr>
          </w:p>
          <w:p w14:paraId="58C9D03B" w14:textId="7F988F30"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317"/>
            <w:r w:rsidRPr="00D424AA">
              <w:rPr>
                <w:rFonts w:cs="Times New Roman"/>
                <w:color w:val="000000" w:themeColor="text1"/>
                <w:sz w:val="16"/>
                <w:szCs w:val="16"/>
                <w:lang w:val="en-GB" w:eastAsia="en-CA"/>
              </w:rPr>
              <w:fldChar w:fldCharType="begin" w:fldLock="1"/>
            </w:r>
            <w:r w:rsidR="00DB48AC">
              <w:rPr>
                <w:rFonts w:cs="Times New Roman"/>
                <w:color w:val="000000" w:themeColor="text1"/>
                <w:sz w:val="16"/>
                <w:szCs w:val="16"/>
                <w:lang w:val="en-GB" w:eastAsia="en-CA"/>
              </w:rPr>
              <w:instrText>ADDIN CSL_CITATION { "citationItems" : [ { "id" : "ITEM-1", "itemData" : { "DOI" : "10.1360/N972014-01296", "ISSN" : "0023074X", "author" : [ { "dropping-particle" : "", "family" : "Zhang", "given" : "R.", "non-dropping-particle" : "", "parse-names" : false, "suffix" : "" }, { "dropping-particle" : "", "family" : "Su", "given" : "F.", "non-dropping-particle" : "", "parse-names" : false, "suffix" : "" }, { "dropping-particle" : "", "family" : "Jiang", "given" : "Z.", "non-dropping-particle" : "", "parse-names" : false, "suffix" : "" }, { "dropping-particle" : "", "family" : "Gao", "given" : "X", "non-dropping-particle" : "", "parse-names" : false, "suffix" : "" }, { "dropping-particle" : "", "family" : "Guo", "given" : "D", "non-dropping-particle" : "", "parse-names" : false, "suffix" : "" }, { "dropping-particle" : "", "family" : "Ni", "given" : "J", "non-dropping-particle" : "", "parse-names" : false, "suffix" : "" }, { "dropping-particle" : "", "family" : "You", "given" : "Q", "non-dropping-particle" : "", "parse-names" : false, "suffix" : "" }, { "dropping-particle" : "", "family" : "Lan", "given" : "C", "non-dropping-particle" : "", "parse-names" : false, "suffix" : "" }, { "dropping-particle" : "", "family" : "Zhou", "given" : "B", "non-dropping-particle" : "", "parse-names" : false, "suffix" : "" } ], "container-title" : "Chinese Science Bulletin", "id" : "ITEM-1", "issued" : { "date-parts" : [ [ "2015" ] ] }, "title" : "An overview of projected climate and environmental changes across the Tibetan Plateau in the 21st century", "translator" : [ { "dropping-particle" : "", "family" : "S981", "given" : "", "non-dropping-particle" : "", "parse-names" : false, "suffix" : "" } ], "type" : "article-journal" }, "uris" : [ "http://www.mendeley.com/documents/?uuid=cd92356a-e930-4c27-8f41-815ff7a32f84"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2/joc.5243", "ISSN" : "08998418", "author" : [ { "dropping-particle" : "", "family" : "Gao", "given" : "Yanhong", "non-dropping-particle" : "", "parse-names" : false, "suffix" : "" }, { "dropping-particle" : "", "family" : "Xiao", "given" : "Linhong", "non-dropping-particle" : "", "parse-names" : false, "suffix" : "" }, { "dropping-particle" : "", "family" : "Chen", "given" : "Deliang", "non-dropping-particle" : "", "parse-names" : false, "suffix" : "" }, { "dropping-particle" : "", "family" : "Xu", "given" : "Jianwei", "non-dropping-particle" : "", "parse-names" : false, "suffix" : "" }, { "dropping-particle" : "", "family" : "Zhang", "given" : "Hongwen", "non-dropping-particle" : "", "parse-names" : false, "suffix" : "" } ], "container-title" : "International Journal of Climatology", "id" : "ITEM-3", "issue" : "3", "issued" : { "date-parts" : [ [ "2018", "3" ] ] }, "page" : "1285-1297", "title" : "Comparison between past and future extreme precipitations simulated by global and regional climate models over the Tibetan Plateau", "translator" : [ { "dropping-particle" : "", "family" : "S1523", "given" : "", "non-dropping-particle" : "", "parse-names" : false, "suffix" : "" } ], "type" : "article-journal", "volume" : "38" }, "uris" : [ "http://www.mendeley.com/documents/?uuid=0ac77f9d-dfa8-42ad-b5fb-e5c408caf333"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Zhou et al., 2014; Zhang et al., 2015c; Gao et al., 2018; Han et al., 2018)", "manualFormatting" : "(Zhou et al., 2014; R. Zhang et al., 2015; Gao et al., 2018; Han et al., 2018)", "plainTextFormattedCitation" : "(Zhou et al., 2014; Zhang et al., 2015c; Gao et al., 2018; Han et al., 2018)", "previouslyFormattedCitation" : "(Zhou et al., 2014; Zhang et al., 2015c; Gao et al., 2018; Ha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 xml:space="preserve">(Zhou et al., 2014; </w:t>
            </w:r>
            <w:ins w:id="5318" w:author="Robin Matthews" w:date="2021-07-14T18:22:00Z">
              <w:r w:rsidR="00B5298C">
                <w:rPr>
                  <w:rFonts w:cs="Times New Roman"/>
                  <w:noProof/>
                  <w:color w:val="000000" w:themeColor="text1"/>
                  <w:sz w:val="16"/>
                  <w:szCs w:val="16"/>
                  <w:lang w:val="en-GB" w:eastAsia="en-CA"/>
                </w:rPr>
                <w:t xml:space="preserve">R. </w:t>
              </w:r>
            </w:ins>
            <w:r w:rsidR="00A26296">
              <w:rPr>
                <w:rFonts w:cs="Times New Roman"/>
                <w:noProof/>
                <w:color w:val="000000" w:themeColor="text1"/>
                <w:sz w:val="16"/>
                <w:szCs w:val="16"/>
                <w:lang w:val="en-GB" w:eastAsia="en-CA"/>
              </w:rPr>
              <w:t>Zhang et al., 2015</w:t>
            </w:r>
            <w:del w:id="5319" w:author="Robin Matthews" w:date="2021-07-14T18:22:00Z">
              <w:r w:rsidR="00A26296" w:rsidDel="00B5298C">
                <w:rPr>
                  <w:rFonts w:cs="Times New Roman"/>
                  <w:noProof/>
                  <w:color w:val="000000" w:themeColor="text1"/>
                  <w:sz w:val="16"/>
                  <w:szCs w:val="16"/>
                  <w:lang w:val="en-GB" w:eastAsia="en-CA"/>
                </w:rPr>
                <w:delText>c</w:delText>
              </w:r>
            </w:del>
            <w:r w:rsidR="00A26296">
              <w:rPr>
                <w:rFonts w:cs="Times New Roman"/>
                <w:noProof/>
                <w:color w:val="000000" w:themeColor="text1"/>
                <w:sz w:val="16"/>
                <w:szCs w:val="16"/>
                <w:lang w:val="en-GB" w:eastAsia="en-CA"/>
              </w:rPr>
              <w:t>; Gao et al., 2018; Han et al., 2018)</w:t>
            </w:r>
            <w:r w:rsidRPr="00D424AA">
              <w:rPr>
                <w:rFonts w:cs="Times New Roman"/>
                <w:color w:val="000000" w:themeColor="text1"/>
                <w:sz w:val="16"/>
                <w:szCs w:val="16"/>
                <w:lang w:val="en-GB" w:eastAsia="en-CA"/>
              </w:rPr>
              <w:fldChar w:fldCharType="end"/>
            </w:r>
            <w:commentRangeEnd w:id="5317"/>
            <w:r w:rsidR="00A26296">
              <w:rPr>
                <w:rStyle w:val="Marquedecommentaire"/>
              </w:rPr>
              <w:commentReference w:id="5317"/>
            </w:r>
          </w:p>
        </w:tc>
        <w:tc>
          <w:tcPr>
            <w:tcW w:w="2159" w:type="dxa"/>
            <w:tcBorders>
              <w:top w:val="dashed" w:sz="4" w:space="0" w:color="000000"/>
            </w:tcBorders>
            <w:shd w:val="clear" w:color="auto" w:fill="1F4E79"/>
            <w:tcMar>
              <w:top w:w="40" w:type="dxa"/>
              <w:left w:w="40" w:type="dxa"/>
              <w:bottom w:w="40" w:type="dxa"/>
              <w:right w:w="40" w:type="dxa"/>
            </w:tcMar>
          </w:tcPr>
          <w:p w14:paraId="51464E9C" w14:textId="013B2332"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els project a robust increase in the in</w:t>
            </w:r>
            <w:r w:rsidRPr="00D424AA">
              <w:rPr>
                <w:rFonts w:cs="Times New Roman"/>
                <w:color w:val="000000" w:themeColor="text1"/>
                <w:sz w:val="16"/>
                <w:szCs w:val="16"/>
                <w:lang w:val="en-GB"/>
              </w:rPr>
              <w:t xml:space="preserve">tensity and frequency of heavy precipitation </w:t>
            </w:r>
            <w:commentRangeStart w:id="5320"/>
            <w:r w:rsidRPr="00D424AA">
              <w:rPr>
                <w:rFonts w:cs="Times New Roman"/>
                <w:sz w:val="16"/>
                <w:szCs w:val="16"/>
                <w:lang w:val="en-GB"/>
              </w:rPr>
              <w:fldChar w:fldCharType="begin" w:fldLock="1"/>
            </w:r>
            <w:ins w:id="5321" w:author="Robin Matthews" w:date="2021-07-14T18:17:00Z">
              <w:r w:rsidR="00606C7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322" w:author="Robin Matthews" w:date="2021-07-14T18:17:00Z">
              <w:r w:rsidR="00FC4C2D" w:rsidDel="00606C7C">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5323" w:author="Robin Matthews" w:date="2021-07-14T18:17:00Z">
              <w:r w:rsidR="00606C7C">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320"/>
            <w:r w:rsidR="00A26296">
              <w:rPr>
                <w:rStyle w:val="Marquedecommentaire"/>
              </w:rPr>
              <w:commentReference w:id="5320"/>
            </w:r>
            <w:r w:rsidRPr="00841A35">
              <w:rPr>
                <w:rFonts w:cs="Times New Roman"/>
                <w:color w:val="000000" w:themeColor="text1"/>
                <w:sz w:val="16"/>
                <w:szCs w:val="16"/>
                <w:lang w:val="en-GB"/>
              </w:rPr>
              <w:t xml:space="preserve">; Annex). Median increase of more than 20% in the 50-year Rx1day and Rx5day events compared to the 1°C warming level </w:t>
            </w:r>
            <w:commentRangeStart w:id="5324"/>
            <w:r w:rsidRPr="00D424AA">
              <w:rPr>
                <w:rFonts w:cs="Times New Roman"/>
                <w:sz w:val="16"/>
                <w:szCs w:val="16"/>
                <w:lang w:val="en-GB"/>
              </w:rPr>
              <w:fldChar w:fldCharType="begin" w:fldLock="1"/>
            </w:r>
            <w:ins w:id="5325" w:author="Robin Matthews" w:date="2021-07-14T16:43: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326" w:author="Robin Matthews" w:date="2021-07-14T16:43: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327" w:author="Robin Matthews" w:date="2021-07-14T16:43:00Z">
              <w:r w:rsidR="00A26296" w:rsidDel="00CC37A4">
                <w:rPr>
                  <w:rFonts w:cs="Times New Roman"/>
                  <w:noProof/>
                  <w:sz w:val="16"/>
                  <w:szCs w:val="16"/>
                  <w:lang w:val="en-GB"/>
                </w:rPr>
                <w:delText>Li et al., 2020</w:delText>
              </w:r>
            </w:del>
            <w:ins w:id="5328" w:author="Robin Matthews" w:date="2021-07-14T16:43:00Z">
              <w:r w:rsidR="00CC37A4">
                <w:rPr>
                  <w:rFonts w:cs="Times New Roman"/>
                  <w:noProof/>
                  <w:sz w:val="16"/>
                  <w:szCs w:val="16"/>
                  <w:lang w:val="en-GB"/>
                </w:rPr>
                <w:t>C. Li et al., 2020</w:t>
              </w:r>
            </w:ins>
            <w:del w:id="5329" w:author="Robin Matthews" w:date="2021-07-14T16:43: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324"/>
            <w:r w:rsidR="00A26296">
              <w:rPr>
                <w:rStyle w:val="Marquedecommentaire"/>
              </w:rPr>
              <w:commentReference w:id="5324"/>
            </w:r>
            <w:r w:rsidRPr="00841A35">
              <w:rPr>
                <w:rFonts w:cs="Times New Roman"/>
                <w:color w:val="000000" w:themeColor="text1"/>
                <w:sz w:val="16"/>
                <w:szCs w:val="16"/>
                <w:lang w:val="en-GB"/>
              </w:rPr>
              <w:t xml:space="preserve"> and more than 25% in annual Rx1day and Rx5day and 20% in annual Rx30day compared to pre-industrial (Annex).</w:t>
            </w:r>
          </w:p>
          <w:p w14:paraId="11429516" w14:textId="77777777" w:rsidR="00D376F0" w:rsidRPr="00D424AA" w:rsidRDefault="00D376F0" w:rsidP="00D424AA">
            <w:pPr>
              <w:rPr>
                <w:rFonts w:cs="Times New Roman"/>
                <w:color w:val="000000" w:themeColor="text1"/>
                <w:sz w:val="16"/>
                <w:szCs w:val="16"/>
                <w:lang w:val="en-GB"/>
              </w:rPr>
            </w:pPr>
          </w:p>
          <w:p w14:paraId="425E1B5F" w14:textId="167A8293"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330"/>
            <w:r w:rsidRPr="00D424AA">
              <w:rPr>
                <w:rFonts w:cs="Times New Roman"/>
                <w:color w:val="000000" w:themeColor="text1"/>
                <w:sz w:val="16"/>
                <w:szCs w:val="16"/>
                <w:lang w:val="en-GB" w:eastAsia="en-CA"/>
              </w:rPr>
              <w:fldChar w:fldCharType="begin" w:fldLock="1"/>
            </w:r>
            <w:r w:rsidR="00DB48AC">
              <w:rPr>
                <w:rFonts w:cs="Times New Roman"/>
                <w:color w:val="000000" w:themeColor="text1"/>
                <w:sz w:val="16"/>
                <w:szCs w:val="16"/>
                <w:lang w:val="en-GB" w:eastAsia="en-CA"/>
              </w:rPr>
              <w:instrText>ADDIN CSL_CITATION { "citationItems" : [ { "id" : "ITEM-1", "itemData" : { "DOI" : "10.1360/N972014-01296", "ISSN" : "0023074X", "author" : [ { "dropping-particle" : "", "family" : "Zhang", "given" : "R.", "non-dropping-particle" : "", "parse-names" : false, "suffix" : "" }, { "dropping-particle" : "", "family" : "Su", "given" : "F.", "non-dropping-particle" : "", "parse-names" : false, "suffix" : "" }, { "dropping-particle" : "", "family" : "Jiang", "given" : "Z.", "non-dropping-particle" : "", "parse-names" : false, "suffix" : "" }, { "dropping-particle" : "", "family" : "Gao", "given" : "X", "non-dropping-particle" : "", "parse-names" : false, "suffix" : "" }, { "dropping-particle" : "", "family" : "Guo", "given" : "D", "non-dropping-particle" : "", "parse-names" : false, "suffix" : "" }, { "dropping-particle" : "", "family" : "Ni", "given" : "J", "non-dropping-particle" : "", "parse-names" : false, "suffix" : "" }, { "dropping-particle" : "", "family" : "You", "given" : "Q", "non-dropping-particle" : "", "parse-names" : false, "suffix" : "" }, { "dropping-particle" : "", "family" : "Lan", "given" : "C", "non-dropping-particle" : "", "parse-names" : false, "suffix" : "" }, { "dropping-particle" : "", "family" : "Zhou", "given" : "B", "non-dropping-particle" : "", "parse-names" : false, "suffix" : "" } ], "container-title" : "Chinese Science Bulletin", "id" : "ITEM-1", "issued" : { "date-parts" : [ [ "2015" ] ] }, "title" : "An overview of projected climate and environmental changes across the Tibetan Plateau in the 21st century", "translator" : [ { "dropping-particle" : "", "family" : "S981", "given" : "", "non-dropping-particle" : "", "parse-names" : false, "suffix" : "" } ], "type" : "article-journal" }, "uris" : [ "http://www.mendeley.com/documents/?uuid=cd92356a-e930-4c27-8f41-815ff7a32f84"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id" : "ITEM-3", "itemData" : { "DOI" : "10.1002/joc.5243", "ISSN" : "08998418", "author" : [ { "dropping-particle" : "", "family" : "Gao", "given" : "Yanhong", "non-dropping-particle" : "", "parse-names" : false, "suffix" : "" }, { "dropping-particle" : "", "family" : "Xiao", "given" : "Linhong", "non-dropping-particle" : "", "parse-names" : false, "suffix" : "" }, { "dropping-particle" : "", "family" : "Chen", "given" : "Deliang", "non-dropping-particle" : "", "parse-names" : false, "suffix" : "" }, { "dropping-particle" : "", "family" : "Xu", "given" : "Jianwei", "non-dropping-particle" : "", "parse-names" : false, "suffix" : "" }, { "dropping-particle" : "", "family" : "Zhang", "given" : "Hongwen", "non-dropping-particle" : "", "parse-names" : false, "suffix" : "" } ], "container-title" : "International Journal of Climatology", "id" : "ITEM-3", "issue" : "3", "issued" : { "date-parts" : [ [ "2018", "3" ] ] }, "page" : "1285-1297", "title" : "Comparison between past and future extreme precipitations simulated by global and regional climate models over the Tibetan Plateau", "translator" : [ { "dropping-particle" : "", "family" : "S1523", "given" : "", "non-dropping-particle" : "", "parse-names" : false, "suffix" : "" } ], "type" : "article-journal", "volume" : "38" }, "uris" : [ "http://www.mendeley.com/documents/?uuid=0ac77f9d-dfa8-42ad-b5fb-e5c408caf333"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Zhou et al., 2014; Zhang et al., 2015c; Gao et al., 2018; Han et al., 2018)", "manualFormatting" : "(Zhou et al., 2014; R. Zhang et al., 2015; Gao et al., 2018; Han et al., 2018)", "plainTextFormattedCitation" : "(Zhou et al., 2014; Zhang et al., 2015c; Gao et al., 2018; Han et al., 2018)", "previouslyFormattedCitation" : "(Zhou et al., 2014; Zhang et al., 2015c; Gao et al., 2018; Han et al., 2018)" }, "properties" : { "noteIndex" : 0 }, "schema" : "https://github.com/citation-style-language/schema/raw/master/csl-citation.json" }</w:instrText>
            </w:r>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 xml:space="preserve">(Zhou et al., 2014; </w:t>
            </w:r>
            <w:ins w:id="5331" w:author="Robin Matthews" w:date="2021-07-14T18:22:00Z">
              <w:r w:rsidR="00B5298C">
                <w:rPr>
                  <w:rFonts w:cs="Times New Roman"/>
                  <w:noProof/>
                  <w:color w:val="000000" w:themeColor="text1"/>
                  <w:sz w:val="16"/>
                  <w:szCs w:val="16"/>
                  <w:lang w:val="en-GB" w:eastAsia="en-CA"/>
                </w:rPr>
                <w:t xml:space="preserve">R. </w:t>
              </w:r>
            </w:ins>
            <w:r w:rsidR="00A26296">
              <w:rPr>
                <w:rFonts w:cs="Times New Roman"/>
                <w:noProof/>
                <w:color w:val="000000" w:themeColor="text1"/>
                <w:sz w:val="16"/>
                <w:szCs w:val="16"/>
                <w:lang w:val="en-GB" w:eastAsia="en-CA"/>
              </w:rPr>
              <w:t>Zhang et al., 2015</w:t>
            </w:r>
            <w:del w:id="5332" w:author="Robin Matthews" w:date="2021-07-14T18:22:00Z">
              <w:r w:rsidR="00A26296" w:rsidDel="00B5298C">
                <w:rPr>
                  <w:rFonts w:cs="Times New Roman"/>
                  <w:noProof/>
                  <w:color w:val="000000" w:themeColor="text1"/>
                  <w:sz w:val="16"/>
                  <w:szCs w:val="16"/>
                  <w:lang w:val="en-GB" w:eastAsia="en-CA"/>
                </w:rPr>
                <w:delText>c</w:delText>
              </w:r>
            </w:del>
            <w:r w:rsidR="00A26296">
              <w:rPr>
                <w:rFonts w:cs="Times New Roman"/>
                <w:noProof/>
                <w:color w:val="000000" w:themeColor="text1"/>
                <w:sz w:val="16"/>
                <w:szCs w:val="16"/>
                <w:lang w:val="en-GB" w:eastAsia="en-CA"/>
              </w:rPr>
              <w:t>; Gao et al., 2018; Han et al., 2018)</w:t>
            </w:r>
            <w:r w:rsidRPr="00D424AA">
              <w:rPr>
                <w:rFonts w:cs="Times New Roman"/>
                <w:color w:val="000000" w:themeColor="text1"/>
                <w:sz w:val="16"/>
                <w:szCs w:val="16"/>
                <w:lang w:val="en-GB" w:eastAsia="en-CA"/>
              </w:rPr>
              <w:fldChar w:fldCharType="end"/>
            </w:r>
            <w:commentRangeEnd w:id="5330"/>
            <w:r w:rsidR="00A26296">
              <w:rPr>
                <w:rStyle w:val="Marquedecommentaire"/>
              </w:rPr>
              <w:commentReference w:id="5330"/>
            </w:r>
          </w:p>
        </w:tc>
      </w:tr>
      <w:tr w:rsidR="00D376F0" w:rsidRPr="00F1665C" w14:paraId="4A6CF83A" w14:textId="77777777" w:rsidTr="00723657">
        <w:tc>
          <w:tcPr>
            <w:tcW w:w="2158" w:type="dxa"/>
            <w:vMerge/>
          </w:tcPr>
          <w:p w14:paraId="36888287"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2E045028"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 xml:space="preserve">Medium confidence in the </w:t>
            </w:r>
            <w:r w:rsidRPr="00D424AA">
              <w:rPr>
                <w:rFonts w:cs="Times New Roman"/>
                <w:color w:val="000000" w:themeColor="text1"/>
                <w:sz w:val="16"/>
                <w:szCs w:val="16"/>
                <w:lang w:val="en-GB" w:eastAsia="en-CA"/>
              </w:rPr>
              <w:t>intensitification of heavy precipitation</w:t>
            </w:r>
          </w:p>
          <w:p w14:paraId="7683E392"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D9D9D9"/>
          </w:tcPr>
          <w:p w14:paraId="3CBE5E76"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Low confidence</w:t>
            </w:r>
          </w:p>
        </w:tc>
        <w:tc>
          <w:tcPr>
            <w:tcW w:w="2158" w:type="dxa"/>
            <w:tcBorders>
              <w:top w:val="dashed" w:sz="4" w:space="0" w:color="000000"/>
            </w:tcBorders>
            <w:shd w:val="clear" w:color="auto" w:fill="7EC5F6"/>
            <w:tcMar>
              <w:top w:w="40" w:type="dxa"/>
              <w:left w:w="40" w:type="dxa"/>
              <w:bottom w:w="40" w:type="dxa"/>
              <w:right w:w="40" w:type="dxa"/>
            </w:tcMar>
          </w:tcPr>
          <w:p w14:paraId="6E3AA99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5B89B03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C3A3992"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Mar>
              <w:top w:w="40" w:type="dxa"/>
              <w:left w:w="40" w:type="dxa"/>
              <w:bottom w:w="40" w:type="dxa"/>
              <w:right w:w="40" w:type="dxa"/>
            </w:tcMar>
          </w:tcPr>
          <w:p w14:paraId="70BF7F1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D7B622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171796B"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1F4E79"/>
            <w:tcMar>
              <w:top w:w="40" w:type="dxa"/>
              <w:left w:w="40" w:type="dxa"/>
              <w:bottom w:w="40" w:type="dxa"/>
              <w:right w:w="40" w:type="dxa"/>
            </w:tcMar>
          </w:tcPr>
          <w:p w14:paraId="794BAC1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7163E0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B5797F2"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7E641B28" w14:textId="77777777" w:rsidTr="00723657">
        <w:trPr>
          <w:trHeight w:val="210"/>
        </w:trPr>
        <w:tc>
          <w:tcPr>
            <w:tcW w:w="2158" w:type="dxa"/>
            <w:vMerge w:val="restart"/>
          </w:tcPr>
          <w:p w14:paraId="517BB6B1" w14:textId="77777777" w:rsidR="00D376F0" w:rsidRPr="00D424AA" w:rsidRDefault="00D376F0" w:rsidP="00841A35">
            <w:pPr>
              <w:rPr>
                <w:rFonts w:cs="Times New Roman"/>
                <w:color w:val="000000" w:themeColor="text1"/>
                <w:sz w:val="16"/>
                <w:szCs w:val="16"/>
                <w:lang w:val="en-GB" w:eastAsia="en-CA"/>
              </w:rPr>
            </w:pPr>
            <w:r w:rsidRPr="00D424AA">
              <w:rPr>
                <w:rFonts w:cs="Times New Roman"/>
                <w:color w:val="000000" w:themeColor="text1"/>
                <w:sz w:val="16"/>
                <w:szCs w:val="16"/>
                <w:lang w:val="en-GB" w:eastAsia="en-CA"/>
              </w:rPr>
              <w:t>South Asia (SAS)</w:t>
            </w:r>
          </w:p>
          <w:p w14:paraId="121C742D" w14:textId="77777777" w:rsidR="00D376F0" w:rsidRPr="00D424AA" w:rsidRDefault="00D376F0" w:rsidP="00D424AA">
            <w:pPr>
              <w:rPr>
                <w:rFonts w:cs="Times New Roman"/>
                <w:color w:val="000000" w:themeColor="text1"/>
                <w:sz w:val="16"/>
                <w:szCs w:val="16"/>
                <w:lang w:val="en-GB" w:eastAsia="en-CA"/>
              </w:rPr>
            </w:pPr>
          </w:p>
          <w:p w14:paraId="68A1ADF3"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AED9FC"/>
          </w:tcPr>
          <w:p w14:paraId="1D9B27AF" w14:textId="2F80BED4" w:rsidR="00D376F0" w:rsidRPr="00D424AA"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Significant intensification of heavy precipitation </w:t>
            </w:r>
            <w:bookmarkStart w:id="5333" w:name="_Hlk77173627"/>
            <w:ins w:id="5334" w:author="Robin Matthews" w:date="2021-07-14T16:47:00Z">
              <w:r w:rsidR="004D14C2">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author" : [ { "dropping-particle" : "", "family" : "Rohini", "given" : "P", "non-dropping-particle" : "", "parse-names" : false, "suffix" : "" }, { "dropping-particle" : "", "family" : "Rajeevan", "given" : "M", "non-dropping-particle" : "", "parse-names" : false, "suffix" : "" }, { "dropping-particle" : "", "family" : "Srivastava", "given" : "A K", "non-dropping-particle" : "", "parse-names" : false, "suffix" : "" } ], "container-title" : "Scientific Reports", "id" : "ITEM-1", "issued" : { "date-parts" : [ [ "2016", "5" ] ] }, "page" : "1-9", "title" : "On the Variability and Increasing Trends of Heat Waves over India", "translator" : [ { "dropping-particle" : "", "family" : "S132", "given" : "", "non-dropping-particle" : "", "parse-names" : false, "suffix" : "" } ], "type" : "article-journal" }, "uris" : [ "http://www.mendeley.com/documents/?uuid=bb0ed3e0-5e0e-4c69-bd84-c49153d2e1c4" ] }, { "id" : "ITEM-2", "itemData" : { "DOI" : "10.1002/2016GL067841", "ISSN" : "0094-8276", "abstract" : "Abstract In this study, we provide a comprehensive analysis of trends in the extremes during the Indian summer monsoon (ISM) months (June to September) at different temporal and spatial scales. Our goal is to identify and quantify spatiotemporal patterns and trends that have emerged during the recent decades and may be associated with changing climatic conditions. Our analysis primarily relies on quantile regression that avoids making any subjective choices on spatial, temporal, or intensity pattern of extreme rainfall events. Our analysis divides the Indian monsoon region into climatic compartments that show different and partly opposing trends. These include strong trends toward intensified droughts in Northwest India, parts of Peninsular India, and Myanmar; in contrast, parts of Pakistan, Northwest Himalaya, and Central India show increased extreme daily rain intensity leading to higher flood vulnerability. Our analysis helps explain previously contradicting results of trends in average ISM rainfall.", "author" : [ { "dropping-particle" : "", "family" : "Malik", "given" : "Nishant", "non-dropping-particle" : "", "parse-names" : false, "suffix" : "" }, { "dropping-particle" : "", "family" : "Bookhagen", "given" : "Bodo", "non-dropping-particle" : "", "parse-names" : false, "suffix" : "" }, { "dropping-particle" : "", "family" : "Mucha", "given" : "Peter J.", "non-dropping-particle" : "", "parse-names" : false, "suffix" : "" } ], "container-title" : "Geophysical Research Letters", "id" : "ITEM-2", "issue" : "4", "issued" : { "date-parts" : [ [ "2016", "2", "10" ] ] }, "note" : "doi: 10.1002/2016GL067841", "page" : "1710-1717", "publisher" : "Wiley-Blackwell", "title" : "Spatiotemporal patterns and trends of Indian monsoonal rainfall extremes", "translator" : [ { "dropping-particle" : "", "family" : "S208", "given" : "", "non-dropping-particle" : "", "parse-names" : false, "suffix" : "" } ], "type" : "article-journal", "volume" : "43" }, "uris" : [ "http://www.mendeley.com/documents/?uuid=250f0141-7a54-456a-abb8-bacc7e05604d" ] }, { "id" : "ITEM-3", "itemData" : { "DOI" : "10.1038/s41467-017-00744-9", "ISSN" : "2041-1723", "abstract" : "Socioeconomic challenges continue to mount for half a billion residents of central India because of a decline in the total rainfall and a concurrent rise in the magnitude and frequency of extreme rainfall events. Alongside a weakening monsoon circulation, the locally available moisture and the frequency of moisture-laden depressions from the Bay of Bengal have also declined. Here we show that despite these negative trends, there is a threefold increase in widespread extreme rain events over central India during 1950-2015. The rise in these events is due to an increasing variability of the low-level monsoon westerlies over the Arabian Sea, driving surges of moisture supply, leading to extreme rainfall episodes across the entire central subcontinent. The homogeneity of these severe weather events and their association with the ocean temperatures underscores the potential predictability of these events by two-to-three weeks, which offers hope in mitigating their catastrophic impact on life, agriculture and property.", "author" : [ { "dropping-particle" : "", "family" : "Roxy", "given" : "M.K.", "non-dropping-particle" : "", "parse-names" : false, "suffix" : "" }, { "dropping-particle" : "", "family" : "Ghosh", "given" : "Subimal", "non-dropping-particle" : "", "parse-names" : false, "suffix" : "" }, { "dropping-particle" : "", "family" : "Pathak", "given" : "Amey", "non-dropping-particle" : "", "parse-names" : false, "suffix" : "" }, { "dropping-particle" : "", "family" : "Athulya", "given" : "R.", "non-dropping-particle" : "", "parse-names" : false, "suffix" : "" }, { "dropping-particle" : "", "family" : "Mujumdar", "given" : "Milind", "non-dropping-particle" : "", "parse-names" : false, "suffix" : "" }, { "dropping-particle" : "", "family" : "Murtugudde", "given" : "Raghu", "non-dropping-particle" : "", "parse-names" : false, "suffix" : "" }, { "dropping-particle" : "", "family" : "Terray", "given" : "Pascal", "non-dropping-particle" : "", "parse-names" : false, "suffix" : "" }, { "dropping-particle" : "", "family" : "Rajeevan", "given" : "M.", "non-dropping-particle" : "", "parse-names" : false, "suffix" : "" } ], "container-title" : "Nature Communications", "id" : "ITEM-3", "issue" : "1", "issued" : { "date-parts" : [ [ "2017", "12", "3" ] ] }, "page" : "708", "title" : "A threefold rise in widespread extreme rain events over central India", "translator" : [ { "dropping-particle" : "", "family" : "S1538", "given" : "", "non-dropping-particle" : "", "parse-names" : false, "suffix" : "" } ], "type" : "article-journal", "volume" : "8" }, "uris" : [ "http://www.mendeley.com/documents/?uuid=fc3dfd6c-3ba9-4b15-b5d2-5035c29edafe" ] }, { "id" : "ITEM-4", "itemData" : { "DOI" : "10.1007/s00382-014-2307-1", "ISSN" : "0930-7575", "author" : [ { "dropping-particle" : "", "family" : "Pai", "given" : "D. S.", "non-dropping-particle" : "", "parse-names" : false, "suffix" : "" }, { "dropping-particle" : "", "family" : "Sridhar", "given" : "Latha", "non-dropping-particle" : "", "parse-names" : false, "suffix" : "" }, { "dropping-particle" : "", "family" : "Badwaik", "given" : "M. R.", "non-dropping-particle" : "", "parse-names" : false, "suffix" : "" }, { "dropping-particle" : "", "family" : "Rajeevan", "given" : "M.", "non-dropping-particle" : "", "parse-names" : false, "suffix" : "" } ], "container-title" : "Climate Dynamics", "id" : "ITEM-4", "issue" : "3-4", "issued" : { "date-parts" : [ [ "2015", "8", "29" ] ] }, "page" : "755-776", "title" : "Analysis of the daily rainfall events over India using a new long period (1901\u20132010) high resolution (0.25\u00b0 \u00d7 0.25\u00b0) gridded rainfall data set", "translator" : [ { "dropping-particle" : "", "family" : "S2163", "given" : "", "non-dropping-particle" : "", "parse-names" : false, "suffix" : "" } ], "type" : "article-journal", "volume" : "45" }, "uris" : [ "http://www.mendeley.com/documents/?uuid=3315a398-f664-4c68-858e-d42e6740067e" ] }, { "id" : "ITEM-5",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5", "issue" : "7", "issued" : { "date-parts" : [ [ "2015" ] ] }, "page" : "1625-1637", "title" : "Trends in extreme daily rainfall and temperature indices over South Asia", "translator" : [ { "dropping-particle" : "", "family" : "S2128", "given" : "", "non-dropping-particle" : "", "parse-names" : false, "suffix" : "" } ], "type" : "article-journal", "volume" : "35" }, "uris" : [ "http://www.mendeley.com/documents/?uuid=364dfdd5-63e4-4a49-a29c-07e7589c5435" ] }, { "id" : "ITEM-6",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6",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id" : "ITEM-7", "itemData" : { "DOI" : "10.1038/nclimate2208", "ISSN" : "1758-678X", "author" : [ { "dropping-particle" : "", "family" : "Singh", "given" : "Deepti", "non-dropping-particle" : "", "parse-names" : false, "suffix" : "" }, { "dropping-particle" : "", "family" : "Tsiang", "given" : "Michael", "non-dropping-particle" : "", "parse-names" : false, "suffix" : "" }, { "dropping-particle" : "", "family" : "Rajaratnam", "given" : "Bala", "non-dropping-particle" : "", "parse-names" : false, "suffix" : "" }, { "dropping-particle" : "", "family" : "Diffenbaugh", "given" : "Noah S.", "non-dropping-particle" : "", "parse-names" : false, "suffix" : "" } ], "container-title" : "Nature Climate Change", "id" : "ITEM-7", "issue" : "6", "issued" : { "date-parts" : [ [ "2014", "6", "28" ] ] }, "page" : "456-461", "title" : "Observed changes in extreme wet and dry spells during the South Asian summer monsoon season", "translator" : [ { "dropping-particle" : "", "family" : "S1610", "given" : "", "non-dropping-particle" : "", "parse-names" : false, "suffix" : "" } ], "type" : "article-journal", "volume" : "4" }, "uris" : [ "http://www.mendeley.com/documents/?uuid=aca33253-5bb6-48ca-8c4f-1cfc8b49c633" ] }, { "id" : "ITEM-8",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8",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9", "itemData" : { "DOI" : "10.1007/s13143-013-0039-5", "ISBN" : "1976-7633", "ISSN" : "1976-7951", "abstract" : "The variability of spatial and temporal trends in extreme precipitation indices and the trend directions were studied for the meteorological seasons of 1950 to 2010. A daily precipitation dataset from 15 weather stations in Pakistan was used. Seven indices were chosen: total precipitation from events \u2265 90th, 95th, and 99th percentiles, the number of days with precipitation \u2265 90th, 95th, and 99th percentiles of daily precipitation amounts, and annual dry days. A study investigating temporal changes in the spatial extent of statistically significant extreme precipitation events was performed. Trends were calculated for each of the 30-year moving periods within the 1950\u20132010 time period using a simple linear regression technique and Kendall\u2019s tau-based slope estimator. A distinct spatial differentiation appeared in the prevailing directional trends between the northern and southwestern parts of the study area. In all seasons, increasing trends in extreme precipitation dominated in northeastern Pakistan, whereas a reducing tendency towards extreme precipitation prevails in the southwestern part of the country.", "author" : [ { "dropping-particle" : "", "family" : "Hussain", "given" : "Mian Sabir", "non-dropping-particle" : "", "parse-names" : false, "suffix" : "" }, { "dropping-particle" : "", "family" : "Lee", "given" : "Seungho", "non-dropping-particle" : "", "parse-names" : false, "suffix" : "" } ], "container-title" : "Asia-Pacific Journal of Atmospheric Sciences", "id" : "ITEM-9", "issue" : "4", "issued" : { "date-parts" : [ [ "2013" ] ] }, "page" : "421-441", "title" : "The regional and the seasonal variability of extreme precipitation trends in Pakistan", "translator" : [ { "dropping-particle" : "", "family" : "S1526", "given" : "", "non-dropping-particle" : "", "parse-names" : false, "suffix" : "" } ], "type" : "article-journal", "volume" : "49" }, "uris" : [ "http://www.mendeley.com/documents/?uuid=4e7a0657-cdf4-47a0-8af6-50e71fde3f55" ] } ], "mendeley" : { "formattedCitation" : "(Hussain and Lee, 2013; Singh et al., 2014b; Pai et al., 2015; Sheikh et al., 2015; Malik et al., 2016; Rohini et al., 2016; Roxy et al., 2017; Kim et al., 2019; Dunn et al., 2020)", "manualFormatting" : "(Hussain and Lee, 2013; Singh et al., 2014a; Pai et al., 2015; Sheikh et al., 2015; Malik et al., 2016; Rohini et al., 2016; Roxy et al., 2017; Kim et al., 2019; Dunn et al., 2020)", "plainTextFormattedCitation" : "(Hussain and Lee, 2013; Singh et al., 2014b; Pai et al., 2015; Sheikh et al., 2015; Malik et al., 2016; Rohini et al., 2016; Roxy et al., 2017; Kim et al., 2019; Dunn et al., 2020)", "previouslyFormattedCitation" : "(Hussain and Lee, 2013; Singh et al., 2014b; Pai et al., 2015; Sheikh et al., 2015; Malik et al., 2016; Rohini et al., 2016; Roxy et al., 2017; Kim et al., 2019; Dunn et al., 2020)" }, "properties" : { "noteIndex" : 0 }, "schema" : "https://github.com/citation-style-language/schema/raw/master/csl-citation.json" }</w:instrText>
            </w:r>
            <w:ins w:id="5335" w:author="Robin Matthews" w:date="2021-07-14T16:47:00Z">
              <w:r w:rsidR="004D14C2">
                <w:rPr>
                  <w:rFonts w:cs="Times New Roman"/>
                  <w:color w:val="000000" w:themeColor="text1"/>
                  <w:sz w:val="16"/>
                  <w:szCs w:val="16"/>
                  <w:lang w:val="en-GB" w:eastAsia="en-CA"/>
                </w:rPr>
                <w:fldChar w:fldCharType="separate"/>
              </w:r>
              <w:r w:rsidR="004D14C2" w:rsidRPr="00D83AAB">
                <w:rPr>
                  <w:rFonts w:cs="Times New Roman"/>
                  <w:noProof/>
                  <w:color w:val="000000" w:themeColor="text1"/>
                  <w:sz w:val="16"/>
                  <w:szCs w:val="16"/>
                  <w:lang w:val="en-GB" w:eastAsia="en-CA"/>
                </w:rPr>
                <w:t>(Hussain and Lee, 2013; Singh et al., 2014</w:t>
              </w:r>
              <w:r w:rsidR="004D14C2">
                <w:rPr>
                  <w:rFonts w:cs="Times New Roman"/>
                  <w:noProof/>
                  <w:color w:val="000000" w:themeColor="text1"/>
                  <w:sz w:val="16"/>
                  <w:szCs w:val="16"/>
                  <w:lang w:val="en-GB" w:eastAsia="en-CA"/>
                </w:rPr>
                <w:t>a</w:t>
              </w:r>
              <w:r w:rsidR="004D14C2" w:rsidRPr="00D83AAB">
                <w:rPr>
                  <w:rFonts w:cs="Times New Roman"/>
                  <w:noProof/>
                  <w:color w:val="000000" w:themeColor="text1"/>
                  <w:sz w:val="16"/>
                  <w:szCs w:val="16"/>
                  <w:lang w:val="en-GB" w:eastAsia="en-CA"/>
                </w:rPr>
                <w:t>; Pai et al., 2015; Sheikh et al., 2015; Malik et al., 2016; Rohini et al., 2016; Roxy et al., 2017; Kim et al., 2019; Dunn et al., 2020)</w:t>
              </w:r>
              <w:r w:rsidR="004D14C2">
                <w:rPr>
                  <w:rFonts w:cs="Times New Roman"/>
                  <w:color w:val="000000" w:themeColor="text1"/>
                  <w:sz w:val="16"/>
                  <w:szCs w:val="16"/>
                  <w:lang w:val="en-GB" w:eastAsia="en-CA"/>
                </w:rPr>
                <w:fldChar w:fldCharType="end"/>
              </w:r>
            </w:ins>
            <w:commentRangeStart w:id="5336"/>
            <w:del w:id="5337" w:author="Robin Matthews" w:date="2021-07-14T16:47:00Z">
              <w:r w:rsidRPr="00D424AA" w:rsidDel="004D14C2">
                <w:rPr>
                  <w:rFonts w:cs="Times New Roman"/>
                  <w:color w:val="000000" w:themeColor="text1"/>
                  <w:sz w:val="16"/>
                  <w:szCs w:val="16"/>
                  <w:lang w:val="en-GB" w:eastAsia="en-CA"/>
                </w:rPr>
                <w:fldChar w:fldCharType="begin" w:fldLock="1"/>
              </w:r>
              <w:r w:rsidR="00417CA4" w:rsidDel="004D14C2">
                <w:rPr>
                  <w:rFonts w:cs="Times New Roman"/>
                  <w:color w:val="000000" w:themeColor="text1"/>
                  <w:sz w:val="16"/>
                  <w:szCs w:val="16"/>
                  <w:lang w:val="en-GB" w:eastAsia="en-CA"/>
                </w:rPr>
                <w:delInstrText>ADDIN CSL_CITATION { "citationItems" : [ { "id" : "ITEM-1", "itemData" : { "author" : [ { "dropping-particle" : "", "family" : "Rohini", "given" : "P", "non-dropping-particle" : "", "parse-names" : false, "suffix" : "" }, { "dropping-particle" : "", "family" : "Rajeevan", "given" : "M", "non-dropping-particle" : "", "parse-names" : false, "suffix" : "" }, { "dropping-particle" : "", "family" : "Srivastava", "given" : "A K", "non-dropping-particle" : "", "parse-names" : false, "suffix" : "" } ], "container-title" : "Scientific Reports", "id" : "ITEM-1", "issued" : { "date-parts" : [ [ "2016", "5" ] ] }, "page" : "1-9", "title" : "On the Variability and Increasing Trends of Heat Waves over India", "translator" : [ { "dropping-particle" : "", "family" : "S132", "given" : "", "non-dropping-particle" : "", "parse-names" : false, "suffix" : "" } ], "type" : "article-journal" }, "uris" : [ "http://www.mendeley.com/documents/?uuid=bb0ed3e0-5e0e-4c69-bd84-c49153d2e1c4" ] }, { "id" : "ITEM-2", "itemData" : { "DOI" : "10.1002/2016GL067841", "ISSN" : "0094-8276", "abstract" : "Abstract In this study, we provide a comprehensive analysis of trends in the extremes during the Indian summer monsoon (ISM) months (June to September) at different temporal and spatial scales. Our goal is to identify and quantify spatiotemporal patterns and trends that have emerged during the recent decades and may be associated with changing climatic conditions. Our analysis primarily relies on quantile regression that avoids making any subjective choices on spatial, temporal, or intensity pattern of extreme rainfall events. Our analysis divides the Indian monsoon region into climatic compartments that show different and partly opposing trends. These include strong trends toward intensified droughts in Northwest India, parts of Peninsular India, and Myanmar; in contrast, parts of Pakistan, Northwest Himalaya, and Central India show increased extreme daily rain intensity leading to higher flood vulnerability. Our analysis helps explain previously contradicting results of trends in average ISM rainfall.", "author" : [ { "dropping-particle" : "", "family" : "Malik", "given" : "Nishant", "non-dropping-particle" : "", "parse-names" : false, "suffix" : "" }, { "dropping-particle" : "", "family" : "Bookhagen", "given" : "Bodo", "non-dropping-particle" : "", "parse-names" : false, "suffix" : "" }, { "dropping-particle" : "", "family" : "Mucha", "given" : "Peter J.", "non-dropping-particle" : "", "parse-names" : false, "suffix" : "" } ], "container-title" : "Geophysical Research Letters", "id" : "ITEM-2", "issue" : "4", "issued" : { "date-parts" : [ [ "2016", "2", "10" ] ] }, "note" : "doi: 10.1002/2016GL067841", "page" : "1710-1717", "publisher" : "Wiley-Blackwell", "title" : "Spatiotemporal patterns and trends of Indian monsoonal rainfall extremes", "translator" : [ { "dropping-particle" : "", "family" : "S208", "given" : "", "non-dropping-particle" : "", "parse-names" : false, "suffix" : "" } ], "type" : "article-journal", "volume" : "43" }, "uris" : [ "http://www.mendeley.com/documents/?uuid=250f0141-7a54-456a-abb8-bacc7e05604d" ] }, { "id" : "ITEM-3", "itemData" : { "DOI" : "10.1038/s41467-017-00744-9", "ISSN" : "2041-1723", "abstract" : "Socioeconomic challenges continue to mount for half a billion residents of central India because of a decline in the total rainfall and a concurrent rise in the magnitude and frequency of extreme rainfall events. Alongside a weakening monsoon circulation, the locally available moisture and the frequency of moisture-laden depressions from the Bay of Bengal have also declined. Here we show that despite these negative trends, there is a threefold increase in widespread extreme rain events over central India during 1950-2015. The rise in these events is due to an increasing variability of the low-level monsoon westerlies over the Arabian Sea, driving surges of moisture supply, leading to extreme rainfall episodes across the entire central subcontinent. The homogeneity of these severe weather events and their association with the ocean temperatures underscores the potential predictability of these events by two-to-three weeks, which offers hope in mitigating their catastrophic impact on life, agriculture and property.", "author" : [ { "dropping-particle" : "", "family" : "Roxy", "given" : "M.K.", "non-dropping-particle" : "", "parse-names" : false, "suffix" : "" }, { "dropping-particle" : "", "family" : "Ghosh", "given" : "Subimal", "non-dropping-particle" : "", "parse-names" : false, "suffix" : "" }, { "dropping-particle" : "", "family" : "Pathak", "given" : "Amey", "non-dropping-particle" : "", "parse-names" : false, "suffix" : "" }, { "dropping-particle" : "", "family" : "Athulya", "given" : "R.", "non-dropping-particle" : "", "parse-names" : false, "suffix" : "" }, { "dropping-particle" : "", "family" : "Mujumdar", "given" : "Milind", "non-dropping-particle" : "", "parse-names" : false, "suffix" : "" }, { "dropping-particle" : "", "family" : "Murtugudde", "given" : "Raghu", "non-dropping-particle" : "", "parse-names" : false, "suffix" : "" }, { "dropping-particle" : "", "family" : "Terray", "given" : "Pascal", "non-dropping-particle" : "", "parse-names" : false, "suffix" : "" }, { "dropping-particle" : "", "family" : "Rajeevan", "given" : "M.", "non-dropping-particle" : "", "parse-names" : false, "suffix" : "" } ], "container-title" : "Nature Communications", "id" : "ITEM-3", "issue" : "1", "issued" : { "date-parts" : [ [ "2017", "12", "3" ] ] }, "page" : "708", "title" : "A threefold rise in widespread extreme rain events over central India", "translator" : [ { "dropping-particle" : "", "family" : "S1538", "given" : "", "non-dropping-particle" : "", "parse-names" : false, "suffix" : "" } ], "type" : "article-journal", "volume" : "8" }, "uris" : [ "http://www.mendeley.com/documents/?uuid=fc3dfd6c-3ba9-4b15-b5d2-5035c29edafe" ] }, { "id" : "ITEM-4", "itemData" : { "DOI" : "10.1007/s00382-014-2307-1", "ISSN" : "0930-7575", "author" : [ { "dropping-particle" : "", "family" : "Pai", "given" : "D. S.", "non-dropping-particle" : "", "parse-names" : false, "suffix" : "" }, { "dropping-particle" : "", "family" : "Sridhar", "given" : "Latha", "non-dropping-particle" : "", "parse-names" : false, "suffix" : "" }, { "dropping-particle" : "", "family" : "Badwaik", "given" : "M. R.", "non-dropping-particle" : "", "parse-names" : false, "suffix" : "" }, { "dropping-particle" : "", "family" : "Rajeevan", "given" : "M.", "non-dropping-particle" : "", "parse-names" : false, "suffix" : "" } ], "container-title" : "Climate Dynamics", "id" : "ITEM-4", "issue" : "3-4", "issued" : { "date-parts" : [ [ "2015", "8", "29" ] ] }, "page" : "755-776", "title" : "Analysis of the daily rainfall events over India using a new long period (1901\u20132010) high resolution (0.25\u00b0 \u00d7 0.25\u00b0) gridded rainfall data set", "translator" : [ { "dropping-particle" : "", "family" : "S2163", "given" : "", "non-dropping-particle" : "", "parse-names" : false, "suffix" : "" } ], "type" : "article-journal", "volume" : "45" }, "uris" : [ "http://www.mendeley.com/documents/?uuid=3315a398-f664-4c68-858e-d42e6740067e" ] }, { "id" : "ITEM-5",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5", "issue" : "7", "issued" : { "date-parts" : [ [ "2015" ] ] }, "page" : "1625-1637", "title" : "Trends in extreme daily rainfall and temperature indices over South Asia", "translator" : [ { "dropping-particle" : "", "family" : "S2128", "given" : "", "non-dropping-particle" : "", "parse-names" : false, "suffix" : "" } ], "type" : "article-journal", "volume" : "35" }, "uris" : [ "http://www.mendeley.com/documents/?uuid=364dfdd5-63e4-4a49-a29c-07e7589c5435" ] }, { "id" : "ITEM-6",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6",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mendeley" : { "formattedCitation" : "(Pai et al., 2015; Sheikh et al., 2015; Malik et al., 2016; Rohini et al., 2016; Roxy et al., 2017; Kim et al., 2019)", "manualFormatting" : "(Kim et al., 2019; Malik et al., 2016; Pai et al., 2015; Rohini et al., 2016; Roxy et al., 2017; Sheikh et al., 2015", "plainTextFormattedCitation" : "(Pai et al., 2015; Sheikh et al., 2015; Malik et al., 2016; Rohini et al., 2016; Roxy et al., 2017; Kim et al., 2019)", "previouslyFormattedCitation" : "(Pai et al., 2015; Sheikh et al., 2015; Malik et al., 2016; Rohini et al., 2016; Roxy et al., 2017; Kim et al., 2019)"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nb-NO" w:eastAsia="en-CA"/>
                </w:rPr>
                <w:delText>(Kim et al., 2019; Malik et al., 2016; Pai et al., 2015; Rohini et al., 2016; Roxy et al., 2017; Sheikh et al., 2015</w:delText>
              </w:r>
              <w:r w:rsidRPr="00D424AA" w:rsidDel="004D14C2">
                <w:rPr>
                  <w:rFonts w:cs="Times New Roman"/>
                  <w:color w:val="000000" w:themeColor="text1"/>
                  <w:sz w:val="16"/>
                  <w:szCs w:val="16"/>
                  <w:lang w:val="en-GB" w:eastAsia="en-CA"/>
                </w:rPr>
                <w:fldChar w:fldCharType="end"/>
              </w:r>
              <w:commentRangeEnd w:id="5336"/>
              <w:r w:rsidR="00A26296" w:rsidDel="004D14C2">
                <w:rPr>
                  <w:rStyle w:val="Marquedecommentaire"/>
                </w:rPr>
                <w:commentReference w:id="5336"/>
              </w:r>
              <w:r w:rsidRPr="00841A35" w:rsidDel="004D14C2">
                <w:rPr>
                  <w:rFonts w:cs="Times New Roman"/>
                  <w:color w:val="000000" w:themeColor="text1"/>
                  <w:sz w:val="16"/>
                  <w:szCs w:val="16"/>
                  <w:lang w:val="nb-NO" w:eastAsia="en-CA"/>
                </w:rPr>
                <w:delText>;</w:delText>
              </w:r>
              <w:r w:rsidRPr="00D424AA" w:rsidDel="004D14C2">
                <w:rPr>
                  <w:rFonts w:cs="Times New Roman"/>
                  <w:sz w:val="16"/>
                  <w:szCs w:val="16"/>
                  <w:lang w:val="nb-NO"/>
                </w:rPr>
                <w:delText xml:space="preserve"> </w:delText>
              </w:r>
              <w:commentRangeStart w:id="5338"/>
              <w:r w:rsidRPr="00D424AA" w:rsidDel="004D14C2">
                <w:rPr>
                  <w:rFonts w:cs="Times New Roman"/>
                  <w:sz w:val="16"/>
                  <w:szCs w:val="16"/>
                  <w:lang w:val="en-GB"/>
                </w:rPr>
                <w:fldChar w:fldCharType="begin" w:fldLock="1"/>
              </w:r>
              <w:r w:rsidR="00FF6231" w:rsidDel="004D14C2">
                <w:rPr>
                  <w:rFonts w:cs="Times New Roman"/>
                  <w:sz w:val="16"/>
                  <w:szCs w:val="16"/>
                  <w:lang w:val="nb-NO"/>
                </w:rPr>
                <w:delInstrText>ADDIN CSL_CITATION { "citationItems" : [ { "id" : "ITEM-1", "itemData" : { "DOI" : "10.1038/nclimate2208", "ISSN" : "1758-678X", "author" : [ { "dropping-particle" : "", "family" : "Singh", "given" : "Deepti", "non-dropping-particle" : "", "parse-names" : false, "suffix" : "" }, { "dropping-particle" : "", "family" : "Tsiang", "given" : "Michael", "non-dropping-particle" : "", "parse-names" : false, "suffix" : "" }, { "dropping-particle" : "", "family" : "Rajaratnam", "given" : "Bala", "non-dropping-particle" : "", "parse-names" : false, "suffix" : "" }, { "dropping-particle" : "", "family" : "Diffenbaugh", "given" : "Noah S.", "non-dropping-particle" : "", "parse-names" : false, "suffix" : "" } ], "container-title" : "Nature Climate Change", "id" : "ITEM-1", "issue" : "6", "issued" : { "date-parts" : [ [ "2014", "6", "28" ] ] }, "page" : "456-461", "title" : "Observed changes in extreme wet and dry spells during the South Asian summer monsoon season", "translator" : [ { "dropping-particle" : "", "family" : "S1610", "given" : "", "non-dropping-particle" : "", "parse-names" : false, "suffix" : "" } ], "type" : "article-journal", "volume" : "4" }, "uris" : [ "http://www.mendeley.com/documents/?uuid=aca33253-5bb6-48ca-8c4f-1cfc8b49c633" ] } ], "mendeley" : { "formattedCitation" : "(Singh et al., 2014b)", "manualFormatting" : "Singh et al., 2014", "plainTextFormattedCitation" : "(Singh et al., 2014b)", "previouslyFormattedCitation" : "(Singh et al., 2014b)" }, "properties" : { "noteIndex" : 0 }, "schema" : "https://github.com/citation-style-language/schema/raw/master/csl-citation.json" }</w:delInstrText>
              </w:r>
              <w:r w:rsidRPr="00D424AA" w:rsidDel="004D14C2">
                <w:rPr>
                  <w:rFonts w:cs="Times New Roman"/>
                  <w:sz w:val="16"/>
                  <w:szCs w:val="16"/>
                  <w:lang w:val="en-GB"/>
                </w:rPr>
                <w:fldChar w:fldCharType="separate"/>
              </w:r>
              <w:r w:rsidR="00A26296" w:rsidDel="004D14C2">
                <w:rPr>
                  <w:rFonts w:cs="Times New Roman"/>
                  <w:noProof/>
                  <w:sz w:val="16"/>
                  <w:szCs w:val="16"/>
                  <w:lang w:val="nb-NO"/>
                </w:rPr>
                <w:delText>Singh et al., 2014</w:delText>
              </w:r>
              <w:r w:rsidRPr="00D424AA" w:rsidDel="004D14C2">
                <w:rPr>
                  <w:rFonts w:cs="Times New Roman"/>
                  <w:sz w:val="16"/>
                  <w:szCs w:val="16"/>
                  <w:lang w:val="en-GB"/>
                </w:rPr>
                <w:fldChar w:fldCharType="end"/>
              </w:r>
              <w:commentRangeEnd w:id="5338"/>
              <w:r w:rsidR="00A26296" w:rsidDel="004D14C2">
                <w:rPr>
                  <w:rStyle w:val="Marquedecommentaire"/>
                </w:rPr>
                <w:commentReference w:id="5338"/>
              </w:r>
              <w:r w:rsidRPr="00841A35" w:rsidDel="004D14C2">
                <w:rPr>
                  <w:rFonts w:cs="Times New Roman"/>
                  <w:sz w:val="16"/>
                  <w:szCs w:val="16"/>
                  <w:lang w:val="nb-NO"/>
                </w:rPr>
                <w:delText xml:space="preserve">; </w:delText>
              </w:r>
              <w:commentRangeStart w:id="5339"/>
              <w:r w:rsidRPr="00D424AA" w:rsidDel="004D14C2">
                <w:rPr>
                  <w:rFonts w:cs="Times New Roman"/>
                  <w:sz w:val="16"/>
                  <w:szCs w:val="16"/>
                  <w:lang w:val="en-GB"/>
                </w:rPr>
                <w:fldChar w:fldCharType="begin" w:fldLock="1"/>
              </w:r>
              <w:r w:rsidR="00FF6231" w:rsidDel="004D14C2">
                <w:rPr>
                  <w:rFonts w:cs="Times New Roman"/>
                  <w:sz w:val="16"/>
                  <w:szCs w:val="16"/>
                  <w:lang w:val="nb-NO"/>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4D14C2">
                <w:rPr>
                  <w:rFonts w:cs="Times New Roman"/>
                  <w:sz w:val="16"/>
                  <w:szCs w:val="16"/>
                  <w:lang w:val="en-GB"/>
                </w:rPr>
                <w:fldChar w:fldCharType="separate"/>
              </w:r>
              <w:r w:rsidR="00A26296" w:rsidDel="004D14C2">
                <w:rPr>
                  <w:rFonts w:cs="Times New Roman"/>
                  <w:noProof/>
                  <w:sz w:val="16"/>
                  <w:szCs w:val="16"/>
                  <w:lang w:val="en-GB"/>
                </w:rPr>
                <w:delText>Dunn et al., 2020</w:delText>
              </w:r>
              <w:r w:rsidRPr="00D424AA" w:rsidDel="004D14C2">
                <w:rPr>
                  <w:rFonts w:cs="Times New Roman"/>
                  <w:sz w:val="16"/>
                  <w:szCs w:val="16"/>
                  <w:lang w:val="en-GB"/>
                </w:rPr>
                <w:fldChar w:fldCharType="end"/>
              </w:r>
              <w:commentRangeEnd w:id="5339"/>
              <w:r w:rsidR="00A26296" w:rsidDel="004D14C2">
                <w:rPr>
                  <w:rStyle w:val="Marquedecommentaire"/>
                </w:rPr>
                <w:commentReference w:id="5339"/>
              </w:r>
              <w:r w:rsidRPr="00841A35" w:rsidDel="004D14C2">
                <w:rPr>
                  <w:rFonts w:cs="Times New Roman"/>
                  <w:sz w:val="16"/>
                  <w:szCs w:val="16"/>
                  <w:lang w:val="en-GB"/>
                </w:rPr>
                <w:delText>;</w:delText>
              </w:r>
              <w:r w:rsidRPr="00D424AA" w:rsidDel="004D14C2">
                <w:rPr>
                  <w:rFonts w:cs="Times New Roman"/>
                  <w:color w:val="000000" w:themeColor="text1"/>
                  <w:sz w:val="16"/>
                  <w:szCs w:val="16"/>
                  <w:lang w:val="en-GB" w:eastAsia="en-CA"/>
                </w:rPr>
                <w:delText xml:space="preserve"> </w:delText>
              </w:r>
              <w:commentRangeStart w:id="5340"/>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1007/s13143-013-0039-5", "ISBN" : "1976-7633", "ISSN" : "1976-7951", "abstract" : "The variability of spatial and temporal trends in extreme precipitation indices and the trend directions were studied for the meteorological seasons of 1950 to 2010. A daily precipitation dataset from 15 weather stations in Pakistan was used. Seven indices were chosen: total precipitation from events \u2265 90th, 95th, and 99th percentiles, the number of days with precipitation \u2265 90th, 95th, and 99th percentiles of daily precipitation amounts, and annual dry days. A study investigating temporal changes in the spatial extent of statistically significant extreme precipitation events was performed. Trends were calculated for each of the 30-year moving periods within the 1950\u20132010 time period using a simple linear regression technique and Kendall\u2019s tau-based slope estimator. A distinct spatial differentiation appeared in the prevailing directional trends between the northern and southwestern parts of the study area. In all seasons, increasing trends in extreme precipitation dominated in northeastern Pakistan, whereas a reducing tendency towards extreme precipitation prevails in the southwestern part of the country.", "author" : [ { "dropping-particle" : "", "family" : "Hussain", "given" : "Mian Sabir", "non-dropping-particle" : "", "parse-names" : false, "suffix" : "" }, { "dropping-particle" : "", "family" : "Lee", "given" : "Seungho", "non-dropping-particle" : "", "parse-names" : false, "suffix" : "" } ], "container-title" : "Asia-Pacific Journal of Atmospheric Sciences", "id" : "ITEM-1", "issue" : "4", "issued" : { "date-parts" : [ [ "2013" ] ] }, "page" : "421-441", "title" : "The regional and the seasonal variability of extreme precipitation trends in Pakistan", "translator" : [ { "dropping-particle" : "", "family" : "S1526", "given" : "", "non-dropping-particle" : "", "parse-names" : false, "suffix" : "" } ], "type" : "article-journal", "volume" : "49" }, "uris" : [ "http://www.mendeley.com/documents/?uuid=4e7a0657-cdf4-47a0-8af6-50e71fde3f55" ] }, { "id" : "ITEM-2", "itemData" : { "DOI" : "10.1002/2016GL067841", "ISSN" : "0094-8276", "abstract" : "Abstract In this study, we provide a comprehensive analysis of trends in the extremes during the Indian summer monsoon (ISM) months (June to September) at different temporal and spatial scales. Our goal is to identify and quantify spatiotemporal patterns and trends that have emerged during the recent decades and may be associated with changing climatic conditions. Our analysis primarily relies on quantile regression that avoids making any subjective choices on spatial, temporal, or intensity pattern of extreme rainfall events. Our analysis divides the Indian monsoon region into climatic compartments that show different and partly opposing trends. These include strong trends toward intensified droughts in Northwest India, parts of Peninsular India, and Myanmar; in contrast, parts of Pakistan, Northwest Himalaya, and Central India show increased extreme daily rain intensity leading to higher flood vulnerability. Our analysis helps explain previously contradicting results of trends in average ISM rainfall.", "author" : [ { "dropping-particle" : "", "family" : "Malik", "given" : "Nishant", "non-dropping-particle" : "", "parse-names" : false, "suffix" : "" }, { "dropping-particle" : "", "family" : "Bookhagen", "given" : "Bodo", "non-dropping-particle" : "", "parse-names" : false, "suffix" : "" }, { "dropping-particle" : "", "family" : "Mucha", "given" : "Peter J.", "non-dropping-particle" : "", "parse-names" : false, "suffix" : "" } ], "container-title" : "Geophysical Research Letters", "id" : "ITEM-2", "issue" : "4", "issued" : { "date-parts" : [ [ "2016", "2", "10" ] ] }, "note" : "doi: 10.1002/2016GL067841", "page" : "1710-1717", "publisher" : "Wiley-Blackwell", "title" : "Spatiotemporal patterns and trends of Indian monsoonal rainfall extremes", "translator" : [ { "dropping-particle" : "", "family" : "S208", "given" : "", "non-dropping-particle" : "", "parse-names" : false, "suffix" : "" } ], "type" : "article-journal", "volume" : "43" }, "uris" : [ "http://www.mendeley.com/documents/?uuid=250f0141-7a54-456a-abb8-bacc7e05604d" ] }, { "id" : "ITEM-3", "itemData" : { "DOI" : "10.1007/s00382-018-4193-4", "ISBN" : "0123456789", "ISSN" : "14320894", "abstract" : "In this study, a comparison in the precipitation extremes as exhibited by the seven reference datasets is made to ascertain whether the inferences based on these datasets agree or they differ. These seven datasets, roughly grouped in three categories i.e. rain-gauge based (APHRODITE, CPC-UNI), satellite-based (TRMM, GPCP1DD) and reanalysis based (ERA-Interim, MERRA, and JRA55), having a common data period 1998\u20132007 are considered. Focus is to examine precipitation extremes in the summer monsoon rainfall over South Asia, East Asia and Southeast Asia. Measures of extreme precipitation include the percentile thresholds, frequency of extreme precipitation events and other quantities. Results reveal that the differences in displaying extremes among the datasets are small over South Asia and East Asia but large differences among the datasets are displayed over the Southeast Asian region including the maritime continent. Furthermore, precipitation data appear to be more consistent over East Asia among the seven datasets. Decadal trends in extreme precipitation are consistent with known results over South and East Asia. No trends in extreme precipitation events are exhibited over Southeast Asia. Outputs of the Coupled Model Intercomparison Project Phase 5 (CMIP5) simulation data are categorized as high, medium and low-resolution models. The regions displaying maximum intensity of extreme precipitation appear to be dependent on model resolution. High-resolution models simulate maximum intensity of extreme precipitation over the Indian sub-continent, medium-resolution models over northeast India and South China and the low-resolution models over Bangladesh, Myanmar and Thailand. In summary, there are differences in displaying extreme precipitation statistics among the seven datasets considered here and among the 29 CMIP5 model data outputs.", "author" : [ { "dropping-particle" : "", "family" : "Kim", "given" : "In-Won Won", "non-dropping-particle" : "", "parse-names" : false, "suffix" : "" }, { "dropping-particle" : "", "family" : "Oh", "given" : "Jaiho", "non-dropping-particle" : "", "parse-names" : false, "suffix" : "" }, { "dropping-particle" : "", "family" : "Woo", "given" : "Sumin", "non-dropping-particle" : "", "parse-names" : false, "suffix" : "" }, { "dropping-particle" : "", "family" : "Kripalani", "given" : "R. H.", "non-dropping-particle" : "", "parse-names" : false, "suffix" : "" } ], "container-title" : "Climate Dynamics", "id" : "ITEM-3", "issue" : "3", "issued" : { "date-parts" : [ [ "2019" ] ] }, "page" : "1317-1342", "publisher" : "Springer Berlin Heidelberg", "title" : "Evaluation of precipitation extremes over the Asian domain: observation and modelling studies", "translator" : [ { "dropping-particle" : "", "family" : "S3185", "given" : "", "non-dropping-particle" : "", "parse-names" : false, "suffix" : "" } ], "type" : "article-journal", "volume" : "52" }, "uris" : [ "http://www.mendeley.com/documents/?uuid=05e17c0c-cbcc-458a-8494-169a1fbc57d8" ] } ], "mendeley" : { "formattedCitation" : "(Hussain and Lee, 2013; Malik et al., 2016; Kim et al., 2019)", "manualFormatting" : "Hussain and Lee, 2013; Kim et al., 2019; Malik et al., 2016)", "plainTextFormattedCitation" : "(Hussain and Lee, 2013; Malik et al., 2016; Kim et al., 2019)", "previouslyFormattedCitation" : "(Hussain and Lee, 2013; Malik et al., 2016; Kim et al., 2019)"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Hussain and Lee, 2013; Kim et al., 2019; Malik et al., 2016)</w:delText>
              </w:r>
              <w:r w:rsidRPr="00D424AA" w:rsidDel="004D14C2">
                <w:rPr>
                  <w:rFonts w:cs="Times New Roman"/>
                  <w:color w:val="000000" w:themeColor="text1"/>
                  <w:sz w:val="16"/>
                  <w:szCs w:val="16"/>
                  <w:lang w:val="en-GB" w:eastAsia="en-CA"/>
                </w:rPr>
                <w:fldChar w:fldCharType="end"/>
              </w:r>
            </w:del>
            <w:bookmarkEnd w:id="5333"/>
            <w:commentRangeEnd w:id="5340"/>
            <w:r w:rsidR="00A26296">
              <w:rPr>
                <w:rStyle w:val="Marquedecommentaire"/>
              </w:rPr>
              <w:commentReference w:id="5340"/>
            </w:r>
          </w:p>
        </w:tc>
        <w:tc>
          <w:tcPr>
            <w:tcW w:w="2158" w:type="dxa"/>
            <w:tcBorders>
              <w:top w:val="dashed" w:sz="4" w:space="0" w:color="000000"/>
            </w:tcBorders>
            <w:shd w:val="clear" w:color="auto" w:fill="D9D9D9"/>
          </w:tcPr>
          <w:p w14:paraId="644E2755" w14:textId="61F9484D" w:rsidR="00D376F0" w:rsidRPr="00841A35" w:rsidRDefault="00D376F0" w:rsidP="00D424AA">
            <w:pPr>
              <w:widowControl/>
              <w:rPr>
                <w:rFonts w:cs="Times New Roman"/>
                <w:i/>
                <w:color w:val="000000" w:themeColor="text1"/>
                <w:sz w:val="16"/>
                <w:szCs w:val="16"/>
                <w:lang w:val="en-GB" w:eastAsia="en-CA"/>
              </w:rPr>
            </w:pPr>
            <w:r w:rsidRPr="00841A35">
              <w:rPr>
                <w:rFonts w:cs="Times New Roman"/>
                <w:color w:val="000000" w:themeColor="text1"/>
                <w:sz w:val="16"/>
                <w:szCs w:val="16"/>
                <w:lang w:val="en-GB" w:eastAsia="en-CA"/>
              </w:rPr>
              <w:t xml:space="preserve">Disagreement among studies </w:t>
            </w:r>
            <w:ins w:id="5341" w:author="Robin Matthews" w:date="2021-07-14T18:24:00Z">
              <w:r w:rsidR="00B008C6">
                <w:rPr>
                  <w:rFonts w:cs="Times New Roman"/>
                  <w:color w:val="000000" w:themeColor="text1"/>
                  <w:sz w:val="16"/>
                  <w:szCs w:val="16"/>
                  <w:lang w:val="en-GB" w:eastAsia="en-CA"/>
                </w:rPr>
                <w:fldChar w:fldCharType="begin" w:fldLock="1"/>
              </w:r>
            </w:ins>
            <w:r w:rsidR="00D60E09">
              <w:rPr>
                <w:rFonts w:cs="Times New Roman"/>
                <w:color w:val="000000" w:themeColor="text1"/>
                <w:sz w:val="16"/>
                <w:szCs w:val="16"/>
                <w:lang w:val="en-GB" w:eastAsia="en-CA"/>
              </w:rPr>
              <w:instrText>ADDIN CSL_CITATION { "citationItems" : [ { "id" : "ITEM-1", "itemData" : { "DOI" : "10.1016/J.WACE.2018.03.005", "ISSN" : "2212-0947", "abstract" : "India has witnessed some of the most devastating extreme precipitation events, which have affected urban transportation, agriculture, and infrastructure. Despite the profound implications and damage due to extreme precipitation events, the influence of anthropogenic warming on the intensity and frequency of extreme precipitation events over India remains poorly constrained. Here using the gridded observations and simulations from the Coupled model intercomparison project 5 (CMIP5) and Climate of 20th century plus (C20C+) detection and attribution (D&amp;A) project, we show that the frequency and intensity of extreme precipitation events have increased in India during the last few decades. Along with the extreme precipitation, dew point temperature has also increased during 1979\u20132015. The scaling relationship between extreme precipitation and dew point temperature shows a super (more than 7% increase per unit rise in dew point temperature) Clausius-Clapeyron (C-C) relationship for the majority of south India. Moreover, southern and central India show a higher (10%/\u00b0C) scaling relationship than north India (3.5%/\u00b0C). Our analysis using the Hist (historic) and HistNat (historic natural) simulations from the CMIP5 and C20C+ projects confirms an increase in the frequency of extreme precipitation events under the anthropogenic warming. Moreover, we show that 1\u20135 day precipitation maxima at 5\u2013500 year return period increases (10\u201330%) under the anthropogenic warming. The frequency of precipitation extremes is projected to rise more prominently in southern and central India in the mid and end of the 21st century under the representative concentration pathway (RCP) 8.5. Our results show a significant contribution of anthropogenic warming in the rise of the frequency of extreme precipitation, which has implications for infrastructure, agriculture, and water resources in India.", "author" : [ { "dropping-particle" : "", "family" : "Mukherjee", "given" : "Sourav", "non-dropping-particle" : "", "parse-names" : false, "suffix" : "" }, { "dropping-particle" : "", "family" : "Aadhar", "given" : "Saran", "non-dropping-particle" : "", "parse-names" : false, "suffix" : "" }, { "dropping-particle" : "", "family" : "Stone", "given" : "Daithi", "non-dropping-particle" : "", "parse-names" : false, "suffix" : "" }, { "dropping-particle" : "", "family" : "Mishra", "given" : "Vimal", "non-dropping-particle" : "", "parse-names" : false, "suffix" : "" } ], "container-title" : "Weather and Climate Extremes", "id" : "ITEM-1", "issued" : { "date-parts" : [ [ "2018", "6", "1" ] ] }, "page" : "45-53", "publisher" : "Elsevier", "title" : "Increase in extreme precipitation events under anthropogenic warming in India", "translator" : [ { "dropping-particle" : "", "family" : "S392", "given" : "", "non-dropping-particle" : "", "parse-names" : false, "suffix" : "" } ], "type" : "article-journal", "volume" : "20" }, "uris" : [ "http://www.mendeley.com/documents/?uuid=f2f84f52-d1c7-3436-94e2-32d4df85bce8" ] }, { "id" : "ITEM-2", "itemData" : { "DOI" : "10.1175/1520-0477-95.9.S1.1", "author" : [ { "dropping-particle" : "", "family" : "Singh", "given" : "D.", "non-dropping-particle" : "", "parse-names" : false, "suffix" : "" }, { "dropping-particle" : "", "family" : "Horton", "given" : "D. E.", "non-dropping-particle" : "", "parse-names" : false, "suffix" : "" }, { "dropping-particle" : "", "family" : "Tsiang", "given" : "M.", "non-dropping-particle" : "", "parse-names" : false, "suffix" : "" }, { "dropping-particle" : "", "family" : "Haugen", "given" : "M.", "non-dropping-particle" : "", "parse-names" : false, "suffix" : "" }, { "dropping-particle" : "", "family" : "Ashfaq", "given" : "M.", "non-dropping-particle" : "", "parse-names" : false, "suffix" : "" }, { "dropping-particle" : "", "family" : "Mei", "given" : "R.", "non-dropping-particle" : "", "parse-names" : false, "suffix" : "" }, { "dropping-particle" : "", "family" : "Rastogi", "given" : "D.", "non-dropping-particle" : "", "parse-names" : false, "suffix" : "" }, { "dropping-particle" : "", "family" : "Johnson", "given" : "N. C.", "non-dropping-particle" : "", "parse-names" : false, "suffix" : "" }, { "dropping-particle" : "", "family" : "Charland", "given" : "A.", "non-dropping-particle" : "", "parse-names" : false, "suffix" : "" }, { "dropping-particle" : "", "family" : "Rajaratnam", "given" : "B.", "non-dropping-particle" : "", "parse-names" : false, "suffix" : "" }, { "dropping-particle" : "", "family" : "Diffenbaugh", "given" : "N. S.", "non-dropping-particle" : "", "parse-names" : false, "suffix" : "" } ], "container-title" : "Bulletin of the American Meteorological Society", "id" : "ITEM-2", "issue" : "9", "issued" : { "date-parts" : [ [ "2014" ] ] }, "page" : "S58-S61", "title" : "Severe precipitaiton in northern India in June 2013: Causes, historical context, and changes in probability [in \"Explaining Extreme Events of 2013 from a Climate Perspective\"]", "translator" : [ { "dropping-particle" : "", "family" : "S2508", "given" : "", "non-dropping-particle" : "", "parse-names" : false, "suffix" : "" } ], "type" : "article-journal", "volume" : "95" }, "uris" : [ "http://www.mendeley.com/documents/?uuid=68cfb3ee-ba24-480c-9ef1-34e473338f4c" ] }, { "id" : "ITEM-3", "itemData" : { "DOI" : "10.1175/BAMS-D-16-0129.1", "ISSN" : "0003-0007", "author" : [ { "dropping-particle" : "", "family" : "Oldenborgh", "given" : "Geert Jan", "non-dropping-particle" : "van", "parse-names" : false, "suffix" : "" }, { "dropping-particle" : "", "family" : "Otto", "given" : "Friederike E. L.", "non-dropping-particle" : "", "parse-names" : false, "suffix" : "" }, { "dropping-particle" : "", "family" : "Haustein", "given" : "Karsten", "non-dropping-particle" : "", "parse-names" : false, "suffix" : "" }, { "dropping-particle" : "", "family" : "AchutaRao", "given" : "Krishna", "non-dropping-particle" : "", "parse-names" : false, "suffix" : "" } ], "container-title" : "Bulletin of the American Meteorological Society", "id" : "ITEM-3", "issue" : "12", "issued" : { "date-parts" : [ [ "2016", "12" ] ] }, "page" : "S87-S91", "title" : "The Heavy Precipitation Event of December 2015 in Chennai, India", "translator" : [ { "dropping-particle" : "", "family" : "S2341", "given" : "", "non-dropping-particle" : "", "parse-names" : false, "suffix" : "" } ], "type" : "article-journal", "volume" : "97" }, "uris" : [ "http://www.mendeley.com/documents/?uuid=910faf42-1ead-44df-84f2-959df4d08cf0" ] } ], "mendeley" : { "formattedCitation" : "(Singh et al., 2014a; van Oldenborgh et al., 2016; Mukherjee et al., 2018a)", "manualFormatting" : "(Singh et al., 2014b; van Oldenborgh et al., 2016; Mukherjee et al., 2018b)", "plainTextFormattedCitation" : "(Singh et al., 2014a; van Oldenborgh et al., 2016; Mukherjee et al., 2018a)", "previouslyFormattedCitation" : "(Singh et al., 2014a; van Oldenborgh et al., 2016; Mukherjee et al., 2018a)" }, "properties" : { "noteIndex" : 0 }, "schema" : "https://github.com/citation-style-language/schema/raw/master/csl-citation.json" }</w:instrText>
            </w:r>
            <w:ins w:id="5342" w:author="Robin Matthews" w:date="2021-07-14T18:24:00Z">
              <w:r w:rsidR="00B008C6">
                <w:rPr>
                  <w:rFonts w:cs="Times New Roman"/>
                  <w:color w:val="000000" w:themeColor="text1"/>
                  <w:sz w:val="16"/>
                  <w:szCs w:val="16"/>
                  <w:lang w:val="en-GB" w:eastAsia="en-CA"/>
                </w:rPr>
                <w:fldChar w:fldCharType="separate"/>
              </w:r>
              <w:r w:rsidR="00B008C6" w:rsidRPr="00AE2568">
                <w:rPr>
                  <w:rFonts w:cs="Times New Roman"/>
                  <w:noProof/>
                  <w:color w:val="000000" w:themeColor="text1"/>
                  <w:sz w:val="16"/>
                  <w:szCs w:val="16"/>
                  <w:lang w:val="en-GB" w:eastAsia="en-CA"/>
                </w:rPr>
                <w:t>(Singh et al., 2014</w:t>
              </w:r>
              <w:r w:rsidR="00B008C6">
                <w:rPr>
                  <w:rFonts w:cs="Times New Roman"/>
                  <w:noProof/>
                  <w:color w:val="000000" w:themeColor="text1"/>
                  <w:sz w:val="16"/>
                  <w:szCs w:val="16"/>
                  <w:lang w:val="en-GB" w:eastAsia="en-CA"/>
                </w:rPr>
                <w:t>b</w:t>
              </w:r>
              <w:r w:rsidR="00B008C6" w:rsidRPr="00AE2568">
                <w:rPr>
                  <w:rFonts w:cs="Times New Roman"/>
                  <w:noProof/>
                  <w:color w:val="000000" w:themeColor="text1"/>
                  <w:sz w:val="16"/>
                  <w:szCs w:val="16"/>
                  <w:lang w:val="en-GB" w:eastAsia="en-CA"/>
                </w:rPr>
                <w:t>; van Oldenborgh et al., 2016; Mukherjee et al., 2018</w:t>
              </w:r>
              <w:r w:rsidR="00B008C6">
                <w:rPr>
                  <w:rFonts w:cs="Times New Roman"/>
                  <w:noProof/>
                  <w:color w:val="000000" w:themeColor="text1"/>
                  <w:sz w:val="16"/>
                  <w:szCs w:val="16"/>
                  <w:lang w:val="en-GB" w:eastAsia="en-CA"/>
                </w:rPr>
                <w:t>b</w:t>
              </w:r>
              <w:r w:rsidR="00B008C6" w:rsidRPr="00AE2568">
                <w:rPr>
                  <w:rFonts w:cs="Times New Roman"/>
                  <w:noProof/>
                  <w:color w:val="000000" w:themeColor="text1"/>
                  <w:sz w:val="16"/>
                  <w:szCs w:val="16"/>
                  <w:lang w:val="en-GB" w:eastAsia="en-CA"/>
                </w:rPr>
                <w:t>)</w:t>
              </w:r>
              <w:r w:rsidR="00B008C6">
                <w:rPr>
                  <w:rFonts w:cs="Times New Roman"/>
                  <w:color w:val="000000" w:themeColor="text1"/>
                  <w:sz w:val="16"/>
                  <w:szCs w:val="16"/>
                  <w:lang w:val="en-GB" w:eastAsia="en-CA"/>
                </w:rPr>
                <w:fldChar w:fldCharType="end"/>
              </w:r>
            </w:ins>
            <w:commentRangeStart w:id="5343"/>
            <w:del w:id="5344" w:author="Robin Matthews" w:date="2021-07-14T18:24:00Z">
              <w:r w:rsidRPr="00D424AA" w:rsidDel="00B008C6">
                <w:rPr>
                  <w:rFonts w:cs="Times New Roman"/>
                  <w:color w:val="000000" w:themeColor="text1"/>
                  <w:sz w:val="16"/>
                  <w:szCs w:val="16"/>
                  <w:lang w:val="en-GB" w:eastAsia="en-CA"/>
                </w:rPr>
                <w:fldChar w:fldCharType="begin" w:fldLock="1"/>
              </w:r>
              <w:r w:rsidR="00FF6231" w:rsidRPr="00B008C6" w:rsidDel="00B008C6">
                <w:rPr>
                  <w:rFonts w:cs="Times New Roman"/>
                  <w:color w:val="000000" w:themeColor="text1"/>
                  <w:sz w:val="16"/>
                  <w:szCs w:val="16"/>
                  <w:lang w:val="en-GB" w:eastAsia="en-CA"/>
                </w:rPr>
                <w:delInstrText>ADDIN CSL_CITATION { "citationItems" : [ { "id" : "ITEM-1", "itemData" : { "DOI" : "10.1016/J.WACE.2018.03.005", "ISSN" : "2212-0947", "abstract" : "India has witnessed some of the most devastating extreme precipitation events, which have affected urban transportation, agriculture, and infrastructure. Despite the profound implications and damage due to extreme precipitation events, the influence of anthropogenic warming on the intensity and frequency of extreme precipitation events over India remains poorly constrained. Here using the gridded observations and simulations from the Coupled model intercomparison project 5 (CMIP5) and Climate of 20th century plus (C20C+) detection and attribution (D&amp;A) project, we show that the frequency and intensity of extreme precipitation events have increased in India during the last few decades. Along with the extreme precipitation, dew point temperature has also increased during 1979\u20132015. The scaling relationship between extreme precipitation and dew point temperature shows a super (more than 7% increase per unit rise in dew point temperature) Clausius-Clapeyron (C-C) relationship for the majority of south India. Moreover, southern and central India show a higher (10%/\u00b0C) scaling relationship than north India (3.5%/\u00b0C). Our analysis using the Hist (historic) and HistNat (historic natural) simulations from the CMIP5 and C20C+ projects confirms an increase in the frequency of extreme precipitation events under the anthropogenic warming. Moreover, we show that 1\u20135 day precipitation maxima at 5\u2013500 year return period increases (10\u201330%) under the anthropogenic warming. The frequency of precipitation extremes is projected to rise more prominently in southern and central India in the mid and end of the 21st century under the representative concentration pathway (RCP) 8.5. Our results show a significant contribution of anthropogenic warming in the rise of the frequency of extreme precipitation, which has implications for infrastructure, agriculture, and water resources in India.", "author" : [ { "dropping-particle" : "", "family" : "Mukherjee", "given" : "Sourav", "non-dropping-particle" : "", "parse-names" : false, "suffix" : "" }, { "dropping-particle" : "", "family" : "Aadhar", "given" : "Saran", "non-dropping-particle" : "", "parse-names" : false, "suffix" : "" }, { "dropping-particle" : "", "family" : "Stone", "given" : "Daithi", "non-dropping-particle" : "", "parse-names" : false, "suffix" : "" }, { "dropping-particle" : "", "family" : "Mishra", "given" : "Vimal", "non-dropping-particle" : "", "parse-names" : false, "suffix" : "" } ], "container-title" : "Weather and Climate Extremes", "id" : "ITEM-1", "issued" : { "date-parts" : [ [ "2018", "6", "1" ] ] }, "page" : "45-53", "publisher" : "Elsevier", "title" : "Increase in extreme precipitation events under anthropogenic warming in India", "translator" : [ { "dropping-particle" : "", "family" : "S392", "given" : "", "non-dropping-particle" : "", "parse-names" : false, "suffix" : "" } ], "type" : "article-journal", "volume" : "20" }, "uris" : [ "http://www.mendeley.com/documents/?uuid=f2f84f52-d1c7-3436-94e2-32d4df85bce8" ] } ], "mendeley" : { "formattedCitation" : "(Mukherjee et al., 2018a)", "plainTextFormattedCitation" : "(Mukherjee et al., 2018a)", "previouslyFormattedCitation" : "(Mukherjee et al., 2018a)" }, "properties" : { "noteIndex" : 0 }, "schema" : "https://github.com/citation-style-language/schema/raw/master/csl-citation.json" }</w:delInstrText>
              </w:r>
              <w:r w:rsidRPr="00D424AA" w:rsidDel="00B008C6">
                <w:rPr>
                  <w:rFonts w:cs="Times New Roman"/>
                  <w:color w:val="000000" w:themeColor="text1"/>
                  <w:sz w:val="16"/>
                  <w:szCs w:val="16"/>
                  <w:lang w:val="en-GB" w:eastAsia="en-CA"/>
                </w:rPr>
                <w:fldChar w:fldCharType="separate"/>
              </w:r>
              <w:r w:rsidR="00A26296" w:rsidRPr="00B008C6" w:rsidDel="00B008C6">
                <w:rPr>
                  <w:rFonts w:cs="Times New Roman"/>
                  <w:noProof/>
                  <w:color w:val="000000" w:themeColor="text1"/>
                  <w:sz w:val="16"/>
                  <w:szCs w:val="16"/>
                  <w:lang w:val="en-GB" w:eastAsia="en-CA"/>
                </w:rPr>
                <w:delText>(Mukherjee et al., 2018a)</w:delText>
              </w:r>
              <w:r w:rsidRPr="00D424AA" w:rsidDel="00B008C6">
                <w:rPr>
                  <w:rFonts w:cs="Times New Roman"/>
                  <w:color w:val="000000" w:themeColor="text1"/>
                  <w:sz w:val="16"/>
                  <w:szCs w:val="16"/>
                  <w:lang w:val="en-GB" w:eastAsia="en-CA"/>
                </w:rPr>
                <w:fldChar w:fldCharType="end"/>
              </w:r>
              <w:commentRangeEnd w:id="5343"/>
              <w:r w:rsidR="00A26296" w:rsidDel="00B008C6">
                <w:rPr>
                  <w:rStyle w:val="Marquedecommentaire"/>
                </w:rPr>
                <w:commentReference w:id="5343"/>
              </w:r>
              <w:r w:rsidRPr="00841A35" w:rsidDel="00B008C6">
                <w:rPr>
                  <w:rFonts w:cs="Times New Roman"/>
                  <w:color w:val="000000" w:themeColor="text1"/>
                  <w:sz w:val="16"/>
                  <w:szCs w:val="16"/>
                  <w:lang w:val="en-GB" w:eastAsia="en-CA"/>
                </w:rPr>
                <w:delText xml:space="preserve"> </w:delText>
              </w:r>
              <w:commentRangeStart w:id="5345"/>
              <w:r w:rsidRPr="00D424AA" w:rsidDel="00B008C6">
                <w:rPr>
                  <w:rFonts w:cs="Times New Roman"/>
                  <w:color w:val="000000" w:themeColor="text1"/>
                  <w:sz w:val="16"/>
                  <w:szCs w:val="16"/>
                  <w:lang w:val="en-GB" w:eastAsia="en-CA"/>
                </w:rPr>
                <w:fldChar w:fldCharType="begin" w:fldLock="1"/>
              </w:r>
              <w:r w:rsidR="00FF6231" w:rsidDel="00B008C6">
                <w:rPr>
                  <w:rFonts w:cs="Times New Roman"/>
                  <w:color w:val="000000" w:themeColor="text1"/>
                  <w:sz w:val="16"/>
                  <w:szCs w:val="16"/>
                  <w:lang w:val="en-GB" w:eastAsia="en-CA"/>
                </w:rPr>
                <w:delInstrText>ADDIN CSL_CITATION { "citationItems" : [ { "id" : "ITEM-1", "itemData" : { "DOI" : "10.1175/1520-0477-95.9.S1.1", "author" : [ { "dropping-particle" : "", "family" : "Singh", "given" : "D.", "non-dropping-particle" : "", "parse-names" : false, "suffix" : "" }, { "dropping-particle" : "", "family" : "Horton", "given" : "D. E.", "non-dropping-particle" : "", "parse-names" : false, "suffix" : "" }, { "dropping-particle" : "", "family" : "Tsiang", "given" : "M.", "non-dropping-particle" : "", "parse-names" : false, "suffix" : "" }, { "dropping-particle" : "", "family" : "Haugen", "given" : "M.", "non-dropping-particle" : "", "parse-names" : false, "suffix" : "" }, { "dropping-particle" : "", "family" : "Ashfaq", "given" : "M.", "non-dropping-particle" : "", "parse-names" : false, "suffix" : "" }, { "dropping-particle" : "", "family" : "Mei", "given" : "R.", "non-dropping-particle" : "", "parse-names" : false, "suffix" : "" }, { "dropping-particle" : "", "family" : "Rastogi", "given" : "D.", "non-dropping-particle" : "", "parse-names" : false, "suffix" : "" }, { "dropping-particle" : "", "family" : "Johnson", "given" : "N. C.", "non-dropping-particle" : "", "parse-names" : false, "suffix" : "" }, { "dropping-particle" : "", "family" : "Charland", "given" : "A.", "non-dropping-particle" : "", "parse-names" : false, "suffix" : "" }, { "dropping-particle" : "", "family" : "Rajaratnam", "given" : "B.", "non-dropping-particle" : "", "parse-names" : false, "suffix" : "" }, { "dropping-particle" : "", "family" : "Diffenbaugh", "given" : "N. S.", "non-dropping-particle" : "", "parse-names" : false, "suffix" : "" } ], "container-title" : "Bulletin of the American Meteorological Society", "id" : "ITEM-1", "issue" : "9", "issued" : { "date-parts" : [ [ "2014" ] ] }, "page" : "S58-S61", "title" : "Severe precipitaiton in northern India in June 2013: Causes, historical context, and changes in probability [in \"Explaining Extreme Events of 2013 from a Climate Perspective\"]", "translator" : [ { "dropping-particle" : "", "family" : "S2508", "given" : "", "non-dropping-particle" : "", "parse-names" : false, "suffix" : "" } ], "type" : "article-journal", "volume" : "95" }, "uris" : [ "http://www.mendeley.com/documents/?uuid=68cfb3ee-ba24-480c-9ef1-34e473338f4c" ] }, { "id" : "ITEM-2", "itemData" : { "DOI" : "10.1175/BAMS-D-16-0129.1", "ISSN" : "0003-0007", "author" : [ { "dropping-particle" : "", "family" : "Oldenborgh", "given" : "Geert Jan", "non-dropping-particle" : "van", "parse-names" : false, "suffix" : "" }, { "dropping-particle" : "", "family" : "Otto", "given" : "Friederike E. L.", "non-dropping-particle" : "", "parse-names" : false, "suffix" : "" }, { "dropping-particle" : "", "family" : "Haustein", "given" : "Karsten", "non-dropping-particle" : "", "parse-names" : false, "suffix" : "" }, { "dropping-particle" : "", "family" : "AchutaRao", "given" : "Krishna", "non-dropping-particle" : "", "parse-names" : false, "suffix" : "" } ], "container-title" : "Bulletin of the American Meteorological Society", "id" : "ITEM-2", "issue" : "12", "issued" : { "date-parts" : [ [ "2016", "12" ] ] }, "page" : "S87-S91", "title" : "The Heavy Precipitation Event of December 2015 in Chennai, India", "translator" : [ { "dropping-particle" : "", "family" : "S2341", "given" : "", "non-dropping-particle" : "", "parse-names" : false, "suffix" : "" } ], "type" : "article-journal", "volume" : "97" }, "uris" : [ "http://www.mendeley.com/documents/?uuid=910faf42-1ead-44df-84f2-959df4d08cf0" ] } ], "mendeley" : { "formattedCitation" : "(Singh et al., 2014a; van Oldenborgh et al., 2016)", "plainTextFormattedCitation" : "(Singh et al., 2014a; van Oldenborgh et al., 2016)", "previouslyFormattedCitation" : "(Singh et al., 2014a; van Oldenborgh et al., 2016)" }, "properties" : { "noteIndex" : 0 }, "schema" : "https://github.com/citation-style-language/schema/raw/master/csl-citation.json" }</w:delInstrText>
              </w:r>
              <w:r w:rsidRPr="00D424AA" w:rsidDel="00B008C6">
                <w:rPr>
                  <w:rFonts w:cs="Times New Roman"/>
                  <w:color w:val="000000" w:themeColor="text1"/>
                  <w:sz w:val="16"/>
                  <w:szCs w:val="16"/>
                  <w:lang w:val="en-GB" w:eastAsia="en-CA"/>
                </w:rPr>
                <w:fldChar w:fldCharType="separate"/>
              </w:r>
              <w:r w:rsidR="00A26296" w:rsidDel="00B008C6">
                <w:rPr>
                  <w:rFonts w:cs="Times New Roman"/>
                  <w:noProof/>
                  <w:color w:val="000000" w:themeColor="text1"/>
                  <w:sz w:val="16"/>
                  <w:szCs w:val="16"/>
                  <w:lang w:val="en-GB" w:eastAsia="en-CA"/>
                </w:rPr>
                <w:delText>(Singh et al., 2014a; van Oldenborgh et al., 2016)</w:delText>
              </w:r>
              <w:r w:rsidRPr="00D424AA" w:rsidDel="00B008C6">
                <w:rPr>
                  <w:rFonts w:cs="Times New Roman"/>
                  <w:color w:val="000000" w:themeColor="text1"/>
                  <w:sz w:val="16"/>
                  <w:szCs w:val="16"/>
                  <w:lang w:val="en-GB" w:eastAsia="en-CA"/>
                </w:rPr>
                <w:fldChar w:fldCharType="end"/>
              </w:r>
            </w:del>
            <w:commentRangeEnd w:id="5345"/>
            <w:r w:rsidR="00A26296">
              <w:rPr>
                <w:rStyle w:val="Marquedecommentaire"/>
              </w:rPr>
              <w:commentReference w:id="5345"/>
            </w:r>
          </w:p>
        </w:tc>
        <w:tc>
          <w:tcPr>
            <w:tcW w:w="2158" w:type="dxa"/>
            <w:tcBorders>
              <w:top w:val="dashed" w:sz="4" w:space="0" w:color="000000"/>
            </w:tcBorders>
            <w:shd w:val="clear" w:color="auto" w:fill="DEEAF6"/>
            <w:tcMar>
              <w:top w:w="40" w:type="dxa"/>
              <w:left w:w="40" w:type="dxa"/>
              <w:bottom w:w="40" w:type="dxa"/>
              <w:right w:w="40" w:type="dxa"/>
            </w:tcMar>
          </w:tcPr>
          <w:p w14:paraId="2547E204" w14:textId="7D0BCD1B" w:rsidR="00D376F0" w:rsidRPr="00037826" w:rsidRDefault="00D376F0" w:rsidP="00D424AA">
            <w:pPr>
              <w:rPr>
                <w:rFonts w:cs="Times New Roman"/>
                <w:color w:val="000000" w:themeColor="text1"/>
                <w:sz w:val="16"/>
                <w:szCs w:val="16"/>
                <w:lang w:val="en-GB"/>
              </w:rPr>
            </w:pPr>
            <w:r w:rsidRPr="00A730A1">
              <w:rPr>
                <w:rFonts w:cs="Times New Roman"/>
                <w:color w:val="000000" w:themeColor="text1"/>
                <w:sz w:val="16"/>
                <w:szCs w:val="16"/>
                <w:lang w:val="en-GB"/>
              </w:rPr>
              <w:t>CMIP6 models project an increase in the intensity and frequency of heavy pr</w:t>
            </w:r>
            <w:r w:rsidRPr="00DB48AC">
              <w:rPr>
                <w:rFonts w:cs="Times New Roman"/>
                <w:color w:val="000000" w:themeColor="text1"/>
                <w:sz w:val="16"/>
                <w:szCs w:val="16"/>
                <w:lang w:val="en-GB"/>
              </w:rPr>
              <w:t xml:space="preserve">ecipitation </w:t>
            </w:r>
            <w:commentRangeStart w:id="5346"/>
            <w:r w:rsidRPr="00DB48AC">
              <w:rPr>
                <w:rFonts w:cs="Times New Roman"/>
                <w:sz w:val="16"/>
                <w:szCs w:val="16"/>
                <w:lang w:val="en-GB"/>
              </w:rPr>
              <w:fldChar w:fldCharType="begin" w:fldLock="1"/>
            </w:r>
            <w:ins w:id="5347" w:author="Robin Matthews" w:date="2021-07-14T16:44:00Z">
              <w:r w:rsidR="00CC37A4" w:rsidRPr="00423D1A">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348" w:author="Robin Matthews" w:date="2021-07-14T16:44:00Z">
              <w:r w:rsidR="00FC4C2D" w:rsidRPr="00423D1A"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B48AC">
              <w:rPr>
                <w:rFonts w:cs="Times New Roman"/>
                <w:sz w:val="16"/>
                <w:szCs w:val="16"/>
                <w:lang w:val="en-GB"/>
                <w:rPrChange w:id="5349" w:author="Robin Matthews" w:date="2021-07-14T18:25:00Z">
                  <w:rPr>
                    <w:rFonts w:cs="Times New Roman"/>
                    <w:sz w:val="16"/>
                    <w:szCs w:val="16"/>
                    <w:lang w:val="en-GB"/>
                  </w:rPr>
                </w:rPrChange>
              </w:rPr>
              <w:fldChar w:fldCharType="separate"/>
            </w:r>
            <w:r w:rsidR="00A26296" w:rsidRPr="00DB48AC">
              <w:rPr>
                <w:rFonts w:cs="Times New Roman"/>
                <w:noProof/>
                <w:sz w:val="16"/>
                <w:szCs w:val="16"/>
                <w:lang w:val="en-GB"/>
              </w:rPr>
              <w:t>(</w:t>
            </w:r>
            <w:del w:id="5350" w:author="Robin Matthews" w:date="2021-07-14T16:44:00Z">
              <w:r w:rsidR="00A26296" w:rsidRPr="00423D1A" w:rsidDel="00CC37A4">
                <w:rPr>
                  <w:rFonts w:cs="Times New Roman"/>
                  <w:noProof/>
                  <w:sz w:val="16"/>
                  <w:szCs w:val="16"/>
                  <w:lang w:val="en-GB"/>
                </w:rPr>
                <w:delText>Li et al., 2020</w:delText>
              </w:r>
            </w:del>
            <w:ins w:id="5351" w:author="Robin Matthews" w:date="2021-07-14T16:44:00Z">
              <w:r w:rsidR="00CC37A4" w:rsidRPr="00423D1A">
                <w:rPr>
                  <w:rFonts w:cs="Times New Roman"/>
                  <w:noProof/>
                  <w:sz w:val="16"/>
                  <w:szCs w:val="16"/>
                  <w:lang w:val="en-GB"/>
                </w:rPr>
                <w:t>C. Li et al., 2020</w:t>
              </w:r>
            </w:ins>
            <w:r w:rsidRPr="00DB48AC">
              <w:rPr>
                <w:rFonts w:cs="Times New Roman"/>
                <w:sz w:val="16"/>
                <w:szCs w:val="16"/>
                <w:lang w:val="en-GB"/>
              </w:rPr>
              <w:fldChar w:fldCharType="end"/>
            </w:r>
            <w:commentRangeEnd w:id="5346"/>
            <w:r w:rsidR="00A26296" w:rsidRPr="00037826">
              <w:rPr>
                <w:rStyle w:val="Marquedecommentaire"/>
              </w:rPr>
              <w:commentReference w:id="5346"/>
            </w:r>
            <w:r w:rsidRPr="00A730A1">
              <w:rPr>
                <w:rFonts w:cs="Times New Roman"/>
                <w:color w:val="000000" w:themeColor="text1"/>
                <w:sz w:val="16"/>
                <w:szCs w:val="16"/>
                <w:lang w:val="en-GB"/>
              </w:rPr>
              <w:t xml:space="preserve">; Annex). Median increase of more than 2% in the 50-year Rx1day and Rx5day events compared to the 1°C warming level </w:t>
            </w:r>
            <w:commentRangeStart w:id="5352"/>
            <w:r w:rsidRPr="00DB48AC">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B48AC">
              <w:rPr>
                <w:rFonts w:cs="Times New Roman"/>
                <w:sz w:val="16"/>
                <w:szCs w:val="16"/>
                <w:lang w:val="en-GB"/>
                <w:rPrChange w:id="5353" w:author="Robin Matthews" w:date="2021-07-14T18:25:00Z">
                  <w:rPr>
                    <w:rFonts w:cs="Times New Roman"/>
                    <w:sz w:val="16"/>
                    <w:szCs w:val="16"/>
                    <w:lang w:val="en-GB"/>
                  </w:rPr>
                </w:rPrChange>
              </w:rPr>
              <w:fldChar w:fldCharType="separate"/>
            </w:r>
            <w:r w:rsidR="00A26296" w:rsidRPr="00DB48AC">
              <w:rPr>
                <w:rFonts w:cs="Times New Roman"/>
                <w:noProof/>
                <w:sz w:val="16"/>
                <w:szCs w:val="16"/>
                <w:lang w:val="en-GB"/>
              </w:rPr>
              <w:t>(</w:t>
            </w:r>
            <w:del w:id="5354" w:author="Robin Matthews" w:date="2021-07-14T16:44:00Z">
              <w:r w:rsidR="00A26296" w:rsidRPr="00423D1A" w:rsidDel="00CC37A4">
                <w:rPr>
                  <w:rFonts w:cs="Times New Roman"/>
                  <w:noProof/>
                  <w:sz w:val="16"/>
                  <w:szCs w:val="16"/>
                  <w:lang w:val="en-GB"/>
                </w:rPr>
                <w:delText>Li et al., 2020</w:delText>
              </w:r>
            </w:del>
            <w:ins w:id="5355" w:author="Robin Matthews" w:date="2021-07-14T16:44:00Z">
              <w:r w:rsidR="00CC37A4" w:rsidRPr="00423D1A">
                <w:rPr>
                  <w:rFonts w:cs="Times New Roman"/>
                  <w:noProof/>
                  <w:sz w:val="16"/>
                  <w:szCs w:val="16"/>
                  <w:lang w:val="en-GB"/>
                </w:rPr>
                <w:t>C. Li et al., 2020</w:t>
              </w:r>
            </w:ins>
            <w:del w:id="5356" w:author="Robin Matthews" w:date="2021-07-14T16:43:00Z">
              <w:r w:rsidR="00A26296" w:rsidRPr="00423D1A" w:rsidDel="00CC37A4">
                <w:rPr>
                  <w:rFonts w:cs="Times New Roman"/>
                  <w:noProof/>
                  <w:sz w:val="16"/>
                  <w:szCs w:val="16"/>
                  <w:lang w:val="en-GB"/>
                </w:rPr>
                <w:delText>a</w:delText>
              </w:r>
            </w:del>
            <w:r w:rsidR="00A26296" w:rsidRPr="00423D1A">
              <w:rPr>
                <w:rFonts w:cs="Times New Roman"/>
                <w:noProof/>
                <w:sz w:val="16"/>
                <w:szCs w:val="16"/>
                <w:lang w:val="en-GB"/>
              </w:rPr>
              <w:t>)</w:t>
            </w:r>
            <w:r w:rsidRPr="00DB48AC">
              <w:rPr>
                <w:rFonts w:cs="Times New Roman"/>
                <w:sz w:val="16"/>
                <w:szCs w:val="16"/>
                <w:lang w:val="en-GB"/>
              </w:rPr>
              <w:fldChar w:fldCharType="end"/>
            </w:r>
            <w:commentRangeEnd w:id="5352"/>
            <w:r w:rsidR="00A26296" w:rsidRPr="00037826">
              <w:rPr>
                <w:rStyle w:val="Marquedecommentaire"/>
              </w:rPr>
              <w:commentReference w:id="5352"/>
            </w:r>
            <w:r w:rsidRPr="00A730A1">
              <w:rPr>
                <w:rFonts w:cs="Times New Roman"/>
                <w:sz w:val="16"/>
                <w:szCs w:val="16"/>
                <w:lang w:val="en-GB"/>
              </w:rPr>
              <w:t xml:space="preserve"> </w:t>
            </w:r>
            <w:r w:rsidRPr="00DB48AC">
              <w:rPr>
                <w:rFonts w:cs="Times New Roman"/>
                <w:color w:val="000000" w:themeColor="text1"/>
                <w:sz w:val="16"/>
                <w:szCs w:val="16"/>
                <w:lang w:val="en-GB"/>
              </w:rPr>
              <w:t>and more than 8% in annual Rx1day and Rx5day and 4% in annual Rx30day compared to pre-industrial (Annex).</w:t>
            </w:r>
          </w:p>
          <w:p w14:paraId="51B669C6" w14:textId="77777777" w:rsidR="00D376F0" w:rsidRPr="00D60E09" w:rsidRDefault="00D376F0" w:rsidP="00D424AA">
            <w:pPr>
              <w:rPr>
                <w:rFonts w:cs="Times New Roman"/>
                <w:color w:val="000000" w:themeColor="text1"/>
                <w:sz w:val="16"/>
                <w:szCs w:val="16"/>
                <w:lang w:val="en-GB"/>
              </w:rPr>
            </w:pPr>
          </w:p>
          <w:p w14:paraId="5E04C538" w14:textId="706872B7" w:rsidR="00D376F0" w:rsidRPr="00A730A1" w:rsidRDefault="00D376F0" w:rsidP="00D424AA">
            <w:pPr>
              <w:rPr>
                <w:rFonts w:cs="Times New Roman"/>
                <w:color w:val="000000" w:themeColor="text1"/>
                <w:sz w:val="16"/>
                <w:szCs w:val="16"/>
                <w:lang w:val="en-GB"/>
              </w:rPr>
            </w:pPr>
            <w:r w:rsidRPr="00423D1A">
              <w:rPr>
                <w:rFonts w:cs="Times New Roman"/>
                <w:color w:val="000000" w:themeColor="text1"/>
                <w:sz w:val="16"/>
                <w:szCs w:val="16"/>
                <w:lang w:val="en-GB"/>
              </w:rPr>
              <w:t xml:space="preserve">Additional evidence from CMIP5 simulations for an increase in the intensity of heavy precipitation </w:t>
            </w:r>
            <w:commentRangeStart w:id="5357"/>
            <w:r w:rsidRPr="00DB48AC">
              <w:rPr>
                <w:rFonts w:cs="Times New Roman"/>
                <w:color w:val="000000" w:themeColor="text1"/>
                <w:sz w:val="16"/>
                <w:szCs w:val="16"/>
                <w:lang w:val="en-GB" w:eastAsia="en-CA"/>
              </w:rPr>
              <w:fldChar w:fldCharType="begin" w:fldLock="1"/>
            </w:r>
            <w:ins w:id="5358" w:author="Robin Matthews" w:date="2021-07-14T18:25:00Z">
              <w:r w:rsidR="00423D1A">
                <w:rPr>
                  <w:rFonts w:cs="Times New Roman"/>
                  <w:color w:val="000000" w:themeColor="text1"/>
                  <w:sz w:val="16"/>
                  <w:szCs w:val="16"/>
                  <w:lang w:val="en-GB" w:eastAsia="en-CA"/>
                </w:rPr>
                <w:instrText>ADDIN CSL_CITATION { "citationItems" : [ { "id" : "ITEM-1", "itemData" : { "DOI" : "10.1016/J.WACE.2018.03.005", "ISSN" : "2212-0947", "abstract" : "India has witnessed some of the most devastating extreme precipitation events, which have affected urban transportation, agriculture, and infrastructure. Despite the profound implications and damage due to extreme precipitation events, the influence of anthropogenic warming on the intensity and frequency of extreme precipitation events over India remains poorly constrained. Here using the gridded observations and simulations from the Coupled model intercomparison project 5 (CMIP5) and Climate of 20th century plus (C20C+) detection and attribution (D&amp;A) project, we show that the frequency and intensity of extreme precipitation events have increased in India during the last few decades. Along with the extreme precipitation, dew point temperature has also increased during 1979\u20132015. The scaling relationship between extreme precipitation and dew point temperature shows a super (more than 7% increase per unit rise in dew point temperature) Clausius-Clapeyron (C-C) relationship for the majority of south India. Moreover, southern and central India show a higher (10%/\u00b0C) scaling relationship than north India (3.5%/\u00b0C). Our analysis using the Hist (historic) and HistNat (historic natural) simulations from the CMIP5 and C20C+ projects confirms an increase in the frequency of extreme precipitation events under the anthropogenic warming. Moreover, we show that 1\u20135 day precipitation maxima at 5\u2013500 year return period increases (10\u201330%) under the anthropogenic warming. The frequency of precipitation extremes is projected to rise more prominently in southern and central India in the mid and end of the 21st century under the representative concentration pathway (RCP) 8.5. Our results show a significant contribution of anthropogenic warming in the rise of the frequency of extreme precipitation, which has implications for infrastructure, agriculture, and water resources in India.", "author" : [ { "dropping-particle" : "", "family" : "Mukherjee", "given" : "Sourav", "non-dropping-particle" : "", "parse-names" : false, "suffix" : "" }, { "dropping-particle" : "", "family" : "Aadhar", "given" : "Saran", "non-dropping-particle" : "", "parse-names" : false, "suffix" : "" }, { "dropping-particle" : "", "family" : "Stone", "given" : "Daithi", "non-dropping-particle" : "", "parse-names" : false, "suffix" : "" }, { "dropping-particle" : "", "family" : "Mishra", "given" : "Vimal", "non-dropping-particle" : "", "parse-names" : false, "suffix" : "" } ], "container-title" : "Weather and Climate Extremes", "id" : "ITEM-1", "issued" : { "date-parts" : [ [ "2018", "6", "1" ] ] }, "page" : "45-53", "publisher" : "Elsevier", "title" : "Increase in extreme precipitation events under anthropogenic warming in India", "translator" : [ { "dropping-particle" : "", "family" : "S392", "given" : "", "non-dropping-particle" : "", "parse-names" : false, "suffix" : "" } ], "type" : "article-journal", "volume" : "20" }, "uris" : [ "http://www.mendeley.com/documents/?uuid=f2f84f52-d1c7-3436-94e2-32d4df85bce8" ] }, { "id" : "ITEM-2", "itemData" : { "DOI" : "10.1007/s00704-019-02784-1", "ISBN" : "0070401902784", "ISSN" : "14344483", "abstract" : "\u00a9 2019, Springer-Verlag GmbH Austria, part of Springer Nature. Under a warming climate scenario, precipitation extremes are projected to increase as indicated by both observations and climate model simulations in the previous studies. In this study, we have considered five regional climate simulations under Coordinated Regional Climate Downscaling Experiment-South Asia domain (CORDEX-SA) to study changes in precipitation extremes over India in the near (2020\u20132049) and far (2070\u20132099) future under changing climate scenario with respect to different representative concentration pathways (RCPs)\u20144.5 and 8.5. Extremes in precipitation are studied and described here using a set of climate indices as defined by the joint CCL/CLIVAR/JCOMM Expert Team (ET) on Climate Change Detection and Indices (ETCCDI). The study reveals that CORDEX-SA simulations under scenarios of increasing greenhouse gas concentration indicate a marked increase in the frequency of wet precipitation extremes over central India in both the near and far future (2070\u201399) as well as a consistent increase throughout the twenty-first century as indicated by trend values. Simultaneously, dry precipitation extremes show a decreasing trend in most of the simulations. However, the distribution of changes varies widely in its magnitude and sign across the Indian region along with a wide intermodel uncertainty. In the far future and under the intensified scenario RCP8.5, the changes seem to be much more pronounced than those in the near future and less intensified scenario RCP4.5.", "author" : [ { "dropping-particle" : "", "family" : "Rai", "given" : "P.", "non-dropping-particle" : "", "parse-names" : false, "suffix" : "" }, { "dropping-particle" : "", "family" : "Choudhary", "given" : "A.", "non-dropping-particle" : "", "parse-names" : false, "suffix" : "" }, { "dropping-particle" : "", "family" : "Dimri", "given" : "A. P.", "non-dropping-particle" : "", "parse-names" : false, "suffix" : "" } ], "container-title" : "Theoretical and Applied Climatology", "id" : "ITEM-2", "issued" : { "date-parts" : [ [ "2019" ] ] }, "publisher" : "Theoretical and Applied Climatology", "title" : "Future precipitation extremes over India from the CORDEX-South Asia experiments", "translator" : [ { "dropping-particle" : "", "family" : "S1924", "given" : "", "non-dropping-particle" : "", "parse-names" : false, "suffix" : "" } ], "type" : "article-journal" }, "uris" : [ "http://www.mendeley.com/documents/?uuid=18fc5852-5f41-4859-9ca7-be9054556acb" ] }, { "id" : "ITEM-3",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3",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id" : "ITEM-6",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6",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Xu et al., 2017; Han et al., 2018; Mukherjee et al., 2018a; Ali et al., 2019b; Rai et al., 2019)", "manualFormatting" : "(Sillmann et al., 2013b; Xu et al., 2017; Han et al., 2018; Mukherjee et al., 2018b; S. Ali et al., 2019; Rai et al., 2019)", "plainTextFormattedCitation" : "(Sillmann et al., 2013b; Xu et al., 2017; Han et al., 2018; Mukherjee et al., 2018a; Ali et al., 2019b; Rai et al., 2019)", "previouslyFormattedCitation" : "(Sillmann et al., 2013b; Xu et al., 2017; Han et al., 2018; Mukherjee et al., 2018a; Ali et al., 2019b; Rai et al., 2019)" }, "properties" : { "noteIndex" : 0 }, "schema" : "https://github.com/citation-style-language/schema/raw/master/csl-citation.json" }</w:instrText>
              </w:r>
            </w:ins>
            <w:del w:id="5359" w:author="Robin Matthews" w:date="2021-07-14T18:25:00Z">
              <w:r w:rsidR="00FF6231" w:rsidRPr="00423D1A" w:rsidDel="00423D1A">
                <w:rPr>
                  <w:rFonts w:cs="Times New Roman"/>
                  <w:color w:val="000000" w:themeColor="text1"/>
                  <w:sz w:val="16"/>
                  <w:szCs w:val="16"/>
                  <w:lang w:val="en-GB" w:eastAsia="en-CA"/>
                </w:rPr>
                <w:delInstrText>ADDIN CSL_CITATION { "citationItems" : [ { "id" : "ITEM-1", "itemData" : { "DOI" : "10.1016/J.WACE.2018.03.005", "ISSN" : "2212-0947", "abstract" : "India has witnessed some of the most devastating extreme precipitation events, which have affected urban transportation, agriculture, and infrastructure. Despite the profound implications and damage due to extreme precipitation events, the influence of anthropogenic warming on the intensity and frequency of extreme precipitation events over India remains poorly constrained. Here using the gridded observations and simulations from the Coupled model intercomparison project 5 (CMIP5) and Climate of 20th century plus (C20C+) detection and attribution (D&amp;A) project, we show that the frequency and intensity of extreme precipitation events have increased in India during the last few decades. Along with the extreme precipitation, dew point temperature has also increased during 1979\u20132015. The scaling relationship between extreme precipitation and dew point temperature shows a super (more than 7% increase per unit rise in dew point temperature) Clausius-Clapeyron (C-C) relationship for the majority of south India. Moreover, southern and central India show a higher (10%/\u00b0C) scaling relationship than north India (3.5%/\u00b0C). Our analysis using the Hist (historic) and HistNat (historic natural) simulations from the CMIP5 and C20C+ projects confirms an increase in the frequency of extreme precipitation events under the anthropogenic warming. Moreover, we show that 1\u20135 day precipitation maxima at 5\u2013500 year return period increases (10\u201330%) under the anthropogenic warming. The frequency of precipitation extremes is projected to rise more prominently in southern and central India in the mid and end of the 21st century under the representative concentration pathway (RCP) 8.5. Our results show a significant contribution of anthropogenic warming in the rise of the frequency of extreme precipitation, which has implications for infrastructure, agriculture, and water resources in India.", "author" : [ { "dropping-particle" : "", "family" : "Mukherjee", "given" : "Sourav", "non-dropping-particle" : "", "parse-names" : false, "suffix" : "" }, { "dropping-particle" : "", "family" : "Aadhar", "given" : "Saran", "non-dropping-particle" : "", "parse-names" : false, "suffix" : "" }, { "dropping-particle" : "", "family" : "Stone", "given" : "Daithi", "non-dropping-particle" : "", "parse-names" : false, "suffix" : "" }, { "dropping-particle" : "", "family" : "Mishra", "given" : "Vimal", "non-dropping-particle" : "", "parse-names" : false, "suffix" : "" } ], "container-title" : "Weather and Climate Extremes", "id" : "ITEM-1", "issued" : { "date-parts" : [ [ "2018", "6", "1" ] ] }, "page" : "45-53", "publisher" : "Elsevier", "title" : "Increase in extreme precipitation events under anthropogenic warming in India", "translator" : [ { "dropping-particle" : "", "family" : "S392", "given" : "", "non-dropping-particle" : "", "parse-names" : false, "suffix" : "" } ], "type" : "article-journal", "volume" : "20" }, "uris" : [ "http://www.mendeley.com/documents/?uuid=f2f84f52-d1c7-3436-94e2-32d4df85bce8" ] }, { "id" : "ITEM-2", "itemData" : { "DOI" : "10.1007/s00704-019-02784-1", "ISBN" : "0070401902784", "ISSN" : "14344483", "abstract" : "\u00a9 2019, Springer-Verlag GmbH Austria, part of Springer Nature. Under a warming climate scenario, precipitation extremes are projected to increase as indicated by both observations and climate model simulations in the previous studies. In this study, we have considered five regional climate simulations under Coordinated Regional Climate Downscaling Experiment-South Asia domain (CORDEX-SA) to study changes in precipitation extremes over India in the near (2020\u20132049) and far (2070\u20132099) future under changing climate scenario with respect to different representative concentration pathways (RCPs)\u20144.5 and 8.5. Extremes in precipitation are studied and described here using a set of climate indices as defined by the joint CCL/CLIVAR/JCOMM Expert Team (ET) on Climate Change Detection and Indices (ETCCDI). The study reveals that CORDEX-SA simulations under scenarios of increasing greenhouse gas concentration indicate a marked increase in the frequency of wet precipitation extremes over central India in both the near and far future (2070\u201399) as well as a consistent increase throughout the twenty-first century as indicated by trend values. Simultaneously, dry precipitation extremes show a decreasing trend in most of the simulations. However, the distribution of changes varies widely in its magnitude and sign across the Indian region along with a wide intermodel uncertainty. In the far future and under the intensified scenario RCP8.5, the changes seem to be much more pronounced than those in the near future and less intensified scenario RCP4.5.", "author" : [ { "dropping-particle" : "", "family" : "Rai", "given" : "P.", "non-dropping-particle" : "", "parse-names" : false, "suffix" : "" }, { "dropping-particle" : "", "family" : "Choudhary", "given" : "A.", "non-dropping-particle" : "", "parse-names" : false, "suffix" : "" }, { "dropping-particle" : "", "family" : "Dimri", "given" : "A. P.", "non-dropping-particle" : "", "parse-names" : false, "suffix" : "" } ], "container-title" : "Theoretical and Applied Climatology", "id" : "ITEM-2", "issued" : { "date-parts" : [ [ "2019" ] ] }, "publisher" : "Theoretical and Applied Climatology", "title" : "Future precipitation extremes over India from the CORDEX-South Asia experiments", "translator" : [ { "dropping-particle" : "", "family" : "S1924", "given" : "", "non-dropping-particle" : "", "parse-names" : false, "suffix" : "" } ], "type" : "article-journal" }, "uris" : [ "http://www.mendeley.com/documents/?uuid=18fc5852-5f41-4859-9ca7-be9054556acb" ] }, { "id" : "ITEM-3",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3",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id" : "ITEM-6",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6",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Xu et al., 2017; Han et al., 2018; Mukherjee et al., 2018a; Ali et al., 2019b; Rai et al., 2019)", "plainTextFormattedCitation" : "(Sillmann et al., 2013b; Xu et al., 2017; Han et al., 2018; Mukherjee et al., 2018a; Ali et al., 2019b; Rai et al., 2019)", "previouslyFormattedCitation" : "(Sillmann et al., 2013b; Xu et al., 2017; Han et al., 2018; Mukherjee et al., 2018a; Ali et al., 2019b; Rai et al., 2019)" }, "properties" : { "noteIndex" : 0 }, "schema" : "https://github.com/citation-style-language/schema/raw/master/csl-citation.json" }</w:delInstrText>
              </w:r>
            </w:del>
            <w:r w:rsidRPr="00DB48AC">
              <w:rPr>
                <w:rFonts w:cs="Times New Roman"/>
                <w:color w:val="000000" w:themeColor="text1"/>
                <w:sz w:val="16"/>
                <w:szCs w:val="16"/>
                <w:lang w:val="en-GB" w:eastAsia="en-CA"/>
                <w:rPrChange w:id="5360" w:author="Robin Matthews" w:date="2021-07-14T18:25:00Z">
                  <w:rPr>
                    <w:rFonts w:cs="Times New Roman"/>
                    <w:color w:val="000000" w:themeColor="text1"/>
                    <w:sz w:val="16"/>
                    <w:szCs w:val="16"/>
                    <w:lang w:val="en-GB" w:eastAsia="en-CA"/>
                  </w:rPr>
                </w:rPrChange>
              </w:rPr>
              <w:fldChar w:fldCharType="separate"/>
            </w:r>
            <w:r w:rsidR="00A26296" w:rsidRPr="00DB48AC">
              <w:rPr>
                <w:rFonts w:cs="Times New Roman"/>
                <w:noProof/>
                <w:color w:val="000000" w:themeColor="text1"/>
                <w:sz w:val="16"/>
                <w:szCs w:val="16"/>
                <w:lang w:val="en-GB" w:eastAsia="en-CA"/>
              </w:rPr>
              <w:t>(</w:t>
            </w:r>
            <w:ins w:id="5361" w:author="Robin Matthews" w:date="2021-07-14T18:25:00Z">
              <w:r w:rsidR="00423D1A" w:rsidRPr="00423D1A">
                <w:rPr>
                  <w:noProof/>
                  <w:sz w:val="16"/>
                  <w:szCs w:val="16"/>
                  <w:rPrChange w:id="5362" w:author="Robin Matthews" w:date="2021-07-14T18:25:00Z">
                    <w:rPr/>
                  </w:rPrChange>
                </w:rPr>
                <w:t>Sillmann et al., 2013b; Xu et al., 2017; Han et al., 2018; Mukherjee et al., 2018b; S. Ali et al., 2019; Rai et al., 2019</w:t>
              </w:r>
            </w:ins>
            <w:del w:id="5363" w:author="Robin Matthews" w:date="2021-07-14T18:25:00Z">
              <w:r w:rsidR="00A26296" w:rsidRPr="00423D1A" w:rsidDel="00423D1A">
                <w:rPr>
                  <w:rFonts w:cs="Times New Roman"/>
                  <w:noProof/>
                  <w:color w:val="000000" w:themeColor="text1"/>
                  <w:sz w:val="16"/>
                  <w:szCs w:val="16"/>
                  <w:lang w:val="en-GB" w:eastAsia="en-CA"/>
                </w:rPr>
                <w:delText>Sillmann et al., 2013b; Xu et al., 2017; Han et al., 2018; Mukherjee et al., 2018a; Ali et al., 2019b; Rai et al., 2019</w:delText>
              </w:r>
            </w:del>
            <w:r w:rsidR="00A26296" w:rsidRPr="00423D1A">
              <w:rPr>
                <w:rFonts w:cs="Times New Roman"/>
                <w:noProof/>
                <w:color w:val="000000" w:themeColor="text1"/>
                <w:sz w:val="16"/>
                <w:szCs w:val="16"/>
                <w:lang w:val="en-GB" w:eastAsia="en-CA"/>
              </w:rPr>
              <w:t>)</w:t>
            </w:r>
            <w:r w:rsidRPr="00DB48AC">
              <w:rPr>
                <w:rFonts w:cs="Times New Roman"/>
                <w:color w:val="000000" w:themeColor="text1"/>
                <w:sz w:val="16"/>
                <w:szCs w:val="16"/>
                <w:lang w:val="en-GB" w:eastAsia="en-CA"/>
              </w:rPr>
              <w:fldChar w:fldCharType="end"/>
            </w:r>
            <w:commentRangeEnd w:id="5357"/>
            <w:r w:rsidR="00A26296" w:rsidRPr="00037826">
              <w:rPr>
                <w:rStyle w:val="Marquedecommentaire"/>
              </w:rPr>
              <w:commentReference w:id="5357"/>
            </w:r>
          </w:p>
        </w:tc>
        <w:tc>
          <w:tcPr>
            <w:tcW w:w="2159" w:type="dxa"/>
            <w:tcBorders>
              <w:top w:val="dashed" w:sz="4" w:space="0" w:color="000000"/>
            </w:tcBorders>
            <w:shd w:val="clear" w:color="auto" w:fill="AED9FC"/>
            <w:tcMar>
              <w:top w:w="40" w:type="dxa"/>
              <w:left w:w="40" w:type="dxa"/>
              <w:bottom w:w="40" w:type="dxa"/>
              <w:right w:w="40" w:type="dxa"/>
            </w:tcMar>
          </w:tcPr>
          <w:p w14:paraId="780ECB95" w14:textId="63991D43"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w:t>
            </w:r>
            <w:r w:rsidRPr="00D424AA">
              <w:rPr>
                <w:rFonts w:cs="Times New Roman"/>
                <w:color w:val="000000" w:themeColor="text1"/>
                <w:sz w:val="16"/>
                <w:szCs w:val="16"/>
                <w:lang w:val="en-GB"/>
              </w:rPr>
              <w:t xml:space="preserve">P6 models project an increase in the intensity and frequency of heavy precipitation </w:t>
            </w:r>
            <w:commentRangeStart w:id="5364"/>
            <w:r w:rsidRPr="00D424AA">
              <w:rPr>
                <w:rFonts w:cs="Times New Roman"/>
                <w:sz w:val="16"/>
                <w:szCs w:val="16"/>
                <w:lang w:val="en-GB"/>
              </w:rPr>
              <w:fldChar w:fldCharType="begin" w:fldLock="1"/>
            </w:r>
            <w:ins w:id="5365" w:author="Robin Matthews" w:date="2021-07-14T16:44: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366" w:author="Robin Matthews" w:date="2021-07-14T16:44: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367" w:author="Robin Matthews" w:date="2021-07-14T16:44:00Z">
              <w:r w:rsidR="00A26296" w:rsidDel="00CC37A4">
                <w:rPr>
                  <w:rFonts w:cs="Times New Roman"/>
                  <w:noProof/>
                  <w:sz w:val="16"/>
                  <w:szCs w:val="16"/>
                  <w:lang w:val="en-GB"/>
                </w:rPr>
                <w:delText>Li et al., 2020</w:delText>
              </w:r>
            </w:del>
            <w:ins w:id="5368" w:author="Robin Matthews" w:date="2021-07-14T16:44: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364"/>
            <w:r w:rsidR="00A26296">
              <w:rPr>
                <w:rStyle w:val="Marquedecommentaire"/>
              </w:rPr>
              <w:commentReference w:id="5364"/>
            </w:r>
            <w:r w:rsidRPr="00841A35">
              <w:rPr>
                <w:rFonts w:cs="Times New Roman"/>
                <w:color w:val="000000" w:themeColor="text1"/>
                <w:sz w:val="16"/>
                <w:szCs w:val="16"/>
                <w:lang w:val="en-GB"/>
              </w:rPr>
              <w:t xml:space="preserve">; Annex). Median increase of more than 6% in the 50-year Rx1day and Rx5day events compared to the 1°C warming level </w:t>
            </w:r>
            <w:commentRangeStart w:id="536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370" w:author="Robin Matthews" w:date="2021-07-14T16:44:00Z">
              <w:r w:rsidR="00A26296" w:rsidDel="00CC37A4">
                <w:rPr>
                  <w:rFonts w:cs="Times New Roman"/>
                  <w:noProof/>
                  <w:sz w:val="16"/>
                  <w:szCs w:val="16"/>
                  <w:lang w:val="en-GB"/>
                </w:rPr>
                <w:delText>Li et al., 2020</w:delText>
              </w:r>
            </w:del>
            <w:ins w:id="5371" w:author="Robin Matthews" w:date="2021-07-14T16:44:00Z">
              <w:r w:rsidR="00CC37A4">
                <w:rPr>
                  <w:rFonts w:cs="Times New Roman"/>
                  <w:noProof/>
                  <w:sz w:val="16"/>
                  <w:szCs w:val="16"/>
                  <w:lang w:val="en-GB"/>
                </w:rPr>
                <w:t>C. Li et al., 2020</w:t>
              </w:r>
            </w:ins>
            <w:del w:id="5372" w:author="Robin Matthews" w:date="2021-07-14T16:44: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369"/>
            <w:r w:rsidR="00A26296">
              <w:rPr>
                <w:rStyle w:val="Marquedecommentaire"/>
              </w:rPr>
              <w:commentReference w:id="5369"/>
            </w:r>
            <w:r w:rsidRPr="00841A35">
              <w:rPr>
                <w:rFonts w:cs="Times New Roman"/>
                <w:color w:val="000000" w:themeColor="text1"/>
                <w:sz w:val="16"/>
                <w:szCs w:val="16"/>
                <w:lang w:val="en-GB"/>
              </w:rPr>
              <w:t xml:space="preserve"> and more than 10% in annual Rx1day and Rx5day </w:t>
            </w:r>
            <w:r w:rsidRPr="00D424AA">
              <w:rPr>
                <w:rFonts w:cs="Times New Roman"/>
                <w:color w:val="000000" w:themeColor="text1"/>
                <w:sz w:val="16"/>
                <w:szCs w:val="16"/>
                <w:lang w:val="en-GB"/>
              </w:rPr>
              <w:t>and 8% in annual Rx30day compared to pre-industrial (Annex).</w:t>
            </w:r>
          </w:p>
          <w:p w14:paraId="6AA515F4" w14:textId="77777777" w:rsidR="00D376F0" w:rsidRPr="00D424AA" w:rsidRDefault="00D376F0" w:rsidP="00D424AA">
            <w:pPr>
              <w:rPr>
                <w:rFonts w:cs="Times New Roman"/>
                <w:color w:val="000000" w:themeColor="text1"/>
                <w:sz w:val="16"/>
                <w:szCs w:val="16"/>
                <w:lang w:val="en-GB"/>
              </w:rPr>
            </w:pPr>
          </w:p>
          <w:p w14:paraId="5A48112C" w14:textId="03FAF17F" w:rsidR="00D376F0" w:rsidRPr="00431AF4"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373"/>
            <w:r w:rsidRPr="00D424AA">
              <w:rPr>
                <w:rFonts w:cs="Times New Roman"/>
                <w:color w:val="000000" w:themeColor="text1"/>
                <w:sz w:val="16"/>
                <w:szCs w:val="16"/>
                <w:lang w:val="en-GB" w:eastAsia="en-CA"/>
              </w:rPr>
              <w:fldChar w:fldCharType="begin" w:fldLock="1"/>
            </w:r>
            <w:ins w:id="5374" w:author="Robin Matthews" w:date="2021-07-14T18:26:00Z">
              <w:r w:rsidR="00423D1A">
                <w:rPr>
                  <w:rFonts w:cs="Times New Roman"/>
                  <w:color w:val="000000" w:themeColor="text1"/>
                  <w:sz w:val="16"/>
                  <w:szCs w:val="16"/>
                  <w:lang w:val="en-GB" w:eastAsia="en-CA"/>
                </w:rPr>
                <w:instrText>ADDIN CSL_CITATION { "citationItems" : [ { "id" : "ITEM-1", "itemData" : { "DOI" : "10.1016/J.WACE.2018.03.005", "ISSN" : "2212-0947", "abstract" : "India has witnessed some of the most devastating extreme precipitation events, which have affected urban transportation, agriculture, and infrastructure. Despite the profound implications and damage due to extreme precipitation events, the influence of anthropogenic warming on the intensity and frequency of extreme precipitation events over India remains poorly constrained. Here using the gridded observations and simulations from the Coupled model intercomparison project 5 (CMIP5) and Climate of 20th century plus (C20C+) detection and attribution (D&amp;A) project, we show that the frequency and intensity of extreme precipitation events have increased in India during the last few decades. Along with the extreme precipitation, dew point temperature has also increased during 1979\u20132015. The scaling relationship between extreme precipitation and dew point temperature shows a super (more than 7% increase per unit rise in dew point temperature) Clausius-Clapeyron (C-C) relationship for the majority of south India. Moreover, southern and central India show a higher (10%/\u00b0C) scaling relationship than north India (3.5%/\u00b0C). Our analysis using the Hist (historic) and HistNat (historic natural) simulations from the CMIP5 and C20C+ projects confirms an increase in the frequency of extreme precipitation events under the anthropogenic warming. Moreover, we show that 1\u20135 day precipitation maxima at 5\u2013500 year return period increases (10\u201330%) under the anthropogenic warming. The frequency of precipitation extremes is projected to rise more prominently in southern and central India in the mid and end of the 21st century under the representative concentration pathway (RCP) 8.5. Our results show a significant contribution of anthropogenic warming in the rise of the frequency of extreme precipitation, which has implications for infrastructure, agriculture, and water resources in India.", "author" : [ { "dropping-particle" : "", "family" : "Mukherjee", "given" : "Sourav", "non-dropping-particle" : "", "parse-names" : false, "suffix" : "" }, { "dropping-particle" : "", "family" : "Aadhar", "given" : "Saran", "non-dropping-particle" : "", "parse-names" : false, "suffix" : "" }, { "dropping-particle" : "", "family" : "Stone", "given" : "Daithi", "non-dropping-particle" : "", "parse-names" : false, "suffix" : "" }, { "dropping-particle" : "", "family" : "Mishra", "given" : "Vimal", "non-dropping-particle" : "", "parse-names" : false, "suffix" : "" } ], "container-title" : "Weather and Climate Extremes", "id" : "ITEM-1", "issued" : { "date-parts" : [ [ "2018", "6", "1" ] ] }, "page" : "45-53", "publisher" : "Elsevier", "title" : "Increase in extreme precipitation events under anthropogenic warming in India", "translator" : [ { "dropping-particle" : "", "family" : "S392", "given" : "", "non-dropping-particle" : "", "parse-names" : false, "suffix" : "" } ], "type" : "article-journal", "volume" : "20" }, "uris" : [ "http://www.mendeley.com/documents/?uuid=f2f84f52-d1c7-3436-94e2-32d4df85bce8" ] }, { "id" : "ITEM-2", "itemData" : { "DOI" : "10.1007/s00704-019-02784-1", "ISBN" : "0070401902784", "ISSN" : "14344483", "abstract" : "\u00a9 2019, Springer-Verlag GmbH Austria, part of Springer Nature. Under a warming climate scenario, precipitation extremes are projected to increase as indicated by both observations and climate model simulations in the previous studies. In this study, we have considered five regional climate simulations under Coordinated Regional Climate Downscaling Experiment-South Asia domain (CORDEX-SA) to study changes in precipitation extremes over India in the near (2020\u20132049) and far (2070\u20132099) future under changing climate scenario with respect to different representative concentration pathways (RCPs)\u20144.5 and 8.5. Extremes in precipitation are studied and described here using a set of climate indices as defined by the joint CCL/CLIVAR/JCOMM Expert Team (ET) on Climate Change Detection and Indices (ETCCDI). The study reveals that CORDEX-SA simulations under scenarios of increasing greenhouse gas concentration indicate a marked increase in the frequency of wet precipitation extremes over central India in both the near and far future (2070\u201399) as well as a consistent increase throughout the twenty-first century as indicated by trend values. Simultaneously, dry precipitation extremes show a decreasing trend in most of the simulations. However, the distribution of changes varies widely in its magnitude and sign across the Indian region along with a wide intermodel uncertainty. In the far future and under the intensified scenario RCP8.5, the changes seem to be much more pronounced than those in the near future and less intensified scenario RCP4.5.", "author" : [ { "dropping-particle" : "", "family" : "Rai", "given" : "P.", "non-dropping-particle" : "", "parse-names" : false, "suffix" : "" }, { "dropping-particle" : "", "family" : "Choudhary", "given" : "A.", "non-dropping-particle" : "", "parse-names" : false, "suffix" : "" }, { "dropping-particle" : "", "family" : "Dimri", "given" : "A. P.", "non-dropping-particle" : "", "parse-names" : false, "suffix" : "" } ], "container-title" : "Theoretical and Applied Climatology", "id" : "ITEM-2", "issued" : { "date-parts" : [ [ "2019" ] ] }, "publisher" : "Theoretical and Applied Climatology", "title" : "Future precipitation extremes over India from the CORDEX-South Asia experiments", "translator" : [ { "dropping-particle" : "", "family" : "S1924", "given" : "", "non-dropping-particle" : "", "parse-names" : false, "suffix" : "" } ], "type" : "article-journal" }, "uris" : [ "http://www.mendeley.com/documents/?uuid=18fc5852-5f41-4859-9ca7-be9054556acb" ] }, { "id" : "ITEM-3",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3",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id" : "ITEM-6",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6",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Xu et al., 2017; Han et al., 2018; Mukherjee et al., 2018a; Ali et al., 2019b; Rai et al., 2019)", "manualFormatting" : "(Sillmann et al., 2013b; Xu et al., 2017; Han et al., 2018; Mukherjee et al., 2018b; S. Ali et al., 2019; Rai et al., 2019)", "plainTextFormattedCitation" : "(Sillmann et al., 2013b; Xu et al., 2017; Han et al., 2018; Mukherjee et al., 2018a; Ali et al., 2019b; Rai et al., 2019)", "previouslyFormattedCitation" : "(Sillmann et al., 2013b; Xu et al., 2017; Han et al., 2018; Mukherjee et al., 2018a; Ali et al., 2019b; Rai et al., 2019)" }, "properties" : { "noteIndex" : 0 }, "schema" : "https://github.com/citation-style-language/schema/raw/master/csl-citation.json" }</w:instrText>
              </w:r>
            </w:ins>
            <w:del w:id="5375" w:author="Robin Matthews" w:date="2021-07-14T18:26:00Z">
              <w:r w:rsidR="00FF6231" w:rsidDel="00423D1A">
                <w:rPr>
                  <w:rFonts w:cs="Times New Roman"/>
                  <w:color w:val="000000" w:themeColor="text1"/>
                  <w:sz w:val="16"/>
                  <w:szCs w:val="16"/>
                  <w:lang w:val="en-GB" w:eastAsia="en-CA"/>
                </w:rPr>
                <w:delInstrText xml:space="preserve">ADDIN CSL_CITATION { "citationItems" : [ { "id" : "ITEM-1", "itemData" : { "DOI" : "10.1016/J.WACE.2018.03.005", "ISSN" : "2212-0947", "abstract" : "India has witnessed some of the most devastating extreme precipitation events, which have affected urban transportation, agriculture, and infrastructure. Despite the profound implications and damage due to extreme precipitation events, the influence of anthropogenic warming on the intensity and frequency of extreme precipitation events over India remains poorly constrained. Here using the gridded observations and simulations from the Coupled model intercomparison project 5 (CMIP5) and Climate of 20th century plus (C20C+) detection and attribution (D&amp;A) project, we show that the frequency and intensity of extreme precipitation events have increased in India during the last few decades. Along with the extreme precipitation, dew point temperature has also increased during 1979\u20132015. The scaling relationship between extreme precipitation and dew point temperature shows a super (more than 7% increase per unit rise in dew point temperature) Clausius-Clapeyron (C-C) relationship for the majority of south India. Moreover, southern and central India show a higher (10%/\u00b0C) scaling relationship than north India (3.5%/\u00b0C). Our analysis using the Hist (historic) and HistNat (historic natural) simulations from the CMIP5 and C20C+ projects confirms an increase in the frequency of extreme precipitation events under the anthropogenic warming. Moreover, we show that 1\u20135 day precipitation maxima at 5\u2013500 year return period increases (10\u201330%) under the anthropogenic warming. The frequency of precipitation extremes is projected to rise more prominently in southern and central India in the mid and end of the 21st century under the representative concentration pathway (RCP) 8.5. Our results show a significant contribution of anthropogenic warming in the rise of the frequency of extreme precipitation, which has implications for infrastructure, agriculture, and water resources in India.", "author" : [ { "dropping-particle" : "", "family" : "Mukherjee", "given" : "Sourav", "non-dropping-particle" : "", "parse-names" : false, "suffix" : "" }, { "dropping-particle" : "", "family" : "Aadhar", "given" : "Saran", "non-dropping-particle" : "", "parse-names" : false, "suffix" : "" }, { "dropping-particle" : "", "family" : "Stone", "given" : "Daithi", "non-dropping-particle" : "", "parse-names" : false, "suffix" : "" }, { "dropping-particle" : "", "family" : "Mishra", "given" : "Vimal", "non-dropping-particle" : "", "parse-names" : false, "suffix" : "" } ], "container-title" : "Weather and Climate Extremes", "id" : "ITEM-1", "issued" : { "date-parts" : [ [ "2018", "6", "1" ] ] }, "page" : "45-53", "publisher" : "Elsevier", "title" : "Increase in extreme precipitation events under anthropogenic warming in India", "translator" : [ { "dropping-particle" : "", "family" : "S392", "given" : "", "non-dropping-particle" : "", "parse-names" : false, "suffix" : "" } ], "type" : "article-journal", "volume" : "20" }, "uris" : [ "http://www.mendeley.com/documents/?uuid=f2f84f52-d1c7-3436-94e2-32d4df85bce8" ] }, { "id" : "ITEM-2", "itemData" : { "DOI" : "10.1007/s00704-019-02784-1", "ISBN" : "0070401902784", "ISSN" : "14344483", "abstract" : "\u00a9 2019, Springer-Verlag GmbH Austria, part of Springer Nature. Under a warming climate scenario, precipitation extremes are projected to increase as indicated by both observations and climate model simulations in the previous studies. In this study, we have considered five regional climate simulations under Coordinated Regional Climate Downscaling Experiment-South Asia domain (CORDEX-SA) to study changes in precipitation extremes over India in the near (2020\u20132049) and far (2070\u20132099) future under changing climate scenario with respect to different representative concentration pathways (RCPs)\u20144.5 and 8.5. Extremes in precipitation are studied and described here using a set of climate indices as defined by the joint CCL/CLIVAR/JCOMM Expert Team (ET) on Climate Change Detection and Indices (ETCCDI). The study reveals that CORDEX-SA simulations under scenarios of increasing greenhouse gas concentration indicate a marked increase in the frequency of wet precipitation extremes over central India in both the near and far future (2070\u201399) as well as a consistent increase throughout the twenty-first century as indicated by trend values. Simultaneously, dry precipitation extremes show a decreasing trend in most of the simulations. However, the distribution of changes varies widely in its magnitude and sign across the Indian region along with a wide intermodel uncertainty. In the far future and under the intensified scenario RCP8.5, the changes seem to be much more pronounced than those in the near future and less intensified scenario RCP4.5.", "author" : [ { "dropping-particle" : "", "family" : "Rai", "given" : "P.", "non-dropping-particle" : "", "parse-names" : false, "suffix" : "" }, { "dropping-particle" : "", "family" : "Choudhary", "given" : "A.", "non-dropping-particle" : "", "parse-names" : false, "suffix" : "" }, { "dropping-particle" : "", "family" : "Dimri", "given" : "A. P.", "non-dropping-particle" : "", "parse-names" : false, "suffix" : "" } ], "container-title" : "Theoretical and Applied Climatology", "id" : "ITEM-2", "issued" : { "date-parts" : [ [ "2019" ] ] }, "publisher" : "Theoretical and Applied Climatology", "title" : "Future precipitation extremes over India from the CORDEX-South Asia experiments", "translator" : [ { "dropping-particle" : "", "family" : "S1924", "given" : "", "non-dropping-particle" : "", "parse-names" : false, "suffix" : "" } ], "type" : "article-journal" }, "uris" : [ "http://www.mendeley.com/documents/?uuid=18fc5852-5f41-4859-9ca7-be9054556acb" ] }, { "id" : "ITEM-3",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3",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id" : "ITEM-6",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w:delInstrText>
              </w:r>
              <w:r w:rsidR="00FF6231" w:rsidRPr="00431AF4" w:rsidDel="00423D1A">
                <w:rPr>
                  <w:rFonts w:cs="Times New Roman"/>
                  <w:color w:val="000000" w:themeColor="text1"/>
                  <w:sz w:val="16"/>
                  <w:szCs w:val="16"/>
                  <w:lang w:val="en-GB" w:eastAsia="en-CA"/>
                </w:rPr>
                <w:delInstrText>: "" }, { "dropping-particle" : "", "family" : "Zhang", "given" : "X", "non-dropping-particle" : "", "parse-names" : false, "suffix" : "" }, { "dropping-particle" : "", "family" : "Bronaugh", "given" : "D", "non-dropping-particle" : "", "parse-names" : false, "suffix" : "" } ], "container-title" : "Journal of Geophysical Research: Atmospheres", "id" : "ITEM-6",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Xu et al., 2017; Han et al., 2018; Mukherjee et al., 2018a; Ali et al., 2019b; Rai et al., 2019)", "plainTextFormattedCitation" : "(Sillmann et al., 2013b; Xu et al., 2017; Han et al., 2018; Mukherjee et al., 2018a; Ali et al., 2019b; Rai et al., 2019)", "previouslyFormattedCitation" : "(Sillmann et al., 2013b; Xu et al., 2017; Han et al., 2018; Mukherjee et al., 2018a; Ali et al., 2019b; Rai et al., 2019)" }, "properties" : { "noteIndex" : 0 }, "schema" : "https://github.com/citation-style-language/schema/raw/master/csl-citation.json" }</w:delInstrText>
              </w:r>
            </w:del>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w:t>
            </w:r>
            <w:del w:id="5376" w:author="Robin Matthews" w:date="2021-07-14T18:26:00Z">
              <w:r w:rsidR="00A26296" w:rsidDel="00423D1A">
                <w:rPr>
                  <w:rFonts w:cs="Times New Roman"/>
                  <w:noProof/>
                  <w:color w:val="000000" w:themeColor="text1"/>
                  <w:sz w:val="16"/>
                  <w:szCs w:val="16"/>
                  <w:lang w:val="en-GB" w:eastAsia="en-CA"/>
                </w:rPr>
                <w:delText>Sillmann et al., 2013b; Xu et al., 2017; Han et al., 2018; Mukherjee et al., 2018a; Ali et al., 2019b; Rai et al., 2019</w:delText>
              </w:r>
            </w:del>
            <w:ins w:id="5377" w:author="Robin Matthews" w:date="2021-07-14T18:26:00Z">
              <w:r w:rsidR="00423D1A" w:rsidRPr="00340604">
                <w:rPr>
                  <w:noProof/>
                  <w:sz w:val="16"/>
                  <w:szCs w:val="16"/>
                </w:rPr>
                <w:t>Sillmann et al., 2013b; Xu et al., 2017; Han et al., 2018; Mukherjee et al., 2018b; S. Ali et al., 2019; Rai et al., 2019</w:t>
              </w:r>
            </w:ins>
            <w:r w:rsidR="00A26296">
              <w:rPr>
                <w:rFonts w:cs="Times New Roman"/>
                <w:noProof/>
                <w:color w:val="000000" w:themeColor="text1"/>
                <w:sz w:val="16"/>
                <w:szCs w:val="16"/>
                <w:lang w:val="en-GB" w:eastAsia="en-CA"/>
              </w:rPr>
              <w:t>)</w:t>
            </w:r>
            <w:r w:rsidRPr="00D424AA">
              <w:rPr>
                <w:rFonts w:cs="Times New Roman"/>
                <w:color w:val="000000" w:themeColor="text1"/>
                <w:sz w:val="16"/>
                <w:szCs w:val="16"/>
                <w:lang w:val="en-GB" w:eastAsia="en-CA"/>
              </w:rPr>
              <w:fldChar w:fldCharType="end"/>
            </w:r>
            <w:commentRangeEnd w:id="5373"/>
            <w:r w:rsidR="00A26296">
              <w:rPr>
                <w:rStyle w:val="Marquedecommentaire"/>
              </w:rPr>
              <w:commentReference w:id="5373"/>
            </w:r>
          </w:p>
        </w:tc>
        <w:tc>
          <w:tcPr>
            <w:tcW w:w="2159" w:type="dxa"/>
            <w:tcBorders>
              <w:top w:val="dashed" w:sz="4" w:space="0" w:color="000000"/>
            </w:tcBorders>
            <w:shd w:val="clear" w:color="auto" w:fill="42AEF0"/>
            <w:tcMar>
              <w:top w:w="40" w:type="dxa"/>
              <w:left w:w="40" w:type="dxa"/>
              <w:bottom w:w="40" w:type="dxa"/>
              <w:right w:w="40" w:type="dxa"/>
            </w:tcMar>
          </w:tcPr>
          <w:p w14:paraId="19C7B588" w14:textId="4C936BD9" w:rsidR="00D376F0" w:rsidRPr="00D424AA" w:rsidRDefault="00D376F0" w:rsidP="00D424AA">
            <w:pPr>
              <w:rPr>
                <w:rFonts w:cs="Times New Roman"/>
                <w:color w:val="000000" w:themeColor="text1"/>
                <w:sz w:val="16"/>
                <w:szCs w:val="16"/>
                <w:lang w:val="en-GB"/>
              </w:rPr>
            </w:pPr>
            <w:r w:rsidRPr="00D707C3">
              <w:rPr>
                <w:rFonts w:cs="Times New Roman"/>
                <w:color w:val="000000" w:themeColor="text1"/>
                <w:sz w:val="16"/>
                <w:szCs w:val="16"/>
                <w:lang w:val="en-GB"/>
              </w:rPr>
              <w:t>CMIP</w:t>
            </w:r>
            <w:r w:rsidRPr="00D424AA">
              <w:rPr>
                <w:rFonts w:cs="Times New Roman"/>
                <w:color w:val="000000" w:themeColor="text1"/>
                <w:sz w:val="16"/>
                <w:szCs w:val="16"/>
                <w:lang w:val="en-GB"/>
              </w:rPr>
              <w:t xml:space="preserve">6 models project a robust increase in the intensity and frequency of heavy precipitation </w:t>
            </w:r>
            <w:commentRangeStart w:id="5378"/>
            <w:r w:rsidRPr="00D424AA">
              <w:rPr>
                <w:rFonts w:cs="Times New Roman"/>
                <w:sz w:val="16"/>
                <w:szCs w:val="16"/>
                <w:lang w:val="en-GB"/>
              </w:rPr>
              <w:fldChar w:fldCharType="begin" w:fldLock="1"/>
            </w:r>
            <w:ins w:id="5379" w:author="Robin Matthews" w:date="2021-07-14T16:44:00Z">
              <w:r w:rsidR="00CC37A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380" w:author="Robin Matthews" w:date="2021-07-14T16:44:00Z">
              <w:r w:rsidR="00FC4C2D" w:rsidDel="00CC37A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381" w:author="Robin Matthews" w:date="2021-07-14T16:44:00Z">
              <w:r w:rsidR="00A26296" w:rsidDel="00CC37A4">
                <w:rPr>
                  <w:rFonts w:cs="Times New Roman"/>
                  <w:noProof/>
                  <w:sz w:val="16"/>
                  <w:szCs w:val="16"/>
                  <w:lang w:val="en-GB"/>
                </w:rPr>
                <w:delText>Li et al., 2020</w:delText>
              </w:r>
            </w:del>
            <w:ins w:id="5382" w:author="Robin Matthews" w:date="2021-07-14T16:44:00Z">
              <w:r w:rsidR="00CC37A4">
                <w:rPr>
                  <w:rFonts w:cs="Times New Roman"/>
                  <w:noProof/>
                  <w:sz w:val="16"/>
                  <w:szCs w:val="16"/>
                  <w:lang w:val="en-GB"/>
                </w:rPr>
                <w:t>C. Li et al., 2020</w:t>
              </w:r>
            </w:ins>
            <w:r w:rsidRPr="00D424AA">
              <w:rPr>
                <w:rFonts w:cs="Times New Roman"/>
                <w:sz w:val="16"/>
                <w:szCs w:val="16"/>
                <w:lang w:val="en-GB"/>
              </w:rPr>
              <w:fldChar w:fldCharType="end"/>
            </w:r>
            <w:commentRangeEnd w:id="5378"/>
            <w:r w:rsidR="00A26296">
              <w:rPr>
                <w:rStyle w:val="Marquedecommentaire"/>
              </w:rPr>
              <w:commentReference w:id="5378"/>
            </w:r>
            <w:r w:rsidRPr="00841A35">
              <w:rPr>
                <w:rFonts w:cs="Times New Roman"/>
                <w:color w:val="000000" w:themeColor="text1"/>
                <w:sz w:val="16"/>
                <w:szCs w:val="16"/>
                <w:lang w:val="en-GB"/>
              </w:rPr>
              <w:t xml:space="preserve">; Annex). Median increase of more than 25% in the 50-year Rx1day and Rx5day events compared to the 1°C warming level </w:t>
            </w:r>
            <w:commentRangeStart w:id="538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384" w:author="Robin Matthews" w:date="2021-07-14T16:44:00Z">
              <w:r w:rsidR="00A26296" w:rsidDel="00CC37A4">
                <w:rPr>
                  <w:rFonts w:cs="Times New Roman"/>
                  <w:noProof/>
                  <w:sz w:val="16"/>
                  <w:szCs w:val="16"/>
                  <w:lang w:val="en-GB"/>
                </w:rPr>
                <w:delText>Li et al., 2020</w:delText>
              </w:r>
            </w:del>
            <w:ins w:id="5385" w:author="Robin Matthews" w:date="2021-07-14T16:44:00Z">
              <w:r w:rsidR="00CC37A4">
                <w:rPr>
                  <w:rFonts w:cs="Times New Roman"/>
                  <w:noProof/>
                  <w:sz w:val="16"/>
                  <w:szCs w:val="16"/>
                  <w:lang w:val="en-GB"/>
                </w:rPr>
                <w:t>C. Li et al., 2020</w:t>
              </w:r>
            </w:ins>
            <w:del w:id="5386" w:author="Robin Matthews" w:date="2021-07-14T16:44:00Z">
              <w:r w:rsidR="00A26296" w:rsidDel="00CC37A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383"/>
            <w:r w:rsidR="00A26296">
              <w:rPr>
                <w:rStyle w:val="Marquedecommentaire"/>
              </w:rPr>
              <w:commentReference w:id="5383"/>
            </w:r>
            <w:r w:rsidRPr="00841A35">
              <w:rPr>
                <w:rFonts w:cs="Times New Roman"/>
                <w:color w:val="000000" w:themeColor="text1"/>
                <w:sz w:val="16"/>
                <w:szCs w:val="16"/>
                <w:lang w:val="en-GB"/>
              </w:rPr>
              <w:t xml:space="preserve"> and more than 30% in annual Rx1day and Rx5day and 25% in annual Rx30day compared to pre-industrial (Annex).</w:t>
            </w:r>
          </w:p>
          <w:p w14:paraId="1D8BCF24" w14:textId="77777777" w:rsidR="00D376F0" w:rsidRPr="00D424AA" w:rsidRDefault="00D376F0" w:rsidP="00D424AA">
            <w:pPr>
              <w:rPr>
                <w:rFonts w:cs="Times New Roman"/>
                <w:color w:val="000000" w:themeColor="text1"/>
                <w:sz w:val="16"/>
                <w:szCs w:val="16"/>
                <w:lang w:val="en-GB"/>
              </w:rPr>
            </w:pPr>
          </w:p>
          <w:p w14:paraId="17965C6A" w14:textId="5BEB75DF" w:rsidR="00D376F0" w:rsidRPr="00431AF4"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of heavy precipitation </w:t>
            </w:r>
            <w:commentRangeStart w:id="5387"/>
            <w:r w:rsidRPr="00D424AA">
              <w:rPr>
                <w:rFonts w:cs="Times New Roman"/>
                <w:color w:val="000000" w:themeColor="text1"/>
                <w:sz w:val="16"/>
                <w:szCs w:val="16"/>
                <w:lang w:val="en-GB" w:eastAsia="en-CA"/>
              </w:rPr>
              <w:fldChar w:fldCharType="begin" w:fldLock="1"/>
            </w:r>
            <w:ins w:id="5388" w:author="Robin Matthews" w:date="2021-07-14T18:26:00Z">
              <w:r w:rsidR="00423D1A">
                <w:rPr>
                  <w:rFonts w:cs="Times New Roman"/>
                  <w:color w:val="000000" w:themeColor="text1"/>
                  <w:sz w:val="16"/>
                  <w:szCs w:val="16"/>
                  <w:lang w:val="en-GB" w:eastAsia="en-CA"/>
                </w:rPr>
                <w:instrText>ADDIN CSL_CITATION { "citationItems" : [ { "id" : "ITEM-1", "itemData" : { "DOI" : "10.1016/J.WACE.2018.03.005", "ISSN" : "2212-0947", "abstract" : "India has witnessed some of the most devastating extreme precipitation events, which have affected urban transportation, agriculture, and infrastructure. Despite the profound implications and damage due to extreme precipitation events, the influence of anthropogenic warming on the intensity and frequency of extreme precipitation events over India remains poorly constrained. Here using the gridded observations and simulations from the Coupled model intercomparison project 5 (CMIP5) and Climate of 20th century plus (C20C+) detection and attribution (D&amp;A) project, we show that the frequency and intensity of extreme precipitation events have increased in India during the last few decades. Along with the extreme precipitation, dew point temperature has also increased during 1979\u20132015. The scaling relationship between extreme precipitation and dew point temperature shows a super (more than 7% increase per unit rise in dew point temperature) Clausius-Clapeyron (C-C) relationship for the majority of south India. Moreover, southern and central India show a higher (10%/\u00b0C) scaling relationship than north India (3.5%/\u00b0C). Our analysis using the Hist (historic) and HistNat (historic natural) simulations from the CMIP5 and C20C+ projects confirms an increase in the frequency of extreme precipitation events under the anthropogenic warming. Moreover, we show that 1\u20135 day precipitation maxima at 5\u2013500 year return period increases (10\u201330%) under the anthropogenic warming. The frequency of precipitation extremes is projected to rise more prominently in southern and central India in the mid and end of the 21st century under the representative concentration pathway (RCP) 8.5. Our results show a significant contribution of anthropogenic warming in the rise of the frequency of extreme precipitation, which has implications for infrastructure, agriculture, and water resources in India.", "author" : [ { "dropping-particle" : "", "family" : "Mukherjee", "given" : "Sourav", "non-dropping-particle" : "", "parse-names" : false, "suffix" : "" }, { "dropping-particle" : "", "family" : "Aadhar", "given" : "Saran", "non-dropping-particle" : "", "parse-names" : false, "suffix" : "" }, { "dropping-particle" : "", "family" : "Stone", "given" : "Daithi", "non-dropping-particle" : "", "parse-names" : false, "suffix" : "" }, { "dropping-particle" : "", "family" : "Mishra", "given" : "Vimal", "non-dropping-particle" : "", "parse-names" : false, "suffix" : "" } ], "container-title" : "Weather and Climate Extremes", "id" : "ITEM-1", "issued" : { "date-parts" : [ [ "2018", "6", "1" ] ] }, "page" : "45-53", "publisher" : "Elsevier", "title" : "Increase in extreme precipitation events under anthropogenic warming in India", "translator" : [ { "dropping-particle" : "", "family" : "S392", "given" : "", "non-dropping-particle" : "", "parse-names" : false, "suffix" : "" } ], "type" : "article-journal", "volume" : "20" }, "uris" : [ "http://www.mendeley.com/documents/?uuid=f2f84f52-d1c7-3436-94e2-32d4df85bce8" ] }, { "id" : "ITEM-2", "itemData" : { "DOI" : "10.1007/s00704-019-02784-1", "ISBN" : "0070401902784", "ISSN" : "14344483", "abstract" : "\u00a9 2019, Springer-Verlag GmbH Austria, part of Springer Nature. Under a warming climate scenario, precipitation extremes are projected to increase as indicated by both observations and climate model simulations in the previous studies. In this study, we have considered five regional climate simulations under Coordinated Regional Climate Downscaling Experiment-South Asia domain (CORDEX-SA) to study changes in precipitation extremes over India in the near (2020\u20132049) and far (2070\u20132099) future under changing climate scenario with respect to different representative concentration pathways (RCPs)\u20144.5 and 8.5. Extremes in precipitation are studied and described here using a set of climate indices as defined by the joint CCL/CLIVAR/JCOMM Expert Team (ET) on Climate Change Detection and Indices (ETCCDI). The study reveals that CORDEX-SA simulations under scenarios of increasing greenhouse gas concentration indicate a marked increase in the frequency of wet precipitation extremes over central India in both the near and far future (2070\u201399) as well as a consistent increase throughout the twenty-first century as indicated by trend values. Simultaneously, dry precipitation extremes show a decreasing trend in most of the simulations. However, the distribution of changes varies widely in its magnitude and sign across the Indian region along with a wide intermodel uncertainty. In the far future and under the intensified scenario RCP8.5, the changes seem to be much more pronounced than those in the near future and less intensified scenario RCP4.5.", "author" : [ { "dropping-particle" : "", "family" : "Rai", "given" : "P.", "non-dropping-particle" : "", "parse-names" : false, "suffix" : "" }, { "dropping-particle" : "", "family" : "Choudhary", "given" : "A.", "non-dropping-particle" : "", "parse-names" : false, "suffix" : "" }, { "dropping-particle" : "", "family" : "Dimri", "given" : "A. P.", "non-dropping-particle" : "", "parse-names" : false, "suffix" : "" } ], "container-title" : "Theoretical and Applied Climatology", "id" : "ITEM-2", "issued" : { "date-parts" : [ [ "2019" ] ] }, "publisher" : "Theoretical and Applied Climatology", "title" : "Future precipitation extremes over India from the CORDEX-South Asia experiments", "translator" : [ { "dropping-particle" : "", "family" : "S1924", "given" : "", "non-dropping-particle" : "", "parse-names" : false, "suffix" : "" } ], "type" : "article-journal" }, "uris" : [ "http://www.mendeley.com/documents/?uuid=18fc5852-5f41-4859-9ca7-be9054556acb" ] }, { "id" : "ITEM-3",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3",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id" : "ITEM-6",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6",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Xu et al., 2017; Han et al., 2018; Mukherjee et al., 2018a; Ali et al., 2019b; Rai et al., 2019)", "manualFormatting" : "(Sillmann et al., 2013b; Xu et al., 2017; Han et al., 2018; Mukherjee et al., 2018b; S. Ali et al., 2019; Rai et al., 2019)", "plainTextFormattedCitation" : "(Sillmann et al., 2013b; Xu et al., 2017; Han et al., 2018; Mukherjee et al., 2018a; Ali et al., 2019b; Rai et al., 2019)", "previouslyFormattedCitation" : "(Sillmann et al., 2013b; Xu et al., 2017; Han et al., 2018; Mukherjee et al., 2018a; Ali et al., 2019b; Rai et al., 2019)" }, "properties" : { "noteIndex" : 0 }, "schema" : "https://github.com/citation-style-language/schema/raw/master/csl-citation.json" }</w:instrText>
              </w:r>
            </w:ins>
            <w:del w:id="5389" w:author="Robin Matthews" w:date="2021-07-14T18:26:00Z">
              <w:r w:rsidR="00FF6231" w:rsidDel="00423D1A">
                <w:rPr>
                  <w:rFonts w:cs="Times New Roman"/>
                  <w:color w:val="000000" w:themeColor="text1"/>
                  <w:sz w:val="16"/>
                  <w:szCs w:val="16"/>
                  <w:lang w:val="en-GB" w:eastAsia="en-CA"/>
                </w:rPr>
                <w:delInstrText xml:space="preserve">ADDIN CSL_CITATION { "citationItems" : [ { "id" : "ITEM-1", "itemData" : { "DOI" : "10.1016/J.WACE.2018.03.005", "ISSN" : "2212-0947", "abstract" : "India has witnessed some of the most devastating extreme precipitation events, which have affected urban transportation, agriculture, and infrastructure. Despite the profound implications and damage due to extreme precipitation events, the influence of anthropogenic warming on the intensity and frequency of extreme precipitation events over India remains poorly constrained. Here using the gridded observations and simulations from the Coupled model intercomparison project 5 (CMIP5) and Climate of 20th century plus (C20C+) detection and attribution (D&amp;A) project, we show that the frequency and intensity of extreme precipitation events have increased in India during the last few decades. Along with the extreme precipitation, dew point temperature has also increased during 1979\u20132015. The scaling relationship between extreme precipitation and dew point temperature shows a super (more than 7% increase per unit rise in dew point temperature) Clausius-Clapeyron (C-C) relationship for the majority of south India. Moreover, southern and central India show a higher (10%/\u00b0C) scaling relationship than north India (3.5%/\u00b0C). Our analysis using the Hist (historic) and HistNat (historic natural) simulations from the CMIP5 and C20C+ projects confirms an increase in the frequency of extreme precipitation events under the anthropogenic warming. Moreover, we show that 1\u20135 day precipitation maxima at 5\u2013500 year return period increases (10\u201330%) under the anthropogenic warming. The frequency of precipitation extremes is projected to rise more prominently in southern and central India in the mid and end of the 21st century under the representative concentration pathway (RCP) 8.5. Our results show a significant contribution of anthropogenic warming in the rise of the frequency of extreme precipitation, which has implications for infrastructure, agriculture, and water resources in India.", "author" : [ { "dropping-particle" : "", "family" : "Mukherjee", "given" : "Sourav", "non-dropping-particle" : "", "parse-names" : false, "suffix" : "" }, { "dropping-particle" : "", "family" : "Aadhar", "given" : "Saran", "non-dropping-particle" : "", "parse-names" : false, "suffix" : "" }, { "dropping-particle" : "", "family" : "Stone", "given" : "Daithi", "non-dropping-particle" : "", "parse-names" : false, "suffix" : "" }, { "dropping-particle" : "", "family" : "Mishra", "given" : "Vimal", "non-dropping-particle" : "", "parse-names" : false, "suffix" : "" } ], "container-title" : "Weather and Climate Extremes", "id" : "ITEM-1", "issued" : { "date-parts" : [ [ "2018", "6", "1" ] ] }, "page" : "45-53", "publisher" : "Elsevier", "title" : "Increase in extreme precipitation events under anthropogenic warming in India", "translator" : [ { "dropping-particle" : "", "family" : "S392", "given" : "", "non-dropping-particle" : "", "parse-names" : false, "suffix" : "" } ], "type" : "article-journal", "volume" : "20" }, "uris" : [ "http://www.mendeley.com/documents/?uuid=f2f84f52-d1c7-3436-94e2-32d4df85bce8" ] }, { "id" : "ITEM-2", "itemData" : { "DOI" : "10.1007/s00704-019-02784-1", "ISBN" : "0070401902784", "ISSN" : "14344483", "abstract" : "\u00a9 2019, Springer-Verlag GmbH Austria, part of Springer Nature. Under a warming climate scenario, precipitation extremes are projected to increase as indicated by both observations and climate model simulations in the previous studies. In this study, we have considered five regional climate simulations under Coordinated Regional Climate Downscaling Experiment-South Asia domain (CORDEX-SA) to study changes in precipitation extremes over India in the near (2020\u20132049) and far (2070\u20132099) future under changing climate scenario with respect to different representative concentration pathways (RCPs)\u20144.5 and 8.5. Extremes in precipitation are studied and described here using a set of climate indices as defined by the joint CCL/CLIVAR/JCOMM Expert Team (ET) on Climate Change Detection and Indices (ETCCDI). The study reveals that CORDEX-SA simulations under scenarios of increasing greenhouse gas concentration indicate a marked increase in the frequency of wet precipitation extremes over central India in both the near and far future (2070\u201399) as well as a consistent increase throughout the twenty-first century as indicated by trend values. Simultaneously, dry precipitation extremes show a decreasing trend in most of the simulations. However, the distribution of changes varies widely in its magnitude and sign across the Indian region along with a wide intermodel uncertainty. In the far future and under the intensified scenario RCP8.5, the changes seem to be much more pronounced than those in the near future and less intensified scenario RCP4.5.", "author" : [ { "dropping-particle" : "", "family" : "Rai", "given" : "P.", "non-dropping-particle" : "", "parse-names" : false, "suffix" : "" }, { "dropping-particle" : "", "family" : "Choudhary", "given" : "A.", "non-dropping-particle" : "", "parse-names" : false, "suffix" : "" }, { "dropping-particle" : "", "family" : "Dimri", "given" : "A. P.", "non-dropping-particle" : "", "parse-names" : false, "suffix" : "" } ], "container-title" : "Theoretical and Applied Climatology", "id" : "ITEM-2", "issued" : { "date-parts" : [ [ "2019" ] ] }, "publisher" : "Theoretical and Applied Climatology", "title" : "Future precipitation extremes over India from the CORDEX-South Asia experiments", "translator" : [ { "dropping-particle" : "", "family" : "S1924", "given" : "", "non-dropping-particle" : "", "parse-names" : false, "suffix" : "" } ], "type" : "article-journal" }, "uris" : [ "http://www.mendeley.com/documents/?uuid=18fc5852-5f41-4859-9ca7-be9054556acb" ] }, { "id" : "ITEM-3",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3",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4",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4",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5", "itemData" : { "DOI" : "10.1016/j.atmosres.2019.02.009", "ISSN" : "01698095", "author" : [ { "dropping-particle" : "", "family" : "Ali", "given" : "Shaukat", "non-dropping-particle" : "", "parse-names" : false, "suffix" : "" }, { "dropping-particle" : "", "family" : "Eum", "given" : "Hyung-Il", "non-dropping-particle" : "", "parse-names" : false, "suffix" : "" }, { "dropping-particle" : "", "family" : "Cho", "given" : "Jaepil", "non-dropping-particle" : "", "parse-names" : false, "suffix" : "" }, { "dropping-particle" : "", "family" : "Dan", "given" : "Li", "non-dropping-particle" : "", "parse-names" : false, "suffix" : "" }, { "dropping-particle" : "", "family" : "Khan", "given" : "Firdos", "non-dropping-particle" : "", "parse-names" : false, "suffix" : "" }, { "dropping-particle" : "", "family" : "Dairaku", "given" : "K.", "non-dropping-particle" : "", "parse-names" : false, "suffix" : "" }, { "dropping-particle" : "", "family" : "Shrestha", "given" : "Madan Lall", "non-dropping-particle" : "", "parse-names" : false, "suffix" : "" }, { "dropping-particle" : "", "family" : "Hwang", "given" : "Syewoon", "non-dropping-particle" : "", "parse-names" : false, "suffix" : "" }, { "dropping-particle" : "", "family" : "Nasim", "given" : "Wajid", "non-dropping-particle" : "", "parse-names" : false, "suffix" : "" }, { "dropping-particle" : "", "family" : "Khan", "given" : "Imtiaz Ali", "non-dropping-particle" : "", "parse-names" : false, "suffix" : "" }, { "dropping-particle" : "", "family" : "Fahad", "given" : "Shah", "non-dropping-particle" : "", "parse-names" : false, "suffix" : "" } ], "container-title" : "Atmospheric Research", "id" : "ITEM-5", "issued" : { "date-parts" : [ [ "2019", "7" ] ] }, "page" : "114-133", "title" : "Assessment of climate extremes in future projections downscaled by multiple statistical downscaling methods over Pakistan", "translator" : [ { "dropping-particle" : "", "family" : "S2162", "given" : "", "non-dropping-particle" : "", "parse-names" : false, "suffix" : "" } ], "type" : "article-journal", "volume" : "222" }, "uris" : [ "http://www.mendeley.com/documents/?uuid=c02f467b-69d2-42c9-b0a3-3340877d1139" ] }, { "id" : "ITEM-6",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w:delInstrText>
              </w:r>
              <w:r w:rsidR="00FF6231" w:rsidRPr="00431AF4" w:rsidDel="00423D1A">
                <w:rPr>
                  <w:rFonts w:cs="Times New Roman"/>
                  <w:color w:val="000000" w:themeColor="text1"/>
                  <w:sz w:val="16"/>
                  <w:szCs w:val="16"/>
                  <w:lang w:val="en-GB" w:eastAsia="en-CA"/>
                </w:rPr>
                <w:delInstrText>: "" }, { "dropping-particle" : "", "family" : "Zhang", "given" : "X", "non-dropping-particle" : "", "parse-names" : false, "suffix" : "" }, { "dropping-particle" : "", "family" : "Bronaugh", "given" : "D", "non-dropping-particle" : "", "parse-names" : false, "suffix" : "" } ], "container-title" : "Journal of Geophysical Research: Atmospheres", "id" : "ITEM-6",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Xu et al., 2017; Han et al., 2018; Mukherjee et al., 2018a; Ali et al., 2019b; Rai et al., 2019)", "plainTextFormattedCitation" : "(Sillmann et al., 2013b; Xu et al., 2017; Han et al., 2018; Mukherjee et al., 2018a; Ali et al., 2019b; Rai et al., 2019)", "previouslyFormattedCitation" : "(Sillmann et al., 2013b; Xu et al., 2017; Han et al., 2018; Mukherjee et al., 2018a; Ali et al., 2019b; Rai et al., 2019)" }, "properties" : { "noteIndex" : 0 }, "schema" : "https://github.com/citation-style-language/schema/raw/master/csl-citation.json" }</w:delInstrText>
              </w:r>
            </w:del>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w:t>
            </w:r>
            <w:ins w:id="5390" w:author="Robin Matthews" w:date="2021-07-14T18:26:00Z">
              <w:r w:rsidR="00423D1A" w:rsidRPr="00340604">
                <w:rPr>
                  <w:noProof/>
                  <w:sz w:val="16"/>
                  <w:szCs w:val="16"/>
                </w:rPr>
                <w:t>Sillmann et al., 2013b; Xu et al., 2017; Han et al., 2018; Mukherjee et al., 2018b; S. Ali et al., 2019; Rai et al., 2019</w:t>
              </w:r>
            </w:ins>
            <w:del w:id="5391" w:author="Robin Matthews" w:date="2021-07-14T18:26:00Z">
              <w:r w:rsidR="00A26296" w:rsidDel="00423D1A">
                <w:rPr>
                  <w:rFonts w:cs="Times New Roman"/>
                  <w:noProof/>
                  <w:color w:val="000000" w:themeColor="text1"/>
                  <w:sz w:val="16"/>
                  <w:szCs w:val="16"/>
                  <w:lang w:val="en-GB" w:eastAsia="en-CA"/>
                </w:rPr>
                <w:delText>Sillmann et al., 2013b; Xu et al., 2017; Han et al., 2018; Mukherjee et al., 2018a; Ali et al., 2019b; Rai et al., 2019</w:delText>
              </w:r>
            </w:del>
            <w:r w:rsidR="00A26296">
              <w:rPr>
                <w:rFonts w:cs="Times New Roman"/>
                <w:noProof/>
                <w:color w:val="000000" w:themeColor="text1"/>
                <w:sz w:val="16"/>
                <w:szCs w:val="16"/>
                <w:lang w:val="en-GB" w:eastAsia="en-CA"/>
              </w:rPr>
              <w:t>)</w:t>
            </w:r>
            <w:r w:rsidRPr="00D424AA">
              <w:rPr>
                <w:rFonts w:cs="Times New Roman"/>
                <w:color w:val="000000" w:themeColor="text1"/>
                <w:sz w:val="16"/>
                <w:szCs w:val="16"/>
                <w:lang w:val="en-GB" w:eastAsia="en-CA"/>
              </w:rPr>
              <w:fldChar w:fldCharType="end"/>
            </w:r>
            <w:commentRangeEnd w:id="5387"/>
            <w:r w:rsidR="00A26296">
              <w:rPr>
                <w:rStyle w:val="Marquedecommentaire"/>
              </w:rPr>
              <w:commentReference w:id="5387"/>
            </w:r>
          </w:p>
        </w:tc>
      </w:tr>
      <w:tr w:rsidR="00D376F0" w:rsidRPr="00F1665C" w14:paraId="546344D7" w14:textId="77777777" w:rsidTr="00723657">
        <w:trPr>
          <w:trHeight w:val="210"/>
        </w:trPr>
        <w:tc>
          <w:tcPr>
            <w:tcW w:w="2158" w:type="dxa"/>
            <w:vMerge/>
          </w:tcPr>
          <w:p w14:paraId="6172C6C3" w14:textId="77777777" w:rsidR="00D376F0" w:rsidRPr="00431AF4"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AED9FC"/>
          </w:tcPr>
          <w:p w14:paraId="0B402326" w14:textId="77777777" w:rsidR="00D376F0" w:rsidRPr="00841A35" w:rsidRDefault="00D376F0" w:rsidP="00D424AA">
            <w:pPr>
              <w:widowControl/>
              <w:rPr>
                <w:rFonts w:cs="Times New Roman"/>
                <w:color w:val="000000" w:themeColor="text1"/>
                <w:sz w:val="16"/>
                <w:szCs w:val="16"/>
                <w:lang w:val="en-GB" w:eastAsia="en-CA"/>
              </w:rPr>
            </w:pPr>
            <w:r w:rsidRPr="00431AF4">
              <w:rPr>
                <w:rFonts w:cs="Times New Roman"/>
                <w:i/>
                <w:color w:val="000000" w:themeColor="text1"/>
                <w:sz w:val="16"/>
                <w:szCs w:val="16"/>
                <w:lang w:val="en-GB" w:eastAsia="en-CA"/>
              </w:rPr>
              <w:t>H</w:t>
            </w:r>
            <w:r w:rsidRPr="006A2665">
              <w:rPr>
                <w:rFonts w:cs="Times New Roman"/>
                <w:i/>
                <w:color w:val="000000" w:themeColor="text1"/>
                <w:sz w:val="16"/>
                <w:szCs w:val="16"/>
                <w:lang w:val="en-GB" w:eastAsia="en-CA"/>
              </w:rPr>
              <w:t>ig</w:t>
            </w:r>
            <w:r w:rsidRPr="00D424AA">
              <w:rPr>
                <w:rFonts w:cs="Times New Roman"/>
                <w:i/>
                <w:color w:val="000000" w:themeColor="text1"/>
                <w:sz w:val="16"/>
                <w:szCs w:val="16"/>
                <w:lang w:val="en-GB" w:eastAsia="en-CA"/>
              </w:rPr>
              <w:t xml:space="preserve">h confidence in the </w:t>
            </w:r>
            <w:r w:rsidRPr="00D424AA">
              <w:rPr>
                <w:rFonts w:cs="Times New Roman"/>
                <w:color w:val="000000" w:themeColor="text1"/>
                <w:sz w:val="16"/>
                <w:szCs w:val="16"/>
                <w:lang w:val="en-GB" w:eastAsia="en-CA"/>
              </w:rPr>
              <w:t>intensitification of heavy precipitation</w:t>
            </w:r>
          </w:p>
          <w:p w14:paraId="36912965"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D9D9D9"/>
          </w:tcPr>
          <w:p w14:paraId="79EDD131"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Low confidence</w:t>
            </w:r>
          </w:p>
          <w:p w14:paraId="337F4C46"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DEEAF6"/>
            <w:tcMar>
              <w:top w:w="40" w:type="dxa"/>
              <w:left w:w="40" w:type="dxa"/>
              <w:bottom w:w="40" w:type="dxa"/>
              <w:right w:w="40" w:type="dxa"/>
            </w:tcMar>
          </w:tcPr>
          <w:p w14:paraId="359DDC7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420970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714FC049"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ED9FC"/>
            <w:tcMar>
              <w:top w:w="40" w:type="dxa"/>
              <w:left w:w="40" w:type="dxa"/>
              <w:bottom w:w="40" w:type="dxa"/>
              <w:right w:w="40" w:type="dxa"/>
            </w:tcMar>
          </w:tcPr>
          <w:p w14:paraId="1B90A64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748ECD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63B36453"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Mar>
              <w:top w:w="40" w:type="dxa"/>
              <w:left w:w="40" w:type="dxa"/>
              <w:bottom w:w="40" w:type="dxa"/>
              <w:right w:w="40" w:type="dxa"/>
            </w:tcMar>
          </w:tcPr>
          <w:p w14:paraId="741CAB0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ADA147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6B4F1847" w14:textId="77777777" w:rsidR="00D376F0" w:rsidRPr="00D424AA" w:rsidRDefault="00D376F0" w:rsidP="00D424AA">
            <w:pPr>
              <w:widowControl/>
              <w:pBdr>
                <w:top w:val="nil"/>
                <w:left w:val="nil"/>
                <w:bottom w:val="nil"/>
                <w:right w:val="nil"/>
                <w:between w:val="nil"/>
              </w:pBdr>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r>
      <w:tr w:rsidR="00D376F0" w:rsidRPr="00F1665C" w14:paraId="177DAA3B" w14:textId="77777777" w:rsidTr="00723657">
        <w:tc>
          <w:tcPr>
            <w:tcW w:w="2158" w:type="dxa"/>
            <w:vMerge w:val="restart"/>
          </w:tcPr>
          <w:p w14:paraId="7F54DF6B" w14:textId="77777777" w:rsidR="00D376F0" w:rsidRPr="00D424AA" w:rsidRDefault="00D376F0" w:rsidP="00841A35">
            <w:pPr>
              <w:rPr>
                <w:rFonts w:cs="Times New Roman"/>
                <w:color w:val="000000" w:themeColor="text1"/>
                <w:sz w:val="16"/>
                <w:szCs w:val="16"/>
                <w:lang w:val="en-GB" w:eastAsia="en-CA"/>
              </w:rPr>
            </w:pPr>
            <w:bookmarkStart w:id="5392" w:name="_Hlk77173777"/>
            <w:r w:rsidRPr="00D424AA">
              <w:rPr>
                <w:rFonts w:cs="Times New Roman"/>
                <w:color w:val="000000" w:themeColor="text1"/>
                <w:sz w:val="16"/>
                <w:szCs w:val="16"/>
                <w:lang w:val="en-GB" w:eastAsia="en-CA"/>
              </w:rPr>
              <w:t>Southeast Asia (SEA)</w:t>
            </w:r>
          </w:p>
          <w:p w14:paraId="760BFA9D" w14:textId="77777777" w:rsidR="00D376F0" w:rsidRPr="00D424AA" w:rsidRDefault="00D376F0" w:rsidP="00D424AA">
            <w:pPr>
              <w:rPr>
                <w:rFonts w:cs="Times New Roman"/>
                <w:color w:val="000000" w:themeColor="text1"/>
                <w:sz w:val="16"/>
                <w:szCs w:val="16"/>
                <w:lang w:val="en-GB" w:eastAsia="en-CA"/>
              </w:rPr>
            </w:pPr>
          </w:p>
          <w:p w14:paraId="449A44DB"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6D506E15" w14:textId="23A98FA8" w:rsidR="00D376F0" w:rsidRPr="006A2665"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Intensification of heavy precipitation </w:t>
            </w:r>
            <w:bookmarkStart w:id="5393" w:name="_Hlk77173693"/>
            <w:ins w:id="5394" w:author="Robin Matthews" w:date="2021-07-14T16:48:00Z">
              <w:r w:rsidR="004D14C2">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175/JCLI-D-14-00531.1", "ISSN" : "0894-8755", "author" : [ { "dropping-particle" : "", "family" : "Villafuerte", "given" : "Marcelino Q.", "non-dropping-particle" : "", "parse-names" : false, "suffix" : "" }, { "dropping-particle" : "", "family" : "Matsumoto", "given" : "Jun", "non-dropping-particle" : "", "parse-names" : false, "suffix" : "" } ], "container-title" : "Journal of Climate", "id" : "ITEM-2", "issue" : "5", "issued" : { "date-parts" : [ [ "2015", "3" ] ] }, "page" : "1905-1919", "title" : "Significant Influences of Global Mean Temperature and ENSO on Extreme Rainfall in Southeast Asia", "translator" : [ { "dropping-particle" : "", "family" : "S953", "given" : "", "non-dropping-particle" : "", "parse-names" : false, "suffix" : "" } ], "type" : "article-journal", "volume" : "28" }, "uris" : [ "http://www.mendeley.com/documents/?uuid=d543e62b-6556-42d5-abbd-2a0e0c7ec9a7" ] }, { "id" : "ITEM-3", "itemData" : { "DOI" : "10.1002/joc.5479",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3", "issued" : { "date-parts" : [ [ "2018" ] ] }, "page" : "3013-3027", "title" : "Observed and modelled temperature and precipitation extremes over Southeast Asia from 1972 to 2010", "translator" : [ { "dropping-particle" : "", "family" : "S2505", "given" : "", "non-dropping-particle" : "", "parse-names" : false, "suffix" : "" } ], "type" : "article-journal", "volume" : "38" }, "uris" : [ "http://www.mendeley.com/documents/?uuid=698dae7f-2d33-41ad-a98a-b56a28aeb05b" ] }, { "id" : "ITEM-4", "itemData" : { "DOI" : "10.1175/BAMS-D-15-00128.1", "ISSN" : "0003-0007", "author" : [ { "dropping-particle" : "", "family" : "Siswanto", "given" : "", "non-dropping-particle" : "", "parse-names" : false, "suffix" : "" }, { "dropping-particle" : "", "family" : "Jan van Oldenborgh", "given" : "Geert", "non-dropping-particle" : "", "parse-names" : false, "suffix" : "" }, { "dropping-particle" : "", "family" : "Schrier", "given" : "Gerard", "non-dropping-particle" : "van der", "parse-names" : false, "suffix" : "" }, { "dropping-particle" : "", "family" : "Lenderink", "given" : "Geert", "non-dropping-particle" : "", "parse-names" : false, "suffix" : "" }, { "dropping-particle" : "", "family" : "Hurk", "given" : "Bart", "non-dropping-particle" : "van den", "parse-names" : false, "suffix" : "" } ], "container-title" : "Bulletin of the American Meteorological Society", "id" : "ITEM-4", "issue" : "12", "issued" : { "date-parts" : [ [ "2015", "12" ] ] }, "page" : "S131-S135", "title" : "Trends in High-Daily Precipitation Events in Jakarta and the Flooding of January 2014", "translator" : [ { "dropping-particle" : "", "family" : "S1676", "given" : "", "non-dropping-particle" : "", "parse-names" : false, "suffix" : "" } ], "type" : "article-journal", "volume" : "96" }, "uris" : [ "http://www.mendeley.com/documents/?uuid=ea9932e1-9080-40da-8d2c-45457cb9e087" ] }, { "id" : "ITEM-5", "itemData" : { "DOI" : "10.1002/joc.5165", "ISSN" : "10970088", "abstract" : "\u00a9 2017 Royal Meteorological Society. Changes in precipitation extremes in the tropical urban context is complex, where the precipitation activities are influenced by the combined effects of El Ni\u00f1o-Southern Oscillation (ENSO), global warming and local effects. This study presents a comprehensive framework to investigate the variability and trends in precipitation extremes in a tropical urban city-state, Singapore, based on a set of extreme indices recommended by the Expert Team on Climate Change Detection and Indices (ETCCDI). The long-term trends in the precipitation extremes over the period from 1980 until 2013 are examined using an iterative-based Mann-Kendall trend test. Besides, the relative importance of precipitation frequency and intensity in inter-annual variability of wet-day precipitation totals is investigated. Finally, the correlations between precipitation extremes and three potential large-scale and local factors, i.e. ENSO, global mean temperature and local temperature are analysed based on linear regression method. Results reveal that annual wet-day precipitation totals, as well as average wet-day precipitation intensity, have increased significantly, accompanied by a significant increase in the frequency and intensity of precipitation extremes in Singapore. The inter-annual variability of wet-day precipitation totals is mainly dominated by precipitation intensity. Significant correlations are found between precipitation extremes and all the three factors, and the signature of local effects is more evident than global warming. These findings have implications for adaption planning and disaster risk reduction in Singapore in the context of global warming.", "author" : [ { "dropping-particle" : "", "family" : "Li", "given" : "Xin", "non-dropping-particle" : "", "parse-names" : false, "suffix" : "" }, { "dropping-particle" : "", "family" : "Wang", "given" : "Xuan", "non-dropping-particle" : "", "parse-names" : false, "suffix" : "" }, { "dropping-particle" : "", "family" : "Babovic", "given" : "Vladan", "non-dropping-particle" : "", "parse-names" : false, "suffix" : "" } ], "container-title" : "International Journal of Climatology", "id" : "ITEM-5", "issue" : "1", "issued" : { "date-parts" : [ [ "2018" ] ] }, "page" : "125-141", "title" : "Analysis of variability and trends of precipitation extremes in Singapore during 1980\u20132013", "translator" : [ { "dropping-particle" : "", "family" : "S1049", "given" : "", "non-dropping-particle" : "", "parse-names" : false, "suffix" : "" } ], "type" : "article-journal", "volume" : "38" }, "uris" : [ "http://www.mendeley.com/documents/?uuid=e36b52ad-1d8a-4c8f-ae25-70256e31456c" ] }, { "id" : "ITEM-6", "itemData" : { "DOI" : "10.1002/joc.4829", "ISSN" : "08998418",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Aldrian", "given" : "Edvin", "non-dropping-particle" : "", "parse-names" : false, "suffix" : "" } ], "container-title" : "International Journal of Climatology", "id" : "ITEM-6", "issue" : "4", "issued" : { "date-parts" : [ [ "2017", "3" ] ] }, "page" : "1979-1997", "publisher" : "Wiley Online Library", "title" : "Observed changes in extreme temperature and precipitation over Indonesia", "translator" : [ { "dropping-particle" : "", "family" : "S1577", "given" : "", "non-dropping-particle" : "", "parse-names" : false, "suffix" : "" } ], "type" : "article-journal", "volume" : "37" }, "uris" : [ "http://www.mendeley.com/documents/?uuid=da40b641-03d8-45ba-883e-40207026ea08" ] } ], "mendeley" : { "formattedCitation" : "(Siswanto et al., 2015; Villafuerte and Matsumoto, 2015; Supari et al., 2017; Cheong et al., 2018; Li et al., 2018g; Sun et al., 2020a)", "manualFormatting" : "(Siswanto et al., 2015; Villafuerte and Matsumoto, 2015; Supari et al., 2017; Cheong et al., 2018; Li et al., 2018; Sun et al., 2020b)", "plainTextFormattedCitation" : "(Siswanto et al., 2015; Villafuerte and Matsumoto, 2015; Supari et al., 2017; Cheong et al., 2018; Li et al., 2018g; Sun et al., 2020a)", "previouslyFormattedCitation" : "(Siswanto et al., 2015; Villafuerte and Matsumoto, 2015; Supari et al., 2017; Cheong et al., 2018; Li et al., 2018g; Sun et al., 2020a)" }, "properties" : { "noteIndex" : 0 }, "schema" : "https://github.com/citation-style-language/schema/raw/master/csl-citation.json" }</w:instrText>
            </w:r>
            <w:ins w:id="5395" w:author="Robin Matthews" w:date="2021-07-14T16:48:00Z">
              <w:r w:rsidR="004D14C2">
                <w:rPr>
                  <w:rFonts w:cs="Times New Roman"/>
                  <w:sz w:val="16"/>
                  <w:szCs w:val="16"/>
                  <w:lang w:val="en-GB"/>
                </w:rPr>
                <w:fldChar w:fldCharType="separate"/>
              </w:r>
              <w:r w:rsidR="004D14C2" w:rsidRPr="00D83AAB">
                <w:rPr>
                  <w:rFonts w:cs="Times New Roman"/>
                  <w:noProof/>
                  <w:sz w:val="16"/>
                  <w:szCs w:val="16"/>
                  <w:lang w:val="en-GB"/>
                </w:rPr>
                <w:t>(Siswanto et al., 2015; Villafuerte and Matsumoto, 2015; Supari et al., 2017; Cheong et al., 2018; Li et al., 2018; Sun et al., 2020</w:t>
              </w:r>
              <w:r w:rsidR="004D14C2">
                <w:rPr>
                  <w:rFonts w:cs="Times New Roman"/>
                  <w:noProof/>
                  <w:sz w:val="16"/>
                  <w:szCs w:val="16"/>
                  <w:lang w:val="en-GB"/>
                </w:rPr>
                <w:t>b</w:t>
              </w:r>
              <w:r w:rsidR="004D14C2" w:rsidRPr="00D83AAB">
                <w:rPr>
                  <w:rFonts w:cs="Times New Roman"/>
                  <w:noProof/>
                  <w:sz w:val="16"/>
                  <w:szCs w:val="16"/>
                  <w:lang w:val="en-GB"/>
                </w:rPr>
                <w:t>)</w:t>
              </w:r>
              <w:r w:rsidR="004D14C2">
                <w:rPr>
                  <w:rFonts w:cs="Times New Roman"/>
                  <w:sz w:val="16"/>
                  <w:szCs w:val="16"/>
                  <w:lang w:val="en-GB"/>
                </w:rPr>
                <w:fldChar w:fldCharType="end"/>
              </w:r>
            </w:ins>
            <w:commentRangeStart w:id="5396"/>
            <w:del w:id="5397" w:author="Robin Matthews" w:date="2021-07-14T16:48:00Z">
              <w:r w:rsidRPr="00D424AA" w:rsidDel="004D14C2">
                <w:rPr>
                  <w:rFonts w:cs="Times New Roman"/>
                  <w:sz w:val="16"/>
                  <w:szCs w:val="16"/>
                  <w:lang w:val="en-GB"/>
                </w:rPr>
                <w:fldChar w:fldCharType="begin" w:fldLock="1"/>
              </w:r>
              <w:r w:rsidR="00AB36D4" w:rsidDel="004D14C2">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4D14C2">
                <w:rPr>
                  <w:rFonts w:cs="Times New Roman"/>
                  <w:sz w:val="16"/>
                  <w:szCs w:val="16"/>
                  <w:lang w:val="en-GB"/>
                </w:rPr>
                <w:fldChar w:fldCharType="separate"/>
              </w:r>
              <w:r w:rsidR="00A26296" w:rsidDel="004D14C2">
                <w:rPr>
                  <w:rFonts w:cs="Times New Roman"/>
                  <w:noProof/>
                  <w:sz w:val="16"/>
                  <w:szCs w:val="16"/>
                  <w:lang w:val="en-GB"/>
                </w:rPr>
                <w:delText>(Sun et al., 2020</w:delText>
              </w:r>
              <w:r w:rsidRPr="00D424AA" w:rsidDel="004D14C2">
                <w:rPr>
                  <w:rFonts w:cs="Times New Roman"/>
                  <w:sz w:val="16"/>
                  <w:szCs w:val="16"/>
                  <w:lang w:val="en-GB"/>
                </w:rPr>
                <w:fldChar w:fldCharType="end"/>
              </w:r>
              <w:commentRangeEnd w:id="5396"/>
              <w:r w:rsidR="00A26296" w:rsidDel="004D14C2">
                <w:rPr>
                  <w:rStyle w:val="Marquedecommentaire"/>
                </w:rPr>
                <w:commentReference w:id="5396"/>
              </w:r>
              <w:r w:rsidRPr="00841A35" w:rsidDel="004D14C2">
                <w:rPr>
                  <w:rFonts w:cs="Times New Roman"/>
                  <w:sz w:val="16"/>
                  <w:szCs w:val="16"/>
                  <w:lang w:val="en-GB"/>
                </w:rPr>
                <w:delText xml:space="preserve">; </w:delText>
              </w:r>
              <w:commentRangeStart w:id="5398"/>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1175/JCLI-D-14-00531.1", "ISSN" : "0894-8755", "author" : [ { "dropping-particle" : "", "family" : "Villafuerte", "given" : "Marcelino Q.", "non-dropping-particle" : "", "parse-names" : false, "suffix" : "" }, { "dropping-particle" : "", "family" : "Matsumoto", "given" : "Jun", "non-dropping-particle" : "", "parse-names" : false, "suffix" : "" } ], "container-title" : "Journal of Climate", "id" : "ITEM-1", "issue" : "5", "issued" : { "date-parts" : [ [ "2015", "3" ] ] }, "page" : "1905-1919", "title" : "Significant Influences of Global Mean Temperature and ENSO on Extreme Rainfall in Southeast Asia", "translator" : [ { "dropping-particle" : "", "family" : "S953", "given" : "", "non-dropping-particle" : "", "parse-names" : false, "suffix" : "" } ], "type" : "article-journal", "volume" : "28" }, "uris" : [ "http://www.mendeley.com/documents/?uuid=d543e62b-6556-42d5-abbd-2a0e0c7ec9a7" ] }, { "id" : "ITEM-2", "itemData" : { "DOI" : "10.1002/joc.5479",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2", "issued" : { "date-parts" : [ [ "2018" ] ] }, "page" : "3013-3027", "title" : "Observed and modelled temperature and precipitation extremes over Southeast Asia from 1972 to 2010", "translator" : [ { "dropping-particle" : "", "family" : "S2505", "given" : "", "non-dropping-particle" : "", "parse-names" : false, "suffix" : "" } ], "type" : "article-journal", "volume" : "38" }, "uris" : [ "http://www.mendeley.com/documents/?uuid=698dae7f-2d33-41ad-a98a-b56a28aeb05b" ] }, { "id" : "ITEM-3", "itemData" : { "DOI" : "10.1175/BAMS-D-15-00128.1", "ISSN" : "0003-0007", "author" : [ { "dropping-particle" : "", "family" : "Siswanto", "given" : "", "non-dropping-particle" : "", "parse-names" : false, "suffix" : "" }, { "dropping-particle" : "", "family" : "Jan van Oldenborgh", "given" : "Geert", "non-dropping-particle" : "", "parse-names" : false, "suffix" : "" }, { "dropping-particle" : "", "family" : "Schrier", "given" : "Gerard", "non-dropping-particle" : "van der", "parse-names" : false, "suffix" : "" }, { "dropping-particle" : "", "family" : "Lenderink", "given" : "Geert", "non-dropping-particle" : "", "parse-names" : false, "suffix" : "" }, { "dropping-particle" : "", "family" : "Hurk", "given" : "Bart", "non-dropping-particle" : "van den", "parse-names" : false, "suffix" : "" } ], "container-title" : "Bulletin of the American Meteorological Society", "id" : "ITEM-3", "issue" : "12", "issued" : { "date-parts" : [ [ "2015", "12" ] ] }, "page" : "S131-S135", "title" : "Trends in High-Daily Precipitation Events in Jakarta and the Flooding of January 2014", "translator" : [ { "dropping-particle" : "", "family" : "S1676", "given" : "", "non-dropping-particle" : "", "parse-names" : false, "suffix" : "" } ], "type" : "article-journal", "volume" : "96" }, "uris" : [ "http://www.mendeley.com/documents/?uuid=ea9932e1-9080-40da-8d2c-45457cb9e087" ] }, { "id" : "ITEM-4", "itemData" : { "DOI" : "10.1002/joc.5165", "ISSN" : "10970088", "abstract" : "\u00a9 2017 Royal Meteorological Society. Changes in precipitation extremes in the tropical urban context is complex, where the precipitation activities are influenced by the combined effects of El Ni\u00f1o-Southern Oscillation (ENSO), global warming and local effects. This study presents a comprehensive framework to investigate the variability and trends in precipitation extremes in a tropical urban city-state, Singapore, based on a set of extreme indices recommended by the Expert Team on Climate Change Detection and Indices (ETCCDI). The long-term trends in the precipitation extremes over the period from 1980 until 2013 are examined using an iterative-based Mann-Kendall trend test. Besides, the relative importance of precipitation frequency and intensity in inter-annual variability of wet-day precipitation totals is investigated. Finally, the correlations between precipitation extremes and three potential large-scale and local factors, i.e. ENSO, global mean temperature and local temperature are analysed based on linear regression method. Results reveal that annual wet-day precipitation totals, as well as average wet-day precipitation intensity, have increased significantly, accompanied by a significant increase in the frequency and intensity of precipitation extremes in Singapore. The inter-annual variability of wet-day precipitation totals is mainly dominated by precipitation intensity. Significant correlations are found between precipitation extremes and all the three factors, and the signature of local effects is more evident than global warming. These findings have implications for adaption planning and disaster risk reduction in Singapore in the context of global warming.", "author" : [ { "dropping-particle" : "", "family" : "Li", "given" : "Xin", "non-dropping-particle" : "", "parse-names" : false, "suffix" : "" }, { "dropping-particle" : "", "family" : "Wang", "given" : "Xuan", "non-dropping-particle" : "", "parse-names" : false, "suffix" : "" }, { "dropping-particle" : "", "family" : "Babovic", "given" : "Vladan", "non-dropping-particle" : "", "parse-names" : false, "suffix" : "" } ], "container-title" : "International Journal of Climatology", "id" : "ITEM-4", "issue" : "1", "issued" : { "date-parts" : [ [ "2018" ] ] }, "page" : "125-141", "title" : "Analysis of variability and trends of precipitation extremes in Singapore during 1980\u20132013", "translator" : [ { "dropping-particle" : "", "family" : "S1049", "given" : "", "non-dropping-particle" : "", "parse-names" : false, "suffix" : "" } ], "type" : "article-journal", "volume" : "38" }, "uris" : [ "http://www.mendeley.com/documents/?uuid=e36b52ad-1d8a-4c8f-ae25-70256e31456c" ] }, { "id" : "ITEM-5", "itemData" : { "DOI" : "10.1002/joc.4829", "ISSN" : "08998418",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Aldrian", "given" : "Edvin", "non-dropping-particle" : "", "parse-names" : false, "suffix" : "" } ], "container-title" : "International Journal of Climatology", "id" : "ITEM-5", "issue" : "4", "issued" : { "date-parts" : [ [ "2017", "3" ] ] }, "page" : "1979-1997", "publisher" : "Wiley Online Library", "title" : "Observed changes in extreme temperature and precipitation over Indonesia", "translator" : [ { "dropping-particle" : "", "family" : "S1577", "given" : "", "non-dropping-particle" : "", "parse-names" : false, "suffix" : "" } ], "type" : "article-journal", "volume" : "37" }, "uris" : [ "http://www.mendeley.com/documents/?uuid=da40b641-03d8-45ba-883e-40207026ea08" ] } ], "mendeley" : { "formattedCitation" : "(Siswanto et al., 2015; Villafuerte and Matsumoto, 2015; Supari et al., 2017; Cheong et al., 2018; Li et al., 2018g)", "manualFormatting" : "Cheong et al., 2018; Li et al., 2018c; Siswanto et al., 2015; Supari et al., 2017; Villafuerte and Matsumoto, 2015)", "plainTextFormattedCitation" : "(Siswanto et al., 2015; Villafuerte and Matsumoto, 2015; Supari et al., 2017; Cheong et al., 2018; Li et al., 2018g)", "previouslyFormattedCitation" : "(Siswanto et al., 2015; Villafuerte and Matsumoto, 2015; Supari et al., 2017; Cheong et al., 2018; Li et al., 2018g)"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Cheong et al., 2018; Li et al., 2018c; Siswanto et al., 2015; Supari et al., 2017; Villafuerte and Matsumoto, 2015)</w:delText>
              </w:r>
              <w:r w:rsidRPr="00D424AA" w:rsidDel="004D14C2">
                <w:rPr>
                  <w:rFonts w:cs="Times New Roman"/>
                  <w:color w:val="000000" w:themeColor="text1"/>
                  <w:sz w:val="16"/>
                  <w:szCs w:val="16"/>
                  <w:lang w:val="en-GB" w:eastAsia="en-CA"/>
                </w:rPr>
                <w:fldChar w:fldCharType="end"/>
              </w:r>
            </w:del>
            <w:bookmarkEnd w:id="5393"/>
            <w:commentRangeEnd w:id="5398"/>
            <w:r w:rsidR="00A26296">
              <w:rPr>
                <w:rStyle w:val="Marquedecommentaire"/>
              </w:rPr>
              <w:commentReference w:id="5398"/>
            </w:r>
          </w:p>
        </w:tc>
        <w:tc>
          <w:tcPr>
            <w:tcW w:w="2158" w:type="dxa"/>
            <w:tcBorders>
              <w:top w:val="dashed" w:sz="4" w:space="0" w:color="000000"/>
            </w:tcBorders>
            <w:shd w:val="clear" w:color="auto" w:fill="D9D9D9"/>
          </w:tcPr>
          <w:p w14:paraId="419C0461" w14:textId="0FA3CDBB" w:rsidR="00D376F0" w:rsidRPr="00D424AA" w:rsidRDefault="00D376F0" w:rsidP="00D424AA">
            <w:pPr>
              <w:widowControl/>
              <w:rPr>
                <w:rFonts w:cs="Times New Roman"/>
                <w:i/>
                <w:color w:val="000000" w:themeColor="text1"/>
                <w:sz w:val="16"/>
                <w:szCs w:val="16"/>
                <w:lang w:val="en-GB" w:eastAsia="en-CA"/>
              </w:rPr>
            </w:pPr>
            <w:r w:rsidRPr="006A2665">
              <w:rPr>
                <w:rFonts w:cs="Times New Roman"/>
                <w:color w:val="000000" w:themeColor="text1"/>
                <w:sz w:val="16"/>
                <w:szCs w:val="16"/>
                <w:lang w:val="en-GB"/>
              </w:rPr>
              <w:t xml:space="preserve">Evidence of </w:t>
            </w:r>
            <w:r w:rsidRPr="00D424AA">
              <w:rPr>
                <w:rFonts w:cs="Times New Roman"/>
                <w:color w:val="000000" w:themeColor="text1"/>
                <w:sz w:val="16"/>
                <w:szCs w:val="16"/>
                <w:lang w:val="en-GB"/>
              </w:rPr>
              <w:t xml:space="preserve">a human contribution for some events </w:t>
            </w:r>
            <w:r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DOI" : "10.1007/s10584-018-2258-3", "ISSN" : "1573-1480", "abstract" : "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u00b0C and 2 \u00b0C of global mean temperature rise. We find that this approach not only addresses important decision-making gaps, but also improves the robustness of future risk assessment and attribution statements alike.", "author" : [ { "dropping-particle" : "", "family" : "Otto", "given" : "Friederike E L", "non-dropping-particle" : "", "parse-names" : false, "suffix" : "" }, { "dropping-particle" : "", "family" : "Philip", "given" : "Sjoukje", "non-dropping-particle" : "", "parse-names" : false, "suffix" : "" }, { "dropping-particle" : "", "family" : "Kew", "given" : "Sarah", "non-dropping-particle" : "", "parse-names" : false, "suffix" : "" }, { "dropping-particle" : "", "family" : "Li", "given" : "Sihan", "non-dropping-particle" : "", "parse-names" : false, "suffix" : "" }, { "dropping-particle" : "", "family" : "King", "given" : "Andrew", "non-dropping-particle" : "", "parse-names" : false, "suffix" : "" }, { "dropping-particle" : "", "family" : "Cullen", "given" : "Heidi", "non-dropping-particle" : "", "parse-names" : false, "suffix" : "" } ], "container-title" : "Climatic Change", "id" : "ITEM-1", "issue" : "3-4", "issued" : { "date-parts" : [ [ "2018", "8", "2" ] ] }, "page" : "399-412", "title" : "Attributing high-impact extreme events across timescales \u2013 a case study of four different types of events", "translator" : [ { "dropping-particle" : "", "family" : "S1532", "given" : "", "non-dropping-particle" : "", "parse-names" : false, "suffix" : "" } ], "type" : "article-journal", "volume" : "149" }, "uris" : [ "http://www.mendeley.com/documents/?uuid=ad7858dc-7525-4c0e-b23d-2bcbc63fdc82" ] } ], "mendeley" : { "formattedCitation" : "(Otto et al., 2018a)", "plainTextFormattedCitation" : "(Otto et al., 2018a)", "previouslyFormattedCitation" : "(Otto et al., 2018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en-GB"/>
              </w:rPr>
              <w:t>(Otto et al., 2018a)</w:t>
            </w:r>
            <w:r w:rsidRPr="00D424AA">
              <w:rPr>
                <w:rFonts w:cs="Times New Roman"/>
                <w:b/>
                <w:sz w:val="16"/>
                <w:szCs w:val="16"/>
                <w:lang w:val="en-GB"/>
              </w:rPr>
              <w:fldChar w:fldCharType="end"/>
            </w:r>
            <w:r w:rsidRPr="00841A35">
              <w:rPr>
                <w:rFonts w:cs="Times New Roman"/>
                <w:color w:val="000000" w:themeColor="text1"/>
                <w:sz w:val="16"/>
                <w:szCs w:val="16"/>
                <w:lang w:val="en-GB"/>
              </w:rPr>
              <w:t>, but cannot be generalized</w:t>
            </w:r>
          </w:p>
        </w:tc>
        <w:tc>
          <w:tcPr>
            <w:tcW w:w="2158" w:type="dxa"/>
            <w:tcBorders>
              <w:top w:val="dashed" w:sz="4" w:space="0" w:color="000000"/>
            </w:tcBorders>
            <w:shd w:val="clear" w:color="auto" w:fill="DEEAF6"/>
          </w:tcPr>
          <w:p w14:paraId="1960D4AF" w14:textId="097E331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5399"/>
            <w:r w:rsidRPr="00D424AA">
              <w:rPr>
                <w:rFonts w:cs="Times New Roman"/>
                <w:sz w:val="16"/>
                <w:szCs w:val="16"/>
                <w:lang w:val="en-GB"/>
              </w:rPr>
              <w:fldChar w:fldCharType="begin" w:fldLock="1"/>
            </w:r>
            <w:ins w:id="5400" w:author="Robin Matthews" w:date="2021-07-14T18:27:00Z">
              <w:r w:rsidR="00423D1A">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401" w:author="Robin Matthews" w:date="2021-07-14T18:27:00Z">
              <w:r w:rsidR="00FC4C2D" w:rsidDel="00423D1A">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5402" w:author="Robin Matthews" w:date="2021-07-14T18:27:00Z">
              <w:r w:rsidR="00423D1A">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399"/>
            <w:r w:rsidR="00A26296">
              <w:rPr>
                <w:rStyle w:val="Marquedecommentaire"/>
              </w:rPr>
              <w:commentReference w:id="5399"/>
            </w:r>
            <w:r w:rsidRPr="00841A35">
              <w:rPr>
                <w:rFonts w:cs="Times New Roman"/>
                <w:color w:val="000000" w:themeColor="text1"/>
                <w:sz w:val="16"/>
                <w:szCs w:val="16"/>
                <w:lang w:val="en-GB"/>
              </w:rPr>
              <w:t xml:space="preserve">; Annex). Median increase of more than 0% in the 50-year Rx1day and Rx5day events compared to the 1°C warming level </w:t>
            </w:r>
            <w:commentRangeStart w:id="540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404" w:author="Robin Matthews" w:date="2021-07-14T17:41:00Z">
              <w:r w:rsidR="00A26296" w:rsidDel="00D50B01">
                <w:rPr>
                  <w:rFonts w:cs="Times New Roman"/>
                  <w:noProof/>
                  <w:sz w:val="16"/>
                  <w:szCs w:val="16"/>
                  <w:lang w:val="en-GB"/>
                </w:rPr>
                <w:delText>Li et al., 2020a</w:delText>
              </w:r>
            </w:del>
            <w:ins w:id="5405"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403"/>
            <w:r w:rsidR="00A26296">
              <w:rPr>
                <w:rStyle w:val="Marquedecommentaire"/>
              </w:rPr>
              <w:commentReference w:id="5403"/>
            </w:r>
            <w:r w:rsidRPr="00841A35">
              <w:rPr>
                <w:rFonts w:cs="Times New Roman"/>
                <w:color w:val="000000" w:themeColor="text1"/>
                <w:sz w:val="16"/>
                <w:szCs w:val="16"/>
                <w:lang w:val="en-GB"/>
              </w:rPr>
              <w:t xml:space="preserve"> and more than 4% in annual Rx1day and Rx5day and 2% in annual Rx30day compared to pre-industrial (Annex).</w:t>
            </w:r>
          </w:p>
          <w:p w14:paraId="32CBF014" w14:textId="77777777" w:rsidR="00D376F0" w:rsidRPr="00D424AA" w:rsidRDefault="00D376F0" w:rsidP="00D424AA">
            <w:pPr>
              <w:rPr>
                <w:rFonts w:cs="Times New Roman"/>
                <w:color w:val="000000" w:themeColor="text1"/>
                <w:sz w:val="16"/>
                <w:szCs w:val="16"/>
                <w:lang w:val="en-GB"/>
              </w:rPr>
            </w:pPr>
          </w:p>
          <w:p w14:paraId="54C5F313" w14:textId="27884123" w:rsidR="00D376F0" w:rsidRPr="00841A35" w:rsidRDefault="00D376F0" w:rsidP="00D424AA">
            <w:pPr>
              <w:widowControl/>
              <w:pBdr>
                <w:top w:val="nil"/>
                <w:left w:val="nil"/>
                <w:bottom w:val="nil"/>
                <w:right w:val="nil"/>
                <w:between w:val="nil"/>
              </w:pBd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of heavy precipitation </w:t>
            </w:r>
            <w:ins w:id="5406" w:author="Robin Matthews" w:date="2021-07-14T16:51:00Z">
              <w:r w:rsidR="004D14C2">
                <w:rPr>
                  <w:rFonts w:cs="Times New Roman"/>
                  <w:color w:val="000000" w:themeColor="text1"/>
                  <w:sz w:val="16"/>
                  <w:szCs w:val="16"/>
                  <w:lang w:val="en-GB" w:eastAsia="en-CA"/>
                </w:rPr>
                <w:fldChar w:fldCharType="begin" w:fldLock="1"/>
              </w:r>
            </w:ins>
            <w:r w:rsidR="00DB48AC">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3",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id" : "ITEM-4", "itemData" : { "DOI" : "10.2151/SOLA.2019-001", "ISSN" : "13496476", "abstract" : "The Quantile Mapping (QM) bias correction (BC) technique was applied for the first time to address biases in the simulated precipitation over Vietnam from the Regional Climate Model (RegCM) driven by five Coupled Model Intercomparison Project Phase 5 (CMIP5) Global Climate Model (GCM) products. The QM process was implemented for the period 1986-2005, and subsequently applied to the mid-future period 2046-2065 under both Representative Concentration Pathway (RCP) 4.5 and RCP 8.5. Comparison with the original model outputs during the independent validation period shows a large bias reduction from 45% to 3% over Vietnam and significant improvements in representing precipitation indices (PI) after applying the QM technique. Moreover, the ensemble average of the BC products generally performed better than an individual BC member in capturing the spatial distribution of the PIs. A drier condition with a longer rainfall break, and shorter consecutive rainfall events are anticipated over Northern and Central Vietnam during their respective wet seasons in the mid-future. Furthermore, this study showed that the QM method minimally modified the future changes in PIs over most of Vietnam; thus, these corrected projections could be used in climate impacts and adaptation studies.", "author" : [ { "dropping-particle" : "", "family" : "Trinh-Tuan", "given" : "Long", "non-dropping-particle" : "", "parse-names" : false, "suffix" : "" }, { "dropping-particle" : "", "family" : "Matsumoto", "given" : "Jun", "non-dropping-particle" : "", "parse-names" : false, "suffix" : "" }, { "dropping-particle" : "", "family" : "Tangang", "given" : "Fredolin T.", "non-dropping-particle" : "", "parse-names" : false, "suffix" : "" }, { "dropping-particle" : "", "family" : "Juneng", "given" : "Liew", "non-dropping-particle" : "", "parse-names" : false, "suffix" : "" }, { "dropping-particle" : "", "family" : "Cruz", "given" : "Faye", "non-dropping-particle" : "", "parse-names" : false, "suffix" : "" }, { "dropping-particle" : "", "family" : "Narisma", "given" : "Gemma", "non-dropping-particle" : "", "parse-names" : false, "suffix" : "" }, { "dropping-particle" : "", "family" : "Santisirisomboon", "given" : "Jerasorn", "non-dropping-particle" : "", "parse-names" : false, "suffix" : "" }, { "dropping-particle" : "", "family" : "Phan-Van", "given" : "Tan", "non-dropping-particle" : "", "parse-names" : false, "suffix" : "" }, { "dropping-particle" : "", "family" : "Gunawan", "given" : "Dodo", "non-dropping-particle" : "", "parse-names" : false, "suffix" : "" }, { "dropping-particle" : "", "family" : "Aldrian", "given" : "Edvin", "non-dropping-particle" : "", "parse-names" : false, "suffix" : "" }, { "dropping-particle" : "", "family" : "Ngo-Duc", "given" : "Thanh", "non-dropping-particle" : "", "parse-names" : false, "suffix" : "" } ], "container-title" : "Scientific Online Letters on the Atmosphere", "id" : "ITEM-4", "issued" : { "date-parts" : [ [ "2019" ] ] }, "page" : "1-6", "title" : "Application of Quantile Mapping bias correction for mid-future precipitation projections over Vietnam", "translator" : [ { "dropping-particle" : "", "family" : "S2812", "given" : "", "non-dropping-particle" : "", "parse-names" : false, "suffix" : "" } ], "type" : "article-journal", "volume" : "15" }, "uris" : [ "http://www.mendeley.com/documents/?uuid=41289f5d-1720-4034-8be7-82e8c0abf35b" ] }, { "id" : "ITEM-5", "itemData" : { "author" : [ { "dropping-particle" : "", "family" : "Basconcillo", "given" : "Joseph", "non-dropping-particle" : "", "parse-names" : false, "suffix" : "" }, { "dropping-particle" : "", "family" : "Lucero", "given" : "Anthony", "non-dropping-particle" : "", "parse-names" : false, "suffix" : "" }, { "dropping-particle" : "", "family" : "Solis", "given" : "Analiza", "non-dropping-particle" : "", "parse-names" : false, "suffix" : "" }, { "dropping-particle" : "", "family" : "Sandoval Jr", "given" : "Robert", "non-dropping-particle" : "", "parse-names" : false, "suffix" : "" }, { "dropping-particle" : "", "family" : "Bautista", "given" : "Eulito", "non-dropping-particle" : "", "parse-names" : false, "suffix" : "" }, { "dropping-particle" : "", "family" : "Koizumi", "given" : "Tatsuji", "non-dropping-particle" : "", "parse-names" : false, "suffix" : "" }, { "dropping-particle" : "", "family" : "Kanamaru", "given" : "Hideki", "non-dropping-particle" : "", "parse-names" : false, "suffix" : "" } ], "container-title" : "Journal of the Meteorological Society of Japan. Series II", "id" : "ITEM-5", "issued" : { "date-parts" : [ [ "2016" ] ] }, "page" : "151-164", "publisher" : "Meteorological Society of Japan", "title" : "Statistically downscaled projected changes in seasonal mean temperature and rainfall in Cagayan Valley, Philippines", "translator" : [ { "dropping-particle" : "", "family" : "S308", "given" : "", "non-dropping-particle" : "", "parse-names" : false, "suffix" : "" } ], "type" : "article-journal", "volume" : "94" }, "uris" : [ "http://www.mendeley.com/documents/?uuid=dea9afbd-dc8b-4cf6-9094-bbf245186204" ] }, { "id" : "ITEM-6",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6",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7", "itemData" : { "author" : [ { "dropping-particle" : "", "family" : "Marzin", "given" : "Charline", "non-dropping-particle" : "", "parse-names" : false, "suffix" : "" }, { "dropping-particle" : "", "family" : "Rahmat", "given" : "Raizan", "non-dropping-particle" : "", "parse-names" : false, "suffix" : "" }, { "dropping-particle" : "", "family" : "Bernie", "given" : "Dan", "non-dropping-particle" : "", "parse-names" : false, "suffix" : "" }, { "dropping-particle" : "", "family" : "Bricheno", "given" : "Lucy", "non-dropping-particle" : "", "parse-names" : false, "suffix" : "" }, { "dropping-particle" : "", "family" : "Buonomo", "given" : "Erasmo", "non-dropping-particle" : "", "parse-names" : false, "suffix" : "" }, { "dropping-particle" : "", "family" : "Calvert", "given" : "Daley", "non-dropping-particle" : "", "parse-names" : false, "suffix" : "" }, { "dropping-particle" : "", "family" : "Cannaby", "given" : "Heather", "non-dropping-particle" : "", "parse-names" : false, "suffix" : "" }, { "dropping-particle" : "", "family" : "Chan", "given" : "Steven", "non-dropping-particle" : "", "parse-names" : false, "suffix" : "" }, { "dropping-particle" : "", "family" : "Chattopadhyay", "given" : "Mohar", "non-dropping-particle" : "", "parse-names" : false, "suffix" : "" }, { "dropping-particle" : "", "family" : "Cheong", "given" : "Wee-Kiong", "non-dropping-particle" : "", "parse-names" : false, "suffix" : "" }, { "dropping-particle" : "", "family" : "Hassim", "given" : "Muhammad Eeqmal", "non-dropping-particle" : "", "parse-names" : false, "suffix" : "" }, { "dropping-particle" : "", "family" : "Gohar", "given" : "Laila", "non-dropping-particle" : "", "parse-names" : false, "suffix" : "" }, { "dropping-particle" : "", "family" : "Golding", "given" : "Nicola", "non-dropping-particle" : "", "parse-names" : false, "suffix" : "" }, { "dropping-particle" : "", "family" : "Gordon", "given" : "Chris", "non-dropping-particle" : "", "parse-names" : false, "suffix" : "" }, { "dropping-particle" : "", "family" : "Gregory", "given" : "Jonathan", "non-dropping-particle" : "", "parse-names" : false, "suffix" : "" }, { "dropping-particle" : "", "family" : "Hein", "given" : "David", "non-dropping-particle" : "", "parse-names" : false, "suffix" : "" }, { "dropping-particle" : "", "family" : "Hines", "given" : "Adrian", "non-dropping-particle" : "", "parse-names" : false, "suffix" : "" }, { "dropping-particle" : "", "family" : "Howard", "given" : "Tom", "non-dropping-particle" : "", "parse-names" : false, "suffix" : "" }, { "dropping-particle" : "", "family" : "Janes", "given" : "Tamara", "non-dropping-particle" : "", "parse-names" : false, "suffix" : "" }, { "dropping-particle" : "", "family" : "Jones", "given" : "Richard", "non-dropping-particle" : "", "parse-names" : false, "suffix" : "" }, { "dropping-particle" : "", "family" : "Kendon", "given" : "Elisabeth", "non-dropping-particle" : "", "parse-names" : false, "suffix" : "" }, { "dropping-particle" : "", "family" : "Krijnen", "given" : "Justin", "non-dropping-particle" : "", "parse-names" : false, "suffix" : "" }, { "dropping-particle" : "", "family" : "Lee", "given" : "Shao-Yi", "non-dropping-particle" : "", "parse-names" : false, "suffix" : "" }, { "dropping-particle" : "", "family" : "Lim", "given" : "See-Yee", "non-dropping-particle" : "", "parse-names" : false, "suffix" : "" }, { "dropping-particle" : "", "family" : "Lo", "given" : "Chun Fung", "non-dropping-particle" : "", "parse-names" : false, "suffix" : "" }, { "dropping-particle" : "", "family" : "Lowe", "given" : "Jason", "non-dropping-particle" : "", "parse-names" : false, "suffix" : "" }, { "dropping-particle" : "", "family" : "Martin", "given" : "Gill", "non-dropping-particle" : "", "parse-names" : false, "suffix" : "" }, { "dropping-particle" : "", "family" : "Marzin", "given" : "Charline", "non-dropping-particle" : "", "parse-names" : false, "suffix" : "" }, { "dropping-particle" : "", "family" : "McBeath", "given" : "Kirsty", "non-dropping-particle" : "", "parse-names" : false, "suffix" : "" }, { "dropping-particle" : "", "family" : "McInnes", "given" : "Kathleen", "non-dropping-particle" : "", "parse-names" : false, "suffix" : "" }, { "dropping-particle" : "", "family" : "McSweeney", "given" : "Carol", "non-dropping-particle" : "", "parse-names" : false, "suffix" : "" }, { "dropping-particle" : "", "family" : "Mizielinski", "given" : "Matthew", "non-dropping-particle" : "", "parse-names" : false, "suffix" : "" }, { "dropping-particle" : "", "family" : "Murphy", "given" : "James", "non-dropping-particle" : "", "parse-names" : false, "suffix" : "" }, { "dropping-particle" : "", "family" : "O\u2019Neill", "given" : "Claire", "non-dropping-particle" : "", "parse-names" : false, "suffix" : "" }, { "dropping-particle" : "", "family" : "Palmer", "given" : "Matthew", "non-dropping-particle" : "", "parse-names" : false, "suffix" : "" }, { "dropping-particle" : "", "family" : "Redmond", "given" : "Grace", "non-dropping-particle" : "", "parse-names" : false, "suffix" : "" }, { "dropping-particle" : "", "family" : "Roberts", "given" : "Chris", "non-dropping-particle" : "", "parse-names" : false, "suffix" : "" }, { "dropping-particle" : "", "family" : "Sahany", "given" : "Sandeep", "non-dropping-particle" : "", "parse-names" : false, "suffix" : "" }, { "dropping-particle" : "", "family" : "Sanderson", "given" : "Michael", "non-dropping-particle" : "", "parse-names" : false, "suffix" : "" }, { "dropping-particle" : "", "family" : "Scannel", "given" : "Claire", "non-dropping-particle" : "", "parse-names" : false, "suffix" : "" }, { "dropping-particle" : "", "family" : "Sexton", "given" : "David", "non-dropping-particle" : "", "parse-names" : false, "suffix" : "" }, { "dropping-particle" : "", "family" : "Shaw", "given" : "Felicia", "non-dropping-particle" : "", "parse-names" : false, "suffix" : "" }, { "dropping-particle" : "", "family" : "Slingo", "given" : "Julia", "non-dropping-particle" : "", "parse-names" : false, "suffix" : "" }, { "dropping-particle" : "", "family" : "Sun", "given" : "Xiangming", "non-dropping-particle" : "", "parse-names" : false, "suffix" : "" }, { "dropping-particle" : "", "family" : "Tinker", "given" : "Jonathan", "non-dropping-particle" : "", "parse-names" : false, "suffix" : "" }, { "dropping-particle" : "", "family" : "Tucker", "given" : "Simon", "non-dropping-particle" : "", "parse-names" : false, "suffix" : "" }, { "dropping-particle" : "", "family" : "Wang", "given" : "Chang", "non-dropping-particle" : "", "parse-names" : false, "suffix" : "" }, { "dropping-particle" : "", "family" : "Webster", "given" : "Stuart", "non-dropping-particle" : "", "parse-names" : false, "suffix" : "" }, { "dropping-particle" : "", "family" : "Wilson", "given" : "Simon", "non-dropping-particle" : "", "parse-names" : false, "suffix" : "" }, { "dropping-particle" : "", "family" : "Wood", "given" : "Richard", "non-dropping-particle" : "", "parse-names" : false, "suffix" : "" }, { "dropping-particle" : "", "family" : "Zhang", "given" : "Sijin", "non-dropping-particle" : "", "parse-names" : false, "suffix" : "" } ], "id" : "ITEM-7", "issued" : { "date-parts" : [ [ "2015" ] ] }, "publisher" : "Meteorological Service Singapore", "publisher-place" : "Singapore", "title" : "Singapore 2nd National Climate Change Study \u2013 Phase 1", "translator" : [ { "dropping-particle" : "", "family" : "S2811", "given" : "Rt7", "non-dropping-particle" : "", "parse-names" : false, "suffix" : "" } ], "type" : "report" }, "uris" : [ "http://www.mendeley.com/documents/?uuid=1013b755-ded3-4dad-8038-ccfbdf85599a" ] } ], "mendeley" : { "formattedCitation" : "(Marzin et al., 2015; Basconcillo et al., 2016; Ge et al., 2017; Xu et al., 2017; Han et al., 2018; Tangang et al., 2018; Trinh-Tuan et al., 2019)", "plainTextFormattedCitation" : "(Marzin et al., 2015; Basconcillo et al., 2016; Ge et al., 2017; Xu et al., 2017; Han et al., 2018; Tangang et al., 2018; Trinh-Tuan et al., 2019)", "previouslyFormattedCitation" : "(Marzin et al., 2015; Basconcillo et al., 2016; Ge et al., 2017; Xu et al., 2017; Han et al., 2018; Tangang et al., 2018; Trinh-Tuan et al., 2019)" }, "properties" : { "noteIndex" : 0 }, "schema" : "https://github.com/citation-style-language/schema/raw/master/csl-citation.json" }</w:instrText>
            </w:r>
            <w:ins w:id="5407" w:author="Robin Matthews" w:date="2021-07-14T16:51:00Z">
              <w:r w:rsidR="004D14C2">
                <w:rPr>
                  <w:rFonts w:cs="Times New Roman"/>
                  <w:color w:val="000000" w:themeColor="text1"/>
                  <w:sz w:val="16"/>
                  <w:szCs w:val="16"/>
                  <w:lang w:val="en-GB" w:eastAsia="en-CA"/>
                </w:rPr>
                <w:fldChar w:fldCharType="separate"/>
              </w:r>
              <w:r w:rsidR="004D14C2" w:rsidRPr="00D83AAB">
                <w:rPr>
                  <w:rFonts w:cs="Times New Roman"/>
                  <w:noProof/>
                  <w:color w:val="000000" w:themeColor="text1"/>
                  <w:sz w:val="16"/>
                  <w:szCs w:val="16"/>
                  <w:lang w:val="en-GB" w:eastAsia="en-CA"/>
                </w:rPr>
                <w:t>(Marzin et al., 2015; Basconcillo et al., 2016; Ge et al., 2017; Xu et al., 2017; Han et al., 2018; Tangang et al., 2018; Trinh-Tuan et al., 2019)</w:t>
              </w:r>
              <w:r w:rsidR="004D14C2">
                <w:rPr>
                  <w:rFonts w:cs="Times New Roman"/>
                  <w:color w:val="000000" w:themeColor="text1"/>
                  <w:sz w:val="16"/>
                  <w:szCs w:val="16"/>
                  <w:lang w:val="en-GB" w:eastAsia="en-CA"/>
                </w:rPr>
                <w:fldChar w:fldCharType="end"/>
              </w:r>
            </w:ins>
            <w:commentRangeStart w:id="5408"/>
            <w:del w:id="5409" w:author="Robin Matthews" w:date="2021-07-14T16:51:00Z">
              <w:r w:rsidRPr="00D424AA" w:rsidDel="004D14C2">
                <w:rPr>
                  <w:rFonts w:cs="Times New Roman"/>
                  <w:color w:val="000000" w:themeColor="text1"/>
                  <w:sz w:val="16"/>
                  <w:szCs w:val="16"/>
                  <w:lang w:val="en-GB" w:eastAsia="en-CA"/>
                </w:rPr>
                <w:fldChar w:fldCharType="begin" w:fldLock="1"/>
              </w:r>
              <w:r w:rsidR="00FF6231" w:rsidRPr="004D14C2" w:rsidDel="004D14C2">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mendeley" : { "formattedCitation" : "(Xu et al., 2017)", "manualFormatting" : "(Xu et al., 2017", "plainTextFormattedCitation" : "(Xu et al., 2017)", "previouslyFormattedCitation" : "(Xu et al., 2017)"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RPr="004D14C2" w:rsidDel="004D14C2">
                <w:rPr>
                  <w:rFonts w:cs="Times New Roman"/>
                  <w:noProof/>
                  <w:color w:val="000000" w:themeColor="text1"/>
                  <w:sz w:val="16"/>
                  <w:szCs w:val="16"/>
                  <w:lang w:val="en-GB" w:eastAsia="en-CA"/>
                </w:rPr>
                <w:delText>(Xu et al., 2017</w:delText>
              </w:r>
              <w:r w:rsidRPr="00D424AA" w:rsidDel="004D14C2">
                <w:rPr>
                  <w:rFonts w:cs="Times New Roman"/>
                  <w:color w:val="000000" w:themeColor="text1"/>
                  <w:sz w:val="16"/>
                  <w:szCs w:val="16"/>
                  <w:lang w:val="en-GB" w:eastAsia="en-CA"/>
                </w:rPr>
                <w:fldChar w:fldCharType="end"/>
              </w:r>
              <w:commentRangeEnd w:id="5408"/>
              <w:r w:rsidR="00A26296" w:rsidDel="004D14C2">
                <w:rPr>
                  <w:rStyle w:val="Marquedecommentaire"/>
                </w:rPr>
                <w:commentReference w:id="5408"/>
              </w:r>
              <w:r w:rsidRPr="00841A35" w:rsidDel="004D14C2">
                <w:rPr>
                  <w:rFonts w:cs="Times New Roman"/>
                  <w:color w:val="000000" w:themeColor="text1"/>
                  <w:sz w:val="16"/>
                  <w:szCs w:val="16"/>
                  <w:lang w:val="en-GB" w:eastAsia="en-CA"/>
                </w:rPr>
                <w:delText xml:space="preserve">; </w:delText>
              </w:r>
              <w:commentRangeStart w:id="5410"/>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manualFormatting" : "Han et al., 2018", "plainTextFormattedCitation" : "(Han et al., 2018)", "previouslyFormattedCitation" : "(Han et al., 2018)"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Han et al., 2018</w:delText>
              </w:r>
              <w:r w:rsidRPr="00D424AA" w:rsidDel="004D14C2">
                <w:rPr>
                  <w:rFonts w:cs="Times New Roman"/>
                  <w:color w:val="000000" w:themeColor="text1"/>
                  <w:sz w:val="16"/>
                  <w:szCs w:val="16"/>
                  <w:lang w:val="en-GB" w:eastAsia="en-CA"/>
                </w:rPr>
                <w:fldChar w:fldCharType="end"/>
              </w:r>
              <w:commentRangeEnd w:id="5410"/>
              <w:r w:rsidR="00A26296" w:rsidDel="004D14C2">
                <w:rPr>
                  <w:rStyle w:val="Marquedecommentaire"/>
                </w:rPr>
                <w:commentReference w:id="5410"/>
              </w:r>
              <w:r w:rsidRPr="00841A35" w:rsidDel="004D14C2">
                <w:rPr>
                  <w:rFonts w:cs="Times New Roman"/>
                  <w:color w:val="000000" w:themeColor="text1"/>
                  <w:sz w:val="16"/>
                  <w:szCs w:val="16"/>
                  <w:lang w:val="en-GB" w:eastAsia="en-CA"/>
                </w:rPr>
                <w:delText xml:space="preserve">; </w:delText>
              </w:r>
              <w:commentRangeStart w:id="5411"/>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1",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mendeley" : { "formattedCitation" : "(Tangang et al., 2018)", "manualFormatting" : "Tangang et al., 2018", "plainTextFormattedCitation" : "(Tangang et al., 2018)", "previouslyFormattedCitation" : "(Tangang et al., 2018)"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Tangang et al., 2018</w:delText>
              </w:r>
              <w:r w:rsidRPr="00D424AA" w:rsidDel="004D14C2">
                <w:rPr>
                  <w:rFonts w:cs="Times New Roman"/>
                  <w:color w:val="000000" w:themeColor="text1"/>
                  <w:sz w:val="16"/>
                  <w:szCs w:val="16"/>
                  <w:lang w:val="en-GB" w:eastAsia="en-CA"/>
                </w:rPr>
                <w:fldChar w:fldCharType="end"/>
              </w:r>
              <w:commentRangeEnd w:id="5411"/>
              <w:r w:rsidR="00A26296" w:rsidDel="004D14C2">
                <w:rPr>
                  <w:rStyle w:val="Marquedecommentaire"/>
                </w:rPr>
                <w:commentReference w:id="5411"/>
              </w:r>
              <w:r w:rsidRPr="00841A35" w:rsidDel="004D14C2">
                <w:rPr>
                  <w:rFonts w:cs="Times New Roman"/>
                  <w:color w:val="000000" w:themeColor="text1"/>
                  <w:sz w:val="16"/>
                  <w:szCs w:val="16"/>
                  <w:lang w:val="en-GB" w:eastAsia="en-CA"/>
                </w:rPr>
                <w:delText xml:space="preserve">; </w:delText>
              </w:r>
              <w:commentRangeStart w:id="5412"/>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2151/SOLA.2019-001", "ISSN" : "13496476", "abstract" : "The Quantile Mapping (QM) bias correction (BC) technique was applied for the first time to address biases in the simulated precipitation over Vietnam from the Regional Climate Model (RegCM) driven by five Coupled Model Intercomparison Project Phase 5 (CMIP5) Global Climate Model (GCM) products. The QM process was implemented for the period 1986-2005, and subsequently applied to the mid-future period 2046-2065 under both Representative Concentration Pathway (RCP) 4.5 and RCP 8.5. Comparison with the original model outputs during the independent validation period shows a large bias reduction from 45% to 3% over Vietnam and significant improvements in representing precipitation indices (PI) after applying the QM technique. Moreover, the ensemble average of the BC products generally performed better than an individual BC member in capturing the spatial distribution of the PIs. A drier condition with a longer rainfall break, and shorter consecutive rainfall events are anticipated over Northern and Central Vietnam during their respective wet seasons in the mid-future. Furthermore, this study showed that the QM method minimally modified the future changes in PIs over most of Vietnam; thus, these corrected projections could be used in climate impacts and adaptation studies.", "author" : [ { "dropping-particle" : "", "family" : "Trinh-Tuan", "given" : "Long", "non-dropping-particle" : "", "parse-names" : false, "suffix" : "" }, { "dropping-particle" : "", "family" : "Matsumoto", "given" : "Jun", "non-dropping-particle" : "", "parse-names" : false, "suffix" : "" }, { "dropping-particle" : "", "family" : "Tangang", "given" : "Fredolin T.", "non-dropping-particle" : "", "parse-names" : false, "suffix" : "" }, { "dropping-particle" : "", "family" : "Juneng", "given" : "Liew", "non-dropping-particle" : "", "parse-names" : false, "suffix" : "" }, { "dropping-particle" : "", "family" : "Cruz", "given" : "Faye", "non-dropping-particle" : "", "parse-names" : false, "suffix" : "" }, { "dropping-particle" : "", "family" : "Narisma", "given" : "Gemma", "non-dropping-particle" : "", "parse-names" : false, "suffix" : "" }, { "dropping-particle" : "", "family" : "Santisirisomboon", "given" : "Jerasorn", "non-dropping-particle" : "", "parse-names" : false, "suffix" : "" }, { "dropping-particle" : "", "family" : "Phan-Van", "given" : "Tan", "non-dropping-particle" : "", "parse-names" : false, "suffix" : "" }, { "dropping-particle" : "", "family" : "Gunawan", "given" : "Dodo", "non-dropping-particle" : "", "parse-names" : false, "suffix" : "" }, { "dropping-particle" : "", "family" : "Aldrian", "given" : "Edvin", "non-dropping-particle" : "", "parse-names" : false, "suffix" : "" }, { "dropping-particle" : "", "family" : "Ngo-Duc", "given" : "Thanh", "non-dropping-particle" : "", "parse-names" : false, "suffix" : "" } ], "container-title" : "Scientific Online Letters on the Atmosphere", "id" : "ITEM-1", "issued" : { "date-parts" : [ [ "2019" ] ] }, "page" : "1-6", "title" : "Application of Quantile Mapping bias correction for mid-future precipitation projections over Vietnam", "translator" : [ { "dropping-particle" : "", "family" : "S2812", "given" : "", "non-dropping-particle" : "", "parse-names" : false, "suffix" : "" } ], "type" : "article-journal", "volume" : "15" }, "uris" : [ "http://www.mendeley.com/documents/?uuid=41289f5d-1720-4034-8be7-82e8c0abf35b" ] } ], "mendeley" : { "formattedCitation" : "(Trinh-Tuan et al., 2019)", "manualFormatting" : "Trinh-Tuan et al., 2019", "plainTextFormattedCitation" : "(Trinh-Tuan et al., 2019)", "previouslyFormattedCitation" : "(Trinh-Tuan et al., 2019)"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Trinh-Tuan et al., 2019</w:delText>
              </w:r>
              <w:r w:rsidRPr="00D424AA" w:rsidDel="004D14C2">
                <w:rPr>
                  <w:rFonts w:cs="Times New Roman"/>
                  <w:color w:val="000000" w:themeColor="text1"/>
                  <w:sz w:val="16"/>
                  <w:szCs w:val="16"/>
                  <w:lang w:val="en-GB" w:eastAsia="en-CA"/>
                </w:rPr>
                <w:fldChar w:fldCharType="end"/>
              </w:r>
              <w:commentRangeEnd w:id="5412"/>
              <w:r w:rsidR="00A26296" w:rsidDel="004D14C2">
                <w:rPr>
                  <w:rStyle w:val="Marquedecommentaire"/>
                </w:rPr>
                <w:commentReference w:id="5412"/>
              </w:r>
              <w:r w:rsidRPr="00841A35" w:rsidDel="004D14C2">
                <w:rPr>
                  <w:rFonts w:cs="Times New Roman"/>
                  <w:color w:val="000000" w:themeColor="text1"/>
                  <w:sz w:val="16"/>
                  <w:szCs w:val="16"/>
                  <w:lang w:val="en-GB" w:eastAsia="en-CA"/>
                </w:rPr>
                <w:delText xml:space="preserve">; </w:delText>
              </w:r>
              <w:commentRangeStart w:id="5413"/>
              <w:r w:rsidRPr="00D424AA" w:rsidDel="004D14C2">
                <w:rPr>
                  <w:rFonts w:cs="Times New Roman"/>
                  <w:color w:val="000000" w:themeColor="text1"/>
                  <w:sz w:val="16"/>
                  <w:szCs w:val="16"/>
                  <w:lang w:val="en-GB" w:eastAsia="en-CA"/>
                </w:rPr>
                <w:fldChar w:fldCharType="begin" w:fldLock="1"/>
              </w:r>
              <w:r w:rsidR="007D2D56" w:rsidDel="004D14C2">
                <w:rPr>
                  <w:rFonts w:cs="Times New Roman"/>
                  <w:color w:val="000000" w:themeColor="text1"/>
                  <w:sz w:val="16"/>
                  <w:szCs w:val="16"/>
                  <w:lang w:val="en-GB" w:eastAsia="en-CA"/>
                </w:rPr>
                <w:delInstrText>ADDIN CSL_CITATION { "citationItems" : [ { "id" : "ITEM-1", "itemData" : { "author" : [ { "dropping-particle" : "", "family" : "Basconcillo", "given" : "Joseph", "non-dropping-particle" : "", "parse-names" : false, "suffix" : "" }, { "dropping-particle" : "", "family" : "Lucero", "given" : "Anthony", "non-dropping-particle" : "", "parse-names" : false, "suffix" : "" }, { "dropping-particle" : "", "family" : "Solis", "given" : "Analiza", "non-dropping-particle" : "", "parse-names" : false, "suffix" : "" }, { "dropping-particle" : "", "family" : "Sandoval Jr", "given" : "Robert", "non-dropping-particle" : "", "parse-names" : false, "suffix" : "" }, { "dropping-particle" : "", "family" : "Bautista", "given" : "Eulito", "non-dropping-particle" : "", "parse-names" : false, "suffix" : "" }, { "dropping-particle" : "", "family" : "Koizumi", "given" : "Tatsuji", "non-dropping-particle" : "", "parse-names" : false, "suffix" : "" }, { "dropping-particle" : "", "family" : "Kanamaru", "given" : "Hideki", "non-dropping-particle" : "", "parse-names" : false, "suffix" : "" } ], "container-title" : "Journal of the Meteorological Society of Japan. Series II", "id" : "ITEM-1", "issued" : { "date-parts" : [ [ "2016" ] ] }, "page" : "151-164", "publisher" : "Meteorological Society of Japan", "title" : "Statistically downscaled projected changes in seasonal mean temperature and rainfall in Cagayan Valley, Philippines", "translator" : [ { "dropping-particle" : "", "family" : "S308", "given" : "", "non-dropping-particle" : "", "parse-names" : false, "suffix" : "" } ], "type" : "article-journal", "volume" : "94" }, "uris" : [ "http://www.mendeley.com/documents/?uuid=dea9afbd-dc8b-4cf6-9094-bbf245186204" ] }, { "id" : "ITEM-2",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2",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3",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3",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4", "itemData" : { "DOI" : "10.2151/SOLA.2019-001", "ISSN" : "13496476", "abstract" : "The Quantile Mapping (QM) bias correction (BC) technique was applied for the first time to address biases in the simulated precipitation over Vietnam from the Regional Climate Model (RegCM) driven by five Coupled Model Intercomparison Project Phase 5 (CMIP5) Global Climate Model (GCM) products. The QM process was implemented for the period 1986-2005, and subsequently applied to the mid-future period 2046-2065 under both Representative Concentration Pathway (RCP) 4.5 and RCP 8.5. Comparison with the original model outputs during the independent validation period shows a large bias reduction from 45% to 3% over Vietnam and significant improvements in representing precipitation indices (PI) after applying the QM technique. Moreover, the ensemble average of the BC products generally performed better than an individual BC member in capturing the spatial distribution of the PIs. A drier condition with a longer rainfall break, and shorter consecutive rainfall events are anticipated over Northern and Central Vietnam during their respective wet seasons in the mid-future. Furthermore, this study showed that the QM method minimally modified the future changes in PIs over most of Vietnam; thus, these corrected projections could be used in climate impacts and adaptation studies.", "author" : [ { "dropping-particle" : "", "family" : "Trinh-Tuan", "given" : "Long", "non-dropping-particle" : "", "parse-names" : false, "suffix" : "" }, { "dropping-particle" : "", "family" : "Matsumoto", "given" : "Jun", "non-dropping-particle" : "", "parse-names" : false, "suffix" : "" }, { "dropping-particle" : "", "family" : "Tangang", "given" : "Fredolin T.", "non-dropping-particle" : "", "parse-names" : false, "suffix" : "" }, { "dropping-particle" : "", "family" : "Juneng", "given" : "Liew", "non-dropping-particle" : "", "parse-names" : false, "suffix" : "" }, { "dropping-particle" : "", "family" : "Cruz", "given" : "Faye", "non-dropping-particle" : "", "parse-names" : false, "suffix" : "" }, { "dropping-particle" : "", "family" : "Narisma", "given" : "Gemma", "non-dropping-particle" : "", "parse-names" : false, "suffix" : "" }, { "dropping-particle" : "", "family" : "Santisirisomboon", "given" : "Jerasorn", "non-dropping-particle" : "", "parse-names" : false, "suffix" : "" }, { "dropping-particle" : "", "family" : "Phan-Van", "given" : "Tan", "non-dropping-particle" : "", "parse-names" : false, "suffix" : "" }, { "dropping-particle" : "", "family" : "Gunawan", "given" : "Dodo", "non-dropping-particle" : "", "parse-names" : false, "suffix" : "" }, { "dropping-particle" : "", "family" : "Aldrian", "given" : "Edvin", "non-dropping-particle" : "", "parse-names" : false, "suffix" : "" }, { "dropping-particle" : "", "family" : "Ngo-Duc", "given" : "Thanh", "non-dropping-particle" : "", "parse-names" : false, "suffix" : "" } ], "container-title" : "Scientific Online Letters on the Atmosphere", "id" : "ITEM-4", "issued" : { "date-parts" : [ [ "2019" ] ] }, "page" : "1-6", "title" : "Application of Quantile Mapping bias correction for mid-future precipitation projections over Vietnam", "translator" : [ { "dropping-particle" : "", "family" : "S2812", "given" : "", "non-dropping-particle" : "", "parse-names" : false, "suffix" : "" } ], "type" : "article-journal", "volume" : "15" }, "uris" : [ "http://www.mendeley.com/documents/?uuid=41289f5d-1720-4034-8be7-82e8c0abf35b" ] }, { "id" : "ITEM-5", "itemData" : { "author" : [ { "dropping-particle" : "", "family" : "Marzin", "given" : "Charline", "non-dropping-particle" : "", "parse-names" : false, "suffix" : "" }, { "dropping-particle" : "", "family" : "Rahmat", "given" : "Raizan", "non-dropping-particle" : "", "parse-names" : false, "suffix" : "" }, { "dropping-particle" : "", "family" : "Bernie", "given" : "Dan", "non-dropping-particle" : "", "parse-names" : false, "suffix" : "" }, { "dropping-particle" : "", "family" : "Bricheno", "given" : "Lucy", "non-dropping-particle" : "", "parse-names" : false, "suffix" : "" }, { "dropping-particle" : "", "family" : "Buonomo", "given" : "Erasmo", "non-dropping-particle" : "", "parse-names" : false, "suffix" : "" }, { "dropping-particle" : "", "family" : "Calvert", "given" : "Daley", "non-dropping-particle" : "", "parse-names" : false, "suffix" : "" }, { "dropping-particle" : "", "family" : "Cannaby", "given" : "Heather", "non-dropping-particle" : "", "parse-names" : false, "suffix" : "" }, { "dropping-particle" : "", "family" : "Chan", "given" : "Steven", "non-dropping-particle" : "", "parse-names" : false, "suffix" : "" }, { "dropping-particle" : "", "family" : "Chattopadhyay", "given" : "Mohar", "non-dropping-particle" : "", "parse-names" : false, "suffix" : "" }, { "dropping-particle" : "", "family" : "Cheong", "given" : "Wee-Kiong", "non-dropping-particle" : "", "parse-names" : false, "suffix" : "" }, { "dropping-particle" : "", "family" : "Hassim", "given" : "Muhammad Eeqmal", "non-dropping-particle" : "", "parse-names" : false, "suffix" : "" }, { "dropping-particle" : "", "family" : "Gohar", "given" : "Laila", "non-dropping-particle" : "", "parse-names" : false, "suffix" : "" }, { "dropping-particle" : "", "family" : "Golding", "given" : "Nicola", "non-dropping-particle" : "", "parse-names" : false, "suffix" : "" }, { "dropping-particle" : "", "family" : "Gordon", "given" : "Chris", "non-dropping-particle" : "", "parse-names" : false, "suffix" : "" }, { "dropping-particle" : "", "family" : "Gregory", "given" : "Jonathan", "non-dropping-particle" : "", "parse-names" : false, "suffix" : "" }, { "dropping-particle" : "", "family" : "Hein", "given" : "David", "non-dropping-particle" : "", "parse-names" : false, "suffix" : "" }, { "dropping-particle" : "", "family" : "Hines", "given" : "Adrian", "non-dropping-particle" : "", "parse-names" : false, "suffix" : "" }, { "dropping-particle" : "", "family" : "Howard", "given" : "Tom", "non-dropping-particle" : "", "parse-names" : false, "suffix" : "" }, { "dropping-particle" : "", "family" : "Janes", "given" : "Tamara", "non-dropping-particle" : "", "parse-names" : false, "suffix" : "" }, { "dropping-particle" : "", "family" : "Jones", "given" : "Richard", "non-dropping-particle" : "", "parse-names" : false, "suffix" : "" }, { "dropping-particle" : "", "family" : "Kendon", "given" : "Elisabeth", "non-dropping-particle" : "", "parse-names" : false, "suffix" : "" }, { "dropping-particle" : "", "family" : "Krijnen", "given" : "Justin", "non-dropping-particle" : "", "parse-names" : false, "suffix" : "" }, { "dropping-particle" : "", "family" : "Lee", "given" : "Shao-Yi", "non-dropping-particle" : "", "parse-names" : false, "suffix" : "" }, { "dropping-particle" : "", "family" : "Lim", "given" : "See-Yee", "non-dropping-particle" : "", "parse-names" : false, "suffix" : "" }, { "dropping-particle" : "", "family" : "Lo", "given" : "Chun Fung", "non-dropping-particle" : "", "parse-names" : false, "suffix" : "" }, { "dropping-particle" : "", "family" : "Lowe", "given" : "Jason", "non-dropping-particle" : "", "parse-names" : false, "suffix" : "" }, { "dropping-particle" : "", "family" : "Martin", "given" : "Gill", "non-dropping-particle" : "", "parse-names" : false, "suffix" : "" }, { "dropping-particle" : "", "family" : "Marzin", "given" : "Charline", "non-dropping-particle" : "", "parse-names" : false, "suffix" : "" }, { "dropping-particle" : "", "family" : "McBeath", "given" : "Kirsty", "non-dropping-particle" : "", "parse-names" : false, "suffix" : "" }, { "dropping-particle" : "", "family" : "McInnes", "given" : "Kathleen", "non-dropping-particle" : "", "parse-names" : false, "suffix" : "" }, { "dropping-particle" : "", "family" : "McSweeney", "given" : "Carol", "non-dropping-particle" : "", "parse-names" : false, "suffix" : "" }, { "dropping-particle" : "", "family" : "Mizielinski", "given" : "Matthew", "non-dropping-particle" : "", "parse-names" : false, "suffix" : "" }, { "dropping-particle" : "", "family" : "Murphy", "given" : "James", "non-dropping-particle" : "", "parse-names" : false, "suffix" : "" }, { "dropping-particle" : "", "family" : "O\u2019Neill", "given" : "Claire", "non-dropping-particle" : "", "parse-names" : false, "suffix" : "" }, { "dropping-particle" : "", "family" : "Palmer", "given" : "Matthew", "non-dropping-particle" : "", "parse-names" : false, "suffix" : "" }, { "dropping-particle" : "", "family" : "Redmond", "given" : "Grace", "non-dropping-particle" : "", "parse-names" : false, "suffix" : "" }, { "dropping-particle" : "", "family" : "Roberts", "given" : "Chris", "non-dropping-particle" : "", "parse-names" : false, "suffix" : "" }, { "dropping-particle" : "", "family" : "Sahany", "given" : "Sandeep", "non-dropping-particle" : "", "parse-names" : false, "suffix" : "" }, { "dropping-particle" : "", "family" : "Sanderson", "given" : "Michael", "non-dropping-particle" : "", "parse-names" : false, "suffix" : "" }, { "dropping-particle" : "", "family" : "Scannel", "given" : "Claire", "non-dropping-particle" : "", "parse-names" : false, "suffix" : "" }, { "dropping-particle" : "", "family" : "Sexton", "given" : "David", "non-dropping-particle" : "", "parse-names" : false, "suffix" : "" }, { "dropping-particle" : "", "family" : "Shaw", "given" : "Felicia", "non-dropping-particle" : "", "parse-names" : false, "suffix" : "" }, { "dropping-particle" : "", "family" : "Slingo", "given" : "Julia", "non-dropping-particle" : "", "parse-names" : false, "suffix" : "" }, { "dropping-particle" : "", "family" : "Sun", "given" : "Xiangming", "non-dropping-particle" : "", "parse-names" : false, "suffix" : "" }, { "dropping-particle" : "", "family" : "Tinker", "given" : "Jonathan", "non-dropping-particle" : "", "parse-names" : false, "suffix" : "" }, { "dropping-particle" : "", "family" : "Tucker", "given" : "Simon", "non-dropping-particle" : "", "parse-names" : false, "suffix" : "" }, { "dropping-particle" : "", "family" : "Wang", "given" : "Chang", "non-dropping-particle" : "", "parse-names" : false, "suffix" : "" }, { "dropping-particle" : "", "family" : "Webster", "given" : "Stuart", "non-dropping-particle" : "", "parse-names" : false, "suffix" : "" }, { "dropping-particle" : "", "family" : "Wilson", "given" : "Simon", "non-dropping-particle" : "", "parse-names" : false, "suffix" : "" }, { "dropping-particle" : "", "family" : "Wood", "given" : "Richard", "non-dropping-particle" : "", "parse-names" : false, "suffix" : "" }, { "dropping-particle" : "", "family" : "Zhang", "given" : "Sijin", "non-dropping-particle" : "", "parse-names" : false, "suffix" : "" } ], "id" : "ITEM-5", "issued" : { "date-parts" : [ [ "2015" ] ] }, "publisher" : "Meteorological Service Singapore", "publisher-place" : "Singapore", "title" : "Singapore 2nd National Climate Change Study \u2013 Phase 1", "translator" : [ { "dropping-particle" : "", "family" : "S2811", "given" : "Rt7", "non-dropping-particle" : "", "parse-names" : false, "suffix" : "" } ], "type" : "report" }, "uris" : [ "http://www.mendeley.com/documents/?uuid=1013b755-ded3-4dad-8038-ccfbdf85599a" ] }, { "id" : "ITEM-6",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6",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7",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7",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mendeley" : { "formattedCitation" : "(Marzin et al., 2015; Basconcillo et al., 2016; Ge et al., 2017; Xu et al., 2017; Han et al., 2018; Tangang et al., 2018; Trinh-Tuan et al., 2019)", "manualFormatting" : "Basconcillo et al., 2016; Ge et al., 2017; Han et al., 2018; Marzin et al., 2015; Tangang et al., 2018; Trinh-Tuan et al., 2019; Xu et al., 2017)", "plainTextFormattedCitation" : "(Marzin et al., 2015; Basconcillo et al., 2016; Ge et al., 2017; Xu et al., 2017; Han et al., 2018; Tangang et al., 2018; Trinh-Tuan et al., 2019)", "previouslyFormattedCitation" : "(Marzin et al., 2015; Basconcillo et al., 2016; Ge et al., 2017; Xu et al., 2017; Han et al., 2018; Tangang et al., 2018; Trinh-Tuan et al., 2019)"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Basconcillo et al., 2016; Ge et al., 2017; Han et al., 2018; Marzin et al., 2015; Tangang et al., 2018; Trinh-Tuan et al., 2019; Xu et al., 2017)</w:delText>
              </w:r>
              <w:r w:rsidRPr="00D424AA" w:rsidDel="004D14C2">
                <w:rPr>
                  <w:rFonts w:cs="Times New Roman"/>
                  <w:color w:val="000000" w:themeColor="text1"/>
                  <w:sz w:val="16"/>
                  <w:szCs w:val="16"/>
                  <w:lang w:val="en-GB" w:eastAsia="en-CA"/>
                </w:rPr>
                <w:fldChar w:fldCharType="end"/>
              </w:r>
            </w:del>
            <w:commentRangeEnd w:id="5413"/>
            <w:r w:rsidR="00A26296">
              <w:rPr>
                <w:rStyle w:val="Marquedecommentaire"/>
              </w:rPr>
              <w:commentReference w:id="5413"/>
            </w:r>
          </w:p>
        </w:tc>
        <w:tc>
          <w:tcPr>
            <w:tcW w:w="2159" w:type="dxa"/>
            <w:tcBorders>
              <w:top w:val="dashed" w:sz="4" w:space="0" w:color="000000"/>
            </w:tcBorders>
            <w:shd w:val="clear" w:color="auto" w:fill="AED9FC"/>
          </w:tcPr>
          <w:p w14:paraId="490B0881" w14:textId="69C4466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541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5415" w:author="Robin Matthews" w:date="2021-07-14T18:27:00Z">
              <w:r w:rsidR="00423D1A">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414"/>
            <w:r w:rsidR="00A26296">
              <w:rPr>
                <w:rStyle w:val="Marquedecommentaire"/>
              </w:rPr>
              <w:commentReference w:id="5414"/>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541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417" w:author="Robin Matthews" w:date="2021-07-14T17:42:00Z">
              <w:r w:rsidR="00A26296" w:rsidDel="00D50B01">
                <w:rPr>
                  <w:rFonts w:cs="Times New Roman"/>
                  <w:noProof/>
                  <w:sz w:val="16"/>
                  <w:szCs w:val="16"/>
                  <w:lang w:val="en-GB"/>
                </w:rPr>
                <w:delText>Li et al., 2020a</w:delText>
              </w:r>
            </w:del>
            <w:ins w:id="5418" w:author="Robin Matthews" w:date="2021-07-14T17:42: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416"/>
            <w:r w:rsidR="00A26296">
              <w:rPr>
                <w:rStyle w:val="Marquedecommentaire"/>
              </w:rPr>
              <w:commentReference w:id="5416"/>
            </w:r>
            <w:r w:rsidRPr="00841A35">
              <w:rPr>
                <w:rFonts w:cs="Times New Roman"/>
                <w:color w:val="000000" w:themeColor="text1"/>
                <w:sz w:val="16"/>
                <w:szCs w:val="16"/>
                <w:lang w:val="en-GB"/>
              </w:rPr>
              <w:t xml:space="preserve"> and more than 6% in annual Rx1day and Rx5day and 4% in annual Rx30day comp</w:t>
            </w:r>
            <w:r w:rsidRPr="00D424AA">
              <w:rPr>
                <w:rFonts w:cs="Times New Roman"/>
                <w:color w:val="000000" w:themeColor="text1"/>
                <w:sz w:val="16"/>
                <w:szCs w:val="16"/>
                <w:lang w:val="en-GB"/>
              </w:rPr>
              <w:t>ared to pre-industrial (Annex).</w:t>
            </w:r>
          </w:p>
          <w:p w14:paraId="47520638" w14:textId="77777777" w:rsidR="00D376F0" w:rsidRPr="00D424AA" w:rsidRDefault="00D376F0" w:rsidP="00D424AA">
            <w:pPr>
              <w:rPr>
                <w:rFonts w:cs="Times New Roman"/>
                <w:color w:val="000000" w:themeColor="text1"/>
                <w:sz w:val="16"/>
                <w:szCs w:val="16"/>
                <w:lang w:val="en-GB"/>
              </w:rPr>
            </w:pPr>
          </w:p>
          <w:p w14:paraId="30C56584" w14:textId="3C4CE55D" w:rsidR="00D376F0" w:rsidRPr="00841A35" w:rsidRDefault="00D376F0" w:rsidP="00D424AA">
            <w:pPr>
              <w:widowControl/>
              <w:pBdr>
                <w:top w:val="nil"/>
                <w:left w:val="nil"/>
                <w:bottom w:val="nil"/>
                <w:right w:val="nil"/>
                <w:between w:val="nil"/>
              </w:pBd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of heavy precipitation </w:t>
            </w:r>
            <w:bookmarkStart w:id="5419" w:name="_Hlk77173858"/>
            <w:ins w:id="5420" w:author="Robin Matthews" w:date="2021-07-14T16:52:00Z">
              <w:r w:rsidR="004D14C2">
                <w:rPr>
                  <w:rFonts w:cs="Times New Roman"/>
                  <w:color w:val="000000" w:themeColor="text1"/>
                  <w:sz w:val="16"/>
                  <w:szCs w:val="16"/>
                  <w:lang w:val="en-GB" w:eastAsia="en-CA"/>
                </w:rPr>
                <w:fldChar w:fldCharType="begin" w:fldLock="1"/>
              </w:r>
            </w:ins>
            <w:r w:rsidR="00DB48AC">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3",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id" : "ITEM-4", "itemData" : { "DOI" : "10.2151/SOLA.2019-001", "ISSN" : "13496476", "abstract" : "The Quantile Mapping (QM) bias correction (BC) technique was applied for the first time to address biases in the simulated precipitation over Vietnam from the Regional Climate Model (RegCM) driven by five Coupled Model Intercomparison Project Phase 5 (CMIP5) Global Climate Model (GCM) products. The QM process was implemented for the period 1986-2005, and subsequently applied to the mid-future period 2046-2065 under both Representative Concentration Pathway (RCP) 4.5 and RCP 8.5. Comparison with the original model outputs during the independent validation period shows a large bias reduction from 45% to 3% over Vietnam and significant improvements in representing precipitation indices (PI) after applying the QM technique. Moreover, the ensemble average of the BC products generally performed better than an individual BC member in capturing the spatial distribution of the PIs. A drier condition with a longer rainfall break, and shorter consecutive rainfall events are anticipated over Northern and Central Vietnam during their respective wet seasons in the mid-future. Furthermore, this study showed that the QM method minimally modified the future changes in PIs over most of Vietnam; thus, these corrected projections could be used in climate impacts and adaptation studies.", "author" : [ { "dropping-particle" : "", "family" : "Trinh-Tuan", "given" : "Long", "non-dropping-particle" : "", "parse-names" : false, "suffix" : "" }, { "dropping-particle" : "", "family" : "Matsumoto", "given" : "Jun", "non-dropping-particle" : "", "parse-names" : false, "suffix" : "" }, { "dropping-particle" : "", "family" : "Tangang", "given" : "Fredolin T.", "non-dropping-particle" : "", "parse-names" : false, "suffix" : "" }, { "dropping-particle" : "", "family" : "Juneng", "given" : "Liew", "non-dropping-particle" : "", "parse-names" : false, "suffix" : "" }, { "dropping-particle" : "", "family" : "Cruz", "given" : "Faye", "non-dropping-particle" : "", "parse-names" : false, "suffix" : "" }, { "dropping-particle" : "", "family" : "Narisma", "given" : "Gemma", "non-dropping-particle" : "", "parse-names" : false, "suffix" : "" }, { "dropping-particle" : "", "family" : "Santisirisomboon", "given" : "Jerasorn", "non-dropping-particle" : "", "parse-names" : false, "suffix" : "" }, { "dropping-particle" : "", "family" : "Phan-Van", "given" : "Tan", "non-dropping-particle" : "", "parse-names" : false, "suffix" : "" }, { "dropping-particle" : "", "family" : "Gunawan", "given" : "Dodo", "non-dropping-particle" : "", "parse-names" : false, "suffix" : "" }, { "dropping-particle" : "", "family" : "Aldrian", "given" : "Edvin", "non-dropping-particle" : "", "parse-names" : false, "suffix" : "" }, { "dropping-particle" : "", "family" : "Ngo-Duc", "given" : "Thanh", "non-dropping-particle" : "", "parse-names" : false, "suffix" : "" } ], "container-title" : "Scientific Online Letters on the Atmosphere", "id" : "ITEM-4", "issued" : { "date-parts" : [ [ "2019" ] ] }, "page" : "1-6", "title" : "Application of Quantile Mapping bias correction for mid-future precipitation projections over Vietnam", "translator" : [ { "dropping-particle" : "", "family" : "S2812", "given" : "", "non-dropping-particle" : "", "parse-names" : false, "suffix" : "" } ], "type" : "article-journal", "volume" : "15" }, "uris" : [ "http://www.mendeley.com/documents/?uuid=41289f5d-1720-4034-8be7-82e8c0abf35b" ] }, { "id" : "ITEM-5", "itemData" : { "author" : [ { "dropping-particle" : "", "family" : "Basconcillo", "given" : "Joseph", "non-dropping-particle" : "", "parse-names" : false, "suffix" : "" }, { "dropping-particle" : "", "family" : "Lucero", "given" : "Anthony", "non-dropping-particle" : "", "parse-names" : false, "suffix" : "" }, { "dropping-particle" : "", "family" : "Solis", "given" : "Analiza", "non-dropping-particle" : "", "parse-names" : false, "suffix" : "" }, { "dropping-particle" : "", "family" : "Sandoval Jr", "given" : "Robert", "non-dropping-particle" : "", "parse-names" : false, "suffix" : "" }, { "dropping-particle" : "", "family" : "Bautista", "given" : "Eulito", "non-dropping-particle" : "", "parse-names" : false, "suffix" : "" }, { "dropping-particle" : "", "family" : "Koizumi", "given" : "Tatsuji", "non-dropping-particle" : "", "parse-names" : false, "suffix" : "" }, { "dropping-particle" : "", "family" : "Kanamaru", "given" : "Hideki", "non-dropping-particle" : "", "parse-names" : false, "suffix" : "" } ], "container-title" : "Journal of the Meteorological Society of Japan. Series II", "id" : "ITEM-5", "issued" : { "date-parts" : [ [ "2016" ] ] }, "page" : "151-164", "publisher" : "Meteorological Society of Japan", "title" : "Statistically downscaled projected changes in seasonal mean temperature and rainfall in Cagayan Valley, Philippines", "translator" : [ { "dropping-particle" : "", "family" : "S308", "given" : "", "non-dropping-particle" : "", "parse-names" : false, "suffix" : "" } ], "type" : "article-journal", "volume" : "94" }, "uris" : [ "http://www.mendeley.com/documents/?uuid=dea9afbd-dc8b-4cf6-9094-bbf245186204" ] }, { "id" : "ITEM-6",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6",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7", "itemData" : { "author" : [ { "dropping-particle" : "", "family" : "Marzin", "given" : "Charline", "non-dropping-particle" : "", "parse-names" : false, "suffix" : "" }, { "dropping-particle" : "", "family" : "Rahmat", "given" : "Raizan", "non-dropping-particle" : "", "parse-names" : false, "suffix" : "" }, { "dropping-particle" : "", "family" : "Bernie", "given" : "Dan", "non-dropping-particle" : "", "parse-names" : false, "suffix" : "" }, { "dropping-particle" : "", "family" : "Bricheno", "given" : "Lucy", "non-dropping-particle" : "", "parse-names" : false, "suffix" : "" }, { "dropping-particle" : "", "family" : "Buonomo", "given" : "Erasmo", "non-dropping-particle" : "", "parse-names" : false, "suffix" : "" }, { "dropping-particle" : "", "family" : "Calvert", "given" : "Daley", "non-dropping-particle" : "", "parse-names" : false, "suffix" : "" }, { "dropping-particle" : "", "family" : "Cannaby", "given" : "Heather", "non-dropping-particle" : "", "parse-names" : false, "suffix" : "" }, { "dropping-particle" : "", "family" : "Chan", "given" : "Steven", "non-dropping-particle" : "", "parse-names" : false, "suffix" : "" }, { "dropping-particle" : "", "family" : "Chattopadhyay", "given" : "Mohar", "non-dropping-particle" : "", "parse-names" : false, "suffix" : "" }, { "dropping-particle" : "", "family" : "Cheong", "given" : "Wee-Kiong", "non-dropping-particle" : "", "parse-names" : false, "suffix" : "" }, { "dropping-particle" : "", "family" : "Hassim", "given" : "Muhammad Eeqmal", "non-dropping-particle" : "", "parse-names" : false, "suffix" : "" }, { "dropping-particle" : "", "family" : "Gohar", "given" : "Laila", "non-dropping-particle" : "", "parse-names" : false, "suffix" : "" }, { "dropping-particle" : "", "family" : "Golding", "given" : "Nicola", "non-dropping-particle" : "", "parse-names" : false, "suffix" : "" }, { "dropping-particle" : "", "family" : "Gordon", "given" : "Chris", "non-dropping-particle" : "", "parse-names" : false, "suffix" : "" }, { "dropping-particle" : "", "family" : "Gregory", "given" : "Jonathan", "non-dropping-particle" : "", "parse-names" : false, "suffix" : "" }, { "dropping-particle" : "", "family" : "Hein", "given" : "David", "non-dropping-particle" : "", "parse-names" : false, "suffix" : "" }, { "dropping-particle" : "", "family" : "Hines", "given" : "Adrian", "non-dropping-particle" : "", "parse-names" : false, "suffix" : "" }, { "dropping-particle" : "", "family" : "Howard", "given" : "Tom", "non-dropping-particle" : "", "parse-names" : false, "suffix" : "" }, { "dropping-particle" : "", "family" : "Janes", "given" : "Tamara", "non-dropping-particle" : "", "parse-names" : false, "suffix" : "" }, { "dropping-particle" : "", "family" : "Jones", "given" : "Richard", "non-dropping-particle" : "", "parse-names" : false, "suffix" : "" }, { "dropping-particle" : "", "family" : "Kendon", "given" : "Elisabeth", "non-dropping-particle" : "", "parse-names" : false, "suffix" : "" }, { "dropping-particle" : "", "family" : "Krijnen", "given" : "Justin", "non-dropping-particle" : "", "parse-names" : false, "suffix" : "" }, { "dropping-particle" : "", "family" : "Lee", "given" : "Shao-Yi", "non-dropping-particle" : "", "parse-names" : false, "suffix" : "" }, { "dropping-particle" : "", "family" : "Lim", "given" : "See-Yee", "non-dropping-particle" : "", "parse-names" : false, "suffix" : "" }, { "dropping-particle" : "", "family" : "Lo", "given" : "Chun Fung", "non-dropping-particle" : "", "parse-names" : false, "suffix" : "" }, { "dropping-particle" : "", "family" : "Lowe", "given" : "Jason", "non-dropping-particle" : "", "parse-names" : false, "suffix" : "" }, { "dropping-particle" : "", "family" : "Martin", "given" : "Gill", "non-dropping-particle" : "", "parse-names" : false, "suffix" : "" }, { "dropping-particle" : "", "family" : "Marzin", "given" : "Charline", "non-dropping-particle" : "", "parse-names" : false, "suffix" : "" }, { "dropping-particle" : "", "family" : "McBeath", "given" : "Kirsty", "non-dropping-particle" : "", "parse-names" : false, "suffix" : "" }, { "dropping-particle" : "", "family" : "McInnes", "given" : "Kathleen", "non-dropping-particle" : "", "parse-names" : false, "suffix" : "" }, { "dropping-particle" : "", "family" : "McSweeney", "given" : "Carol", "non-dropping-particle" : "", "parse-names" : false, "suffix" : "" }, { "dropping-particle" : "", "family" : "Mizielinski", "given" : "Matthew", "non-dropping-particle" : "", "parse-names" : false, "suffix" : "" }, { "dropping-particle" : "", "family" : "Murphy", "given" : "James", "non-dropping-particle" : "", "parse-names" : false, "suffix" : "" }, { "dropping-particle" : "", "family" : "O\u2019Neill", "given" : "Claire", "non-dropping-particle" : "", "parse-names" : false, "suffix" : "" }, { "dropping-particle" : "", "family" : "Palmer", "given" : "Matthew", "non-dropping-particle" : "", "parse-names" : false, "suffix" : "" }, { "dropping-particle" : "", "family" : "Redmond", "given" : "Grace", "non-dropping-particle" : "", "parse-names" : false, "suffix" : "" }, { "dropping-particle" : "", "family" : "Roberts", "given" : "Chris", "non-dropping-particle" : "", "parse-names" : false, "suffix" : "" }, { "dropping-particle" : "", "family" : "Sahany", "given" : "Sandeep", "non-dropping-particle" : "", "parse-names" : false, "suffix" : "" }, { "dropping-particle" : "", "family" : "Sanderson", "given" : "Michael", "non-dropping-particle" : "", "parse-names" : false, "suffix" : "" }, { "dropping-particle" : "", "family" : "Scannel", "given" : "Claire", "non-dropping-particle" : "", "parse-names" : false, "suffix" : "" }, { "dropping-particle" : "", "family" : "Sexton", "given" : "David", "non-dropping-particle" : "", "parse-names" : false, "suffix" : "" }, { "dropping-particle" : "", "family" : "Shaw", "given" : "Felicia", "non-dropping-particle" : "", "parse-names" : false, "suffix" : "" }, { "dropping-particle" : "", "family" : "Slingo", "given" : "Julia", "non-dropping-particle" : "", "parse-names" : false, "suffix" : "" }, { "dropping-particle" : "", "family" : "Sun", "given" : "Xiangming", "non-dropping-particle" : "", "parse-names" : false, "suffix" : "" }, { "dropping-particle" : "", "family" : "Tinker", "given" : "Jonathan", "non-dropping-particle" : "", "parse-names" : false, "suffix" : "" }, { "dropping-particle" : "", "family" : "Tucker", "given" : "Simon", "non-dropping-particle" : "", "parse-names" : false, "suffix" : "" }, { "dropping-particle" : "", "family" : "Wang", "given" : "Chang", "non-dropping-particle" : "", "parse-names" : false, "suffix" : "" }, { "dropping-particle" : "", "family" : "Webster", "given" : "Stuart", "non-dropping-particle" : "", "parse-names" : false, "suffix" : "" }, { "dropping-particle" : "", "family" : "Wilson", "given" : "Simon", "non-dropping-particle" : "", "parse-names" : false, "suffix" : "" }, { "dropping-particle" : "", "family" : "Wood", "given" : "Richard", "non-dropping-particle" : "", "parse-names" : false, "suffix" : "" }, { "dropping-particle" : "", "family" : "Zhang", "given" : "Sijin", "non-dropping-particle" : "", "parse-names" : false, "suffix" : "" } ], "id" : "ITEM-7", "issued" : { "date-parts" : [ [ "2015" ] ] }, "publisher" : "Meteorological Service Singapore", "publisher-place" : "Singapore", "title" : "Singapore 2nd National Climate Change Study \u2013 Phase 1", "translator" : [ { "dropping-particle" : "", "family" : "S2811", "given" : "Rt7", "non-dropping-particle" : "", "parse-names" : false, "suffix" : "" } ], "type" : "report" }, "uris" : [ "http://www.mendeley.com/documents/?uuid=1013b755-ded3-4dad-8038-ccfbdf85599a" ] } ], "mendeley" : { "formattedCitation" : "(Marzin et al., 2015; Basconcillo et al., 2016; Ge et al., 2017; Xu et al., 2017; Han et al., 2018; Tangang et al., 2018; Trinh-Tuan et al., 2019)", "plainTextFormattedCitation" : "(Marzin et al., 2015; Basconcillo et al., 2016; Ge et al., 2017; Xu et al., 2017; Han et al., 2018; Tangang et al., 2018; Trinh-Tuan et al., 2019)", "previouslyFormattedCitation" : "(Marzin et al., 2015; Basconcillo et al., 2016; Ge et al., 2017; Xu et al., 2017; Han et al., 2018; Tangang et al., 2018; Trinh-Tuan et al., 2019)" }, "properties" : { "noteIndex" : 0 }, "schema" : "https://github.com/citation-style-language/schema/raw/master/csl-citation.json" }</w:instrText>
            </w:r>
            <w:ins w:id="5421" w:author="Robin Matthews" w:date="2021-07-14T16:52:00Z">
              <w:r w:rsidR="004D14C2">
                <w:rPr>
                  <w:rFonts w:cs="Times New Roman"/>
                  <w:color w:val="000000" w:themeColor="text1"/>
                  <w:sz w:val="16"/>
                  <w:szCs w:val="16"/>
                  <w:lang w:val="en-GB" w:eastAsia="en-CA"/>
                </w:rPr>
                <w:fldChar w:fldCharType="separate"/>
              </w:r>
              <w:r w:rsidR="004D14C2" w:rsidRPr="00D83AAB">
                <w:rPr>
                  <w:rFonts w:cs="Times New Roman"/>
                  <w:noProof/>
                  <w:color w:val="000000" w:themeColor="text1"/>
                  <w:sz w:val="16"/>
                  <w:szCs w:val="16"/>
                  <w:lang w:val="en-GB" w:eastAsia="en-CA"/>
                </w:rPr>
                <w:t>(Marzin et al., 2015; Basconcillo et al., 2016; Ge et al., 2017; Xu et al., 2017; Han et al., 2018; Tangang et al., 2018; Trinh-Tuan et al., 2019)</w:t>
              </w:r>
              <w:r w:rsidR="004D14C2">
                <w:rPr>
                  <w:rFonts w:cs="Times New Roman"/>
                  <w:color w:val="000000" w:themeColor="text1"/>
                  <w:sz w:val="16"/>
                  <w:szCs w:val="16"/>
                  <w:lang w:val="en-GB" w:eastAsia="en-CA"/>
                </w:rPr>
                <w:fldChar w:fldCharType="end"/>
              </w:r>
            </w:ins>
            <w:commentRangeStart w:id="5422"/>
            <w:del w:id="5423" w:author="Robin Matthews" w:date="2021-07-14T16:51:00Z">
              <w:r w:rsidRPr="00D424AA" w:rsidDel="004D14C2">
                <w:rPr>
                  <w:rFonts w:cs="Times New Roman"/>
                  <w:color w:val="000000" w:themeColor="text1"/>
                  <w:sz w:val="16"/>
                  <w:szCs w:val="16"/>
                  <w:lang w:val="en-GB" w:eastAsia="en-CA"/>
                </w:rPr>
                <w:fldChar w:fldCharType="begin" w:fldLock="1"/>
              </w:r>
              <w:r w:rsidR="00FF6231" w:rsidRPr="004D14C2" w:rsidDel="004D14C2">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mendeley" : { "formattedCitation" : "(Xu et al., 2017)", "manualFormatting" : "(Xu et al., 2017", "plainTextFormattedCitation" : "(Xu et al., 2017)", "previouslyFormattedCitation" : "(Xu et al., 2017)"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RPr="004D14C2" w:rsidDel="004D14C2">
                <w:rPr>
                  <w:rFonts w:cs="Times New Roman"/>
                  <w:noProof/>
                  <w:color w:val="000000" w:themeColor="text1"/>
                  <w:sz w:val="16"/>
                  <w:szCs w:val="16"/>
                  <w:lang w:val="en-GB" w:eastAsia="en-CA"/>
                </w:rPr>
                <w:delText>(Xu et al., 2017</w:delText>
              </w:r>
              <w:r w:rsidRPr="00D424AA" w:rsidDel="004D14C2">
                <w:rPr>
                  <w:rFonts w:cs="Times New Roman"/>
                  <w:color w:val="000000" w:themeColor="text1"/>
                  <w:sz w:val="16"/>
                  <w:szCs w:val="16"/>
                  <w:lang w:val="en-GB" w:eastAsia="en-CA"/>
                </w:rPr>
                <w:fldChar w:fldCharType="end"/>
              </w:r>
              <w:commentRangeEnd w:id="5422"/>
              <w:r w:rsidR="00A26296" w:rsidDel="004D14C2">
                <w:rPr>
                  <w:rStyle w:val="Marquedecommentaire"/>
                </w:rPr>
                <w:commentReference w:id="5422"/>
              </w:r>
              <w:r w:rsidRPr="00841A35" w:rsidDel="004D14C2">
                <w:rPr>
                  <w:rFonts w:cs="Times New Roman"/>
                  <w:color w:val="000000" w:themeColor="text1"/>
                  <w:sz w:val="16"/>
                  <w:szCs w:val="16"/>
                  <w:lang w:val="en-GB" w:eastAsia="en-CA"/>
                </w:rPr>
                <w:delText xml:space="preserve">; </w:delText>
              </w:r>
              <w:commentRangeStart w:id="5424"/>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manualFormatting" : "Han et al., 2018;", "plainTextFormattedCitation" : "(Han et al., 2018)", "previouslyFormattedCitation" : "(Han et al., 2018)"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Han et al., 2018;</w:delText>
              </w:r>
              <w:r w:rsidRPr="00D424AA" w:rsidDel="004D14C2">
                <w:rPr>
                  <w:rFonts w:cs="Times New Roman"/>
                  <w:color w:val="000000" w:themeColor="text1"/>
                  <w:sz w:val="16"/>
                  <w:szCs w:val="16"/>
                  <w:lang w:val="en-GB" w:eastAsia="en-CA"/>
                </w:rPr>
                <w:fldChar w:fldCharType="end"/>
              </w:r>
              <w:commentRangeEnd w:id="5424"/>
              <w:r w:rsidR="00A26296" w:rsidDel="004D14C2">
                <w:rPr>
                  <w:rStyle w:val="Marquedecommentaire"/>
                </w:rPr>
                <w:commentReference w:id="5424"/>
              </w:r>
              <w:r w:rsidRPr="00841A35" w:rsidDel="004D14C2">
                <w:rPr>
                  <w:rFonts w:cs="Times New Roman"/>
                  <w:color w:val="000000" w:themeColor="text1"/>
                  <w:sz w:val="16"/>
                  <w:szCs w:val="16"/>
                  <w:lang w:val="en-GB" w:eastAsia="en-CA"/>
                </w:rPr>
                <w:delText xml:space="preserve"> </w:delText>
              </w:r>
              <w:commentRangeStart w:id="5425"/>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1",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mendeley" : { "formattedCitation" : "(Tangang et al., 2018)", "manualFormatting" : "Tangang et al., 2018", "plainTextFormattedCitation" : "(Tangang et al., 2018)", "previouslyFormattedCitation" : "(Tangang et al., 2018)"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Tangang et al., 2018</w:delText>
              </w:r>
              <w:r w:rsidRPr="00D424AA" w:rsidDel="004D14C2">
                <w:rPr>
                  <w:rFonts w:cs="Times New Roman"/>
                  <w:color w:val="000000" w:themeColor="text1"/>
                  <w:sz w:val="16"/>
                  <w:szCs w:val="16"/>
                  <w:lang w:val="en-GB" w:eastAsia="en-CA"/>
                </w:rPr>
                <w:fldChar w:fldCharType="end"/>
              </w:r>
              <w:commentRangeEnd w:id="5425"/>
              <w:r w:rsidR="00A26296" w:rsidDel="004D14C2">
                <w:rPr>
                  <w:rStyle w:val="Marquedecommentaire"/>
                </w:rPr>
                <w:commentReference w:id="5425"/>
              </w:r>
              <w:r w:rsidRPr="00841A35" w:rsidDel="004D14C2">
                <w:rPr>
                  <w:rFonts w:cs="Times New Roman"/>
                  <w:color w:val="000000" w:themeColor="text1"/>
                  <w:sz w:val="16"/>
                  <w:szCs w:val="16"/>
                  <w:lang w:val="en-GB" w:eastAsia="en-CA"/>
                </w:rPr>
                <w:delText xml:space="preserve">; </w:delText>
              </w:r>
              <w:commentRangeStart w:id="5426"/>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2151/SOLA.2019-001", "ISSN" : "13496476", "abstract" : "The Quantile Mapping (QM) bias correction (BC) technique was applied for the first time to address biases in the simulated precipitation over Vietnam from the Regional Climate Model (RegCM) driven by five Coupled Model Intercomparison Project Phase 5 (CMIP5) Global Climate Model (GCM) products. The QM process was implemented for the period 1986-2005, and subsequently applied to the mid-future period 2046-2065 under both Representative Concentration Pathway (RCP) 4.5 and RCP 8.5. Comparison with the original model outputs during the independent validation period shows a large bias reduction from 45% to 3% over Vietnam and significant improvements in representing precipitation indices (PI) after applying the QM technique. Moreover, the ensemble average of the BC products generally performed better than an individual BC member in capturing the spatial distribution of the PIs. A drier condition with a longer rainfall break, and shorter consecutive rainfall events are anticipated over Northern and Central Vietnam during their respective wet seasons in the mid-future. Furthermore, this study showed that the QM method minimally modified the future changes in PIs over most of Vietnam; thus, these corrected projections could be used in climate impacts and adaptation studies.", "author" : [ { "dropping-particle" : "", "family" : "Trinh-Tuan", "given" : "Long", "non-dropping-particle" : "", "parse-names" : false, "suffix" : "" }, { "dropping-particle" : "", "family" : "Matsumoto", "given" : "Jun", "non-dropping-particle" : "", "parse-names" : false, "suffix" : "" }, { "dropping-particle" : "", "family" : "Tangang", "given" : "Fredolin T.", "non-dropping-particle" : "", "parse-names" : false, "suffix" : "" }, { "dropping-particle" : "", "family" : "Juneng", "given" : "Liew", "non-dropping-particle" : "", "parse-names" : false, "suffix" : "" }, { "dropping-particle" : "", "family" : "Cruz", "given" : "Faye", "non-dropping-particle" : "", "parse-names" : false, "suffix" : "" }, { "dropping-particle" : "", "family" : "Narisma", "given" : "Gemma", "non-dropping-particle" : "", "parse-names" : false, "suffix" : "" }, { "dropping-particle" : "", "family" : "Santisirisomboon", "given" : "Jerasorn", "non-dropping-particle" : "", "parse-names" : false, "suffix" : "" }, { "dropping-particle" : "", "family" : "Phan-Van", "given" : "Tan", "non-dropping-particle" : "", "parse-names" : false, "suffix" : "" }, { "dropping-particle" : "", "family" : "Gunawan", "given" : "Dodo", "non-dropping-particle" : "", "parse-names" : false, "suffix" : "" }, { "dropping-particle" : "", "family" : "Aldrian", "given" : "Edvin", "non-dropping-particle" : "", "parse-names" : false, "suffix" : "" }, { "dropping-particle" : "", "family" : "Ngo-Duc", "given" : "Thanh", "non-dropping-particle" : "", "parse-names" : false, "suffix" : "" } ], "container-title" : "Scientific Online Letters on the Atmosphere", "id" : "ITEM-1", "issued" : { "date-parts" : [ [ "2019" ] ] }, "page" : "1-6", "title" : "Application of Quantile Mapping bias correction for mid-future precipitation projections over Vietnam", "translator" : [ { "dropping-particle" : "", "family" : "S2812", "given" : "", "non-dropping-particle" : "", "parse-names" : false, "suffix" : "" } ], "type" : "article-journal", "volume" : "15" }, "uris" : [ "http://www.mendeley.com/documents/?uuid=41289f5d-1720-4034-8be7-82e8c0abf35b" ] } ], "mendeley" : { "formattedCitation" : "(Trinh-Tuan et al., 2019)", "manualFormatting" : "Trinh-Tuan et al., 2019", "plainTextFormattedCitation" : "(Trinh-Tuan et al., 2019)", "previouslyFormattedCitation" : "(Trinh-Tuan et al., 2019)"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Trinh-Tuan et al., 2019</w:delText>
              </w:r>
              <w:r w:rsidRPr="00D424AA" w:rsidDel="004D14C2">
                <w:rPr>
                  <w:rFonts w:cs="Times New Roman"/>
                  <w:color w:val="000000" w:themeColor="text1"/>
                  <w:sz w:val="16"/>
                  <w:szCs w:val="16"/>
                  <w:lang w:val="en-GB" w:eastAsia="en-CA"/>
                </w:rPr>
                <w:fldChar w:fldCharType="end"/>
              </w:r>
              <w:commentRangeEnd w:id="5426"/>
              <w:r w:rsidR="00A26296" w:rsidDel="004D14C2">
                <w:rPr>
                  <w:rStyle w:val="Marquedecommentaire"/>
                </w:rPr>
                <w:commentReference w:id="5426"/>
              </w:r>
              <w:r w:rsidRPr="00841A35" w:rsidDel="004D14C2">
                <w:rPr>
                  <w:rFonts w:cs="Times New Roman"/>
                  <w:color w:val="000000" w:themeColor="text1"/>
                  <w:sz w:val="16"/>
                  <w:szCs w:val="16"/>
                  <w:lang w:val="en-GB" w:eastAsia="en-CA"/>
                </w:rPr>
                <w:delText>;</w:delText>
              </w:r>
              <w:r w:rsidRPr="00D424AA" w:rsidDel="004D14C2">
                <w:rPr>
                  <w:rFonts w:cs="Times New Roman"/>
                  <w:color w:val="000000" w:themeColor="text1"/>
                  <w:sz w:val="16"/>
                  <w:szCs w:val="16"/>
                  <w:lang w:val="en-GB" w:eastAsia="en-CA"/>
                </w:rPr>
                <w:delText xml:space="preserve"> </w:delText>
              </w:r>
              <w:commentRangeStart w:id="5427"/>
              <w:r w:rsidRPr="00D424AA" w:rsidDel="004D14C2">
                <w:rPr>
                  <w:rFonts w:cs="Times New Roman"/>
                  <w:color w:val="000000" w:themeColor="text1"/>
                  <w:sz w:val="16"/>
                  <w:szCs w:val="16"/>
                  <w:lang w:val="en-GB" w:eastAsia="en-CA"/>
                </w:rPr>
                <w:fldChar w:fldCharType="begin" w:fldLock="1"/>
              </w:r>
              <w:r w:rsidR="007D2D56" w:rsidDel="004D14C2">
                <w:rPr>
                  <w:rFonts w:cs="Times New Roman"/>
                  <w:color w:val="000000" w:themeColor="text1"/>
                  <w:sz w:val="16"/>
                  <w:szCs w:val="16"/>
                  <w:lang w:val="en-GB" w:eastAsia="en-CA"/>
                </w:rPr>
                <w:delInstrText>ADDIN CSL_CITATION { "citationItems" : [ { "id" : "ITEM-1", "itemData" : { "author" : [ { "dropping-particle" : "", "family" : "Basconcillo", "given" : "Joseph", "non-dropping-particle" : "", "parse-names" : false, "suffix" : "" }, { "dropping-particle" : "", "family" : "Lucero", "given" : "Anthony", "non-dropping-particle" : "", "parse-names" : false, "suffix" : "" }, { "dropping-particle" : "", "family" : "Solis", "given" : "Analiza", "non-dropping-particle" : "", "parse-names" : false, "suffix" : "" }, { "dropping-particle" : "", "family" : "Sandoval Jr", "given" : "Robert", "non-dropping-particle" : "", "parse-names" : false, "suffix" : "" }, { "dropping-particle" : "", "family" : "Bautista", "given" : "Eulito", "non-dropping-particle" : "", "parse-names" : false, "suffix" : "" }, { "dropping-particle" : "", "family" : "Koizumi", "given" : "Tatsuji", "non-dropping-particle" : "", "parse-names" : false, "suffix" : "" }, { "dropping-particle" : "", "family" : "Kanamaru", "given" : "Hideki", "non-dropping-particle" : "", "parse-names" : false, "suffix" : "" } ], "container-title" : "Journal of the Meteorological Society of Japan. Series II", "id" : "ITEM-1", "issued" : { "date-parts" : [ [ "2016" ] ] }, "page" : "151-164", "publisher" : "Meteorological Society of Japan", "title" : "Statistically downscaled projected changes in seasonal mean temperature and rainfall in Cagayan Valley, Philippines", "translator" : [ { "dropping-particle" : "", "family" : "S308", "given" : "", "non-dropping-particle" : "", "parse-names" : false, "suffix" : "" } ], "type" : "article-journal", "volume" : "94" }, "uris" : [ "http://www.mendeley.com/documents/?uuid=dea9afbd-dc8b-4cf6-9094-bbf245186204" ] }, { "id" : "ITEM-2",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2",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3",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3",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4", "itemData" : { "DOI" : "10.2151/SOLA.2019-001", "ISSN" : "13496476", "abstract" : "The Quantile Mapping (QM) bias correction (BC) technique was applied for the first time to address biases in the simulated precipitation over Vietnam from the Regional Climate Model (RegCM) driven by five Coupled Model Intercomparison Project Phase 5 (CMIP5) Global Climate Model (GCM) products. The QM process was implemented for the period 1986-2005, and subsequently applied to the mid-future period 2046-2065 under both Representative Concentration Pathway (RCP) 4.5 and RCP 8.5. Comparison with the original model outputs during the independent validation period shows a large bias reduction from 45% to 3% over Vietnam and significant improvements in representing precipitation indices (PI) after applying the QM technique. Moreover, the ensemble average of the BC products generally performed better than an individual BC member in capturing the spatial distribution of the PIs. A drier condition with a longer rainfall break, and shorter consecutive rainfall events are anticipated over Northern and Central Vietnam during their respective wet seasons in the mid-future. Furthermore, this study showed that the QM method minimally modified the future changes in PIs over most of Vietnam; thus, these corrected projections could be used in climate impacts and adaptation studies.", "author" : [ { "dropping-particle" : "", "family" : "Trinh-Tuan", "given" : "Long", "non-dropping-particle" : "", "parse-names" : false, "suffix" : "" }, { "dropping-particle" : "", "family" : "Matsumoto", "given" : "Jun", "non-dropping-particle" : "", "parse-names" : false, "suffix" : "" }, { "dropping-particle" : "", "family" : "Tangang", "given" : "Fredolin T.", "non-dropping-particle" : "", "parse-names" : false, "suffix" : "" }, { "dropping-particle" : "", "family" : "Juneng", "given" : "Liew", "non-dropping-particle" : "", "parse-names" : false, "suffix" : "" }, { "dropping-particle" : "", "family" : "Cruz", "given" : "Faye", "non-dropping-particle" : "", "parse-names" : false, "suffix" : "" }, { "dropping-particle" : "", "family" : "Narisma", "given" : "Gemma", "non-dropping-particle" : "", "parse-names" : false, "suffix" : "" }, { "dropping-particle" : "", "family" : "Santisirisomboon", "given" : "Jerasorn", "non-dropping-particle" : "", "parse-names" : false, "suffix" : "" }, { "dropping-particle" : "", "family" : "Phan-Van", "given" : "Tan", "non-dropping-particle" : "", "parse-names" : false, "suffix" : "" }, { "dropping-particle" : "", "family" : "Gunawan", "given" : "Dodo", "non-dropping-particle" : "", "parse-names" : false, "suffix" : "" }, { "dropping-particle" : "", "family" : "Aldrian", "given" : "Edvin", "non-dropping-particle" : "", "parse-names" : false, "suffix" : "" }, { "dropping-particle" : "", "family" : "Ngo-Duc", "given" : "Thanh", "non-dropping-particle" : "", "parse-names" : false, "suffix" : "" } ], "container-title" : "Scientific Online Letters on the Atmosphere", "id" : "ITEM-4", "issued" : { "date-parts" : [ [ "2019" ] ] }, "page" : "1-6", "title" : "Application of Quantile Mapping bias correction for mid-future precipitation projections over Vietnam", "translator" : [ { "dropping-particle" : "", "family" : "S2812", "given" : "", "non-dropping-particle" : "", "parse-names" : false, "suffix" : "" } ], "type" : "article-journal", "volume" : "15" }, "uris" : [ "http://www.mendeley.com/documents/?uuid=41289f5d-1720-4034-8be7-82e8c0abf35b" ] }, { "id" : "ITEM-5", "itemData" : { "author" : [ { "dropping-particle" : "", "family" : "Marzin", "given" : "Charline", "non-dropping-particle" : "", "parse-names" : false, "suffix" : "" }, { "dropping-particle" : "", "family" : "Rahmat", "given" : "Raizan", "non-dropping-particle" : "", "parse-names" : false, "suffix" : "" }, { "dropping-particle" : "", "family" : "Bernie", "given" : "Dan", "non-dropping-particle" : "", "parse-names" : false, "suffix" : "" }, { "dropping-particle" : "", "family" : "Bricheno", "given" : "Lucy", "non-dropping-particle" : "", "parse-names" : false, "suffix" : "" }, { "dropping-particle" : "", "family" : "Buonomo", "given" : "Erasmo", "non-dropping-particle" : "", "parse-names" : false, "suffix" : "" }, { "dropping-particle" : "", "family" : "Calvert", "given" : "Daley", "non-dropping-particle" : "", "parse-names" : false, "suffix" : "" }, { "dropping-particle" : "", "family" : "Cannaby", "given" : "Heather", "non-dropping-particle" : "", "parse-names" : false, "suffix" : "" }, { "dropping-particle" : "", "family" : "Chan", "given" : "Steven", "non-dropping-particle" : "", "parse-names" : false, "suffix" : "" }, { "dropping-particle" : "", "family" : "Chattopadhyay", "given" : "Mohar", "non-dropping-particle" : "", "parse-names" : false, "suffix" : "" }, { "dropping-particle" : "", "family" : "Cheong", "given" : "Wee-Kiong", "non-dropping-particle" : "", "parse-names" : false, "suffix" : "" }, { "dropping-particle" : "", "family" : "Hassim", "given" : "Muhammad Eeqmal", "non-dropping-particle" : "", "parse-names" : false, "suffix" : "" }, { "dropping-particle" : "", "family" : "Gohar", "given" : "Laila", "non-dropping-particle" : "", "parse-names" : false, "suffix" : "" }, { "dropping-particle" : "", "family" : "Golding", "given" : "Nicola", "non-dropping-particle" : "", "parse-names" : false, "suffix" : "" }, { "dropping-particle" : "", "family" : "Gordon", "given" : "Chris", "non-dropping-particle" : "", "parse-names" : false, "suffix" : "" }, { "dropping-particle" : "", "family" : "Gregory", "given" : "Jonathan", "non-dropping-particle" : "", "parse-names" : false, "suffix" : "" }, { "dropping-particle" : "", "family" : "Hein", "given" : "David", "non-dropping-particle" : "", "parse-names" : false, "suffix" : "" }, { "dropping-particle" : "", "family" : "Hines", "given" : "Adrian", "non-dropping-particle" : "", "parse-names" : false, "suffix" : "" }, { "dropping-particle" : "", "family" : "Howard", "given" : "Tom", "non-dropping-particle" : "", "parse-names" : false, "suffix" : "" }, { "dropping-particle" : "", "family" : "Janes", "given" : "Tamara", "non-dropping-particle" : "", "parse-names" : false, "suffix" : "" }, { "dropping-particle" : "", "family" : "Jones", "given" : "Richard", "non-dropping-particle" : "", "parse-names" : false, "suffix" : "" }, { "dropping-particle" : "", "family" : "Kendon", "given" : "Elisabeth", "non-dropping-particle" : "", "parse-names" : false, "suffix" : "" }, { "dropping-particle" : "", "family" : "Krijnen", "given" : "Justin", "non-dropping-particle" : "", "parse-names" : false, "suffix" : "" }, { "dropping-particle" : "", "family" : "Lee", "given" : "Shao-Yi", "non-dropping-particle" : "", "parse-names" : false, "suffix" : "" }, { "dropping-particle" : "", "family" : "Lim", "given" : "See-Yee", "non-dropping-particle" : "", "parse-names" : false, "suffix" : "" }, { "dropping-particle" : "", "family" : "Lo", "given" : "Chun Fung", "non-dropping-particle" : "", "parse-names" : false, "suffix" : "" }, { "dropping-particle" : "", "family" : "Lowe", "given" : "Jason", "non-dropping-particle" : "", "parse-names" : false, "suffix" : "" }, { "dropping-particle" : "", "family" : "Martin", "given" : "Gill", "non-dropping-particle" : "", "parse-names" : false, "suffix" : "" }, { "dropping-particle" : "", "family" : "Marzin", "given" : "Charline", "non-dropping-particle" : "", "parse-names" : false, "suffix" : "" }, { "dropping-particle" : "", "family" : "McBeath", "given" : "Kirsty", "non-dropping-particle" : "", "parse-names" : false, "suffix" : "" }, { "dropping-particle" : "", "family" : "McInnes", "given" : "Kathleen", "non-dropping-particle" : "", "parse-names" : false, "suffix" : "" }, { "dropping-particle" : "", "family" : "McSweeney", "given" : "Carol", "non-dropping-particle" : "", "parse-names" : false, "suffix" : "" }, { "dropping-particle" : "", "family" : "Mizielinski", "given" : "Matthew", "non-dropping-particle" : "", "parse-names" : false, "suffix" : "" }, { "dropping-particle" : "", "family" : "Murphy", "given" : "James", "non-dropping-particle" : "", "parse-names" : false, "suffix" : "" }, { "dropping-particle" : "", "family" : "O\u2019Neill", "given" : "Claire", "non-dropping-particle" : "", "parse-names" : false, "suffix" : "" }, { "dropping-particle" : "", "family" : "Palmer", "given" : "Matthew", "non-dropping-particle" : "", "parse-names" : false, "suffix" : "" }, { "dropping-particle" : "", "family" : "Redmond", "given" : "Grace", "non-dropping-particle" : "", "parse-names" : false, "suffix" : "" }, { "dropping-particle" : "", "family" : "Roberts", "given" : "Chris", "non-dropping-particle" : "", "parse-names" : false, "suffix" : "" }, { "dropping-particle" : "", "family" : "Sahany", "given" : "Sandeep", "non-dropping-particle" : "", "parse-names" : false, "suffix" : "" }, { "dropping-particle" : "", "family" : "Sanderson", "given" : "Michael", "non-dropping-particle" : "", "parse-names" : false, "suffix" : "" }, { "dropping-particle" : "", "family" : "Scannel", "given" : "Claire", "non-dropping-particle" : "", "parse-names" : false, "suffix" : "" }, { "dropping-particle" : "", "family" : "Sexton", "given" : "David", "non-dropping-particle" : "", "parse-names" : false, "suffix" : "" }, { "dropping-particle" : "", "family" : "Shaw", "given" : "Felicia", "non-dropping-particle" : "", "parse-names" : false, "suffix" : "" }, { "dropping-particle" : "", "family" : "Slingo", "given" : "Julia", "non-dropping-particle" : "", "parse-names" : false, "suffix" : "" }, { "dropping-particle" : "", "family" : "Sun", "given" : "Xiangming", "non-dropping-particle" : "", "parse-names" : false, "suffix" : "" }, { "dropping-particle" : "", "family" : "Tinker", "given" : "Jonathan", "non-dropping-particle" : "", "parse-names" : false, "suffix" : "" }, { "dropping-particle" : "", "family" : "Tucker", "given" : "Simon", "non-dropping-particle" : "", "parse-names" : false, "suffix" : "" }, { "dropping-particle" : "", "family" : "Wang", "given" : "Chang", "non-dropping-particle" : "", "parse-names" : false, "suffix" : "" }, { "dropping-particle" : "", "family" : "Webster", "given" : "Stuart", "non-dropping-particle" : "", "parse-names" : false, "suffix" : "" }, { "dropping-particle" : "", "family" : "Wilson", "given" : "Simon", "non-dropping-particle" : "", "parse-names" : false, "suffix" : "" }, { "dropping-particle" : "", "family" : "Wood", "given" : "Richard", "non-dropping-particle" : "", "parse-names" : false, "suffix" : "" }, { "dropping-particle" : "", "family" : "Zhang", "given" : "Sijin", "non-dropping-particle" : "", "parse-names" : false, "suffix" : "" } ], "id" : "ITEM-5", "issued" : { "date-parts" : [ [ "2015" ] ] }, "publisher" : "Meteorological Service Singapore", "publisher-place" : "Singapore", "title" : "Singapore 2nd National Climate Change Study \u2013 Phase 1", "translator" : [ { "dropping-particle" : "", "family" : "S2811", "given" : "Rt7", "non-dropping-particle" : "", "parse-names" : false, "suffix" : "" } ], "type" : "report" }, "uris" : [ "http://www.mendeley.com/documents/?uuid=1013b755-ded3-4dad-8038-ccfbdf85599a" ] }, { "id" : "ITEM-6",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6",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7",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7",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mendeley" : { "formattedCitation" : "(Marzin et al., 2015; Basconcillo et al., 2016; Ge et al., 2017; Xu et al., 2017; Han et al., 2018; Tangang et al., 2018; Trinh-Tuan et al., 2019)", "manualFormatting" : "Basconcillo et al., 2016; Ge et al., 2017; Han et al., 2018; Marzin et al., 2015; Tangang et al., 2018; Trinh-Tuan et al., 2019; Xu et al., 2017)", "plainTextFormattedCitation" : "(Marzin et al., 2015; Basconcillo et al., 2016; Ge et al., 2017; Xu et al., 2017; Han et al., 2018; Tangang et al., 2018; Trinh-Tuan et al., 2019)", "previouslyFormattedCitation" : "(Marzin et al., 2015; Basconcillo et al., 2016; Ge et al., 2017; Xu et al., 2017; Han et al., 2018; Tangang et al., 2018; Trinh-Tuan et al., 2019)"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Basconcillo et al., 2016; Ge et al., 2017; Han et al., 2018; Marzin et al., 2015; Tangang et al., 2018; Trinh-Tuan et al., 2019; Xu et al., 2017)</w:delText>
              </w:r>
              <w:r w:rsidRPr="00D424AA" w:rsidDel="004D14C2">
                <w:rPr>
                  <w:rFonts w:cs="Times New Roman"/>
                  <w:color w:val="000000" w:themeColor="text1"/>
                  <w:sz w:val="16"/>
                  <w:szCs w:val="16"/>
                  <w:lang w:val="en-GB" w:eastAsia="en-CA"/>
                </w:rPr>
                <w:fldChar w:fldCharType="end"/>
              </w:r>
            </w:del>
            <w:bookmarkEnd w:id="5419"/>
            <w:commentRangeEnd w:id="5427"/>
            <w:r w:rsidR="00A26296">
              <w:rPr>
                <w:rStyle w:val="Marquedecommentaire"/>
              </w:rPr>
              <w:commentReference w:id="5427"/>
            </w:r>
          </w:p>
        </w:tc>
        <w:tc>
          <w:tcPr>
            <w:tcW w:w="2159" w:type="dxa"/>
            <w:tcBorders>
              <w:top w:val="dashed" w:sz="4" w:space="0" w:color="000000"/>
            </w:tcBorders>
            <w:shd w:val="clear" w:color="auto" w:fill="42AEF0"/>
          </w:tcPr>
          <w:p w14:paraId="1FD44442" w14:textId="359831A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542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5429" w:author="Robin Matthews" w:date="2021-07-14T18:27:00Z">
              <w:r w:rsidR="00423D1A">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5428"/>
            <w:r w:rsidR="00A26296">
              <w:rPr>
                <w:rStyle w:val="Marquedecommentaire"/>
              </w:rPr>
              <w:commentReference w:id="5428"/>
            </w:r>
            <w:r w:rsidRPr="00841A35">
              <w:rPr>
                <w:rFonts w:cs="Times New Roman"/>
                <w:color w:val="000000" w:themeColor="text1"/>
                <w:sz w:val="16"/>
                <w:szCs w:val="16"/>
                <w:lang w:val="en-GB"/>
              </w:rPr>
              <w:t>; Annex). Median increase of more than 10% in the 50-year Rx1day and Rx5day events compared to</w:t>
            </w:r>
            <w:r w:rsidRPr="00D424AA">
              <w:rPr>
                <w:rFonts w:cs="Times New Roman"/>
                <w:color w:val="000000" w:themeColor="text1"/>
                <w:sz w:val="16"/>
                <w:szCs w:val="16"/>
                <w:lang w:val="en-GB"/>
              </w:rPr>
              <w:t xml:space="preserve"> the 1°C warming level </w:t>
            </w:r>
            <w:commentRangeStart w:id="543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5431" w:author="Robin Matthews" w:date="2021-07-14T17:42:00Z">
              <w:r w:rsidR="00A26296" w:rsidDel="00D50B01">
                <w:rPr>
                  <w:rFonts w:cs="Times New Roman"/>
                  <w:noProof/>
                  <w:sz w:val="16"/>
                  <w:szCs w:val="16"/>
                  <w:lang w:val="en-GB"/>
                </w:rPr>
                <w:delText>Li et al., 2020a</w:delText>
              </w:r>
            </w:del>
            <w:ins w:id="5432" w:author="Robin Matthews" w:date="2021-07-14T17:42: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5430"/>
            <w:r w:rsidR="00A26296">
              <w:rPr>
                <w:rStyle w:val="Marquedecommentaire"/>
              </w:rPr>
              <w:commentReference w:id="5430"/>
            </w:r>
            <w:r w:rsidRPr="00841A35">
              <w:rPr>
                <w:rFonts w:cs="Times New Roman"/>
                <w:sz w:val="16"/>
                <w:szCs w:val="16"/>
                <w:lang w:val="en-GB"/>
              </w:rPr>
              <w:t xml:space="preserve"> </w:t>
            </w:r>
            <w:r w:rsidRPr="00D424AA">
              <w:rPr>
                <w:rFonts w:cs="Times New Roman"/>
                <w:color w:val="000000" w:themeColor="text1"/>
                <w:sz w:val="16"/>
                <w:szCs w:val="16"/>
                <w:lang w:val="en-GB"/>
              </w:rPr>
              <w:t>and more than 20% in annual Rx1day and Rx5day and 10% in annual Rx30day compared to pre-industrial (Annex).</w:t>
            </w:r>
          </w:p>
          <w:p w14:paraId="2D4B6082" w14:textId="77777777" w:rsidR="00D376F0" w:rsidRPr="00D424AA" w:rsidRDefault="00D376F0" w:rsidP="00D424AA">
            <w:pPr>
              <w:rPr>
                <w:rFonts w:cs="Times New Roman"/>
                <w:color w:val="000000" w:themeColor="text1"/>
                <w:sz w:val="16"/>
                <w:szCs w:val="16"/>
                <w:lang w:val="en-GB"/>
              </w:rPr>
            </w:pPr>
          </w:p>
          <w:p w14:paraId="3FC22E79" w14:textId="7CCD7CD7" w:rsidR="00D376F0" w:rsidRPr="00841A35" w:rsidRDefault="00D376F0" w:rsidP="00D424AA">
            <w:pPr>
              <w:widowControl/>
              <w:pBdr>
                <w:top w:val="nil"/>
                <w:left w:val="nil"/>
                <w:bottom w:val="nil"/>
                <w:right w:val="nil"/>
                <w:between w:val="nil"/>
              </w:pBd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of heavy precipitation </w:t>
            </w:r>
            <w:ins w:id="5433" w:author="Robin Matthews" w:date="2021-07-14T16:52:00Z">
              <w:r w:rsidR="004D14C2">
                <w:rPr>
                  <w:rFonts w:cs="Times New Roman"/>
                  <w:color w:val="000000" w:themeColor="text1"/>
                  <w:sz w:val="16"/>
                  <w:szCs w:val="16"/>
                  <w:lang w:val="en-GB" w:eastAsia="en-CA"/>
                </w:rPr>
                <w:fldChar w:fldCharType="begin" w:fldLock="1"/>
              </w:r>
            </w:ins>
            <w:r w:rsidR="00DB48AC">
              <w:rPr>
                <w:rFonts w:cs="Times New Roman"/>
                <w:color w:val="000000" w:themeColor="text1"/>
                <w:sz w:val="16"/>
                <w:szCs w:val="16"/>
                <w:lang w:val="en-GB" w:eastAsia="en-CA"/>
              </w:rPr>
              <w: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2",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2",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3",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3",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id" : "ITEM-4", "itemData" : { "DOI" : "10.2151/SOLA.2019-001", "ISSN" : "13496476", "abstract" : "The Quantile Mapping (QM) bias correction (BC) technique was applied for the first time to address biases in the simulated precipitation over Vietnam from the Regional Climate Model (RegCM) driven by five Coupled Model Intercomparison Project Phase 5 (CMIP5) Global Climate Model (GCM) products. The QM process was implemented for the period 1986-2005, and subsequently applied to the mid-future period 2046-2065 under both Representative Concentration Pathway (RCP) 4.5 and RCP 8.5. Comparison with the original model outputs during the independent validation period shows a large bias reduction from 45% to 3% over Vietnam and significant improvements in representing precipitation indices (PI) after applying the QM technique. Moreover, the ensemble average of the BC products generally performed better than an individual BC member in capturing the spatial distribution of the PIs. A drier condition with a longer rainfall break, and shorter consecutive rainfall events are anticipated over Northern and Central Vietnam during their respective wet seasons in the mid-future. Furthermore, this study showed that the QM method minimally modified the future changes in PIs over most of Vietnam; thus, these corrected projections could be used in climate impacts and adaptation studies.", "author" : [ { "dropping-particle" : "", "family" : "Trinh-Tuan", "given" : "Long", "non-dropping-particle" : "", "parse-names" : false, "suffix" : "" }, { "dropping-particle" : "", "family" : "Matsumoto", "given" : "Jun", "non-dropping-particle" : "", "parse-names" : false, "suffix" : "" }, { "dropping-particle" : "", "family" : "Tangang", "given" : "Fredolin T.", "non-dropping-particle" : "", "parse-names" : false, "suffix" : "" }, { "dropping-particle" : "", "family" : "Juneng", "given" : "Liew", "non-dropping-particle" : "", "parse-names" : false, "suffix" : "" }, { "dropping-particle" : "", "family" : "Cruz", "given" : "Faye", "non-dropping-particle" : "", "parse-names" : false, "suffix" : "" }, { "dropping-particle" : "", "family" : "Narisma", "given" : "Gemma", "non-dropping-particle" : "", "parse-names" : false, "suffix" : "" }, { "dropping-particle" : "", "family" : "Santisirisomboon", "given" : "Jerasorn", "non-dropping-particle" : "", "parse-names" : false, "suffix" : "" }, { "dropping-particle" : "", "family" : "Phan-Van", "given" : "Tan", "non-dropping-particle" : "", "parse-names" : false, "suffix" : "" }, { "dropping-particle" : "", "family" : "Gunawan", "given" : "Dodo", "non-dropping-particle" : "", "parse-names" : false, "suffix" : "" }, { "dropping-particle" : "", "family" : "Aldrian", "given" : "Edvin", "non-dropping-particle" : "", "parse-names" : false, "suffix" : "" }, { "dropping-particle" : "", "family" : "Ngo-Duc", "given" : "Thanh", "non-dropping-particle" : "", "parse-names" : false, "suffix" : "" } ], "container-title" : "Scientific Online Letters on the Atmosphere", "id" : "ITEM-4", "issued" : { "date-parts" : [ [ "2019" ] ] }, "page" : "1-6", "title" : "Application of Quantile Mapping bias correction for mid-future precipitation projections over Vietnam", "translator" : [ { "dropping-particle" : "", "family" : "S2812", "given" : "", "non-dropping-particle" : "", "parse-names" : false, "suffix" : "" } ], "type" : "article-journal", "volume" : "15" }, "uris" : [ "http://www.mendeley.com/documents/?uuid=41289f5d-1720-4034-8be7-82e8c0abf35b" ] }, { "id" : "ITEM-5", "itemData" : { "author" : [ { "dropping-particle" : "", "family" : "Basconcillo", "given" : "Joseph", "non-dropping-particle" : "", "parse-names" : false, "suffix" : "" }, { "dropping-particle" : "", "family" : "Lucero", "given" : "Anthony", "non-dropping-particle" : "", "parse-names" : false, "suffix" : "" }, { "dropping-particle" : "", "family" : "Solis", "given" : "Analiza", "non-dropping-particle" : "", "parse-names" : false, "suffix" : "" }, { "dropping-particle" : "", "family" : "Sandoval Jr", "given" : "Robert", "non-dropping-particle" : "", "parse-names" : false, "suffix" : "" }, { "dropping-particle" : "", "family" : "Bautista", "given" : "Eulito", "non-dropping-particle" : "", "parse-names" : false, "suffix" : "" }, { "dropping-particle" : "", "family" : "Koizumi", "given" : "Tatsuji", "non-dropping-particle" : "", "parse-names" : false, "suffix" : "" }, { "dropping-particle" : "", "family" : "Kanamaru", "given" : "Hideki", "non-dropping-particle" : "", "parse-names" : false, "suffix" : "" } ], "container-title" : "Journal of the Meteorological Society of Japan. Series II", "id" : "ITEM-5", "issued" : { "date-parts" : [ [ "2016" ] ] }, "page" : "151-164", "publisher" : "Meteorological Society of Japan", "title" : "Statistically downscaled projected changes in seasonal mean temperature and rainfall in Cagayan Valley, Philippines", "translator" : [ { "dropping-particle" : "", "family" : "S308", "given" : "", "non-dropping-particle" : "", "parse-names" : false, "suffix" : "" } ], "type" : "article-journal", "volume" : "94" }, "uris" : [ "http://www.mendeley.com/documents/?uuid=dea9afbd-dc8b-4cf6-9094-bbf245186204" ] }, { "id" : "ITEM-6",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6",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7", "itemData" : { "author" : [ { "dropping-particle" : "", "family" : "Marzin", "given" : "Charline", "non-dropping-particle" : "", "parse-names" : false, "suffix" : "" }, { "dropping-particle" : "", "family" : "Rahmat", "given" : "Raizan", "non-dropping-particle" : "", "parse-names" : false, "suffix" : "" }, { "dropping-particle" : "", "family" : "Bernie", "given" : "Dan", "non-dropping-particle" : "", "parse-names" : false, "suffix" : "" }, { "dropping-particle" : "", "family" : "Bricheno", "given" : "Lucy", "non-dropping-particle" : "", "parse-names" : false, "suffix" : "" }, { "dropping-particle" : "", "family" : "Buonomo", "given" : "Erasmo", "non-dropping-particle" : "", "parse-names" : false, "suffix" : "" }, { "dropping-particle" : "", "family" : "Calvert", "given" : "Daley", "non-dropping-particle" : "", "parse-names" : false, "suffix" : "" }, { "dropping-particle" : "", "family" : "Cannaby", "given" : "Heather", "non-dropping-particle" : "", "parse-names" : false, "suffix" : "" }, { "dropping-particle" : "", "family" : "Chan", "given" : "Steven", "non-dropping-particle" : "", "parse-names" : false, "suffix" : "" }, { "dropping-particle" : "", "family" : "Chattopadhyay", "given" : "Mohar", "non-dropping-particle" : "", "parse-names" : false, "suffix" : "" }, { "dropping-particle" : "", "family" : "Cheong", "given" : "Wee-Kiong", "non-dropping-particle" : "", "parse-names" : false, "suffix" : "" }, { "dropping-particle" : "", "family" : "Hassim", "given" : "Muhammad Eeqmal", "non-dropping-particle" : "", "parse-names" : false, "suffix" : "" }, { "dropping-particle" : "", "family" : "Gohar", "given" : "Laila", "non-dropping-particle" : "", "parse-names" : false, "suffix" : "" }, { "dropping-particle" : "", "family" : "Golding", "given" : "Nicola", "non-dropping-particle" : "", "parse-names" : false, "suffix" : "" }, { "dropping-particle" : "", "family" : "Gordon", "given" : "Chris", "non-dropping-particle" : "", "parse-names" : false, "suffix" : "" }, { "dropping-particle" : "", "family" : "Gregory", "given" : "Jonathan", "non-dropping-particle" : "", "parse-names" : false, "suffix" : "" }, { "dropping-particle" : "", "family" : "Hein", "given" : "David", "non-dropping-particle" : "", "parse-names" : false, "suffix" : "" }, { "dropping-particle" : "", "family" : "Hines", "given" : "Adrian", "non-dropping-particle" : "", "parse-names" : false, "suffix" : "" }, { "dropping-particle" : "", "family" : "Howard", "given" : "Tom", "non-dropping-particle" : "", "parse-names" : false, "suffix" : "" }, { "dropping-particle" : "", "family" : "Janes", "given" : "Tamara", "non-dropping-particle" : "", "parse-names" : false, "suffix" : "" }, { "dropping-particle" : "", "family" : "Jones", "given" : "Richard", "non-dropping-particle" : "", "parse-names" : false, "suffix" : "" }, { "dropping-particle" : "", "family" : "Kendon", "given" : "Elisabeth", "non-dropping-particle" : "", "parse-names" : false, "suffix" : "" }, { "dropping-particle" : "", "family" : "Krijnen", "given" : "Justin", "non-dropping-particle" : "", "parse-names" : false, "suffix" : "" }, { "dropping-particle" : "", "family" : "Lee", "given" : "Shao-Yi", "non-dropping-particle" : "", "parse-names" : false, "suffix" : "" }, { "dropping-particle" : "", "family" : "Lim", "given" : "See-Yee", "non-dropping-particle" : "", "parse-names" : false, "suffix" : "" }, { "dropping-particle" : "", "family" : "Lo", "given" : "Chun Fung", "non-dropping-particle" : "", "parse-names" : false, "suffix" : "" }, { "dropping-particle" : "", "family" : "Lowe", "given" : "Jason", "non-dropping-particle" : "", "parse-names" : false, "suffix" : "" }, { "dropping-particle" : "", "family" : "Martin", "given" : "Gill", "non-dropping-particle" : "", "parse-names" : false, "suffix" : "" }, { "dropping-particle" : "", "family" : "Marzin", "given" : "Charline", "non-dropping-particle" : "", "parse-names" : false, "suffix" : "" }, { "dropping-particle" : "", "family" : "McBeath", "given" : "Kirsty", "non-dropping-particle" : "", "parse-names" : false, "suffix" : "" }, { "dropping-particle" : "", "family" : "McInnes", "given" : "Kathleen", "non-dropping-particle" : "", "parse-names" : false, "suffix" : "" }, { "dropping-particle" : "", "family" : "McSweeney", "given" : "Carol", "non-dropping-particle" : "", "parse-names" : false, "suffix" : "" }, { "dropping-particle" : "", "family" : "Mizielinski", "given" : "Matthew", "non-dropping-particle" : "", "parse-names" : false, "suffix" : "" }, { "dropping-particle" : "", "family" : "Murphy", "given" : "James", "non-dropping-particle" : "", "parse-names" : false, "suffix" : "" }, { "dropping-particle" : "", "family" : "O\u2019Neill", "given" : "Claire", "non-dropping-particle" : "", "parse-names" : false, "suffix" : "" }, { "dropping-particle" : "", "family" : "Palmer", "given" : "Matthew", "non-dropping-particle" : "", "parse-names" : false, "suffix" : "" }, { "dropping-particle" : "", "family" : "Redmond", "given" : "Grace", "non-dropping-particle" : "", "parse-names" : false, "suffix" : "" }, { "dropping-particle" : "", "family" : "Roberts", "given" : "Chris", "non-dropping-particle" : "", "parse-names" : false, "suffix" : "" }, { "dropping-particle" : "", "family" : "Sahany", "given" : "Sandeep", "non-dropping-particle" : "", "parse-names" : false, "suffix" : "" }, { "dropping-particle" : "", "family" : "Sanderson", "given" : "Michael", "non-dropping-particle" : "", "parse-names" : false, "suffix" : "" }, { "dropping-particle" : "", "family" : "Scannel", "given" : "Claire", "non-dropping-particle" : "", "parse-names" : false, "suffix" : "" }, { "dropping-particle" : "", "family" : "Sexton", "given" : "David", "non-dropping-particle" : "", "parse-names" : false, "suffix" : "" }, { "dropping-particle" : "", "family" : "Shaw", "given" : "Felicia", "non-dropping-particle" : "", "parse-names" : false, "suffix" : "" }, { "dropping-particle" : "", "family" : "Slingo", "given" : "Julia", "non-dropping-particle" : "", "parse-names" : false, "suffix" : "" }, { "dropping-particle" : "", "family" : "Sun", "given" : "Xiangming", "non-dropping-particle" : "", "parse-names" : false, "suffix" : "" }, { "dropping-particle" : "", "family" : "Tinker", "given" : "Jonathan", "non-dropping-particle" : "", "parse-names" : false, "suffix" : "" }, { "dropping-particle" : "", "family" : "Tucker", "given" : "Simon", "non-dropping-particle" : "", "parse-names" : false, "suffix" : "" }, { "dropping-particle" : "", "family" : "Wang", "given" : "Chang", "non-dropping-particle" : "", "parse-names" : false, "suffix" : "" }, { "dropping-particle" : "", "family" : "Webster", "given" : "Stuart", "non-dropping-particle" : "", "parse-names" : false, "suffix" : "" }, { "dropping-particle" : "", "family" : "Wilson", "given" : "Simon", "non-dropping-particle" : "", "parse-names" : false, "suffix" : "" }, { "dropping-particle" : "", "family" : "Wood", "given" : "Richard", "non-dropping-particle" : "", "parse-names" : false, "suffix" : "" }, { "dropping-particle" : "", "family" : "Zhang", "given" : "Sijin", "non-dropping-particle" : "", "parse-names" : false, "suffix" : "" } ], "id" : "ITEM-7", "issued" : { "date-parts" : [ [ "2015" ] ] }, "publisher" : "Meteorological Service Singapore", "publisher-place" : "Singapore", "title" : "Singapore 2nd National Climate Change Study \u2013 Phase 1", "translator" : [ { "dropping-particle" : "", "family" : "S2811", "given" : "Rt7", "non-dropping-particle" : "", "parse-names" : false, "suffix" : "" } ], "type" : "report" }, "uris" : [ "http://www.mendeley.com/documents/?uuid=1013b755-ded3-4dad-8038-ccfbdf85599a" ] } ], "mendeley" : { "formattedCitation" : "(Marzin et al., 2015; Basconcillo et al., 2016; Ge et al., 2017; Xu et al., 2017; Han et al., 2018; Tangang et al., 2018; Trinh-Tuan et al., 2019)", "plainTextFormattedCitation" : "(Marzin et al., 2015; Basconcillo et al., 2016; Ge et al., 2017; Xu et al., 2017; Han et al., 2018; Tangang et al., 2018; Trinh-Tuan et al., 2019)", "previouslyFormattedCitation" : "(Marzin et al., 2015; Basconcillo et al., 2016; Ge et al., 2017; Xu et al., 2017; Han et al., 2018; Tangang et al., 2018; Trinh-Tuan et al., 2019)" }, "properties" : { "noteIndex" : 0 }, "schema" : "https://github.com/citation-style-language/schema/raw/master/csl-citation.json" }</w:instrText>
            </w:r>
            <w:ins w:id="5434" w:author="Robin Matthews" w:date="2021-07-14T16:52:00Z">
              <w:r w:rsidR="004D14C2">
                <w:rPr>
                  <w:rFonts w:cs="Times New Roman"/>
                  <w:color w:val="000000" w:themeColor="text1"/>
                  <w:sz w:val="16"/>
                  <w:szCs w:val="16"/>
                  <w:lang w:val="en-GB" w:eastAsia="en-CA"/>
                </w:rPr>
                <w:fldChar w:fldCharType="separate"/>
              </w:r>
              <w:r w:rsidR="004D14C2" w:rsidRPr="00D83AAB">
                <w:rPr>
                  <w:rFonts w:cs="Times New Roman"/>
                  <w:noProof/>
                  <w:color w:val="000000" w:themeColor="text1"/>
                  <w:sz w:val="16"/>
                  <w:szCs w:val="16"/>
                  <w:lang w:val="en-GB" w:eastAsia="en-CA"/>
                </w:rPr>
                <w:t>(Marzin et al., 2015; Basconcillo et al., 2016; Ge et al., 2017; Xu et al., 2017; Han et al., 2018; Tangang et al., 2018; Trinh-Tuan et al., 2019)</w:t>
              </w:r>
              <w:r w:rsidR="004D14C2">
                <w:rPr>
                  <w:rFonts w:cs="Times New Roman"/>
                  <w:color w:val="000000" w:themeColor="text1"/>
                  <w:sz w:val="16"/>
                  <w:szCs w:val="16"/>
                  <w:lang w:val="en-GB" w:eastAsia="en-CA"/>
                </w:rPr>
                <w:fldChar w:fldCharType="end"/>
              </w:r>
            </w:ins>
            <w:commentRangeStart w:id="5435"/>
            <w:del w:id="5436" w:author="Robin Matthews" w:date="2021-07-14T16:51:00Z">
              <w:r w:rsidRPr="00D424AA" w:rsidDel="004D14C2">
                <w:rPr>
                  <w:rFonts w:cs="Times New Roman"/>
                  <w:color w:val="000000" w:themeColor="text1"/>
                  <w:sz w:val="16"/>
                  <w:szCs w:val="16"/>
                  <w:lang w:val="en-GB" w:eastAsia="en-CA"/>
                </w:rPr>
                <w:fldChar w:fldCharType="begin" w:fldLock="1"/>
              </w:r>
              <w:r w:rsidR="00FF6231" w:rsidRPr="004D14C2" w:rsidDel="004D14C2">
                <w:rPr>
                  <w:rFonts w:cs="Times New Roman"/>
                  <w:color w:val="000000" w:themeColor="text1"/>
                  <w:sz w:val="16"/>
                  <w:szCs w:val="16"/>
                  <w:lang w:val="en-GB" w:eastAsia="en-CA"/>
                </w:rPr>
                <w:delInstrText>ADDIN CSL_CITATION { "citationItems" : [ { "id" : "ITEM-1",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1",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mendeley" : { "formattedCitation" : "(Xu et al., 2017)", "manualFormatting" : "(Xu et al., 2017", "plainTextFormattedCitation" : "(Xu et al., 2017)", "previouslyFormattedCitation" : "(Xu et al., 2017)"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RPr="004D14C2" w:rsidDel="004D14C2">
                <w:rPr>
                  <w:rFonts w:cs="Times New Roman"/>
                  <w:noProof/>
                  <w:color w:val="000000" w:themeColor="text1"/>
                  <w:sz w:val="16"/>
                  <w:szCs w:val="16"/>
                  <w:lang w:val="en-GB" w:eastAsia="en-CA"/>
                </w:rPr>
                <w:delText>(Xu et al., 2017</w:delText>
              </w:r>
              <w:r w:rsidRPr="00D424AA" w:rsidDel="004D14C2">
                <w:rPr>
                  <w:rFonts w:cs="Times New Roman"/>
                  <w:color w:val="000000" w:themeColor="text1"/>
                  <w:sz w:val="16"/>
                  <w:szCs w:val="16"/>
                  <w:lang w:val="en-GB" w:eastAsia="en-CA"/>
                </w:rPr>
                <w:fldChar w:fldCharType="end"/>
              </w:r>
              <w:commentRangeEnd w:id="5435"/>
              <w:r w:rsidR="00A26296" w:rsidDel="004D14C2">
                <w:rPr>
                  <w:rStyle w:val="Marquedecommentaire"/>
                </w:rPr>
                <w:commentReference w:id="5435"/>
              </w:r>
              <w:r w:rsidRPr="00841A35" w:rsidDel="004D14C2">
                <w:rPr>
                  <w:rFonts w:cs="Times New Roman"/>
                  <w:color w:val="000000" w:themeColor="text1"/>
                  <w:sz w:val="16"/>
                  <w:szCs w:val="16"/>
                  <w:lang w:val="en-GB" w:eastAsia="en-CA"/>
                </w:rPr>
                <w:delText xml:space="preserve">; </w:delText>
              </w:r>
              <w:commentRangeStart w:id="5437"/>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1",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Han et al., 2018)", "manualFormatting" : "Han et al., 2018", "plainTextFormattedCitation" : "(Han et al., 2018)", "previouslyFormattedCitation" : "(Han et al., 2018)"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Han et al., 2018</w:delText>
              </w:r>
              <w:r w:rsidRPr="00D424AA" w:rsidDel="004D14C2">
                <w:rPr>
                  <w:rFonts w:cs="Times New Roman"/>
                  <w:color w:val="000000" w:themeColor="text1"/>
                  <w:sz w:val="16"/>
                  <w:szCs w:val="16"/>
                  <w:lang w:val="en-GB" w:eastAsia="en-CA"/>
                </w:rPr>
                <w:fldChar w:fldCharType="end"/>
              </w:r>
              <w:commentRangeEnd w:id="5437"/>
              <w:r w:rsidR="00A26296" w:rsidDel="004D14C2">
                <w:rPr>
                  <w:rStyle w:val="Marquedecommentaire"/>
                </w:rPr>
                <w:commentReference w:id="5437"/>
              </w:r>
              <w:r w:rsidRPr="00841A35" w:rsidDel="004D14C2">
                <w:rPr>
                  <w:rFonts w:cs="Times New Roman"/>
                  <w:color w:val="000000" w:themeColor="text1"/>
                  <w:sz w:val="16"/>
                  <w:szCs w:val="16"/>
                  <w:lang w:val="en-GB" w:eastAsia="en-CA"/>
                </w:rPr>
                <w:delText xml:space="preserve">; </w:delText>
              </w:r>
              <w:commentRangeStart w:id="5438"/>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1",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mendeley" : { "formattedCitation" : "(Tangang et al., 2018)", "manualFormatting" : "Tangang et al., 2018", "plainTextFormattedCitation" : "(Tangang et al., 2018)", "previouslyFormattedCitation" : "(Tangang et al., 2018)"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Tangang et al., 2018</w:delText>
              </w:r>
              <w:r w:rsidRPr="00D424AA" w:rsidDel="004D14C2">
                <w:rPr>
                  <w:rFonts w:cs="Times New Roman"/>
                  <w:color w:val="000000" w:themeColor="text1"/>
                  <w:sz w:val="16"/>
                  <w:szCs w:val="16"/>
                  <w:lang w:val="en-GB" w:eastAsia="en-CA"/>
                </w:rPr>
                <w:fldChar w:fldCharType="end"/>
              </w:r>
              <w:commentRangeEnd w:id="5438"/>
              <w:r w:rsidR="00A26296" w:rsidDel="004D14C2">
                <w:rPr>
                  <w:rStyle w:val="Marquedecommentaire"/>
                </w:rPr>
                <w:commentReference w:id="5438"/>
              </w:r>
              <w:r w:rsidRPr="00841A35" w:rsidDel="004D14C2">
                <w:rPr>
                  <w:rFonts w:cs="Times New Roman"/>
                  <w:color w:val="000000" w:themeColor="text1"/>
                  <w:sz w:val="16"/>
                  <w:szCs w:val="16"/>
                  <w:lang w:val="en-GB" w:eastAsia="en-CA"/>
                </w:rPr>
                <w:delText xml:space="preserve">; </w:delText>
              </w:r>
              <w:commentRangeStart w:id="5439"/>
              <w:r w:rsidRPr="00D424AA" w:rsidDel="004D14C2">
                <w:rPr>
                  <w:rFonts w:cs="Times New Roman"/>
                  <w:color w:val="000000" w:themeColor="text1"/>
                  <w:sz w:val="16"/>
                  <w:szCs w:val="16"/>
                  <w:lang w:val="en-GB" w:eastAsia="en-CA"/>
                </w:rPr>
                <w:fldChar w:fldCharType="begin" w:fldLock="1"/>
              </w:r>
              <w:r w:rsidR="00FF6231" w:rsidDel="004D14C2">
                <w:rPr>
                  <w:rFonts w:cs="Times New Roman"/>
                  <w:color w:val="000000" w:themeColor="text1"/>
                  <w:sz w:val="16"/>
                  <w:szCs w:val="16"/>
                  <w:lang w:val="en-GB" w:eastAsia="en-CA"/>
                </w:rPr>
                <w:delInstrText>ADDIN CSL_CITATION { "citationItems" : [ { "id" : "ITEM-1", "itemData" : { "DOI" : "10.2151/SOLA.2019-001", "ISSN" : "13496476", "abstract" : "The Quantile Mapping (QM) bias correction (BC) technique was applied for the first time to address biases in the simulated precipitation over Vietnam from the Regional Climate Model (RegCM) driven by five Coupled Model Intercomparison Project Phase 5 (CMIP5) Global Climate Model (GCM) products. The QM process was implemented for the period 1986-2005, and subsequently applied to the mid-future period 2046-2065 under both Representative Concentration Pathway (RCP) 4.5 and RCP 8.5. Comparison with the original model outputs during the independent validation period shows a large bias reduction from 45% to 3% over Vietnam and significant improvements in representing precipitation indices (PI) after applying the QM technique. Moreover, the ensemble average of the BC products generally performed better than an individual BC member in capturing the spatial distribution of the PIs. A drier condition with a longer rainfall break, and shorter consecutive rainfall events are anticipated over Northern and Central Vietnam during their respective wet seasons in the mid-future. Furthermore, this study showed that the QM method minimally modified the future changes in PIs over most of Vietnam; thus, these corrected projections could be used in climate impacts and adaptation studies.", "author" : [ { "dropping-particle" : "", "family" : "Trinh-Tuan", "given" : "Long", "non-dropping-particle" : "", "parse-names" : false, "suffix" : "" }, { "dropping-particle" : "", "family" : "Matsumoto", "given" : "Jun", "non-dropping-particle" : "", "parse-names" : false, "suffix" : "" }, { "dropping-particle" : "", "family" : "Tangang", "given" : "Fredolin T.", "non-dropping-particle" : "", "parse-names" : false, "suffix" : "" }, { "dropping-particle" : "", "family" : "Juneng", "given" : "Liew", "non-dropping-particle" : "", "parse-names" : false, "suffix" : "" }, { "dropping-particle" : "", "family" : "Cruz", "given" : "Faye", "non-dropping-particle" : "", "parse-names" : false, "suffix" : "" }, { "dropping-particle" : "", "family" : "Narisma", "given" : "Gemma", "non-dropping-particle" : "", "parse-names" : false, "suffix" : "" }, { "dropping-particle" : "", "family" : "Santisirisomboon", "given" : "Jerasorn", "non-dropping-particle" : "", "parse-names" : false, "suffix" : "" }, { "dropping-particle" : "", "family" : "Phan-Van", "given" : "Tan", "non-dropping-particle" : "", "parse-names" : false, "suffix" : "" }, { "dropping-particle" : "", "family" : "Gunawan", "given" : "Dodo", "non-dropping-particle" : "", "parse-names" : false, "suffix" : "" }, { "dropping-particle" : "", "family" : "Aldrian", "given" : "Edvin", "non-dropping-particle" : "", "parse-names" : false, "suffix" : "" }, { "dropping-particle" : "", "family" : "Ngo-Duc", "given" : "Thanh", "non-dropping-particle" : "", "parse-names" : false, "suffix" : "" } ], "container-title" : "Scientific Online Letters on the Atmosphere", "id" : "ITEM-1", "issued" : { "date-parts" : [ [ "2019" ] ] }, "page" : "1-6", "title" : "Application of Quantile Mapping bias correction for mid-future precipitation projections over Vietnam", "translator" : [ { "dropping-particle" : "", "family" : "S2812", "given" : "", "non-dropping-particle" : "", "parse-names" : false, "suffix" : "" } ], "type" : "article-journal", "volume" : "15" }, "uris" : [ "http://www.mendeley.com/documents/?uuid=41289f5d-1720-4034-8be7-82e8c0abf35b" ] } ], "mendeley" : { "formattedCitation" : "(Trinh-Tuan et al., 2019)", "manualFormatting" : "Trinh-Tuan et al., 2019", "plainTextFormattedCitation" : "(Trinh-Tuan et al., 2019)", "previouslyFormattedCitation" : "(Trinh-Tuan et al., 2019)"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Trinh-Tuan et al., 2019</w:delText>
              </w:r>
              <w:r w:rsidRPr="00D424AA" w:rsidDel="004D14C2">
                <w:rPr>
                  <w:rFonts w:cs="Times New Roman"/>
                  <w:color w:val="000000" w:themeColor="text1"/>
                  <w:sz w:val="16"/>
                  <w:szCs w:val="16"/>
                  <w:lang w:val="en-GB" w:eastAsia="en-CA"/>
                </w:rPr>
                <w:fldChar w:fldCharType="end"/>
              </w:r>
              <w:commentRangeEnd w:id="5439"/>
              <w:r w:rsidR="00A26296" w:rsidDel="004D14C2">
                <w:rPr>
                  <w:rStyle w:val="Marquedecommentaire"/>
                </w:rPr>
                <w:commentReference w:id="5439"/>
              </w:r>
              <w:r w:rsidRPr="00841A35" w:rsidDel="004D14C2">
                <w:rPr>
                  <w:rFonts w:cs="Times New Roman"/>
                  <w:color w:val="000000" w:themeColor="text1"/>
                  <w:sz w:val="16"/>
                  <w:szCs w:val="16"/>
                  <w:lang w:val="en-GB" w:eastAsia="en-CA"/>
                </w:rPr>
                <w:delText xml:space="preserve">; </w:delText>
              </w:r>
              <w:commentRangeStart w:id="5440"/>
              <w:r w:rsidRPr="00D424AA" w:rsidDel="004D14C2">
                <w:rPr>
                  <w:rFonts w:cs="Times New Roman"/>
                  <w:color w:val="000000" w:themeColor="text1"/>
                  <w:sz w:val="16"/>
                  <w:szCs w:val="16"/>
                  <w:lang w:val="en-GB" w:eastAsia="en-CA"/>
                </w:rPr>
                <w:fldChar w:fldCharType="begin" w:fldLock="1"/>
              </w:r>
              <w:r w:rsidR="007D2D56" w:rsidDel="004D14C2">
                <w:rPr>
                  <w:rFonts w:cs="Times New Roman"/>
                  <w:color w:val="000000" w:themeColor="text1"/>
                  <w:sz w:val="16"/>
                  <w:szCs w:val="16"/>
                  <w:lang w:val="en-GB" w:eastAsia="en-CA"/>
                </w:rPr>
                <w:delInstrText>ADDIN CSL_CITATION { "citationItems" : [ { "id" : "ITEM-1", "itemData" : { "author" : [ { "dropping-particle" : "", "family" : "Basconcillo", "given" : "Joseph", "non-dropping-particle" : "", "parse-names" : false, "suffix" : "" }, { "dropping-particle" : "", "family" : "Lucero", "given" : "Anthony", "non-dropping-particle" : "", "parse-names" : false, "suffix" : "" }, { "dropping-particle" : "", "family" : "Solis", "given" : "Analiza", "non-dropping-particle" : "", "parse-names" : false, "suffix" : "" }, { "dropping-particle" : "", "family" : "Sandoval Jr", "given" : "Robert", "non-dropping-particle" : "", "parse-names" : false, "suffix" : "" }, { "dropping-particle" : "", "family" : "Bautista", "given" : "Eulito", "non-dropping-particle" : "", "parse-names" : false, "suffix" : "" }, { "dropping-particle" : "", "family" : "Koizumi", "given" : "Tatsuji", "non-dropping-particle" : "", "parse-names" : false, "suffix" : "" }, { "dropping-particle" : "", "family" : "Kanamaru", "given" : "Hideki", "non-dropping-particle" : "", "parse-names" : false, "suffix" : "" } ], "container-title" : "Journal of the Meteorological Society of Japan. Series II", "id" : "ITEM-1", "issued" : { "date-parts" : [ [ "2016" ] ] }, "page" : "151-164", "publisher" : "Meteorological Society of Japan", "title" : "Statistically downscaled projected changes in seasonal mean temperature and rainfall in Cagayan Valley, Philippines", "translator" : [ { "dropping-particle" : "", "family" : "S308", "given" : "", "non-dropping-particle" : "", "parse-names" : false, "suffix" : "" } ], "type" : "article-journal", "volume" : "94" }, "uris" : [ "http://www.mendeley.com/documents/?uuid=dea9afbd-dc8b-4cf6-9094-bbf245186204" ] }, { "id" : "ITEM-2", "itemData" : { "DOI" : "10.3390/atmos8070127", "ISSN" : "20734433", "abstract" : "Although precipitation extremes exert a major influence on populations and the environment, trend analysis for the entire Qinghai-Tibetan plateau (QTP) has not previously been undertaken. In this study, meteorological data from 83 weather stations was used to analyze the temporal trends and spatial distribution of 10 extreme precipitation indices over the QTP during 1975\u20132014. The Mann Kendall test and Sen\u2019s slope estimator were used to determine significances and magnitudes of station trends. Spatially, stations recording increasing trends were mainly distributed in the southwestern, central and northern regions. Stations with decreasing trends were centered on the eastern and southeastern areas. Temporally, all indices had an increasing trend except for consecutive dry days (CDD) and consecutive wet days (CWD) during the study period. The contribution of extreme precipitation to total precipitation showed a significant increasing trend. These findings may be due to the complex interaction between the large-scale circulation and topography. In general, the changes of extreme precipitation indicated an enhanced tendency, with the frequency, intensity and amount of heavy precipitation increasing over time. Furthermore, altitude dependency of extreme precipitation does not exist in QTP, with topography effects on changes in precipitation extremes being more obvious in the higher elevation, flat, and hill stations.", "author" : [ { "dropping-particle" : "", "family" : "Ge", "given" : "Genbatu", "non-dropping-particle" : "", "parse-names" : false, "suffix" : "" }, { "dropping-particle" : "", "family" : "Shi", "given" : "Zhongjie", "non-dropping-particle" : "", "parse-names" : false, "suffix" : "" }, { "dropping-particle" : "", "family" : "Yang", "given" : "Xiaohui", "non-dropping-particle" : "", "parse-names" : false, "suffix" : "" }, { "dropping-particle" : "", "family" : "Hao", "given" : "Yuguang", "non-dropping-particle" : "", "parse-names" : false, "suffix" : "" }, { "dropping-particle" : "", "family" : "Guo", "given" : "Hao", "non-dropping-particle" : "", "parse-names" : false, "suffix" : "" }, { "dropping-particle" : "", "family" : "Kossi", "given" : "Fandjinou", "non-dropping-particle" : "", "parse-names" : false, "suffix" : "" }, { "dropping-particle" : "", "family" : "Xin", "given" : "Zhiming", "non-dropping-particle" : "", "parse-names" : false, "suffix" : "" }, { "dropping-particle" : "", "family" : "Wei", "given" : "Wei", "non-dropping-particle" : "", "parse-names" : false, "suffix" : "" }, { "dropping-particle" : "", "family" : "Zhang", "given" : "Zhiyong", "non-dropping-particle" : "", "parse-names" : false, "suffix" : "" }, { "dropping-particle" : "", "family" : "Zhang", "given" : "Xiao", "non-dropping-particle" : "", "parse-names" : false, "suffix" : "" }, { "dropping-particle" : "", "family" : "Liu", "given" : "Yanshu", "non-dropping-particle" : "", "parse-names" : false, "suffix" : "" }, { "dropping-particle" : "", "family" : "Liu", "given" : "Junhui", "non-dropping-particle" : "", "parse-names" : false, "suffix" : "" } ], "container-title" : "Atmosphere", "id" : "ITEM-2", "issue" : "7", "issued" : { "date-parts" : [ [ "2017" ] ] }, "page" : "1-16", "title" : "Analysis of precipitation extremes in the Qinghai-Tibetan plateau, China: Spatio-temporal characteristics and topography effects", "translator" : [ { "dropping-particle" : "", "family" : "S1935", "given" : "", "non-dropping-particle" : "", "parse-names" : false, "suffix" : "" } ], "type" : "article-journal", "volume" : "8" }, "uris" : [ "http://www.mendeley.com/documents/?uuid=59fe8e7c-ec95-4163-bc83-0c9647755ad7" ] }, { "id" : "ITEM-3",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3",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id" : "ITEM-4", "itemData" : { "DOI" : "10.2151/SOLA.2019-001", "ISSN" : "13496476", "abstract" : "The Quantile Mapping (QM) bias correction (BC) technique was applied for the first time to address biases in the simulated precipitation over Vietnam from the Regional Climate Model (RegCM) driven by five Coupled Model Intercomparison Project Phase 5 (CMIP5) Global Climate Model (GCM) products. The QM process was implemented for the period 1986-2005, and subsequently applied to the mid-future period 2046-2065 under both Representative Concentration Pathway (RCP) 4.5 and RCP 8.5. Comparison with the original model outputs during the independent validation period shows a large bias reduction from 45% to 3% over Vietnam and significant improvements in representing precipitation indices (PI) after applying the QM technique. Moreover, the ensemble average of the BC products generally performed better than an individual BC member in capturing the spatial distribution of the PIs. A drier condition with a longer rainfall break, and shorter consecutive rainfall events are anticipated over Northern and Central Vietnam during their respective wet seasons in the mid-future. Furthermore, this study showed that the QM method minimally modified the future changes in PIs over most of Vietnam; thus, these corrected projections could be used in climate impacts and adaptation studies.", "author" : [ { "dropping-particle" : "", "family" : "Trinh-Tuan", "given" : "Long", "non-dropping-particle" : "", "parse-names" : false, "suffix" : "" }, { "dropping-particle" : "", "family" : "Matsumoto", "given" : "Jun", "non-dropping-particle" : "", "parse-names" : false, "suffix" : "" }, { "dropping-particle" : "", "family" : "Tangang", "given" : "Fredolin T.", "non-dropping-particle" : "", "parse-names" : false, "suffix" : "" }, { "dropping-particle" : "", "family" : "Juneng", "given" : "Liew", "non-dropping-particle" : "", "parse-names" : false, "suffix" : "" }, { "dropping-particle" : "", "family" : "Cruz", "given" : "Faye", "non-dropping-particle" : "", "parse-names" : false, "suffix" : "" }, { "dropping-particle" : "", "family" : "Narisma", "given" : "Gemma", "non-dropping-particle" : "", "parse-names" : false, "suffix" : "" }, { "dropping-particle" : "", "family" : "Santisirisomboon", "given" : "Jerasorn", "non-dropping-particle" : "", "parse-names" : false, "suffix" : "" }, { "dropping-particle" : "", "family" : "Phan-Van", "given" : "Tan", "non-dropping-particle" : "", "parse-names" : false, "suffix" : "" }, { "dropping-particle" : "", "family" : "Gunawan", "given" : "Dodo", "non-dropping-particle" : "", "parse-names" : false, "suffix" : "" }, { "dropping-particle" : "", "family" : "Aldrian", "given" : "Edvin", "non-dropping-particle" : "", "parse-names" : false, "suffix" : "" }, { "dropping-particle" : "", "family" : "Ngo-Duc", "given" : "Thanh", "non-dropping-particle" : "", "parse-names" : false, "suffix" : "" } ], "container-title" : "Scientific Online Letters on the Atmosphere", "id" : "ITEM-4", "issued" : { "date-parts" : [ [ "2019" ] ] }, "page" : "1-6", "title" : "Application of Quantile Mapping bias correction for mid-future precipitation projections over Vietnam", "translator" : [ { "dropping-particle" : "", "family" : "S2812", "given" : "", "non-dropping-particle" : "", "parse-names" : false, "suffix" : "" } ], "type" : "article-journal", "volume" : "15" }, "uris" : [ "http://www.mendeley.com/documents/?uuid=41289f5d-1720-4034-8be7-82e8c0abf35b" ] }, { "id" : "ITEM-5", "itemData" : { "author" : [ { "dropping-particle" : "", "family" : "Marzin", "given" : "Charline", "non-dropping-particle" : "", "parse-names" : false, "suffix" : "" }, { "dropping-particle" : "", "family" : "Rahmat", "given" : "Raizan", "non-dropping-particle" : "", "parse-names" : false, "suffix" : "" }, { "dropping-particle" : "", "family" : "Bernie", "given" : "Dan", "non-dropping-particle" : "", "parse-names" : false, "suffix" : "" }, { "dropping-particle" : "", "family" : "Bricheno", "given" : "Lucy", "non-dropping-particle" : "", "parse-names" : false, "suffix" : "" }, { "dropping-particle" : "", "family" : "Buonomo", "given" : "Erasmo", "non-dropping-particle" : "", "parse-names" : false, "suffix" : "" }, { "dropping-particle" : "", "family" : "Calvert", "given" : "Daley", "non-dropping-particle" : "", "parse-names" : false, "suffix" : "" }, { "dropping-particle" : "", "family" : "Cannaby", "given" : "Heather", "non-dropping-particle" : "", "parse-names" : false, "suffix" : "" }, { "dropping-particle" : "", "family" : "Chan", "given" : "Steven", "non-dropping-particle" : "", "parse-names" : false, "suffix" : "" }, { "dropping-particle" : "", "family" : "Chattopadhyay", "given" : "Mohar", "non-dropping-particle" : "", "parse-names" : false, "suffix" : "" }, { "dropping-particle" : "", "family" : "Cheong", "given" : "Wee-Kiong", "non-dropping-particle" : "", "parse-names" : false, "suffix" : "" }, { "dropping-particle" : "", "family" : "Hassim", "given" : "Muhammad Eeqmal", "non-dropping-particle" : "", "parse-names" : false, "suffix" : "" }, { "dropping-particle" : "", "family" : "Gohar", "given" : "Laila", "non-dropping-particle" : "", "parse-names" : false, "suffix" : "" }, { "dropping-particle" : "", "family" : "Golding", "given" : "Nicola", "non-dropping-particle" : "", "parse-names" : false, "suffix" : "" }, { "dropping-particle" : "", "family" : "Gordon", "given" : "Chris", "non-dropping-particle" : "", "parse-names" : false, "suffix" : "" }, { "dropping-particle" : "", "family" : "Gregory", "given" : "Jonathan", "non-dropping-particle" : "", "parse-names" : false, "suffix" : "" }, { "dropping-particle" : "", "family" : "Hein", "given" : "David", "non-dropping-particle" : "", "parse-names" : false, "suffix" : "" }, { "dropping-particle" : "", "family" : "Hines", "given" : "Adrian", "non-dropping-particle" : "", "parse-names" : false, "suffix" : "" }, { "dropping-particle" : "", "family" : "Howard", "given" : "Tom", "non-dropping-particle" : "", "parse-names" : false, "suffix" : "" }, { "dropping-particle" : "", "family" : "Janes", "given" : "Tamara", "non-dropping-particle" : "", "parse-names" : false, "suffix" : "" }, { "dropping-particle" : "", "family" : "Jones", "given" : "Richard", "non-dropping-particle" : "", "parse-names" : false, "suffix" : "" }, { "dropping-particle" : "", "family" : "Kendon", "given" : "Elisabeth", "non-dropping-particle" : "", "parse-names" : false, "suffix" : "" }, { "dropping-particle" : "", "family" : "Krijnen", "given" : "Justin", "non-dropping-particle" : "", "parse-names" : false, "suffix" : "" }, { "dropping-particle" : "", "family" : "Lee", "given" : "Shao-Yi", "non-dropping-particle" : "", "parse-names" : false, "suffix" : "" }, { "dropping-particle" : "", "family" : "Lim", "given" : "See-Yee", "non-dropping-particle" : "", "parse-names" : false, "suffix" : "" }, { "dropping-particle" : "", "family" : "Lo", "given" : "Chun Fung", "non-dropping-particle" : "", "parse-names" : false, "suffix" : "" }, { "dropping-particle" : "", "family" : "Lowe", "given" : "Jason", "non-dropping-particle" : "", "parse-names" : false, "suffix" : "" }, { "dropping-particle" : "", "family" : "Martin", "given" : "Gill", "non-dropping-particle" : "", "parse-names" : false, "suffix" : "" }, { "dropping-particle" : "", "family" : "Marzin", "given" : "Charline", "non-dropping-particle" : "", "parse-names" : false, "suffix" : "" }, { "dropping-particle" : "", "family" : "McBeath", "given" : "Kirsty", "non-dropping-particle" : "", "parse-names" : false, "suffix" : "" }, { "dropping-particle" : "", "family" : "McInnes", "given" : "Kathleen", "non-dropping-particle" : "", "parse-names" : false, "suffix" : "" }, { "dropping-particle" : "", "family" : "McSweeney", "given" : "Carol", "non-dropping-particle" : "", "parse-names" : false, "suffix" : "" }, { "dropping-particle" : "", "family" : "Mizielinski", "given" : "Matthew", "non-dropping-particle" : "", "parse-names" : false, "suffix" : "" }, { "dropping-particle" : "", "family" : "Murphy", "given" : "James", "non-dropping-particle" : "", "parse-names" : false, "suffix" : "" }, { "dropping-particle" : "", "family" : "O\u2019Neill", "given" : "Claire", "non-dropping-particle" : "", "parse-names" : false, "suffix" : "" }, { "dropping-particle" : "", "family" : "Palmer", "given" : "Matthew", "non-dropping-particle" : "", "parse-names" : false, "suffix" : "" }, { "dropping-particle" : "", "family" : "Redmond", "given" : "Grace", "non-dropping-particle" : "", "parse-names" : false, "suffix" : "" }, { "dropping-particle" : "", "family" : "Roberts", "given" : "Chris", "non-dropping-particle" : "", "parse-names" : false, "suffix" : "" }, { "dropping-particle" : "", "family" : "Sahany", "given" : "Sandeep", "non-dropping-particle" : "", "parse-names" : false, "suffix" : "" }, { "dropping-particle" : "", "family" : "Sanderson", "given" : "Michael", "non-dropping-particle" : "", "parse-names" : false, "suffix" : "" }, { "dropping-particle" : "", "family" : "Scannel", "given" : "Claire", "non-dropping-particle" : "", "parse-names" : false, "suffix" : "" }, { "dropping-particle" : "", "family" : "Sexton", "given" : "David", "non-dropping-particle" : "", "parse-names" : false, "suffix" : "" }, { "dropping-particle" : "", "family" : "Shaw", "given" : "Felicia", "non-dropping-particle" : "", "parse-names" : false, "suffix" : "" }, { "dropping-particle" : "", "family" : "Slingo", "given" : "Julia", "non-dropping-particle" : "", "parse-names" : false, "suffix" : "" }, { "dropping-particle" : "", "family" : "Sun", "given" : "Xiangming", "non-dropping-particle" : "", "parse-names" : false, "suffix" : "" }, { "dropping-particle" : "", "family" : "Tinker", "given" : "Jonathan", "non-dropping-particle" : "", "parse-names" : false, "suffix" : "" }, { "dropping-particle" : "", "family" : "Tucker", "given" : "Simon", "non-dropping-particle" : "", "parse-names" : false, "suffix" : "" }, { "dropping-particle" : "", "family" : "Wang", "given" : "Chang", "non-dropping-particle" : "", "parse-names" : false, "suffix" : "" }, { "dropping-particle" : "", "family" : "Webster", "given" : "Stuart", "non-dropping-particle" : "", "parse-names" : false, "suffix" : "" }, { "dropping-particle" : "", "family" : "Wilson", "given" : "Simon", "non-dropping-particle" : "", "parse-names" : false, "suffix" : "" }, { "dropping-particle" : "", "family" : "Wood", "given" : "Richard", "non-dropping-particle" : "", "parse-names" : false, "suffix" : "" }, { "dropping-particle" : "", "family" : "Zhang", "given" : "Sijin", "non-dropping-particle" : "", "parse-names" : false, "suffix" : "" } ], "id" : "ITEM-5", "issued" : { "date-parts" : [ [ "2015" ] ] }, "publisher" : "Meteorological Service Singapore", "publisher-place" : "Singapore", "title" : "Singapore 2nd National Climate Change Study \u2013 Phase 1", "translator" : [ { "dropping-particle" : "", "family" : "S2811", "given" : "Rt7", "non-dropping-particle" : "", "parse-names" : false, "suffix" : "" } ], "type" : "report" }, "uris" : [ "http://www.mendeley.com/documents/?uuid=1013b755-ded3-4dad-8038-ccfbdf85599a" ] }, { "id" : "ITEM-6",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 \u00b0C, and further compares the differences between 1.5 \u00b0C and 2 \u00b0C targets. Results show that relative to the pre-industrial era, the mean temperature over Asia increases by 2.3 \u00b0C, 3.0 \u00b0C, 4.6 \u00b0C, and 6.0 \u00b0C at warming targets of 1.5 \u00b0C, 2 \u00b0C, 3 \u00b0C, and 4 \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 \u00b0C target, compared with the climate under the 2 \u00b0C target, the mean temperature will be lower by 0.5\u20131 \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 \u00b0C and 2 \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 Tao", "non-dropping-particle" : "", "parse-names" : false, "suffix" : "" }, { "dropping-particle" : "", "family" : "Wu", "given" : "Jie", "non-dropping-particle" : "", "parse-names" : false, "suffix" : "" }, { "dropping-particle" : "", "family" : "Han", "given" : "Zhen Yu", "non-dropping-particle" : "", "parse-names" : false, "suffix" : "" }, { "dropping-particle" : "", "family" : "Zhang", "given" : "Yong Xiang", "non-dropping-particle" : "", "parse-names" : false, "suffix" : "" }, { "dropping-particle" : "", "family" : "Wu", "given" : "Jia", "non-dropping-particle" : "", "parse-names" : false, "suffix" : "" } ], "container-title" : "Advances in Climate Change Research", "id" : "ITEM-6", "issue" : "2", "issued" : { "date-parts" : [ [ "2017" ] ] }, "page" : "99-107", "publisher" : "Elsevier Ltd", "title" : "Asian climate change under 1.5\u20134\u00a0\u00b0C warming targets", "translator" : [ { "dropping-particle" : "", "family" : "S748", "given" : "", "non-dropping-particle" : "", "parse-names" : false, "suffix" : "" } ], "type" : "article-journal", "volume" : "8" }, "uris" : [ "http://www.mendeley.com/documents/?uuid=5378a50a-9b83-4929-a27c-b79150901eb1" ] }, { "id" : "ITEM-7",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7",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mendeley" : { "formattedCitation" : "(Marzin et al., 2015; Basconcillo et al., 2016; Ge et al., 2017; Xu et al., 2017; Han et al., 2018; Tangang et al., 2018; Trinh-Tuan et al., 2019)", "manualFormatting" : "Basconcillo et al., 2016; Ge et al., 2017; Han et al., 2018; Marzin et al., 2015; Tangang et al., 2018; Trinh-Tuan et al., 2019; Xu et al., 2017)", "plainTextFormattedCitation" : "(Marzin et al., 2015; Basconcillo et al., 2016; Ge et al., 2017; Xu et al., 2017; Han et al., 2018; Tangang et al., 2018; Trinh-Tuan et al., 2019)", "previouslyFormattedCitation" : "(Marzin et al., 2015; Basconcillo et al., 2016; Ge et al., 2017; Xu et al., 2017; Han et al., 2018; Tangang et al., 2018; Trinh-Tuan et al., 2019)" }, "properties" : { "noteIndex" : 0 }, "schema" : "https://github.com/citation-style-language/schema/raw/master/csl-citation.json" }</w:delInstrText>
              </w:r>
              <w:r w:rsidRPr="00D424AA" w:rsidDel="004D14C2">
                <w:rPr>
                  <w:rFonts w:cs="Times New Roman"/>
                  <w:color w:val="000000" w:themeColor="text1"/>
                  <w:sz w:val="16"/>
                  <w:szCs w:val="16"/>
                  <w:lang w:val="en-GB" w:eastAsia="en-CA"/>
                </w:rPr>
                <w:fldChar w:fldCharType="separate"/>
              </w:r>
              <w:r w:rsidR="00A26296" w:rsidDel="004D14C2">
                <w:rPr>
                  <w:rFonts w:cs="Times New Roman"/>
                  <w:noProof/>
                  <w:color w:val="000000" w:themeColor="text1"/>
                  <w:sz w:val="16"/>
                  <w:szCs w:val="16"/>
                  <w:lang w:val="en-GB" w:eastAsia="en-CA"/>
                </w:rPr>
                <w:delText>Basconcillo et al., 2016; Ge et al., 2017; Han et al., 2018; Marzin et al., 2015; Tangang et al., 2018; Trinh-Tuan et al., 2019; Xu et al., 2017)</w:delText>
              </w:r>
              <w:r w:rsidRPr="00D424AA" w:rsidDel="004D14C2">
                <w:rPr>
                  <w:rFonts w:cs="Times New Roman"/>
                  <w:color w:val="000000" w:themeColor="text1"/>
                  <w:sz w:val="16"/>
                  <w:szCs w:val="16"/>
                  <w:lang w:val="en-GB" w:eastAsia="en-CA"/>
                </w:rPr>
                <w:fldChar w:fldCharType="end"/>
              </w:r>
            </w:del>
            <w:commentRangeEnd w:id="5440"/>
            <w:r w:rsidR="00A26296">
              <w:rPr>
                <w:rStyle w:val="Marquedecommentaire"/>
              </w:rPr>
              <w:commentReference w:id="5440"/>
            </w:r>
          </w:p>
        </w:tc>
      </w:tr>
      <w:bookmarkEnd w:id="5392"/>
      <w:tr w:rsidR="00D376F0" w:rsidRPr="00F1665C" w14:paraId="7686BC86" w14:textId="77777777" w:rsidTr="00723657">
        <w:tc>
          <w:tcPr>
            <w:tcW w:w="2158" w:type="dxa"/>
            <w:vMerge/>
          </w:tcPr>
          <w:p w14:paraId="4AF85DD8" w14:textId="77777777" w:rsidR="00D376F0" w:rsidRPr="00D424AA" w:rsidRDefault="00D376F0" w:rsidP="00D424AA">
            <w:pPr>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3534FB17"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eastAsia="en-CA"/>
              </w:rPr>
              <w:t xml:space="preserve">Medium confidence in the </w:t>
            </w:r>
            <w:r w:rsidRPr="00D424AA">
              <w:rPr>
                <w:rFonts w:cs="Times New Roman"/>
                <w:color w:val="000000" w:themeColor="text1"/>
                <w:sz w:val="16"/>
                <w:szCs w:val="16"/>
                <w:lang w:val="en-GB" w:eastAsia="en-CA"/>
              </w:rPr>
              <w:t>intensitification of heavy precipitation</w:t>
            </w:r>
          </w:p>
        </w:tc>
        <w:tc>
          <w:tcPr>
            <w:tcW w:w="2158" w:type="dxa"/>
            <w:tcBorders>
              <w:top w:val="dashed" w:sz="4" w:space="0" w:color="000000"/>
            </w:tcBorders>
            <w:shd w:val="clear" w:color="auto" w:fill="D9D9D9"/>
          </w:tcPr>
          <w:p w14:paraId="4C91701B" w14:textId="77777777" w:rsidR="00D376F0" w:rsidRPr="00D424AA" w:rsidRDefault="00D376F0" w:rsidP="00D424AA">
            <w:pPr>
              <w:widowControl/>
              <w:rPr>
                <w:rFonts w:cs="Times New Roman"/>
                <w:i/>
                <w:color w:val="000000" w:themeColor="text1"/>
                <w:sz w:val="16"/>
                <w:szCs w:val="16"/>
                <w:lang w:val="en-GB" w:eastAsia="en-CA"/>
              </w:rPr>
            </w:pPr>
            <w:r w:rsidRPr="00D424AA">
              <w:rPr>
                <w:rFonts w:cs="Times New Roman"/>
                <w:i/>
                <w:color w:val="000000" w:themeColor="text1"/>
                <w:sz w:val="16"/>
                <w:szCs w:val="16"/>
                <w:lang w:val="en-GB" w:eastAsia="en-CA"/>
              </w:rPr>
              <w:t>Low confidence</w:t>
            </w:r>
          </w:p>
          <w:p w14:paraId="028691FB" w14:textId="77777777" w:rsidR="00D376F0" w:rsidRPr="00D424AA" w:rsidRDefault="00D376F0" w:rsidP="00D424AA">
            <w:pPr>
              <w:widowControl/>
              <w:rPr>
                <w:rFonts w:cs="Times New Roman"/>
                <w:color w:val="000000" w:themeColor="text1"/>
                <w:sz w:val="16"/>
                <w:szCs w:val="16"/>
                <w:lang w:val="en-GB" w:eastAsia="en-CA"/>
              </w:rPr>
            </w:pPr>
          </w:p>
        </w:tc>
        <w:tc>
          <w:tcPr>
            <w:tcW w:w="2158" w:type="dxa"/>
            <w:tcBorders>
              <w:top w:val="dashed" w:sz="4" w:space="0" w:color="000000"/>
            </w:tcBorders>
            <w:shd w:val="clear" w:color="auto" w:fill="DEEAF6"/>
          </w:tcPr>
          <w:p w14:paraId="7F9AF94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75B559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05EE94FD" w14:textId="77777777" w:rsidR="00D376F0" w:rsidRPr="00D424AA" w:rsidRDefault="00D376F0" w:rsidP="00D424AA">
            <w:pPr>
              <w:rPr>
                <w:rFonts w:cs="Times New Roman"/>
                <w:color w:val="000000" w:themeColor="text1"/>
                <w:sz w:val="16"/>
                <w:szCs w:val="16"/>
                <w:lang w:val="en-GB" w:eastAsia="en-CA"/>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ED9FC"/>
          </w:tcPr>
          <w:p w14:paraId="2CD6646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7D5DF7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22EAA63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p w14:paraId="1EF802A6" w14:textId="77777777" w:rsidR="00D376F0" w:rsidRPr="00D424AA" w:rsidRDefault="00D376F0" w:rsidP="00D424AA">
            <w:pPr>
              <w:widowControl/>
              <w:rPr>
                <w:rFonts w:cs="Times New Roman"/>
                <w:color w:val="000000" w:themeColor="text1"/>
                <w:sz w:val="16"/>
                <w:szCs w:val="16"/>
                <w:lang w:val="en-GB" w:eastAsia="en-CA"/>
              </w:rPr>
            </w:pPr>
          </w:p>
        </w:tc>
        <w:tc>
          <w:tcPr>
            <w:tcW w:w="2159" w:type="dxa"/>
            <w:tcBorders>
              <w:top w:val="dashed" w:sz="4" w:space="0" w:color="000000"/>
            </w:tcBorders>
            <w:shd w:val="clear" w:color="auto" w:fill="42AEF0"/>
          </w:tcPr>
          <w:p w14:paraId="2B8A4C4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39D45E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3900117" w14:textId="77777777" w:rsidR="00D376F0" w:rsidRPr="00D424AA" w:rsidRDefault="00D376F0" w:rsidP="00D424AA">
            <w:pPr>
              <w:widowControl/>
              <w:rPr>
                <w:rFonts w:cs="Times New Roman"/>
                <w:color w:val="000000" w:themeColor="text1"/>
                <w:sz w:val="16"/>
                <w:szCs w:val="16"/>
                <w:lang w:val="en-GB" w:eastAsia="en-CA"/>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r>
    </w:tbl>
    <w:p w14:paraId="29FB538C" w14:textId="77777777" w:rsidR="00D376F0" w:rsidRPr="00D424AA" w:rsidRDefault="00D376F0" w:rsidP="00841A35">
      <w:pPr>
        <w:rPr>
          <w:rFonts w:cs="Times New Roman"/>
          <w:b/>
          <w:color w:val="000000" w:themeColor="text1"/>
          <w:lang w:val="en-GB"/>
        </w:rPr>
      </w:pPr>
    </w:p>
    <w:p w14:paraId="29C0E6DF" w14:textId="77777777" w:rsidR="00D376F0" w:rsidRPr="00D424AA" w:rsidRDefault="00D376F0" w:rsidP="00D424AA">
      <w:pPr>
        <w:rPr>
          <w:rFonts w:cs="Times New Roman"/>
          <w:b/>
          <w:lang w:val="en-GB"/>
        </w:rPr>
      </w:pPr>
      <w:r w:rsidRPr="00D424AA">
        <w:rPr>
          <w:rFonts w:cs="Times New Roman"/>
          <w:b/>
          <w:lang w:val="en-GB"/>
        </w:rPr>
        <w:t>[END TABLE 11.8 HERE]</w:t>
      </w:r>
    </w:p>
    <w:p w14:paraId="6865B7A6" w14:textId="77777777" w:rsidR="00D376F0" w:rsidRPr="00D424AA" w:rsidRDefault="00D376F0" w:rsidP="00D424AA">
      <w:pPr>
        <w:rPr>
          <w:rFonts w:cs="Times New Roman"/>
          <w:lang w:val="en-GB"/>
        </w:rPr>
      </w:pPr>
    </w:p>
    <w:p w14:paraId="214355D1" w14:textId="77777777" w:rsidR="00D376F0" w:rsidRPr="00D424AA" w:rsidRDefault="00D376F0" w:rsidP="00D424AA">
      <w:pPr>
        <w:rPr>
          <w:rFonts w:cs="Times New Roman"/>
          <w:lang w:val="en-GB"/>
        </w:rPr>
      </w:pPr>
    </w:p>
    <w:p w14:paraId="2F3FE5BB" w14:textId="77777777" w:rsidR="00D376F0" w:rsidRPr="00D424AA" w:rsidRDefault="00D376F0" w:rsidP="00D424AA">
      <w:pPr>
        <w:rPr>
          <w:rFonts w:cs="Times New Roman"/>
          <w:b/>
          <w:lang w:val="en-GB"/>
        </w:rPr>
      </w:pPr>
      <w:r w:rsidRPr="00D424AA">
        <w:rPr>
          <w:rFonts w:cs="Times New Roman"/>
          <w:b/>
          <w:lang w:val="en-GB"/>
        </w:rPr>
        <w:t>[START TABLE 11.9 HERE]</w:t>
      </w:r>
    </w:p>
    <w:p w14:paraId="415CF041" w14:textId="77777777" w:rsidR="00D376F0" w:rsidRPr="00D424AA" w:rsidRDefault="00D376F0" w:rsidP="00D424AA">
      <w:pPr>
        <w:rPr>
          <w:rFonts w:cs="Times New Roman"/>
          <w:lang w:val="en-GB"/>
        </w:rPr>
      </w:pPr>
    </w:p>
    <w:p w14:paraId="2579C5BB" w14:textId="1115CDFB" w:rsidR="00D376F0" w:rsidRPr="00D6213A" w:rsidRDefault="00D376F0" w:rsidP="00D6213A">
      <w:pPr>
        <w:pStyle w:val="AR6Chap11Table"/>
      </w:pPr>
      <w:r w:rsidRPr="00D6213A">
        <w:t>Observed trends, human contribution to observed trends, and projected changes at 1.5°C, 2°C and 4°C of global warming for meteorological droughts (MET), agricultural and ecological droughts (AGR/ECOL), and hydrological droughts (HYDR) in Asia, subdivided by AR6 regions. See Sections 11.9.1 and 11.9.4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709"/>
        <w:gridCol w:w="2268"/>
        <w:gridCol w:w="1701"/>
        <w:gridCol w:w="2268"/>
        <w:gridCol w:w="2551"/>
        <w:gridCol w:w="2607"/>
      </w:tblGrid>
      <w:tr w:rsidR="00D376F0" w:rsidRPr="00F1665C" w14:paraId="013AC88D" w14:textId="77777777" w:rsidTr="00723657">
        <w:tc>
          <w:tcPr>
            <w:tcW w:w="1555" w:type="dxa"/>
            <w:gridSpan w:val="2"/>
            <w:vMerge w:val="restart"/>
          </w:tcPr>
          <w:p w14:paraId="4BA361C9"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 Drought type</w:t>
            </w:r>
          </w:p>
        </w:tc>
        <w:tc>
          <w:tcPr>
            <w:tcW w:w="2268" w:type="dxa"/>
            <w:vMerge w:val="restart"/>
          </w:tcPr>
          <w:p w14:paraId="55EB477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1701" w:type="dxa"/>
            <w:vMerge w:val="restart"/>
          </w:tcPr>
          <w:p w14:paraId="3E218C3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Human contribution </w:t>
            </w:r>
          </w:p>
        </w:tc>
        <w:tc>
          <w:tcPr>
            <w:tcW w:w="7426" w:type="dxa"/>
            <w:gridSpan w:val="3"/>
          </w:tcPr>
          <w:p w14:paraId="280C76E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F1665C" w14:paraId="0F1FA1F9" w14:textId="77777777" w:rsidTr="00723657">
        <w:tc>
          <w:tcPr>
            <w:tcW w:w="1555" w:type="dxa"/>
            <w:gridSpan w:val="2"/>
            <w:vMerge/>
          </w:tcPr>
          <w:p w14:paraId="472C7F05" w14:textId="77777777" w:rsidR="00D376F0" w:rsidRPr="00D424AA" w:rsidRDefault="00D376F0" w:rsidP="00D424AA">
            <w:pPr>
              <w:rPr>
                <w:rFonts w:cs="Times New Roman"/>
                <w:color w:val="000000" w:themeColor="text1"/>
                <w:sz w:val="16"/>
                <w:szCs w:val="16"/>
                <w:lang w:val="en-GB"/>
              </w:rPr>
            </w:pPr>
          </w:p>
        </w:tc>
        <w:tc>
          <w:tcPr>
            <w:tcW w:w="2268" w:type="dxa"/>
            <w:vMerge/>
          </w:tcPr>
          <w:p w14:paraId="1111CCB2" w14:textId="77777777" w:rsidR="00D376F0" w:rsidRPr="00D424AA" w:rsidRDefault="00D376F0" w:rsidP="00D424AA">
            <w:pPr>
              <w:rPr>
                <w:rFonts w:cs="Times New Roman"/>
                <w:color w:val="000000" w:themeColor="text1"/>
                <w:sz w:val="16"/>
                <w:szCs w:val="16"/>
                <w:lang w:val="en-GB"/>
              </w:rPr>
            </w:pPr>
          </w:p>
        </w:tc>
        <w:tc>
          <w:tcPr>
            <w:tcW w:w="1701" w:type="dxa"/>
            <w:vMerge/>
          </w:tcPr>
          <w:p w14:paraId="72E67A7D" w14:textId="77777777" w:rsidR="00D376F0" w:rsidRPr="00D424AA" w:rsidRDefault="00D376F0" w:rsidP="00D424AA">
            <w:pPr>
              <w:rPr>
                <w:rFonts w:cs="Times New Roman"/>
                <w:color w:val="000000" w:themeColor="text1"/>
                <w:sz w:val="16"/>
                <w:szCs w:val="16"/>
                <w:lang w:val="en-GB"/>
              </w:rPr>
            </w:pPr>
          </w:p>
        </w:tc>
        <w:tc>
          <w:tcPr>
            <w:tcW w:w="2268" w:type="dxa"/>
          </w:tcPr>
          <w:p w14:paraId="0EF6059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551" w:type="dxa"/>
          </w:tcPr>
          <w:p w14:paraId="0F417F8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607" w:type="dxa"/>
          </w:tcPr>
          <w:p w14:paraId="5EC6E3D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D424AA" w14:paraId="30AF4895" w14:textId="77777777" w:rsidTr="00723657">
        <w:trPr>
          <w:cantSplit/>
          <w:trHeight w:val="883"/>
        </w:trPr>
        <w:tc>
          <w:tcPr>
            <w:tcW w:w="846" w:type="dxa"/>
            <w:vMerge w:val="restart"/>
          </w:tcPr>
          <w:p w14:paraId="4B959264" w14:textId="77777777" w:rsidR="00D376F0" w:rsidRPr="00D424AA" w:rsidRDefault="00D376F0" w:rsidP="00841A35">
            <w:pPr>
              <w:jc w:val="center"/>
              <w:rPr>
                <w:rFonts w:cs="Times New Roman"/>
                <w:color w:val="000000" w:themeColor="text1"/>
                <w:sz w:val="16"/>
                <w:szCs w:val="16"/>
                <w:lang w:val="en-GB"/>
              </w:rPr>
            </w:pPr>
            <w:r w:rsidRPr="00D424AA">
              <w:rPr>
                <w:rFonts w:cs="Times New Roman"/>
                <w:sz w:val="16"/>
                <w:szCs w:val="16"/>
                <w:lang w:val="en-GB" w:eastAsia="en-CA"/>
              </w:rPr>
              <w:t>Russian Arctic (RAR)</w:t>
            </w:r>
          </w:p>
        </w:tc>
        <w:tc>
          <w:tcPr>
            <w:tcW w:w="709" w:type="dxa"/>
          </w:tcPr>
          <w:p w14:paraId="441DE45D"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268" w:type="dxa"/>
            <w:shd w:val="clear" w:color="auto" w:fill="D9D9D9" w:themeFill="background1" w:themeFillShade="D9"/>
          </w:tcPr>
          <w:p w14:paraId="49CE9C0D" w14:textId="77777777" w:rsidR="00D376F0" w:rsidRPr="00D424AA" w:rsidRDefault="00D376F0" w:rsidP="00D424AA">
            <w:pPr>
              <w:rPr>
                <w:rFonts w:cs="Times New Roman"/>
                <w:b/>
                <w:i/>
                <w:sz w:val="16"/>
                <w:szCs w:val="16"/>
                <w:lang w:val="en-GB" w:eastAsia="en-CA"/>
              </w:rPr>
            </w:pPr>
            <w:r w:rsidRPr="00D424AA">
              <w:rPr>
                <w:rFonts w:cs="Times New Roman"/>
                <w:b/>
                <w:i/>
                <w:sz w:val="16"/>
                <w:szCs w:val="16"/>
                <w:lang w:val="en-GB" w:eastAsia="en-CA"/>
              </w:rPr>
              <w:t>Low confidence:</w:t>
            </w:r>
          </w:p>
          <w:p w14:paraId="16457784" w14:textId="435E7411" w:rsidR="00D376F0" w:rsidRPr="00D424AA" w:rsidRDefault="00D376F0" w:rsidP="00D424AA">
            <w:pPr>
              <w:rPr>
                <w:rFonts w:cs="Times New Roman"/>
                <w:color w:val="000000" w:themeColor="text1"/>
                <w:sz w:val="16"/>
                <w:szCs w:val="16"/>
                <w:lang w:val="en-GB"/>
              </w:rPr>
            </w:pPr>
            <w:r w:rsidRPr="00D424AA">
              <w:rPr>
                <w:rFonts w:cs="Times New Roman"/>
                <w:b/>
                <w:sz w:val="16"/>
                <w:szCs w:val="16"/>
                <w:shd w:val="clear" w:color="auto" w:fill="D9D9D9" w:themeFill="background1" w:themeFillShade="D9"/>
                <w:lang w:val="en-GB" w:eastAsia="en-CA"/>
              </w:rPr>
              <w:t>Limited evidence.</w:t>
            </w:r>
            <w:r w:rsidRPr="00D424AA">
              <w:rPr>
                <w:rFonts w:cs="Times New Roman"/>
                <w:sz w:val="16"/>
                <w:szCs w:val="16"/>
                <w:shd w:val="clear" w:color="auto" w:fill="D9D9D9" w:themeFill="background1" w:themeFillShade="D9"/>
                <w:lang w:val="en-GB" w:eastAsia="en-CA"/>
              </w:rPr>
              <w:t xml:space="preserve"> Tendency towards decrease in CDD </w:t>
            </w:r>
            <w:r w:rsidRPr="00D424AA">
              <w:rPr>
                <w:rFonts w:cs="Times New Roman"/>
                <w:sz w:val="16"/>
                <w:szCs w:val="16"/>
                <w:shd w:val="clear" w:color="auto" w:fill="D9D9D9" w:themeFill="background1" w:themeFillShade="D9"/>
                <w:lang w:val="en-GB" w:eastAsia="en-CA"/>
              </w:rPr>
              <w:fldChar w:fldCharType="begin" w:fldLock="1"/>
            </w:r>
            <w:r w:rsidR="00FF6231">
              <w:rPr>
                <w:rFonts w:cs="Times New Roman"/>
                <w:sz w:val="16"/>
                <w:szCs w:val="16"/>
                <w:shd w:val="clear" w:color="auto" w:fill="D9D9D9" w:themeFill="background1" w:themeFillShade="D9"/>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sz w:val="16"/>
                <w:szCs w:val="16"/>
                <w:shd w:val="clear" w:color="auto" w:fill="D9D9D9" w:themeFill="background1" w:themeFillShade="D9"/>
                <w:lang w:val="en-GB" w:eastAsia="en-CA"/>
              </w:rPr>
              <w:fldChar w:fldCharType="separate"/>
            </w:r>
            <w:r w:rsidR="00A26296">
              <w:rPr>
                <w:rFonts w:cs="Times New Roman"/>
                <w:noProof/>
                <w:sz w:val="16"/>
                <w:szCs w:val="16"/>
                <w:shd w:val="clear" w:color="auto" w:fill="D9D9D9" w:themeFill="background1" w:themeFillShade="D9"/>
                <w:lang w:val="en-GB" w:eastAsia="en-CA"/>
              </w:rPr>
              <w:t>(Dunn et al., 2020)</w:t>
            </w:r>
            <w:r w:rsidRPr="00D424AA">
              <w:rPr>
                <w:rFonts w:cs="Times New Roman"/>
                <w:sz w:val="16"/>
                <w:szCs w:val="16"/>
                <w:shd w:val="clear" w:color="auto" w:fill="D9D9D9" w:themeFill="background1" w:themeFillShade="D9"/>
                <w:lang w:val="en-GB" w:eastAsia="en-CA"/>
              </w:rPr>
              <w:fldChar w:fldCharType="end"/>
            </w:r>
            <w:r w:rsidRPr="00841A35">
              <w:rPr>
                <w:rFonts w:cs="Times New Roman"/>
                <w:sz w:val="16"/>
                <w:szCs w:val="16"/>
                <w:shd w:val="clear" w:color="auto" w:fill="D9D9D9" w:themeFill="background1" w:themeFillShade="D9"/>
                <w:lang w:val="en-GB" w:eastAsia="en-CA"/>
              </w:rPr>
              <w:t xml:space="preserve">. Lack of data in </w:t>
            </w:r>
            <w:r w:rsidRPr="00D424AA">
              <w:rPr>
                <w:rFonts w:cs="Times New Roman"/>
                <w:sz w:val="16"/>
                <w:szCs w:val="16"/>
                <w:shd w:val="clear" w:color="auto" w:fill="D9D9D9" w:themeFill="background1" w:themeFillShade="D9"/>
                <w:lang w:val="en-GB" w:eastAsia="en-CA"/>
              </w:rPr>
              <w:fldChar w:fldCharType="begin" w:fldLock="1"/>
            </w:r>
            <w:r w:rsidR="00FF6231">
              <w:rPr>
                <w:rFonts w:cs="Times New Roman"/>
                <w:sz w:val="16"/>
                <w:szCs w:val="16"/>
                <w:shd w:val="clear" w:color="auto" w:fill="D9D9D9" w:themeFill="background1" w:themeFillShade="D9"/>
                <w:lang w:val="en-GB" w:eastAsia="en-CA"/>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sz w:val="16"/>
                <w:szCs w:val="16"/>
                <w:shd w:val="clear" w:color="auto" w:fill="D9D9D9" w:themeFill="background1" w:themeFillShade="D9"/>
                <w:lang w:val="en-GB" w:eastAsia="en-CA"/>
              </w:rPr>
              <w:fldChar w:fldCharType="separate"/>
            </w:r>
            <w:r w:rsidR="00A26296">
              <w:rPr>
                <w:rFonts w:cs="Times New Roman"/>
                <w:noProof/>
                <w:sz w:val="16"/>
                <w:szCs w:val="16"/>
                <w:shd w:val="clear" w:color="auto" w:fill="D9D9D9" w:themeFill="background1" w:themeFillShade="D9"/>
                <w:lang w:val="en-GB" w:eastAsia="en-CA"/>
              </w:rPr>
              <w:t>(Spinoni et al., 2019)</w:t>
            </w:r>
            <w:r w:rsidRPr="00D424AA">
              <w:rPr>
                <w:rFonts w:cs="Times New Roman"/>
                <w:sz w:val="16"/>
                <w:szCs w:val="16"/>
                <w:shd w:val="clear" w:color="auto" w:fill="D9D9D9" w:themeFill="background1" w:themeFillShade="D9"/>
                <w:lang w:val="en-GB" w:eastAsia="en-CA"/>
              </w:rPr>
              <w:fldChar w:fldCharType="end"/>
            </w:r>
            <w:r w:rsidRPr="00841A35">
              <w:rPr>
                <w:rFonts w:cs="Times New Roman"/>
                <w:sz w:val="16"/>
                <w:szCs w:val="16"/>
                <w:shd w:val="clear" w:color="auto" w:fill="D9D9D9" w:themeFill="background1" w:themeFillShade="D9"/>
                <w:lang w:val="en-GB" w:eastAsia="en-CA"/>
              </w:rPr>
              <w:t>.</w:t>
            </w:r>
            <w:r w:rsidRPr="00D424AA">
              <w:rPr>
                <w:rFonts w:cs="Times New Roman"/>
                <w:sz w:val="16"/>
                <w:szCs w:val="16"/>
                <w:lang w:val="en-GB" w:eastAsia="en-CA"/>
              </w:rPr>
              <w:t xml:space="preserve"> </w:t>
            </w:r>
          </w:p>
        </w:tc>
        <w:tc>
          <w:tcPr>
            <w:tcW w:w="1701" w:type="dxa"/>
            <w:shd w:val="clear" w:color="auto" w:fill="D9D9D9" w:themeFill="background1" w:themeFillShade="D9"/>
          </w:tcPr>
          <w:p w14:paraId="0206BFCD"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shd w:val="clear" w:color="auto" w:fill="D9D9D9" w:themeFill="background1" w:themeFillShade="D9"/>
            <w:tcMar>
              <w:top w:w="40" w:type="dxa"/>
              <w:left w:w="40" w:type="dxa"/>
              <w:bottom w:w="40" w:type="dxa"/>
              <w:right w:w="40" w:type="dxa"/>
            </w:tcMar>
          </w:tcPr>
          <w:p w14:paraId="57F8BB77" w14:textId="77777777" w:rsidR="00D376F0" w:rsidRPr="00D424AA" w:rsidRDefault="00D376F0" w:rsidP="00D424AA">
            <w:pPr>
              <w:rPr>
                <w:rFonts w:cs="Times New Roman"/>
                <w:b/>
                <w:bCs/>
                <w:i/>
                <w:iCs/>
                <w:sz w:val="16"/>
                <w:szCs w:val="16"/>
                <w:lang w:val="en-GB" w:eastAsia="en-CA"/>
              </w:rPr>
            </w:pPr>
            <w:r w:rsidRPr="00D424AA">
              <w:rPr>
                <w:rFonts w:cs="Times New Roman"/>
                <w:b/>
                <w:bCs/>
                <w:i/>
                <w:iCs/>
                <w:sz w:val="16"/>
                <w:szCs w:val="16"/>
                <w:lang w:val="en-GB" w:eastAsia="en-CA"/>
              </w:rPr>
              <w:t>Low confidence:</w:t>
            </w:r>
          </w:p>
          <w:p w14:paraId="7C3CB393" w14:textId="77777777" w:rsidR="00D376F0" w:rsidRPr="00D424AA" w:rsidRDefault="00D376F0" w:rsidP="00D424AA">
            <w:pPr>
              <w:rPr>
                <w:rFonts w:cs="Times New Roman"/>
                <w:color w:val="000000" w:themeColor="text1"/>
                <w:sz w:val="16"/>
                <w:szCs w:val="16"/>
                <w:lang w:val="en-GB"/>
              </w:rPr>
            </w:pPr>
            <w:r w:rsidRPr="00D424AA">
              <w:rPr>
                <w:rFonts w:cs="Times New Roman"/>
                <w:b/>
                <w:bCs/>
                <w:sz w:val="16"/>
                <w:szCs w:val="16"/>
                <w:lang w:val="en-GB" w:eastAsia="en-CA"/>
              </w:rPr>
              <w:t>Limited evidence</w:t>
            </w:r>
            <w:r w:rsidRPr="00D424AA">
              <w:rPr>
                <w:rFonts w:cs="Times New Roman"/>
                <w:sz w:val="16"/>
                <w:szCs w:val="16"/>
                <w:lang w:val="en-GB" w:eastAsia="en-CA"/>
              </w:rPr>
              <w:t>. Slight decrease in CDD in CMIP6 (Chapter 11 Supplementary Material (11.SM))</w:t>
            </w:r>
          </w:p>
        </w:tc>
        <w:tc>
          <w:tcPr>
            <w:tcW w:w="2551" w:type="dxa"/>
            <w:shd w:val="clear" w:color="auto" w:fill="D9D9D9" w:themeFill="background1" w:themeFillShade="D9"/>
            <w:tcMar>
              <w:top w:w="40" w:type="dxa"/>
              <w:left w:w="40" w:type="dxa"/>
              <w:bottom w:w="40" w:type="dxa"/>
              <w:right w:w="40" w:type="dxa"/>
            </w:tcMar>
          </w:tcPr>
          <w:p w14:paraId="3FC1FC19" w14:textId="1FDBC2D1" w:rsidR="00D376F0" w:rsidRPr="00D424AA" w:rsidRDefault="00D376F0" w:rsidP="00D424AA">
            <w:pPr>
              <w:rPr>
                <w:rFonts w:cs="Times New Roman"/>
                <w:color w:val="000000" w:themeColor="text1"/>
                <w:sz w:val="16"/>
                <w:szCs w:val="16"/>
                <w:lang w:val="en-GB"/>
              </w:rPr>
            </w:pPr>
            <w:r w:rsidRPr="00D424AA">
              <w:rPr>
                <w:rFonts w:cs="Times New Roman"/>
                <w:b/>
                <w:bCs/>
                <w:i/>
                <w:iCs/>
                <w:sz w:val="16"/>
                <w:szCs w:val="16"/>
                <w:lang w:val="en-GB" w:eastAsia="en-CA"/>
              </w:rPr>
              <w:t xml:space="preserve">Low confidenc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but some evidence of decrease in dry spell duration  </w:t>
            </w:r>
            <w:commentRangeStart w:id="5441"/>
            <w:r w:rsidRPr="00D424AA">
              <w:rPr>
                <w:rFonts w:cs="Times New Roman"/>
                <w:sz w:val="16"/>
                <w:szCs w:val="16"/>
                <w:lang w:val="en-GB" w:eastAsia="en-CA"/>
              </w:rPr>
              <w:fldChar w:fldCharType="begin" w:fldLock="1"/>
            </w:r>
            <w:ins w:id="5442" w:author="Robin Matthews" w:date="2021-07-14T18:27:00Z">
              <w:r w:rsidR="00746FD6">
                <w:rPr>
                  <w:rFonts w:cs="Times New Roman"/>
                  <w:sz w:val="16"/>
                  <w:szCs w:val="16"/>
                  <w:lang w:val="en-GB" w:eastAsia="en-CA"/>
                </w:rPr>
                <w: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manualFormatting" : "(Khlebnikova et al., 2019a)", "plainTextFormattedCitation" : "(Khlebnikova et al., 2019b)", "previouslyFormattedCitation" : "(Khlebnikova et al., 2019b)" }, "properties" : { "noteIndex" : 0 }, "schema" : "https://github.com/citation-style-language/schema/raw/master/csl-citation.json" }</w:instrText>
              </w:r>
            </w:ins>
            <w:del w:id="5443" w:author="Robin Matthews" w:date="2021-07-14T18:27:00Z">
              <w:r w:rsidR="00FF6231" w:rsidDel="00746FD6">
                <w:rPr>
                  <w:rFonts w:cs="Times New Roman"/>
                  <w:sz w:val="16"/>
                  <w:szCs w:val="16"/>
                  <w:lang w:val="en-GB" w:eastAsia="en-CA"/>
                </w:rPr>
                <w:del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plainTextFormattedCitation" : "(Khlebnikova et al., 2019b)", "previouslyFormattedCitation" : "(Khlebnikova et al., 2019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Khlebnikova et al., 2019</w:t>
            </w:r>
            <w:del w:id="5444" w:author="Robin Matthews" w:date="2021-07-14T18:27:00Z">
              <w:r w:rsidR="00A26296" w:rsidDel="00746FD6">
                <w:rPr>
                  <w:rFonts w:cs="Times New Roman"/>
                  <w:noProof/>
                  <w:sz w:val="16"/>
                  <w:szCs w:val="16"/>
                  <w:lang w:val="en-GB" w:eastAsia="en-CA"/>
                </w:rPr>
                <w:delText>b</w:delText>
              </w:r>
            </w:del>
            <w:ins w:id="5445" w:author="Robin Matthews" w:date="2021-07-14T18:27:00Z">
              <w:r w:rsidR="00746FD6">
                <w:rPr>
                  <w:rFonts w:cs="Times New Roman"/>
                  <w:noProof/>
                  <w:sz w:val="16"/>
                  <w:szCs w:val="16"/>
                  <w:lang w:val="en-GB" w:eastAsia="en-CA"/>
                </w:rPr>
                <w:t>a</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441"/>
            <w:r w:rsidR="00A26296">
              <w:rPr>
                <w:rStyle w:val="Marquedecommentaire"/>
              </w:rPr>
              <w:commentReference w:id="5441"/>
            </w:r>
            <w:r w:rsidRPr="00841A35">
              <w:rPr>
                <w:rFonts w:cs="Times New Roman"/>
                <w:sz w:val="16"/>
                <w:szCs w:val="16"/>
                <w:lang w:val="en-GB" w:eastAsia="en-CA"/>
              </w:rPr>
              <w:t>(Chapter 11 Supplementary Material (11.SM))</w:t>
            </w:r>
          </w:p>
        </w:tc>
        <w:tc>
          <w:tcPr>
            <w:tcW w:w="2607" w:type="dxa"/>
            <w:shd w:val="clear" w:color="auto" w:fill="DCEAF8"/>
            <w:tcMar>
              <w:top w:w="40" w:type="dxa"/>
              <w:left w:w="40" w:type="dxa"/>
              <w:bottom w:w="40" w:type="dxa"/>
              <w:right w:w="40" w:type="dxa"/>
            </w:tcMar>
          </w:tcPr>
          <w:p w14:paraId="0FF121ED" w14:textId="696EC810"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 in drought severity</w:t>
            </w:r>
            <w:r w:rsidRPr="00D424AA">
              <w:rPr>
                <w:rFonts w:cs="Times New Roman"/>
                <w:color w:val="000000" w:themeColor="text1"/>
                <w:sz w:val="16"/>
                <w:szCs w:val="16"/>
                <w:lang w:val="en-GB"/>
              </w:rPr>
              <w:t xml:space="preserve"> based on SPI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Spinoni et al., 2020)", "plainTextFormattedCitation" : "(Touma et al., 2015; Spinoni et al., 2020)", "previouslyFormattedCitation" : "(Touma et al., 2015;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 Spinoni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and CDD (Chapter 11 Supplementary Material (11.SM))</w:t>
            </w:r>
            <w:r w:rsidRPr="00D424AA">
              <w:rPr>
                <w:rFonts w:cs="Times New Roman"/>
                <w:color w:val="000000" w:themeColor="text1"/>
                <w:sz w:val="16"/>
                <w:szCs w:val="16"/>
                <w:lang w:val="en-GB"/>
              </w:rPr>
              <w:t>.</w:t>
            </w:r>
          </w:p>
        </w:tc>
      </w:tr>
      <w:tr w:rsidR="00D376F0" w:rsidRPr="00D424AA" w14:paraId="4FFDDB97" w14:textId="77777777" w:rsidTr="00723657">
        <w:trPr>
          <w:cantSplit/>
          <w:trHeight w:val="1792"/>
        </w:trPr>
        <w:tc>
          <w:tcPr>
            <w:tcW w:w="846" w:type="dxa"/>
            <w:vMerge/>
          </w:tcPr>
          <w:p w14:paraId="4F803A8B" w14:textId="77777777" w:rsidR="00D376F0" w:rsidRPr="00D424AA" w:rsidRDefault="00D376F0" w:rsidP="00D424AA">
            <w:pPr>
              <w:rPr>
                <w:rFonts w:cs="Times New Roman"/>
                <w:color w:val="000000" w:themeColor="text1"/>
                <w:sz w:val="16"/>
                <w:szCs w:val="16"/>
                <w:lang w:val="en-GB"/>
              </w:rPr>
            </w:pPr>
          </w:p>
        </w:tc>
        <w:tc>
          <w:tcPr>
            <w:tcW w:w="709" w:type="dxa"/>
          </w:tcPr>
          <w:p w14:paraId="0552CC1A"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tc>
        <w:tc>
          <w:tcPr>
            <w:tcW w:w="2268" w:type="dxa"/>
            <w:shd w:val="clear" w:color="auto" w:fill="D9D9D9" w:themeFill="background1" w:themeFillShade="D9"/>
          </w:tcPr>
          <w:p w14:paraId="546CC09C" w14:textId="77777777" w:rsidR="00D376F0" w:rsidRPr="00D424AA" w:rsidRDefault="00D376F0" w:rsidP="00D424AA">
            <w:pPr>
              <w:rPr>
                <w:rFonts w:cs="Times New Roman"/>
                <w:b/>
                <w:i/>
                <w:sz w:val="16"/>
                <w:szCs w:val="16"/>
                <w:lang w:val="en-GB" w:eastAsia="en-CA"/>
              </w:rPr>
            </w:pPr>
            <w:r w:rsidRPr="00D424AA">
              <w:rPr>
                <w:rFonts w:cs="Times New Roman"/>
                <w:b/>
                <w:i/>
                <w:sz w:val="16"/>
                <w:szCs w:val="16"/>
                <w:lang w:val="en-GB" w:eastAsia="en-CA"/>
              </w:rPr>
              <w:t>Low confidence:</w:t>
            </w:r>
          </w:p>
          <w:p w14:paraId="6B25FF3B" w14:textId="127D72AD" w:rsidR="00D376F0" w:rsidRPr="00D424AA" w:rsidRDefault="00D376F0" w:rsidP="00D424AA">
            <w:pPr>
              <w:rPr>
                <w:rFonts w:cs="Times New Roman"/>
                <w:color w:val="000000" w:themeColor="text1"/>
                <w:sz w:val="16"/>
                <w:szCs w:val="16"/>
                <w:lang w:val="en-GB"/>
              </w:rPr>
            </w:pPr>
            <w:r w:rsidRPr="00D424AA">
              <w:rPr>
                <w:rFonts w:cs="Times New Roman"/>
                <w:b/>
                <w:sz w:val="16"/>
                <w:szCs w:val="16"/>
                <w:lang w:val="en-GB" w:eastAsia="en-CA"/>
              </w:rPr>
              <w:t>Inconsistent trends</w:t>
            </w:r>
            <w:r w:rsidRPr="00D424AA">
              <w:rPr>
                <w:rFonts w:cs="Times New Roman"/>
                <w:sz w:val="16"/>
                <w:szCs w:val="16"/>
                <w:lang w:val="en-GB" w:eastAsia="en-CA"/>
              </w:rPr>
              <w:t xml:space="preserve">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2",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2",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Greve et al., 2014; Padr\u00f3n et al., 2020)", "plainTextFormattedCitation" : "(Greve et al., 2014; Padr\u00f3n et al., 2020)", "previouslyFormattedCitation" : "(Greve et al., 2014; Padr\u00f3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Greve et al., 2014; Padrón et al., 2020)</w:t>
            </w:r>
            <w:r w:rsidRPr="00D424AA">
              <w:rPr>
                <w:rFonts w:cs="Times New Roman"/>
                <w:sz w:val="16"/>
                <w:szCs w:val="16"/>
                <w:lang w:val="en-GB" w:eastAsia="en-CA"/>
              </w:rPr>
              <w:fldChar w:fldCharType="end"/>
            </w:r>
            <w:r w:rsidRPr="00841A35">
              <w:rPr>
                <w:rFonts w:cs="Times New Roman"/>
                <w:sz w:val="16"/>
                <w:szCs w:val="16"/>
                <w:lang w:val="en-GB" w:eastAsia="en-CA"/>
              </w:rPr>
              <w:t>.</w:t>
            </w:r>
          </w:p>
        </w:tc>
        <w:tc>
          <w:tcPr>
            <w:tcW w:w="1701" w:type="dxa"/>
            <w:shd w:val="clear" w:color="auto" w:fill="D9D9D9" w:themeFill="background1" w:themeFillShade="D9"/>
          </w:tcPr>
          <w:p w14:paraId="2BBD5D1E"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i/>
                <w:iCs/>
                <w:color w:val="000000" w:themeColor="text1"/>
                <w:sz w:val="16"/>
                <w:szCs w:val="16"/>
                <w:lang w:val="en-GB"/>
              </w:rPr>
              <w:t>:</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shd w:val="clear" w:color="auto" w:fill="D9D9D9" w:themeFill="background1" w:themeFillShade="D9"/>
            <w:tcMar>
              <w:top w:w="40" w:type="dxa"/>
              <w:left w:w="40" w:type="dxa"/>
              <w:bottom w:w="40" w:type="dxa"/>
              <w:right w:w="40" w:type="dxa"/>
            </w:tcMar>
          </w:tcPr>
          <w:p w14:paraId="1AAA03EB" w14:textId="7F0490C0"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changes </w:t>
            </w:r>
            <w:r w:rsidRPr="00D424AA">
              <w:rPr>
                <w:rFonts w:cs="Times New Roman"/>
                <w:bCs/>
                <w:color w:val="000000" w:themeColor="text1"/>
                <w:sz w:val="16"/>
                <w:szCs w:val="16"/>
                <w:lang w:val="en-GB"/>
              </w:rPr>
              <w:t xml:space="preserve">in soil moisture </w:t>
            </w:r>
            <w:commentRangeStart w:id="5446"/>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447" w:author="Robin Matthews" w:date="2021-07-14T12:36:00Z">
              <w:r w:rsidR="00A26296" w:rsidDel="00FC4A87">
                <w:rPr>
                  <w:rFonts w:cs="Times New Roman"/>
                  <w:bCs/>
                  <w:noProof/>
                  <w:color w:val="000000" w:themeColor="text1"/>
                  <w:sz w:val="16"/>
                  <w:szCs w:val="16"/>
                  <w:lang w:val="en-GB"/>
                </w:rPr>
                <w:delText>Xu et al., 2019a</w:delText>
              </w:r>
            </w:del>
            <w:ins w:id="5448" w:author="Robin Matthews" w:date="2021-07-14T12:36: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446"/>
            <w:r w:rsidR="00A26296">
              <w:rPr>
                <w:rStyle w:val="Marquedecommentaire"/>
              </w:rPr>
              <w:commentReference w:id="5446"/>
            </w:r>
            <w:r w:rsidRPr="00841A35">
              <w:rPr>
                <w:rFonts w:cs="Times New Roman"/>
                <w:bCs/>
                <w:color w:val="000000" w:themeColor="text1"/>
                <w:sz w:val="16"/>
                <w:szCs w:val="16"/>
                <w:lang w:val="en-GB"/>
              </w:rPr>
              <w:t>(Chapter 11 Supplementary Material (11.SM)).</w:t>
            </w:r>
          </w:p>
        </w:tc>
        <w:tc>
          <w:tcPr>
            <w:tcW w:w="2551" w:type="dxa"/>
            <w:shd w:val="clear" w:color="auto" w:fill="D9D9D9" w:themeFill="background1" w:themeFillShade="D9"/>
            <w:tcMar>
              <w:top w:w="40" w:type="dxa"/>
              <w:left w:w="40" w:type="dxa"/>
              <w:bottom w:w="40" w:type="dxa"/>
              <w:right w:w="40" w:type="dxa"/>
            </w:tcMar>
          </w:tcPr>
          <w:p w14:paraId="076514CF" w14:textId="4D76725F"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changes </w:t>
            </w:r>
            <w:r w:rsidRPr="00D424AA">
              <w:rPr>
                <w:rFonts w:cs="Times New Roman"/>
                <w:bCs/>
                <w:color w:val="000000" w:themeColor="text1"/>
                <w:sz w:val="16"/>
                <w:szCs w:val="16"/>
                <w:lang w:val="en-GB"/>
              </w:rPr>
              <w:t xml:space="preserve">in soil moisture, variations across subregions </w:t>
            </w:r>
            <w:commentRangeStart w:id="5449"/>
            <w:r w:rsidRPr="00D424AA">
              <w:rPr>
                <w:rFonts w:cs="Times New Roman"/>
                <w:bCs/>
                <w:color w:val="000000" w:themeColor="text1"/>
                <w:sz w:val="16"/>
                <w:szCs w:val="16"/>
                <w:lang w:val="en-GB"/>
              </w:rPr>
              <w:fldChar w:fldCharType="begin" w:fldLock="1"/>
            </w:r>
            <w:ins w:id="5450" w:author="Robin Matthews" w:date="2021-07-14T12:29: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451" w:author="Robin Matthews" w:date="2021-07-14T12:29: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452" w:author="Robin Matthews" w:date="2021-07-14T12:29:00Z">
              <w:r w:rsidR="00A26296" w:rsidDel="00FC4A87">
                <w:rPr>
                  <w:rFonts w:cs="Times New Roman"/>
                  <w:bCs/>
                  <w:noProof/>
                  <w:color w:val="000000" w:themeColor="text1"/>
                  <w:sz w:val="16"/>
                  <w:szCs w:val="16"/>
                  <w:lang w:val="en-GB"/>
                </w:rPr>
                <w:delText>Xu et al., 2019a</w:delText>
              </w:r>
            </w:del>
            <w:ins w:id="5453" w:author="Robin Matthews" w:date="2021-07-14T12:29: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449"/>
            <w:r w:rsidR="00A26296">
              <w:rPr>
                <w:rStyle w:val="Marquedecommentaire"/>
              </w:rPr>
              <w:commentReference w:id="5449"/>
            </w:r>
            <w:r w:rsidRPr="00841A35">
              <w:rPr>
                <w:rFonts w:cs="Times New Roman"/>
                <w:sz w:val="16"/>
                <w:szCs w:val="16"/>
                <w:lang w:val="en-GB" w:eastAsia="en-CA"/>
              </w:rPr>
              <w:t xml:space="preserve"> (Chapter 11 Supplementary Material (11.SM))</w:t>
            </w:r>
          </w:p>
        </w:tc>
        <w:tc>
          <w:tcPr>
            <w:tcW w:w="2607" w:type="dxa"/>
            <w:shd w:val="clear" w:color="auto" w:fill="D9D9D9" w:themeFill="background1" w:themeFillShade="D9"/>
            <w:tcMar>
              <w:top w:w="40" w:type="dxa"/>
              <w:left w:w="40" w:type="dxa"/>
              <w:bottom w:w="40" w:type="dxa"/>
              <w:right w:w="40" w:type="dxa"/>
            </w:tcMar>
          </w:tcPr>
          <w:p w14:paraId="4BDBF2C9" w14:textId="3D6EE7B4"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onsistent trends.</w:t>
            </w:r>
            <w:r w:rsidRPr="00D424AA">
              <w:rPr>
                <w:rFonts w:cs="Times New Roman"/>
                <w:bCs/>
                <w:color w:val="000000" w:themeColor="text1"/>
                <w:sz w:val="16"/>
                <w:szCs w:val="16"/>
                <w:lang w:val="en-GB"/>
              </w:rPr>
              <w:t xml:space="preserve">  Inconsistent trends across models and subregions for surface and total soil moisture</w:t>
            </w:r>
            <w:r w:rsidRPr="00D424AA" w:rsidDel="00B8195C">
              <w:rPr>
                <w:rFonts w:cs="Times New Roman"/>
                <w:bCs/>
                <w:color w:val="000000" w:themeColor="text1"/>
                <w:sz w:val="16"/>
                <w:szCs w:val="16"/>
                <w:lang w:val="en-GB"/>
              </w:rPr>
              <w:t xml:space="preserv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1",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Dai et al., 2018; Lu et al., 2019; Cook et al., 2020)", "plainTextFormattedCitation" : "(Dai et al., 2018; Lu et al., 2019; Cook et al., 2020)", "previouslyFormattedCitation" : "(Dai et al., 2018; Lu et al., 2019;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 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Chapter 11 Supplementary Material (11.SM)); Slight drying in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inconsist</w:t>
            </w:r>
            <w:r w:rsidRPr="00D424AA">
              <w:rPr>
                <w:rFonts w:cs="Times New Roman"/>
                <w:bCs/>
                <w:color w:val="000000" w:themeColor="text1"/>
                <w:sz w:val="16"/>
                <w:szCs w:val="16"/>
                <w:lang w:val="en-GB"/>
              </w:rPr>
              <w:t xml:space="preserve">ent trends or wetting in  SPEI-PM in CMIP5 </w:t>
            </w:r>
            <w:commentRangeStart w:id="5454"/>
            <w:r w:rsidRPr="00D424AA">
              <w:rPr>
                <w:rFonts w:cs="Times New Roman"/>
                <w:bCs/>
                <w:color w:val="000000" w:themeColor="text1"/>
                <w:sz w:val="16"/>
                <w:szCs w:val="16"/>
                <w:lang w:val="en-GB"/>
              </w:rPr>
              <w:fldChar w:fldCharType="begin" w:fldLock="1"/>
            </w:r>
            <w:ins w:id="5455" w:author="Robin Matthews" w:date="2021-07-14T18:28:00Z">
              <w:r w:rsidR="00746FD6">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5456" w:author="Robin Matthews" w:date="2021-07-14T18:28:00Z">
              <w:r w:rsidR="003B3493" w:rsidDel="00746FD6">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del w:id="5457" w:author="Robin Matthews" w:date="2021-07-14T18:28:00Z">
              <w:r w:rsidR="00A26296" w:rsidDel="00746FD6">
                <w:rPr>
                  <w:rFonts w:cs="Times New Roman"/>
                  <w:bCs/>
                  <w:noProof/>
                  <w:color w:val="000000" w:themeColor="text1"/>
                  <w:sz w:val="16"/>
                  <w:szCs w:val="16"/>
                  <w:lang w:val="en-GB"/>
                </w:rPr>
                <w:delText>a</w:delText>
              </w:r>
            </w:del>
            <w:ins w:id="5458" w:author="Robin Matthews" w:date="2021-07-14T18:28:00Z">
              <w:r w:rsidR="00746FD6">
                <w:rPr>
                  <w:rFonts w:cs="Times New Roman"/>
                  <w:bCs/>
                  <w:noProof/>
                  <w:color w:val="000000" w:themeColor="text1"/>
                  <w:sz w:val="16"/>
                  <w:szCs w:val="16"/>
                  <w:lang w:val="en-GB"/>
                </w:rPr>
                <w:t>c</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454"/>
            <w:r w:rsidR="00A26296">
              <w:rPr>
                <w:rStyle w:val="Marquedecommentaire"/>
              </w:rPr>
              <w:commentReference w:id="5454"/>
            </w:r>
            <w:r w:rsidRPr="00841A35">
              <w:rPr>
                <w:rFonts w:cs="Times New Roman"/>
                <w:bCs/>
                <w:color w:val="000000" w:themeColor="text1"/>
                <w:sz w:val="16"/>
                <w:szCs w:val="16"/>
                <w:lang w:val="en-GB"/>
              </w:rPr>
              <w:t>.</w:t>
            </w:r>
          </w:p>
        </w:tc>
      </w:tr>
      <w:tr w:rsidR="00D376F0" w:rsidRPr="00F1665C" w14:paraId="07A11CD1" w14:textId="77777777" w:rsidTr="00723657">
        <w:trPr>
          <w:cantSplit/>
          <w:trHeight w:val="1134"/>
        </w:trPr>
        <w:tc>
          <w:tcPr>
            <w:tcW w:w="846" w:type="dxa"/>
            <w:vMerge/>
            <w:tcBorders>
              <w:bottom w:val="single" w:sz="4" w:space="0" w:color="auto"/>
            </w:tcBorders>
          </w:tcPr>
          <w:p w14:paraId="58DE1023" w14:textId="77777777" w:rsidR="00D376F0" w:rsidRPr="00D424AA" w:rsidRDefault="00D376F0" w:rsidP="00D424AA">
            <w:pPr>
              <w:rPr>
                <w:rFonts w:cs="Times New Roman"/>
                <w:color w:val="000000" w:themeColor="text1"/>
                <w:sz w:val="16"/>
                <w:szCs w:val="16"/>
                <w:lang w:val="en-GB"/>
              </w:rPr>
            </w:pPr>
          </w:p>
        </w:tc>
        <w:tc>
          <w:tcPr>
            <w:tcW w:w="709" w:type="dxa"/>
            <w:tcBorders>
              <w:bottom w:val="single" w:sz="4" w:space="0" w:color="auto"/>
            </w:tcBorders>
          </w:tcPr>
          <w:p w14:paraId="5A1DF836"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bottom w:val="single" w:sz="4" w:space="0" w:color="auto"/>
            </w:tcBorders>
            <w:shd w:val="clear" w:color="auto" w:fill="D9D9D9" w:themeFill="background1" w:themeFillShade="D9"/>
          </w:tcPr>
          <w:p w14:paraId="4AC8263A"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sz w:val="16"/>
                <w:szCs w:val="16"/>
                <w:lang w:val="en-GB" w:eastAsia="en-CA"/>
              </w:rPr>
              <w:t>Low confidence:</w:t>
            </w:r>
            <w:r w:rsidRPr="00D424AA">
              <w:rPr>
                <w:rFonts w:cs="Times New Roman"/>
                <w:b/>
                <w:bCs/>
                <w:sz w:val="16"/>
                <w:szCs w:val="16"/>
                <w:lang w:val="en-GB" w:eastAsia="en-CA"/>
              </w:rPr>
              <w:t xml:space="preserve"> Limited evidence.</w:t>
            </w:r>
          </w:p>
        </w:tc>
        <w:tc>
          <w:tcPr>
            <w:tcW w:w="1701" w:type="dxa"/>
            <w:tcBorders>
              <w:bottom w:val="single" w:sz="4" w:space="0" w:color="auto"/>
            </w:tcBorders>
            <w:shd w:val="clear" w:color="auto" w:fill="D9D9D9" w:themeFill="background1" w:themeFillShade="D9"/>
          </w:tcPr>
          <w:p w14:paraId="7B6F6D83"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tcBorders>
              <w:bottom w:val="single" w:sz="4" w:space="0" w:color="auto"/>
            </w:tcBorders>
            <w:shd w:val="clear" w:color="auto" w:fill="D9D9D9" w:themeFill="background1" w:themeFillShade="D9"/>
            <w:tcMar>
              <w:top w:w="40" w:type="dxa"/>
              <w:left w:w="40" w:type="dxa"/>
              <w:bottom w:w="40" w:type="dxa"/>
              <w:right w:w="40" w:type="dxa"/>
            </w:tcMar>
          </w:tcPr>
          <w:p w14:paraId="7CC930C0" w14:textId="62BBBEAD" w:rsidR="00D376F0" w:rsidRPr="00841A35"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del w:id="5459" w:author="Robin Matthews" w:date="2021-07-14T18:28:00Z">
              <w:r w:rsidRPr="00D424AA" w:rsidDel="00746FD6">
                <w:rPr>
                  <w:rFonts w:cs="Times New Roman"/>
                  <w:bCs/>
                  <w:color w:val="000000" w:themeColor="text1"/>
                  <w:sz w:val="16"/>
                  <w:szCs w:val="16"/>
                  <w:lang w:val="en-GB"/>
                </w:rPr>
                <w:delText xml:space="preserve"> </w:delText>
              </w:r>
            </w:del>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p>
        </w:tc>
        <w:tc>
          <w:tcPr>
            <w:tcW w:w="2551" w:type="dxa"/>
            <w:tcBorders>
              <w:bottom w:val="single" w:sz="4" w:space="0" w:color="auto"/>
            </w:tcBorders>
            <w:shd w:val="clear" w:color="auto" w:fill="D9D9D9" w:themeFill="background1" w:themeFillShade="D9"/>
            <w:tcMar>
              <w:top w:w="40" w:type="dxa"/>
              <w:left w:w="40" w:type="dxa"/>
              <w:bottom w:w="40" w:type="dxa"/>
              <w:right w:w="40" w:type="dxa"/>
            </w:tcMar>
          </w:tcPr>
          <w:p w14:paraId="4D6020D2" w14:textId="2F2992F6" w:rsidR="00D376F0" w:rsidRPr="00D424AA"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 Inconsistent changes.</w:t>
            </w:r>
            <w:r w:rsidRPr="00D424AA">
              <w:rPr>
                <w:rFonts w:cs="Times New Roman"/>
                <w:b/>
                <w:bCs/>
                <w:sz w:val="16"/>
                <w:szCs w:val="16"/>
                <w:lang w:val="en-GB" w:eastAsia="en-CA"/>
              </w:rPr>
              <w:t xml:space="preserve">. </w:t>
            </w:r>
            <w:r w:rsidRPr="00D424AA">
              <w:rPr>
                <w:rFonts w:cs="Times New Roman"/>
                <w:sz w:val="16"/>
                <w:szCs w:val="16"/>
                <w:lang w:val="en-GB" w:eastAsia="en-CA"/>
              </w:rPr>
              <w:t xml:space="preserve">Increasing runoff in CMIP6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Cook et al., 2020)</w:t>
            </w:r>
            <w:r w:rsidRPr="00D424AA">
              <w:rPr>
                <w:rFonts w:cs="Times New Roman"/>
                <w:sz w:val="16"/>
                <w:szCs w:val="16"/>
                <w:lang w:val="en-GB" w:eastAsia="en-CA"/>
              </w:rPr>
              <w:fldChar w:fldCharType="end"/>
            </w:r>
            <w:r w:rsidRPr="00841A35">
              <w:rPr>
                <w:rFonts w:cs="Times New Roman"/>
                <w:sz w:val="16"/>
                <w:szCs w:val="16"/>
                <w:lang w:val="en-GB" w:eastAsia="en-CA"/>
              </w:rPr>
              <w:t xml:space="preserve"> , inconsistent signal in SRI depending on subregion in CMIP5</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Touma et al., 2015)</w:t>
            </w:r>
            <w:r w:rsidRPr="00D424AA">
              <w:rPr>
                <w:rFonts w:cs="Times New Roman"/>
                <w:sz w:val="16"/>
                <w:szCs w:val="16"/>
                <w:lang w:val="en-GB" w:eastAsia="en-CA"/>
              </w:rPr>
              <w:fldChar w:fldCharType="end"/>
            </w:r>
            <w:r w:rsidRPr="00841A35">
              <w:rPr>
                <w:rFonts w:cs="Times New Roman"/>
                <w:sz w:val="16"/>
                <w:szCs w:val="16"/>
                <w:lang w:val="en-GB" w:eastAsia="en-CA"/>
              </w:rPr>
              <w:t xml:space="preserve">, or lack of signal </w:t>
            </w:r>
            <w:commentRangeStart w:id="5460"/>
            <w:r w:rsidRPr="00D424AA">
              <w:rPr>
                <w:rFonts w:cs="Times New Roman"/>
                <w:sz w:val="16"/>
                <w:szCs w:val="16"/>
                <w:lang w:val="en-GB" w:eastAsia="en-CA"/>
              </w:rPr>
              <w:fldChar w:fldCharType="begin" w:fldLock="1"/>
            </w:r>
            <w:r w:rsidR="00DB48AC">
              <w:rPr>
                <w:rFonts w:cs="Times New Roman"/>
                <w:sz w:val="16"/>
                <w:szCs w:val="16"/>
                <w:lang w:val="en-GB" w:eastAsia="en-CA"/>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manualFormatting" : "(R. Zhai et al., 2020)", "plainTextFormattedCitation" : "(Zhai et al., 2020b)", "previouslyFormattedCitation" : "(Zhai et al., 2020b)"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ins w:id="5461" w:author="Robin Matthews" w:date="2021-07-14T18:29:00Z">
              <w:r w:rsidR="00746FD6">
                <w:rPr>
                  <w:rFonts w:cs="Times New Roman"/>
                  <w:noProof/>
                  <w:sz w:val="16"/>
                  <w:szCs w:val="16"/>
                  <w:lang w:val="en-GB" w:eastAsia="en-CA"/>
                </w:rPr>
                <w:t xml:space="preserve">R. </w:t>
              </w:r>
            </w:ins>
            <w:r w:rsidR="00A26296">
              <w:rPr>
                <w:rFonts w:cs="Times New Roman"/>
                <w:noProof/>
                <w:sz w:val="16"/>
                <w:szCs w:val="16"/>
                <w:lang w:val="en-GB" w:eastAsia="en-CA"/>
              </w:rPr>
              <w:t>Zhai et al., 2020</w:t>
            </w:r>
            <w:del w:id="5462" w:author="Robin Matthews" w:date="2021-07-14T18:29:00Z">
              <w:r w:rsidR="00A26296" w:rsidDel="00746FD6">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460"/>
            <w:r w:rsidR="00A26296">
              <w:rPr>
                <w:rStyle w:val="Marquedecommentaire"/>
              </w:rPr>
              <w:commentReference w:id="5460"/>
            </w:r>
            <w:r w:rsidRPr="00841A35">
              <w:rPr>
                <w:rFonts w:cs="Times New Roman"/>
                <w:sz w:val="16"/>
                <w:szCs w:val="16"/>
                <w:lang w:val="en-GB" w:eastAsia="en-CA"/>
              </w:rPr>
              <w:t xml:space="preserve"> in available studies.</w:t>
            </w:r>
          </w:p>
          <w:p w14:paraId="7BD807DB" w14:textId="77777777" w:rsidR="00D376F0" w:rsidRPr="00D424AA" w:rsidRDefault="00D376F0" w:rsidP="00D424AA">
            <w:pPr>
              <w:rPr>
                <w:rFonts w:cs="Times New Roman"/>
                <w:b/>
                <w:bCs/>
                <w:sz w:val="16"/>
                <w:szCs w:val="16"/>
                <w:lang w:val="en-GB" w:eastAsia="en-CA"/>
              </w:rPr>
            </w:pPr>
          </w:p>
          <w:p w14:paraId="29B24828" w14:textId="58AC0AD3"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Cook et al., 2020)</w:t>
            </w:r>
            <w:r w:rsidRPr="00D424AA">
              <w:rPr>
                <w:rFonts w:cs="Times New Roman"/>
                <w:sz w:val="16"/>
                <w:szCs w:val="16"/>
                <w:lang w:val="en-GB" w:eastAsia="en-CA"/>
              </w:rPr>
              <w:fldChar w:fldCharType="end"/>
            </w:r>
            <w:r w:rsidRPr="00841A35">
              <w:rPr>
                <w:rFonts w:cs="Times New Roman"/>
                <w:sz w:val="16"/>
                <w:szCs w:val="16"/>
                <w:lang w:val="en-GB" w:eastAsia="en-CA"/>
              </w:rPr>
              <w:t>: Increasing runoff in one study based on CMIP6 GCMs</w:t>
            </w:r>
          </w:p>
          <w:p w14:paraId="3786FA14" w14:textId="77777777" w:rsidR="00D376F0" w:rsidRPr="00D424AA" w:rsidRDefault="00D376F0" w:rsidP="00D424AA">
            <w:pPr>
              <w:rPr>
                <w:rFonts w:cs="Times New Roman"/>
                <w:sz w:val="16"/>
                <w:szCs w:val="16"/>
                <w:lang w:val="en-GB" w:eastAsia="en-CA"/>
              </w:rPr>
            </w:pPr>
          </w:p>
          <w:commentRangeStart w:id="5463"/>
          <w:p w14:paraId="5034990C" w14:textId="57571841"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ins w:id="5464" w:author="Robin Matthews" w:date="2021-07-14T18:29:00Z">
              <w:r w:rsidR="00746FD6">
                <w:rPr>
                  <w:rFonts w:cs="Times New Roman"/>
                  <w:sz w:val="16"/>
                  <w:szCs w:val="16"/>
                  <w:lang w:val="en-GB" w:eastAsia="en-CA"/>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manualFormatting" : "(R. Zhai et al., 2020)", "plainTextFormattedCitation" : "(Zhai et al., 2020b)", "previouslyFormattedCitation" : "(Zhai et al., 2020b)" }, "properties" : { "noteIndex" : 0 }, "schema" : "https://github.com/citation-style-language/schema/raw/master/csl-citation.json" }</w:instrText>
              </w:r>
            </w:ins>
            <w:del w:id="5465" w:author="Robin Matthews" w:date="2021-07-14T18:29:00Z">
              <w:r w:rsidR="00FF6231" w:rsidDel="00746FD6">
                <w:rPr>
                  <w:rFonts w:cs="Times New Roman"/>
                  <w:sz w:val="16"/>
                  <w:szCs w:val="16"/>
                  <w:lang w:val="en-GB" w:eastAsia="en-CA"/>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plainTextFormattedCitation" : "(Zhai et al., 2020b)", "previouslyFormattedCitation" :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ins w:id="5466" w:author="Robin Matthews" w:date="2021-07-14T18:29:00Z">
              <w:r w:rsidR="00746FD6">
                <w:rPr>
                  <w:rFonts w:cs="Times New Roman"/>
                  <w:noProof/>
                  <w:sz w:val="16"/>
                  <w:szCs w:val="16"/>
                  <w:lang w:val="en-GB" w:eastAsia="en-CA"/>
                </w:rPr>
                <w:t xml:space="preserve">R. </w:t>
              </w:r>
            </w:ins>
            <w:r w:rsidR="00A26296">
              <w:rPr>
                <w:rFonts w:cs="Times New Roman"/>
                <w:noProof/>
                <w:sz w:val="16"/>
                <w:szCs w:val="16"/>
                <w:lang w:val="en-GB" w:eastAsia="en-CA"/>
              </w:rPr>
              <w:t>Zhai et al., 2020</w:t>
            </w:r>
            <w:del w:id="5467" w:author="Robin Matthews" w:date="2021-07-14T18:29:00Z">
              <w:r w:rsidR="00A26296" w:rsidDel="00746FD6">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463"/>
            <w:r w:rsidR="00A26296">
              <w:rPr>
                <w:rStyle w:val="Marquedecommentaire"/>
              </w:rPr>
              <w:commentReference w:id="5463"/>
            </w:r>
            <w:r w:rsidRPr="00841A35">
              <w:rPr>
                <w:rFonts w:cs="Times New Roman"/>
                <w:sz w:val="16"/>
                <w:szCs w:val="16"/>
                <w:lang w:val="en-GB" w:eastAsia="en-CA"/>
              </w:rPr>
              <w:t xml:space="preserve">: Lack of signal in one study based on single </w:t>
            </w:r>
            <w:r w:rsidRPr="00D424AA">
              <w:rPr>
                <w:rFonts w:cs="Times New Roman"/>
                <w:sz w:val="16"/>
                <w:szCs w:val="16"/>
                <w:lang w:val="en-GB" w:eastAsia="en-CA"/>
              </w:rPr>
              <w:t>hydrological model driven by HAPPI-MIP GCM simulations</w:t>
            </w:r>
          </w:p>
          <w:p w14:paraId="0CE03BA7" w14:textId="77777777" w:rsidR="00D376F0" w:rsidRPr="00D424AA" w:rsidRDefault="00D376F0" w:rsidP="00D424AA">
            <w:pPr>
              <w:rPr>
                <w:rFonts w:cs="Times New Roman"/>
                <w:sz w:val="16"/>
                <w:szCs w:val="16"/>
                <w:lang w:val="en-GB" w:eastAsia="en-CA"/>
              </w:rPr>
            </w:pPr>
          </w:p>
          <w:p w14:paraId="115D246D" w14:textId="1F20CA4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manualFormatting"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Inconsistent signal in SRI depending on subregion (CMIP5 GCMs)</w:t>
            </w:r>
          </w:p>
        </w:tc>
        <w:tc>
          <w:tcPr>
            <w:tcW w:w="2607" w:type="dxa"/>
            <w:tcBorders>
              <w:bottom w:val="single" w:sz="4" w:space="0" w:color="auto"/>
            </w:tcBorders>
            <w:shd w:val="clear" w:color="auto" w:fill="D9D9D9" w:themeFill="background1" w:themeFillShade="D9"/>
            <w:tcMar>
              <w:top w:w="40" w:type="dxa"/>
              <w:left w:w="40" w:type="dxa"/>
              <w:bottom w:w="40" w:type="dxa"/>
              <w:right w:w="40" w:type="dxa"/>
            </w:tcMar>
          </w:tcPr>
          <w:p w14:paraId="3D4B2A43" w14:textId="67E0A5A7" w:rsidR="00D376F0" w:rsidRPr="00FE4BC4" w:rsidRDefault="00D376F0" w:rsidP="00D424AA">
            <w:pPr>
              <w:rPr>
                <w:rFonts w:cs="Times New Roman"/>
                <w:bCs/>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Mixed signals</w:t>
            </w:r>
            <w:r w:rsidRPr="00D424AA">
              <w:rPr>
                <w:rFonts w:cs="Times New Roman"/>
                <w:iCs/>
                <w:color w:val="000000" w:themeColor="text1"/>
                <w:sz w:val="16"/>
                <w:szCs w:val="16"/>
                <w:lang w:val="en-GB"/>
              </w:rPr>
              <w:t xml:space="preserve"> among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F1665C" w14:paraId="61321DA5" w14:textId="77777777" w:rsidTr="00723657">
        <w:trPr>
          <w:cantSplit/>
          <w:trHeight w:val="1134"/>
        </w:trPr>
        <w:tc>
          <w:tcPr>
            <w:tcW w:w="846" w:type="dxa"/>
            <w:vMerge w:val="restart"/>
            <w:tcBorders>
              <w:top w:val="single" w:sz="4" w:space="0" w:color="auto"/>
              <w:left w:val="single" w:sz="4" w:space="0" w:color="auto"/>
              <w:bottom w:val="single" w:sz="4" w:space="0" w:color="auto"/>
              <w:right w:val="single" w:sz="4" w:space="0" w:color="auto"/>
            </w:tcBorders>
          </w:tcPr>
          <w:p w14:paraId="4ADB348C" w14:textId="77777777" w:rsidR="00D376F0" w:rsidRPr="00D424AA" w:rsidRDefault="00D376F0" w:rsidP="00841A35">
            <w:pPr>
              <w:jc w:val="center"/>
              <w:rPr>
                <w:rFonts w:cs="Times New Roman"/>
                <w:color w:val="000000" w:themeColor="text1"/>
                <w:sz w:val="16"/>
                <w:szCs w:val="16"/>
                <w:lang w:val="en-GB"/>
              </w:rPr>
            </w:pPr>
            <w:r w:rsidRPr="00D424AA">
              <w:rPr>
                <w:rFonts w:cs="Times New Roman"/>
                <w:sz w:val="16"/>
                <w:szCs w:val="16"/>
                <w:lang w:val="en-GB" w:eastAsia="en-CA"/>
              </w:rPr>
              <w:t>Arabian Peninsula (ARP)</w:t>
            </w:r>
          </w:p>
        </w:tc>
        <w:tc>
          <w:tcPr>
            <w:tcW w:w="709" w:type="dxa"/>
            <w:tcBorders>
              <w:top w:val="single" w:sz="4" w:space="0" w:color="auto"/>
              <w:left w:val="single" w:sz="4" w:space="0" w:color="auto"/>
              <w:bottom w:val="single" w:sz="4" w:space="0" w:color="auto"/>
              <w:right w:val="single" w:sz="4" w:space="0" w:color="auto"/>
            </w:tcBorders>
            <w:vAlign w:val="center"/>
          </w:tcPr>
          <w:p w14:paraId="567BC8A8"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CDC127" w14:textId="77777777"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w:t>
            </w:r>
          </w:p>
          <w:p w14:paraId="2177D321" w14:textId="607D8BB7"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t xml:space="preserve"> </w:t>
            </w:r>
            <w:r w:rsidRPr="00D424AA">
              <w:rPr>
                <w:rFonts w:cs="Times New Roman"/>
                <w:b/>
                <w:bCs/>
                <w:sz w:val="16"/>
                <w:szCs w:val="16"/>
                <w:lang w:val="en-GB" w:eastAsia="en-CA"/>
              </w:rPr>
              <w:t>Inconsistent or no signa</w:t>
            </w:r>
            <w:r w:rsidRPr="00D424AA">
              <w:rPr>
                <w:rFonts w:cs="Times New Roman"/>
                <w:sz w:val="16"/>
                <w:szCs w:val="16"/>
                <w:lang w:val="en-GB" w:eastAsia="en-CA"/>
              </w:rPr>
              <w:t xml:space="preserve">l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07/s41748-019-00126-9", "ISBN" : "0123456789", "ISSN" : "25099434", "abstract" : "The objective of this paper is to present how the Coupled Model Inter-comparison Project phase 3 (CMIP3) multi-model datasets might be used to calculate drought indices for Saudi Arabia. Widely used drought indices such as the Standardized Precipitation Index (SPI) and the Palmer Drought Severity Index (PDSI) are constructed and analyzed using observed rainfall from 27 stations as well as data from best performing CMIP3 models along with other variables for the present climate. Of the 22 CMIP3 models, the Canadian (CC: CCCMA-CGCM3.1) and the Australian (CS: CSIRO-Mk3.0) models were used in estimating the annual rainfall over Saudi Arabia while the German/Korean (MI: MIUB-ECHO-G) and the Japanese (MM: MIROC3.2 and MR: MRI-CGCM2.3.2) models were used in estimating the annual temperature. Results show that the CS model is superior to the other 21 CMIP3 models in calculating both SPI and PDSI. As for drought indices, PDSI (76% and 65% for CS and CC, respectively) performs well in assessing the spatial distribution of drought conditions as well as in determining the number of events (63% and 26% for CS and CC, respectively) within the different drought categories when compared to observations. Therefore, further use of PDSI is recommended for drought diagnosis in future climate for the disaster management purposes for Saudi Arabia, however, the use of the latest climate models datasets e.g. AR5 or AR6 may need further investigation.", "author" : [ { "dropping-particle" : "", "family" : "Almazroui", "given" : "Mansour", "non-dropping-particle" : "", "parse-names" : false, "suffix" : "" }, { "dropping-particle" : "", "family" : "Islam", "given" : "M. Nazrul", "non-dropping-particle" : "", "parse-names" : false, "suffix" : "" } ], "container-title" : "Earth Systems and Environment", "id" : "ITEM-1", "issue" : "3", "issued" : { "date-parts" : [ [ "2019" ] ] }, "page" : "419-428", "publisher" : "Springer International Publishing", "title" : "Coupled Model Inter-comparison Project Database to Calculate Drought Indices for Saudi Arabia: A Preliminary Assessment", "translator" : [ { "dropping-particle" : "", "family" : "S2825", "given" : "", "non-dropping-particle" : "", "parse-names" : false, "suffix" : "" } ], "type" : "article-journal", "volume" : "3" }, "uris" : [ "http://www.mendeley.com/documents/?uuid=c5d6aabc-6cc9-4e65-ac2d-73c0806d1374", "http://www.mendeley.com/documents/?uuid=5ba05e4d-20fa-4b3e-ac80-0538dfd2d560", "http://www.mendeley.com/documents/?uuid=5998efbb-dbcf-49dd-a620-ab7642cdf839" ] }, { "id" : "ITEM-2", "itemData" : { "DOI" : "10.1007/s12517-019-4866-2", "ISSN" : "18667538", "abstract" : "This paper discusses the preliminary results of meteorological drought analysis over Saudi Arabia for the period 1978\u20132017. In conjunction with meteorological observations, datasets from the Climate Prediction Center (CPC), the Merged Analysis of Precipitation (CMAP), the Climatic Research Unit (CRU), and the Tropical Rainfall Measuring Mission (TRMM) are utilized to understand the impact of the spatial distribution of rainfall on drought events. Applying precipitation thresholds allows rainfall classifications such as deficit, scanty, and surplus. Precipitation thresholds are also used to define meteorological droughts in the country, which are categorized as usual, moderate, and severe. It is found that drought events occur in Saudi Arabia due to shortfalls in the dry season, even though there is above normal rainfall in the wet season. There is no case of a shortfall in both the wet and dry seasons causing drought. Saudi Arabian droughts of all categories occurred mostly in the dry season, with fewer in the wet season. Results show that in Saudi Arabia, the last month of the wet season (April) is less prone to drought while the first and last months of the dry season (June and September respectively) are more prone to drought. Spatial distribution of drought climatology is obtained by calculating the Standardized Precipitation Index (SPI) and the Palmer Drought Severity Index (PDSI). Further application-driven studies of projections are needed based on drought indices and climate model output.", "author" : [ { "dropping-particle" : "", "family" : "Almazroui", "given" : "Mansour", "non-dropping-particle" : "", "parse-names" : false, "suffix" : "" } ], "container-title" : "Arabian Journal of Geosciences", "id" : "ITEM-2", "issue" : "22", "issued" : { "date-parts" : [ [ "2019" ] ] }, "publisher" : "Arabian Journal of Geosciences", "title" : "Assessment of meteorological droughts over Saudi Arabia using surface rainfall observations during the period 1978\u20132017", "translator" : [ { "dropping-particle" : "", "family" : "S2826", "given" : "", "non-dropping-particle" : "", "parse-names" : false, "suffix" : "" } ], "type" : "article-journal", "volume" : "12" }, "uris" : [ "http://www.mendeley.com/documents/?uuid=9170c626-f813-431a-ae3d-843ab3ee4f26", "http://www.mendeley.com/documents/?uuid=e3413154-302c-40e6-82f5-1bb191a022fc", "http://www.mendeley.com/documents/?uuid=6ded649d-34af-42ec-b272-342550e1ed3d" ] } ], "mendeley" : { "formattedCitation" : "(Almazroui, 2019a; Almazroui and Islam, 2019)", "plainTextFormattedCitation" : "(Almazroui, 2019a; Almazroui and Islam, 2019)", "previouslyFormattedCitation" : "(Almazroui, 2019a; Almazroui and Islam, 2019)"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Almazroui, 2019a; Almazroui and Islam, 2019)</w:t>
            </w:r>
            <w:r w:rsidRPr="00D424AA">
              <w:rPr>
                <w:rFonts w:cs="Times New Roman"/>
                <w:sz w:val="16"/>
                <w:szCs w:val="16"/>
                <w:lang w:val="en-GB" w:eastAsia="en-CA"/>
              </w:rPr>
              <w:fldChar w:fldCharType="end"/>
            </w:r>
            <w:r w:rsidRPr="00841A35">
              <w:rPr>
                <w:rFonts w:cs="Times New Roman"/>
                <w:sz w:val="16"/>
                <w:szCs w:val="16"/>
                <w:lang w:val="en-GB" w:eastAsia="en-CA"/>
              </w:rPr>
              <w:t>.</w:t>
            </w:r>
          </w:p>
          <w:p w14:paraId="0CEB6A4A" w14:textId="77777777" w:rsidR="00D376F0" w:rsidRPr="00D424AA" w:rsidRDefault="00D376F0" w:rsidP="00D424AA">
            <w:pPr>
              <w:rPr>
                <w:rFonts w:cs="Times New Roman"/>
                <w:bCs/>
                <w:iCs/>
                <w:color w:val="000000" w:themeColor="text1"/>
                <w:sz w:val="16"/>
                <w:szCs w:val="16"/>
                <w:lang w:val="en-GB"/>
              </w:rPr>
            </w:pPr>
          </w:p>
          <w:p w14:paraId="3E594F6E" w14:textId="208EBC0D" w:rsidR="00D376F0" w:rsidRPr="00D424AA" w:rsidRDefault="00D376F0" w:rsidP="00D424AA">
            <w:pPr>
              <w:rPr>
                <w:rFonts w:cs="Times New Roman"/>
                <w:bCs/>
                <w:iCs/>
                <w:color w:val="000000" w:themeColor="text1"/>
                <w:sz w:val="16"/>
                <w:szCs w:val="16"/>
                <w:lang w:val="en-GB"/>
              </w:rPr>
            </w:pPr>
            <w:r w:rsidRPr="00D424AA">
              <w:rPr>
                <w:rFonts w:cs="Times New Roman"/>
                <w:bCs/>
                <w:iCs/>
                <w:color w:val="000000" w:themeColor="text1"/>
                <w:sz w:val="16"/>
                <w:szCs w:val="16"/>
                <w:lang w:val="en-GB"/>
              </w:rPr>
              <w:fldChar w:fldCharType="begin" w:fldLock="1"/>
            </w:r>
            <w:r w:rsidR="00FF6231">
              <w:rPr>
                <w:rFonts w:cs="Times New Roman"/>
                <w:bCs/>
                <w:iCs/>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bCs/>
                <w:iCs/>
                <w:color w:val="000000" w:themeColor="text1"/>
                <w:sz w:val="16"/>
                <w:szCs w:val="16"/>
                <w:lang w:val="en-GB"/>
              </w:rPr>
              <w:fldChar w:fldCharType="separate"/>
            </w:r>
            <w:r w:rsidR="00A26296">
              <w:rPr>
                <w:rFonts w:cs="Times New Roman"/>
                <w:bCs/>
                <w:iCs/>
                <w:noProof/>
                <w:color w:val="000000" w:themeColor="text1"/>
                <w:sz w:val="16"/>
                <w:szCs w:val="16"/>
                <w:lang w:val="en-GB"/>
              </w:rPr>
              <w:t>(Dunn et al., 2020)</w:t>
            </w:r>
            <w:r w:rsidRPr="00D424AA">
              <w:rPr>
                <w:rFonts w:cs="Times New Roman"/>
                <w:bCs/>
                <w:iCs/>
                <w:color w:val="000000" w:themeColor="text1"/>
                <w:sz w:val="16"/>
                <w:szCs w:val="16"/>
                <w:lang w:val="en-GB"/>
              </w:rPr>
              <w:fldChar w:fldCharType="end"/>
            </w:r>
            <w:r w:rsidRPr="00841A35">
              <w:rPr>
                <w:rFonts w:cs="Times New Roman"/>
                <w:bCs/>
                <w:iCs/>
                <w:color w:val="000000" w:themeColor="text1"/>
                <w:sz w:val="16"/>
                <w:szCs w:val="16"/>
                <w:lang w:val="en-GB"/>
              </w:rPr>
              <w:t>: Wetting based on CDD in part of domain, but missing data in large fraction of region.</w:t>
            </w:r>
          </w:p>
          <w:p w14:paraId="034911CC" w14:textId="77777777" w:rsidR="00D376F0" w:rsidRPr="00D424AA" w:rsidRDefault="00D376F0" w:rsidP="00D424AA">
            <w:pPr>
              <w:rPr>
                <w:rFonts w:cs="Times New Roman"/>
                <w:bCs/>
                <w:iCs/>
                <w:color w:val="000000" w:themeColor="text1"/>
                <w:sz w:val="16"/>
                <w:szCs w:val="16"/>
                <w:lang w:val="en-GB"/>
              </w:rPr>
            </w:pPr>
          </w:p>
          <w:p w14:paraId="253C62A1" w14:textId="522771D8" w:rsidR="00D376F0" w:rsidRPr="00D424AA" w:rsidRDefault="00D376F0" w:rsidP="00D424AA">
            <w:pPr>
              <w:rPr>
                <w:rFonts w:cs="Times New Roman"/>
                <w:bCs/>
                <w:iCs/>
                <w:color w:val="000000" w:themeColor="text1"/>
                <w:sz w:val="16"/>
                <w:szCs w:val="16"/>
                <w:lang w:val="en-GB"/>
              </w:rPr>
            </w:pPr>
            <w:r w:rsidRPr="00D424AA">
              <w:rPr>
                <w:rFonts w:cs="Times New Roman"/>
                <w:bCs/>
                <w:iCs/>
                <w:color w:val="000000" w:themeColor="text1"/>
                <w:sz w:val="16"/>
                <w:szCs w:val="16"/>
                <w:lang w:val="en-GB"/>
              </w:rPr>
              <w:fldChar w:fldCharType="begin" w:fldLock="1"/>
            </w:r>
            <w:r w:rsidR="00FF6231">
              <w:rPr>
                <w:rFonts w:cs="Times New Roman"/>
                <w:bCs/>
                <w:iCs/>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bCs/>
                <w:iCs/>
                <w:color w:val="000000" w:themeColor="text1"/>
                <w:sz w:val="16"/>
                <w:szCs w:val="16"/>
                <w:lang w:val="en-GB"/>
              </w:rPr>
              <w:fldChar w:fldCharType="separate"/>
            </w:r>
            <w:r w:rsidR="00A26296">
              <w:rPr>
                <w:rFonts w:cs="Times New Roman"/>
                <w:bCs/>
                <w:iCs/>
                <w:noProof/>
                <w:color w:val="000000" w:themeColor="text1"/>
                <w:sz w:val="16"/>
                <w:szCs w:val="16"/>
                <w:lang w:val="en-GB"/>
              </w:rPr>
              <w:t>(Spinoni et al., 2019)</w:t>
            </w:r>
            <w:r w:rsidRPr="00D424AA">
              <w:rPr>
                <w:rFonts w:cs="Times New Roman"/>
                <w:bCs/>
                <w:iCs/>
                <w:color w:val="000000" w:themeColor="text1"/>
                <w:sz w:val="16"/>
                <w:szCs w:val="16"/>
                <w:lang w:val="en-GB"/>
              </w:rPr>
              <w:fldChar w:fldCharType="end"/>
            </w:r>
            <w:r w:rsidRPr="00841A35">
              <w:rPr>
                <w:rFonts w:cs="Times New Roman"/>
                <w:bCs/>
                <w:iCs/>
                <w:color w:val="000000" w:themeColor="text1"/>
                <w:sz w:val="16"/>
                <w:szCs w:val="16"/>
                <w:lang w:val="en-GB"/>
              </w:rPr>
              <w:t>: Missing data in this region.</w:t>
            </w: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A071B7" w14:textId="1F99951B" w:rsidR="00D376F0" w:rsidRPr="00841A35" w:rsidRDefault="00D376F0" w:rsidP="00D424AA">
            <w:pPr>
              <w:rPr>
                <w:rFonts w:cs="Times New Roman"/>
                <w:sz w:val="16"/>
                <w:szCs w:val="16"/>
                <w:lang w:val="en-GB" w:eastAsia="en-CA"/>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r w:rsidRPr="00D424AA">
              <w:rPr>
                <w:rFonts w:cs="Times New Roman"/>
                <w:sz w:val="16"/>
                <w:szCs w:val="16"/>
                <w:lang w:val="en-GB" w:eastAsia="en-CA"/>
              </w:rPr>
              <w:t xml:space="preserve">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175/BAMS-D-15-00127.1", "ISSN" : "0003-0007", "author" : [ { "dropping-particle" : "", "family" : "Barlow", "given" : "Mathew", "non-dropping-particle" : "", "parse-names" : false, "suffix" : "" }, { "dropping-particle" : "", "family" : "Hoell", "given" : "Andrew", "non-dropping-particle" : "", "parse-names" : false, "suffix" : "" } ], "container-title" : "Bulletin of the American Meteorological Society", "id" : "ITEM-1", "issue" : "12", "issued" : { "date-parts" : [ [ "2015", "12" ] ] }, "page" : "S71-S76", "title" : "Drought in the Middle East and Central\u2013Southwest Asia During Winter 2013/14", "translator" : [ { "dropping-particle" : "", "family" : "S770", "given" : "", "non-dropping-particle" : "", "parse-names" : false, "suffix" : "" } ], "type" : "article-journal", "volume" : "96" }, "uris" : [ "http://www.mendeley.com/documents/?uuid=f96e325d-0c17-4995-a045-5a5e1fa6b51b", "http://www.mendeley.com/documents/?uuid=af39850b-0883-47ed-adbe-782cc562c845", "http://www.mendeley.com/documents/?uuid=682a5831-ee38-4917-8f73-e8772365cc14" ] }, { "id" : "ITEM-2", "itemData" : { "DOI" : "10.1175/JCLI-D-13-00692.1", "ISSN" : "08948755", "abstract" : "\u00a9 2016 American Meteorological Society. The Middle East and southwest Asia are a region that is water stressed, societally vulnerable, and prone to severe droughts. Large-scale climate variability, particularly La Ni\u00f1a, appears to play an important role in regionwide droughts, including the two most severe of the last 50 years-1999-2001 and 2007/08-with implications for drought forecasting. Important dynamical factors include orography, thermodynamic influence on vertical motion, storm-track changes, and moisture transport. Vegetation in the region is strongly impacted by drought and may provide an important feedback mechanism. In future projections, drying of the eastern Mediterranean region is a robust feature, as are temperature increases throughout the region, which will affect evaporation and the timing and intensity of snowmelt. Vegetation feedbacks may become more important in a warming climate. There are a wide range of outstanding issues for understanding, monitoring, and predicting drought in the region, including dynamics of the regional storm track, the relative importance of the range of dynamical mechanisms related to drought, the regional coherence of drought, the relationship between synoptic-scale mechanisms and drought, the predictability of vegetation and crop yields, the stability of remote influences, data uncertainty, and the role of temperature. Development of a regional framework for cooperative work and dissemination of information and existing forecasts would speed understanding and make better use of available information.", "author" : [ { "dropping-particle" : "", "family" : "Barlow", "given" : "Mathew", "non-dropping-particle" : "", "parse-names" : false, "suffix" : "" }, { "dropping-particle" : "", "family" : "Zaitchik", "given" : "Benjamin", "non-dropping-particle" : "", "parse-names" : false, "suffix" : "" }, { "dropping-particle" : "", "family" : "Paz", "given" : "Shlomit", "non-dropping-particle" : "", "parse-names" : false, "suffix" : "" }, { "dropping-particle" : "", "family" : "Black", "given" : "Emily", "non-dropping-particle" : "", "parse-names" : false, "suffix" : "" }, { "dropping-particle" : "", "family" : "Evans", "given" : "Jason", "non-dropping-particle" : "", "parse-names" : false, "suffix" : "" }, { "dropping-particle" : "", "family" : "Hoell", "given" : "Andrew", "non-dropping-particle" : "", "parse-names" : false, "suffix" : "" } ], "container-title" : "Journal of Climate", "id" : "ITEM-2", "issue" : "23", "issued" : { "date-parts" : [ [ "2016" ] ] }, "page" : "8547-8574", "title" : "A review of drought in the Middle East and southwest Asia", "translator" : [ { "dropping-particle" : "", "family" : "S1947", "given" : "", "non-dropping-particle" : "", "parse-names" : false, "suffix" : "" } ], "type" : "article-journal", "volume" : "29" }, "uris" : [ "http://www.mendeley.com/documents/?uuid=f96c685c-6134-4f9f-9fac-cc6f274f5544", "http://www.mendeley.com/documents/?uuid=e6fe72f5-642a-4f95-b3f6-e24ddcf9192e", "http://www.mendeley.com/documents/?uuid=0bc501a2-0583-4bfe-82dc-c6d6ed494ca9" ] } ], "mendeley" : { "formattedCitation" : "(Barlow and Hoell, 2015; Barlow et al., 2016)", "plainTextFormattedCitation" : "(Barlow and Hoell, 2015; Barlow et al., 2016)", "previouslyFormattedCitation" : "(Barlow and Hoell, 2015; Barlow et al., 2016)"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Barlow and Hoell, 2015; Barlow et al., 2016)</w:t>
            </w:r>
            <w:r w:rsidRPr="00D424AA">
              <w:rPr>
                <w:rFonts w:cs="Times New Roman"/>
                <w:sz w:val="16"/>
                <w:szCs w:val="16"/>
                <w:lang w:val="en-GB" w:eastAsia="en-CA"/>
              </w:rPr>
              <w:fldChar w:fldCharType="end"/>
            </w:r>
          </w:p>
          <w:p w14:paraId="5E373EF0" w14:textId="77777777" w:rsidR="00D376F0" w:rsidRPr="00D424AA" w:rsidRDefault="00D376F0" w:rsidP="00D424AA">
            <w:pPr>
              <w:rPr>
                <w:rFonts w:cs="Times New Roman"/>
                <w:sz w:val="16"/>
                <w:szCs w:val="16"/>
                <w:lang w:val="en-GB" w:eastAsia="en-CA"/>
              </w:rPr>
            </w:pPr>
          </w:p>
          <w:p w14:paraId="087665A4" w14:textId="77777777" w:rsidR="00D376F0" w:rsidRPr="00D424AA" w:rsidRDefault="00D376F0" w:rsidP="00841A35">
            <w:pPr>
              <w:rPr>
                <w:rFonts w:cs="Times New Roman"/>
                <w:color w:val="000000" w:themeColor="text1"/>
                <w:sz w:val="16"/>
                <w:szCs w:val="16"/>
                <w:lang w:val="en-GB"/>
              </w:rPr>
            </w:pPr>
            <w:r w:rsidRPr="00D424AA">
              <w:rPr>
                <w:rFonts w:cs="Times New Roman"/>
                <w:sz w:val="16"/>
                <w:szCs w:val="16"/>
                <w:lang w:val="en-GB" w:eastAsia="en-CA"/>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25FFFF" w14:textId="6A56D014"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w:t>
            </w:r>
            <w:r w:rsidRPr="00D424AA">
              <w:rPr>
                <w:rFonts w:cs="Times New Roman"/>
                <w:b/>
                <w:bCs/>
                <w:sz w:val="16"/>
                <w:szCs w:val="16"/>
                <w:lang w:val="en-GB" w:eastAsia="en-CA"/>
              </w:rPr>
              <w:t>and inconsistent trends</w:t>
            </w:r>
            <w:r w:rsidRPr="00D424AA">
              <w:rPr>
                <w:rFonts w:cs="Times New Roman"/>
                <w:sz w:val="16"/>
                <w:szCs w:val="16"/>
                <w:lang w:val="en-GB" w:eastAsia="en-CA"/>
              </w:rPr>
              <w:t xml:space="preserve"> </w:t>
            </w:r>
            <w:commentRangeStart w:id="5468"/>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469" w:author="Robin Matthews" w:date="2021-07-14T12:36:00Z">
              <w:r w:rsidR="00A26296" w:rsidDel="00FC4A87">
                <w:rPr>
                  <w:rFonts w:cs="Times New Roman"/>
                  <w:noProof/>
                  <w:sz w:val="16"/>
                  <w:szCs w:val="16"/>
                  <w:lang w:val="en-GB" w:eastAsia="en-CA"/>
                </w:rPr>
                <w:delText>Xu et al., 2019a</w:delText>
              </w:r>
            </w:del>
            <w:ins w:id="5470" w:author="Robin Matthews" w:date="2021-07-14T12:36: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468"/>
            <w:r w:rsidR="00A26296">
              <w:rPr>
                <w:rStyle w:val="Marquedecommentaire"/>
              </w:rPr>
              <w:commentReference w:id="5468"/>
            </w:r>
            <w:r w:rsidRPr="00841A35">
              <w:rPr>
                <w:rFonts w:cs="Times New Roman"/>
                <w:sz w:val="16"/>
                <w:szCs w:val="16"/>
                <w:lang w:val="en-GB" w:eastAsia="en-CA"/>
              </w:rPr>
              <w:t>(Chapter 11 Supplementary Material (11.SM)).</w:t>
            </w:r>
          </w:p>
          <w:p w14:paraId="69DAB50C" w14:textId="77777777" w:rsidR="00D376F0" w:rsidRPr="00D424AA" w:rsidRDefault="00D376F0" w:rsidP="00D424AA">
            <w:pPr>
              <w:rPr>
                <w:rFonts w:cs="Times New Roman"/>
                <w:sz w:val="16"/>
                <w:szCs w:val="16"/>
                <w:lang w:val="en-GB" w:eastAsia="en-CA"/>
              </w:rPr>
            </w:pPr>
          </w:p>
          <w:p w14:paraId="06607E48" w14:textId="77777777" w:rsidR="00D376F0" w:rsidRPr="00D424AA" w:rsidRDefault="00D376F0" w:rsidP="00D424AA">
            <w:pPr>
              <w:rPr>
                <w:rFonts w:cs="Times New Roman"/>
                <w:bCs/>
                <w:iCs/>
                <w:color w:val="000000" w:themeColor="text1"/>
                <w:sz w:val="16"/>
                <w:szCs w:val="16"/>
                <w:lang w:val="en-GB"/>
              </w:rPr>
            </w:pPr>
          </w:p>
        </w:tc>
        <w:tc>
          <w:tcPr>
            <w:tcW w:w="25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D9395E" w14:textId="21623704"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 and inconsistent trends</w:t>
            </w:r>
            <w:r w:rsidRPr="00D424AA">
              <w:rPr>
                <w:rFonts w:cs="Times New Roman"/>
                <w:sz w:val="16"/>
                <w:szCs w:val="16"/>
                <w:lang w:val="en-GB" w:eastAsia="en-CA"/>
              </w:rPr>
              <w:t xml:space="preserve"> </w:t>
            </w:r>
            <w:commentRangeStart w:id="5471"/>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472" w:author="Robin Matthews" w:date="2021-07-14T12:36:00Z">
              <w:r w:rsidR="00A26296" w:rsidDel="00FC4A87">
                <w:rPr>
                  <w:rFonts w:cs="Times New Roman"/>
                  <w:noProof/>
                  <w:sz w:val="16"/>
                  <w:szCs w:val="16"/>
                  <w:lang w:val="en-GB" w:eastAsia="en-CA"/>
                </w:rPr>
                <w:delText>Xu et al., 2019a</w:delText>
              </w:r>
            </w:del>
            <w:ins w:id="5473" w:author="Robin Matthews" w:date="2021-07-14T12:36: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471"/>
            <w:r w:rsidR="00A26296">
              <w:rPr>
                <w:rStyle w:val="Marquedecommentaire"/>
              </w:rPr>
              <w:commentReference w:id="5471"/>
            </w:r>
            <w:r w:rsidRPr="00841A35">
              <w:rPr>
                <w:rFonts w:cs="Times New Roman"/>
                <w:sz w:val="16"/>
                <w:szCs w:val="16"/>
                <w:lang w:val="en-GB" w:eastAsia="en-CA"/>
              </w:rPr>
              <w:t>(Chapter 11 Supplementary Material (11.SM)).</w:t>
            </w:r>
          </w:p>
          <w:p w14:paraId="2E7AA13E" w14:textId="77777777" w:rsidR="00D376F0" w:rsidRPr="00D424AA" w:rsidRDefault="00D376F0" w:rsidP="00D424AA">
            <w:pPr>
              <w:rPr>
                <w:rFonts w:cs="Times New Roman"/>
                <w:sz w:val="16"/>
                <w:szCs w:val="16"/>
                <w:lang w:val="en-GB" w:eastAsia="en-CA"/>
              </w:rPr>
            </w:pPr>
          </w:p>
          <w:p w14:paraId="3188960D" w14:textId="77777777" w:rsidR="00D376F0" w:rsidRPr="00D424AA" w:rsidRDefault="00D376F0" w:rsidP="00D424AA">
            <w:pPr>
              <w:rPr>
                <w:rFonts w:cs="Times New Roman"/>
                <w:bCs/>
                <w:iCs/>
                <w:color w:val="000000" w:themeColor="text1"/>
                <w:sz w:val="16"/>
                <w:szCs w:val="16"/>
                <w:lang w:val="en-GB"/>
              </w:rPr>
            </w:pPr>
          </w:p>
        </w:tc>
        <w:tc>
          <w:tcPr>
            <w:tcW w:w="260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FF131FC" w14:textId="5385682E"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w:t>
            </w:r>
            <w:r w:rsidRPr="00D424AA">
              <w:rPr>
                <w:rFonts w:cs="Times New Roman"/>
                <w:b/>
                <w:bCs/>
                <w:sz w:val="16"/>
                <w:szCs w:val="16"/>
                <w:lang w:val="en-GB" w:eastAsia="en-CA"/>
              </w:rPr>
              <w:t>and</w:t>
            </w:r>
            <w:r w:rsidRPr="00D424AA">
              <w:rPr>
                <w:rFonts w:cs="Times New Roman"/>
                <w:sz w:val="16"/>
                <w:szCs w:val="16"/>
                <w:lang w:val="en-GB" w:eastAsia="en-CA"/>
              </w:rPr>
              <w:t xml:space="preserve">  </w:t>
            </w:r>
            <w:r w:rsidRPr="00D424AA">
              <w:rPr>
                <w:rFonts w:cs="Times New Roman"/>
                <w:b/>
                <w:bCs/>
                <w:sz w:val="16"/>
                <w:szCs w:val="16"/>
                <w:lang w:val="en-GB" w:eastAsia="en-CA"/>
              </w:rPr>
              <w:t xml:space="preserve">inconsistent trends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88/1748-9326/aae09c", "ISSN" : "17489326", "abstract" : "Climate change can put an intense pressure on already scarce water resources in the Middle East, potentially catalyzing the risk of serious water conflicts. Albeit most efforts to quantify the potential impact of climate change in the Middle East use global climate model outputs, here we employ two regional climate model outputs which are expected to provide more trustworthy projections for the region with a complex terrain and variable land surfaces. We find that not ubiquitous does future climate change lead to a decline in annual precipitation total in the region; nevertheless, the projected decline stems from an increase in number of dry days (NDD) rather than a decrease in precipitation intensity on rainy days. The increase in annual precipitation total in the southern part is driven by changes in both NDD and precipitation intensity. The drought periods will be longer (up to 90%) in about 80% of the Middle East area. The prolonged droughts in the future will increase the already high level of water stress in the region and force people to migrate or live in dreadful conditions of water poverty.", "author" : [ { "dropping-particle" : "", "family" : "Tabari", "given" : "Hossein", "non-dropping-particle" : "", "parse-names" : false, "suffix" : "" }, { "dropping-particle" : "", "family" : "Willems", "given" : "Patrick", "non-dropping-particle" : "", "parse-names" : false, "suffix" : "" } ], "container-title" : "Environmental Research Letters", "id" : "ITEM-2", "issue" : "10", "issued" : { "date-parts" : [ [ "2018" ] ] }, "publisher" : "IOP Publishing", "title" : "More prolonged droughts by the end of the century in the Middle East", "translator" : [ { "dropping-particle" : "", "family" : "S1936", "given" : "", "non-dropping-particle" : "", "parse-names" : false, "suffix" : "" } ], "type" : "article-journal", "volume" : "13" }, "uris" : [ "http://www.mendeley.com/documents/?uuid=a9bfd509-f587-4f00-a61d-7b92d3eed8b2" ] } ], "mendeley" : { "formattedCitation" : "(Touma et al., 2015; Tabari and Willems, 2018)", "plainTextFormattedCitation" : "(Touma et al., 2015; Tabari and Willems, 2018)", "previouslyFormattedCitation" : "(Touma et al., 2015; Tabari and Willems, 2018)"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Touma et al., 2015; Tabari and Willems, 2018)</w:t>
            </w:r>
            <w:r w:rsidRPr="00D424AA">
              <w:rPr>
                <w:rFonts w:cs="Times New Roman"/>
                <w:sz w:val="16"/>
                <w:szCs w:val="16"/>
                <w:lang w:val="en-GB" w:eastAsia="en-CA"/>
              </w:rPr>
              <w:fldChar w:fldCharType="end"/>
            </w:r>
            <w:r w:rsidRPr="00841A35">
              <w:rPr>
                <w:rFonts w:cs="Times New Roman"/>
                <w:sz w:val="16"/>
                <w:szCs w:val="16"/>
                <w:lang w:val="en-GB" w:eastAsia="en-CA"/>
              </w:rPr>
              <w:t xml:space="preserve">(Chapter 11 Supplementary Material (11.SM)). </w:t>
            </w:r>
          </w:p>
          <w:p w14:paraId="43177267" w14:textId="77777777" w:rsidR="00D376F0" w:rsidRPr="00D424AA" w:rsidRDefault="00D376F0" w:rsidP="00D424AA">
            <w:pPr>
              <w:rPr>
                <w:rFonts w:cs="Times New Roman"/>
                <w:sz w:val="16"/>
                <w:szCs w:val="16"/>
                <w:lang w:val="en-GB" w:eastAsia="en-CA"/>
              </w:rPr>
            </w:pPr>
          </w:p>
          <w:p w14:paraId="758CBBCC" w14:textId="07ACD08C" w:rsidR="00D376F0" w:rsidRPr="00D74FF3" w:rsidRDefault="00D376F0" w:rsidP="00D424AA">
            <w:pPr>
              <w:rPr>
                <w:rFonts w:cs="Times New Roman"/>
                <w:color w:val="000000" w:themeColor="text1"/>
                <w:sz w:val="16"/>
                <w:szCs w:val="16"/>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w:instrText>
            </w:r>
            <w:r w:rsidR="00FF6231" w:rsidRPr="006A2665">
              <w:rPr>
                <w:rFonts w:cs="Times New Roman"/>
                <w:color w:val="000000" w:themeColor="text1"/>
                <w:sz w:val="16"/>
                <w:szCs w:val="16"/>
              </w:rPr>
              <w:instrText>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Touma et al., 2015)</w:t>
            </w:r>
            <w:r w:rsidRPr="00D424AA">
              <w:rPr>
                <w:rFonts w:cs="Times New Roman"/>
                <w:color w:val="000000" w:themeColor="text1"/>
                <w:sz w:val="16"/>
                <w:szCs w:val="16"/>
                <w:lang w:val="en-GB"/>
              </w:rPr>
              <w:fldChar w:fldCharType="end"/>
            </w:r>
            <w:r w:rsidRPr="00D74FF3">
              <w:rPr>
                <w:rFonts w:cs="Times New Roman"/>
                <w:color w:val="000000" w:themeColor="text1"/>
                <w:sz w:val="16"/>
                <w:szCs w:val="16"/>
              </w:rPr>
              <w:t xml:space="preserve">: Inconsistant projections in CMIP5 </w:t>
            </w:r>
          </w:p>
          <w:p w14:paraId="330D6DE8" w14:textId="42551BD2" w:rsidR="00D376F0" w:rsidRPr="00D74FF3" w:rsidRDefault="00D376F0" w:rsidP="00D424AA">
            <w:pPr>
              <w:rPr>
                <w:rFonts w:cs="Times New Roman"/>
                <w:sz w:val="16"/>
                <w:szCs w:val="16"/>
                <w:lang w:eastAsia="en-CA"/>
              </w:rPr>
            </w:pPr>
            <w:r w:rsidRPr="00D424AA">
              <w:rPr>
                <w:rFonts w:cs="Times New Roman"/>
                <w:sz w:val="16"/>
                <w:szCs w:val="16"/>
                <w:lang w:val="en-GB" w:eastAsia="en-CA"/>
              </w:rPr>
              <w:fldChar w:fldCharType="begin" w:fldLock="1"/>
            </w:r>
            <w:r w:rsidR="00FF6231">
              <w:rPr>
                <w:rFonts w:cs="Times New Roman"/>
                <w:sz w:val="16"/>
                <w:szCs w:val="16"/>
                <w:lang w:eastAsia="en-CA"/>
              </w:rPr>
              <w:instrText>ADDIN CSL_CITATION { "citationItems" : [ { "id" : "ITEM-1", "itemData" : { "DOI" : "10.1088/1748-9326/aae09c", "ISSN" : "17489326", "abstract" : "Climate change can put an intense pressure on already scarce water resources in the Middle East, potentially catalyzing the risk of serious water conflicts. Albeit most efforts to quantify the potential impact of climate change in the Middle East use global climate model outputs, here we employ two regional climate model outputs which are expected to provide more trustworthy projections for the region with a complex terrain and variable land surfaces. We find that not ubiquitous does future climate change lead to a decline in annual precipitation total in the region; nevertheless, the projected decline stems from an increase in number of dry days (NDD) rather than a decrease in precipitation intensity on rainy days. The increase in annual precipitation total in the southern part is driven by changes in both NDD and precipitation intensity. The drought periods will be longer (up to 90%) in about 80% of the Middle East area. The prolonged droughts in the future will increase the already high level of water stress in the region and force people to migrate or live in dreadful conditions of water poverty.", "author" : [ { "dropping-particle" : "", "family" : "Tabari", "given" : "Hossein", "non-dropping-particle" : "", "parse-names" : false, "suffix" : "" }, { "dropping-particle" : "", "family" : "Willems", "given" : "Patrick", "non-dropping-particle" : "", "parse-names" : false, "suffix" : "" } ], "container-title" : "Environmental Research Letters", "id" : "ITEM-1", "issue" : "10", "issued" : { "date-parts" : [ [ "2018" ] ] }, "publisher" : "IOP Publishing", "title" : "More prolonged droughts by the end of the century in the Middle East", "translator" : [ { "dropping-particle" : "", "family" : "S1936", "given" : "", "non-dropping-particle" : "", "parse-names" : false, "suffix" : "" } ], "type" : "article-journal", "volume" : "13" }, "uris" : [ "http://www.mendeley.com/documents/?uuid=a9bfd509-f587-4f00-a61d-7b92d3eed8b2", "http://www.mendeley.com/documents/?uuid=55f5e49d-66a4-42f9-8e90-960de37e361d" ] } ], "mendeley" : { "formattedCitation" : "(Tabari and Willems, 2018)", "plainTextFormattedCitation" : "(Tabari and Willems, 2018)", "previouslyFormattedCitation" : "(Tabari and Willems, 2018)"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eastAsia="en-CA"/>
              </w:rPr>
              <w:t>(Tabari and Willems, 2018)</w:t>
            </w:r>
            <w:r w:rsidRPr="00D424AA">
              <w:rPr>
                <w:rFonts w:cs="Times New Roman"/>
                <w:sz w:val="16"/>
                <w:szCs w:val="16"/>
                <w:lang w:val="en-GB" w:eastAsia="en-CA"/>
              </w:rPr>
              <w:fldChar w:fldCharType="end"/>
            </w:r>
            <w:r w:rsidRPr="00D74FF3">
              <w:rPr>
                <w:rFonts w:cs="Times New Roman"/>
                <w:sz w:val="16"/>
                <w:szCs w:val="16"/>
                <w:lang w:eastAsia="en-CA"/>
              </w:rPr>
              <w:t>: D</w:t>
            </w:r>
            <w:r w:rsidRPr="00D74FF3">
              <w:rPr>
                <w:rFonts w:cs="Times New Roman"/>
                <w:color w:val="000000" w:themeColor="text1"/>
                <w:sz w:val="16"/>
                <w:szCs w:val="16"/>
              </w:rPr>
              <w:t>ominant lack of signal</w:t>
            </w:r>
          </w:p>
          <w:p w14:paraId="253E2D3B" w14:textId="77777777" w:rsidR="00D376F0" w:rsidRPr="00D74FF3" w:rsidRDefault="00D376F0" w:rsidP="00D424AA">
            <w:pPr>
              <w:rPr>
                <w:rFonts w:cs="Times New Roman"/>
                <w:sz w:val="16"/>
                <w:szCs w:val="16"/>
                <w:lang w:eastAsia="en-CA"/>
              </w:rPr>
            </w:pPr>
          </w:p>
          <w:p w14:paraId="5D5A0301" w14:textId="77777777" w:rsidR="00D376F0" w:rsidRPr="00D424AA" w:rsidRDefault="00D376F0" w:rsidP="00D424AA">
            <w:pPr>
              <w:rPr>
                <w:rFonts w:cs="Times New Roman"/>
                <w:iCs/>
                <w:color w:val="000000" w:themeColor="text1"/>
                <w:sz w:val="16"/>
                <w:szCs w:val="16"/>
                <w:lang w:val="en-GB"/>
              </w:rPr>
            </w:pPr>
            <w:r w:rsidRPr="00D424AA">
              <w:rPr>
                <w:rFonts w:cs="Times New Roman"/>
                <w:sz w:val="16"/>
                <w:szCs w:val="16"/>
                <w:lang w:val="en-GB" w:eastAsia="en-CA"/>
              </w:rPr>
              <w:t>Chapter 11 Supplementary Material (11.SM)): decreasing dryness based on CDD</w:t>
            </w:r>
          </w:p>
        </w:tc>
      </w:tr>
      <w:tr w:rsidR="00D376F0" w:rsidRPr="00D424AA" w14:paraId="30B2FDFA" w14:textId="77777777" w:rsidTr="00723657">
        <w:trPr>
          <w:cantSplit/>
          <w:trHeight w:val="1134"/>
        </w:trPr>
        <w:tc>
          <w:tcPr>
            <w:tcW w:w="846" w:type="dxa"/>
            <w:vMerge/>
            <w:tcBorders>
              <w:top w:val="single" w:sz="4" w:space="0" w:color="auto"/>
              <w:left w:val="single" w:sz="4" w:space="0" w:color="000000"/>
              <w:right w:val="single" w:sz="4" w:space="0" w:color="000000"/>
            </w:tcBorders>
          </w:tcPr>
          <w:p w14:paraId="5AA82C70" w14:textId="77777777" w:rsidR="00D376F0" w:rsidRPr="00D424AA" w:rsidRDefault="00D376F0" w:rsidP="00D424AA">
            <w:pPr>
              <w:rPr>
                <w:rFonts w:cs="Times New Roman"/>
                <w:color w:val="000000" w:themeColor="text1"/>
                <w:sz w:val="16"/>
                <w:szCs w:val="16"/>
                <w:lang w:val="en-GB"/>
              </w:rPr>
            </w:pPr>
          </w:p>
        </w:tc>
        <w:tc>
          <w:tcPr>
            <w:tcW w:w="709" w:type="dxa"/>
            <w:tcBorders>
              <w:top w:val="single" w:sz="4" w:space="0" w:color="auto"/>
              <w:left w:val="single" w:sz="4" w:space="0" w:color="000000"/>
              <w:bottom w:val="single" w:sz="4" w:space="0" w:color="000000"/>
              <w:right w:val="single" w:sz="4" w:space="0" w:color="000000"/>
            </w:tcBorders>
          </w:tcPr>
          <w:p w14:paraId="00BDBB4E"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p w14:paraId="09C7410F" w14:textId="77777777" w:rsidR="00D376F0" w:rsidRPr="00D424AA" w:rsidRDefault="00D376F0" w:rsidP="00D424AA">
            <w:pPr>
              <w:jc w:val="center"/>
              <w:rPr>
                <w:rFonts w:cs="Times New Roman"/>
                <w:color w:val="000000" w:themeColor="text1"/>
                <w:sz w:val="16"/>
                <w:szCs w:val="16"/>
                <w:lang w:val="en-GB"/>
              </w:rPr>
            </w:pPr>
          </w:p>
        </w:tc>
        <w:tc>
          <w:tcPr>
            <w:tcW w:w="2268"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3C1785E3" w14:textId="1B9A71DD"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Drying in fraction of region in one study, but missing data in rest of region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plainTextFormattedCitation" : "(Greve et al., 2014)", "previouslyFormattedCitation" : "(Greve et al., 2014)"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Greve et al., 2014)</w:t>
            </w:r>
            <w:r w:rsidRPr="00D424AA">
              <w:rPr>
                <w:rFonts w:cs="Times New Roman"/>
                <w:sz w:val="16"/>
                <w:szCs w:val="16"/>
                <w:lang w:val="en-GB" w:eastAsia="en-CA"/>
              </w:rPr>
              <w:fldChar w:fldCharType="end"/>
            </w:r>
            <w:r w:rsidRPr="00841A35">
              <w:rPr>
                <w:rFonts w:cs="Times New Roman"/>
                <w:sz w:val="16"/>
                <w:szCs w:val="16"/>
                <w:lang w:val="en-GB" w:eastAsia="en-CA"/>
              </w:rPr>
              <w:t>.</w:t>
            </w:r>
          </w:p>
          <w:p w14:paraId="6D782599" w14:textId="77777777" w:rsidR="00D376F0" w:rsidRPr="00D424AA" w:rsidRDefault="00D376F0" w:rsidP="00D424AA">
            <w:pPr>
              <w:rPr>
                <w:rFonts w:cs="Times New Roman"/>
                <w:sz w:val="16"/>
                <w:szCs w:val="16"/>
                <w:lang w:val="en-GB" w:eastAsia="en-CA"/>
              </w:rPr>
            </w:pPr>
          </w:p>
          <w:p w14:paraId="354755B8" w14:textId="4A19FE47"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plainTextFormattedCitation" : "(Greve et al., 2014)", "previouslyFormattedCitation" : "(Greve et al., 2014)"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Greve et al., 2014)</w:t>
            </w:r>
            <w:r w:rsidRPr="00D424AA">
              <w:rPr>
                <w:rFonts w:cs="Times New Roman"/>
                <w:sz w:val="16"/>
                <w:szCs w:val="16"/>
                <w:lang w:val="en-GB" w:eastAsia="en-CA"/>
              </w:rPr>
              <w:fldChar w:fldCharType="end"/>
            </w:r>
            <w:r w:rsidRPr="00841A35">
              <w:rPr>
                <w:rFonts w:cs="Times New Roman"/>
                <w:sz w:val="16"/>
                <w:szCs w:val="16"/>
                <w:lang w:val="en-GB" w:eastAsia="en-CA"/>
              </w:rPr>
              <w:t> : Drying in part of region, but missing data in large frac</w:t>
            </w:r>
            <w:r w:rsidRPr="00D424AA">
              <w:rPr>
                <w:rFonts w:cs="Times New Roman"/>
                <w:sz w:val="16"/>
                <w:szCs w:val="16"/>
                <w:lang w:val="en-GB" w:eastAsia="en-CA"/>
              </w:rPr>
              <w:t>tion of region.</w:t>
            </w:r>
          </w:p>
          <w:p w14:paraId="0CB0467E" w14:textId="77777777" w:rsidR="00D376F0" w:rsidRPr="00D424AA" w:rsidRDefault="00D376F0" w:rsidP="00D424AA">
            <w:pPr>
              <w:rPr>
                <w:rFonts w:cs="Times New Roman"/>
                <w:sz w:val="16"/>
                <w:szCs w:val="16"/>
                <w:lang w:val="en-GB" w:eastAsia="en-CA"/>
              </w:rPr>
            </w:pPr>
          </w:p>
          <w:p w14:paraId="618D10A9" w14:textId="4F411A00"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Padr\u00f3n et al., 2020)", "plainTextFormattedCitation" : "(Padr\u00f3n et al., 2020)", "previouslyFormattedCitation" : "(Padr\u00f3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Padrón et al., 2020)</w:t>
            </w:r>
            <w:r w:rsidRPr="00D424AA">
              <w:rPr>
                <w:rFonts w:cs="Times New Roman"/>
                <w:sz w:val="16"/>
                <w:szCs w:val="16"/>
                <w:lang w:val="en-GB" w:eastAsia="en-CA"/>
              </w:rPr>
              <w:fldChar w:fldCharType="end"/>
            </w:r>
            <w:r w:rsidRPr="00841A35">
              <w:rPr>
                <w:rFonts w:cs="Times New Roman"/>
                <w:sz w:val="16"/>
                <w:szCs w:val="16"/>
                <w:lang w:val="en-GB" w:eastAsia="en-CA"/>
              </w:rPr>
              <w:t> : Missing data.</w:t>
            </w:r>
          </w:p>
          <w:p w14:paraId="7BC508C5" w14:textId="77777777" w:rsidR="00D376F0" w:rsidRPr="00D424AA" w:rsidRDefault="00D376F0" w:rsidP="00D424AA">
            <w:pPr>
              <w:rPr>
                <w:rFonts w:cs="Times New Roman"/>
                <w:sz w:val="16"/>
                <w:szCs w:val="16"/>
                <w:lang w:val="en-GB" w:eastAsia="en-CA"/>
              </w:rPr>
            </w:pPr>
          </w:p>
          <w:p w14:paraId="50EE648D" w14:textId="05943D58" w:rsidR="00D376F0" w:rsidRPr="00D424AA" w:rsidRDefault="00D376F0" w:rsidP="00D424AA">
            <w:pPr>
              <w:rPr>
                <w:rFonts w:cs="Times New Roman"/>
                <w:bCs/>
                <w:iCs/>
                <w:color w:val="000000" w:themeColor="text1"/>
                <w:sz w:val="16"/>
                <w:szCs w:val="16"/>
                <w:lang w:val="en-GB"/>
              </w:rPr>
            </w:pP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Spinoni et al., 2019)</w:t>
            </w:r>
            <w:r w:rsidRPr="00D424AA">
              <w:rPr>
                <w:rFonts w:cs="Times New Roman"/>
                <w:sz w:val="16"/>
                <w:szCs w:val="16"/>
                <w:lang w:val="en-GB" w:eastAsia="en-CA"/>
              </w:rPr>
              <w:fldChar w:fldCharType="end"/>
            </w:r>
            <w:r w:rsidRPr="00841A35">
              <w:rPr>
                <w:rFonts w:cs="Times New Roman"/>
                <w:sz w:val="16"/>
                <w:szCs w:val="16"/>
                <w:lang w:val="en-GB" w:eastAsia="en-CA"/>
              </w:rPr>
              <w:t> : Missing data.</w:t>
            </w:r>
          </w:p>
        </w:tc>
        <w:tc>
          <w:tcPr>
            <w:tcW w:w="1701"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64946025" w14:textId="77777777" w:rsidR="00D376F0" w:rsidRPr="00D424AA" w:rsidRDefault="00D376F0" w:rsidP="00841A35">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Limited evidence </w:t>
            </w:r>
          </w:p>
        </w:tc>
        <w:tc>
          <w:tcPr>
            <w:tcW w:w="2268"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2B394D00" w14:textId="45BB7A82"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Limited evidence and inconsistent trends </w:t>
            </w:r>
            <w:commentRangeStart w:id="5474"/>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475" w:author="Robin Matthews" w:date="2021-07-14T12:36:00Z">
              <w:r w:rsidR="00A26296" w:rsidDel="00FC4A87">
                <w:rPr>
                  <w:rFonts w:cs="Times New Roman"/>
                  <w:noProof/>
                  <w:sz w:val="16"/>
                  <w:szCs w:val="16"/>
                  <w:lang w:val="en-GB" w:eastAsia="en-CA"/>
                </w:rPr>
                <w:delText>Xu et al., 2019a</w:delText>
              </w:r>
            </w:del>
            <w:ins w:id="5476" w:author="Robin Matthews" w:date="2021-07-14T12:36: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474"/>
            <w:r w:rsidR="00A26296">
              <w:rPr>
                <w:rStyle w:val="Marquedecommentaire"/>
              </w:rPr>
              <w:commentReference w:id="5474"/>
            </w:r>
            <w:r w:rsidRPr="00841A35">
              <w:rPr>
                <w:rFonts w:cs="Times New Roman"/>
                <w:sz w:val="16"/>
                <w:szCs w:val="16"/>
                <w:lang w:val="en-GB" w:eastAsia="en-CA"/>
              </w:rPr>
              <w:t>(Chapter 11 Supplementary Material (11.SM))</w:t>
            </w:r>
          </w:p>
          <w:p w14:paraId="504BBF82" w14:textId="77777777" w:rsidR="00D376F0" w:rsidRPr="00D424AA" w:rsidRDefault="00D376F0" w:rsidP="00D424AA">
            <w:pPr>
              <w:rPr>
                <w:rFonts w:cs="Times New Roman"/>
                <w:sz w:val="16"/>
                <w:szCs w:val="16"/>
                <w:lang w:val="en-GB" w:eastAsia="en-CA"/>
              </w:rPr>
            </w:pPr>
          </w:p>
          <w:p w14:paraId="04FEB526" w14:textId="4759BACE"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Naumann et al., 2018)</w:t>
            </w:r>
            <w:r w:rsidRPr="00D424AA">
              <w:rPr>
                <w:rFonts w:cs="Times New Roman"/>
                <w:sz w:val="16"/>
                <w:szCs w:val="16"/>
                <w:lang w:val="en-GB" w:eastAsia="en-CA"/>
              </w:rPr>
              <w:fldChar w:fldCharType="end"/>
            </w:r>
            <w:r w:rsidRPr="00841A35">
              <w:rPr>
                <w:rFonts w:cs="Times New Roman"/>
                <w:sz w:val="16"/>
                <w:szCs w:val="16"/>
                <w:lang w:val="en-GB" w:eastAsia="en-CA"/>
              </w:rPr>
              <w:t>: Missing data</w:t>
            </w:r>
          </w:p>
          <w:p w14:paraId="3A781AE4" w14:textId="77777777" w:rsidR="00D376F0" w:rsidRPr="00D424AA" w:rsidRDefault="00D376F0" w:rsidP="00D424AA">
            <w:pPr>
              <w:rPr>
                <w:rFonts w:cs="Times New Roman"/>
                <w:sz w:val="16"/>
                <w:szCs w:val="16"/>
                <w:lang w:val="en-GB" w:eastAsia="en-CA"/>
              </w:rPr>
            </w:pPr>
          </w:p>
          <w:p w14:paraId="2CAC7D7D" w14:textId="77777777" w:rsidR="00D376F0" w:rsidRPr="00D424AA" w:rsidRDefault="00D376F0" w:rsidP="00D424AA">
            <w:pPr>
              <w:spacing w:line="276" w:lineRule="auto"/>
              <w:rPr>
                <w:rFonts w:cs="Times New Roman"/>
                <w:bCs/>
                <w:iCs/>
                <w:color w:val="000000" w:themeColor="text1"/>
                <w:sz w:val="16"/>
                <w:szCs w:val="16"/>
                <w:lang w:val="en-GB"/>
              </w:rPr>
            </w:pPr>
          </w:p>
        </w:tc>
        <w:tc>
          <w:tcPr>
            <w:tcW w:w="2551"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7056E406" w14:textId="77777777"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w:t>
            </w:r>
          </w:p>
          <w:p w14:paraId="50769C2F" w14:textId="6A33C1B0" w:rsidR="00D376F0" w:rsidRPr="00D424AA" w:rsidRDefault="00D376F0" w:rsidP="00D424AA">
            <w:pPr>
              <w:rPr>
                <w:rFonts w:cs="Times New Roman"/>
                <w:sz w:val="16"/>
                <w:szCs w:val="16"/>
                <w:lang w:val="en-GB" w:eastAsia="en-CA"/>
              </w:rPr>
            </w:pPr>
            <w:r w:rsidRPr="00D424AA">
              <w:rPr>
                <w:rFonts w:cs="Times New Roman"/>
                <w:b/>
                <w:bCs/>
                <w:sz w:val="16"/>
                <w:szCs w:val="16"/>
                <w:lang w:val="en-GB" w:eastAsia="en-CA"/>
              </w:rPr>
              <w:t>Limited evidence and inconsistent trends</w:t>
            </w:r>
            <w:r w:rsidRPr="00D424AA">
              <w:rPr>
                <w:rFonts w:cs="Times New Roman"/>
                <w:sz w:val="16"/>
                <w:szCs w:val="16"/>
                <w:lang w:val="en-GB" w:eastAsia="en-CA"/>
              </w:rPr>
              <w:t xml:space="preserve"> </w:t>
            </w:r>
            <w:commentRangeStart w:id="5477"/>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Cook et al., 2020)", "plainTextFormattedCitation" : "(Xu et al., 2019a; Cook et al., 2020)", "previouslyFormattedCitation" : "(Xu et al., 2019a;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478" w:author="Robin Matthews" w:date="2021-07-14T12:36:00Z">
              <w:r w:rsidR="00A26296" w:rsidDel="00FC4A87">
                <w:rPr>
                  <w:rFonts w:cs="Times New Roman"/>
                  <w:noProof/>
                  <w:sz w:val="16"/>
                  <w:szCs w:val="16"/>
                  <w:lang w:val="en-GB" w:eastAsia="en-CA"/>
                </w:rPr>
                <w:delText>Xu et al., 2019a</w:delText>
              </w:r>
            </w:del>
            <w:ins w:id="5479" w:author="Robin Matthews" w:date="2021-07-14T12:36:00Z">
              <w:r w:rsidR="00FC4A87">
                <w:rPr>
                  <w:rFonts w:cs="Times New Roman"/>
                  <w:noProof/>
                  <w:sz w:val="16"/>
                  <w:szCs w:val="16"/>
                  <w:lang w:val="en-GB" w:eastAsia="en-CA"/>
                </w:rPr>
                <w:t>L. Xu et al., 2019</w:t>
              </w:r>
            </w:ins>
            <w:r w:rsidR="00A26296">
              <w:rPr>
                <w:rFonts w:cs="Times New Roman"/>
                <w:noProof/>
                <w:sz w:val="16"/>
                <w:szCs w:val="16"/>
                <w:lang w:val="en-GB" w:eastAsia="en-CA"/>
              </w:rPr>
              <w:t>; Cook et al., 2020)</w:t>
            </w:r>
            <w:r w:rsidRPr="00D424AA">
              <w:rPr>
                <w:rFonts w:cs="Times New Roman"/>
                <w:sz w:val="16"/>
                <w:szCs w:val="16"/>
                <w:lang w:val="en-GB" w:eastAsia="en-CA"/>
              </w:rPr>
              <w:fldChar w:fldCharType="end"/>
            </w:r>
            <w:commentRangeEnd w:id="5477"/>
            <w:r w:rsidR="00A26296">
              <w:rPr>
                <w:rStyle w:val="Marquedecommentaire"/>
              </w:rPr>
              <w:commentReference w:id="5477"/>
            </w:r>
            <w:r w:rsidRPr="00841A35">
              <w:rPr>
                <w:rFonts w:cs="Times New Roman"/>
                <w:sz w:val="16"/>
                <w:szCs w:val="16"/>
                <w:lang w:val="en-GB" w:eastAsia="en-CA"/>
              </w:rPr>
              <w:t>(Chapter 11 Supplementary Material (11.SM))</w:t>
            </w:r>
          </w:p>
          <w:p w14:paraId="7152A764" w14:textId="77777777" w:rsidR="00D376F0" w:rsidRPr="00D424AA" w:rsidRDefault="00D376F0" w:rsidP="00D424AA">
            <w:pPr>
              <w:rPr>
                <w:rFonts w:cs="Times New Roman"/>
                <w:bCs/>
                <w:iCs/>
                <w:color w:val="000000" w:themeColor="text1"/>
                <w:sz w:val="16"/>
                <w:szCs w:val="16"/>
                <w:lang w:val="en-GB"/>
              </w:rPr>
            </w:pPr>
          </w:p>
          <w:p w14:paraId="0AEC8BE3" w14:textId="77777777" w:rsidR="00D376F0" w:rsidRPr="00D424AA" w:rsidRDefault="00D376F0" w:rsidP="00D424AA">
            <w:pPr>
              <w:spacing w:line="276" w:lineRule="auto"/>
              <w:rPr>
                <w:rFonts w:cs="Times New Roman"/>
                <w:bCs/>
                <w:iCs/>
                <w:color w:val="000000" w:themeColor="text1"/>
                <w:sz w:val="16"/>
                <w:szCs w:val="16"/>
                <w:lang w:val="en-GB"/>
              </w:rPr>
            </w:pPr>
          </w:p>
        </w:tc>
        <w:tc>
          <w:tcPr>
            <w:tcW w:w="2607"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2FBF2DF3" w14:textId="1CCDC867" w:rsidR="00D376F0" w:rsidRPr="00D424AA" w:rsidRDefault="00D376F0" w:rsidP="00D424AA">
            <w:pPr>
              <w:rPr>
                <w:rFonts w:cs="Times New Roman"/>
                <w:bCs/>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between different metrics. including total and surface soil moisture (Chapter 11 Supplementary Material (11.SM))</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126/sciadv.1700581", "ISSN" : "23752548", "abstract" : "\u00a9 Copyright 2017 The Authors, some rights reserved; exclusive licensee American Association for the Advancement of Science. No claim to original U.S. Government Works. Distributed under a Creative Commons Attribution NonCommercial License 4.0 (CC BY-NC). In countries where severe drought is an anticipated effect of climate change and in those that heavily depend on upstream nations for fresh water, the effect of drier conditions and consequent changes in the transboundary streamflow regime induced by anthropogenic interventions and disasters leads to uncertainty in regional water security. As a case in point, we analyze Jordan's surface water resources and agricultural water demand through 2100, considering the combined impacts of climate change and land-use change driven by the Syrian conflict. We use bias-corrected regional climate simulations as input to high-resolution hydrologic models to assess three drought types: meteorological (rainfall decrease), agricultural (soil moisture deficit), and hydrologic (streamflow decline) under future scenarios. The historical baseline period (1981-2010) is compared to the future (2011-2100), divided into three 30-year periods. Comparing the baseline period to 2070-2100, average temperature increases by 4.5\u00b0C, rainfall decreases by 30%, and multiple drought-type occurrences increase from \u223c8 in 30 years to \u223c25 in 30 years. There is a significant increase in the contemporaneous occurrence of multiple drought types along with an 80% increase in simultaneous warm and dry events. Watershed simulations of future transboundary Yarmouk- Jordan River flow from Syria show that Jordan would receive 51 to 75% less Yarmouk water compared to historical flow. Recovery of Syrian irrigated agriculture to pre-conflict conditions would produce twice the decline in transboundary flow as that due to climate change. In Jordan, the confluence of limited water supply, future drought, and transboundary hydrologic impacts of land use severely challenges achieving freshwater sustainability.", "author" : [ { "dropping-particle" : "", "family" : "Rajsekhar", "given" : "Deepthi", "non-dropping-particle" : "", "parse-names" : false, "suffix" : "" }, { "dropping-particle" : "", "family" : "Gorelick", "given" : "Steven M.", "non-dropping-particle" : "", "parse-names" : false, "suffix" : "" } ], "container-title" : "Science Advances", "id" : "ITEM-3", "issue" : "8", "issued" : { "date-parts" : [ [ "2017" ] ] }, "page" : "1-15", "title" : "Increasing drought in Jordan: Climate change and cascading Syrian land-use impacts on reducing transboundary flow", "translator" : [ { "dropping-particle" : "", "family" : "S1943", "given" : "", "non-dropping-particle" : "", "parse-names" : false, "suffix" : "" } ], "type" : "article-journal", "volume" : "3" }, "uris" : [ "http://www.mendeley.com/documents/?uuid=8d15c483-f8d3-4d03-a44e-d70e3c0ed35d", "http://www.mendeley.com/documents/?uuid=15690b00-454c-4981-a090-1bfb892bad34"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Rajsekhar and Gorelick, 2017; Dai et al., 2018; Lu et al., 2019; Cook et al., 2020)", "plainTextFormattedCitation" : "(Rajsekhar and Gorelick, 2017; Dai et al., 2018; Lu et al., 2019; Cook et al., 2020)", "previouslyFormattedCitation" : "(Rajsekhar and Gorelick, 2017; Dai et al., 2018; Lu et al., 2019;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Rajsekhar and Gorelick, 2017; Dai et al., 2018; Lu et al., 2019; 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 xml:space="preserve">,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nb-NO"/>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5480"/>
            <w:r w:rsidRPr="00D424AA">
              <w:rPr>
                <w:rFonts w:cs="Times New Roman"/>
                <w:bCs/>
                <w:color w:val="000000" w:themeColor="text1"/>
                <w:sz w:val="16"/>
                <w:szCs w:val="16"/>
                <w:lang w:val="en-GB"/>
              </w:rPr>
              <w:fldChar w:fldCharType="begin" w:fldLock="1"/>
            </w:r>
            <w:ins w:id="5481" w:author="Robin Matthews" w:date="2021-07-14T18:30:00Z">
              <w:r w:rsidR="00D32C6B">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5482" w:author="Robin Matthews" w:date="2021-07-14T18:30:00Z">
              <w:r w:rsidR="003B3493" w:rsidDel="00D32C6B">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ins w:id="5483" w:author="Robin Matthews" w:date="2021-07-14T18:30:00Z">
              <w:r w:rsidR="00D32C6B">
                <w:rPr>
                  <w:rFonts w:cs="Times New Roman"/>
                  <w:bCs/>
                  <w:noProof/>
                  <w:color w:val="000000" w:themeColor="text1"/>
                  <w:sz w:val="16"/>
                  <w:szCs w:val="16"/>
                  <w:lang w:val="en-GB"/>
                </w:rPr>
                <w:t>c</w:t>
              </w:r>
            </w:ins>
            <w:del w:id="5484" w:author="Robin Matthews" w:date="2021-07-14T18:30:00Z">
              <w:r w:rsidR="00A26296" w:rsidDel="00D32C6B">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480"/>
            <w:r w:rsidR="00A26296">
              <w:rPr>
                <w:rStyle w:val="Marquedecommentaire"/>
              </w:rPr>
              <w:commentReference w:id="5480"/>
            </w:r>
            <w:r w:rsidRPr="00841A35">
              <w:rPr>
                <w:rFonts w:cs="Times New Roman"/>
                <w:bCs/>
                <w:color w:val="000000" w:themeColor="text1"/>
                <w:sz w:val="16"/>
                <w:szCs w:val="16"/>
                <w:lang w:val="en-GB"/>
              </w:rPr>
              <w:t>.</w:t>
            </w:r>
          </w:p>
          <w:p w14:paraId="54529CBE" w14:textId="77777777" w:rsidR="00D376F0" w:rsidRPr="00D424AA" w:rsidRDefault="00D376F0" w:rsidP="00D424AA">
            <w:pPr>
              <w:rPr>
                <w:rFonts w:cs="Times New Roman"/>
                <w:bCs/>
                <w:color w:val="000000" w:themeColor="text1"/>
                <w:sz w:val="16"/>
                <w:szCs w:val="16"/>
                <w:lang w:val="en-GB"/>
              </w:rPr>
            </w:pPr>
          </w:p>
          <w:p w14:paraId="0053FA39" w14:textId="77777777" w:rsidR="00D376F0" w:rsidRPr="00D424AA" w:rsidRDefault="00D376F0" w:rsidP="00D424AA">
            <w:pPr>
              <w:spacing w:line="276" w:lineRule="auto"/>
              <w:rPr>
                <w:rFonts w:cs="Times New Roman"/>
                <w:iCs/>
                <w:color w:val="000000" w:themeColor="text1"/>
                <w:sz w:val="16"/>
                <w:szCs w:val="16"/>
                <w:lang w:val="en-GB"/>
              </w:rPr>
            </w:pPr>
          </w:p>
        </w:tc>
      </w:tr>
      <w:tr w:rsidR="00D376F0" w:rsidRPr="00F1665C" w14:paraId="250896D8" w14:textId="77777777" w:rsidTr="00723657">
        <w:trPr>
          <w:cantSplit/>
          <w:trHeight w:val="697"/>
        </w:trPr>
        <w:tc>
          <w:tcPr>
            <w:tcW w:w="846" w:type="dxa"/>
            <w:vMerge/>
            <w:tcBorders>
              <w:left w:val="single" w:sz="4" w:space="0" w:color="000000"/>
              <w:bottom w:val="single" w:sz="4" w:space="0" w:color="000000"/>
              <w:right w:val="single" w:sz="4" w:space="0" w:color="000000"/>
            </w:tcBorders>
          </w:tcPr>
          <w:p w14:paraId="5DC62C2C" w14:textId="77777777" w:rsidR="00D376F0" w:rsidRPr="00D424AA" w:rsidRDefault="00D376F0" w:rsidP="00D424AA">
            <w:pPr>
              <w:rPr>
                <w:rFonts w:cs="Times New Roman"/>
                <w:color w:val="000000" w:themeColor="text1"/>
                <w:sz w:val="16"/>
                <w:szCs w:val="16"/>
                <w:lang w:val="en-GB"/>
              </w:rPr>
            </w:pPr>
          </w:p>
        </w:tc>
        <w:tc>
          <w:tcPr>
            <w:tcW w:w="709" w:type="dxa"/>
            <w:tcBorders>
              <w:top w:val="single" w:sz="4" w:space="0" w:color="000000"/>
              <w:left w:val="single" w:sz="4" w:space="0" w:color="000000"/>
              <w:bottom w:val="single" w:sz="4" w:space="0" w:color="000000"/>
              <w:right w:val="single" w:sz="4" w:space="0" w:color="000000"/>
            </w:tcBorders>
          </w:tcPr>
          <w:p w14:paraId="16997FBC"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9C60A6B" w14:textId="7A430AF3" w:rsidR="00D376F0" w:rsidRPr="00841A35" w:rsidRDefault="00D376F0" w:rsidP="00D424AA">
            <w:pPr>
              <w:rPr>
                <w:rFonts w:cs="Times New Roman"/>
                <w:bCs/>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Drying in one study in northern part of region but missing data in rest of region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Dai and Zhao, 2017)</w:t>
            </w:r>
            <w:r w:rsidRPr="00D424AA">
              <w:rPr>
                <w:rFonts w:cs="Times New Roman"/>
                <w:sz w:val="16"/>
                <w:szCs w:val="16"/>
                <w:lang w:val="en-GB" w:eastAsia="en-CA"/>
              </w:rPr>
              <w:fldChar w:fldCharType="end"/>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D8A6A69"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221192F" w14:textId="46438BE0" w:rsidR="00D376F0" w:rsidRPr="00D424AA" w:rsidRDefault="00D376F0" w:rsidP="00D424AA">
            <w:pPr>
              <w:rPr>
                <w:rFonts w:cs="Times New Roman"/>
                <w:bCs/>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r w:rsidRPr="00841A35">
              <w:rPr>
                <w:rFonts w:cs="Times New Roman"/>
                <w:sz w:val="16"/>
                <w:szCs w:val="16"/>
                <w:lang w:val="en-GB" w:eastAsia="en-CA"/>
              </w:rPr>
              <w:t>.</w:t>
            </w: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ACFEE26" w14:textId="56D7A04F" w:rsidR="00D376F0" w:rsidRPr="006A2665" w:rsidRDefault="00D376F0" w:rsidP="00D424AA">
            <w:pPr>
              <w:rPr>
                <w:rFonts w:cs="Times New Roman"/>
                <w:bCs/>
                <w:iCs/>
                <w:color w:val="000000" w:themeColor="text1"/>
                <w:sz w:val="16"/>
                <w:szCs w:val="16"/>
                <w:lang w:val="en-GB"/>
              </w:rPr>
            </w:pPr>
            <w:r w:rsidRPr="00D424AA">
              <w:rPr>
                <w:rFonts w:cs="Times New Roman"/>
                <w:b/>
                <w:i/>
                <w:sz w:val="16"/>
                <w:szCs w:val="16"/>
                <w:shd w:val="clear" w:color="auto" w:fill="D9D9D9" w:themeFill="background1" w:themeFillShade="D9"/>
                <w:lang w:val="en-GB" w:eastAsia="en-CA"/>
              </w:rPr>
              <w:t>Low confidence:</w:t>
            </w:r>
            <w:r w:rsidRPr="00D424AA">
              <w:rPr>
                <w:rFonts w:cs="Times New Roman"/>
                <w:sz w:val="16"/>
                <w:szCs w:val="16"/>
                <w:shd w:val="clear" w:color="auto" w:fill="D9D9D9" w:themeFill="background1" w:themeFillShade="D9"/>
                <w:lang w:val="en-GB" w:eastAsia="en-CA"/>
              </w:rPr>
              <w:t xml:space="preserve"> </w:t>
            </w:r>
            <w:r w:rsidRPr="00D424AA">
              <w:rPr>
                <w:rFonts w:cs="Times New Roman"/>
                <w:b/>
                <w:bCs/>
                <w:sz w:val="16"/>
                <w:szCs w:val="16"/>
                <w:shd w:val="clear" w:color="auto" w:fill="D9D9D9" w:themeFill="background1" w:themeFillShade="D9"/>
                <w:lang w:val="en-GB" w:eastAsia="en-CA"/>
              </w:rPr>
              <w:t>Limited evidence and inconsistent trends</w:t>
            </w:r>
            <w:r w:rsidRPr="00D424AA">
              <w:rPr>
                <w:rFonts w:cs="Times New Roman"/>
                <w:sz w:val="16"/>
                <w:szCs w:val="16"/>
                <w:shd w:val="clear" w:color="auto" w:fill="D9D9D9" w:themeFill="background1" w:themeFillShade="D9"/>
                <w:lang w:val="en-GB" w:eastAsia="en-CA"/>
              </w:rPr>
              <w:t xml:space="preserve"> </w:t>
            </w:r>
            <w:commentRangeStart w:id="5485"/>
            <w:r w:rsidRPr="00D424AA">
              <w:rPr>
                <w:rFonts w:cs="Times New Roman"/>
                <w:sz w:val="16"/>
                <w:szCs w:val="16"/>
                <w:shd w:val="clear" w:color="auto" w:fill="D9D9D9" w:themeFill="background1" w:themeFillShade="D9"/>
                <w:lang w:val="en-GB" w:eastAsia="en-CA"/>
              </w:rPr>
              <w:fldChar w:fldCharType="begin" w:fldLock="1"/>
            </w:r>
            <w:ins w:id="5486" w:author="Robin Matthews" w:date="2021-07-14T18:30:00Z">
              <w:r w:rsidR="00D32C6B">
                <w:rPr>
                  <w:rFonts w:cs="Times New Roman"/>
                  <w:sz w:val="16"/>
                  <w:szCs w:val="16"/>
                  <w:shd w:val="clear" w:color="auto" w:fill="D9D9D9" w:themeFill="background1" w:themeFillShade="D9"/>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5487" w:author="Robin Matthews" w:date="2021-07-14T18:30:00Z">
              <w:r w:rsidR="00FF6231" w:rsidDel="00D32C6B">
                <w:rPr>
                  <w:rFonts w:cs="Times New Roman"/>
                  <w:sz w:val="16"/>
                  <w:szCs w:val="16"/>
                  <w:shd w:val="clear" w:color="auto" w:fill="D9D9D9" w:themeFill="background1" w:themeFillShade="D9"/>
                  <w:lang w:val="en-GB" w:eastAsia="en-CA"/>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sz w:val="16"/>
                <w:szCs w:val="16"/>
                <w:shd w:val="clear" w:color="auto" w:fill="D9D9D9" w:themeFill="background1" w:themeFillShade="D9"/>
                <w:lang w:val="en-GB" w:eastAsia="en-CA"/>
              </w:rPr>
              <w:fldChar w:fldCharType="separate"/>
            </w:r>
            <w:r w:rsidR="00A26296">
              <w:rPr>
                <w:rFonts w:cs="Times New Roman"/>
                <w:noProof/>
                <w:sz w:val="16"/>
                <w:szCs w:val="16"/>
                <w:shd w:val="clear" w:color="auto" w:fill="D9D9D9" w:themeFill="background1" w:themeFillShade="D9"/>
                <w:lang w:val="en-GB" w:eastAsia="en-CA"/>
              </w:rPr>
              <w:t xml:space="preserve">(Touma et al., 2015; Cook et al., 2020; </w:t>
            </w:r>
            <w:ins w:id="5488" w:author="Robin Matthews" w:date="2021-07-14T18:30:00Z">
              <w:r w:rsidR="00D32C6B">
                <w:rPr>
                  <w:rFonts w:cs="Times New Roman"/>
                  <w:noProof/>
                  <w:sz w:val="16"/>
                  <w:szCs w:val="16"/>
                  <w:shd w:val="clear" w:color="auto" w:fill="D9D9D9" w:themeFill="background1" w:themeFillShade="D9"/>
                  <w:lang w:val="en-GB" w:eastAsia="en-CA"/>
                </w:rPr>
                <w:t xml:space="preserve">R. </w:t>
              </w:r>
            </w:ins>
            <w:r w:rsidR="00A26296">
              <w:rPr>
                <w:rFonts w:cs="Times New Roman"/>
                <w:noProof/>
                <w:sz w:val="16"/>
                <w:szCs w:val="16"/>
                <w:shd w:val="clear" w:color="auto" w:fill="D9D9D9" w:themeFill="background1" w:themeFillShade="D9"/>
                <w:lang w:val="en-GB" w:eastAsia="en-CA"/>
              </w:rPr>
              <w:t>Zhai et al., 2020</w:t>
            </w:r>
            <w:del w:id="5489" w:author="Robin Matthews" w:date="2021-07-14T18:30:00Z">
              <w:r w:rsidR="00A26296" w:rsidDel="00D32C6B">
                <w:rPr>
                  <w:rFonts w:cs="Times New Roman"/>
                  <w:noProof/>
                  <w:sz w:val="16"/>
                  <w:szCs w:val="16"/>
                  <w:shd w:val="clear" w:color="auto" w:fill="D9D9D9" w:themeFill="background1" w:themeFillShade="D9"/>
                  <w:lang w:val="en-GB" w:eastAsia="en-CA"/>
                </w:rPr>
                <w:delText>b</w:delText>
              </w:r>
            </w:del>
            <w:r w:rsidR="00A26296">
              <w:rPr>
                <w:rFonts w:cs="Times New Roman"/>
                <w:noProof/>
                <w:sz w:val="16"/>
                <w:szCs w:val="16"/>
                <w:shd w:val="clear" w:color="auto" w:fill="D9D9D9" w:themeFill="background1" w:themeFillShade="D9"/>
                <w:lang w:val="en-GB" w:eastAsia="en-CA"/>
              </w:rPr>
              <w:t>)</w:t>
            </w:r>
            <w:r w:rsidRPr="00D424AA">
              <w:rPr>
                <w:rFonts w:cs="Times New Roman"/>
                <w:sz w:val="16"/>
                <w:szCs w:val="16"/>
                <w:shd w:val="clear" w:color="auto" w:fill="D9D9D9" w:themeFill="background1" w:themeFillShade="D9"/>
                <w:lang w:val="en-GB" w:eastAsia="en-CA"/>
              </w:rPr>
              <w:fldChar w:fldCharType="end"/>
            </w:r>
            <w:commentRangeEnd w:id="5485"/>
            <w:r w:rsidR="00A26296">
              <w:rPr>
                <w:rStyle w:val="Marquedecommentaire"/>
              </w:rPr>
              <w:commentReference w:id="5485"/>
            </w: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5F00BFC" w14:textId="174F6427" w:rsidR="00D376F0" w:rsidRPr="006A2665" w:rsidRDefault="00D376F0" w:rsidP="00D424AA">
            <w:pPr>
              <w:rPr>
                <w:rFonts w:cs="Times New Roman"/>
                <w:iCs/>
                <w:color w:val="000000" w:themeColor="text1"/>
                <w:sz w:val="16"/>
                <w:szCs w:val="16"/>
                <w:lang w:val="en-GB"/>
              </w:rPr>
            </w:pPr>
            <w:r w:rsidRPr="006A2665">
              <w:rPr>
                <w:rFonts w:cs="Times New Roman"/>
                <w:b/>
                <w:i/>
                <w:iCs/>
                <w:color w:val="000000" w:themeColor="text1"/>
                <w:sz w:val="16"/>
                <w:szCs w:val="16"/>
                <w:lang w:val="en-GB"/>
              </w:rPr>
              <w:t>Low confidence</w:t>
            </w:r>
            <w:r w:rsidRPr="006A2665">
              <w:rPr>
                <w:rFonts w:cs="Times New Roman"/>
                <w:iCs/>
                <w:color w:val="000000" w:themeColor="text1"/>
                <w:sz w:val="16"/>
                <w:szCs w:val="16"/>
                <w:lang w:val="en-GB"/>
              </w:rPr>
              <w:t xml:space="preserve">: </w:t>
            </w:r>
            <w:r w:rsidRPr="006A2665">
              <w:rPr>
                <w:rFonts w:cs="Times New Roman"/>
                <w:b/>
                <w:bCs/>
                <w:iCs/>
                <w:color w:val="000000" w:themeColor="text1"/>
                <w:sz w:val="16"/>
                <w:szCs w:val="16"/>
                <w:lang w:val="en-GB"/>
              </w:rPr>
              <w:t>Inconsistent tre</w:t>
            </w:r>
            <w:r w:rsidRPr="00D424AA">
              <w:rPr>
                <w:rFonts w:cs="Times New Roman"/>
                <w:b/>
                <w:bCs/>
                <w:iCs/>
                <w:color w:val="000000" w:themeColor="text1"/>
                <w:sz w:val="16"/>
                <w:szCs w:val="16"/>
                <w:lang w:val="en-GB"/>
              </w:rPr>
              <w:t>nds</w:t>
            </w:r>
            <w:r w:rsidRPr="00D424AA">
              <w:rPr>
                <w:rFonts w:cs="Times New Roman"/>
                <w:iCs/>
                <w:color w:val="000000" w:themeColor="text1"/>
                <w:sz w:val="16"/>
                <w:szCs w:val="16"/>
                <w:lang w:val="en-GB"/>
              </w:rPr>
              <w:t xml:space="preserve"> between models and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F1665C" w14:paraId="33DE726F" w14:textId="77777777" w:rsidTr="00723657">
        <w:trPr>
          <w:cantSplit/>
          <w:trHeight w:val="1134"/>
        </w:trPr>
        <w:tc>
          <w:tcPr>
            <w:tcW w:w="846" w:type="dxa"/>
            <w:vMerge w:val="restart"/>
          </w:tcPr>
          <w:p w14:paraId="558F9D35" w14:textId="77777777" w:rsidR="00D376F0" w:rsidRPr="00D424AA" w:rsidRDefault="00D376F0" w:rsidP="00841A35">
            <w:pPr>
              <w:jc w:val="center"/>
              <w:rPr>
                <w:rFonts w:cs="Times New Roman"/>
                <w:color w:val="000000" w:themeColor="text1"/>
                <w:sz w:val="16"/>
                <w:szCs w:val="16"/>
                <w:lang w:val="en-GB"/>
              </w:rPr>
            </w:pPr>
            <w:r w:rsidRPr="00D424AA">
              <w:rPr>
                <w:rFonts w:cs="Times New Roman"/>
                <w:sz w:val="16"/>
                <w:szCs w:val="16"/>
                <w:lang w:val="en-GB" w:eastAsia="en-CA"/>
              </w:rPr>
              <w:t>West Central Asia (WCA)</w:t>
            </w:r>
          </w:p>
        </w:tc>
        <w:tc>
          <w:tcPr>
            <w:tcW w:w="709" w:type="dxa"/>
          </w:tcPr>
          <w:p w14:paraId="018ED1B3"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268" w:type="dxa"/>
            <w:tcBorders>
              <w:top w:val="single" w:sz="4" w:space="0" w:color="auto"/>
              <w:bottom w:val="single" w:sz="4" w:space="0" w:color="auto"/>
            </w:tcBorders>
            <w:shd w:val="clear" w:color="auto" w:fill="D9D9D9" w:themeFill="background1" w:themeFillShade="D9"/>
          </w:tcPr>
          <w:p w14:paraId="5F0F7287" w14:textId="38378868" w:rsidR="00D376F0" w:rsidRPr="00D424AA" w:rsidRDefault="00D376F0" w:rsidP="00D424AA">
            <w:pPr>
              <w:rPr>
                <w:rFonts w:cs="Times New Roman"/>
                <w:sz w:val="16"/>
                <w:szCs w:val="16"/>
                <w:lang w:val="nb-NO" w:eastAsia="en-CA"/>
              </w:rPr>
            </w:pPr>
            <w:r w:rsidRPr="00D424AA">
              <w:rPr>
                <w:rFonts w:cs="Times New Roman"/>
                <w:b/>
                <w:i/>
                <w:sz w:val="16"/>
                <w:szCs w:val="16"/>
                <w:lang w:val="en-GB" w:eastAsia="en-CA"/>
              </w:rPr>
              <w:t>Low confidence</w:t>
            </w:r>
            <w:r w:rsidRPr="00D424AA">
              <w:rPr>
                <w:rFonts w:cs="Times New Roman"/>
                <w:b/>
                <w:bCs/>
                <w:sz w:val="16"/>
                <w:szCs w:val="16"/>
                <w:lang w:val="en-GB" w:eastAsia="en-CA"/>
              </w:rPr>
              <w:t>: Inconsistent trends</w:t>
            </w:r>
            <w:r w:rsidRPr="00D424AA">
              <w:rPr>
                <w:rFonts w:cs="Times New Roman"/>
                <w:sz w:val="16"/>
                <w:szCs w:val="16"/>
                <w:lang w:val="en-GB" w:eastAsia="en-CA"/>
              </w:rPr>
              <w:t xml:space="preserve">between subregions, based both on CDD and SPI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02/joc.6307", "author" : [ { "dropping-particle" : "", "family" : "Sharafati", "given" : "A", "non-dropping-particle" : "", "parse-names" : false, "suffix" : "" }, { "dropping-particle" : "", "family" : "Nabaei", "given" : "S", "non-dropping-particle" : "", "parse-names" : false, "suffix" : "" }, { "dropping-particle" : "", "family" : "Shahid", "given" : "S", "non-dropping-particle" : "", "parse-names" : false, "suffix" : "" } ], "container-title" : "International Journal of Climatology", "id" : "ITEM-3", "issue" : "3", "issued" : { "date-parts" : [ [ "2020" ] ] }, "note" : "Cited By :7\n\nExport Date: 19 October 2020", "page" : "1864-1884", "title" : "Spatial assessment of meteorological drought features over different climate regions in Iran", "translator" : [ { "dropping-particle" : "", "family" : "S3105", "given" : "", "non-dropping-particle" : "", "parse-names" : false, "suffix" : "" } ], "type" : "article-journal", "volume" : "40" }, "uris" : [ "http://www.mendeley.com/documents/?uuid=2cc6556d-b0f8-440d-a48a-a1b27e8835a3" ] }, { "id" : "ITEM-4", "itemData" : { "DOI" : "10.1016/j.jhydrol.2020.125760", "ISSN" : "00221694", "abstract" : "Changes in total and extreme precipitation are expected to intensify under climate warming. As Central Asia is among the driest regions in the world, more information is needed regarding the past and potential future changes in extreme precipitation in this region. In this study, we investigated changes in total and extreme precipitation in Central Asia based on observational records and Coupled Model Intercomparison Project 5 (CMIP5) model simulations. The results showed that all extreme precipitation-related indices except for consecutive dry days (CDD) experienced an increasing trend during 1936\u20132005. The annual total wet-day precipitation (PRCPTOT), daily intensity index (SDII), annual maximum 1- or 5-day precipitation amount (Rx1day and Rx5day), total annual number of days with precipitation exceeding heavy precipitation or very heavy precipitation thresholds (R10 and R20), and CDD were statistically robust. Generally, the statistically significant increasing trends are more pronounced in the wetter sub-regions, i.e. Northern and Southeastern Central Asia. Based on the CMIP5 model simulations, the PRCPTOT, Rx1day, and CDD in Central Asia are projected to increase robustly during 2006\u20132100 under representative concentration pathway (RCP) 4.5 and RCP 8.5; higher RCPs had higher rates of extreme precipitation and lower signal-to-noise ratios (SNRs). In addition, a considerable intensification of extreme precipitation and slight drought is predicted for the late 21st century (2071\u20132100). In Central Asia, the PRCPTOT, Rx1day, and CDD had an approximately linear relationship with global warming rates, with rates of 4.95%/K, 5.79%/K, and 2.79%/K, respectively, under RCP 4.5. The response rates were slightly lower under RCP 8.5 than under RCP 4.5 for these indices. The increase in total precipitation was mainly due to the intensification of extreme precipitation and a concomitant weakening of light precipitation, with a simultaneous overcompensation of increased evaporation due to global warming. Thus, our results suggest that total and extreme precipitation will intensify in Central Asia under a warming climate. Since increased extreme precipitation may lead to a heightened risk of flooding, water availability is predicted to remain limited over Central Asia.", "author" : [ { "dropping-particle" : "", "family" : "Yao", "given" : "Junqiang", "non-dropping-particle" : "", "parse-names" : false, "suffix" : "" }, { "dropping-particle" : "", "family" : "Chen", "given" : "Yaning", "non-dropping-particle" : "", "parse-names" : false, "suffix" : "" }, { "dropping-particle" : "", "family" : "Chen", "given" : "Jing", "non-dropping-particle" : "", "parse-names" : false, "suffix" : "" }, { "dropping-particle" : "", "family" : "Zhao", "given" : "Yong", "non-dropping-particle" : "", "parse-names" : false, "suffix" : "" }, { "dropping-particle" : "", "family" : "Tuoliewubieke", "given" : "Dilinuer", "non-</w:instrText>
            </w:r>
            <w:r w:rsidR="00FF6231" w:rsidRPr="006A2665">
              <w:rPr>
                <w:rFonts w:cs="Times New Roman"/>
                <w:sz w:val="16"/>
                <w:szCs w:val="16"/>
                <w:lang w:eastAsia="en-CA"/>
              </w:rPr>
              <w:instrText>dropping-particle" : "", "parse-names" : false, "suffix" : "" }, { "dropping-particle" : "", "family" : "Li", "given" : "Jiangang", "non-dropping-particle" : "", "parse-names" : false, "suffix" : "" }, { "dropping-particle" : "", "family" : "Yang", "given" : "Lianmei", "non-dropping-particle" : "", "parse-names" : false, "suffix" : "" }, { "dropping-particle" : "", "family" : "Mao", "given" : "Weiyi", "non-dropping-particle" : "", "parse-names" : false, "suffix" : "" } ], "container-title" : "Journal of Hydrology", "id" : "ITEM-4", "issue" : "August", "issued" : { "date-parts" : [ [ "2020" ] ] }, "page" : "125760", "publisher" : "Elsevier B.V.", "title" : "Intensification of extreme precipitation in arid Central Asia", "translator" : [ { "dropping-particle" : "", "family" : "S3564", "given" : "", "non-dropping-particle" : "", "parse-names" : false, "suffix" : "" } ], "type" : "article-journal" }, "uris" : [ "http://www.mendeley.com/documents/?uuid=09f31d2d-1f04-4da7-b9c0-0448eb251907" ] } ], "mendeley" : { "formattedCitation" : "(Spinoni et al., 2019; Dunn et al., 2020; Sharafati et al., 2020; Yao et al., 2020)", "plainTextFormattedCitation" : "(Spinoni et al., 2019; Dunn et al., 2020; Sharafati et al., 2020; Yao et al., 2020)", "previouslyFormattedCitation" : "(Spinoni et al., 2019; Dunn et al., 2020; Sharafati et al., 2020; Yao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nb-NO" w:eastAsia="en-CA"/>
              </w:rPr>
              <w:t>(Spinoni et al., 2019; Dunn et al., 2020; Sharafati et al., 2020; Yao et al., 2020)</w:t>
            </w:r>
            <w:r w:rsidRPr="00D424AA">
              <w:rPr>
                <w:rFonts w:cs="Times New Roman"/>
                <w:sz w:val="16"/>
                <w:szCs w:val="16"/>
                <w:lang w:val="en-GB" w:eastAsia="en-CA"/>
              </w:rPr>
              <w:fldChar w:fldCharType="end"/>
            </w:r>
            <w:r w:rsidRPr="00841A35">
              <w:rPr>
                <w:rFonts w:cs="Times New Roman"/>
                <w:sz w:val="16"/>
                <w:szCs w:val="16"/>
                <w:lang w:val="nb-NO" w:eastAsia="en-CA"/>
              </w:rPr>
              <w:t>.</w:t>
            </w:r>
          </w:p>
        </w:tc>
        <w:tc>
          <w:tcPr>
            <w:tcW w:w="1701" w:type="dxa"/>
            <w:tcBorders>
              <w:top w:val="single" w:sz="4" w:space="0" w:color="auto"/>
              <w:bottom w:val="single" w:sz="4" w:space="0" w:color="auto"/>
            </w:tcBorders>
            <w:shd w:val="clear" w:color="auto" w:fill="D9D9D9" w:themeFill="background1" w:themeFillShade="D9"/>
          </w:tcPr>
          <w:p w14:paraId="6EA98F37"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shd w:val="clear" w:color="auto" w:fill="D9D9D9" w:themeFill="background1" w:themeFillShade="D9"/>
                <w:lang w:val="en-GB"/>
              </w:rPr>
              <w:t>Low confidence:</w:t>
            </w:r>
            <w:r w:rsidRPr="00D424AA">
              <w:rPr>
                <w:rFonts w:cs="Times New Roman"/>
                <w:color w:val="000000" w:themeColor="text1"/>
                <w:sz w:val="16"/>
                <w:szCs w:val="16"/>
                <w:shd w:val="clear" w:color="auto" w:fill="D9D9D9" w:themeFill="background1" w:themeFillShade="D9"/>
                <w:lang w:val="en-GB"/>
              </w:rPr>
              <w:t xml:space="preserve"> </w:t>
            </w:r>
            <w:r w:rsidRPr="00D424AA">
              <w:rPr>
                <w:rFonts w:cs="Times New Roman"/>
                <w:b/>
                <w:bCs/>
                <w:color w:val="000000" w:themeColor="text1"/>
                <w:sz w:val="16"/>
                <w:szCs w:val="16"/>
                <w:shd w:val="clear" w:color="auto" w:fill="D9D9D9" w:themeFill="background1" w:themeFillShade="D9"/>
                <w:lang w:val="en-GB"/>
              </w:rPr>
              <w:t>Limited evidence</w:t>
            </w:r>
            <w:r w:rsidRPr="00D424AA">
              <w:rPr>
                <w:rFonts w:cs="Times New Roman"/>
                <w:color w:val="000000" w:themeColor="text1"/>
                <w:sz w:val="16"/>
                <w:szCs w:val="16"/>
                <w:shd w:val="clear" w:color="auto" w:fill="D9D9D9" w:themeFill="background1" w:themeFillShade="D9"/>
                <w:lang w:val="en-GB"/>
              </w:rPr>
              <w:t xml:space="preserve"> </w:t>
            </w:r>
          </w:p>
        </w:tc>
        <w:tc>
          <w:tcPr>
            <w:tcW w:w="2268" w:type="dxa"/>
            <w:shd w:val="clear" w:color="auto" w:fill="D9D9D9" w:themeFill="background1" w:themeFillShade="D9"/>
            <w:tcMar>
              <w:top w:w="40" w:type="dxa"/>
              <w:left w:w="40" w:type="dxa"/>
              <w:bottom w:w="40" w:type="dxa"/>
              <w:right w:w="40" w:type="dxa"/>
            </w:tcMar>
          </w:tcPr>
          <w:p w14:paraId="79E8250B" w14:textId="25467866"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t </w:t>
            </w:r>
            <w:r w:rsidRPr="00D424AA">
              <w:rPr>
                <w:rFonts w:cs="Times New Roman"/>
                <w:b/>
                <w:bCs/>
                <w:sz w:val="16"/>
                <w:szCs w:val="16"/>
                <w:lang w:val="en-GB" w:eastAsia="en-CA"/>
              </w:rPr>
              <w:t>Limited evidence</w:t>
            </w:r>
            <w:r w:rsidRPr="00D424AA">
              <w:rPr>
                <w:rFonts w:cs="Times New Roman"/>
                <w:sz w:val="16"/>
                <w:szCs w:val="16"/>
                <w:lang w:val="en-GB" w:eastAsia="en-CA"/>
              </w:rPr>
              <w:t xml:space="preserve">. Inconsistent or weak trends in available analyses </w:t>
            </w:r>
            <w:commentRangeStart w:id="5490"/>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491" w:author="Robin Matthews" w:date="2021-07-14T12:36:00Z">
              <w:r w:rsidR="00A26296" w:rsidDel="00FC4A87">
                <w:rPr>
                  <w:rFonts w:cs="Times New Roman"/>
                  <w:noProof/>
                  <w:sz w:val="16"/>
                  <w:szCs w:val="16"/>
                  <w:lang w:val="en-GB" w:eastAsia="en-CA"/>
                </w:rPr>
                <w:delText>Xu et al., 2019a</w:delText>
              </w:r>
            </w:del>
            <w:ins w:id="5492" w:author="Robin Matthews" w:date="2021-07-14T12:36: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490"/>
            <w:r w:rsidR="00A26296">
              <w:rPr>
                <w:rStyle w:val="Marquedecommentaire"/>
              </w:rPr>
              <w:commentReference w:id="5490"/>
            </w:r>
            <w:r w:rsidRPr="00841A35">
              <w:rPr>
                <w:rFonts w:cs="Times New Roman"/>
                <w:sz w:val="16"/>
                <w:szCs w:val="16"/>
                <w:lang w:val="en-GB" w:eastAsia="en-CA"/>
              </w:rPr>
              <w:t>(Chapter 11 Supplementary Material (11.SM))</w:t>
            </w:r>
          </w:p>
        </w:tc>
        <w:tc>
          <w:tcPr>
            <w:tcW w:w="2551" w:type="dxa"/>
            <w:shd w:val="clear" w:color="auto" w:fill="D9D9D9" w:themeFill="background1" w:themeFillShade="D9"/>
            <w:tcMar>
              <w:top w:w="40" w:type="dxa"/>
              <w:left w:w="40" w:type="dxa"/>
              <w:bottom w:w="40" w:type="dxa"/>
              <w:right w:w="40" w:type="dxa"/>
            </w:tcMar>
          </w:tcPr>
          <w:p w14:paraId="59E1FEC5" w14:textId="7FEC34FF" w:rsidR="00D376F0" w:rsidRPr="00D74FF3" w:rsidRDefault="00D376F0" w:rsidP="00841A35">
            <w:pPr>
              <w:spacing w:line="276" w:lineRule="auto"/>
              <w:rPr>
                <w:rFonts w:cs="Times New Roman"/>
                <w:color w:val="000000" w:themeColor="text1"/>
                <w:sz w:val="16"/>
                <w:szCs w:val="16"/>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weak and/or non-significant trends</w:t>
            </w:r>
            <w:r w:rsidRPr="00D424AA">
              <w:rPr>
                <w:rFonts w:cs="Times New Roman"/>
                <w:color w:val="000000" w:themeColor="text1"/>
                <w:sz w:val="16"/>
                <w:szCs w:val="16"/>
                <w:lang w:val="en-GB"/>
              </w:rPr>
              <w:t xml:space="preserve"> in SPI and CDD </w:t>
            </w:r>
            <w:commentRangeStart w:id="5493"/>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20.125760", "ISSN" : "00221694", "abstract" : "Changes in total and extreme precipitation are expected to intensify under climate warming. As Central Asia is among the driest regions in the world, more information is needed regarding the past and potential future changes in extreme precipitation in this region. In this study, we investigated changes in total and extreme precipitation in Central Asia based on observational records and Coupled Model Intercomparison Project 5 (CMIP5) model simulations. The results showed that all extreme precipitation-related indices except for consecutive dry days (CDD) experienced an increasing trend during 1936\u20132005. The annual total wet-day precipitation (PRCPTOT), daily intensity index (SDII), annual maximum 1- or 5-day precipitation amount (Rx1day and Rx5day), total annual number of days with precipitation exceeding heavy precipitation or very heavy precipitation thresholds (R10 and R20), and CDD were statistically robust. Generally, the statistically significant increasing trends are more pronounced in the wetter sub-regions, i.e. Northern and Southeastern Central Asia. Based on the CMIP5 model simulations, the PRCPTOT, Rx1day, and CDD in Central Asia are projected to increase robustly during 2006\u20132100 under representative concentration pathway (RCP) 4.5 and RCP 8.5; higher RCPs had higher rates of extreme precipitation and lower signal-to-noise ratios (SNRs). In addition, a considerable intensification of extreme precipitation and slight drought is predicted for the late 21st century (2071\u20132100). In Central Asia, the PRCPTOT, Rx1day, and CDD had an approximately linear relationship with global warming rates, with rates of 4.95%/K, 5.79%/K, and 2.79%/K, respectively, under RCP 4.5. The response rates were slightly lower under RCP 8.5 than under RCP 4.5 for these indices. The increase in total precipitation was mainly due to the intensification of extreme precipitation and a concomitant weakening of light precipitation, with a simultaneous overcompensation of increased evaporation due to global warming. Thus, our results suggest that total and extreme precipitation will intensify in Central Asia under a warming climate. Since increased extreme precipitation may lead to a heightened risk of flooding, water availability is predicted to remain limited over Central Asia.", "author" : [ { "dropping-particle" : "", "family" : "Yao", "given" : "Junqiang", "non-dropping-particle" : "", "parse-names" : false, "suffix" : "" }, { "dropping-particle" : "", "family" : "Chen", "given" : "Yaning", "non-dropping-particle" : "", "parse-names" : false, "suffix" : "" }, { "dropping-particle" : "", "family" : "Chen", "given" : "Jing", "non-dropping-particle" : "", "parse-names" : false, "suffix" : "" }, { "dropping-particle" : "", "family" : "Zhao", "given" : "Yong", "non-dropping-particle" : "", "parse-names" : false, "suffix" : "" }, { "dropping-particle" : "", "family" : "Tuoliewubieke", "given" : "Dilinuer", "non-dropping-particle" : "", "parse-names" : false, "suffix" : "" }, { "dropping-particle" : "", "family" : "Li", "given" : "Jiangang", "non-dropping-particle" : "", "parse-names" : false, "suffix" : "" }, { "dropping-particle" : "", "family" : "Yang", "given" : "Lianmei", "non-dropping-particle" : "", "parse-names" : false, "suffix" : "" }, { "dropping-particle" : "", "family" : "Mao", "given" : "Weiyi", "non-dropping-particle" : "", "parse-names" : false, "suffix" : "" } ], "container-title" : "Journal of Hydrology", "id" : "ITEM-2", "issue" : "August", "issued" : { "date-parts" : [ [ "2020" ] ] }, "page" : "125760", "publisher" : "Elsevier B.V.", "title" : "Intensification of extreme precipitation in arid Central Asia", "translator" : [ { "dropping-particle" : "", "family" : "S3564", "given" : "", "non-dropping-particle" : "", "parse-names" : false, "suffix" : "" } ], "type" : "article-journal" }, "uris" : [ "http://www.mendeley.com/documents/?uuid=09f31d2d-1f04-4da7-b9c0-0448eb251907"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Spinoni et al., 2020; Yao et al., 2020)", "manualFormatting" : "(L. Xu et al., 2019; Spinoni et al., 2020; Yao et al., 2020)", "plainTextFormattedCitation" : "(Xu et al., 2019a; Spinoni et al., 2020; Yao et al., 2020)", "previouslyFormattedCitation" : "(Xu et al., 2019a; Spinoni et al., 2020; Yao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w:t>
            </w:r>
            <w:del w:id="5494" w:author="Robin Matthews" w:date="2021-07-14T12:36:00Z">
              <w:r w:rsidR="00A26296" w:rsidDel="00FC4A87">
                <w:rPr>
                  <w:rFonts w:cs="Times New Roman"/>
                  <w:noProof/>
                  <w:color w:val="000000" w:themeColor="text1"/>
                  <w:sz w:val="16"/>
                  <w:szCs w:val="16"/>
                </w:rPr>
                <w:delText>Xu et al., 2019a</w:delText>
              </w:r>
            </w:del>
            <w:ins w:id="5495" w:author="Robin Matthews" w:date="2021-07-14T12:36: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 Yao et al., 2020)</w:t>
            </w:r>
            <w:r w:rsidRPr="00D424AA">
              <w:rPr>
                <w:rFonts w:cs="Times New Roman"/>
                <w:color w:val="000000" w:themeColor="text1"/>
                <w:sz w:val="16"/>
                <w:szCs w:val="16"/>
                <w:lang w:val="en-GB"/>
              </w:rPr>
              <w:fldChar w:fldCharType="end"/>
            </w:r>
            <w:commentRangeEnd w:id="5493"/>
            <w:r w:rsidR="00A26296">
              <w:rPr>
                <w:rStyle w:val="Marquedecommentaire"/>
              </w:rPr>
              <w:commentReference w:id="5493"/>
            </w:r>
            <w:r w:rsidRPr="00D74FF3">
              <w:rPr>
                <w:rFonts w:cs="Times New Roman"/>
                <w:color w:val="000000" w:themeColor="text1"/>
                <w:sz w:val="16"/>
                <w:szCs w:val="16"/>
              </w:rPr>
              <w:t>(Chapter 11 Supplementary Material (11.SM)).</w:t>
            </w:r>
          </w:p>
        </w:tc>
        <w:tc>
          <w:tcPr>
            <w:tcW w:w="2607" w:type="dxa"/>
            <w:shd w:val="clear" w:color="auto" w:fill="D9D9D9" w:themeFill="background1" w:themeFillShade="D9"/>
            <w:tcMar>
              <w:top w:w="40" w:type="dxa"/>
              <w:left w:w="40" w:type="dxa"/>
              <w:bottom w:w="40" w:type="dxa"/>
              <w:right w:w="40" w:type="dxa"/>
            </w:tcMar>
          </w:tcPr>
          <w:p w14:paraId="4DF7BB6F" w14:textId="7BF0ACAE" w:rsidR="00D376F0" w:rsidRPr="00D424AA" w:rsidRDefault="00D376F0" w:rsidP="00D424AA">
            <w:pPr>
              <w:spacing w:line="276" w:lineRule="auto"/>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b/>
                <w:color w:val="000000" w:themeColor="text1"/>
                <w:sz w:val="16"/>
                <w:szCs w:val="16"/>
                <w:lang w:val="en-GB"/>
              </w:rPr>
              <w:t xml:space="preserve"> Mixed signals </w:t>
            </w:r>
            <w:r w:rsidRPr="00D424AA">
              <w:rPr>
                <w:rFonts w:cs="Times New Roman"/>
                <w:color w:val="000000" w:themeColor="text1"/>
                <w:sz w:val="16"/>
                <w:szCs w:val="16"/>
                <w:lang w:val="en-GB"/>
              </w:rPr>
              <w:t xml:space="preserve">between models and between region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oc.5553", "ISSN" : "08998418", "author" : [ { "dropping-particle" : "", "family" : "Han", "given" : "Tingting", "non-dropping-particle" : "", "parse-names" : false, "suff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3",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d4373547-59cc-4444-93b8-9ce283fa4024", "http://www.mendeley.com/documents/?uuid=b0066cb9-bbff-4585-a9c9-121b7c460099" ] }, { "id" : "ITEM-4", "itemData" : { "DOI" : "10.1088/1748-9326/aae09c", "ISSN" : "17489326", "abstract" : "Climate change can put an intense pressure on already scarce water resources in the Middle East, potentially catalyzing the risk of serious water conflicts. Albeit most efforts to quantify the potential impact of climate change in the Middle East use global climate model outputs, here we employ two regional climate model outputs which are expected to provide more trustworthy projections for the region with a complex terrain and variable land surfaces. We find that not ubiquitous does future climate change lead to a decline in annual precipitation total in the region; nevertheless, the projected decline stems from an increase in number of dry days (NDD) rather than a decrease in precipitation intensity on rainy days. The increase in annual precipitation total in the southern part is driven by changes in both NDD and precipitation intensity. The drought periods will be longer (up to 90%) in about 80% of the Middle East area. The prolonged droughts in the future will increase the already high level of water stress in the region and force people to migrate or live in dreadful conditions of water poverty.", "author" : [ { "dropping-particle" : "", "family" : "Tabari", "given" : "Hossein", "non-dropping-particle" : "", "parse-names" : false, "suffix" : "" }, { "dropping-particle" : "", "family" : "Willems", "given" : "Patrick", "non-dropping-particle" : "", "parse-names" : false, "suffix" : "" } ], "container-title" : "Environmental Research Letters", "id" : "ITEM-4", "issue" : "10", "issued" : { "date-parts" : [ [ "2018" ] ] }, "publisher" : "IOP Publishing", "title" : "More prolonged droughts by the end of the century in the Middle East", "translator" : [ { "dropping-particle" : "", "family" : "S1936", "given" : "", "non-dropping-particle" : "", "parse-names" : false, "suffix" : "" } ], "type" : "article-journal", "volume" : "13" }, "uris" : [ "http://www.mendeley.com/documents/?uuid=a9bfd509-f587-4f00-a61d-7b92d3eed8b2" ] }, { "id" : "ITEM-5", "itemData" : { "DOI" : "10.1016/j.jhydrol.2020.125760", "ISSN" : "00221694", "abstract" : "Changes in total and extreme precipitation are expected to intensify under climate warming. As Central Asia is among the driest regions in the world, more information is needed regarding the past and potential future changes in extreme precipitation in this region. In this study, we investigated changes in total and extreme precipitation in Central Asia based on observational records and Coupled Model Intercomparison Project 5 (CMIP5) model simulations. The results showed that all extreme precipitation-related indices except for consecutive dry days (CDD) experienced an increasing trend during 1936\u20132005. The annual total wet-day precipitation (PRCPTOT), daily intensity index (SDII), annual maximum 1- or 5-day precipitation amount (Rx1day and Rx5day), total annual number of days with precipitation exceeding heavy precipitation or very heavy precipitation thresholds (R10 and R20), and CDD were statistically robust. Generally, the statistically significant increasing trends are more pronounced in the wetter sub-regions, i.e. Northern and Southeastern Central Asia. Based on the CMIP5 model simulations, the PRCPTOT, Rx1day, and CDD in Central Asia are projected to increase robustly during 2006\u20132100 under representative concentration pathway (RCP) 4.5 and RCP 8.5; higher RCPs had higher rates of extreme precipitation and lower signal-to-noise ratios (SNRs). In addition, a considerable intensification of extreme precipitation and slight drought is predicted for the late 21st century (2071\u20132100). In Central Asia, the PRCPTOT, Rx1day, and CDD had an approximately linear relationship with global warming rates, with rates of 4.95%/K, 5.79%/K, and 2.79%/K, respectively, under RCP 4.5. The response rates were slightly lower under RCP 8.5 than under RCP 4.5 for these indices. The increase in total precipitation was mainly due to the intensification of extreme precipitation and a concomitant weakening of light precipitation, with a simultaneous overcompensation of increased evaporation due to global warming. Thus, our results suggest that total and extreme precipitation will intensify in Central Asia under a warming climate. Since increased extreme precipitation may lead to a heightened risk of flooding, water availability is predicted to remain limited over Central Asia.", "author" : [ { "dropping-particle" : "", "family" : "Yao", "given" : "Junqiang", "non-dropping-particle" : "", "parse-names" : false, "suffix" : "" }, { "dropping-particle" : "", "family" : "Chen", "given" : "Yaning", "non-dropping-particle" : "", "parse-names" : false, "suffix" : "" }, { "dropping-particle" : "", "family" : "Chen", "given" : "Jing", "non-dropping-particle" : "", "parse-names" : false, "suffix" : "" }, { "dropping-particle" : "", "family" : "Zhao", "given" : "Yong", "non-dropping-particle" : "", "parse-names" : false, "suffix" : "" }, { "dropping-particle" : "", "family" : "Tuoliewubieke", "given" : "Dilinuer", "non-dropping-particle" : "", "parse-names" : false, "suffix" : "" }, { "dropping-particle" : "", "family" : "Li", "given" : "Jiangang", "non-dropping-particle" : "", "parse-names" : false, "suffix" : "" }, { "dropping-particle" : "", "family" : "Yang", "given" : "Lianmei", "non-dropping-particle" : "", "parse-names" : false, "suffix" : "" }, { "dropping-particle" : "", "family" : "Mao", "given" : "Weiyi", "non-dropping-particle" : "", "parse-names" : false, "suffix" : "" } ], "container-title" : "Journal of Hydrology", "id" : "ITEM-5", "issue" : "August", "issued" : { "date-parts" : [ [ "2020" ] ] }, "page" : "125760", "publisher" : "Elsevier B.V.", "title" : "Intensification of extreme precipitation in arid Central Asia", "translator" : [ { "dropping-particle" : "", "family" : "S3564", "given" : "", "non-dropping-particle" : "", "parse-names" : false, "suffix" : "" } ], "type" : "article-journal" }, "uris" : [ "http://www.mendeley.com/documents/?uuid=09f31d2d-1f04-4da7-b9c0-0448eb251907" ] } ], "mendeley" : { "formattedCitation" : "(Touma et al., 2015; Han et al., 2018; Tabari and Willems, 2018; Spinoni et al., 2020; Yao et al., 2020)", "plainTextFormattedCitation" : "(Touma et al., 2015; Han et al., 2018; Tabari and Willems, 2018; Spinoni et al., 2020; Yao et al., 2020)", "previouslyFormattedCitation" : "(Touma et al., 2015; Han et al., 2018; Tabari and Willems, 2018; Spinoni et al., 2020; Yao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 Han et al., 2018; Tabari and Willems, 2018; Spinoni et al., 2020; Yao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Chapter 11 Supplementary Mate</w:t>
            </w:r>
            <w:r w:rsidRPr="00D424AA">
              <w:rPr>
                <w:rFonts w:cs="Times New Roman"/>
                <w:color w:val="000000" w:themeColor="text1"/>
                <w:sz w:val="16"/>
                <w:szCs w:val="16"/>
                <w:lang w:val="en-GB"/>
              </w:rPr>
              <w:t xml:space="preserve">rial (11.SM)) </w:t>
            </w:r>
          </w:p>
        </w:tc>
      </w:tr>
      <w:tr w:rsidR="00D376F0" w:rsidRPr="00F1665C" w14:paraId="6D78BFDF" w14:textId="77777777" w:rsidTr="00723657">
        <w:trPr>
          <w:cantSplit/>
          <w:trHeight w:val="1134"/>
        </w:trPr>
        <w:tc>
          <w:tcPr>
            <w:tcW w:w="846" w:type="dxa"/>
            <w:vMerge/>
          </w:tcPr>
          <w:p w14:paraId="77D8CF62" w14:textId="77777777" w:rsidR="00D376F0" w:rsidRPr="00D424AA" w:rsidRDefault="00D376F0" w:rsidP="00D424AA">
            <w:pPr>
              <w:rPr>
                <w:rFonts w:cs="Times New Roman"/>
                <w:color w:val="000000" w:themeColor="text1"/>
                <w:sz w:val="16"/>
                <w:szCs w:val="16"/>
                <w:lang w:val="en-GB"/>
              </w:rPr>
            </w:pPr>
          </w:p>
        </w:tc>
        <w:tc>
          <w:tcPr>
            <w:tcW w:w="709" w:type="dxa"/>
          </w:tcPr>
          <w:p w14:paraId="5398D23E"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tc>
        <w:tc>
          <w:tcPr>
            <w:tcW w:w="2268" w:type="dxa"/>
            <w:tcBorders>
              <w:top w:val="single" w:sz="4" w:space="0" w:color="auto"/>
              <w:bottom w:val="single" w:sz="4" w:space="0" w:color="000000"/>
            </w:tcBorders>
            <w:shd w:val="clear" w:color="auto" w:fill="FFE1D8"/>
          </w:tcPr>
          <w:p w14:paraId="28C6873E" w14:textId="231AFD80" w:rsidR="00D376F0" w:rsidRPr="00D424AA" w:rsidRDefault="00D376F0" w:rsidP="00D424AA">
            <w:pPr>
              <w:rPr>
                <w:rFonts w:cs="Times New Roman"/>
                <w:color w:val="000000" w:themeColor="text1"/>
                <w:sz w:val="16"/>
                <w:szCs w:val="16"/>
                <w:lang w:val="nb-NO"/>
              </w:rPr>
            </w:pPr>
            <w:r w:rsidRPr="00D424AA">
              <w:rPr>
                <w:rFonts w:cs="Times New Roman"/>
                <w:b/>
                <w:bCs/>
                <w:i/>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 in drought severity.</w:t>
            </w:r>
            <w:r w:rsidRPr="00D424AA">
              <w:rPr>
                <w:rFonts w:cs="Times New Roman"/>
                <w:bCs/>
                <w:color w:val="000000" w:themeColor="text1"/>
                <w:sz w:val="16"/>
                <w:szCs w:val="16"/>
                <w:lang w:val="en-GB"/>
              </w:rPr>
              <w:t xml:space="preserve">   Dominant signal shows drying for soil moisture, water-balance (precipitation-evapotranspiration), PDSI-PM and SPEI-PM, but with some differences between subregions and studies </w:t>
            </w:r>
            <w:commentRangeStart w:id="5496"/>
            <w:r w:rsidRPr="00D424AA">
              <w:rPr>
                <w:rFonts w:cs="Times New Roman"/>
                <w:bCs/>
                <w:color w:val="000000" w:themeColor="text1"/>
                <w:sz w:val="16"/>
                <w:szCs w:val="16"/>
                <w:lang w:val="en-GB"/>
              </w:rPr>
              <w:fldChar w:fldCharType="begin" w:fldLock="1"/>
            </w:r>
            <w:r w:rsidR="00DB48AC">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5", "itemData" : { "DOI" : "10.1038/s41598-017-01473-1", "ISBN" : "4159801701473", "ISSN" : "2045-2322", "abstract" : "While the method for estimating the Palmer Drought Severity Index (PDSI) is now more closely aligned to key water balance components, a comprehensive assessment for measuring long-term droughts that recognizes meteorological, agro-ecological and hydrological perspectives and their attributions is still lacking. Based on physical approaches linked to potential evapotranspiration (PET), the PDSI in 1965\u20132014 showed a mixture of drying (42% of the land area) and wetting (58% of the land area) that combined to give a slightly wetting trend (0.0036 per year). Despite the smaller overall trend, there is a switch to a drying trend over the past decade (\u22120.023 per year). We designed numerical experiments and found that PDSI trend responding to the dramatic increase in air temperature and slight change in precipitation. The variabilities of meteorological and agro-ecological droughts were broadly comparable to various PDSI drought index. Interestingly, the hydrological drought was not completely comparable to the PDSI, which indicates that runoff in arid and semi-arid regions was not generated primarily from precipitation. Instead, fraction of glacierized areas in catchments caused large variations in the observed runoff changes.", "author" : [ { "dropping-particle" : "", "family" : "Li", "given" : "Zhi", "non-dropping-particle" : "", "parse-names" : false, "suffix" : "" }, { "dropping-particle" : "", "family" : "Chen", "given" : "Yaning", "non-dropping-particle" : "", "parse-names" : false, "suffix" : "" }, { "dropping-particle" : "", "family" : "Fang", "given" : "Gonghuan", "non-dropping-particle" : "", "parse-names" : false, "suffix" : "" }, { "dropping-particle" : "", "family" : "Li", "given" : "Yupeng", "non-dropping-particle" : "", "parse-names" : false, "suffix" : "" } ], "container-title" : "Scientific Reports", "id" : "ITEM-5", "issue" : "1", "issued" : { "date-parts" : [ [ "2017", "12", "2" ] ] }, "page" : "1316", "publisher" : "Springer US", "title" : "Multivariate assessment and attribution of droughts in Central Asia", "translator" : [ { "dropping-particle" : "", "family" : "S2947", "given" : "", "non-dropping-particle" : "", "parse-names" : false, "suffix" : "" } ], "type" : "article-journal", "volume" : "7" }, "uris" : [ "http://www.mendeley.com/documents/?uuid=52b2a889-f9af-4814-bc26-b91922bebb62" ] } ], "mendeley" : { "formattedCitation" : "(Greve et al., 2014; Dai and Zhao, 2017; Li et al., 2017c; Spinoni et al., 2019; Padr\u00f3n et al., 2020)", "manualFormatting" : "(Greve et al., 2014; Dai and Zhao, 2017; Z. Li et al., 2017; Spinoni et al., 2019; Padr\u00f3n et al., 2020)", "plainTextFormattedCitation" : "(Greve et al., 2014; Dai and Zhao, 2017; Li et al., 2017c; Spinoni et al., 2019; Padr\u00f3n et al., 2020)", "previouslyFormattedCitation" : "(Greve et al., 2014; Dai and Zhao, 2017; Li et al., 2017c;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Greve et al., 2014; Dai and Zhao, 2017; </w:t>
            </w:r>
            <w:ins w:id="5497" w:author="Robin Matthews" w:date="2021-07-14T18:31:00Z">
              <w:r w:rsidR="00D32C6B">
                <w:rPr>
                  <w:rFonts w:cs="Times New Roman"/>
                  <w:bCs/>
                  <w:noProof/>
                  <w:color w:val="000000" w:themeColor="text1"/>
                  <w:sz w:val="16"/>
                  <w:szCs w:val="16"/>
                  <w:lang w:val="nb-NO"/>
                </w:rPr>
                <w:t xml:space="preserve">Z. </w:t>
              </w:r>
            </w:ins>
            <w:r w:rsidR="00A26296">
              <w:rPr>
                <w:rFonts w:cs="Times New Roman"/>
                <w:bCs/>
                <w:noProof/>
                <w:color w:val="000000" w:themeColor="text1"/>
                <w:sz w:val="16"/>
                <w:szCs w:val="16"/>
                <w:lang w:val="nb-NO"/>
              </w:rPr>
              <w:t>Li et al., 2017</w:t>
            </w:r>
            <w:del w:id="5498" w:author="Robin Matthews" w:date="2021-07-14T18:31:00Z">
              <w:r w:rsidR="00A26296" w:rsidDel="00D32C6B">
                <w:rPr>
                  <w:rFonts w:cs="Times New Roman"/>
                  <w:bCs/>
                  <w:noProof/>
                  <w:color w:val="000000" w:themeColor="text1"/>
                  <w:sz w:val="16"/>
                  <w:szCs w:val="16"/>
                  <w:lang w:val="nb-NO"/>
                </w:rPr>
                <w:delText>c</w:delText>
              </w:r>
            </w:del>
            <w:r w:rsidR="00A26296">
              <w:rPr>
                <w:rFonts w:cs="Times New Roman"/>
                <w:bCs/>
                <w:noProof/>
                <w:color w:val="000000" w:themeColor="text1"/>
                <w:sz w:val="16"/>
                <w:szCs w:val="16"/>
                <w:lang w:val="nb-NO"/>
              </w:rPr>
              <w:t>; Spinoni et al., 2019; Padrón et al., 2020)</w:t>
            </w:r>
            <w:r w:rsidRPr="00D424AA">
              <w:rPr>
                <w:rFonts w:cs="Times New Roman"/>
                <w:bCs/>
                <w:color w:val="000000" w:themeColor="text1"/>
                <w:sz w:val="16"/>
                <w:szCs w:val="16"/>
                <w:lang w:val="en-GB"/>
              </w:rPr>
              <w:fldChar w:fldCharType="end"/>
            </w:r>
            <w:commentRangeEnd w:id="5496"/>
            <w:r w:rsidR="00A26296">
              <w:rPr>
                <w:rStyle w:val="Marquedecommentaire"/>
              </w:rPr>
              <w:commentReference w:id="5496"/>
            </w:r>
            <w:r w:rsidRPr="00841A35">
              <w:rPr>
                <w:rFonts w:cs="Times New Roman"/>
                <w:bCs/>
                <w:color w:val="000000" w:themeColor="text1"/>
                <w:sz w:val="16"/>
                <w:szCs w:val="16"/>
                <w:lang w:val="nb-NO"/>
              </w:rPr>
              <w:t xml:space="preserve">. </w:t>
            </w:r>
          </w:p>
        </w:tc>
        <w:tc>
          <w:tcPr>
            <w:tcW w:w="1701" w:type="dxa"/>
            <w:tcBorders>
              <w:top w:val="single" w:sz="4" w:space="0" w:color="auto"/>
              <w:bottom w:val="single" w:sz="4" w:space="0" w:color="000000"/>
            </w:tcBorders>
            <w:shd w:val="clear" w:color="auto" w:fill="D9D9D9" w:themeFill="background1" w:themeFillShade="D9"/>
          </w:tcPr>
          <w:p w14:paraId="633F0C85"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bCs/>
                <w:color w:val="000000" w:themeColor="text1"/>
                <w:sz w:val="16"/>
                <w:szCs w:val="16"/>
                <w:lang w:val="en-GB"/>
              </w:rPr>
              <w:t>.</w:t>
            </w:r>
          </w:p>
          <w:p w14:paraId="04D03099" w14:textId="77777777" w:rsidR="00D376F0" w:rsidRPr="00D424AA" w:rsidRDefault="00D376F0" w:rsidP="00D424AA">
            <w:pPr>
              <w:rPr>
                <w:rFonts w:cs="Times New Roman"/>
                <w:bCs/>
                <w:color w:val="000000" w:themeColor="text1"/>
                <w:sz w:val="16"/>
                <w:szCs w:val="16"/>
                <w:lang w:val="en-GB"/>
              </w:rPr>
            </w:pPr>
          </w:p>
          <w:p w14:paraId="41E50EBC" w14:textId="3D08C675" w:rsidR="00D376F0" w:rsidRPr="00D424AA"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One study by </w:t>
            </w:r>
            <w:commentRangeStart w:id="5499"/>
            <w:r w:rsidRPr="00D424AA">
              <w:rPr>
                <w:rFonts w:cs="Times New Roman"/>
                <w:sz w:val="16"/>
                <w:szCs w:val="16"/>
                <w:lang w:val="en-GB"/>
              </w:rPr>
              <w:fldChar w:fldCharType="begin" w:fldLock="1"/>
            </w:r>
            <w:ins w:id="5500" w:author="Robin Matthews" w:date="2021-07-14T18:31:00Z">
              <w:r w:rsidR="00D32C6B">
                <w:rPr>
                  <w:rFonts w:cs="Times New Roman"/>
                  <w:sz w:val="16"/>
                  <w:szCs w:val="16"/>
                  <w:lang w:val="en-GB"/>
                </w:rPr>
                <w:instrText>ADDIN CSL_CITATION { "citationItems" : [ { "id" : "ITEM-1", "itemData" : { "DOI" : "10.1038/s41598-017-01473-1", "ISBN" : "4159801701473", "ISSN" : "2045-2322", "abstract" : "While the method for estimating the Palmer Drought Severity Index (PDSI) is now more closely aligned to key water balance components, a comprehensive assessment for measuring long-term droughts that recognizes meteorological, agro-ecological and hydrological perspectives and their attributions is still lacking. Based on physical approaches linked to potential evapotranspiration (PET), the PDSI in 1965\u20132014 showed a mixture of drying (42% of the land area) and wetting (58% of the land area) that combined to give a slightly wetting trend (0.0036 per year). Despite the smaller overall trend, there is a switch to a drying trend over the past decade (\u22120.023 per year). We designed numerical experiments and found that PDSI trend responding to the dramatic increase in air temperature and slight change in precipitation. The variabilities of meteorological and agro-ecological droughts were broadly comparable to various PDSI drought index. Interestingly, the hydrological drought was not completely comparable to the PDSI, which indicates that runoff in arid and semi-arid regions was not generated primarily from precipitation. Instead, fraction of glacierized areas in catchments caused large variations in the observed runoff changes.", "author" : [ { "dropping-particle" : "", "family" : "Li", "given" : "Zhi", "non-dropping-particle" : "", "parse-names" : false, "suffix" : "" }, { "dropping-particle" : "", "family" : "Chen", "given" : "Yaning", "non-dropping-particle" : "", "parse-names" : false, "suffix" : "" }, { "dropping-particle" : "", "family" : "Fang", "given" : "Gonghuan", "non-dropping-particle" : "", "parse-names" : false, "suffix" : "" }, { "dropping-particle" : "", "family" : "Li", "given" : "Yupeng", "non-dropping-particle" : "", "parse-names" : false, "suffix" : "" } ], "container-title" : "Scientific Reports", "id" : "ITEM-1", "issue" : "1", "issued" : { "date-parts" : [ [ "2017", "12", "2" ] ] }, "page" : "1316", "publisher" : "Springer US", "title" : "Multivariate assessment and attribution of droughts in Central Asia", "translator" : [ { "dropping-particle" : "", "family" : "S2947", "given" : "", "non-dropping-particle" : "", "parse-names" : false, "suffix" : "" } ], "type" : "article-journal", "volume" : "7" }, "uris" : [ "http://www.mendeley.com/documents/?uuid=52b2a889-f9af-4814-bc26-b91922bebb62" ] } ], "mendeley" : { "formattedCitation" : "(Li et al., 2017c)", "manualFormatting" : "Z. Li et al. (2017)", "plainTextFormattedCitation" : "(Li et al., 2017c)", "previouslyFormattedCitation" : "(Li et al., 2017c)" }, "properties" : { "noteIndex" : 0 }, "schema" : "https://github.com/citation-style-language/schema/raw/master/csl-citation.json" }</w:instrText>
              </w:r>
            </w:ins>
            <w:del w:id="5501" w:author="Robin Matthews" w:date="2021-07-14T18:31:00Z">
              <w:r w:rsidR="00FF6231" w:rsidDel="00D32C6B">
                <w:rPr>
                  <w:rFonts w:cs="Times New Roman"/>
                  <w:sz w:val="16"/>
                  <w:szCs w:val="16"/>
                  <w:lang w:val="en-GB"/>
                </w:rPr>
                <w:delInstrText>ADDIN CSL_CITATION { "citationItems" : [ { "id" : "ITEM-1", "itemData" : { "DOI" : "10.1038/s41598-017-01473-1", "ISBN" : "4159801701473", "ISSN" : "2045-2322", "abstract" : "While the method for estimating the Palmer Drought Severity Index (PDSI) is now more closely aligned to key water balance components, a comprehensive assessment for measuring long-term droughts that recognizes meteorological, agro-ecological and hydrological perspectives and their attributions is still lacking. Based on physical approaches linked to potential evapotranspiration (PET), the PDSI in 1965\u20132014 showed a mixture of drying (42% of the land area) and wetting (58% of the land area) that combined to give a slightly wetting trend (0.0036 per year). Despite the smaller overall trend, there is a switch to a drying trend over the past decade (\u22120.023 per year). We designed numerical experiments and found that PDSI trend responding to the dramatic increase in air temperature and slight change in precipitation. The variabilities of meteorological and agro-ecological droughts were broadly comparable to various PDSI drought index. Interestingly, the hydrological drought was not completely comparable to the PDSI, which indicates that runoff in arid and semi-arid regions was not generated primarily from precipitation. Instead, fraction of glacierized areas in catchments caused large variations in the observed runoff changes.", "author" : [ { "dropping-particle" : "", "family" : "Li", "given" : "Zhi", "non-dropping-particle" : "", "parse-names" : false, "suffix" : "" }, { "dropping-particle" : "", "family" : "Chen", "given" : "Yaning", "non-dropping-particle" : "", "parse-names" : false, "suffix" : "" }, { "dropping-particle" : "", "family" : "Fang", "given" : "Gonghuan", "non-dropping-particle" : "", "parse-names" : false, "suffix" : "" }, { "dropping-particle" : "", "family" : "Li", "given" : "Yupeng", "non-dropping-particle" : "", "parse-names" : false, "suffix" : "" } ], "container-title" : "Scientific Reports", "id" : "ITEM-1", "issue" : "1", "issued" : { "date-parts" : [ [ "2017", "12", "2" ] ] }, "page" : "1316", "publisher" : "Springer US", "title" : "Multivariate assessment and attribution of droughts in Central Asia", "translator" : [ { "dropping-particle" : "", "family" : "S2947", "given" : "", "non-dropping-particle" : "", "parse-names" : false, "suffix" : "" } ], "type" : "article-journal", "volume" : "7" }, "uris" : [ "http://www.mendeley.com/documents/?uuid=52b2a889-f9af-4814-bc26-b91922bebb62" ] } ], "mendeley" : { "formattedCitation" : "(Li et al., 2017c)", "manualFormatting" : "Li et al. (2017)", "plainTextFormattedCitation" : "(Li et al., 2017c)", "previouslyFormattedCitation" : "(Li et al., 2017c)" }, "properties" : { "noteIndex" : 0 }, "schema" : "https://github.com/citation-style-language/schema/raw/master/csl-citation.json" }</w:delInstrText>
              </w:r>
            </w:del>
            <w:r w:rsidRPr="00D424AA">
              <w:rPr>
                <w:rFonts w:cs="Times New Roman"/>
                <w:sz w:val="16"/>
                <w:szCs w:val="16"/>
                <w:lang w:val="en-GB"/>
              </w:rPr>
              <w:fldChar w:fldCharType="separate"/>
            </w:r>
            <w:del w:id="5502" w:author="Robin Matthews" w:date="2021-07-14T18:31:00Z">
              <w:r w:rsidR="00A26296" w:rsidDel="00D32C6B">
                <w:rPr>
                  <w:rFonts w:cs="Times New Roman"/>
                  <w:noProof/>
                  <w:sz w:val="16"/>
                  <w:szCs w:val="16"/>
                  <w:lang w:val="en-GB"/>
                </w:rPr>
                <w:delText>L</w:delText>
              </w:r>
            </w:del>
            <w:ins w:id="5503" w:author="Robin Matthews" w:date="2021-07-14T18:31:00Z">
              <w:r w:rsidR="00D32C6B">
                <w:rPr>
                  <w:rFonts w:cs="Times New Roman"/>
                  <w:noProof/>
                  <w:sz w:val="16"/>
                  <w:szCs w:val="16"/>
                  <w:lang w:val="en-GB"/>
                </w:rPr>
                <w:t>Z. L</w:t>
              </w:r>
            </w:ins>
            <w:r w:rsidR="00A26296">
              <w:rPr>
                <w:rFonts w:cs="Times New Roman"/>
                <w:noProof/>
                <w:sz w:val="16"/>
                <w:szCs w:val="16"/>
                <w:lang w:val="en-GB"/>
              </w:rPr>
              <w:t>i et al. (2017)</w:t>
            </w:r>
            <w:r w:rsidRPr="00D424AA">
              <w:rPr>
                <w:rFonts w:cs="Times New Roman"/>
                <w:sz w:val="16"/>
                <w:szCs w:val="16"/>
                <w:lang w:val="en-GB"/>
              </w:rPr>
              <w:fldChar w:fldCharType="end"/>
            </w:r>
            <w:commentRangeEnd w:id="5499"/>
            <w:r w:rsidR="00A26296">
              <w:rPr>
                <w:rStyle w:val="Marquedecommentaire"/>
              </w:rPr>
              <w:commentReference w:id="5499"/>
            </w:r>
            <w:r w:rsidRPr="00841A35">
              <w:rPr>
                <w:rFonts w:cs="Times New Roman"/>
                <w:sz w:val="16"/>
                <w:szCs w:val="16"/>
                <w:lang w:val="en-GB"/>
              </w:rPr>
              <w:t xml:space="preserve"> concluded</w:t>
            </w:r>
            <w:r w:rsidRPr="00D424AA">
              <w:rPr>
                <w:rFonts w:cs="Times New Roman"/>
                <w:sz w:val="16"/>
                <w:szCs w:val="16"/>
                <w:lang w:val="en-GB"/>
              </w:rPr>
              <w:t xml:space="preserve"> that anthropogenic  forcing has increased AED and contributed to drought severity over the last decades</w:t>
            </w:r>
            <w:r w:rsidRPr="00D424AA">
              <w:rPr>
                <w:rFonts w:cs="Times New Roman"/>
                <w:color w:val="000000" w:themeColor="text1"/>
                <w:sz w:val="16"/>
                <w:szCs w:val="16"/>
                <w:lang w:val="en-GB"/>
              </w:rPr>
              <w:t>.</w:t>
            </w:r>
          </w:p>
        </w:tc>
        <w:tc>
          <w:tcPr>
            <w:tcW w:w="2268" w:type="dxa"/>
            <w:tcBorders>
              <w:top w:val="dashed" w:sz="4" w:space="0" w:color="000000"/>
              <w:bottom w:val="single" w:sz="4" w:space="0" w:color="000000"/>
            </w:tcBorders>
            <w:shd w:val="clear" w:color="auto" w:fill="D9D9D9" w:themeFill="background1" w:themeFillShade="D9"/>
          </w:tcPr>
          <w:p w14:paraId="0B732222" w14:textId="58448123" w:rsidR="00D376F0" w:rsidRPr="00D74FF3" w:rsidRDefault="00D376F0" w:rsidP="00D424AA">
            <w:pPr>
              <w:rPr>
                <w:rFonts w:cs="Times New Roman"/>
                <w:bCs/>
                <w:color w:val="000000" w:themeColor="text1"/>
                <w:sz w:val="16"/>
                <w:szCs w:val="16"/>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s</w:t>
            </w:r>
            <w:r w:rsidRPr="00D424AA">
              <w:rPr>
                <w:rFonts w:cs="Times New Roman"/>
                <w:bCs/>
                <w:color w:val="000000" w:themeColor="text1"/>
                <w:sz w:val="16"/>
                <w:szCs w:val="16"/>
                <w:lang w:val="en-GB"/>
              </w:rPr>
              <w:t xml:space="preserve"> in changes in drought severity, depending on model and index </w:t>
            </w:r>
            <w:commentRangeStart w:id="5504"/>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Gu et al., 2020)", "manualFormatting" : "(Naumann et al., 2018; L. Xu et al., 2019; Gu et al., 2020)", "plainTextFormattedCitation" : "(Naumann et al., 2018; Xu et al., 2019a; Gu et al., 2020)", "previouslyFormattedCitation" : "(Naumann et al., 2018; Xu et al., 2019a;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 xml:space="preserve">(Naumann et al., 2018; </w:t>
            </w:r>
            <w:del w:id="5505" w:author="Robin Matthews" w:date="2021-07-14T12:36:00Z">
              <w:r w:rsidR="00A26296" w:rsidDel="00FC4A87">
                <w:rPr>
                  <w:rFonts w:cs="Times New Roman"/>
                  <w:bCs/>
                  <w:noProof/>
                  <w:color w:val="000000" w:themeColor="text1"/>
                  <w:sz w:val="16"/>
                  <w:szCs w:val="16"/>
                </w:rPr>
                <w:delText>Xu et al., 2019a</w:delText>
              </w:r>
            </w:del>
            <w:ins w:id="5506" w:author="Robin Matthews" w:date="2021-07-14T12:36: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Gu et al., 2020)</w:t>
            </w:r>
            <w:r w:rsidRPr="00D424AA">
              <w:rPr>
                <w:rFonts w:cs="Times New Roman"/>
                <w:bCs/>
                <w:color w:val="000000" w:themeColor="text1"/>
                <w:sz w:val="16"/>
                <w:szCs w:val="16"/>
                <w:lang w:val="en-GB"/>
              </w:rPr>
              <w:fldChar w:fldCharType="end"/>
            </w:r>
            <w:commentRangeEnd w:id="5504"/>
            <w:r w:rsidR="00A26296">
              <w:rPr>
                <w:rStyle w:val="Marquedecommentaire"/>
              </w:rPr>
              <w:commentReference w:id="5504"/>
            </w:r>
            <w:r w:rsidRPr="00D74FF3">
              <w:rPr>
                <w:rFonts w:cs="Times New Roman"/>
                <w:bCs/>
                <w:color w:val="000000" w:themeColor="text1"/>
                <w:sz w:val="16"/>
                <w:szCs w:val="16"/>
              </w:rPr>
              <w:t>(Chapter 11 Supplementary Material (11.SM)).</w:t>
            </w:r>
          </w:p>
          <w:p w14:paraId="5AF1320A" w14:textId="77777777" w:rsidR="00D376F0" w:rsidRPr="00D74FF3" w:rsidRDefault="00D376F0" w:rsidP="00D424AA">
            <w:pPr>
              <w:rPr>
                <w:rFonts w:cs="Times New Roman"/>
                <w:bCs/>
                <w:color w:val="000000" w:themeColor="text1"/>
                <w:sz w:val="16"/>
                <w:szCs w:val="16"/>
              </w:rPr>
            </w:pPr>
          </w:p>
          <w:p w14:paraId="7219929B" w14:textId="0B873FCA" w:rsidR="00D376F0" w:rsidRPr="00D424AA"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Weak signals and inconsistent trends between models for total and surface soil moisture </w:t>
            </w:r>
            <w:commentRangeStart w:id="5507"/>
            <w:r w:rsidRPr="00D424AA">
              <w:rPr>
                <w:rFonts w:cs="Times New Roman"/>
                <w:bCs/>
                <w:color w:val="000000" w:themeColor="text1"/>
                <w:sz w:val="16"/>
                <w:szCs w:val="16"/>
                <w:lang w:val="en-GB"/>
              </w:rPr>
              <w:fldChar w:fldCharType="begin" w:fldLock="1"/>
            </w:r>
            <w:ins w:id="5508" w:author="Robin Matthews" w:date="2021-07-14T12:36: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509" w:author="Robin Matthews" w:date="2021-07-14T12:36: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510" w:author="Robin Matthews" w:date="2021-07-14T12:36:00Z">
              <w:r w:rsidR="00A26296" w:rsidDel="00FC4A87">
                <w:rPr>
                  <w:rFonts w:cs="Times New Roman"/>
                  <w:bCs/>
                  <w:noProof/>
                  <w:color w:val="000000" w:themeColor="text1"/>
                  <w:sz w:val="16"/>
                  <w:szCs w:val="16"/>
                  <w:lang w:val="en-GB"/>
                </w:rPr>
                <w:delText>Xu et al., 2019a</w:delText>
              </w:r>
            </w:del>
            <w:ins w:id="5511" w:author="Robin Matthews" w:date="2021-07-14T12:36: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507"/>
            <w:r w:rsidR="00A26296">
              <w:rPr>
                <w:rStyle w:val="Marquedecommentaire"/>
              </w:rPr>
              <w:commentReference w:id="5507"/>
            </w:r>
            <w:r w:rsidRPr="00841A35">
              <w:rPr>
                <w:rFonts w:cs="Times New Roman"/>
                <w:bCs/>
                <w:color w:val="000000" w:themeColor="text1"/>
                <w:sz w:val="16"/>
                <w:szCs w:val="16"/>
                <w:lang w:val="en-GB"/>
              </w:rPr>
              <w:t xml:space="preserve">(Chapter 11 Supplementary Material (11.SM)),  but increased drying based on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551" w:type="dxa"/>
            <w:tcBorders>
              <w:top w:val="dashed" w:sz="4" w:space="0" w:color="000000"/>
              <w:bottom w:val="single" w:sz="4" w:space="0" w:color="000000"/>
            </w:tcBorders>
            <w:shd w:val="clear" w:color="auto" w:fill="D9D9D9" w:themeFill="background1" w:themeFillShade="D9"/>
          </w:tcPr>
          <w:p w14:paraId="5A1A3081" w14:textId="6FAD513D" w:rsidR="00D376F0" w:rsidRPr="00D74FF3" w:rsidRDefault="00D376F0" w:rsidP="00D424AA">
            <w:pPr>
              <w:rPr>
                <w:rFonts w:cs="Times New Roman"/>
                <w:bCs/>
                <w:color w:val="000000" w:themeColor="text1"/>
                <w:sz w:val="16"/>
                <w:szCs w:val="16"/>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s</w:t>
            </w:r>
            <w:r w:rsidRPr="00D424AA">
              <w:rPr>
                <w:rFonts w:cs="Times New Roman"/>
                <w:bCs/>
                <w:color w:val="000000" w:themeColor="text1"/>
                <w:sz w:val="16"/>
                <w:szCs w:val="16"/>
                <w:lang w:val="en-GB"/>
              </w:rPr>
              <w:t xml:space="preserve"> in changes in drought severity, depending on model and index </w:t>
            </w:r>
            <w:commentRangeStart w:id="5512"/>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Gu et al., 2020)", "manualFormatting" : "(Naumann et al., 2018; L. Xu et al., 2019; Cook et al., 2020; Gu et al., 2020)", "plainTextFormattedCitation" : "(Naumann et al., 2018; Xu et al., 2019a; Cook et al., 2020; Gu et al., 2020)", "previouslyFormattedCitation" : "(Naumann et al., 2018; Xu et al., 2019a; Cook et al., 2020;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 xml:space="preserve">(Naumann et al., 2018; </w:t>
            </w:r>
            <w:del w:id="5513" w:author="Robin Matthews" w:date="2021-07-14T12:36:00Z">
              <w:r w:rsidR="00A26296" w:rsidDel="00FC4A87">
                <w:rPr>
                  <w:rFonts w:cs="Times New Roman"/>
                  <w:bCs/>
                  <w:noProof/>
                  <w:color w:val="000000" w:themeColor="text1"/>
                  <w:sz w:val="16"/>
                  <w:szCs w:val="16"/>
                </w:rPr>
                <w:delText>Xu et al., 2019a</w:delText>
              </w:r>
            </w:del>
            <w:ins w:id="5514" w:author="Robin Matthews" w:date="2021-07-14T12:36: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Cook et al., 2020; Gu et al., 2020)</w:t>
            </w:r>
            <w:r w:rsidRPr="00D424AA">
              <w:rPr>
                <w:rFonts w:cs="Times New Roman"/>
                <w:bCs/>
                <w:color w:val="000000" w:themeColor="text1"/>
                <w:sz w:val="16"/>
                <w:szCs w:val="16"/>
                <w:lang w:val="en-GB"/>
              </w:rPr>
              <w:fldChar w:fldCharType="end"/>
            </w:r>
            <w:commentRangeEnd w:id="5512"/>
            <w:r w:rsidR="00A26296">
              <w:rPr>
                <w:rStyle w:val="Marquedecommentaire"/>
              </w:rPr>
              <w:commentReference w:id="5512"/>
            </w:r>
            <w:r w:rsidRPr="00D74FF3">
              <w:rPr>
                <w:rFonts w:cs="Times New Roman"/>
                <w:color w:val="000000" w:themeColor="text1"/>
                <w:sz w:val="16"/>
                <w:szCs w:val="16"/>
              </w:rPr>
              <w:t xml:space="preserve"> (Chapter 11 Supplementary Material (11.SM</w:t>
            </w:r>
            <w:r w:rsidRPr="00D74FF3">
              <w:rPr>
                <w:rFonts w:cs="Times New Roman"/>
                <w:bCs/>
                <w:color w:val="000000" w:themeColor="text1"/>
                <w:sz w:val="16"/>
                <w:szCs w:val="16"/>
              </w:rPr>
              <w:t>)).</w:t>
            </w:r>
          </w:p>
          <w:p w14:paraId="39C3A9CB" w14:textId="77777777" w:rsidR="00D376F0" w:rsidRPr="00D74FF3" w:rsidRDefault="00D376F0" w:rsidP="00D424AA">
            <w:pPr>
              <w:rPr>
                <w:rFonts w:cs="Times New Roman"/>
                <w:bCs/>
                <w:color w:val="000000" w:themeColor="text1"/>
                <w:sz w:val="16"/>
                <w:szCs w:val="16"/>
              </w:rPr>
            </w:pPr>
          </w:p>
          <w:p w14:paraId="22559DED" w14:textId="326C6B0F" w:rsidR="00D376F0" w:rsidRPr="00D424AA"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Weak signals and inconsistent trends between models and subregions for total and surface soil moisture </w:t>
            </w:r>
            <w:commentRangeStart w:id="5515"/>
            <w:r w:rsidRPr="00D424AA">
              <w:rPr>
                <w:rFonts w:cs="Times New Roman"/>
                <w:bCs/>
                <w:color w:val="000000" w:themeColor="text1"/>
                <w:sz w:val="16"/>
                <w:szCs w:val="16"/>
                <w:lang w:val="en-GB"/>
              </w:rPr>
              <w:fldChar w:fldCharType="begin" w:fldLock="1"/>
            </w:r>
            <w:ins w:id="5516" w:author="Robin Matthews" w:date="2021-07-14T12:36:00Z">
              <w:r w:rsidR="00FC4A87">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Cook et al., 2020)", "plainTextFormattedCitation" : "(Xu et al., 2019a; Cook et al., 2020)", "previouslyFormattedCitation" : "(Xu et al., 2019a; Cook et al., 2020)" }, "properties" : { "noteIndex" : 0 }, "schema" : "https://github.com/citation-style-language/schema/raw/master/csl-citation.json" }</w:instrText>
              </w:r>
            </w:ins>
            <w:del w:id="5517" w:author="Robin Matthews" w:date="2021-07-14T12:36:00Z">
              <w:r w:rsidR="00FF6231" w:rsidDel="00FC4A87">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plainTextFormattedCitation" : "(Xu et al., 2019a; Cook et al., 2020)", "previouslyFormattedCitation" : "(Xu et al., 2019a; Cook et al., 2020)"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518" w:author="Robin Matthews" w:date="2021-07-14T12:36:00Z">
              <w:r w:rsidR="00A26296" w:rsidDel="00FC4A87">
                <w:rPr>
                  <w:rFonts w:cs="Times New Roman"/>
                  <w:bCs/>
                  <w:noProof/>
                  <w:color w:val="000000" w:themeColor="text1"/>
                  <w:sz w:val="16"/>
                  <w:szCs w:val="16"/>
                  <w:lang w:val="en-GB"/>
                </w:rPr>
                <w:delText>Xu et al., 2019a</w:delText>
              </w:r>
            </w:del>
            <w:ins w:id="5519" w:author="Robin Matthews" w:date="2021-07-14T12:36: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 Cook et al., 2020)</w:t>
            </w:r>
            <w:r w:rsidRPr="00D424AA">
              <w:rPr>
                <w:rFonts w:cs="Times New Roman"/>
                <w:bCs/>
                <w:color w:val="000000" w:themeColor="text1"/>
                <w:sz w:val="16"/>
                <w:szCs w:val="16"/>
                <w:lang w:val="en-GB"/>
              </w:rPr>
              <w:fldChar w:fldCharType="end"/>
            </w:r>
            <w:commentRangeEnd w:id="5515"/>
            <w:r w:rsidR="00A26296">
              <w:rPr>
                <w:rStyle w:val="Marquedecommentaire"/>
              </w:rPr>
              <w:commentReference w:id="5515"/>
            </w:r>
            <w:r w:rsidRPr="00841A35">
              <w:rPr>
                <w:rFonts w:cs="Times New Roman"/>
                <w:bCs/>
                <w:color w:val="000000" w:themeColor="text1"/>
                <w:sz w:val="16"/>
                <w:szCs w:val="16"/>
                <w:lang w:val="en-GB"/>
              </w:rPr>
              <w:t xml:space="preserve">(Chapter 11 Supplementary Material (11.SM)), but increased drying based on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607" w:type="dxa"/>
            <w:tcBorders>
              <w:top w:val="dashed" w:sz="4" w:space="0" w:color="000000"/>
              <w:bottom w:val="single" w:sz="4" w:space="0" w:color="000000"/>
            </w:tcBorders>
            <w:shd w:val="clear" w:color="auto" w:fill="FFE1D8"/>
          </w:tcPr>
          <w:p w14:paraId="49984405" w14:textId="71792CD9" w:rsidR="00D376F0" w:rsidRPr="00D74FF3" w:rsidRDefault="00D376F0" w:rsidP="00D424AA">
            <w:pPr>
              <w:rPr>
                <w:rFonts w:cs="Times New Roman"/>
                <w:bCs/>
                <w:color w:val="000000" w:themeColor="text1"/>
                <w:sz w:val="16"/>
                <w:szCs w:val="16"/>
              </w:rPr>
            </w:pPr>
            <w:r w:rsidRPr="00D424AA">
              <w:rPr>
                <w:rFonts w:cs="Times New Roman"/>
                <w:b/>
                <w:bCs/>
                <w:i/>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d drying</w:t>
            </w:r>
            <w:r w:rsidRPr="00D424AA">
              <w:rPr>
                <w:rFonts w:cs="Times New Roman"/>
                <w:bCs/>
                <w:color w:val="000000" w:themeColor="text1"/>
                <w:sz w:val="16"/>
                <w:szCs w:val="16"/>
                <w:lang w:val="en-GB"/>
              </w:rPr>
              <w:t xml:space="preserve"> in several metrics, but substantial intermodel spread and lack of signal for total soil moisture </w:t>
            </w:r>
            <w:commentRangeStart w:id="5520"/>
            <w:r w:rsidRPr="00D424AA">
              <w:rPr>
                <w:rFonts w:cs="Times New Roman"/>
                <w:bCs/>
                <w:color w:val="000000" w:themeColor="text1"/>
                <w:sz w:val="16"/>
                <w:szCs w:val="16"/>
                <w:lang w:val="en-GB"/>
              </w:rPr>
              <w:fldChar w:fldCharType="begin" w:fldLock="1"/>
            </w:r>
            <w:ins w:id="5521" w:author="Robin Matthews" w:date="2021-07-14T18:31:00Z">
              <w:r w:rsidR="00D32C6B">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3",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3",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Cook et al., 2020; Vicente-Serrano et al., 2020a)", "manualFormatting" : "(Dai et al., 2018; Cook et al., 2020; Vicente-Serrano et al., 2020c)", "plainTextFormattedCitation" : "(Dai et al., 2018; Cook et al., 2020; Vicente-Serrano et al., 2020a)", "previouslyFormattedCitation" : "(Dai et al., 2018; Cook et al., 2020; Vicente-Serrano et al., 2020a)" }, "properties" : { "noteIndex" : 0 }, "schema" : "https://github.com/citation-style-language/schema/raw/master/csl-citation.json" }</w:instrText>
              </w:r>
            </w:ins>
            <w:del w:id="5522" w:author="Robin Matthews" w:date="2021-07-14T18:31:00Z">
              <w:r w:rsidR="00FF6231" w:rsidDel="00D32C6B">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3",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w:delInstrText>
              </w:r>
              <w:r w:rsidR="00FF6231" w:rsidRPr="006A2665" w:rsidDel="00D32C6B">
                <w:rPr>
                  <w:rFonts w:cs="Times New Roman"/>
                  <w:bCs/>
                  <w:color w:val="000000" w:themeColor="text1"/>
                  <w:sz w:val="16"/>
                  <w:szCs w:val="16"/>
                </w:rPr>
                <w:delInstrText xml:space="preserve">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3",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Cook et al., 2020; Vicente-Serrano et al., 2020a)", "plainTextFormattedCitation" : "(Dai et al., 2018; Cook et al., 2020; Vicente-Serrano et al., 2020a)", "previouslyFormattedCitation" : "(Dai et al., 2018; Cook et al., 2020;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Dai et al., 2018; Cook et al., 2020; Vicente-Serrano et al., 2020</w:t>
            </w:r>
            <w:ins w:id="5523" w:author="Robin Matthews" w:date="2021-07-14T18:31:00Z">
              <w:r w:rsidR="00D32C6B">
                <w:rPr>
                  <w:rFonts w:cs="Times New Roman"/>
                  <w:bCs/>
                  <w:noProof/>
                  <w:color w:val="000000" w:themeColor="text1"/>
                  <w:sz w:val="16"/>
                  <w:szCs w:val="16"/>
                </w:rPr>
                <w:t>c</w:t>
              </w:r>
            </w:ins>
            <w:del w:id="5524" w:author="Robin Matthews" w:date="2021-07-14T18:31:00Z">
              <w:r w:rsidR="00A26296" w:rsidDel="00D32C6B">
                <w:rPr>
                  <w:rFonts w:cs="Times New Roman"/>
                  <w:bCs/>
                  <w:noProof/>
                  <w:color w:val="000000" w:themeColor="text1"/>
                  <w:sz w:val="16"/>
                  <w:szCs w:val="16"/>
                </w:rPr>
                <w:delText>a</w:delText>
              </w:r>
            </w:del>
            <w:r w:rsidR="00A26296">
              <w:rPr>
                <w:rFonts w:cs="Times New Roman"/>
                <w:bCs/>
                <w:noProof/>
                <w:color w:val="000000" w:themeColor="text1"/>
                <w:sz w:val="16"/>
                <w:szCs w:val="16"/>
              </w:rPr>
              <w:t>)</w:t>
            </w:r>
            <w:r w:rsidRPr="00D424AA">
              <w:rPr>
                <w:rFonts w:cs="Times New Roman"/>
                <w:bCs/>
                <w:color w:val="000000" w:themeColor="text1"/>
                <w:sz w:val="16"/>
                <w:szCs w:val="16"/>
                <w:lang w:val="en-GB"/>
              </w:rPr>
              <w:fldChar w:fldCharType="end"/>
            </w:r>
            <w:commentRangeEnd w:id="5520"/>
            <w:r w:rsidR="00A26296">
              <w:rPr>
                <w:rStyle w:val="Marquedecommentaire"/>
              </w:rPr>
              <w:commentReference w:id="5520"/>
            </w:r>
            <w:r w:rsidRPr="00D74FF3">
              <w:rPr>
                <w:rFonts w:cs="Times New Roman"/>
                <w:bCs/>
                <w:color w:val="000000" w:themeColor="text1"/>
                <w:sz w:val="16"/>
                <w:szCs w:val="16"/>
              </w:rPr>
              <w:t>(Chapter 11 Supplementary Material (11.SM)).</w:t>
            </w:r>
          </w:p>
          <w:p w14:paraId="7176531F" w14:textId="77777777" w:rsidR="00D376F0" w:rsidRPr="00D74FF3" w:rsidRDefault="00D376F0" w:rsidP="00D424AA">
            <w:pPr>
              <w:rPr>
                <w:rFonts w:cs="Times New Roman"/>
                <w:bCs/>
                <w:color w:val="000000" w:themeColor="text1"/>
                <w:sz w:val="16"/>
                <w:szCs w:val="16"/>
              </w:rPr>
            </w:pPr>
          </w:p>
          <w:p w14:paraId="635FCE43" w14:textId="319A72A0" w:rsidR="00D376F0" w:rsidRPr="00D424AA" w:rsidRDefault="00D376F0" w:rsidP="00D424AA">
            <w:pPr>
              <w:rPr>
                <w:rFonts w:cs="Times New Roman"/>
                <w:sz w:val="16"/>
                <w:szCs w:val="16"/>
                <w:lang w:val="en-GB"/>
              </w:rPr>
            </w:pPr>
            <w:r w:rsidRPr="00D74FF3">
              <w:rPr>
                <w:rFonts w:cs="Times New Roman"/>
                <w:bCs/>
                <w:color w:val="000000" w:themeColor="text1"/>
                <w:sz w:val="16"/>
                <w:szCs w:val="16"/>
              </w:rPr>
              <w:t xml:space="preserve"> </w:t>
            </w:r>
            <w:r w:rsidRPr="00D424AA">
              <w:rPr>
                <w:rFonts w:cs="Times New Roman"/>
                <w:bCs/>
                <w:color w:val="000000" w:themeColor="text1"/>
                <w:sz w:val="16"/>
                <w:szCs w:val="16"/>
                <w:lang w:val="en-GB"/>
              </w:rPr>
              <w:t xml:space="preserve">Increase in drought severity based on surface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Dai et al., 2018; Lu et al., 2019; Cook et al., 2020)", "plainTextFormattedCitation" : "(Dai et al., 2018; Lu et al., 2019; Cook et al., 2020)", "previouslyFormattedCitation" : "(Dai et al., 2018; Lu et al., 2019;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 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w:t>
            </w:r>
            <w:r w:rsidRPr="00D424AA">
              <w:rPr>
                <w:rFonts w:cs="Times New Roman"/>
                <w:color w:val="000000" w:themeColor="text1"/>
                <w:sz w:val="16"/>
                <w:szCs w:val="16"/>
                <w:lang w:val="en-GB"/>
              </w:rPr>
              <w:t>Chapter 11 Supplementary Material (11.SM))</w:t>
            </w:r>
            <w:r w:rsidRPr="00D424AA">
              <w:rPr>
                <w:rFonts w:cs="Times New Roman"/>
                <w:bCs/>
                <w:color w:val="000000" w:themeColor="text1"/>
                <w:sz w:val="16"/>
                <w:szCs w:val="16"/>
                <w:lang w:val="en-GB"/>
              </w:rPr>
              <w:t xml:space="preserve">: only median, not 83.5%ile),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5525"/>
            <w:r w:rsidRPr="00D424AA">
              <w:rPr>
                <w:rFonts w:cs="Times New Roman"/>
                <w:bCs/>
                <w:color w:val="000000" w:themeColor="text1"/>
                <w:sz w:val="16"/>
                <w:szCs w:val="16"/>
                <w:lang w:val="en-GB"/>
              </w:rPr>
              <w:fldChar w:fldCharType="begin" w:fldLock="1"/>
            </w:r>
            <w:ins w:id="5526" w:author="Robin Matthews" w:date="2021-07-14T18:32:00Z">
              <w:r w:rsidR="00D32C6B">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5527" w:author="Robin Matthews" w:date="2021-07-14T18:32:00Z">
              <w:r w:rsidR="003B3493" w:rsidDel="00D32C6B">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ins w:id="5528" w:author="Robin Matthews" w:date="2021-07-14T18:32:00Z">
              <w:r w:rsidR="00D32C6B">
                <w:rPr>
                  <w:rFonts w:cs="Times New Roman"/>
                  <w:bCs/>
                  <w:noProof/>
                  <w:color w:val="000000" w:themeColor="text1"/>
                  <w:sz w:val="16"/>
                  <w:szCs w:val="16"/>
                  <w:lang w:val="en-GB"/>
                </w:rPr>
                <w:t>c</w:t>
              </w:r>
            </w:ins>
            <w:del w:id="5529" w:author="Robin Matthews" w:date="2021-07-14T18:32:00Z">
              <w:r w:rsidR="00A26296" w:rsidDel="00D32C6B">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525"/>
            <w:r w:rsidR="00A26296">
              <w:rPr>
                <w:rStyle w:val="Marquedecommentaire"/>
              </w:rPr>
              <w:commentReference w:id="5525"/>
            </w:r>
            <w:r w:rsidRPr="00841A35">
              <w:rPr>
                <w:rFonts w:cs="Times New Roman"/>
                <w:bCs/>
                <w:color w:val="000000" w:themeColor="text1"/>
                <w:sz w:val="16"/>
                <w:szCs w:val="16"/>
                <w:lang w:val="en-GB"/>
              </w:rPr>
              <w:t>; but increase in median response and su</w:t>
            </w:r>
            <w:r w:rsidRPr="00D424AA">
              <w:rPr>
                <w:rFonts w:cs="Times New Roman"/>
                <w:bCs/>
                <w:color w:val="000000" w:themeColor="text1"/>
                <w:sz w:val="16"/>
                <w:szCs w:val="16"/>
                <w:lang w:val="en-GB"/>
              </w:rPr>
              <w:t xml:space="preserve">bstantial intermodel spread for total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tc>
      </w:tr>
      <w:tr w:rsidR="00D376F0" w:rsidRPr="00D424AA" w14:paraId="2F0C130A" w14:textId="77777777" w:rsidTr="00723657">
        <w:trPr>
          <w:cantSplit/>
          <w:trHeight w:val="1134"/>
        </w:trPr>
        <w:tc>
          <w:tcPr>
            <w:tcW w:w="846" w:type="dxa"/>
            <w:vMerge/>
          </w:tcPr>
          <w:p w14:paraId="4C65BE8E" w14:textId="77777777" w:rsidR="00D376F0" w:rsidRPr="00D424AA" w:rsidRDefault="00D376F0" w:rsidP="00D424AA">
            <w:pPr>
              <w:rPr>
                <w:rFonts w:cs="Times New Roman"/>
                <w:color w:val="000000" w:themeColor="text1"/>
                <w:sz w:val="16"/>
                <w:szCs w:val="16"/>
                <w:lang w:val="en-GB"/>
              </w:rPr>
            </w:pPr>
          </w:p>
        </w:tc>
        <w:tc>
          <w:tcPr>
            <w:tcW w:w="709" w:type="dxa"/>
          </w:tcPr>
          <w:p w14:paraId="764C20D4"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top w:val="single" w:sz="4" w:space="0" w:color="000000"/>
              <w:bottom w:val="single" w:sz="4" w:space="0" w:color="auto"/>
            </w:tcBorders>
            <w:shd w:val="clear" w:color="auto" w:fill="D9D9D9" w:themeFill="background1" w:themeFillShade="D9"/>
          </w:tcPr>
          <w:p w14:paraId="61945DA6" w14:textId="77777777" w:rsidR="00D376F0" w:rsidRPr="00D424AA" w:rsidRDefault="00D376F0" w:rsidP="00D424AA">
            <w:pPr>
              <w:rPr>
                <w:rFonts w:cs="Times New Roman"/>
                <w:color w:val="000000" w:themeColor="text1"/>
                <w:sz w:val="16"/>
                <w:szCs w:val="16"/>
                <w:lang w:val="en-GB"/>
              </w:rPr>
            </w:pPr>
            <w:r w:rsidRPr="00D424AA">
              <w:rPr>
                <w:rFonts w:cs="Times New Roman"/>
                <w:b/>
                <w:i/>
                <w:sz w:val="16"/>
                <w:szCs w:val="16"/>
                <w:shd w:val="clear" w:color="auto" w:fill="D9D9D9" w:themeFill="background1" w:themeFillShade="D9"/>
                <w:lang w:val="en-GB" w:eastAsia="en-CA"/>
              </w:rPr>
              <w:t>Low confidence:</w:t>
            </w:r>
            <w:r w:rsidRPr="00D424AA">
              <w:rPr>
                <w:rFonts w:cs="Times New Roman"/>
                <w:sz w:val="16"/>
                <w:szCs w:val="16"/>
                <w:shd w:val="clear" w:color="auto" w:fill="D9D9D9" w:themeFill="background1" w:themeFillShade="D9"/>
                <w:lang w:val="en-GB" w:eastAsia="en-CA"/>
              </w:rPr>
              <w:t xml:space="preserve">  </w:t>
            </w:r>
            <w:r w:rsidRPr="00D424AA">
              <w:rPr>
                <w:rFonts w:cs="Times New Roman"/>
                <w:b/>
                <w:bCs/>
                <w:sz w:val="16"/>
                <w:szCs w:val="16"/>
                <w:shd w:val="clear" w:color="auto" w:fill="D9D9D9" w:themeFill="background1" w:themeFillShade="D9"/>
                <w:lang w:val="en-GB" w:eastAsia="en-CA"/>
              </w:rPr>
              <w:t>Limited evidence</w:t>
            </w:r>
            <w:r w:rsidRPr="00D424AA">
              <w:rPr>
                <w:rFonts w:cs="Times New Roman"/>
                <w:sz w:val="16"/>
                <w:szCs w:val="16"/>
                <w:lang w:val="en-GB" w:eastAsia="en-CA"/>
              </w:rPr>
              <w:t>.</w:t>
            </w:r>
          </w:p>
        </w:tc>
        <w:tc>
          <w:tcPr>
            <w:tcW w:w="1701" w:type="dxa"/>
            <w:tcBorders>
              <w:top w:val="single" w:sz="4" w:space="0" w:color="000000"/>
              <w:bottom w:val="single" w:sz="4" w:space="0" w:color="auto"/>
            </w:tcBorders>
            <w:shd w:val="clear" w:color="auto" w:fill="D9D9D9" w:themeFill="background1" w:themeFillShade="D9"/>
          </w:tcPr>
          <w:p w14:paraId="13D9943B"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tcBorders>
              <w:top w:val="single" w:sz="4" w:space="0" w:color="000000"/>
              <w:bottom w:val="single" w:sz="4" w:space="0" w:color="auto"/>
            </w:tcBorders>
            <w:shd w:val="clear" w:color="auto" w:fill="D9D9D9" w:themeFill="background1" w:themeFillShade="D9"/>
          </w:tcPr>
          <w:p w14:paraId="1D1856A1" w14:textId="631A73E5" w:rsidR="00D376F0" w:rsidRPr="00D424AA" w:rsidRDefault="00D376F0" w:rsidP="00D424AA">
            <w:pPr>
              <w:rPr>
                <w:rFonts w:cs="Times New Roman"/>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r w:rsidRPr="00841A35">
              <w:rPr>
                <w:rFonts w:cs="Times New Roman"/>
                <w:bCs/>
                <w:sz w:val="16"/>
                <w:szCs w:val="16"/>
                <w:lang w:val="en-GB" w:eastAsia="en-CA"/>
              </w:rPr>
              <w:t>.</w:t>
            </w:r>
          </w:p>
        </w:tc>
        <w:tc>
          <w:tcPr>
            <w:tcW w:w="2551" w:type="dxa"/>
            <w:tcBorders>
              <w:top w:val="single" w:sz="4" w:space="0" w:color="000000"/>
              <w:bottom w:val="single" w:sz="4" w:space="0" w:color="auto"/>
            </w:tcBorders>
            <w:shd w:val="clear" w:color="auto" w:fill="D9D9D9" w:themeFill="background1" w:themeFillShade="D9"/>
          </w:tcPr>
          <w:p w14:paraId="49C024FF" w14:textId="23D33AA6" w:rsidR="00D376F0" w:rsidRPr="006A2665" w:rsidRDefault="00D376F0" w:rsidP="00D424AA">
            <w:pPr>
              <w:rPr>
                <w:rFonts w:cs="Times New Roman"/>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Inconsistent</w:t>
            </w:r>
            <w:r w:rsidRPr="00D424AA">
              <w:rPr>
                <w:rFonts w:cs="Times New Roman"/>
                <w:sz w:val="16"/>
                <w:szCs w:val="16"/>
                <w:lang w:val="en-GB" w:eastAsia="en-CA"/>
              </w:rPr>
              <w:t xml:space="preserve"> trends in available studies </w:t>
            </w:r>
            <w:commentRangeStart w:id="5530"/>
            <w:r w:rsidRPr="00D424AA">
              <w:rPr>
                <w:rFonts w:cs="Times New Roman"/>
                <w:sz w:val="16"/>
                <w:szCs w:val="16"/>
                <w:lang w:val="en-GB" w:eastAsia="en-CA"/>
              </w:rPr>
              <w:fldChar w:fldCharType="begin" w:fldLock="1"/>
            </w:r>
            <w:ins w:id="5531" w:author="Robin Matthews" w:date="2021-07-14T18:32:00Z">
              <w:r w:rsidR="00D32C6B">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5532" w:author="Robin Matthews" w:date="2021-07-14T18:32:00Z">
              <w:r w:rsidR="00FF6231" w:rsidDel="00D32C6B">
                <w:rPr>
                  <w:rFonts w:cs="Times New Roman"/>
                  <w:sz w:val="16"/>
                  <w:szCs w:val="16"/>
                  <w:lang w:val="en-GB" w:eastAsia="en-CA"/>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 xml:space="preserve">(Touma et al., 2015; Cook et al., 2020; </w:t>
            </w:r>
            <w:ins w:id="5533" w:author="Robin Matthews" w:date="2021-07-14T18:32:00Z">
              <w:r w:rsidR="00D32C6B">
                <w:rPr>
                  <w:rFonts w:cs="Times New Roman"/>
                  <w:noProof/>
                  <w:sz w:val="16"/>
                  <w:szCs w:val="16"/>
                  <w:lang w:val="en-GB" w:eastAsia="en-CA"/>
                </w:rPr>
                <w:t xml:space="preserve">R. </w:t>
              </w:r>
            </w:ins>
            <w:r w:rsidR="00A26296">
              <w:rPr>
                <w:rFonts w:cs="Times New Roman"/>
                <w:noProof/>
                <w:sz w:val="16"/>
                <w:szCs w:val="16"/>
                <w:lang w:val="en-GB" w:eastAsia="en-CA"/>
              </w:rPr>
              <w:t>Zhai et al., 2020</w:t>
            </w:r>
            <w:del w:id="5534" w:author="Robin Matthews" w:date="2021-07-14T18:32:00Z">
              <w:r w:rsidR="00A26296" w:rsidDel="00D32C6B">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530"/>
            <w:r w:rsidR="00A26296">
              <w:rPr>
                <w:rStyle w:val="Marquedecommentaire"/>
              </w:rPr>
              <w:commentReference w:id="5530"/>
            </w:r>
          </w:p>
        </w:tc>
        <w:tc>
          <w:tcPr>
            <w:tcW w:w="2607" w:type="dxa"/>
            <w:tcBorders>
              <w:top w:val="single" w:sz="4" w:space="0" w:color="000000"/>
              <w:bottom w:val="single" w:sz="4" w:space="0" w:color="auto"/>
            </w:tcBorders>
            <w:shd w:val="clear" w:color="auto" w:fill="FFE1D8"/>
          </w:tcPr>
          <w:p w14:paraId="6B58218D" w14:textId="4CA6558B" w:rsidR="00D376F0" w:rsidRPr="00D424AA" w:rsidRDefault="00D376F0" w:rsidP="00D424AA">
            <w:pPr>
              <w:rPr>
                <w:rFonts w:cs="Times New Roman"/>
                <w:color w:val="000000" w:themeColor="text1"/>
                <w:sz w:val="16"/>
                <w:szCs w:val="16"/>
                <w:lang w:val="en-GB"/>
              </w:rPr>
            </w:pPr>
            <w:r w:rsidRPr="006A2665">
              <w:rPr>
                <w:rFonts w:cs="Times New Roman"/>
                <w:b/>
                <w:i/>
                <w:iCs/>
                <w:color w:val="000000" w:themeColor="text1"/>
                <w:sz w:val="16"/>
                <w:szCs w:val="16"/>
                <w:lang w:val="en-GB"/>
              </w:rPr>
              <w:t>Medium confidence</w:t>
            </w:r>
            <w:r w:rsidRPr="006A2665">
              <w:rPr>
                <w:rFonts w:cs="Times New Roman"/>
                <w:iCs/>
                <w:color w:val="000000" w:themeColor="text1"/>
                <w:sz w:val="16"/>
                <w:szCs w:val="16"/>
                <w:lang w:val="en-GB"/>
              </w:rPr>
              <w:t xml:space="preserve">: </w:t>
            </w:r>
            <w:r w:rsidRPr="006A2665">
              <w:rPr>
                <w:rFonts w:cs="Times New Roman"/>
                <w:b/>
                <w:bCs/>
                <w:iCs/>
                <w:color w:val="000000" w:themeColor="text1"/>
                <w:sz w:val="16"/>
                <w:szCs w:val="16"/>
                <w:lang w:val="en-GB"/>
              </w:rPr>
              <w:t>Increase of hydrological drought s</w:t>
            </w:r>
            <w:r w:rsidRPr="00D424AA">
              <w:rPr>
                <w:rFonts w:cs="Times New Roman"/>
                <w:b/>
                <w:bCs/>
                <w:iCs/>
                <w:color w:val="000000" w:themeColor="text1"/>
                <w:sz w:val="16"/>
                <w:szCs w:val="16"/>
                <w:lang w:val="en-GB"/>
              </w:rPr>
              <w:t>everity</w:t>
            </w:r>
            <w:r w:rsidRPr="00D424AA">
              <w:rPr>
                <w:rFonts w:cs="Times New Roman"/>
                <w:iCs/>
                <w:color w:val="000000" w:themeColor="text1"/>
                <w:sz w:val="16"/>
                <w:szCs w:val="16"/>
                <w:lang w:val="en-GB"/>
              </w:rPr>
              <w:t xml:space="preserve">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xml:space="preserve">; but large intermodel spread (only 2/3 of models showing signal) </w:t>
            </w: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Touma et al., 2015)</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xml:space="preserve"> and weak signal-to-noise ratio in eastern half of domain </w:t>
            </w: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plainTextFormattedCitation" : "(Giuntoli et al., 2015)", "previouslyFormattedCitation" : "(Giuntoli et al., 2015)"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Giuntoli et al., 2015)</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w:t>
            </w:r>
          </w:p>
        </w:tc>
      </w:tr>
      <w:tr w:rsidR="00D376F0" w:rsidRPr="00F1665C" w14:paraId="5B99455E" w14:textId="77777777" w:rsidTr="00723657">
        <w:trPr>
          <w:cantSplit/>
          <w:trHeight w:val="1134"/>
        </w:trPr>
        <w:tc>
          <w:tcPr>
            <w:tcW w:w="846" w:type="dxa"/>
            <w:vMerge w:val="restart"/>
          </w:tcPr>
          <w:p w14:paraId="7D432100" w14:textId="77777777" w:rsidR="00D376F0" w:rsidRPr="00D424AA" w:rsidRDefault="00D376F0" w:rsidP="00841A35">
            <w:pPr>
              <w:jc w:val="center"/>
              <w:rPr>
                <w:rFonts w:cs="Times New Roman"/>
                <w:color w:val="000000" w:themeColor="text1"/>
                <w:sz w:val="16"/>
                <w:szCs w:val="16"/>
                <w:lang w:val="en-GB"/>
              </w:rPr>
            </w:pPr>
            <w:r w:rsidRPr="00D424AA">
              <w:rPr>
                <w:rFonts w:cs="Times New Roman"/>
                <w:sz w:val="16"/>
                <w:szCs w:val="16"/>
                <w:lang w:val="en-GB" w:eastAsia="en-CA"/>
              </w:rPr>
              <w:t>Western Siberia (WSB)</w:t>
            </w:r>
          </w:p>
        </w:tc>
        <w:tc>
          <w:tcPr>
            <w:tcW w:w="709" w:type="dxa"/>
          </w:tcPr>
          <w:p w14:paraId="1355E9F3"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268" w:type="dxa"/>
            <w:tcBorders>
              <w:top w:val="single" w:sz="4" w:space="0" w:color="auto"/>
            </w:tcBorders>
            <w:shd w:val="clear" w:color="auto" w:fill="DCEAF8"/>
          </w:tcPr>
          <w:p w14:paraId="61FCC6F3" w14:textId="0067A2FE" w:rsidR="00D376F0" w:rsidRPr="00D424AA" w:rsidRDefault="00D376F0" w:rsidP="00D424AA">
            <w:pPr>
              <w:rPr>
                <w:rFonts w:cs="Times New Roman"/>
                <w:color w:val="000000" w:themeColor="text1"/>
                <w:sz w:val="16"/>
                <w:szCs w:val="16"/>
                <w:lang w:val="nb-NO"/>
              </w:rPr>
            </w:pPr>
            <w:r w:rsidRPr="00D424AA">
              <w:rPr>
                <w:rFonts w:cs="Times New Roman"/>
                <w:b/>
                <w:bCs/>
                <w:i/>
                <w:iCs/>
                <w:sz w:val="16"/>
                <w:szCs w:val="16"/>
                <w:lang w:val="en-GB" w:eastAsia="en-CA"/>
              </w:rPr>
              <w:t>Medium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Decrease in dryness </w:t>
            </w:r>
            <w:r w:rsidRPr="00D424AA">
              <w:rPr>
                <w:rFonts w:cs="Times New Roman"/>
                <w:sz w:val="16"/>
                <w:szCs w:val="16"/>
                <w:lang w:val="en-GB" w:eastAsia="en-CA"/>
              </w:rPr>
              <w:t xml:space="preserve">based on SPI and CDD, but some inconsistent trends in part of domain </w:t>
            </w:r>
            <w:commentRangeStart w:id="5535"/>
            <w:r w:rsidRPr="00DB48AC">
              <w:rPr>
                <w:rFonts w:cs="Times New Roman"/>
                <w:sz w:val="16"/>
                <w:szCs w:val="16"/>
                <w:lang w:val="en-GB" w:eastAsia="en-CA"/>
              </w:rPr>
              <w:fldChar w:fldCharType="begin" w:fldLock="1"/>
            </w:r>
            <w:ins w:id="5536" w:author="Robin Matthews" w:date="2021-07-14T18:33:00Z">
              <w:r w:rsidR="00D32C6B">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07/s11442-019-1581-6", "ISSN" : "1009-637X",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Baofu", "non-dropping-particle" : "", "parse-names" : false, "suffix" : "" } ], "container-title" : "Journal of Geographical Sciences", "id" : "ITEM-3", "issue" : "1", "issued" : { "date-parts" : [ [ "2019", "1", "7" ] ] }, "page" : "3-28", "title" : "Tracking climate change in Central Asia through temperature and precipitation extremes", "translator" : [ { "dropping-particle" : "", "family" : "S2522", "given" : "", "non-dropping-particle" : "", "parse-names" : false, "suffix" : "" } ], "type" : "article-journal", "volume" : "29" }, "uris" : [ "http://www.mendeley.com/documents/?uuid=ad949c3c-944b-406b-a63f-04b28f74f78b" ] }, { "id" : "ITEM-4", "itemData" : { "DOI" : "10.1016/j.quaint.2016.12.024", "ISSN" : "10406182", "abstract" : "Despite growing evidence of increasing precipitation extremes around the world, research into extreme precipitation events in Central Asia (CA) is still scarce. In this study, based on daily precipitation records from 22 meteorological stations, several methods were used to detect the spatial-temporal distribution, abrupt change and return periods for six extreme precipitation indices as well as the total annual precipitation during 1938\u20132005 in CA. The results show that all precipitation indices experienced increasing trend except for annual maximum number of consecutive dry days (CDD), which had a significant decreasing trend. Abrupt changes for most of precipitation indices mainly occurred around 1957 during 1938\u20132005. Return periods for all seven precipitation indices concentrated in 10-year period. Meanwhile, all precipitation indices showed spatial diversity and heterogeneity, and the entire area tended to be wetter and experienced fewer dry conditions. Understanding these changes of precipitation extremes in CA will definitely benefit to water resource management, natural hazard prevention and mitigation, and reliable future projections in this region.",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Yupeng", "non-dropping-particle" : "", "parse-names" : false, "suffix" : "" } ], "container-title" : "Quaternary International", "id" : "ITEM-4", "issued" : { "date-parts" : [ [ "2017" ] ] }, "page" : "16-27", "publisher" : "Elsevier Ltd", "title" : "Changes of precipitation extremes in arid Central Asia", "translator" : [ { "dropping-particle" : "", "family" : "S1945", "given" : "", "non-dropping-particle" : "", "parse-names" : false, "suffix" : "" } ], "type" : "article-journal", "volume" : "436" }, "uris" : [ "http://www.mendeley.com/documents/?uuid=b324838a-c196-4818-81dd-6d32ef7a7f8d" ] }, { "id" : "ITEM-5",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Zhang et al., 2017a, 2019b; Khlebnikova et al., 2019b; Spinoni et al., 2019; Dunn et al., 2020)", "manualFormatting" : "( M. Zhang et al., 2017, 2019; Khlebnikova et al., 2019a; Spinoni et al., 2019; Dunn et al., 2020)", "plainTextFormattedCitation" : "(Zhang et al., 2017a, 2019b; Khlebnikova et al., 2019b; Spinoni et al., 2019; Dunn et al., 2020)", "previouslyFormattedCitation" : "(Zhang et al., 2017a, 2019b; Khlebnikova et al., 2019b; Spinoni et al., 2019; Dunn et al., 2020)" }, "properties" : { "noteIndex" : 0 }, "schema" : "https://github.com/citation-style-language/schema/raw/master/csl-citation.json" }</w:instrText>
              </w:r>
            </w:ins>
            <w:del w:id="5537" w:author="Robin Matthews" w:date="2021-07-14T18:33:00Z">
              <w:r w:rsidR="007D2D56" w:rsidRPr="00D32C6B" w:rsidDel="00D32C6B">
                <w:rPr>
                  <w:rFonts w:cs="Times New Roman"/>
                  <w:sz w:val="16"/>
                  <w:szCs w:val="16"/>
                  <w:lang w:val="en-GB" w:eastAsia="en-CA"/>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07/s11442-019-1581-6", "ISSN" : "1009-637X",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Baofu", "non-dropping-particle" : "", "parse-names" : false, "suffix" : "" } ], "container-title" : "Journal of Geographical Sciences", "id" : "ITEM-3", "issue" : "1", "issued" : { "date-parts" : [ [ "2019", "1", "7" ] ] }, "page" : "3-28", "title" : "Tracking climate change in Central Asia through temperature and precipitation extremes", "translator" : [ { "dropping-particle" : "", "family" : "S2522", "given" : "", "non-dropping-particle" : "", "parse-names" : false, "suffix" : "" } ], "type" : "article-journal", "volume" : "29" }, "uris" : [ "http://www.mendeley.com/documents/?uuid=ad949c3c-944b-406b-a63f-04b28f74f78b" ] }, { "id" : "ITEM-4", "itemData" : { "DOI" : "10.1016/j.quaint.2016.12.024", "ISSN" : "10406182", "abstract" : "Despite growing evidence of increasing precipitation extremes around the world, research into extreme precipitation events in Central Asia (CA) is still scarce. In this study, based on daily precipitation records from 22 meteorological stations, several methods were used to detect the spatial-temporal distribution, abrupt change and return periods for six extreme precipitation indices as well as the total annual precipitation during 1938\u20132005 in CA. The results show that all precipitation indices experienced increasing trend except for annual maximum number of consecutive dry days (CDD), which had a significant decreasing trend. Abrupt changes for most of precipitation indices mainly occurred around 1957 during 1938\u20132005. Return periods for all seven precipitation indices concentrated in 10-year period. Meanwhile, all precipitation indices showed spatial diversity and heterogeneity, and the entire area tended to be wetter and experienced fewer dry conditions. Understanding these changes of precipitation extremes in CA will definitely benefit to water resource management, natural hazard prevention and mitigation, and reliable future projections in this region.",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Yupeng", "non-dropping-particle" : "", "parse-names" : false, "suffix" : "" } ], "container-title" : "Quaternary International", "id" : "ITEM-4", "issued" : { "date-parts" : [ [ "2017" ] ] }, "page" : "16-27", "publisher" : "Elsevier Ltd", "title" : "Changes of precipitation extremes in arid Central Asia", "translator" : [ { "dropping-particle" : "", "family" : "S1945", "given" : "", "non-dropping-particle" : "", "parse-names" : false, "suffix" : "" } ], "type" : "article-journal", "volume" : "436" }, "uris" : [ "http://www.mendeley.com/documents/?uuid=b324838a-c196-4818-81dd-6d32ef7a7f8d" ] }, { "id" : "ITEM-5",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5",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Zhang et al., 2017a, 2019b; Khlebnikova et al., 2019b; Spinoni et al., 2019; Dunn et al., 2020)", "plainTextFormattedCitation" : "(Zhang et al., 2017a, 2019b; Khlebnikova et al., 2019b; Spinoni et al., 2019; Dunn et al., 2020)", "previouslyFormattedCitation" : "(Zhang et al., 2017a, 2019b; Khlebnikova et al., 2019b; Spinoni et al., 2019; Dunn et al., 2020)" }, "properties" : { "noteIndex" : 0 }, "schema" : "https://github.com/citation-style-language/schema/raw/master/csl-citation.json" }</w:delInstrText>
              </w:r>
            </w:del>
            <w:r w:rsidRPr="00DB48AC">
              <w:rPr>
                <w:rFonts w:cs="Times New Roman"/>
                <w:sz w:val="16"/>
                <w:szCs w:val="16"/>
                <w:lang w:val="en-GB" w:eastAsia="en-CA"/>
                <w:rPrChange w:id="5538" w:author="Robin Matthews" w:date="2021-07-14T18:33:00Z">
                  <w:rPr>
                    <w:rFonts w:cs="Times New Roman"/>
                    <w:sz w:val="16"/>
                    <w:szCs w:val="16"/>
                    <w:lang w:val="en-GB" w:eastAsia="en-CA"/>
                  </w:rPr>
                </w:rPrChange>
              </w:rPr>
              <w:fldChar w:fldCharType="separate"/>
            </w:r>
            <w:r w:rsidR="00A26296" w:rsidRPr="00DB48AC">
              <w:rPr>
                <w:rFonts w:cs="Times New Roman"/>
                <w:noProof/>
                <w:sz w:val="16"/>
                <w:szCs w:val="16"/>
                <w:lang w:val="nb-NO" w:eastAsia="en-CA"/>
              </w:rPr>
              <w:t>(</w:t>
            </w:r>
            <w:ins w:id="5539" w:author="Robin Matthews" w:date="2021-07-14T18:33:00Z">
              <w:r w:rsidR="00D32C6B" w:rsidRPr="00D32C6B">
                <w:rPr>
                  <w:noProof/>
                  <w:sz w:val="16"/>
                  <w:szCs w:val="16"/>
                  <w:rPrChange w:id="5540" w:author="Robin Matthews" w:date="2021-07-14T18:33:00Z">
                    <w:rPr/>
                  </w:rPrChange>
                </w:rPr>
                <w:t xml:space="preserve"> M. Zhang et al., 2017, 2019; Khlebnikova et al., 2019a; Spinoni et al., 2019; Dunn et al., 2020</w:t>
              </w:r>
            </w:ins>
            <w:del w:id="5541" w:author="Robin Matthews" w:date="2021-07-14T18:33:00Z">
              <w:r w:rsidR="00A26296" w:rsidRPr="00D32C6B" w:rsidDel="00D32C6B">
                <w:rPr>
                  <w:rFonts w:cs="Times New Roman"/>
                  <w:noProof/>
                  <w:sz w:val="16"/>
                  <w:szCs w:val="16"/>
                  <w:lang w:val="nb-NO" w:eastAsia="en-CA"/>
                </w:rPr>
                <w:delText>Zhang et al., 2017a, 2019b; Khlebnikova et al., 2019b; Spinoni et al., 2019; Dunn et al., 2020</w:delText>
              </w:r>
            </w:del>
            <w:r w:rsidR="00A26296" w:rsidRPr="00D32C6B">
              <w:rPr>
                <w:rFonts w:cs="Times New Roman"/>
                <w:noProof/>
                <w:sz w:val="16"/>
                <w:szCs w:val="16"/>
                <w:lang w:val="nb-NO" w:eastAsia="en-CA"/>
              </w:rPr>
              <w:t>)</w:t>
            </w:r>
            <w:r w:rsidRPr="00DB48AC">
              <w:rPr>
                <w:rFonts w:cs="Times New Roman"/>
                <w:sz w:val="16"/>
                <w:szCs w:val="16"/>
                <w:lang w:val="en-GB" w:eastAsia="en-CA"/>
              </w:rPr>
              <w:fldChar w:fldCharType="end"/>
            </w:r>
            <w:commentRangeEnd w:id="5535"/>
            <w:r w:rsidR="00A26296" w:rsidRPr="00037826">
              <w:rPr>
                <w:rStyle w:val="Marquedecommentaire"/>
              </w:rPr>
              <w:commentReference w:id="5535"/>
            </w:r>
            <w:r w:rsidRPr="00A730A1">
              <w:rPr>
                <w:rFonts w:cs="Times New Roman"/>
                <w:sz w:val="16"/>
                <w:szCs w:val="16"/>
                <w:lang w:val="nb-NO" w:eastAsia="en-CA"/>
              </w:rPr>
              <w:t>.</w:t>
            </w:r>
            <w:r w:rsidRPr="00841A35">
              <w:rPr>
                <w:rFonts w:cs="Times New Roman"/>
                <w:sz w:val="16"/>
                <w:szCs w:val="16"/>
                <w:lang w:val="nb-NO" w:eastAsia="en-CA"/>
              </w:rPr>
              <w:t xml:space="preserve"> </w:t>
            </w:r>
          </w:p>
          <w:p w14:paraId="3969308B" w14:textId="77777777" w:rsidR="00D376F0" w:rsidRPr="00D424AA" w:rsidRDefault="00D376F0" w:rsidP="00D424AA">
            <w:pPr>
              <w:rPr>
                <w:rFonts w:cs="Times New Roman"/>
                <w:color w:val="000000" w:themeColor="text1"/>
                <w:sz w:val="16"/>
                <w:szCs w:val="16"/>
                <w:lang w:val="nb-NO"/>
              </w:rPr>
            </w:pPr>
          </w:p>
          <w:commentRangeStart w:id="5542"/>
          <w:p w14:paraId="13781D4A" w14:textId="3C422EC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ins w:id="5543" w:author="Robin Matthews" w:date="2021-07-14T18:34:00Z">
              <w:r w:rsidR="00D32C6B">
                <w:rPr>
                  <w:rFonts w:cs="Times New Roman"/>
                  <w:color w:val="000000" w:themeColor="text1"/>
                  <w:sz w:val="16"/>
                  <w:szCs w:val="16"/>
                  <w:lang w:val="en-GB"/>
                </w:rPr>
                <w: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manualFormatting" : "Khlebnikova et al. (2019a)", "plainTextFormattedCitation" : "(Khlebnikova et al., 2019b)", "previouslyFormattedCitation" : "(Khlebnikova et al., 2019b)" }, "properties" : { "noteIndex" : 0 }, "schema" : "https://github.com/citation-style-language/schema/raw/master/csl-citation.json" }</w:instrText>
              </w:r>
            </w:ins>
            <w:del w:id="5544" w:author="Robin Matthews" w:date="2021-07-14T18:34:00Z">
              <w:r w:rsidR="00FF6231" w:rsidDel="00D32C6B">
                <w:rPr>
                  <w:rFonts w:cs="Times New Roman"/>
                  <w:color w:val="000000" w:themeColor="text1"/>
                  <w:sz w:val="16"/>
                  <w:szCs w:val="16"/>
                  <w:lang w:val="en-GB"/>
                </w:rPr>
                <w:del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manualFormatting" : "Khlebnikova et al. (2019)", "plainTextFormattedCitation" : "(Khlebnikova et al., 2019b)", "previouslyFormattedCitation" : "(Khlebnikova et al., 2019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hlebnikova et al. (2019</w:t>
            </w:r>
            <w:ins w:id="5545" w:author="Robin Matthews" w:date="2021-07-14T18:34:00Z">
              <w:r w:rsidR="00D32C6B">
                <w:rPr>
                  <w:rFonts w:cs="Times New Roman"/>
                  <w:noProof/>
                  <w:color w:val="000000" w:themeColor="text1"/>
                  <w:sz w:val="16"/>
                  <w:szCs w:val="16"/>
                  <w:lang w:val="en-GB"/>
                </w:rPr>
                <w:t>a</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5542"/>
            <w:r w:rsidR="00A26296">
              <w:rPr>
                <w:rStyle w:val="Marquedecommentaire"/>
              </w:rPr>
              <w:commentReference w:id="5542"/>
            </w:r>
            <w:r w:rsidRPr="00841A35">
              <w:rPr>
                <w:rFonts w:cs="Times New Roman"/>
                <w:color w:val="000000" w:themeColor="text1"/>
                <w:sz w:val="16"/>
                <w:szCs w:val="16"/>
                <w:lang w:val="en-GB"/>
              </w:rPr>
              <w:t>: In part mixed signals within domain</w:t>
            </w:r>
          </w:p>
          <w:p w14:paraId="02085CBB" w14:textId="5B699F2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unn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Mostly decreasing trend, </w:t>
            </w:r>
            <w:r w:rsidRPr="00D424AA">
              <w:rPr>
                <w:rFonts w:cs="Times New Roman"/>
                <w:color w:val="000000" w:themeColor="text1"/>
                <w:sz w:val="16"/>
                <w:szCs w:val="16"/>
                <w:lang w:val="en-GB"/>
              </w:rPr>
              <w:t>including significant changes.</w:t>
            </w:r>
          </w:p>
          <w:p w14:paraId="15DA11EE" w14:textId="486438BB" w:rsidR="00D376F0" w:rsidRPr="00D707C3" w:rsidRDefault="00D376F0" w:rsidP="00D424AA">
            <w:pPr>
              <w:rPr>
                <w:rFonts w:cs="Times New Roman"/>
                <w:color w:val="000000" w:themeColor="text1"/>
                <w:sz w:val="16"/>
                <w:szCs w:val="16"/>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Spinoni et al., 2019)</w:t>
            </w:r>
            <w:r w:rsidRPr="00D424AA">
              <w:rPr>
                <w:rFonts w:cs="Times New Roman"/>
                <w:color w:val="000000" w:themeColor="text1"/>
                <w:sz w:val="16"/>
                <w:szCs w:val="16"/>
                <w:lang w:val="en-GB"/>
              </w:rPr>
              <w:fldChar w:fldCharType="end"/>
            </w:r>
            <w:r w:rsidRPr="00D707C3">
              <w:rPr>
                <w:rFonts w:cs="Times New Roman"/>
                <w:color w:val="000000" w:themeColor="text1"/>
                <w:sz w:val="16"/>
                <w:szCs w:val="16"/>
              </w:rPr>
              <w:t>: Mostly decreasing trends</w:t>
            </w:r>
          </w:p>
        </w:tc>
        <w:tc>
          <w:tcPr>
            <w:tcW w:w="1701" w:type="dxa"/>
            <w:tcBorders>
              <w:top w:val="single" w:sz="4" w:space="0" w:color="auto"/>
            </w:tcBorders>
            <w:shd w:val="clear" w:color="auto" w:fill="D9D9D9" w:themeFill="background1" w:themeFillShade="D9"/>
          </w:tcPr>
          <w:p w14:paraId="69EEA071" w14:textId="77777777" w:rsidR="00D376F0" w:rsidRPr="00D707C3" w:rsidRDefault="00D376F0" w:rsidP="00D424AA">
            <w:pPr>
              <w:rPr>
                <w:rFonts w:cs="Times New Roman"/>
                <w:color w:val="000000" w:themeColor="text1"/>
                <w:sz w:val="16"/>
                <w:szCs w:val="16"/>
              </w:rPr>
            </w:pPr>
            <w:r w:rsidRPr="00D707C3">
              <w:rPr>
                <w:rFonts w:cs="Times New Roman"/>
                <w:b/>
                <w:bCs/>
                <w:i/>
                <w:iCs/>
                <w:color w:val="000000" w:themeColor="text1"/>
                <w:sz w:val="16"/>
                <w:szCs w:val="16"/>
              </w:rPr>
              <w:t>Low confidence:</w:t>
            </w:r>
            <w:r w:rsidRPr="00D707C3">
              <w:rPr>
                <w:rFonts w:cs="Times New Roman"/>
                <w:color w:val="000000" w:themeColor="text1"/>
                <w:sz w:val="16"/>
                <w:szCs w:val="16"/>
              </w:rPr>
              <w:t xml:space="preserve"> </w:t>
            </w:r>
            <w:r w:rsidRPr="00D707C3">
              <w:rPr>
                <w:rFonts w:cs="Times New Roman"/>
                <w:b/>
                <w:bCs/>
                <w:color w:val="000000" w:themeColor="text1"/>
                <w:sz w:val="16"/>
                <w:szCs w:val="16"/>
              </w:rPr>
              <w:t xml:space="preserve">Limited evidence </w:t>
            </w:r>
          </w:p>
        </w:tc>
        <w:tc>
          <w:tcPr>
            <w:tcW w:w="2268" w:type="dxa"/>
            <w:tcBorders>
              <w:top w:val="single" w:sz="4" w:space="0" w:color="auto"/>
            </w:tcBorders>
            <w:shd w:val="clear" w:color="auto" w:fill="D9D9D9" w:themeFill="background1" w:themeFillShade="D9"/>
            <w:tcMar>
              <w:top w:w="40" w:type="dxa"/>
              <w:left w:w="40" w:type="dxa"/>
              <w:bottom w:w="40" w:type="dxa"/>
              <w:right w:w="40" w:type="dxa"/>
            </w:tcMar>
          </w:tcPr>
          <w:p w14:paraId="028DFCC0" w14:textId="07D7414B" w:rsidR="00D376F0" w:rsidRPr="00D424AA" w:rsidRDefault="00D376F0" w:rsidP="00D424AA">
            <w:pPr>
              <w:rPr>
                <w:rFonts w:cs="Times New Roman"/>
                <w:sz w:val="16"/>
                <w:szCs w:val="16"/>
                <w:lang w:val="en-GB" w:eastAsia="en-CA"/>
              </w:rPr>
            </w:pPr>
            <w:r w:rsidRPr="00D707C3">
              <w:rPr>
                <w:rFonts w:cs="Times New Roman"/>
                <w:b/>
                <w:bCs/>
                <w:i/>
                <w:iCs/>
                <w:sz w:val="16"/>
                <w:szCs w:val="16"/>
                <w:lang w:val="en-GB" w:eastAsia="en-CA"/>
              </w:rPr>
              <w:t>Low confidence:</w:t>
            </w:r>
            <w:r w:rsidRPr="00D707C3">
              <w:rPr>
                <w:rFonts w:cs="Times New Roman"/>
                <w:sz w:val="16"/>
                <w:szCs w:val="16"/>
                <w:lang w:val="en-GB" w:eastAsia="en-CA"/>
              </w:rPr>
              <w:t xml:space="preserve"> </w:t>
            </w:r>
            <w:r w:rsidRPr="00D424AA">
              <w:rPr>
                <w:rFonts w:cs="Times New Roman"/>
                <w:b/>
                <w:bCs/>
                <w:sz w:val="16"/>
                <w:szCs w:val="16"/>
                <w:lang w:val="en-GB" w:eastAsia="en-CA"/>
              </w:rPr>
              <w:t>Inconsistent evidence</w:t>
            </w:r>
            <w:r w:rsidRPr="00D424AA">
              <w:rPr>
                <w:rFonts w:cs="Times New Roman"/>
                <w:sz w:val="16"/>
                <w:szCs w:val="16"/>
                <w:lang w:val="en-GB" w:eastAsia="en-CA"/>
              </w:rPr>
              <w:t xml:space="preserve"> in CMIP5 </w:t>
            </w:r>
            <w:commentRangeStart w:id="5546"/>
            <w:r w:rsidRPr="00D424AA">
              <w:rPr>
                <w:rFonts w:cs="Times New Roman"/>
                <w:sz w:val="16"/>
                <w:szCs w:val="16"/>
                <w:lang w:val="en-GB" w:eastAsia="en-CA"/>
              </w:rPr>
              <w:fldChar w:fldCharType="begin" w:fldLock="1"/>
            </w:r>
            <w:ins w:id="5547" w:author="Robin Matthews" w:date="2021-07-14T12:29:00Z">
              <w:r w:rsidR="00FC4A87">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548" w:author="Robin Matthews" w:date="2021-07-14T12:29:00Z">
              <w:r w:rsidR="00FF6231" w:rsidDel="00FC4A87">
                <w:rPr>
                  <w:rFonts w:cs="Times New Roman"/>
                  <w:sz w:val="16"/>
                  <w:szCs w:val="16"/>
                  <w:lang w:val="en-GB" w:eastAsia="en-CA"/>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del w:id="5549" w:author="Robin Matthews" w:date="2021-07-14T12:29:00Z">
              <w:r w:rsidR="00A26296" w:rsidDel="00FC4A87">
                <w:rPr>
                  <w:rFonts w:cs="Times New Roman"/>
                  <w:noProof/>
                  <w:sz w:val="16"/>
                  <w:szCs w:val="16"/>
                  <w:lang w:val="en-GB" w:eastAsia="en-CA"/>
                </w:rPr>
                <w:delText>Xu et al., 2019a</w:delText>
              </w:r>
            </w:del>
            <w:ins w:id="5550" w:author="Robin Matthews" w:date="2021-07-14T12:29: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546"/>
            <w:r w:rsidR="00A26296">
              <w:rPr>
                <w:rStyle w:val="Marquedecommentaire"/>
              </w:rPr>
              <w:commentReference w:id="5546"/>
            </w:r>
            <w:r w:rsidRPr="00841A35">
              <w:rPr>
                <w:rFonts w:cs="Times New Roman"/>
                <w:sz w:val="16"/>
                <w:szCs w:val="16"/>
                <w:lang w:val="en-GB" w:eastAsia="en-CA"/>
              </w:rPr>
              <w:t xml:space="preserve"> and CMIP6 projections (Chapter 11 Supplementary Material (11.SM)).</w:t>
            </w:r>
          </w:p>
          <w:p w14:paraId="1C26023B" w14:textId="77777777" w:rsidR="00D376F0" w:rsidRPr="00D424AA" w:rsidRDefault="00D376F0" w:rsidP="00D424AA">
            <w:pPr>
              <w:rPr>
                <w:rFonts w:cs="Times New Roman"/>
                <w:sz w:val="16"/>
                <w:szCs w:val="16"/>
                <w:lang w:val="en-GB" w:eastAsia="en-CA"/>
              </w:rPr>
            </w:pPr>
          </w:p>
          <w:p w14:paraId="793058EA" w14:textId="77777777" w:rsidR="00D376F0" w:rsidRPr="00D424AA" w:rsidRDefault="00D376F0" w:rsidP="00D424AA">
            <w:pPr>
              <w:rPr>
                <w:rFonts w:cs="Times New Roman"/>
                <w:color w:val="000000" w:themeColor="text1"/>
                <w:sz w:val="16"/>
                <w:szCs w:val="16"/>
                <w:lang w:val="en-GB"/>
              </w:rPr>
            </w:pPr>
          </w:p>
        </w:tc>
        <w:tc>
          <w:tcPr>
            <w:tcW w:w="2551" w:type="dxa"/>
            <w:shd w:val="clear" w:color="auto" w:fill="D9D9D9" w:themeFill="background1" w:themeFillShade="D9"/>
            <w:tcMar>
              <w:top w:w="40" w:type="dxa"/>
              <w:left w:w="40" w:type="dxa"/>
              <w:bottom w:w="40" w:type="dxa"/>
              <w:right w:w="40" w:type="dxa"/>
            </w:tcMar>
          </w:tcPr>
          <w:p w14:paraId="4ED004CA" w14:textId="2A47FAE8" w:rsidR="00D376F0" w:rsidRPr="00D424AA" w:rsidRDefault="00D376F0" w:rsidP="00D424AA">
            <w:pPr>
              <w:spacing w:line="276" w:lineRule="auto"/>
              <w:rPr>
                <w:rFonts w:cs="Times New Roman"/>
                <w:color w:val="000000" w:themeColor="text1"/>
                <w:sz w:val="16"/>
                <w:szCs w:val="16"/>
                <w:lang w:val="nb-NO"/>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trends</w:t>
            </w:r>
            <w:r w:rsidRPr="00D424AA">
              <w:rPr>
                <w:rFonts w:cs="Times New Roman"/>
                <w:color w:val="000000" w:themeColor="text1"/>
                <w:sz w:val="16"/>
                <w:szCs w:val="16"/>
                <w:lang w:val="en-GB"/>
              </w:rPr>
              <w:t xml:space="preserve"> (Chapter 11 Supplementary Material (11.SM)) or slight decrease in drought </w:t>
            </w:r>
            <w:commentRangeStart w:id="555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2",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Khlebnikova et al., 2019b; Xu et al., 2019a; Spinoni et al., 2020)", "manualFormatting" : "(Khlebnikova et al., 2019a; L. Xu et al., 2019; Spinoni et al., 2020)", "plainTextFormattedCitation" : "(Khlebnikova et al., 2019b; Xu et al., 2019a; Spinoni et al., 2020)", "previouslyFormattedCitation" : "(Khlebnikova et al., 2019b;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Khlebnikova et al., 2019</w:t>
            </w:r>
            <w:del w:id="5552" w:author="Robin Matthews" w:date="2021-07-14T18:33:00Z">
              <w:r w:rsidR="00A26296" w:rsidDel="00D32C6B">
                <w:rPr>
                  <w:rFonts w:cs="Times New Roman"/>
                  <w:noProof/>
                  <w:color w:val="000000" w:themeColor="text1"/>
                  <w:sz w:val="16"/>
                  <w:szCs w:val="16"/>
                  <w:lang w:val="nb-NO"/>
                </w:rPr>
                <w:delText>b</w:delText>
              </w:r>
            </w:del>
            <w:ins w:id="5553" w:author="Robin Matthews" w:date="2021-07-14T18:33:00Z">
              <w:r w:rsidR="00D32C6B">
                <w:rPr>
                  <w:rFonts w:cs="Times New Roman"/>
                  <w:noProof/>
                  <w:color w:val="000000" w:themeColor="text1"/>
                  <w:sz w:val="16"/>
                  <w:szCs w:val="16"/>
                  <w:lang w:val="nb-NO"/>
                </w:rPr>
                <w:t>a</w:t>
              </w:r>
            </w:ins>
            <w:r w:rsidR="00A26296">
              <w:rPr>
                <w:rFonts w:cs="Times New Roman"/>
                <w:noProof/>
                <w:color w:val="000000" w:themeColor="text1"/>
                <w:sz w:val="16"/>
                <w:szCs w:val="16"/>
                <w:lang w:val="nb-NO"/>
              </w:rPr>
              <w:t xml:space="preserve">; </w:t>
            </w:r>
            <w:del w:id="5554" w:author="Robin Matthews" w:date="2021-07-14T12:36:00Z">
              <w:r w:rsidR="00A26296" w:rsidDel="00FC4A87">
                <w:rPr>
                  <w:rFonts w:cs="Times New Roman"/>
                  <w:noProof/>
                  <w:color w:val="000000" w:themeColor="text1"/>
                  <w:sz w:val="16"/>
                  <w:szCs w:val="16"/>
                  <w:lang w:val="nb-NO"/>
                </w:rPr>
                <w:delText>Xu et al., 2019a</w:delText>
              </w:r>
            </w:del>
            <w:ins w:id="5555" w:author="Robin Matthews" w:date="2021-07-14T12:36:00Z">
              <w:r w:rsidR="00FC4A87">
                <w:rPr>
                  <w:rFonts w:cs="Times New Roman"/>
                  <w:noProof/>
                  <w:color w:val="000000" w:themeColor="text1"/>
                  <w:sz w:val="16"/>
                  <w:szCs w:val="16"/>
                  <w:lang w:val="nb-NO"/>
                </w:rPr>
                <w:t>L. Xu et al., 2019</w:t>
              </w:r>
            </w:ins>
            <w:r w:rsidR="00A26296">
              <w:rPr>
                <w:rFonts w:cs="Times New Roman"/>
                <w:noProof/>
                <w:color w:val="000000" w:themeColor="text1"/>
                <w:sz w:val="16"/>
                <w:szCs w:val="16"/>
                <w:lang w:val="nb-NO"/>
              </w:rPr>
              <w:t>; Spinoni et al., 2020)</w:t>
            </w:r>
            <w:r w:rsidRPr="00D424AA">
              <w:rPr>
                <w:rFonts w:cs="Times New Roman"/>
                <w:color w:val="000000" w:themeColor="text1"/>
                <w:sz w:val="16"/>
                <w:szCs w:val="16"/>
                <w:lang w:val="en-GB"/>
              </w:rPr>
              <w:fldChar w:fldCharType="end"/>
            </w:r>
            <w:commentRangeEnd w:id="5551"/>
            <w:r w:rsidR="00A26296">
              <w:rPr>
                <w:rStyle w:val="Marquedecommentaire"/>
              </w:rPr>
              <w:commentReference w:id="5551"/>
            </w:r>
            <w:r w:rsidRPr="00841A35">
              <w:rPr>
                <w:rFonts w:cs="Times New Roman"/>
                <w:color w:val="000000" w:themeColor="text1"/>
                <w:sz w:val="16"/>
                <w:szCs w:val="16"/>
                <w:lang w:val="nb-NO"/>
              </w:rPr>
              <w:t>.</w:t>
            </w:r>
          </w:p>
          <w:p w14:paraId="1D5495EC" w14:textId="77777777" w:rsidR="00D376F0" w:rsidRPr="00D424AA" w:rsidRDefault="00D376F0" w:rsidP="00D424AA">
            <w:pPr>
              <w:spacing w:line="276" w:lineRule="auto"/>
              <w:rPr>
                <w:rFonts w:cs="Times New Roman"/>
                <w:color w:val="000000" w:themeColor="text1"/>
                <w:sz w:val="16"/>
                <w:szCs w:val="16"/>
                <w:lang w:val="nb-NO"/>
              </w:rPr>
            </w:pPr>
          </w:p>
          <w:p w14:paraId="51083EB9" w14:textId="77777777" w:rsidR="00D376F0" w:rsidRPr="00D424AA" w:rsidRDefault="00D376F0" w:rsidP="00D424AA">
            <w:pPr>
              <w:spacing w:line="276" w:lineRule="auto"/>
              <w:rPr>
                <w:rFonts w:cs="Times New Roman"/>
                <w:sz w:val="16"/>
                <w:szCs w:val="16"/>
                <w:lang w:val="nb-NO"/>
              </w:rPr>
            </w:pPr>
          </w:p>
          <w:commentRangeStart w:id="5556"/>
          <w:p w14:paraId="445B1DB1" w14:textId="6000A95A" w:rsidR="00D376F0" w:rsidRPr="00D424AA"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ins w:id="5557" w:author="Robin Matthews" w:date="2021-07-14T18:34:00Z">
              <w:r w:rsidR="00D32C6B">
                <w:rPr>
                  <w:rFonts w:cs="Times New Roman"/>
                  <w:color w:val="000000" w:themeColor="text1"/>
                  <w:sz w:val="16"/>
                  <w:szCs w:val="16"/>
                  <w:lang w:val="en-GB"/>
                </w:rPr>
                <w: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manualFormatting" : "(Khlebnikova et al., 2019a)", "plainTextFormattedCitation" : "(Khlebnikova et al., 2019b)", "previouslyFormattedCitation" : "(Khlebnikova et al., 2019b)" }, "properties" : { "noteIndex" : 0 }, "schema" : "https://github.com/citation-style-language/schema/raw/master/csl-citation.json" }</w:instrText>
              </w:r>
            </w:ins>
            <w:del w:id="5558" w:author="Robin Matthews" w:date="2021-07-14T18:34:00Z">
              <w:r w:rsidR="00FF6231" w:rsidDel="00D32C6B">
                <w:rPr>
                  <w:rFonts w:cs="Times New Roman"/>
                  <w:color w:val="000000" w:themeColor="text1"/>
                  <w:sz w:val="16"/>
                  <w:szCs w:val="16"/>
                  <w:lang w:val="en-GB"/>
                </w:rPr>
                <w:del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plainTextFormattedCitation" : "(Khlebnikova et al., 2019b)", "previouslyFormattedCitation" : "(Khlebnikova et al., 2019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hlebnikova et al., 2019</w:t>
            </w:r>
            <w:del w:id="5559" w:author="Robin Matthews" w:date="2021-07-14T18:34:00Z">
              <w:r w:rsidR="00A26296" w:rsidDel="00D32C6B">
                <w:rPr>
                  <w:rFonts w:cs="Times New Roman"/>
                  <w:noProof/>
                  <w:color w:val="000000" w:themeColor="text1"/>
                  <w:sz w:val="16"/>
                  <w:szCs w:val="16"/>
                  <w:lang w:val="en-GB"/>
                </w:rPr>
                <w:delText>b</w:delText>
              </w:r>
            </w:del>
            <w:ins w:id="5560" w:author="Robin Matthews" w:date="2021-07-14T18:34:00Z">
              <w:r w:rsidR="00D32C6B">
                <w:rPr>
                  <w:rFonts w:cs="Times New Roman"/>
                  <w:noProof/>
                  <w:color w:val="000000" w:themeColor="text1"/>
                  <w:sz w:val="16"/>
                  <w:szCs w:val="16"/>
                  <w:lang w:val="en-GB"/>
                </w:rPr>
                <w:t>a</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5556"/>
            <w:r w:rsidR="00A26296">
              <w:rPr>
                <w:rStyle w:val="Marquedecommentaire"/>
              </w:rPr>
              <w:commentReference w:id="5556"/>
            </w:r>
            <w:r w:rsidRPr="00841A35">
              <w:rPr>
                <w:rFonts w:cs="Times New Roman"/>
                <w:color w:val="000000" w:themeColor="text1"/>
                <w:sz w:val="16"/>
                <w:szCs w:val="16"/>
                <w:lang w:val="en-GB"/>
              </w:rPr>
              <w:t>: Mostly decrease in CDD in a regional climate model driven by several CMIP5 models (RCP8.5, 2050-2059 relative to 1990-1999)</w:t>
            </w:r>
          </w:p>
          <w:p w14:paraId="768EEB03" w14:textId="77777777" w:rsidR="00D376F0" w:rsidRPr="00D424AA" w:rsidRDefault="00D376F0" w:rsidP="00D424AA">
            <w:pPr>
              <w:spacing w:line="276" w:lineRule="auto"/>
              <w:rPr>
                <w:rFonts w:cs="Times New Roman"/>
                <w:color w:val="000000" w:themeColor="text1"/>
                <w:sz w:val="16"/>
                <w:szCs w:val="16"/>
                <w:lang w:val="en-GB"/>
              </w:rPr>
            </w:pPr>
          </w:p>
          <w:p w14:paraId="63DAB884"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sz w:val="16"/>
                <w:szCs w:val="16"/>
                <w:lang w:val="en-GB" w:eastAsia="en-CA"/>
              </w:rPr>
              <w:t>Chapter 11 Supplementary Material (11.SM)</w:t>
            </w:r>
            <w:r w:rsidRPr="00D424AA">
              <w:rPr>
                <w:rFonts w:cs="Times New Roman"/>
                <w:color w:val="000000" w:themeColor="text1"/>
                <w:sz w:val="16"/>
                <w:szCs w:val="16"/>
                <w:lang w:val="en-GB"/>
              </w:rPr>
              <w:t>: Tendency towards decrease but lack of model agreement.</w:t>
            </w:r>
          </w:p>
        </w:tc>
        <w:tc>
          <w:tcPr>
            <w:tcW w:w="2607" w:type="dxa"/>
            <w:shd w:val="clear" w:color="auto" w:fill="D9D9D9" w:themeFill="background1" w:themeFillShade="D9"/>
            <w:tcMar>
              <w:top w:w="40" w:type="dxa"/>
              <w:left w:w="40" w:type="dxa"/>
              <w:bottom w:w="40" w:type="dxa"/>
              <w:right w:w="40" w:type="dxa"/>
            </w:tcMar>
          </w:tcPr>
          <w:p w14:paraId="58E5857B" w14:textId="1DF69C84" w:rsidR="00D376F0" w:rsidRPr="00D74FF3" w:rsidRDefault="00D376F0" w:rsidP="00D424AA">
            <w:pPr>
              <w:spacing w:line="276" w:lineRule="auto"/>
              <w:rPr>
                <w:rFonts w:cs="Times New Roman"/>
                <w:color w:val="000000" w:themeColor="text1"/>
                <w:sz w:val="16"/>
                <w:szCs w:val="16"/>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trends</w:t>
            </w:r>
            <w:r w:rsidRPr="00D424AA">
              <w:rPr>
                <w:rFonts w:cs="Times New Roman"/>
                <w:color w:val="000000" w:themeColor="text1"/>
                <w:sz w:val="16"/>
                <w:szCs w:val="16"/>
                <w:lang w:val="en-GB"/>
              </w:rPr>
              <w:t xml:space="preserve"> , but slight decrease in some studi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w:instrText>
            </w:r>
            <w:r w:rsidR="00FF6231" w:rsidRPr="006A2665">
              <w:rPr>
                <w:rFonts w:cs="Times New Roman"/>
                <w:color w:val="000000" w:themeColor="text1"/>
                <w:sz w:val="16"/>
                <w:szCs w:val="16"/>
              </w:rPr>
              <w:instrText>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Spinoni et al., 2020)", "plainTextFormattedCitation" : "(Touma et al., 2015; Spinoni et al., 2020)", "previouslyFormattedCitation" : "(Touma et al., 2015;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Touma et al., 2015; Spinoni et al., 2020)</w:t>
            </w:r>
            <w:r w:rsidRPr="00D424AA">
              <w:rPr>
                <w:rFonts w:cs="Times New Roman"/>
                <w:color w:val="000000" w:themeColor="text1"/>
                <w:sz w:val="16"/>
                <w:szCs w:val="16"/>
                <w:lang w:val="en-GB"/>
              </w:rPr>
              <w:fldChar w:fldCharType="end"/>
            </w:r>
            <w:r w:rsidRPr="00D74FF3">
              <w:rPr>
                <w:rFonts w:cs="Times New Roman"/>
                <w:color w:val="000000" w:themeColor="text1"/>
                <w:sz w:val="16"/>
                <w:szCs w:val="16"/>
              </w:rPr>
              <w:t>(Chapter 11 Supplementary Material (11.SM)).</w:t>
            </w:r>
          </w:p>
          <w:p w14:paraId="783E9E3D" w14:textId="77777777" w:rsidR="00D376F0" w:rsidRPr="00D74FF3" w:rsidRDefault="00D376F0" w:rsidP="00D424AA">
            <w:pPr>
              <w:spacing w:line="276" w:lineRule="auto"/>
              <w:rPr>
                <w:rFonts w:cs="Times New Roman"/>
                <w:color w:val="000000" w:themeColor="text1"/>
                <w:sz w:val="16"/>
                <w:szCs w:val="16"/>
              </w:rPr>
            </w:pPr>
          </w:p>
          <w:p w14:paraId="15499335" w14:textId="450C6C38" w:rsidR="00D376F0" w:rsidRPr="00D424AA" w:rsidRDefault="00D376F0" w:rsidP="00D424AA">
            <w:pPr>
              <w:spacing w:line="276" w:lineRule="auto"/>
              <w:rPr>
                <w:rFonts w:cs="Times New Roman"/>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manualFormatting"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pinoni et al. (2020)</w:t>
            </w:r>
            <w:r w:rsidRPr="00D424AA">
              <w:rPr>
                <w:rFonts w:cs="Times New Roman"/>
                <w:color w:val="000000" w:themeColor="text1"/>
                <w:sz w:val="16"/>
                <w:szCs w:val="16"/>
                <w:lang w:val="en-GB"/>
              </w:rPr>
              <w:fldChar w:fldCharType="end"/>
            </w:r>
            <w:r w:rsidRPr="00841A35">
              <w:rPr>
                <w:rFonts w:cs="Times New Roman"/>
                <w:sz w:val="16"/>
                <w:szCs w:val="16"/>
                <w:lang w:val="en-GB"/>
              </w:rPr>
              <w:t>: Slight decrease</w:t>
            </w:r>
          </w:p>
          <w:p w14:paraId="42A11446" w14:textId="0D9F0438" w:rsidR="00D376F0" w:rsidRPr="00D424AA" w:rsidRDefault="00D376F0" w:rsidP="00D424AA">
            <w:pPr>
              <w:rPr>
                <w:rFonts w:cs="Times New Roman"/>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manualFormatting"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r w:rsidRPr="00841A35">
              <w:rPr>
                <w:rFonts w:cs="Times New Roman"/>
                <w:sz w:val="16"/>
                <w:szCs w:val="16"/>
                <w:lang w:val="en-GB"/>
              </w:rPr>
              <w:t>: Tendency towards decrease but partly lack of model agreement.</w:t>
            </w:r>
          </w:p>
          <w:p w14:paraId="389387DD" w14:textId="77777777" w:rsidR="00D376F0" w:rsidRPr="00D424AA" w:rsidRDefault="00D376F0" w:rsidP="00D424AA">
            <w:pPr>
              <w:spacing w:line="276" w:lineRule="auto"/>
              <w:rPr>
                <w:rFonts w:cs="Times New Roman"/>
                <w:sz w:val="16"/>
                <w:szCs w:val="16"/>
                <w:lang w:val="en-GB"/>
              </w:rPr>
            </w:pPr>
          </w:p>
          <w:p w14:paraId="0ECFF93D"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sz w:val="16"/>
                <w:szCs w:val="16"/>
                <w:lang w:val="en-GB" w:eastAsia="en-CA"/>
              </w:rPr>
              <w:t>Chapter 11 Supplementary Material (11.SM)</w:t>
            </w:r>
            <w:r w:rsidRPr="00D424AA">
              <w:rPr>
                <w:rFonts w:cs="Times New Roman"/>
                <w:sz w:val="16"/>
                <w:szCs w:val="16"/>
                <w:lang w:val="en-GB"/>
              </w:rPr>
              <w:t>: Lack of model agreement</w:t>
            </w:r>
          </w:p>
        </w:tc>
      </w:tr>
      <w:tr w:rsidR="00D376F0" w:rsidRPr="00F1665C" w14:paraId="28E1FE18" w14:textId="77777777" w:rsidTr="00723657">
        <w:trPr>
          <w:cantSplit/>
          <w:trHeight w:val="1134"/>
        </w:trPr>
        <w:tc>
          <w:tcPr>
            <w:tcW w:w="846" w:type="dxa"/>
            <w:vMerge/>
          </w:tcPr>
          <w:p w14:paraId="2207076F" w14:textId="77777777" w:rsidR="00D376F0" w:rsidRPr="00D424AA" w:rsidRDefault="00D376F0" w:rsidP="00D424AA">
            <w:pPr>
              <w:rPr>
                <w:rFonts w:cs="Times New Roman"/>
                <w:color w:val="000000" w:themeColor="text1"/>
                <w:sz w:val="16"/>
                <w:szCs w:val="16"/>
                <w:lang w:val="en-GB"/>
              </w:rPr>
            </w:pPr>
          </w:p>
        </w:tc>
        <w:tc>
          <w:tcPr>
            <w:tcW w:w="709" w:type="dxa"/>
          </w:tcPr>
          <w:p w14:paraId="02B4F077"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p w14:paraId="7279AF1D" w14:textId="77777777" w:rsidR="00D376F0" w:rsidRPr="00D424AA" w:rsidRDefault="00D376F0" w:rsidP="00D424AA">
            <w:pPr>
              <w:jc w:val="center"/>
              <w:rPr>
                <w:rFonts w:cs="Times New Roman"/>
                <w:color w:val="000000" w:themeColor="text1"/>
                <w:sz w:val="16"/>
                <w:szCs w:val="16"/>
                <w:lang w:val="en-GB"/>
              </w:rPr>
            </w:pPr>
          </w:p>
        </w:tc>
        <w:tc>
          <w:tcPr>
            <w:tcW w:w="2268" w:type="dxa"/>
            <w:shd w:val="clear" w:color="auto" w:fill="D9D9D9" w:themeFill="background1" w:themeFillShade="D9"/>
          </w:tcPr>
          <w:p w14:paraId="413FD9FB" w14:textId="6E9E58AC"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trends </w:t>
            </w:r>
            <w:r w:rsidRPr="00D424AA">
              <w:rPr>
                <w:rFonts w:cs="Times New Roman"/>
                <w:bCs/>
                <w:color w:val="000000" w:themeColor="text1"/>
                <w:sz w:val="16"/>
                <w:szCs w:val="16"/>
                <w:lang w:val="en-GB"/>
              </w:rPr>
              <w:t xml:space="preserve">according to subregions or indices based on soil moisture, PDSI-PM and SPEI-PM </w:t>
            </w:r>
            <w:commentRangeStart w:id="5561"/>
            <w:r w:rsidRPr="00D424AA">
              <w:rPr>
                <w:rFonts w:cs="Times New Roman"/>
                <w:bCs/>
                <w:color w:val="000000" w:themeColor="text1"/>
                <w:sz w:val="16"/>
                <w:szCs w:val="16"/>
                <w:lang w:val="en-GB"/>
              </w:rPr>
              <w:fldChar w:fldCharType="begin" w:fldLock="1"/>
            </w:r>
            <w:r w:rsidR="00DB48AC">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5", "itemData" : { "DOI" : "10.1038/s41598-017-01473-1", "ISBN" : "4159801701473", "ISSN" : "2045-2322", "abstract" : "While the method for estimating the Palmer Drought Severity Index (PDSI) is now more closely aligned to key water balance components, a comprehensive assessment for measuring long-term droughts that recognizes meteorological, agro-ecological and hydrological perspectives and their attributions is still lacking. Based on physical approaches linked to potential evapotranspiration (PET), the PDSI in 1965\u20132014 showed a mixture of drying (42% of the land area) and wetting (58% of the land area) that combined to give a slightly wetting trend (0.0036 per year). Despite the smaller overall trend, there is a switch to a drying trend over the past decade (\u22120.023 per year). We designed numerical experiments and found that PDSI trend responding to the dramatic increase in air temperature and slight change in precipitation. The variabilities of meteorological and agro-ecological droughts were broadly comparable to various PDSI drought index. Interestingly, the hydrological drought was not completely comparable to the PDSI, which indicates that runoff in arid and semi-arid regions was not generated primarily from precipitation. Instead, fraction of glacierized areas in catchments caused large variations in the observed runoff changes.", "author" : [ { "dropping-particle" : "", "family" : "Li", "given" : "Zhi", "non-dropping-particle" : "", "parse-names" : false, "suffix" : "" }, { "dropping-particle" : "", "family" : "Chen", "given" : "Yaning", "non-dropping-particle" : "", "parse-names" : false, "suffix" : "" }, { "dropping-particle" : "", "family" : "Fang", "given" : "Gonghuan", "non-dropping-particle" : "", "parse-names" : false, "suffix" : "" }, { "dropping-particle" : "", "family" : "Li", "given" : "Yupeng", "non-dropping-particle" : "", "parse-names" : false, "suffix" : "" } ], "container-title" : "Scientific Reports", "id" : "ITEM-5", "issue" : "1", "issued" : { "date-parts" : [ [ "2017", "12", "2" ] ] }, "page" : "1316", "publisher" : "Springer US", "title" : "Multivariate assessment and attribution of droughts in Central Asia", "translator" : [ { "dropping-particle" : "", "family" : "S2947", "given" : "", "non-dropping-particle" : "", "parse-names" : false, "suffix" : "" } ], "type" : "article-journal", "volume" : "7" }, "uris" : [ "http://www.mendeley.com/documents/?uuid=52b2a889-f9af-4814-bc26-b91922bebb62" ] } ], "mendeley" : { "formattedCitation" : "(Greve et al., 2014; Dai and Zhao, 2017; Li et al., 2017c; Spinoni et al., 2019; Padr\u00f3n et al., 2020)", "manualFormatting" : "(Greve et al., 2014; Dai and Zhao, 2017; Z. Li et al., 2017; Spinoni et al., 2019; Padr\u00f3n et al., 2020)", "plainTextFormattedCitation" : "(Greve et al., 2014; Dai and Zhao, 2017; Li et al., 2017c; Spinoni et al., 2019; Padr\u00f3n et al., 2020)", "previouslyFormattedCitation" : "(Greve et al., 2014; Dai and Zhao, 2017; Li et al., 2017c;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Greve et al., 2014; Dai and Zhao, 2017; </w:t>
            </w:r>
            <w:ins w:id="5562" w:author="Robin Matthews" w:date="2021-07-14T18:34:00Z">
              <w:r w:rsidR="00D32C6B">
                <w:rPr>
                  <w:rFonts w:cs="Times New Roman"/>
                  <w:bCs/>
                  <w:noProof/>
                  <w:color w:val="000000" w:themeColor="text1"/>
                  <w:sz w:val="16"/>
                  <w:szCs w:val="16"/>
                  <w:lang w:val="nb-NO"/>
                </w:rPr>
                <w:t xml:space="preserve">Z. </w:t>
              </w:r>
            </w:ins>
            <w:r w:rsidR="00A26296">
              <w:rPr>
                <w:rFonts w:cs="Times New Roman"/>
                <w:bCs/>
                <w:noProof/>
                <w:color w:val="000000" w:themeColor="text1"/>
                <w:sz w:val="16"/>
                <w:szCs w:val="16"/>
                <w:lang w:val="nb-NO"/>
              </w:rPr>
              <w:t>Li et al., 2017</w:t>
            </w:r>
            <w:del w:id="5563" w:author="Robin Matthews" w:date="2021-07-14T18:34:00Z">
              <w:r w:rsidR="00A26296" w:rsidDel="00D32C6B">
                <w:rPr>
                  <w:rFonts w:cs="Times New Roman"/>
                  <w:bCs/>
                  <w:noProof/>
                  <w:color w:val="000000" w:themeColor="text1"/>
                  <w:sz w:val="16"/>
                  <w:szCs w:val="16"/>
                  <w:lang w:val="nb-NO"/>
                </w:rPr>
                <w:delText>c</w:delText>
              </w:r>
            </w:del>
            <w:r w:rsidR="00A26296">
              <w:rPr>
                <w:rFonts w:cs="Times New Roman"/>
                <w:bCs/>
                <w:noProof/>
                <w:color w:val="000000" w:themeColor="text1"/>
                <w:sz w:val="16"/>
                <w:szCs w:val="16"/>
                <w:lang w:val="nb-NO"/>
              </w:rPr>
              <w:t>; Spinoni et al., 2019; Padrón et al., 2020)</w:t>
            </w:r>
            <w:r w:rsidRPr="00D424AA">
              <w:rPr>
                <w:rFonts w:cs="Times New Roman"/>
                <w:bCs/>
                <w:color w:val="000000" w:themeColor="text1"/>
                <w:sz w:val="16"/>
                <w:szCs w:val="16"/>
                <w:lang w:val="en-GB"/>
              </w:rPr>
              <w:fldChar w:fldCharType="end"/>
            </w:r>
            <w:commentRangeEnd w:id="5561"/>
            <w:r w:rsidR="00A26296">
              <w:rPr>
                <w:rStyle w:val="Marquedecommentaire"/>
              </w:rPr>
              <w:commentReference w:id="5561"/>
            </w:r>
            <w:r w:rsidRPr="00841A35">
              <w:rPr>
                <w:rFonts w:cs="Times New Roman"/>
                <w:bCs/>
                <w:color w:val="000000" w:themeColor="text1"/>
                <w:sz w:val="16"/>
                <w:szCs w:val="16"/>
                <w:lang w:val="nb-NO"/>
              </w:rPr>
              <w:t>.</w:t>
            </w:r>
            <w:r w:rsidRPr="00D424AA">
              <w:rPr>
                <w:rFonts w:cs="Times New Roman"/>
                <w:sz w:val="16"/>
                <w:szCs w:val="16"/>
                <w:lang w:val="nb-NO" w:eastAsia="en-CA"/>
              </w:rPr>
              <w:t xml:space="preserve"> </w:t>
            </w:r>
          </w:p>
        </w:tc>
        <w:tc>
          <w:tcPr>
            <w:tcW w:w="1701" w:type="dxa"/>
            <w:shd w:val="clear" w:color="auto" w:fill="D9D9D9" w:themeFill="background1" w:themeFillShade="D9"/>
          </w:tcPr>
          <w:p w14:paraId="499A590F"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shd w:val="clear" w:color="auto" w:fill="D9D9D9" w:themeFill="background1" w:themeFillShade="D9"/>
            <w:tcMar>
              <w:top w:w="40" w:type="dxa"/>
              <w:left w:w="40" w:type="dxa"/>
              <w:bottom w:w="40" w:type="dxa"/>
              <w:right w:w="40" w:type="dxa"/>
            </w:tcMar>
          </w:tcPr>
          <w:p w14:paraId="41577D59" w14:textId="08C6E64F"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trends </w:t>
            </w:r>
            <w:r w:rsidRPr="00D424AA">
              <w:rPr>
                <w:rFonts w:cs="Times New Roman"/>
                <w:bCs/>
                <w:color w:val="000000" w:themeColor="text1"/>
                <w:sz w:val="16"/>
                <w:szCs w:val="16"/>
                <w:lang w:val="en-GB"/>
              </w:rPr>
              <w:t xml:space="preserve"> among different metrics and models. Inconsistent   soil moisture projections in CMIP5 </w:t>
            </w:r>
            <w:commentRangeStart w:id="5564"/>
            <w:r w:rsidRPr="00D424AA">
              <w:rPr>
                <w:rFonts w:cs="Times New Roman"/>
                <w:bCs/>
                <w:color w:val="000000" w:themeColor="text1"/>
                <w:sz w:val="16"/>
                <w:szCs w:val="16"/>
                <w:lang w:val="en-GB"/>
              </w:rPr>
              <w:fldChar w:fldCharType="begin" w:fldLock="1"/>
            </w:r>
            <w:ins w:id="5565" w:author="Robin Matthews" w:date="2021-07-14T12:36: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566" w:author="Robin Matthews" w:date="2021-07-14T12:36: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567" w:author="Robin Matthews" w:date="2021-07-14T12:36:00Z">
              <w:r w:rsidR="00A26296" w:rsidDel="00FC4A87">
                <w:rPr>
                  <w:rFonts w:cs="Times New Roman"/>
                  <w:bCs/>
                  <w:noProof/>
                  <w:color w:val="000000" w:themeColor="text1"/>
                  <w:sz w:val="16"/>
                  <w:szCs w:val="16"/>
                  <w:lang w:val="en-GB"/>
                </w:rPr>
                <w:delText>Xu et al., 2019a</w:delText>
              </w:r>
            </w:del>
            <w:ins w:id="5568" w:author="Robin Matthews" w:date="2021-07-14T12:36: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564"/>
            <w:r w:rsidR="00A26296">
              <w:rPr>
                <w:rStyle w:val="Marquedecommentaire"/>
              </w:rPr>
              <w:commentReference w:id="5564"/>
            </w:r>
            <w:r w:rsidRPr="00841A35">
              <w:rPr>
                <w:rFonts w:cs="Times New Roman"/>
                <w:bCs/>
                <w:color w:val="000000" w:themeColor="text1"/>
                <w:sz w:val="16"/>
                <w:szCs w:val="16"/>
                <w:lang w:val="en-GB"/>
              </w:rPr>
              <w:t xml:space="preserve"> and CMIP6 (Chapter 11 Supplementary Material (11.SM)), and decrease in drought severity based on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551" w:type="dxa"/>
            <w:shd w:val="clear" w:color="auto" w:fill="D9D9D9" w:themeFill="background1" w:themeFillShade="D9"/>
            <w:tcMar>
              <w:top w:w="40" w:type="dxa"/>
              <w:left w:w="40" w:type="dxa"/>
              <w:bottom w:w="40" w:type="dxa"/>
              <w:right w:w="40" w:type="dxa"/>
            </w:tcMar>
          </w:tcPr>
          <w:p w14:paraId="5470A48F" w14:textId="31C77307" w:rsidR="00D376F0" w:rsidRPr="00D424AA" w:rsidRDefault="00D376F0" w:rsidP="00841A35">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onsistent trends</w:t>
            </w:r>
            <w:r w:rsidRPr="00D424AA">
              <w:rPr>
                <w:rFonts w:cs="Times New Roman"/>
                <w:bCs/>
                <w:color w:val="000000" w:themeColor="text1"/>
                <w:sz w:val="16"/>
                <w:szCs w:val="16"/>
                <w:lang w:val="en-GB"/>
              </w:rPr>
              <w:t xml:space="preserve"> among different metrics. No signal with total soil moisture (Chapter 11 Supplementary Material (11.S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wetting trend with surface soil moisture </w:t>
            </w:r>
            <w:commentRangeStart w:id="5569"/>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570" w:author="Robin Matthews" w:date="2021-07-14T12:29:00Z">
              <w:r w:rsidR="00A26296" w:rsidDel="00FC4A87">
                <w:rPr>
                  <w:rFonts w:cs="Times New Roman"/>
                  <w:bCs/>
                  <w:noProof/>
                  <w:color w:val="000000" w:themeColor="text1"/>
                  <w:sz w:val="16"/>
                  <w:szCs w:val="16"/>
                  <w:lang w:val="en-GB"/>
                </w:rPr>
                <w:delText>Xu et al., 2019a</w:delText>
              </w:r>
            </w:del>
            <w:ins w:id="5571" w:author="Robin Matthews" w:date="2021-07-14T12:29: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569"/>
            <w:r w:rsidR="00A26296">
              <w:rPr>
                <w:rStyle w:val="Marquedecommentaire"/>
              </w:rPr>
              <w:commentReference w:id="5569"/>
            </w:r>
            <w:r w:rsidRPr="00841A35">
              <w:rPr>
                <w:rFonts w:cs="Times New Roman"/>
                <w:bCs/>
                <w:color w:val="000000" w:themeColor="text1"/>
                <w:sz w:val="16"/>
                <w:szCs w:val="16"/>
                <w:lang w:val="en-GB"/>
              </w:rPr>
              <w:t xml:space="preserve">. </w:t>
            </w:r>
          </w:p>
        </w:tc>
        <w:tc>
          <w:tcPr>
            <w:tcW w:w="2607" w:type="dxa"/>
            <w:shd w:val="clear" w:color="auto" w:fill="D9D9D9" w:themeFill="background1" w:themeFillShade="D9"/>
            <w:tcMar>
              <w:top w:w="40" w:type="dxa"/>
              <w:left w:w="40" w:type="dxa"/>
              <w:bottom w:w="40" w:type="dxa"/>
              <w:right w:w="40" w:type="dxa"/>
            </w:tcMar>
          </w:tcPr>
          <w:p w14:paraId="0065EB01" w14:textId="53CA394B"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s</w:t>
            </w:r>
            <w:r w:rsidRPr="00D424AA">
              <w:rPr>
                <w:rFonts w:cs="Times New Roman"/>
                <w:bCs/>
                <w:color w:val="000000" w:themeColor="text1"/>
                <w:sz w:val="16"/>
                <w:szCs w:val="16"/>
                <w:lang w:val="en-GB"/>
              </w:rPr>
              <w:t xml:space="preserve"> between different models and metrics, including total and surface soil moisture in CMIP6 (Chapter 11 Supplementary Material (11.SM))</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surface soil moisture in CMIP5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Dai et al., 2018; Lu et al., 2019)", "plainTextFormattedCitation" : "(Dai et al., 2018; Lu et al., 2019)", "previouslyFormattedCitation" : "(Dai et al., 2018; Lu et al., 2019)"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5572"/>
            <w:r w:rsidRPr="00D424AA">
              <w:rPr>
                <w:rFonts w:cs="Times New Roman"/>
                <w:bCs/>
                <w:color w:val="000000" w:themeColor="text1"/>
                <w:sz w:val="16"/>
                <w:szCs w:val="16"/>
                <w:lang w:val="en-GB"/>
              </w:rPr>
              <w:fldChar w:fldCharType="begin" w:fldLock="1"/>
            </w:r>
            <w:ins w:id="5573" w:author="Robin Matthews" w:date="2021-07-14T18:35:00Z">
              <w:r w:rsidR="00D32C6B">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5574" w:author="Robin Matthews" w:date="2021-07-14T18:35:00Z">
              <w:r w:rsidR="003B3493" w:rsidDel="00D32C6B">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del w:id="5575" w:author="Robin Matthews" w:date="2021-07-14T18:35:00Z">
              <w:r w:rsidR="00A26296" w:rsidDel="00D32C6B">
                <w:rPr>
                  <w:rFonts w:cs="Times New Roman"/>
                  <w:bCs/>
                  <w:noProof/>
                  <w:color w:val="000000" w:themeColor="text1"/>
                  <w:sz w:val="16"/>
                  <w:szCs w:val="16"/>
                  <w:lang w:val="en-GB"/>
                </w:rPr>
                <w:delText>a</w:delText>
              </w:r>
            </w:del>
            <w:ins w:id="5576" w:author="Robin Matthews" w:date="2021-07-14T18:35:00Z">
              <w:r w:rsidR="00D32C6B">
                <w:rPr>
                  <w:rFonts w:cs="Times New Roman"/>
                  <w:bCs/>
                  <w:noProof/>
                  <w:color w:val="000000" w:themeColor="text1"/>
                  <w:sz w:val="16"/>
                  <w:szCs w:val="16"/>
                  <w:lang w:val="en-GB"/>
                </w:rPr>
                <w:t>c</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572"/>
            <w:r w:rsidR="00A26296">
              <w:rPr>
                <w:rStyle w:val="Marquedecommentaire"/>
              </w:rPr>
              <w:commentReference w:id="5572"/>
            </w:r>
            <w:r w:rsidRPr="00841A35">
              <w:rPr>
                <w:rFonts w:cs="Times New Roman"/>
                <w:bCs/>
                <w:color w:val="000000" w:themeColor="text1"/>
                <w:sz w:val="16"/>
                <w:szCs w:val="16"/>
                <w:lang w:val="en-GB"/>
              </w:rPr>
              <w:t>.</w:t>
            </w:r>
          </w:p>
          <w:p w14:paraId="60F52BCD" w14:textId="77777777" w:rsidR="00D376F0" w:rsidRPr="00D424AA" w:rsidRDefault="00D376F0" w:rsidP="00D424AA">
            <w:pPr>
              <w:rPr>
                <w:rFonts w:cs="Times New Roman"/>
                <w:bCs/>
                <w:color w:val="000000" w:themeColor="text1"/>
                <w:sz w:val="16"/>
                <w:szCs w:val="16"/>
                <w:lang w:val="en-GB"/>
              </w:rPr>
            </w:pPr>
          </w:p>
          <w:p w14:paraId="389E3848" w14:textId="29283011" w:rsidR="00D376F0" w:rsidRPr="00841A35"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Difference in signal in CMIP6 vs CMIP5: CMIP6 models show drying in soil moisture, while CMIP5 models show wetting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p>
        </w:tc>
      </w:tr>
      <w:tr w:rsidR="00D376F0" w:rsidRPr="00F1665C" w14:paraId="11D90B11" w14:textId="77777777" w:rsidTr="00723657">
        <w:trPr>
          <w:cantSplit/>
          <w:trHeight w:val="1134"/>
        </w:trPr>
        <w:tc>
          <w:tcPr>
            <w:tcW w:w="846" w:type="dxa"/>
            <w:vMerge/>
          </w:tcPr>
          <w:p w14:paraId="00DDB3B1" w14:textId="77777777" w:rsidR="00D376F0" w:rsidRPr="00D424AA" w:rsidRDefault="00D376F0" w:rsidP="00D424AA">
            <w:pPr>
              <w:rPr>
                <w:rFonts w:cs="Times New Roman"/>
                <w:color w:val="000000" w:themeColor="text1"/>
                <w:sz w:val="16"/>
                <w:szCs w:val="16"/>
                <w:lang w:val="en-GB"/>
              </w:rPr>
            </w:pPr>
          </w:p>
        </w:tc>
        <w:tc>
          <w:tcPr>
            <w:tcW w:w="709" w:type="dxa"/>
          </w:tcPr>
          <w:p w14:paraId="54434007"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bottom w:val="single" w:sz="4" w:space="0" w:color="auto"/>
            </w:tcBorders>
            <w:shd w:val="clear" w:color="auto" w:fill="D9D9D9" w:themeFill="background1" w:themeFillShade="D9"/>
          </w:tcPr>
          <w:p w14:paraId="32FC2543" w14:textId="13DFFBE9" w:rsidR="00D376F0" w:rsidRPr="00841A35" w:rsidRDefault="00D376F0" w:rsidP="00D424AA">
            <w:pPr>
              <w:rPr>
                <w:rFonts w:cs="Times New Roman"/>
                <w:bCs/>
                <w:color w:val="000000" w:themeColor="text1"/>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Limited evidence. </w:t>
            </w:r>
            <w:r w:rsidRPr="00D424AA">
              <w:rPr>
                <w:rFonts w:cs="Times New Roman"/>
                <w:sz w:val="16"/>
                <w:szCs w:val="16"/>
                <w:lang w:val="en-GB" w:eastAsia="en-CA"/>
              </w:rPr>
              <w:t>One study suggests increasing weak (wetting) trend in runoff</w:t>
            </w:r>
            <w:r w:rsidRPr="00D424AA">
              <w:rPr>
                <w:rFonts w:cs="Times New Roman"/>
                <w:b/>
                <w:bCs/>
                <w:sz w:val="16"/>
                <w:szCs w:val="16"/>
                <w:lang w:val="en-GB" w:eastAsia="en-CA"/>
              </w:rPr>
              <w:t xml:space="preserve"> </w:t>
            </w:r>
            <w:r w:rsidRPr="00D424AA">
              <w:rPr>
                <w:rFonts w:cs="Times New Roman"/>
                <w:b/>
                <w:bCs/>
                <w:sz w:val="16"/>
                <w:szCs w:val="16"/>
                <w:lang w:val="en-GB" w:eastAsia="en-CA"/>
              </w:rPr>
              <w:fldChar w:fldCharType="begin" w:fldLock="1"/>
            </w:r>
            <w:r w:rsidR="00FF6231">
              <w:rPr>
                <w:rFonts w:cs="Times New Roman"/>
                <w:b/>
                <w:bCs/>
                <w:sz w:val="16"/>
                <w:szCs w:val="16"/>
                <w:lang w:val="en-GB" w:eastAsia="en-CA"/>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b/>
                <w:bCs/>
                <w:sz w:val="16"/>
                <w:szCs w:val="16"/>
                <w:lang w:val="en-GB" w:eastAsia="en-CA"/>
              </w:rPr>
              <w:fldChar w:fldCharType="separate"/>
            </w:r>
            <w:r w:rsidR="00A26296">
              <w:rPr>
                <w:rFonts w:cs="Times New Roman"/>
                <w:bCs/>
                <w:noProof/>
                <w:sz w:val="16"/>
                <w:szCs w:val="16"/>
                <w:lang w:val="en-GB" w:eastAsia="en-CA"/>
              </w:rPr>
              <w:t>(Dai and Zhao, 2017)</w:t>
            </w:r>
            <w:r w:rsidRPr="00D424AA">
              <w:rPr>
                <w:rFonts w:cs="Times New Roman"/>
                <w:b/>
                <w:bCs/>
                <w:sz w:val="16"/>
                <w:szCs w:val="16"/>
                <w:lang w:val="en-GB" w:eastAsia="en-CA"/>
              </w:rPr>
              <w:fldChar w:fldCharType="end"/>
            </w:r>
            <w:r w:rsidRPr="00841A35">
              <w:rPr>
                <w:rFonts w:cs="Times New Roman"/>
                <w:b/>
                <w:bCs/>
                <w:sz w:val="16"/>
                <w:szCs w:val="16"/>
                <w:lang w:val="en-GB" w:eastAsia="en-CA"/>
              </w:rPr>
              <w:t xml:space="preserve">. </w:t>
            </w:r>
            <w:r w:rsidRPr="00D424AA">
              <w:rPr>
                <w:rFonts w:cs="Times New Roman"/>
                <w:sz w:val="16"/>
                <w:szCs w:val="16"/>
                <w:lang w:val="en-GB" w:eastAsia="en-CA"/>
              </w:rPr>
              <w:t xml:space="preserve">Some increase in runoff at stations from 1951-1990 and 1961-2000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mendeley" : { "formattedCitation" : "(Gudmundsson et al., 2019)", "plainTextFormattedCitation" : "(Gudmundsson et al., 2019)", "previouslyFormattedCitation" : "(Gudmundsson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udmundsson et al., 2019)</w:t>
            </w:r>
            <w:r w:rsidRPr="00D424AA">
              <w:rPr>
                <w:rFonts w:cs="Times New Roman"/>
                <w:color w:val="000000" w:themeColor="text1"/>
                <w:sz w:val="16"/>
                <w:szCs w:val="16"/>
                <w:lang w:val="en-GB"/>
              </w:rPr>
              <w:fldChar w:fldCharType="end"/>
            </w:r>
          </w:p>
        </w:tc>
        <w:tc>
          <w:tcPr>
            <w:tcW w:w="1701" w:type="dxa"/>
            <w:tcBorders>
              <w:bottom w:val="single" w:sz="4" w:space="0" w:color="auto"/>
            </w:tcBorders>
            <w:shd w:val="clear" w:color="auto" w:fill="D9D9D9" w:themeFill="background1" w:themeFillShade="D9"/>
          </w:tcPr>
          <w:p w14:paraId="0E2E3CAE"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tcBorders>
              <w:bottom w:val="single" w:sz="4" w:space="0" w:color="auto"/>
            </w:tcBorders>
            <w:shd w:val="clear" w:color="auto" w:fill="D9D9D9" w:themeFill="background1" w:themeFillShade="D9"/>
            <w:tcMar>
              <w:top w:w="40" w:type="dxa"/>
              <w:left w:w="40" w:type="dxa"/>
              <w:bottom w:w="40" w:type="dxa"/>
              <w:right w:w="40" w:type="dxa"/>
            </w:tcMar>
          </w:tcPr>
          <w:p w14:paraId="1EDAA1AD" w14:textId="4C91E6AE" w:rsidR="00D376F0" w:rsidRPr="00D424AA" w:rsidRDefault="00D376F0" w:rsidP="00D424AA">
            <w:pPr>
              <w:rPr>
                <w:rFonts w:cs="Times New Roman"/>
                <w:color w:val="000000" w:themeColor="text1"/>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drying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r w:rsidRPr="00841A35">
              <w:rPr>
                <w:rFonts w:cs="Times New Roman"/>
                <w:sz w:val="16"/>
                <w:szCs w:val="16"/>
                <w:lang w:val="en-GB" w:eastAsia="en-CA"/>
              </w:rPr>
              <w:t>.</w:t>
            </w:r>
          </w:p>
        </w:tc>
        <w:tc>
          <w:tcPr>
            <w:tcW w:w="2551" w:type="dxa"/>
            <w:shd w:val="clear" w:color="auto" w:fill="D9D9D9" w:themeFill="background1" w:themeFillShade="D9"/>
            <w:tcMar>
              <w:top w:w="40" w:type="dxa"/>
              <w:left w:w="40" w:type="dxa"/>
              <w:bottom w:w="40" w:type="dxa"/>
              <w:right w:w="40" w:type="dxa"/>
            </w:tcMar>
          </w:tcPr>
          <w:p w14:paraId="447921BF" w14:textId="4A34DA18" w:rsidR="00D376F0" w:rsidRPr="00841A35" w:rsidRDefault="00D376F0" w:rsidP="00D424AA">
            <w:pPr>
              <w:rPr>
                <w:rFonts w:cs="Times New Roman"/>
                <w:sz w:val="16"/>
                <w:szCs w:val="16"/>
                <w:lang w:val="nb-NO" w:eastAsia="en-CA"/>
              </w:rPr>
            </w:pPr>
            <w:r w:rsidRPr="00D424AA">
              <w:rPr>
                <w:rFonts w:cs="Times New Roman"/>
                <w:b/>
                <w:bCs/>
                <w:i/>
                <w:iCs/>
                <w:sz w:val="16"/>
                <w:szCs w:val="16"/>
                <w:shd w:val="clear" w:color="auto" w:fill="D9D9D9" w:themeFill="background1" w:themeFillShade="D9"/>
                <w:lang w:val="en-GB" w:eastAsia="en-CA"/>
              </w:rPr>
              <w:t>Low confidence:</w:t>
            </w:r>
            <w:r w:rsidRPr="00D424AA">
              <w:rPr>
                <w:rFonts w:cs="Times New Roman"/>
                <w:sz w:val="16"/>
                <w:szCs w:val="16"/>
                <w:shd w:val="clear" w:color="auto" w:fill="D9D9D9" w:themeFill="background1" w:themeFillShade="D9"/>
                <w:lang w:val="en-GB" w:eastAsia="en-CA"/>
              </w:rPr>
              <w:t xml:space="preserve"> </w:t>
            </w:r>
            <w:r w:rsidRPr="00D424AA">
              <w:rPr>
                <w:rFonts w:cs="Times New Roman"/>
                <w:sz w:val="16"/>
                <w:szCs w:val="16"/>
                <w:lang w:val="en-GB" w:eastAsia="en-CA"/>
              </w:rPr>
              <w:t xml:space="preserve"> </w:t>
            </w:r>
            <w:r w:rsidRPr="00D424AA">
              <w:rPr>
                <w:rFonts w:cs="Times New Roman"/>
                <w:b/>
                <w:bCs/>
                <w:sz w:val="16"/>
                <w:szCs w:val="16"/>
                <w:lang w:val="en-GB" w:eastAsia="en-CA"/>
              </w:rPr>
              <w:t>Inconsistent trends</w:t>
            </w:r>
            <w:r w:rsidRPr="00D424AA">
              <w:rPr>
                <w:rFonts w:cs="Times New Roman"/>
                <w:sz w:val="16"/>
                <w:szCs w:val="16"/>
                <w:lang w:val="en-GB" w:eastAsia="en-CA"/>
              </w:rPr>
              <w:t xml:space="preserve"> in available studies </w:t>
            </w:r>
            <w:commentRangeStart w:id="5577"/>
            <w:r w:rsidRPr="00D424AA">
              <w:rPr>
                <w:rFonts w:cs="Times New Roman"/>
                <w:sz w:val="16"/>
                <w:szCs w:val="16"/>
                <w:lang w:val="en-GB" w:eastAsia="en-CA"/>
              </w:rPr>
              <w:fldChar w:fldCharType="begin" w:fldLock="1"/>
            </w:r>
            <w:ins w:id="5578" w:author="Robin Matthews" w:date="2021-07-14T18:35:00Z">
              <w:r w:rsidR="00D32C6B">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5579" w:author="Robin Matthews" w:date="2021-07-14T18:35:00Z">
              <w:r w:rsidR="00FF6231" w:rsidDel="00D32C6B">
                <w:rPr>
                  <w:rFonts w:cs="Times New Roman"/>
                  <w:sz w:val="16"/>
                  <w:szCs w:val="16"/>
                  <w:lang w:val="en-GB" w:eastAsia="en-CA"/>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w:delInstrText>
              </w:r>
              <w:r w:rsidR="00FF6231" w:rsidRPr="006A2665" w:rsidDel="00D32C6B">
                <w:rPr>
                  <w:rFonts w:cs="Times New Roman"/>
                  <w:sz w:val="16"/>
                  <w:szCs w:val="16"/>
                  <w:lang w:eastAsia="en-CA"/>
                </w:rPr>
                <w:delInstrText>"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nb-NO" w:eastAsia="en-CA"/>
              </w:rPr>
              <w:t xml:space="preserve">(Touma et al., 2015; Cook et al., 2020; </w:t>
            </w:r>
            <w:ins w:id="5580" w:author="Robin Matthews" w:date="2021-07-14T18:35:00Z">
              <w:r w:rsidR="00D32C6B">
                <w:rPr>
                  <w:rFonts w:cs="Times New Roman"/>
                  <w:noProof/>
                  <w:sz w:val="16"/>
                  <w:szCs w:val="16"/>
                  <w:lang w:val="nb-NO" w:eastAsia="en-CA"/>
                </w:rPr>
                <w:t xml:space="preserve">R. </w:t>
              </w:r>
            </w:ins>
            <w:r w:rsidR="00A26296">
              <w:rPr>
                <w:rFonts w:cs="Times New Roman"/>
                <w:noProof/>
                <w:sz w:val="16"/>
                <w:szCs w:val="16"/>
                <w:lang w:val="nb-NO" w:eastAsia="en-CA"/>
              </w:rPr>
              <w:t>Zhai et al., 2020</w:t>
            </w:r>
            <w:del w:id="5581" w:author="Robin Matthews" w:date="2021-07-14T18:35:00Z">
              <w:r w:rsidR="00A26296" w:rsidDel="00D32C6B">
                <w:rPr>
                  <w:rFonts w:cs="Times New Roman"/>
                  <w:noProof/>
                  <w:sz w:val="16"/>
                  <w:szCs w:val="16"/>
                  <w:lang w:val="nb-NO" w:eastAsia="en-CA"/>
                </w:rPr>
                <w:delText>b</w:delText>
              </w:r>
            </w:del>
            <w:r w:rsidR="00A26296">
              <w:rPr>
                <w:rFonts w:cs="Times New Roman"/>
                <w:noProof/>
                <w:sz w:val="16"/>
                <w:szCs w:val="16"/>
                <w:lang w:val="nb-NO" w:eastAsia="en-CA"/>
              </w:rPr>
              <w:t>)</w:t>
            </w:r>
            <w:r w:rsidRPr="00D424AA">
              <w:rPr>
                <w:rFonts w:cs="Times New Roman"/>
                <w:sz w:val="16"/>
                <w:szCs w:val="16"/>
                <w:lang w:val="en-GB" w:eastAsia="en-CA"/>
              </w:rPr>
              <w:fldChar w:fldCharType="end"/>
            </w:r>
            <w:commentRangeEnd w:id="5577"/>
            <w:r w:rsidR="00A26296">
              <w:rPr>
                <w:rStyle w:val="Marquedecommentaire"/>
              </w:rPr>
              <w:commentReference w:id="5577"/>
            </w:r>
          </w:p>
          <w:p w14:paraId="76106331" w14:textId="77777777" w:rsidR="00D376F0" w:rsidRPr="00D424AA" w:rsidRDefault="00D376F0" w:rsidP="00D424AA">
            <w:pPr>
              <w:rPr>
                <w:rFonts w:cs="Times New Roman"/>
                <w:sz w:val="16"/>
                <w:szCs w:val="16"/>
                <w:lang w:val="nb-NO" w:eastAsia="en-CA"/>
              </w:rPr>
            </w:pPr>
          </w:p>
          <w:p w14:paraId="6DBA4197" w14:textId="7E844F63"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r w:rsidR="00FF6231">
              <w:rPr>
                <w:rFonts w:cs="Times New Roman"/>
                <w:sz w:val="16"/>
                <w:szCs w:val="16"/>
                <w:lang w:val="nb-NO"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Cook et al., 2020)</w:t>
            </w:r>
            <w:r w:rsidRPr="00D424AA">
              <w:rPr>
                <w:rFonts w:cs="Times New Roman"/>
                <w:sz w:val="16"/>
                <w:szCs w:val="16"/>
                <w:lang w:val="en-GB" w:eastAsia="en-CA"/>
              </w:rPr>
              <w:fldChar w:fldCharType="end"/>
            </w:r>
            <w:r w:rsidRPr="00841A35">
              <w:rPr>
                <w:rFonts w:cs="Times New Roman"/>
                <w:sz w:val="16"/>
                <w:szCs w:val="16"/>
                <w:lang w:val="en-GB" w:eastAsia="en-CA"/>
              </w:rPr>
              <w:t xml:space="preserve">: Inconsistent trends including large seasonal variations </w:t>
            </w:r>
          </w:p>
          <w:p w14:paraId="1D732230" w14:textId="77777777" w:rsidR="00D376F0" w:rsidRPr="00D424AA" w:rsidRDefault="00D376F0" w:rsidP="00D424AA">
            <w:pPr>
              <w:rPr>
                <w:rFonts w:cs="Times New Roman"/>
                <w:sz w:val="16"/>
                <w:szCs w:val="16"/>
                <w:lang w:val="en-GB" w:eastAsia="en-CA"/>
              </w:rPr>
            </w:pPr>
          </w:p>
          <w:commentRangeStart w:id="5582"/>
          <w:p w14:paraId="64F3474E" w14:textId="33D06880"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ins w:id="5583" w:author="Robin Matthews" w:date="2021-07-14T18:35:00Z">
              <w:r w:rsidR="00D32C6B">
                <w:rPr>
                  <w:rFonts w:cs="Times New Roman"/>
                  <w:sz w:val="16"/>
                  <w:szCs w:val="16"/>
                  <w:lang w:val="en-GB" w:eastAsia="en-CA"/>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manualFormatting" : "(R. Zhai et al., 2020)", "plainTextFormattedCitation" : "(Zhai et al., 2020b)", "previouslyFormattedCitation" : "(Zhai et al., 2020b)" }, "properties" : { "noteIndex" : 0 }, "schema" : "https://github.com/citation-style-language/schema/raw/master/csl-citation.json" }</w:instrText>
              </w:r>
            </w:ins>
            <w:del w:id="5584" w:author="Robin Matthews" w:date="2021-07-14T18:35:00Z">
              <w:r w:rsidR="00FF6231" w:rsidDel="00D32C6B">
                <w:rPr>
                  <w:rFonts w:cs="Times New Roman"/>
                  <w:sz w:val="16"/>
                  <w:szCs w:val="16"/>
                  <w:lang w:val="en-GB" w:eastAsia="en-CA"/>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plainTextFormattedCitation" : "(Zhai et al., 2020b)", "previouslyFormattedCitation" :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ins w:id="5585" w:author="Robin Matthews" w:date="2021-07-14T18:35:00Z">
              <w:r w:rsidR="00D32C6B">
                <w:rPr>
                  <w:rFonts w:cs="Times New Roman"/>
                  <w:noProof/>
                  <w:sz w:val="16"/>
                  <w:szCs w:val="16"/>
                  <w:lang w:val="en-GB" w:eastAsia="en-CA"/>
                </w:rPr>
                <w:t xml:space="preserve">R. </w:t>
              </w:r>
            </w:ins>
            <w:r w:rsidR="00A26296">
              <w:rPr>
                <w:rFonts w:cs="Times New Roman"/>
                <w:noProof/>
                <w:sz w:val="16"/>
                <w:szCs w:val="16"/>
                <w:lang w:val="en-GB" w:eastAsia="en-CA"/>
              </w:rPr>
              <w:t>Zhai et al., 2020</w:t>
            </w:r>
            <w:del w:id="5586" w:author="Robin Matthews" w:date="2021-07-14T18:35:00Z">
              <w:r w:rsidR="00A26296" w:rsidDel="00D32C6B">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582"/>
            <w:r w:rsidR="00A26296">
              <w:rPr>
                <w:rStyle w:val="Marquedecommentaire"/>
              </w:rPr>
              <w:commentReference w:id="5582"/>
            </w:r>
            <w:r w:rsidRPr="00841A35">
              <w:rPr>
                <w:rFonts w:cs="Times New Roman"/>
                <w:sz w:val="16"/>
                <w:szCs w:val="16"/>
                <w:lang w:val="en-GB" w:eastAsia="en-CA"/>
              </w:rPr>
              <w:t>: Inconsistent trends in study wi</w:t>
            </w:r>
            <w:r w:rsidRPr="00D424AA">
              <w:rPr>
                <w:rFonts w:cs="Times New Roman"/>
                <w:sz w:val="16"/>
                <w:szCs w:val="16"/>
                <w:lang w:val="en-GB" w:eastAsia="en-CA"/>
              </w:rPr>
              <w:t>th single hydrological model driven with HAPPI-MIP GCM simulations</w:t>
            </w:r>
          </w:p>
          <w:p w14:paraId="64035A31" w14:textId="77777777" w:rsidR="00D376F0" w:rsidRPr="00D424AA" w:rsidRDefault="00D376F0" w:rsidP="00D424AA">
            <w:pPr>
              <w:rPr>
                <w:rFonts w:cs="Times New Roman"/>
                <w:sz w:val="16"/>
                <w:szCs w:val="16"/>
                <w:lang w:val="en-GB" w:eastAsia="en-CA"/>
              </w:rPr>
            </w:pPr>
          </w:p>
          <w:p w14:paraId="6FA8085A" w14:textId="31D095D1" w:rsidR="00D376F0" w:rsidRPr="00D424AA" w:rsidRDefault="00D376F0" w:rsidP="00D424AA">
            <w:pPr>
              <w:rPr>
                <w:rFonts w:cs="Times New Roman"/>
                <w:color w:val="000000" w:themeColor="text1"/>
                <w:sz w:val="16"/>
                <w:szCs w:val="16"/>
                <w:lang w:val="en-GB"/>
              </w:rPr>
            </w:pP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r w:rsidRPr="00841A35">
              <w:rPr>
                <w:rFonts w:cs="Times New Roman"/>
                <w:b/>
                <w:color w:val="000000" w:themeColor="text1"/>
                <w:sz w:val="16"/>
                <w:szCs w:val="16"/>
                <w:lang w:val="en-GB"/>
              </w:rPr>
              <w:t xml:space="preserve">: </w:t>
            </w:r>
            <w:r w:rsidRPr="00D424AA">
              <w:rPr>
                <w:rFonts w:cs="Times New Roman"/>
                <w:color w:val="000000" w:themeColor="text1"/>
                <w:sz w:val="16"/>
                <w:szCs w:val="16"/>
                <w:lang w:val="en-GB"/>
              </w:rPr>
              <w:t>Increase in the frequency of hydrological droughts based on SRI in CMIP5</w:t>
            </w:r>
          </w:p>
        </w:tc>
        <w:tc>
          <w:tcPr>
            <w:tcW w:w="2607" w:type="dxa"/>
            <w:shd w:val="clear" w:color="auto" w:fill="D9D9D9" w:themeFill="background1" w:themeFillShade="D9"/>
            <w:tcMar>
              <w:top w:w="40" w:type="dxa"/>
              <w:left w:w="40" w:type="dxa"/>
              <w:bottom w:w="40" w:type="dxa"/>
              <w:right w:w="40" w:type="dxa"/>
            </w:tcMar>
          </w:tcPr>
          <w:p w14:paraId="1C555CE2" w14:textId="49EE5FF5" w:rsidR="00D376F0" w:rsidRPr="006A2665" w:rsidRDefault="00D376F0" w:rsidP="00D424AA">
            <w:pPr>
              <w:rPr>
                <w:rFonts w:cs="Times New Roman"/>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Inconsistent trends</w:t>
            </w:r>
            <w:r w:rsidRPr="00D424AA">
              <w:rPr>
                <w:rFonts w:cs="Times New Roman"/>
                <w:iCs/>
                <w:color w:val="000000" w:themeColor="text1"/>
                <w:sz w:val="16"/>
                <w:szCs w:val="16"/>
                <w:lang w:val="en-GB"/>
              </w:rPr>
              <w:t xml:space="preserve">. Mixed signal among studies and low signal to noise ratio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8A3B40" w14:paraId="7C419A5D" w14:textId="77777777" w:rsidTr="00723657">
        <w:trPr>
          <w:cantSplit/>
          <w:trHeight w:val="1134"/>
        </w:trPr>
        <w:tc>
          <w:tcPr>
            <w:tcW w:w="846" w:type="dxa"/>
            <w:vMerge w:val="restart"/>
          </w:tcPr>
          <w:p w14:paraId="4E8A5129" w14:textId="77777777" w:rsidR="00D376F0" w:rsidRPr="00D424AA" w:rsidRDefault="00D376F0" w:rsidP="00841A35">
            <w:pPr>
              <w:jc w:val="center"/>
              <w:rPr>
                <w:rFonts w:cs="Times New Roman"/>
                <w:color w:val="000000" w:themeColor="text1"/>
                <w:sz w:val="16"/>
                <w:szCs w:val="16"/>
                <w:lang w:val="en-GB"/>
              </w:rPr>
            </w:pPr>
            <w:r w:rsidRPr="00D424AA">
              <w:rPr>
                <w:rFonts w:cs="Times New Roman"/>
                <w:sz w:val="16"/>
                <w:szCs w:val="16"/>
                <w:lang w:val="en-GB" w:eastAsia="en-CA"/>
              </w:rPr>
              <w:t>Eastern Siberia (ESB)</w:t>
            </w:r>
          </w:p>
        </w:tc>
        <w:tc>
          <w:tcPr>
            <w:tcW w:w="709" w:type="dxa"/>
          </w:tcPr>
          <w:p w14:paraId="2B585E66"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268" w:type="dxa"/>
            <w:tcBorders>
              <w:top w:val="single" w:sz="4" w:space="0" w:color="auto"/>
            </w:tcBorders>
            <w:shd w:val="clear" w:color="auto" w:fill="DCEAF8"/>
          </w:tcPr>
          <w:p w14:paraId="782A33FC" w14:textId="5ABD33FB" w:rsidR="00D376F0" w:rsidRPr="00D424AA" w:rsidRDefault="00D376F0" w:rsidP="00D424AA">
            <w:pPr>
              <w:rPr>
                <w:rFonts w:cs="Times New Roman"/>
                <w:sz w:val="16"/>
                <w:szCs w:val="16"/>
                <w:lang w:val="nb-NO" w:eastAsia="en-CA"/>
              </w:rPr>
            </w:pPr>
            <w:r w:rsidRPr="00D424AA">
              <w:rPr>
                <w:rFonts w:cs="Times New Roman"/>
                <w:b/>
                <w:bCs/>
                <w:i/>
                <w:iCs/>
                <w:sz w:val="16"/>
                <w:szCs w:val="16"/>
                <w:lang w:val="en-GB" w:eastAsia="en-CA"/>
              </w:rPr>
              <w:t>Medium confidence:</w:t>
            </w:r>
            <w:r w:rsidRPr="00D424AA">
              <w:rPr>
                <w:rFonts w:cs="Times New Roman"/>
                <w:sz w:val="16"/>
                <w:szCs w:val="16"/>
                <w:lang w:val="en-GB" w:eastAsia="en-CA"/>
              </w:rPr>
              <w:t xml:space="preserve"> </w:t>
            </w:r>
            <w:r w:rsidRPr="00D424AA">
              <w:rPr>
                <w:rFonts w:cs="Times New Roman"/>
                <w:b/>
                <w:bCs/>
                <w:sz w:val="16"/>
                <w:szCs w:val="16"/>
                <w:lang w:val="en-GB" w:eastAsia="en-CA"/>
              </w:rPr>
              <w:t>Decrease</w:t>
            </w:r>
            <w:r w:rsidRPr="00D424AA">
              <w:rPr>
                <w:rFonts w:cs="Times New Roman"/>
                <w:sz w:val="16"/>
                <w:szCs w:val="16"/>
                <w:lang w:val="en-GB" w:eastAsia="en-CA"/>
              </w:rPr>
              <w:t xml:space="preserve"> in the duration and frequency of meteorological droughts </w:t>
            </w:r>
            <w:commentRangeStart w:id="5587"/>
            <w:r w:rsidRPr="00D424AA">
              <w:rPr>
                <w:rFonts w:cs="Times New Roman"/>
                <w:sz w:val="16"/>
                <w:szCs w:val="16"/>
                <w:lang w:val="en-GB" w:eastAsia="en-CA"/>
              </w:rPr>
              <w:fldChar w:fldCharType="begin" w:fldLock="1"/>
            </w:r>
            <w:r w:rsidR="00DB48AC">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3",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Spinoni et al., 2019; Dunn et al., 2020)", "manualFormatting" : "(Khlebnikova et al., 2019a; Spinoni et al., 2019; Dunn et al., 2020)", "plainTextFormattedCitation" : "(Khlebnikova et al., 2019b; Spinoni et al., 2019; Dunn et al., 2020)", "previouslyFormattedCitation" : "(Khlebnikova et al., 2019b; Spinoni et al., 2019;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nb-NO" w:eastAsia="en-CA"/>
              </w:rPr>
              <w:t>(Khlebnikova et al., 2019</w:t>
            </w:r>
            <w:del w:id="5588" w:author="Robin Matthews" w:date="2021-07-14T18:36:00Z">
              <w:r w:rsidR="00A26296" w:rsidDel="00D32C6B">
                <w:rPr>
                  <w:rFonts w:cs="Times New Roman"/>
                  <w:noProof/>
                  <w:sz w:val="16"/>
                  <w:szCs w:val="16"/>
                  <w:lang w:val="nb-NO" w:eastAsia="en-CA"/>
                </w:rPr>
                <w:delText>b</w:delText>
              </w:r>
            </w:del>
            <w:ins w:id="5589" w:author="Robin Matthews" w:date="2021-07-14T18:36:00Z">
              <w:r w:rsidR="00D32C6B">
                <w:rPr>
                  <w:rFonts w:cs="Times New Roman"/>
                  <w:noProof/>
                  <w:sz w:val="16"/>
                  <w:szCs w:val="16"/>
                  <w:lang w:val="nb-NO" w:eastAsia="en-CA"/>
                </w:rPr>
                <w:t>a</w:t>
              </w:r>
            </w:ins>
            <w:r w:rsidR="00A26296">
              <w:rPr>
                <w:rFonts w:cs="Times New Roman"/>
                <w:noProof/>
                <w:sz w:val="16"/>
                <w:szCs w:val="16"/>
                <w:lang w:val="nb-NO" w:eastAsia="en-CA"/>
              </w:rPr>
              <w:t>; Spinoni et al., 2019; Dunn et al., 2020)</w:t>
            </w:r>
            <w:r w:rsidRPr="00D424AA">
              <w:rPr>
                <w:rFonts w:cs="Times New Roman"/>
                <w:sz w:val="16"/>
                <w:szCs w:val="16"/>
                <w:lang w:val="en-GB" w:eastAsia="en-CA"/>
              </w:rPr>
              <w:fldChar w:fldCharType="end"/>
            </w:r>
            <w:commentRangeEnd w:id="5587"/>
            <w:r w:rsidR="00A26296">
              <w:rPr>
                <w:rStyle w:val="Marquedecommentaire"/>
              </w:rPr>
              <w:commentReference w:id="5587"/>
            </w:r>
            <w:r w:rsidRPr="00841A35">
              <w:rPr>
                <w:rFonts w:cs="Times New Roman"/>
                <w:sz w:val="16"/>
                <w:szCs w:val="16"/>
                <w:lang w:val="nb-NO" w:eastAsia="en-CA"/>
              </w:rPr>
              <w:t xml:space="preserve">. </w:t>
            </w:r>
          </w:p>
          <w:p w14:paraId="06194EF3" w14:textId="77777777" w:rsidR="00D376F0" w:rsidRPr="00D424AA" w:rsidRDefault="00D376F0" w:rsidP="00D424AA">
            <w:pPr>
              <w:rPr>
                <w:rFonts w:cs="Times New Roman"/>
                <w:sz w:val="16"/>
                <w:szCs w:val="16"/>
                <w:lang w:val="nb-NO" w:eastAsia="en-CA"/>
              </w:rPr>
            </w:pPr>
          </w:p>
          <w:commentRangeStart w:id="5590"/>
          <w:p w14:paraId="13F67242" w14:textId="2FC3B6A9"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ins w:id="5591" w:author="Robin Matthews" w:date="2021-07-14T18:36:00Z">
              <w:r w:rsidR="00D32C6B">
                <w:rPr>
                  <w:rFonts w:cs="Times New Roman"/>
                  <w:sz w:val="16"/>
                  <w:szCs w:val="16"/>
                  <w:lang w:val="en-GB" w:eastAsia="en-CA"/>
                </w:rPr>
                <w: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manualFormatting" : "(Khlebnikova et al., 2019a)", "plainTextFormattedCitation" : "(Khlebnikova et al., 2019b)", "previouslyFormattedCitation" : "(Khlebnikova et al., 2019b)" }, "properties" : { "noteIndex" : 0 }, "schema" : "https://github.com/citation-style-language/schema/raw/master/csl-citation.json" }</w:instrText>
              </w:r>
            </w:ins>
            <w:del w:id="5592" w:author="Robin Matthews" w:date="2021-07-14T18:36:00Z">
              <w:r w:rsidR="00FF6231" w:rsidDel="00D32C6B">
                <w:rPr>
                  <w:rFonts w:cs="Times New Roman"/>
                  <w:sz w:val="16"/>
                  <w:szCs w:val="16"/>
                  <w:lang w:val="en-GB" w:eastAsia="en-CA"/>
                </w:rPr>
                <w:del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plainTextFormattedCitation" : "(Khlebnikova et al., 2019b)", "previouslyFormattedCitation" : "(Khlebnikova et al., 2019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Khlebnikova et al., 2019</w:t>
            </w:r>
            <w:ins w:id="5593" w:author="Robin Matthews" w:date="2021-07-14T18:36:00Z">
              <w:r w:rsidR="00D32C6B">
                <w:rPr>
                  <w:rFonts w:cs="Times New Roman"/>
                  <w:noProof/>
                  <w:sz w:val="16"/>
                  <w:szCs w:val="16"/>
                  <w:lang w:val="en-GB" w:eastAsia="en-CA"/>
                </w:rPr>
                <w:t>a</w:t>
              </w:r>
            </w:ins>
            <w:del w:id="5594" w:author="Robin Matthews" w:date="2021-07-14T18:36:00Z">
              <w:r w:rsidR="00A26296" w:rsidDel="00D32C6B">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590"/>
            <w:r w:rsidR="00A26296">
              <w:rPr>
                <w:rStyle w:val="Marquedecommentaire"/>
              </w:rPr>
              <w:commentReference w:id="5590"/>
            </w:r>
            <w:r w:rsidRPr="00841A35">
              <w:rPr>
                <w:rFonts w:cs="Times New Roman"/>
                <w:sz w:val="16"/>
                <w:szCs w:val="16"/>
                <w:lang w:val="en-GB" w:eastAsia="en-CA"/>
              </w:rPr>
              <w:t>: Decrease in fraction of dry days and decrease in mean CDD, but inconsistent trends for maximum CDD, for 1991-2015 compared to 1966-1990</w:t>
            </w:r>
          </w:p>
          <w:p w14:paraId="708A075E" w14:textId="77777777" w:rsidR="00D376F0" w:rsidRPr="00D424AA" w:rsidRDefault="00D376F0" w:rsidP="00D424AA">
            <w:pPr>
              <w:rPr>
                <w:rFonts w:cs="Times New Roman"/>
                <w:sz w:val="16"/>
                <w:szCs w:val="16"/>
                <w:lang w:val="en-GB" w:eastAsia="en-CA"/>
              </w:rPr>
            </w:pPr>
          </w:p>
          <w:p w14:paraId="7A49A698" w14:textId="1D49440E"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Dunn et al., 2020)</w:t>
            </w:r>
            <w:r w:rsidRPr="00D424AA">
              <w:rPr>
                <w:rFonts w:cs="Times New Roman"/>
                <w:sz w:val="16"/>
                <w:szCs w:val="16"/>
                <w:lang w:val="en-GB" w:eastAsia="en-CA"/>
              </w:rPr>
              <w:fldChar w:fldCharType="end"/>
            </w:r>
            <w:r w:rsidRPr="00841A35">
              <w:rPr>
                <w:rFonts w:cs="Times New Roman"/>
                <w:sz w:val="16"/>
                <w:szCs w:val="16"/>
                <w:lang w:val="en-GB" w:eastAsia="en-CA"/>
              </w:rPr>
              <w:t>: Significant CDD d</w:t>
            </w:r>
            <w:r w:rsidRPr="00D424AA">
              <w:rPr>
                <w:rFonts w:cs="Times New Roman"/>
                <w:sz w:val="16"/>
                <w:szCs w:val="16"/>
                <w:lang w:val="en-GB" w:eastAsia="en-CA"/>
              </w:rPr>
              <w:t xml:space="preserve">ecrease </w:t>
            </w:r>
          </w:p>
          <w:p w14:paraId="76890263" w14:textId="77777777" w:rsidR="00D376F0" w:rsidRPr="00D424AA" w:rsidRDefault="00D376F0" w:rsidP="00D424AA">
            <w:pPr>
              <w:rPr>
                <w:rFonts w:cs="Times New Roman"/>
                <w:sz w:val="16"/>
                <w:szCs w:val="16"/>
                <w:lang w:val="en-GB" w:eastAsia="en-CA"/>
              </w:rPr>
            </w:pPr>
          </w:p>
          <w:p w14:paraId="012D82D6" w14:textId="7453DCAC"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Spinoni et al., 2019)</w:t>
            </w:r>
            <w:r w:rsidRPr="00D424AA">
              <w:rPr>
                <w:rFonts w:cs="Times New Roman"/>
                <w:sz w:val="16"/>
                <w:szCs w:val="16"/>
                <w:lang w:val="en-GB" w:eastAsia="en-CA"/>
              </w:rPr>
              <w:fldChar w:fldCharType="end"/>
            </w:r>
            <w:r w:rsidRPr="00841A35">
              <w:rPr>
                <w:rFonts w:cs="Times New Roman"/>
                <w:sz w:val="16"/>
                <w:szCs w:val="16"/>
                <w:lang w:val="en-GB" w:eastAsia="en-CA"/>
              </w:rPr>
              <w:t xml:space="preserve">: Mostly decrease in </w:t>
            </w:r>
            <w:r w:rsidRPr="00D424AA">
              <w:rPr>
                <w:rFonts w:cs="Times New Roman"/>
                <w:sz w:val="16"/>
                <w:szCs w:val="16"/>
                <w:lang w:val="en-GB" w:eastAsia="en-CA"/>
              </w:rPr>
              <w:t>SPI, but partly mixed signals and inconsistent trends</w:t>
            </w:r>
          </w:p>
        </w:tc>
        <w:tc>
          <w:tcPr>
            <w:tcW w:w="1701" w:type="dxa"/>
            <w:tcBorders>
              <w:top w:val="single" w:sz="4" w:space="0" w:color="auto"/>
            </w:tcBorders>
            <w:shd w:val="clear" w:color="auto" w:fill="D9D9D9" w:themeFill="background1" w:themeFillShade="D9"/>
          </w:tcPr>
          <w:p w14:paraId="4A00EA63"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tcBorders>
              <w:top w:val="single" w:sz="4" w:space="0" w:color="auto"/>
            </w:tcBorders>
            <w:shd w:val="clear" w:color="auto" w:fill="D9D9D9" w:themeFill="background1" w:themeFillShade="D9"/>
            <w:tcMar>
              <w:top w:w="40" w:type="dxa"/>
              <w:left w:w="40" w:type="dxa"/>
              <w:bottom w:w="40" w:type="dxa"/>
              <w:right w:w="40" w:type="dxa"/>
            </w:tcMar>
          </w:tcPr>
          <w:p w14:paraId="202CBCF9" w14:textId="376D994A" w:rsidR="00D376F0" w:rsidRPr="00D424AA" w:rsidRDefault="00D376F0" w:rsidP="00D424AA">
            <w:pPr>
              <w:rPr>
                <w:rFonts w:cs="Times New Roman"/>
                <w:b/>
                <w:bCs/>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Limited evidence. </w:t>
            </w:r>
            <w:r w:rsidRPr="00D424AA">
              <w:rPr>
                <w:rFonts w:cs="Times New Roman"/>
                <w:sz w:val="16"/>
                <w:szCs w:val="16"/>
                <w:lang w:val="en-GB" w:eastAsia="en-CA"/>
              </w:rPr>
              <w:t xml:space="preserve">Tendency towards decrease in SPI in CMIP5 </w:t>
            </w:r>
            <w:commentRangeStart w:id="5595"/>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596" w:author="Robin Matthews" w:date="2021-07-14T12:29:00Z">
              <w:r w:rsidR="00A26296" w:rsidDel="00FC4A87">
                <w:rPr>
                  <w:rFonts w:cs="Times New Roman"/>
                  <w:noProof/>
                  <w:sz w:val="16"/>
                  <w:szCs w:val="16"/>
                  <w:lang w:val="en-GB" w:eastAsia="en-CA"/>
                </w:rPr>
                <w:delText>Xu et al., 2019a</w:delText>
              </w:r>
            </w:del>
            <w:ins w:id="5597" w:author="Robin Matthews" w:date="2021-07-14T12:29: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595"/>
            <w:r w:rsidR="00A26296">
              <w:rPr>
                <w:rStyle w:val="Marquedecommentaire"/>
              </w:rPr>
              <w:commentReference w:id="5595"/>
            </w:r>
            <w:r w:rsidRPr="00841A35">
              <w:rPr>
                <w:rFonts w:cs="Times New Roman"/>
                <w:sz w:val="16"/>
                <w:szCs w:val="16"/>
                <w:lang w:val="en-GB" w:eastAsia="en-CA"/>
              </w:rPr>
              <w:t xml:space="preserve"> and CDD in CMIP6 (Chapter 11 Supplementary Material (11.SM)).</w:t>
            </w:r>
            <w:r w:rsidRPr="00D424AA">
              <w:rPr>
                <w:rFonts w:cs="Times New Roman"/>
                <w:b/>
                <w:bCs/>
                <w:sz w:val="16"/>
                <w:szCs w:val="16"/>
                <w:lang w:val="en-GB" w:eastAsia="en-CA"/>
              </w:rPr>
              <w:t xml:space="preserve"> </w:t>
            </w:r>
          </w:p>
          <w:p w14:paraId="6F5A55B3" w14:textId="77777777" w:rsidR="00D376F0" w:rsidRPr="00D424AA" w:rsidRDefault="00D376F0" w:rsidP="00D424AA">
            <w:pPr>
              <w:rPr>
                <w:rFonts w:cs="Times New Roman"/>
                <w:b/>
                <w:bCs/>
                <w:sz w:val="16"/>
                <w:szCs w:val="16"/>
                <w:lang w:val="en-GB" w:eastAsia="en-CA"/>
              </w:rPr>
            </w:pPr>
          </w:p>
          <w:p w14:paraId="7796AB89" w14:textId="77777777" w:rsidR="00D376F0" w:rsidRPr="00D424AA" w:rsidRDefault="00D376F0" w:rsidP="00D424AA">
            <w:pPr>
              <w:rPr>
                <w:rFonts w:cs="Times New Roman"/>
                <w:color w:val="000000" w:themeColor="text1"/>
                <w:sz w:val="16"/>
                <w:szCs w:val="16"/>
                <w:lang w:val="en-GB"/>
              </w:rPr>
            </w:pPr>
          </w:p>
        </w:tc>
        <w:tc>
          <w:tcPr>
            <w:tcW w:w="2551" w:type="dxa"/>
            <w:shd w:val="clear" w:color="auto" w:fill="DCEAF8"/>
            <w:tcMar>
              <w:top w:w="40" w:type="dxa"/>
              <w:left w:w="40" w:type="dxa"/>
              <w:bottom w:w="40" w:type="dxa"/>
              <w:right w:w="40" w:type="dxa"/>
            </w:tcMar>
          </w:tcPr>
          <w:p w14:paraId="6A3F9C2E" w14:textId="6AF1534A" w:rsidR="00D376F0" w:rsidRPr="00D74FF3" w:rsidRDefault="00D376F0" w:rsidP="00D424AA">
            <w:pPr>
              <w:rPr>
                <w:rFonts w:cs="Times New Roman"/>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frequency and severity of meteorological droughts </w:t>
            </w:r>
            <w:commentRangeStart w:id="5598"/>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2",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Khlebnikova et al., 2019b; Xu et al., 2019a; Spinoni et al., 2020)", "manualFormatting" : "(Khlebnikova et al., 2019b; L. Xu et al., 2019; Spinoni et al., 2020)", "plainTextFormattedCitation" : "(Khlebnikova et al., 2019b; Xu et al., 2019a; Spinoni et al., 2020)", "previouslyFormattedCitation" : "(Khlebnikova et al., 2019b;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 xml:space="preserve">(Khlebnikova et al., 2019b; </w:t>
            </w:r>
            <w:del w:id="5599" w:author="Robin Matthews" w:date="2021-07-14T12:29:00Z">
              <w:r w:rsidR="00A26296" w:rsidDel="00FC4A87">
                <w:rPr>
                  <w:rFonts w:cs="Times New Roman"/>
                  <w:noProof/>
                  <w:color w:val="000000" w:themeColor="text1"/>
                  <w:sz w:val="16"/>
                  <w:szCs w:val="16"/>
                </w:rPr>
                <w:delText>Xu et al., 2019a</w:delText>
              </w:r>
            </w:del>
            <w:ins w:id="5600" w:author="Robin Matthews" w:date="2021-07-14T12:29: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w:t>
            </w:r>
            <w:r w:rsidRPr="00D424AA">
              <w:rPr>
                <w:rFonts w:cs="Times New Roman"/>
                <w:color w:val="000000" w:themeColor="text1"/>
                <w:sz w:val="16"/>
                <w:szCs w:val="16"/>
                <w:lang w:val="en-GB"/>
              </w:rPr>
              <w:fldChar w:fldCharType="end"/>
            </w:r>
            <w:commentRangeEnd w:id="5598"/>
            <w:r w:rsidR="00A26296">
              <w:rPr>
                <w:rStyle w:val="Marquedecommentaire"/>
              </w:rPr>
              <w:commentReference w:id="5598"/>
            </w:r>
            <w:r w:rsidRPr="00D74FF3">
              <w:rPr>
                <w:rFonts w:cs="Times New Roman"/>
                <w:color w:val="000000" w:themeColor="text1"/>
                <w:sz w:val="16"/>
                <w:szCs w:val="16"/>
              </w:rPr>
              <w:t>(Chapter 11 Supplementary Material (11.SM)).</w:t>
            </w:r>
          </w:p>
          <w:p w14:paraId="255782D4" w14:textId="77777777" w:rsidR="00D376F0" w:rsidRPr="00D74FF3" w:rsidRDefault="00D376F0" w:rsidP="00D424AA">
            <w:pPr>
              <w:rPr>
                <w:rFonts w:cs="Times New Roman"/>
                <w:color w:val="000000" w:themeColor="text1"/>
                <w:sz w:val="16"/>
                <w:szCs w:val="16"/>
              </w:rPr>
            </w:pPr>
          </w:p>
          <w:p w14:paraId="2942CAFF" w14:textId="77777777" w:rsidR="00D376F0" w:rsidRPr="00D74FF3" w:rsidRDefault="00D376F0" w:rsidP="00D424AA">
            <w:pPr>
              <w:rPr>
                <w:rFonts w:cs="Times New Roman"/>
                <w:sz w:val="16"/>
                <w:szCs w:val="16"/>
              </w:rPr>
            </w:pPr>
          </w:p>
          <w:commentRangeStart w:id="5601"/>
          <w:p w14:paraId="02725329" w14:textId="429A5A8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ins w:id="5602" w:author="Robin Matthews" w:date="2021-07-14T18:36:00Z">
              <w:r w:rsidR="00D32C6B">
                <w:rPr>
                  <w:rFonts w:cs="Times New Roman"/>
                  <w:color w:val="000000" w:themeColor="text1"/>
                  <w:sz w:val="16"/>
                  <w:szCs w:val="16"/>
                  <w:lang w:val="en-GB"/>
                </w:rPr>
                <w: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manualFormatting" : "(Khlebnikova et al., 2019a)", "plainTextFormattedCitation" : "(Khlebnikova et al., 2019b)", "previouslyFormattedCitation" : "(Khlebnikova et al., 2019b)" }, "properties" : { "noteIndex" : 0 }, "schema" : "https://github.com/citation-style-language/schema/raw/master/csl-citation.json" }</w:instrText>
              </w:r>
            </w:ins>
            <w:del w:id="5603" w:author="Robin Matthews" w:date="2021-07-14T18:36:00Z">
              <w:r w:rsidR="00FF6231" w:rsidDel="00D32C6B">
                <w:rPr>
                  <w:rFonts w:cs="Times New Roman"/>
                  <w:color w:val="000000" w:themeColor="text1"/>
                  <w:sz w:val="16"/>
                  <w:szCs w:val="16"/>
                  <w:lang w:val="en-GB"/>
                </w:rPr>
                <w:del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plainTextFormattedCitation" : "(Khlebnikova et al., 2019b)", "previouslyFormattedCitation" : "(Khlebnikova et al., 2019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hlebnikova et al., 2019</w:t>
            </w:r>
            <w:del w:id="5604" w:author="Robin Matthews" w:date="2021-07-14T18:36:00Z">
              <w:r w:rsidR="00A26296" w:rsidDel="00D32C6B">
                <w:rPr>
                  <w:rFonts w:cs="Times New Roman"/>
                  <w:noProof/>
                  <w:color w:val="000000" w:themeColor="text1"/>
                  <w:sz w:val="16"/>
                  <w:szCs w:val="16"/>
                  <w:lang w:val="en-GB"/>
                </w:rPr>
                <w:delText>b</w:delText>
              </w:r>
            </w:del>
            <w:ins w:id="5605" w:author="Robin Matthews" w:date="2021-07-14T18:36:00Z">
              <w:r w:rsidR="00D32C6B">
                <w:rPr>
                  <w:rFonts w:cs="Times New Roman"/>
                  <w:noProof/>
                  <w:color w:val="000000" w:themeColor="text1"/>
                  <w:sz w:val="16"/>
                  <w:szCs w:val="16"/>
                  <w:lang w:val="en-GB"/>
                </w:rPr>
                <w:t>a</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5601"/>
            <w:r w:rsidR="00A26296">
              <w:rPr>
                <w:rStyle w:val="Marquedecommentaire"/>
              </w:rPr>
              <w:commentReference w:id="5601"/>
            </w:r>
            <w:r w:rsidRPr="00841A35">
              <w:rPr>
                <w:rFonts w:cs="Times New Roman"/>
                <w:color w:val="000000" w:themeColor="text1"/>
                <w:sz w:val="16"/>
                <w:szCs w:val="16"/>
                <w:lang w:val="en-GB"/>
              </w:rPr>
              <w:t>: Projections with a regional climate model driven with several CMIP5 GCMs (RCP8.5, 2050-2059 compared with 19</w:t>
            </w:r>
            <w:r w:rsidRPr="00D424AA">
              <w:rPr>
                <w:rFonts w:cs="Times New Roman"/>
                <w:color w:val="000000" w:themeColor="text1"/>
                <w:sz w:val="16"/>
                <w:szCs w:val="16"/>
                <w:lang w:val="en-GB"/>
              </w:rPr>
              <w:t>90-1999): Mostly decrease in CDD but increase in part of domain, in particular in the south</w:t>
            </w:r>
          </w:p>
        </w:tc>
        <w:tc>
          <w:tcPr>
            <w:tcW w:w="2607" w:type="dxa"/>
            <w:shd w:val="clear" w:color="auto" w:fill="DCEAF8"/>
            <w:tcMar>
              <w:top w:w="40" w:type="dxa"/>
              <w:left w:w="40" w:type="dxa"/>
              <w:bottom w:w="40" w:type="dxa"/>
              <w:right w:w="40" w:type="dxa"/>
            </w:tcMar>
          </w:tcPr>
          <w:p w14:paraId="76ECFA0C" w14:textId="0364C506" w:rsidR="00D376F0" w:rsidRPr="00D74FF3" w:rsidRDefault="00D376F0" w:rsidP="00D424AA">
            <w:pPr>
              <w:rPr>
                <w:rFonts w:cs="Times New Roman"/>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meteorological drought severity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w:instrText>
            </w:r>
            <w:r w:rsidR="00FF6231" w:rsidRPr="006A2665">
              <w:rPr>
                <w:rFonts w:cs="Times New Roman"/>
                <w:color w:val="000000" w:themeColor="text1"/>
                <w:sz w:val="16"/>
                <w:szCs w:val="16"/>
              </w:rPr>
              <w:instrText>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Spinoni et al., 2020)", "plainTextFormattedCitation" : "(Touma et al., 2015; Spinoni et al., 2020)", "previouslyFormattedCitation" : "(Touma et al., 2015;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Touma et al., 2015; Spinoni et al., 2020)</w:t>
            </w:r>
            <w:r w:rsidRPr="00D424AA">
              <w:rPr>
                <w:rFonts w:cs="Times New Roman"/>
                <w:color w:val="000000" w:themeColor="text1"/>
                <w:sz w:val="16"/>
                <w:szCs w:val="16"/>
                <w:lang w:val="en-GB"/>
              </w:rPr>
              <w:fldChar w:fldCharType="end"/>
            </w:r>
            <w:r w:rsidRPr="00D74FF3">
              <w:rPr>
                <w:rFonts w:cs="Times New Roman"/>
                <w:color w:val="000000" w:themeColor="text1"/>
                <w:sz w:val="16"/>
                <w:szCs w:val="16"/>
              </w:rPr>
              <w:t>(Chapter 11 Supplementary Material (11.SM)).</w:t>
            </w:r>
          </w:p>
        </w:tc>
      </w:tr>
      <w:tr w:rsidR="00D376F0" w:rsidRPr="00F1665C" w14:paraId="200906D4" w14:textId="77777777" w:rsidTr="00723657">
        <w:trPr>
          <w:cantSplit/>
          <w:trHeight w:val="1134"/>
        </w:trPr>
        <w:tc>
          <w:tcPr>
            <w:tcW w:w="846" w:type="dxa"/>
            <w:vMerge/>
          </w:tcPr>
          <w:p w14:paraId="7BCBEA3A" w14:textId="77777777" w:rsidR="00D376F0" w:rsidRPr="00D74FF3" w:rsidRDefault="00D376F0" w:rsidP="00D424AA">
            <w:pPr>
              <w:rPr>
                <w:rFonts w:cs="Times New Roman"/>
                <w:color w:val="000000" w:themeColor="text1"/>
                <w:sz w:val="16"/>
                <w:szCs w:val="16"/>
              </w:rPr>
            </w:pPr>
          </w:p>
        </w:tc>
        <w:tc>
          <w:tcPr>
            <w:tcW w:w="709" w:type="dxa"/>
          </w:tcPr>
          <w:p w14:paraId="58E5AA6E"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tc>
        <w:tc>
          <w:tcPr>
            <w:tcW w:w="2268" w:type="dxa"/>
            <w:shd w:val="clear" w:color="auto" w:fill="D9D9D9" w:themeFill="background1" w:themeFillShade="D9"/>
          </w:tcPr>
          <w:p w14:paraId="7DC8256F" w14:textId="00140CEC"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onsistent trends</w:t>
            </w:r>
            <w:r w:rsidRPr="00D424AA">
              <w:rPr>
                <w:rFonts w:cs="Times New Roman"/>
                <w:bCs/>
                <w:color w:val="000000" w:themeColor="text1"/>
                <w:sz w:val="16"/>
                <w:szCs w:val="16"/>
                <w:lang w:val="en-GB"/>
              </w:rPr>
              <w:t xml:space="preserve"> depending on subregion and index based on soil moisture,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w:instrText>
            </w:r>
            <w:r w:rsidR="00FF6231" w:rsidRPr="006A2665">
              <w:rPr>
                <w:rFonts w:cs="Times New Roman"/>
                <w:bCs/>
                <w:color w:val="000000" w:themeColor="text1"/>
                <w:sz w:val="16"/>
                <w:szCs w:val="16"/>
              </w:rPr>
              <w:instrText>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Greve et al., 2014; Dai and Zhao, 2017; Spinoni et al., 2019; Padrón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w:t>
            </w:r>
          </w:p>
        </w:tc>
        <w:tc>
          <w:tcPr>
            <w:tcW w:w="1701" w:type="dxa"/>
            <w:shd w:val="clear" w:color="auto" w:fill="D9D9D9" w:themeFill="background1" w:themeFillShade="D9"/>
          </w:tcPr>
          <w:p w14:paraId="02510D9C"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shd w:val="clear" w:color="auto" w:fill="D9D9D9" w:themeFill="background1" w:themeFillShade="D9"/>
            <w:tcMar>
              <w:top w:w="40" w:type="dxa"/>
              <w:left w:w="40" w:type="dxa"/>
              <w:bottom w:w="40" w:type="dxa"/>
              <w:right w:w="40" w:type="dxa"/>
            </w:tcMar>
          </w:tcPr>
          <w:p w14:paraId="7A83DDEE" w14:textId="77777777"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in changes in drought severity depending on models and metrics. </w:t>
            </w:r>
          </w:p>
          <w:p w14:paraId="2FE5DF83" w14:textId="77777777" w:rsidR="00D376F0" w:rsidRPr="00D424AA" w:rsidRDefault="00D376F0" w:rsidP="00D424AA">
            <w:pPr>
              <w:rPr>
                <w:rFonts w:cs="Times New Roman"/>
                <w:bCs/>
                <w:color w:val="000000" w:themeColor="text1"/>
                <w:sz w:val="16"/>
                <w:szCs w:val="16"/>
                <w:lang w:val="en-GB"/>
              </w:rPr>
            </w:pPr>
          </w:p>
          <w:p w14:paraId="20BC6C4C" w14:textId="1540B7F2" w:rsidR="00D376F0" w:rsidRPr="00D424AA"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Inconsistent trends in soil moisture </w:t>
            </w:r>
            <w:commentRangeStart w:id="5606"/>
            <w:r w:rsidRPr="00D424AA">
              <w:rPr>
                <w:rFonts w:cs="Times New Roman"/>
                <w:bCs/>
                <w:color w:val="000000" w:themeColor="text1"/>
                <w:sz w:val="16"/>
                <w:szCs w:val="16"/>
                <w:lang w:val="en-GB"/>
              </w:rPr>
              <w:fldChar w:fldCharType="begin" w:fldLock="1"/>
            </w:r>
            <w:ins w:id="5607" w:author="Robin Matthews" w:date="2021-07-14T12:30: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608" w:author="Robin Matthews" w:date="2021-07-14T12:30: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609" w:author="Robin Matthews" w:date="2021-07-14T12:30:00Z">
              <w:r w:rsidR="00A26296" w:rsidDel="00FC4A87">
                <w:rPr>
                  <w:rFonts w:cs="Times New Roman"/>
                  <w:bCs/>
                  <w:noProof/>
                  <w:color w:val="000000" w:themeColor="text1"/>
                  <w:sz w:val="16"/>
                  <w:szCs w:val="16"/>
                  <w:lang w:val="en-GB"/>
                </w:rPr>
                <w:delText>Xu et al., 2019a</w:delText>
              </w:r>
            </w:del>
            <w:ins w:id="5610" w:author="Robin Matthews" w:date="2021-07-14T12:30: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606"/>
            <w:r w:rsidR="00A26296">
              <w:rPr>
                <w:rStyle w:val="Marquedecommentaire"/>
              </w:rPr>
              <w:commentReference w:id="5606"/>
            </w:r>
            <w:r w:rsidRPr="00841A35">
              <w:rPr>
                <w:rFonts w:cs="Times New Roman"/>
                <w:bCs/>
                <w:color w:val="000000" w:themeColor="text1"/>
                <w:sz w:val="16"/>
                <w:szCs w:val="16"/>
                <w:lang w:val="en-GB"/>
              </w:rPr>
              <w:t xml:space="preserve">(Chapter 11 Supplementary Material (11.SM)), , but wetting tendency for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551" w:type="dxa"/>
            <w:shd w:val="clear" w:color="auto" w:fill="D9D9D9" w:themeFill="background1" w:themeFillShade="D9"/>
            <w:tcMar>
              <w:top w:w="40" w:type="dxa"/>
              <w:left w:w="40" w:type="dxa"/>
              <w:bottom w:w="40" w:type="dxa"/>
              <w:right w:w="40" w:type="dxa"/>
            </w:tcMar>
          </w:tcPr>
          <w:p w14:paraId="779372ED" w14:textId="77777777"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in changes in drought severity depending on models and metrics.</w:t>
            </w:r>
          </w:p>
          <w:p w14:paraId="6EACEDB3" w14:textId="77777777" w:rsidR="00D376F0" w:rsidRPr="00D424AA" w:rsidRDefault="00D376F0" w:rsidP="00D424AA">
            <w:pPr>
              <w:rPr>
                <w:rFonts w:cs="Times New Roman"/>
                <w:bCs/>
                <w:color w:val="000000" w:themeColor="text1"/>
                <w:sz w:val="16"/>
                <w:szCs w:val="16"/>
                <w:lang w:val="en-GB"/>
              </w:rPr>
            </w:pPr>
          </w:p>
          <w:p w14:paraId="7B27D2C0" w14:textId="16E97DD4"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Inconsistent trends in soil moisture </w:t>
            </w:r>
            <w:commentRangeStart w:id="5611"/>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612" w:author="Robin Matthews" w:date="2021-07-14T12:30:00Z">
              <w:r w:rsidR="00A26296" w:rsidDel="00FC4A87">
                <w:rPr>
                  <w:rFonts w:cs="Times New Roman"/>
                  <w:bCs/>
                  <w:noProof/>
                  <w:color w:val="000000" w:themeColor="text1"/>
                  <w:sz w:val="16"/>
                  <w:szCs w:val="16"/>
                  <w:lang w:val="en-GB"/>
                </w:rPr>
                <w:delText>Xu et al., 2019a</w:delText>
              </w:r>
            </w:del>
            <w:ins w:id="5613" w:author="Robin Matthews" w:date="2021-07-14T12:30: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611"/>
            <w:r w:rsidR="00A26296">
              <w:rPr>
                <w:rStyle w:val="Marquedecommentaire"/>
              </w:rPr>
              <w:commentReference w:id="5611"/>
            </w:r>
            <w:r w:rsidRPr="00841A35">
              <w:rPr>
                <w:rFonts w:cs="Times New Roman"/>
                <w:bCs/>
                <w:color w:val="000000" w:themeColor="text1"/>
                <w:sz w:val="16"/>
                <w:szCs w:val="16"/>
                <w:lang w:val="en-GB"/>
              </w:rPr>
              <w:t xml:space="preserve">(Chapter 11 Supplementary Material (11.SM)) , but wetting tendency for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41CD1127" w14:textId="77777777" w:rsidR="00D376F0" w:rsidRPr="00D424AA" w:rsidRDefault="00D376F0" w:rsidP="00D424AA">
            <w:pPr>
              <w:spacing w:line="276" w:lineRule="auto"/>
              <w:rPr>
                <w:rFonts w:cs="Times New Roman"/>
                <w:color w:val="000000" w:themeColor="text1"/>
                <w:sz w:val="16"/>
                <w:szCs w:val="16"/>
                <w:lang w:val="en-GB"/>
              </w:rPr>
            </w:pPr>
          </w:p>
        </w:tc>
        <w:tc>
          <w:tcPr>
            <w:tcW w:w="2607" w:type="dxa"/>
            <w:shd w:val="clear" w:color="auto" w:fill="D9D9D9" w:themeFill="background1" w:themeFillShade="D9"/>
            <w:tcMar>
              <w:top w:w="40" w:type="dxa"/>
              <w:left w:w="40" w:type="dxa"/>
              <w:bottom w:w="40" w:type="dxa"/>
              <w:right w:w="40" w:type="dxa"/>
            </w:tcMar>
          </w:tcPr>
          <w:p w14:paraId="7317D351" w14:textId="4E4063D6"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in drought changes depending on models and metrics,  including total and surface soil moisture in CMIP6 (Chapter 11 Supplementary Material (11.SM))</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surface soil moisture in CMIP5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Dai et al., 2018; Lu et al., 2019)", "plainTextFormattedCitation" : "(Dai et al., 2018; Lu et al., 2019)", "previouslyFormattedCitation" : "(Dai et al., 2018; Lu et al., 2019)"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5614"/>
            <w:r w:rsidRPr="00D424AA">
              <w:rPr>
                <w:rFonts w:cs="Times New Roman"/>
                <w:bCs/>
                <w:color w:val="000000" w:themeColor="text1"/>
                <w:sz w:val="16"/>
                <w:szCs w:val="16"/>
                <w:lang w:val="en-GB"/>
              </w:rPr>
              <w:fldChar w:fldCharType="begin" w:fldLock="1"/>
            </w:r>
            <w:ins w:id="5615" w:author="Robin Matthews" w:date="2021-07-14T18:37:00Z">
              <w:r w:rsidR="00AC42D2">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5616" w:author="Robin Matthews" w:date="2021-07-14T18:37:00Z">
              <w:r w:rsidR="003B3493" w:rsidDel="00AC42D2">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del w:id="5617" w:author="Robin Matthews" w:date="2021-07-14T18:37:00Z">
              <w:r w:rsidR="00A26296" w:rsidDel="00AC42D2">
                <w:rPr>
                  <w:rFonts w:cs="Times New Roman"/>
                  <w:bCs/>
                  <w:noProof/>
                  <w:color w:val="000000" w:themeColor="text1"/>
                  <w:sz w:val="16"/>
                  <w:szCs w:val="16"/>
                  <w:lang w:val="en-GB"/>
                </w:rPr>
                <w:delText>a</w:delText>
              </w:r>
            </w:del>
            <w:ins w:id="5618" w:author="Robin Matthews" w:date="2021-07-14T18:37:00Z">
              <w:r w:rsidR="00AC42D2">
                <w:rPr>
                  <w:rFonts w:cs="Times New Roman"/>
                  <w:bCs/>
                  <w:noProof/>
                  <w:color w:val="000000" w:themeColor="text1"/>
                  <w:sz w:val="16"/>
                  <w:szCs w:val="16"/>
                  <w:lang w:val="en-GB"/>
                </w:rPr>
                <w:t>c</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614"/>
            <w:r w:rsidR="00A26296">
              <w:rPr>
                <w:rStyle w:val="Marquedecommentaire"/>
              </w:rPr>
              <w:commentReference w:id="5614"/>
            </w:r>
            <w:r w:rsidRPr="00841A35">
              <w:rPr>
                <w:rFonts w:cs="Times New Roman"/>
                <w:bCs/>
                <w:color w:val="000000" w:themeColor="text1"/>
                <w:sz w:val="16"/>
                <w:szCs w:val="16"/>
                <w:lang w:val="en-GB"/>
              </w:rPr>
              <w:t>.</w:t>
            </w:r>
          </w:p>
          <w:p w14:paraId="7412B592" w14:textId="77777777" w:rsidR="00D376F0" w:rsidRPr="00D424AA" w:rsidRDefault="00D376F0" w:rsidP="00D424AA">
            <w:pPr>
              <w:rPr>
                <w:rFonts w:cs="Times New Roman"/>
                <w:bCs/>
                <w:color w:val="000000" w:themeColor="text1"/>
                <w:sz w:val="16"/>
                <w:szCs w:val="16"/>
                <w:lang w:val="en-GB"/>
              </w:rPr>
            </w:pPr>
          </w:p>
          <w:p w14:paraId="0CCC98A7" w14:textId="35F2DF3E" w:rsidR="00D376F0" w:rsidRPr="00841A35"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Difference in signal in CMIP6 vs CMIP5: CMIP6 models show drying in soil moisture, while CMIP5 models show wetting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p>
        </w:tc>
      </w:tr>
      <w:tr w:rsidR="00D376F0" w:rsidRPr="00F1665C" w14:paraId="2D34CEC4" w14:textId="77777777" w:rsidTr="00723657">
        <w:trPr>
          <w:cantSplit/>
          <w:trHeight w:val="1134"/>
        </w:trPr>
        <w:tc>
          <w:tcPr>
            <w:tcW w:w="846" w:type="dxa"/>
            <w:vMerge/>
          </w:tcPr>
          <w:p w14:paraId="1557A36C" w14:textId="77777777" w:rsidR="00D376F0" w:rsidRPr="00D424AA" w:rsidRDefault="00D376F0" w:rsidP="00D424AA">
            <w:pPr>
              <w:rPr>
                <w:rFonts w:cs="Times New Roman"/>
                <w:color w:val="000000" w:themeColor="text1"/>
                <w:sz w:val="16"/>
                <w:szCs w:val="16"/>
                <w:lang w:val="en-GB"/>
              </w:rPr>
            </w:pPr>
          </w:p>
        </w:tc>
        <w:tc>
          <w:tcPr>
            <w:tcW w:w="709" w:type="dxa"/>
          </w:tcPr>
          <w:p w14:paraId="5E2526BF"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bottom w:val="single" w:sz="4" w:space="0" w:color="auto"/>
            </w:tcBorders>
            <w:shd w:val="clear" w:color="auto" w:fill="D9D9D9" w:themeFill="background1" w:themeFillShade="D9"/>
          </w:tcPr>
          <w:p w14:paraId="524C5649" w14:textId="2E3DB152" w:rsidR="00D376F0" w:rsidRPr="00841A35" w:rsidRDefault="00D376F0" w:rsidP="00D424AA">
            <w:pPr>
              <w:rPr>
                <w:rFonts w:cs="Times New Roman"/>
                <w:color w:val="000000" w:themeColor="text1"/>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Limited evidence. </w:t>
            </w:r>
            <w:r w:rsidRPr="00D424AA">
              <w:rPr>
                <w:rFonts w:cs="Times New Roman"/>
                <w:sz w:val="16"/>
                <w:szCs w:val="16"/>
                <w:lang w:val="en-GB" w:eastAsia="en-CA"/>
              </w:rPr>
              <w:t>One study suggests increasing (wetting) trend in runoff</w:t>
            </w:r>
            <w:r w:rsidRPr="00D424AA">
              <w:rPr>
                <w:rFonts w:cs="Times New Roman"/>
                <w:b/>
                <w:bCs/>
                <w:sz w:val="16"/>
                <w:szCs w:val="16"/>
                <w:lang w:val="en-GB" w:eastAsia="en-CA"/>
              </w:rPr>
              <w:t xml:space="preserve"> </w:t>
            </w:r>
            <w:r w:rsidRPr="00D424AA">
              <w:rPr>
                <w:rFonts w:cs="Times New Roman"/>
                <w:b/>
                <w:bCs/>
                <w:sz w:val="16"/>
                <w:szCs w:val="16"/>
                <w:lang w:val="en-GB" w:eastAsia="en-CA"/>
              </w:rPr>
              <w:fldChar w:fldCharType="begin" w:fldLock="1"/>
            </w:r>
            <w:r w:rsidR="00FF6231">
              <w:rPr>
                <w:rFonts w:cs="Times New Roman"/>
                <w:b/>
                <w:bCs/>
                <w:sz w:val="16"/>
                <w:szCs w:val="16"/>
                <w:lang w:val="en-GB" w:eastAsia="en-CA"/>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b/>
                <w:bCs/>
                <w:sz w:val="16"/>
                <w:szCs w:val="16"/>
                <w:lang w:val="en-GB" w:eastAsia="en-CA"/>
              </w:rPr>
              <w:fldChar w:fldCharType="separate"/>
            </w:r>
            <w:r w:rsidR="00A26296">
              <w:rPr>
                <w:rFonts w:cs="Times New Roman"/>
                <w:bCs/>
                <w:noProof/>
                <w:sz w:val="16"/>
                <w:szCs w:val="16"/>
                <w:lang w:val="en-GB" w:eastAsia="en-CA"/>
              </w:rPr>
              <w:t>(Dai and Zhao, 2017)</w:t>
            </w:r>
            <w:r w:rsidRPr="00D424AA">
              <w:rPr>
                <w:rFonts w:cs="Times New Roman"/>
                <w:b/>
                <w:bCs/>
                <w:sz w:val="16"/>
                <w:szCs w:val="16"/>
                <w:lang w:val="en-GB" w:eastAsia="en-CA"/>
              </w:rPr>
              <w:fldChar w:fldCharType="end"/>
            </w:r>
            <w:r w:rsidRPr="00841A35">
              <w:rPr>
                <w:rFonts w:cs="Times New Roman"/>
                <w:b/>
                <w:bCs/>
                <w:sz w:val="16"/>
                <w:szCs w:val="16"/>
                <w:lang w:val="en-GB" w:eastAsia="en-CA"/>
              </w:rPr>
              <w:t xml:space="preserve">. </w:t>
            </w:r>
            <w:r w:rsidRPr="00D424AA">
              <w:rPr>
                <w:rFonts w:cs="Times New Roman"/>
                <w:sz w:val="16"/>
                <w:szCs w:val="16"/>
                <w:lang w:val="en-GB" w:eastAsia="en-CA"/>
              </w:rPr>
              <w:t xml:space="preserve">Some increase in runoff at stations from 1951-1990 and 1961-2000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mendeley" : { "formattedCitation" : "(Gudmundsson et al., 2019)", "plainTextFormattedCitation" : "(Gudmundsson et al., 2019)", "previouslyFormattedCitation" : "(Gudmundsson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udmundsson et al., 2019)</w:t>
            </w:r>
            <w:r w:rsidRPr="00D424AA">
              <w:rPr>
                <w:rFonts w:cs="Times New Roman"/>
                <w:color w:val="000000" w:themeColor="text1"/>
                <w:sz w:val="16"/>
                <w:szCs w:val="16"/>
                <w:lang w:val="en-GB"/>
              </w:rPr>
              <w:fldChar w:fldCharType="end"/>
            </w:r>
          </w:p>
          <w:p w14:paraId="559713BF" w14:textId="77777777" w:rsidR="00D376F0" w:rsidRPr="00D424AA" w:rsidRDefault="00D376F0" w:rsidP="00D424AA">
            <w:pPr>
              <w:rPr>
                <w:rFonts w:cs="Times New Roman"/>
                <w:bCs/>
                <w:color w:val="000000" w:themeColor="text1"/>
                <w:sz w:val="16"/>
                <w:szCs w:val="16"/>
                <w:lang w:val="en-GB"/>
              </w:rPr>
            </w:pPr>
          </w:p>
        </w:tc>
        <w:tc>
          <w:tcPr>
            <w:tcW w:w="1701" w:type="dxa"/>
            <w:tcBorders>
              <w:bottom w:val="single" w:sz="4" w:space="0" w:color="auto"/>
            </w:tcBorders>
            <w:shd w:val="clear" w:color="auto" w:fill="D9D9D9" w:themeFill="background1" w:themeFillShade="D9"/>
          </w:tcPr>
          <w:p w14:paraId="1FDD6F70"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shd w:val="clear" w:color="auto" w:fill="D9D9D9" w:themeFill="background1" w:themeFillShade="D9"/>
            <w:tcMar>
              <w:top w:w="40" w:type="dxa"/>
              <w:left w:w="40" w:type="dxa"/>
              <w:bottom w:w="40" w:type="dxa"/>
              <w:right w:w="40" w:type="dxa"/>
            </w:tcMar>
          </w:tcPr>
          <w:p w14:paraId="0D08E87E" w14:textId="16B56C40" w:rsidR="00D376F0" w:rsidRPr="00D424AA" w:rsidRDefault="00D376F0" w:rsidP="00D424AA">
            <w:pPr>
              <w:rPr>
                <w:rFonts w:cs="Times New Roman"/>
                <w:color w:val="000000" w:themeColor="text1"/>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r w:rsidRPr="00841A35">
              <w:rPr>
                <w:rFonts w:cs="Times New Roman"/>
                <w:bCs/>
                <w:sz w:val="16"/>
                <w:szCs w:val="16"/>
                <w:lang w:val="en-GB" w:eastAsia="en-CA"/>
              </w:rPr>
              <w:t>.</w:t>
            </w:r>
          </w:p>
        </w:tc>
        <w:tc>
          <w:tcPr>
            <w:tcW w:w="2551" w:type="dxa"/>
            <w:shd w:val="clear" w:color="auto" w:fill="D9D9D9" w:themeFill="background1" w:themeFillShade="D9"/>
            <w:tcMar>
              <w:top w:w="40" w:type="dxa"/>
              <w:left w:w="40" w:type="dxa"/>
              <w:bottom w:w="40" w:type="dxa"/>
              <w:right w:w="40" w:type="dxa"/>
            </w:tcMar>
          </w:tcPr>
          <w:p w14:paraId="29CBE438" w14:textId="110E0408" w:rsidR="00D376F0" w:rsidRPr="00841A35" w:rsidRDefault="00D376F0" w:rsidP="00D424AA">
            <w:pPr>
              <w:rPr>
                <w:rFonts w:cs="Times New Roman"/>
                <w:sz w:val="16"/>
                <w:szCs w:val="16"/>
                <w:lang w:val="nb-NO"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Inconsistent trends </w:t>
            </w:r>
            <w:r w:rsidRPr="00D424AA">
              <w:rPr>
                <w:rFonts w:cs="Times New Roman"/>
                <w:sz w:val="16"/>
                <w:szCs w:val="16"/>
                <w:lang w:val="en-GB" w:eastAsia="en-CA"/>
              </w:rPr>
              <w:t xml:space="preserve">in available studies </w:t>
            </w:r>
            <w:commentRangeStart w:id="5619"/>
            <w:r w:rsidRPr="00D424AA">
              <w:rPr>
                <w:rFonts w:cs="Times New Roman"/>
                <w:sz w:val="16"/>
                <w:szCs w:val="16"/>
                <w:lang w:val="en-GB" w:eastAsia="en-CA"/>
              </w:rPr>
              <w:fldChar w:fldCharType="begin" w:fldLock="1"/>
            </w:r>
            <w:ins w:id="5620" w:author="Robin Matthews" w:date="2021-07-14T18:37:00Z">
              <w:r w:rsidR="00AC42D2">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5621" w:author="Robin Matthews" w:date="2021-07-14T18:37:00Z">
              <w:r w:rsidR="00FF6231" w:rsidDel="00AC42D2">
                <w:rPr>
                  <w:rFonts w:cs="Times New Roman"/>
                  <w:sz w:val="16"/>
                  <w:szCs w:val="16"/>
                  <w:lang w:val="en-GB" w:eastAsia="en-CA"/>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w:delInstrText>
              </w:r>
              <w:r w:rsidR="00FF6231" w:rsidRPr="006A2665" w:rsidDel="00AC42D2">
                <w:rPr>
                  <w:rFonts w:cs="Times New Roman"/>
                  <w:sz w:val="16"/>
                  <w:szCs w:val="16"/>
                  <w:lang w:eastAsia="en-CA"/>
                </w:rPr>
                <w:delInstrText>"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nb-NO" w:eastAsia="en-CA"/>
              </w:rPr>
              <w:t xml:space="preserve">(Touma et al., 2015; Cook et al., 2020; </w:t>
            </w:r>
            <w:ins w:id="5622" w:author="Robin Matthews" w:date="2021-07-14T18:37:00Z">
              <w:r w:rsidR="00AC42D2">
                <w:rPr>
                  <w:rFonts w:cs="Times New Roman"/>
                  <w:noProof/>
                  <w:sz w:val="16"/>
                  <w:szCs w:val="16"/>
                  <w:lang w:val="nb-NO" w:eastAsia="en-CA"/>
                </w:rPr>
                <w:t xml:space="preserve">R. </w:t>
              </w:r>
            </w:ins>
            <w:r w:rsidR="00A26296">
              <w:rPr>
                <w:rFonts w:cs="Times New Roman"/>
                <w:noProof/>
                <w:sz w:val="16"/>
                <w:szCs w:val="16"/>
                <w:lang w:val="nb-NO" w:eastAsia="en-CA"/>
              </w:rPr>
              <w:t>Zhai et al., 2020</w:t>
            </w:r>
            <w:del w:id="5623" w:author="Robin Matthews" w:date="2021-07-14T18:37:00Z">
              <w:r w:rsidR="00A26296" w:rsidDel="00AC42D2">
                <w:rPr>
                  <w:rFonts w:cs="Times New Roman"/>
                  <w:noProof/>
                  <w:sz w:val="16"/>
                  <w:szCs w:val="16"/>
                  <w:lang w:val="nb-NO" w:eastAsia="en-CA"/>
                </w:rPr>
                <w:delText>b</w:delText>
              </w:r>
            </w:del>
            <w:r w:rsidR="00A26296">
              <w:rPr>
                <w:rFonts w:cs="Times New Roman"/>
                <w:noProof/>
                <w:sz w:val="16"/>
                <w:szCs w:val="16"/>
                <w:lang w:val="nb-NO" w:eastAsia="en-CA"/>
              </w:rPr>
              <w:t>)</w:t>
            </w:r>
            <w:r w:rsidRPr="00D424AA">
              <w:rPr>
                <w:rFonts w:cs="Times New Roman"/>
                <w:sz w:val="16"/>
                <w:szCs w:val="16"/>
                <w:lang w:val="en-GB" w:eastAsia="en-CA"/>
              </w:rPr>
              <w:fldChar w:fldCharType="end"/>
            </w:r>
            <w:commentRangeEnd w:id="5619"/>
            <w:r w:rsidR="00A26296">
              <w:rPr>
                <w:rStyle w:val="Marquedecommentaire"/>
              </w:rPr>
              <w:commentReference w:id="5619"/>
            </w:r>
          </w:p>
          <w:p w14:paraId="0DFF05E6" w14:textId="77777777" w:rsidR="00D376F0" w:rsidRPr="00D424AA" w:rsidRDefault="00D376F0" w:rsidP="00D424AA">
            <w:pPr>
              <w:rPr>
                <w:rFonts w:cs="Times New Roman"/>
                <w:sz w:val="16"/>
                <w:szCs w:val="16"/>
                <w:lang w:val="nb-NO" w:eastAsia="en-CA"/>
              </w:rPr>
            </w:pPr>
          </w:p>
          <w:p w14:paraId="0B91FBF6" w14:textId="79863401"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r w:rsidR="00FF6231">
              <w:rPr>
                <w:rFonts w:cs="Times New Roman"/>
                <w:sz w:val="16"/>
                <w:szCs w:val="16"/>
                <w:lang w:val="nb-NO"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Cook et al., 2020)</w:t>
            </w:r>
            <w:r w:rsidRPr="00D424AA">
              <w:rPr>
                <w:rFonts w:cs="Times New Roman"/>
                <w:sz w:val="16"/>
                <w:szCs w:val="16"/>
                <w:lang w:val="en-GB" w:eastAsia="en-CA"/>
              </w:rPr>
              <w:fldChar w:fldCharType="end"/>
            </w:r>
            <w:r w:rsidRPr="00841A35">
              <w:rPr>
                <w:rFonts w:cs="Times New Roman"/>
                <w:sz w:val="16"/>
                <w:szCs w:val="16"/>
                <w:lang w:val="en-GB" w:eastAsia="en-CA"/>
              </w:rPr>
              <w:t>: Inconsistent trends including large seasonal variations</w:t>
            </w:r>
          </w:p>
          <w:p w14:paraId="7A7BB0B4" w14:textId="77777777" w:rsidR="00D376F0" w:rsidRPr="00D424AA" w:rsidRDefault="00D376F0" w:rsidP="00D424AA">
            <w:pPr>
              <w:rPr>
                <w:rFonts w:cs="Times New Roman"/>
                <w:sz w:val="16"/>
                <w:szCs w:val="16"/>
                <w:lang w:val="en-GB" w:eastAsia="en-CA"/>
              </w:rPr>
            </w:pPr>
          </w:p>
          <w:commentRangeStart w:id="5624"/>
          <w:p w14:paraId="7636ED43" w14:textId="01B9E575"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fldChar w:fldCharType="begin" w:fldLock="1"/>
            </w:r>
            <w:ins w:id="5625" w:author="Robin Matthews" w:date="2021-07-14T18:38:00Z">
              <w:r w:rsidR="00AC42D2">
                <w:rPr>
                  <w:rFonts w:cs="Times New Roman"/>
                  <w:sz w:val="16"/>
                  <w:szCs w:val="16"/>
                  <w:lang w:val="en-GB" w:eastAsia="en-CA"/>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manualFormatting" : "(R. Zhai et al., 2020)", "plainTextFormattedCitation" : "(Zhai et al., 2020b)", "previouslyFormattedCitation" : "(Zhai et al., 2020b)" }, "properties" : { "noteIndex" : 0 }, "schema" : "https://github.com/citation-style-language/schema/raw/master/csl-citation.json" }</w:instrText>
              </w:r>
            </w:ins>
            <w:del w:id="5626" w:author="Robin Matthews" w:date="2021-07-14T18:38:00Z">
              <w:r w:rsidR="00FF6231" w:rsidDel="00AC42D2">
                <w:rPr>
                  <w:rFonts w:cs="Times New Roman"/>
                  <w:sz w:val="16"/>
                  <w:szCs w:val="16"/>
                  <w:lang w:val="en-GB" w:eastAsia="en-CA"/>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plainTextFormattedCitation" : "(Zhai et al., 2020b)", "previouslyFormattedCitation" :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ins w:id="5627" w:author="Robin Matthews" w:date="2021-07-14T18:38:00Z">
              <w:r w:rsidR="00AC42D2">
                <w:rPr>
                  <w:rFonts w:cs="Times New Roman"/>
                  <w:noProof/>
                  <w:sz w:val="16"/>
                  <w:szCs w:val="16"/>
                  <w:lang w:val="en-GB" w:eastAsia="en-CA"/>
                </w:rPr>
                <w:t xml:space="preserve">R. </w:t>
              </w:r>
            </w:ins>
            <w:r w:rsidR="00A26296">
              <w:rPr>
                <w:rFonts w:cs="Times New Roman"/>
                <w:noProof/>
                <w:sz w:val="16"/>
                <w:szCs w:val="16"/>
                <w:lang w:val="en-GB" w:eastAsia="en-CA"/>
              </w:rPr>
              <w:t>Zhai et al., 2020</w:t>
            </w:r>
            <w:del w:id="5628" w:author="Robin Matthews" w:date="2021-07-14T18:38:00Z">
              <w:r w:rsidR="00A26296" w:rsidDel="00AC42D2">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624"/>
            <w:r w:rsidR="00A26296">
              <w:rPr>
                <w:rStyle w:val="Marquedecommentaire"/>
              </w:rPr>
              <w:commentReference w:id="5624"/>
            </w:r>
            <w:r w:rsidRPr="00841A35">
              <w:rPr>
                <w:rFonts w:cs="Times New Roman"/>
                <w:sz w:val="16"/>
                <w:szCs w:val="16"/>
                <w:lang w:val="en-GB" w:eastAsia="en-CA"/>
              </w:rPr>
              <w:t>: Inconsistent trends in one study based on single hydrological model driven by HAPPI-MIP GCM simulations</w:t>
            </w:r>
          </w:p>
          <w:p w14:paraId="3439178E" w14:textId="77777777" w:rsidR="00D376F0" w:rsidRPr="00D424AA" w:rsidRDefault="00D376F0" w:rsidP="00D424AA">
            <w:pPr>
              <w:rPr>
                <w:rFonts w:cs="Times New Roman"/>
                <w:sz w:val="16"/>
                <w:szCs w:val="16"/>
                <w:lang w:val="en-GB" w:eastAsia="en-CA"/>
              </w:rPr>
            </w:pPr>
          </w:p>
          <w:p w14:paraId="0D4971F0" w14:textId="01AA967E" w:rsidR="00D376F0" w:rsidRPr="00D424AA" w:rsidRDefault="00D376F0" w:rsidP="00D424AA">
            <w:pPr>
              <w:rPr>
                <w:rFonts w:cs="Times New Roman"/>
                <w:color w:val="000000" w:themeColor="text1"/>
                <w:sz w:val="16"/>
                <w:szCs w:val="16"/>
                <w:lang w:val="en-GB"/>
              </w:rPr>
            </w:pP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r w:rsidRPr="00841A35">
              <w:rPr>
                <w:rFonts w:cs="Times New Roman"/>
                <w:b/>
                <w:color w:val="000000" w:themeColor="text1"/>
                <w:sz w:val="16"/>
                <w:szCs w:val="16"/>
                <w:lang w:val="en-GB"/>
              </w:rPr>
              <w:t xml:space="preserve">: </w:t>
            </w:r>
            <w:r w:rsidRPr="00D424AA">
              <w:rPr>
                <w:rFonts w:cs="Times New Roman"/>
                <w:color w:val="000000" w:themeColor="text1"/>
                <w:sz w:val="16"/>
                <w:szCs w:val="16"/>
                <w:lang w:val="en-GB"/>
              </w:rPr>
              <w:t>Mixed signal.</w:t>
            </w:r>
          </w:p>
        </w:tc>
        <w:tc>
          <w:tcPr>
            <w:tcW w:w="2607" w:type="dxa"/>
            <w:shd w:val="clear" w:color="auto" w:fill="D9D9D9" w:themeFill="background1" w:themeFillShade="D9"/>
            <w:tcMar>
              <w:top w:w="40" w:type="dxa"/>
              <w:left w:w="40" w:type="dxa"/>
              <w:bottom w:w="40" w:type="dxa"/>
              <w:right w:w="40" w:type="dxa"/>
            </w:tcMar>
          </w:tcPr>
          <w:p w14:paraId="55A4C560" w14:textId="4E27BDC3" w:rsidR="00D376F0" w:rsidRPr="006A2665" w:rsidRDefault="00D376F0" w:rsidP="00D424AA">
            <w:pPr>
              <w:rPr>
                <w:rFonts w:cs="Times New Roman"/>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Mixed signal</w:t>
            </w:r>
            <w:r w:rsidRPr="00D424AA">
              <w:rPr>
                <w:rFonts w:cs="Times New Roman"/>
                <w:iCs/>
                <w:color w:val="000000" w:themeColor="text1"/>
                <w:sz w:val="16"/>
                <w:szCs w:val="16"/>
                <w:lang w:val="en-GB"/>
              </w:rPr>
              <w:t xml:space="preserve"> among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0F1B8F" w14:paraId="381C647E" w14:textId="77777777" w:rsidTr="00723657">
        <w:trPr>
          <w:cantSplit/>
          <w:trHeight w:val="1134"/>
        </w:trPr>
        <w:tc>
          <w:tcPr>
            <w:tcW w:w="846" w:type="dxa"/>
            <w:vMerge w:val="restart"/>
          </w:tcPr>
          <w:p w14:paraId="5DECF557" w14:textId="77777777" w:rsidR="00D376F0" w:rsidRPr="00D424AA" w:rsidRDefault="00D376F0" w:rsidP="00841A35">
            <w:pPr>
              <w:jc w:val="center"/>
              <w:rPr>
                <w:rFonts w:cs="Times New Roman"/>
                <w:color w:val="000000" w:themeColor="text1"/>
                <w:sz w:val="16"/>
                <w:szCs w:val="16"/>
                <w:lang w:val="en-GB"/>
              </w:rPr>
            </w:pPr>
            <w:r w:rsidRPr="00D424AA">
              <w:rPr>
                <w:rFonts w:cs="Times New Roman"/>
                <w:sz w:val="16"/>
                <w:szCs w:val="16"/>
                <w:lang w:val="en-GB" w:eastAsia="en-CA"/>
              </w:rPr>
              <w:t>Russian Far East (RFE)</w:t>
            </w:r>
          </w:p>
        </w:tc>
        <w:tc>
          <w:tcPr>
            <w:tcW w:w="709" w:type="dxa"/>
          </w:tcPr>
          <w:p w14:paraId="668CF706"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268" w:type="dxa"/>
            <w:tcBorders>
              <w:top w:val="single" w:sz="4" w:space="0" w:color="auto"/>
              <w:bottom w:val="single" w:sz="4" w:space="0" w:color="auto"/>
            </w:tcBorders>
            <w:shd w:val="clear" w:color="auto" w:fill="D9D9D9" w:themeFill="background1" w:themeFillShade="D9"/>
          </w:tcPr>
          <w:p w14:paraId="48ED9B03" w14:textId="0D799FD4" w:rsidR="00D376F0" w:rsidRPr="00D424AA" w:rsidRDefault="00D376F0" w:rsidP="00D424AA">
            <w:pPr>
              <w:rPr>
                <w:rFonts w:cs="Times New Roman"/>
                <w:sz w:val="16"/>
                <w:szCs w:val="16"/>
                <w:lang w:val="nb-NO"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Mixed signals</w:t>
            </w:r>
            <w:r w:rsidRPr="00D424AA">
              <w:rPr>
                <w:rFonts w:cs="Times New Roman"/>
                <w:sz w:val="16"/>
                <w:szCs w:val="16"/>
                <w:lang w:val="en-GB" w:eastAsia="en-CA"/>
              </w:rPr>
              <w:t xml:space="preserve"> between subregions and studies </w:t>
            </w:r>
            <w:commentRangeStart w:id="5629"/>
            <w:r w:rsidRPr="00D424AA">
              <w:rPr>
                <w:rFonts w:cs="Times New Roman"/>
                <w:sz w:val="16"/>
                <w:szCs w:val="16"/>
                <w:lang w:val="en-GB" w:eastAsia="en-CA"/>
              </w:rPr>
              <w:fldChar w:fldCharType="begin" w:fldLock="1"/>
            </w:r>
            <w:r w:rsidR="00DB48AC">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3",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id" : "ITEM-4",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4",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mendeley" : { "formattedCitation" : "(Knutson and Zeng, 2018; Khlebnikova et al., 2019b; Spinoni et al., 2019; Dunn et al., 2020)", "manualFormatting" : "(Knutson and Zeng, 2018; Khlebnikova et al., 2019a; Spinoni et al., 2019; Dunn et al., 2020)", "plainTextFormattedCitation" : "(Knutson and Zeng, 2018; Khlebnikova et al., 2019b; Spinoni et al., 2019; Dunn et al., 2020)", "previouslyFormattedCitation" : "(Knutson and Zeng, 2018; Khlebnikova et al., 2019b; Spinoni et al., 2019;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nb-NO" w:eastAsia="en-CA"/>
              </w:rPr>
              <w:t>(Knutson and Zeng, 2018; Khlebnikova et al., 2019</w:t>
            </w:r>
            <w:ins w:id="5630" w:author="Robin Matthews" w:date="2021-07-15T10:12:00Z">
              <w:r w:rsidR="00655B9D">
                <w:rPr>
                  <w:rFonts w:cs="Times New Roman"/>
                  <w:noProof/>
                  <w:sz w:val="16"/>
                  <w:szCs w:val="16"/>
                  <w:lang w:val="nb-NO" w:eastAsia="en-CA"/>
                </w:rPr>
                <w:t>a</w:t>
              </w:r>
            </w:ins>
            <w:del w:id="5631" w:author="Robin Matthews" w:date="2021-07-15T10:12:00Z">
              <w:r w:rsidR="00A26296" w:rsidDel="00655B9D">
                <w:rPr>
                  <w:rFonts w:cs="Times New Roman"/>
                  <w:noProof/>
                  <w:sz w:val="16"/>
                  <w:szCs w:val="16"/>
                  <w:lang w:val="nb-NO" w:eastAsia="en-CA"/>
                </w:rPr>
                <w:delText>b</w:delText>
              </w:r>
            </w:del>
            <w:r w:rsidR="00A26296">
              <w:rPr>
                <w:rFonts w:cs="Times New Roman"/>
                <w:noProof/>
                <w:sz w:val="16"/>
                <w:szCs w:val="16"/>
                <w:lang w:val="nb-NO" w:eastAsia="en-CA"/>
              </w:rPr>
              <w:t>; Spinoni et al., 2019; Dunn et al., 2020)</w:t>
            </w:r>
            <w:r w:rsidRPr="00D424AA">
              <w:rPr>
                <w:rFonts w:cs="Times New Roman"/>
                <w:sz w:val="16"/>
                <w:szCs w:val="16"/>
                <w:lang w:val="en-GB" w:eastAsia="en-CA"/>
              </w:rPr>
              <w:fldChar w:fldCharType="end"/>
            </w:r>
            <w:commentRangeEnd w:id="5629"/>
            <w:r w:rsidR="00A26296">
              <w:rPr>
                <w:rStyle w:val="Marquedecommentaire"/>
              </w:rPr>
              <w:commentReference w:id="5629"/>
            </w:r>
            <w:r w:rsidRPr="00841A35">
              <w:rPr>
                <w:rFonts w:cs="Times New Roman"/>
                <w:sz w:val="16"/>
                <w:szCs w:val="16"/>
                <w:lang w:val="nb-NO" w:eastAsia="en-CA"/>
              </w:rPr>
              <w:t xml:space="preserve">. </w:t>
            </w:r>
          </w:p>
        </w:tc>
        <w:tc>
          <w:tcPr>
            <w:tcW w:w="1701" w:type="dxa"/>
            <w:tcBorders>
              <w:top w:val="single" w:sz="4" w:space="0" w:color="auto"/>
            </w:tcBorders>
            <w:shd w:val="clear" w:color="auto" w:fill="D9D9D9" w:themeFill="background1" w:themeFillShade="D9"/>
          </w:tcPr>
          <w:p w14:paraId="5E60A944" w14:textId="66388023" w:rsidR="00D376F0" w:rsidRPr="00D424AA" w:rsidRDefault="00D376F0" w:rsidP="00D424AA">
            <w:pPr>
              <w:rPr>
                <w:rFonts w:cs="Times New Roman"/>
                <w:color w:val="000000" w:themeColor="text1"/>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r w:rsidRPr="00D424AA">
              <w:rPr>
                <w:rFonts w:cs="Times New Roman"/>
                <w:sz w:val="16"/>
                <w:szCs w:val="16"/>
                <w:lang w:val="en-GB" w:eastAsia="en-CA"/>
              </w:rPr>
              <w:t xml:space="preserve">One study, Wilcox et al. in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175/BAMS-ExplainingExtremeEvents2014.1", "ISSN" : "0003-0007", "abstract" : "Editors note: For easy download the posted pdf of the Explaining Extreme Events of 2014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Hoerling", "given" : "Martin P", "non-dropping-particle" : "", "parse-names" : false, "suffix" : "" }, { "dropping-particle" : "", "family" : "Kossin", "given" : "James P", "non-dropping-particle" : "", "parse-names" : false, "suffix" : "" }, { "dropping-particle" : "", "family" : "Peterson", "given" : "Thomas C", "non-dropping-particle" : "", "parse-names" : false, "suffix" : "" }, { "dropping-particle" : "", "family" : "Stott", "given" : "Peter A", "non-dropping-particle" : "", "parse-names" : false, "suffix" : "" } ], "container-title" : "Bulletin of the American Meteorological Society", "id" : "ITEM-1", "issue" : "12", "issued" : { "date-parts" : [ [ "2015", "12" ] ] }, "page" : "S1-S172", "publisher" : "American Meteorological Society", "title" : "Explaining Extreme Events of 2014 from a Climate Perspective", "translator" : [ { "dropping-particle" : "", "family" : "S996", "given" : "", "non-dropping-particle" : "", "parse-names" : false, "suffix" : "" } ], "type" : "article-journal", "volume" : "96" }, "uris" : [ "http://www.mendeley.com/documents/?uuid=a7158e3b-8885-41ea-b273-3847d7c256b5" ] } ], "mendeley" : { "formattedCitation" : "(Herring et al., 2015)", "plainTextFormattedCitation" : "(Herring et al., 2015)", "previouslyFormattedCitation" : "(Herring et al., 2015)"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Herring et al., 2015)</w:t>
            </w:r>
            <w:r w:rsidRPr="00D424AA">
              <w:rPr>
                <w:rFonts w:cs="Times New Roman"/>
                <w:sz w:val="16"/>
                <w:szCs w:val="16"/>
                <w:lang w:val="en-GB"/>
              </w:rPr>
              <w:fldChar w:fldCharType="end"/>
            </w:r>
            <w:r w:rsidRPr="00841A35">
              <w:rPr>
                <w:rFonts w:cs="Times New Roman"/>
                <w:sz w:val="16"/>
                <w:szCs w:val="16"/>
                <w:lang w:val="en-GB"/>
              </w:rPr>
              <w:t>, but mostly inconclusive.</w:t>
            </w:r>
          </w:p>
        </w:tc>
        <w:tc>
          <w:tcPr>
            <w:tcW w:w="2268" w:type="dxa"/>
            <w:shd w:val="clear" w:color="auto" w:fill="D9D9D9" w:themeFill="background1" w:themeFillShade="D9"/>
            <w:tcMar>
              <w:top w:w="40" w:type="dxa"/>
              <w:left w:w="40" w:type="dxa"/>
              <w:bottom w:w="40" w:type="dxa"/>
              <w:right w:w="40" w:type="dxa"/>
            </w:tcMar>
          </w:tcPr>
          <w:p w14:paraId="3D4A741D" w14:textId="21957BC3" w:rsidR="00D376F0" w:rsidRPr="00D424AA"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Weak decrease in available analyses </w:t>
            </w:r>
            <w:commentRangeStart w:id="5632"/>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633" w:author="Robin Matthews" w:date="2021-07-14T12:30:00Z">
              <w:r w:rsidR="00A26296" w:rsidDel="00FC4A87">
                <w:rPr>
                  <w:rFonts w:cs="Times New Roman"/>
                  <w:noProof/>
                  <w:sz w:val="16"/>
                  <w:szCs w:val="16"/>
                  <w:lang w:val="en-GB" w:eastAsia="en-CA"/>
                </w:rPr>
                <w:delText>Xu et al., 2019a</w:delText>
              </w:r>
            </w:del>
            <w:ins w:id="5634" w:author="Robin Matthews" w:date="2021-07-14T12:30: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632"/>
            <w:r w:rsidR="00A26296">
              <w:rPr>
                <w:rStyle w:val="Marquedecommentaire"/>
              </w:rPr>
              <w:commentReference w:id="5632"/>
            </w:r>
            <w:r w:rsidRPr="00841A35">
              <w:rPr>
                <w:rFonts w:cs="Times New Roman"/>
                <w:sz w:val="16"/>
                <w:szCs w:val="16"/>
                <w:lang w:val="en-GB" w:eastAsia="en-CA"/>
              </w:rPr>
              <w:t>(Chapter 11 Supplementary Material (11.SM)).</w:t>
            </w:r>
          </w:p>
          <w:p w14:paraId="6C555147" w14:textId="77777777" w:rsidR="00D376F0" w:rsidRPr="00D424AA" w:rsidRDefault="00D376F0" w:rsidP="00D424AA">
            <w:pPr>
              <w:rPr>
                <w:rFonts w:cs="Times New Roman"/>
                <w:sz w:val="16"/>
                <w:szCs w:val="16"/>
                <w:lang w:val="en-GB" w:eastAsia="en-CA"/>
              </w:rPr>
            </w:pPr>
            <w:r w:rsidRPr="00D424AA">
              <w:rPr>
                <w:rFonts w:cs="Times New Roman"/>
                <w:sz w:val="16"/>
                <w:szCs w:val="16"/>
                <w:lang w:val="en-GB" w:eastAsia="en-CA"/>
              </w:rPr>
              <w:t xml:space="preserve"> </w:t>
            </w:r>
          </w:p>
          <w:p w14:paraId="201BFB58" w14:textId="77777777" w:rsidR="00D376F0" w:rsidRPr="00D424AA" w:rsidRDefault="00D376F0" w:rsidP="00D424AA">
            <w:pPr>
              <w:rPr>
                <w:rFonts w:cs="Times New Roman"/>
                <w:color w:val="000000" w:themeColor="text1"/>
                <w:sz w:val="16"/>
                <w:szCs w:val="16"/>
                <w:lang w:val="en-GB"/>
              </w:rPr>
            </w:pPr>
          </w:p>
        </w:tc>
        <w:tc>
          <w:tcPr>
            <w:tcW w:w="2551" w:type="dxa"/>
            <w:shd w:val="clear" w:color="auto" w:fill="DCEAF8"/>
            <w:tcMar>
              <w:top w:w="40" w:type="dxa"/>
              <w:left w:w="40" w:type="dxa"/>
              <w:bottom w:w="40" w:type="dxa"/>
              <w:right w:w="40" w:type="dxa"/>
            </w:tcMar>
          </w:tcPr>
          <w:p w14:paraId="6C861DD5" w14:textId="55400F07" w:rsidR="00D376F0" w:rsidRPr="00D424AA" w:rsidRDefault="00D376F0" w:rsidP="00D424AA">
            <w:pPr>
              <w:rPr>
                <w:rFonts w:cs="Times New Roman"/>
                <w:sz w:val="16"/>
                <w:szCs w:val="16"/>
                <w:lang w:val="en-GB"/>
              </w:rPr>
            </w:pPr>
            <w:r w:rsidRPr="00D424AA">
              <w:rPr>
                <w:rFonts w:cs="Times New Roman"/>
                <w:b/>
                <w:bCs/>
                <w:i/>
                <w:iCs/>
                <w:sz w:val="16"/>
                <w:szCs w:val="16"/>
                <w:lang w:val="en-GB" w:eastAsia="en-CA"/>
              </w:rPr>
              <w:t>Medium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Decrease </w:t>
            </w:r>
            <w:r w:rsidRPr="00D424AA">
              <w:rPr>
                <w:rFonts w:cs="Times New Roman"/>
                <w:sz w:val="16"/>
                <w:szCs w:val="16"/>
                <w:lang w:val="en-GB" w:eastAsia="en-CA"/>
              </w:rPr>
              <w:t xml:space="preserve"> </w:t>
            </w:r>
            <w:commentRangeStart w:id="5635"/>
            <w:r w:rsidRPr="00D424AA">
              <w:rPr>
                <w:rFonts w:cs="Times New Roman"/>
                <w:sz w:val="16"/>
                <w:szCs w:val="16"/>
                <w:lang w:val="en-GB" w:eastAsia="en-CA"/>
              </w:rPr>
              <w:fldChar w:fldCharType="begin" w:fldLock="1"/>
            </w:r>
            <w:r w:rsidR="00DB48AC">
              <w:rPr>
                <w:rFonts w:cs="Times New Roman"/>
                <w:sz w:val="16"/>
                <w:szCs w:val="16"/>
                <w:lang w:val="en-GB" w:eastAsia="en-CA"/>
              </w:rPr>
              <w: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Khlebnikova et al., 2019b; Xu et al., 2019a)", "manualFormatting" : "(Khlebnikova et al., 2019a; L. Xu et al., 2019)", "plainTextFormattedCitation" : "(Khlebnikova et al., 2019b; Xu et al., 2019a)", "previouslyFormattedCitation" : "(Khlebnikova et al., 2019b; Xu et al., 2019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Khlebnikova et al., 2019</w:t>
            </w:r>
            <w:ins w:id="5636" w:author="Robin Matthews" w:date="2021-07-15T10:12:00Z">
              <w:r w:rsidR="00655B9D">
                <w:rPr>
                  <w:rFonts w:cs="Times New Roman"/>
                  <w:noProof/>
                  <w:sz w:val="16"/>
                  <w:szCs w:val="16"/>
                  <w:lang w:val="en-GB" w:eastAsia="en-CA"/>
                </w:rPr>
                <w:t>a</w:t>
              </w:r>
            </w:ins>
            <w:del w:id="5637" w:author="Robin Matthews" w:date="2021-07-15T10:12:00Z">
              <w:r w:rsidR="00A26296" w:rsidDel="00655B9D">
                <w:rPr>
                  <w:rFonts w:cs="Times New Roman"/>
                  <w:noProof/>
                  <w:sz w:val="16"/>
                  <w:szCs w:val="16"/>
                  <w:lang w:val="en-GB" w:eastAsia="en-CA"/>
                </w:rPr>
                <w:delText>b</w:delText>
              </w:r>
            </w:del>
            <w:r w:rsidR="00A26296">
              <w:rPr>
                <w:rFonts w:cs="Times New Roman"/>
                <w:noProof/>
                <w:sz w:val="16"/>
                <w:szCs w:val="16"/>
                <w:lang w:val="en-GB" w:eastAsia="en-CA"/>
              </w:rPr>
              <w:t xml:space="preserve">; </w:t>
            </w:r>
            <w:del w:id="5638" w:author="Robin Matthews" w:date="2021-07-14T12:30:00Z">
              <w:r w:rsidR="00A26296" w:rsidDel="00FC4A87">
                <w:rPr>
                  <w:rFonts w:cs="Times New Roman"/>
                  <w:noProof/>
                  <w:sz w:val="16"/>
                  <w:szCs w:val="16"/>
                  <w:lang w:val="en-GB" w:eastAsia="en-CA"/>
                </w:rPr>
                <w:delText>Xu et al., 2019a</w:delText>
              </w:r>
            </w:del>
            <w:ins w:id="5639" w:author="Robin Matthews" w:date="2021-07-14T12:30: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635"/>
            <w:r w:rsidR="00A26296">
              <w:rPr>
                <w:rStyle w:val="Marquedecommentaire"/>
              </w:rPr>
              <w:commentReference w:id="5635"/>
            </w:r>
            <w:r w:rsidRPr="00841A35">
              <w:rPr>
                <w:rFonts w:cs="Times New Roman"/>
                <w:sz w:val="16"/>
                <w:szCs w:val="16"/>
                <w:lang w:val="en-GB" w:eastAsia="en-CA"/>
              </w:rPr>
              <w:t>(Chapter 11 Supplementary Material (11.SM)).</w:t>
            </w:r>
          </w:p>
          <w:commentRangeStart w:id="5640"/>
          <w:p w14:paraId="70335D6D" w14:textId="2317E60C" w:rsidR="00D376F0" w:rsidRPr="00D424AA" w:rsidRDefault="00D376F0" w:rsidP="00D424AA">
            <w:pPr>
              <w:rPr>
                <w:rFonts w:cs="Times New Roman"/>
                <w:sz w:val="16"/>
                <w:szCs w:val="16"/>
                <w:lang w:val="en-GB"/>
              </w:rPr>
            </w:pPr>
            <w:r w:rsidRPr="00D424AA">
              <w:rPr>
                <w:rFonts w:cs="Times New Roman"/>
                <w:sz w:val="16"/>
                <w:szCs w:val="16"/>
                <w:lang w:val="en-GB"/>
              </w:rPr>
              <w:fldChar w:fldCharType="begin" w:fldLock="1"/>
            </w:r>
            <w:ins w:id="5641" w:author="Robin Matthews" w:date="2021-07-15T10:12:00Z">
              <w:r w:rsidR="00655B9D">
                <w:rPr>
                  <w:rFonts w:cs="Times New Roman"/>
                  <w:sz w:val="16"/>
                  <w:szCs w:val="16"/>
                  <w:lang w:val="en-GB"/>
                </w:rPr>
                <w: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manualFormatting" : "(Khlebnikova et al., 2019a)", "plainTextFormattedCitation" : "(Khlebnikova et al., 2019b)", "previouslyFormattedCitation" : "(Khlebnikova et al., 2019b)" }, "properties" : { "noteIndex" : 0 }, "schema" : "https://github.com/citation-style-language/schema/raw/master/csl-citation.json" }</w:instrText>
              </w:r>
            </w:ins>
            <w:del w:id="5642" w:author="Robin Matthews" w:date="2021-07-15T10:12:00Z">
              <w:r w:rsidR="00FF6231" w:rsidDel="00655B9D">
                <w:rPr>
                  <w:rFonts w:cs="Times New Roman"/>
                  <w:sz w:val="16"/>
                  <w:szCs w:val="16"/>
                  <w:lang w:val="en-GB"/>
                </w:rPr>
                <w:del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mendeley" : { "formattedCitation" : "(Khlebnikova et al., 2019b)", "plainTextFormattedCitation" : "(Khlebnikova et al., 2019b)", "previouslyFormattedCitation" : "(Khlebnikova et al., 2019b)"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Khlebnikova et al., 2019</w:t>
            </w:r>
            <w:del w:id="5643" w:author="Robin Matthews" w:date="2021-07-15T10:12:00Z">
              <w:r w:rsidR="00A26296" w:rsidDel="00655B9D">
                <w:rPr>
                  <w:rFonts w:cs="Times New Roman"/>
                  <w:noProof/>
                  <w:sz w:val="16"/>
                  <w:szCs w:val="16"/>
                  <w:lang w:val="en-GB"/>
                </w:rPr>
                <w:delText>b</w:delText>
              </w:r>
            </w:del>
            <w:ins w:id="5644" w:author="Robin Matthews" w:date="2021-07-15T10:12:00Z">
              <w:r w:rsidR="00655B9D">
                <w:rPr>
                  <w:rFonts w:cs="Times New Roman"/>
                  <w:noProof/>
                  <w:sz w:val="16"/>
                  <w:szCs w:val="16"/>
                  <w:lang w:val="en-GB"/>
                </w:rPr>
                <w:t>a</w:t>
              </w:r>
            </w:ins>
            <w:r w:rsidR="00A26296">
              <w:rPr>
                <w:rFonts w:cs="Times New Roman"/>
                <w:noProof/>
                <w:sz w:val="16"/>
                <w:szCs w:val="16"/>
                <w:lang w:val="en-GB"/>
              </w:rPr>
              <w:t>)</w:t>
            </w:r>
            <w:r w:rsidRPr="00D424AA">
              <w:rPr>
                <w:rFonts w:cs="Times New Roman"/>
                <w:sz w:val="16"/>
                <w:szCs w:val="16"/>
                <w:lang w:val="en-GB"/>
              </w:rPr>
              <w:fldChar w:fldCharType="end"/>
            </w:r>
            <w:commentRangeEnd w:id="5640"/>
            <w:r w:rsidR="00A26296">
              <w:rPr>
                <w:rStyle w:val="Marquedecommentaire"/>
              </w:rPr>
              <w:commentReference w:id="5640"/>
            </w:r>
            <w:r w:rsidRPr="00841A35">
              <w:rPr>
                <w:rFonts w:cs="Times New Roman"/>
                <w:sz w:val="16"/>
                <w:szCs w:val="16"/>
                <w:lang w:val="en-GB"/>
              </w:rPr>
              <w:t xml:space="preserve">: Regional climate model </w:t>
            </w:r>
            <w:r w:rsidRPr="00D424AA">
              <w:rPr>
                <w:rFonts w:cs="Times New Roman"/>
                <w:color w:val="000000" w:themeColor="text1"/>
                <w:sz w:val="16"/>
                <w:szCs w:val="16"/>
                <w:lang w:val="en-GB"/>
              </w:rPr>
              <w:t>driven by several CMIP5 models (RCP8.5, 2050-2059 relative to 1990-1999): Mostly decrease in CDD but also increase in part of region (Kamtchatka Peninsual).</w:t>
            </w:r>
          </w:p>
        </w:tc>
        <w:tc>
          <w:tcPr>
            <w:tcW w:w="2607" w:type="dxa"/>
            <w:shd w:val="clear" w:color="auto" w:fill="DCEAF8"/>
            <w:tcMar>
              <w:top w:w="40" w:type="dxa"/>
              <w:left w:w="40" w:type="dxa"/>
              <w:bottom w:w="40" w:type="dxa"/>
              <w:right w:w="40" w:type="dxa"/>
            </w:tcMar>
          </w:tcPr>
          <w:p w14:paraId="7D9411E9" w14:textId="00879F01" w:rsidR="00D376F0" w:rsidRPr="00D424AA" w:rsidRDefault="00D376F0" w:rsidP="00D424AA">
            <w:pPr>
              <w:spacing w:line="276" w:lineRule="auto"/>
              <w:rPr>
                <w:rFonts w:cs="Times New Roman"/>
                <w:color w:val="000000" w:themeColor="text1"/>
                <w:sz w:val="16"/>
                <w:szCs w:val="16"/>
                <w:lang w:val="nb-NO"/>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drought severity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oc.5553", "ISSN" : "08998418", "author" : [ { "dropping-particle" : "", "family" : "Han", "given" : "Tingting", "non-dropping-particle" : "", "parse-names" : false, "suff</w:instrText>
            </w:r>
            <w:r w:rsidR="00FF6231" w:rsidRPr="006A2665">
              <w:rPr>
                <w:rFonts w:cs="Times New Roman"/>
                <w:color w:val="000000" w:themeColor="text1"/>
                <w:sz w:val="16"/>
                <w:szCs w:val="16"/>
              </w:rPr>
              <w:instrText>ix" : "" }, { "dropping-particle" : "", "family" : "Chen", "given" : "Huopo", "non-dropping-particle" : "", "parse-names" : false, "suffix" : "" }, { "dropping-particle" : "", "family" : "Hao", "given" : "Xin", "non-dropping-particle" : "", "parse-names" : false, "suffix" : "" }, { "dropping-particle" : "", "family" : "Wang", "given" : "Huijun", "non-dropping-particle" : "", "parse-names" : false, "suffix" : "" } ], "container-title" : "International Journal of Climatology", "id" : "ITEM-3", "issue" : "11", "issued" : { "date-parts" : [ [ "2018", "4", "19" ] ] }, "page" : "4077-4091", "title" : "Projected changes in temperature and precipitation extremes over the Silk Road Economic Belt regions by the Coupled Model Intercomparison Project Phase 5 multi-model ensembles", "translator" : [ { "dropping-particle" : "", "family" : "S1673", "given" : "", "non-dropping-particle" : "", "parse-names" : false, "suffix" : "" } ], "type" : "article-journal", "volume" : "38" }, "uris" : [ "http://www.mendeley.com/documents/?uuid=b0066cb9-bbff-4585-a9c9-121b7c460099" ] } ], "mendeley" : { "formattedCitation" : "(Touma et al., 2015; Han et al., 2018; Spinoni et al., 2020)", "plainTextFormattedCitation" : "(Touma et al., 2015; Han et al., 2018; Spinoni et al., 2020)", "previouslyFormattedCitation" : "(Touma et al., 2015; Han et al., 2018;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Touma et al., 2015; Han et al., 2018; Spinoni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nb-NO"/>
              </w:rPr>
              <w:t>(Chapter 11 Supplementary Material (11.SM)).</w:t>
            </w:r>
          </w:p>
          <w:p w14:paraId="34800677" w14:textId="77777777" w:rsidR="00D376F0" w:rsidRPr="00D424AA" w:rsidRDefault="00D376F0" w:rsidP="00D424AA">
            <w:pPr>
              <w:spacing w:line="276" w:lineRule="auto"/>
              <w:rPr>
                <w:rFonts w:cs="Times New Roman"/>
                <w:color w:val="000000" w:themeColor="text1"/>
                <w:sz w:val="16"/>
                <w:szCs w:val="16"/>
                <w:lang w:val="nb-NO"/>
              </w:rPr>
            </w:pPr>
          </w:p>
          <w:p w14:paraId="2E84CF95" w14:textId="77777777" w:rsidR="00D376F0" w:rsidRPr="00D424AA" w:rsidRDefault="00D376F0" w:rsidP="00D424AA">
            <w:pPr>
              <w:spacing w:line="276" w:lineRule="auto"/>
              <w:rPr>
                <w:rFonts w:cs="Times New Roman"/>
                <w:color w:val="000000" w:themeColor="text1"/>
                <w:sz w:val="16"/>
                <w:szCs w:val="16"/>
                <w:lang w:val="nb-NO"/>
              </w:rPr>
            </w:pPr>
          </w:p>
        </w:tc>
      </w:tr>
      <w:tr w:rsidR="00D376F0" w:rsidRPr="00D424AA" w14:paraId="40D1C5AF" w14:textId="77777777" w:rsidTr="00723657">
        <w:trPr>
          <w:cantSplit/>
          <w:trHeight w:val="1134"/>
        </w:trPr>
        <w:tc>
          <w:tcPr>
            <w:tcW w:w="846" w:type="dxa"/>
            <w:vMerge/>
          </w:tcPr>
          <w:p w14:paraId="3447F5B0" w14:textId="77777777" w:rsidR="00D376F0" w:rsidRPr="00D424AA" w:rsidRDefault="00D376F0" w:rsidP="00D424AA">
            <w:pPr>
              <w:rPr>
                <w:rFonts w:cs="Times New Roman"/>
                <w:color w:val="000000" w:themeColor="text1"/>
                <w:sz w:val="16"/>
                <w:szCs w:val="16"/>
                <w:lang w:val="nb-NO"/>
              </w:rPr>
            </w:pPr>
          </w:p>
        </w:tc>
        <w:tc>
          <w:tcPr>
            <w:tcW w:w="709" w:type="dxa"/>
          </w:tcPr>
          <w:p w14:paraId="47A93874"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tc>
        <w:tc>
          <w:tcPr>
            <w:tcW w:w="2268" w:type="dxa"/>
            <w:tcBorders>
              <w:top w:val="single" w:sz="4" w:space="0" w:color="auto"/>
              <w:bottom w:val="single" w:sz="4" w:space="0" w:color="auto"/>
            </w:tcBorders>
            <w:shd w:val="clear" w:color="auto" w:fill="D9D9D9" w:themeFill="background1" w:themeFillShade="D9"/>
          </w:tcPr>
          <w:p w14:paraId="41E799F9" w14:textId="7FF0182D"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onsistent trends</w:t>
            </w:r>
            <w:r w:rsidRPr="00D424AA">
              <w:rPr>
                <w:rFonts w:cs="Times New Roman"/>
                <w:bCs/>
                <w:color w:val="000000" w:themeColor="text1"/>
                <w:sz w:val="16"/>
                <w:szCs w:val="16"/>
                <w:lang w:val="en-GB"/>
              </w:rPr>
              <w:t xml:space="preserve"> depending on subregion based on soil moisture,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w:instrText>
            </w:r>
            <w:r w:rsidR="00FF6231" w:rsidRPr="006A2665">
              <w:rPr>
                <w:rFonts w:cs="Times New Roman"/>
                <w:bCs/>
                <w:color w:val="000000" w:themeColor="text1"/>
                <w:sz w:val="16"/>
                <w:szCs w:val="16"/>
              </w:rPr>
              <w:instrText>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Greve et al., 2014; Dai and Zhao, 2017; Spinoni et al., 2019; Padrón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w:t>
            </w:r>
          </w:p>
          <w:p w14:paraId="6D0ACB82" w14:textId="77777777" w:rsidR="00D376F0" w:rsidRPr="00D424AA" w:rsidRDefault="00D376F0" w:rsidP="00D424AA">
            <w:pPr>
              <w:rPr>
                <w:rFonts w:cs="Times New Roman"/>
                <w:bCs/>
                <w:color w:val="000000" w:themeColor="text1"/>
                <w:sz w:val="16"/>
                <w:szCs w:val="16"/>
                <w:lang w:val="nb-NO"/>
              </w:rPr>
            </w:pPr>
          </w:p>
          <w:p w14:paraId="522E2333" w14:textId="77777777" w:rsidR="00D376F0" w:rsidRPr="00D424AA" w:rsidRDefault="00D376F0" w:rsidP="00D424AA">
            <w:pPr>
              <w:rPr>
                <w:rFonts w:cs="Times New Roman"/>
                <w:bCs/>
                <w:color w:val="000000" w:themeColor="text1"/>
                <w:sz w:val="16"/>
                <w:szCs w:val="16"/>
                <w:lang w:val="nb-NO"/>
              </w:rPr>
            </w:pPr>
          </w:p>
        </w:tc>
        <w:tc>
          <w:tcPr>
            <w:tcW w:w="1701" w:type="dxa"/>
            <w:shd w:val="clear" w:color="auto" w:fill="D9D9D9" w:themeFill="background1" w:themeFillShade="D9"/>
          </w:tcPr>
          <w:p w14:paraId="4F0947CC"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shd w:val="clear" w:color="auto" w:fill="D9D9D9" w:themeFill="background1" w:themeFillShade="D9"/>
            <w:tcMar>
              <w:top w:w="40" w:type="dxa"/>
              <w:left w:w="40" w:type="dxa"/>
              <w:bottom w:w="40" w:type="dxa"/>
              <w:right w:w="40" w:type="dxa"/>
            </w:tcMar>
          </w:tcPr>
          <w:p w14:paraId="32144902" w14:textId="77777777"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onsistent trends</w:t>
            </w:r>
            <w:r w:rsidRPr="00D424AA">
              <w:rPr>
                <w:rFonts w:cs="Times New Roman"/>
                <w:bCs/>
                <w:color w:val="000000" w:themeColor="text1"/>
                <w:sz w:val="16"/>
                <w:szCs w:val="16"/>
                <w:lang w:val="en-GB"/>
              </w:rPr>
              <w:t xml:space="preserve"> depending on model and index. </w:t>
            </w:r>
          </w:p>
          <w:p w14:paraId="4F419AC8" w14:textId="77777777" w:rsidR="00D376F0" w:rsidRPr="00D424AA" w:rsidRDefault="00D376F0" w:rsidP="00D424AA">
            <w:pPr>
              <w:rPr>
                <w:rFonts w:cs="Times New Roman"/>
                <w:bCs/>
                <w:color w:val="000000" w:themeColor="text1"/>
                <w:sz w:val="16"/>
                <w:szCs w:val="16"/>
                <w:lang w:val="en-GB"/>
              </w:rPr>
            </w:pPr>
          </w:p>
          <w:p w14:paraId="22DBC852" w14:textId="3B1129F9"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Inconsistent trends in total and surface soil moisture in CMIP6 (Chapter 11 Supplementary Material (11.SM)), but wetting trends from CMIP5-based surface soil moisture </w:t>
            </w:r>
            <w:commentRangeStart w:id="5645"/>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646" w:author="Robin Matthews" w:date="2021-07-14T12:30:00Z">
              <w:r w:rsidR="00A26296" w:rsidDel="00FC4A87">
                <w:rPr>
                  <w:rFonts w:cs="Times New Roman"/>
                  <w:bCs/>
                  <w:noProof/>
                  <w:color w:val="000000" w:themeColor="text1"/>
                  <w:sz w:val="16"/>
                  <w:szCs w:val="16"/>
                  <w:lang w:val="en-GB"/>
                </w:rPr>
                <w:delText>Xu et al., 2019a</w:delText>
              </w:r>
            </w:del>
            <w:ins w:id="5647" w:author="Robin Matthews" w:date="2021-07-14T12:30: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645"/>
            <w:r w:rsidR="00A26296">
              <w:rPr>
                <w:rStyle w:val="Marquedecommentaire"/>
              </w:rPr>
              <w:commentReference w:id="5645"/>
            </w:r>
            <w:r w:rsidRPr="00841A35">
              <w:rPr>
                <w:rFonts w:cs="Times New Roman"/>
                <w:bCs/>
                <w:color w:val="000000" w:themeColor="text1"/>
                <w:sz w:val="16"/>
                <w:szCs w:val="16"/>
                <w:lang w:val="en-GB"/>
              </w:rPr>
              <w:t xml:space="preserve">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64A0A736" w14:textId="77777777" w:rsidR="00D376F0" w:rsidRPr="00D424AA" w:rsidRDefault="00D376F0" w:rsidP="00D424AA">
            <w:pPr>
              <w:rPr>
                <w:rFonts w:cs="Times New Roman"/>
                <w:bCs/>
                <w:color w:val="000000" w:themeColor="text1"/>
                <w:sz w:val="16"/>
                <w:szCs w:val="16"/>
                <w:lang w:val="en-GB"/>
              </w:rPr>
            </w:pPr>
          </w:p>
          <w:p w14:paraId="023BB004" w14:textId="77777777" w:rsidR="00D376F0" w:rsidRPr="00D424AA" w:rsidRDefault="00D376F0" w:rsidP="00D424AA">
            <w:pPr>
              <w:rPr>
                <w:rFonts w:cs="Times New Roman"/>
                <w:color w:val="000000" w:themeColor="text1"/>
                <w:sz w:val="16"/>
                <w:szCs w:val="16"/>
                <w:lang w:val="en-GB"/>
              </w:rPr>
            </w:pPr>
          </w:p>
          <w:p w14:paraId="46DC446C" w14:textId="1D63B6A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Naumann et al., 2018)</w:t>
            </w:r>
            <w:r w:rsidRPr="00D424AA">
              <w:rPr>
                <w:rFonts w:cs="Times New Roman"/>
                <w:color w:val="000000" w:themeColor="text1"/>
                <w:sz w:val="16"/>
                <w:szCs w:val="16"/>
                <w:lang w:val="en-GB"/>
              </w:rPr>
              <w:fldChar w:fldCharType="end"/>
            </w:r>
            <w:del w:id="5648" w:author="Robin Matthews" w:date="2021-07-15T12:26:00Z">
              <w:r w:rsidRPr="00841A35" w:rsidDel="0074094D">
                <w:rPr>
                  <w:rFonts w:cs="Times New Roman"/>
                  <w:color w:val="000000" w:themeColor="text1"/>
                  <w:sz w:val="16"/>
                  <w:szCs w:val="16"/>
                  <w:lang w:val="en-GB"/>
                </w:rPr>
                <w:delText> </w:delText>
              </w:r>
            </w:del>
            <w:r w:rsidRPr="00841A35">
              <w:rPr>
                <w:rFonts w:cs="Times New Roman"/>
                <w:color w:val="000000" w:themeColor="text1"/>
                <w:sz w:val="16"/>
                <w:szCs w:val="16"/>
                <w:lang w:val="en-GB"/>
              </w:rPr>
              <w:t>: EC-Earth driven by SSTs from several CMIP5 models.</w:t>
            </w:r>
          </w:p>
        </w:tc>
        <w:tc>
          <w:tcPr>
            <w:tcW w:w="2551" w:type="dxa"/>
            <w:shd w:val="clear" w:color="auto" w:fill="D9D9D9" w:themeFill="background1" w:themeFillShade="D9"/>
            <w:tcMar>
              <w:top w:w="40" w:type="dxa"/>
              <w:left w:w="40" w:type="dxa"/>
              <w:bottom w:w="40" w:type="dxa"/>
              <w:right w:w="40" w:type="dxa"/>
            </w:tcMar>
          </w:tcPr>
          <w:p w14:paraId="0B39BB35" w14:textId="77777777"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onsistent trends</w:t>
            </w:r>
            <w:r w:rsidRPr="00D424AA">
              <w:rPr>
                <w:rFonts w:cs="Times New Roman"/>
                <w:bCs/>
                <w:color w:val="000000" w:themeColor="text1"/>
                <w:sz w:val="16"/>
                <w:szCs w:val="16"/>
                <w:lang w:val="en-GB"/>
              </w:rPr>
              <w:t xml:space="preserve"> depending on model and index. </w:t>
            </w:r>
          </w:p>
          <w:p w14:paraId="40CF8DD0" w14:textId="77777777" w:rsidR="00D376F0" w:rsidRPr="00D424AA" w:rsidRDefault="00D376F0" w:rsidP="00D424AA">
            <w:pPr>
              <w:rPr>
                <w:rFonts w:cs="Times New Roman"/>
                <w:bCs/>
                <w:color w:val="000000" w:themeColor="text1"/>
                <w:sz w:val="16"/>
                <w:szCs w:val="16"/>
                <w:lang w:val="en-GB"/>
              </w:rPr>
            </w:pPr>
          </w:p>
          <w:p w14:paraId="758028D2" w14:textId="1C7F66F1"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Inconsistent trends in CMIP6 total and surface soil moisture (Chapter 11 Supplementary Material (11.SM))</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but wetting trends from  CMIP5-based surface soil moisture </w:t>
            </w:r>
            <w:commentRangeStart w:id="5649"/>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650" w:author="Robin Matthews" w:date="2021-07-14T12:30:00Z">
              <w:r w:rsidR="00A26296" w:rsidDel="00FC4A87">
                <w:rPr>
                  <w:rFonts w:cs="Times New Roman"/>
                  <w:bCs/>
                  <w:noProof/>
                  <w:color w:val="000000" w:themeColor="text1"/>
                  <w:sz w:val="16"/>
                  <w:szCs w:val="16"/>
                  <w:lang w:val="en-GB"/>
                </w:rPr>
                <w:delText>Xu et al., 2019a</w:delText>
              </w:r>
            </w:del>
            <w:ins w:id="5651" w:author="Robin Matthews" w:date="2021-07-14T12:30: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649"/>
            <w:r w:rsidR="00A26296">
              <w:rPr>
                <w:rStyle w:val="Marquedecommentaire"/>
              </w:rPr>
              <w:commentReference w:id="5649"/>
            </w:r>
            <w:r w:rsidRPr="00841A35">
              <w:rPr>
                <w:rFonts w:cs="Times New Roman"/>
                <w:bCs/>
                <w:color w:val="000000" w:themeColor="text1"/>
                <w:sz w:val="16"/>
                <w:szCs w:val="16"/>
                <w:lang w:val="en-GB"/>
              </w:rPr>
              <w:t xml:space="preserve">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50AAEC56" w14:textId="77777777" w:rsidR="00D376F0" w:rsidRPr="00D424AA" w:rsidRDefault="00D376F0" w:rsidP="00D424AA">
            <w:pPr>
              <w:rPr>
                <w:rFonts w:cs="Times New Roman"/>
                <w:bCs/>
                <w:color w:val="000000" w:themeColor="text1"/>
                <w:sz w:val="16"/>
                <w:szCs w:val="16"/>
                <w:lang w:val="en-GB"/>
              </w:rPr>
            </w:pPr>
          </w:p>
          <w:p w14:paraId="48397662" w14:textId="77777777" w:rsidR="00D376F0" w:rsidRPr="00D424AA" w:rsidRDefault="00D376F0" w:rsidP="00D424AA">
            <w:pPr>
              <w:spacing w:line="276" w:lineRule="auto"/>
              <w:rPr>
                <w:rFonts w:cs="Times New Roman"/>
                <w:color w:val="000000" w:themeColor="text1"/>
                <w:sz w:val="16"/>
                <w:szCs w:val="16"/>
                <w:lang w:val="en-GB"/>
              </w:rPr>
            </w:pPr>
          </w:p>
        </w:tc>
        <w:tc>
          <w:tcPr>
            <w:tcW w:w="2607" w:type="dxa"/>
            <w:shd w:val="clear" w:color="auto" w:fill="D9D9D9" w:themeFill="background1" w:themeFillShade="D9"/>
            <w:tcMar>
              <w:top w:w="40" w:type="dxa"/>
              <w:left w:w="40" w:type="dxa"/>
              <w:bottom w:w="40" w:type="dxa"/>
              <w:right w:w="40" w:type="dxa"/>
            </w:tcMar>
          </w:tcPr>
          <w:p w14:paraId="5F7F70F4" w14:textId="3D73320A"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s</w:t>
            </w:r>
            <w:r w:rsidRPr="00D424AA">
              <w:rPr>
                <w:rFonts w:cs="Times New Roman"/>
                <w:bCs/>
                <w:color w:val="000000" w:themeColor="text1"/>
                <w:sz w:val="16"/>
                <w:szCs w:val="16"/>
                <w:lang w:val="en-GB"/>
              </w:rPr>
              <w:t xml:space="preserve"> between different models and metrics,  including CMIP6 total and surface soil moisture (Chapter 11 Supplementary Material (11.SM))</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CMIP5-based surface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Dai et al., 2018; Lu et al., 2019)", "plainTextFormattedCitation" : "(Dai et al., 2018; Lu et al., 2019)", "previouslyFormattedCitation" : "(Dai et al., 2018; Lu et al., 2019)"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5652"/>
            <w:r w:rsidRPr="00D424AA">
              <w:rPr>
                <w:rFonts w:cs="Times New Roman"/>
                <w:bCs/>
                <w:color w:val="000000" w:themeColor="text1"/>
                <w:sz w:val="16"/>
                <w:szCs w:val="16"/>
                <w:lang w:val="en-GB"/>
              </w:rPr>
              <w:fldChar w:fldCharType="begin" w:fldLock="1"/>
            </w:r>
            <w:ins w:id="5653" w:author="Robin Matthews" w:date="2021-07-14T23:49:00Z">
              <w:r w:rsidR="00FA0829">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5654" w:author="Robin Matthews" w:date="2021-07-14T23:49:00Z">
              <w:r w:rsidR="003B3493" w:rsidDel="00FA0829">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del w:id="5655" w:author="Robin Matthews" w:date="2021-07-14T23:49:00Z">
              <w:r w:rsidR="00A26296" w:rsidDel="00FA0829">
                <w:rPr>
                  <w:rFonts w:cs="Times New Roman"/>
                  <w:bCs/>
                  <w:noProof/>
                  <w:color w:val="000000" w:themeColor="text1"/>
                  <w:sz w:val="16"/>
                  <w:szCs w:val="16"/>
                  <w:lang w:val="en-GB"/>
                </w:rPr>
                <w:delText>a</w:delText>
              </w:r>
            </w:del>
            <w:ins w:id="5656" w:author="Robin Matthews" w:date="2021-07-14T23:49:00Z">
              <w:r w:rsidR="00FA0829">
                <w:rPr>
                  <w:rFonts w:cs="Times New Roman"/>
                  <w:bCs/>
                  <w:noProof/>
                  <w:color w:val="000000" w:themeColor="text1"/>
                  <w:sz w:val="16"/>
                  <w:szCs w:val="16"/>
                  <w:lang w:val="en-GB"/>
                </w:rPr>
                <w:t>c</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652"/>
            <w:r w:rsidR="00A26296">
              <w:rPr>
                <w:rStyle w:val="Marquedecommentaire"/>
              </w:rPr>
              <w:commentReference w:id="5652"/>
            </w:r>
            <w:r w:rsidRPr="00841A35">
              <w:rPr>
                <w:rFonts w:cs="Times New Roman"/>
                <w:bCs/>
                <w:color w:val="000000" w:themeColor="text1"/>
                <w:sz w:val="16"/>
                <w:szCs w:val="16"/>
                <w:lang w:val="en-GB"/>
              </w:rPr>
              <w:t>.</w:t>
            </w:r>
          </w:p>
          <w:p w14:paraId="371D3B4D" w14:textId="77777777" w:rsidR="00D376F0" w:rsidRPr="00D424AA" w:rsidRDefault="00D376F0" w:rsidP="00D424AA">
            <w:pPr>
              <w:rPr>
                <w:rFonts w:cs="Times New Roman"/>
                <w:bCs/>
                <w:color w:val="000000" w:themeColor="text1"/>
                <w:sz w:val="16"/>
                <w:szCs w:val="16"/>
                <w:lang w:val="en-GB"/>
              </w:rPr>
            </w:pPr>
          </w:p>
          <w:p w14:paraId="7778B9B5" w14:textId="7F86D652"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Difference in signal in CMIP6 vs CMIP5: CMIP6 models show drying in soil moisture, while CMIP5 models show wetting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6D79528E" w14:textId="77777777" w:rsidR="00D376F0" w:rsidRPr="00D424AA" w:rsidRDefault="00D376F0" w:rsidP="00D424AA">
            <w:pPr>
              <w:rPr>
                <w:rFonts w:cs="Times New Roman"/>
                <w:bCs/>
                <w:color w:val="000000" w:themeColor="text1"/>
                <w:sz w:val="16"/>
                <w:szCs w:val="16"/>
                <w:lang w:val="en-GB"/>
              </w:rPr>
            </w:pPr>
          </w:p>
          <w:p w14:paraId="626110E3" w14:textId="77777777" w:rsidR="00D376F0" w:rsidRPr="00D424AA" w:rsidRDefault="00D376F0" w:rsidP="00D424AA">
            <w:pPr>
              <w:spacing w:line="276" w:lineRule="auto"/>
              <w:rPr>
                <w:rFonts w:cs="Times New Roman"/>
                <w:bCs/>
                <w:color w:val="000000" w:themeColor="text1"/>
                <w:sz w:val="16"/>
                <w:szCs w:val="16"/>
                <w:lang w:val="en-GB"/>
              </w:rPr>
            </w:pPr>
          </w:p>
        </w:tc>
      </w:tr>
      <w:tr w:rsidR="00D376F0" w:rsidRPr="00F1665C" w14:paraId="528D6B55" w14:textId="77777777" w:rsidTr="00723657">
        <w:trPr>
          <w:cantSplit/>
          <w:trHeight w:val="739"/>
        </w:trPr>
        <w:tc>
          <w:tcPr>
            <w:tcW w:w="846" w:type="dxa"/>
            <w:vMerge/>
          </w:tcPr>
          <w:p w14:paraId="4A998FA8" w14:textId="77777777" w:rsidR="00D376F0" w:rsidRPr="00D424AA" w:rsidRDefault="00D376F0" w:rsidP="00D424AA">
            <w:pPr>
              <w:rPr>
                <w:rFonts w:cs="Times New Roman"/>
                <w:color w:val="000000" w:themeColor="text1"/>
                <w:sz w:val="16"/>
                <w:szCs w:val="16"/>
                <w:lang w:val="en-GB"/>
              </w:rPr>
            </w:pPr>
          </w:p>
        </w:tc>
        <w:tc>
          <w:tcPr>
            <w:tcW w:w="709" w:type="dxa"/>
          </w:tcPr>
          <w:p w14:paraId="00290C02"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top w:val="single" w:sz="4" w:space="0" w:color="auto"/>
              <w:bottom w:val="single" w:sz="4" w:space="0" w:color="auto"/>
            </w:tcBorders>
            <w:shd w:val="clear" w:color="auto" w:fill="D9D9D9" w:themeFill="background1" w:themeFillShade="D9"/>
          </w:tcPr>
          <w:p w14:paraId="41BE5263" w14:textId="0CDD7889" w:rsidR="00D376F0" w:rsidRPr="00D424AA" w:rsidRDefault="00D376F0" w:rsidP="00D424AA">
            <w:pPr>
              <w:rPr>
                <w:rFonts w:cs="Times New Roman"/>
                <w:b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Limited evidence. </w:t>
            </w:r>
            <w:r w:rsidRPr="00D424AA">
              <w:rPr>
                <w:rFonts w:cs="Times New Roman"/>
                <w:sz w:val="16"/>
                <w:szCs w:val="16"/>
                <w:lang w:val="en-GB" w:eastAsia="en-CA"/>
              </w:rPr>
              <w:t>One study suggests decreasing (drying) trend in runoff</w:t>
            </w:r>
            <w:r w:rsidRPr="00D424AA">
              <w:rPr>
                <w:rFonts w:cs="Times New Roman"/>
                <w:b/>
                <w:bCs/>
                <w:sz w:val="16"/>
                <w:szCs w:val="16"/>
                <w:lang w:val="en-GB" w:eastAsia="en-CA"/>
              </w:rPr>
              <w:t xml:space="preserve"> </w:t>
            </w:r>
            <w:r w:rsidRPr="00D424AA">
              <w:rPr>
                <w:rFonts w:cs="Times New Roman"/>
                <w:b/>
                <w:bCs/>
                <w:sz w:val="16"/>
                <w:szCs w:val="16"/>
                <w:lang w:val="en-GB" w:eastAsia="en-CA"/>
              </w:rPr>
              <w:fldChar w:fldCharType="begin" w:fldLock="1"/>
            </w:r>
            <w:r w:rsidR="00FF6231">
              <w:rPr>
                <w:rFonts w:cs="Times New Roman"/>
                <w:b/>
                <w:bCs/>
                <w:sz w:val="16"/>
                <w:szCs w:val="16"/>
                <w:lang w:val="en-GB" w:eastAsia="en-CA"/>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b/>
                <w:bCs/>
                <w:sz w:val="16"/>
                <w:szCs w:val="16"/>
                <w:lang w:val="en-GB" w:eastAsia="en-CA"/>
              </w:rPr>
              <w:fldChar w:fldCharType="separate"/>
            </w:r>
            <w:r w:rsidR="00A26296">
              <w:rPr>
                <w:rFonts w:cs="Times New Roman"/>
                <w:bCs/>
                <w:noProof/>
                <w:sz w:val="16"/>
                <w:szCs w:val="16"/>
                <w:lang w:val="en-GB" w:eastAsia="en-CA"/>
              </w:rPr>
              <w:t>(Dai and Zhao, 2017)</w:t>
            </w:r>
            <w:r w:rsidRPr="00D424AA">
              <w:rPr>
                <w:rFonts w:cs="Times New Roman"/>
                <w:b/>
                <w:bCs/>
                <w:sz w:val="16"/>
                <w:szCs w:val="16"/>
                <w:lang w:val="en-GB" w:eastAsia="en-CA"/>
              </w:rPr>
              <w:fldChar w:fldCharType="end"/>
            </w:r>
            <w:r w:rsidRPr="00841A35">
              <w:rPr>
                <w:rFonts w:cs="Times New Roman"/>
                <w:b/>
                <w:bCs/>
                <w:sz w:val="16"/>
                <w:szCs w:val="16"/>
                <w:lang w:val="en-GB" w:eastAsia="en-CA"/>
              </w:rPr>
              <w:t>.</w:t>
            </w:r>
          </w:p>
        </w:tc>
        <w:tc>
          <w:tcPr>
            <w:tcW w:w="1701" w:type="dxa"/>
            <w:tcBorders>
              <w:bottom w:val="single" w:sz="4" w:space="0" w:color="auto"/>
            </w:tcBorders>
            <w:shd w:val="clear" w:color="auto" w:fill="D9D9D9" w:themeFill="background1" w:themeFillShade="D9"/>
          </w:tcPr>
          <w:p w14:paraId="3D6B7982"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 xml:space="preserve">Low confidenc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shd w:val="clear" w:color="auto" w:fill="D9D9D9" w:themeFill="background1" w:themeFillShade="D9"/>
            <w:tcMar>
              <w:top w:w="40" w:type="dxa"/>
              <w:left w:w="40" w:type="dxa"/>
              <w:bottom w:w="40" w:type="dxa"/>
              <w:right w:w="40" w:type="dxa"/>
            </w:tcMar>
          </w:tcPr>
          <w:p w14:paraId="5F213469" w14:textId="09F85775" w:rsidR="00D376F0" w:rsidRPr="00D424AA" w:rsidRDefault="00D376F0" w:rsidP="00D424AA">
            <w:pPr>
              <w:rPr>
                <w:rFonts w:cs="Times New Roman"/>
                <w:color w:val="000000" w:themeColor="text1"/>
                <w:sz w:val="16"/>
                <w:szCs w:val="16"/>
                <w:lang w:val="en-GB"/>
              </w:rPr>
            </w:pPr>
            <w:r w:rsidRPr="00D424AA">
              <w:rPr>
                <w:rFonts w:cs="Times New Roman"/>
                <w:b/>
                <w:i/>
                <w:sz w:val="16"/>
                <w:szCs w:val="16"/>
                <w:shd w:val="clear" w:color="auto" w:fill="D9D9D9" w:themeFill="background1" w:themeFillShade="D9"/>
                <w:lang w:val="en-GB" w:eastAsia="en-CA"/>
              </w:rPr>
              <w:t>Low confidence</w:t>
            </w:r>
            <w:r w:rsidRPr="00D424AA">
              <w:rPr>
                <w:rFonts w:cs="Times New Roman"/>
                <w:sz w:val="16"/>
                <w:szCs w:val="16"/>
                <w:shd w:val="clear" w:color="auto" w:fill="D9D9D9" w:themeFill="background1" w:themeFillShade="D9"/>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r w:rsidRPr="00841A35">
              <w:rPr>
                <w:rFonts w:cs="Times New Roman"/>
                <w:bCs/>
                <w:sz w:val="16"/>
                <w:szCs w:val="16"/>
                <w:lang w:val="en-GB" w:eastAsia="en-CA"/>
              </w:rPr>
              <w:t>.</w:t>
            </w:r>
          </w:p>
        </w:tc>
        <w:tc>
          <w:tcPr>
            <w:tcW w:w="2551" w:type="dxa"/>
            <w:shd w:val="clear" w:color="auto" w:fill="D9D9D9" w:themeFill="background1" w:themeFillShade="D9"/>
            <w:tcMar>
              <w:top w:w="40" w:type="dxa"/>
              <w:left w:w="40" w:type="dxa"/>
              <w:bottom w:w="40" w:type="dxa"/>
              <w:right w:w="40" w:type="dxa"/>
            </w:tcMar>
          </w:tcPr>
          <w:p w14:paraId="17E4853A" w14:textId="13E8F153" w:rsidR="00D376F0" w:rsidRPr="00D424AA" w:rsidRDefault="00D376F0" w:rsidP="00D424AA">
            <w:pPr>
              <w:rPr>
                <w:rFonts w:cs="Times New Roman"/>
                <w:color w:val="000000" w:themeColor="text1"/>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Inconsistent trends</w:t>
            </w:r>
            <w:r w:rsidRPr="00D424AA">
              <w:rPr>
                <w:rFonts w:cs="Times New Roman"/>
                <w:sz w:val="16"/>
                <w:szCs w:val="16"/>
                <w:lang w:val="en-GB" w:eastAsia="en-CA"/>
              </w:rPr>
              <w:t xml:space="preserve">. Available studies show inconsistent signal with high seasonal variations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Cook et al., 2020)</w:t>
            </w:r>
            <w:r w:rsidRPr="00D424AA">
              <w:rPr>
                <w:rFonts w:cs="Times New Roman"/>
                <w:sz w:val="16"/>
                <w:szCs w:val="16"/>
                <w:lang w:val="en-GB" w:eastAsia="en-CA"/>
              </w:rPr>
              <w:fldChar w:fldCharType="end"/>
            </w:r>
            <w:r w:rsidRPr="00841A35">
              <w:rPr>
                <w:rFonts w:cs="Times New Roman"/>
                <w:sz w:val="16"/>
                <w:szCs w:val="16"/>
                <w:lang w:val="en-GB" w:eastAsia="en-CA"/>
              </w:rPr>
              <w:t xml:space="preserve"> or weak signal </w:t>
            </w:r>
            <w:commentRangeStart w:id="5657"/>
            <w:r w:rsidRPr="00D424AA">
              <w:rPr>
                <w:rFonts w:cs="Times New Roman"/>
                <w:b/>
                <w:color w:val="000000" w:themeColor="text1"/>
                <w:sz w:val="16"/>
                <w:szCs w:val="16"/>
                <w:lang w:val="en-GB"/>
              </w:rPr>
              <w:fldChar w:fldCharType="begin" w:fldLock="1"/>
            </w:r>
            <w:ins w:id="5658" w:author="Robin Matthews" w:date="2021-07-14T23:49:00Z">
              <w:r w:rsidR="00FA0829">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Touma et al., 2015; Zhai et al., 2020b)", "manualFormatting" : "(Touma et al., 2015; R. Zhai et al., 2020)", "plainTextFormattedCitation" : "(Touma et al., 2015; Zhai et al., 2020b)", "previouslyFormattedCitation" : "(Touma et al., 2015; Zhai et al., 2020b)" }, "properties" : { "noteIndex" : 0 }, "schema" : "https://github.com/citation-style-language/schema/raw/master/csl-citation.json" }</w:instrText>
              </w:r>
            </w:ins>
            <w:del w:id="5659" w:author="Robin Matthews" w:date="2021-07-14T23:49:00Z">
              <w:r w:rsidR="00FF6231" w:rsidDel="00FA0829">
                <w:rPr>
                  <w:rFonts w:cs="Times New Roman"/>
                  <w:b/>
                  <w:color w:val="000000" w:themeColor="text1"/>
                  <w:sz w:val="16"/>
                  <w:szCs w:val="16"/>
                  <w:lang w:val="en-GB"/>
                </w:rPr>
                <w:del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Touma et al., 2015; Zhai et al., 2020b)", "plainTextFormattedCitation" : "(Touma et al., 2015; Zhai et al., 2020b)", "previouslyFormattedCitation" : "(Touma et al., 2015; Zhai et al., 2020b)" }, "properties" : { "noteIndex" : 0 }, "schema" : "https://github.com/citation-style-language/schema/raw/master/csl-citation.json" }</w:delInstrText>
              </w:r>
            </w:del>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w:t>
            </w:r>
            <w:ins w:id="5660" w:author="Robin Matthews" w:date="2021-07-14T23:49:00Z">
              <w:r w:rsidR="00FA0829">
                <w:rPr>
                  <w:rFonts w:cs="Times New Roman"/>
                  <w:noProof/>
                  <w:color w:val="000000" w:themeColor="text1"/>
                  <w:sz w:val="16"/>
                  <w:szCs w:val="16"/>
                  <w:lang w:val="en-GB"/>
                </w:rPr>
                <w:t xml:space="preserve">R. </w:t>
              </w:r>
            </w:ins>
            <w:r w:rsidR="00A26296">
              <w:rPr>
                <w:rFonts w:cs="Times New Roman"/>
                <w:noProof/>
                <w:color w:val="000000" w:themeColor="text1"/>
                <w:sz w:val="16"/>
                <w:szCs w:val="16"/>
                <w:lang w:val="en-GB"/>
              </w:rPr>
              <w:t>Zhai et al., 2020</w:t>
            </w:r>
            <w:del w:id="5661" w:author="Robin Matthews" w:date="2021-07-14T23:49:00Z">
              <w:r w:rsidR="00A26296" w:rsidDel="00FA0829">
                <w:rPr>
                  <w:rFonts w:cs="Times New Roman"/>
                  <w:noProof/>
                  <w:color w:val="000000" w:themeColor="text1"/>
                  <w:sz w:val="16"/>
                  <w:szCs w:val="16"/>
                  <w:lang w:val="en-GB"/>
                </w:rPr>
                <w:delText>b</w:delText>
              </w:r>
            </w:del>
            <w:r w:rsidR="00A26296">
              <w:rPr>
                <w:rFonts w:cs="Times New Roman"/>
                <w:noProof/>
                <w:color w:val="000000" w:themeColor="text1"/>
                <w:sz w:val="16"/>
                <w:szCs w:val="16"/>
                <w:lang w:val="en-GB"/>
              </w:rPr>
              <w:t>)</w:t>
            </w:r>
            <w:r w:rsidRPr="00D424AA">
              <w:rPr>
                <w:rFonts w:cs="Times New Roman"/>
                <w:b/>
                <w:color w:val="000000" w:themeColor="text1"/>
                <w:sz w:val="16"/>
                <w:szCs w:val="16"/>
                <w:lang w:val="en-GB"/>
              </w:rPr>
              <w:fldChar w:fldCharType="end"/>
            </w:r>
            <w:commentRangeEnd w:id="5657"/>
            <w:r w:rsidR="00A26296">
              <w:rPr>
                <w:rStyle w:val="Marquedecommentaire"/>
              </w:rPr>
              <w:commentReference w:id="5657"/>
            </w:r>
            <w:r w:rsidRPr="00841A35">
              <w:rPr>
                <w:rFonts w:cs="Times New Roman"/>
                <w:sz w:val="16"/>
                <w:szCs w:val="16"/>
                <w:lang w:val="en-GB" w:eastAsia="en-CA"/>
              </w:rPr>
              <w:t>.</w:t>
            </w:r>
          </w:p>
        </w:tc>
        <w:tc>
          <w:tcPr>
            <w:tcW w:w="2607" w:type="dxa"/>
            <w:shd w:val="clear" w:color="auto" w:fill="D9D9D9" w:themeFill="background1" w:themeFillShade="D9"/>
            <w:tcMar>
              <w:top w:w="40" w:type="dxa"/>
              <w:left w:w="40" w:type="dxa"/>
              <w:bottom w:w="40" w:type="dxa"/>
              <w:right w:w="40" w:type="dxa"/>
            </w:tcMar>
          </w:tcPr>
          <w:p w14:paraId="34D7B6D2" w14:textId="6CEA9075" w:rsidR="00D376F0" w:rsidRPr="006A2665" w:rsidRDefault="00D376F0" w:rsidP="00D424AA">
            <w:pPr>
              <w:rPr>
                <w:rFonts w:cs="Times New Roman"/>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 xml:space="preserve"> Inconsistent signal</w:t>
            </w:r>
            <w:r w:rsidRPr="00D424AA">
              <w:rPr>
                <w:rFonts w:cs="Times New Roman"/>
                <w:iCs/>
                <w:color w:val="000000" w:themeColor="text1"/>
                <w:sz w:val="16"/>
                <w:szCs w:val="16"/>
                <w:lang w:val="en-GB"/>
              </w:rPr>
              <w:t xml:space="preserve"> among studies and metrics, with generally weak drying trend in summer season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F1665C" w14:paraId="1E40BB86" w14:textId="77777777" w:rsidTr="00723657">
        <w:trPr>
          <w:cantSplit/>
          <w:trHeight w:val="1134"/>
        </w:trPr>
        <w:tc>
          <w:tcPr>
            <w:tcW w:w="846" w:type="dxa"/>
            <w:vMerge w:val="restart"/>
            <w:tcBorders>
              <w:top w:val="single" w:sz="4" w:space="0" w:color="000000"/>
              <w:left w:val="single" w:sz="4" w:space="0" w:color="000000"/>
              <w:right w:val="single" w:sz="4" w:space="0" w:color="000000"/>
            </w:tcBorders>
          </w:tcPr>
          <w:p w14:paraId="165B7BF1" w14:textId="77777777" w:rsidR="00D376F0" w:rsidRPr="00D424AA" w:rsidRDefault="00D376F0" w:rsidP="00841A35">
            <w:pPr>
              <w:jc w:val="center"/>
              <w:rPr>
                <w:rFonts w:cs="Times New Roman"/>
                <w:color w:val="000000" w:themeColor="text1"/>
                <w:sz w:val="16"/>
                <w:szCs w:val="16"/>
                <w:lang w:val="en-GB"/>
              </w:rPr>
            </w:pPr>
            <w:r w:rsidRPr="00D424AA">
              <w:rPr>
                <w:rFonts w:cs="Times New Roman"/>
                <w:sz w:val="16"/>
                <w:szCs w:val="16"/>
                <w:lang w:val="en-GB" w:eastAsia="en-CA"/>
              </w:rPr>
              <w:t>East Asia (EAS)</w:t>
            </w:r>
          </w:p>
        </w:tc>
        <w:tc>
          <w:tcPr>
            <w:tcW w:w="709" w:type="dxa"/>
            <w:tcBorders>
              <w:top w:val="single" w:sz="4" w:space="0" w:color="000000"/>
              <w:left w:val="single" w:sz="4" w:space="0" w:color="000000"/>
              <w:bottom w:val="single" w:sz="4" w:space="0" w:color="000000"/>
              <w:right w:val="single" w:sz="4" w:space="0" w:color="000000"/>
            </w:tcBorders>
          </w:tcPr>
          <w:p w14:paraId="4EAE7AC8"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6A92745" w14:textId="2A9E4E4B"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Lack of signal and mixed trends between subregions</w:t>
            </w:r>
            <w:r w:rsidRPr="00DB48AC">
              <w:rPr>
                <w:rFonts w:cs="Times New Roman"/>
                <w:sz w:val="16"/>
                <w:szCs w:val="16"/>
                <w:lang w:val="en-GB" w:eastAsia="en-CA"/>
              </w:rPr>
              <w:t xml:space="preserve"> </w:t>
            </w:r>
            <w:commentRangeStart w:id="5662"/>
            <w:r w:rsidRPr="00037826">
              <w:rPr>
                <w:rFonts w:cs="Times New Roman"/>
                <w:sz w:val="16"/>
                <w:szCs w:val="16"/>
                <w:lang w:val="en-GB" w:eastAsia="en-CA"/>
              </w:rPr>
              <w:fldChar w:fldCharType="begin" w:fldLock="1"/>
            </w:r>
            <w:ins w:id="5663" w:author="Robin Matthews" w:date="2021-07-14T23:49:00Z">
              <w:r w:rsidR="00FA0829" w:rsidRPr="00FA0829">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07/s00382-018-4312-2", "author" : [ { "dropping-particle" : "", "family" : "Zhang", "given" : "J", "non-dropping-particle" : "", "parse-names" : false, "suffix" : "" }, { "dropping-particle" : "", "family" : "Chen", "given" : "H", "non-dropping-particle" : "", "parse-names" : false, "suffix" : "" }, { "dropping-particle" : "", "family" : "Zhang", "given" : "Q", "non-dropping-particle" : "", "parse-names" : false, "suffix" : "" } ], "container-title" : "Climate Dynamics", "id" : "ITEM-3", "issue" : "5-6", "issued" : { "date-parts" : [ [ "2019" ] ] }, "note" : "cited By 1", "page" : "2885-2902", "title" : "Extreme drought in the recent two decades in northern China resulting from Eurasian warming", "translator" : [ { "dropping-particle" : "", "family" : "S2550", "given" : "", "non-dropping-particle" : "", "parse-names" : false, "suffix" : "" } ], "type" : "article-journal", "volume" : "52" }, "uris" : [ "http://www.mendeley.com/documents/?uuid=ace65c12-725d-4d78-9c16-d80381dc58ec" ] }, { "id" : "ITEM-4", "itemData" : { "DOI" : "10.1175/JHM-D-19-0290.s1", "abstract" : "This study elucidates drought characteristics in China during 1980\u20132015 using two commonly used meteorological drought indices: standardized precipitation index (SPI) and standardized precipitation\u2013 evapotranspiration index (SPEI). The results show that SPEI characterizes an overall increase in drought severity, area, and frequency during 1998\u20132015 compared with those during 1980\u201397, mainly due to the increasing potential evapotranspiration. By contrast, SPI does not reveal this phenomenon since precipitation does not exhibit a significant change overall. We further identify individual drought events using the three-dimensional (i.e., longitude, latitude, and time) clustering algorithm and apply the severity\u2013area\u2013duration (SAD) method to examine the drought spatiotemporal dynamics. Compared to SPI, SPEI identifies a lower drought frequency but with larger total drought areas overall. Additionally, SPEI identifies a greater number of severe drought events but a smaller number of slight drought events than the SPI. Approximately 30% of SPI-detected drought grids are not identified as drought by SPEI, and 40% of SPEI-detected drought grids are not recognized as drought by SPI. Both indices can roughly capture the major drought events, but SPEI-detected drought events are overall more severe than SPI. From the SAD analysis, SPI tends to identify drought as more severe over small areas within 1 million km2 and short durations less than 2 months, whereas SPEI tends to delineate drought as more severe across expansive areas larger than 3 million km2 and periods longer than 3 months. Given the fact that potential evapotranspiration increases in a warming climate, this study suggests SPEI may be more suitable than SPI in monitoring droughts under climate change. \u00a9 2020 American Meteorological Society.", "author" : [ { "dropping-particle" : "", "family" : "Li", "given" : "L", "non-dropping-particle" : "", "parse-names" : false, "suffix" : "" }, { "dropping-particle" : "", "family" : "She", "given" : "D", "non-dropping-particle" : "", "parse-names" : false, "suffix" : "" }, { "dropping-particle" : "", "family" : "Zheng", "given" : "H", "non-dropping-particle" : "", "parse-names" : false, "suffix" : "" }, { "dropping-particle" : "", "family" : "Lin", "given" : "P", "non-dropping-particle" : "", "parse-names" : false, "suffix" : "" }, { "dropping-particle" : "", "family" : "Yang", "given" : "Z.-L.", "non-dropping-particle" : "", "parse-names" : false, "suffix" : "" } ], "container-title" : "Journal of Hydrometeorology", "id" : "ITEM-4", "issue" : "7", "issued" : { "date-parts" : [ [ "2020" ] ] }, "note" : "Export Date: 26 October 2020", "page" : "1513-1530", "title" : "Elucidating diverse drought characteristics from two meteorological drought indices (SPI and SPEI) in China", "translator" : [ { "dropping-particle" : "", "family" : "S3237", "given" : "", "non-dropping-particle" : "", "parse-names" : false, "suffix" : "" } ], "type" : "article", "volume" : "21" }, "uris" : [ "http://www.mendeley.com/documents/?uuid=9aab333b-c323-4bc9-80c9-e852490121f5" ] } ], "mendeley" : { "formattedCitation" : "(Spinoni et al., 2019; Zhang et al., 2019a; Dunn et al., 2020; Li et al., 2020b)", "manualFormatting" : "(Spinoni et al., 2019; J. Zhang et al., 2019; Dunn et al., 2020; L. Li et al., 2020)", "plainTextFormattedCitation" : "(Spinoni et al., 2019; Zhang et al., 2019a; Dunn et al., 2020; Li et al., 2020b)", "previouslyFormattedCitation" : "(Spinoni et al., 2019; Zhang et al., 2019a; Dunn et al., 2020; Li et al., 2020b)" }, "properties" : { "noteIndex" : 0 }, "schema" : "https://github.com/citation-style-language/schema/raw/master/csl-citation.json" }</w:instrText>
              </w:r>
            </w:ins>
            <w:del w:id="5664" w:author="Robin Matthews" w:date="2021-07-14T23:49:00Z">
              <w:r w:rsidR="00FF6231" w:rsidRPr="00FA0829" w:rsidDel="00FA0829">
                <w:rPr>
                  <w:rFonts w:cs="Times New Roman"/>
                  <w:sz w:val="16"/>
                  <w:szCs w:val="16"/>
                  <w:lang w:val="en-GB" w:eastAsia="en-CA"/>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07/s00382-018-4312-2", "author" : [ { "dropping-particle" : "", "family" : "Zhang", "given" : "J", "non-dropping-particle" : "", "parse-names" : false, "suffix" : "" }, { "dropping-particle" : "", "family" : "Chen", "given" : "H", "non-dropping-particle" : "", "parse-names" : false, "suffix" : "" }, { "dropping-particle" : "", "family" : "Zhang", "given" : "Q", "non-dropping-particle" : "", "parse-names" : false, "suffix" : "" } ], "container-title" : "Climate Dynamics", "id" : "ITEM-3", "issue" : "5-6", "issued" : { "date-parts" : [ [ "2019" ] ] }, "note" : "cited By 1", "page" : "2885-2902", "title" : "Extreme drought in the recent two decades in northern China resulting from Eurasian warming", "translator" : [ { "dropping-particle" : "", "family" : "S2550", "given" : "", "non-dropping-particle" : "", "parse-names" : false, "suffix" : "" } ], "type" : "article-journal", "volume" : "52" }, "uris" : [ "http://www.mendeley.com/documents/?uuid=ace65c12-725d-4d78-9c16-d80381dc58ec" ] }, { "id" : "ITEM-4", "itemData" : { "DOI" : "10.1175/JHM-D-19-0290.s1", "abstract" : "This study elucidates drought characteristics in China during 1980\u20132015 using two commonly used meteorological drought indices: standardized precipitation index (SPI) and standardized precipitation\u2013 evapotranspiration index (SPEI). The results show that SPEI characterizes an overall increase in drought severity, area, and frequency during 1998\u20132015 compared with those during 1980\u201397, mainly due to the increasing potential evapotranspiration. By contrast, SPI does not reveal this phenomenon since precipitation does not exhibit a significant change overall. We further identify individual drought events using the three-dimensional (i.e., longitude, latitude, and time) clustering algorithm and apply the severity\u2013area\u2013duration (SAD) method to examine the drought spatiotemporal dynamics. Compared to SPI, SPEI identifies a lower drought frequency but with larger total drought areas overall. Additionally, SPEI identifies a greater number of severe drought events but a smaller number of slight drought events than the SPI. Approximately 30% of SPI-detected drought grids are not identified as drought by SPEI, and 40% of SPEI-detected drought grids are not recognized as drought by SPI. Both indices can roughly capture the major drought events, but SPEI-detected drought events are overall more severe than SPI. From the SAD analysis, SPI tends to identify drought as more severe over small areas within 1 million km2 and short durations less than 2 months, whereas SPEI tends to delineate drought as more severe across expansive areas larger than 3 million km2 and periods longer than 3 months. Given the fact that potential evapotranspiration increases in a warming climate, this study suggests SPEI may be more suitable than SPI in monitoring droughts under climate change. \u00a9 2020 American Meteorological Society.", "author" : [ { "dropping-particle" : "", "family" : "Li", "given" : "L", "non-dropping-particle" : "", "parse-names" : false, "suffix" : "" }, { "dropping-particle" : "", "family" : "She", "given" : "D", "non-dropping-particle" : "", "parse-names" : false, "su</w:delInstrText>
              </w:r>
              <w:r w:rsidR="00FF6231" w:rsidRPr="00FA0829" w:rsidDel="00FA0829">
                <w:rPr>
                  <w:rFonts w:cs="Times New Roman"/>
                  <w:sz w:val="16"/>
                  <w:szCs w:val="16"/>
                  <w:lang w:eastAsia="en-CA"/>
                </w:rPr>
                <w:delInstrText>ffix" : "" }, { "dropping-particle" : "", "family" : "Zheng", "given" : "H", "non-dropping-particle" : "", "parse-names" : false, "suffix" : "" }, { "dropping-particle" : "", "family" : "Lin", "given" : "P", "non-dropping-particle" : "", "parse-names" : false, "suffix" : "" }, { "dropping-particle" : "", "family" : "Yang", "given" : "Z.-L.", "non-dropping-particle" : "", "parse-names" : false, "suffix" : "" } ], "container-title" : "Journal of Hydrometeorology", "id" : "ITEM-4", "issue" : "7", "issued" : { "date-parts" : [ [ "2020" ] ] }, "note" : "Export Date: 26 October 2020", "page" : "1513-1530", "title" : "Elucidating diverse drought characteristics from two meteorological drought indices (SPI and SPEI) in China", "translator" : [ { "dropping-particle" : "", "family" : "S3237", "given" : "", "non-dropping-particle" : "", "parse-names" : false, "suffix" : "" } ], "type" : "article", "volume" : "21" }, "uris" : [ "http://www.mendeley.com/documents/?uuid=9aab333b-c323-4bc9-80c9-e852490121f5" ] } ], "mendeley" : { "formattedCitation" : "(Spinoni et al., 2019; Zhang et al., 2019a; Dunn et al., 2020; Li et al., 2020b)", "plainTextFormattedCitation" : "(Spinoni et al., 2019; Zhang et al., 2019a; Dunn et al., 2020; Li et al., 2020b)", "previouslyFormattedCitation" : "(Spinoni et al., 2019; Zhang et al., 2019a; Dunn et al., 2020; Li et al., 2020b)" }, "properties" : { "noteIndex" : 0 }, "schema" : "https://github.com/citation-style-language/schema/raw/master/csl-citation.json" }</w:delInstrText>
              </w:r>
            </w:del>
            <w:r w:rsidRPr="00037826">
              <w:rPr>
                <w:rFonts w:cs="Times New Roman"/>
                <w:sz w:val="16"/>
                <w:szCs w:val="16"/>
                <w:lang w:val="en-GB" w:eastAsia="en-CA"/>
                <w:rPrChange w:id="5665" w:author="Robin Matthews" w:date="2021-07-14T23:49:00Z">
                  <w:rPr>
                    <w:rFonts w:cs="Times New Roman"/>
                    <w:sz w:val="16"/>
                    <w:szCs w:val="16"/>
                    <w:lang w:val="en-GB" w:eastAsia="en-CA"/>
                  </w:rPr>
                </w:rPrChange>
              </w:rPr>
              <w:fldChar w:fldCharType="separate"/>
            </w:r>
            <w:r w:rsidR="00A26296" w:rsidRPr="00037826">
              <w:rPr>
                <w:rFonts w:cs="Times New Roman"/>
                <w:noProof/>
                <w:sz w:val="16"/>
                <w:szCs w:val="16"/>
                <w:lang w:val="nb-NO" w:eastAsia="en-CA"/>
              </w:rPr>
              <w:t>(</w:t>
            </w:r>
            <w:del w:id="5666" w:author="Robin Matthews" w:date="2021-07-14T23:49:00Z">
              <w:r w:rsidR="00A26296" w:rsidRPr="00FA0829" w:rsidDel="00FA0829">
                <w:rPr>
                  <w:rFonts w:cs="Times New Roman"/>
                  <w:noProof/>
                  <w:sz w:val="16"/>
                  <w:szCs w:val="16"/>
                  <w:lang w:val="nb-NO" w:eastAsia="en-CA"/>
                </w:rPr>
                <w:delText>Spinoni et al., 2019; Zhang et al., 2019a; Dunn et al., 2020; Li et al., 2020b</w:delText>
              </w:r>
            </w:del>
            <w:ins w:id="5667" w:author="Robin Matthews" w:date="2021-07-14T23:49:00Z">
              <w:r w:rsidR="00FA0829" w:rsidRPr="00FA0829">
                <w:rPr>
                  <w:noProof/>
                  <w:sz w:val="16"/>
                  <w:szCs w:val="16"/>
                  <w:rPrChange w:id="5668" w:author="Robin Matthews" w:date="2021-07-14T23:49:00Z">
                    <w:rPr/>
                  </w:rPrChange>
                </w:rPr>
                <w:t>Spinoni et al., 2019; J. Zhang et al., 2019; Dunn et al., 2020; L. Li et al., 2020</w:t>
              </w:r>
            </w:ins>
            <w:r w:rsidR="00A26296" w:rsidRPr="00037826">
              <w:rPr>
                <w:rFonts w:cs="Times New Roman"/>
                <w:noProof/>
                <w:sz w:val="16"/>
                <w:szCs w:val="16"/>
                <w:lang w:val="nb-NO" w:eastAsia="en-CA"/>
              </w:rPr>
              <w:t>)</w:t>
            </w:r>
            <w:r w:rsidRPr="00037826">
              <w:rPr>
                <w:rFonts w:cs="Times New Roman"/>
                <w:sz w:val="16"/>
                <w:szCs w:val="16"/>
                <w:lang w:val="en-GB" w:eastAsia="en-CA"/>
              </w:rPr>
              <w:fldChar w:fldCharType="end"/>
            </w:r>
            <w:commentRangeEnd w:id="5662"/>
            <w:r w:rsidR="00A26296">
              <w:rPr>
                <w:rStyle w:val="Marquedecommentaire"/>
              </w:rPr>
              <w:commentReference w:id="5662"/>
            </w:r>
            <w:r w:rsidRPr="00841A35">
              <w:rPr>
                <w:rFonts w:cs="Times New Roman"/>
                <w:sz w:val="16"/>
                <w:szCs w:val="16"/>
                <w:lang w:val="nb-NO" w:eastAsia="en-CA"/>
              </w:rPr>
              <w:t xml:space="preserve">. </w:t>
            </w:r>
            <w:r w:rsidRPr="00D707C3">
              <w:rPr>
                <w:rFonts w:cs="Times New Roman"/>
                <w:sz w:val="16"/>
                <w:szCs w:val="16"/>
                <w:lang w:val="nb-NO" w:eastAsia="en-CA"/>
              </w:rPr>
              <w:t xml:space="preserve">Drying trends in Southwestern </w:t>
            </w:r>
            <w:r w:rsidRPr="006A2665">
              <w:rPr>
                <w:rFonts w:cs="Times New Roman"/>
                <w:sz w:val="16"/>
                <w:szCs w:val="16"/>
                <w:lang w:val="en-GB" w:eastAsia="en-CA"/>
              </w:rPr>
              <w:t xml:space="preserve">China </w:t>
            </w:r>
            <w:commentRangeStart w:id="5669"/>
            <w:r w:rsidRPr="00D424AA">
              <w:rPr>
                <w:rFonts w:cs="Times New Roman"/>
                <w:sz w:val="16"/>
                <w:szCs w:val="16"/>
                <w:lang w:val="en-GB" w:eastAsia="en-CA"/>
              </w:rPr>
              <w:fldChar w:fldCharType="begin" w:fldLock="1"/>
            </w:r>
            <w:r w:rsidR="00DB48AC">
              <w:rPr>
                <w:rFonts w:cs="Times New Roman"/>
                <w:sz w:val="16"/>
                <w:szCs w:val="16"/>
                <w:lang w:val="en-GB" w:eastAsia="en-CA"/>
              </w:rPr>
              <w:instrText>ADDIN CSL_CITATION { "citationItems" : [ { "id" : "ITEM-1", "itemData" : { "DOI" : "10.1186/s40677-015-0014-9", "ISBN" : "4067701500", "ISSN" : "21978670", "author" : [ { "dropping-particle" : "", "family" : "Qin", "given" : "Nianxiu", "non-dropping-particle" : "", "parse-names" : false, "suffix" : "" }, { "dropping-particle" : "", "family" : "Wang", "given" : "Junneng", "non-dropping-particle" : "", "parse-names" : false, "suffix" : "" }, { "dropping-particle" : "", "family" : "Yang", "given" : "Guishan", "non-dropping-particle" : "", "parse-names" : false, "suffix" : "" }, { "dropping-particle" : "", "family" : "Chen", "given" : "Xi", "non-dropping-particle" : "", "parse-names" : false, "suffix" : "" }, { "dropping-particle" : "", "family" : "Liang", "given" : "Haoyuan", "non-dropping-particle" : "", "parse-names" : false, "suffix" : "" }, { "dropping-particle" : "", "family" : "Zhang", "given" : "Jianbin", "non-dropping-particle" : "", "parse-names" : false, "suffix" : "" } ], "container-title" : "Geoenvironmental Disasters", "id" : "ITEM-1", "issue" : "1", "issued" : { "date-parts" : [ [ "2015" ] ] }, "title" : "Spatial and temporal variations of extreme precipitation and temperature events for the Southwest China in 1960\u20132009", "translator" : [ { "dropping-particle" : "", "family" : "S1939", "given" : "", "non-dropping-particle" : "", "parse-names" : false, "suffix" : "" } ], "type" : "article-journal", "volume" : "2" }, "uris" : [ "http://www.mendeley.com/documents/?uuid=f4caf7cd-c985-49d4-83ef-f0968fc1c813" ] } ], "mendeley" : { "formattedCitation" : "(Qin et al., 2015a)", "manualFormatting" : "(N. Qin et al., 2015)", "plainTextFormattedCitation" : "(Qin et al., 2015a)", "previouslyFormattedCitation" : "(Qin et al., 2015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ins w:id="5670" w:author="Robin Matthews" w:date="2021-07-14T23:50:00Z">
              <w:r w:rsidR="00FA0829">
                <w:rPr>
                  <w:rFonts w:cs="Times New Roman"/>
                  <w:noProof/>
                  <w:sz w:val="16"/>
                  <w:szCs w:val="16"/>
                  <w:lang w:val="en-GB" w:eastAsia="en-CA"/>
                </w:rPr>
                <w:t xml:space="preserve">N. </w:t>
              </w:r>
            </w:ins>
            <w:r w:rsidR="00A26296">
              <w:rPr>
                <w:rFonts w:cs="Times New Roman"/>
                <w:noProof/>
                <w:sz w:val="16"/>
                <w:szCs w:val="16"/>
                <w:lang w:val="en-GB" w:eastAsia="en-CA"/>
              </w:rPr>
              <w:t>Qin et al., 2015</w:t>
            </w:r>
            <w:del w:id="5671" w:author="Robin Matthews" w:date="2021-07-14T23:51:00Z">
              <w:r w:rsidR="00A26296" w:rsidDel="00FA0829">
                <w:rPr>
                  <w:rFonts w:cs="Times New Roman"/>
                  <w:noProof/>
                  <w:sz w:val="16"/>
                  <w:szCs w:val="16"/>
                  <w:lang w:val="en-GB" w:eastAsia="en-CA"/>
                </w:rPr>
                <w:delText>a</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669"/>
            <w:r w:rsidR="00A26296">
              <w:rPr>
                <w:rStyle w:val="Marquedecommentaire"/>
              </w:rPr>
              <w:commentReference w:id="5669"/>
            </w:r>
            <w:r w:rsidRPr="00841A35">
              <w:rPr>
                <w:rFonts w:cs="Times New Roman"/>
                <w:sz w:val="16"/>
                <w:szCs w:val="16"/>
                <w:lang w:val="en-GB" w:eastAsia="en-CA"/>
              </w:rPr>
              <w:t xml:space="preserve"> and Northern China </w:t>
            </w:r>
            <w:commentRangeStart w:id="5672"/>
            <w:r w:rsidRPr="00D424AA">
              <w:rPr>
                <w:rFonts w:cs="Times New Roman"/>
                <w:sz w:val="16"/>
                <w:szCs w:val="16"/>
                <w:lang w:val="en-GB" w:eastAsia="en-CA"/>
              </w:rPr>
              <w:fldChar w:fldCharType="begin" w:fldLock="1"/>
            </w:r>
            <w:ins w:id="5673" w:author="Robin Matthews" w:date="2021-07-14T23:51:00Z">
              <w:r w:rsidR="00FA0829">
                <w:rPr>
                  <w:rFonts w:cs="Times New Roman"/>
                  <w:sz w:val="16"/>
                  <w:szCs w:val="16"/>
                  <w:lang w:val="en-GB" w:eastAsia="en-CA"/>
                </w:rPr>
                <w:instrText>ADDIN CSL_CITATION { "citationItems" : [ { "id" : "ITEM-1", "itemData" : { "DOI" : "10.1016/j.jhydrol.2014.09.068", "ISSN" : "00221694", "author" : [ { "dropping-particle" : "", "family" : "Qin", "given" : "Yue", "non-dropping-particle" : "", "parse-names" : false, "suffix" : "" }, { "dropping-particle" : "", "family" : "Yang", "given" : "Dawen", "non-dropping-particle" : "", "parse-names" : false, "suffix" : "" }, { "dropping-particle" : "", "family" : "Lei", "given" : "Huimin", "non-dropping-particle" : "", "parse-names" : false, "suffix" : "" }, { "dropping-particle" : "", "family" : "Xu", "given" : "Kai", "non-dropping-particle" : "", "parse-names" : false, "suffix" : "" }, { "dropping-particle" : "", "family" : "Xu", "given" : "Xiangyu", "non-dropping-particle" : "", "parse-names" : false, "suffix" : "" } ], "container-title" : "Journal of Hydrology", "id" : "ITEM-1", "issued" : { "date-parts" : [ [ "2015", "7" ] ] }, "note" : "Export Date: 16 October 2019", "page" : "55-67", "title" : "Comparative analysis of drought based on precipitation and soil moisture indices in Haihe basin of North China during the period of 1960\u20132010", "translator" : [ { "dropping-particle" : "", "family" : "S2048", "given" : "", "non-dropping-particle" : "", "parse-names" : false, "suffix" : "" } ], "type" : "article-journal", "volume" : "526" }, "uris" : [ "http://www.mendeley.com/documents/?uuid=051a227e-ccb2-4494-8b4d-4d68d7cf13c9" ] } ], "mendeley" : { "formattedCitation" : "(Qin et al., 2015b)", "manualFormatting" : "(Y. Qin et al., 2015)", "plainTextFormattedCitation" : "(Qin et al., 2015b)", "previouslyFormattedCitation" : "(Qin et al., 2015b)" }, "properties" : { "noteIndex" : 0 }, "schema" : "https://github.com/citation-style-language/schema/raw/master/csl-citation.json" }</w:instrText>
              </w:r>
            </w:ins>
            <w:del w:id="5674" w:author="Robin Matthews" w:date="2021-07-14T23:51:00Z">
              <w:r w:rsidR="00FF6231" w:rsidDel="00FA0829">
                <w:rPr>
                  <w:rFonts w:cs="Times New Roman"/>
                  <w:sz w:val="16"/>
                  <w:szCs w:val="16"/>
                  <w:lang w:val="en-GB" w:eastAsia="en-CA"/>
                </w:rPr>
                <w:delInstrText>ADDIN CSL_CITATION { "citationItems" : [ { "id" : "ITEM-1", "itemData" : { "DOI" : "10.1016/j.jhydrol.2014.09.068", "ISSN" : "00221694", "author" : [ { "dropping-particle" : "", "family" : "Qin", "given" : "Yue", "non-dropping-particle" : "", "parse-names" : false, "suffix" : "" }, { "dropping-particle" : "", "family" : "Yang", "given" : "Dawen", "non-dropping-particle" : "", "parse-names" : false, "suffix" : "" }, { "dropping-particle" : "", "family" : "Lei", "given" : "Huimin", "non-dropping-particle" : "", "parse-names" : false, "suffix" : "" }, { "dropping-particle" : "", "family" : "Xu", "given" : "Kai", "non-dropping-particle" : "", "parse-names" : false, "suffix" : "" }, { "dropping-particle" : "", "family" : "Xu", "given" : "Xiangyu", "non-dropping-particle" : "", "parse-names" : false, "suffix" : "" } ], "container-title" : "Journal of Hydrology", "id" : "ITEM-1", "issued" : { "date-parts" : [ [ "2015", "7" ] ] }, "note" : "Export Date: 16 October 2019", "page" : "55-67", "title" : "Comparative analysis of drought based on precipitation and soil moisture indices in Haihe basin of North China during the period of 1960\u20132010", "translator" : [ { "dropping-particle" : "", "family" : "S2048", "given" : "", "non-dropping-particle" : "", "parse-names" : false, "suffix" : "" } ], "type" : "article-journal", "volume" : "526" }, "uris" : [ "http://www.mendeley.com/documents/?uuid=051a227e-ccb2-4494-8b4d-4d68d7cf13c9" ] } ], "mendeley" : { "formattedCitation" : "(Qin et al., 2015b)", "plainTextFormattedCitation" : "(Qin et al., 2015b)", "previouslyFormattedCitation" : "(Qin et al., 2015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ins w:id="5675" w:author="Robin Matthews" w:date="2021-07-14T23:51:00Z">
              <w:r w:rsidR="00FA0829">
                <w:rPr>
                  <w:rFonts w:cs="Times New Roman"/>
                  <w:noProof/>
                  <w:sz w:val="16"/>
                  <w:szCs w:val="16"/>
                  <w:lang w:val="en-GB" w:eastAsia="en-CA"/>
                </w:rPr>
                <w:t xml:space="preserve">Y. </w:t>
              </w:r>
            </w:ins>
            <w:r w:rsidR="00A26296">
              <w:rPr>
                <w:rFonts w:cs="Times New Roman"/>
                <w:noProof/>
                <w:sz w:val="16"/>
                <w:szCs w:val="16"/>
                <w:lang w:val="en-GB" w:eastAsia="en-CA"/>
              </w:rPr>
              <w:t>Qin et al., 2015</w:t>
            </w:r>
            <w:del w:id="5676" w:author="Robin Matthews" w:date="2021-07-14T23:51:00Z">
              <w:r w:rsidR="00A26296" w:rsidDel="00FA0829">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672"/>
            <w:r w:rsidR="00A26296">
              <w:rPr>
                <w:rStyle w:val="Marquedecommentaire"/>
              </w:rPr>
              <w:commentReference w:id="5672"/>
            </w:r>
            <w:r w:rsidRPr="00841A35">
              <w:rPr>
                <w:rFonts w:cs="Times New Roman"/>
                <w:sz w:val="16"/>
                <w:szCs w:val="16"/>
                <w:lang w:val="en-GB" w:eastAsia="en-CA"/>
              </w:rPr>
              <w:t xml:space="preserve">, but not for overall China </w:t>
            </w:r>
            <w:commentRangeStart w:id="5677"/>
            <w:r w:rsidRPr="00D424AA">
              <w:rPr>
                <w:rFonts w:cs="Times New Roman"/>
                <w:sz w:val="16"/>
                <w:szCs w:val="16"/>
                <w:lang w:val="en-GB" w:eastAsia="en-CA"/>
              </w:rPr>
              <w:fldChar w:fldCharType="begin" w:fldLock="1"/>
            </w:r>
            <w:ins w:id="5678" w:author="Robin Matthews" w:date="2021-07-14T23:51:00Z">
              <w:r w:rsidR="00FA0829">
                <w:rPr>
                  <w:rFonts w:cs="Times New Roman"/>
                  <w:sz w:val="16"/>
                  <w:szCs w:val="16"/>
                  <w:lang w:val="en-GB" w:eastAsia="en-CA"/>
                </w:rPr>
                <w:instrText>ADDIN CSL_CITATION { "citationItems" : [ { "id" : "ITEM-1", "itemData" : { "DOI" : "10.1175/JHM-D-19-0290.s1", "abstract" : "This study elucidates drought characteristics in China during 1980\u20132015 using two commonly used meteorological drought indices: standardized precipitation index (SPI) and standardized precipitation\u2013 evapotranspiration index (SPEI). The results show that SPEI characterizes an overall increase in drought severity, area, and frequency during 1998\u20132015 compared with those during 1980\u201397, mainly due to the increasing potential evapotranspiration. By contrast, SPI does not reveal this phenomenon since precipitation does not exhibit a significant change overall. We further identify individual drought events using the three-dimensional (i.e., longitude, latitude, and time) clustering algorithm and apply the severity\u2013area\u2013duration (SAD) method to examine the drought spatiotemporal dynamics. Compared to SPI, SPEI identifies a lower drought frequency but with larger total drought areas overall. Additionally, SPEI identifies a greater number of severe drought events but a smaller number of slight drought events than the SPI. Approximately 30% of SPI-detected drought grids are not identified as drought by SPEI, and 40% of SPEI-detected drought grids are not recognized as drought by SPI. Both indices can roughly capture the major drought events, but SPEI-detected drought events are overall more severe than SPI. From the SAD analysis, SPI tends to identify drought as more severe over small areas within 1 million km2 and short durations less than 2 months, whereas SPEI tends to delineate drought as more severe across expansive areas larger than 3 million km2 and periods longer than 3 months. Given the fact that potential evapotranspiration increases in a warming climate, this study suggests SPEI may be more suitable than SPI in monitoring droughts under climate change. \u00a9 2020 American Meteorological Society.", "author" : [ { "dropping-particle" : "", "family" : "Li", "given" : "L", "non-dropping-particle" : "", "parse-names" : false, "suffix" : "" }, { "dropping-particle" : "", "family" : "She", "given" : "D", "non-dropping-particle" : "", "parse-names" : false, "suffix" : "" }, { "dropping-particle" : "", "family" : "Zheng", "given" : "H", "non-dropping-particle" : "", "parse-names" : false, "suffix" : "" }, { "dropping-particle" : "", "family" : "Lin", "given" : "P", "non-dropping-particle" : "", "parse-names" : false, "suffix" : "" }, { "dropping-particle" : "", "family" : "Yang", "given" : "Z.-L.", "non-dropping-particle" : "", "parse-names" : false, "suffix" : "" } ], "container-title" : "Journal of Hydrometeorology", "id" : "ITEM-1", "issue" : "7", "issued" : { "date-parts" : [ [ "2020" ] ] }, "note" : "Export Date: 26 October 2020", "page" : "1513-1530", "title" : "Elucidating diverse drought characteristics from two meteorological drought indices (SPI and SPEI) in China", "translator" : [ { "dropping-particle" : "", "family" : "S3237", "given" : "", "non-dropping-particle" : "", "parse-names" : false, "suffix" : "" } ], "type" : "article", "volume" : "21" }, "uris" : [ "http://www.mendeley.com/documents/?uuid=9aab333b-c323-4bc9-80c9-e852490121f5" ] } ], "mendeley" : { "formattedCitation" : "(Li et al., 2020b)", "manualFormatting" : "(L. Li et al., 2020)", "plainTextFormattedCitation" : "(Li et al., 2020b)", "previouslyFormattedCitation" : "(Li et al., 2020b)" }, "properties" : { "noteIndex" : 0 }, "schema" : "https://github.com/citation-style-language/schema/raw/master/csl-citation.json" }</w:instrText>
              </w:r>
            </w:ins>
            <w:del w:id="5679" w:author="Robin Matthews" w:date="2021-07-14T23:51:00Z">
              <w:r w:rsidR="00FF6231" w:rsidDel="00FA0829">
                <w:rPr>
                  <w:rFonts w:cs="Times New Roman"/>
                  <w:sz w:val="16"/>
                  <w:szCs w:val="16"/>
                  <w:lang w:val="en-GB" w:eastAsia="en-CA"/>
                </w:rPr>
                <w:delInstrText>ADDIN CSL_CITATION { "citationItems" : [ { "id" : "ITEM-1", "itemData" : { "DOI" : "10.1175/JHM-D-19-0290.s1", "abstract" : "This study elucidates drought characteristics in China during 1980\u20132015 using two commonly used meteorological drought indices: standardized precipitation index (SPI) and standardized precipitation\u2013 evapotranspiration index (SPEI). The results show that SPEI characterizes an overall increase in drought severity, area, and frequency during 1998\u20132015 compared with those during 1980\u201397, mainly due to the increasing potential evapotranspiration. By contrast, SPI does not reveal this phenomenon since precipitation does not exhibit a significant change overall. We further identify individual drought events using the three-dimensional (i.e., longitude, latitude, and time) clustering algorithm and apply the severity\u2013area\u2013duration (SAD) method to examine the drought spatiotemporal dynamics. Compared to SPI, SPEI identifies a lower drought frequency but with larger total drought areas overall. Additionally, SPEI identifies a greater number of severe drought events but a smaller number of slight drought events than the SPI. Approximately 30% of SPI-detected drought grids are not identified as drought by SPEI, and 40% of SPEI-detected drought grids are not recognized as drought by SPI. Both indices can roughly capture the major drought events, but SPEI-detected drought events are overall more severe than SPI. From the SAD analysis, SPI tends to identify drought as more severe over small areas within 1 million km2 and short durations less than 2 months, whereas SPEI tends to delineate drought as more severe across expansive areas larger than 3 million km2 and periods longer than 3 months. Given the fact that potential evapotranspiration increases in a warming climate, this study suggests SPEI may be more suitable than SPI in monitoring droughts under climate change. \u00a9 2020 American Meteorological Society.", "author" : [ { "dropping-particle" : "", "family" : "Li", "given" : "L", "non-dropping-particle" : "", "parse-names" : false, "suffix" : "" }, { "dropping-particle" : "", "family" : "She", "given" : "D", "non-dropping-particle" : "", "parse-names" : false, "suffix" : "" }, { "dropping-particle" : "", "family" : "Zheng", "given" : "H", "non-dropping-particle" : "", "parse-names" : false, "suffix" : "" }, { "dropping-particle" : "", "family" : "Lin", "given" : "P", "non-dropping-particle" : "", "parse-names" : false, "suffix" : "" }, { "dropping-particle" : "", "family" : "Yang", "given" : "Z.-L.", "non-dropping-particle" : "", "parse-names" : false, "suffix" : "" } ], "container-title" : "Journal of Hydrometeorology", "id" : "ITEM-1", "issue" : "7", "issued" : { "date-parts" : [ [ "2020" ] ] }, "note" : "Export Date: 26 October 2020", "page" : "1513-1530", "title" : "Elucidating diverse drought characteristics from two meteorological drought indices (SPI and SPEI) in China", "translator" : [ { "dropping-particle" : "", "family" : "S3237", "given" : "", "non-dropping-particle" : "", "parse-names" : false, "suffix" : "" } ], "type" : "article", "volume" : "21" }, "uris" : [ "http://www.mendeley.com/documents/?uuid=9aab333b-c323-4bc9-80c9-e852490121f5" ] } ], "mendeley" : { "formattedCitation" : "(Li et al., 2020b)", "plainTextFormattedCitation" : "(Li et al., 2020b)", "previouslyFormattedCitation" : "(L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ins w:id="5680" w:author="Robin Matthews" w:date="2021-07-14T23:51:00Z">
              <w:r w:rsidR="00FA0829">
                <w:rPr>
                  <w:rFonts w:cs="Times New Roman"/>
                  <w:noProof/>
                  <w:sz w:val="16"/>
                  <w:szCs w:val="16"/>
                  <w:lang w:val="en-GB" w:eastAsia="en-CA"/>
                </w:rPr>
                <w:t xml:space="preserve">L. </w:t>
              </w:r>
            </w:ins>
            <w:r w:rsidR="00A26296">
              <w:rPr>
                <w:rFonts w:cs="Times New Roman"/>
                <w:noProof/>
                <w:sz w:val="16"/>
                <w:szCs w:val="16"/>
                <w:lang w:val="en-GB" w:eastAsia="en-CA"/>
              </w:rPr>
              <w:t>Li et al., 2020</w:t>
            </w:r>
            <w:del w:id="5681" w:author="Robin Matthews" w:date="2021-07-14T23:51:00Z">
              <w:r w:rsidR="00A26296" w:rsidDel="00FA0829">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677"/>
            <w:r w:rsidR="00A26296">
              <w:rPr>
                <w:rStyle w:val="Marquedecommentaire"/>
              </w:rPr>
              <w:commentReference w:id="5677"/>
            </w:r>
            <w:r w:rsidRPr="00841A35">
              <w:rPr>
                <w:rFonts w:cs="Times New Roman"/>
                <w:sz w:val="16"/>
                <w:szCs w:val="16"/>
                <w:lang w:val="en-GB" w:eastAsia="en-CA"/>
              </w:rPr>
              <w:t>.</w:t>
            </w:r>
          </w:p>
          <w:p w14:paraId="72544905" w14:textId="77777777" w:rsidR="00D376F0" w:rsidRPr="00D424AA" w:rsidRDefault="00D376F0" w:rsidP="00D424AA">
            <w:pPr>
              <w:rPr>
                <w:rFonts w:cs="Times New Roman"/>
                <w:sz w:val="16"/>
                <w:szCs w:val="16"/>
                <w:lang w:val="en-GB" w:eastAsia="en-CA"/>
              </w:rPr>
            </w:pPr>
          </w:p>
          <w:p w14:paraId="2682458C" w14:textId="77777777" w:rsidR="00D376F0" w:rsidRPr="00D424AA" w:rsidRDefault="00D376F0" w:rsidP="00841A35">
            <w:pPr>
              <w:rPr>
                <w:rFonts w:cs="Times New Roman"/>
                <w:sz w:val="16"/>
                <w:szCs w:val="16"/>
                <w:lang w:val="en-GB" w:eastAsia="en-CA"/>
              </w:rPr>
            </w:pPr>
          </w:p>
          <w:p w14:paraId="6EB2C1BB" w14:textId="77777777" w:rsidR="00D376F0" w:rsidRPr="00D424AA" w:rsidRDefault="00D376F0" w:rsidP="00D424AA">
            <w:pPr>
              <w:rPr>
                <w:rFonts w:cs="Times New Roman"/>
                <w:sz w:val="16"/>
                <w:szCs w:val="16"/>
                <w:lang w:val="en-GB" w:eastAsia="en-CA"/>
              </w:rPr>
            </w:pPr>
          </w:p>
          <w:p w14:paraId="5ABF13C6" w14:textId="77777777" w:rsidR="00D376F0" w:rsidRPr="00D424AA" w:rsidRDefault="00D376F0" w:rsidP="00D424AA">
            <w:pPr>
              <w:rPr>
                <w:rFonts w:cs="Times New Roman"/>
                <w:bCs/>
                <w:iCs/>
                <w:color w:val="000000" w:themeColor="text1"/>
                <w:sz w:val="16"/>
                <w:szCs w:val="16"/>
                <w:lang w:val="en-GB"/>
              </w:rPr>
            </w:pP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F66820C" w14:textId="1F7E4291" w:rsidR="00D376F0" w:rsidRPr="00D424AA" w:rsidRDefault="00D376F0" w:rsidP="00D424AA">
            <w:pPr>
              <w:rPr>
                <w:rFonts w:cs="Times New Roman"/>
                <w:sz w:val="16"/>
                <w:szCs w:val="16"/>
                <w:lang w:val="en-GB" w:eastAsia="en-CA"/>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r w:rsidRPr="00D424AA">
              <w:rPr>
                <w:rFonts w:cs="Times New Roman"/>
                <w:sz w:val="16"/>
                <w:szCs w:val="16"/>
                <w:lang w:val="en-GB" w:eastAsia="en-CA"/>
              </w:rPr>
              <w:t xml:space="preserve"> </w:t>
            </w:r>
            <w:commentRangeStart w:id="5682"/>
            <w:r w:rsidRPr="00037826">
              <w:rPr>
                <w:rFonts w:cs="Times New Roman"/>
                <w:sz w:val="16"/>
                <w:szCs w:val="16"/>
                <w:lang w:val="en-GB" w:eastAsia="en-CA"/>
              </w:rPr>
              <w:fldChar w:fldCharType="begin" w:fldLock="1"/>
            </w:r>
            <w:ins w:id="5683" w:author="Robin Matthews" w:date="2021-07-14T23:50:00Z">
              <w:r w:rsidR="00FA0829">
                <w:rPr>
                  <w:rFonts w:cs="Times New Roman"/>
                  <w:sz w:val="16"/>
                  <w:szCs w:val="16"/>
                  <w:lang w:val="en-GB" w:eastAsia="en-CA"/>
                </w:rPr>
                <w:instrText>ADDIN CSL_CITATION { "citationItems" : [ { "id" : "ITEM-1", "itemData" : { "DOI" : "10.1186/s40677-015-0014-9", "ISBN" : "4067701500", "ISSN" : "21978670", "author" : [ { "dropping-particle" : "", "family" : "Qin", "given" : "Nianxiu", "non-dropping-particle" : "", "parse-names" : false, "suffix" : "" }, { "dropping-particle" : "", "family" : "Wang", "given" : "Junneng", "non-dropping-particle" : "", "parse-names" : false, "suffix" : "" }, { "dropping-particle" : "", "family" : "Yang", "given" : "Guishan", "non-dropping-particle" : "", "parse-names" : false, "suffix" : "" }, { "dropping-particle" : "", "family" : "Chen", "given" : "Xi", "non-dropping-particle" : "", "parse-names" : false, "suffix" : "" }, { "dropping-particle" : "", "family" : "Liang", "given" : "Haoyuan", "non-dropping-particle" : "", "parse-names" : false, "suffix" : "" }, { "dropping-particle" : "", "family" : "Zhang", "given" : "Jianbin", "non-dropping-particle" : "", "parse-names" : false, "suffix" : "" } ], "container-title" : "Geoenvironmental Disasters", "id" : "ITEM-1", "issue" : "1", "issued" : { "date-parts" : [ [ "2015" ] ] }, "title" : "Spatial and temporal variations of extreme precipitation and temperature events for the Southwest China in 1960\u20132009", "translator" : [ { "dropping-particle" : "", "family" : "S1939", "given" : "", "non-dropping-particle" : "", "parse-names" : false, "suffix" : "" } ], "type" : "article-journal", "volume" : "2" }, "uris" : [ "http://www.mendeley.com/documents/?uuid=f4caf7cd-c985-49d4-83ef-f0968fc1c813" ] }, { "id" : "ITEM-2", "itemData" : { "DOI" : "10.1175/bams-explainingextremeevents2017.1", "ISSN" : "0003-0007", "abstract" : "Editors note: For easy download the posted pdf of the Explaining Extreme Events of 2016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2", "issue" : "1", "issued" : { "date-parts" : [ [ "2019" ] ] }, "page" : "S1-S117", "title" : "Explaining Extreme Events of 2017 from a Climate Perspective", "translator" : [ { "dropping-particle" : "", "family" : "S2815", "given" : "", "non-dropping-particle" : "", "parse-names" : false, "suffix" : "" } ], "type" : "article-journal", "volume" : "100" }, "uris" : [ "http://www.mendeley.com/documents/?uuid=f6b0ffa2-cc85-4f3f-a3b4-81e5b2404c37" ] } ], "mendeley" : { "formattedCitation" : "(Qin et al., 2015a; Herring et al., 2019)", "manualFormatting" : "(N. Qin et al., 2015; Herring et al., 2019)", "plainTextFormattedCitation" : "(Qin et al., 2015a; Herring et al., 2019)", "previouslyFormattedCitation" : "(Qin et al., 2015a; Herring et al., 2019)" }, "properties" : { "noteIndex" : 0 }, "schema" : "https://github.com/citation-style-language/schema/raw/master/csl-citation.json" }</w:instrText>
              </w:r>
            </w:ins>
            <w:del w:id="5684" w:author="Robin Matthews" w:date="2021-07-14T23:50:00Z">
              <w:r w:rsidR="00FF6231" w:rsidRPr="00FA0829" w:rsidDel="00FA0829">
                <w:rPr>
                  <w:rFonts w:cs="Times New Roman"/>
                  <w:sz w:val="16"/>
                  <w:szCs w:val="16"/>
                  <w:lang w:val="en-GB" w:eastAsia="en-CA"/>
                </w:rPr>
                <w:delInstrText>ADDIN CSL_CITATION { "citationItems" : [ { "id" : "ITEM-1", "itemData" : { "DOI" : "10.1186/s40677-015-0014-9", "ISBN" : "4067701500", "ISSN" : "21978670", "author" : [ { "dropping-particle" : "", "family" : "Qin", "given" : "Nianxiu", "non-dropping-particle" : "", "parse-names" : false, "suffix" : "" }, { "dropping-particle" : "", "family" : "Wang", "given" : "Junneng", "non-dropping-particle" : "", "parse-names" : false, "suffix" : "" }, { "dropping-particle" : "", "family" : "Yang", "given" : "Guishan", "non-dropping-particle" : "", "parse-names" : false, "suffix" : "" }, { "dropping-particle" : "", "family" : "Chen", "given" : "Xi", "non-dropping-particle" : "", "parse-names" : false, "suffix" : "" }, { "dropping-particle" : "", "family" : "Liang", "given" : "Haoyuan", "non-dropping-particle" : "", "parse-names" : false, "suffix" : "" }, { "dropping-particle" : "", "family" : "Zhang", "given" : "Jianbin", "non-dropping-particle" : "", "parse-names" : false, "suffix" : "" } ], "container-title" : "Geoenvironmental Disasters", "id" : "ITEM-1", "issue" : "1", "issued" : { "date-parts" : [ [ "2015" ] ] }, "title" : "Spatial and temporal variations of extreme precipitation and temperature events for the Southwest China in 1960\u20132009", "translator" : [ { "dropping-particle" : "", "family" : "S1939", "given" : "", "non-dropping-particle" : "", "parse-names" : false, "suffix" : "" } ], "type" : "article-journal", "volume" : "2" }, "uris" : [ "http://www.mendeley.com/documents/?uuid=f4caf7cd-c985-49d4-83ef-f0968fc1c813" ] }, { "id" : "ITEM-2", "itemData" : { "DOI" : "10.1175/bams-explainingextremeevents2017.1", "ISSN" : "0003-0007", "abstract" : "Editors note: For easy download the posted pdf of the Explaining Extreme Events of 2016 is a very low-resolution file. A high-resolution copy of the report is available by clicking here.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2", "issue" : "1", "issued" : { "date-parts" : [ [ "2019" ] ] }, "page" : "S1-S117", "title" : "Explaining Extreme Events of 2017 from a Climate Perspective", "translator" : [ { "dropping-particle" : "", "family" : "S2815", "given" : "", "non-dropping-particle" : "", "parse-names" : false, "suffix" : "" } ], "type" : "article-journal", "volume" : "100" }, "uris" : [ "http://www.mendeley.com/documents/?uuid=f6b0ffa2-cc85-4f3f-a3b4-81e5b2404c37" ] } ], "mendeley" : { "formattedCitation" : "(Qin et al., 2015a; Herring et al., 2019)", "plainTextFormattedCitation" : "(Qin et al., 2015a; Herring et al., 2019)", "previouslyFormattedCitation" : "(Qin et al., 2015a; Herring et al., 2019)" }, "properties" : { "noteIndex" : 0 }, "schema" : "https://github.com/citation-style-language/schema/raw/master/csl-citation.json" }</w:delInstrText>
              </w:r>
            </w:del>
            <w:r w:rsidRPr="00037826">
              <w:rPr>
                <w:rFonts w:cs="Times New Roman"/>
                <w:sz w:val="16"/>
                <w:szCs w:val="16"/>
                <w:lang w:val="en-GB" w:eastAsia="en-CA"/>
                <w:rPrChange w:id="5685" w:author="Robin Matthews" w:date="2021-07-14T23:50:00Z">
                  <w:rPr>
                    <w:rFonts w:cs="Times New Roman"/>
                    <w:sz w:val="16"/>
                    <w:szCs w:val="16"/>
                    <w:lang w:val="en-GB" w:eastAsia="en-CA"/>
                  </w:rPr>
                </w:rPrChange>
              </w:rPr>
              <w:fldChar w:fldCharType="separate"/>
            </w:r>
            <w:r w:rsidR="00A26296" w:rsidRPr="00037826">
              <w:rPr>
                <w:rFonts w:cs="Times New Roman"/>
                <w:noProof/>
                <w:sz w:val="16"/>
                <w:szCs w:val="16"/>
                <w:lang w:val="en-GB" w:eastAsia="en-CA"/>
              </w:rPr>
              <w:t>(</w:t>
            </w:r>
            <w:del w:id="5686" w:author="Robin Matthews" w:date="2021-07-14T23:50:00Z">
              <w:r w:rsidR="00A26296" w:rsidRPr="00FA0829" w:rsidDel="00FA0829">
                <w:rPr>
                  <w:rFonts w:cs="Times New Roman"/>
                  <w:noProof/>
                  <w:sz w:val="16"/>
                  <w:szCs w:val="16"/>
                  <w:lang w:val="en-GB" w:eastAsia="en-CA"/>
                </w:rPr>
                <w:delText>Qin et al., 2015a; Herring et al., 2019</w:delText>
              </w:r>
            </w:del>
            <w:ins w:id="5687" w:author="Robin Matthews" w:date="2021-07-14T23:50:00Z">
              <w:r w:rsidR="00FA0829" w:rsidRPr="00FA0829">
                <w:rPr>
                  <w:noProof/>
                  <w:sz w:val="16"/>
                  <w:szCs w:val="16"/>
                  <w:rPrChange w:id="5688" w:author="Robin Matthews" w:date="2021-07-14T23:50:00Z">
                    <w:rPr/>
                  </w:rPrChange>
                </w:rPr>
                <w:t>N. Qin et al., 2015; Herring et al., 2019</w:t>
              </w:r>
            </w:ins>
            <w:r w:rsidR="00A26296" w:rsidRPr="00037826">
              <w:rPr>
                <w:rFonts w:cs="Times New Roman"/>
                <w:noProof/>
                <w:sz w:val="16"/>
                <w:szCs w:val="16"/>
                <w:lang w:val="en-GB" w:eastAsia="en-CA"/>
              </w:rPr>
              <w:t>)</w:t>
            </w:r>
            <w:r w:rsidRPr="00037826">
              <w:rPr>
                <w:rFonts w:cs="Times New Roman"/>
                <w:sz w:val="16"/>
                <w:szCs w:val="16"/>
                <w:lang w:val="en-GB" w:eastAsia="en-CA"/>
              </w:rPr>
              <w:fldChar w:fldCharType="end"/>
            </w:r>
            <w:commentRangeEnd w:id="5682"/>
            <w:r w:rsidR="00A26296" w:rsidRPr="00D60E09">
              <w:rPr>
                <w:rStyle w:val="Marquedecommentaire"/>
              </w:rPr>
              <w:commentReference w:id="5682"/>
            </w:r>
            <w:r w:rsidRPr="00DB48AC">
              <w:rPr>
                <w:rFonts w:cs="Times New Roman"/>
                <w:sz w:val="16"/>
                <w:szCs w:val="16"/>
                <w:lang w:val="en-GB" w:eastAsia="en-CA"/>
              </w:rPr>
              <w:t>.</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A97EE82" w14:textId="78916698"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Inconsistent subregional trends </w:t>
            </w:r>
            <w:commentRangeStart w:id="5689"/>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690" w:author="Robin Matthews" w:date="2021-07-14T12:30:00Z">
              <w:r w:rsidR="00A26296" w:rsidDel="00FC4A87">
                <w:rPr>
                  <w:rFonts w:cs="Times New Roman"/>
                  <w:noProof/>
                  <w:sz w:val="16"/>
                  <w:szCs w:val="16"/>
                  <w:lang w:val="en-GB" w:eastAsia="en-CA"/>
                </w:rPr>
                <w:delText>Xu et al., 2019a</w:delText>
              </w:r>
            </w:del>
            <w:ins w:id="5691" w:author="Robin Matthews" w:date="2021-07-14T12:30: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689"/>
            <w:r w:rsidR="00A26296">
              <w:rPr>
                <w:rStyle w:val="Marquedecommentaire"/>
              </w:rPr>
              <w:commentReference w:id="5689"/>
            </w:r>
            <w:r w:rsidRPr="00841A35">
              <w:rPr>
                <w:rFonts w:cs="Times New Roman"/>
                <w:sz w:val="16"/>
                <w:szCs w:val="16"/>
                <w:lang w:val="en-GB" w:eastAsia="en-CA"/>
              </w:rPr>
              <w:t xml:space="preserve"> or drying tendency (Chapter 11 Supplementary Material (11.SM)).</w:t>
            </w:r>
          </w:p>
          <w:p w14:paraId="41A5DDA6" w14:textId="77777777" w:rsidR="00D376F0" w:rsidRPr="00D424AA" w:rsidRDefault="00D376F0" w:rsidP="00D424AA">
            <w:pPr>
              <w:rPr>
                <w:rFonts w:cs="Times New Roman"/>
                <w:bCs/>
                <w:iCs/>
                <w:color w:val="000000" w:themeColor="text1"/>
                <w:sz w:val="16"/>
                <w:szCs w:val="16"/>
                <w:lang w:val="en-GB"/>
              </w:rPr>
            </w:pPr>
          </w:p>
          <w:p w14:paraId="1334FCC7" w14:textId="77777777" w:rsidR="00D376F0" w:rsidRPr="00D424AA" w:rsidRDefault="00D376F0" w:rsidP="00D424AA">
            <w:pPr>
              <w:rPr>
                <w:rFonts w:cs="Times New Roman"/>
                <w:bCs/>
                <w:iCs/>
                <w:color w:val="000000" w:themeColor="text1"/>
                <w:sz w:val="16"/>
                <w:szCs w:val="16"/>
                <w:lang w:val="en-GB"/>
              </w:rPr>
            </w:pP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72D21F1A" w14:textId="4D41EA97" w:rsidR="00D376F0" w:rsidRPr="00D74FF3" w:rsidRDefault="00D376F0" w:rsidP="00D424AA">
            <w:pPr>
              <w:rPr>
                <w:rFonts w:cs="Times New Roman"/>
                <w:color w:val="000000" w:themeColor="text1"/>
                <w:sz w:val="16"/>
                <w:szCs w:val="16"/>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trends</w:t>
            </w:r>
            <w:r w:rsidRPr="00D424AA">
              <w:rPr>
                <w:rFonts w:cs="Times New Roman"/>
                <w:color w:val="000000" w:themeColor="text1"/>
                <w:sz w:val="16"/>
                <w:szCs w:val="16"/>
                <w:lang w:val="en-GB"/>
              </w:rPr>
              <w:t xml:space="preserve"> depending on model, region or index </w:t>
            </w:r>
            <w:commentRangeStart w:id="5692"/>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2", "issue" : "3-4", "issued" : { "date-parts" : [ [ "2018", "2", "8" ] ] }, "page" : "1045-1066", "title" : "Dynamically-downscaled projections of changes in temperature extremes over China", "translator" : [ { "dropping-particle" : "", "family" : "S1504", "given" : "", "non-dropping-particle" : "", "parse-names" : false, "suffix" : "" } ], "type" : "article-journal", "volume" : "50" }, "uris" : [ "http://www.mendeley.com/documents/?uuid=8e4cd2d0-249c-4b36-b2a5-e83faa6ffa2c"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Guo et al., 2018; Xu et al., 2019a; Spinoni et al., 2020)", "manualFormatting" : "(Guo et al., 2018; L. Xu et al., 2019; Spinoni et al., 2020)", "plainTextFormattedCitation" : "(Guo et al., 2018; Xu et al., 2019a; Spinoni et al., 2020)", "previouslyFormattedCitation" : "(Guo et al., 2018;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 xml:space="preserve">(Guo et al., 2018; </w:t>
            </w:r>
            <w:del w:id="5693" w:author="Robin Matthews" w:date="2021-07-14T12:30:00Z">
              <w:r w:rsidR="00A26296" w:rsidDel="00FC4A87">
                <w:rPr>
                  <w:rFonts w:cs="Times New Roman"/>
                  <w:noProof/>
                  <w:color w:val="000000" w:themeColor="text1"/>
                  <w:sz w:val="16"/>
                  <w:szCs w:val="16"/>
                </w:rPr>
                <w:delText>Xu et al., 2019a</w:delText>
              </w:r>
            </w:del>
            <w:ins w:id="5694" w:author="Robin Matthews" w:date="2021-07-14T12:30: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w:t>
            </w:r>
            <w:r w:rsidRPr="00D424AA">
              <w:rPr>
                <w:rFonts w:cs="Times New Roman"/>
                <w:color w:val="000000" w:themeColor="text1"/>
                <w:sz w:val="16"/>
                <w:szCs w:val="16"/>
                <w:lang w:val="en-GB"/>
              </w:rPr>
              <w:fldChar w:fldCharType="end"/>
            </w:r>
            <w:commentRangeEnd w:id="5692"/>
            <w:r w:rsidR="00A26296">
              <w:rPr>
                <w:rStyle w:val="Marquedecommentaire"/>
              </w:rPr>
              <w:commentReference w:id="5692"/>
            </w:r>
            <w:r w:rsidRPr="00D74FF3">
              <w:rPr>
                <w:rFonts w:cs="Times New Roman"/>
                <w:color w:val="000000" w:themeColor="text1"/>
                <w:sz w:val="16"/>
                <w:szCs w:val="16"/>
              </w:rPr>
              <w:t xml:space="preserve">(Chapter 11 Supplementary Material (11.SM)). </w:t>
            </w:r>
          </w:p>
          <w:p w14:paraId="02002D39" w14:textId="77777777" w:rsidR="00D376F0" w:rsidRPr="00D74FF3" w:rsidRDefault="00D376F0" w:rsidP="00D424AA">
            <w:pPr>
              <w:rPr>
                <w:rFonts w:cs="Times New Roman"/>
                <w:color w:val="000000" w:themeColor="text1"/>
                <w:sz w:val="16"/>
                <w:szCs w:val="16"/>
              </w:rPr>
            </w:pPr>
          </w:p>
          <w:p w14:paraId="5BD39216" w14:textId="74EE5DC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pinoni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Tendency towards decreased in drought severity based on SPI.</w:t>
            </w:r>
          </w:p>
          <w:p w14:paraId="5E98408B" w14:textId="77777777" w:rsidR="00D376F0" w:rsidRPr="00D424AA" w:rsidRDefault="00D376F0" w:rsidP="00D424AA">
            <w:pPr>
              <w:rPr>
                <w:rFonts w:cs="Times New Roman"/>
                <w:color w:val="000000" w:themeColor="text1"/>
                <w:sz w:val="16"/>
                <w:szCs w:val="16"/>
                <w:lang w:val="en-GB"/>
              </w:rPr>
            </w:pPr>
          </w:p>
          <w:commentRangeStart w:id="5695"/>
          <w:p w14:paraId="11F0EA38" w14:textId="3EEE720F" w:rsidR="00D376F0" w:rsidRPr="00D424AA" w:rsidRDefault="00D376F0" w:rsidP="00D424AA">
            <w:pPr>
              <w:rPr>
                <w:rFonts w:cs="Times New Roman"/>
                <w:sz w:val="16"/>
                <w:szCs w:val="16"/>
                <w:lang w:val="en-GB"/>
              </w:rPr>
            </w:pPr>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007/s00382-017-3623-z", "ISSN" : "0930-7575", "author" : [ { "dropping-particle" : "", "family" : "Huang", "given" : "Jinlong", "non-dropping-particle" : "", "parse-names" : false, "suffix" : "" }, { "dropping-particle" : "", "family" : "Zhai", "given" : "Jianqing", "non-dropping-particle" : "", "parse-names" : false, "suffix" : "" }, { "dropping-particle" : "", "family" : "Jiang", "given" : "Tong", "non-dropping-particle" : "", "parse-names" : false, "suffix" : "" }, { "dropping-particle" : "", "family" : "Wang", "given" : "Yanjun", "non-dropping-particle" : "", "parse-names" : false, "suffix" : "" }, { "dropping-particle" : "", "family" : "Li", "given" : "Xiucang", "non-dropping-particle" : "", "parse-names" : false, "suffix" : "" }, { "dropping-particle" : "", "family" : "Wang", "given" : "Run", "non-dropping-particle" : "", "parse-names" : false, "suffix" : "" }, { "dropping-particle" : "", "family" : "Xiong", "given" : "Ming", "non-dropping-particle" : "", "parse-names" : false, "suffix" : "" }, { "dropping-particle" : "", "family" : "Su", "given" : "Buda", "non-dropping-particle" : "", "parse-names" : false, "suffix" : "" }, { "dropping-particle" : "", "family" : "Fischer", "given" : "Thomas", "non-dropping-particle" : "", "parse-names" : false, "suffix" : "" } ], "container-title" : "Climate Dynamics", "id" : "ITEM-1", "issue" : "1-2", "issued" : { "date-parts" : [ [ "2018", "1", "22" ] ] }, "page" : "507-525", "title" : "Analysis of future drought characteristics in China using the regional climate model CCLM", "translator" : [ { "dropping-particle" : "", "family" : "S2540", "given" : "", "non-dropping-particle" : "", "parse-names" : false, "suffix" : "" } ], "type" : "article-journal", "volume" : "50" }, "uris" : [ "http://www.mendeley.com/documents/?uuid=928cdd85-e108-41c4-8cf8-d810930884b5" ] } ], "mendeley" : { "formattedCitation" : "(Huang et al., 2018a)", "manualFormatting" : "(J. Huang et al., 2018)", "plainTextFormattedCitation" : "(Huang et al., 2018a)", "previouslyFormattedCitation" : "(Huang et al., 2018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5696" w:author="Robin Matthews" w:date="2021-07-14T23:51:00Z">
              <w:r w:rsidR="00FA0829">
                <w:rPr>
                  <w:rFonts w:cs="Times New Roman"/>
                  <w:noProof/>
                  <w:sz w:val="16"/>
                  <w:szCs w:val="16"/>
                  <w:lang w:val="en-GB"/>
                </w:rPr>
                <w:t xml:space="preserve">J. </w:t>
              </w:r>
            </w:ins>
            <w:r w:rsidR="00A26296">
              <w:rPr>
                <w:rFonts w:cs="Times New Roman"/>
                <w:noProof/>
                <w:sz w:val="16"/>
                <w:szCs w:val="16"/>
                <w:lang w:val="en-GB"/>
              </w:rPr>
              <w:t>Huang et al., 2018</w:t>
            </w:r>
            <w:del w:id="5697" w:author="Robin Matthews" w:date="2021-07-14T23:51:00Z">
              <w:r w:rsidR="00A26296" w:rsidDel="00FA0829">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5695"/>
            <w:r w:rsidR="00A26296">
              <w:rPr>
                <w:rStyle w:val="Marquedecommentaire"/>
              </w:rPr>
              <w:commentReference w:id="5695"/>
            </w:r>
            <w:r w:rsidRPr="00841A35">
              <w:rPr>
                <w:rFonts w:cs="Times New Roman"/>
                <w:sz w:val="16"/>
                <w:szCs w:val="16"/>
                <w:lang w:val="en-GB"/>
              </w:rPr>
              <w:t>: Important subregional diff</w:t>
            </w:r>
            <w:r w:rsidRPr="00D424AA">
              <w:rPr>
                <w:rFonts w:cs="Times New Roman"/>
                <w:sz w:val="16"/>
                <w:szCs w:val="16"/>
                <w:lang w:val="en-GB"/>
              </w:rPr>
              <w:t>erences in SPI projections in a single GCM</w:t>
            </w:r>
          </w:p>
          <w:p w14:paraId="62561206" w14:textId="77777777" w:rsidR="00D376F0" w:rsidRPr="00D424AA" w:rsidRDefault="00D376F0" w:rsidP="00D424AA">
            <w:pPr>
              <w:rPr>
                <w:rFonts w:cs="Times New Roman"/>
                <w:sz w:val="16"/>
                <w:szCs w:val="16"/>
                <w:lang w:val="en-GB"/>
              </w:rPr>
            </w:pPr>
          </w:p>
          <w:p w14:paraId="1AFE6C6A" w14:textId="77777777" w:rsidR="00D376F0" w:rsidRPr="00D424AA" w:rsidRDefault="00D376F0" w:rsidP="00D424AA">
            <w:pPr>
              <w:rPr>
                <w:rFonts w:cs="Times New Roman"/>
                <w:sz w:val="16"/>
                <w:szCs w:val="16"/>
                <w:lang w:val="en-GB"/>
              </w:rPr>
            </w:pPr>
            <w:r w:rsidRPr="00D424AA">
              <w:rPr>
                <w:rFonts w:cs="Times New Roman"/>
                <w:color w:val="000000" w:themeColor="text1"/>
                <w:sz w:val="16"/>
                <w:szCs w:val="16"/>
                <w:lang w:val="en-GB"/>
              </w:rPr>
              <w:t>Chapter 11 Supplementary Material (11.SM)</w:t>
            </w:r>
            <w:r w:rsidRPr="00D424AA">
              <w:rPr>
                <w:rFonts w:cs="Times New Roman"/>
                <w:sz w:val="16"/>
                <w:szCs w:val="16"/>
                <w:lang w:val="en-GB"/>
              </w:rPr>
              <w:t>: Tendency towards drying based on CDD (increasing CDD), but inconsistent trends depending on model.</w:t>
            </w:r>
          </w:p>
          <w:p w14:paraId="2D91D821" w14:textId="77777777" w:rsidR="00D376F0" w:rsidRPr="00D424AA" w:rsidRDefault="00D376F0" w:rsidP="00D424AA">
            <w:pPr>
              <w:rPr>
                <w:rFonts w:cs="Times New Roman"/>
                <w:sz w:val="16"/>
                <w:szCs w:val="16"/>
                <w:lang w:val="en-GB"/>
              </w:rPr>
            </w:pPr>
          </w:p>
          <w:commentRangeStart w:id="5698"/>
          <w:p w14:paraId="4F1D379D" w14:textId="5CFFF7C1" w:rsidR="00D376F0" w:rsidRPr="00D424AA" w:rsidRDefault="00D376F0" w:rsidP="00D424AA">
            <w:pPr>
              <w:rPr>
                <w:rFonts w:cs="Times New Roman"/>
                <w:bCs/>
                <w:iCs/>
                <w:color w:val="000000" w:themeColor="text1"/>
                <w:sz w:val="16"/>
                <w:szCs w:val="16"/>
                <w:lang w:val="en-GB"/>
              </w:rPr>
            </w:pPr>
            <w:r w:rsidRPr="00D424AA">
              <w:rPr>
                <w:rFonts w:cs="Times New Roman"/>
                <w:sz w:val="16"/>
                <w:szCs w:val="16"/>
                <w:lang w:val="en-GB"/>
              </w:rPr>
              <w:fldChar w:fldCharType="begin" w:fldLock="1"/>
            </w:r>
            <w:ins w:id="5699" w:author="Robin Matthews" w:date="2021-07-14T12:30:00Z">
              <w:r w:rsidR="00FC4A87">
                <w:rPr>
                  <w:rFonts w:cs="Times New Roman"/>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700" w:author="Robin Matthews" w:date="2021-07-14T12:30:00Z">
              <w:r w:rsidR="00FF6231" w:rsidDel="00FC4A87">
                <w:rPr>
                  <w:rFonts w:cs="Times New Roman"/>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5701" w:author="Robin Matthews" w:date="2021-07-14T12:30:00Z">
              <w:r w:rsidR="00A26296" w:rsidDel="00FC4A87">
                <w:rPr>
                  <w:rFonts w:cs="Times New Roman"/>
                  <w:noProof/>
                  <w:sz w:val="16"/>
                  <w:szCs w:val="16"/>
                  <w:lang w:val="en-GB"/>
                </w:rPr>
                <w:delText>Xu et al., 2019a</w:delText>
              </w:r>
            </w:del>
            <w:ins w:id="5702" w:author="Robin Matthews" w:date="2021-07-14T12:30:00Z">
              <w:r w:rsidR="00FC4A87">
                <w:rPr>
                  <w:rFonts w:cs="Times New Roman"/>
                  <w:noProof/>
                  <w:sz w:val="16"/>
                  <w:szCs w:val="16"/>
                  <w:lang w:val="en-GB"/>
                </w:rPr>
                <w:t>L. Xu et al., 2019</w:t>
              </w:r>
            </w:ins>
            <w:r w:rsidR="00A26296">
              <w:rPr>
                <w:rFonts w:cs="Times New Roman"/>
                <w:noProof/>
                <w:sz w:val="16"/>
                <w:szCs w:val="16"/>
                <w:lang w:val="en-GB"/>
              </w:rPr>
              <w:t>)</w:t>
            </w:r>
            <w:r w:rsidRPr="00D424AA">
              <w:rPr>
                <w:rFonts w:cs="Times New Roman"/>
                <w:sz w:val="16"/>
                <w:szCs w:val="16"/>
                <w:lang w:val="en-GB"/>
              </w:rPr>
              <w:fldChar w:fldCharType="end"/>
            </w:r>
            <w:commentRangeEnd w:id="5698"/>
            <w:r w:rsidR="00A26296">
              <w:rPr>
                <w:rStyle w:val="Marquedecommentaire"/>
              </w:rPr>
              <w:commentReference w:id="5698"/>
            </w:r>
            <w:r w:rsidRPr="00841A35">
              <w:rPr>
                <w:rFonts w:cs="Times New Roman"/>
                <w:sz w:val="16"/>
                <w:szCs w:val="16"/>
                <w:lang w:val="en-GB"/>
              </w:rPr>
              <w:t>: Inconsistent subregional trends bas</w:t>
            </w:r>
            <w:r w:rsidRPr="00D424AA">
              <w:rPr>
                <w:rFonts w:cs="Times New Roman"/>
                <w:sz w:val="16"/>
                <w:szCs w:val="16"/>
                <w:lang w:val="en-GB"/>
              </w:rPr>
              <w:t>ed on SPI.</w:t>
            </w: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EEB62C5" w14:textId="024A40C4" w:rsidR="00D376F0" w:rsidRPr="00D74FF3" w:rsidRDefault="00D376F0" w:rsidP="00D424AA">
            <w:pPr>
              <w:rPr>
                <w:rFonts w:cs="Times New Roman"/>
                <w:color w:val="000000" w:themeColor="text1"/>
                <w:sz w:val="16"/>
                <w:szCs w:val="16"/>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trends</w:t>
            </w:r>
            <w:r w:rsidRPr="00D424AA">
              <w:rPr>
                <w:rFonts w:cs="Times New Roman"/>
                <w:color w:val="000000" w:themeColor="text1"/>
                <w:sz w:val="16"/>
                <w:szCs w:val="16"/>
                <w:lang w:val="en-GB"/>
              </w:rPr>
              <w:t xml:space="preserve"> between different models and important spatial variability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3", "issue" : "17", "issued" : { "date-parts" : [ [ "2014" ] ] }, "page" : "6591-6611", "title" : "Projected changes in temperature and precipitation extremes in China by the CMIP5 multimodel ensembles", "translator" : [ { "dropping-particle" : "", "family" : "S749", "given" : "", "non-</w:instrText>
            </w:r>
            <w:r w:rsidR="00FF6231" w:rsidRPr="006A2665">
              <w:rPr>
                <w:rFonts w:cs="Times New Roman"/>
                <w:color w:val="000000" w:themeColor="text1"/>
                <w:sz w:val="16"/>
                <w:szCs w:val="16"/>
              </w:rPr>
              <w:instrText>dropping-particle" : "", "parse-names" : false, "suffix" : "" } ], "type" : "article-journal", "volume" : "27" }, "uris" : [ "http://www.mendeley.com/documents/?uuid=1be3b60d-96ec-43c7-af1e-0be2ee7e385b" ] }, { "id" : "ITEM-4", "itemData" : { "DOI" : "10.1007/s00382-016-3499-3", "ISSN" : "0930-7575", "author" : [ { "dropping-particle" : "", "family" : "Kusunoki", "given" : "Shoji", "non-dropping-particle" : "", "parse-names" : false, "suffix" : "" } ], "container-title" : "Climate Dynamics", "id" : "ITEM-4", "issue" : "11-12", "issued" : { "date-parts" : [ [ "2018", "12", "23" ] ] }, "page" : "4601-4617", "title" : "Future changes in precipitation over East Asia projected by the global atmospheric model MRI-AGCM3.2", "translator" : [ { "dropping-particle" : "", "family" : "S2167", "given" : "", "non-dropping-particle" : "", "parse-names" : false, "suffix" : "" } ], "type" : "article-journal", "volume" : "51" }, "uris" : [ "http://www.mendeley.com/documents/?uuid=eea87ab5-1ced-421b-af32-05baa5d4b5a5" ] } ], "mendeley" : { "formattedCitation" : "(Zhou et al., 2014; Touma et al., 2015; Kusunoki, 2018a; Spinoni et al., 2020)", "plainTextFormattedCitation" : "(Zhou et al., 2014; Touma et al., 2015; Kusunoki, 2018a; Spinoni et al., 2020)", "previouslyFormattedCitation" : "(Zhou et al., 2014; Touma et al., 2015; Kusunoki, 2018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Zhou et al., 2014; Touma et al., 2015; Kusunoki, 2018a; Spinoni et al., 2020)</w:t>
            </w:r>
            <w:r w:rsidRPr="00D424AA">
              <w:rPr>
                <w:rFonts w:cs="Times New Roman"/>
                <w:color w:val="000000" w:themeColor="text1"/>
                <w:sz w:val="16"/>
                <w:szCs w:val="16"/>
                <w:lang w:val="en-GB"/>
              </w:rPr>
              <w:fldChar w:fldCharType="end"/>
            </w:r>
            <w:r w:rsidRPr="00D74FF3">
              <w:rPr>
                <w:rFonts w:cs="Times New Roman"/>
                <w:color w:val="000000" w:themeColor="text1"/>
                <w:sz w:val="16"/>
                <w:szCs w:val="16"/>
              </w:rPr>
              <w:t>(Chapter 11 Supplementary Material (11.SM)).</w:t>
            </w:r>
          </w:p>
          <w:p w14:paraId="1738E627" w14:textId="77777777" w:rsidR="00D376F0" w:rsidRPr="00D74FF3" w:rsidRDefault="00D376F0" w:rsidP="00D424AA">
            <w:pPr>
              <w:rPr>
                <w:rFonts w:cs="Times New Roman"/>
                <w:color w:val="000000" w:themeColor="text1"/>
                <w:sz w:val="16"/>
                <w:szCs w:val="16"/>
              </w:rPr>
            </w:pPr>
          </w:p>
          <w:p w14:paraId="7CE21DB0" w14:textId="13BF04E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mendeley" : { "formattedCitation" : "(Zhou et al., 2014)", "plainTextFormattedCitation" : "(Zhou et al., 2014)", "previouslyFormattedCitation" : "(Zhou et al.,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Zhou et al., 2014)</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Tendency towards wetting in the north and drying in the south based on CDD.</w:t>
            </w:r>
          </w:p>
          <w:p w14:paraId="0999D9A2" w14:textId="77777777" w:rsidR="00D376F0" w:rsidRPr="00D424AA" w:rsidRDefault="00D376F0" w:rsidP="00D424AA">
            <w:pPr>
              <w:rPr>
                <w:rFonts w:cs="Times New Roman"/>
                <w:color w:val="000000" w:themeColor="text1"/>
                <w:sz w:val="16"/>
                <w:szCs w:val="16"/>
                <w:lang w:val="en-GB"/>
              </w:rPr>
            </w:pPr>
          </w:p>
          <w:p w14:paraId="6E3ED685" w14:textId="5B27DEB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00382-016-3499-3", "ISSN" : "0930-7575", "author" : [ { "dropping-particle" : "", "family" : "Kusunoki", "given" : "Shoji", "non-dropping-particle" : "", "parse-names" : false, "suffix" : "" } ], "container-title" : "Climate Dynamics", "id" : "ITEM-1", "issue" : "11-12", "issued" : { "date-parts" : [ [ "2018", "12", "23" ] ] }, "page" : "4601-4617", "title" : "Future changes in precipitation over East Asia projected by the global atmospheric model MRI-AGCM3.2", "translator" : [ { "dropping-particle" : "", "family" : "S2167", "given" : "", "non-dropping-particle" : "", "parse-names" : false, "suffix" : "" } ], "type" : "article-journal", "volume" : "51" }, "uris" : [ "http://www.mendeley.com/documents/?uuid=eea87ab5-1ced-421b-af32-05baa5d4b5a5" ] } ], "mendeley" : { "formattedCitation" : "(Kusunoki, 2018a)", "plainTextFormattedCitation" : "(Kusunoki, 2018a)", "previouslyFormattedCitation" : "(Kusunoki, 2018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usunoki, 2018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Increasing CDD (drying trend) over Japan based on one GCM.</w:t>
            </w:r>
          </w:p>
          <w:p w14:paraId="7BB88EC5" w14:textId="77777777" w:rsidR="00D376F0" w:rsidRPr="00D424AA" w:rsidRDefault="00D376F0" w:rsidP="00D424AA">
            <w:pPr>
              <w:rPr>
                <w:rFonts w:cs="Times New Roman"/>
                <w:color w:val="000000" w:themeColor="text1"/>
                <w:sz w:val="16"/>
                <w:szCs w:val="16"/>
                <w:lang w:val="en-GB"/>
              </w:rPr>
            </w:pPr>
          </w:p>
          <w:p w14:paraId="724A0F7A" w14:textId="77777777" w:rsidR="00D376F0" w:rsidRPr="00D424AA" w:rsidRDefault="00D376F0" w:rsidP="00D424AA">
            <w:pPr>
              <w:rPr>
                <w:rFonts w:cs="Times New Roman"/>
                <w:iCs/>
                <w:color w:val="000000" w:themeColor="text1"/>
                <w:sz w:val="16"/>
                <w:szCs w:val="16"/>
                <w:lang w:val="en-GB"/>
              </w:rPr>
            </w:pPr>
          </w:p>
        </w:tc>
      </w:tr>
      <w:tr w:rsidR="00D376F0" w:rsidRPr="000F1B8F" w14:paraId="1AE01620" w14:textId="77777777" w:rsidTr="00723657">
        <w:trPr>
          <w:cantSplit/>
          <w:trHeight w:val="1134"/>
        </w:trPr>
        <w:tc>
          <w:tcPr>
            <w:tcW w:w="846" w:type="dxa"/>
            <w:vMerge/>
            <w:tcBorders>
              <w:left w:val="single" w:sz="4" w:space="0" w:color="000000"/>
              <w:right w:val="single" w:sz="4" w:space="0" w:color="000000"/>
            </w:tcBorders>
          </w:tcPr>
          <w:p w14:paraId="3466D56D" w14:textId="77777777" w:rsidR="00D376F0" w:rsidRPr="00D424AA" w:rsidRDefault="00D376F0" w:rsidP="00D424AA">
            <w:pPr>
              <w:rPr>
                <w:rFonts w:cs="Times New Roman"/>
                <w:color w:val="000000" w:themeColor="text1"/>
                <w:sz w:val="16"/>
                <w:szCs w:val="16"/>
                <w:lang w:val="en-GB"/>
              </w:rPr>
            </w:pPr>
          </w:p>
        </w:tc>
        <w:tc>
          <w:tcPr>
            <w:tcW w:w="709" w:type="dxa"/>
            <w:tcBorders>
              <w:top w:val="single" w:sz="4" w:space="0" w:color="000000"/>
              <w:left w:val="single" w:sz="4" w:space="0" w:color="000000"/>
              <w:bottom w:val="single" w:sz="4" w:space="0" w:color="000000"/>
              <w:right w:val="single" w:sz="4" w:space="0" w:color="000000"/>
            </w:tcBorders>
          </w:tcPr>
          <w:p w14:paraId="681696F4"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p w14:paraId="45A9FF1C" w14:textId="77777777" w:rsidR="00D376F0" w:rsidRPr="00D424AA" w:rsidRDefault="00D376F0" w:rsidP="00D424AA">
            <w:pPr>
              <w:rPr>
                <w:rFonts w:cs="Times New Roman"/>
                <w:color w:val="000000" w:themeColor="text1"/>
                <w:sz w:val="16"/>
                <w:szCs w:val="16"/>
                <w:lang w:val="en-GB"/>
              </w:rPr>
            </w:pPr>
          </w:p>
        </w:tc>
        <w:tc>
          <w:tcPr>
            <w:tcW w:w="2268" w:type="dxa"/>
            <w:tcBorders>
              <w:top w:val="dashed" w:sz="4" w:space="0" w:color="000000"/>
              <w:left w:val="single" w:sz="4" w:space="0" w:color="000000"/>
              <w:bottom w:val="single" w:sz="4" w:space="0" w:color="000000"/>
              <w:right w:val="single" w:sz="4" w:space="0" w:color="000000"/>
            </w:tcBorders>
            <w:shd w:val="clear" w:color="auto" w:fill="FFE2D9"/>
          </w:tcPr>
          <w:p w14:paraId="25ACA14D" w14:textId="77777777" w:rsidR="00D376F0" w:rsidRPr="00D424AA" w:rsidRDefault="00D376F0" w:rsidP="00D424AA">
            <w:pPr>
              <w:rPr>
                <w:rFonts w:cs="Times New Roman"/>
                <w:bCs/>
                <w:color w:val="000000" w:themeColor="text1"/>
                <w:sz w:val="16"/>
                <w:szCs w:val="16"/>
                <w:lang w:val="en-GB"/>
              </w:rPr>
            </w:pPr>
          </w:p>
          <w:p w14:paraId="6AB4CF6D" w14:textId="7813343E" w:rsidR="00D376F0" w:rsidRPr="00D424AA" w:rsidRDefault="00D376F0" w:rsidP="00D424AA">
            <w:pPr>
              <w:rPr>
                <w:rFonts w:cs="Times New Roman"/>
                <w:bCs/>
                <w:iCs/>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rease </w:t>
            </w:r>
            <w:r w:rsidRPr="00D424AA">
              <w:rPr>
                <w:rFonts w:cs="Times New Roman"/>
                <w:bCs/>
                <w:color w:val="000000" w:themeColor="text1"/>
                <w:sz w:val="16"/>
                <w:szCs w:val="16"/>
                <w:lang w:val="en-GB"/>
              </w:rPr>
              <w:t xml:space="preserve">in drying, especially since ca. 1990; but wetting tendency beforehand and partly inconsistent subregional trends. Large-scale studies based on observed soil moisture, modelled soil moisture or water balance driven by meteorological observations, and SPEI-PM, show drying in northern part of domain (northern China, Russian part of domain, Japan) as well as in Southwest China (east of Tibetan Plateau), but there are some inconsistent trends in part of region or some studies, as well as for different time frames </w:t>
            </w:r>
            <w:commentRangeStart w:id="5703"/>
            <w:r w:rsidRPr="00D424AA">
              <w:rPr>
                <w:rFonts w:cs="Times New Roman"/>
                <w:bCs/>
                <w:color w:val="000000" w:themeColor="text1"/>
                <w:sz w:val="16"/>
                <w:szCs w:val="16"/>
                <w:lang w:val="en-GB"/>
              </w:rPr>
              <w:fldChar w:fldCharType="begin" w:fldLock="1"/>
            </w:r>
            <w:r w:rsidR="00DB48AC">
              <w:rPr>
                <w:rFonts w:cs="Times New Roman"/>
                <w:bCs/>
                <w:color w:val="000000" w:themeColor="text1"/>
                <w:sz w:val="16"/>
                <w:szCs w:val="16"/>
                <w:lang w:val="en-GB"/>
              </w:rPr>
              <w:instrText>ADDIN CSL_CITATION { "citationItems" : [ { "id" : "ITEM-1", "itemData" : { "DOI" : "10.1175/JCLI-D-14-00707.1", "ISSN" : "0894-8755", "abstract" : "\u00a9 2015 American Meteorological Society. The standardized precipitation evapotranspiration index (SPEI) is computed and compared in China using reference evapotranspiration calculated using the Thornthwaite (TH) approach and the Penman-Monteith (PM) equation. The analysis reveals that SPEI_PM outperforms the SPEI_TH with regard to drought monitoring during the period 1961-2012 over China, especially in arid regions of China. Furthermore, the SPEI_PM also performs better with regard to observed variations in soil moisture and streamflow in China. Thus, changes in drought characteristics over China are detected on the basis of variations in the SPEI_PM. The results indicate that droughts over China exhibit pronounced decadal variations over the past 50 yr, with more frequent and severe droughts occurring before the 1980s and in the 2000s compared with the 1980s and 1990s. Since the late 1990s, droughts have become more frequent and severe across China, especially in some regions of northern China. Concurrently, consecutive drought events have also increased across China. This suggests that dry conditions in China have been enhanced in recent years. Further analyses illustrate that the temperature and precipitation anomalies exhibit different roles in detecting droughts across China, which is primarily due to the magnitude of their variations and different climate variability. Considering temperature and precipitation perturbations, droughts exhibit relatively larger responses to temperature fluctuations in northern China and relatively larger responses to precipitation anomalies in southern China.", "author" : [ { "dropping-particle" : "", "family" : "Chen", "given" : "Huopo", "non-dropping-particle" : "", "parse-names" : false, "suffix" : "" }, { "dropping-particle" : "", "family" : "Sun", "given" : "Jianqi", "non-dropping-particle" : "", "parse-names" : false, "suffix" : "" } ], "container-title" : "Journal of Climate", "id" : "ITEM-1", "issue" : "13", "issued" : { "date-parts" : [ [ "2015", "7" ] ] }, "page" : "5430-5447", "title" : "Changes in Drought Characteristics over China Using the Standardized Precipitation Evapotranspiration Index", "translator" : [ { "dropping-particle" : "", "family" : "S623", "given" : "", "non-dropping-particle" : "", "parse-names" : false, "suffix" : "" } ], "type" : "article-journal", "volume" : "28" }, "uris" : [ "http://www.mendeley.com/documents/?uuid=6dfc4cd0-9315-4833-bd1c-45600daa1c3c" ] }, { "id" : "ITEM-2",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2",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id" : "ITEM-3", "itemData" : { "DOI" : "10.1175/JHM-D-18-0003.1", "ISSN" : "1525-755X", "abstract" : "In this study, a microwave-based multisatellite merged product released from the European Space Agency\u2019s Climate Change Initiative (ESA CCI) and two model-based simulations from the Community Land Model 4.5 (CLM4.5) and Global Land Data Assimilation System (GLDAS) were used to investigate interannual variations and trends of soil moisture in China between 1979 and 2010. They were also evaluated using in situ observations from the nationwide agrometeorological network. These three datasets show consistent drying trends for surface soil moisture in northeastern and central China, as well the eastern portion of Inner Mongolia, and wetting trends in the Tibetan Plateau, which are also identified by in situ observations. Trends in the root-zone soil moisture are in line with those of surface soil moisture seen in the CLM4.5 and GLDAS simulations obtained from most areas in China (78%\u201388%), except for northwestern China and southwest of the Tibetan Plateau. Moreover, the drying trend intensifies with increasing soil depth. Taking the in situ measurements as reference, it is found that ESA CCI has better accuracy in identifying the significant drying trends while CLM4.5 and GLDAS capture wetting trends better. Compared to temperature, precipitation is the primary factor responsible for these trends, which controls the direction of soil moisture changes, while increasing temperatures can also enhance soil drying during periods of decreased precipitation.", "author" : [ { "dropping-particle" : "", "family" : "Jia", "given" : "Binghao", "non-dropping-particle" : "", "parse-names" : false, "suffix" : "" }, { "dropping-particle" : "", "family" : "Liu", "given" : "Jianguo", "non-dropping-particle" : "", "parse-names" : false, "suffix" : "" }, { "dropping-particle" : "", "family" : "Xie", "given" : "Zhenghui", "non-dropping-particle" : "", "parse-names" : false, "suffix" : "" }, { "dropping-particle" : "", "family" : "Shi", "given" : "Chunxiang", "non-dropping-particle" : "", "parse-names" : false, "suffix" : "" } ], "container-title" : "Journal of Hydrometeorology", "id" : "ITEM-3", "issue" : "5", "issued" : { "date-parts" : [ [ "2018", "5", "1" ] ] }, "note" : "Export Date: 16 October 2019", "page" : "831-847", "title" : "Interannual Variations and Trends in Remotely Sensed and Modeled Soil Moisture in China", "translator" : [ { "dropping-particle" : "", "family" : "S2039", "given" : "", "non-dropping-particle" : "", "parse-names" : false, "suffix" : "" } ], "type" : "article-journal", "volume" : "19" }, "uris" : [ "http://www.mendeley.com/documents/?uuid=46037b11-d8bb-434a-b4d4-00569448f9bb" ] }, { "id" : "ITEM-4",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4",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5",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5",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6",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6",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7",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7",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8", "itemData" : { "DOI" : "10.1016/j.jag.2015.11.012", "ISSN" : "03032434", "author" : [ { "dropping-particle" : "", "family" : "Qiu", "given" : "Jianxiu", "non-dropping-particle" : "", "parse-names" : false, "suffix" : "" }, { "dropping-particle" : "", "family" : "Gao", "given" : "Quanzhou", "non-dropping-particle" : "", "parse-names" : false, "suffix" : "" }, { "dropping-particle" : "", "family" : "Wang", "given" : "Sheng", "non-dropping-particle" : "", "parse-names" : false, "suffix" : "" }, { "dropping-particle" : "", "family" : "Su", "given" : "Zhenrong", "non-dropping-particle" : "", "parse-names" : false, "suffix" : "" } ], "container-title" : "International Journal of Applied Earth Observation and Geoinformation", "id" : "ITEM-8", "issued" : { "date-parts" : [ [ "2016", "6" ] ] }, "note" : "Export Date: 16 October 2019", "page" : "17-27", "title" : "Comparison of temporal trends from multiple soil moisture data sets and precipitation: The implication of irrigation on regional soil moisture trend", "translator" : [ { "dropping-particle" : "", "family" : "S2059", "given" : "", "non-dropping-particle" : "", "parse-names" : false, "suffix" : "" } ], "type" : "article-journal", "volume" : "48" }, "uris" : [ "http://www.mendeley.com/documents/?uuid=70fddb22-4cc2-4112-aa92-7d7a4816608f" ] }, { "id" : "ITEM-9", "itemData" : { "DOI" : "10.1175/JHM-D-19-0290.s1", "abstract" : "This study elucidates drought characteristics in China during 1980\u20132015 using two commonly used meteorological drought indices: standardized precipitation index (SPI) and standardized precipitation\u2013 evapotranspiration index (SPEI). The results show that SPEI characterizes an overall increase in drought severity, area, and frequency during 1998\u20132015 compared with those during 1980\u201397, mainly due to the increasing potential evapotranspiration. By contrast, SPI does not reveal this phenomenon since precipitation does not exhibit a significant change overall. We further identify individual drought events using the three-dimensional (i.e., longitude, latitude, and time) clustering algorithm and apply the severity\u2013area\u2013duration (SAD) method to examine the drought spatiotemporal dynamics. Compared to SPI, SPEI identifies a lower drought frequency but with larger total drought areas overall. Additionally, SPEI identifies a greater number of severe drought events but a smaller number of slight drought events than the SPI. Approximately 30% of SPI-detected drought grids are not identified as drought by SPEI, and 40% of SPEI-detected drought grids are not recognized as drought by SPI. Both indices can roughly capture the major drought events, but SPEI-detected drought events are overall more severe than SPI. From the SAD analysis, SPI tends to identify drought as more severe over small areas within 1 million km2 and short durations less than 2 months, whereas SPEI tends to delineate drought as more severe across expansive areas larger than 3 million km2 and periods longer than 3 months. Given the fact that potential evapotranspiration increases in a warming climate, this study suggests SPEI may be more suitable than SPI in monitoring droughts under climate change. \u00a9 2020 American Meteorological Society.", "author" : [ { "dropping-particle" : "", "family" : "Li", "given" : "L", "non-dropping-particle" : "", "parse-names" : false, "suffix" : "" }, { "dropping-particle" : "", "family" : "She", "given" : "D", "non-dropping-particle" : "", "parse-names" : false, "suffix" : "" }, { "dropping-particle" : "", "family" : "Zheng", "given" : "H", "non-dropping-particle" : "", "parse-names" : false, "suffix" : "" }, { "dropping-particle" : "", "family" : "Lin", "given" : "P", "non-dropping-particle" : "", "parse-names" : false, "suffix" : "" }, { "dropping-particle" : "", "family" : "Yang", "given" : "Z.-L.", "non-dropping-particle" : "", "parse-names" : false, "suffix" : "" } ], "container-title" : "Journal of Hydrometeorology", "id" : "ITEM-9", "issue" : "7", "issued" : { "date-parts" : [ [ "2020" ] ] }, "note" : "Export Date: 26 October 2020", "page" : "1513-1530", "title" : "Elucidating diverse drought characteristics from two meteorological drought indices (SPI and SPEI) in China", "translator" : [ { "dropping-particle" : "", "family" : "S3237", "given" : "", "non-dropping-particle" : "", "parse-names" : false, "suffix" : "" } ], "type" : "article", "volume" : "21" }, "uris" : [ "http://www.mendeley.com/documents/?uuid=9aab333b-c323-4bc9-80c9-e852490121f5" ] } ], "mendeley" : { "formattedCitation" : "(Greve et al., 2014; Chen and Sun, 2015b; Cheng et al., 2015; Qiu et al., 2016; Dai and Zhao, 2017; Jia et al., 2018; Spinoni et al., 2019; Li et al., 2020b; Padr\u00f3n et al., 2020)", "manualFormatting" : "(Greve et al., 2014; Chen and Sun, 2015b; Cheng et al., 2015; Qiu et al., 2016; Dai and Zhao, 2017; Jia et al., 2018; Spinoni et al., 2019; L. Li et al., 2020; Padr\u00f3n et al., 2020)", "plainTextFormattedCitation" : "(Greve et al., 2014; Chen and Sun, 2015b; Cheng et al., 2015; Qiu et al., 2016; Dai and Zhao, 2017; Jia et al., 2018; Spinoni et al., 2019; Li et al., 2020b; Padr\u00f3n et al., 2020)", "previouslyFormattedCitation" : "(Greve et al., 2014; Chen and Sun, 2015b; Cheng et al., 2015; Qiu et al., 2016; Dai and Zhao, 2017; Jia et al., 2018; Spinoni et al., 2019; Li et al., 2020b;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Greve et al., 2014; Chen and Sun, 2015b; Cheng et al., 2015; Qiu et al., 2016; Dai and Zhao, 2017; Jia et al., 2018; Spinoni et al., 2019;</w:t>
            </w:r>
            <w:ins w:id="5704" w:author="Robin Matthews" w:date="2021-07-14T23:53:00Z">
              <w:r w:rsidR="00FA0829">
                <w:rPr>
                  <w:rFonts w:cs="Times New Roman"/>
                  <w:bCs/>
                  <w:noProof/>
                  <w:color w:val="000000" w:themeColor="text1"/>
                  <w:sz w:val="16"/>
                  <w:szCs w:val="16"/>
                  <w:lang w:val="nb-NO"/>
                </w:rPr>
                <w:t xml:space="preserve"> L.</w:t>
              </w:r>
            </w:ins>
            <w:r w:rsidR="00A26296">
              <w:rPr>
                <w:rFonts w:cs="Times New Roman"/>
                <w:bCs/>
                <w:noProof/>
                <w:color w:val="000000" w:themeColor="text1"/>
                <w:sz w:val="16"/>
                <w:szCs w:val="16"/>
                <w:lang w:val="nb-NO"/>
              </w:rPr>
              <w:t xml:space="preserve"> Li et al., 2020</w:t>
            </w:r>
            <w:del w:id="5705" w:author="Robin Matthews" w:date="2021-07-14T23:53:00Z">
              <w:r w:rsidR="00A26296" w:rsidDel="00FA0829">
                <w:rPr>
                  <w:rFonts w:cs="Times New Roman"/>
                  <w:bCs/>
                  <w:noProof/>
                  <w:color w:val="000000" w:themeColor="text1"/>
                  <w:sz w:val="16"/>
                  <w:szCs w:val="16"/>
                  <w:lang w:val="nb-NO"/>
                </w:rPr>
                <w:delText>b</w:delText>
              </w:r>
            </w:del>
            <w:r w:rsidR="00A26296">
              <w:rPr>
                <w:rFonts w:cs="Times New Roman"/>
                <w:bCs/>
                <w:noProof/>
                <w:color w:val="000000" w:themeColor="text1"/>
                <w:sz w:val="16"/>
                <w:szCs w:val="16"/>
                <w:lang w:val="nb-NO"/>
              </w:rPr>
              <w:t>; Padrón et al., 2020)</w:t>
            </w:r>
            <w:r w:rsidRPr="00D424AA">
              <w:rPr>
                <w:rFonts w:cs="Times New Roman"/>
                <w:bCs/>
                <w:color w:val="000000" w:themeColor="text1"/>
                <w:sz w:val="16"/>
                <w:szCs w:val="16"/>
                <w:lang w:val="en-GB"/>
              </w:rPr>
              <w:fldChar w:fldCharType="end"/>
            </w:r>
            <w:commentRangeEnd w:id="5703"/>
            <w:r w:rsidR="00A26296">
              <w:rPr>
                <w:rStyle w:val="Marquedecommentaire"/>
              </w:rPr>
              <w:commentReference w:id="5703"/>
            </w:r>
            <w:r w:rsidRPr="00841A35">
              <w:rPr>
                <w:rFonts w:cs="Times New Roman"/>
                <w:bCs/>
                <w:color w:val="000000" w:themeColor="text1"/>
                <w:sz w:val="16"/>
                <w:szCs w:val="16"/>
                <w:lang w:val="nb-NO"/>
              </w:rPr>
              <w:t xml:space="preserve">. </w:t>
            </w:r>
            <w:r w:rsidRPr="00D424AA">
              <w:rPr>
                <w:rFonts w:cs="Times New Roman"/>
                <w:bCs/>
                <w:color w:val="000000" w:themeColor="text1"/>
                <w:sz w:val="16"/>
                <w:szCs w:val="16"/>
                <w:lang w:val="en-GB"/>
              </w:rPr>
              <w:t xml:space="preserve">Identified trends are also confirmed by regional studies </w:t>
            </w:r>
            <w:commentRangeStart w:id="5706"/>
            <w:r w:rsidRPr="00D424AA">
              <w:rPr>
                <w:rFonts w:cs="Times New Roman"/>
                <w:bCs/>
                <w:color w:val="000000" w:themeColor="text1"/>
                <w:sz w:val="16"/>
                <w:szCs w:val="16"/>
                <w:lang w:val="en-GB"/>
              </w:rPr>
              <w:fldChar w:fldCharType="begin" w:fldLock="1"/>
            </w:r>
            <w:r w:rsidR="00DB48AC">
              <w:rPr>
                <w:rFonts w:cs="Times New Roman"/>
                <w:bCs/>
                <w:color w:val="000000" w:themeColor="text1"/>
                <w:sz w:val="16"/>
                <w:szCs w:val="16"/>
                <w:lang w:val="en-GB"/>
              </w:rPr>
              <w:instrText>ADDIN CSL_CITATION { "citationItems" : [ { "id" : "ITEM-1", "itemData" : { "DOI" : "10.1016/j.jhydrol.2014.09.068", "ISSN" : "00221694", "author" : [ { "dropping-particle" : "", "family" : "Qin", "given" : "Yue", "non-dropping-particle" : "", "parse-names" : false, "suffix" : "" }, { "dropping-particle" : "", "family" : "Yang", "given" : "Dawen", "non-dropping-particle" : "", "parse-names" : false, "suffix" : "" }, { "dropping-particle" : "", "family" : "Lei", "given" : "Huimin", "non-dropping-particle" : "", "parse-names" : false, "suffix" : "" }, { "dropping-particle" : "", "family" : "Xu", "given" : "Kai", "non-dropping-particle" : "", "parse-names" : false, "suffix" : "" }, { "dropping-particle" : "", "family" : "Xu", "given" : "Xiangyu", "non-dropping-particle" : "", "parse-names" : false, "suffix" : "" } ], "container-title" : "Journal of Hydrology", "id" : "ITEM-1", "issued" : { "date-parts" : [ [ "2015", "7" ] ] }, "note" : "Export Date: 16 October 2019", "page" : "55-67", "title" : "Comparative analysis of drought based on precipitation and soil moisture indices in Haihe basin of North China during the period of 1960\u20132010", "translator" : [ { "dropping-particle" : "", "family" : "S2048", "given" : "", "non-dropping-particle" : "", "parse-names" : false, "suffix" : "" } ], "type" : "article-journal", "volume" : "526" }, "uris" : [ "http://www.mendeley.com/documents/?uuid=051a227e-ccb2-4494-8b4d-4d68d7cf13c9" ] }, { "id" : "ITEM-2", "itemData" : { "DOI" : "10.1007/s00704-019-02935-4", "ISSN" : "14344483", "abstract" : "With significant climate warming, droughts over Southwest (SW) China are drawing increasing interest. By using the Mann-Kendall trend test, the continuous wavelet transform (CWT), the rotated empirical orthogonal function (REOF), and the random forest method (RF), this study focused on the trends and spatial variability in wetness/dryness as well as further investigated the potential factors by analyzing the behaviors of precipitation, temperature, and teleconnection indices in SW China. Results show that there are a slight drying trend and a remarkable spatial variation in the patterns of wetness/dryness. Due to the decreasing precipitation and increasing temperature, the drying trend (especially for severe and extreme droughts) significantly increases in the Yunnan-Guizhou Plateau and the Chongqing-Hubei region in the past decades. Additionally, the droughts in this region may also be directly or indirectly affected by the complex karst topographic and hydrological process. The variable importance analysis between climate index and standardized precipitation evapotranspiration index (SPEI) suggests that Atlantic Oscillation (AO) and Sunspots (SS) are the two most important influencing factors for the variations in dryness/wetness over SW China. Particularly, SS (AO) can be the largest influencing factor for the Yunnan-Guizhou Plateau and the Chongqing-Hubei region (Northern and Central Tibet). Besides, El Ni\u00f1o-Southern Oscillation (ENSO), North Atlantic Oscillation (NAO), Indian Ocean Dipole (IOD), and Pacific Decadal Oscillation (PDO) indices also show an impact on the variations in dryness/wetness, but their contributions are different in different regions. The results of this study provide certain references for mitigating the potential widespread impact of drought hazards in SW China.", "author" : [ { "dropping-particle" : "", "family" : "Wang", "given" : "Peng", "non-dropping-particle" : "", "parse-names" : false, "suffix" : "" }, { "dropping-particle" : "", "family" : "Wu", "given" : "Xiaoqing", "non-dropping-particle" : "", "parse-names" : false, "suffix" : "" }, { "dropping-particle" : "", "family" : "Hao", "given" : "Yanru", "non-dropping-particle" : "", "parse-names" : false, "suffix" : "" }, { "dropping-particle" : "", "family" : "Wu", "given" : "Chuanhao", "non-dropping-particle" : "", "parse-names" : false, "suffix" : "" }, { "dropping-particle" : "", "family" : "Zhang", "given" : "Jin", "non-dropping-particle" : "", "parse-names" : false, "suffix" : "" } ], "container-title" : "Theoretical and Applied Climatology", "id" : "ITEM-2", "issue" : "1-2", "issued" : { "date-parts" : [ [ "2020" ] ] }, "page" : "1-15", "publisher" : "Theoretical and Applied Climatology", "title" : "Is Southwest China drying or wetting? Spatiotemporal patterns and potential causes", "translator" : [ { "dropping-particle" : "", "family" : "S2824", "given" : "", "non-dropping-particle" : "", "parse-names" : false, "suffix" : "" } ], "type" : "article-journal", "volume" : "139" }, "uris" : [ "http://www.mendeley.com/documents/?uuid=f1243eba-4e92-4dcb-bb79-7b82abf270ad" ] }, { "id" : "ITEM-3", "itemData" : { "DOI" : "10.1038/srep11261", "ISSN" : "2045-2322", "author" : [ { "dropping-particle" : "", "family" : "Liu", "given" : "Yaling", "non-dropping-particle" : "", "parse-names" : false, "suffix" : "" }, { "dropping-particle" : "", "family" : "Pan", "given" : "Zhihua", "non-dropping-particle" : "", "parse-names" : false, "suffix" : "" }, { "dropping-particle" : "", "family" : "Zhuang", "given" : "Qianlai",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Zhang", "given" : "Tonglin", "non-dropping-particle" : "", "parse-names" : false, "suffix" : "" }, { "dropping-particle" : "", "family" : "An", "given" : "Pingli", "non-dropping-particle" : "", "parse-names" : false, "suffix" : "" }, { "dropping-particle" : "", "family" : "Dong", "given" : "Zhiqiang", "non-dropping-particle" : "", "parse-names" : false, "suffix" : "" }, { "dropping-particle" : "", "family" : "Zhang", "given" : "Jingting", "non-dropping-particle" : "", "parse-names" : false, "suffix" : "" }, { "dropping-particle" : "", "family" : "He", "given" : "Di", "non-dropping-particle" : "", "parse-names" : false, "suffix" : "" }, { "dropping-particle" : "", "family" : "Wang", "given" : "Liwei", "non-dropping-particle" : "", "parse-names" : false, "suffix" : "" }, { "dropping-particle" : "", "family" : "Pan", "given" : "Xuebiao", "non-dropping-particle" : "", "parse-names" : false, "suffix" : "" }, { "dropping-particle" : "", "family" : "Bai", "given" : "Wei", "non-dropping-particle" : "", "parse-names" : false, "suffix" : "" }, { "dropping-particle" : "", "family" : "Niyogi", "given" : "Dev", "non-dropping-particle" : "", "parse-names" : false, "suffix" : "" } ], "container-title" : "Scientific Reports", "id" : "ITEM-3", "issue" : "1", "issued" : { "date-parts" : [ [ "2015", "9", "9" ] ] }, "note" : "Export Date: 16 October 2019", "page" : "11261", "title" : "Agriculture intensifies soil moisture decline in Northern China", "translator" : [ { "dropping-particle" : "", "family" : "S2063", "given" : "", "non-dropping-particle" : "", "parse-names" : false, "suffix" : "" } ], "type" : "article-journal", "volume" : "5" }, "uris" : [ "http://www.mendeley.com/documents/?uuid=3d883fd9-9e05-4e03-b610-24ed41fae765" ] }, { "id" : "ITEM-4", "itemData" : { "DOI" : "10.3390/w12040933", "ISSN" : "2073-4441", "abstract" : "The semi-arid and arid drylands of China, which are located in the inland region of Eurasia, have experienced rapid climate change. Some regions in particular, have shown upward trends in the observational records of precipitation. However, there is more to drying and wetting than just changes in precipitation which still have large uncertainties. Coherent results, however, can be obtained, at the regional scale, with the use of multiple indices as shown in the recent literature. We divided the drylands of China into three sub-regions, i.e., a semi-arid (SA), an eastern-arid (EA) and a western-arid (WA) region. Precipitation from the China Meteorological Administration (CMA) and Climatic Research Unit (CRU), statistical and physical drought indices, including the Standardized Precipitation Evapotranspiration Index (SPEI), the Palmer Drought Severity Index (PDSI), self-calibrating PDSI (sc_PDSI), Root zone soil moisture (Root_sm) and Surface soil moisture (Surf_sm) from Global Land Evaporation Amsterdam Model (GLEAM), and Normalized Difference Vegetation Index (NDVI) were used to identify temporal and spatial patterns in drying and wetting. Data were selected from 1982\u20132012, in line with the availability of the remotely sensed vegetation data. Results show that the drylands of China exhibits a pattern of wetting in the west and drying in the east. The semi-arid region in the east is becoming drier and the drought area is increasing, with the values of CMA_P, CRU_P, PDSI, sc_PDSI, SPEI-01,SPEI-06, SPEI-12, Root_sm, Surf_sm at \u22121.064 mm yr\u22121, \u22120.834 mm yr\u22121, \u22120.050 yr\u22121 (p &lt; 0.1), \u22120.174 yr\u22121 (p &lt; 0.1), \u22120.014 yr\u22121, \u22120.06, \u22120.021 (p &lt; 0.1), \u22120.257\u00d710\u22123 m3 m\u22123 yr\u22121, \u22120.024\u00d710\u22123 m3 m\u22123 yr\u22121, respectively. The arid region generally exhibits a wetting trend, while the area in drought declines only in the western arid region, but not in the eastern arid part. In the semi-arid region, growing season (May to September) NDVI is significantly correlated (p &lt; 0.1) with eight out of nine indicators. We show in this study that the semi-arid region needs more study to protect the vegetation ecosystem and the water resources.", "author" : [ { "dropping-particle" : "", "family" : "Liang", "given" : "Chuanzhuang", "non-dropping-particle" : "", "parse-names" : false, "suffix" : "" }, { "dropping-particle" : "", "family" : "Chen", "given" : "Tiexi", "non-dropping-particle" : "", "parse-names" : false, "suffix" : "" }, { "dropping-particle" : "", "family" : "Dolman", "given" : "Han", "non-dropping-particle" : "", "parse-names" : false, "suffix" : "" }, { "dropping-particle" : "", "family" : "Shi", "given" : "Tingting", "non-dropping-particle" : "", "parse-names" : false, "suffix" : "" }, { "dropping-particle" : "", "family" : "Wei", "given" : "Xueqiong", "non-dropping-particle" : "", "parse-names" : false, "suffix" : "" }, { "dropping-particle" : "", "family" : "Xu", "given" : "Jialu", "non-dropping-particle" : "", "parse-names" : false, "suffix" : "" }, { "dropping-particle" : "", "family" : "Hagan", "given" : "Daniel Fiifi Tawia", "non-dropping-particle" : "", "parse-names" : false, "suffix" : "" } ], "container-title" : "Water", "id" : "ITEM-4", "issue" : "4", "issued" : { "date-parts" : [ [ "2020", "3", "25" ] ] }, "note" : "Cited By :1\n\nExport Date: 19 October 2020", "page" : "933", "title" : "Drying and Wetting Trends and Vegetation Covariations in the Drylands of China", "translator" : [ { "dropping-particle" : "", "family" : "S3106", "given" : "", "non-dropping-particle" : "", "parse-names" : false, "suffix" : "" } ], "type" : "article-journal", "volume" : "12" }, "uris" : [ "http://www.mendeley.com/documents/?uuid=144bbb97-0871-4854-afcf-1b16eb3197bc" ] } ], "mendeley" : { "formattedCitation" : "(Liu et al., 2015; Qin et al., 2015b; Liang et al., 2020; Wang et al., 2020)", "manualFormatting" : "(Liu et al., 2015; Y. Qin et al., 2015; Liang et al., 2020; Wang et al., 2020)", "plainTextFormattedCitation" : "(Liu et al., 2015; Qin et al., 2015b; Liang et al., 2020; Wang et al., 2020)", "previouslyFormattedCitation" : "(Liu et al., 2015; Qin et al., 2015b; Liang et al., 2020; Wang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Liu et al., 2015; </w:t>
            </w:r>
            <w:ins w:id="5707" w:author="Robin Matthews" w:date="2021-07-14T23:54:00Z">
              <w:r w:rsidR="00FA0829">
                <w:rPr>
                  <w:rFonts w:cs="Times New Roman"/>
                  <w:bCs/>
                  <w:noProof/>
                  <w:color w:val="000000" w:themeColor="text1"/>
                  <w:sz w:val="16"/>
                  <w:szCs w:val="16"/>
                  <w:lang w:val="nb-NO"/>
                </w:rPr>
                <w:t xml:space="preserve">Y. </w:t>
              </w:r>
            </w:ins>
            <w:r w:rsidR="00A26296">
              <w:rPr>
                <w:rFonts w:cs="Times New Roman"/>
                <w:bCs/>
                <w:noProof/>
                <w:color w:val="000000" w:themeColor="text1"/>
                <w:sz w:val="16"/>
                <w:szCs w:val="16"/>
                <w:lang w:val="nb-NO"/>
              </w:rPr>
              <w:t>Qin et al., 2015</w:t>
            </w:r>
            <w:del w:id="5708" w:author="Robin Matthews" w:date="2021-07-14T23:54:00Z">
              <w:r w:rsidR="00A26296" w:rsidDel="00FA0829">
                <w:rPr>
                  <w:rFonts w:cs="Times New Roman"/>
                  <w:bCs/>
                  <w:noProof/>
                  <w:color w:val="000000" w:themeColor="text1"/>
                  <w:sz w:val="16"/>
                  <w:szCs w:val="16"/>
                  <w:lang w:val="nb-NO"/>
                </w:rPr>
                <w:delText>b</w:delText>
              </w:r>
            </w:del>
            <w:r w:rsidR="00A26296">
              <w:rPr>
                <w:rFonts w:cs="Times New Roman"/>
                <w:bCs/>
                <w:noProof/>
                <w:color w:val="000000" w:themeColor="text1"/>
                <w:sz w:val="16"/>
                <w:szCs w:val="16"/>
                <w:lang w:val="nb-NO"/>
              </w:rPr>
              <w:t>; Liang et al., 2020; Wang et al., 2020)</w:t>
            </w:r>
            <w:r w:rsidRPr="00D424AA">
              <w:rPr>
                <w:rFonts w:cs="Times New Roman"/>
                <w:bCs/>
                <w:color w:val="000000" w:themeColor="text1"/>
                <w:sz w:val="16"/>
                <w:szCs w:val="16"/>
                <w:lang w:val="en-GB"/>
              </w:rPr>
              <w:fldChar w:fldCharType="end"/>
            </w:r>
            <w:commentRangeEnd w:id="5706"/>
            <w:r w:rsidR="00A26296">
              <w:rPr>
                <w:rStyle w:val="Marquedecommentaire"/>
              </w:rPr>
              <w:commentReference w:id="5706"/>
            </w:r>
            <w:r w:rsidRPr="00841A35">
              <w:rPr>
                <w:rFonts w:cs="Times New Roman"/>
                <w:bCs/>
                <w:color w:val="000000" w:themeColor="text1"/>
                <w:sz w:val="16"/>
                <w:szCs w:val="16"/>
                <w:lang w:val="nb-NO"/>
              </w:rPr>
              <w:t xml:space="preserve">. </w:t>
            </w:r>
            <w:r w:rsidRPr="00D424AA">
              <w:rPr>
                <w:rFonts w:cs="Times New Roman"/>
                <w:bCs/>
                <w:color w:val="000000" w:themeColor="text1"/>
                <w:sz w:val="16"/>
                <w:szCs w:val="16"/>
                <w:lang w:val="en-GB"/>
              </w:rPr>
              <w:t xml:space="preserve">Most of the drying trend took place since 1990,  with wetting trend beforehand </w:t>
            </w:r>
            <w:commentRangeStart w:id="5709"/>
            <w:r w:rsidRPr="00D424AA">
              <w:rPr>
                <w:rFonts w:cs="Times New Roman"/>
                <w:bCs/>
                <w:color w:val="000000" w:themeColor="text1"/>
                <w:sz w:val="16"/>
                <w:szCs w:val="16"/>
                <w:lang w:val="en-GB"/>
              </w:rPr>
              <w:fldChar w:fldCharType="begin" w:fldLock="1"/>
            </w:r>
            <w:ins w:id="5710" w:author="Robin Matthews" w:date="2021-07-14T23:53:00Z">
              <w:r w:rsidR="00FA0829">
                <w:rPr>
                  <w:rFonts w:cs="Times New Roman"/>
                  <w:bCs/>
                  <w:color w:val="000000" w:themeColor="text1"/>
                  <w:sz w:val="16"/>
                  <w:szCs w:val="16"/>
                  <w:lang w:val="en-GB"/>
                </w:rPr>
                <w:instrText>ADDIN CSL_CITATION { "citationItems" : [ { "id" : "ITEM-1", "itemData" : { "DOI" : "10.1002/joc.6397", "abstract" : "In recent years, extreme droughts have been frequent and widespread, and understanding the spatiotemporal variations in drought events in China plays an important role in drought risk management. In this study, using monthly meteorological data at 618 stations, we computed the Standardized Precipitation Evapotranspiration Index with potential evapotranspiration based on the Penman\u2013Monteith equation (SPEI_PM) for drought assessment. Furthermore, we analysed the trend, affected area, frequency and duration of drought in China over the period of 1960\u20132014 by the piecewise linear regression method (LRM) and Mann\u2013Kendall (MK) method. The results showed that (a) the slight wetting trend reflected during 1960\u20132014 by the SPEI_PM (0.03/10a (p &gt;.05). This trend was allocated to most parts of northern and southeastern China and was prone to arrive in winter. In contrast, the most significant drying trend was in the Loess Plateau and Yunnan\u2013Kweichow Plateau. (b) The turning point (TP) year of drought trend was 1993. The SPEI_PM was increased in most parts of northern China before 1993 according to the LRM and MK method. However, it decreased after 1993, especially in the south and northwest of China; (c) Over the past 55 years, the areas affected by drought decreased at a rate of \u22121.23%/10a (p &lt;.05). In detail, these areas decreased at a rate of \u22123.41%/10a before 1993 (p &lt;.05) and increased at a rate of 2.71%/10a after 1993 (p &gt;.05). (d) The drought frequency in most parts of China was between 15 and 20 during 1960\u20132014. Furthermore, compared with that in 1960\u20131977, the drought frequency was decreased in 1978\u20131995 and then increased in 1996\u20132014. These findings suggested that the long-term trend in drought events during 1960\u20132014 was not significant in China. However, the severity, affected area and frequency of droughts increase after 1993. These results allowed us to understand the changes in the drought across China over the last 55 years, which is important for guiding relevant agricultural activities. \u00a9 2019 Royal Meteorological Society", "author" : [ { "dropping-particle" : "", "family" : "Wu", "given" : "Z", "non-dropping-particle" : "", "parse-names" : false, "suffix" : "" }, { "dropping-particle" : "", "family" : "Yu", "given" : "L", "non-dropping-particle" : "", "parse-names" : false, "suffix" : "" }, { "dropping-particle" : "", "family" : "Du", "given" : "Z", "non-dropping-particle" : "", "parse-names" : false, "suffix" : "" }, { "dropping-particle" : "", "family" : "Zhang", "given" : "H", "non-dropping-particle" : "", "parse-names" : false, "suffix" : "" }, { "dropping-particle" : "", "family" : "Fan", "given" : "X", "non-dropping-particle" : "", "parse-names" : false, "suffix" : "" }, { "dropping-particle" : "", "family" : "Lei", "given" : "T", "non-dropping-particle" : "", "parse-names" : false, "suffix" : "" } ], "container-title" : "International Journal of Climatology", "id" : "ITEM-1", "issue" : "7", "issued" : { "date-parts" : [ [ "2020" ] ] }, "note" : "From Duplicate 1 (Recent changes in the drought of China from 1960 to 2014 - Wu, Z; Yu, L; Du, Z; Zhang, H; Fan, X; Lei, T)\n\ncited By 0\n\nFrom Duplicate 2 (Recent changes in the drought of China from 1960 to 2014 - Wu, Z; Yu, L; Du, Z; Zhang, H; Fan, X; Lei, T)\n\nExport Date: 26 October 2020", "page" : "3281-3296", "title" : "Recent changes in the drought of China from 1960 to 2014", "translator" : [ { "dropping-particle" : "", "family" : "S3339", "given" : "", "non-dropping-particle" : "", "parse-names" : false, "suffix" : "" } ], "type" : "article-journal", "volume" : "40" }, "uris" : [ "http://www.mendeley.com/documents/?uuid=4575357d-5053-46d2-aebf-27b3c3fc0f10" ] }, { "id" : "ITEM-2", "itemData" : { "DOI" : "10.1175/JCLI-D-14-00707.1", "ISSN" : "0894-8755", "abstract" : "\u00a9 2015 American Meteorological Society. The standardized precipitation evapotranspiration index (SPEI) is computed and compared in China using reference evapotranspiration calculated using the Thornthwaite (TH) approach and the Penman-Monteith (PM) equation. The analysis reveals that SPEI_PM outperforms the SPEI_TH with regard to drought monitoring during the period 1961-2012 over China, especially in arid regions of China. Furthermore, the SPEI_PM also performs better with regard to observed variations in soil moisture and streamflow in China. Thus, changes in drought characteristics over China are detected on the basis of variations in the SPEI_PM. The results indicate that droughts over China exhibit pronounced decadal variations over the past 50 yr, with more frequent and severe droughts occurring before the 1980s and in the 2000s compared with the 1980s and 1990s. Since the late 1990s, droughts have become more frequent and severe across China, especially in some regions of northern China. Concurrently, consecutive drought events have also increased across China. This suggests that dry conditions in China have been enhanced in recent years. Further analyses illustrate that the temperature and precipitation anomalies exhibit different roles in detecting droughts across China, which is primarily due to the magnitude of their variations and different climate variability. Considering temperature and precipitation perturbations, droughts exhibit relatively larger responses to temperature fluctuations in northern China and relatively larger responses to precipitation anomalies in southern China.", "author" : [ { "dropping-particle" : "", "family" : "Chen", "given" : "Huopo", "non-dropping-particle" : "", "parse-names" : false, "suffix" : "" }, { "dropping-particle" : "", "family" : "Sun", "given" : "Jianqi", "non-dropping-particle" : "", "parse-names" : false, "suffix" : "" } ], "container-title" : "Journal of Climate", "id" : "ITEM-2", "issue" : "13", "issued" : { "date-parts" : [ [ "2015", "7" ] ] }, "page" : "5430-5447", "title" : "Changes in Drought Characteristics over China Using the Standardized Precipitation Evapotranspiration Index", "translator" : [ { "dropping-particle" : "", "family" : "S623", "given" : "", "non-dropping-particle" : "", "parse-names" : false, "suffix" : "" } ], "type" : "article-journal", "volume" : "28" }, "uris" : [ "http://www.mendeley.com/documents/?uuid=6dfc4cd0-9315-4833-bd1c-45600daa1c3c" ] } ], "mendeley" : { "formattedCitation" : "(Chen and Sun, 2015b; Wu et al., 2020b)", "manualFormatting" : "(Chen and Sun, 2015b; Z. Wu et al., 2020)", "plainTextFormattedCitation" : "(Chen and Sun, 2015b; Wu et al., 2020b)", "previouslyFormattedCitation" : "(Chen and Sun, 2015b; Wu et al., 2020b)" }, "properties" : { "noteIndex" : 0 }, "schema" : "https://github.com/citation-style-language/schema/raw/master/csl-citation.json" }</w:instrText>
              </w:r>
            </w:ins>
            <w:del w:id="5711" w:author="Robin Matthews" w:date="2021-07-14T23:53:00Z">
              <w:r w:rsidR="00FF6231" w:rsidDel="00FA0829">
                <w:rPr>
                  <w:rFonts w:cs="Times New Roman"/>
                  <w:bCs/>
                  <w:color w:val="000000" w:themeColor="text1"/>
                  <w:sz w:val="16"/>
                  <w:szCs w:val="16"/>
                  <w:lang w:val="en-GB"/>
                </w:rPr>
                <w:delInstrText>ADDIN CSL_CITATION { "citationItems" : [ { "id" : "ITEM-1", "itemData" : { "DOI" : "10.1002/joc.6397", "abstract" : "In recent years, extreme droughts have been frequent and widespread, and understanding the spatiotemporal variations in drought events in China plays an important role in drought risk management. In this study, using monthly meteorological data at 618 stations, we computed the Standardized Precipitation Evapotranspiration Index with potential evapotranspiration based on the Penman\u2013Monteith equation (SPEI_PM) for drought assessment. Furthermore, we analysed the trend, affected area, frequency and duration of drought in China over the period of 1960\u20132014 by the piecewise linear regression method (LRM) and Mann\u2013Kendall (MK) method. The results showed that (a) the slight wetting trend reflected during 1960\u20132014 by the SPEI_PM (0.03/10a (p &gt;.05). This trend was allocated to most parts of northern and southeastern China and was prone to arrive in winter. In contrast, the most significant drying trend was in the Loess Plateau and Yunnan\u2013Kweichow Plateau. (b) The turning point (TP) year of drought trend was 1993. The SPEI_PM was increased in most parts of northern China before 1993 according to the LRM and MK method. However, it decreased after 1993, especially in the south and northwest of China; (c) Over the past 55 years, the areas affected by drought decreased at a rate of \u22121.23%/10a (p &lt;.05). In detail, these areas decreased at a rate of \u22123.41%/10a before 1993 (p &lt;.05) and increased at a rate of 2.71%/10a after 1993 (p &gt;.05). (d) The drought frequency in most parts of China was between 15 and 20 during 1960\u20132014. Furthermore, compared with that in 1960\u20131977, the drought frequency was decreased in 1978\u20131995 and then increased in 1996\u20132014. These findings suggested that the long-term trend in drought events during 1960\u20132014 was not significant in China. However, the severity, affected area and frequency of droughts increase after 1993. These results allowed us to understand the changes in the drought across China over the last 55 years, which is important for guiding relevant agricultural activities. \u00a9 2019 Royal Meteorological Society", "author" : [ { "dropping-particle" : "", "family" : "Wu", "given" : "Z", "non-dropping-particle" : "", "parse-names" : false, "suffix" : "" }, { "dropping-particle" : "", "family" : "Yu", "given" : "L", "non-dropping-particle" : "", "parse-names" : false, "suffix" : "" }, { "dropping-particle" : "", "family" : "Du", "given" : "Z", "non-dropping-particle" : "", "parse-names" : false, "suffix" : "" }, { "dropping-particle" : "", "family" : "Zhang", "given" : "H", "non-dropping-particle" : "", "parse-names" : false, "suffix" : "" }, { "dropping-particle" : "", "family" : "Fan", "given" : "X", "non-dropping-particle" : "", "parse-names" : false, "suffix" : "" }, { "dropping-particle" : "", "family" : "Lei", "given" : "T", "non-dropping-particle" : "", "parse-names" : false, "suffix" : "" } ], "container-title" : "International Journal of Climatology", "id" : "ITEM-1", "issue" : "7", "issued" : { "date-parts" : [ [ "2020" ] ] }, "note" : "From Duplicate 1 (Recent changes in the drought of China from 1960 to 2014 - Wu, Z; Yu, L; Du, Z; Zhang, H; Fan, X; Lei, T)\n\ncited By 0\n\nFrom Duplicate 2 (Recent changes in the drought of China from 1960 to 2014 - Wu, Z; Yu, L; Du, Z; Zhang, H; Fan, X; Lei, T)\n\nExport Date: 26 October 2020", "page" : "3281-3296", "title" : "Recent changes in the drought of China from 1960 to 2014", "translator" : [ { "dropping-particle" : "", "family" : "S3339", "given" : "", "non-dropping-particle" : "", "parse-names" : false, "suffix" : "" } ], "type" : "article-journal", "volume" : "40" }, "uris" : [ "http://www.mendeley.com/documents/?uuid=4575357d-5053-46d2-aebf-27b3c3fc0f10" ] }, { "id" : "ITEM-2", "itemData" : { "DOI" : "10.1175/JCLI-D-14-00707.1", "ISSN" : "0894-8755", "abstract" : "\u00a9 2015 American Meteorological Society. The standardized precipitation evapotranspiration index (SPEI) is computed and compared in China using reference evapotranspiration calculated using the Thornthwaite (TH) approach and the Penman-Monteith (PM) equation. The analysis reveals that SPEI_PM outperforms the SPEI_TH with regard to drought monitoring during the period 1961-2012 over China, especially in arid regions of China. Furthermore, the SPEI_PM also performs better with regard to observed variations in soil moisture and streamflow in China. Thus, changes in drought characteristics over China are detected on the basis of variations in the SPEI_PM. The results indicate that droughts over China exhibit pronounced decadal variations over the past 50 yr, with more frequent and severe droughts occurring before the 1980s and in the 2000s compared with the 1980s and 1990s. Since the late 1990s, droughts have become more frequent and severe across China, especially in some regions of northern China. Concurrently, consecutive drought events have also increased across China. This suggests that dry conditions in China have been enhanced in recent years. Further analyses illustrate that the temperature and precipitation anomalies exhibit different roles in detecting droughts across China, which is primarily due to the magnitude of their variations and different climate variability. Considering temperature and precipitation perturbations, droughts exhibit relatively larger responses to temperature fluctuations in northern China and relatively larger responses to precipitation anomalies in southern China.", "author" : [ { "dropping-particle" : "", "family" : "Chen", "given" : "Huopo", "non-dropping-particle" : "", "parse-names" : false, "suffix" : "" }, { "dropping-particle" : "", "family" : "Sun", "given" : "Jianqi", "non-dropping-particle" : "", "parse-names" : false, "suffix" : "" } ], "container-title" : "Journal of Climate", "id" : "ITEM-2", "issue" : "13", "issued" : { "date-parts" : [ [ "2015", "7" ] ] }, "page" : "5430-5447", "title" : "Changes in Drought Characteristics over China Using the Standardized Precipitation Evapotranspiration Index", "translator" : [ { "dropping-particle" : "", "family" : "S623", "given" : "", "non-dropping-particle" : "", "parse-names" : false, "suffix" : "" } ], "type" : "article-journal", "volume" : "28" }, "uris" : [ "http://www.mendeley.com/documents/?uuid=6dfc4cd0-9315-4833-bd1c-45600daa1c3c" ] } ], "mendeley" : { "formattedCitation" : "(Chen and Sun, 2015b; Wu et al., 2020b)", "plainTextFormattedCitation" : "(Chen and Sun, 2015b; Wu et al., 2020b)", "previouslyFormattedCitation" : "(Chen and Sun, 2015b; Wu et al., 2020b)"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Chen and Sun, 2015b; </w:t>
            </w:r>
            <w:ins w:id="5712" w:author="Robin Matthews" w:date="2021-07-14T23:53:00Z">
              <w:r w:rsidR="00FA0829">
                <w:rPr>
                  <w:rFonts w:cs="Times New Roman"/>
                  <w:bCs/>
                  <w:noProof/>
                  <w:color w:val="000000" w:themeColor="text1"/>
                  <w:sz w:val="16"/>
                  <w:szCs w:val="16"/>
                  <w:lang w:val="en-GB"/>
                </w:rPr>
                <w:t xml:space="preserve">Z. </w:t>
              </w:r>
            </w:ins>
            <w:r w:rsidR="00A26296">
              <w:rPr>
                <w:rFonts w:cs="Times New Roman"/>
                <w:bCs/>
                <w:noProof/>
                <w:color w:val="000000" w:themeColor="text1"/>
                <w:sz w:val="16"/>
                <w:szCs w:val="16"/>
                <w:lang w:val="en-GB"/>
              </w:rPr>
              <w:t>Wu et al., 2020</w:t>
            </w:r>
            <w:del w:id="5713" w:author="Robin Matthews" w:date="2021-07-14T23:53:00Z">
              <w:r w:rsidR="00A26296" w:rsidDel="00FA0829">
                <w:rPr>
                  <w:rFonts w:cs="Times New Roman"/>
                  <w:bCs/>
                  <w:noProof/>
                  <w:color w:val="000000" w:themeColor="text1"/>
                  <w:sz w:val="16"/>
                  <w:szCs w:val="16"/>
                  <w:lang w:val="en-GB"/>
                </w:rPr>
                <w:delText>b</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709"/>
            <w:r w:rsidR="00A26296">
              <w:rPr>
                <w:rStyle w:val="Marquedecommentaire"/>
              </w:rPr>
              <w:commentReference w:id="5709"/>
            </w:r>
            <w:r w:rsidRPr="00841A35">
              <w:rPr>
                <w:rFonts w:cs="Times New Roman"/>
                <w:bCs/>
                <w:color w:val="000000" w:themeColor="text1"/>
                <w:sz w:val="16"/>
                <w:szCs w:val="16"/>
                <w:lang w:val="en-GB"/>
              </w:rPr>
              <w:t>.</w:t>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5867B3D" w14:textId="77777777"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w:t>
            </w:r>
          </w:p>
          <w:p w14:paraId="0332A98E" w14:textId="77777777" w:rsidR="00D376F0" w:rsidRPr="00D424AA" w:rsidRDefault="00D376F0" w:rsidP="00D424AA">
            <w:pPr>
              <w:rPr>
                <w:rFonts w:cs="Times New Roman"/>
                <w:sz w:val="16"/>
                <w:szCs w:val="16"/>
                <w:lang w:val="en-GB" w:eastAsia="en-CA"/>
              </w:rPr>
            </w:pPr>
          </w:p>
          <w:commentRangeStart w:id="5714"/>
          <w:p w14:paraId="499F709F" w14:textId="414C5B9D" w:rsidR="00D376F0" w:rsidRPr="00D424AA" w:rsidRDefault="00D376F0" w:rsidP="00D424AA">
            <w:pPr>
              <w:rPr>
                <w:rFonts w:cs="Times New Roman"/>
                <w:sz w:val="16"/>
                <w:szCs w:val="16"/>
                <w:lang w:val="en-GB"/>
              </w:rPr>
            </w:pPr>
            <w:r w:rsidRPr="00D424AA">
              <w:rPr>
                <w:rFonts w:cs="Times New Roman"/>
                <w:sz w:val="16"/>
                <w:szCs w:val="16"/>
                <w:lang w:val="en-GB"/>
              </w:rPr>
              <w:fldChar w:fldCharType="begin" w:fldLock="1"/>
            </w:r>
            <w:ins w:id="5715" w:author="Robin Matthews" w:date="2021-07-14T23:52:00Z">
              <w:r w:rsidR="00FA0829">
                <w:rPr>
                  <w:rFonts w:cs="Times New Roman"/>
                  <w:sz w:val="16"/>
                  <w:szCs w:val="16"/>
                  <w:lang w:val="en-GB"/>
                </w:rPr>
                <w:instrText>ADDIN CSL_CITATION { "citationItems" : [ { "id" : "ITEM-1", "itemData" : { "DOI" : "10.1175/BAMS-D-19-0202.1", "abstract" : "HadGEM3-A indicates that anthropogenic forcing has increased the likelihood of the 2018 late spring drought in South China approximately 17 times, and such events do not occur in CAM5 without human influence. \u00a9 2020 American Meteorological Society For information regarding reuse of this content and general copyright information, consult the AMS Copyright Policy.", "author" : [ { "dropping-particle" : "", "family" : "Zhang", "given" : "L", "non-dropping-particle" : "", "parse-names" : false, "suffix" : "" }, { "dropping-particle" : "", "family" : "Zhou", "given" : "T", "non-dropping-particle" : "", "parse-names" : false, "suffix" : "" }, { "dropping-particle" : "", "family" : "Chen", "given" : "X", "non-dropping-particle" : "", "parse-names" : false, "suffix" : "" }, { "dropping-particle" : "", "family" : "Wu", "given" : "P", "non-dropping-particle" : "", "parse-names" : false, "suffix" : "" }, { "dropping-particle" : "", "family" : "Christidis", "given" : "N", "non-dropping-particle" : "", "parse-names" : false, "suffix" : "" }, { "dropping-particle" : "", "family" : "Lott", "given" : "F C", "non-dropping-particle" : "", "parse-names" : false, "suffix" : "" } ], "container-title" : "Bulletin of the American Meteorological Society", "id" : "ITEM-1", "issue" : "1", "issued" : { "date-parts" : [ [ "2020" ] ] }, "note" : "Export Date: 26 October 2020", "page" : "S59-S64", "title" : "The late spring drought of 2018 in South China", "translator" : [ { "dropping-particle" : "", "family" : "S3238", "given" : "", "non-dropping-particle" : "", "parse-names" : false, "suffix" : "" } ], "type" : "article", "volume" : "101" }, "uris" : [ "http://www.mendeley.com/documents/?uuid=f65c23c7-55a8-4813-ac4a-07561d33b97f" ] } ], "mendeley" : { "formattedCitation" : "(Zhang et al., 2020b)", "manualFormatting" : "L. Zhang et al. (2020)", "plainTextFormattedCitation" : "(Zhang et al., 2020b)", "previouslyFormattedCitation" : "(Zhang et al., 2020b)" }, "properties" : { "noteIndex" : 0 }, "schema" : "https://github.com/citation-style-language/schema/raw/master/csl-citation.json" }</w:instrText>
              </w:r>
            </w:ins>
            <w:del w:id="5716" w:author="Robin Matthews" w:date="2021-07-14T23:52:00Z">
              <w:r w:rsidR="00FF6231" w:rsidDel="00FA0829">
                <w:rPr>
                  <w:rFonts w:cs="Times New Roman"/>
                  <w:sz w:val="16"/>
                  <w:szCs w:val="16"/>
                  <w:lang w:val="en-GB"/>
                </w:rPr>
                <w:delInstrText>ADDIN CSL_CITATION { "citationItems" : [ { "id" : "ITEM-1", "itemData" : { "DOI" : "10.1175/BAMS-D-19-0202.1", "abstract" : "HadGEM3-A indicates that anthropogenic forcing has increased the likelihood of the 2018 late spring drought in South China approximately 17 times, and such events do not occur in CAM5 without human influence. \u00a9 2020 American Meteorological Society For information regarding reuse of this content and general copyright information, consult the AMS Copyright Policy.", "author" : [ { "dropping-particle" : "", "family" : "Zhang", "given" : "L", "non-dropping-particle" : "", "parse-names" : false, "suffix" : "" }, { "dropping-particle" : "", "family" : "Zhou", "given" : "T", "non-dropping-particle" : "", "parse-names" : false, "suffix" : "" }, { "dropping-particle" : "", "family" : "Chen", "given" : "X", "non-dropping-particle" : "", "parse-names" : false, "suffix" : "" }, { "dropping-particle" : "", "family" : "Wu", "given" : "P", "non-dropping-particle" : "", "parse-names" : false, "suffix" : "" }, { "dropping-particle" : "", "family" : "Christidis", "given" : "N", "non-dropping-particle" : "", "parse-names" : false, "suffix" : "" }, { "dropping-particle" : "", "family" : "Lott", "given" : "F C", "non-dropping-particle" : "", "parse-names" : false, "suffix" : "" } ], "container-title" : "Bulletin of the American Meteorological Society", "id" : "ITEM-1", "issue" : "1", "issued" : { "date-parts" : [ [ "2020" ] ] }, "note" : "Export Date: 26 October 2020", "page" : "S59-S64", "title" : "The late spring drought of 2018 in South China", "translator" : [ { "dropping-particle" : "", "family" : "S3238", "given" : "", "non-dropping-particle" : "", "parse-names" : false, "suffix" : "" } ], "type" : "article", "volume" : "101" }, "uris" : [ "http://www.mendeley.com/documents/?uuid=f65c23c7-55a8-4813-ac4a-07561d33b97f" ] } ], "mendeley" : { "formattedCitation" : "(Zhang et al., 2020b)", "manualFormatting" : "Zhang et al. (2020)", "plainTextFormattedCitation" : "(Zhang et al., 2020b)", "previouslyFormattedCitation" : "(Zhang et al., 2020b)" }, "properties" : { "noteIndex" : 0 }, "schema" : "https://github.com/citation-style-language/schema/raw/master/csl-citation.json" }</w:delInstrText>
              </w:r>
            </w:del>
            <w:r w:rsidRPr="00D424AA">
              <w:rPr>
                <w:rFonts w:cs="Times New Roman"/>
                <w:sz w:val="16"/>
                <w:szCs w:val="16"/>
                <w:lang w:val="en-GB"/>
              </w:rPr>
              <w:fldChar w:fldCharType="separate"/>
            </w:r>
            <w:del w:id="5717" w:author="Robin Matthews" w:date="2021-07-14T23:52:00Z">
              <w:r w:rsidR="00A26296" w:rsidDel="00FA0829">
                <w:rPr>
                  <w:rFonts w:cs="Times New Roman"/>
                  <w:noProof/>
                  <w:sz w:val="16"/>
                  <w:szCs w:val="16"/>
                  <w:lang w:val="en-GB"/>
                </w:rPr>
                <w:delText>Z</w:delText>
              </w:r>
            </w:del>
            <w:ins w:id="5718" w:author="Robin Matthews" w:date="2021-07-14T23:52:00Z">
              <w:r w:rsidR="00FA0829">
                <w:rPr>
                  <w:rFonts w:cs="Times New Roman"/>
                  <w:noProof/>
                  <w:sz w:val="16"/>
                  <w:szCs w:val="16"/>
                  <w:lang w:val="en-GB"/>
                </w:rPr>
                <w:t>L. Z</w:t>
              </w:r>
            </w:ins>
            <w:r w:rsidR="00A26296">
              <w:rPr>
                <w:rFonts w:cs="Times New Roman"/>
                <w:noProof/>
                <w:sz w:val="16"/>
                <w:szCs w:val="16"/>
                <w:lang w:val="en-GB"/>
              </w:rPr>
              <w:t>hang et al. (2020)</w:t>
            </w:r>
            <w:r w:rsidRPr="00D424AA">
              <w:rPr>
                <w:rFonts w:cs="Times New Roman"/>
                <w:sz w:val="16"/>
                <w:szCs w:val="16"/>
                <w:lang w:val="en-GB"/>
              </w:rPr>
              <w:fldChar w:fldCharType="end"/>
            </w:r>
            <w:commentRangeEnd w:id="5714"/>
            <w:r w:rsidR="00A26296">
              <w:rPr>
                <w:rStyle w:val="Marquedecommentaire"/>
              </w:rPr>
              <w:commentReference w:id="5714"/>
            </w:r>
            <w:r w:rsidRPr="00841A35">
              <w:rPr>
                <w:rFonts w:cs="Times New Roman"/>
                <w:sz w:val="16"/>
                <w:szCs w:val="16"/>
                <w:lang w:val="en-GB"/>
              </w:rPr>
              <w:t xml:space="preserve"> concluded that anthropogenic forcing contributed to 2018 drought, principally as consequence of enhanced AED.</w:t>
            </w:r>
          </w:p>
          <w:p w14:paraId="04B05AE9" w14:textId="77777777" w:rsidR="00D376F0" w:rsidRPr="00D424AA" w:rsidRDefault="00D376F0" w:rsidP="00D424AA">
            <w:pPr>
              <w:rPr>
                <w:rFonts w:cs="Times New Roman"/>
                <w:sz w:val="16"/>
                <w:szCs w:val="16"/>
                <w:lang w:val="en-GB" w:eastAsia="en-CA"/>
              </w:rPr>
            </w:pPr>
          </w:p>
          <w:p w14:paraId="7C9C4A46" w14:textId="4FE4BE92" w:rsidR="00D376F0" w:rsidRPr="00D424AA" w:rsidRDefault="00D376F0" w:rsidP="00D424AA">
            <w:pPr>
              <w:rPr>
                <w:rFonts w:cs="Times New Roman"/>
                <w:sz w:val="16"/>
                <w:szCs w:val="16"/>
                <w:lang w:val="en-GB" w:eastAsia="en-CA"/>
              </w:rPr>
            </w:pPr>
            <w:r w:rsidRPr="00D424AA">
              <w:rPr>
                <w:rFonts w:cs="Times New Roman"/>
                <w:sz w:val="16"/>
                <w:szCs w:val="16"/>
                <w:lang w:val="en-GB"/>
              </w:rPr>
              <w:t xml:space="preserve">One study suggests that soil moisture drought conditions in northern China have been intensified by agriculture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38/srep11261", "ISSN" : "2045-2322", "author" : [ { "dropping-particle" : "", "family" : "Liu", "given" : "Yaling", "non-dropping-particle" : "", "parse-names" : false, "suffix" : "" }, { "dropping-particle" : "", "family" : "Pan", "given" : "Zhihua", "non-dropping-particle" : "", "parse-names" : false, "suffix" : "" }, { "dropping-particle" : "", "family" : "Zhuang", "given" : "Qianlai",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Zhang", "given" : "Tonglin", "non-dropping-particle" : "", "parse-names" : false, "suffix" : "" }, { "dropping-particle" : "", "family" : "An", "given" : "Pingli", "non-dropping-particle" : "", "parse-names" : false, "suffix" : "" }, { "dropping-particle" : "", "family" : "Dong", "given" : "Zhiqiang", "non-dropping-particle" : "", "parse-names" : false, "suffix" : "" }, { "dropping-particle" : "", "family" : "Zhang", "given" : "Jingting", "non-dropping-particle" : "", "parse-names" : false, "suffix" : "" }, { "dropping-particle" : "", "family" : "He", "given" : "Di", "non-dropping-particle" : "", "parse-names" : false, "suffix" : "" }, { "dropping-particle" : "", "family" : "Wang", "given" : "Liwei", "non-dropping-particle" : "", "parse-names" : false, "suffix" : "" }, { "dropping-particle" : "", "family" : "Pan", "given" : "Xuebiao", "non-dropping-particle" : "", "parse-names" : false, "suffix" : "" }, { "dropping-particle" : "", "family" : "Bai", "given" : "Wei", "non-dropping-particle" : "", "parse-names" : false, "suffix" : "" }, { "dropping-particle" : "", "family" : "Niyogi", "given" : "Dev", "non-dropping-particle" : "", "parse-names" : false, "suffix" : "" } ], "container-title" : "Scientific Reports", "id" : "ITEM-1", "issue" : "1", "issued" : { "date-parts" : [ [ "2015", "9", "9" ] ] }, "note" : "Export Date: 16 October 2019", "page" : "11261", "title" : "Agriculture intensifies soil moisture decline in Northern China", "translator" : [ { "dropping-particle" : "", "family" : "S2063", "given" : "", "non-dropping-particle" : "", "parse-names" : false, "suffix" : "" } ], "type" : "article-journal", "volume" : "5" }, "uris" : [ "http://www.mendeley.com/documents/?uuid=3d883fd9-9e05-4e03-b610-24ed41fae765" ] } ], "mendeley" : { "formattedCitation" : "(Liu et al., 2015)", "plainTextFormattedCitation" : "(Liu et al., 2015)", "previouslyFormattedCitation" : "(Liu et al., 2015)"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Liu et al., 2015)</w:t>
            </w:r>
            <w:r w:rsidRPr="00D424AA">
              <w:rPr>
                <w:rFonts w:cs="Times New Roman"/>
                <w:sz w:val="16"/>
                <w:szCs w:val="16"/>
                <w:lang w:val="en-GB"/>
              </w:rPr>
              <w:fldChar w:fldCharType="end"/>
            </w:r>
            <w:r w:rsidRPr="00841A35">
              <w:rPr>
                <w:rFonts w:cs="Times New Roman"/>
                <w:sz w:val="16"/>
                <w:szCs w:val="16"/>
                <w:lang w:val="en-GB"/>
              </w:rPr>
              <w:t>.</w:t>
            </w:r>
          </w:p>
          <w:p w14:paraId="12DA5106" w14:textId="77777777" w:rsidR="00D376F0" w:rsidRPr="00D424AA" w:rsidRDefault="00D376F0" w:rsidP="00D424AA">
            <w:pPr>
              <w:rPr>
                <w:rFonts w:cs="Times New Roman"/>
                <w:sz w:val="16"/>
                <w:szCs w:val="16"/>
                <w:lang w:val="en-GB" w:eastAsia="en-CA"/>
              </w:rPr>
            </w:pPr>
          </w:p>
          <w:p w14:paraId="5C6314BE" w14:textId="77777777" w:rsidR="00D376F0" w:rsidRPr="00D424AA" w:rsidRDefault="00D376F0" w:rsidP="00D424AA">
            <w:pPr>
              <w:rPr>
                <w:rFonts w:cs="Times New Roman"/>
                <w:color w:val="000000" w:themeColor="text1"/>
                <w:sz w:val="16"/>
                <w:szCs w:val="16"/>
                <w:lang w:val="en-GB"/>
              </w:rPr>
            </w:pP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01F9463" w14:textId="4E703A2C" w:rsidR="00D376F0" w:rsidRPr="00D424AA" w:rsidRDefault="00D376F0" w:rsidP="00D424AA">
            <w:pPr>
              <w:rPr>
                <w:rFonts w:cs="Times New Roman"/>
                <w:bCs/>
                <w:color w:val="000000" w:themeColor="text1"/>
                <w:sz w:val="16"/>
                <w:szCs w:val="16"/>
                <w:lang w:val="nb-NO"/>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trends </w:t>
            </w:r>
            <w:r w:rsidRPr="00D424AA">
              <w:rPr>
                <w:rFonts w:cs="Times New Roman"/>
                <w:bCs/>
                <w:color w:val="000000" w:themeColor="text1"/>
                <w:sz w:val="16"/>
                <w:szCs w:val="16"/>
                <w:lang w:val="en-GB"/>
              </w:rPr>
              <w:t xml:space="preserve">depending on model, subregion and </w:t>
            </w:r>
            <w:r w:rsidRPr="00DB48AC">
              <w:rPr>
                <w:rFonts w:cs="Times New Roman"/>
                <w:bCs/>
                <w:color w:val="000000" w:themeColor="text1"/>
                <w:sz w:val="16"/>
                <w:szCs w:val="16"/>
                <w:lang w:val="en-GB"/>
              </w:rPr>
              <w:t xml:space="preserve">index </w:t>
            </w:r>
            <w:commentRangeStart w:id="5719"/>
            <w:r w:rsidRPr="00037826">
              <w:rPr>
                <w:rFonts w:cs="Times New Roman"/>
                <w:bCs/>
                <w:color w:val="000000" w:themeColor="text1"/>
                <w:sz w:val="16"/>
                <w:szCs w:val="16"/>
                <w:lang w:val="en-GB"/>
              </w:rPr>
              <w:fldChar w:fldCharType="begin" w:fldLock="1"/>
            </w:r>
            <w:ins w:id="5720" w:author="Robin Matthews" w:date="2021-07-14T23:52:00Z">
              <w:r w:rsidR="00FA082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7/s00382-017-3623-z", "ISSN" : "0930-7575", "author" : [ { "dropping-particle" : "", "family" : "Huang", "given" : "Jinlong", "non-dropping-particle" : "", "parse-names" : false, "suffix" : "" }, { "dropping-particle" : "", "family" : "Zhai", "given" : "Jianqing", "non-dropping-particle" : "", "parse-names" : false, "suffix" : "" }, { "dropping-particle" : "", "family" : "Jiang", "given" : "Tong", "non-dropping-particle" : "", "parse-names" : false, "suffix" : "" }, { "dropping-particle" : "", "family" : "Wang", "given" : "Yanjun", "non-dropping-particle" : "", "parse-names" : false, "suffix" : "" }, { "dropping-particle" : "", "family" : "Li", "given" : "Xiucang", "non-dropping-particle" : "", "parse-names" : false, "suffix" : "" }, { "dropping-particle" : "", "family" : "Wang", "given" : "Run", "non-dropping-particle" : "", "parse-names" : false, "suffix" : "" }, { "dropping-particle" : "", "family" : "Xiong", "given" : "Ming", "non-dropping-particle" : "", "parse-names" : false, "suffix" : "" }, { "dropping-particle" : "", "family" : "Su", "given" : "Buda", "non-dropping-particle" : "", "parse-names" : false, "suffix" : "" }, { "dropping-particle" : "", "family" : "Fischer", "given" : "Thomas", "non-dropping-particle" : "", "parse-names" : false, "suffix" : "" } ], "container-title" : "Climate Dynamics", "id" : "ITEM-3", "issue" : "1-2", "issued" : { "date-parts" : [ [ "2018", "1", "22" ] ] }, "page" : "507-525", "title" : "Analysis of future drought characteristics in China using the regional climate model CCLM", "translator" : [ { "dropping-particle" : "", "family" : "S2540", "given" : "", "non-dropping-particle" : "", "parse-names" : false, "suffix" : "" } ], "type" : "article-journal", "volume" : "50" }, "uris" : [ "http://www.mendeley.com/documents/?uuid=928cdd85-e108-41c4-8cf8-d810930884b5"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Huang et al., 2018a; Naumann et al., 2018; Xu et al., 2019a; Gu et al., 2020)", "manualFormatting" : "( J. Huang et al., 2018; Naumann et al., 2018; L. Xu et al., 2019; Gu et al., 2020)", "plainTextFormattedCitation" : "(Huang et al., 2018a; Naumann et al., 2018; Xu et al., 2019a; Gu et al., 2020)", "previouslyFormattedCitation" : "(Huang et al., 2018a; Naumann et al., 2018; Xu et al., 2019a; Gu et al., 2020)" }, "properties" : { "noteIndex" : 0 }, "schema" : "https://github.com/citation-style-language/schema/raw/master/csl-citation.json" }</w:instrText>
              </w:r>
            </w:ins>
            <w:del w:id="5721" w:author="Robin Matthews" w:date="2021-07-14T23:52:00Z">
              <w:r w:rsidR="003A5209" w:rsidRPr="00FA0829" w:rsidDel="00FA0829">
                <w:rPr>
                  <w:rFonts w:cs="Times New Roman"/>
                  <w:bCs/>
                  <w:color w:val="000000" w:themeColor="text1"/>
                  <w:sz w:val="16"/>
                  <w:szCs w:val="16"/>
                  <w:lang w:val="en-GB"/>
                </w:rPr>
                <w:del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7/s00382-017-3623-z", "ISSN" : "0930-7575", "author" : [ { "dropping-particle" : "", "family" : "Huang", "given" : "Jinlong", "non-dropping-particle" : "", "parse-names" : false, "suffix" : "" }, { "dropping-particle" : "", "family" : "Zhai", "given" : "Jianqing", "non-dropping-particle" : "", "parse-names" : false, "suffix" : "" }, { "dropping-particle" : "", "family" : "Jiang", "given" : "Tong", "non-dropping-particle" : "", "parse-names" : false, "suffix" : "" }, { "dropping-particle" : "", "family" : "Wang", "given" : "Yanjun", "non-dropping-particle" : "", "parse-names" : false, "suffix" : "" }, { "dropping-particle" : "", "family" : "Li", "given" : "Xiucang", "non-dropping-particle" : "", "parse-names" : false, "suffix" : "" }, { "dropping-particle" : "", "family" : "Wang", "given" : "Run", "non-dropping-particle" : "", "parse-names" : false, "suffix" : "" }, { "dropping-particle" : "", "family" : "Xiong", "given" : "Ming", "non-dropping-particle" : "", "parse-names" : false, "suffix" : "" }, { "dropping-particle" : "", "family" : "Su", "given" : "Buda", "non-dropping-particle" : "", "parse-names" : false, "suffix" : "" }, { "dropping-particle" : "", "family" : "Fischer", "given" : "Thomas", "non-dropping-particle" : "", "parse-names" : false, "suffix" : "" } ], "container-title" : "Climate Dynamics", "id" : "ITEM-3", "issue" : "1-2", "issued" : { "date-parts" : [ [ "2018", "1", "22" ] ] }, "page" : "507-525", "title" : "Analysis of future drought characteristics in China using the regional climate model CCLM", "translator" : [ { "dropping-particle" : "", "family" : "S2540", "given" : "", "non-dropping-particle" : "", "parse-names" : false, "suffix" : "" } ], "type" : "article-journal", "volume" : "50" }, "uris" : [ "http://www.mendeley.com/documents/?uuid=928cdd85-e108-41c4-8cf8-d810930884b5"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Huang et al., 2018a; Naumann et al., 2018; Xu et al., 2019a; Gu et al., 2020)", "manualFormatting" : "(Huang et al., 2018a; Naumann et al., 2018; L. Xu et al., 2019; Gu et al., 2020)", "plainTextFormattedCitation" : "(Huang et al., 2018a; Naumann et al., 2018; Xu et al., 2019a; Gu et al., 2020)", "previouslyFormattedCitation" : "(Huang et al., 2018a; Naumann et al., 2018; Xu et al., 2019a; Gu et al., 2020)" }, "properties" : { "noteIndex" : 0 }, "schema" : "https://github.com/citation-style-language/schema/raw/master/csl-citation.json" }</w:delInstrText>
              </w:r>
            </w:del>
            <w:r w:rsidRPr="00037826">
              <w:rPr>
                <w:rFonts w:cs="Times New Roman"/>
                <w:bCs/>
                <w:color w:val="000000" w:themeColor="text1"/>
                <w:sz w:val="16"/>
                <w:szCs w:val="16"/>
                <w:lang w:val="en-GB"/>
                <w:rPrChange w:id="5722" w:author="Robin Matthews" w:date="2021-07-14T23:52:00Z">
                  <w:rPr>
                    <w:rFonts w:cs="Times New Roman"/>
                    <w:bCs/>
                    <w:color w:val="000000" w:themeColor="text1"/>
                    <w:sz w:val="16"/>
                    <w:szCs w:val="16"/>
                    <w:lang w:val="en-GB"/>
                  </w:rPr>
                </w:rPrChange>
              </w:rPr>
              <w:fldChar w:fldCharType="separate"/>
            </w:r>
            <w:r w:rsidR="00A26296" w:rsidRPr="00037826">
              <w:rPr>
                <w:rFonts w:cs="Times New Roman"/>
                <w:bCs/>
                <w:noProof/>
                <w:color w:val="000000" w:themeColor="text1"/>
                <w:sz w:val="16"/>
                <w:szCs w:val="16"/>
                <w:lang w:val="nb-NO"/>
              </w:rPr>
              <w:t>(</w:t>
            </w:r>
            <w:del w:id="5723" w:author="Robin Matthews" w:date="2021-07-14T23:52:00Z">
              <w:r w:rsidR="00A26296" w:rsidRPr="00FA0829" w:rsidDel="00FA0829">
                <w:rPr>
                  <w:rFonts w:cs="Times New Roman"/>
                  <w:bCs/>
                  <w:noProof/>
                  <w:color w:val="000000" w:themeColor="text1"/>
                  <w:sz w:val="16"/>
                  <w:szCs w:val="16"/>
                  <w:lang w:val="nb-NO"/>
                </w:rPr>
                <w:delText xml:space="preserve">Huang et al., 2018a; Naumann et al., 2018; </w:delText>
              </w:r>
            </w:del>
            <w:del w:id="5724" w:author="Robin Matthews" w:date="2021-07-14T12:30:00Z">
              <w:r w:rsidR="00A26296" w:rsidRPr="00FA0829" w:rsidDel="00FC4A87">
                <w:rPr>
                  <w:rFonts w:cs="Times New Roman"/>
                  <w:bCs/>
                  <w:noProof/>
                  <w:color w:val="000000" w:themeColor="text1"/>
                  <w:sz w:val="16"/>
                  <w:szCs w:val="16"/>
                  <w:lang w:val="nb-NO"/>
                </w:rPr>
                <w:delText>Xu et al., 2019a</w:delText>
              </w:r>
            </w:del>
            <w:del w:id="5725" w:author="Robin Matthews" w:date="2021-07-14T23:52:00Z">
              <w:r w:rsidR="00A26296" w:rsidRPr="00FA0829" w:rsidDel="00FA0829">
                <w:rPr>
                  <w:rFonts w:cs="Times New Roman"/>
                  <w:bCs/>
                  <w:noProof/>
                  <w:color w:val="000000" w:themeColor="text1"/>
                  <w:sz w:val="16"/>
                  <w:szCs w:val="16"/>
                  <w:lang w:val="nb-NO"/>
                </w:rPr>
                <w:delText>; Gu et al., 2020</w:delText>
              </w:r>
            </w:del>
            <w:ins w:id="5726" w:author="Robin Matthews" w:date="2021-07-14T23:52:00Z">
              <w:r w:rsidR="00FA0829" w:rsidRPr="00FA0829">
                <w:rPr>
                  <w:noProof/>
                  <w:sz w:val="16"/>
                  <w:szCs w:val="16"/>
                  <w:rPrChange w:id="5727" w:author="Robin Matthews" w:date="2021-07-14T23:52:00Z">
                    <w:rPr/>
                  </w:rPrChange>
                </w:rPr>
                <w:t xml:space="preserve"> J. Huang et al., 2018; Naumann et al., 2018; L. Xu et al., 2019; Gu et al., 2020</w:t>
              </w:r>
            </w:ins>
            <w:r w:rsidR="00A26296" w:rsidRPr="00037826">
              <w:rPr>
                <w:rFonts w:cs="Times New Roman"/>
                <w:bCs/>
                <w:noProof/>
                <w:color w:val="000000" w:themeColor="text1"/>
                <w:sz w:val="16"/>
                <w:szCs w:val="16"/>
                <w:lang w:val="nb-NO"/>
              </w:rPr>
              <w:t>)</w:t>
            </w:r>
            <w:r w:rsidRPr="00037826">
              <w:rPr>
                <w:rFonts w:cs="Times New Roman"/>
                <w:bCs/>
                <w:color w:val="000000" w:themeColor="text1"/>
                <w:sz w:val="16"/>
                <w:szCs w:val="16"/>
                <w:lang w:val="en-GB"/>
              </w:rPr>
              <w:fldChar w:fldCharType="end"/>
            </w:r>
            <w:commentRangeEnd w:id="5719"/>
            <w:r w:rsidR="00A26296" w:rsidRPr="00D60E09">
              <w:rPr>
                <w:rStyle w:val="Marquedecommentaire"/>
              </w:rPr>
              <w:commentReference w:id="5719"/>
            </w:r>
            <w:r w:rsidRPr="00DB48AC">
              <w:rPr>
                <w:rFonts w:cs="Times New Roman"/>
                <w:bCs/>
                <w:color w:val="000000" w:themeColor="text1"/>
                <w:sz w:val="16"/>
                <w:szCs w:val="16"/>
                <w:lang w:val="nb-NO"/>
              </w:rPr>
              <w:t>(</w:t>
            </w:r>
            <w:r w:rsidRPr="00841A35">
              <w:rPr>
                <w:rFonts w:cs="Times New Roman"/>
                <w:bCs/>
                <w:color w:val="000000" w:themeColor="text1"/>
                <w:sz w:val="16"/>
                <w:szCs w:val="16"/>
                <w:lang w:val="nb-NO"/>
              </w:rPr>
              <w:t>Chapter 11 Supplementary Material (11.SM)) .</w:t>
            </w:r>
          </w:p>
          <w:p w14:paraId="368C923A" w14:textId="77777777" w:rsidR="00D376F0" w:rsidRPr="00D424AA" w:rsidRDefault="00D376F0" w:rsidP="00D424AA">
            <w:pPr>
              <w:rPr>
                <w:rFonts w:cs="Times New Roman"/>
                <w:bCs/>
                <w:color w:val="000000" w:themeColor="text1"/>
                <w:sz w:val="16"/>
                <w:szCs w:val="16"/>
                <w:lang w:val="nb-NO"/>
              </w:rPr>
            </w:pPr>
          </w:p>
          <w:commentRangeStart w:id="5728"/>
          <w:p w14:paraId="49D28300" w14:textId="29D13BA7"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fldChar w:fldCharType="begin" w:fldLock="1"/>
            </w:r>
            <w:ins w:id="5729" w:author="Robin Matthews" w:date="2021-07-14T23:53:00Z">
              <w:r w:rsidR="00FA0829">
                <w:rPr>
                  <w:rFonts w:cs="Times New Roman"/>
                  <w:bCs/>
                  <w:color w:val="000000" w:themeColor="text1"/>
                  <w:sz w:val="16"/>
                  <w:szCs w:val="16"/>
                  <w:lang w:val="en-GB"/>
                </w:rPr>
                <w:instrText>ADDIN CSL_CITATION { "citationItems" : [ { "id" : "ITEM-1", "itemData" : { "DOI" : "10.1007/s00382-017-3623-z", "ISSN" : "0930-7575", "author" : [ { "dropping-particle" : "", "family" : "Huang", "given" : "Jinlong", "non-dropping-particle" : "", "parse-names" : false, "suffix" : "" }, { "dropping-particle" : "", "family" : "Zhai", "given" : "Jianqing", "non-dropping-particle" : "", "parse-names" : false, "suffix" : "" }, { "dropping-particle" : "", "family" : "Jiang", "given" : "Tong", "non-dropping-particle" : "", "parse-names" : false, "suffix" : "" }, { "dropping-particle" : "", "family" : "Wang", "given" : "Yanjun", "non-dropping-particle" : "", "parse-names" : false, "suffix" : "" }, { "dropping-particle" : "", "family" : "Li", "given" : "Xiucang", "non-dropping-particle" : "", "parse-names" : false, "suffix" : "" }, { "dropping-particle" : "", "family" : "Wang", "given" : "Run", "non-dropping-particle" : "", "parse-names" : false, "suffix" : "" }, { "dropping-particle" : "", "family" : "Xiong", "given" : "Ming", "non-dropping-particle" : "", "parse-names" : false, "suffix" : "" }, { "dropping-particle" : "", "family" : "Su", "given" : "Buda", "non-dropping-particle" : "", "parse-names" : false, "suffix" : "" }, { "dropping-particle" : "", "family" : "Fischer", "given" : "Thomas", "non-dropping-particle" : "", "parse-names" : false, "suffix" : "" } ], "container-title" : "Climate Dynamics", "id" : "ITEM-1", "issue" : "1-2", "issued" : { "date-parts" : [ [ "2018", "1", "22" ] ] }, "page" : "507-525", "title" : "Analysis of future drought characteristics in China using the regional climate model CCLM", "translator" : [ { "dropping-particle" : "", "family" : "S2540", "given" : "", "non-dropping-particle" : "", "parse-names" : false, "suffix" : "" } ], "type" : "article-journal", "volume" : "50" }, "uris" : [ "http://www.mendeley.com/documents/?uuid=928cdd85-e108-41c4-8cf8-d810930884b5" ] } ], "mendeley" : { "formattedCitation" : "(Huang et al., 2018a)", "manualFormatting" : "(J. Huang et al., 2018)", "plainTextFormattedCitation" : "(Huang et al., 2018a)", "previouslyFormattedCitation" : "(Huang et al., 2018a)" }, "properties" : { "noteIndex" : 0 }, "schema" : "https://github.com/citation-style-language/schema/raw/master/csl-citation.json" }</w:instrText>
              </w:r>
            </w:ins>
            <w:del w:id="5730" w:author="Robin Matthews" w:date="2021-07-14T23:53:00Z">
              <w:r w:rsidR="00FF6231" w:rsidDel="00FA0829">
                <w:rPr>
                  <w:rFonts w:cs="Times New Roman"/>
                  <w:bCs/>
                  <w:color w:val="000000" w:themeColor="text1"/>
                  <w:sz w:val="16"/>
                  <w:szCs w:val="16"/>
                  <w:lang w:val="en-GB"/>
                </w:rPr>
                <w:delInstrText>ADDIN CSL_CITATION { "citationItems" : [ { "id" : "ITEM-1", "itemData" : { "DOI" : "10.1007/s00382-017-3623-z", "ISSN" : "0930-7575", "author" : [ { "dropping-particle" : "", "family" : "Huang", "given" : "Jinlong", "non-dropping-particle" : "", "parse-names" : false, "suffix" : "" }, { "dropping-particle" : "", "family" : "Zhai", "given" : "Jianqing", "non-dropping-particle" : "", "parse-names" : false, "suffix" : "" }, { "dropping-particle" : "", "family" : "Jiang", "given" : "Tong", "non-dropping-particle" : "", "parse-names" : false, "suffix" : "" }, { "dropping-particle" : "", "family" : "Wang", "given" : "Yanjun", "non-dropping-particle" : "", "parse-names" : false, "suffix" : "" }, { "dropping-particle" : "", "family" : "Li", "given" : "Xiucang", "non-dropping-particle" : "", "parse-names" : false, "suffix" : "" }, { "dropping-particle" : "", "family" : "Wang", "given" : "Run", "non-dropping-particle" : "", "parse-names" : false, "suffix" : "" }, { "dropping-particle" : "", "family" : "Xiong", "given" : "Ming", "non-dropping-particle" : "", "parse-names" : false, "suffix" : "" }, { "dropping-particle" : "", "family" : "Su", "given" : "Buda", "non-dropping-particle" : "", "parse-names" : false, "suffix" : "" }, { "dropping-particle" : "", "family" : "Fischer", "given" : "Thomas", "non-dropping-particle" : "", "parse-names" : false, "suffix" : "" } ], "container-title" : "Climate Dynamics", "id" : "ITEM-1", "issue" : "1-2", "issued" : { "date-parts" : [ [ "2018", "1", "22" ] ] }, "page" : "507-525", "title" : "Analysis of future drought characteristics in China using the regional climate model CCLM", "translator" : [ { "dropping-particle" : "", "family" : "S2540", "given" : "", "non-dropping-particle" : "", "parse-names" : false, "suffix" : "" } ], "type" : "article-journal", "volume" : "50" }, "uris" : [ "http://www.mendeley.com/documents/?uuid=928cdd85-e108-41c4-8cf8-d810930884b5" ] } ], "mendeley" : { "formattedCitation" : "(Huang et al., 2018a)", "plainTextFormattedCitation" : "(Huang et al., 2018a)", "previouslyFormattedCitation" : "(Huang et al., 2018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ins w:id="5731" w:author="Robin Matthews" w:date="2021-07-14T23:53:00Z">
              <w:r w:rsidR="00FA0829">
                <w:rPr>
                  <w:rFonts w:cs="Times New Roman"/>
                  <w:bCs/>
                  <w:noProof/>
                  <w:color w:val="000000" w:themeColor="text1"/>
                  <w:sz w:val="16"/>
                  <w:szCs w:val="16"/>
                  <w:lang w:val="en-GB"/>
                </w:rPr>
                <w:t xml:space="preserve">J. </w:t>
              </w:r>
            </w:ins>
            <w:r w:rsidR="00A26296">
              <w:rPr>
                <w:rFonts w:cs="Times New Roman"/>
                <w:bCs/>
                <w:noProof/>
                <w:color w:val="000000" w:themeColor="text1"/>
                <w:sz w:val="16"/>
                <w:szCs w:val="16"/>
                <w:lang w:val="en-GB"/>
              </w:rPr>
              <w:t>Huang et al., 2018</w:t>
            </w:r>
            <w:del w:id="5732" w:author="Robin Matthews" w:date="2021-07-14T23:53:00Z">
              <w:r w:rsidR="00A26296" w:rsidDel="00FA0829">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728"/>
            <w:r w:rsidR="00A26296">
              <w:rPr>
                <w:rStyle w:val="Marquedecommentaire"/>
              </w:rPr>
              <w:commentReference w:id="5728"/>
            </w:r>
            <w:r w:rsidRPr="00841A35">
              <w:rPr>
                <w:rFonts w:cs="Times New Roman"/>
                <w:bCs/>
                <w:color w:val="000000" w:themeColor="text1"/>
                <w:sz w:val="16"/>
                <w:szCs w:val="16"/>
                <w:lang w:val="en-GB"/>
              </w:rPr>
              <w:t>: Inconsistent projections in a study with a single GCM for the time frame 2016-2050 (for different scenarios) compared to 1960-2005, i.e corresponding to 1.5°C projections compared to recent past.</w:t>
            </w:r>
          </w:p>
          <w:p w14:paraId="2BF87F3A" w14:textId="77777777" w:rsidR="00D376F0" w:rsidRPr="00D424AA" w:rsidRDefault="00D376F0" w:rsidP="00D424AA">
            <w:pPr>
              <w:rPr>
                <w:rFonts w:cs="Times New Roman"/>
                <w:bCs/>
                <w:color w:val="000000" w:themeColor="text1"/>
                <w:sz w:val="16"/>
                <w:szCs w:val="16"/>
                <w:lang w:val="en-GB"/>
              </w:rPr>
            </w:pPr>
          </w:p>
          <w:p w14:paraId="7735A0F2" w14:textId="77777777" w:rsidR="00D376F0" w:rsidRPr="00D424AA" w:rsidRDefault="00D376F0" w:rsidP="00D424AA">
            <w:pPr>
              <w:spacing w:line="276" w:lineRule="auto"/>
              <w:rPr>
                <w:rFonts w:cs="Times New Roman"/>
                <w:bCs/>
                <w:iCs/>
                <w:color w:val="000000" w:themeColor="text1"/>
                <w:sz w:val="16"/>
                <w:szCs w:val="16"/>
                <w:lang w:val="en-GB"/>
              </w:rPr>
            </w:pP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F6C4BB0" w14:textId="513891E4" w:rsidR="00D376F0" w:rsidRPr="00D424AA" w:rsidRDefault="00D376F0" w:rsidP="00D424AA">
            <w:pPr>
              <w:rPr>
                <w:rFonts w:cs="Times New Roman"/>
                <w:bCs/>
                <w:color w:val="000000" w:themeColor="text1"/>
                <w:sz w:val="16"/>
                <w:szCs w:val="16"/>
                <w:lang w:val="nb-NO"/>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s</w:t>
            </w:r>
            <w:r w:rsidRPr="00D424AA">
              <w:rPr>
                <w:rFonts w:cs="Times New Roman"/>
                <w:bCs/>
                <w:color w:val="000000" w:themeColor="text1"/>
                <w:sz w:val="16"/>
                <w:szCs w:val="16"/>
                <w:lang w:val="en-GB"/>
              </w:rPr>
              <w:t xml:space="preserve"> depending on model, subregion and index </w:t>
            </w:r>
            <w:commentRangeStart w:id="5733"/>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16/j.scitotenv.2017.03.226", "ISSN" : "00489697", "author" : [ { "dropping-particle" : "", "family" : "Gao", "given" : "Xuerui", "non-dropping-particle" : "", "parse-names" : false, "suffix" : "" }, { "dropping-particle" : "", "family" : "Zhao", "given" : "Qi", "non-dropping-particle" : "", "parse-names" : false, "suffix" : "" }, { "dropping-particle" : "", "family" : "Zhao", "given" : "Xining", "non-dropping-particle" : "", "parse-names" : false, "suffix" : "" }, { "dropping-particle" : "", "family" : "Wu", "given" : "Pute", "non-dropping-particle" : "", "parse-names" : false, "suffix" : "" }, { "dropping-particle" : "", "family" : "Pan", "given" : "Wenxiang", "non-dropping-particle" : "", "parse-names" : false, "suffix" : "" }, { "dropping-particle" : "", "family" : "Gao", "given" : "Xiaodong", "non-dropping-particle" : "", "parse-names" : false, "suffix" : "" }, { "dropping-particle" : "", "family" : "Sun", "given" : "Miao", "non-dropping-particle" : "", "parse-names" : false, "suffix" : "" } ], "container-title" : "Science of The Total Environment", "id" : "ITEM-3", "issued" : { "date-parts" : [ [ "2017", "10" ] ] }, "note" : "From Duplicate 1 (Temporal and spatial evolution of the standardized precipitation evapotranspiration index (SPEI) in the Loess Plateau under climate change from 2001 to 2050 - Gao, X; Zhao, Q; Zhao, X; Wu, P; Pan, W; Gao, X; Sun, M)\n\nFrom Duplicate 1 (Temporal and spatial evolution of the standardized precipitation evapotranspiration index (SPEI) in the Loess Plateau under climate change from 2001 to 2050 - Gao, X; Zhao, Q; Zhao, X; Wu, P; Pan, W; Gao, X; Sun, M)\n\nExport Date: 21 October 2019\n\nFrom Duplicate 2 (Temporal and spatial evolution of the standardized precipitation evapotranspiration index (SPEI) in the Loess Plateau under climate change from 2001 to 2050 - Gao, X; Zhao, Q; Zhao, X; Wu, P; Pan, W; Gao, X; Sun, M)\n\nExport Date: 21 October 2019", "page" : "191-200", "title" : "Temporal and spatial evolution of the standardized precipitation evapotranspiration index (SPEI) in the Loess Plateau under climate change from 2001 to 2050", "translator" : [ { "dropping-particle" : "", "family" : "S2454", "given" : "", "non-dropping-particle" : "", "parse-names" : false, "suffix" : "" } ], "type" : "article-journal", "volume" : "595" }, "uris" : [ "http://www.mendeley.com/documents/?uuid=66009248-6363-4027-974d-1c78dd84423e"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5",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5",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Gao et al., 2017b; Naumann et al., 2018; Xu et al., 2019a; Cook et al., 2020; Gu et al., 2020)", "manualFormatting" : "(Gao et al., 2017b; Naumann et al., 2018; L. Xu et al., 2019; Cook et al., 2020; Gu et al., 2020)", "plainTextFormattedCitation" : "(Gao et al., 2017b; Naumann et al., 2018; Xu et al., 2019a; Cook et al., 2020; Gu et al., 2020)", "previouslyFormattedCitation" : "(Gao et al., 2017b; Naumann et al., 2018; Xu et al., 2019a; Cook et al., 2020;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Gao et al., 2017b; Naumann et al., 2018; </w:t>
            </w:r>
            <w:del w:id="5734" w:author="Robin Matthews" w:date="2021-07-14T12:30:00Z">
              <w:r w:rsidR="00A26296" w:rsidDel="00FC4A87">
                <w:rPr>
                  <w:rFonts w:cs="Times New Roman"/>
                  <w:bCs/>
                  <w:noProof/>
                  <w:color w:val="000000" w:themeColor="text1"/>
                  <w:sz w:val="16"/>
                  <w:szCs w:val="16"/>
                  <w:lang w:val="nb-NO"/>
                </w:rPr>
                <w:delText>Xu et al., 2019a</w:delText>
              </w:r>
            </w:del>
            <w:ins w:id="5735" w:author="Robin Matthews" w:date="2021-07-14T12:30:00Z">
              <w:r w:rsidR="00FC4A87">
                <w:rPr>
                  <w:rFonts w:cs="Times New Roman"/>
                  <w:bCs/>
                  <w:noProof/>
                  <w:color w:val="000000" w:themeColor="text1"/>
                  <w:sz w:val="16"/>
                  <w:szCs w:val="16"/>
                  <w:lang w:val="nb-NO"/>
                </w:rPr>
                <w:t>L. Xu et al., 2019</w:t>
              </w:r>
            </w:ins>
            <w:r w:rsidR="00A26296">
              <w:rPr>
                <w:rFonts w:cs="Times New Roman"/>
                <w:bCs/>
                <w:noProof/>
                <w:color w:val="000000" w:themeColor="text1"/>
                <w:sz w:val="16"/>
                <w:szCs w:val="16"/>
                <w:lang w:val="nb-NO"/>
              </w:rPr>
              <w:t>; Cook et al., 2020; Gu et al., 2020)</w:t>
            </w:r>
            <w:r w:rsidRPr="00D424AA">
              <w:rPr>
                <w:rFonts w:cs="Times New Roman"/>
                <w:bCs/>
                <w:color w:val="000000" w:themeColor="text1"/>
                <w:sz w:val="16"/>
                <w:szCs w:val="16"/>
                <w:lang w:val="en-GB"/>
              </w:rPr>
              <w:fldChar w:fldCharType="end"/>
            </w:r>
            <w:commentRangeEnd w:id="5733"/>
            <w:r w:rsidR="00A26296">
              <w:rPr>
                <w:rStyle w:val="Marquedecommentaire"/>
              </w:rPr>
              <w:commentReference w:id="5733"/>
            </w:r>
            <w:r w:rsidRPr="00841A35">
              <w:rPr>
                <w:rFonts w:cs="Times New Roman"/>
                <w:bCs/>
                <w:color w:val="000000" w:themeColor="text1"/>
                <w:sz w:val="16"/>
                <w:szCs w:val="16"/>
                <w:lang w:val="nb-NO"/>
              </w:rPr>
              <w:t>(Chapter 11 Supplementary Material (11.SM)).</w:t>
            </w:r>
          </w:p>
          <w:p w14:paraId="58A08ECE" w14:textId="77777777" w:rsidR="00D376F0" w:rsidRPr="00D424AA" w:rsidRDefault="00D376F0" w:rsidP="00D424AA">
            <w:pPr>
              <w:rPr>
                <w:rFonts w:cs="Times New Roman"/>
                <w:bCs/>
                <w:color w:val="000000" w:themeColor="text1"/>
                <w:sz w:val="16"/>
                <w:szCs w:val="16"/>
                <w:lang w:val="nb-NO"/>
              </w:rPr>
            </w:pPr>
          </w:p>
          <w:p w14:paraId="229355F2" w14:textId="6A20F0BC"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scitotenv.2017.03.226", "ISSN" : "00489697", "author" : [ { "dropping-particle" : "", "family" : "Gao", "given" : "Xuerui", "non-dropping-particle" : "", "parse-names" : false, "suffix" : "" }, { "dropping-particle" : "", "family" : "Zhao", "given" : "Qi", "non-dropping-particle" : "", "parse-names" : false, "suffix" : "" }, { "dropping-particle" : "", "family" : "Zhao", "given" : "Xining", "non-dropping-particle" : "", "parse-names" : false, "suffix" : "" }, { "dropping-particle" : "", "family" : "Wu", "given" : "Pute", "non-dropping-particle" : "", "parse-names" : false, "suffix" : "" }, { "dropping-particle" : "", "family" : "Pan", "given" : "Wenxiang", "non-dropping-particle" : "", "parse-names" : false, "suffix" : "" }, { "dropping-particle" : "", "family" : "Gao", "given" : "Xiaodong", "non-dropping-particle" : "", "parse-names" : false, "suffix" : "" }, { "dropping-particle" : "", "family" : "Sun", "given" : "Miao", "non-dropping-particle" : "", "parse-names" : false, "suffix" : "" } ], "container-title" : "Science of The Total Environment", "id" : "ITEM-1", "issued" : { "date-parts" : [ [ "2017", "10" ] ] }, "note" : "From Duplicate 1 (Temporal and spatial evolution of the standardized precipitation evapotranspiration index (SPEI) in the Loess Plateau under climate change from 2001 to 2050 - Gao, X; Zhao, Q; Zhao, X; Wu, P; Pan, W; Gao, X; Sun, M)\n\nFrom Duplicate 1 (Temporal and spatial evolution of the standardized precipitation evapotranspiration index (SPEI) in the Loess Plateau under climate change from 2001 to 2050 - Gao, X; Zhao, Q; Zhao, X; Wu, P; Pan, W; Gao, X; Sun, M)\n\nExport Date: 21 October 2019\n\nFrom Duplicate 2 (Temporal and spatial evolution of the standardized precipitation evapotranspiration index (SPEI) in the Loess Plateau under climate change from 2001 to 2050 - Gao, X; Zhao, Q; Zhao, X; Wu, P; Pan, W; Gao, X; Sun, M)\n\nExport Date: 21 October 2019", "page" : "191-200", "title" : "Temporal and spatial evolution of the standardized precipitation evapotranspiration index (SPEI) in the Loess Plateau under climate change from 2001 to 2050", "translator" : [ { "dropping-particle" : "", "family" : "S2454", "given" : "", "non-dropping-particle" : "", "parse-names" : false, "suffix" : "" } ], "type" : "article-journal", "volume" : "595" }, "uris" : [ "http://www.mendeley.com/documents/?uuid=66009248-6363-4027-974d-1c78dd84423e" ] } ], "mendeley" : { "formattedCitation" : "(Gao et al., 2017b)", "plainTextFormattedCitation" : "(Gao et al., 2017b)", "previouslyFormattedCitation" : "(Gao et al., 2017b)"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ao et al., 2017b)</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Study for very small region (Loess Plateau).</w:t>
            </w:r>
          </w:p>
          <w:p w14:paraId="0954E7FB" w14:textId="77777777" w:rsidR="00D376F0" w:rsidRPr="00D424AA" w:rsidRDefault="00D376F0" w:rsidP="00D424AA">
            <w:pPr>
              <w:rPr>
                <w:rFonts w:cs="Times New Roman"/>
                <w:bCs/>
                <w:color w:val="000000" w:themeColor="text1"/>
                <w:sz w:val="16"/>
                <w:szCs w:val="16"/>
                <w:lang w:val="en-GB"/>
              </w:rPr>
            </w:pPr>
          </w:p>
          <w:p w14:paraId="19542B1A" w14:textId="77777777" w:rsidR="00D376F0" w:rsidRPr="00D424AA" w:rsidRDefault="00D376F0" w:rsidP="00D424AA">
            <w:pPr>
              <w:spacing w:line="276" w:lineRule="auto"/>
              <w:rPr>
                <w:rFonts w:cs="Times New Roman"/>
                <w:bCs/>
                <w:iCs/>
                <w:color w:val="000000" w:themeColor="text1"/>
                <w:sz w:val="16"/>
                <w:szCs w:val="16"/>
                <w:lang w:val="en-GB"/>
              </w:rPr>
            </w:pPr>
          </w:p>
        </w:tc>
        <w:tc>
          <w:tcPr>
            <w:tcW w:w="2607" w:type="dxa"/>
            <w:tcBorders>
              <w:top w:val="dashed" w:sz="4" w:space="0" w:color="000000"/>
              <w:left w:val="single" w:sz="4" w:space="0" w:color="000000"/>
              <w:bottom w:val="single" w:sz="4" w:space="0" w:color="000000"/>
              <w:right w:val="single" w:sz="4" w:space="0" w:color="000000"/>
            </w:tcBorders>
            <w:shd w:val="clear" w:color="auto" w:fill="FFE1D8"/>
          </w:tcPr>
          <w:p w14:paraId="4D0650A6" w14:textId="3A58B8FD" w:rsidR="00D376F0" w:rsidRPr="00D424AA" w:rsidRDefault="00D376F0" w:rsidP="00D424AA">
            <w:pPr>
              <w:rPr>
                <w:rFonts w:cs="Times New Roman"/>
                <w:bCs/>
                <w:color w:val="000000" w:themeColor="text1"/>
                <w:sz w:val="16"/>
                <w:szCs w:val="16"/>
                <w:lang w:val="nb-NO"/>
              </w:rPr>
            </w:pPr>
            <w:r w:rsidRPr="00D424AA">
              <w:rPr>
                <w:rFonts w:cs="Times New Roman"/>
                <w:b/>
                <w:bCs/>
                <w:i/>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ing dryness</w:t>
            </w:r>
            <w:r w:rsidRPr="00D424AA">
              <w:rPr>
                <w:rFonts w:cs="Times New Roman"/>
                <w:bCs/>
                <w:color w:val="000000" w:themeColor="text1"/>
                <w:sz w:val="16"/>
                <w:szCs w:val="16"/>
                <w:lang w:val="en-GB"/>
              </w:rPr>
              <w:t xml:space="preserve"> as dominant signal in projections and over larger part of domain, but also inconsistent signal for some indices and part of the domain </w:t>
            </w:r>
            <w:commentRangeStart w:id="5736"/>
            <w:r w:rsidRPr="00D424AA">
              <w:rPr>
                <w:rFonts w:cs="Times New Roman"/>
                <w:bCs/>
                <w:color w:val="000000" w:themeColor="text1"/>
                <w:sz w:val="16"/>
                <w:szCs w:val="16"/>
                <w:lang w:val="en-GB"/>
              </w:rPr>
              <w:fldChar w:fldCharType="begin" w:fldLock="1"/>
            </w:r>
            <w:ins w:id="5737" w:author="Robin Matthews" w:date="2021-07-14T23:53:00Z">
              <w:r w:rsidR="00FA0829">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3",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5",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5",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6",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6",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7",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7",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Cheng et al., 2015; Dai et al., 2018; Naumann et al., 2018; Lu et al., 2019; Vicente-Serrano et al., 2020a)", "manualFormatting" : "(Cook et al., 2014a, 2020; Cheng et al., 2015; Dai et al., 2018; Naumann et al., 2018; Lu et al., 2019; Vicente-Serrano et al., 2020c)", "plainTextFormattedCitation" : "(Cook et al., 2014a, 2020; Cheng et al., 2015; Dai et al., 2018; Naumann et al., 2018; Lu et al., 2019; Vicente-Serrano et al., 2020a)", "previouslyFormattedCitation" : "(Cook et al., 2014a, 2020; Cheng et al., 2015; Dai et al., 2018; Naumann et al., 2018; Lu et al., 2019; Vicente-Serrano et al., 2020a)" }, "properties" : { "noteIndex" : 0 }, "schema" : "https://github.com/citation-style-language/schema/raw/master/csl-citation.json" }</w:instrText>
              </w:r>
            </w:ins>
            <w:del w:id="5738" w:author="Robin Matthews" w:date="2021-07-14T23:53:00Z">
              <w:r w:rsidR="00AB36D4" w:rsidDel="00FA0829">
                <w:rPr>
                  <w:rFonts w:cs="Times New Roman"/>
                  <w:bCs/>
                  <w:color w:val="000000" w:themeColor="text1"/>
                  <w:sz w:val="16"/>
                  <w:szCs w:val="16"/>
                  <w:lang w:val="en-GB"/>
                </w:rPr>
                <w:del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3",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5",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5",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6",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6",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7",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7",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Cheng et al., 2015; Dai et al., 2018; Naumann et al., 2018; Lu et al., 2019; Vicente-Serrano et al., 2020a)", "plainTextFormattedCitation" : "(Cook et al., 2014a, 2020; Cheng et al., 2015; Dai et al., 2018; Naumann et al., 2018; Lu et al., 2019; Vicente-Serrano et al., 2020a)", "previouslyFormattedCitation" : "(Cook et al., 2014a, 2020; Cheng et al., 2015; Dai et al., 2018; Naumann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2020; Cheng et al., 2015; Dai et al., 2018; Naumann et al., 2018; Lu et al., 2019; Vicente-Serrano et al., 2020</w:t>
            </w:r>
            <w:del w:id="5739" w:author="Robin Matthews" w:date="2021-07-14T23:53:00Z">
              <w:r w:rsidR="00A26296" w:rsidDel="00FA0829">
                <w:rPr>
                  <w:rFonts w:cs="Times New Roman"/>
                  <w:bCs/>
                  <w:noProof/>
                  <w:color w:val="000000" w:themeColor="text1"/>
                  <w:sz w:val="16"/>
                  <w:szCs w:val="16"/>
                  <w:lang w:val="nb-NO"/>
                </w:rPr>
                <w:delText>a</w:delText>
              </w:r>
            </w:del>
            <w:ins w:id="5740" w:author="Robin Matthews" w:date="2021-07-14T23:53:00Z">
              <w:r w:rsidR="00FA0829">
                <w:rPr>
                  <w:rFonts w:cs="Times New Roman"/>
                  <w:bCs/>
                  <w:noProof/>
                  <w:color w:val="000000" w:themeColor="text1"/>
                  <w:sz w:val="16"/>
                  <w:szCs w:val="16"/>
                  <w:lang w:val="nb-NO"/>
                </w:rPr>
                <w:t>c</w:t>
              </w:r>
            </w:ins>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5736"/>
            <w:r w:rsidR="00A26296">
              <w:rPr>
                <w:rStyle w:val="Marquedecommentaire"/>
              </w:rPr>
              <w:commentReference w:id="5736"/>
            </w:r>
            <w:r w:rsidRPr="00841A35">
              <w:rPr>
                <w:rFonts w:cs="Times New Roman"/>
                <w:bCs/>
                <w:color w:val="000000" w:themeColor="text1"/>
                <w:sz w:val="16"/>
                <w:szCs w:val="16"/>
                <w:lang w:val="nb-NO"/>
              </w:rPr>
              <w:t xml:space="preserve">(Chapter 11 Supplementary Material (11.SM)). </w:t>
            </w:r>
          </w:p>
          <w:p w14:paraId="0650BFBC" w14:textId="77777777" w:rsidR="00D376F0" w:rsidRPr="00D424AA" w:rsidRDefault="00D376F0" w:rsidP="00D424AA">
            <w:pPr>
              <w:rPr>
                <w:rFonts w:cs="Times New Roman"/>
                <w:bCs/>
                <w:color w:val="000000" w:themeColor="text1"/>
                <w:sz w:val="16"/>
                <w:szCs w:val="16"/>
                <w:lang w:val="nb-NO"/>
              </w:rPr>
            </w:pPr>
          </w:p>
          <w:p w14:paraId="62D83116" w14:textId="77777777" w:rsidR="00D376F0" w:rsidRPr="00D424AA" w:rsidRDefault="00D376F0" w:rsidP="00D424AA">
            <w:pPr>
              <w:spacing w:line="276" w:lineRule="auto"/>
              <w:rPr>
                <w:rFonts w:cs="Times New Roman"/>
                <w:iCs/>
                <w:color w:val="000000" w:themeColor="text1"/>
                <w:sz w:val="16"/>
                <w:szCs w:val="16"/>
                <w:lang w:val="nb-NO"/>
              </w:rPr>
            </w:pPr>
          </w:p>
        </w:tc>
      </w:tr>
      <w:tr w:rsidR="00D376F0" w:rsidRPr="00F1665C" w14:paraId="5298ADF1" w14:textId="77777777" w:rsidTr="00723657">
        <w:trPr>
          <w:cantSplit/>
          <w:trHeight w:val="1134"/>
        </w:trPr>
        <w:tc>
          <w:tcPr>
            <w:tcW w:w="846" w:type="dxa"/>
            <w:vMerge/>
            <w:tcBorders>
              <w:left w:val="single" w:sz="4" w:space="0" w:color="000000"/>
              <w:bottom w:val="single" w:sz="4" w:space="0" w:color="000000"/>
              <w:right w:val="single" w:sz="4" w:space="0" w:color="000000"/>
            </w:tcBorders>
          </w:tcPr>
          <w:p w14:paraId="21BD8A24" w14:textId="77777777" w:rsidR="00D376F0" w:rsidRPr="00D424AA" w:rsidRDefault="00D376F0" w:rsidP="00D424AA">
            <w:pPr>
              <w:rPr>
                <w:rFonts w:cs="Times New Roman"/>
                <w:color w:val="000000" w:themeColor="text1"/>
                <w:sz w:val="16"/>
                <w:szCs w:val="16"/>
                <w:lang w:val="nb-NO"/>
              </w:rPr>
            </w:pPr>
          </w:p>
        </w:tc>
        <w:tc>
          <w:tcPr>
            <w:tcW w:w="709" w:type="dxa"/>
            <w:tcBorders>
              <w:top w:val="single" w:sz="4" w:space="0" w:color="000000"/>
              <w:left w:val="single" w:sz="4" w:space="0" w:color="000000"/>
              <w:bottom w:val="single" w:sz="4" w:space="0" w:color="000000"/>
              <w:right w:val="single" w:sz="4" w:space="0" w:color="000000"/>
            </w:tcBorders>
          </w:tcPr>
          <w:p w14:paraId="7F69499C"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top w:val="dashed" w:sz="4" w:space="0" w:color="000000"/>
              <w:left w:val="single" w:sz="4" w:space="0" w:color="000000"/>
              <w:bottom w:val="single" w:sz="4" w:space="0" w:color="000000"/>
              <w:right w:val="single" w:sz="4" w:space="0" w:color="000000"/>
            </w:tcBorders>
            <w:shd w:val="clear" w:color="auto" w:fill="FFE2D9"/>
          </w:tcPr>
          <w:p w14:paraId="0539F144" w14:textId="0F8B2A03" w:rsidR="00D376F0" w:rsidRPr="00D424AA" w:rsidRDefault="00D376F0" w:rsidP="00D424AA">
            <w:pPr>
              <w:rPr>
                <w:rFonts w:cs="Times New Roman"/>
                <w:sz w:val="16"/>
                <w:szCs w:val="16"/>
                <w:lang w:val="nb-NO" w:eastAsia="en-CA"/>
              </w:rPr>
            </w:pPr>
            <w:r w:rsidRPr="00D424AA">
              <w:rPr>
                <w:rFonts w:cs="Times New Roman"/>
                <w:b/>
                <w:i/>
                <w:sz w:val="16"/>
                <w:szCs w:val="16"/>
                <w:lang w:val="en-GB" w:eastAsia="en-CA"/>
              </w:rPr>
              <w:t>Medium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Increase </w:t>
            </w:r>
            <w:r w:rsidRPr="00D424AA">
              <w:rPr>
                <w:rFonts w:cs="Times New Roman"/>
                <w:sz w:val="16"/>
                <w:szCs w:val="16"/>
                <w:lang w:val="en-GB" w:eastAsia="en-CA"/>
              </w:rPr>
              <w:t xml:space="preserve">in hydrological drought in the region, in particular in northern China; inconsistent trends in part of the region </w:t>
            </w:r>
            <w:commentRangeStart w:id="5741"/>
            <w:r w:rsidRPr="00D424AA">
              <w:rPr>
                <w:rFonts w:cs="Times New Roman"/>
                <w:sz w:val="16"/>
                <w:szCs w:val="16"/>
                <w:lang w:val="en-GB" w:eastAsia="en-CA"/>
              </w:rPr>
              <w:fldChar w:fldCharType="begin" w:fldLock="1"/>
            </w:r>
            <w:ins w:id="5742" w:author="Robin Matthews" w:date="2021-07-14T23:55:00Z">
              <w:r w:rsidR="00FA0829">
                <w:rPr>
                  <w:rFonts w:cs="Times New Roman"/>
                  <w:sz w:val="16"/>
                  <w:szCs w:val="16"/>
                  <w:lang w:val="en-GB" w:eastAsia="en-CA"/>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2", "itemData" : { "DOI" : "10.1016/j.scitotenv.2018.05.121", "abstract" : "\u00a9 2018 Elsevier B.V. Hydrological extremes are changing under the impacts of environmental change, i.e., climate variation and human activity, which can substantially influence ecosystems and the living environment of humans in affected region. This study investigates the impacts of environmental change on hydrological drought in the middle reaches of the Yangtze River in China based on hydrological modelling. Change points for streamflow into two major lakes and a reservoir in the study area were detected in the late 1980s using the Mann-Kendall test. Streamflow simulation by a water balance model was performed, and the resulting Kling-Gupta efficiency value was &gt;0.90. Hydrological drought events were identified based on the simulated streamflow under different scenarios. The results show that the hydrological drought occurrence was increased by precipitation, whereas the drought peak value was increased by potential evapotranspiration. The impacts of precipitation and potential evapotranspiration on drought severity and duration varied in the study area. However, hydrological drought was intensified by the influence of human activity, which increased the severity, duration and peak value of droughts. The dominant factor for hydrological drought severity is precipitation, followed by potential evapotranspiration and human activity. The impacts of climate variation and human activity on drought severity are larger than on drought duration. In addition, environmental change is shown to have an \u201caccumulation effect\u201d on hydrological drought, demonstrating that the indirect impacts of environmental change on hydrological drought are much larger than the direct impacts on streamflow. This study improves our understanding of the responses of hydrological extremes to environmental change, which is useful for the management of water resources and the prediction of hydrological disasters.", "author" : [ { "dropping-particle" : "", "family" : "Zhang", "given" : "D.", "non-dropping-particle" : "", "parse-names" : false, "suffix" : "" }, { "dropping-particle" : "", "family" : "Zhang", "given" : "Q.", "non-dropping-particle" : "", "parse-names" : false, "suffix" : "" }, { "dropping-particle" : "", "family" : "Qiu", "given" : "J.", "non-dropping-particle" : "", "parse-names" : false, "suffix" : "" }, { "dropping-particle" : "", "family" : "Bai", "given" : "P.", "non-dropping-particle" : "", "parse-names" : false, "suffix" : "" }, { "dropping-particle" : "", "family" : "Liang", "given" : "K.", "non-dropping-particle" : "", "parse-names" : false, "suffix" : "" }, { "dropping-particle" : "", "family" : "Li", "given" : "X.", "non-dropping-particle" : "", "parse-names" : false, "suffix" : "" } ], "container-title" : "Science of the Total Environment", "id" : "ITEM-2", "issued" : { "date-parts" : [ [ "2018" ] ] }, "page" : "1432-1442", "title" : "Intensification of hydrological drought due to human activity in the middle reaches of the Yangtze River, China", "translator" : [ { "dropping-particle" : "", "family" : "S645", "given" : "", "non-dropping-particle" : "", "parse-names" : false, "suffix" : "" } ], "type" : "article-journal", "volume" : "637-638" }, "uris" : [ "http://www.mendeley.com/documents/?uuid=1c72f831-660c-4728-baa6-e8ee9b071548" ] }, { "id" : "ITEM-3", "itemData" : { "DOI" : "10.1038/srep11261", "ISSN" : "2045-2322", "author" : [ { "dropping-particle" : "", "family" : "Liu", "given" : "Yaling", "non-dropping-particle" : "", "parse-names" : false, "suffix" : "" }, { "dropping-particle" : "", "family" : "Pan", "given" : "Zhihua", "non-dropping-particle" : "", "parse-names" : false, "suffix" : "" }, { "dropping-particle" : "", "family" : "Zhuang", "given" : "Qianlai",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Zhang", "given" : "Tonglin", "non-dropping-particle" : "", "parse-names" : false, "suffix" : "" }, { "dropping-particle" : "", "family" : "An", "given" : "Pingli", "non-dropping-particle" : "", "parse-names" : false, "suffix" : "" }, { "dropping-particle" : "", "family" : "Dong", "given" : "Zhiqiang", "non-dropping-particle" : "", "parse-names" : false, "suffix" : "" }, { "dropping-particle" : "", "family" : "Zhang", "given" : "Jingting", "non-dropping-particle" : "", "parse-names" : false, "suffix" : "" }, { "dropping-particle" : "", "family" : "He", "given" : "Di", "non-dropping-particle" : "", "parse-names" : false, "suffix" : "" }, { "dropping-particle" : "", "family" : "Wang", "given" : "Liwei", "non-dropping-particle" : "", "parse-names" : false, "suffix" : "" }, { "dropping-particle" : "", "family" : "Pan", "given" : "Xuebiao", "non-dropping-particle" : "", "parse-names" : false, "suffix" : "" }, { "dropping-particle" : "", "family" : "Bai", "given" : "Wei", "non-dropping-particle" : "", "parse-names" : false, "suffix" : "" }, { "dropping-particle" : "", "family" : "Niyogi", "given" : "Dev", "non-dropping-particle" : "", "parse-names" : false, "suffix" : "" } ], "container-title" : "Scientific Reports", "id" : "ITEM-3", "issue" : "1", "issued" : { "date-parts" : [ [ "2015", "9", "9" ] ] }, "note" : "Export Date: 16 October 2019", "page" : "11261", "title" : "Agriculture intensifies soil moisture decline in Northern China", "translator" : [ { "dropping-particle" : "", "family" : "S2063", "given" : "", "non-dropping-particle" : "", "parse-names" : false, "suffix" : "" } ], "type" : "article-journal", "volume" : "5" }, "uris" : [ "http://www.mendeley.com/documents/?uuid=3d883fd9-9e05-4e03-b610-24ed41fae765" ] } ], "mendeley" : { "formattedCitation" : "(Liu et al., 2015; Dai and Zhao, 2017; Zhang et al., 2018b)", "manualFormatting" : "(Liu et al., 2015; Dai and Zhao, 2017; D. Zhang et al., 2018)", "plainTextFormattedCitation" : "(Liu et al., 2015; Dai and Zhao, 2017; Zhang et al., 2018b)", "previouslyFormattedCitation" : "(Liu et al., 2015; Dai and Zhao, 2017; Zhang et al., 2018b)" }, "properties" : { "noteIndex" : 0 }, "schema" : "https://github.com/citation-style-language/schema/raw/master/csl-citation.json" }</w:instrText>
              </w:r>
            </w:ins>
            <w:del w:id="5743" w:author="Robin Matthews" w:date="2021-07-14T23:54:00Z">
              <w:r w:rsidR="00FF6231" w:rsidDel="00FA0829">
                <w:rPr>
                  <w:rFonts w:cs="Times New Roman"/>
                  <w:sz w:val="16"/>
                  <w:szCs w:val="16"/>
                  <w:lang w:val="en-GB" w:eastAsia="en-CA"/>
                </w:rPr>
                <w:del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2", "itemData" : { "DOI" : "10.1016/j.scitotenv.2018.05.121", "abstract" : "\u00a9 2018 Elsevier B.V. Hydrological extremes are changing under the impacts of environmental change, i.e., climate variation and human activity, which can substantially influence ecosystems and the living environment of humans in affected region. This study investigates the impacts of environmental change on hydrological drought in the middle reaches of the Yangtze River in China based on hydrological modelling. Change points for streamflow into two major lakes and a reservoir in the study area were detected in the late 1980s using the Mann-Kendall test. Streamflow simulation by a water balance model was performed, and the resulting Kling-Gupta efficiency value was &gt;0.90. Hydrological drought events were identified based on the simulated streamflow under different scenarios. The results show that the hydrological drought occurrence was increased by precipitation, whereas the drought peak value was increased by potential evapotranspiration. The impacts of precipitation and potential evapotranspiration on drought severity and duration varied in the study area. However, hydrological drought was intensified by the influence of human activity, which increased the severity, duration and peak value of droughts. The dominant factor for hydrological drought severity is precipitation, followed by potential evapotranspiration and human activity. The impacts of climate variation and human activity on drought severity are larger than on drought duration. In addition, environmental change is shown to have an \u201caccumulation effect\u201d on hydrological drought, demonstrating that the indirect impacts of environmental change on hydrological drought are much larger than the direct impacts on streamflow. This study improves our understanding of the responses of hydrological extremes to environmental change, which is useful for the management of water resources and the prediction of hydrological disasters.", "author" : [ { "dropping-particle" : "", "family" : "Zhang", "given" : "D.", "non-dropping-particle" : "", "parse-names" : false, "suffix" : "" }, { "dropping-particle" : "", "family" : "Zhang", "given" : "Q.", "non-dropping-particle" : "", "parse-names" : false, "suffix" : "" }, { "dropping-particle" : "", "family" : "Qiu", "given" : "J.", "non-dropping-particle" : "", "parse-names" : false, "suffix" : "" }, { "dropping-particle" : "", "family" : "Bai", "given" : "P.", "non-dropping-particle" : "", "parse-names" : false, "suffix" : "" }, { "dropping-particle" : "", "family" : "Liang", "given" : "K.", "non-dropping-particle" : "", "parse-names" : false, "suffix" : "" }, { "dropping-particle" : "", "family" : "Li", "given" : "X.", "non-dropping-particle" : "", "parse-names" : false, "suffix" : "" } ], "container-title" : "Science of the Total Environment", "id" : "ITEM-2", "issued" : { "date-parts" : [ [ "2018" ] ] }, "page" : "1432-1442", "title" : "Intensification of hydrological drought due to human activity in the middle reaches of the Yangtze River, China", "translator" : [ { "dropping-particle" : "", "family" : "S645", "given" : "", "non-dropping-particle" : "", "parse-names" : false, "suffix" : "" } ], "type" : "article-journal", "volume" : "637-638" }, "uris" : [ "http://www.mendeley.com/documents/?uuid=1c72f831-660c-4728-baa6-e8ee9b071548" ] }, { "id" : "ITEM-3", "itemData" : { "DOI" : "10.1038/srep11261", "ISSN" : "2045-2322", "author" : [ { "dropping-particle" : "", "family" : "Liu", "given" : "Yaling", "non-dropping-particle" : "", "parse-names" : false, "suffix" : "" }, { "dropping-particle" : "", "family" : "Pan", "given" : "Zhihua", "non-dropping-particle" : "", "parse-names" : false, "suffix" : "" }, { "dropping-particle" : "", "family" : "Zhuang", "given" : "Qianlai",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Zhang", "given" : "Tonglin", "non-dropping-particle" : "", "parse-names" : false, "suffix" : "" }, { "dropping-particle" : "", "family" : "An", "given" : "Pingli", "non-dropping-particle" : "", "parse-names" : false, "suffix" : "" }, { "dropping-particle" : "", "family" : "Dong", "given" : "Zhiqiang", "non-dropping-particle" : "", "parse-names" : false, "suffix" : "" }, { "dropping-particle" : "", "family" : "Zhang", "given" : "Jingting", "non-dropping-particle" : "", "parse-names" : false, "suffix" : "" }, { "dropping-particle" : "", "family" : "He", "given" : "Di", "non-dropping-particle" : "", "parse-names" : false, "suffix" : "" }, { "dropping-particle" : "</w:delInstrText>
              </w:r>
              <w:r w:rsidR="00FF6231" w:rsidRPr="006A2665" w:rsidDel="00FA0829">
                <w:rPr>
                  <w:rFonts w:cs="Times New Roman"/>
                  <w:sz w:val="16"/>
                  <w:szCs w:val="16"/>
                  <w:lang w:eastAsia="en-CA"/>
                </w:rPr>
                <w:delInstrText>", "family" : "Wang", "given" : "Liwei", "non-dropping-particle" : "", "parse-names" : false, "suffix" : "" }, { "dropping-particle" : "", "family" : "Pan", "given" : "Xuebiao", "non-dropping-particle" : "", "parse-names" : false, "suffix" : "" }, { "dropping-particle" : "", "family" : "Bai", "given" : "Wei", "non-dropping-particle" : "", "parse-names" : false, "suffix" : "" }, { "dropping-particle" : "", "family" : "Niyogi", "given" : "Dev", "non-dropping-particle" : "", "parse-names" : false, "suffix" : "" } ], "container-title" : "Scientific Reports", "id" : "ITEM-3", "issue" : "1", "issued" : { "date-parts" : [ [ "2015", "9", "9" ] ] }, "note" : "Export Date: 16 October 2019", "page" : "11261", "title" : "Agriculture intensifies soil moisture decline in Northern China", "translator" : [ { "dropping-particle" : "", "family" : "S2063", "given" : "", "non-dropping-particle" : "", "parse-names" : false, "suffix" : "" } ], "type" : "article-journal", "volume" : "5" }, "uris" : [ "http://www.mendeley.com/documents/?uuid=3d883fd9-9e05-4e03-b610-24ed41fae765" ] } ], "mendeley" : { "formattedCitation" : "(Liu et al., 2015; Dai and Zhao, 2017; Zhang et al., 2018b)", "plainTextFormattedCitation" : "(Liu et al., 2015; Dai and Zhao, 2017; Zhang et al., 2018b)", "previouslyFormattedCitation" : "(Liu et al., 2015; Dai and Zhao, 2017; Zhang et al., 2018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nb-NO" w:eastAsia="en-CA"/>
              </w:rPr>
              <w:t xml:space="preserve">(Liu et al., 2015; Dai and Zhao, 2017; </w:t>
            </w:r>
            <w:ins w:id="5744" w:author="Robin Matthews" w:date="2021-07-14T23:54:00Z">
              <w:r w:rsidR="00FA0829">
                <w:rPr>
                  <w:rFonts w:cs="Times New Roman"/>
                  <w:noProof/>
                  <w:sz w:val="16"/>
                  <w:szCs w:val="16"/>
                  <w:lang w:val="nb-NO" w:eastAsia="en-CA"/>
                </w:rPr>
                <w:t xml:space="preserve">D. </w:t>
              </w:r>
            </w:ins>
            <w:r w:rsidR="00A26296">
              <w:rPr>
                <w:rFonts w:cs="Times New Roman"/>
                <w:noProof/>
                <w:sz w:val="16"/>
                <w:szCs w:val="16"/>
                <w:lang w:val="nb-NO" w:eastAsia="en-CA"/>
              </w:rPr>
              <w:t>Zhang et al., 2018</w:t>
            </w:r>
            <w:ins w:id="5745" w:author="Robin Matthews" w:date="2021-07-14T23:55:00Z">
              <w:r w:rsidR="00FA0829">
                <w:rPr>
                  <w:rFonts w:cs="Times New Roman"/>
                  <w:noProof/>
                  <w:sz w:val="16"/>
                  <w:szCs w:val="16"/>
                  <w:lang w:val="nb-NO" w:eastAsia="en-CA"/>
                </w:rPr>
                <w:t>)</w:t>
              </w:r>
            </w:ins>
            <w:del w:id="5746" w:author="Robin Matthews" w:date="2021-07-14T23:55:00Z">
              <w:r w:rsidR="00A26296" w:rsidDel="00FA0829">
                <w:rPr>
                  <w:rFonts w:cs="Times New Roman"/>
                  <w:noProof/>
                  <w:sz w:val="16"/>
                  <w:szCs w:val="16"/>
                  <w:lang w:val="nb-NO" w:eastAsia="en-CA"/>
                </w:rPr>
                <w:delText>b</w:delText>
              </w:r>
            </w:del>
            <w:del w:id="5747" w:author="Robin Matthews" w:date="2021-07-14T23:54:00Z">
              <w:r w:rsidR="00A26296" w:rsidDel="00FA0829">
                <w:rPr>
                  <w:rFonts w:cs="Times New Roman"/>
                  <w:noProof/>
                  <w:sz w:val="16"/>
                  <w:szCs w:val="16"/>
                  <w:lang w:val="nb-NO" w:eastAsia="en-CA"/>
                </w:rPr>
                <w:delText>)</w:delText>
              </w:r>
            </w:del>
            <w:r w:rsidRPr="00D424AA">
              <w:rPr>
                <w:rFonts w:cs="Times New Roman"/>
                <w:sz w:val="16"/>
                <w:szCs w:val="16"/>
                <w:lang w:val="en-GB" w:eastAsia="en-CA"/>
              </w:rPr>
              <w:fldChar w:fldCharType="end"/>
            </w:r>
            <w:commentRangeEnd w:id="5741"/>
            <w:r w:rsidR="00A26296">
              <w:rPr>
                <w:rStyle w:val="Marquedecommentaire"/>
              </w:rPr>
              <w:commentReference w:id="5741"/>
            </w:r>
            <w:r w:rsidRPr="00841A35">
              <w:rPr>
                <w:rFonts w:cs="Times New Roman"/>
                <w:sz w:val="16"/>
                <w:szCs w:val="16"/>
                <w:lang w:val="nb-NO" w:eastAsia="en-CA"/>
              </w:rPr>
              <w:t xml:space="preserve">. </w:t>
            </w:r>
          </w:p>
          <w:p w14:paraId="1AE98078" w14:textId="77777777" w:rsidR="00D376F0" w:rsidRPr="00D424AA" w:rsidRDefault="00D376F0" w:rsidP="00D424AA">
            <w:pPr>
              <w:rPr>
                <w:rFonts w:cs="Times New Roman"/>
                <w:sz w:val="16"/>
                <w:szCs w:val="16"/>
                <w:lang w:val="nb-NO" w:eastAsia="en-CA"/>
              </w:rPr>
            </w:pPr>
          </w:p>
          <w:p w14:paraId="0AF22901" w14:textId="3A333519" w:rsidR="00D376F0" w:rsidRPr="00841A35" w:rsidRDefault="00D376F0" w:rsidP="00D424AA">
            <w:pPr>
              <w:rPr>
                <w:rFonts w:cs="Times New Roman"/>
                <w:sz w:val="16"/>
                <w:szCs w:val="16"/>
                <w:lang w:val="en-GB" w:eastAsia="en-CA"/>
              </w:rPr>
            </w:pPr>
            <w:r w:rsidRPr="00D424AA">
              <w:rPr>
                <w:rFonts w:cs="Times New Roman"/>
                <w:sz w:val="16"/>
                <w:szCs w:val="16"/>
                <w:lang w:val="en-GB"/>
              </w:rPr>
              <w:t xml:space="preserve">Drying in large part of domain, in particular in northern China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7/s10584-016-1742-x", "abstract" : "\u00a9 2016, Springer Science+Business Media Dordrecht. While most models project large increases in agricultural drought frequency and severity in the 21st century, significant uncertainties exist in these projections. Here, we compare the model-simulated changes with observation-based estimates since 1900 and examine model projections from both the Coupled Model Inter-comparison Project Phase 3 (CMIP3) and Phase 5 (CMIP5). We use the self-calibrated Palmer Drought Severity Index with the Penman-Monteith potential evapotranspiration (PET) (sc_PDSI_pm) as a measure of agricultural drought. Results show that estimated long-term changes in global and hemispheric drought areas from 1900 to 2014 are consistent with the CMIP3 and CMIP5 model-simulated response to historical greenhouse gases and other external forcing, with the short-term variations within the model spread of internal variability, despite that regional changes are still dominated by internal variability. Both the CMIP3 and CMIP5 models project continued increases (by 50\u2013200\u00a0% in a relative sense) in the 21st century in global agricultural drought frequency and area even under low-moderate emissions scenarios, resulting from a decrease in the mean and flattening of the probability distribution functions (PDFs) of the sc_PDSI_pm. This flattening is especially pronounced over the Northern Hemisphere land, leading to increased drought frequency even over areas with increasing sc_PDSI_pm. Large differences exist in the CMIP3 and CMIP5 model-projected precipitation and drought changes over the Sahel and northern Australia due to uncertainties in simulating the African Inter-tropical convergence zone (ITCZ) and the subsidence zone over northern Australia, while the wetting trend over East Africa reflects a robust response of the Indian Ocean ITCZ seen in both the CMIP3 and CMIP5 models. While warming-induced PET increases over all latitudes and precipitation decreases over subtropical land are responsible for mean sc_PDSI_pm decreases, the exact cause of its PDF flattening needs further investigation.", "author" : [ { "dropping-particle" : "", "family" : "Zhao", "given" : "T.", "non-dropping-particle" : "", "parse-names" : false, "suffix" : "" }, { "dropping-particle" : "", "family" : "Dai", "given" : "A.", "non-dropping-particle" : "", "parse-names" : false, "suffix" : "" } ], "container-title" : "Climatic Change", "id" : "ITEM-1", "issue" : "3", "issued" : { "date-parts" : [ [ "2017" ] ] }, "page" : "535-548", "title" : "Uncertainties in historical changes and future projections of drought. Part II: model-simulated historical and future drought changes", "translator" : [ { "dropping-particle" : "", "family" : "S559", "given" : "", "non-dropping-particle" : "", "parse-names" : false, "suffix" : "" } ], "type" : "article-journal", "volume" : "144" }, "uris" : [ "http://www.mendeley.com/documents/?uuid=6d80b731-aa7d-493a-ae52-aeff660d2862" ] } ], "mendeley" : { "formattedCitation" : "(Zhao and Dai, 2017)", "plainTextFormattedCitation" : "(Zhao and Dai, 2017)", "previouslyFormattedCitation" : "(Zhao and Dai, 2017)"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Zhao and Dai, 2017)</w:t>
            </w:r>
            <w:r w:rsidRPr="00D424AA">
              <w:rPr>
                <w:rFonts w:cs="Times New Roman"/>
                <w:sz w:val="16"/>
                <w:szCs w:val="16"/>
                <w:lang w:val="en-GB"/>
              </w:rPr>
              <w:fldChar w:fldCharType="end"/>
            </w:r>
          </w:p>
          <w:p w14:paraId="071BC1B1" w14:textId="77777777" w:rsidR="00D376F0" w:rsidRPr="00D424AA" w:rsidRDefault="00D376F0" w:rsidP="00D424AA">
            <w:pPr>
              <w:rPr>
                <w:rFonts w:cs="Times New Roman"/>
                <w:sz w:val="16"/>
                <w:szCs w:val="16"/>
                <w:lang w:val="en-GB" w:eastAsia="en-CA"/>
              </w:rPr>
            </w:pPr>
          </w:p>
          <w:p w14:paraId="4EE24ADD" w14:textId="01142694" w:rsidR="00D376F0" w:rsidRPr="00D424AA" w:rsidRDefault="00D376F0" w:rsidP="00D424AA">
            <w:pPr>
              <w:rPr>
                <w:rFonts w:cs="Times New Roman"/>
                <w:bCs/>
                <w:iCs/>
                <w:color w:val="000000" w:themeColor="text1"/>
                <w:sz w:val="16"/>
                <w:szCs w:val="16"/>
                <w:lang w:val="en-GB"/>
              </w:rPr>
            </w:pPr>
            <w:r w:rsidRPr="00D424AA">
              <w:rPr>
                <w:rFonts w:cs="Times New Roman"/>
                <w:sz w:val="16"/>
                <w:szCs w:val="16"/>
                <w:lang w:val="en-GB" w:eastAsia="en-CA"/>
              </w:rPr>
              <w:t xml:space="preserve">Increase of hydrological droughts in the Yangtze river </w:t>
            </w:r>
            <w:commentRangeStart w:id="5748"/>
            <w:r w:rsidRPr="00D424AA">
              <w:rPr>
                <w:rFonts w:cs="Times New Roman"/>
                <w:sz w:val="16"/>
                <w:szCs w:val="16"/>
                <w:lang w:val="en-GB"/>
              </w:rPr>
              <w:fldChar w:fldCharType="begin" w:fldLock="1"/>
            </w:r>
            <w:ins w:id="5749" w:author="Robin Matthews" w:date="2021-07-14T23:55:00Z">
              <w:r w:rsidR="00FA0829">
                <w:rPr>
                  <w:rFonts w:cs="Times New Roman"/>
                  <w:sz w:val="16"/>
                  <w:szCs w:val="16"/>
                  <w:lang w:val="en-GB"/>
                </w:rPr>
                <w:instrText>ADDIN CSL_CITATION { "citationItems" : [ { "id" : "ITEM-1", "itemData" : { "DOI" : "10.1016/j.scitotenv.2018.05.121", "abstract" : "\u00a9 2018 Elsevier B.V. Hydrological extremes are changing under the impacts of environmental change, i.e., climate variation and human activity, which can substantially influence ecosystems and the living environment of humans in affected region. This study investigates the impacts of environmental change on hydrological drought in the middle reaches of the Yangtze River in China based on hydrological modelling. Change points for streamflow into two major lakes and a reservoir in the study area were detected in the late 1980s using the Mann-Kendall test. Streamflow simulation by a water balance model was performed, and the resulting Kling-Gupta efficiency value was &gt;0.90. Hydrological drought events were identified based on the simulated streamflow under different scenarios. The results show that the hydrological drought occurrence was increased by precipitation, whereas the drought peak value was increased by potential evapotranspiration. The impacts of precipitation and potential evapotranspiration on drought severity and duration varied in the study area. However, hydrological drought was intensified by the influence of human activity, which increased the severity, duration and peak value of droughts. The dominant factor for hydrological drought severity is precipitation, followed by potential evapotranspiration and human activity. The impacts of climate variation and human activity on drought severity are larger than on drought duration. In addition, environmental change is shown to have an \u201caccumulation effect\u201d on hydrological drought, demonstrating that the indirect impacts of environmental change on hydrological drought are much larger than the direct impacts on streamflow. This study improves our understanding of the responses of hydrological extremes to environmental change, which is useful for the management of water resources and the prediction of hydrological disasters.", "author" : [ { "dropping-particle" : "", "family" : "Zhang", "given" : "D.", "non-dropping-particle" : "", "parse-names" : false, "suffix" : "" }, { "dropping-particle" : "", "family" : "Zhang", "given" : "Q.", "non-dropping-particle" : "", "parse-names" : false, "suffix" : "" }, { "dropping-particle" : "", "family" : "Qiu", "given" : "J.", "non-dropping-particle" : "", "parse-names" : false, "suffix" : "" }, { "dropping-particle" : "", "family" : "Bai", "given" : "P.", "non-dropping-particle" : "", "parse-names" : false, "suffix" : "" }, { "dropping-particle" : "", "family" : "Liang", "given" : "K.", "non-dropping-particle" : "", "parse-names" : false, "suffix" : "" }, { "dropping-particle" : "", "family" : "Li", "given" : "X.", "non-dropping-particle" : "", "parse-names" : false, "suffix" : "" } ], "container-title" : "Science of the Total Environment", "id" : "ITEM-1", "issued" : { "date-parts" : [ [ "2018" ] ] }, "page" : "1432-1442", "title" : "Intensification of hydrological drought due to human activity in the middle reaches of the Yangtze River, China", "translator" : [ { "dropping-particle" : "", "family" : "S645", "given" : "", "non-dropping-particle" : "", "parse-names" : false, "suffix" : "" } ], "type" : "article-journal", "volume" : "637-638" }, "uris" : [ "http://www.mendeley.com/documents/?uuid=1c72f831-660c-4728-baa6-e8ee9b071548" ] } ], "mendeley" : { "formattedCitation" : "(Zhang et al., 2018b)", "manualFormatting" : "(D. Zhang et al., 2018)", "plainTextFormattedCitation" : "(Zhang et al., 2018b)", "previouslyFormattedCitation" : "(Zhang et al., 2018b)" }, "properties" : { "noteIndex" : 0 }, "schema" : "https://github.com/citation-style-language/schema/raw/master/csl-citation.json" }</w:instrText>
              </w:r>
            </w:ins>
            <w:del w:id="5750" w:author="Robin Matthews" w:date="2021-07-14T23:55:00Z">
              <w:r w:rsidR="00FF6231" w:rsidDel="00FA0829">
                <w:rPr>
                  <w:rFonts w:cs="Times New Roman"/>
                  <w:sz w:val="16"/>
                  <w:szCs w:val="16"/>
                  <w:lang w:val="en-GB"/>
                </w:rPr>
                <w:delInstrText>ADDIN CSL_CITATION { "citationItems" : [ { "id" : "ITEM-1", "itemData" : { "DOI" : "10.1016/j.scitotenv.2018.05.121", "abstract" : "\u00a9 2018 Elsevier B.V. Hydrological extremes are changing under the impacts of environmental change, i.e., climate variation and human activity, which can substantially influence ecosystems and the living environment of humans in affected region. This study investigates the impacts of environmental change on hydrological drought in the middle reaches of the Yangtze River in China based on hydrological modelling. Change points for streamflow into two major lakes and a reservoir in the study area were detected in the late 1980s using the Mann-Kendall test. Streamflow simulation by a water balance model was performed, and the resulting Kling-Gupta efficiency value was &gt;0.90. Hydrological drought events were identified based on the simulated streamflow under different scenarios. The results show that the hydrological drought occurrence was increased by precipitation, whereas the drought peak value was increased by potential evapotranspiration. The impacts of precipitation and potential evapotranspiration on drought severity and duration varied in the study area. However, hydrological drought was intensified by the influence of human activity, which increased the severity, duration and peak value of droughts. The dominant factor for hydrological drought severity is precipitation, followed by potential evapotranspiration and human activity. The impacts of climate variation and human activity on drought severity are larger than on drought duration. In addition, environmental change is shown to have an \u201caccumulation effect\u201d on hydrological drought, demonstrating that the indirect impacts of environmental change on hydrological drought are much larger than the direct impacts on streamflow. This study improves our understanding of the responses of hydrological extremes to environmental change, which is useful for the management of water resources and the prediction of hydrological disasters.", "author" : [ { "dropping-particle" : "", "family" : "Zhang", "given" : "D.", "non-dropping-particle" : "", "parse-names" : false, "suffix" : "" }, { "dropping-particle" : "", "family" : "Zhang", "given" : "Q.", "non-dropping-particle" : "", "parse-names" : false, "suffix" : "" }, { "dropping-particle" : "", "family" : "Qiu", "given" : "J.", "non-dropping-particle" : "", "parse-names" : false, "suffix" : "" }, { "dropping-particle" : "", "family" : "Bai", "given" : "P.", "non-dropping-particle" : "", "parse-names" : false, "suffix" : "" }, { "dropping-particle" : "", "family" : "Liang", "given" : "K.", "non-dropping-particle" : "", "parse-names" : false, "suffix" : "" }, { "dropping-particle" : "", "family" : "Li", "given" : "X.", "non-dropping-particle" : "", "parse-names" : false, "suffix" : "" } ], "container-title" : "Science of the Total Environment", "id" : "ITEM-1", "issued" : { "date-parts" : [ [ "2018" ] ] }, "page" : "1432-1442", "title" : "Intensification of hydrological drought due to human activity in the middle reaches of the Yangtze River, China", "translator" : [ { "dropping-particle" : "", "family" : "S645", "given" : "", "non-dropping-particle" : "", "parse-names" : false, "suffix" : "" } ], "type" : "article-journal", "volume" : "637-638" }, "uris" : [ "http://www.mendeley.com/documents/?uuid=1c72f831-660c-4728-baa6-e8ee9b071548" ] } ], "mendeley" : { "formattedCitation" : "(Zhang et al., 2018b)", "plainTextFormattedCitation" : "(Zhang et al., 2018b)", "previouslyFormattedCitation" : "(Zhang et al., 2018b)"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5751" w:author="Robin Matthews" w:date="2021-07-14T23:55:00Z">
              <w:r w:rsidR="00FA0829">
                <w:rPr>
                  <w:rFonts w:cs="Times New Roman"/>
                  <w:noProof/>
                  <w:sz w:val="16"/>
                  <w:szCs w:val="16"/>
                  <w:lang w:val="en-GB"/>
                </w:rPr>
                <w:t xml:space="preserve">D. </w:t>
              </w:r>
            </w:ins>
            <w:r w:rsidR="00A26296">
              <w:rPr>
                <w:rFonts w:cs="Times New Roman"/>
                <w:noProof/>
                <w:sz w:val="16"/>
                <w:szCs w:val="16"/>
                <w:lang w:val="en-GB"/>
              </w:rPr>
              <w:t>Zhang et al., 2018</w:t>
            </w:r>
            <w:del w:id="5752" w:author="Robin Matthews" w:date="2021-07-14T23:55:00Z">
              <w:r w:rsidR="00A26296" w:rsidDel="00FA0829">
                <w:rPr>
                  <w:rFonts w:cs="Times New Roman"/>
                  <w:noProof/>
                  <w:sz w:val="16"/>
                  <w:szCs w:val="16"/>
                  <w:lang w:val="en-GB"/>
                </w:rPr>
                <w:delText>b</w:delText>
              </w:r>
            </w:del>
            <w:r w:rsidR="00A26296">
              <w:rPr>
                <w:rFonts w:cs="Times New Roman"/>
                <w:noProof/>
                <w:sz w:val="16"/>
                <w:szCs w:val="16"/>
                <w:lang w:val="en-GB"/>
              </w:rPr>
              <w:t>)</w:t>
            </w:r>
            <w:r w:rsidRPr="00D424AA">
              <w:rPr>
                <w:rFonts w:cs="Times New Roman"/>
                <w:sz w:val="16"/>
                <w:szCs w:val="16"/>
                <w:lang w:val="en-GB"/>
              </w:rPr>
              <w:fldChar w:fldCharType="end"/>
            </w:r>
            <w:commentRangeEnd w:id="5748"/>
            <w:r w:rsidR="00A26296">
              <w:rPr>
                <w:rStyle w:val="Marquedecommentaire"/>
              </w:rPr>
              <w:commentReference w:id="5748"/>
            </w:r>
            <w:r w:rsidRPr="00841A35">
              <w:rPr>
                <w:rFonts w:cs="Times New Roman"/>
                <w:sz w:val="16"/>
                <w:szCs w:val="16"/>
                <w:lang w:val="en-GB"/>
              </w:rPr>
              <w:t xml:space="preserve">. </w:t>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A5ED687" w14:textId="03E4C7DE" w:rsidR="00D376F0" w:rsidRPr="00D424AA" w:rsidRDefault="00D376F0" w:rsidP="00D424AA">
            <w:pPr>
              <w:rPr>
                <w:rFonts w:cs="Times New Roman"/>
                <w:b/>
                <w:bCs/>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Limited evidence and mixed signals. </w:t>
            </w:r>
            <w:r w:rsidRPr="00D424AA">
              <w:rPr>
                <w:rFonts w:cs="Times New Roman"/>
                <w:color w:val="000000" w:themeColor="text1"/>
                <w:sz w:val="16"/>
                <w:szCs w:val="16"/>
                <w:lang w:val="en-GB"/>
              </w:rPr>
              <w:t xml:space="preserve">Available evidence suggests that a combination of change in climatic drivers (precipitation, Epot) and human drivers (agriculture, water management) are responsible for trends </w:t>
            </w:r>
            <w:commentRangeStart w:id="575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016/j.scitotenv.2018.05.121", "abstract" : "\u00a9 2018 Elsevier B.V. Hydrological extremes are changing under the impacts of environmental change, i.e., climate variation and human activity, which can substantially influence ecosystems and the living environment of humans in affected region. This study investigates the impacts of environmental change on hydrological drought in the middle reaches of the Yangtze River in China based on hydrological modelling. Change points for streamflow into two major lakes and a reservoir in the study area were detected in the late 1980s using the Mann-Kendall test. Streamflow simulation by a water balance model was performed, and the resulting Kling-Gupta efficiency value was &gt;0.90. Hydrological drought events were identified based on the simulated streamflow under different scenarios. The results show that the hydrological drought occurrence was increased by precipitation, whereas the drought peak value was increased by potential evapotranspiration. The impacts of precipitation and potential evapotranspiration on drought severity and duration varied in the study area. However, hydrological drought was intensified by the influence of human activity, which increased the severity, duration and peak value of droughts. The dominant factor for hydrological drought severity is precipitation, followed by potential evapotranspiration and human activity. The impacts of climate variation and human activity on drought severity are larger than on drought duration. In addition, environmental change is shown to have an \u201caccumulation effect\u201d on hydrological drought, demonstrating that the indirect impacts of environmental change on hydrological drought are much larger than the direct impacts on streamflow. This study improves our understanding of the responses of hydrological extremes to environmental change, which is useful for the management of water resources and the prediction of hydrological disasters.", "author" : [ { "dropping-particle" : "", "family" : "Zhang", "given" : "D.", "non-dropping-particle" : "", "parse-names" : false, "suffix" : "" }, { "dropping-particle" : "", "family" : "Zhang", "given" : "Q.", "non-dropping-particle" : "", "parse-names" : false, "suffix" : "" }, { "dropping-particle" : "", "family" : "Qiu", "given" : "J.", "non-dropping-particle" : "", "parse-names" : false, "suffix" : "" }, { "dropping-particle" : "", "family" : "Bai", "given" : "P.", "non-dropping-particle" : "", "parse-names" : false, "suffix" : "" }, { "dropping-particle" : "", "family" : "Liang", "given" : "K.", "non-dropping-particle" : "", "parse-names" : false, "suffix" : "" }, { "dropping-particle" : "", "family" : "Li", "given" : "X.", "non-dropping-particle" : "", "parse-names" : false, "suffix" : "" } ], "container-title" : "Science of the Total Environment", "id" : "ITEM-1", "issued" : { "date-parts" : [ [ "2018" ] ] }, "page" : "1432-1442", "title" : "Intensification of hydrological drought due to human activity in the middle reaches of the Yangtze River, China", "translator" : [ { "dropping-particle" : "", "family" : "S645", "given" : "", "non-dropping-particle" : "", "parse-names" : false, "suffix" : "" } ], "type" : "article-journal", "volume" : "637-638" }, "uris" : [ "http://www.mendeley.com/documents/?uuid=1c72f831-660c-4728-baa6-e8ee9b071548" ] }, { "id" : "ITEM-2", "itemData" : { "DOI" : "10.1038/srep11261", "ISSN" : "2045-2322", "author" : [ { "dropping-particle" : "", "family" : "Liu", "given" : "Yaling", "non-dropping-particle" : "", "parse-names" : false, "suffix" : "" }, { "dropping-particle" : "", "family" : "Pan", "given" : "Zhihua", "non-dropping-particle" : "", "parse-names" : false, "suffix" : "" }, { "dropping-particle" : "", "family" : "Zhuang", "given" : "Qianlai",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Zhang", "given" : "Tonglin", "non-dropping-particle" : "", "parse-names" : false, "suffix" : "" }, { "dropping-particle" : "", "family" : "An", "given" : "Pingli", "non-dropping-particle" : "", "parse-names" : false, "suffix" : "" }, { "dropping-particle" : "", "family" : "Dong", "given" : "Zhiqiang", "non-dropping-particle" : "", "parse-names" : false, "suffix" : "" }, { "dropping-particle" : "", "family" : "Zhang", "given" : "Jingting", "non-dropping-particle" : "", "parse-names" : false, "suffix" : "" }, { "dropping-particle" : "", "family" : "He", "given" : "Di", "non-dropping-particle" : "", "parse-names" : false, "suffix" : "" }, { "dropping-particle" : "", "family" : "Wang", "given" : "Liwei", "non-dropping-particle" : "", "parse-names" : false, "suffix" : "" }, { "dropping-particle" : "", "family" : "Pan", "given" : "Xuebiao", "non-dropping-particle" : "", "parse-names" : false, "suffix" : "" }, { "dropping-particle" : "", "family" : "Bai", "given" : "Wei", "non-dropping-particle" : "", "parse-names" : false, "suffix" : "" }, { "dropping-particle" : "", "family" : "Niyogi", "given" : "Dev", "non-dropping-particle" : "", "parse-names" : false, "suffix" : "" } ], "container-title" : "Scientific Reports", "id" : "ITEM-2", "issue" : "1", "issued" : { "date-parts" : [ [ "2015", "9", "9" ] ] }, "note" : "Export Date: 16 October 2019", "page" : "11261", "title" : "Agriculture intensifies soil moisture decline in Northern China", "translator" : [ { "dropping-particle" : "", "family" : "S2063", "given" : "", "non-dropping-particle" : "", "parse-names" : false, "suffix" : "" } ], "type" : "article-journal", "volume" : "5" }, "uris" : [ "http://www.mendeley.com/documents/?uuid=3d883fd9-9e05-4e03-b610-24ed41fae765" ] } ], "mendeley" : { "formattedCitation" : "(Liu et al., 2015; Zhang et al., 2018b)", "manualFormatting" : "(Liu et al., 2015; D. Zhang et al., 2018)", "plainTextFormattedCitation" : "(Liu et al., 2015; Zhang et al., 2018b)", "previouslyFormattedCitation" : "(Liu et al., 2015; Zhang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Liu et al., 2015; </w:t>
            </w:r>
            <w:del w:id="5754" w:author="Robin Matthews" w:date="2021-07-14T23:55:00Z">
              <w:r w:rsidR="00A26296" w:rsidDel="00FA0829">
                <w:rPr>
                  <w:rFonts w:cs="Times New Roman"/>
                  <w:noProof/>
                  <w:color w:val="000000" w:themeColor="text1"/>
                  <w:sz w:val="16"/>
                  <w:szCs w:val="16"/>
                  <w:lang w:val="en-GB"/>
                </w:rPr>
                <w:delText>Z</w:delText>
              </w:r>
            </w:del>
            <w:ins w:id="5755" w:author="Robin Matthews" w:date="2021-07-14T23:55:00Z">
              <w:r w:rsidR="00FA0829">
                <w:rPr>
                  <w:rFonts w:cs="Times New Roman"/>
                  <w:noProof/>
                  <w:color w:val="000000" w:themeColor="text1"/>
                  <w:sz w:val="16"/>
                  <w:szCs w:val="16"/>
                  <w:lang w:val="en-GB"/>
                </w:rPr>
                <w:t>D. Z</w:t>
              </w:r>
            </w:ins>
            <w:r w:rsidR="00A26296">
              <w:rPr>
                <w:rFonts w:cs="Times New Roman"/>
                <w:noProof/>
                <w:color w:val="000000" w:themeColor="text1"/>
                <w:sz w:val="16"/>
                <w:szCs w:val="16"/>
                <w:lang w:val="en-GB"/>
              </w:rPr>
              <w:t>hang et al., 2018</w:t>
            </w:r>
            <w:del w:id="5756" w:author="Robin Matthews" w:date="2021-07-14T23:55:00Z">
              <w:r w:rsidR="00A26296" w:rsidDel="00FA0829">
                <w:rPr>
                  <w:rFonts w:cs="Times New Roman"/>
                  <w:noProof/>
                  <w:color w:val="000000" w:themeColor="text1"/>
                  <w:sz w:val="16"/>
                  <w:szCs w:val="16"/>
                  <w:lang w:val="en-GB"/>
                </w:rPr>
                <w:delText>b</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5753"/>
            <w:r w:rsidR="00A26296">
              <w:rPr>
                <w:rStyle w:val="Marquedecommentaire"/>
              </w:rPr>
              <w:commentReference w:id="5753"/>
            </w:r>
            <w:r w:rsidRPr="00841A35">
              <w:rPr>
                <w:rFonts w:cs="Times New Roman"/>
                <w:color w:val="000000" w:themeColor="text1"/>
                <w:sz w:val="16"/>
                <w:szCs w:val="16"/>
                <w:lang w:val="en-GB"/>
              </w:rPr>
              <w:t xml:space="preserve">. </w:t>
            </w:r>
          </w:p>
          <w:p w14:paraId="0358D582" w14:textId="77777777" w:rsidR="00D376F0" w:rsidRPr="00D424AA" w:rsidRDefault="00D376F0" w:rsidP="00D424AA">
            <w:pPr>
              <w:rPr>
                <w:rFonts w:cs="Times New Roman"/>
                <w:color w:val="000000" w:themeColor="text1"/>
                <w:sz w:val="16"/>
                <w:szCs w:val="16"/>
                <w:lang w:val="en-GB"/>
              </w:rPr>
            </w:pPr>
          </w:p>
          <w:p w14:paraId="02039540" w14:textId="30CE9C6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ing hydrological droughts trends </w:t>
            </w:r>
            <w:r w:rsidRPr="00D424AA">
              <w:rPr>
                <w:rFonts w:cs="Times New Roman"/>
                <w:sz w:val="16"/>
                <w:szCs w:val="16"/>
                <w:lang w:val="en-GB" w:eastAsia="en-CA"/>
              </w:rPr>
              <w:t>in the Yangtze river</w:t>
            </w:r>
            <w:r w:rsidRPr="00D424AA">
              <w:rPr>
                <w:rFonts w:cs="Times New Roman"/>
                <w:color w:val="000000" w:themeColor="text1"/>
                <w:sz w:val="16"/>
                <w:szCs w:val="16"/>
                <w:lang w:val="en-GB"/>
              </w:rPr>
              <w:t xml:space="preserve"> are dominantly driven by precipitation, but increases in potential evaporation and human activities also play a role </w:t>
            </w:r>
            <w:commentRangeStart w:id="5757"/>
            <w:r w:rsidRPr="00D424AA">
              <w:rPr>
                <w:rFonts w:cs="Times New Roman"/>
                <w:sz w:val="16"/>
                <w:szCs w:val="16"/>
                <w:lang w:val="en-GB"/>
              </w:rPr>
              <w:fldChar w:fldCharType="begin" w:fldLock="1"/>
            </w:r>
            <w:ins w:id="5758" w:author="Robin Matthews" w:date="2021-07-14T23:55:00Z">
              <w:r w:rsidR="00FA0829">
                <w:rPr>
                  <w:rFonts w:cs="Times New Roman"/>
                  <w:sz w:val="16"/>
                  <w:szCs w:val="16"/>
                  <w:lang w:val="en-GB"/>
                </w:rPr>
                <w:instrText>ADDIN CSL_CITATION { "citationItems" : [ { "id" : "ITEM-1", "itemData" : { "DOI" : "10.1016/j.scitotenv.2018.05.121", "abstract" : "\u00a9 2018 Elsevier B.V. Hydrological extremes are changing under the impacts of environmental change, i.e., climate variation and human activity, which can substantially influence ecosystems and the living environment of humans in affected region. This study investigates the impacts of environmental change on hydrological drought in the middle reaches of the Yangtze River in China based on hydrological modelling. Change points for streamflow into two major lakes and a reservoir in the study area were detected in the late 1980s using the Mann-Kendall test. Streamflow simulation by a water balance model was performed, and the resulting Kling-Gupta efficiency value was &gt;0.90. Hydrological drought events were identified based on the simulated streamflow under different scenarios. The results show that the hydrological drought occurrence was increased by precipitation, whereas the drought peak value was increased by potential evapotranspiration. The impacts of precipitation and potential evapotranspiration on drought severity and duration varied in the study area. However, hydrological drought was intensified by the influence of human activity, which increased the severity, duration and peak value of droughts. The dominant factor for hydrological drought severity is precipitation, followed by potential evapotranspiration and human activity. The impacts of climate variation and human activity on drought severity are larger than on drought duration. In addition, environmental change is shown to have an \u201caccumulation effect\u201d on hydrological drought, demonstrating that the indirect impacts of environmental change on hydrological drought are much larger than the direct impacts on streamflow. This study improves our understanding of the responses of hydrological extremes to environmental change, which is useful for the management of water resources and the prediction of hydrological disasters.", "author" : [ { "dropping-particle" : "", "family" : "Zhang", "given" : "D.", "non-dropping-particle" : "", "parse-names" : false, "suffix" : "" }, { "dropping-particle" : "", "family" : "Zhang", "given" : "Q.", "non-dropping-particle" : "", "parse-names" : false, "suffix" : "" }, { "dropping-particle" : "", "family" : "Qiu", "given" : "J.", "non-dropping-particle" : "", "parse-names" : false, "suffix" : "" }, { "dropping-particle" : "", "family" : "Bai", "given" : "P.", "non-dropping-particle" : "", "parse-names" : false, "suffix" : "" }, { "dropping-particle" : "", "family" : "Liang", "given" : "K.", "non-dropping-particle" : "", "parse-names" : false, "suffix" : "" }, { "dropping-particle" : "", "family" : "Li", "given" : "X.", "non-dropping-particle" : "", "parse-names" : false, "suffix" : "" } ], "container-title" : "Science of the Total Environment", "id" : "ITEM-1", "issued" : { "date-parts" : [ [ "2018" ] ] }, "page" : "1432-1442", "title" : "Intensification of hydrological drought due to human activity in the middle reaches of the Yangtze River, China", "translator" : [ { "dropping-particle" : "", "family" : "S645", "given" : "", "non-dropping-particle" : "", "parse-names" : false, "suffix" : "" } ], "type" : "article-journal", "volume" : "637-638" }, "uris" : [ "http://www.mendeley.com/documents/?uuid=1c72f831-660c-4728-baa6-e8ee9b071548" ] } ], "mendeley" : { "formattedCitation" : "(Zhang et al., 2018b)", "manualFormatting" : "(D. Zhang et al., 2018)", "plainTextFormattedCitation" : "(Zhang et al., 2018b)", "previouslyFormattedCitation" : "(Zhang et al., 2018b)" }, "properties" : { "noteIndex" : 0 }, "schema" : "https://github.com/citation-style-language/schema/raw/master/csl-citation.json" }</w:instrText>
              </w:r>
            </w:ins>
            <w:del w:id="5759" w:author="Robin Matthews" w:date="2021-07-14T23:55:00Z">
              <w:r w:rsidR="00FF6231" w:rsidDel="00FA0829">
                <w:rPr>
                  <w:rFonts w:cs="Times New Roman"/>
                  <w:sz w:val="16"/>
                  <w:szCs w:val="16"/>
                  <w:lang w:val="en-GB"/>
                </w:rPr>
                <w:delInstrText>ADDIN CSL_CITATION { "citationItems" : [ { "id" : "ITEM-1", "itemData" : { "DOI" : "10.1016/j.scitotenv.2018.05.121", "abstract" : "\u00a9 2018 Elsevier B.V. Hydrological extremes are changing under the impacts of environmental change, i.e., climate variation and human activity, which can substantially influence ecosystems and the living environment of humans in affected region. This study investigates the impacts of environmental change on hydrological drought in the middle reaches of the Yangtze River in China based on hydrological modelling. Change points for streamflow into two major lakes and a reservoir in the study area were detected in the late 1980s using the Mann-Kendall test. Streamflow simulation by a water balance model was performed, and the resulting Kling-Gupta efficiency value was &gt;0.90. Hydrological drought events were identified based on the simulated streamflow under different scenarios. The results show that the hydrological drought occurrence was increased by precipitation, whereas the drought peak value was increased by potential evapotranspiration. The impacts of precipitation and potential evapotranspiration on drought severity and duration varied in the study area. However, hydrological drought was intensified by the influence of human activity, which increased the severity, duration and peak value of droughts. The dominant factor for hydrological drought severity is precipitation, followed by potential evapotranspiration and human activity. The impacts of climate variation and human activity on drought severity are larger than on drought duration. In addition, environmental change is shown to have an \u201caccumulation effect\u201d on hydrological drought, demonstrating that the indirect impacts of environmental change on hydrological drought are much larger than the direct impacts on streamflow. This study improves our understanding of the responses of hydrological extremes to environmental change, which is useful for the management of water resources and the prediction of hydrological disasters.", "author" : [ { "dropping-particle" : "", "family" : "Zhang", "given" : "D.", "non-dropping-particle" : "", "parse-names" : false, "suffix" : "" }, { "dropping-particle" : "", "family" : "Zhang", "given" : "Q.", "non-dropping-particle" : "", "parse-names" : false, "suffix" : "" }, { "dropping-particle" : "", "family" : "Qiu", "given" : "J.", "non-dropping-particle" : "", "parse-names" : false, "suffix" : "" }, { "dropping-particle" : "", "family" : "Bai", "given" : "P.", "non-dropping-particle" : "", "parse-names" : false, "suffix" : "" }, { "dropping-particle" : "", "family" : "Liang", "given" : "K.", "non-dropping-particle" : "", "parse-names" : false, "suffix" : "" }, { "dropping-particle" : "", "family" : "Li", "given" : "X.", "non-dropping-particle" : "", "parse-names" : false, "suffix" : "" } ], "container-title" : "Science of the Total Environment", "id" : "ITEM-1", "issued" : { "date-parts" : [ [ "2018" ] ] }, "page" : "1432-1442", "title" : "Intensification of hydrological drought due to human activity in the middle reaches of the Yangtze River, China", "translator" : [ { "dropping-particle" : "", "family" : "S645", "given" : "", "non-dropping-particle" : "", "parse-names" : false, "suffix" : "" } ], "type" : "article-journal", "volume" : "637-638" }, "uris" : [ "http://www.mendeley.com/documents/?uuid=1c72f831-660c-4728-baa6-e8ee9b071548" ] } ], "mendeley" : { "formattedCitation" : "(Zhang et al., 2018b)", "plainTextFormattedCitation" : "(Zhang et al., 2018b)", "previouslyFormattedCitation" : "(Zhang et al., 2018b)"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5760" w:author="Robin Matthews" w:date="2021-07-14T23:55:00Z">
              <w:r w:rsidR="00FA0829">
                <w:rPr>
                  <w:rFonts w:cs="Times New Roman"/>
                  <w:noProof/>
                  <w:sz w:val="16"/>
                  <w:szCs w:val="16"/>
                  <w:lang w:val="en-GB"/>
                </w:rPr>
                <w:t xml:space="preserve">D. </w:t>
              </w:r>
            </w:ins>
            <w:r w:rsidR="00A26296">
              <w:rPr>
                <w:rFonts w:cs="Times New Roman"/>
                <w:noProof/>
                <w:sz w:val="16"/>
                <w:szCs w:val="16"/>
                <w:lang w:val="en-GB"/>
              </w:rPr>
              <w:t>Zhang et al., 2018</w:t>
            </w:r>
            <w:del w:id="5761" w:author="Robin Matthews" w:date="2021-07-14T23:55:00Z">
              <w:r w:rsidR="00A26296" w:rsidDel="00FA0829">
                <w:rPr>
                  <w:rFonts w:cs="Times New Roman"/>
                  <w:noProof/>
                  <w:sz w:val="16"/>
                  <w:szCs w:val="16"/>
                  <w:lang w:val="en-GB"/>
                </w:rPr>
                <w:delText>b</w:delText>
              </w:r>
            </w:del>
            <w:r w:rsidR="00A26296">
              <w:rPr>
                <w:rFonts w:cs="Times New Roman"/>
                <w:noProof/>
                <w:sz w:val="16"/>
                <w:szCs w:val="16"/>
                <w:lang w:val="en-GB"/>
              </w:rPr>
              <w:t>)</w:t>
            </w:r>
            <w:r w:rsidRPr="00D424AA">
              <w:rPr>
                <w:rFonts w:cs="Times New Roman"/>
                <w:sz w:val="16"/>
                <w:szCs w:val="16"/>
                <w:lang w:val="en-GB"/>
              </w:rPr>
              <w:fldChar w:fldCharType="end"/>
            </w:r>
            <w:commentRangeEnd w:id="5757"/>
            <w:r w:rsidR="00A26296">
              <w:rPr>
                <w:rStyle w:val="Marquedecommentaire"/>
              </w:rPr>
              <w:commentReference w:id="5757"/>
            </w:r>
            <w:r w:rsidRPr="00841A35">
              <w:rPr>
                <w:rFonts w:cs="Times New Roman"/>
                <w:sz w:val="16"/>
                <w:szCs w:val="16"/>
                <w:lang w:val="en-GB"/>
              </w:rPr>
              <w:t>. D</w:t>
            </w:r>
            <w:r w:rsidRPr="00D424AA">
              <w:rPr>
                <w:rFonts w:cs="Times New Roman"/>
                <w:sz w:val="16"/>
                <w:szCs w:val="16"/>
                <w:lang w:val="en-GB"/>
              </w:rPr>
              <w:t xml:space="preserve">rought conditions in northern China (soil moisture and runoff) have been intensified by agriculture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38/srep11261", "ISSN" : "2045-2322", "author" : [ { "dropping-particle" : "", "family" : "Liu", "given" : "Yaling", "non-dropping-particle" : "", "parse-names" : false, "suffix" : "" }, { "dropping-particle" : "", "family" : "Pan", "given" : "Zhihua", "non-dropping-particle" : "", "parse-names" : false, "suffix" : "" }, { "dropping-particle" : "", "family" : "Zhuang", "given" : "Qianlai",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Zhang", "given" : "Tonglin", "non-dropping-particle" : "", "parse-names" : false, "suffix" : "" }, { "dropping-particle" : "", "family" : "An", "given" : "Pingli", "non-dropping-particle" : "", "parse-names" : false, "suffix" : "" }, { "dropping-particle" : "", "family" : "Dong", "given" : "Zhiqiang", "non-dropping-particle" : "", "parse-names" : false, "suffix" : "" }, { "dropping-particle" : "", "family" : "Zhang", "given" : "Jingting", "non-dropping-particle" : "", "parse-names" : false, "suffix" : "" }, { "dropping-particle" : "", "family" : "He", "given" : "Di", "non-dropping-particle" : "", "parse-names" : false, "suffix" : "" }, { "dropping-particle" : "", "family" : "Wang", "given" : "Liwei", "non-dropping-particle" : "", "parse-names" : false, "suffix" : "" }, { "dropping-particle" : "", "family" : "Pan", "given" : "Xuebiao", "non-dropping-particle" : "", "parse-names" : false, "suffix" : "" }, { "dropping-particle" : "", "family" : "Bai", "given" : "Wei", "non-dropping-particle" : "", "parse-names" : false, "suffix" : "" }, { "dropping-particle" : "", "family" : "Niyogi", "given" : "Dev", "non-dropping-particle" : "", "parse-names" : false, "suffix" : "" } ], "container-title" : "Scientific Reports", "id" : "ITEM-1", "issue" : "1", "issued" : { "date-parts" : [ [ "2015", "9", "9" ] ] }, "note" : "Export Date: 16 October 2019", "page" : "11261", "title" : "Agriculture intensifies soil moisture decline in Northern China", "translator" : [ { "dropping-particle" : "", "family" : "S2063", "given" : "", "non-dropping-particle" : "", "parse-names" : false, "suffix" : "" } ], "type" : "article-journal", "volume" : "5" }, "uris" : [ "http://www.mendeley.com/documents/?uuid=3d883fd9-9e05-4e03-b610-24ed41fae765" ] } ], "mendeley" : { "formattedCitation" : "(Liu et al., 2015)", "plainTextFormattedCitation" : "(Liu et al., 2015)", "previouslyFormattedCitation" : "(Liu et al., 2015)"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Liu et al., 2015)</w:t>
            </w:r>
            <w:r w:rsidRPr="00D424AA">
              <w:rPr>
                <w:rFonts w:cs="Times New Roman"/>
                <w:sz w:val="16"/>
                <w:szCs w:val="16"/>
                <w:lang w:val="en-GB"/>
              </w:rPr>
              <w:fldChar w:fldCharType="end"/>
            </w:r>
            <w:r w:rsidRPr="00841A35">
              <w:rPr>
                <w:rFonts w:cs="Times New Roman"/>
                <w:sz w:val="16"/>
                <w:szCs w:val="16"/>
                <w:lang w:val="en-GB"/>
              </w:rPr>
              <w:t>.</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E81747E" w14:textId="54CC1E38" w:rsidR="00D376F0" w:rsidRPr="00D424AA" w:rsidRDefault="00D376F0" w:rsidP="00D424AA">
            <w:pPr>
              <w:rPr>
                <w:rFonts w:cs="Times New Roman"/>
                <w:bCs/>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r w:rsidRPr="00841A35">
              <w:rPr>
                <w:rFonts w:cs="Times New Roman"/>
                <w:bCs/>
                <w:sz w:val="16"/>
                <w:szCs w:val="16"/>
                <w:lang w:val="en-GB" w:eastAsia="en-CA"/>
              </w:rPr>
              <w:t>.</w:t>
            </w: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75EE11D" w14:textId="3F3FDF51" w:rsidR="00D376F0" w:rsidRPr="00D424AA" w:rsidRDefault="00D376F0" w:rsidP="00D424AA">
            <w:pPr>
              <w:rPr>
                <w:rFonts w:cs="Times New Roman"/>
                <w:bCs/>
                <w:iCs/>
                <w:color w:val="000000" w:themeColor="text1"/>
                <w:sz w:val="16"/>
                <w:szCs w:val="16"/>
                <w:lang w:val="nb-NO"/>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 and inconsistent trends</w:t>
            </w:r>
            <w:r w:rsidRPr="00D424AA">
              <w:rPr>
                <w:rFonts w:cs="Times New Roman"/>
                <w:sz w:val="16"/>
                <w:szCs w:val="16"/>
                <w:lang w:val="en-GB" w:eastAsia="en-CA"/>
              </w:rPr>
              <w:t xml:space="preserve"> in available studies </w:t>
            </w:r>
            <w:commentRangeStart w:id="5762"/>
            <w:r w:rsidRPr="00D424AA">
              <w:rPr>
                <w:rFonts w:cs="Times New Roman"/>
                <w:sz w:val="16"/>
                <w:szCs w:val="16"/>
                <w:lang w:val="en-GB" w:eastAsia="en-CA"/>
              </w:rPr>
              <w:fldChar w:fldCharType="begin" w:fldLock="1"/>
            </w:r>
            <w:ins w:id="5763" w:author="Robin Matthews" w:date="2021-07-14T23:54:00Z">
              <w:r w:rsidR="00FA0829">
                <w:rPr>
                  <w:rFonts w:cs="Times New Roman"/>
                  <w:sz w:val="16"/>
                  <w:szCs w:val="16"/>
                  <w:lang w:val="en-GB" w:eastAsia="en-CA"/>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5764" w:author="Robin Matthews" w:date="2021-07-14T23:54:00Z">
              <w:r w:rsidR="00FF6231" w:rsidDel="00FA0829">
                <w:rPr>
                  <w:rFonts w:cs="Times New Roman"/>
                  <w:sz w:val="16"/>
                  <w:szCs w:val="16"/>
                  <w:lang w:val="en-GB" w:eastAsia="en-CA"/>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w:delInstrText>
              </w:r>
              <w:r w:rsidR="00FF6231" w:rsidRPr="006A2665" w:rsidDel="00FA0829">
                <w:rPr>
                  <w:rFonts w:cs="Times New Roman"/>
                  <w:sz w:val="16"/>
                  <w:szCs w:val="16"/>
                  <w:lang w:eastAsia="en-CA"/>
                </w:rPr>
                <w:delInstrText>"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nb-NO" w:eastAsia="en-CA"/>
              </w:rPr>
              <w:t xml:space="preserve">(Touma et al., 2015; Cook et al., 2020; </w:t>
            </w:r>
            <w:ins w:id="5765" w:author="Robin Matthews" w:date="2021-07-14T23:54:00Z">
              <w:r w:rsidR="00FA0829">
                <w:rPr>
                  <w:rFonts w:cs="Times New Roman"/>
                  <w:noProof/>
                  <w:sz w:val="16"/>
                  <w:szCs w:val="16"/>
                  <w:lang w:val="nb-NO" w:eastAsia="en-CA"/>
                </w:rPr>
                <w:t xml:space="preserve">R. </w:t>
              </w:r>
            </w:ins>
            <w:r w:rsidR="00A26296">
              <w:rPr>
                <w:rFonts w:cs="Times New Roman"/>
                <w:noProof/>
                <w:sz w:val="16"/>
                <w:szCs w:val="16"/>
                <w:lang w:val="nb-NO" w:eastAsia="en-CA"/>
              </w:rPr>
              <w:t>Zhai et al., 2020</w:t>
            </w:r>
            <w:del w:id="5766" w:author="Robin Matthews" w:date="2021-07-14T23:54:00Z">
              <w:r w:rsidR="00A26296" w:rsidDel="00FA0829">
                <w:rPr>
                  <w:rFonts w:cs="Times New Roman"/>
                  <w:noProof/>
                  <w:sz w:val="16"/>
                  <w:szCs w:val="16"/>
                  <w:lang w:val="nb-NO" w:eastAsia="en-CA"/>
                </w:rPr>
                <w:delText>b</w:delText>
              </w:r>
            </w:del>
            <w:r w:rsidR="00A26296">
              <w:rPr>
                <w:rFonts w:cs="Times New Roman"/>
                <w:noProof/>
                <w:sz w:val="16"/>
                <w:szCs w:val="16"/>
                <w:lang w:val="nb-NO" w:eastAsia="en-CA"/>
              </w:rPr>
              <w:t>)</w:t>
            </w:r>
            <w:r w:rsidRPr="00D424AA">
              <w:rPr>
                <w:rFonts w:cs="Times New Roman"/>
                <w:sz w:val="16"/>
                <w:szCs w:val="16"/>
                <w:lang w:val="en-GB" w:eastAsia="en-CA"/>
              </w:rPr>
              <w:fldChar w:fldCharType="end"/>
            </w:r>
            <w:commentRangeEnd w:id="5762"/>
            <w:r w:rsidR="00A26296">
              <w:rPr>
                <w:rStyle w:val="Marquedecommentaire"/>
              </w:rPr>
              <w:commentReference w:id="5762"/>
            </w:r>
            <w:r w:rsidRPr="00841A35">
              <w:rPr>
                <w:rFonts w:cs="Times New Roman"/>
                <w:sz w:val="16"/>
                <w:szCs w:val="16"/>
                <w:lang w:val="nb-NO" w:eastAsia="en-CA"/>
              </w:rPr>
              <w:t>.</w:t>
            </w: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7DEEF01F" w14:textId="550221CF" w:rsidR="00D376F0" w:rsidRPr="00841A35" w:rsidRDefault="00D376F0" w:rsidP="00D424AA">
            <w:pPr>
              <w:rPr>
                <w:rFonts w:cs="Times New Roman"/>
                <w:i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
                <w:bCs/>
                <w:iCs/>
                <w:color w:val="000000" w:themeColor="text1"/>
                <w:sz w:val="16"/>
                <w:szCs w:val="16"/>
                <w:lang w:val="en-GB"/>
              </w:rPr>
              <w:t>: Inconsistent</w:t>
            </w:r>
            <w:r w:rsidRPr="00D424AA">
              <w:rPr>
                <w:rFonts w:cs="Times New Roman"/>
                <w:iCs/>
                <w:color w:val="000000" w:themeColor="text1"/>
                <w:sz w:val="16"/>
                <w:szCs w:val="16"/>
                <w:lang w:val="en-GB"/>
              </w:rPr>
              <w:t xml:space="preserve"> trend between models and studies, and generally low signal-to-noise ratio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nb-NO"/>
              </w:rPr>
              <w:t>(Prudhomme et al., 2014; Giuntoli et al., 2015; Touma et al., 2015; Cook et al., 2020)</w:t>
            </w:r>
            <w:r w:rsidRPr="00D424AA">
              <w:rPr>
                <w:rFonts w:cs="Times New Roman"/>
                <w:iCs/>
                <w:color w:val="000000" w:themeColor="text1"/>
                <w:sz w:val="16"/>
                <w:szCs w:val="16"/>
                <w:lang w:val="en-GB"/>
              </w:rPr>
              <w:fldChar w:fldCharType="end"/>
            </w:r>
          </w:p>
          <w:p w14:paraId="527EC641" w14:textId="77777777" w:rsidR="00D376F0" w:rsidRPr="00D424AA" w:rsidRDefault="00D376F0" w:rsidP="00D424AA">
            <w:pPr>
              <w:rPr>
                <w:rFonts w:cs="Times New Roman"/>
                <w:iCs/>
                <w:color w:val="000000" w:themeColor="text1"/>
                <w:sz w:val="16"/>
                <w:szCs w:val="16"/>
                <w:lang w:val="nb-NO"/>
              </w:rPr>
            </w:pPr>
          </w:p>
          <w:p w14:paraId="64888227" w14:textId="6DC2360F"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nb-NO"/>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Generally inconsistent trends between models, with low model agreement.</w:t>
            </w:r>
          </w:p>
          <w:p w14:paraId="63F60A80" w14:textId="77777777" w:rsidR="00D376F0" w:rsidRPr="00D424AA" w:rsidRDefault="00D376F0" w:rsidP="00D424AA">
            <w:pPr>
              <w:rPr>
                <w:rFonts w:cs="Times New Roman"/>
                <w:iCs/>
                <w:color w:val="000000" w:themeColor="text1"/>
                <w:sz w:val="16"/>
                <w:szCs w:val="16"/>
                <w:lang w:val="en-GB"/>
              </w:rPr>
            </w:pPr>
          </w:p>
          <w:p w14:paraId="70FDC5C3" w14:textId="0C3BE33B"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plainTextFormattedCitation" : "(Giuntoli et al., 2015)", "previouslyFormattedCitation" : "(Giuntoli et al., 2015)"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Giuntoli et al., 2015)</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Trend towards drying but generally low signal-to-noise ratio except in small subregion.</w:t>
            </w:r>
          </w:p>
        </w:tc>
      </w:tr>
      <w:tr w:rsidR="00D376F0" w:rsidRPr="008A3B40" w14:paraId="41DB0947" w14:textId="77777777" w:rsidTr="00723657">
        <w:trPr>
          <w:cantSplit/>
          <w:trHeight w:val="1134"/>
        </w:trPr>
        <w:tc>
          <w:tcPr>
            <w:tcW w:w="846" w:type="dxa"/>
            <w:vMerge w:val="restart"/>
            <w:shd w:val="clear" w:color="auto" w:fill="auto"/>
          </w:tcPr>
          <w:p w14:paraId="4655EA2A" w14:textId="77777777" w:rsidR="00D376F0" w:rsidRPr="00D424AA" w:rsidRDefault="00D376F0" w:rsidP="00841A35">
            <w:pPr>
              <w:jc w:val="center"/>
              <w:rPr>
                <w:rFonts w:cs="Times New Roman"/>
                <w:color w:val="000000" w:themeColor="text1"/>
                <w:sz w:val="16"/>
                <w:szCs w:val="16"/>
                <w:lang w:val="en-GB"/>
              </w:rPr>
            </w:pPr>
            <w:r w:rsidRPr="00D424AA">
              <w:rPr>
                <w:rFonts w:cs="Times New Roman"/>
                <w:color w:val="000000" w:themeColor="text1"/>
                <w:sz w:val="16"/>
                <w:szCs w:val="16"/>
                <w:lang w:val="en-GB"/>
              </w:rPr>
              <w:t>Eastern Central Asia (ECA)</w:t>
            </w:r>
          </w:p>
        </w:tc>
        <w:tc>
          <w:tcPr>
            <w:tcW w:w="709" w:type="dxa"/>
            <w:shd w:val="clear" w:color="auto" w:fill="auto"/>
          </w:tcPr>
          <w:p w14:paraId="69053182"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268" w:type="dxa"/>
            <w:tcBorders>
              <w:top w:val="single" w:sz="4" w:space="0" w:color="000000"/>
              <w:bottom w:val="single" w:sz="4" w:space="0" w:color="auto"/>
            </w:tcBorders>
            <w:shd w:val="clear" w:color="auto" w:fill="D9D9D9" w:themeFill="background1" w:themeFillShade="D9"/>
          </w:tcPr>
          <w:p w14:paraId="074949C8" w14:textId="513B0EEA" w:rsidR="00D376F0" w:rsidRPr="00D424AA"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Inconsistent trends</w:t>
            </w:r>
            <w:r w:rsidRPr="00D424AA">
              <w:rPr>
                <w:rFonts w:cs="Times New Roman"/>
                <w:sz w:val="16"/>
                <w:szCs w:val="16"/>
                <w:lang w:val="en-GB" w:eastAsia="en-CA"/>
              </w:rPr>
              <w:t xml:space="preserve"> between subregions, with overall tendency to decrease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Dunn et al., 2020)", "plainTextFormattedCitation" : "(Spinoni et al., 2019; Dunn et al., 2020)", "previouslyFormattedCitation" : "(Spinoni et al., 2019;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Spinoni et al., 2019; Dunn et al., 2020)</w:t>
            </w:r>
            <w:r w:rsidRPr="00D424AA">
              <w:rPr>
                <w:rFonts w:cs="Times New Roman"/>
                <w:sz w:val="16"/>
                <w:szCs w:val="16"/>
                <w:lang w:val="en-GB" w:eastAsia="en-CA"/>
              </w:rPr>
              <w:fldChar w:fldCharType="end"/>
            </w:r>
            <w:r w:rsidRPr="00841A35">
              <w:rPr>
                <w:rFonts w:cs="Times New Roman"/>
                <w:sz w:val="16"/>
                <w:szCs w:val="16"/>
                <w:lang w:val="en-GB" w:eastAsia="en-CA"/>
              </w:rPr>
              <w:t>.</w:t>
            </w:r>
          </w:p>
          <w:p w14:paraId="21A0334F" w14:textId="77777777" w:rsidR="00D376F0" w:rsidRPr="00D424AA" w:rsidRDefault="00D376F0" w:rsidP="00D424AA">
            <w:pPr>
              <w:rPr>
                <w:rFonts w:cs="Times New Roman"/>
                <w:sz w:val="16"/>
                <w:szCs w:val="16"/>
                <w:lang w:val="en-GB" w:eastAsia="en-CA"/>
              </w:rPr>
            </w:pPr>
          </w:p>
          <w:p w14:paraId="19DD1347" w14:textId="77777777" w:rsidR="00D376F0" w:rsidRPr="00D424AA" w:rsidRDefault="00D376F0" w:rsidP="00D424AA">
            <w:pPr>
              <w:rPr>
                <w:rFonts w:cs="Times New Roman"/>
                <w:bCs/>
                <w:iCs/>
                <w:sz w:val="16"/>
                <w:szCs w:val="16"/>
                <w:lang w:val="en-GB" w:eastAsia="en-CA"/>
              </w:rPr>
            </w:pPr>
          </w:p>
        </w:tc>
        <w:tc>
          <w:tcPr>
            <w:tcW w:w="1701" w:type="dxa"/>
            <w:tcBorders>
              <w:top w:val="single" w:sz="4" w:space="0" w:color="000000"/>
              <w:bottom w:val="single" w:sz="4" w:space="0" w:color="auto"/>
            </w:tcBorders>
            <w:shd w:val="clear" w:color="auto" w:fill="D9D9D9" w:themeFill="background1" w:themeFillShade="D9"/>
          </w:tcPr>
          <w:p w14:paraId="51393966" w14:textId="77777777" w:rsidR="00D376F0" w:rsidRPr="00D424AA" w:rsidRDefault="00D376F0" w:rsidP="00D424AA">
            <w:pPr>
              <w:rPr>
                <w:rFonts w:cs="Times New Roman"/>
                <w:b/>
                <w:bCs/>
                <w:i/>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w:t>
            </w:r>
            <w:r w:rsidRPr="00D424AA">
              <w:rPr>
                <w:rFonts w:cs="Times New Roman"/>
                <w:color w:val="000000" w:themeColor="text1"/>
                <w:sz w:val="16"/>
                <w:szCs w:val="16"/>
                <w:lang w:val="en-GB"/>
              </w:rPr>
              <w:t xml:space="preserve"> </w:t>
            </w:r>
          </w:p>
        </w:tc>
        <w:tc>
          <w:tcPr>
            <w:tcW w:w="2268" w:type="dxa"/>
            <w:tcBorders>
              <w:top w:val="single" w:sz="4" w:space="0" w:color="000000"/>
              <w:bottom w:val="single" w:sz="4" w:space="0" w:color="auto"/>
            </w:tcBorders>
            <w:shd w:val="clear" w:color="auto" w:fill="D9D9D9" w:themeFill="background1" w:themeFillShade="D9"/>
          </w:tcPr>
          <w:p w14:paraId="1B5BD726" w14:textId="6A9DDB28" w:rsidR="00D376F0" w:rsidRPr="00D424AA"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w:t>
            </w:r>
            <w:r w:rsidRPr="00D424AA">
              <w:rPr>
                <w:rFonts w:cs="Times New Roman"/>
                <w:b/>
                <w:bCs/>
                <w:sz w:val="16"/>
                <w:szCs w:val="16"/>
                <w:lang w:val="en-GB" w:eastAsia="en-CA"/>
              </w:rPr>
              <w:t xml:space="preserve"> </w:t>
            </w:r>
            <w:r w:rsidRPr="00D424AA">
              <w:rPr>
                <w:rFonts w:cs="Times New Roman"/>
                <w:b/>
                <w:bCs/>
                <w:i/>
                <w:iCs/>
                <w:sz w:val="16"/>
                <w:szCs w:val="16"/>
                <w:lang w:val="en-GB" w:eastAsia="en-CA"/>
              </w:rPr>
              <w:t>Limited evidence</w:t>
            </w:r>
            <w:r w:rsidRPr="00D424AA">
              <w:rPr>
                <w:rFonts w:cs="Times New Roman"/>
                <w:sz w:val="16"/>
                <w:szCs w:val="16"/>
                <w:lang w:val="en-GB" w:eastAsia="en-CA"/>
              </w:rPr>
              <w:t xml:space="preserve">; slight decrease in meteorological drought in available analyses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88/1748-9326/8/4/044027", "ISSN" : "1748-9326", "author" : [ { "dropping-particle" : "", "family" : "Xu", "given" : "Wenfang", "non-dropping-particle" : "", "parse-names" : false, "suffix" : "" }, { "dropping-particle" : "", "family" : "Yuan", "given" : "Wenping", "non-dropping-particle" : "", "parse-names" : false, "suffix" : "" }, { "dropping-particle" : "", "family" : "Dong", "given" : "Wenjie", "non-dropping-particle" : "", "parse-names" : false, "suffix" : "" }, { "dropping-particle" : "", "family" : "Xia", "given" : "Jiangzhou", "non-dropping-particle" : "", "parse-names" : false, "suffix" : "" }, { "dropping-particle" : "", "family" : "Liu", "given" : "Dan", "non-dropping-particle" : "", "parse-names" : false, "suffix" : "" }, { "dropping-particle" : "", "family" : "Chen", "given" : "Yang", "non-dropping-particle" : "", "parse-names" : false, "suffix" : "" } ], "container-title" : "Environmental Research Letters", "id" : "ITEM-1", "issue" : "4", "issued" : { "date-parts" : [ [ "2013", "12", "1" ] ] }, "note" : "Export Date: 16 October 2019", "page" : "044027", "title" : "A meta-analysis of the response of soil moisture to experimental warming", "translator" : [ { "dropping-particle" : "", "family" : "S2053", "given" : "", "non-dropping-particle" : "", "parse-names" : false, "suffix" : "" } ], "type" : "article-journal", "volume" : "8" }, "uris" : [ "http://www.mendeley.com/documents/?uuid=43127b79-10e8-400e-a30b-2cf2ab83e3bf" ] } ], "mendeley" : { "formattedCitation" : "(Xu et al., 2013)", "plainTextFormattedCitation" : "(Xu et al., 2013)", "previouslyFormattedCitation" : "(Xu et al., 2013)"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Xu et al., 2013)</w:t>
            </w:r>
            <w:r w:rsidRPr="00D424AA">
              <w:rPr>
                <w:rFonts w:cs="Times New Roman"/>
                <w:sz w:val="16"/>
                <w:szCs w:val="16"/>
                <w:lang w:val="en-GB" w:eastAsia="en-CA"/>
              </w:rPr>
              <w:fldChar w:fldCharType="end"/>
            </w:r>
            <w:r w:rsidRPr="00841A35">
              <w:rPr>
                <w:rFonts w:cs="Times New Roman"/>
                <w:sz w:val="16"/>
                <w:szCs w:val="16"/>
                <w:lang w:val="en-GB" w:eastAsia="en-CA"/>
              </w:rPr>
              <w:t xml:space="preserve"> </w:t>
            </w:r>
            <w:r w:rsidRPr="00D424AA">
              <w:rPr>
                <w:rFonts w:cs="Times New Roman"/>
                <w:bCs/>
                <w:color w:val="000000" w:themeColor="text1"/>
                <w:sz w:val="16"/>
                <w:szCs w:val="16"/>
                <w:lang w:val="en-GB"/>
              </w:rPr>
              <w:t>(Chapter 11 Supplementary Material (11.SM))</w:t>
            </w:r>
          </w:p>
          <w:p w14:paraId="2D597F28" w14:textId="77777777" w:rsidR="00D376F0" w:rsidRPr="00D424AA" w:rsidRDefault="00D376F0" w:rsidP="00D424AA">
            <w:pPr>
              <w:rPr>
                <w:rFonts w:cs="Times New Roman"/>
                <w:sz w:val="16"/>
                <w:szCs w:val="16"/>
                <w:lang w:val="en-GB" w:eastAsia="en-CA"/>
              </w:rPr>
            </w:pPr>
          </w:p>
          <w:p w14:paraId="5D6FFDC4" w14:textId="77777777" w:rsidR="00D376F0" w:rsidRPr="00D424AA" w:rsidRDefault="00D376F0" w:rsidP="00D424AA">
            <w:pPr>
              <w:rPr>
                <w:rFonts w:cs="Times New Roman"/>
                <w:b/>
                <w:i/>
                <w:sz w:val="16"/>
                <w:szCs w:val="16"/>
                <w:lang w:val="en-GB" w:eastAsia="en-CA"/>
              </w:rPr>
            </w:pPr>
            <w:r w:rsidRPr="00D424AA">
              <w:rPr>
                <w:rFonts w:cs="Times New Roman"/>
                <w:sz w:val="16"/>
                <w:szCs w:val="16"/>
                <w:lang w:val="en-GB" w:eastAsia="en-CA"/>
              </w:rPr>
              <w:t xml:space="preserve"> </w:t>
            </w:r>
          </w:p>
        </w:tc>
        <w:tc>
          <w:tcPr>
            <w:tcW w:w="2551" w:type="dxa"/>
            <w:tcBorders>
              <w:top w:val="single" w:sz="4" w:space="0" w:color="000000"/>
              <w:bottom w:val="single" w:sz="4" w:space="0" w:color="auto"/>
            </w:tcBorders>
            <w:shd w:val="clear" w:color="auto" w:fill="E1EAF7"/>
          </w:tcPr>
          <w:p w14:paraId="2C67390C" w14:textId="7AFC2FD0" w:rsidR="00D376F0" w:rsidRPr="00D74FF3" w:rsidRDefault="00D376F0" w:rsidP="00D424AA">
            <w:pPr>
              <w:rPr>
                <w:rFonts w:cs="Times New Roman"/>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drought severity, with weakly inconsistent changes for some indices </w:t>
            </w:r>
            <w:commentRangeStart w:id="5767"/>
            <w:r w:rsidRPr="00D424AA">
              <w:rPr>
                <w:rFonts w:cs="Times New Roman"/>
                <w:color w:val="000000" w:themeColor="text1"/>
                <w:sz w:val="16"/>
                <w:szCs w:val="16"/>
                <w:lang w:val="en-GB"/>
              </w:rPr>
              <w:fldChar w:fldCharType="begin" w:fldLock="1"/>
            </w:r>
            <w:ins w:id="5768" w:author="Robin Matthews" w:date="2021-07-14T12:30:00Z">
              <w:r w:rsidR="00FC4A87">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Spinoni et al., 2020)", "manualFormatting" : "(L. Xu et al., 2019; Spinoni et al., 2020)", "plainTextFormattedCitation" : "(Xu et al., 2019a; Spinoni et al., 2020)", "previouslyFormattedCitation" : "(Xu et al., 2019a; Spinoni et al., 2020)" }, "properties" : { "noteIndex" : 0 }, "schema" : "https://github.com/citation-style-language/schema/raw/master/csl-citation.json" }</w:instrText>
              </w:r>
            </w:ins>
            <w:del w:id="5769" w:author="Robin Matthews" w:date="2021-07-14T12:30:00Z">
              <w:r w:rsidR="00FF6231" w:rsidDel="00FC4A87">
                <w:rPr>
                  <w:rFonts w:cs="Times New Roman"/>
                  <w:color w:val="000000" w:themeColor="text1"/>
                  <w:sz w:val="16"/>
                  <w:szCs w:val="16"/>
                  <w:lang w:val="en-GB"/>
                </w:rPr>
                <w:delInstrText xml:space="preserve">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w:delInstrText>
              </w:r>
              <w:r w:rsidR="00FF6231" w:rsidRPr="006A2665" w:rsidDel="00FC4A87">
                <w:rPr>
                  <w:rFonts w:cs="Times New Roman"/>
                  <w:color w:val="000000" w:themeColor="text1"/>
                  <w:sz w:val="16"/>
                  <w:szCs w:val="16"/>
                </w:rPr>
                <w:delInstrText>"type" : "article-journal", "volume" : "33" }, "uris" : [ "http://www.mendeley.com/documents/?uuid=f3e89dd2-5acc-4b19-aa8c-4cc80cb9e374"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Spinoni et al., 2020)", "plainTextFormattedCitation" : "(Xu et al., 2019a; Spinoni et al., 2020)", "previouslyFormattedCitation" : "(Xu et al., 2019a; Spinoni et al., 2020)"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w:t>
            </w:r>
            <w:del w:id="5770" w:author="Robin Matthews" w:date="2021-07-14T12:30:00Z">
              <w:r w:rsidR="00A26296" w:rsidDel="00FC4A87">
                <w:rPr>
                  <w:rFonts w:cs="Times New Roman"/>
                  <w:noProof/>
                  <w:color w:val="000000" w:themeColor="text1"/>
                  <w:sz w:val="16"/>
                  <w:szCs w:val="16"/>
                </w:rPr>
                <w:delText>Xu et al., 2019a</w:delText>
              </w:r>
            </w:del>
            <w:ins w:id="5771" w:author="Robin Matthews" w:date="2021-07-14T12:30: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w:t>
            </w:r>
            <w:r w:rsidRPr="00D424AA">
              <w:rPr>
                <w:rFonts w:cs="Times New Roman"/>
                <w:color w:val="000000" w:themeColor="text1"/>
                <w:sz w:val="16"/>
                <w:szCs w:val="16"/>
                <w:lang w:val="en-GB"/>
              </w:rPr>
              <w:fldChar w:fldCharType="end"/>
            </w:r>
            <w:commentRangeEnd w:id="5767"/>
            <w:r w:rsidR="00A26296">
              <w:rPr>
                <w:rStyle w:val="Marquedecommentaire"/>
              </w:rPr>
              <w:commentReference w:id="5767"/>
            </w:r>
            <w:r w:rsidRPr="00D74FF3">
              <w:rPr>
                <w:rFonts w:cs="Times New Roman"/>
                <w:color w:val="000000" w:themeColor="text1"/>
                <w:sz w:val="16"/>
                <w:szCs w:val="16"/>
              </w:rPr>
              <w:t>(Chapter 11 Supplementary Material (11.SM))</w:t>
            </w:r>
          </w:p>
          <w:p w14:paraId="0F0449F8" w14:textId="77777777" w:rsidR="00D376F0" w:rsidRPr="00D74FF3" w:rsidRDefault="00D376F0" w:rsidP="00D424AA">
            <w:pPr>
              <w:rPr>
                <w:rFonts w:cs="Times New Roman"/>
                <w:color w:val="000000" w:themeColor="text1"/>
                <w:sz w:val="16"/>
                <w:szCs w:val="16"/>
              </w:rPr>
            </w:pPr>
          </w:p>
          <w:p w14:paraId="329662F2" w14:textId="410C2BA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w:instrText>
            </w:r>
            <w:r w:rsidR="00FF6231" w:rsidRPr="006A2665">
              <w:rPr>
                <w:rFonts w:cs="Times New Roman"/>
                <w:color w:val="000000" w:themeColor="text1"/>
                <w:sz w:val="16"/>
                <w:szCs w:val="16"/>
                <w:lang w:val="en-GB"/>
              </w:rPr>
              <w:instrText xml:space="preserve">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pinoni et al., 2019)</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Strong </w:t>
            </w:r>
            <w:r w:rsidRPr="00D424AA">
              <w:rPr>
                <w:rFonts w:cs="Times New Roman"/>
                <w:color w:val="000000" w:themeColor="text1"/>
                <w:sz w:val="16"/>
                <w:szCs w:val="16"/>
                <w:lang w:val="en-GB"/>
              </w:rPr>
              <w:t>decrease in drought for SPI-based metrics in RCP4.5 compared to 1981-2010</w:t>
            </w:r>
          </w:p>
          <w:p w14:paraId="4E5EAC10" w14:textId="77777777" w:rsidR="00D376F0" w:rsidRPr="00D424AA" w:rsidRDefault="00D376F0" w:rsidP="00D424AA">
            <w:pPr>
              <w:rPr>
                <w:rFonts w:cs="Times New Roman"/>
                <w:color w:val="000000" w:themeColor="text1"/>
                <w:sz w:val="16"/>
                <w:szCs w:val="16"/>
                <w:lang w:val="en-GB"/>
              </w:rPr>
            </w:pPr>
          </w:p>
          <w:commentRangeStart w:id="5772"/>
          <w:p w14:paraId="20FBCCF6" w14:textId="1B7711B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ins w:id="5773" w:author="Robin Matthews" w:date="2021-07-14T12:31:00Z">
              <w:r w:rsidR="00FC4A87">
                <w:rPr>
                  <w:rFonts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774" w:author="Robin Matthews" w:date="2021-07-14T12:31:00Z">
              <w:r w:rsidR="00FF6231" w:rsidDel="00FC4A87">
                <w:rPr>
                  <w:rFonts w:cs="Times New Roman"/>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775" w:author="Robin Matthews" w:date="2021-07-14T12:30:00Z">
              <w:r w:rsidR="00A26296" w:rsidDel="00FC4A87">
                <w:rPr>
                  <w:rFonts w:cs="Times New Roman"/>
                  <w:noProof/>
                  <w:color w:val="000000" w:themeColor="text1"/>
                  <w:sz w:val="16"/>
                  <w:szCs w:val="16"/>
                  <w:lang w:val="en-GB"/>
                </w:rPr>
                <w:delText>Xu et al., 2019a</w:delText>
              </w:r>
            </w:del>
            <w:ins w:id="5776" w:author="Robin Matthews" w:date="2021-07-14T12:30: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5772"/>
            <w:r w:rsidR="00A26296">
              <w:rPr>
                <w:rStyle w:val="Marquedecommentaire"/>
              </w:rPr>
              <w:commentReference w:id="5772"/>
            </w:r>
            <w:r w:rsidRPr="00841A35">
              <w:rPr>
                <w:rFonts w:cs="Times New Roman"/>
                <w:color w:val="000000" w:themeColor="text1"/>
                <w:sz w:val="16"/>
                <w:szCs w:val="16"/>
                <w:lang w:val="en-GB"/>
              </w:rPr>
              <w:t>: Decrease in frequency of SPI-based events but slight increase or inconsistent changes in duration of SPI-based events.</w:t>
            </w:r>
          </w:p>
          <w:p w14:paraId="76F2C976" w14:textId="77777777" w:rsidR="00D376F0" w:rsidRPr="00D424AA" w:rsidRDefault="00D376F0" w:rsidP="00D424AA">
            <w:pPr>
              <w:rPr>
                <w:rFonts w:cs="Times New Roman"/>
                <w:color w:val="000000" w:themeColor="text1"/>
                <w:sz w:val="16"/>
                <w:szCs w:val="16"/>
                <w:lang w:val="en-GB"/>
              </w:rPr>
            </w:pPr>
          </w:p>
          <w:p w14:paraId="5B27BABD" w14:textId="77777777" w:rsidR="00D376F0" w:rsidRPr="00D424AA" w:rsidRDefault="00D376F0" w:rsidP="00D424AA">
            <w:pPr>
              <w:rPr>
                <w:rFonts w:cs="Times New Roman"/>
                <w:b/>
                <w:i/>
                <w:sz w:val="16"/>
                <w:szCs w:val="16"/>
                <w:lang w:val="en-GB" w:eastAsia="en-CA"/>
              </w:rPr>
            </w:pPr>
            <w:r w:rsidRPr="00D424AA">
              <w:rPr>
                <w:rFonts w:cs="Times New Roman"/>
                <w:color w:val="000000" w:themeColor="text1"/>
                <w:sz w:val="16"/>
                <w:szCs w:val="16"/>
                <w:lang w:val="en-GB"/>
              </w:rPr>
              <w:t>Chapter 11 Supplementary Material (11.SM): substantial decrease in CDD</w:t>
            </w:r>
          </w:p>
        </w:tc>
        <w:tc>
          <w:tcPr>
            <w:tcW w:w="2607" w:type="dxa"/>
            <w:tcBorders>
              <w:top w:val="single" w:sz="4" w:space="0" w:color="000000"/>
              <w:bottom w:val="single" w:sz="4" w:space="0" w:color="auto"/>
            </w:tcBorders>
            <w:shd w:val="clear" w:color="auto" w:fill="E1EAF7"/>
          </w:tcPr>
          <w:p w14:paraId="1E33BCB4" w14:textId="1AB3F8C4" w:rsidR="00D376F0" w:rsidRPr="00D74FF3" w:rsidRDefault="00D376F0" w:rsidP="00D424AA">
            <w:pPr>
              <w:rPr>
                <w:rFonts w:cs="Times New Roman"/>
                <w:b/>
                <w:i/>
                <w:iCs/>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drought severity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w:instrText>
            </w:r>
            <w:r w:rsidR="00FF6231" w:rsidRPr="006A2665">
              <w:rPr>
                <w:rFonts w:cs="Times New Roman"/>
                <w:color w:val="000000" w:themeColor="text1"/>
                <w:sz w:val="16"/>
                <w:szCs w:val="16"/>
              </w:rPr>
              <w:instrText>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Spinoni et al., 2020)", "plainTextFormattedCitation" : "(Touma et al., 2015; Spinoni et al., 2020)", "previouslyFormattedCitation" : "(Touma et al., 2015;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Touma et al., 2015; Spinoni et al., 2020)</w:t>
            </w:r>
            <w:r w:rsidRPr="00D424AA">
              <w:rPr>
                <w:rFonts w:cs="Times New Roman"/>
                <w:color w:val="000000" w:themeColor="text1"/>
                <w:sz w:val="16"/>
                <w:szCs w:val="16"/>
                <w:lang w:val="en-GB"/>
              </w:rPr>
              <w:fldChar w:fldCharType="end"/>
            </w:r>
            <w:r w:rsidRPr="00D74FF3">
              <w:rPr>
                <w:rFonts w:cs="Times New Roman"/>
                <w:color w:val="000000" w:themeColor="text1"/>
                <w:sz w:val="16"/>
                <w:szCs w:val="16"/>
              </w:rPr>
              <w:t>(Chapter 11 Supplementary Material (11.SM)).</w:t>
            </w:r>
          </w:p>
        </w:tc>
      </w:tr>
      <w:tr w:rsidR="00D376F0" w:rsidRPr="000F1B8F" w14:paraId="4CDFAC2F" w14:textId="77777777" w:rsidTr="00723657">
        <w:trPr>
          <w:cantSplit/>
          <w:trHeight w:val="1134"/>
        </w:trPr>
        <w:tc>
          <w:tcPr>
            <w:tcW w:w="846" w:type="dxa"/>
            <w:vMerge/>
            <w:shd w:val="clear" w:color="auto" w:fill="auto"/>
          </w:tcPr>
          <w:p w14:paraId="0AFFB200" w14:textId="77777777" w:rsidR="00D376F0" w:rsidRPr="00D74FF3" w:rsidRDefault="00D376F0" w:rsidP="00D424AA">
            <w:pPr>
              <w:rPr>
                <w:rFonts w:cs="Times New Roman"/>
                <w:color w:val="000000" w:themeColor="text1"/>
                <w:sz w:val="16"/>
                <w:szCs w:val="16"/>
              </w:rPr>
            </w:pPr>
          </w:p>
        </w:tc>
        <w:tc>
          <w:tcPr>
            <w:tcW w:w="709" w:type="dxa"/>
            <w:shd w:val="clear" w:color="auto" w:fill="auto"/>
          </w:tcPr>
          <w:p w14:paraId="0E5C6F3D"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tc>
        <w:tc>
          <w:tcPr>
            <w:tcW w:w="2268" w:type="dxa"/>
            <w:tcBorders>
              <w:top w:val="single" w:sz="4" w:space="0" w:color="000000"/>
              <w:bottom w:val="single" w:sz="4" w:space="0" w:color="auto"/>
            </w:tcBorders>
            <w:shd w:val="clear" w:color="auto" w:fill="FFE1D8"/>
          </w:tcPr>
          <w:p w14:paraId="0B242458" w14:textId="5D56524B" w:rsidR="00D376F0" w:rsidRPr="00D424AA" w:rsidRDefault="00D376F0" w:rsidP="00D424AA">
            <w:pPr>
              <w:rPr>
                <w:rFonts w:cs="Times New Roman"/>
                <w:b/>
                <w:i/>
                <w:sz w:val="16"/>
                <w:szCs w:val="16"/>
                <w:lang w:val="nb-NO" w:eastAsia="en-CA"/>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rease </w:t>
            </w:r>
            <w:r w:rsidRPr="00D424AA">
              <w:rPr>
                <w:rFonts w:cs="Times New Roman"/>
                <w:bCs/>
                <w:color w:val="000000" w:themeColor="text1"/>
                <w:sz w:val="16"/>
                <w:szCs w:val="16"/>
                <w:lang w:val="en-GB"/>
              </w:rPr>
              <w:t>in drying, but some conflicting trends between drought metrics and sub-</w:t>
            </w:r>
            <w:r w:rsidRPr="00DB48AC">
              <w:rPr>
                <w:rFonts w:cs="Times New Roman"/>
                <w:bCs/>
                <w:color w:val="000000" w:themeColor="text1"/>
                <w:sz w:val="16"/>
                <w:szCs w:val="16"/>
                <w:lang w:val="en-GB"/>
              </w:rPr>
              <w:t xml:space="preserve">regions </w:t>
            </w:r>
            <w:commentRangeStart w:id="5777"/>
            <w:r w:rsidRPr="00037826">
              <w:rPr>
                <w:rFonts w:cs="Times New Roman"/>
                <w:bCs/>
                <w:color w:val="000000" w:themeColor="text1"/>
                <w:sz w:val="16"/>
                <w:szCs w:val="16"/>
                <w:lang w:val="en-GB"/>
              </w:rPr>
              <w:fldChar w:fldCharType="begin" w:fldLock="1"/>
            </w:r>
            <w:ins w:id="5778" w:author="Robin Matthews" w:date="2021-07-15T12:27:00Z">
              <w:r w:rsidR="0074094D">
                <w:rPr>
                  <w:rFonts w:cs="Times New Roman"/>
                  <w:bCs/>
                  <w:color w:val="000000" w:themeColor="text1"/>
                  <w:sz w:val="16"/>
                  <w:szCs w:val="16"/>
                  <w:lang w:val="en-GB"/>
                </w:rPr>
                <w:instrText>ADDIN CSL_CITATION { "citationItems" : [ { "id" : "ITEM-1", "itemData" : { "DOI" : "10.1126/science.abb3368", "ISSN" : "10959203", "PMID" : "33243889", "abstract" : "Unprecedented heatwave-drought concurrences in the past two decades have been reported over inner East Asia. Tree-ring-based reconstructions of heatwaves and soil moisture for the past 260 years reveal an abrupt shift to hotter and drier climate over this region. Enhanced land-atmosphere coupling, associated with persistent soil moisture deficit, appears to intensify surface warming and anticyclonic circulation anomalies, fueling heatwaves that exacerbate soil drying. Our analysis demonstrates that the magnitude of the warm and dry anomalies compounding in the recent two decades is unprecedented over the quarter of a millennium, and this trend clearly exceeds the natural variability range. The \"hockey stick\"-like change warns that the warming and drying concurrence is potentially irreversible beyond a tipping point in the East Asian climate system.", "author" : [ { "dropping-particle" : "", "family" : "Zhang", "given" : "Peng", "non-dropping-particle" : "", "parse-names" : false, "suffix" : "" }, { "dropping-particle" : "", "family" : "Jeong", "given" : "Jee Hoon", "non-dropping-particle" : "", "parse-names" : false, "suffix" : "" }, { "dropping-particle" : "", "family" : "Yoon", "given" : "Jin Ho", "non-dropping-particle" : "", "parse-names" : false, "suffix" : "" }, { "dropping-particle" : "", "family" : "Kim", "given" : "Hyungjun", "non-dropping-particle" : "", "parse-names" : false, "suffix" : "" }, { "dropping-particle" : "", "family" : "Simon Wang", "given" : "S. Y.", "non-dropping-particle" : "", "parse-names" : false, "suffix" : "" }, { "dropping-particle" : "", "family" : "Linderholm", "given" : "Hans W.", "non-dropping-particle" : "", "parse-names" : false, "suffix" : "" }, { "dropping-particle" : "", "family" : "Fang", "given" : "Keyan", "non-dropping-particle" : "", "parse-names" : false, "suffix" : "" }, { "dropping-particle" : "", "family" : "Wu", "given" : "Xiuchen", "non-dropping-particle" : "", "parse-names" : false, "suffix" : "" }, { "dropping-particle" : "", "family" : "Chen", "given" : "Deliang", "non-dropping-particle" : "", "parse-names" : false, "suffix" : "" } ], "container-title" : "Science", "id" : "ITEM-1", "issue" : "6520", "issued" : { "date-parts" : [ [ "2020" ] ] }, "page" : "1095-1099", "title" : "Abrupt shift to hotter and drier climate over inner East Asia beyond the tipping point", "translator" : [ { "dropping-particle" : "", "family" : "S3571", "given" : "", "non-dropping-particle" : "", "parse-names" : false, "suffix" : "" } ], "type" : "article-journal", "volume" : "370" }, "uris" : [ "http://www.mendeley.com/documents/?uuid=fd2de88c-38f9-48fa-9d14-3568b6ff3f48" ] }, { "id" : "ITEM-2",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2",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3",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3",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4",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4",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5",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5",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6", "itemData" : { "DOI" : "10.1038/s41598-017-01473-1", "ISBN" : "4159801701473", "ISSN" : "2045-2322", "abstract" : "While the method for estimating the Palmer Drought Severity Index (PDSI) is now more closely aligned to key water balance components, a comprehensive assessment for measuring long-term droughts that recognizes meteorological, agro-ecological and hydrological perspectives and their attributions is still lacking. Based on physical approaches linked to potential evapotranspiration (PET), the PDSI in 1965\u20132014 showed a mixture of drying (42% of the land area) and wetting (58% of the land area) that combined to give a slightly wetting trend (0.0036 per year). Despite the smaller overall trend, there is a switch to a drying trend over the past decade (\u22120.023 per year). We designed numerical experiments and found that PDSI trend responding to the dramatic increase in air temperature and slight change in precipitation. The variabilities of meteorological and agro-ecological droughts were broadly comparable to various PDSI drought index. Interestingly, the hydrological drought was not completely comparable to the PDSI, which indicates that runoff in arid and semi-arid regions was not generated primarily from precipitation. Instead, fraction of glacierized areas in catchments caused large variations in the observed runoff changes.", "author" : [ { "dropping-particle" : "", "family" : "Li", "given" : "Zhi", "non-dropping-particle" : "", "parse-names" : false, "suffix" : "" }, { "dropping-particle" : "", "family" : "Chen", "given" : "Yaning", "non-dropping-particle" : "", "parse-names" : false, "suffix" : "" }, { "dropping-particle" : "", "family" : "Fang", "given" : "Gonghuan", "non-dropping-particle" : "", "parse-names" : false, "suffix" : "" }, { "dropping-particle" : "", "family" : "Li", "given" : "Yupeng", "non-dropping-particle" : "", "parse-names" : false, "suffix" : "" } ], "container-title" : "Scientific Reports", "id" : "ITEM-6", "issue" : "1", "issued" : { "date-parts" : [ [ "2017", "12", "2" ] ] }, "page" : "1316", "publisher" : "Springer US", "title" : "Multivariate assessment and attribution of droughts in Central Asia", "translator" : [ { "dropping-particle" : "", "family" : "S2947", "given" : "", "non-dropping-particle" : "", "parse-names" : false, "suffix" : "" } ], "type" : "article-journal", "volume" : "7" }, "uris" : [ "http://www.mendeley.com/documents/?uuid=52b2a889-f9af-4814-bc26-b91922bebb62" ] }, { "id" : "ITEM-7",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7",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mendeley" : { "formattedCitation" : "(Greve et al., 2014; Cheng et al., 2015; Dai and Zhao, 2017; Li et al., 2017c; Spinoni et al., 2019; Padr\u00f3n et al., 2020; Zhang et al., 2020c)", "manualFormatting" : "(Greve et al., 2014; Cheng et al., 2015; Dai and Zhao, 2017; Z. Li et al., 2017; Spinoni et al., 2019; Padr\u00f3n et al., 2020; P. Zhang et al., 2020)", "plainTextFormattedCitation" : "(Greve et al., 2014; Cheng et al., 2015; Dai and Zhao, 2017; Li et al., 2017c; Spinoni et al., 2019; Padr\u00f3n et al., 2020; Zhang et al., 2020c)", "previouslyFormattedCitation" : "(Greve et al., 2014; Cheng et al., 2015; Dai and Zhao, 2017; Li et al., 2017c; Spinoni et al., 2019; Padr\u00f3n et al., 2020; Zhang et al., 2020c)" }, "properties" : { "noteIndex" : 0 }, "schema" : "https://github.com/citation-style-language/schema/raw/master/csl-citation.json" }</w:instrText>
              </w:r>
            </w:ins>
            <w:del w:id="5779" w:author="Robin Matthews" w:date="2021-07-14T23:56:00Z">
              <w:r w:rsidR="00FF6231" w:rsidRPr="00FA0829" w:rsidDel="00FA0829">
                <w:rPr>
                  <w:rFonts w:cs="Times New Roman"/>
                  <w:bCs/>
                  <w:color w:val="000000" w:themeColor="text1"/>
                  <w:sz w:val="16"/>
                  <w:szCs w:val="16"/>
                  <w:lang w:val="en-GB"/>
                </w:rPr>
                <w:delInstrText>ADDIN CSL_CITATION { "citationItems" : [ { "id" : "ITEM-1", "itemData" : { "DOI" : "10.1126/science.abb3368", "ISSN" : "10959203", "PMID" : "33243889", "abstract" : "Unprecedented heatwave-drought concurrences in the past two decades have been reported over inner East Asia. Tree-ring-based reconstructions of heatwaves and soil moisture for the past 260 years reveal an abrupt shift to hotter and drier climate over this region. Enhanced land-atmosphere coupling, associated with persistent soil moisture deficit, appears to intensify surface warming and anticyclonic circulation anomalies, fueling heatwaves that exacerbate soil drying. Our analysis demonstrates that the magnitude of the warm and dry anomalies compounding in the recent two decades is unprecedented over the quarter of a millennium, and this trend clearly exceeds the natural variability range. The \"hockey stick\"-like change warns that the warming and drying concurrence is potentially irreversible beyond a tipping point in the East Asian climate system.", "author" : [ { "dropping-particle" : "", "family" : "Zhang", "given" : "Peng", "non-dropping-particle" : "", "parse-names" : false, "suffix" : "" }, { "dropping-particle" : "", "family" : "Jeong", "given" : "Jee Hoon", "non-dropping-particle" : "", "parse-names" : false, "suffix" : "" }, { "dropping-particle" : "", "family" : "Yoon", "given" : "Jin Ho", "non-dropping-particle" : "", "parse-names" : false, "suffix" : "" }, { "dropping-particle" : "", "family" : "Kim", "given" : "Hyungjun", "non-dropping-particle" : "", "parse-names" : false, "suffix" : "" }, { "dropping-particle" : "", "family" : "Simon Wang", "given" : "S. Y.", "non-dropping-particle" : "", "parse-names" : false, "suffix" : "" }, { "dropping-particle" : "", "family" : "Linderholm", "given" : "Hans W.", "non-dropping-particle" : "", "parse-names" : false, "suffix" : "" }, { "dropping-particle" : "", "family" : "Fang", "given" : "Keyan", "non-dropping-particle" : "", "parse-names" : false, "suffix" : "" }, { "dropping-particle" : "", "family" : "Wu", "given" : "Xiuchen", "non-dropping-particle" : "", "parse-names" : false, "suffix" : "" }, { "dropping-particle" : "", "family" : "Chen", "given" : "Deliang", "non-dropping-particle" : "", "parse-names" : false, "suffix" : "" } ], "container-title" : "Science", "id" : "ITEM-1", "issue" : "6520", "issued" : { "date-parts" : [ [ "2020" ] ] }, "page" : "1095-1099", "title" : "Abrupt shift to hotter and drier climate over inner East Asia beyond the tipping point", "translator" : [ { "dropping-particle" : "", "family" : "S3571", "given" : "", "non-dropping-particle" : "", "parse-names" : false, "suffix" : "" } ], "type" : "article-journal", "volume" : "370" }, "uris" : [ "http://www.mendeley.com/documents/?uuid=fd2de88c-38f9-48fa-9d14-3568b6ff3f48" ] }, { "id" : "ITEM-2",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2",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3",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3",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4",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4",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5",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5",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6", "itemData" : { "DOI" : "10.1038/s41598-017-01473-1", "ISBN" : "4159801701473", "ISSN" : "2045-2322", "abstract" : "While the method for estimating the Palmer Drought Severity Index (PDSI) is now more closely aligned to key water balance components, a comprehensive assessment for measuring long-term droughts that recognizes meteorological, agro-ecological and hydrological perspectives and their attributions is still lacking. Based on physical approaches linked to potential evapotranspiration (PET), the PDSI in 1965\u20132014 showed a mixture of drying (42% of the land area) and wetting (58% of the land area) that combined to give a slightly wetting trend (0.0036 per year). Despite the smaller overall trend, there is a switch to a drying trend over the past decade (\u22120.023 per year). We designed numerical experiments and found that PDSI trend responding to the dramatic increase in air temperature and slight change in precipitation. The variabilities of meteorological and agro-ecological droughts were broadly comparable to various PDSI drought index. Interestingly, the hydrological drought was not completely comparable to the PDSI, which indicates that runoff in arid and semi-arid regions was not generated primarily from precipitation. Instead, fraction of glacierized areas in catchments caused large variations in the observed runoff changes.", "author" : [ { "dropping-particle" : "", "family" : "Li", "given" : "Zhi", "non-dropping-particle" : "", "parse-names" : false, "suffix" : "" }, { "dropping-particle" : "", "family" : "Chen", "given" : "Yaning", "non-dropping-particle" : "", "parse-names" : false, "suffix" : "" }, { "dropping-particle" : "", "family" : "Fang", "given" : "Gonghuan", "non-dropping-particle" : "", "parse-names" : false, "suffix" : "" }, { "dropping-particle" : "", "family" : "Li", "given" : "Yupeng", "non-dropping-particle" : "", "parse-names" : false, "suffix" : "" } ], "container-title" : "Scientific Reports", "id" : "ITEM-6", "issue" : "1", "issued" : { "date-parts" : [ [ "2017", "12", "2" ] ] }, "page" : "1316", "publisher" : "Springer US", "title" : "Multivariate assessment and attribution of droughts in Central Asia", "translator" : [ { "dropping-particle" : "", "family" : "S2947", "given" : "", "non-dropping-particle" : "", "parse-names" : false, "suffix" : "" } ], "type" : "article-journal", "volume" : "7" }, "uris" : [ "http://www.mendeley.com/documents/?uuid=52b2a889-f9af-4814-bc26-b91922bebb62" ] }, { "id" : "ITEM-7",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w:delInstrText>
              </w:r>
              <w:r w:rsidR="00FF6231" w:rsidRPr="00FA0829" w:rsidDel="00FA0829">
                <w:rPr>
                  <w:rFonts w:cs="Times New Roman"/>
                  <w:bCs/>
                  <w:color w:val="000000" w:themeColor="text1"/>
                  <w:sz w:val="16"/>
                  <w:szCs w:val="16"/>
                </w:rPr>
                <w:delInstrText>en" : "Fei", "non-dropping-particle" : "", "parse-names" : false, "suffix" : "" }, { "dropping-particle" : "", "family" : "Guo", "given" : "Ruixia", "non-dropping-particle" : "", "parse-names" : false, "suffix" : "" } ], "container-title" : "Journal of Geophysical Research: Atmospheres", "id" : "ITEM-7",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mendeley" : { "formattedCitation" : "(Greve et al., 2014; Cheng et al., 2015; Dai and Zhao, 2017; Li et al., 2017c; Spinoni et al., 2019; Padr\u00f3n et al., 2020; Zhang et al., 2020c)", "plainTextFormattedCitation" : "(Greve et al., 2014; Cheng et al., 2015; Dai and Zhao, 2017; Li et al., 2017c; Spinoni et al., 2019; Padr\u00f3n et al., 2020; Zhang et al., 2020c)", "previouslyFormattedCitation" : "(Greve et al., 2014; Cheng et al., 2015; Dai and Zhao, 2017; Li et al., 2017c; Spinoni et al., 2019; Padr\u00f3n et al., 2020; Zhang et al., 2020c)" }, "properties" : { "noteIndex" : 0 }, "schema" : "https://github.com/citation-style-language/schema/raw/master/csl-citation.json" }</w:delInstrText>
              </w:r>
            </w:del>
            <w:r w:rsidRPr="00037826">
              <w:rPr>
                <w:rFonts w:cs="Times New Roman"/>
                <w:bCs/>
                <w:color w:val="000000" w:themeColor="text1"/>
                <w:sz w:val="16"/>
                <w:szCs w:val="16"/>
                <w:lang w:val="en-GB"/>
                <w:rPrChange w:id="5780" w:author="Robin Matthews" w:date="2021-07-14T23:56:00Z">
                  <w:rPr>
                    <w:rFonts w:cs="Times New Roman"/>
                    <w:bCs/>
                    <w:color w:val="000000" w:themeColor="text1"/>
                    <w:sz w:val="16"/>
                    <w:szCs w:val="16"/>
                    <w:lang w:val="en-GB"/>
                  </w:rPr>
                </w:rPrChange>
              </w:rPr>
              <w:fldChar w:fldCharType="separate"/>
            </w:r>
            <w:r w:rsidR="00A26296" w:rsidRPr="00037826">
              <w:rPr>
                <w:rFonts w:cs="Times New Roman"/>
                <w:bCs/>
                <w:noProof/>
                <w:color w:val="000000" w:themeColor="text1"/>
                <w:sz w:val="16"/>
                <w:szCs w:val="16"/>
                <w:lang w:val="nb-NO"/>
              </w:rPr>
              <w:t>(</w:t>
            </w:r>
            <w:del w:id="5781" w:author="Robin Matthews" w:date="2021-07-14T23:56:00Z">
              <w:r w:rsidR="00A26296" w:rsidRPr="00FA0829" w:rsidDel="00FA0829">
                <w:rPr>
                  <w:rFonts w:cs="Times New Roman"/>
                  <w:bCs/>
                  <w:noProof/>
                  <w:color w:val="000000" w:themeColor="text1"/>
                  <w:sz w:val="16"/>
                  <w:szCs w:val="16"/>
                  <w:lang w:val="nb-NO"/>
                </w:rPr>
                <w:delText>Greve et al., 2014; Cheng et al., 2015; Dai and Zhao, 2017; Li et al., 2017c; Spinoni et al., 2019; Padrón et al., 2020; Zhang et al., 2020c</w:delText>
              </w:r>
            </w:del>
            <w:ins w:id="5782" w:author="Robin Matthews" w:date="2021-07-14T23:56:00Z">
              <w:r w:rsidR="00FA0829" w:rsidRPr="00FA0829">
                <w:rPr>
                  <w:noProof/>
                  <w:sz w:val="16"/>
                  <w:szCs w:val="16"/>
                  <w:rPrChange w:id="5783" w:author="Robin Matthews" w:date="2021-07-14T23:56:00Z">
                    <w:rPr/>
                  </w:rPrChange>
                </w:rPr>
                <w:t>Greve et al., 2014; Cheng et al., 2015; Dai and Zhao, 2017; Z. Li et al., 2017; Spinoni et al., 2019; Padrón et al., 2020; P. Zhang et al., 2020</w:t>
              </w:r>
            </w:ins>
            <w:r w:rsidR="00A26296" w:rsidRPr="00037826">
              <w:rPr>
                <w:rFonts w:cs="Times New Roman"/>
                <w:bCs/>
                <w:noProof/>
                <w:color w:val="000000" w:themeColor="text1"/>
                <w:sz w:val="16"/>
                <w:szCs w:val="16"/>
                <w:lang w:val="nb-NO"/>
              </w:rPr>
              <w:t>)</w:t>
            </w:r>
            <w:r w:rsidRPr="00037826">
              <w:rPr>
                <w:rFonts w:cs="Times New Roman"/>
                <w:bCs/>
                <w:color w:val="000000" w:themeColor="text1"/>
                <w:sz w:val="16"/>
                <w:szCs w:val="16"/>
                <w:lang w:val="en-GB"/>
              </w:rPr>
              <w:fldChar w:fldCharType="end"/>
            </w:r>
            <w:commentRangeEnd w:id="5777"/>
            <w:r w:rsidR="00A26296" w:rsidRPr="00D60E09">
              <w:rPr>
                <w:rStyle w:val="Marquedecommentaire"/>
              </w:rPr>
              <w:commentReference w:id="5777"/>
            </w:r>
            <w:r w:rsidRPr="00DB48AC">
              <w:rPr>
                <w:rFonts w:cs="Times New Roman"/>
                <w:bCs/>
                <w:color w:val="000000" w:themeColor="text1"/>
                <w:sz w:val="16"/>
                <w:szCs w:val="16"/>
                <w:lang w:val="nb-NO"/>
              </w:rPr>
              <w:t>.</w:t>
            </w:r>
            <w:r w:rsidRPr="00841A35">
              <w:rPr>
                <w:rFonts w:cs="Times New Roman"/>
                <w:bCs/>
                <w:color w:val="000000" w:themeColor="text1"/>
                <w:sz w:val="16"/>
                <w:szCs w:val="16"/>
                <w:lang w:val="nb-NO"/>
              </w:rPr>
              <w:t xml:space="preserve"> </w:t>
            </w:r>
          </w:p>
        </w:tc>
        <w:tc>
          <w:tcPr>
            <w:tcW w:w="1701" w:type="dxa"/>
            <w:tcBorders>
              <w:top w:val="single" w:sz="4" w:space="0" w:color="000000"/>
              <w:bottom w:val="single" w:sz="4" w:space="0" w:color="auto"/>
            </w:tcBorders>
            <w:shd w:val="clear" w:color="auto" w:fill="D9D9D9" w:themeFill="background1" w:themeFillShade="D9"/>
          </w:tcPr>
          <w:p w14:paraId="04930BC1" w14:textId="77777777" w:rsidR="00D376F0" w:rsidRPr="00D424AA" w:rsidRDefault="00D376F0" w:rsidP="00D424AA">
            <w:pPr>
              <w:rPr>
                <w:rFonts w:cs="Times New Roman"/>
                <w:b/>
                <w:bCs/>
                <w:i/>
                <w:iCs/>
                <w:color w:val="000000" w:themeColor="text1"/>
                <w:sz w:val="16"/>
                <w:szCs w:val="16"/>
                <w:lang w:val="en-GB"/>
              </w:rPr>
            </w:pPr>
            <w:r w:rsidRPr="00D424AA">
              <w:rPr>
                <w:rFonts w:cs="Times New Roman"/>
                <w:b/>
                <w:bCs/>
                <w:i/>
                <w:iCs/>
                <w:color w:val="000000" w:themeColor="text1"/>
                <w:sz w:val="16"/>
                <w:szCs w:val="16"/>
                <w:lang w:val="en-GB"/>
              </w:rPr>
              <w:t>Low confidence:</w:t>
            </w:r>
          </w:p>
          <w:p w14:paraId="18369F0B" w14:textId="77777777" w:rsidR="00D376F0" w:rsidRPr="00D424AA" w:rsidRDefault="00D376F0" w:rsidP="00D424AA">
            <w:pPr>
              <w:rPr>
                <w:rFonts w:cs="Times New Roman"/>
                <w:b/>
                <w:bCs/>
                <w:i/>
                <w:iCs/>
                <w:color w:val="000000" w:themeColor="text1"/>
                <w:sz w:val="16"/>
                <w:szCs w:val="16"/>
                <w:lang w:val="en-GB"/>
              </w:rPr>
            </w:pP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tcBorders>
              <w:top w:val="single" w:sz="4" w:space="0" w:color="000000"/>
              <w:bottom w:val="single" w:sz="4" w:space="0" w:color="auto"/>
            </w:tcBorders>
            <w:shd w:val="clear" w:color="auto" w:fill="D9D9D9" w:themeFill="background1" w:themeFillShade="D9"/>
          </w:tcPr>
          <w:p w14:paraId="028017C1" w14:textId="0953DBC4" w:rsidR="00D376F0" w:rsidRPr="00D424AA" w:rsidRDefault="00D376F0" w:rsidP="00D424AA">
            <w:pPr>
              <w:rPr>
                <w:rFonts w:cs="Times New Roman"/>
                <w:b/>
                <w:i/>
                <w:sz w:val="16"/>
                <w:szCs w:val="16"/>
                <w:lang w:val="en-GB" w:eastAsia="en-CA"/>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Mixed signal</w:t>
            </w:r>
            <w:r w:rsidRPr="00D424AA">
              <w:rPr>
                <w:rFonts w:cs="Times New Roman"/>
                <w:bCs/>
                <w:color w:val="000000" w:themeColor="text1"/>
                <w:sz w:val="16"/>
                <w:szCs w:val="16"/>
                <w:lang w:val="en-GB"/>
              </w:rPr>
              <w:t xml:space="preserve"> in changes in drought severity, lack of signal based in total column soil moisture </w:t>
            </w:r>
            <w:commentRangeStart w:id="5784"/>
            <w:r w:rsidRPr="00D424AA">
              <w:rPr>
                <w:rFonts w:cs="Times New Roman"/>
                <w:bCs/>
                <w:color w:val="000000" w:themeColor="text1"/>
                <w:sz w:val="16"/>
                <w:szCs w:val="16"/>
                <w:lang w:val="en-GB"/>
              </w:rPr>
              <w:fldChar w:fldCharType="begin" w:fldLock="1"/>
            </w:r>
            <w:ins w:id="5785" w:author="Robin Matthews" w:date="2021-07-14T12:31: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786" w:author="Robin Matthews" w:date="2021-07-14T12:31: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787" w:author="Robin Matthews" w:date="2021-07-14T12:31:00Z">
              <w:r w:rsidR="00A26296" w:rsidDel="00FC4A87">
                <w:rPr>
                  <w:rFonts w:cs="Times New Roman"/>
                  <w:bCs/>
                  <w:noProof/>
                  <w:color w:val="000000" w:themeColor="text1"/>
                  <w:sz w:val="16"/>
                  <w:szCs w:val="16"/>
                  <w:lang w:val="en-GB"/>
                </w:rPr>
                <w:delText>Xu et al., 2019a</w:delText>
              </w:r>
            </w:del>
            <w:ins w:id="5788" w:author="Robin Matthews" w:date="2021-07-14T12:31: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784"/>
            <w:r w:rsidR="00A26296">
              <w:rPr>
                <w:rStyle w:val="Marquedecommentaire"/>
              </w:rPr>
              <w:commentReference w:id="5784"/>
            </w:r>
            <w:r w:rsidRPr="00841A35">
              <w:rPr>
                <w:rFonts w:cs="Times New Roman"/>
                <w:bCs/>
                <w:color w:val="000000" w:themeColor="text1"/>
                <w:sz w:val="16"/>
                <w:szCs w:val="16"/>
                <w:lang w:val="en-GB"/>
              </w:rPr>
              <w:t xml:space="preserve">(Chapter 11 Supplementary Material (11.S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w:t>
            </w:r>
          </w:p>
        </w:tc>
        <w:tc>
          <w:tcPr>
            <w:tcW w:w="2551" w:type="dxa"/>
            <w:tcBorders>
              <w:top w:val="single" w:sz="4" w:space="0" w:color="000000"/>
              <w:bottom w:val="single" w:sz="4" w:space="0" w:color="auto"/>
            </w:tcBorders>
            <w:shd w:val="clear" w:color="auto" w:fill="D9D9D9" w:themeFill="background1" w:themeFillShade="D9"/>
          </w:tcPr>
          <w:p w14:paraId="071C07C8" w14:textId="1D54F7F0" w:rsidR="00D376F0" w:rsidRPr="00D424AA" w:rsidRDefault="00D376F0" w:rsidP="00D424AA">
            <w:pPr>
              <w:rPr>
                <w:rFonts w:cs="Times New Roman"/>
                <w:b/>
                <w:i/>
                <w:sz w:val="16"/>
                <w:szCs w:val="16"/>
                <w:lang w:val="en-GB" w:eastAsia="en-CA"/>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in changes in drought severity. Inconsistent trends in total and surface soil moisture, with stronger tendency to wetting, </w:t>
            </w:r>
            <w:commentRangeStart w:id="5789"/>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Cook et al., 2020)", "plainTextFormattedCitation" : "(Xu et al., 2019a; Cook et al., 2020)", "previouslyFormattedCitation" : "(Xu et al., 2019a;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5790" w:author="Robin Matthews" w:date="2021-07-14T12:31:00Z">
              <w:r w:rsidR="00A26296" w:rsidDel="00FC4A87">
                <w:rPr>
                  <w:rFonts w:cs="Times New Roman"/>
                  <w:bCs/>
                  <w:noProof/>
                  <w:color w:val="000000" w:themeColor="text1"/>
                  <w:sz w:val="16"/>
                  <w:szCs w:val="16"/>
                  <w:lang w:val="en-GB"/>
                </w:rPr>
                <w:delText>Xu et al., 2019a</w:delText>
              </w:r>
            </w:del>
            <w:ins w:id="5791" w:author="Robin Matthews" w:date="2021-07-14T12:31: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 Cook et al., 2020)</w:t>
            </w:r>
            <w:r w:rsidRPr="00D424AA">
              <w:rPr>
                <w:rFonts w:cs="Times New Roman"/>
                <w:bCs/>
                <w:color w:val="000000" w:themeColor="text1"/>
                <w:sz w:val="16"/>
                <w:szCs w:val="16"/>
                <w:lang w:val="en-GB"/>
              </w:rPr>
              <w:fldChar w:fldCharType="end"/>
            </w:r>
            <w:commentRangeEnd w:id="5789"/>
            <w:r w:rsidR="00A26296">
              <w:rPr>
                <w:rStyle w:val="Marquedecommentaire"/>
              </w:rPr>
              <w:commentReference w:id="5789"/>
            </w:r>
            <w:r w:rsidRPr="00841A35">
              <w:rPr>
                <w:rFonts w:cs="Times New Roman"/>
                <w:bCs/>
                <w:color w:val="000000" w:themeColor="text1"/>
                <w:sz w:val="16"/>
                <w:szCs w:val="16"/>
                <w:lang w:val="en-GB"/>
              </w:rPr>
              <w:t>(Chapter 11 Supplementary Material (11.SM)), and drying based on t</w:t>
            </w:r>
            <w:r w:rsidRPr="00D424AA">
              <w:rPr>
                <w:rFonts w:cs="Times New Roman"/>
                <w:bCs/>
                <w:color w:val="000000" w:themeColor="text1"/>
                <w:sz w:val="16"/>
                <w:szCs w:val="16"/>
                <w:lang w:val="en-GB"/>
              </w:rPr>
              <w:t xml:space="preserve">he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607" w:type="dxa"/>
            <w:tcBorders>
              <w:top w:val="single" w:sz="4" w:space="0" w:color="000000"/>
              <w:bottom w:val="single" w:sz="4" w:space="0" w:color="auto"/>
            </w:tcBorders>
            <w:shd w:val="clear" w:color="auto" w:fill="D9D9D9" w:themeFill="background1" w:themeFillShade="D9"/>
          </w:tcPr>
          <w:p w14:paraId="59632DC4" w14:textId="12460C2E" w:rsidR="00D376F0" w:rsidRPr="00D424AA" w:rsidRDefault="00D376F0" w:rsidP="00D424AA">
            <w:pPr>
              <w:rPr>
                <w:rFonts w:cs="Times New Roman"/>
                <w:b/>
                <w:i/>
                <w:i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s</w:t>
            </w:r>
            <w:r w:rsidRPr="00D424AA">
              <w:rPr>
                <w:rFonts w:cs="Times New Roman"/>
                <w:bCs/>
                <w:color w:val="000000" w:themeColor="text1"/>
                <w:sz w:val="16"/>
                <w:szCs w:val="16"/>
                <w:lang w:val="en-GB"/>
              </w:rPr>
              <w:t xml:space="preserve"> between different models and drought metrics (Chapter 11 Supplementary Material (11.SM</w:t>
            </w:r>
            <w:commentRangeStart w:id="5792"/>
            <w:r w:rsidRPr="00D424AA">
              <w:rPr>
                <w:rFonts w:cs="Times New Roman"/>
                <w:bCs/>
                <w:color w:val="000000" w:themeColor="text1"/>
                <w:sz w:val="16"/>
                <w:szCs w:val="16"/>
                <w:lang w:val="en-GB"/>
              </w:rPr>
              <w:t>))</w:t>
            </w:r>
            <w:r w:rsidRPr="00D424AA">
              <w:rPr>
                <w:rFonts w:cs="Times New Roman"/>
                <w:bCs/>
                <w:color w:val="000000" w:themeColor="text1"/>
                <w:sz w:val="16"/>
                <w:szCs w:val="16"/>
                <w:lang w:val="en-GB"/>
              </w:rPr>
              <w:fldChar w:fldCharType="begin" w:fldLock="1"/>
            </w:r>
            <w:ins w:id="5793" w:author="Robin Matthews" w:date="2021-07-14T23:56:00Z">
              <w:r w:rsidR="00FA082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ins>
            <w:del w:id="5794" w:author="Robin Matthews" w:date="2021-07-14T23:56:00Z">
              <w:r w:rsidR="00AB36D4" w:rsidDel="00FA0829">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2020; Dai et al., 2018; Lu et al., 2019; Vicente-Serrano et al., 202</w:t>
            </w:r>
            <w:ins w:id="5795" w:author="Robin Matthews" w:date="2021-07-14T23:56:00Z">
              <w:r w:rsidR="00FA0829">
                <w:rPr>
                  <w:rFonts w:cs="Times New Roman"/>
                  <w:bCs/>
                  <w:noProof/>
                  <w:color w:val="000000" w:themeColor="text1"/>
                  <w:sz w:val="16"/>
                  <w:szCs w:val="16"/>
                  <w:lang w:val="nb-NO"/>
                </w:rPr>
                <w:t>0</w:t>
              </w:r>
            </w:ins>
            <w:del w:id="5796" w:author="Robin Matthews" w:date="2021-07-14T23:56:00Z">
              <w:r w:rsidR="00A26296" w:rsidDel="00FA0829">
                <w:rPr>
                  <w:rFonts w:cs="Times New Roman"/>
                  <w:bCs/>
                  <w:noProof/>
                  <w:color w:val="000000" w:themeColor="text1"/>
                  <w:sz w:val="16"/>
                  <w:szCs w:val="16"/>
                  <w:lang w:val="nb-NO"/>
                </w:rPr>
                <w:delText>0</w:delText>
              </w:r>
            </w:del>
            <w:ins w:id="5797" w:author="Robin Matthews" w:date="2021-07-14T23:56:00Z">
              <w:r w:rsidR="00FA0829">
                <w:rPr>
                  <w:rFonts w:cs="Times New Roman"/>
                  <w:bCs/>
                  <w:noProof/>
                  <w:color w:val="000000" w:themeColor="text1"/>
                  <w:sz w:val="16"/>
                  <w:szCs w:val="16"/>
                  <w:lang w:val="nb-NO"/>
                </w:rPr>
                <w:t>c</w:t>
              </w:r>
            </w:ins>
            <w:del w:id="5798" w:author="Robin Matthews" w:date="2021-07-14T23:56:00Z">
              <w:r w:rsidR="00A26296" w:rsidDel="00FA0829">
                <w:rPr>
                  <w:rFonts w:cs="Times New Roman"/>
                  <w:bCs/>
                  <w:noProof/>
                  <w:color w:val="000000" w:themeColor="text1"/>
                  <w:sz w:val="16"/>
                  <w:szCs w:val="16"/>
                  <w:lang w:val="nb-NO"/>
                </w:rPr>
                <w:delText>a</w:delText>
              </w:r>
            </w:del>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5792"/>
            <w:r w:rsidR="00A26296">
              <w:rPr>
                <w:rStyle w:val="Marquedecommentaire"/>
              </w:rPr>
              <w:commentReference w:id="5792"/>
            </w:r>
            <w:r w:rsidRPr="00841A35">
              <w:rPr>
                <w:rFonts w:cs="Times New Roman"/>
                <w:bCs/>
                <w:color w:val="000000" w:themeColor="text1"/>
                <w:sz w:val="16"/>
                <w:szCs w:val="16"/>
                <w:lang w:val="nb-NO"/>
              </w:rPr>
              <w:t>.</w:t>
            </w:r>
          </w:p>
        </w:tc>
      </w:tr>
      <w:tr w:rsidR="00D376F0" w:rsidRPr="000F1B8F" w14:paraId="2C25AF4A" w14:textId="77777777" w:rsidTr="00723657">
        <w:trPr>
          <w:cantSplit/>
          <w:trHeight w:val="697"/>
        </w:trPr>
        <w:tc>
          <w:tcPr>
            <w:tcW w:w="846" w:type="dxa"/>
            <w:vMerge/>
            <w:shd w:val="clear" w:color="auto" w:fill="auto"/>
          </w:tcPr>
          <w:p w14:paraId="3BDD5886" w14:textId="77777777" w:rsidR="00D376F0" w:rsidRPr="00D424AA" w:rsidRDefault="00D376F0" w:rsidP="00D424AA">
            <w:pPr>
              <w:rPr>
                <w:rFonts w:cs="Times New Roman"/>
                <w:color w:val="000000" w:themeColor="text1"/>
                <w:sz w:val="16"/>
                <w:szCs w:val="16"/>
                <w:lang w:val="nb-NO"/>
              </w:rPr>
            </w:pPr>
          </w:p>
        </w:tc>
        <w:tc>
          <w:tcPr>
            <w:tcW w:w="709" w:type="dxa"/>
            <w:shd w:val="clear" w:color="auto" w:fill="auto"/>
          </w:tcPr>
          <w:p w14:paraId="3599D12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top w:val="single" w:sz="4" w:space="0" w:color="000000"/>
              <w:bottom w:val="single" w:sz="4" w:space="0" w:color="auto"/>
            </w:tcBorders>
            <w:shd w:val="clear" w:color="auto" w:fill="D9D9D9" w:themeFill="background1" w:themeFillShade="D9"/>
          </w:tcPr>
          <w:p w14:paraId="68FA12D8" w14:textId="2D06071F" w:rsidR="00D376F0" w:rsidRPr="00D424AA" w:rsidRDefault="00D376F0" w:rsidP="00D424AA">
            <w:pPr>
              <w:rPr>
                <w:rFonts w:cs="Times New Roman"/>
                <w:b/>
                <w:i/>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i/>
                <w:iCs/>
                <w:sz w:val="16"/>
                <w:szCs w:val="16"/>
                <w:lang w:val="en-GB" w:eastAsia="en-CA"/>
              </w:rPr>
              <w:t>Limited evidence</w:t>
            </w:r>
            <w:r w:rsidRPr="00D424AA">
              <w:rPr>
                <w:rFonts w:cs="Times New Roman"/>
                <w:sz w:val="16"/>
                <w:szCs w:val="16"/>
                <w:lang w:val="en-GB" w:eastAsia="en-CA"/>
              </w:rPr>
              <w:t xml:space="preserve">. Mostly inconsistent trends in one study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Dai and Zhao, 2017)</w:t>
            </w:r>
            <w:r w:rsidRPr="00D424AA">
              <w:rPr>
                <w:rFonts w:cs="Times New Roman"/>
                <w:sz w:val="16"/>
                <w:szCs w:val="16"/>
                <w:lang w:val="en-GB" w:eastAsia="en-CA"/>
              </w:rPr>
              <w:fldChar w:fldCharType="end"/>
            </w:r>
            <w:r w:rsidRPr="00841A35">
              <w:rPr>
                <w:rFonts w:cs="Times New Roman"/>
                <w:sz w:val="16"/>
                <w:szCs w:val="16"/>
                <w:lang w:val="en-GB" w:eastAsia="en-CA"/>
              </w:rPr>
              <w:t>.</w:t>
            </w:r>
          </w:p>
        </w:tc>
        <w:tc>
          <w:tcPr>
            <w:tcW w:w="1701" w:type="dxa"/>
            <w:tcBorders>
              <w:top w:val="single" w:sz="4" w:space="0" w:color="000000"/>
              <w:bottom w:val="single" w:sz="4" w:space="0" w:color="auto"/>
            </w:tcBorders>
            <w:shd w:val="clear" w:color="auto" w:fill="D9D9D9" w:themeFill="background1" w:themeFillShade="D9"/>
          </w:tcPr>
          <w:p w14:paraId="5CB1D976" w14:textId="77777777" w:rsidR="00D376F0" w:rsidRPr="00D424AA" w:rsidRDefault="00D376F0" w:rsidP="00D424AA">
            <w:pPr>
              <w:rPr>
                <w:rFonts w:cs="Times New Roman"/>
                <w:b/>
                <w:bCs/>
                <w:i/>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w:t>
            </w:r>
            <w:r w:rsidRPr="00D424AA">
              <w:rPr>
                <w:rFonts w:cs="Times New Roman"/>
                <w:color w:val="000000" w:themeColor="text1"/>
                <w:sz w:val="16"/>
                <w:szCs w:val="16"/>
                <w:lang w:val="en-GB"/>
              </w:rPr>
              <w:t xml:space="preserve"> </w:t>
            </w:r>
          </w:p>
        </w:tc>
        <w:tc>
          <w:tcPr>
            <w:tcW w:w="2268" w:type="dxa"/>
            <w:tcBorders>
              <w:top w:val="single" w:sz="4" w:space="0" w:color="000000"/>
              <w:bottom w:val="single" w:sz="4" w:space="0" w:color="auto"/>
            </w:tcBorders>
            <w:shd w:val="clear" w:color="auto" w:fill="D9D9D9" w:themeFill="background1" w:themeFillShade="D9"/>
          </w:tcPr>
          <w:p w14:paraId="2DF05A69" w14:textId="0E60424D" w:rsidR="00D376F0" w:rsidRPr="00D424AA" w:rsidRDefault="00D376F0" w:rsidP="00D424AA">
            <w:pPr>
              <w:rPr>
                <w:rFonts w:cs="Times New Roman"/>
                <w:b/>
                <w:i/>
                <w:sz w:val="16"/>
                <w:szCs w:val="16"/>
                <w:lang w:val="en-GB" w:eastAsia="en-CA"/>
              </w:rPr>
            </w:pPr>
            <w:r w:rsidRPr="00D424AA">
              <w:rPr>
                <w:rFonts w:cs="Times New Roman"/>
                <w:b/>
                <w:bCs/>
                <w:i/>
                <w:iCs/>
                <w:sz w:val="16"/>
                <w:szCs w:val="16"/>
                <w:shd w:val="clear" w:color="auto" w:fill="D9D9D9" w:themeFill="background1" w:themeFillShade="D9"/>
                <w:lang w:val="en-GB" w:eastAsia="en-CA"/>
              </w:rPr>
              <w:t>Low confidence</w:t>
            </w:r>
            <w:r w:rsidRPr="00D424AA">
              <w:rPr>
                <w:rFonts w:cs="Times New Roman"/>
                <w:sz w:val="16"/>
                <w:szCs w:val="16"/>
                <w:shd w:val="clear" w:color="auto" w:fill="D9D9D9" w:themeFill="background1" w:themeFillShade="D9"/>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r w:rsidRPr="00841A35">
              <w:rPr>
                <w:rFonts w:cs="Times New Roman"/>
                <w:bCs/>
                <w:sz w:val="16"/>
                <w:szCs w:val="16"/>
                <w:lang w:val="en-GB" w:eastAsia="en-CA"/>
              </w:rPr>
              <w:t>.</w:t>
            </w:r>
          </w:p>
        </w:tc>
        <w:tc>
          <w:tcPr>
            <w:tcW w:w="2551" w:type="dxa"/>
            <w:tcBorders>
              <w:top w:val="single" w:sz="4" w:space="0" w:color="000000"/>
              <w:bottom w:val="single" w:sz="4" w:space="0" w:color="auto"/>
            </w:tcBorders>
            <w:shd w:val="clear" w:color="auto" w:fill="D9D9D9" w:themeFill="background1" w:themeFillShade="D9"/>
          </w:tcPr>
          <w:p w14:paraId="78C9401D" w14:textId="702358F0" w:rsidR="00D376F0" w:rsidRPr="006A2665" w:rsidRDefault="00D376F0" w:rsidP="00D424AA">
            <w:pPr>
              <w:rPr>
                <w:rFonts w:cs="Times New Roman"/>
                <w:b/>
                <w:i/>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 and inconsistent trends</w:t>
            </w:r>
            <w:r w:rsidRPr="00D424AA">
              <w:rPr>
                <w:rFonts w:cs="Times New Roman"/>
                <w:sz w:val="16"/>
                <w:szCs w:val="16"/>
                <w:lang w:val="en-GB" w:eastAsia="en-CA"/>
              </w:rPr>
              <w:t xml:space="preserve"> </w:t>
            </w:r>
            <w:commentRangeStart w:id="5799"/>
            <w:r w:rsidRPr="00D424AA">
              <w:rPr>
                <w:rFonts w:cs="Times New Roman"/>
                <w:sz w:val="16"/>
                <w:szCs w:val="16"/>
                <w:lang w:val="en-GB" w:eastAsia="en-CA"/>
              </w:rPr>
              <w:fldChar w:fldCharType="begin" w:fldLock="1"/>
            </w:r>
            <w:ins w:id="5800" w:author="Robin Matthews" w:date="2021-07-14T23:57:00Z">
              <w:r w:rsidR="00FA0829">
                <w:rPr>
                  <w:rFonts w:cs="Times New Roman"/>
                  <w:sz w:val="16"/>
                  <w:szCs w:val="16"/>
                  <w:lang w:val="en-GB" w:eastAsia="en-CA"/>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5801" w:author="Robin Matthews" w:date="2021-07-14T23:57:00Z">
              <w:r w:rsidR="00FF6231" w:rsidDel="00FA0829">
                <w:rPr>
                  <w:rFonts w:cs="Times New Roman"/>
                  <w:sz w:val="16"/>
                  <w:szCs w:val="16"/>
                  <w:lang w:val="en-GB" w:eastAsia="en-CA"/>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 xml:space="preserve">(Touma et al., 2015; Cook et al., 2020; </w:t>
            </w:r>
            <w:ins w:id="5802" w:author="Robin Matthews" w:date="2021-07-14T23:57:00Z">
              <w:r w:rsidR="00FA0829">
                <w:rPr>
                  <w:rFonts w:cs="Times New Roman"/>
                  <w:noProof/>
                  <w:sz w:val="16"/>
                  <w:szCs w:val="16"/>
                  <w:lang w:val="en-GB" w:eastAsia="en-CA"/>
                </w:rPr>
                <w:t xml:space="preserve">R. </w:t>
              </w:r>
            </w:ins>
            <w:r w:rsidR="00A26296">
              <w:rPr>
                <w:rFonts w:cs="Times New Roman"/>
                <w:noProof/>
                <w:sz w:val="16"/>
                <w:szCs w:val="16"/>
                <w:lang w:val="en-GB" w:eastAsia="en-CA"/>
              </w:rPr>
              <w:t>Zhai et al., 2020</w:t>
            </w:r>
            <w:del w:id="5803" w:author="Robin Matthews" w:date="2021-07-14T23:57:00Z">
              <w:r w:rsidR="00A26296" w:rsidDel="00FA0829">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799"/>
            <w:r w:rsidR="00A26296">
              <w:rPr>
                <w:rStyle w:val="Marquedecommentaire"/>
              </w:rPr>
              <w:commentReference w:id="5799"/>
            </w:r>
          </w:p>
        </w:tc>
        <w:tc>
          <w:tcPr>
            <w:tcW w:w="2607" w:type="dxa"/>
            <w:tcBorders>
              <w:top w:val="single" w:sz="4" w:space="0" w:color="000000"/>
              <w:bottom w:val="single" w:sz="4" w:space="0" w:color="auto"/>
            </w:tcBorders>
            <w:shd w:val="clear" w:color="auto" w:fill="D9D9D9" w:themeFill="background1" w:themeFillShade="D9"/>
          </w:tcPr>
          <w:p w14:paraId="5BAD8DCC" w14:textId="718643D8" w:rsidR="00D376F0" w:rsidRPr="00D424AA" w:rsidRDefault="00D376F0" w:rsidP="00D424AA">
            <w:pPr>
              <w:rPr>
                <w:rFonts w:cs="Times New Roman"/>
                <w:b/>
                <w:i/>
                <w:iCs/>
                <w:color w:val="000000" w:themeColor="text1"/>
                <w:sz w:val="16"/>
                <w:szCs w:val="16"/>
                <w:lang w:val="nb-NO"/>
              </w:rPr>
            </w:pPr>
            <w:r w:rsidRPr="006A2665">
              <w:rPr>
                <w:rFonts w:cs="Times New Roman"/>
                <w:b/>
                <w:bCs/>
                <w:i/>
                <w:color w:val="000000" w:themeColor="text1"/>
                <w:sz w:val="16"/>
                <w:szCs w:val="16"/>
                <w:lang w:val="en-GB"/>
              </w:rPr>
              <w:t>Low confidence</w:t>
            </w:r>
            <w:r w:rsidRPr="006A2665">
              <w:rPr>
                <w:rFonts w:cs="Times New Roman"/>
                <w:iCs/>
                <w:color w:val="000000" w:themeColor="text1"/>
                <w:sz w:val="16"/>
                <w:szCs w:val="16"/>
                <w:lang w:val="en-GB"/>
              </w:rPr>
              <w:t xml:space="preserve">: </w:t>
            </w:r>
            <w:r w:rsidRPr="006A2665">
              <w:rPr>
                <w:rFonts w:cs="Times New Roman"/>
                <w:b/>
                <w:bCs/>
                <w:iCs/>
                <w:color w:val="000000" w:themeColor="text1"/>
                <w:sz w:val="16"/>
                <w:szCs w:val="16"/>
                <w:lang w:val="en-GB"/>
              </w:rPr>
              <w:t>Mixed trends.</w:t>
            </w:r>
            <w:r w:rsidRPr="006A2665">
              <w:rPr>
                <w:rFonts w:cs="Times New Roman"/>
                <w:iCs/>
                <w:color w:val="000000" w:themeColor="text1"/>
                <w:sz w:val="16"/>
                <w:szCs w:val="16"/>
                <w:lang w:val="en-GB"/>
              </w:rPr>
              <w:t xml:space="preserve"> Mode</w:t>
            </w:r>
            <w:r w:rsidRPr="00D424AA">
              <w:rPr>
                <w:rFonts w:cs="Times New Roman"/>
                <w:iCs/>
                <w:color w:val="000000" w:themeColor="text1"/>
                <w:sz w:val="16"/>
                <w:szCs w:val="16"/>
                <w:lang w:val="en-GB"/>
              </w:rPr>
              <w:t xml:space="preserve">l disagreement and inconsistent changes among studies, seaons and metrics, with overall low signal-to-noise ratio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nb-NO"/>
              </w:rPr>
              <w:t>(Prudhomme et al., 2014; Giuntoli et al., 2015; 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nb-NO"/>
              </w:rPr>
              <w:t>.</w:t>
            </w:r>
          </w:p>
        </w:tc>
      </w:tr>
      <w:tr w:rsidR="00D376F0" w:rsidRPr="00F1665C" w14:paraId="6223FE6D" w14:textId="77777777" w:rsidTr="00723657">
        <w:trPr>
          <w:cantSplit/>
          <w:trHeight w:val="1134"/>
        </w:trPr>
        <w:tc>
          <w:tcPr>
            <w:tcW w:w="846" w:type="dxa"/>
            <w:vMerge w:val="restart"/>
            <w:tcBorders>
              <w:top w:val="single" w:sz="4" w:space="0" w:color="000000"/>
              <w:left w:val="single" w:sz="4" w:space="0" w:color="000000"/>
              <w:right w:val="single" w:sz="4" w:space="0" w:color="000000"/>
            </w:tcBorders>
          </w:tcPr>
          <w:p w14:paraId="3CC27E1A" w14:textId="77777777" w:rsidR="00D376F0" w:rsidRPr="00D424AA" w:rsidRDefault="00D376F0" w:rsidP="00841A35">
            <w:pPr>
              <w:jc w:val="center"/>
              <w:rPr>
                <w:rFonts w:cs="Times New Roman"/>
                <w:color w:val="000000" w:themeColor="text1"/>
                <w:sz w:val="16"/>
                <w:szCs w:val="16"/>
                <w:lang w:val="en-GB"/>
              </w:rPr>
            </w:pPr>
            <w:r w:rsidRPr="00D424AA">
              <w:rPr>
                <w:rFonts w:cs="Times New Roman"/>
                <w:sz w:val="16"/>
                <w:szCs w:val="16"/>
                <w:lang w:val="en-GB" w:eastAsia="en-CA"/>
              </w:rPr>
              <w:t>Tibetan Plateau (TIB)</w:t>
            </w:r>
          </w:p>
        </w:tc>
        <w:tc>
          <w:tcPr>
            <w:tcW w:w="709" w:type="dxa"/>
            <w:tcBorders>
              <w:top w:val="single" w:sz="4" w:space="0" w:color="000000"/>
              <w:left w:val="single" w:sz="4" w:space="0" w:color="000000"/>
              <w:bottom w:val="single" w:sz="4" w:space="0" w:color="000000"/>
              <w:right w:val="single" w:sz="4" w:space="0" w:color="000000"/>
            </w:tcBorders>
          </w:tcPr>
          <w:p w14:paraId="0C6C8B95"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268"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3B338854" w14:textId="70EE0D7A" w:rsidR="00D376F0" w:rsidRPr="00D424AA" w:rsidRDefault="00D376F0" w:rsidP="00D424AA">
            <w:pPr>
              <w:rPr>
                <w:rFonts w:cs="Times New Roman"/>
                <w:sz w:val="16"/>
                <w:szCs w:val="16"/>
                <w:lang w:val="nb-NO"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Inconsistent trends </w:t>
            </w:r>
            <w:r w:rsidRPr="00D424AA">
              <w:rPr>
                <w:rFonts w:cs="Times New Roman"/>
                <w:sz w:val="16"/>
                <w:szCs w:val="16"/>
                <w:lang w:val="en-GB" w:eastAsia="en-CA"/>
              </w:rPr>
              <w:fldChar w:fldCharType="begin" w:fldLock="1"/>
            </w:r>
            <w:r w:rsidR="00417CA4">
              <w:rPr>
                <w:rFonts w:cs="Times New Roman"/>
                <w:sz w:val="16"/>
                <w:szCs w:val="16"/>
                <w:lang w:val="en-GB" w:eastAsia="en-CA"/>
              </w:rPr>
              <w:instrText>ADDIN CSL_CITATION { "citationItems" : [ { "id" : "ITEM-1", "itemData" : { "DOI" : "10.1007/s00704-012-0657-3", "ISSN" : "1434-4483", "abstract" : "The spatial\u2013temporal variability of the precipitation extremes defined by eight precipitation indices based on daily precipitation dataset was analyzed using the linear regression method and the Mann\u2013Kendall test. The results indicate that increasing trends in the precipitation amount, rainy days, and the intensity of the extreme precipitation were identified at above 70 % of the total rain stations considered in this study, with more than 30 % of them were significant, while most stations show notable decreasing trend in the annual maximum consecutive no-rain days. Significantly increasing trends of the precipitation extremes are observed mainly in the northern Xinjiang and the north of the southern Xinjiang. Most extreme precipitation indices show a potential regime shift starting from the middle of 1980s. The magnitude of the trends is compatible with their pattern of spatial stability. The generally increasing trends in precipitation extremes are found in this study.", "author" : [ { "dropping-particle" : "", "family" : "Jiang", "given" : "Feng-Qing", "non-dropping-particle" : "", "parse-names" : false, "suffix" : "" }, { "dropping-particle" : "", "family" : "Hu", "given" : "Ru-Ji", "non-dropping-particle" : "", "parse-names" : false, "suffix" : "" }, { "dropping-particle" : "", "family" : "Wang", "given" : "Shao-Ping", "non-dropping-particle" : "", "parse-names" : false, "suffix" : "" }, { "dropping-particle" : "", "family" : "Zhang", "given" : "Yan-Wei", "non-dropping-particle" : "", "parse-names" : false, "suffix" : "" }, { "dropping-particle" : "", "family" : "Tong", "given" : "Li", "non-dropping-particle" : "", "parse-names" : false, "suffix" : "" } ], "container-title" : "Theoretical and Applied Climatology", "id" : "ITEM-1", "issue" : "1", "issued" : { "date-parts" : [ [ "2013" ] ] }, "page" : "133-148", "title" : "Trends of precipitation extremes during 1960\u20132008 in Xinjiang, the Northwest China", "translator" : [ { "dropping-particle" : "", "family" : "S2388", "given" : "", "non-dropping-particle" : "", "parse-names" : false, "suffix" : "" } ], "type" : "article-journal", "volume" : "111" }, "uris" : [ "http://www.mendeley.com/documents/?uuid=6c876d1f-5094-4559-8b19-85d77c0739bd" ] }, { "id" : "ITEM-2", "itemData" : { "DOI" : "10.1007/s00704-015-1568-x", "ISSN" : "0177-798X", "author" : [ { "dropping-particle" : "", "family" : "Hu", "given" : "Zengyun", "non-dropping-particle" : "", "parse-names" : false, "suffix" : "" }, { "dropping-particle" : "", "family" : "Li", "given" : "Qingxiang", "non-dropping-particle" : "", "parse-names" : false, "suffix" : "" }, { "dropping-particle" : "", "family" : "Chen", "given" : "Xi", "non-dropping-particle" : "", "parse-names" : false, "suffix" : "" }, { "dropping-particle" : "", "family" : "Teng", "given" : "Zhidong", "non-dropping-particle" : "", "parse-names" : false, "suffix" : "" }, { "dropping-particle" : "", "family" : "Chen", "given" : "Changchun", "non-dropping-particle" : "", "parse-names" : false, "suffix" : "" }, { "dropping-particle" : "", "family" : "Yin", "given" : "Gang", "non-dropping-particle" : "", "parse-names" : false, "suffix" : "" }, { "dropping-particle" : "", "family" : "Zhang", "given" : "Yuqing", "non-dropping-particle" : "", "parse-names" : false, "suffix" : "" } ], "container-title" : "Theoretical and Applied Climatology", "id" : "ITEM-2", "issue" : "3-4", "issued" : { "date-parts" : [ [ "2016", "11", "13" ] ] }, "page" : "519-531", "title" : "Climate changes in temperature and precipitation extremes in an alpine grassland of Central Asia", "translator" : [ { "dropping-particle" : "", "family" : "S955", "given" : "", "non-dropping-particle" : "", "parse-names" : false, "suffix" : "" } ], "type" : "article-journal", "volume" : "126" }, "uris" : [ "http://www.mendeley.com/documents/?uuid=4f51d28d-1e4e-4698-bb71-3b41b57c451f"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Jiang et al., 2013; Donat et al., 2016a; Hu et al., 2016; Dunn et al., 2020)", "plainTextFormattedCitation" : "(Jiang et al., 2013; Donat et al., 2016a; Hu et al., 2016; Dunn et al., 2020)", "previouslyFormattedCitation" : "(Jiang et al., 2013; Donat et al., 2016a; Hu et al., 2016;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nb-NO" w:eastAsia="en-CA"/>
              </w:rPr>
              <w:t>(Jiang et al., 2013; Donat et al., 2016a; Hu et al., 2016; Dunn et al., 2020)</w:t>
            </w:r>
            <w:r w:rsidRPr="00D424AA">
              <w:rPr>
                <w:rFonts w:cs="Times New Roman"/>
                <w:sz w:val="16"/>
                <w:szCs w:val="16"/>
                <w:lang w:val="en-GB" w:eastAsia="en-CA"/>
              </w:rPr>
              <w:fldChar w:fldCharType="end"/>
            </w:r>
            <w:r w:rsidRPr="00841A35">
              <w:rPr>
                <w:rFonts w:cs="Times New Roman"/>
                <w:sz w:val="16"/>
                <w:szCs w:val="16"/>
                <w:lang w:val="nb-NO" w:eastAsia="en-CA"/>
              </w:rPr>
              <w:t xml:space="preserve">. </w:t>
            </w:r>
          </w:p>
          <w:p w14:paraId="4301D702" w14:textId="77777777" w:rsidR="00D376F0" w:rsidRPr="00D424AA" w:rsidRDefault="00D376F0" w:rsidP="00D424AA">
            <w:pPr>
              <w:rPr>
                <w:rFonts w:cs="Times New Roman"/>
                <w:sz w:val="16"/>
                <w:szCs w:val="16"/>
                <w:lang w:val="nb-NO" w:eastAsia="en-CA"/>
              </w:rPr>
            </w:pPr>
          </w:p>
          <w:p w14:paraId="38A22F0F" w14:textId="77777777" w:rsidR="00D376F0" w:rsidRPr="00D424AA" w:rsidRDefault="00D376F0" w:rsidP="00D424AA">
            <w:pPr>
              <w:rPr>
                <w:rFonts w:cs="Times New Roman"/>
                <w:bCs/>
                <w:iCs/>
                <w:color w:val="000000" w:themeColor="text1"/>
                <w:sz w:val="16"/>
                <w:szCs w:val="16"/>
                <w:lang w:val="nb-NO"/>
              </w:rPr>
            </w:pPr>
          </w:p>
        </w:tc>
        <w:tc>
          <w:tcPr>
            <w:tcW w:w="1701"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40F4294B" w14:textId="77777777" w:rsidR="00D376F0" w:rsidRPr="00D424AA" w:rsidRDefault="00D376F0" w:rsidP="00D424AA">
            <w:pPr>
              <w:rPr>
                <w:rFonts w:cs="Times New Roman"/>
                <w:bCs/>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71E0E9BA" w14:textId="30E88997"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Weak or inconsistent trends in available analyses </w:t>
            </w:r>
            <w:commentRangeStart w:id="5804"/>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805" w:author="Robin Matthews" w:date="2021-07-14T12:31:00Z">
              <w:r w:rsidR="00A26296" w:rsidDel="00FC4A87">
                <w:rPr>
                  <w:rFonts w:cs="Times New Roman"/>
                  <w:noProof/>
                  <w:sz w:val="16"/>
                  <w:szCs w:val="16"/>
                  <w:lang w:val="en-GB" w:eastAsia="en-CA"/>
                </w:rPr>
                <w:delText>Xu et al., 2019a</w:delText>
              </w:r>
            </w:del>
            <w:ins w:id="5806" w:author="Robin Matthews" w:date="2021-07-14T12:31: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804"/>
            <w:r w:rsidR="00A26296">
              <w:rPr>
                <w:rStyle w:val="Marquedecommentaire"/>
              </w:rPr>
              <w:commentReference w:id="5804"/>
            </w:r>
            <w:r w:rsidRPr="00841A35">
              <w:rPr>
                <w:rFonts w:cs="Times New Roman"/>
                <w:sz w:val="16"/>
                <w:szCs w:val="16"/>
                <w:lang w:val="en-GB" w:eastAsia="en-CA"/>
              </w:rPr>
              <w:t>(Chapter 11 Supplementary Material (11.SM))</w:t>
            </w:r>
          </w:p>
          <w:p w14:paraId="5C736959" w14:textId="77777777" w:rsidR="00D376F0" w:rsidRPr="00D424AA" w:rsidRDefault="00D376F0" w:rsidP="00D424AA">
            <w:pPr>
              <w:rPr>
                <w:rFonts w:cs="Times New Roman"/>
                <w:sz w:val="16"/>
                <w:szCs w:val="16"/>
                <w:lang w:val="en-GB" w:eastAsia="en-CA"/>
              </w:rPr>
            </w:pPr>
          </w:p>
          <w:p w14:paraId="529D6102" w14:textId="77777777" w:rsidR="00D376F0" w:rsidRPr="00D424AA" w:rsidRDefault="00D376F0" w:rsidP="00D424AA">
            <w:pPr>
              <w:spacing w:after="200"/>
              <w:rPr>
                <w:rFonts w:cs="Times New Roman"/>
                <w:iCs/>
                <w:color w:val="000000" w:themeColor="text1"/>
                <w:sz w:val="16"/>
                <w:szCs w:val="16"/>
                <w:lang w:val="en-GB"/>
              </w:rPr>
            </w:pPr>
            <w:r w:rsidRPr="00D424AA">
              <w:rPr>
                <w:rFonts w:cs="Times New Roman"/>
                <w:sz w:val="16"/>
                <w:szCs w:val="16"/>
                <w:lang w:val="en-GB" w:eastAsia="en-CA"/>
              </w:rPr>
              <w:t xml:space="preserve"> </w:t>
            </w:r>
          </w:p>
        </w:tc>
        <w:tc>
          <w:tcPr>
            <w:tcW w:w="2551"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7A9F7638" w14:textId="0A9D7B25"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Inconsistent trends</w:t>
            </w:r>
            <w:r w:rsidRPr="00D424AA">
              <w:rPr>
                <w:rFonts w:cs="Times New Roman"/>
                <w:sz w:val="16"/>
                <w:szCs w:val="16"/>
                <w:lang w:val="en-GB" w:eastAsia="en-CA"/>
              </w:rPr>
              <w:t xml:space="preserve">, but tendency towards wetting </w:t>
            </w:r>
            <w:commentRangeStart w:id="5807"/>
            <w:r w:rsidRPr="00D424AA">
              <w:rPr>
                <w:rFonts w:cs="Times New Roman"/>
                <w:sz w:val="16"/>
                <w:szCs w:val="16"/>
                <w:lang w:val="en-GB" w:eastAsia="en-CA"/>
              </w:rPr>
              <w:fldChar w:fldCharType="begin" w:fldLock="1"/>
            </w:r>
            <w:r w:rsidR="003A5209">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Cook et al., 2020)", "plainTextFormattedCitation" : "(Xu et al., 2019a; Cook et al., 2020)", "previouslyFormattedCitation" : "(Xu et al., 2019a;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w:t>
            </w:r>
            <w:del w:id="5808" w:author="Robin Matthews" w:date="2021-07-14T12:36:00Z">
              <w:r w:rsidR="00A26296" w:rsidDel="00FC4A87">
                <w:rPr>
                  <w:rFonts w:cs="Times New Roman"/>
                  <w:noProof/>
                  <w:sz w:val="16"/>
                  <w:szCs w:val="16"/>
                  <w:lang w:val="en-GB" w:eastAsia="en-CA"/>
                </w:rPr>
                <w:delText>Xu et al., 2019a</w:delText>
              </w:r>
            </w:del>
            <w:ins w:id="5809" w:author="Robin Matthews" w:date="2021-07-14T12:36:00Z">
              <w:r w:rsidR="00FC4A87">
                <w:rPr>
                  <w:rFonts w:cs="Times New Roman"/>
                  <w:noProof/>
                  <w:sz w:val="16"/>
                  <w:szCs w:val="16"/>
                  <w:lang w:val="en-GB" w:eastAsia="en-CA"/>
                </w:rPr>
                <w:t>L. Xu et al., 2019</w:t>
              </w:r>
            </w:ins>
            <w:r w:rsidR="00A26296">
              <w:rPr>
                <w:rFonts w:cs="Times New Roman"/>
                <w:noProof/>
                <w:sz w:val="16"/>
                <w:szCs w:val="16"/>
                <w:lang w:val="en-GB" w:eastAsia="en-CA"/>
              </w:rPr>
              <w:t>; Cook et al., 2020)</w:t>
            </w:r>
            <w:r w:rsidRPr="00D424AA">
              <w:rPr>
                <w:rFonts w:cs="Times New Roman"/>
                <w:sz w:val="16"/>
                <w:szCs w:val="16"/>
                <w:lang w:val="en-GB" w:eastAsia="en-CA"/>
              </w:rPr>
              <w:fldChar w:fldCharType="end"/>
            </w:r>
            <w:commentRangeEnd w:id="5807"/>
            <w:r w:rsidR="00A26296">
              <w:rPr>
                <w:rStyle w:val="Marquedecommentaire"/>
              </w:rPr>
              <w:commentReference w:id="5807"/>
            </w:r>
            <w:r w:rsidRPr="00841A35">
              <w:rPr>
                <w:rFonts w:cs="Times New Roman"/>
                <w:sz w:val="16"/>
                <w:szCs w:val="16"/>
                <w:lang w:val="en-GB" w:eastAsia="en-CA"/>
              </w:rPr>
              <w:t>(Chapter 11 Supplementary Material (11.SM))</w:t>
            </w:r>
          </w:p>
          <w:p w14:paraId="52874325" w14:textId="77777777" w:rsidR="00D376F0" w:rsidRPr="00D424AA" w:rsidRDefault="00D376F0" w:rsidP="00D424AA">
            <w:pPr>
              <w:rPr>
                <w:rFonts w:cs="Times New Roman"/>
                <w:iCs/>
                <w:color w:val="000000" w:themeColor="text1"/>
                <w:sz w:val="16"/>
                <w:szCs w:val="16"/>
                <w:lang w:val="en-GB"/>
              </w:rPr>
            </w:pPr>
          </w:p>
          <w:p w14:paraId="2A27C593" w14:textId="2AEE4DDF"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Spinoni et al., 2019)</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No data in the region</w:t>
            </w:r>
          </w:p>
          <w:p w14:paraId="52D357CA" w14:textId="70668199"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Only analysis of mean precipitation but tendency towards wetting in all seasons in the region</w:t>
            </w:r>
          </w:p>
          <w:commentRangeStart w:id="5810"/>
          <w:p w14:paraId="10DBD3DA" w14:textId="0C23CC3A"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3A5209">
              <w:rPr>
                <w:rFonts w:cs="Times New Roman"/>
                <w:i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w:t>
            </w:r>
            <w:del w:id="5811" w:author="Robin Matthews" w:date="2021-07-14T12:31:00Z">
              <w:r w:rsidR="00A26296" w:rsidDel="00FC4A87">
                <w:rPr>
                  <w:rFonts w:cs="Times New Roman"/>
                  <w:iCs/>
                  <w:noProof/>
                  <w:color w:val="000000" w:themeColor="text1"/>
                  <w:sz w:val="16"/>
                  <w:szCs w:val="16"/>
                  <w:lang w:val="en-GB"/>
                </w:rPr>
                <w:delText>Xu et al., 2019a</w:delText>
              </w:r>
            </w:del>
            <w:ins w:id="5812" w:author="Robin Matthews" w:date="2021-07-14T12:31:00Z">
              <w:r w:rsidR="00FC4A87">
                <w:rPr>
                  <w:rFonts w:cs="Times New Roman"/>
                  <w:iCs/>
                  <w:noProof/>
                  <w:color w:val="000000" w:themeColor="text1"/>
                  <w:sz w:val="16"/>
                  <w:szCs w:val="16"/>
                  <w:lang w:val="en-GB"/>
                </w:rPr>
                <w:t>L. Xu et al., 2019</w:t>
              </w:r>
            </w:ins>
            <w:r w:rsidR="00A26296">
              <w:rPr>
                <w:rFonts w:cs="Times New Roman"/>
                <w:iCs/>
                <w:noProof/>
                <w:color w:val="000000" w:themeColor="text1"/>
                <w:sz w:val="16"/>
                <w:szCs w:val="16"/>
                <w:lang w:val="en-GB"/>
              </w:rPr>
              <w:t>)</w:t>
            </w:r>
            <w:r w:rsidRPr="00D424AA">
              <w:rPr>
                <w:rFonts w:cs="Times New Roman"/>
                <w:iCs/>
                <w:color w:val="000000" w:themeColor="text1"/>
                <w:sz w:val="16"/>
                <w:szCs w:val="16"/>
                <w:lang w:val="en-GB"/>
              </w:rPr>
              <w:fldChar w:fldCharType="end"/>
            </w:r>
            <w:commentRangeEnd w:id="5810"/>
            <w:r w:rsidR="00A26296">
              <w:rPr>
                <w:rStyle w:val="Marquedecommentaire"/>
              </w:rPr>
              <w:commentReference w:id="5810"/>
            </w:r>
            <w:r w:rsidRPr="00841A35">
              <w:rPr>
                <w:rFonts w:cs="Times New Roman"/>
                <w:iCs/>
                <w:color w:val="000000" w:themeColor="text1"/>
                <w:sz w:val="16"/>
                <w:szCs w:val="16"/>
                <w:lang w:val="en-GB"/>
              </w:rPr>
              <w:t>(Chapter 11 Supplementary Material (11.SM)): Weak trends but tendency towards wetting.</w:t>
            </w:r>
          </w:p>
        </w:tc>
        <w:tc>
          <w:tcPr>
            <w:tcW w:w="2607"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5C5B0226" w14:textId="45633E41" w:rsidR="00D376F0" w:rsidRPr="00D74FF3" w:rsidRDefault="00D376F0" w:rsidP="00D424AA">
            <w:pPr>
              <w:rPr>
                <w:rFonts w:cs="Times New Roman"/>
                <w:sz w:val="16"/>
                <w:szCs w:val="16"/>
                <w:lang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Inconsistent trends </w:t>
            </w:r>
            <w:r w:rsidRPr="00D424AA">
              <w:rPr>
                <w:rFonts w:cs="Times New Roman"/>
                <w:sz w:val="16"/>
                <w:szCs w:val="16"/>
                <w:lang w:val="en-GB" w:eastAsia="en-CA"/>
              </w:rPr>
              <w:t xml:space="preserve">between models, but tendency towards wetting and decrease in drought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w:instrText>
            </w:r>
            <w:r w:rsidR="00FF6231" w:rsidRPr="006A2665">
              <w:rPr>
                <w:rFonts w:cs="Times New Roman"/>
                <w:color w:val="000000" w:themeColor="text1"/>
                <w:sz w:val="16"/>
                <w:szCs w:val="16"/>
              </w:rPr>
              <w:instrText>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2",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mendeley" : { "formattedCitation" : "(Zhou et al., 2014; Touma et al., 2015)", "plainTextFormattedCitation" : "(Zhou et al., 2014; Touma et al., 2015)", "previouslyFormattedCitation" : "(Zhou et al., 2014;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Zhou et al., 2014; Touma et al., 2015)</w:t>
            </w:r>
            <w:r w:rsidRPr="00D424AA">
              <w:rPr>
                <w:rFonts w:cs="Times New Roman"/>
                <w:color w:val="000000" w:themeColor="text1"/>
                <w:sz w:val="16"/>
                <w:szCs w:val="16"/>
                <w:lang w:val="en-GB"/>
              </w:rPr>
              <w:fldChar w:fldCharType="end"/>
            </w:r>
            <w:r w:rsidRPr="00D74FF3">
              <w:rPr>
                <w:rFonts w:cs="Times New Roman"/>
                <w:color w:val="000000" w:themeColor="text1"/>
                <w:sz w:val="16"/>
                <w:szCs w:val="16"/>
              </w:rPr>
              <w:t>(Chapter 11 Supplementary Material (11.SM))</w:t>
            </w:r>
            <w:r w:rsidRPr="00D74FF3">
              <w:rPr>
                <w:rFonts w:cs="Times New Roman"/>
                <w:sz w:val="16"/>
                <w:szCs w:val="16"/>
                <w:lang w:eastAsia="en-CA"/>
              </w:rPr>
              <w:t xml:space="preserve">. </w:t>
            </w:r>
          </w:p>
          <w:p w14:paraId="2A6E4F3C" w14:textId="77777777" w:rsidR="00D376F0" w:rsidRPr="00D74FF3" w:rsidRDefault="00D376F0" w:rsidP="00D424AA">
            <w:pPr>
              <w:rPr>
                <w:rFonts w:cs="Times New Roman"/>
                <w:sz w:val="16"/>
                <w:szCs w:val="16"/>
                <w:lang w:eastAsia="en-CA"/>
              </w:rPr>
            </w:pPr>
          </w:p>
          <w:p w14:paraId="64E28C0F" w14:textId="4F4EF2B9" w:rsidR="00D376F0" w:rsidRPr="00D424AA" w:rsidRDefault="00D376F0" w:rsidP="00D424AA">
            <w:pPr>
              <w:rPr>
                <w:rFonts w:cs="Times New Roman"/>
                <w:iCs/>
                <w:color w:val="000000" w:themeColor="text1"/>
                <w:sz w:val="16"/>
                <w:szCs w:val="16"/>
                <w:lang w:val="en-GB"/>
              </w:rPr>
            </w:pP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175/JCLI-D-13-00761.1", "ISSN" : "08948755", "abstract" : "This paper presents projected changes in temperature and precipitation extremes in China by the end of the twenty-first century based on the Coupled Model Intercomparison Project phase 5 (CMIP5) simulations. The temporal changes and their spatial patterns in the Expert Team on Climate Change Detection and Indices (ETCCDI) indices under the RCP4.5 and RCP8.5 emission scenarios are analyzed. Compared to the reference period 1986-2005, substantial changes are projected in temperature and precipitation extremes under both emission scenarios. These changes include a decrease in cold extremes, an increase in warm extremes, and an intensification of precipitation extremes. The intermodel spread in the projection increases with time, with wider spread under RCP8.5 than RCP4.5 for most indices, especially at the subregional scale. The difference in the projected changes under the two RCPs begins to emerge in the 2040s. Analyses based on the mixed-effects analysis of variance (ANOVA) model indicate that by the end of the twenty-first century, at the national scale, the dominant contributor to the projection uncertainty of most temperature-based indices, and some precipitation extremes [including maximum 1-day precipitation (RX1day) and maximum 5-day precipitation (RX5day), and total extremely wet day total amount (R95p)], is the difference in emission scenarios. By the end of the twenty-first century, model uncertainty is the dominant factor at the regional scale and for the other indices. Natural variability can also play very important role. [ABSTRACT FROM AUTHOR]", "author" : [ { "dropping-particle" : "", "family" : "Zhou", "given" : "Botao", "non-dropping-particle" : "", "parse-names" : false, "suffix" : "" }, { "dropping-particle" : "", "family" : "Wen", "given" : "Qiuzi Han", "non-dropping-particle" : "", "parse-names" : false, "suffix" : "" }, { "dropping-particle" : "", "family" : "Xu", "given" : "Ying", "non-dropping-particle" : "", "parse-names" : false, "suffix" : "" }, { "dropping-particle" : "", "family" : "Song", "given" : "Lianchun", "non-dropping-particle" : "", "parse-names" : false, "suffix" : "" }, { "dropping-particle" : "", "family" : "Zhang", "given" : "Xuebin", "non-dropping-particle" : "", "parse-names" : false, "suffix" : "" } ], "container-title" : "Journal of Climate", "id" : "ITEM-1", "issue" : "17", "issued" : { "date-parts" : [ [ "2014" ] ] }, "page" : "6591-6611", "title" : "Projected changes in temperature and precipitation extremes in China by the CMIP5 multimodel ensembles", "translator" : [ { "dropping-particle" : "", "family" : "S749", "given" : "", "non-dropping-particle" : "", "parse-names" : false, "suffix" : "" } ], "type" : "article-journal", "volume" : "27" }, "uris" : [ "http://www.mendeley.com/documents/?uuid=1be3b60d-96ec-43c7-af1e-0be2ee7e385b" ] } ], "mendeley" : { "formattedCitation" : "(Zhou et al., 2014)", "plainTextFormattedCitation" : "(Zhou et al., 2014)", "previouslyFormattedCitation" : "(Zhou et al., 2014)"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Zhou et al., 2014)</w:t>
            </w:r>
            <w:r w:rsidRPr="00D424AA">
              <w:rPr>
                <w:rFonts w:cs="Times New Roman"/>
                <w:sz w:val="16"/>
                <w:szCs w:val="16"/>
                <w:lang w:val="en-GB" w:eastAsia="en-CA"/>
              </w:rPr>
              <w:fldChar w:fldCharType="end"/>
            </w:r>
            <w:r w:rsidRPr="00841A35">
              <w:rPr>
                <w:rFonts w:cs="Times New Roman"/>
                <w:sz w:val="16"/>
                <w:szCs w:val="16"/>
                <w:lang w:val="en-GB" w:eastAsia="en-CA"/>
              </w:rPr>
              <w:t xml:space="preserve">: Decrease of CDD is projected but there is large uncertainty </w:t>
            </w:r>
          </w:p>
        </w:tc>
      </w:tr>
      <w:tr w:rsidR="00D376F0" w:rsidRPr="008A3B40" w14:paraId="37C1F52C" w14:textId="77777777" w:rsidTr="00723657">
        <w:trPr>
          <w:cantSplit/>
          <w:trHeight w:val="1134"/>
        </w:trPr>
        <w:tc>
          <w:tcPr>
            <w:tcW w:w="846" w:type="dxa"/>
            <w:vMerge/>
            <w:tcBorders>
              <w:left w:val="single" w:sz="4" w:space="0" w:color="000000"/>
              <w:right w:val="single" w:sz="4" w:space="0" w:color="000000"/>
            </w:tcBorders>
          </w:tcPr>
          <w:p w14:paraId="19E499C8" w14:textId="77777777" w:rsidR="00D376F0" w:rsidRPr="00D424AA" w:rsidRDefault="00D376F0" w:rsidP="00D424AA">
            <w:pPr>
              <w:rPr>
                <w:rFonts w:cs="Times New Roman"/>
                <w:color w:val="000000" w:themeColor="text1"/>
                <w:sz w:val="16"/>
                <w:szCs w:val="16"/>
                <w:lang w:val="en-GB"/>
              </w:rPr>
            </w:pPr>
          </w:p>
        </w:tc>
        <w:tc>
          <w:tcPr>
            <w:tcW w:w="709" w:type="dxa"/>
            <w:tcBorders>
              <w:top w:val="single" w:sz="4" w:space="0" w:color="000000"/>
              <w:left w:val="single" w:sz="4" w:space="0" w:color="000000"/>
              <w:bottom w:val="single" w:sz="4" w:space="0" w:color="000000"/>
              <w:right w:val="single" w:sz="4" w:space="0" w:color="000000"/>
            </w:tcBorders>
          </w:tcPr>
          <w:p w14:paraId="71EC3CA2"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0EDF0EC9" w14:textId="4D0FEC51" w:rsidR="00D376F0" w:rsidRPr="00D424AA" w:rsidRDefault="00D376F0" w:rsidP="00D424AA">
            <w:pPr>
              <w:rPr>
                <w:rFonts w:cs="Times New Roman"/>
                <w:sz w:val="16"/>
                <w:szCs w:val="16"/>
                <w:lang w:val="nb-NO"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Inconsistent trends. </w:t>
            </w:r>
            <w:r w:rsidRPr="00D424AA">
              <w:rPr>
                <w:rFonts w:cs="Times New Roman"/>
                <w:sz w:val="16"/>
                <w:szCs w:val="16"/>
                <w:lang w:val="en-GB" w:eastAsia="en-CA"/>
              </w:rPr>
              <w:t>Spatially varying trends, with slight tendency to overall wetting</w:t>
            </w:r>
            <w:ins w:id="5813" w:author="Robin Matthews" w:date="2021-07-14T23:58:00Z">
              <w:r w:rsidR="00FA0829">
                <w:rPr>
                  <w:rFonts w:cs="Times New Roman"/>
                  <w:sz w:val="16"/>
                  <w:szCs w:val="16"/>
                  <w:lang w:val="en-GB" w:eastAsia="en-CA"/>
                </w:rPr>
                <w:t xml:space="preserve"> </w:t>
              </w:r>
            </w:ins>
            <w:commentRangeStart w:id="5814"/>
            <w:r w:rsidRPr="00037826">
              <w:rPr>
                <w:rFonts w:cs="Times New Roman"/>
                <w:b/>
                <w:bCs/>
                <w:sz w:val="16"/>
                <w:szCs w:val="16"/>
                <w:lang w:val="en-GB" w:eastAsia="en-CA"/>
              </w:rPr>
              <w:fldChar w:fldCharType="begin" w:fldLock="1"/>
            </w:r>
            <w:ins w:id="5815" w:author="Robin Matthews" w:date="2021-07-14T23:58:00Z">
              <w:r w:rsidR="00FA0829">
                <w:rPr>
                  <w:rFonts w:cs="Times New Roman"/>
                  <w:b/>
                  <w:bCs/>
                  <w:sz w:val="16"/>
                  <w:szCs w:val="16"/>
                  <w:lang w:val="en-GB" w:eastAsia="en-CA"/>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2", "itemData" : { "DOI" : "10.1007/s00704-019-02935-4", "ISSN" : "14344483", "abstract" : "With significant climate warming, droughts over Southwest (SW) China are drawing increasing interest. By using the Mann-Kendall trend test, the continuous wavelet transform (CWT), the rotated empirical orthogonal function (REOF), and the random forest method (RF), this study focused on the trends and spatial variability in wetness/dryness as well as further investigated the potential factors by analyzing the behaviors of precipitation, temperature, and teleconnection indices in SW China. Results show that there are a slight drying trend and a remarkable spatial variation in the patterns of wetness/dryness. Due to the decreasing precipitation and increasing temperature, the drying trend (especially for severe and extreme droughts) significantly increases in the Yunnan-Guizhou Plateau and the Chongqing-Hubei region in the past decades. Additionally, the droughts in this region may also be directly or indirectly affected by the complex karst topographic and hydrological process. The variable importance analysis between climate index and standardized precipitation evapotranspiration index (SPEI) suggests that Atlantic Oscillation (AO) and Sunspots (SS) are the two most important influencing factors for the variations in dryness/wetness over SW China. Particularly, SS (AO) can be the largest influencing factor for the Yunnan-Guizhou Plateau and the Chongqing-Hubei region (Northern and Central Tibet). Besides, El Ni\u00f1o-Southern Oscillation (ENSO), North Atlantic Oscillation (NAO), Indian Ocean Dipole (IOD), and Pacific Decadal Oscillation (PDO) indices also show an impact on the variations in dryness/wetness, but their contributions are different in different regions. The results of this study provide certain references for mitigating the potential widespread impact of drought hazards in SW China.", "author" : [ { "dropping-particle" : "", "family" : "Wang", "given" : "Peng", "non-dropping-particle" : "", "parse-names" : false, "suffix" : "" }, { "dropping-particle" : "", "family" : "Wu", "given" : "Xiaoqing", "non-dropping-particle" : "", "parse-names" : false, "suffix" : "" }, { "dropping-particle" : "", "family" : "Hao", "given" : "Yanru", "non-dropping-particle" : "", "parse-names" : false, "suffix" : "" }, { "dropping-particle" : "", "family" : "Wu", "given" : "Chuanhao", "non-dropping-particle" : "", "parse-names" : false, "suffix" : "" }, { "dropping-particle" : "", "family" : "Zhang", "given" : "Jin", "non-dropping-particle" : "", "parse-names" : false, "suffix" : "" } ], "container-title" : "Theoretical and Applied Climatology", "id" : "ITEM-2", "issue" : "1-2", "issued" : { "date-parts" : [ [ "2020" ] ] }, "page" : "1-15", "publisher" : "Theoretical and Applied Climatology", "title" : "Is Southwest China drying or wetting? Spatiotemporal patterns and potential causes", "translator" : [ { "dropping-particle" : "", "family" : "S2824", "given" : "", "non-dropping-particle" : "", "parse-names" : false, "suffix" : "" } ], "type" : "article-journal", "volume" : "139" }, "uris" : [ "http://www.mendeley.com/documents/?uuid=f1243eba-4e92-4dcb-bb79-7b82abf270ad" ] }, { "id" : "ITEM-3",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3",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id" : "ITEM-4", "itemData" : { "DOI" : "10.1002/joc.5431", "author" : [ { "dropping-particle" : "", "family" : "Zhang", "given" : "Cungui", "non-dropping-particle" : "", "parse-names" : false, "suffix" : "" }, { "dropping-particle" : "", "family" : "Liu", "given" : "Fenggui", "non-dropping-particle" : "", "parse-names" : false, "suffix" : "" }, { "dropping-particle" : "", "family" : "Shen", "given" : "Yanjun", "non-dropping-particle" : "", "parse-names" : false, "suffix" : "" } ], "container-title" : "International Journal of Climatology", "id" : "ITEM-4", "issued" : { "date-parts" : [ [ "2018" ] ] }, "title" : "Attribution analysis of changing pan evaporation in the Qinghai-Tibetan Plateau, China: Pan Evaporation in the Qinghai-Tibetan Plateau", "translator" : [ { "dropping-particle" : "", "family" : "S2065", "given" : "", "non-dropping-particle" : "", "parse-names" : false, "suffix" : "" } ], "type" : "article-journal", "volume" : "38" }, "uris" : [ "http://www.mendeley.com/documents/?uuid=a3afa923-1ed8-435e-be2c-593ddd53f991" ] }, { "id" : "ITEM-5", "itemData" : { "DOI" : "10.1175/JHM-D-18-0003.1", "ISSN" : "1525-755X", "abstract" : "In this study, a microwave-based multisatellite merged product released from the European Space Agency\u2019s Climate Change Initiative (ESA CCI) and two model-based simulations from the Community Land Model 4.5 (CLM4.5) and Global Land Data Assimilation System (GLDAS) were used to investigate interannual variations and trends of soil moisture in China between 1979 and 2010. They were also evaluated using in situ observations from the nationwide agrometeorological network. These three datasets show consistent drying trends for surface soil moisture in northeastern and central China, as well the eastern portion of Inner Mongolia, and wetting trends in the Tibetan Plateau, which are also identified by in situ observations. Trends in the root-zone soil moisture are in line with those of surface soil moisture seen in the CLM4.5 and GLDAS simulations obtained from most areas in China (78%\u201388%), except for northwestern China and southwest of the Tibetan Plateau. Moreover, the drying trend intensifies with increasing soil depth. Taking the in situ measurements as reference, it is found that ESA CCI has better accuracy in identifying the significant drying trends while CLM4.5 and GLDAS capture wetting trends better. Compared to temperature, precipitation is the primary factor responsible for these trends, which controls the direction of soil moisture changes, while increasing temperatures can also enhance soil drying during periods of decreased precipitation.", "author" : [ { "dropping-particle" : "", "family" : "Jia", "given" : "Binghao", "non-dropping-particle" : "", "parse-names" : false, "suffix" : "" }, { "dropping-particle" : "", "family" : "Liu", "given" : "Jianguo", "non-dropping-particle" : "", "parse-names" : false, "suffix" : "" }, { "dropping-particle" : "", "family" : "Xie", "given" : "Zhenghui", "non-dropping-particle" : "", "parse-names" : false, "suffix" : "" }, { "dropping-particle" : "", "family" : "Shi", "given" : "Chunxiang", "non-dropping-particle" : "", "parse-names" : false, "suffix" : "" } ], "container-title" : "Journal of Hydrometeorology", "id" : "ITEM-5", "issue" : "5", "issued" : { "date-parts" : [ [ "2018", "5", "1" ] ] }, "note" : "Export Date: 16 October 2019", "page" : "831-847", "title" : "Interannual Variations and Trends in Remotely Sensed and Modeled Soil Moisture in China", "translator" : [ { "dropping-particle" : "", "family" : "S2039", "given" : "", "non-dropping-particle" : "", "parse-names" : false, "suffix" : "" } ], "type" : "article-journal", "volume" : "19" }, "uris" : [ "http://www.mendeley.com/documents/?uuid=46037b11-d8bb-434a-b4d4-00569448f9bb" ] }, { "id" : "ITEM-6", "itemData" : { "DOI" : "10.1002/joc.6202", "ISSN" : "0899-8418", "author" : [ { "dropping-particle" : "", "family" : "Li", "given" : "Xueying", "non-dropping-particle" : "", "parse-names" : false, "suffix" : "" }, { "dropping-particle" : "", "family" : "Liu", "given" : "Liu", "non-dropping-particle" : "", "parse-names" : false, "suffix" : "" }, { "dropping-particle" : "", "family" : "Li", "given" : "Hao", "non-dropping-particle" : "", "parse-names" : false, "suffix" : "" }, { "dropping-particle" : "", "family" : "Wang", "given" : "Shuping", "non-dropping-particle" : "", "parse-names" : false, "suffix" : "" }, { "dropping-particle" : "", "family" : "Heng", "given" : "Jingxia", "non-dropping-particle" : "", "parse-names" : false, "suffix" : "" } ], "container-title" : "International Journal of Climatology", "id" : "ITEM-6", "issue" : "1", "issued" : { "date-parts" : [ [ "2020", "1", "3" ] ] }, "note" : "Export Date: 16 October 2019", "page" : "188-206", "title" : "Spatiotemporal soil moisture variations associated with hydro\u2010meteorological factors over the Yarlung Zangbo River basin in Southeast Tibetan Plateau", "translator" : [ { "dropping-particle" : "", "family" : "S2041", "given" : "", "non-dropping-particle" : "", "parse-names" : false, "suffix" : "" } ], "type" : "article-journal", "volume" : "40" }, "uris" : [ "http://www.mendeley.com/documents/?uuid=4c64de45-259f-430c-b808-034510ab4c33" ] } ], "mendeley" : { "formattedCitation" : "(Cheng et al., 2015; Dai and Zhao, 2017; Jia et al., 2018; Zhang et al., 2018a; Li et al., 2020c; Wang et al., 2020)", "manualFormatting" : "(Cheng et al., 2015; Dai and Zhao, 2017; Jia et al., 2018; C. Zhang et al., 2018; X. Li et al., 2020; Wang et al., 2020)", "plainTextFormattedCitation" : "(Cheng et al., 2015; Dai and Zhao, 2017; Jia et al., 2018; Zhang et al., 2018a; Li et al., 2020c; Wang et al., 2020)", "previouslyFormattedCitation" : "(Cheng et al., 2015; Dai and Zhao, 2017; Jia et al., 2018; Zhang et al., 2018a; Li et al., 2020c; Wang et al., 2020)" }, "properties" : { "noteIndex" : 0 }, "schema" : "https://github.com/citation-style-language/schema/raw/master/csl-citation.json" }</w:instrText>
              </w:r>
            </w:ins>
            <w:del w:id="5816" w:author="Robin Matthews" w:date="2021-07-14T23:58:00Z">
              <w:r w:rsidR="00FF6231" w:rsidRPr="00FA0829" w:rsidDel="00FA0829">
                <w:rPr>
                  <w:rFonts w:cs="Times New Roman"/>
                  <w:b/>
                  <w:bCs/>
                  <w:sz w:val="16"/>
                  <w:szCs w:val="16"/>
                  <w:lang w:val="en-GB" w:eastAsia="en-CA"/>
                </w:rPr>
                <w:del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2", "itemData" : { "DOI" : "10.1007/s00704-019-02935-4", "ISSN" : "14344483", "abstract" : "With significant climate warming, droughts over Southwest (SW) China are drawing increasing interest. By using the Mann-Kendall trend test, the continuous wavelet transform (CWT), the rotated empirical orthogonal function (REOF), and the random forest method (RF), this study focused on the trends and spatial variability in wetness/dryness as well as further investigated the potential factors by analyzing the behaviors of precipitation, temperature, and teleconnection indices in SW China. Results show that there are a slight drying trend and a remarkable spatial variation in the patterns of wetness/dryness. Due to the decreasing precipitation and increasing temperature, the drying trend (especially for severe and extreme droughts) significantly increases in the Yunnan-Guizhou Plateau and the Chongqing-Hubei region in the past decades. Additionally, the droughts in this region may also be directly or indirectly affected by the complex karst topographic and hydrological process. The variable importance analysis between climate index and standardized precipitation evapotranspiration index (SPEI) suggests that Atlantic Oscillation (AO) and Sunspots (SS) are the two most important influencing factors for the variations in dryness/wetness over SW China. Particularly, SS (AO) can be the largest influencing factor for the Yunnan-Guizhou Plateau and the Chongqing-Hubei region (Northern and Central Tibet). Besides, El Ni\u00f1o-Southern Oscillation (ENSO), North Atlantic Oscillation (NAO), Indian Ocean Dipole (IOD), and Pacific Decadal Oscillation (PDO) indices also show an impact on the variations in dryness/wetness, but their contributions are different in different regions. The results of this study provide certain references for mitigating the potential widespread impact of drought hazards in SW China.", "author" : [ { "dropping-particle" : "", "family" : "Wang", "given" : "Peng", "non-dropping-particle" : "", "parse-names" : false, "suffix" : "" }, { "dropping-particle" : "", "family" : "Wu", "given" : "Xiaoqing", "non-dropping-particle" : "", "parse-names" : false, "suffix" : "" }, { "dropping-particle" : "", "family" : "Hao", "given" : "Yanru", "non-dropping-particle" : "", "parse-names" : false, "suffix" : "" }, { "dropping-particle" : "", "family" : "Wu", "given" : "Chuanhao", "non-dropping-particle" : "", "parse-names" : false, "suffix" : "" }, { "dropping-particle" : "", "family" : "Zhang", "given" : "Jin", "non-dropping-particle" : "", "parse-names" : false, "suffix" : "" } ], "container-title" : "Theoretical and Applied Climatology", "id" : "ITEM-2", "issue" : "1-2", "issued" : { "date-parts" : [ [ "2020" ] ] }, "page" : "1-15", "publisher" : "Theoretical and Applied Climatology", "title" : "Is Southwest China drying or wetting? Spatiotemporal patterns and potential causes", "translator" : [ { "dropping-particle" : "", "family" : "S2824", "given" : "", "non-dropping-particle" : "", "parse-names" : false, "suffix" : "" } ], "type" : "article-journal", "volume" : "139" }, "uris" : [ "http://www.mendeley.com/documents/?uuid=f1243eba-4e92-4dcb-bb79-7b82abf270ad" ] }, { "id" : "ITEM-3", "itemData" : { "DOI" : "10.1002/2015JD023206", "ISSN" : "2169-897X", "author" : [ { "dropping-particle" : "", "family" : "Cheng", "given" : "Shanjun", "non-dropping-particle" : "", "parse-names" : false, "suffix" : "" }, { "dropping-particle" : "", "family" : "Guan", "given" : "Xiaodan", "non-dropping-particle" : "", "parse-names" : false, "suffix" : "" }, { "dropping-particle" : "", "family" : "Huang", "given" : "Jianping", "non-dropping-particle" : "", "parse-names" : false, "suffix" : "" }, { "dropping-particle" : "", "family" : "Ji", "given" : "Fei", "non-dropping-particle" : "", "parse-names" : false, "suffix" : "" }, { "dropping-particle" : "", "family" : "Guo", "given" : "Ruixia", "non-dropping-particle" : "", "parse-names" : false, "suffix" : "" } ], "container-title" : "Journal of Geophysical Research: Atmospheres", "id" : "ITEM-3", "issue" : "17", "issued" : { "date-parts" : [ [ "2015", "9", "16" ] ] }, "note" : "Export Date: 16 October 2019", "page" : "8658-8670", "title" : "Long-term trend and variability of soil moisture over East Asia", "translator" : [ { "dropping-particle" : "", "family" : "S2050", "given" : "", "non-dropping-particle" : "", "parse-names" : false, "suffix" : "" } ], "type" : "article-journal", "volume" : "120" }, "uris" : [ "http://www.mendeley.com/documents/?uuid=18e32739-7995-481a-9d09-dc722e7fd72e" ] }, { "id" : "ITEM-4", "itemData" : { "DOI" : "10.1002/joc.5431", "author" : [ { "dropping-particle" : "", "family" : "Zhang", "given" : "Cungui", "non-dropping-particle" : "", "parse-names" : false, "suffix" : "" }, { "dropping-particle" : "", "family" : "Liu", "given" : "Fenggui", "non-dropping-particle" : "", "parse-names" : false, "suffix" : "" }, { "dropping-particle" : "", "family" : "Shen", "given" : "Yanjun", "non-dropping-particle" : "", "parse-names" : false, "suffix" : "" } ], "container-title" : "International Journal of Climatology", "id" : "ITEM-4", "issued" : { "date-parts" : [ [ "2018" ] ] }, "title" : "Attribution analysis of changing pan evaporation in the Qinghai-Tibetan Plateau, China: Pan Evaporation in the Qinghai-Tibetan Plateau", "translator" : [ { "dropping-particle" : "", "family" : "S2065", "given" : "", "non-dropping-particle" : "", "parse-names" : false, "suffix" : "" } ], "type" : "article-journal", "volume" : "38" }, "uris" : [ "http://www.mendeley.com/documents/?uuid=a3afa923-1ed8-435e-be2c-593ddd53f991" ] }, { "id" : "ITEM-5", "itemData" : { "DOI" : "10.1175/JHM-D-18-0003.1", "ISSN" : "1525-755X", "abstract" : "In this study, a microwave-based multisatellite merged product released from the European Space Agency\u2019s Climate Change Initiative (ESA CCI) and two model-based simulations from the Community Land Model 4.5 (CLM4.5) and Global Land Data Assimilation System (GLDAS) were used to investigate interannual variations and trends of soil moisture in China between 1979 and 2010. They were also evaluated using in situ observations from the nationwide agrometeorological network. These three datasets show consistent drying trends for surface soil moisture in northeastern and central China, as well the eastern portion of Inner Mongolia, and wetting trends in the Tibetan Plateau, which are also identified by in situ observations. Trends in the root-zone soil moisture are in line with those of surface soil moisture seen in the CLM4.5 and GLDAS simulations obtained from most areas in China (78%\u201388%), except for northwestern China and southwest of the Tibetan Plateau. Moreover, the drying trend intensifies with increasing soil depth. Taking the in situ measurements as reference, it is found that ESA CCI has better accuracy in identifying the significant drying trends while CLM4.5 and GLDAS capture wetting trends better. Compared to temperature, precipitation is the primary factor responsible for these trends, which controls the direction of soil moisture changes, while increasing temperatures can also enhance soil drying during periods of decreased precipitation.", "author" : [ { "dropping-particle" : "", "family" : "Jia", "given" : "Binghao", "non-dropping-particle" : "", "parse-names" : false, "suffix" : "" }, { "dropping-particle" : "", "family" : "Liu", "given" : "Jianguo", "non-dropping-particle" : "", "parse-names" : false, "suffix" : "" }, { "dropping-particle" : "", "family" : "Xie", "given" : "Zhenghui", "non-dropping-particle" : "", "parse-names" : false, "suffix" : "" }, { "dropping-particle" : "", "family" : "Shi", "given" : "Chunxiang", "non-dropping-particle" : "", "parse-names" : false, "suffix" : "" } ], "container-title" : "Journal of Hydrometeorology", "id" : "ITEM-5", "issue" : "5", "issued" : { "date-parts" : [ [ "2018", "5", "1" ] ] }, "note" : "Export Date: 16 October 2019", "page" : "831-847", "title" : "Interannual Variations and Trends in Remotely Sensed and Modeled Soil Moisture in China", "translator" : [ { "dropping-particle" : "", "family" : "S2039", "given" : "", "non-dropping-particle" : "", "parse-names" : false, "suffix" : "" } ], "type" : "article-journal", "volume" : "19" }, "uris" : [ "http://www.mendeley.com/documents/?uuid=46037b11-d8bb-434a-b4d4-00569448f9bb" ] }, { "id" : "ITEM-6", "itemData" : { "DOI" : "10.1002/joc.6202", "ISSN" : "0899-8418", "author" : [ { "dropping-particle" : "", "family" : "Li", "given" : "Xueying", "non-dropping-particle" : "", "parse-names" : false, "suffix" : "" }, { "dropping-particle" : "", "family" : "Liu", "given" : "Liu", "non-dropping-particle" : "", "parse-names" : false, "suffix" : "" }, { "dropping-particle" : "", "family" : "Li", "given" : "Hao", "non-dropping-particle" : "", "parse-names" : false, "suffix" : "" }, { "dropping-particle" : "", "family" : "Wa</w:delInstrText>
              </w:r>
              <w:r w:rsidR="00FF6231" w:rsidRPr="00FA0829" w:rsidDel="00FA0829">
                <w:rPr>
                  <w:rFonts w:cs="Times New Roman"/>
                  <w:b/>
                  <w:bCs/>
                  <w:sz w:val="16"/>
                  <w:szCs w:val="16"/>
                  <w:lang w:eastAsia="en-CA"/>
                </w:rPr>
                <w:delInstrText>ng", "given" : "Shuping", "non-dropping-particle" : "", "parse-names" : false, "suffix" : "" }, { "dropping-particle" : "", "family" : "Heng", "given" : "Jingxia", "non-dropping-particle" : "", "parse-names" : false, "suffix" : "" } ], "container-title" : "International Journal of Climatology", "id" : "ITEM-6", "issue" : "1", "issued" : { "date-parts" : [ [ "2020", "1", "3" ] ] }, "note" : "Export Date: 16 October 2019", "page" : "188-206", "title" : "Spatiotemporal soil moisture variations associated with hydro\u2010meteorological factors over the Yarlung Zangbo River basin in Southeast Tibetan Plateau", "translator" : [ { "dropping-particle" : "", "family" : "S2041", "given" : "", "non-dropping-particle" : "", "parse-names" : false, "suffix" : "" } ], "type" : "article-journal", "volume" : "40" }, "uris" : [ "http://www.mendeley.com/documents/?uuid=4c64de45-259f-430c-b808-034510ab4c33" ] } ], "mendeley" : { "formattedCitation" : "(Cheng et al., 2015; Dai and Zhao, 2017; Jia et al., 2018; Zhang et al., 2018a; Li et al., 2020c; Wang et al., 2020)", "plainTextFormattedCitation" : "(Cheng et al., 2015; Dai and Zhao, 2017; Jia et al., 2018; Zhang et al., 2018a; Li et al., 2020c; Wang et al., 2020)", "previouslyFormattedCitation" : "(Cheng et al., 2015; Dai and Zhao, 2017; Jia et al., 2018; Zhang et al., 2018a; Li et al., 2020c; Wang et al., 2020)" }, "properties" : { "noteIndex" : 0 }, "schema" : "https://github.com/citation-style-language/schema/raw/master/csl-citation.json" }</w:delInstrText>
              </w:r>
            </w:del>
            <w:r w:rsidRPr="00037826">
              <w:rPr>
                <w:rFonts w:cs="Times New Roman"/>
                <w:b/>
                <w:bCs/>
                <w:sz w:val="16"/>
                <w:szCs w:val="16"/>
                <w:lang w:val="en-GB" w:eastAsia="en-CA"/>
                <w:rPrChange w:id="5817" w:author="Robin Matthews" w:date="2021-07-14T23:58:00Z">
                  <w:rPr>
                    <w:rFonts w:cs="Times New Roman"/>
                    <w:b/>
                    <w:bCs/>
                    <w:sz w:val="16"/>
                    <w:szCs w:val="16"/>
                    <w:lang w:val="en-GB" w:eastAsia="en-CA"/>
                  </w:rPr>
                </w:rPrChange>
              </w:rPr>
              <w:fldChar w:fldCharType="separate"/>
            </w:r>
            <w:r w:rsidR="00A26296" w:rsidRPr="00037826">
              <w:rPr>
                <w:rFonts w:cs="Times New Roman"/>
                <w:bCs/>
                <w:noProof/>
                <w:sz w:val="16"/>
                <w:szCs w:val="16"/>
                <w:lang w:val="nb-NO" w:eastAsia="en-CA"/>
              </w:rPr>
              <w:t>(</w:t>
            </w:r>
            <w:del w:id="5818" w:author="Robin Matthews" w:date="2021-07-14T23:58:00Z">
              <w:r w:rsidR="00A26296" w:rsidRPr="00FA0829" w:rsidDel="00FA0829">
                <w:rPr>
                  <w:rFonts w:cs="Times New Roman"/>
                  <w:bCs/>
                  <w:noProof/>
                  <w:sz w:val="16"/>
                  <w:szCs w:val="16"/>
                  <w:lang w:val="nb-NO" w:eastAsia="en-CA"/>
                </w:rPr>
                <w:delText>Cheng et al., 2015; Dai and Zhao, 2017; Jia et al., 2018; Zhang et al., 2018a; Li et al., 2020c; Wang et al., 2020</w:delText>
              </w:r>
            </w:del>
            <w:ins w:id="5819" w:author="Robin Matthews" w:date="2021-07-14T23:58:00Z">
              <w:r w:rsidR="00FA0829" w:rsidRPr="00FA0829">
                <w:rPr>
                  <w:noProof/>
                  <w:sz w:val="16"/>
                  <w:szCs w:val="16"/>
                  <w:rPrChange w:id="5820" w:author="Robin Matthews" w:date="2021-07-14T23:58:00Z">
                    <w:rPr/>
                  </w:rPrChange>
                </w:rPr>
                <w:t>Cheng et al., 2015; Dai and Zhao, 2017; Jia et al., 2018; C. Zhang et al., 2018; X. Li et al., 2020; Wang et al., 2020</w:t>
              </w:r>
            </w:ins>
            <w:r w:rsidR="00A26296" w:rsidRPr="00037826">
              <w:rPr>
                <w:rFonts w:cs="Times New Roman"/>
                <w:bCs/>
                <w:noProof/>
                <w:sz w:val="16"/>
                <w:szCs w:val="16"/>
                <w:lang w:val="nb-NO" w:eastAsia="en-CA"/>
              </w:rPr>
              <w:t>)</w:t>
            </w:r>
            <w:r w:rsidRPr="00037826">
              <w:rPr>
                <w:rFonts w:cs="Times New Roman"/>
                <w:b/>
                <w:bCs/>
                <w:sz w:val="16"/>
                <w:szCs w:val="16"/>
                <w:lang w:val="en-GB" w:eastAsia="en-CA"/>
              </w:rPr>
              <w:fldChar w:fldCharType="end"/>
            </w:r>
            <w:commentRangeEnd w:id="5814"/>
            <w:r w:rsidR="00A26296" w:rsidRPr="00D60E09">
              <w:rPr>
                <w:rStyle w:val="Marquedecommentaire"/>
              </w:rPr>
              <w:commentReference w:id="5814"/>
            </w:r>
            <w:r w:rsidRPr="00DB48AC">
              <w:rPr>
                <w:rFonts w:cs="Times New Roman"/>
                <w:sz w:val="16"/>
                <w:szCs w:val="16"/>
                <w:lang w:val="nb-NO" w:eastAsia="en-CA"/>
              </w:rPr>
              <w:t>.</w:t>
            </w:r>
            <w:r w:rsidRPr="00841A35">
              <w:rPr>
                <w:rFonts w:cs="Times New Roman"/>
                <w:sz w:val="16"/>
                <w:szCs w:val="16"/>
                <w:lang w:val="nb-NO" w:eastAsia="en-CA"/>
              </w:rPr>
              <w:t xml:space="preserve"> </w:t>
            </w:r>
          </w:p>
          <w:p w14:paraId="1E46F948" w14:textId="77777777" w:rsidR="00D376F0" w:rsidRPr="00D424AA" w:rsidRDefault="00D376F0" w:rsidP="00D424AA">
            <w:pPr>
              <w:rPr>
                <w:rFonts w:cs="Times New Roman"/>
                <w:sz w:val="16"/>
                <w:szCs w:val="16"/>
                <w:lang w:val="nb-NO" w:eastAsia="en-CA"/>
              </w:rPr>
            </w:pPr>
          </w:p>
          <w:p w14:paraId="23D604D7" w14:textId="240D3504" w:rsidR="00D376F0" w:rsidRPr="00D424AA" w:rsidRDefault="00D376F0" w:rsidP="00D424AA">
            <w:pPr>
              <w:rPr>
                <w:rFonts w:cs="Times New Roman"/>
                <w:bCs/>
                <w:iCs/>
                <w:color w:val="000000" w:themeColor="text1"/>
                <w:sz w:val="16"/>
                <w:szCs w:val="16"/>
                <w:lang w:val="en-GB"/>
              </w:rPr>
            </w:pP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Greve et al., 2014; Spinoni et al., 2019; Padr\u00f3n et al., 2020)", "plainTextFormattedCitation" : "(Greve et al., 2014; Spinoni et al., 2019; Padr\u00f3n et al., 2020)", "previouslyFormattedCitation" : "(Greve et al., 2014; Spinoni et al., 2019; Padr\u00f3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Greve et al., 2014; Spinoni et al., 2019; Padrón et al., 2020)</w:t>
            </w:r>
            <w:r w:rsidRPr="00D424AA">
              <w:rPr>
                <w:rFonts w:cs="Times New Roman"/>
                <w:sz w:val="16"/>
                <w:szCs w:val="16"/>
                <w:lang w:val="en-GB" w:eastAsia="en-CA"/>
              </w:rPr>
              <w:fldChar w:fldCharType="end"/>
            </w:r>
            <w:r w:rsidRPr="00841A35">
              <w:rPr>
                <w:rFonts w:cs="Times New Roman"/>
                <w:sz w:val="16"/>
                <w:szCs w:val="16"/>
                <w:lang w:val="en-GB" w:eastAsia="en-CA"/>
              </w:rPr>
              <w:t>: Missing data in most of region.</w:t>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4848318" w14:textId="77777777" w:rsidR="00D376F0" w:rsidRPr="00D424AA" w:rsidRDefault="00D376F0" w:rsidP="00841A35">
            <w:pPr>
              <w:rPr>
                <w:rFonts w:cs="Times New Roman"/>
                <w:bCs/>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AA62B80" w14:textId="259E9DD8" w:rsidR="00D376F0" w:rsidRPr="00D74FF3" w:rsidRDefault="00D376F0" w:rsidP="00D424AA">
            <w:pPr>
              <w:rPr>
                <w:rFonts w:cs="Times New Roman"/>
                <w:bCs/>
                <w:color w:val="000000" w:themeColor="text1"/>
                <w:sz w:val="16"/>
                <w:szCs w:val="16"/>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trends </w:t>
            </w:r>
            <w:r w:rsidRPr="00D424AA">
              <w:rPr>
                <w:rFonts w:cs="Times New Roman"/>
                <w:bCs/>
                <w:color w:val="000000" w:themeColor="text1"/>
                <w:sz w:val="16"/>
                <w:szCs w:val="16"/>
                <w:lang w:val="en-GB"/>
              </w:rPr>
              <w:t xml:space="preserve">between models, indices and subregions </w:t>
            </w:r>
            <w:commentRangeStart w:id="5821"/>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Gu et al., 2020)", "manualFormatting" : "(Naumann et al., 2018; L. Xu et al., 2019; Gu et al., 2020)", "plainTextFormattedCitation" : "(Naumann et al., 2018; Xu et al., 2019a; Gu et al., 2020)", "previouslyFormattedCitation" : "(Naumann et al., 2018; Xu et al., 2019a;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 xml:space="preserve">(Naumann et al., 2018; </w:t>
            </w:r>
            <w:del w:id="5822" w:author="Robin Matthews" w:date="2021-07-14T12:31:00Z">
              <w:r w:rsidR="00A26296" w:rsidDel="00FC4A87">
                <w:rPr>
                  <w:rFonts w:cs="Times New Roman"/>
                  <w:bCs/>
                  <w:noProof/>
                  <w:color w:val="000000" w:themeColor="text1"/>
                  <w:sz w:val="16"/>
                  <w:szCs w:val="16"/>
                </w:rPr>
                <w:delText>Xu et al., 2019a</w:delText>
              </w:r>
            </w:del>
            <w:ins w:id="5823" w:author="Robin Matthews" w:date="2021-07-14T12:31: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Gu et al., 2020)</w:t>
            </w:r>
            <w:r w:rsidRPr="00D424AA">
              <w:rPr>
                <w:rFonts w:cs="Times New Roman"/>
                <w:bCs/>
                <w:color w:val="000000" w:themeColor="text1"/>
                <w:sz w:val="16"/>
                <w:szCs w:val="16"/>
                <w:lang w:val="en-GB"/>
              </w:rPr>
              <w:fldChar w:fldCharType="end"/>
            </w:r>
            <w:commentRangeEnd w:id="5821"/>
            <w:r w:rsidR="00A26296">
              <w:rPr>
                <w:rStyle w:val="Marquedecommentaire"/>
              </w:rPr>
              <w:commentReference w:id="5821"/>
            </w:r>
            <w:r w:rsidRPr="00D74FF3">
              <w:rPr>
                <w:rFonts w:cs="Times New Roman"/>
                <w:bCs/>
                <w:color w:val="000000" w:themeColor="text1"/>
                <w:sz w:val="16"/>
                <w:szCs w:val="16"/>
              </w:rPr>
              <w:t>(Chapter 11 Supplementary Material (11.SM)).</w:t>
            </w:r>
          </w:p>
          <w:p w14:paraId="63DFAA09" w14:textId="77777777" w:rsidR="00D376F0" w:rsidRPr="00D74FF3" w:rsidRDefault="00D376F0" w:rsidP="00D424AA">
            <w:pPr>
              <w:rPr>
                <w:rFonts w:cs="Times New Roman"/>
                <w:bCs/>
                <w:color w:val="000000" w:themeColor="text1"/>
                <w:sz w:val="16"/>
                <w:szCs w:val="16"/>
              </w:rPr>
            </w:pPr>
          </w:p>
          <w:p w14:paraId="168B01A0" w14:textId="77777777" w:rsidR="00D376F0" w:rsidRPr="00D74FF3" w:rsidRDefault="00D376F0" w:rsidP="00D424AA">
            <w:pPr>
              <w:spacing w:line="276" w:lineRule="auto"/>
              <w:rPr>
                <w:rFonts w:cs="Times New Roman"/>
                <w:iCs/>
                <w:color w:val="000000" w:themeColor="text1"/>
                <w:sz w:val="16"/>
                <w:szCs w:val="16"/>
              </w:rPr>
            </w:pP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DCA0F3E" w14:textId="3B0CB90F" w:rsidR="00D376F0" w:rsidRPr="00D74FF3" w:rsidRDefault="00D376F0" w:rsidP="00D424AA">
            <w:pPr>
              <w:rPr>
                <w:rFonts w:cs="Times New Roman"/>
                <w:bCs/>
                <w:color w:val="000000" w:themeColor="text1"/>
                <w:sz w:val="16"/>
                <w:szCs w:val="16"/>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trends </w:t>
            </w:r>
            <w:r w:rsidRPr="00D424AA">
              <w:rPr>
                <w:rFonts w:cs="Times New Roman"/>
                <w:bCs/>
                <w:color w:val="000000" w:themeColor="text1"/>
                <w:sz w:val="16"/>
                <w:szCs w:val="16"/>
                <w:lang w:val="en-GB"/>
              </w:rPr>
              <w:t xml:space="preserve">between models, indices and subregions </w:t>
            </w:r>
            <w:commentRangeStart w:id="5824"/>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Gu et al., 2020)", "manualFormatting" : "(Naumann et al., 2018; L. Xu et al., 2019; Cook et al., 2020; Gu et al., 2020)", "plainTextFormattedCitation" : "(Naumann et al., 2018; Xu et al., 2019a; Cook et al., 2020; Gu et al., 2020)", "previouslyFormattedCitation" : "(Naumann et al., 2018; Xu et al., 2019a; Cook et al., 2020;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 xml:space="preserve">(Naumann et al., 2018; </w:t>
            </w:r>
            <w:del w:id="5825" w:author="Robin Matthews" w:date="2021-07-14T12:31:00Z">
              <w:r w:rsidR="00A26296" w:rsidDel="00FC4A87">
                <w:rPr>
                  <w:rFonts w:cs="Times New Roman"/>
                  <w:bCs/>
                  <w:noProof/>
                  <w:color w:val="000000" w:themeColor="text1"/>
                  <w:sz w:val="16"/>
                  <w:szCs w:val="16"/>
                </w:rPr>
                <w:delText>Xu et al., 2019a</w:delText>
              </w:r>
            </w:del>
            <w:ins w:id="5826" w:author="Robin Matthews" w:date="2021-07-14T12:31: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Cook et al., 2020; Gu et al., 2020)</w:t>
            </w:r>
            <w:r w:rsidRPr="00D424AA">
              <w:rPr>
                <w:rFonts w:cs="Times New Roman"/>
                <w:bCs/>
                <w:color w:val="000000" w:themeColor="text1"/>
                <w:sz w:val="16"/>
                <w:szCs w:val="16"/>
                <w:lang w:val="en-GB"/>
              </w:rPr>
              <w:fldChar w:fldCharType="end"/>
            </w:r>
            <w:commentRangeEnd w:id="5824"/>
            <w:r w:rsidR="00A26296">
              <w:rPr>
                <w:rStyle w:val="Marquedecommentaire"/>
              </w:rPr>
              <w:commentReference w:id="5824"/>
            </w:r>
            <w:r w:rsidRPr="00D74FF3">
              <w:rPr>
                <w:rFonts w:cs="Times New Roman"/>
                <w:bCs/>
                <w:color w:val="000000" w:themeColor="text1"/>
                <w:sz w:val="16"/>
                <w:szCs w:val="16"/>
              </w:rPr>
              <w:t>(Chapter 11 Supplementary Material (11.SM)).</w:t>
            </w:r>
          </w:p>
          <w:p w14:paraId="7BB7BF98" w14:textId="77777777" w:rsidR="00D376F0" w:rsidRPr="00D74FF3" w:rsidRDefault="00D376F0" w:rsidP="00D424AA">
            <w:pPr>
              <w:rPr>
                <w:rFonts w:cs="Times New Roman"/>
                <w:bCs/>
                <w:color w:val="000000" w:themeColor="text1"/>
                <w:sz w:val="16"/>
                <w:szCs w:val="16"/>
              </w:rPr>
            </w:pPr>
          </w:p>
          <w:p w14:paraId="533E3702" w14:textId="77777777" w:rsidR="00D376F0" w:rsidRPr="00D74FF3" w:rsidRDefault="00D376F0" w:rsidP="00D424AA">
            <w:pPr>
              <w:spacing w:line="276" w:lineRule="auto"/>
              <w:rPr>
                <w:rFonts w:cs="Times New Roman"/>
                <w:iCs/>
                <w:color w:val="000000" w:themeColor="text1"/>
                <w:sz w:val="16"/>
                <w:szCs w:val="16"/>
              </w:rPr>
            </w:pP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4D12D42" w14:textId="6D16221F" w:rsidR="00D376F0" w:rsidRPr="00D74FF3" w:rsidRDefault="00D376F0" w:rsidP="00D424AA">
            <w:pPr>
              <w:rPr>
                <w:rFonts w:cs="Times New Roman"/>
                <w:iCs/>
                <w:color w:val="000000" w:themeColor="text1"/>
                <w:sz w:val="16"/>
                <w:szCs w:val="16"/>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trends </w:t>
            </w:r>
            <w:r w:rsidRPr="00D424AA">
              <w:rPr>
                <w:rFonts w:cs="Times New Roman"/>
                <w:bCs/>
                <w:color w:val="000000" w:themeColor="text1"/>
                <w:sz w:val="16"/>
                <w:szCs w:val="16"/>
                <w:lang w:val="en-GB"/>
              </w:rPr>
              <w:t xml:space="preserve">between models, indices and subregions  </w:t>
            </w:r>
            <w:commentRangeStart w:id="5827"/>
            <w:r w:rsidRPr="00D424AA">
              <w:rPr>
                <w:rFonts w:cs="Times New Roman"/>
                <w:bCs/>
                <w:color w:val="000000" w:themeColor="text1"/>
                <w:sz w:val="16"/>
                <w:szCs w:val="16"/>
                <w:lang w:val="en-GB"/>
              </w:rPr>
              <w:fldChar w:fldCharType="begin" w:fldLock="1"/>
            </w:r>
            <w:ins w:id="5828" w:author="Robin Matthews" w:date="2021-07-14T23:57:00Z">
              <w:r w:rsidR="00FA0829">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ins>
            <w:del w:id="5829" w:author="Robin Matthews" w:date="2021-07-14T23:57:00Z">
              <w:r w:rsidR="00AB36D4" w:rsidDel="00FA0829">
                <w:rPr>
                  <w:rFonts w:cs="Times New Roman"/>
                  <w:bCs/>
                  <w:color w:val="000000" w:themeColor="text1"/>
                  <w:sz w:val="16"/>
                  <w:szCs w:val="16"/>
                  <w:lang w:val="en-GB"/>
                </w:rPr>
                <w:del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Cook et al., 2014a, 2020; Dai et al., 2018; Lu et al., 2019; Vicente-Serrano et al., 2020</w:t>
            </w:r>
            <w:del w:id="5830" w:author="Robin Matthews" w:date="2021-07-14T23:57:00Z">
              <w:r w:rsidR="00A26296" w:rsidDel="00FA0829">
                <w:rPr>
                  <w:rFonts w:cs="Times New Roman"/>
                  <w:bCs/>
                  <w:noProof/>
                  <w:color w:val="000000" w:themeColor="text1"/>
                  <w:sz w:val="16"/>
                  <w:szCs w:val="16"/>
                </w:rPr>
                <w:delText>a</w:delText>
              </w:r>
            </w:del>
            <w:ins w:id="5831" w:author="Robin Matthews" w:date="2021-07-14T23:57:00Z">
              <w:r w:rsidR="00FA0829">
                <w:rPr>
                  <w:rFonts w:cs="Times New Roman"/>
                  <w:bCs/>
                  <w:noProof/>
                  <w:color w:val="000000" w:themeColor="text1"/>
                  <w:sz w:val="16"/>
                  <w:szCs w:val="16"/>
                </w:rPr>
                <w:t>c</w:t>
              </w:r>
            </w:ins>
            <w:r w:rsidR="00A26296">
              <w:rPr>
                <w:rFonts w:cs="Times New Roman"/>
                <w:bCs/>
                <w:noProof/>
                <w:color w:val="000000" w:themeColor="text1"/>
                <w:sz w:val="16"/>
                <w:szCs w:val="16"/>
              </w:rPr>
              <w:t>)</w:t>
            </w:r>
            <w:r w:rsidRPr="00D424AA">
              <w:rPr>
                <w:rFonts w:cs="Times New Roman"/>
                <w:bCs/>
                <w:color w:val="000000" w:themeColor="text1"/>
                <w:sz w:val="16"/>
                <w:szCs w:val="16"/>
                <w:lang w:val="en-GB"/>
              </w:rPr>
              <w:fldChar w:fldCharType="end"/>
            </w:r>
            <w:commentRangeEnd w:id="5827"/>
            <w:r w:rsidR="00A26296">
              <w:rPr>
                <w:rStyle w:val="Marquedecommentaire"/>
              </w:rPr>
              <w:commentReference w:id="5827"/>
            </w:r>
            <w:r w:rsidRPr="00D74FF3">
              <w:rPr>
                <w:rFonts w:cs="Times New Roman"/>
                <w:bCs/>
                <w:color w:val="000000" w:themeColor="text1"/>
                <w:sz w:val="16"/>
                <w:szCs w:val="16"/>
              </w:rPr>
              <w:t>(Chapter 11 Supplementary Material (11.SM)).</w:t>
            </w:r>
          </w:p>
        </w:tc>
      </w:tr>
      <w:tr w:rsidR="00D376F0" w:rsidRPr="00F1665C" w14:paraId="335BD488" w14:textId="77777777" w:rsidTr="00723657">
        <w:trPr>
          <w:cantSplit/>
          <w:trHeight w:val="653"/>
        </w:trPr>
        <w:tc>
          <w:tcPr>
            <w:tcW w:w="846" w:type="dxa"/>
            <w:vMerge/>
            <w:tcBorders>
              <w:left w:val="single" w:sz="4" w:space="0" w:color="000000"/>
              <w:bottom w:val="single" w:sz="4" w:space="0" w:color="000000"/>
              <w:right w:val="single" w:sz="4" w:space="0" w:color="000000"/>
            </w:tcBorders>
          </w:tcPr>
          <w:p w14:paraId="26E77BAB" w14:textId="77777777" w:rsidR="00D376F0" w:rsidRPr="00D74FF3" w:rsidRDefault="00D376F0" w:rsidP="00D424AA">
            <w:pPr>
              <w:rPr>
                <w:rFonts w:cs="Times New Roman"/>
                <w:color w:val="000000" w:themeColor="text1"/>
                <w:sz w:val="16"/>
                <w:szCs w:val="16"/>
              </w:rPr>
            </w:pPr>
          </w:p>
        </w:tc>
        <w:tc>
          <w:tcPr>
            <w:tcW w:w="709" w:type="dxa"/>
            <w:tcBorders>
              <w:top w:val="single" w:sz="4" w:space="0" w:color="000000"/>
              <w:left w:val="single" w:sz="4" w:space="0" w:color="000000"/>
              <w:bottom w:val="single" w:sz="4" w:space="0" w:color="000000"/>
              <w:right w:val="single" w:sz="4" w:space="0" w:color="000000"/>
            </w:tcBorders>
          </w:tcPr>
          <w:p w14:paraId="19800B11"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0354AA3" w14:textId="77777777" w:rsidR="00D376F0" w:rsidRPr="00D424AA" w:rsidRDefault="00D376F0" w:rsidP="00D424AA">
            <w:pPr>
              <w:rPr>
                <w:rFonts w:cs="Times New Roman"/>
                <w:bCs/>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w:t>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777D49A5" w14:textId="77777777" w:rsidR="00D376F0" w:rsidRPr="00D424AA" w:rsidRDefault="00D376F0" w:rsidP="00D424AA">
            <w:pPr>
              <w:rPr>
                <w:rFonts w:cs="Times New Roman"/>
                <w:bCs/>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C7F3781" w14:textId="60C8CD69" w:rsidR="00D376F0" w:rsidRPr="00D424AA" w:rsidRDefault="00D376F0" w:rsidP="00D424AA">
            <w:pPr>
              <w:rPr>
                <w:rFonts w:cs="Times New Roman"/>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del w:id="5832" w:author="Robin Matthews" w:date="2021-07-14T23:58:00Z">
              <w:r w:rsidRPr="00D424AA" w:rsidDel="00FA0829">
                <w:rPr>
                  <w:rFonts w:cs="Times New Roman"/>
                  <w:bCs/>
                  <w:color w:val="000000" w:themeColor="text1"/>
                  <w:sz w:val="16"/>
                  <w:szCs w:val="16"/>
                  <w:lang w:val="en-GB"/>
                </w:rPr>
                <w:delText xml:space="preserve"> </w:delText>
              </w:r>
            </w:del>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r w:rsidRPr="00841A35">
              <w:rPr>
                <w:rFonts w:cs="Times New Roman"/>
                <w:bCs/>
                <w:sz w:val="16"/>
                <w:szCs w:val="16"/>
                <w:lang w:val="en-GB" w:eastAsia="en-CA"/>
              </w:rPr>
              <w:t>.</w:t>
            </w: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7810D61" w14:textId="1E041A19" w:rsidR="00D376F0" w:rsidRPr="006A2665" w:rsidRDefault="00D376F0" w:rsidP="00D424AA">
            <w:pPr>
              <w:rPr>
                <w:rFonts w:cs="Times New Roman"/>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 and inconsistent trends</w:t>
            </w:r>
            <w:r w:rsidRPr="00D424AA">
              <w:rPr>
                <w:rFonts w:cs="Times New Roman"/>
                <w:sz w:val="16"/>
                <w:szCs w:val="16"/>
                <w:lang w:val="en-GB" w:eastAsia="en-CA"/>
              </w:rPr>
              <w:t xml:space="preserve"> in available studies </w:t>
            </w:r>
            <w:commentRangeStart w:id="5833"/>
            <w:r w:rsidRPr="00D424AA">
              <w:rPr>
                <w:rFonts w:cs="Times New Roman"/>
                <w:sz w:val="16"/>
                <w:szCs w:val="16"/>
                <w:lang w:val="en-GB" w:eastAsia="en-CA"/>
              </w:rPr>
              <w:fldChar w:fldCharType="begin" w:fldLock="1"/>
            </w:r>
            <w:ins w:id="5834" w:author="Robin Matthews" w:date="2021-07-14T23:58:00Z">
              <w:r w:rsidR="00FA0829">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5835" w:author="Robin Matthews" w:date="2021-07-14T23:58:00Z">
              <w:r w:rsidR="00FF6231" w:rsidDel="00FA0829">
                <w:rPr>
                  <w:rFonts w:cs="Times New Roman"/>
                  <w:sz w:val="16"/>
                  <w:szCs w:val="16"/>
                  <w:lang w:val="en-GB" w:eastAsia="en-CA"/>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 xml:space="preserve">(Touma et al., 2015; Cook et al., 2020; </w:t>
            </w:r>
            <w:ins w:id="5836" w:author="Robin Matthews" w:date="2021-07-14T23:58:00Z">
              <w:r w:rsidR="00FA0829">
                <w:rPr>
                  <w:rFonts w:cs="Times New Roman"/>
                  <w:noProof/>
                  <w:sz w:val="16"/>
                  <w:szCs w:val="16"/>
                  <w:lang w:val="en-GB" w:eastAsia="en-CA"/>
                </w:rPr>
                <w:t xml:space="preserve">R. </w:t>
              </w:r>
            </w:ins>
            <w:r w:rsidR="00A26296">
              <w:rPr>
                <w:rFonts w:cs="Times New Roman"/>
                <w:noProof/>
                <w:sz w:val="16"/>
                <w:szCs w:val="16"/>
                <w:lang w:val="en-GB" w:eastAsia="en-CA"/>
              </w:rPr>
              <w:t>Zhai et al., 2020</w:t>
            </w:r>
            <w:del w:id="5837" w:author="Robin Matthews" w:date="2021-07-14T23:58:00Z">
              <w:r w:rsidR="00A26296" w:rsidDel="00FA0829">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833"/>
            <w:r w:rsidR="00A26296">
              <w:rPr>
                <w:rStyle w:val="Marquedecommentaire"/>
              </w:rPr>
              <w:commentReference w:id="5833"/>
            </w: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0CEB20F3" w14:textId="7A1CDF51" w:rsidR="00D376F0" w:rsidRPr="006A2665" w:rsidRDefault="00D376F0" w:rsidP="00D424AA">
            <w:pPr>
              <w:rPr>
                <w:rFonts w:cs="Times New Roman"/>
                <w:iCs/>
                <w:color w:val="000000" w:themeColor="text1"/>
                <w:sz w:val="16"/>
                <w:szCs w:val="16"/>
                <w:lang w:val="en-GB"/>
              </w:rPr>
            </w:pPr>
            <w:r w:rsidRPr="006A2665">
              <w:rPr>
                <w:rFonts w:cs="Times New Roman"/>
                <w:b/>
                <w:i/>
                <w:iCs/>
                <w:color w:val="000000" w:themeColor="text1"/>
                <w:sz w:val="16"/>
                <w:szCs w:val="16"/>
                <w:lang w:val="en-GB"/>
              </w:rPr>
              <w:t>Low confidence</w:t>
            </w:r>
            <w:r w:rsidRPr="006A2665">
              <w:rPr>
                <w:rFonts w:cs="Times New Roman"/>
                <w:iCs/>
                <w:color w:val="000000" w:themeColor="text1"/>
                <w:sz w:val="16"/>
                <w:szCs w:val="16"/>
                <w:lang w:val="en-GB"/>
              </w:rPr>
              <w:t xml:space="preserve">: </w:t>
            </w:r>
            <w:r w:rsidRPr="006A2665">
              <w:rPr>
                <w:rFonts w:cs="Times New Roman"/>
                <w:b/>
                <w:bCs/>
                <w:iCs/>
                <w:color w:val="000000" w:themeColor="text1"/>
                <w:sz w:val="16"/>
                <w:szCs w:val="16"/>
                <w:lang w:val="en-GB"/>
              </w:rPr>
              <w:t>Inconsistent trends</w:t>
            </w:r>
            <w:r w:rsidRPr="006A2665">
              <w:rPr>
                <w:rFonts w:cs="Times New Roman"/>
                <w:iCs/>
                <w:color w:val="000000" w:themeColor="text1"/>
                <w:sz w:val="16"/>
                <w:szCs w:val="16"/>
                <w:lang w:val="en-GB"/>
              </w:rPr>
              <w:t xml:space="preserve"> between models and studies, and low signa</w:t>
            </w:r>
            <w:r w:rsidRPr="00D424AA">
              <w:rPr>
                <w:rFonts w:cs="Times New Roman"/>
                <w:iCs/>
                <w:color w:val="000000" w:themeColor="text1"/>
                <w:sz w:val="16"/>
                <w:szCs w:val="16"/>
                <w:lang w:val="en-GB"/>
              </w:rPr>
              <w:t xml:space="preserve">l-to-nois ratio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F1665C" w14:paraId="061ED956" w14:textId="77777777" w:rsidTr="00723657">
        <w:trPr>
          <w:cantSplit/>
          <w:trHeight w:val="1134"/>
        </w:trPr>
        <w:tc>
          <w:tcPr>
            <w:tcW w:w="846" w:type="dxa"/>
            <w:vMerge w:val="restart"/>
            <w:tcBorders>
              <w:top w:val="single" w:sz="4" w:space="0" w:color="000000"/>
              <w:left w:val="single" w:sz="4" w:space="0" w:color="000000"/>
              <w:right w:val="single" w:sz="4" w:space="0" w:color="000000"/>
            </w:tcBorders>
          </w:tcPr>
          <w:p w14:paraId="64F53F78" w14:textId="77777777" w:rsidR="00D376F0" w:rsidRPr="006A2665" w:rsidRDefault="00D376F0" w:rsidP="00841A35">
            <w:pPr>
              <w:jc w:val="center"/>
              <w:rPr>
                <w:rFonts w:cs="Times New Roman"/>
                <w:color w:val="000000" w:themeColor="text1"/>
                <w:sz w:val="16"/>
                <w:szCs w:val="16"/>
                <w:lang w:val="en-GB"/>
              </w:rPr>
            </w:pPr>
            <w:r w:rsidRPr="006A2665">
              <w:rPr>
                <w:rFonts w:cs="Times New Roman"/>
                <w:sz w:val="16"/>
                <w:szCs w:val="16"/>
                <w:lang w:val="en-GB" w:eastAsia="en-CA"/>
              </w:rPr>
              <w:t>South Asia (SAS)</w:t>
            </w:r>
          </w:p>
        </w:tc>
        <w:tc>
          <w:tcPr>
            <w:tcW w:w="709" w:type="dxa"/>
            <w:tcBorders>
              <w:top w:val="single" w:sz="4" w:space="0" w:color="000000"/>
              <w:left w:val="single" w:sz="4" w:space="0" w:color="000000"/>
              <w:bottom w:val="single" w:sz="4" w:space="0" w:color="000000"/>
              <w:right w:val="single" w:sz="4" w:space="0" w:color="000000"/>
            </w:tcBorders>
          </w:tcPr>
          <w:p w14:paraId="2F90C52C" w14:textId="77777777" w:rsidR="00D376F0" w:rsidRPr="006A2665" w:rsidRDefault="00D376F0" w:rsidP="00D424AA">
            <w:pPr>
              <w:jc w:val="center"/>
              <w:rPr>
                <w:rFonts w:cs="Times New Roman"/>
                <w:color w:val="000000" w:themeColor="text1"/>
                <w:sz w:val="16"/>
                <w:szCs w:val="16"/>
                <w:lang w:val="en-GB"/>
              </w:rPr>
            </w:pPr>
            <w:r w:rsidRPr="006A2665">
              <w:rPr>
                <w:rFonts w:cs="Times New Roman"/>
                <w:color w:val="000000" w:themeColor="text1"/>
                <w:sz w:val="16"/>
                <w:szCs w:val="16"/>
                <w:lang w:val="en-GB"/>
              </w:rPr>
              <w:t>MET</w:t>
            </w:r>
          </w:p>
        </w:tc>
        <w:tc>
          <w:tcPr>
            <w:tcW w:w="2268" w:type="dxa"/>
            <w:tcBorders>
              <w:top w:val="dashed" w:sz="4" w:space="0" w:color="000000"/>
              <w:left w:val="single" w:sz="4" w:space="0" w:color="000000"/>
              <w:bottom w:val="single" w:sz="4" w:space="0" w:color="000000"/>
              <w:right w:val="single" w:sz="4" w:space="0" w:color="000000"/>
            </w:tcBorders>
            <w:shd w:val="clear" w:color="auto" w:fill="FFE4DB"/>
          </w:tcPr>
          <w:p w14:paraId="5FE8F602" w14:textId="52AE40CD" w:rsidR="00D376F0" w:rsidRPr="00FE4BC4" w:rsidRDefault="00D376F0" w:rsidP="00D424AA">
            <w:pPr>
              <w:rPr>
                <w:rFonts w:cs="Times New Roman"/>
                <w:sz w:val="16"/>
                <w:szCs w:val="16"/>
                <w:lang w:val="en-GB" w:eastAsia="en-CA"/>
              </w:rPr>
            </w:pPr>
            <w:r w:rsidRPr="006A2665">
              <w:rPr>
                <w:rFonts w:cs="Times New Roman"/>
                <w:b/>
                <w:i/>
                <w:sz w:val="16"/>
                <w:szCs w:val="16"/>
                <w:lang w:val="en-GB" w:eastAsia="en-CA"/>
              </w:rPr>
              <w:t>Medium confidence</w:t>
            </w:r>
            <w:r w:rsidRPr="006A2665">
              <w:rPr>
                <w:rFonts w:cs="Times New Roman"/>
                <w:b/>
                <w:bCs/>
                <w:sz w:val="16"/>
                <w:szCs w:val="16"/>
                <w:lang w:val="en-GB" w:eastAsia="en-CA"/>
              </w:rPr>
              <w:t xml:space="preserve">: Increase </w:t>
            </w:r>
            <w:r w:rsidRPr="00D424AA">
              <w:rPr>
                <w:rFonts w:cs="Times New Roman"/>
                <w:b/>
                <w:bCs/>
                <w:sz w:val="16"/>
                <w:szCs w:val="16"/>
                <w:lang w:val="en-GB" w:eastAsia="en-CA"/>
              </w:rPr>
              <w:t>in meteorological drought.</w:t>
            </w:r>
            <w:r w:rsidRPr="00D424AA">
              <w:rPr>
                <w:rFonts w:cs="Times New Roman"/>
                <w:sz w:val="16"/>
                <w:szCs w:val="16"/>
                <w:lang w:val="en-GB" w:eastAsia="en-CA"/>
              </w:rPr>
              <w:t xml:space="preserve"> Subregional differences but drying is dominant  </w:t>
            </w:r>
            <w:commentRangeStart w:id="5838"/>
            <w:r w:rsidRPr="00D424AA">
              <w:rPr>
                <w:rFonts w:cs="Times New Roman"/>
                <w:sz w:val="16"/>
                <w:szCs w:val="16"/>
                <w:lang w:val="en-GB" w:eastAsia="en-CA"/>
              </w:rPr>
              <w:fldChar w:fldCharType="begin" w:fldLock="1"/>
            </w:r>
            <w:r w:rsidR="00DB48AC">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07/s12040-017-0896-x", "author" : [ { "dropping-particle" : "", "family" : "Guhathakurta", "given" : "P.", "non-dropping-particle" : "", "parse-names" : false, "suffix" : "" }, { "dropping-particle" : "", "family" : "Menon", "given" : "P.", "non-dropping-particle" : "", "parse-names" : false, "suffix" : "" }, { "dropping-particle" : "", "family" : "Inkane", "given" : "P. M.", "non-dropping-particle" : "", "parse-names" : false, "suffix" : "" }, { "dropping-particle" : "", "family" : "Krishnan", "given" : "U.", "non-dropping-particle" : "", "parse-names" : false, "suffix" : "" }, { "dropping-particle" : "", "family" : "Sable", "given" : "S. T.", "non-dropping-particle" : "", "parse-names" : false, "suffix" : "" } ], "container-title" : "Journal of Earth System Science", "id" : "ITEM-3", "issued" : { "date-parts" : [ [ "2017" ] ] }, "page" : "120", "title" : "Trends and variability of meteorological drought over the districts of India usting standardized precipitation index", "translator" : [ { "dropping-particle" : "", "family" : "S2506", "given" : "", "non-dropping-particle" : "", "parse-names" : false, "suffix" : "" } ], "type" : "article-journal", "volume" : "126" }, "uris" : [ "http://www.mendeley.com/documents/?uuid=569a4d1a-883e-478d-b862-45834dfbc2c0" ] }, { "id" : "ITEM-4", "itemData" : { "DOI" : "10.1002/2016GL067841", "ISSN" : "0094-8276", "abstract" : "Abstract In this study, we provide a comprehensive analysis of trends in the extremes during the Indian summer monsoon (ISM) months (June to September) at different temporal and spatial scales. Our goal is to identify and quantify spatiotemporal patterns and trends that have emerged during the recent decades and may be associated with changing climatic conditions. Our analysis primarily relies on quantile regression that avoids making any subjective choices on spatial, temporal, or intensity pattern of extreme rainfall events. Our analysis divides the Indian monsoon region into climatic compartments that show different and partly opposing trends. These include strong trends toward intensified droughts in Northwest India, parts of Peninsular India, and Myanmar; in contrast, parts of Pakistan, Northwest Himalaya, and Central India show increased extreme daily rain intensity leading to higher flood vulnerability. Our analysis helps explain previously contradicting results of trends in average ISM rainfall.", "author" : [ { "dropping-particle" : "", "family" : "Malik", "given" : "Nishant", "non-dropping-particle" : "", "parse-names" : false, "suffix" : "" }, { "dropping-particle" : "", "family" : "Bookhagen", "given" : "Bodo", "non-dropping-particle" : "", "parse-names" : false, "suffix" : "" }, { "dropping-particle" : "", "family" : "Mucha", "given" : "Peter J.", "non-dropping-particle" : "", "parse-names" : false, "suffix" : "" } ], "container-title" : "Geophysical Research Letters", "id" : "ITEM-4", "issue" : "4", "issued" : { "date-parts" : [ [ "2016", "2", "10" ] ] }, "note" : "doi: 10.1002/2016GL067841", "page" : "1710-1717", "publisher" : "Wiley-Blackwell", "title" : "Spatiotemporal patterns and trends of Indian monsoonal rainfall extremes", "translator" : [ { "dropping-particle" : "", "family" : "S208", "given" : "", "non-dropping-particle" : "", "parse-names" : false, "suffix" : "" } ], "type" : "article-journal", "volume" : "43" }, "uris" : [ "http://www.mendeley.com/documents/?uuid=250f0141-7a54-456a-abb8-bacc7e05604d" ] }, { "id" : "ITEM-5", "itemData" : { "DOI" : "10.1175/JHM-D-13-0177.1", "ISSN" : "1525-755X", "abstract" : "AbstractChanges in precipitation, air temperature, and model-simulated soil moisture were examined for the observed (1950?2008) and projected (2010?99) climate for the sowing period of Kharif and Rabi [KHARIF_SOW (May?July) and RABI_SOW (October?December)] and the entire Kharif and Rabi [KHARIF (May?October) and RABI (October?April)] crop-growing periods in India. During the KHARIF_SOW and KHARIF periods, precipitation declined significantly in the Gangetic Plain, which in turn resulted in declines in soil moisture. Statistically significant warming trends were noticed as all-India-averaged air temperature increased by 0.40\u00b0, 0.90\u00b0, and 0.70\u00b0C in the KHARIF, RABI_SOW, and RABI periods, respectively, during 1950?2008. Frequency and areal extent of soil moisture?based droughts increased substantially during the latter half (1980?2008) of the observed period. Under the projected climate (2010?99), precipitation, air temperature, and soil moisture are projected to increase in all four crop-growing seasons. In the projected climate, all-India ensemble mean precipitation, air temperature, and soil moisture are projected to increase up to 39% (RABI_SOW period), 2.3\u00b0C, and 5.3%, respectively, in the crop-growing periods. While projected changes in air temperature are robust across India, robust increases in precipitation and soil moisture are projected to occur in the end-term (2070?99) climate. Frequency and areal extents of soil moisture?based severe, extreme, and exceptional droughts are projected to increase in the near- (2010?39) and midterm (2040?69) climate in the majority of crop-growing seasons in India. However, frequency and areal extent of droughts during the crop-growing period are projected to decline in the end-term climate in the entire crop-growing period because of projected increases in the monsoon season precipitation.", "author" : [ { "dropping-particle" : "", "family" : "Mishra", "given" : "Vimal", "non-dropping-particle" : "", "parse-names" : false, "suffix" : "" }, { "dropping-particle" : "", "family" : "Shah", "given" : "Reepal", "non-dropping-particle" : "", "parse-names" : false, "suffix" : "" }, { "dropping-particle" : "", "family" : "Thrasher", "given" : "Bridget", "non-dropping-particle" : "", "parse-names" : false, "suffix" : "" } ], "container-title" : "Journal of Hydrometeorology", "id" : "ITEM-5", "issue" : "6", "issued" : { "date-parts" : [ [ "2014", "8", "7" ] ] }, "note" : "doi: 10.1175/JHM-D-13-0177.1", "page" : "2267-2292", "publisher" : "American Meteorological Society", "title" : "Soil Moisture Droughts under the Retrospective and Projected Climate in India", "translator" : [ { "dropping-particle" : "", "family" : "S368", "given" : "", "non-dropping-particle" : "", "parse-names" : false, "suffix" : "" } ], "type" : "article-journal", "volume" : "15" }, "uris" : [ "http://www.mendeley.com/documents/?uuid=bfad625c-a507-4e3a-aa58-a4145f54b066" ] } ], "mendeley" : { "formattedCitation" : "(Mishra et al., 2014b; Malik et al., 2016; Guhathakurta et al., 2017; Spinoni et al., 2019; Dunn et al., 2020)", "manualFormatting" : "(Mishra et al., 2014a; Malik et al., 2016; Guhathakurta et al., 2017; Spinoni et al., 2019; Dunn et al., 2020)", "plainTextFormattedCitation" : "(Mishra et al., 2014b; Malik et al., 2016; Guhathakurta et al., 2017; Spinoni et al., 2019; Dunn et al., 2020)", "previouslyFormattedCitation" : "(Mishra et al., 2014b; Malik et al., 2016; Guhathakurta et al., 2017; Spinoni et al., 2019;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Mishra et al., 2014</w:t>
            </w:r>
            <w:del w:id="5839" w:author="Robin Matthews" w:date="2021-07-14T23:59:00Z">
              <w:r w:rsidR="00A26296" w:rsidDel="00FA0829">
                <w:rPr>
                  <w:rFonts w:cs="Times New Roman"/>
                  <w:noProof/>
                  <w:sz w:val="16"/>
                  <w:szCs w:val="16"/>
                  <w:lang w:val="en-GB" w:eastAsia="en-CA"/>
                </w:rPr>
                <w:delText>b</w:delText>
              </w:r>
            </w:del>
            <w:ins w:id="5840" w:author="Robin Matthews" w:date="2021-07-14T23:59:00Z">
              <w:r w:rsidR="00FA0829">
                <w:rPr>
                  <w:rFonts w:cs="Times New Roman"/>
                  <w:noProof/>
                  <w:sz w:val="16"/>
                  <w:szCs w:val="16"/>
                  <w:lang w:val="en-GB" w:eastAsia="en-CA"/>
                </w:rPr>
                <w:t>a</w:t>
              </w:r>
            </w:ins>
            <w:r w:rsidR="00A26296">
              <w:rPr>
                <w:rFonts w:cs="Times New Roman"/>
                <w:noProof/>
                <w:sz w:val="16"/>
                <w:szCs w:val="16"/>
                <w:lang w:val="en-GB" w:eastAsia="en-CA"/>
              </w:rPr>
              <w:t>; Malik et al., 2016; Guhathakurta et al., 2017; Spinoni et al., 2019; Dunn et al., 2020)</w:t>
            </w:r>
            <w:r w:rsidRPr="00D424AA">
              <w:rPr>
                <w:rFonts w:cs="Times New Roman"/>
                <w:sz w:val="16"/>
                <w:szCs w:val="16"/>
                <w:lang w:val="en-GB" w:eastAsia="en-CA"/>
              </w:rPr>
              <w:fldChar w:fldCharType="end"/>
            </w:r>
            <w:commentRangeEnd w:id="5838"/>
            <w:r w:rsidR="00A26296">
              <w:rPr>
                <w:rStyle w:val="Marquedecommentaire"/>
              </w:rPr>
              <w:commentReference w:id="5838"/>
            </w:r>
            <w:r w:rsidR="00A13962" w:rsidRPr="00FE4BC4">
              <w:rPr>
                <w:rFonts w:cs="Times New Roman"/>
                <w:sz w:val="16"/>
                <w:szCs w:val="16"/>
                <w:lang w:val="en-GB" w:eastAsia="en-CA"/>
              </w:rPr>
              <w:t xml:space="preserve"> (see also Section 10.6.3)</w:t>
            </w:r>
          </w:p>
          <w:p w14:paraId="0732A071" w14:textId="77777777" w:rsidR="00D376F0" w:rsidRPr="00FE4BC4" w:rsidRDefault="00D376F0" w:rsidP="00D424AA">
            <w:pPr>
              <w:rPr>
                <w:rFonts w:cs="Times New Roman"/>
                <w:bCs/>
                <w:iCs/>
                <w:color w:val="000000" w:themeColor="text1"/>
                <w:sz w:val="16"/>
                <w:szCs w:val="16"/>
                <w:lang w:val="en-GB"/>
              </w:rPr>
            </w:pP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C41D03D" w14:textId="7BF0B890" w:rsidR="00D376F0" w:rsidRPr="00841A35" w:rsidRDefault="00D376F0" w:rsidP="00D424AA">
            <w:pPr>
              <w:rPr>
                <w:rFonts w:cs="Times New Roman"/>
                <w:sz w:val="16"/>
                <w:szCs w:val="16"/>
                <w:lang w:val="en-GB" w:eastAsia="en-CA"/>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38/s41598-019-46704-9", "ISSN" : "2045-2322", "abstract" : "Droughts have become more severe and recurrent over the Indian sub-continent during the second half of the twentieth century, leading to more severe hydro-climatic and socio-economic impacts over one of the most densely populated parts of the world. So far, droughts have mostly been connected to circulation changes concomitant with the abnormal warming over the Pacific Ocean, prevalently known as \u201cEl Ni\u00f1o\u201d. Here, exploiting observational data sets and a series of dedicated sensitivity experiments, we show that the severity of droughts during El Ni\u00f1o is amplified (17%) by changes in aerosols. The model experiments simulate the transport of boundary layer aerosols from South Asian countries to higher altitudes (12\u201318\u2009km) where they form the Asian Tropopause Aerosol Layer (ATAL) (~ 60\u2013120\u00b0E, 20\u201340\u00b0N). During El Ni\u00f1o, the anomalous overturning circulation from the East Asian region further enriches the thickness of aerosol layers in the ATAL over the northern part of South Asia. The anomalous aerosol loading in the ATAL reduces insolation over the monsoon region, thereby exacerbating the severity of drought by further weakening the monsoon circulation. Future increases in industrial emissions from both East and South Asia will lead to a wider and thicker elevated aerosol layer in the upper troposphere, potentially amplifying the severity of droughts.", "author" : [ { "dropping-particle" : "", "family" : "Fadnavis", "given" : "Suvarna", "non-dropping-particle" : "", "parse-names" : false, "suffix" : "" }, { "dropping-particle" : "", "family" : "Sabin", "given" : "T P", "non-dropping-particle" : "", "parse-names" : false, "suffix" : "" }, { "dropping-particle" : "", "family" : "Roy", "given" : "Chaitri", "non-dropping-particle" : "", "parse-names" : false, "suffix" : "" }, { "dropping-particle" : "", "family" : "Rowlinson", "given" : "Matthew", "non-dropping-particle" : "", "parse-names" : false, "suffix" : "" }, { "dropping-particle" : "", "family" : "Rap", "given" : "Alexandru", "non-dropping-particle" : "", "parse-names" : false, "suffix" : "" }, { "dropping-particle" : "", "family" : "Vernier", "given" : "Jean-Paul", "non-dropping-particle" : "", "parse-names" : false, "suffix" : "" }, { "dropping-particle" : "", "family" : "Sioris", "given" : "Christopher E", "non-dropping-particle" : "", "parse-names" : false, "suffix" : "" } ], "container-title" : "Scientific Reports", "id" : "ITEM-1", "issue" : "1", "issued" : { "date-parts" : [ [ "2019" ] ] }, "page" : "10268", "title" : "Elevated aerosol layer over South Asia worsens the Indian droughts", "translator" : [ { "dropping-particle" : "", "family" : "S2095", "given" : "", "non-dropping-particle" : "", "parse-names" : false, "suffix" : "" } ], "type" : "article-journal", "volume" : "9" }, "uris" : [ "http://www.mendeley.com/documents/?uuid=e204410c-04f7-4bca-97f4-8f428c9dcc1c" ] } ], "mendeley" : { "formattedCitation" : "(Fadnavis et al., 2019)", "plainTextFormattedCitation" : "(Fadnavis et al., 2019)", "previouslyFormattedCitation" : "(Fadnavis et al., 2019)"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Fadnavis et al., 2019)</w:t>
            </w:r>
            <w:r w:rsidRPr="00D424AA">
              <w:rPr>
                <w:rFonts w:cs="Times New Roman"/>
                <w:sz w:val="16"/>
                <w:szCs w:val="16"/>
                <w:lang w:val="en-GB" w:eastAsia="en-CA"/>
              </w:rPr>
              <w:fldChar w:fldCharType="end"/>
            </w:r>
          </w:p>
          <w:p w14:paraId="43DE8F0C" w14:textId="77777777" w:rsidR="00D376F0" w:rsidRPr="00D424AA" w:rsidRDefault="00D376F0" w:rsidP="00D424AA">
            <w:pPr>
              <w:rPr>
                <w:rFonts w:cs="Times New Roman"/>
                <w:sz w:val="16"/>
                <w:szCs w:val="16"/>
                <w:lang w:val="en-GB" w:eastAsia="en-CA"/>
              </w:rPr>
            </w:pPr>
          </w:p>
          <w:p w14:paraId="4C22A5DC" w14:textId="77777777" w:rsidR="00D376F0" w:rsidRPr="00D424AA" w:rsidRDefault="00D376F0" w:rsidP="00D424AA">
            <w:pPr>
              <w:rPr>
                <w:rFonts w:cs="Times New Roman"/>
                <w:color w:val="000000" w:themeColor="text1"/>
                <w:sz w:val="16"/>
                <w:szCs w:val="16"/>
                <w:lang w:val="en-GB"/>
              </w:rPr>
            </w:pP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841D557" w14:textId="2EB6AED5"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 and inconsistent trends</w:t>
            </w:r>
            <w:r w:rsidRPr="00D424AA">
              <w:rPr>
                <w:rFonts w:cs="Times New Roman"/>
                <w:sz w:val="16"/>
                <w:szCs w:val="16"/>
                <w:lang w:val="en-GB" w:eastAsia="en-CA"/>
              </w:rPr>
              <w:t xml:space="preserve"> </w:t>
            </w:r>
            <w:commentRangeStart w:id="5841"/>
            <w:r w:rsidRPr="00D424AA">
              <w:rPr>
                <w:rFonts w:cs="Times New Roman"/>
                <w:sz w:val="16"/>
                <w:szCs w:val="16"/>
                <w:lang w:val="en-GB" w:eastAsia="en-CA"/>
              </w:rPr>
              <w:fldChar w:fldCharType="begin" w:fldLock="1"/>
            </w:r>
            <w:ins w:id="5842" w:author="Robin Matthews" w:date="2021-07-14T12:31:00Z">
              <w:r w:rsidR="00FC4A87">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843" w:author="Robin Matthews" w:date="2021-07-14T12:31:00Z">
              <w:r w:rsidR="00FF6231" w:rsidDel="00FC4A87">
                <w:rPr>
                  <w:rFonts w:cs="Times New Roman"/>
                  <w:sz w:val="16"/>
                  <w:szCs w:val="16"/>
                  <w:lang w:val="en-GB" w:eastAsia="en-CA"/>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del w:id="5844" w:author="Robin Matthews" w:date="2021-07-14T12:31:00Z">
              <w:r w:rsidR="00A26296" w:rsidDel="00FC4A87">
                <w:rPr>
                  <w:rFonts w:cs="Times New Roman"/>
                  <w:noProof/>
                  <w:sz w:val="16"/>
                  <w:szCs w:val="16"/>
                  <w:lang w:val="en-GB" w:eastAsia="en-CA"/>
                </w:rPr>
                <w:delText>Xu et al., 2019a</w:delText>
              </w:r>
            </w:del>
            <w:ins w:id="5845" w:author="Robin Matthews" w:date="2021-07-14T12:31:00Z">
              <w:r w:rsidR="00FC4A87">
                <w:rPr>
                  <w:rFonts w:cs="Times New Roman"/>
                  <w:noProof/>
                  <w:sz w:val="16"/>
                  <w:szCs w:val="16"/>
                  <w:lang w:val="en-GB" w:eastAsia="en-CA"/>
                </w:rPr>
                <w:t>L. Xu et al., 2019</w:t>
              </w:r>
            </w:ins>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841"/>
            <w:r w:rsidR="00A26296">
              <w:rPr>
                <w:rStyle w:val="Marquedecommentaire"/>
              </w:rPr>
              <w:commentReference w:id="5841"/>
            </w:r>
            <w:r w:rsidRPr="00841A35">
              <w:rPr>
                <w:rFonts w:cs="Times New Roman"/>
                <w:sz w:val="16"/>
                <w:szCs w:val="16"/>
                <w:lang w:val="en-GB" w:eastAsia="en-CA"/>
              </w:rPr>
              <w:t>(Chapter 11 Supplementary Material (11.SM)).</w:t>
            </w:r>
          </w:p>
          <w:p w14:paraId="40A26470" w14:textId="77777777" w:rsidR="00D376F0" w:rsidRPr="00D424AA" w:rsidRDefault="00D376F0" w:rsidP="00D424AA">
            <w:pPr>
              <w:rPr>
                <w:rFonts w:cs="Times New Roman"/>
                <w:sz w:val="16"/>
                <w:szCs w:val="16"/>
                <w:lang w:val="en-GB" w:eastAsia="en-CA"/>
              </w:rPr>
            </w:pPr>
          </w:p>
          <w:p w14:paraId="30F403DD" w14:textId="77777777" w:rsidR="00D376F0" w:rsidRPr="00D424AA" w:rsidRDefault="00D376F0" w:rsidP="00D424AA">
            <w:pPr>
              <w:rPr>
                <w:rFonts w:cs="Times New Roman"/>
                <w:bCs/>
                <w:iCs/>
                <w:color w:val="000000" w:themeColor="text1"/>
                <w:sz w:val="16"/>
                <w:szCs w:val="16"/>
                <w:lang w:val="en-GB"/>
              </w:rPr>
            </w:pP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C4513B3" w14:textId="1B986708" w:rsidR="00D376F0" w:rsidRPr="00D424AA" w:rsidRDefault="00D376F0" w:rsidP="00D424AA">
            <w:pPr>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trends,</w:t>
            </w:r>
            <w:r w:rsidRPr="00D424AA">
              <w:rPr>
                <w:rFonts w:cs="Times New Roman"/>
                <w:color w:val="000000" w:themeColor="text1"/>
                <w:sz w:val="16"/>
                <w:szCs w:val="16"/>
                <w:lang w:val="en-GB"/>
              </w:rPr>
              <w:t xml:space="preserve"> with light tendency to decreased drying </w:t>
            </w:r>
            <w:commentRangeStart w:id="5846"/>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Spinoni et al., 2020)", "manualFormatting" : "(L. Xu et al., 2019; Spinoni et al., 2020)", "plainTextFormattedCitation" : "(Xu et al., 2019a; Spinoni et al., 2020)", "previouslyFormattedCitation" :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847" w:author="Robin Matthews" w:date="2021-07-14T12:31:00Z">
              <w:r w:rsidR="00A26296" w:rsidDel="00FC4A87">
                <w:rPr>
                  <w:rFonts w:cs="Times New Roman"/>
                  <w:noProof/>
                  <w:color w:val="000000" w:themeColor="text1"/>
                  <w:sz w:val="16"/>
                  <w:szCs w:val="16"/>
                  <w:lang w:val="en-GB"/>
                </w:rPr>
                <w:delText>Xu et al., 2019a</w:delText>
              </w:r>
            </w:del>
            <w:ins w:id="5848" w:author="Robin Matthews" w:date="2021-07-14T12:31: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 Spinoni et al., 2020)</w:t>
            </w:r>
            <w:r w:rsidRPr="00D424AA">
              <w:rPr>
                <w:rFonts w:cs="Times New Roman"/>
                <w:color w:val="000000" w:themeColor="text1"/>
                <w:sz w:val="16"/>
                <w:szCs w:val="16"/>
                <w:lang w:val="en-GB"/>
              </w:rPr>
              <w:fldChar w:fldCharType="end"/>
            </w:r>
            <w:commentRangeEnd w:id="5846"/>
            <w:r w:rsidR="00A26296">
              <w:rPr>
                <w:rStyle w:val="Marquedecommentaire"/>
              </w:rPr>
              <w:commentReference w:id="5846"/>
            </w:r>
            <w:r w:rsidRPr="00841A35">
              <w:rPr>
                <w:rFonts w:cs="Times New Roman"/>
                <w:color w:val="000000" w:themeColor="text1"/>
                <w:sz w:val="16"/>
                <w:szCs w:val="16"/>
                <w:lang w:val="en-GB"/>
              </w:rPr>
              <w:t>(Chapter 11 Supplementary Material (11.SM))</w:t>
            </w:r>
          </w:p>
          <w:p w14:paraId="21116869" w14:textId="77777777" w:rsidR="00D376F0" w:rsidRPr="00D424AA" w:rsidRDefault="00D376F0" w:rsidP="00D424AA">
            <w:pPr>
              <w:rPr>
                <w:rFonts w:cs="Times New Roman"/>
                <w:color w:val="000000" w:themeColor="text1"/>
                <w:sz w:val="16"/>
                <w:szCs w:val="16"/>
                <w:lang w:val="en-GB"/>
              </w:rPr>
            </w:pPr>
          </w:p>
          <w:p w14:paraId="33DF4855" w14:textId="77777777" w:rsidR="00D376F0" w:rsidRPr="00D424AA" w:rsidRDefault="00D376F0" w:rsidP="00D424AA">
            <w:pPr>
              <w:rPr>
                <w:rFonts w:cs="Times New Roman"/>
                <w:bCs/>
                <w:iCs/>
                <w:color w:val="000000" w:themeColor="text1"/>
                <w:sz w:val="16"/>
                <w:szCs w:val="16"/>
                <w:lang w:val="en-GB"/>
              </w:rPr>
            </w:pP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7E6A399" w14:textId="26B4067E" w:rsidR="00D376F0" w:rsidRPr="00D424AA" w:rsidRDefault="00D376F0" w:rsidP="00D424AA">
            <w:pPr>
              <w:rPr>
                <w:rFonts w:cs="Times New Roman"/>
                <w:iCs/>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trends</w:t>
            </w:r>
            <w:r w:rsidRPr="00D424AA">
              <w:rPr>
                <w:rFonts w:cs="Times New Roman"/>
                <w:color w:val="000000" w:themeColor="text1"/>
                <w:sz w:val="16"/>
                <w:szCs w:val="16"/>
                <w:lang w:val="en-GB"/>
              </w:rPr>
              <w:t xml:space="preserve"> depending on model and subregion, with light tendency to decrease</w:t>
            </w:r>
            <w:r w:rsidR="00FC69DF" w:rsidRPr="00D424AA">
              <w:rPr>
                <w:rFonts w:cs="Times New Roman"/>
                <w:color w:val="000000" w:themeColor="text1"/>
                <w:sz w:val="16"/>
                <w:szCs w:val="16"/>
                <w:lang w:val="en-GB"/>
              </w:rPr>
              <w:t>s in meteorological drought</w:t>
            </w:r>
            <w:r w:rsidRPr="00D424AA">
              <w:rPr>
                <w:rFonts w:cs="Times New Roman"/>
                <w:color w:val="000000" w:themeColor="text1"/>
                <w:sz w:val="16"/>
                <w:szCs w:val="16"/>
                <w:lang w:val="en-GB"/>
              </w:rPr>
              <w:t xml:space="preserve"> in CMIP5 and CMIP6 </w:t>
            </w:r>
            <w:commentRangeStart w:id="584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175/JHM-D-13-0177.1", "ISSN" : "1525-755X", "abstract" : "AbstractChanges in precipitation, air temperature, and model-simulated soil moisture were examined for the observed (1950?2008) and projected (2010?99) climate for the sowing period of Kharif and Rabi [KHARIF_SOW (May?July) and RABI_SOW (October?December)] and the entire Kharif and Rabi [KHARIF (May?October) and RABI (October?April)] crop-growing periods in India. During the KHARIF_SOW and KHARIF periods, precipitation declined significantly in the Gangetic Plain, which in turn resulted in declines in soil moisture. Statistically significant warming trends were noticed as all-India-averaged air temperature increased by 0.40\u00b0, 0.90\u00b0, and 0.70\u00b0C in the KHARIF, RABI_SOW, and RABI periods, respectively, during 1950?2008. Frequency and areal extent of soil moisture?based droughts increased substantially during the latter half (1980?2008) of the observed period. Under the projected climate (2010?99), precipitation, air temperature, and soil moisture are projected to increase in all four crop-growing seasons. In the projected climate, all-India ensemble mean precipitation, air temperature, and soil moisture are projected to increase up to 39% (RABI_SOW period), 2.3\u00b0C, and 5.3%, respectively, in the crop-growing periods. While projected changes in air temperature are robust across India, robust increases in precipitation and soil moisture are projected to occur in the end-term (2070?99) climate. Frequency and areal extents of soil moisture?based severe, extreme, and exceptional droughts are projected to increase in the near- (2010?39) and midterm (2040?69) climate in the majority of crop-growing seasons in India. However, frequency and areal extent of droughts during the crop-growing period are projected to decline in the end-term climate in the entire crop-growing period because of projected increases in the monsoon season precipitation.", "author" : [ { "dropping-particle" : "", "family" : "Mishra", "given" : "Vimal", "non-dropping-particle" : "", "parse-names" : false, "suffix" : "" }, { "dropping-particle" : "", "family" : "Shah", "given" : "Reepal", "non-dropping-particle" : "", "parse-names" : false, "suffix" : "" }, { "dropping-particle" : "", "family" : "Thrasher", "given" : "Bridget", "non-dropping-particle" : "", "parse-names" : false, "suffix" : "" } ], "container-title" : "Journal of Hydrometeorology", "id" : "ITEM-3", "issue" : "6", "issued" : { "date-parts" : [ [ "2014", "8", "7" ] ] }, "note" : "doi: 10.1175/JHM-D-13-0177.1", "page" : "2267-2292", "publisher" : "American Meteorological Society", "title" : "Soil Moisture Droughts under the Retrospective and Projected Climate in India", "translator" : [ { "dropping-particle" : "", "family" : "S368", "given" : "", "non-dropping-particle" : "", "parse-names" : false, "suffix" : "" } ], "type" : "article-journal", "volume" : "15" }, "uris" : [ "http://www.mendeley.com/documents/?uuid=bfad625c-a507-4e3a-aa58-a4145f54b066" ] }, { "id" : "ITEM-4", "itemData" : { "DOI" : "10.1007/s10584-016-1824-9", "ISSN" : "1573-1480", "abstract" : "The conventional approach to projecting meteorological extremes involves the application of indices such as the Standardized Precipitation Index (SPI) to rainfall simulated by General Circulation Models (GCMs). However, the sensitivity of SPI to the length of the records and the poor skills of GCMs in simulating rainfall are major drawbacks, leading to implausible projections. It is imperative to quantify and address these limitations before implementation of the approach. Here, we project the frequency of extreme dry and wet spells during the 21st century over India, incorporating special measures to alleviate the aforementioned limitations of the approach. We deploy kernel regression-based statistical downscaling to obtain improved 0.25-degree resolution monthly rainfall projections for India based on five GCMs and three emission scenarios (RCP2.6, RCP4.5, and RCP8.5) belonging to phase five of the Coupled Model Intercomparison Project. We also establish that the Standardized non-stationarity Precipitation Index (SnsPI), which incorporates changing climatic conditions considering linearly varying non-stationary scale parameter of the gamma distribution, is less sensitive to the length of the records as compared to SPI and we use both indices to obtain the frequency of future meteorological extremes. The results show an increase in the occurrences of extreme dry spells (EDS) over central, southeast coast, eastern region and some parts of northeast India. Differences between SPI and SnsPI based on the sensitivity are observed over, central India, where SPI overestimates EDS. Also, both the indices show diametrically opposite trends for areas under the influence of extreme wet spells in the future (2070-2099).", "author" : [ { "dropping-particle" : "", "family" : "Salvi", "given" : "Kaustubh", "non-dropping-particle" : "", "parse-names" : false, "suffix" : "" }, { "dropping-particle" : "", "family" : "Ghosh", "given" : "Subimal", "non-dropping-particle" : "", "parse-names" : false, "suffix" : "" } ], "container-title" : "Climatic Change", "id" : "ITEM-4", "issue" : "3", "issued" : { "date-parts" : [ [ "2016" ] ] }, "page" : "667-681", "title" : "Projections of Extreme Dry and Wet Spells in the 21st Century India Using Stationary and Non-stationary Standardized Precipitation Indices", "translator" : [ { "dropping-particle" : "", "family" : "S370", "given" : "", "non-dropping-particle" : "", "parse-names" : false, "suffix" : "" } ], "type" : "article-journal", "volume" : "139" }, "uris" : [ "http://www.mendeley.com/documents/?uuid=306a1abb-e4a6-4081-b2c8-09c4424e54d5" ] } ], "mendeley" : { "formattedCitation" : "(Mishra et al., 2014b; Touma et al., 2015; Salvi and Ghosh, 2016; Spinoni et al., 2020)", "manualFormatting" : "(Mishra et al., 2014a; Touma et al., 2015; Salvi and Ghosh, 2016; Spinoni et al., 2020)", "plainTextFormattedCitation" : "(Mishra et al., 2014b; Touma et al., 2015; Salvi and Ghosh, 2016; Spinoni et al., 2020)", "previouslyFormattedCitation" : "(Mishra et al., 2014b; Touma et al., 2015; Salvi and Ghosh, 2016;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Mishra et al., 2014</w:t>
            </w:r>
            <w:ins w:id="5850" w:author="Robin Matthews" w:date="2021-07-14T23:59:00Z">
              <w:r w:rsidR="00FA0829">
                <w:rPr>
                  <w:rFonts w:cs="Times New Roman"/>
                  <w:noProof/>
                  <w:color w:val="000000" w:themeColor="text1"/>
                  <w:sz w:val="16"/>
                  <w:szCs w:val="16"/>
                  <w:lang w:val="en-GB"/>
                </w:rPr>
                <w:t>a</w:t>
              </w:r>
            </w:ins>
            <w:del w:id="5851" w:author="Robin Matthews" w:date="2021-07-14T23:59:00Z">
              <w:r w:rsidR="00A26296" w:rsidDel="00FA0829">
                <w:rPr>
                  <w:rFonts w:cs="Times New Roman"/>
                  <w:noProof/>
                  <w:color w:val="000000" w:themeColor="text1"/>
                  <w:sz w:val="16"/>
                  <w:szCs w:val="16"/>
                  <w:lang w:val="en-GB"/>
                </w:rPr>
                <w:delText>b</w:delText>
              </w:r>
            </w:del>
            <w:r w:rsidR="00A26296">
              <w:rPr>
                <w:rFonts w:cs="Times New Roman"/>
                <w:noProof/>
                <w:color w:val="000000" w:themeColor="text1"/>
                <w:sz w:val="16"/>
                <w:szCs w:val="16"/>
                <w:lang w:val="en-GB"/>
              </w:rPr>
              <w:t>; Touma et al., 2015; Salvi and Ghosh, 2016; Spinoni et al., 2020)</w:t>
            </w:r>
            <w:r w:rsidRPr="00D424AA">
              <w:rPr>
                <w:rFonts w:cs="Times New Roman"/>
                <w:color w:val="000000" w:themeColor="text1"/>
                <w:sz w:val="16"/>
                <w:szCs w:val="16"/>
                <w:lang w:val="en-GB"/>
              </w:rPr>
              <w:fldChar w:fldCharType="end"/>
            </w:r>
            <w:commentRangeEnd w:id="5849"/>
            <w:r w:rsidR="00A26296">
              <w:rPr>
                <w:rStyle w:val="Marquedecommentaire"/>
              </w:rPr>
              <w:commentReference w:id="5849"/>
            </w:r>
            <w:r w:rsidRPr="00841A35">
              <w:rPr>
                <w:rFonts w:cs="Times New Roman"/>
                <w:color w:val="000000" w:themeColor="text1"/>
                <w:sz w:val="16"/>
                <w:szCs w:val="16"/>
                <w:lang w:val="en-GB"/>
              </w:rPr>
              <w:t>(Chapter 11 Su</w:t>
            </w:r>
            <w:r w:rsidRPr="00D424AA">
              <w:rPr>
                <w:rFonts w:cs="Times New Roman"/>
                <w:color w:val="000000" w:themeColor="text1"/>
                <w:sz w:val="16"/>
                <w:szCs w:val="16"/>
                <w:lang w:val="en-GB"/>
              </w:rPr>
              <w:t xml:space="preserve">pplementary Material (11.SM)); light increased drying in NDD in CORDEX-CORE </w:t>
            </w: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ppola et al., 2021b)</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Overall poor climate model performance for South Asia monsoon in CMIP5 and </w:t>
            </w:r>
            <w:r w:rsidRPr="00DB48AC">
              <w:rPr>
                <w:rFonts w:cs="Times New Roman"/>
                <w:color w:val="000000" w:themeColor="text1"/>
                <w:sz w:val="16"/>
                <w:szCs w:val="16"/>
                <w:lang w:val="en-GB"/>
              </w:rPr>
              <w:t xml:space="preserve">CORDEX </w:t>
            </w:r>
            <w:commentRangeStart w:id="5852"/>
            <w:r w:rsidRPr="00037826">
              <w:rPr>
                <w:rFonts w:cs="Times New Roman"/>
                <w:color w:val="000000" w:themeColor="text1"/>
                <w:sz w:val="16"/>
                <w:szCs w:val="16"/>
                <w:lang w:val="en-GB"/>
              </w:rPr>
              <w:fldChar w:fldCharType="begin" w:fldLock="1"/>
            </w:r>
            <w:ins w:id="5853" w:author="Robin Matthews" w:date="2021-07-15T00:00:00Z">
              <w:r w:rsidR="00205447">
                <w:rPr>
                  <w:rFonts w:cs="Times New Roman"/>
                  <w:color w:val="000000" w:themeColor="text1"/>
                  <w:sz w:val="16"/>
                  <w:szCs w:val="16"/>
                  <w:lang w:val="en-GB"/>
                </w:rPr>
                <w:instrText>ADDIN CSL_CITATION { "citationItems" : [ { "id" : "ITEM-1", "itemData" : { "DOI" : "10.1002/2014GL061573", "ISSN" : "19448007", "abstract" : "Impacts of climate change on Indian Summer Monsoon Rainfall (ISMR) and the growing population pose a major threat to water and food security in India. Adapting to such changes needs reliable projections of ISMR by general circulation models. Here we find that, majority of new generation climate models from Coupled Model Intercomparison Project phase5 (CMIP5) fail to simulate the post-1950 decreasing trend of ISMR. The weakening of monsoon is associated with the warming of Southern Indian Ocean and strengthening of cyclonic formation in the tropical western Pacific Ocean. We also find that these large-scale changes are not captured by CMIP5 models, with few exceptions, which is the reason of this failure. Proper representation of these highlighted geophysical processes in next generation models may improve the reliability of ISMR projections. Our results also alert the water resource planners to evaluate the CMIP5 models before using them for adaptation strategies. Key Points CMIP5 models fail to simulate post-1950 decreasing trend of Indian MonsoonIdentification of geophysical processes associated with decreasing ISMRReasons behind failure of CMIP5 models in simulating ISMR trend", "author" : [ { "dropping-particle" : "", "family" : "Saha", "given" : "Anamitra", "non-dropping-particle" : "", "parse-names" : false, "suffix" : "" }, { "dropping-particle" : "", "family" : "Ghosh", "given" : "Subimal", "non-dropping-particle" : "", "parse-names" : false, "suffix" : "" }, { "dropping-particle" : "", "family" : "Sahana", "given" : "A. S.", "non-dropping-particle" : "", "parse-names" : false, "suffix" : "" }, { "dropping-particle" : "", "family" : "Rao", "given" : "E. P.", "non-dropping-particle" : "", "parse-names" : false, "suffix" : "" } ], "container-title" : "Geophysical Research Letters", "id" : "ITEM-1", "issue" : "20", "issued" : { "date-parts" : [ [ "2014" ] ] }, "page" : "7323-7330", "title" : "Failure of CMIP5 climate models in simulating post-1950 decreasing trend of Indian monsoon", "translator" : [ { "dropping-particle" : "", "family" : "S3634", "given" : "", "non-dropping-particle" : "", "parse-names" : false, "suffix" : "" } ], "type" : "article-journal", "volume" : "41" }, "uris" : [ "http://www.mendeley.com/documents/?uuid=960a97c4-f750-475e-aefe-ee97cf7fbb80" ] }, { "id" : "ITEM-2", "itemData" : { "DOI" : "10.1007/s00382-014-2269-3", "ISSN" : "1432-0894", "abstract" : "Future projections of the Indian summer monsoon rainfall (ISMR) and its large-scale thermodynamic driver are studied by using CMIP5 model outputs. While all models project an increasing precipitation in the future warming scenario, most of them project a weakening large-scale thermodynamic driver arising from a weakening of the upper tropospheric temperature (UTT) gradient over south Asian summer monsoon region. The weakening of the UTT gradient under global warming scenarios is related to the increase in sea surface temperature (SST) over the equatorial Indian Ocean (EIO) leading to a stronger increase of UTT over the EIO region relative to the northern Indian region, a hypothesis supported by a series of Atmospheric General Circulation Model (AGCM) experiments forced by projected SSTs. To diagnose the inconsistency between the model projections of precipitation and the large-scale thermodynamic driver, we have examined the rate of total precipitation explained by convective and stratiform precipitations in observations and in CMIP5 models. It is found that most models produce too much (little) convective (stratiform) precipitation compared to observations. In addition, we also find stronger precipitable water\u2014precipitation relationship in most CMIP5 models as compared to observations. Hence, the atmospheric moisture content produced by the model immediately gets converted to precipitation even though the large-scale thermodynamics in models weaken. Therefore, under global warming scenarios, due to increased temperature and resultant increased atmospheric moisture supply, these models tend to produce unrealistic local convective precipitation often not in tune with other large-scale variables. Our results questions the reliability of the ISMR projections in CMIP5 models and highlight the need to improve the convective parameterization schemes in coupled models for the reliable projections of the ISMR.", "author" : [ { "dropping-particle" : "", "family" : "Sabeerali", "given" : "C T", "non-dropping-particle" : "", "parse-names" : false, "suffix" : "" }, { "dropping-particle" : "", "family" : "Rao", "given" : "Suryachandra A", "non-dropping-particle" : "", "parse-names" : false, "suffix" : "" }, { "dropping-particle" : "", "family" : "Dhakate", "given" : "A R", "non-dropping-particle" : "", "parse-names" : false, "suffix" : "" }, { "dropping-particle" : "", "family" : "Salunke", "given" : "K", "non-dropping-particle" : "", "parse-names" : false, "suffix" : "" }, { "dropping-particle" : "", "family" : "Goswami", "given" : "B N", "non-dropping-particle" : "", "parse-names" : false, "suffix" : "" } ], "container-title" : "Climate Dynamics", "id" : "ITEM-2", "issue" : "1", "issued" : { "date-parts" : [ [ "2015" ] ] }, "page" : "161-174", "title" : "Why ensemble mean projection of south Asian monsoon rainfall by CMIP5 models is not reliable?", "translator" : [ { "dropping-particle" : "", "family" : "S3635", "given" : "", "non-dropping-particle" : "", "parse-names" : false, "suffix" : "" } ], "type" : "article-journal", "volume" : "45" }, "uris" : [ "http://www.mendeley.com/documents/?uuid=b98568b8-1e14-4ede-a8a9-29fc930b0189" ] }, { "id" : "ITEM-3", "itemData" : { "DOI" : "10.1007/s00382-016-3147-y", "ISSN" : "1432-0894",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3", "issue" : "3", "issued" : { "date-parts" : [ [ "2017" ] ] }, "page" : "1375-1397", "title" : "Do dynamic regional models add value to the global model projections of Indian monsoon?", "translator" : [ { "dropping-particle" : "", "family" : "S369", "given" : "", "non-dropping-particle" : "", "parse-names" : false, "suffix" : "" } ], "type" : "article-journal", "volume" : "48" }, "uris" : [ "http://www.mendeley.com/documents/?uuid=a0876cf7-5f82-4f05-a553-e91026586404" ] }, { "id" : "ITEM-4", "itemData" : { "DOI" : "10.1002/2014JD021636", "ISSN" : "2169897X", "abstract" : "Abstract Extreme precipitation events over India have resulted in loss of human lives and damaged infrastructures, food crops, and lifelines. The inability of climate models to credibly project precipitation extremes in India has not been helpful to longer-term hazards resilience policy. However, there have been claims that finer-resolution and regional climate models may improve projections. The claims are examined as hypotheses by comparing models with observations from 1951?2005. This paper evaluates the reliability of the latest generation of general circulation models (GCMs), Coupled Model Intercomparison Project Phase 5 (CMIP5), specifically a subset of the better performing CMIP5 models (called ?BEST-GCM?). The relative value of finer-resolution regional climate models (RCMs) is examined by comparing Coordinated Regional Climate Downscaling Experiment (CORDEX) South Asia RCMs (?CORDEX-RCMs?) versus the GCMs used by those RCMs to provide boundary conditions, or the host GCMs (?HOST-GCMs?). Ensemble mean of BEST-GCMs performed better for most of the extreme precipitation indices than the CORDEX-RCMs or their HOST-GCMs. Weaker performance shown by ensemble mean of CORDEX-RCMs is largely associated with their high intermodel variation. The CORDEX-RCMs occasionally exhibited slightly superior skills compared to BEST-GCMs; on the whole RCMs failed to significantly outperform GCMs. Observed trends in the extremes were not adequately captured by any of the model ensembles, while neither the GCMs nor the RCMs were determined to be adequate to inform hydrologic design.", "author" : [ { "dropping-particle" : "", "family" : "Mishra", "given" : "Vimal", "non-dropping-particle" : "", "parse-names" : false, "suffix" : "" }, { "dropping-particle" : "", "family" : "Kumar", "given" : "Devashish", "non-dropping-particle" : "", "parse-names" : false, "suffix" : "" }, { "dropping-particle" : "", "family" : "Ganguly", "given" : "Auroop R.", "non-dropping-particle" : "", "parse-names" : false, "suffix" : "" }, { "dropping-particle" : "", "family" : "Sanjay", "given" : "J.", "non-dropping-particle" : "", "parse-names" : false, "suffix" : "" }, { "dropping-particle" : "", "family" : "Mujumdar", "given" : "Milind", "non-dropping-particle" : "", "parse-names" : false, "suffix" : "" }, { "dropping-particle" : "", "family" : "Krishnan", "given" : "R.", "non-dropping-particle" : "", "parse-names" : false, "suffix" : "" }, { "dropping-particle" : "", "family" : "Shah", "given" : "Reepal D.", "non-dropping-particle" : "", "parse-names" : false, "suffix" : "" } ], "container-title" : "Journal of Geophysical Research: Atmospheres", "id" : "ITEM-4", "issue" : "15", "issued" : { "date-parts" : [ [ "2014", "8", "16" ] ] }, "note" : "doi: 10.1002/2014JD021636", "page" : "9301-9323", "publisher" : "Wiley-Blackwell", "title" : "Reliability of regional and global climate models to simulate precipitation extremes over India", "translator" : [ { "dropping-particle" : "", "family" : "S367", "given" : "", "non-dropping-particle" : "", "parse-names" : false, "suffix" : "" } ], "type" : "article-journal", "volume" : "119" }, "uris" : [ "http://www.mendeley.com/documents/?uuid=db949bb8-5f07-49e5-94c1-823d8fd07a19" ] } ], "mendeley" : { "formattedCitation" : "(Mishra et al., 2014a; Saha et al., 2014; Sabeerali et al., 2015; Singh et al., 2017b)", "manualFormatting" : "(Mishra et al., 2014b; Saha et al., 2014; Sabeerali et al., 2015; S. Singh et al., 2017)", "plainTextFormattedCitation" : "(Mishra et al., 2014a; Saha et al., 2014; Sabeerali et al., 2015; Singh et al., 2017b)", "previouslyFormattedCitation" : "(Mishra et al., 2014a; Saha et al., 2014; Sabeerali et al., 2015; Singh et al., 2017b)" }, "properties" : { "noteIndex" : 0 }, "schema" : "https://github.com/citation-style-language/schema/raw/master/csl-citation.json" }</w:instrText>
              </w:r>
            </w:ins>
            <w:del w:id="5854" w:author="Robin Matthews" w:date="2021-07-15T00:00:00Z">
              <w:r w:rsidR="00FF6231" w:rsidRPr="00205447" w:rsidDel="00205447">
                <w:rPr>
                  <w:rFonts w:cs="Times New Roman"/>
                  <w:color w:val="000000" w:themeColor="text1"/>
                  <w:sz w:val="16"/>
                  <w:szCs w:val="16"/>
                  <w:lang w:val="en-GB"/>
                </w:rPr>
                <w:delInstrText>ADDIN CSL_CITATION { "citationItems" : [ { "id" : "ITEM-1", "itemData" : { "DOI" : "10.1002/2014GL061573", "ISSN" : "19448007", "abstract" : "Impacts of climate change on Indian Summer Monsoon Rainfall (ISMR) and the growing population pose a major threat to water and food security in India. Adapting to such changes needs reliable projections of ISMR by general circulation models. Here we find that, majority of new generation climate models from Coupled Model Intercomparison Project phase5 (CMIP5) fail to simulate the post-1950 decreasing trend of ISMR. The weakening of monsoon is associated with the warming of Southern Indian Ocean and strengthening of cyclonic formation in the tropical western Pacific Ocean. We also find that these large-scale changes are not captured by CMIP5 models, with few exceptions, which is the reason of this failure. Proper representation of these highlighted geophysical processes in next generation models may improve the reliability of ISMR projections. Our results also alert the water resource planners to evaluate the CMIP5 models before using them for adaptation strategies. Key Points CMIP5 models fail to simulate post-1950 decreasing trend of Indian MonsoonIdentification of geophysical processes associated with decreasing ISMRReasons behind failure of CMIP5 models in simulating ISMR trend", "author" : [ { "dropping-particle" : "", "family" : "Saha", "given" : "Anamitra", "non-dropping-particle" : "", "parse-names" : false, "suffix" : "" }, { "dropping-particle" : "", "family" : "Ghosh", "given" : "Subimal", "non-dropping-particle" : "", "parse-names" : false, "suffix" : "" }, { "dropping-particle" : "", "family" : "Sahana", "given" : "A. S.", "non-dropping-particle" : "", "parse-names" : false, "suffix" : "" }, { "dropping-particle" : "", "family" : "Rao", "given" : "E. P.", "non-dropping-particle" : "", "parse-names" : false, "suffix" : "" } ], "container-title" : "Geophysical Research Letters", "id" : "ITEM-1", "issue" : "20", "issued" : { "date-parts" : [ [ "2014" ] ] }, "page" : "7323-7330", "title" : "Failure of CMIP5 climate models in simulating post-1950 decreasing trend of Indian monsoon", "translator" : [ { "dropping-particle" : "", "family" : "S3634", "given" : "", "non-dropping-particle" : "", "parse-names" : false, "suffix" : "" } ], "type" : "article-journal", "volume" : "41" }, "uris" : [ "http://www.mendeley.com/documents/?uuid=960a97c4-f750-475e-aefe-ee97cf7fbb80" ] }, { "id" : "ITEM-2", "itemData" : { "DOI" : "10.1007/s00382-014-2269-3", "ISSN" : "1432-0894", "abstract" : "Future projections of the Indian summer monsoon rainfall (ISMR) and its large-scale thermodynamic driver are studied by using CMIP5 model outputs. While all models project an increasing precipitation in the future warming scenario, most of them project a weakening large-scale thermodynamic driver arising from a weakening of the upper tropospheric temperature (UTT) gradient over south Asian summer monsoon region. The weakening of the UTT gradient under global warming scenarios is related to the increase in sea surface temperature (SST) over the equatorial Indian Ocean (EIO) leading to a stronger increase of UTT over the EIO region relative to the northern Indian region, a hypothesis supported by a series of Atmospheric General Circulation Model (AGCM) experiments forced by projected SSTs. To diagnose the inconsistency between the model projections of precipitation and the large-scale thermodynamic driver, we have examined the rate of total precipitation explained by convective and stratiform precipitations in observations and in CMIP5 models. It is found that most models produce too much (little) convective (stratiform) precipitation compared to observations. In addition, we also find stronger precipitable water\u2014precipitation relationship in most CMIP5 models as compared to observations. Hence, the atmospheric moisture content produced by the model immediately gets converted to precipitation even though the large-scale thermodynamics in models weaken. Therefore, under global warming scenarios, due to increased temperature and resultant increased atmospheric moisture supply, these models tend to produce unrealistic local convective precipitation often not in tune with other large-scale variables. Our results questions the reliability of the ISMR projections in CMIP5 models and highlight the need to improve the convective parameterization schemes in coupled models for the reliable projections of the ISMR.", "author" : [ { "dropping-particle" : "", "family" : "Sabeerali", "given" : "C T", "non-dropping-particle" : "", "parse-names" : false, "suffix" : "" }, { "dropping-particle" : "", "family" : "Rao", "given" : "Suryachandra A", "non-dropping-particle" : "", "parse-names" : false, "suffix" : "" }, { "dropping-particle" : "", "family" : "Dhakate", "given" : "A R", "non-dropping-particle" : "", "parse-names" : false, "suffix" : "" }, { "dropping-particle" : "", "family" : "Salunke", "given" : "K", "non-dropping-particle" : "", "parse-names" : false, "suffix" : "" }, { "dropping-particle" : "", "family" : "Goswami", "given" : "B N", "non-dropping-particle" : "", "parse-names" : false, "suffix" : "" } ], "container-title" : "Climate Dynamics", "id" : "ITEM-2", "issue" : "1", "issued" : { "date-parts" : [ [ "2015" ] ] }, "page" : "161-174", "title" : "Why ensemble mean projection of south Asian monsoon rainfall by CMIP5 models is not reliable?", "translator" : [ { "dropping-particle" : "", "family" : "S3635", "given" : "", "non-dropping-particle" : "", "parse-names" : false, "suffix" : "" } ], "type" : "article-journal", "volume" : "45" }, "uris" : [ "http://www.mendeley.com/documents/?uuid=b98568b8-1e14-4ede-a8a9-29fc930b0189" ] }, { "id" : "ITEM-3", "itemData" : { "DOI" : "10.1007/s00382-016-3147-y", "ISSN" : "1432-0894",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3", "issue" : "3", "issued" : { "date-parts" : [ [ "2017" ] ] }, "page" : "1375-1397", "title" : "Do dynamic regional models add value to the global model projections of Indian monsoon?", "translator" : [ { "dropping-particle" : "", "family" : "S369", "given" : "", "non-dropping-particle" : "", "parse-names" : false, "suffix" : "" } ], "type" : "article-journal", "volume" : "48" }, "uris" : [ "http://www.mendeley.com/documents/?uuid=a0876cf7-5f82-4f05-a553-e91026586404" ] }, { "id" : "ITEM-4", "itemData" : { "DOI" : "10.1002/2014JD021636", "ISSN" : "2169897X", "abstract" : "Abstract Extreme precipitation events over India have resulted in loss of human lives and damaged infrastructures, food crops, and lifelines. The inability of climate models to credibly project precipitation extremes in India has not been helpful to longer-term hazards resilience policy. However, there have been claims that finer-resolution and regional climate models may improve projections. The claims are examined as hypotheses by comparing models with observations from 1951?2005. This paper evaluates the reliability of the latest generation of general circulation models (GCMs), Coupled Model Intercomparison Project Phase 5 (CMIP5), specifically a subset of the better performing CMIP5 models (called ?BEST-GCM?). The relative value of finer-resolution regional climate models (RCMs) is examined by comparing Coordinated Regional Climate Downscaling Experiment (CORDEX) South Asia RCMs (?CORDEX-RCMs?) versus the GCMs used by those RCMs to provide boundary conditions, or the host GCMs (?HOST-GCMs?). Ensemble mean of BEST-GCMs performed better for most of the extreme precipitation indices than the CORDEX-RCMs or their HOST-GCMs. Weaker performance shown by ensemble mean of CORDEX-RCMs is largely associated with their high intermodel variation. The CORDEX-RCMs occasionally exhibited slightly superior skills compared to BEST-GCMs; on the whole RCMs failed to significantly outperform GCMs. Observed trends in the extremes were not adequately captured by any of the model ensembles, while neither the GCMs nor the RCMs were determined to be adequate to inform hydrologic design.", "author" : [ { "dropping-particle" : "", "family" : "Mishra", "given" : "Vimal", "non-dropping-particle" : "", "parse-names" : false, "suffix" : "" }, { "dropping-particle" : "", "family" : "Kumar", "given" : "Devashish", "non-dropping-particle" : "", "parse-names" : false, "suffix" : "" }, { "dropping-particle" : "", "family" : "Ganguly", "given" : "Auroop R.", "non-dropping-particle" : "", "parse-names" : false, "suffix" : "" }, { "dropping-particle" : "", "family" : "Sanjay", "given" : "J.", "non-dropping-particle" : "", "parse-names" : false, "suffix" : "" }, { "dropping-particle" : "", "family" : "Mujumdar", "given" : "Milind", "non-d</w:delInstrText>
              </w:r>
              <w:r w:rsidR="00FF6231" w:rsidRPr="00205447" w:rsidDel="00205447">
                <w:rPr>
                  <w:rFonts w:cs="Times New Roman"/>
                  <w:color w:val="000000" w:themeColor="text1"/>
                  <w:sz w:val="16"/>
                  <w:szCs w:val="16"/>
                </w:rPr>
                <w:delInstrText>ropping-particle" : "", "parse-names" : false, "suffix" : "" }, { "dropping-particle" : "", "family" : "Krishnan", "given" : "R.", "non-dropping-particle" : "", "parse-names" : false, "suffix" : "" }, { "dropping-particle" : "", "family" : "Shah", "given" : "Reepal D.", "non-dropping-particle" : "", "parse-names" : false, "suffix" : "" } ], "container-title" : "Journal of Geophysical Research: Atmospheres", "id" : "ITEM-4", "issue" : "15", "issued" : { "date-parts" : [ [ "2014", "8", "16" ] ] }, "note" : "doi: 10.1002/2014JD021636", "page" : "9301-9323", "publisher" : "Wiley-Blackwell", "title" : "Reliability of regional and global climate models to simulate precipitation extremes over India", "translator" : [ { "dropping-particle" : "", "family" : "S367", "given" : "", "non-dropping-particle" : "", "parse-names" : false, "suffix" : "" } ], "type" : "article-journal", "volume" : "119" }, "uris" : [ "http://www.mendeley.com/documents/?uuid=db949bb8-5f07-49e5-94c1-823d8fd07a19" ] } ], "mendeley" : { "formattedCitation" : "(Mishra et al., 2014a; Saha et al., 2014; Sabeerali et al., 2015; Singh et al., 2017b)", "plainTextFormattedCitation" : "(Mishra et al., 2014a; Saha et al., 2014; Sabeerali et al., 2015; Singh et al., 2017b)", "previouslyFormattedCitation" : "(Mishra et al., 2014a; Saha et al., 2014; Sabeerali et al., 2015; Singh et al., 2017b)" }, "properties" : { "noteIndex" : 0 }, "schema" : "https://github.com/citation-style-language/schema/raw/master/csl-citation.json" }</w:delInstrText>
              </w:r>
            </w:del>
            <w:r w:rsidRPr="00037826">
              <w:rPr>
                <w:rFonts w:cs="Times New Roman"/>
                <w:color w:val="000000" w:themeColor="text1"/>
                <w:sz w:val="16"/>
                <w:szCs w:val="16"/>
                <w:lang w:val="en-GB"/>
                <w:rPrChange w:id="5855" w:author="Robin Matthews" w:date="2021-07-15T00:00:00Z">
                  <w:rPr>
                    <w:rFonts w:cs="Times New Roman"/>
                    <w:color w:val="000000" w:themeColor="text1"/>
                    <w:sz w:val="16"/>
                    <w:szCs w:val="16"/>
                    <w:lang w:val="en-GB"/>
                  </w:rPr>
                </w:rPrChange>
              </w:rPr>
              <w:fldChar w:fldCharType="separate"/>
            </w:r>
            <w:r w:rsidR="00A26296" w:rsidRPr="00037826">
              <w:rPr>
                <w:rFonts w:cs="Times New Roman"/>
                <w:noProof/>
                <w:color w:val="000000" w:themeColor="text1"/>
                <w:sz w:val="16"/>
                <w:szCs w:val="16"/>
                <w:lang w:val="nb-NO"/>
              </w:rPr>
              <w:t>(</w:t>
            </w:r>
            <w:del w:id="5856" w:author="Robin Matthews" w:date="2021-07-14T23:59:00Z">
              <w:r w:rsidR="00A26296" w:rsidRPr="00205447" w:rsidDel="00205447">
                <w:rPr>
                  <w:rFonts w:cs="Times New Roman"/>
                  <w:noProof/>
                  <w:color w:val="000000" w:themeColor="text1"/>
                  <w:sz w:val="16"/>
                  <w:szCs w:val="16"/>
                  <w:lang w:val="nb-NO"/>
                </w:rPr>
                <w:delText>Mishra et al., 2014a; Saha et al., 2014; Sabeerali et al., 2015; Singh et al., 2017b</w:delText>
              </w:r>
            </w:del>
            <w:ins w:id="5857" w:author="Robin Matthews" w:date="2021-07-14T23:59:00Z">
              <w:r w:rsidR="00205447" w:rsidRPr="00205447">
                <w:rPr>
                  <w:noProof/>
                  <w:sz w:val="16"/>
                  <w:szCs w:val="16"/>
                  <w:rPrChange w:id="5858" w:author="Robin Matthews" w:date="2021-07-15T00:00:00Z">
                    <w:rPr/>
                  </w:rPrChange>
                </w:rPr>
                <w:t>Mishra et al., 2014b; Saha et al., 2014; Sabeerali et al., 2015; S. Singh et al., 2017</w:t>
              </w:r>
            </w:ins>
            <w:r w:rsidR="00A26296" w:rsidRPr="00037826">
              <w:rPr>
                <w:rFonts w:cs="Times New Roman"/>
                <w:noProof/>
                <w:color w:val="000000" w:themeColor="text1"/>
                <w:sz w:val="16"/>
                <w:szCs w:val="16"/>
                <w:lang w:val="nb-NO"/>
              </w:rPr>
              <w:t>)</w:t>
            </w:r>
            <w:r w:rsidRPr="00037826">
              <w:rPr>
                <w:rFonts w:cs="Times New Roman"/>
                <w:color w:val="000000" w:themeColor="text1"/>
                <w:sz w:val="16"/>
                <w:szCs w:val="16"/>
                <w:lang w:val="en-GB"/>
              </w:rPr>
              <w:fldChar w:fldCharType="end"/>
            </w:r>
            <w:commentRangeEnd w:id="5852"/>
            <w:r w:rsidR="00A26296" w:rsidRPr="00D60E09">
              <w:rPr>
                <w:rStyle w:val="Marquedecommentaire"/>
              </w:rPr>
              <w:commentReference w:id="5852"/>
            </w:r>
            <w:r w:rsidR="00A13962" w:rsidRPr="00DB48AC">
              <w:rPr>
                <w:rFonts w:cs="Times New Roman"/>
                <w:color w:val="000000" w:themeColor="text1"/>
                <w:sz w:val="16"/>
                <w:szCs w:val="16"/>
                <w:lang w:val="nb-NO"/>
              </w:rPr>
              <w:t>.</w:t>
            </w:r>
            <w:r w:rsidR="00A13962" w:rsidRPr="00841A35">
              <w:rPr>
                <w:rFonts w:cs="Times New Roman"/>
                <w:color w:val="000000" w:themeColor="text1"/>
                <w:sz w:val="16"/>
                <w:szCs w:val="16"/>
                <w:lang w:val="nb-NO"/>
              </w:rPr>
              <w:t xml:space="preserve"> </w:t>
            </w:r>
            <w:r w:rsidR="00FC69DF" w:rsidRPr="00D424AA">
              <w:rPr>
                <w:rFonts w:cs="Times New Roman"/>
                <w:color w:val="000000" w:themeColor="text1"/>
                <w:sz w:val="16"/>
                <w:szCs w:val="16"/>
                <w:lang w:val="en-GB"/>
              </w:rPr>
              <w:t>See also Section 10.6.3 for assessment for changes in Indian summer monsoon rainfall.</w:t>
            </w:r>
          </w:p>
        </w:tc>
      </w:tr>
      <w:tr w:rsidR="00D376F0" w:rsidRPr="00F1665C" w14:paraId="07F45016" w14:textId="77777777" w:rsidTr="00723657">
        <w:trPr>
          <w:cantSplit/>
          <w:trHeight w:val="2208"/>
        </w:trPr>
        <w:tc>
          <w:tcPr>
            <w:tcW w:w="846" w:type="dxa"/>
            <w:vMerge/>
            <w:tcBorders>
              <w:left w:val="single" w:sz="4" w:space="0" w:color="000000"/>
              <w:right w:val="single" w:sz="4" w:space="0" w:color="000000"/>
            </w:tcBorders>
          </w:tcPr>
          <w:p w14:paraId="688466EC" w14:textId="77777777" w:rsidR="00D376F0" w:rsidRPr="00D424AA" w:rsidRDefault="00D376F0" w:rsidP="00D424AA">
            <w:pPr>
              <w:rPr>
                <w:rFonts w:cs="Times New Roman"/>
                <w:color w:val="000000" w:themeColor="text1"/>
                <w:sz w:val="16"/>
                <w:szCs w:val="16"/>
                <w:lang w:val="en-GB"/>
              </w:rPr>
            </w:pPr>
          </w:p>
        </w:tc>
        <w:tc>
          <w:tcPr>
            <w:tcW w:w="709" w:type="dxa"/>
            <w:tcBorders>
              <w:top w:val="single" w:sz="4" w:space="0" w:color="000000"/>
              <w:left w:val="single" w:sz="4" w:space="0" w:color="000000"/>
              <w:bottom w:val="single" w:sz="4" w:space="0" w:color="000000"/>
              <w:right w:val="single" w:sz="4" w:space="0" w:color="000000"/>
            </w:tcBorders>
          </w:tcPr>
          <w:p w14:paraId="3A6D4BCB"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p w14:paraId="0E017F58" w14:textId="77777777" w:rsidR="00D376F0" w:rsidRPr="00D424AA" w:rsidRDefault="00D376F0" w:rsidP="00D424AA">
            <w:pPr>
              <w:jc w:val="center"/>
              <w:rPr>
                <w:rFonts w:cs="Times New Roman"/>
                <w:color w:val="000000" w:themeColor="text1"/>
                <w:sz w:val="16"/>
                <w:szCs w:val="16"/>
                <w:lang w:val="en-GB"/>
              </w:rPr>
            </w:pP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A7F0937" w14:textId="38D2AD7B" w:rsidR="00D376F0" w:rsidRPr="00D424AA" w:rsidRDefault="00D376F0" w:rsidP="00D424AA">
            <w:pPr>
              <w:rPr>
                <w:rFonts w:cs="Times New Roman"/>
                <w:bCs/>
                <w:iCs/>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Lack of signal and inconsistent trends</w:t>
            </w:r>
            <w:r w:rsidRPr="00D424AA">
              <w:rPr>
                <w:rFonts w:cs="Times New Roman"/>
                <w:bCs/>
                <w:color w:val="000000" w:themeColor="text1"/>
                <w:sz w:val="16"/>
                <w:szCs w:val="16"/>
                <w:lang w:val="en-GB"/>
              </w:rPr>
              <w:t xml:space="preserve"> depending on subregion based on soil moisture, PDSI-PM and SPEI-PM </w:t>
            </w:r>
            <w:commentRangeStart w:id="5859"/>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5", "itemData" : { "DOI" : "10.1175/JHM-D-13-0177.1", "ISSN" : "1525-755X", "abstract" : "AbstractChanges in precipitation, air temperature, and model-simulated soil moisture were examined for the observed (1950?2008) and projected (2010?99) climate for the sowing period of Kharif and Rabi [KHARIF_SOW (May?July) and RABI_SOW (October?December)] and the entire Kharif and Rabi [KHARIF (May?October) and RABI (October?April)] crop-growing periods in India. During the KHARIF_SOW and KHARIF periods, precipitation declined significantly in the Gangetic Plain, which in turn resulted in declines in soil moisture. Statistically significant warming trends were noticed as all-India-averaged air temperature increased by 0.40\u00b0, 0.90\u00b0, and 0.70\u00b0C in the KHARIF, RABI_SOW, and RABI periods, respectively, during 1950?2008. Frequency and areal extent of soil moisture?based droughts increased substantially during the latter half (1980?2008) of the observed period. Under the projected climate (2010?99), precipitation, air temperature, and soil moisture are projected to increase in all four crop-growing seasons. In the projected climate, all-India ensemble mean precipitation, air temperature, and soil moisture are projected to increase up to 39% (RABI_SOW period), 2.3\u00b0C, and 5.3%, respectively, in the crop-growing periods. While projected changes in air temperature are robust across India, robust increases in precipitation and soil moisture are projected to occur in the end-term (2070?99) climate. Frequency and areal extents of soil moisture?based severe, extreme, and exceptional droughts are projected to increase in the near- (2010?39) and midterm (2040?69) climate in the majority of crop-growing seasons in India. However, frequency and areal extent of droughts during the crop-growing period are projected to decline in the end-term climate in the entire crop-growing period because of projected increases in the monsoon season precipitation.", "author" : [ { "dropping-particle" : "", "family" : "Mishra", "given" : "Vimal", "non-dropping-particle" : "", "parse-names" : false, "suffix" : "" }, { "dropping-particle" : "", "family" : "Shah", "given" : "Reepal", "non-dropping-particle" : "", "parse-names" : false, "suffix" : "" }, { "dropping-particle" : "", "family" : "Thrasher", "given" : "Bridget", "non-dropping-particle" : "", "parse-names" : false, "suffix" : "" } ], "container-title" : "Journal of Hydrometeorology", "id" : "ITEM-5", "issue" : "6", "issued" : { "date-parts" : [ [ "2014", "8", "7" ] ] }, "note" : "doi: 10.1175/JHM-D-13-0177.1", "page" : "2267-2292", "publisher" : "American Meteorological Society", "title" : "Soil Moisture Droughts under the Retrospective and Projected Climate in India", "translator" : [ { "dropping-particle" : "", "family" : "S368", "given" : "", "non-dropping-particle" : "", "parse-names" : false, "suffix" : "" } ], "type" : "article-journal", "volume" : "15" }, "uris" : [ "http://www.mendeley.com/documents/?uuid=bfad625c-a507-4e3a-aa58-a4145f54b066" ] } ], "mendeley" : { "formattedCitation" : "(Greve et al., 2014; Mishra et al., 2014b; Dai and Zhao, 2017; Spinoni et al., 2019; Padr\u00f3n et al., 2020)", "manualFormatting" : "(Greve et al., 2014; Mishra et al., 2014a; Dai and Zhao, 2017; Spinoni et al., 2019; Padr\u00f3n et al., 2020)", "plainTextFormattedCitation" : "(Greve et al., 2014; Mishra et al., 2014b; Dai and Zhao, 2017; Spinoni et al., 2019; Padr\u00f3n et al., 2020)", "previouslyFormattedCitation" : "(Greve et al., 2014; Mishra et al., 2014b;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Mishra et al., 2014</w:t>
            </w:r>
            <w:ins w:id="5860" w:author="Robin Matthews" w:date="2021-07-14T11:33:00Z">
              <w:r w:rsidR="00712803">
                <w:rPr>
                  <w:rFonts w:cs="Times New Roman"/>
                  <w:bCs/>
                  <w:noProof/>
                  <w:color w:val="000000" w:themeColor="text1"/>
                  <w:sz w:val="16"/>
                  <w:szCs w:val="16"/>
                  <w:lang w:val="en-GB"/>
                </w:rPr>
                <w:t>a</w:t>
              </w:r>
            </w:ins>
            <w:del w:id="5861" w:author="Robin Matthews" w:date="2021-07-14T11:33:00Z">
              <w:r w:rsidR="00A26296" w:rsidDel="00712803">
                <w:rPr>
                  <w:rFonts w:cs="Times New Roman"/>
                  <w:bCs/>
                  <w:noProof/>
                  <w:color w:val="000000" w:themeColor="text1"/>
                  <w:sz w:val="16"/>
                  <w:szCs w:val="16"/>
                  <w:lang w:val="en-GB"/>
                </w:rPr>
                <w:delText>b</w:delText>
              </w:r>
            </w:del>
            <w:r w:rsidR="00A26296">
              <w:rPr>
                <w:rFonts w:cs="Times New Roman"/>
                <w:bCs/>
                <w:noProof/>
                <w:color w:val="000000" w:themeColor="text1"/>
                <w:sz w:val="16"/>
                <w:szCs w:val="16"/>
                <w:lang w:val="en-GB"/>
              </w:rPr>
              <w:t>; Dai and Zhao, 2017; Spinoni et al., 2019; Padrón et al., 2020)</w:t>
            </w:r>
            <w:r w:rsidRPr="00D424AA">
              <w:rPr>
                <w:rFonts w:cs="Times New Roman"/>
                <w:bCs/>
                <w:color w:val="000000" w:themeColor="text1"/>
                <w:sz w:val="16"/>
                <w:szCs w:val="16"/>
                <w:lang w:val="en-GB"/>
              </w:rPr>
              <w:fldChar w:fldCharType="end"/>
            </w:r>
            <w:commentRangeEnd w:id="5859"/>
            <w:r w:rsidR="00A26296">
              <w:rPr>
                <w:rStyle w:val="Marquedecommentaire"/>
              </w:rPr>
              <w:commentReference w:id="5859"/>
            </w:r>
            <w:r w:rsidRPr="00841A35">
              <w:rPr>
                <w:rFonts w:cs="Times New Roman"/>
                <w:bCs/>
                <w:color w:val="000000" w:themeColor="text1"/>
                <w:sz w:val="16"/>
                <w:szCs w:val="16"/>
                <w:lang w:val="en-GB"/>
              </w:rPr>
              <w:t xml:space="preserve"> and decrease of the drying effect of the atmospheric evaporative demand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2/met.1471", "ISSN" : "13504827", "author" : [ { "dropping-particle" : "", "family" : "Jhajharia", "given" : "D.", "non-dropping-particle" : "", "parse-names" : false, "suffix" : "" }, { "dropping-particle" : "", "family" : "Kumar", "given" : "R.", "non-dropping-particle" : "", "parse-names" : false, "suffix" : "" }, { "dropping-particle" : "", "family" : "Dabral", "given" : "P. P.", "non-dropping-particle" : "", "parse-names" : false, "suffix" : "" }, { "dropping-particle" : "", "family" : "Singh", "given" : "V. P.", "non-dropping-particle" : "", "parse-names" : false, "suffix" : "" }, { "dropping-particle" : "", "family" : "Choudhary", "given" : "R. R.", "non-dropping-particle" : "", "parse-names" : false, "suffix" : "" }, { "dropping-particle" : "", "family" : "Dinpashoh", "given" : "Y.", "non-dropping-particle" : "", "parse-names" : false, "suffix" : "" } ], "container-title" : "Meteorological Applications", "id" : "ITEM-1", "issue" : "3", "issued" : { "date-parts" : [ [ "2015", "7" ] ] }, "page" : "425-435", "title" : "Reference evapotranspiration under changing climate over\u00a0the\u00a0Thar\u00a0Desert\u00a0in\u00a0India", "translator" : [ { "dropping-particle" : "", "family" : "S2056", "given" : "", "non-dropping-particle" : "", "parse-names" : false, "suffix" : "" } ], "type" : "article-journal", "volume" : "22" }, "uris" : [ "http://www.mendeley.com/documents/?uuid=d77cb2b0-a7c4-4291-96fc-43b34fb0a4db" ] } ], "mendeley" : { "formattedCitation" : "(Jhajharia et al., 2015)", "plainTextFormattedCitation" : "(Jhajharia et al., 2015)", "previouslyFormattedCitation" : "(Jhajharia et al., 2015)"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Jhajharia et al., 2015)</w:t>
            </w:r>
            <w:r w:rsidRPr="00D424AA">
              <w:rPr>
                <w:rFonts w:cs="Times New Roman"/>
                <w:sz w:val="16"/>
                <w:szCs w:val="16"/>
                <w:lang w:val="en-GB"/>
              </w:rPr>
              <w:fldChar w:fldCharType="end"/>
            </w:r>
            <w:r w:rsidRPr="00841A35">
              <w:rPr>
                <w:rFonts w:cs="Times New Roman"/>
                <w:sz w:val="16"/>
                <w:szCs w:val="16"/>
                <w:lang w:val="en-GB"/>
              </w:rPr>
              <w:t>.</w:t>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691704D"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48E1456" w14:textId="6760AF92" w:rsidR="00D376F0" w:rsidRPr="00D424AA" w:rsidRDefault="00D376F0" w:rsidP="00D424AA">
            <w:pPr>
              <w:rPr>
                <w:rFonts w:cs="Times New Roman"/>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onsistent trends in drought between models and subregions</w:t>
            </w:r>
            <w:r w:rsidRPr="00D424AA">
              <w:rPr>
                <w:rFonts w:cs="Times New Roman"/>
                <w:bCs/>
                <w:color w:val="000000" w:themeColor="text1"/>
                <w:sz w:val="16"/>
                <w:szCs w:val="16"/>
                <w:lang w:val="en-GB"/>
              </w:rPr>
              <w:t xml:space="preserve"> </w:t>
            </w:r>
            <w:commentRangeStart w:id="5862"/>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Gu et al., 2020)", "manualFormatting" : "(Naumann et al., 2018; L. Xu et al., 2019; Gu et al., 2020)", "plainTextFormattedCitation" : "(Naumann et al., 2018; Xu et al., 2019a; Gu et al., 2020)", "previouslyFormattedCitation" : "(Naumann et al., 2018; Xu et al., 2019a;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Naumann et al., 2018; </w:t>
            </w:r>
            <w:ins w:id="5863" w:author="Robin Matthews" w:date="2021-07-14T11:32:00Z">
              <w:r w:rsidR="007D497F">
                <w:rPr>
                  <w:rFonts w:cs="Times New Roman"/>
                  <w:bCs/>
                  <w:noProof/>
                  <w:color w:val="000000" w:themeColor="text1"/>
                  <w:sz w:val="16"/>
                  <w:szCs w:val="16"/>
                  <w:lang w:val="en-GB"/>
                </w:rPr>
                <w:t xml:space="preserve">L. </w:t>
              </w:r>
            </w:ins>
            <w:r w:rsidR="00A26296">
              <w:rPr>
                <w:rFonts w:cs="Times New Roman"/>
                <w:bCs/>
                <w:noProof/>
                <w:color w:val="000000" w:themeColor="text1"/>
                <w:sz w:val="16"/>
                <w:szCs w:val="16"/>
                <w:lang w:val="en-GB"/>
              </w:rPr>
              <w:t>Xu et al., 2019</w:t>
            </w:r>
            <w:del w:id="5864" w:author="Robin Matthews" w:date="2021-07-14T11:32:00Z">
              <w:r w:rsidR="00A26296" w:rsidDel="007D497F">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 Gu et al., 2020)</w:t>
            </w:r>
            <w:r w:rsidRPr="00D424AA">
              <w:rPr>
                <w:rFonts w:cs="Times New Roman"/>
                <w:bCs/>
                <w:color w:val="000000" w:themeColor="text1"/>
                <w:sz w:val="16"/>
                <w:szCs w:val="16"/>
                <w:lang w:val="en-GB"/>
              </w:rPr>
              <w:fldChar w:fldCharType="end"/>
            </w:r>
            <w:commentRangeEnd w:id="5862"/>
            <w:r w:rsidR="00A26296">
              <w:rPr>
                <w:rStyle w:val="Marquedecommentaire"/>
              </w:rPr>
              <w:commentReference w:id="5862"/>
            </w:r>
            <w:r w:rsidRPr="00841A35">
              <w:rPr>
                <w:rFonts w:cs="Times New Roman"/>
                <w:bCs/>
                <w:color w:val="000000" w:themeColor="text1"/>
                <w:sz w:val="16"/>
                <w:szCs w:val="16"/>
                <w:lang w:val="en-GB"/>
              </w:rPr>
              <w:t xml:space="preserve">(Chapter 11 Supplementary Material (11.SM)) </w:t>
            </w: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9AF0354" w14:textId="26D3B5BF" w:rsidR="00D376F0" w:rsidRPr="00D424AA" w:rsidRDefault="00D376F0" w:rsidP="00D424AA">
            <w:pPr>
              <w:rPr>
                <w:rFonts w:cs="Times New Roman"/>
                <w:bCs/>
                <w:iCs/>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trends in drought between models, subregions and studies, </w:t>
            </w:r>
            <w:r w:rsidRPr="00D424AA">
              <w:rPr>
                <w:rFonts w:cs="Times New Roman"/>
                <w:bCs/>
                <w:color w:val="000000" w:themeColor="text1"/>
                <w:sz w:val="16"/>
                <w:szCs w:val="16"/>
                <w:lang w:val="en-GB"/>
              </w:rPr>
              <w:t>but slight dominant tendency towards wetting</w:t>
            </w:r>
            <w:ins w:id="5865" w:author="Robin Matthews" w:date="2021-07-14T11:34:00Z">
              <w:r w:rsidR="00712803">
                <w:rPr>
                  <w:rFonts w:cs="Times New Roman"/>
                  <w:bCs/>
                  <w:color w:val="000000" w:themeColor="text1"/>
                  <w:sz w:val="16"/>
                  <w:szCs w:val="16"/>
                  <w:lang w:val="en-GB"/>
                </w:rPr>
                <w:t xml:space="preserve"> </w:t>
              </w:r>
            </w:ins>
            <w:commentRangeStart w:id="5866"/>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Gu et al., 2020)", "manualFormatting" : "(Naumann et al., 2018; L. Xu et al., 2019; Cook et al., 2020; Gu et al., 2020)", "plainTextFormattedCitation" : "(Naumann et al., 2018; Xu et al., 2019a; Cook et al., 2020; Gu et al., 2020)", "previouslyFormattedCitation" : "(Naumann et al., 2018; Xu et al., 2019a; Cook et al., 2020;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Naumann et al., 2018; </w:t>
            </w:r>
            <w:ins w:id="5867" w:author="Robin Matthews" w:date="2021-07-14T11:34:00Z">
              <w:r w:rsidR="00712803">
                <w:rPr>
                  <w:rFonts w:cs="Times New Roman"/>
                  <w:bCs/>
                  <w:noProof/>
                  <w:color w:val="000000" w:themeColor="text1"/>
                  <w:sz w:val="16"/>
                  <w:szCs w:val="16"/>
                  <w:lang w:val="en-GB"/>
                </w:rPr>
                <w:t xml:space="preserve">L. </w:t>
              </w:r>
            </w:ins>
            <w:r w:rsidR="00A26296">
              <w:rPr>
                <w:rFonts w:cs="Times New Roman"/>
                <w:bCs/>
                <w:noProof/>
                <w:color w:val="000000" w:themeColor="text1"/>
                <w:sz w:val="16"/>
                <w:szCs w:val="16"/>
                <w:lang w:val="en-GB"/>
              </w:rPr>
              <w:t>Xu et al., 2019</w:t>
            </w:r>
            <w:del w:id="5868" w:author="Robin Matthews" w:date="2021-07-14T11:34:00Z">
              <w:r w:rsidR="00A26296" w:rsidDel="00712803">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 Cook et al., 2020; Gu et al., 2020)</w:t>
            </w:r>
            <w:r w:rsidRPr="00D424AA">
              <w:rPr>
                <w:rFonts w:cs="Times New Roman"/>
                <w:bCs/>
                <w:color w:val="000000" w:themeColor="text1"/>
                <w:sz w:val="16"/>
                <w:szCs w:val="16"/>
                <w:lang w:val="en-GB"/>
              </w:rPr>
              <w:fldChar w:fldCharType="end"/>
            </w:r>
            <w:commentRangeEnd w:id="5866"/>
            <w:r w:rsidR="00A26296">
              <w:rPr>
                <w:rStyle w:val="Marquedecommentaire"/>
              </w:rPr>
              <w:commentReference w:id="5866"/>
            </w:r>
            <w:r w:rsidRPr="00841A35">
              <w:rPr>
                <w:rFonts w:cs="Times New Roman"/>
                <w:bCs/>
                <w:color w:val="000000" w:themeColor="text1"/>
                <w:sz w:val="16"/>
                <w:szCs w:val="16"/>
                <w:lang w:val="en-GB"/>
              </w:rPr>
              <w:t xml:space="preserve">(CMIP6.ANNEX-CH11) </w:t>
            </w:r>
          </w:p>
        </w:tc>
        <w:tc>
          <w:tcPr>
            <w:tcW w:w="2607" w:type="dxa"/>
            <w:tcBorders>
              <w:top w:val="dashed" w:sz="4" w:space="0" w:color="000000"/>
              <w:left w:val="single" w:sz="4" w:space="0" w:color="000000"/>
              <w:bottom w:val="single" w:sz="4" w:space="0" w:color="000000"/>
              <w:right w:val="single" w:sz="4" w:space="0" w:color="000000"/>
            </w:tcBorders>
            <w:shd w:val="clear" w:color="auto" w:fill="E1EAF7"/>
          </w:tcPr>
          <w:p w14:paraId="5A1F906B" w14:textId="03122A87" w:rsidR="00D376F0" w:rsidRPr="00FE4BC4" w:rsidRDefault="00D376F0" w:rsidP="00D424AA">
            <w:pPr>
              <w:rPr>
                <w:rFonts w:cs="Times New Roman"/>
                <w:sz w:val="16"/>
                <w:szCs w:val="16"/>
                <w:lang w:val="en-GB"/>
              </w:rPr>
            </w:pPr>
            <w:r w:rsidRPr="00D424AA">
              <w:rPr>
                <w:rFonts w:cs="Times New Roman"/>
                <w:b/>
                <w:bCs/>
                <w:i/>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Decreased drying trend</w:t>
            </w:r>
            <w:r w:rsidRPr="00D424AA">
              <w:rPr>
                <w:rFonts w:cs="Times New Roman"/>
                <w:bCs/>
                <w:color w:val="000000" w:themeColor="text1"/>
                <w:sz w:val="16"/>
                <w:szCs w:val="16"/>
                <w:lang w:val="en-GB"/>
              </w:rPr>
              <w:t xml:space="preserve"> (Chapter 11 Supplementary Material (11.SM</w:t>
            </w:r>
            <w:commentRangeStart w:id="5869"/>
            <w:r w:rsidRPr="00D424AA">
              <w:rPr>
                <w:rFonts w:cs="Times New Roman"/>
                <w:bCs/>
                <w:color w:val="000000" w:themeColor="text1"/>
                <w:sz w:val="16"/>
                <w:szCs w:val="16"/>
                <w:lang w:val="en-GB"/>
              </w:rPr>
              <w:t>))</w:t>
            </w:r>
            <w:r w:rsidRPr="00D424AA">
              <w:rPr>
                <w:rFonts w:cs="Times New Roman"/>
                <w:bCs/>
                <w:color w:val="000000" w:themeColor="text1"/>
                <w:sz w:val="16"/>
                <w:szCs w:val="16"/>
                <w:lang w:val="en-GB"/>
              </w:rPr>
              <w:fldChar w:fldCharType="begin" w:fldLock="1"/>
            </w:r>
            <w:ins w:id="5870" w:author="Robin Matthews" w:date="2021-07-14T11:33:00Z">
              <w:r w:rsidR="00712803">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175/JHM-D-13-0177.1", "ISSN" : "1525-755X", "abstract" : "AbstractChanges in precipitation, air temperature, and model-simulated soil moisture were examined for the observed (1950?2008) and projected (2010?99) climate for the sowing period of Kharif and Rabi [KHARIF_SOW (May?July) and RABI_SOW (October?December)] and the entire Kharif and Rabi [KHARIF (May?October) and RABI (October?April)] crop-growing periods in India. During the KHARIF_SOW and KHARIF periods, precipitation declined significantly in the Gangetic Plain, which in turn resulted in declines in soil moisture. Statistically significant warming trends were noticed as all-India-averaged air temperature increased by 0.40\u00b0, 0.90\u00b0, and 0.70\u00b0C in the KHARIF, RABI_SOW, and RABI periods, respectively, during 1950?2008. Frequency and areal extent of soil moisture?based droughts increased substantially during the latter half (1980?2008) of the observed period. Under the projected climate (2010?99), precipitation, air temperature, and soil moisture are projected to increase in all four crop-growing seasons. In the projected climate, all-India ensemble mean precipitation, air temperature, and soil moisture are projected to increase up to 39% (RABI_SOW period), 2.3\u00b0C, and 5.3%, respectively, in the crop-growing periods. While projected changes in air temperature are robust across India, robust increases in precipitation and soil moisture are projected to occur in the end-term (2070?99) climate. Frequency and areal extents of soil moisture?based severe, extreme, and exceptional droughts are projected to increase in the near- (2010?39) and midterm (2040?69) climate in the majority of crop-growing seasons in India. However, frequency and areal extent of droughts during the crop-growing period are projected to decline in the end-term climate in the entire crop-growing period because of projected increases in the monsoon season precipitation.", "author" : [ { "dropping-particle" : "", "family" : "Mishra", "given" : "Vimal", "non-dropping-particle" : "", "parse-names" : false, "suffix" : "" }, { "dropping-particle" : "", "family" : "Shah", "given" : "Reepal", "non-dropping-particle" : "", "parse-names" : false, "suffix" : "" }, { "dropping-particle" : "", "family" : "Thrasher", "given" : "Bridget", "non-dropping-particle" : "", "parse-names" : false, "suffix" : "" } ], "container-title" : "Journal of Hydrometeorology", "id" : "ITEM-2", "issue" : "6", "issued" : { "date-parts" : [ [ "2014", "8", "7" ] ] }, "note" : "doi: 10.1175/JHM-D-13-0177.1", "page" : "2267-2292", "publisher" : "American Meteorological Society", "title" : "Soil Moisture Droughts under the Retrospective and Projected Climate in India", "translator" : [ { "dropping-particle" : "", "family" : "S368", "given" : "", "non-dropping-particle" : "", "parse-names" : false, "suffix" : "" } ], "type" : "article-journal", "volume" : "15" }, "uris" : [ "http://www.mendeley.com/documents/?uuid=bfad625c-a507-4e3a-aa58-a4145f54b066" ] }, { "id" : "ITEM-3",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3",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4",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4",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5",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5",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6",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6",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Mishra et al., 2014b; Dai et al., 2018; Lu et al., 2019; Vicente-Serrano et al., 2020a)", "manualFormatting" : "(Cook et al., 2014a, 2020; Mishra et al., 2014a; Dai et al., 2018; Lu et al., 2019; Vicente-Serrano et al., 2020c)", "plainTextFormattedCitation" : "(Cook et al., 2014a, 2020; Mishra et al., 2014b; Dai et al., 2018; Lu et al., 2019; Vicente-Serrano et al., 2020a)", "previouslyFormattedCitation" : "(Cook et al., 2014a, 2020; Mishra et al., 2014b; Dai et al., 2018; Lu et al., 2019; Vicente-Serrano et al., 2020a)" }, "properties" : { "noteIndex" : 0 }, "schema" : "https://github.com/citation-style-language/schema/raw/master/csl-citation.json" }</w:instrText>
              </w:r>
            </w:ins>
            <w:del w:id="5871" w:author="Robin Matthews" w:date="2021-07-14T11:33:00Z">
              <w:r w:rsidR="00AB36D4" w:rsidDel="00712803">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175/JHM-D-13-0177.1", "ISSN" : "1525-755X", "abstract" : "AbstractChanges in precipitation, air temperature, and model-simulated soil moisture were examined for the observed (1950?2008) and projected (2010?99) climate for the sowing period of Kharif and Rabi [KHARIF_SOW (May?July) and RABI_SOW (October?December)] and the entire Kharif and Rabi [KHARIF (May?October) and RABI (October?April)] crop-growing periods in India. During the KHARIF_SOW and KHARIF periods, precipitation declined significantly in the Gangetic Plain, which in turn resulted in declines in soil moisture. Statistically significant warming trends were noticed as all-India-averaged air temperature increased by 0.40\u00b0, 0.90\u00b0, and 0.70\u00b0C in the KHARIF, RABI_SOW, and RABI periods, respectively, during 1950?2008. Frequency and areal extent of soil moisture?based droughts increased substantially during the latter half (1980?2008) of the observed period. Under the projected climate (2010?99), precipitation, air temperature, and soil moisture are projected to increase in all four crop-growing seasons. In the projected climate, all-India ensemble mean precipitation, air temperature, and soil moisture are projected to increase up to 39% (RABI_SOW period), 2.3\u00b0C, and 5.3%, respectively, in the crop-growing periods. While projected changes in air temperature are robust across India, robust increases in precipitation and soil moisture are projected to occur in the end-term (2070?99) climate. Frequency and areal extents of soil moisture?based severe, extreme, and exceptional droughts are projected to increase in the near- (2010?39) and midterm (2040?69) climate in the majority of crop-growing seasons in India. However, frequency and areal extent of droughts during the crop-growing period are projected to decline in the end-term climate in the entire crop-growing period because of projected increases in the monsoon season precipitation.", "author" : [ { "dropping-particle" : "", "family" : "Mishra", "given" : "Vimal", "non-dropping-particle" : "", "parse-names" : false, "suffix" : "" }, { "dropping-particle" : "", "family" : "Shah", "given" : "Reepal", "non-dropping-particle" : "", "parse-names" : false, "suffix" : "" }, { "dropping-particle" : "", "family" : "Thrasher", "given" : "Bridget", "non-dropping-particle" : "", "parse-names" : false, "suffix" : "" } ], "container-title" : "Journal of Hydrometeorology", "id" : "ITEM-2", "issue" : "6", "issued" : { "date-parts" : [ [ "2014", "8", "7" ] ] }, "note" : "doi: 10.1175/JHM-D-13-0177.1", "page" : "2267-2292", "publisher" : "American Meteorological Society", "title" : "Soil Moisture Droughts under the Retrospective and Projected Climate in India", "translator" : [ { "dropping-particle" : "", "family" : "S368", "given" : "", "non-dropping-particle" : "", "parse-names" : false, "suffix" : "" } ], "type" : "article-journal", "volume" : "15" }, "uris" : [ "http://www.mendeley.com/documents/?uuid=bfad625c-a507-4e3a-aa58-a4145f54b066" ] }, { "id" : "ITEM-3",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3",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4",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4",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5",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5",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6",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6",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Mishra et al., 2014b; Dai et al., 2018; Lu et al., 2019; Vicente-Serrano et al., 2020a)", "plainTextFormattedCitation" : "(Cook et al., 2014a, 2020; Mishra et al., 2014b; Dai et al., 2018; Lu et al., 2019; Vicente-Serrano et al., 2020a)", "previouslyFormattedCitation" : "(Cook et al., 2014a, 2020; Mishra et al., 2014b; Dai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2020; Mishra et al., 2014</w:t>
            </w:r>
            <w:ins w:id="5872" w:author="Robin Matthews" w:date="2021-07-14T11:33:00Z">
              <w:r w:rsidR="00712803">
                <w:rPr>
                  <w:rFonts w:cs="Times New Roman"/>
                  <w:bCs/>
                  <w:noProof/>
                  <w:color w:val="000000" w:themeColor="text1"/>
                  <w:sz w:val="16"/>
                  <w:szCs w:val="16"/>
                  <w:lang w:val="en-GB"/>
                </w:rPr>
                <w:t>a</w:t>
              </w:r>
            </w:ins>
            <w:del w:id="5873" w:author="Robin Matthews" w:date="2021-07-14T11:33:00Z">
              <w:r w:rsidR="00A26296" w:rsidDel="00712803">
                <w:rPr>
                  <w:rFonts w:cs="Times New Roman"/>
                  <w:bCs/>
                  <w:noProof/>
                  <w:color w:val="000000" w:themeColor="text1"/>
                  <w:sz w:val="16"/>
                  <w:szCs w:val="16"/>
                  <w:lang w:val="en-GB"/>
                </w:rPr>
                <w:delText>b</w:delText>
              </w:r>
            </w:del>
            <w:r w:rsidR="00A26296">
              <w:rPr>
                <w:rFonts w:cs="Times New Roman"/>
                <w:bCs/>
                <w:noProof/>
                <w:color w:val="000000" w:themeColor="text1"/>
                <w:sz w:val="16"/>
                <w:szCs w:val="16"/>
                <w:lang w:val="en-GB"/>
              </w:rPr>
              <w:t>; Dai et al., 2018; Lu et al., 2019; Vicente-Serrano et al., 2020</w:t>
            </w:r>
            <w:ins w:id="5874" w:author="Robin Matthews" w:date="2021-07-14T11:33:00Z">
              <w:r w:rsidR="00712803">
                <w:rPr>
                  <w:rFonts w:cs="Times New Roman"/>
                  <w:bCs/>
                  <w:noProof/>
                  <w:color w:val="000000" w:themeColor="text1"/>
                  <w:sz w:val="16"/>
                  <w:szCs w:val="16"/>
                  <w:lang w:val="en-GB"/>
                </w:rPr>
                <w:t>c</w:t>
              </w:r>
            </w:ins>
            <w:del w:id="5875" w:author="Robin Matthews" w:date="2021-07-14T11:33:00Z">
              <w:r w:rsidR="00A26296" w:rsidDel="00712803">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869"/>
            <w:r w:rsidR="00A26296">
              <w:rPr>
                <w:rStyle w:val="Marquedecommentaire"/>
              </w:rPr>
              <w:commentReference w:id="5869"/>
            </w:r>
            <w:r w:rsidRPr="00FE4BC4">
              <w:rPr>
                <w:rFonts w:cs="Times New Roman"/>
                <w:bCs/>
                <w:color w:val="000000" w:themeColor="text1"/>
                <w:sz w:val="16"/>
                <w:szCs w:val="16"/>
                <w:lang w:val="en-GB"/>
              </w:rPr>
              <w:t>(Chapter 11 Supplementary Material (11.SM))</w:t>
            </w:r>
          </w:p>
        </w:tc>
      </w:tr>
      <w:tr w:rsidR="00D376F0" w:rsidRPr="00F1665C" w14:paraId="72EE19A2" w14:textId="77777777" w:rsidTr="00723657">
        <w:trPr>
          <w:cantSplit/>
          <w:trHeight w:val="697"/>
        </w:trPr>
        <w:tc>
          <w:tcPr>
            <w:tcW w:w="846" w:type="dxa"/>
            <w:vMerge/>
            <w:tcBorders>
              <w:left w:val="single" w:sz="4" w:space="0" w:color="000000"/>
              <w:bottom w:val="single" w:sz="4" w:space="0" w:color="000000"/>
              <w:right w:val="single" w:sz="4" w:space="0" w:color="000000"/>
            </w:tcBorders>
          </w:tcPr>
          <w:p w14:paraId="42B10F18" w14:textId="77777777" w:rsidR="00D376F0" w:rsidRPr="00FE4BC4" w:rsidRDefault="00D376F0" w:rsidP="00D424AA">
            <w:pPr>
              <w:rPr>
                <w:rFonts w:cs="Times New Roman"/>
                <w:color w:val="000000" w:themeColor="text1"/>
                <w:sz w:val="16"/>
                <w:szCs w:val="16"/>
                <w:lang w:val="en-GB"/>
              </w:rPr>
            </w:pPr>
          </w:p>
        </w:tc>
        <w:tc>
          <w:tcPr>
            <w:tcW w:w="709" w:type="dxa"/>
            <w:tcBorders>
              <w:top w:val="single" w:sz="4" w:space="0" w:color="000000"/>
              <w:left w:val="single" w:sz="4" w:space="0" w:color="000000"/>
              <w:bottom w:val="single" w:sz="4" w:space="0" w:color="000000"/>
              <w:right w:val="single" w:sz="4" w:space="0" w:color="000000"/>
            </w:tcBorders>
          </w:tcPr>
          <w:p w14:paraId="1D9CE0EA" w14:textId="77777777" w:rsidR="00D376F0" w:rsidRPr="00FE4BC4" w:rsidRDefault="00D376F0" w:rsidP="00D424AA">
            <w:pPr>
              <w:jc w:val="center"/>
              <w:rPr>
                <w:rFonts w:cs="Times New Roman"/>
                <w:color w:val="000000" w:themeColor="text1"/>
                <w:sz w:val="16"/>
                <w:szCs w:val="16"/>
                <w:lang w:val="en-GB"/>
              </w:rPr>
            </w:pPr>
            <w:r w:rsidRPr="00FE4BC4">
              <w:rPr>
                <w:rFonts w:cs="Times New Roman"/>
                <w:color w:val="000000" w:themeColor="text1"/>
                <w:sz w:val="16"/>
                <w:szCs w:val="16"/>
                <w:lang w:val="en-GB"/>
              </w:rPr>
              <w:t>HYDR</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66D38A4" w14:textId="121403AF" w:rsidR="00D376F0" w:rsidRPr="00D424AA" w:rsidRDefault="00D376F0" w:rsidP="00D424AA">
            <w:pPr>
              <w:rPr>
                <w:rFonts w:cs="Times New Roman"/>
                <w:bCs/>
                <w:iCs/>
                <w:color w:val="000000" w:themeColor="text1"/>
                <w:sz w:val="16"/>
                <w:szCs w:val="16"/>
                <w:lang w:val="en-GB"/>
              </w:rPr>
            </w:pPr>
            <w:r w:rsidRPr="00FE4BC4">
              <w:rPr>
                <w:rFonts w:cs="Times New Roman"/>
                <w:b/>
                <w:bCs/>
                <w:i/>
                <w:color w:val="000000" w:themeColor="text1"/>
                <w:sz w:val="16"/>
                <w:szCs w:val="16"/>
                <w:shd w:val="clear" w:color="auto" w:fill="D9D9D9" w:themeFill="background1" w:themeFillShade="D9"/>
                <w:lang w:val="en-GB"/>
              </w:rPr>
              <w:t>Low confi</w:t>
            </w:r>
            <w:r w:rsidRPr="00D424AA">
              <w:rPr>
                <w:rFonts w:cs="Times New Roman"/>
                <w:b/>
                <w:bCs/>
                <w:i/>
                <w:color w:val="000000" w:themeColor="text1"/>
                <w:sz w:val="16"/>
                <w:szCs w:val="16"/>
                <w:shd w:val="clear" w:color="auto" w:fill="D9D9D9" w:themeFill="background1" w:themeFillShade="D9"/>
                <w:lang w:val="en-GB"/>
              </w:rPr>
              <w:t>dence</w:t>
            </w:r>
            <w:r w:rsidRPr="00D424AA">
              <w:rPr>
                <w:rFonts w:cs="Times New Roman"/>
                <w:b/>
                <w:color w:val="000000" w:themeColor="text1"/>
                <w:sz w:val="16"/>
                <w:szCs w:val="16"/>
                <w:shd w:val="clear" w:color="auto" w:fill="D9D9D9" w:themeFill="background1" w:themeFillShade="D9"/>
                <w:lang w:val="en-GB"/>
              </w:rPr>
              <w:t xml:space="preserve">: Limited evidence. </w:t>
            </w:r>
            <w:r w:rsidRPr="00D424AA">
              <w:rPr>
                <w:rFonts w:cs="Times New Roman"/>
                <w:bCs/>
                <w:color w:val="000000" w:themeColor="text1"/>
                <w:sz w:val="16"/>
                <w:szCs w:val="16"/>
                <w:shd w:val="clear" w:color="auto" w:fill="D9D9D9" w:themeFill="background1" w:themeFillShade="D9"/>
                <w:lang w:val="en-GB"/>
              </w:rPr>
              <w:t xml:space="preserve">Inconsistent trends or limited data in available studies </w:t>
            </w:r>
            <w:r w:rsidRPr="00D424AA">
              <w:rPr>
                <w:rFonts w:cs="Times New Roman"/>
                <w:bCs/>
                <w:color w:val="000000" w:themeColor="text1"/>
                <w:sz w:val="16"/>
                <w:szCs w:val="16"/>
                <w:shd w:val="clear" w:color="auto" w:fill="D9D9D9" w:themeFill="background1" w:themeFillShade="D9"/>
                <w:lang w:val="en-GB"/>
              </w:rPr>
              <w:fldChar w:fldCharType="begin" w:fldLock="1"/>
            </w:r>
            <w:r w:rsidR="00FF6231">
              <w:rPr>
                <w:rFonts w:cs="Times New Roman"/>
                <w:bCs/>
                <w:color w:val="000000" w:themeColor="text1"/>
                <w:sz w:val="16"/>
                <w:szCs w:val="16"/>
                <w:shd w:val="clear" w:color="auto" w:fill="D9D9D9" w:themeFill="background1" w:themeFillShade="D9"/>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2",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2",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3", "itemData" : { "DOI" : "10.1007/s10584-016-1742-x", "abstract" : "\u00a9 2016, Springer Science+Business Media Dordrecht. While most models project large increases in agricultural drought frequency and severity in the 21st century, significant uncertainties exist in these projections. Here, we compare the model-simulated changes with observation-based estimates since 1900 and examine model projections from both the Coupled Model Inter-comparison Project Phase 3 (CMIP3) and Phase 5 (CMIP5). We use the self-calibrated Palmer Drought Severity Index with the Penman-Monteith potential evapotranspiration (PET) (sc_PDSI_pm) as a measure of agricultural drought. Results show that estimated long-term changes in global and hemispheric drought areas from 1900 to 2014 are consistent with the CMIP3 and CMIP5 model-simulated response to historical greenhouse gases and other external forcing, with the short-term variations within the model spread of internal variability, despite that regional changes are still dominated by internal variability. Both the CMIP3 and CMIP5 models project continued increases (by 50\u2013200\u00a0% in a relative sense) in the 21st century in global agricultural drought frequency and area even under low-moderate emissions scenarios, resulting from a decrease in the mean and flattening of the probability distribution functions (PDFs) of the sc_PDSI_pm. This flattening is especially pronounced over the Northern Hemisphere land, leading to increased drought frequency even over areas with increasing sc_PDSI_pm. Large differences exist in the CMIP3 and CMIP5 model-projected precipitation and drought changes over the Sahel and northern Australia due to uncertainties in simulating the African Inter-tropical convergence zone (ITCZ) and the subsidence zone over northern Australia, while the wetting trend over East Africa reflects a robust response of the Indian Ocean ITCZ seen in both the CMIP3 and CMIP5 models. While warming-induced PET increases over all latitudes and precipitation decreases over subtropical land are responsible for mean sc_PDSI_pm decreases, the exact cause of its PDF flattening needs further investigation.", "author" : [ { "dropping-particle" : "", "family" : "Zhao", "given" : "T.", "non-dropping-particle" : "", "parse-names" : false, "suffix" : "" }, { "dropping-particle" : "", "family" : "Dai", "given" : "A.", "non-dropping-particle" : "", "parse-names" : false, "suffix" : "" } ], "container-title" : "Climatic Change", "id" : "ITEM-3", "issue" : "3", "issued" : { "date-parts" : [ [ "2017" ] ] }, "page" : "535-548", "title" : "Uncertainties in historical changes and future projections of drought. Part II: model-simulated historical and future drought changes", "translator" : [ { "dropping-particle" : "", "family" : "S559", "given" : "", "non-dropping-particle" : "", "parse-names" : false, "suffix" : "" } ], "type" : "article-journal", "volume" : "144" }, "uris" : [ "http://www.mendeley.com/documents/?uuid=6d80b731-aa7d-493a-ae52-aeff660d2862" ] } ], "mendeley" : { "formattedCitation" : "(Zhao and Dai, 2017; Gudmundsson et al., 2019, 2021)", "plainTextFormattedCitation" : "(Zhao and Dai, 2017; Gudmundsson et al., 2019, 2021)", "previouslyFormattedCitation" : "(Zhao and Dai, 2017; Gudmundsson et al., 2019, 2021)" }, "properties" : { "noteIndex" : 0 }, "schema" : "https://github.com/citation-style-language/schema/raw/master/csl-citation.json" }</w:instrText>
            </w:r>
            <w:r w:rsidRPr="00D424AA">
              <w:rPr>
                <w:rFonts w:cs="Times New Roman"/>
                <w:bCs/>
                <w:color w:val="000000" w:themeColor="text1"/>
                <w:sz w:val="16"/>
                <w:szCs w:val="16"/>
                <w:shd w:val="clear" w:color="auto" w:fill="D9D9D9" w:themeFill="background1" w:themeFillShade="D9"/>
                <w:lang w:val="en-GB"/>
              </w:rPr>
              <w:fldChar w:fldCharType="separate"/>
            </w:r>
            <w:r w:rsidR="00A26296">
              <w:rPr>
                <w:rFonts w:cs="Times New Roman"/>
                <w:bCs/>
                <w:noProof/>
                <w:color w:val="000000" w:themeColor="text1"/>
                <w:sz w:val="16"/>
                <w:szCs w:val="16"/>
                <w:shd w:val="clear" w:color="auto" w:fill="D9D9D9" w:themeFill="background1" w:themeFillShade="D9"/>
                <w:lang w:val="en-GB"/>
              </w:rPr>
              <w:t>(Zhao and Dai, 2017; Gudmundsson et al., 2019, 2021)</w:t>
            </w:r>
            <w:r w:rsidRPr="00D424AA">
              <w:rPr>
                <w:rFonts w:cs="Times New Roman"/>
                <w:bCs/>
                <w:color w:val="000000" w:themeColor="text1"/>
                <w:sz w:val="16"/>
                <w:szCs w:val="16"/>
                <w:shd w:val="clear" w:color="auto" w:fill="D9D9D9" w:themeFill="background1" w:themeFillShade="D9"/>
                <w:lang w:val="en-GB"/>
              </w:rPr>
              <w:fldChar w:fldCharType="end"/>
            </w:r>
            <w:r w:rsidRPr="00841A35">
              <w:rPr>
                <w:rFonts w:cs="Times New Roman"/>
                <w:bCs/>
                <w:color w:val="000000" w:themeColor="text1"/>
                <w:sz w:val="16"/>
                <w:szCs w:val="16"/>
                <w:lang w:val="en-GB"/>
              </w:rPr>
              <w:t>.</w:t>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722B7EE"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9F702D3" w14:textId="75650BD9" w:rsidR="00D376F0" w:rsidRPr="00D424AA" w:rsidRDefault="00D376F0" w:rsidP="00D424AA">
            <w:pPr>
              <w:rPr>
                <w:rFonts w:cs="Times New Roman"/>
                <w:bCs/>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r w:rsidRPr="00841A35">
              <w:rPr>
                <w:rFonts w:cs="Times New Roman"/>
                <w:bCs/>
                <w:sz w:val="16"/>
                <w:szCs w:val="16"/>
                <w:lang w:val="en-GB" w:eastAsia="en-CA"/>
              </w:rPr>
              <w:t>.</w:t>
            </w: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4341891" w14:textId="25F6E163" w:rsidR="00D376F0" w:rsidRPr="00D424AA" w:rsidRDefault="00D376F0" w:rsidP="00D424AA">
            <w:pPr>
              <w:rPr>
                <w:rFonts w:cs="Times New Roman"/>
                <w:bCs/>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Lack of signal in CMIP5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r w:rsidRPr="00841A35">
              <w:rPr>
                <w:rFonts w:cs="Times New Roman"/>
                <w:b/>
                <w:color w:val="000000" w:themeColor="text1"/>
                <w:sz w:val="16"/>
                <w:szCs w:val="16"/>
                <w:lang w:val="en-GB"/>
              </w:rPr>
              <w:t>.</w:t>
            </w:r>
            <w:r w:rsidRPr="00D424AA">
              <w:rPr>
                <w:rFonts w:cs="Times New Roman"/>
                <w:sz w:val="16"/>
                <w:szCs w:val="16"/>
                <w:lang w:val="en-GB" w:eastAsia="en-CA"/>
              </w:rPr>
              <w:t xml:space="preserve"> Decrease in dryness in CMIP6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Cook et al., 2020)</w:t>
            </w:r>
            <w:r w:rsidRPr="00D424AA">
              <w:rPr>
                <w:rFonts w:cs="Times New Roman"/>
                <w:sz w:val="16"/>
                <w:szCs w:val="16"/>
                <w:lang w:val="en-GB" w:eastAsia="en-CA"/>
              </w:rPr>
              <w:fldChar w:fldCharType="end"/>
            </w:r>
            <w:r w:rsidRPr="00841A35">
              <w:rPr>
                <w:rFonts w:cs="Times New Roman"/>
                <w:sz w:val="16"/>
                <w:szCs w:val="16"/>
                <w:lang w:val="en-GB" w:eastAsia="en-CA"/>
              </w:rPr>
              <w:t xml:space="preserve">; mostly inconsistent trends in HAPPI-MIP driven simulations with one hydrological model </w:t>
            </w:r>
            <w:commentRangeStart w:id="5876"/>
            <w:r w:rsidRPr="00D424AA">
              <w:rPr>
                <w:rFonts w:cs="Times New Roman"/>
                <w:sz w:val="16"/>
                <w:szCs w:val="16"/>
                <w:lang w:val="en-GB" w:eastAsia="en-CA"/>
              </w:rPr>
              <w:fldChar w:fldCharType="begin" w:fldLock="1"/>
            </w:r>
            <w:ins w:id="5877" w:author="Robin Matthews" w:date="2021-07-14T11:34:00Z">
              <w:r w:rsidR="00712803">
                <w:rPr>
                  <w:rFonts w:cs="Times New Roman"/>
                  <w:sz w:val="16"/>
                  <w:szCs w:val="16"/>
                  <w:lang w:val="en-GB" w:eastAsia="en-CA"/>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manualFormatting" : "(R. Zhai et al., 2020)", "plainTextFormattedCitation" : "(Zhai et al., 2020b)", "previouslyFormattedCitation" : "(Zhai et al., 2020b)" }, "properties" : { "noteIndex" : 0 }, "schema" : "https://github.com/citation-style-language/schema/raw/master/csl-citation.json" }</w:instrText>
              </w:r>
            </w:ins>
            <w:del w:id="5878" w:author="Robin Matthews" w:date="2021-07-14T11:34:00Z">
              <w:r w:rsidR="00FF6231" w:rsidDel="00712803">
                <w:rPr>
                  <w:rFonts w:cs="Times New Roman"/>
                  <w:sz w:val="16"/>
                  <w:szCs w:val="16"/>
                  <w:lang w:val="en-GB" w:eastAsia="en-CA"/>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plainTextFormattedCitation" : "(Zhai et al., 2020b)", "previouslyFormattedCitation" :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ins w:id="5879" w:author="Robin Matthews" w:date="2021-07-14T11:34:00Z">
              <w:r w:rsidR="00712803">
                <w:rPr>
                  <w:rFonts w:cs="Times New Roman"/>
                  <w:noProof/>
                  <w:sz w:val="16"/>
                  <w:szCs w:val="16"/>
                  <w:lang w:val="en-GB" w:eastAsia="en-CA"/>
                </w:rPr>
                <w:t xml:space="preserve">R. </w:t>
              </w:r>
            </w:ins>
            <w:r w:rsidR="00A26296">
              <w:rPr>
                <w:rFonts w:cs="Times New Roman"/>
                <w:noProof/>
                <w:sz w:val="16"/>
                <w:szCs w:val="16"/>
                <w:lang w:val="en-GB" w:eastAsia="en-CA"/>
              </w:rPr>
              <w:t>Zhai et al., 2020</w:t>
            </w:r>
            <w:del w:id="5880" w:author="Robin Matthews" w:date="2021-07-14T11:34:00Z">
              <w:r w:rsidR="00A26296" w:rsidDel="00712803">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876"/>
            <w:r w:rsidR="00A26296">
              <w:rPr>
                <w:rStyle w:val="Marquedecommentaire"/>
              </w:rPr>
              <w:commentReference w:id="5876"/>
            </w:r>
            <w:r w:rsidRPr="00841A35">
              <w:rPr>
                <w:rFonts w:cs="Times New Roman"/>
                <w:sz w:val="16"/>
                <w:szCs w:val="16"/>
                <w:lang w:val="en-GB" w:eastAsia="en-CA"/>
              </w:rPr>
              <w:t>.</w:t>
            </w: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D9F4A31" w14:textId="7CF26BEC" w:rsidR="00D376F0" w:rsidRPr="00D707C3" w:rsidRDefault="00D376F0" w:rsidP="00D424AA">
            <w:pPr>
              <w:rPr>
                <w:rFonts w:cs="Times New Roman"/>
                <w:i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Inconsistent trends</w:t>
            </w:r>
            <w:r w:rsidRPr="00D424AA">
              <w:rPr>
                <w:rFonts w:cs="Times New Roman"/>
                <w:iCs/>
                <w:color w:val="000000" w:themeColor="text1"/>
                <w:sz w:val="16"/>
                <w:szCs w:val="16"/>
                <w:lang w:val="en-GB"/>
              </w:rPr>
              <w:t xml:space="preserve"> between models and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F1665C" w14:paraId="32240B3B" w14:textId="77777777" w:rsidTr="00723657">
        <w:trPr>
          <w:cantSplit/>
          <w:trHeight w:val="1134"/>
        </w:trPr>
        <w:tc>
          <w:tcPr>
            <w:tcW w:w="846" w:type="dxa"/>
            <w:vMerge w:val="restart"/>
            <w:tcBorders>
              <w:top w:val="single" w:sz="4" w:space="0" w:color="000000"/>
              <w:left w:val="single" w:sz="4" w:space="0" w:color="000000"/>
              <w:right w:val="single" w:sz="4" w:space="0" w:color="000000"/>
            </w:tcBorders>
          </w:tcPr>
          <w:p w14:paraId="335A41E8" w14:textId="77777777" w:rsidR="00D376F0" w:rsidRPr="00FE4BC4" w:rsidRDefault="00D376F0" w:rsidP="00841A35">
            <w:pPr>
              <w:jc w:val="center"/>
              <w:rPr>
                <w:rFonts w:cs="Times New Roman"/>
                <w:color w:val="000000" w:themeColor="text1"/>
                <w:sz w:val="16"/>
                <w:szCs w:val="16"/>
                <w:lang w:val="en-GB"/>
              </w:rPr>
            </w:pPr>
            <w:r w:rsidRPr="00D707C3">
              <w:rPr>
                <w:rFonts w:cs="Times New Roman"/>
                <w:sz w:val="16"/>
                <w:szCs w:val="16"/>
                <w:lang w:val="en-GB" w:eastAsia="en-CA"/>
              </w:rPr>
              <w:t xml:space="preserve">Southeast </w:t>
            </w:r>
            <w:r w:rsidRPr="00FE4BC4">
              <w:rPr>
                <w:rFonts w:cs="Times New Roman"/>
                <w:sz w:val="16"/>
                <w:szCs w:val="16"/>
                <w:lang w:val="en-GB" w:eastAsia="en-CA"/>
              </w:rPr>
              <w:t>Asia (SEA)</w:t>
            </w:r>
          </w:p>
        </w:tc>
        <w:tc>
          <w:tcPr>
            <w:tcW w:w="709" w:type="dxa"/>
            <w:tcBorders>
              <w:top w:val="single" w:sz="4" w:space="0" w:color="000000"/>
              <w:left w:val="single" w:sz="4" w:space="0" w:color="000000"/>
              <w:bottom w:val="single" w:sz="4" w:space="0" w:color="000000"/>
              <w:right w:val="single" w:sz="4" w:space="0" w:color="000000"/>
            </w:tcBorders>
          </w:tcPr>
          <w:p w14:paraId="289F240B" w14:textId="77777777" w:rsidR="00D376F0" w:rsidRPr="00FE4BC4" w:rsidRDefault="00D376F0" w:rsidP="00D424AA">
            <w:pPr>
              <w:jc w:val="center"/>
              <w:rPr>
                <w:rFonts w:cs="Times New Roman"/>
                <w:color w:val="000000" w:themeColor="text1"/>
                <w:sz w:val="16"/>
                <w:szCs w:val="16"/>
                <w:lang w:val="en-GB"/>
              </w:rPr>
            </w:pPr>
            <w:r w:rsidRPr="00FE4BC4">
              <w:rPr>
                <w:rFonts w:cs="Times New Roman"/>
                <w:color w:val="000000" w:themeColor="text1"/>
                <w:sz w:val="16"/>
                <w:szCs w:val="16"/>
                <w:lang w:val="en-GB"/>
              </w:rPr>
              <w:t>MET</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7C368DC3" w14:textId="0E703CC5" w:rsidR="00D376F0" w:rsidRPr="00D424AA" w:rsidRDefault="00D376F0" w:rsidP="00D424AA">
            <w:pPr>
              <w:rPr>
                <w:rFonts w:cs="Times New Roman"/>
                <w:bCs/>
                <w:iCs/>
                <w:color w:val="000000" w:themeColor="text1"/>
                <w:sz w:val="16"/>
                <w:szCs w:val="16"/>
                <w:lang w:val="en-GB"/>
              </w:rPr>
            </w:pPr>
            <w:r w:rsidRPr="00FE4BC4">
              <w:rPr>
                <w:rFonts w:cs="Times New Roman"/>
                <w:b/>
                <w:i/>
                <w:sz w:val="16"/>
                <w:szCs w:val="16"/>
                <w:shd w:val="clear" w:color="auto" w:fill="D9D9D9" w:themeFill="background1" w:themeFillShade="D9"/>
                <w:lang w:val="en-GB" w:eastAsia="en-CA"/>
              </w:rPr>
              <w:t>Low confidence</w:t>
            </w:r>
            <w:r w:rsidRPr="00FE4BC4">
              <w:rPr>
                <w:rFonts w:cs="Times New Roman"/>
                <w:sz w:val="16"/>
                <w:szCs w:val="16"/>
                <w:shd w:val="clear" w:color="auto" w:fill="D9D9D9" w:themeFill="background1" w:themeFillShade="D9"/>
                <w:lang w:val="en-GB" w:eastAsia="en-CA"/>
              </w:rPr>
              <w:t xml:space="preserve">: </w:t>
            </w:r>
            <w:r w:rsidRPr="00FE4BC4">
              <w:rPr>
                <w:rFonts w:cs="Times New Roman"/>
                <w:b/>
                <w:bCs/>
                <w:sz w:val="16"/>
                <w:szCs w:val="16"/>
                <w:shd w:val="clear" w:color="auto" w:fill="D9D9D9" w:themeFill="background1" w:themeFillShade="D9"/>
                <w:lang w:val="en-GB" w:eastAsia="en-CA"/>
              </w:rPr>
              <w:t>Inconsistent trends</w:t>
            </w:r>
            <w:r w:rsidRPr="00FE4BC4">
              <w:rPr>
                <w:rFonts w:cs="Times New Roman"/>
                <w:sz w:val="16"/>
                <w:szCs w:val="16"/>
                <w:shd w:val="clear" w:color="auto" w:fill="D9D9D9" w:themeFill="background1" w:themeFillShade="D9"/>
                <w:lang w:val="en-GB" w:eastAsia="en-CA"/>
              </w:rPr>
              <w:t xml:space="preserve"> between subregions </w:t>
            </w:r>
            <w:r w:rsidRPr="00D424AA">
              <w:rPr>
                <w:rFonts w:cs="Times New Roman"/>
                <w:sz w:val="16"/>
                <w:szCs w:val="16"/>
                <w:shd w:val="clear" w:color="auto" w:fill="D9D9D9" w:themeFill="background1" w:themeFillShade="D9"/>
                <w:lang w:val="en-GB" w:eastAsia="en-CA"/>
              </w:rPr>
              <w:fldChar w:fldCharType="begin" w:fldLock="1"/>
            </w:r>
            <w:r w:rsidR="00FF6231">
              <w:rPr>
                <w:rFonts w:cs="Times New Roman"/>
                <w:sz w:val="16"/>
                <w:szCs w:val="16"/>
                <w:shd w:val="clear" w:color="auto" w:fill="D9D9D9" w:themeFill="background1" w:themeFillShade="D9"/>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Dunn et al., 2020)", "plainTextFormattedCitation" : "(Spinoni et al., 2019; Dunn et al., 2020)", "previouslyFormattedCitation" : "(Spinoni et al., 2019; Dunn et al., 2020)" }, "properties" : { "noteIndex" : 0 }, "schema" : "https://github.com/citation-style-language/schema/raw/master/csl-citation.json" }</w:instrText>
            </w:r>
            <w:r w:rsidRPr="00D424AA">
              <w:rPr>
                <w:rFonts w:cs="Times New Roman"/>
                <w:sz w:val="16"/>
                <w:szCs w:val="16"/>
                <w:shd w:val="clear" w:color="auto" w:fill="D9D9D9" w:themeFill="background1" w:themeFillShade="D9"/>
                <w:lang w:val="en-GB" w:eastAsia="en-CA"/>
              </w:rPr>
              <w:fldChar w:fldCharType="separate"/>
            </w:r>
            <w:r w:rsidR="00A26296">
              <w:rPr>
                <w:rFonts w:cs="Times New Roman"/>
                <w:noProof/>
                <w:sz w:val="16"/>
                <w:szCs w:val="16"/>
                <w:shd w:val="clear" w:color="auto" w:fill="D9D9D9" w:themeFill="background1" w:themeFillShade="D9"/>
                <w:lang w:val="en-GB" w:eastAsia="en-CA"/>
              </w:rPr>
              <w:t>(Spinoni et al., 2019; Dunn et al., 2020)</w:t>
            </w:r>
            <w:r w:rsidRPr="00D424AA">
              <w:rPr>
                <w:rFonts w:cs="Times New Roman"/>
                <w:sz w:val="16"/>
                <w:szCs w:val="16"/>
                <w:shd w:val="clear" w:color="auto" w:fill="D9D9D9" w:themeFill="background1" w:themeFillShade="D9"/>
                <w:lang w:val="en-GB" w:eastAsia="en-CA"/>
              </w:rPr>
              <w:fldChar w:fldCharType="end"/>
            </w:r>
            <w:r w:rsidRPr="00841A35">
              <w:rPr>
                <w:rFonts w:cs="Times New Roman"/>
                <w:sz w:val="16"/>
                <w:szCs w:val="16"/>
                <w:lang w:val="en-GB" w:eastAsia="en-CA"/>
              </w:rPr>
              <w:t>.</w:t>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3E974E3" w14:textId="7A473DFB" w:rsidR="00D376F0" w:rsidRPr="00D424AA" w:rsidRDefault="00D376F0" w:rsidP="00D424AA">
            <w:pPr>
              <w:rPr>
                <w:rFonts w:cs="Times New Roman"/>
                <w:sz w:val="16"/>
                <w:szCs w:val="16"/>
                <w:lang w:val="en-GB" w:eastAsia="en-CA"/>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commentRangeStart w:id="5881"/>
            <w:r w:rsidRPr="00D424AA">
              <w:rPr>
                <w:rFonts w:cs="Times New Roman"/>
                <w:color w:val="000000" w:themeColor="text1"/>
                <w:sz w:val="16"/>
                <w:szCs w:val="16"/>
                <w:lang w:val="en-GB" w:eastAsia="en-CA"/>
              </w:rPr>
              <w:fldChar w:fldCharType="begin" w:fldLock="1"/>
            </w:r>
            <w:ins w:id="5882" w:author="Robin Matthews" w:date="2021-07-14T11:31:00Z">
              <w:r w:rsidR="007D497F">
                <w:rPr>
                  <w:rFonts w:cs="Times New Roman"/>
                  <w:color w:val="000000" w:themeColor="text1"/>
                  <w:sz w:val="16"/>
                  <w:szCs w:val="16"/>
                  <w:lang w:val="en-GB" w:eastAsia="en-CA"/>
                </w:rPr>
                <w:instrText>ADDIN CSL_CITATION { "citationItems" : [ { "id" : "ITEM-1", "itemData" : { "DOI" : "10.1175/BAMS-D-16-0164.1", "ISSN" : "0003-0007", "author" : [ { "dropping-particle" : "", "family" : "King", "given" : "Andrew D.", "non-dropping-particle" : "", "parse-names" : false, "suffix" : "" }, { "dropping-particle" : "", "family" : "Karoly", "given" : "David J.", "non-dropping-particle" : "", "parse-names" : false, "suffix" : "" }, { "dropping-particle" : "", "family" : "Oldenborgh", "given" : "Geert Jan", "non-dropping-particle" : "van", "parse-names" : false, "suffix" : "" } ], "container-title" : "Bulletin of the American Meteorological Society", "id" : "ITEM-1", "issue" : "12", "issued" : { "date-parts" : [ [ "2016", "12" ] ] }, "page" : "S113-S117", "title" : "Climate Change and El Ni\u00f1o Increase Likelihood of Indonesian Heat and Drought", "translator" : [ { "dropping-particle" : "", "family" : "S1433", "given" : "", "non-dropping-particle" : "", "parse-names" : false, "suffix" : "" } ], "type" : "article-journal", "volume" : "97" }, "uris" : [ "http://www.mendeley.com/documents/?uuid=d4b6f151-f1f5-4bfa-9313-2759ad9918e3" ] }, { "id" : "ITEM-2", "itemData" : { "DOI" : "10.1175/BAMS-D-15-00117.1", "ISSN" : "0003-0007", "author" : [ { "dropping-particle" : "", "family" : "Mcbride", "given" : "John l.", "non-dropping-particle" : "", "parse-names" : false, "suffix" : "" }, { "dropping-particle" : "", "family" : "Sahany", "given" : "Sandeep", "non-dropping-particle" : "", "parse-names" : false, "suffix" : "" }, { "dropping-particle" : "", "family" : "Hassim", "given" : "Muhammad E E", "non-dropping-particle" : "", "parse-names" : false, "suffix" : "" }, { "dropping-particle" : "", "family" : "Nguyen", "given" : "Chi Mai", "non-dropping-particle" : "", "parse-names" : false, "suffix" : "" }, { "dropping-particle" : "", "family" : "Lim", "given" : "See-Yee", "non-dropping-particle" : "", "parse-names" : false, "suffix" : "" }, { "dropping-particle" : "", "family" : "Rahmat", "given" : "Raizan", "non-dropping-particle" : "", "parse-names" : false, "suffix" : "" }, { "dropping-particle" : "", "family" : "Cheong", "given" : "Wee-Kiong", "non-dropping-particle" : "", "parse-names" : false, "suffix" : "" } ], "container-title" : "Bulletin of the American Meteorological Society", "id" : "ITEM-2", "issue" : "12", "issued" : { "date-parts" : [ [ "2015", "12" ] ] }, "page" : "S126-S130", "title" : "The 2014 Record Dry Spell at Singapore: An Intertropical Convergence Zone (ITCZ) Drought", "translator" : [ { "dropping-particle" : "", "family" : "S1403", "given" : "", "non-dropping-particle" : "", "parse-names" : false, "suffix" : "" } ], "type" : "article-journal", "volume" : "96" }, "uris" : [ "http://www.mendeley.com/documents/?uuid=83fe1ac4-c3e3-4e88-9500-f5b868c18861" ] } ], "mendeley" : { "formattedCitation" : "(Mcbride et al., 2015; King et al., 2016b)", "manualFormatting" : "(Mcbride et al., 2015; King et al., 2016a)", "plainTextFormattedCitation" : "(Mcbride et al., 2015; King et al., 2016b)", "previouslyFormattedCitation" : "(Mcbride et al., 2015; King et al., 2016b)" }, "properties" : { "noteIndex" : 0 }, "schema" : "https://github.com/citation-style-language/schema/raw/master/csl-citation.json" }</w:instrText>
              </w:r>
            </w:ins>
            <w:del w:id="5883" w:author="Robin Matthews" w:date="2021-07-14T11:31:00Z">
              <w:r w:rsidR="00FF6231" w:rsidDel="007D497F">
                <w:rPr>
                  <w:rFonts w:cs="Times New Roman"/>
                  <w:color w:val="000000" w:themeColor="text1"/>
                  <w:sz w:val="16"/>
                  <w:szCs w:val="16"/>
                  <w:lang w:val="en-GB" w:eastAsia="en-CA"/>
                </w:rPr>
                <w:delInstrText>ADDIN CSL_CITATION { "citationItems" : [ { "id" : "ITEM-1", "itemData" : { "DOI" : "10.1175/BAMS-D-16-0164.1", "ISSN" : "0003-0007", "author" : [ { "dropping-particle" : "", "family" : "King", "given" : "Andrew D.", "non-dropping-particle" : "", "parse-names" : false, "suffix" : "" }, { "dropping-particle" : "", "family" : "Karoly", "given" : "David J.", "non-dropping-particle" : "", "parse-names" : false, "suffix" : "" }, { "dropping-particle" : "", "family" : "Oldenborgh", "given" : "Geert Jan", "non-dropping-particle" : "van", "parse-names" : false, "suffix" : "" } ], "container-title" : "Bulletin of the American Meteorological Society", "id" : "ITEM-1", "issue" : "12", "issued" : { "date-parts" : [ [ "2016", "12" ] ] }, "page" : "S113-S117", "title" : "Climate Change and El Ni\u00f1o Increase Likelihood of Indonesian Heat and Drought", "translator" : [ { "dropping-particle" : "", "family" : "S1433", "given" : "", "non-dropping-particle" : "", "parse-names" : false, "suffix" : "" } ], "type" : "article-journal", "volume" : "97" }, "uris" : [ "http://www.mendeley.com/documents/?uuid=d4b6f151-f1f5-4bfa-9313-2759ad9918e3" ] }, { "id" : "ITEM-2", "itemData" : { "DOI" : "10.1175/BAMS-D-15-00117.1", "ISSN" : "0003-0007", "author" : [ { "dropping-particle" : "", "family" : "Mcbride", "given" : "John l.", "non-dropping-particle" : "", "parse-names" : false, "suffix" : "" }, { "dropping-particle" : "", "family" : "Sahany", "given" : "Sandeep", "non-dropping-particle" : "", "parse-names" : false, "suffix" : "" }, { "dropping-particle" : "", "family" : "Hassim", "given" : "Muhammad E E", "non-dropping-particle" : "", "parse-names" : false, "suffix" : "" }, { "dropping-particle" : "", "family" : "Nguyen", "given" : "Chi Mai", "non-dropping-particle" : "", "parse-names" : false, "suffix" : "" }, { "dropping-particle" : "", "family" : "Lim", "given" : "See-Yee", "non-dropping-particle" : "", "parse-names" : false, "suffix" : "" }, { "dropping-particle" : "", "family" : "Rahmat", "given" : "Raizan", "non-dropping-particle" : "", "parse-names" : false, "suffix" : "" }, { "dropping-particle" : "", "family" : "Cheong", "given" : "Wee-Kiong", "non-dropping-particle" : "", "parse-names" : false, "suffix" : "" } ], "container-title" : "Bulletin of the American Meteorological Society", "id" : "ITEM-2", "issue" : "12", "issued" : { "date-parts" : [ [ "2015", "12" ] ] }, "page" : "S126-S130", "title" : "The 2014 Record Dry Spell at Singapore: An Intertropical Convergence Zone (ITCZ) Drought", "translator" : [ { "dropping-particle" : "", "family" : "S1403", "given" : "", "non-dropping-particle" : "", "parse-names" : false, "suffix" : "" } ], "type" : "article-journal", "volume" : "96" }, "uris" : [ "http://www.mendeley.com/documents/?uuid=83fe1ac4-c3e3-4e88-9500-f5b868c18861" ] } ], "mendeley" : { "formattedCitation" : "(Mcbride et al., 2015; King et al., 2016b)", "plainTextFormattedCitation" : "(Mcbride et al., 2015; King et al., 2016b)", "previouslyFormattedCitation" : "(Mcbride et al., 2015; King et al., 2016b)" }, "properties" : { "noteIndex" : 0 }, "schema" : "https://github.com/citation-style-language/schema/raw/master/csl-citation.json" }</w:delInstrText>
              </w:r>
            </w:del>
            <w:r w:rsidRPr="00D424AA">
              <w:rPr>
                <w:rFonts w:cs="Times New Roman"/>
                <w:color w:val="000000" w:themeColor="text1"/>
                <w:sz w:val="16"/>
                <w:szCs w:val="16"/>
                <w:lang w:val="en-GB" w:eastAsia="en-CA"/>
              </w:rPr>
              <w:fldChar w:fldCharType="separate"/>
            </w:r>
            <w:r w:rsidR="00A26296">
              <w:rPr>
                <w:rFonts w:cs="Times New Roman"/>
                <w:noProof/>
                <w:color w:val="000000" w:themeColor="text1"/>
                <w:sz w:val="16"/>
                <w:szCs w:val="16"/>
                <w:lang w:val="en-GB" w:eastAsia="en-CA"/>
              </w:rPr>
              <w:t>(Mcbride et al., 2015; King et al., 2016</w:t>
            </w:r>
            <w:ins w:id="5884" w:author="Robin Matthews" w:date="2021-07-14T11:31:00Z">
              <w:r w:rsidR="007D497F">
                <w:rPr>
                  <w:rFonts w:cs="Times New Roman"/>
                  <w:noProof/>
                  <w:color w:val="000000" w:themeColor="text1"/>
                  <w:sz w:val="16"/>
                  <w:szCs w:val="16"/>
                  <w:lang w:val="en-GB" w:eastAsia="en-CA"/>
                </w:rPr>
                <w:t>a</w:t>
              </w:r>
            </w:ins>
            <w:del w:id="5885" w:author="Robin Matthews" w:date="2021-07-14T11:31:00Z">
              <w:r w:rsidR="00A26296" w:rsidDel="007D497F">
                <w:rPr>
                  <w:rFonts w:cs="Times New Roman"/>
                  <w:noProof/>
                  <w:color w:val="000000" w:themeColor="text1"/>
                  <w:sz w:val="16"/>
                  <w:szCs w:val="16"/>
                  <w:lang w:val="en-GB" w:eastAsia="en-CA"/>
                </w:rPr>
                <w:delText>b</w:delText>
              </w:r>
            </w:del>
            <w:r w:rsidR="00A26296">
              <w:rPr>
                <w:rFonts w:cs="Times New Roman"/>
                <w:noProof/>
                <w:color w:val="000000" w:themeColor="text1"/>
                <w:sz w:val="16"/>
                <w:szCs w:val="16"/>
                <w:lang w:val="en-GB" w:eastAsia="en-CA"/>
              </w:rPr>
              <w:t>)</w:t>
            </w:r>
            <w:r w:rsidRPr="00D424AA">
              <w:rPr>
                <w:rFonts w:cs="Times New Roman"/>
                <w:color w:val="000000" w:themeColor="text1"/>
                <w:sz w:val="16"/>
                <w:szCs w:val="16"/>
                <w:lang w:val="en-GB" w:eastAsia="en-CA"/>
              </w:rPr>
              <w:fldChar w:fldCharType="end"/>
            </w:r>
            <w:commentRangeEnd w:id="5881"/>
            <w:r w:rsidR="00A26296">
              <w:rPr>
                <w:rStyle w:val="Marquedecommentaire"/>
              </w:rPr>
              <w:commentReference w:id="5881"/>
            </w:r>
            <w:r w:rsidRPr="00841A35">
              <w:rPr>
                <w:rFonts w:cs="Times New Roman"/>
                <w:color w:val="000000" w:themeColor="text1"/>
                <w:sz w:val="16"/>
                <w:szCs w:val="16"/>
                <w:lang w:val="en-GB" w:eastAsia="en-CA"/>
              </w:rPr>
              <w:t xml:space="preserve"> a</w:t>
            </w:r>
            <w:r w:rsidRPr="00D424AA">
              <w:rPr>
                <w:rFonts w:cs="Times New Roman"/>
                <w:color w:val="000000" w:themeColor="text1"/>
                <w:sz w:val="16"/>
                <w:szCs w:val="16"/>
                <w:lang w:val="en-GB" w:eastAsia="en-CA"/>
              </w:rPr>
              <w:t xml:space="preserve">lthough the </w:t>
            </w:r>
            <w:r w:rsidRPr="00D424AA">
              <w:rPr>
                <w:rFonts w:cs="Times New Roman"/>
                <w:sz w:val="16"/>
                <w:szCs w:val="16"/>
                <w:lang w:val="en-GB"/>
              </w:rPr>
              <w:t xml:space="preserve">the equatorial Asia drought of 2015 has been attributed to anthropogenic warming effects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5194/esd-11-435-2020", "author" : [ { "dropping-particle" : "", "family" : "Shiogama", "given" : "H", "non-dropping-particle" : "", "parse-names" : false, "suffix" : "" }, { "dropping-particle" : "", "family" : "Hirata", "given" : "R", "non-dropping-particle" : "", "parse-names" : false, "suffix" : "" }, { "dropping-particle" : "", "family" : "Hasegawa", "given" : "T", "non-dropping-particle" : "", "parse-names" : false, "suffix" : "" }, { "dropping-particle" : "", "family" : "Fujimori", "given" : "S", "non-dropping-particle" : "", "parse-names" : false, "suffix" : "" }, { "dropping-particle" : "", "family" : "Ishizaki", "given" : "N N", "non-dropping-particle" : "", "parse-names" : false, "suffix" : "" }, { "dropping-particle" : "", "family" : "Chatani", "given" : "S", "non-dropping-particle" : "", "parse-names" : false, "suffix" : "" }, { "dropping-particle" : "", "family" : "Watanabe", "given" : "M", "non-dropping-particle" : "", "parse-names" : false, "suffix" : "" }, { "dropping-particle" : "", "family" : "Mitchell", "given" : "D", "non-dropping-particle" : "", "parse-names" : false, "suffix" : "" }, { "dropping-particle" : "", "family" : "Lo", "given" : "Y T E", "non-dropping-particle" : "", "parse-names" : false, "suffix" : "" } ], "container-title" : "Earth System Dynamics", "id" : "ITEM-1", "issue" : "2", "issued" : { "date-parts" : [ [ "2020" ] ] }, "page" : "435-445", "title" : "Historical and future anthropogenic warming effects on droughts, fires and fire emissions of CO2 and PM2.5 in equatorial Asia when 2015-like El Ni\u00f1o events occur", "translator" : [ { "dropping-particle" : "", "family" : "S2921", "given" : "", "non-dropping-particle" : "", "parse-names" : false, "suffix" : "" } ], "type" : "article-journal", "volume" : "11" }, "uris" : [ "http://www.mendeley.com/documents/?uuid=103fda26-552d-4d85-886f-b41690bc4077" ] } ], "mendeley" : { "formattedCitation" : "(Shiogama et al., 2020)", "plainTextFormattedCitation" : "(Shiogama et al., 2020)", "previouslyFormattedCitation" : "(Shiogama et al., 2020)"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Shiogama et al., 2020)</w:t>
            </w:r>
            <w:r w:rsidRPr="00D424AA">
              <w:rPr>
                <w:rFonts w:cs="Times New Roman"/>
                <w:sz w:val="16"/>
                <w:szCs w:val="16"/>
                <w:lang w:val="en-GB"/>
              </w:rPr>
              <w:fldChar w:fldCharType="end"/>
            </w:r>
            <w:r w:rsidRPr="00841A35">
              <w:rPr>
                <w:rFonts w:cs="Times New Roman"/>
                <w:color w:val="000000" w:themeColor="text1"/>
                <w:sz w:val="16"/>
                <w:szCs w:val="16"/>
                <w:lang w:val="en-GB" w:eastAsia="en-CA"/>
              </w:rPr>
              <w:t>.</w:t>
            </w:r>
          </w:p>
          <w:p w14:paraId="3E361CD4" w14:textId="77777777" w:rsidR="00D376F0" w:rsidRPr="00D424AA" w:rsidRDefault="00D376F0" w:rsidP="00D424AA">
            <w:pPr>
              <w:rPr>
                <w:rFonts w:cs="Times New Roman"/>
                <w:sz w:val="16"/>
                <w:szCs w:val="16"/>
                <w:lang w:val="en-GB" w:eastAsia="en-CA"/>
              </w:rPr>
            </w:pPr>
          </w:p>
          <w:p w14:paraId="3CFCCE3A" w14:textId="77777777" w:rsidR="00D376F0" w:rsidRPr="00D424AA" w:rsidRDefault="00D376F0" w:rsidP="00D424AA">
            <w:pPr>
              <w:rPr>
                <w:rFonts w:cs="Times New Roman"/>
                <w:sz w:val="16"/>
                <w:szCs w:val="16"/>
                <w:lang w:val="en-GB" w:eastAsia="en-CA"/>
              </w:rPr>
            </w:pPr>
          </w:p>
          <w:p w14:paraId="49805F69" w14:textId="77777777" w:rsidR="00D376F0" w:rsidRPr="00D424AA" w:rsidRDefault="00D376F0" w:rsidP="00D424AA">
            <w:pPr>
              <w:rPr>
                <w:rFonts w:cs="Times New Roman"/>
                <w:sz w:val="16"/>
                <w:szCs w:val="16"/>
                <w:lang w:val="en-GB" w:eastAsia="en-CA"/>
              </w:rPr>
            </w:pPr>
          </w:p>
          <w:p w14:paraId="5CD91EE7" w14:textId="77777777" w:rsidR="00D376F0" w:rsidRPr="00D424AA" w:rsidRDefault="00D376F0" w:rsidP="00D424AA">
            <w:pPr>
              <w:rPr>
                <w:rFonts w:cs="Times New Roman"/>
                <w:color w:val="000000" w:themeColor="text1"/>
                <w:sz w:val="16"/>
                <w:szCs w:val="16"/>
                <w:lang w:val="en-GB"/>
              </w:rPr>
            </w:pP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0836301" w14:textId="53B7D91C" w:rsidR="00D376F0" w:rsidRPr="00D424AA" w:rsidRDefault="00D376F0" w:rsidP="00D424AA">
            <w:pPr>
              <w:rPr>
                <w:rFonts w:cs="Times New Roman"/>
                <w:sz w:val="16"/>
                <w:szCs w:val="16"/>
                <w:lang w:val="en-GB" w:eastAsia="en-CA"/>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w:t>
            </w:r>
            <w:commentRangeStart w:id="5886"/>
            <w:r w:rsidRPr="00D424AA">
              <w:rPr>
                <w:rFonts w:cs="Times New Roman"/>
                <w:sz w:val="16"/>
                <w:szCs w:val="16"/>
                <w:lang w:val="en-GB" w:eastAsia="en-CA"/>
              </w:rPr>
              <w:fldChar w:fldCharType="begin" w:fldLock="1"/>
            </w:r>
            <w:ins w:id="5887" w:author="Robin Matthews" w:date="2021-07-14T11:30:00Z">
              <w:r w:rsidR="007D497F">
                <w:rPr>
                  <w:rFonts w:cs="Times New Roman"/>
                  <w:sz w:val="16"/>
                  <w:szCs w:val="16"/>
                  <w:lang w:val="en-GB" w:eastAsia="en-CA"/>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888" w:author="Robin Matthews" w:date="2021-07-14T11:30:00Z">
              <w:r w:rsidR="00FF6231" w:rsidDel="007D497F">
                <w:rPr>
                  <w:rFonts w:cs="Times New Roman"/>
                  <w:sz w:val="16"/>
                  <w:szCs w:val="16"/>
                  <w:lang w:val="en-GB" w:eastAsia="en-CA"/>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ins w:id="5889" w:author="Robin Matthews" w:date="2021-07-14T11:30:00Z">
              <w:r w:rsidR="007D497F">
                <w:rPr>
                  <w:rFonts w:cs="Times New Roman"/>
                  <w:noProof/>
                  <w:sz w:val="16"/>
                  <w:szCs w:val="16"/>
                  <w:lang w:val="en-GB" w:eastAsia="en-CA"/>
                </w:rPr>
                <w:t xml:space="preserve">L. </w:t>
              </w:r>
            </w:ins>
            <w:r w:rsidR="00A26296">
              <w:rPr>
                <w:rFonts w:cs="Times New Roman"/>
                <w:noProof/>
                <w:sz w:val="16"/>
                <w:szCs w:val="16"/>
                <w:lang w:val="en-GB" w:eastAsia="en-CA"/>
              </w:rPr>
              <w:t>Xu et al., 2019</w:t>
            </w:r>
            <w:del w:id="5890" w:author="Robin Matthews" w:date="2021-07-14T11:30:00Z">
              <w:r w:rsidR="00A26296" w:rsidDel="007D497F">
                <w:rPr>
                  <w:rFonts w:cs="Times New Roman"/>
                  <w:noProof/>
                  <w:sz w:val="16"/>
                  <w:szCs w:val="16"/>
                  <w:lang w:val="en-GB" w:eastAsia="en-CA"/>
                </w:rPr>
                <w:delText>a</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5886"/>
            <w:r w:rsidR="00A26296">
              <w:rPr>
                <w:rStyle w:val="Marquedecommentaire"/>
              </w:rPr>
              <w:commentReference w:id="5886"/>
            </w:r>
            <w:r w:rsidRPr="00841A35">
              <w:rPr>
                <w:rFonts w:cs="Times New Roman"/>
                <w:sz w:val="16"/>
                <w:szCs w:val="16"/>
                <w:lang w:val="en-GB" w:eastAsia="en-CA"/>
              </w:rPr>
              <w:t>(Chapter 11 Supplementary Material (11.SM))</w:t>
            </w:r>
          </w:p>
          <w:p w14:paraId="1B79E419" w14:textId="77777777" w:rsidR="00D376F0" w:rsidRPr="00D424AA" w:rsidRDefault="00D376F0" w:rsidP="00D424AA">
            <w:pPr>
              <w:rPr>
                <w:rFonts w:cs="Times New Roman"/>
                <w:sz w:val="16"/>
                <w:szCs w:val="16"/>
                <w:lang w:val="en-GB" w:eastAsia="en-CA"/>
              </w:rPr>
            </w:pPr>
          </w:p>
          <w:p w14:paraId="2E30588B" w14:textId="77777777" w:rsidR="00D376F0" w:rsidRPr="00D424AA" w:rsidRDefault="00D376F0" w:rsidP="00D424AA">
            <w:pPr>
              <w:rPr>
                <w:rFonts w:cs="Times New Roman"/>
                <w:bCs/>
                <w:iCs/>
                <w:color w:val="000000" w:themeColor="text1"/>
                <w:sz w:val="16"/>
                <w:szCs w:val="16"/>
                <w:lang w:val="en-GB"/>
              </w:rPr>
            </w:pP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0FC18E96" w14:textId="68848FE7" w:rsidR="00D376F0" w:rsidRPr="00D74FF3" w:rsidRDefault="00D376F0" w:rsidP="00D424AA">
            <w:pPr>
              <w:rPr>
                <w:rFonts w:cs="Times New Roman"/>
                <w:color w:val="000000" w:themeColor="text1"/>
                <w:sz w:val="16"/>
                <w:szCs w:val="16"/>
              </w:rPr>
            </w:pPr>
            <w:r w:rsidRPr="00D424AA">
              <w:rPr>
                <w:rFonts w:cs="Times New Roman"/>
                <w:b/>
                <w:i/>
                <w:color w:val="000000" w:themeColor="text1"/>
                <w:sz w:val="16"/>
                <w:szCs w:val="16"/>
                <w:lang w:val="en-GB"/>
              </w:rPr>
              <w:t>Low confidence</w:t>
            </w:r>
            <w:r w:rsidRPr="00D424AA">
              <w:rPr>
                <w:rFonts w:cs="Times New Roman"/>
                <w:b/>
                <w:bCs/>
                <w:color w:val="000000" w:themeColor="text1"/>
                <w:sz w:val="16"/>
                <w:szCs w:val="16"/>
                <w:lang w:val="en-GB"/>
              </w:rPr>
              <w:t>: Inconsistent</w:t>
            </w:r>
            <w:r w:rsidRPr="00D424AA">
              <w:rPr>
                <w:rFonts w:cs="Times New Roman"/>
                <w:color w:val="000000" w:themeColor="text1"/>
                <w:sz w:val="16"/>
                <w:szCs w:val="16"/>
                <w:lang w:val="en-GB"/>
              </w:rPr>
              <w:t xml:space="preserve"> trends between models, subregions and studies </w:t>
            </w:r>
            <w:commentRangeStart w:id="5891"/>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2",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angang et al., 2018; Xu et al., 2019a; Spinoni et al., 2020)", "manualFormatting" : "(Tangang et al., 2018; L. Xu et al., 2019; Spinoni et al., 2020)", "plainTextFormattedCitation" : "(Tangang et al., 2018; Xu et al., 2019a; Spinoni et al., 2020)", "previouslyFormattedCitation" : "(Tangang et al., 2018;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angang et al., 2018; </w:t>
            </w:r>
            <w:del w:id="5892" w:author="Robin Matthews" w:date="2021-07-14T11:31:00Z">
              <w:r w:rsidR="00A26296" w:rsidDel="007D497F">
                <w:rPr>
                  <w:rFonts w:cs="Times New Roman"/>
                  <w:noProof/>
                  <w:color w:val="000000" w:themeColor="text1"/>
                  <w:sz w:val="16"/>
                  <w:szCs w:val="16"/>
                  <w:lang w:val="en-GB"/>
                </w:rPr>
                <w:delText>X</w:delText>
              </w:r>
            </w:del>
            <w:ins w:id="5893" w:author="Robin Matthews" w:date="2021-07-14T11:31:00Z">
              <w:r w:rsidR="007D497F">
                <w:rPr>
                  <w:rFonts w:cs="Times New Roman"/>
                  <w:noProof/>
                  <w:color w:val="000000" w:themeColor="text1"/>
                  <w:sz w:val="16"/>
                  <w:szCs w:val="16"/>
                  <w:lang w:val="en-GB"/>
                </w:rPr>
                <w:t>L. X</w:t>
              </w:r>
            </w:ins>
            <w:r w:rsidR="00A26296">
              <w:rPr>
                <w:rFonts w:cs="Times New Roman"/>
                <w:noProof/>
                <w:color w:val="000000" w:themeColor="text1"/>
                <w:sz w:val="16"/>
                <w:szCs w:val="16"/>
                <w:lang w:val="en-GB"/>
              </w:rPr>
              <w:t>u et al., 2019</w:t>
            </w:r>
            <w:del w:id="5894" w:author="Robin Matthews" w:date="2021-07-14T11:31:00Z">
              <w:r w:rsidR="00A26296" w:rsidDel="007D497F">
                <w:rPr>
                  <w:rFonts w:cs="Times New Roman"/>
                  <w:noProof/>
                  <w:color w:val="000000" w:themeColor="text1"/>
                  <w:sz w:val="16"/>
                  <w:szCs w:val="16"/>
                  <w:lang w:val="en-GB"/>
                </w:rPr>
                <w:delText>a</w:delText>
              </w:r>
            </w:del>
            <w:r w:rsidR="00A26296">
              <w:rPr>
                <w:rFonts w:cs="Times New Roman"/>
                <w:noProof/>
                <w:color w:val="000000" w:themeColor="text1"/>
                <w:sz w:val="16"/>
                <w:szCs w:val="16"/>
                <w:lang w:val="en-GB"/>
              </w:rPr>
              <w:t>; Spinoni et al., 2020)</w:t>
            </w:r>
            <w:r w:rsidRPr="00D424AA">
              <w:rPr>
                <w:rFonts w:cs="Times New Roman"/>
                <w:color w:val="000000" w:themeColor="text1"/>
                <w:sz w:val="16"/>
                <w:szCs w:val="16"/>
                <w:lang w:val="en-GB"/>
              </w:rPr>
              <w:fldChar w:fldCharType="end"/>
            </w:r>
            <w:commentRangeEnd w:id="5891"/>
            <w:r w:rsidR="00A26296">
              <w:rPr>
                <w:rStyle w:val="Marquedecommentaire"/>
              </w:rPr>
              <w:commentReference w:id="5891"/>
            </w:r>
            <w:r w:rsidRPr="00841A35">
              <w:rPr>
                <w:rFonts w:cs="Times New Roman"/>
                <w:color w:val="000000" w:themeColor="text1"/>
                <w:sz w:val="16"/>
                <w:szCs w:val="16"/>
                <w:lang w:val="en-GB"/>
              </w:rPr>
              <w:t xml:space="preserve">(Chapter 11 Supplementary Material (11.SM)) but with overall drying in CMIP6 and CORDEX simulations </w:t>
            </w: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2",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id" : "ITEM-3",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3",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Tangang et al., 2018; Cook et al., 2020; Coppola et al., 2021b)", "plainTextFormattedCitation" : "(Tangang et al., 2018; Cook et al., 2020; Coppola et al., 2021b)", "previouslyFormattedCitation" : "(Tangang et al., 2018; Cook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Tangang et al., 2018; Cook et al., 2020; Coppola et al., 2021b)</w:t>
            </w:r>
            <w:r w:rsidRPr="00D424AA">
              <w:rPr>
                <w:rFonts w:cs="Times New Roman"/>
                <w:color w:val="000000" w:themeColor="text1"/>
                <w:sz w:val="16"/>
                <w:szCs w:val="16"/>
                <w:lang w:val="en-GB"/>
              </w:rPr>
              <w:fldChar w:fldCharType="end"/>
            </w:r>
            <w:r w:rsidRPr="00D74FF3">
              <w:rPr>
                <w:rFonts w:cs="Times New Roman"/>
                <w:color w:val="000000" w:themeColor="text1"/>
                <w:sz w:val="16"/>
                <w:szCs w:val="16"/>
              </w:rPr>
              <w:t xml:space="preserve"> (Chapter 11 Supplementary Material (11.SM)).</w:t>
            </w:r>
          </w:p>
          <w:p w14:paraId="0F87CBEA" w14:textId="77777777" w:rsidR="00D376F0" w:rsidRPr="00D74FF3" w:rsidRDefault="00D376F0" w:rsidP="00D424AA">
            <w:pPr>
              <w:rPr>
                <w:rFonts w:cs="Times New Roman"/>
                <w:color w:val="000000" w:themeColor="text1"/>
                <w:sz w:val="16"/>
                <w:szCs w:val="16"/>
              </w:rPr>
            </w:pPr>
          </w:p>
          <w:p w14:paraId="67A6850E" w14:textId="57991A7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30852/sb.2018.436", "ISSN" : "2185761X", "abstract" : "This article provides detailed information on projected changes in annual precipitation extremes over Southeast Asia under global warming of 2\u00b0C based on the multi-model simulations of the Southeast Asia Regional Climate Downscaling/Coordinated Regional Climate Downscaling Experi- ment Southeast Asia (SEACLID/CORDEX-SEA). Four indices of extreme pre- cipitation are considered: annual total precipitation (PRCPTOT), consecutive dry days (CDD), frequency of rainfall exceeding 50 mm day-1 (R50mm), and intensity of extreme precipitation (RX1day). The ensemble mean of 10 simu- lations showed reasonable performance in simulating observed characteris- tics of extreme precipitation during the historical period of 1986\u20132005. The year 2041 was taken as the year when global mean temperature reaches 2\u00b0C above pre-industrial levels under unmitigated climate change scenario based on Karmalkar and Bradley (2017). Results indicate that the most prominent changes during the period of 2031\u20132051 were largely significant. Robust increases in CDD imply impending drier conditions over Indonesia, while increases in RX1day suggest more intense rainfall events over most of Indo- china under 2\u00b0C global warming scenario. Furthermore, northern Myanmar is projected to experience increases in CDD, R50mm and RX1day, suggesting that the area may face more serious repercussions than other areas in South- east Asia.", "author" : [ { "dropping-particle" : "", "family" : "Tangang", "given" : "Fredolin", "non-dropping-particle" : "", "parse-names" : false, "suffix" : "" }, { "dropping-particle" : "", "family" : "Supari", "given" : "Supari", "non-dropping-particle" : "", "parse-names" : false, "suffix" : "" }, { "dropping-particle" : "", "family" : "Chung", "given" : "Jing Xiang", "non-dropping-particle" : "", "parse-names" : false, "suffix" : "" }, { "dropping-particle" : "", "family" : "Cruz", "given" : "Faye", "non-dropping-particle" : "", "parse-names" : false, "suffix" : "" }, { "dropping-particle" : "", "family" : "Salimun", "given" : "Ester", "non-dropping-particle" : "", "parse-names" : false, "suffix" : "" }, { "dropping-particle" : "", "family" : "Ngai", "given" : "Sheau Tieh", "non-dropping-particle" : "", "parse-names" : false, "suffix" : "" }, { "dropping-particle" : "", "family" : "Juneng", "given" : "Liew", "non-dropping-particle" : "", "parse-names" : false, "suffix" : "" }, { "dropping-particle" : "", "family" : "Santisirisomboon", "given" : "Jerasorn Jaruthat", "non-dropping-particle" : "", "parse-names" : false, "suffix" : "" }, { "dropping-particle" : "", "family" : "Santisirisomboon", "given" : "Jerasorn Jaruthat", "non-dropping-particle" : "", "parse-names" : false, "suffix" : "" }, { "dropping-particle" : "", "family" : "Ngo-Duc", "given" : "Thanh", "non-dropping-particle" : "", "parse-names" : false, "suffix" : "" }, { "dropping-particle" : "", "family" : "Phan-Van", "given" : "Tan", "non-dropping-particle" : "", "parse-names" : false, "suffix" : "" }, { "dropping-particle" : "", "family" : "Narisma", "given" : "Gemma", "non-dropping-particle" : "", "parse-names" : false, "suffix" : "" }, { "dropping-particle" : "", "family" : "Singhruck", "given" : "Patama", "non-dropping-particle" : "", "parse-names" : false, "suffix" : "" }, { "dropping-particle" : "", "family" : "Gunawan", "given" : "Dodo", "non-dropping-particle" : "", "parse-names" : false, "suffix" : "" }, { "dropping-particle" : "", "family" : "Aldrian", "given" : "Edvin", "non-dropping-particle" : "", "parse-names" : false, "suffix" : "" }, { "dropping-particle" : "", "family" : "Sopaheluwakan", "given" : "Ardhasena", "non-dropping-particle" : "", "parse-names" : false, "suffix" : "" }, { "dropping-particle" : "", "family" : "Nikulin", "given" : "Grigory", "non-dropping-particle" : "", "parse-names" : false, "suffix" : "" }, { "dropping-particle" : "", "family" : "Yang", "given" : "Hongwei", "non-dropping-particle" : "", "parse-names" : false, "suffix" : "" }, { "dropping-particle" : "", "family" : "Remedio", "given" : "Armelle Reca C.", "non-dropping-particle" : "", "parse-names" : false, "suffix" : "" }, { "dropping-particle" : "", "family" : "Sein", "given" : "Dmitry", "non-dropping-particle" : "", "parse-names" : false, "suffix" : "" }, { "dropping-particle" : "", "family" : "Hein-Griggs", "given" : "David", "non-dropping-particle" : "", "parse-names" : false, "suffix" : "" } ], "container-title" : "APN Science Bulletin", "id" : "ITEM-1", "issue" : "1", "issued" : { "date-parts" : [ [ "2018", "10", "21" ] ] }, "page" : "6-11", "title" : "Future changes in annual precipitation extremes over Southeast Asia under global warming of 2\u00b0C", "translator" : [ { "dropping-particle" : "", "family" : "S3350", "given" : "", "non-dropping-particle" : "", "parse-names" : false, "suffix" : "" } ], "type" : "article-journal", "volume" : "8" }, "uris" : [ "http://www.mendeley.com/documents/?uuid=e0ffaeef-e647-45ab-a489-d2e293bd9047" ] } ], "mendeley" : { "formattedCitation" : "(Tangang et al., 2018)", "plainTextFormattedCitation" : "(Tangang et al., 2018)", "previouslyFormattedCitation" : "(Tangang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angang et al.,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Projected drying based on CDD i</w:t>
            </w:r>
            <w:r w:rsidRPr="00D424AA">
              <w:rPr>
                <w:rFonts w:cs="Times New Roman"/>
                <w:color w:val="000000" w:themeColor="text1"/>
                <w:sz w:val="16"/>
                <w:szCs w:val="16"/>
                <w:lang w:val="en-GB"/>
              </w:rPr>
              <w:t>n CORDEX simulations for Indonesia</w:t>
            </w:r>
          </w:p>
          <w:p w14:paraId="7A4B5B00" w14:textId="77777777" w:rsidR="00D376F0" w:rsidRPr="00D424AA" w:rsidRDefault="00D376F0" w:rsidP="00D424AA">
            <w:pPr>
              <w:rPr>
                <w:rFonts w:cs="Times New Roman"/>
                <w:color w:val="000000" w:themeColor="text1"/>
                <w:sz w:val="16"/>
                <w:szCs w:val="16"/>
                <w:lang w:val="en-GB"/>
              </w:rPr>
            </w:pPr>
          </w:p>
          <w:commentRangeStart w:id="5895"/>
          <w:p w14:paraId="37EF04F0" w14:textId="59F2D6F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ins w:id="5896" w:author="Robin Matthews" w:date="2021-07-14T11:31:00Z">
              <w:r w:rsidR="007D497F">
                <w:rPr>
                  <w:rFonts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5897" w:author="Robin Matthews" w:date="2021-07-14T11:31:00Z">
              <w:r w:rsidR="00FF6231" w:rsidDel="007D497F">
                <w:rPr>
                  <w:rFonts w:cs="Times New Roman"/>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5898" w:author="Robin Matthews" w:date="2021-07-14T11:31:00Z">
              <w:r w:rsidR="007D497F">
                <w:rPr>
                  <w:rFonts w:cs="Times New Roman"/>
                  <w:noProof/>
                  <w:color w:val="000000" w:themeColor="text1"/>
                  <w:sz w:val="16"/>
                  <w:szCs w:val="16"/>
                  <w:lang w:val="en-GB"/>
                </w:rPr>
                <w:t xml:space="preserve">L. </w:t>
              </w:r>
            </w:ins>
            <w:r w:rsidR="00A26296">
              <w:rPr>
                <w:rFonts w:cs="Times New Roman"/>
                <w:noProof/>
                <w:color w:val="000000" w:themeColor="text1"/>
                <w:sz w:val="16"/>
                <w:szCs w:val="16"/>
                <w:lang w:val="en-GB"/>
              </w:rPr>
              <w:t>Xu et al., 2019</w:t>
            </w:r>
            <w:del w:id="5899" w:author="Robin Matthews" w:date="2021-07-14T11:31:00Z">
              <w:r w:rsidR="00A26296" w:rsidDel="007D497F">
                <w:rPr>
                  <w:rFonts w:cs="Times New Roman"/>
                  <w:noProof/>
                  <w:color w:val="000000" w:themeColor="text1"/>
                  <w:sz w:val="16"/>
                  <w:szCs w:val="16"/>
                  <w:lang w:val="en-GB"/>
                </w:rPr>
                <w:delText>a</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5895"/>
            <w:r w:rsidR="00A26296">
              <w:rPr>
                <w:rStyle w:val="Marquedecommentaire"/>
              </w:rPr>
              <w:commentReference w:id="5895"/>
            </w:r>
            <w:r w:rsidRPr="00841A35">
              <w:rPr>
                <w:rFonts w:cs="Times New Roman"/>
                <w:color w:val="000000" w:themeColor="text1"/>
                <w:sz w:val="16"/>
                <w:szCs w:val="16"/>
                <w:lang w:val="en-GB"/>
              </w:rPr>
              <w:t>: Inconsistent trends across region based on SPI, but with slight drying over Indonesia</w:t>
            </w:r>
          </w:p>
          <w:p w14:paraId="679D416E" w14:textId="77777777" w:rsidR="00D376F0" w:rsidRPr="00D424AA" w:rsidRDefault="00D376F0" w:rsidP="00D424AA">
            <w:pPr>
              <w:rPr>
                <w:rFonts w:cs="Times New Roman"/>
                <w:color w:val="000000" w:themeColor="text1"/>
                <w:sz w:val="16"/>
                <w:szCs w:val="16"/>
                <w:lang w:val="en-GB"/>
              </w:rPr>
            </w:pPr>
          </w:p>
          <w:p w14:paraId="16E3F56D" w14:textId="52A7014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pinoni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Wetting trend based on SPI</w:t>
            </w:r>
          </w:p>
          <w:p w14:paraId="424B0F9E" w14:textId="77777777" w:rsidR="00D376F0" w:rsidRPr="00D424AA" w:rsidRDefault="00D376F0" w:rsidP="00D424AA">
            <w:pPr>
              <w:rPr>
                <w:rFonts w:cs="Times New Roman"/>
                <w:color w:val="000000" w:themeColor="text1"/>
                <w:sz w:val="16"/>
                <w:szCs w:val="16"/>
                <w:lang w:val="en-GB"/>
              </w:rPr>
            </w:pPr>
          </w:p>
          <w:p w14:paraId="54A30301" w14:textId="77777777" w:rsidR="00D376F0" w:rsidRPr="00D424AA" w:rsidRDefault="00D376F0" w:rsidP="00D424AA">
            <w:pPr>
              <w:rPr>
                <w:rFonts w:cs="Times New Roman"/>
                <w:bCs/>
                <w:iCs/>
                <w:color w:val="000000" w:themeColor="text1"/>
                <w:sz w:val="16"/>
                <w:szCs w:val="16"/>
                <w:lang w:val="en-GB"/>
              </w:rPr>
            </w:pPr>
            <w:r w:rsidRPr="00D424AA">
              <w:rPr>
                <w:rFonts w:cs="Times New Roman"/>
                <w:color w:val="000000" w:themeColor="text1"/>
                <w:sz w:val="16"/>
                <w:szCs w:val="16"/>
                <w:lang w:val="en-GB"/>
              </w:rPr>
              <w:t>(Chapter 11 Supplementary Material (11.SM)): Drying trend based on CDD</w:t>
            </w:r>
          </w:p>
        </w:tc>
        <w:tc>
          <w:tcPr>
            <w:tcW w:w="2607" w:type="dxa"/>
            <w:tcBorders>
              <w:top w:val="dashed" w:sz="4" w:space="0" w:color="000000"/>
              <w:left w:val="single" w:sz="4" w:space="0" w:color="000000"/>
              <w:bottom w:val="single" w:sz="4" w:space="0" w:color="000000"/>
              <w:right w:val="single" w:sz="4" w:space="0" w:color="000000"/>
            </w:tcBorders>
            <w:shd w:val="clear" w:color="auto" w:fill="FFE5D8"/>
          </w:tcPr>
          <w:p w14:paraId="0CB718B4" w14:textId="2D483AC0" w:rsidR="00D376F0" w:rsidRPr="00D424AA" w:rsidRDefault="00D376F0" w:rsidP="00D424AA">
            <w:pPr>
              <w:rPr>
                <w:rFonts w:cs="Times New Roman"/>
                <w:color w:val="000000" w:themeColor="text1"/>
                <w:sz w:val="16"/>
                <w:szCs w:val="16"/>
                <w:lang w:val="nb-NO"/>
              </w:rPr>
            </w:pPr>
            <w:r w:rsidRPr="00D424AA">
              <w:rPr>
                <w:rFonts w:cs="Times New Roman"/>
                <w:b/>
                <w:i/>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in drying in CMIP6 and CORDEX simulations  </w:t>
            </w: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16/j.envres.2020.109350", "ISSN" : "00139351", "abstract" : "This study examines the projected precipitation extremes for the end of 21st century (2081\u20132100) over Southeast Asia (SEA) using the output of the Southeast Asia Regional Climate Downscaling/Coordinated Regional Climate Downscaling Experiment \u2013 Southeast Asia (SEACLID/CORDEX-SEA). Eight ensemble members, representing a subset of archived CORDEX-SEA simulations at 25 km spatial resolution, were examined for emission scenarios of RCP4.5 and RCP8.5. The study utilised four different indicators of rainfall extreme, i.e. the annual/seasonal rainfall total (PRCPTOT), consecutive dry days (CDD), frequency of extremely heavy rainfall (R50mm) and annual/seasonal maximum of daily rainfall (RX1day). In general, changes in extreme indices are more pronounced and covering wider area under RCP8.5 than RCP4.5. The decrease in annual PRCPTOT is projected over most of SEA region, except for Myanmar and Northern Thailand, with magnitude as much as 20% (30%) under RCP4.5 (RCP8.5) scenario. The most significant and robust changes were noted in CDD, which is projected to increase by as much as 30% under RCP4.5 and 60% under RCP8.5, particularly over Maritime Continent (MC). The projected decrease in PRCPTOT over MC is significant and robust during June to August (JJA) and September to November (SON). During March to May (MAM) under RCP8.5, significant and robust PRCPTOT decreases are also projected over Indochina. The CDD changes during JJA and SON over MC are even higher, more robust and significant compared to the annual changes. At the same time, a wetting tendency is also projected over Indochina. The R50mm and RX1day are projected to increase, during all seasons with significant and robust signal of RX1day during JJA and SON.",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Cruz", "given" : "Faye", "non-dropping-particle" : "", "parse-names" : false, "suffix" : "" }, { "dropping-particle" : "", "family" : "Chung", "given" : "Jing Xiang", "non-dropping-particle" : "", "parse-names" : false, "suffix" : "" }, { "dropping-particle" : "", "family" : "Ngai", "given" : "Sheau Tieh", "non-dropping-particle" : "", "parse-names" : false, "suffix" : "" }, { "dropping-particle" : "", "family" : "Salimun", "given" : "Ester", "non-dropping-particle" : "", "parse-names" : false, "suffix" : "" }, { "dropping-particle" : "", "family" : "Mohd", "given" : "Mohd Syazwan Faisal", "non-dropping-particle" : "", "parse-names" : false, "suffix" : "" }, { "dropping-particle" : "", "family" : "Santisirisomboon", "given" : "Jerasorn", "non-dropping-particle" : "", "parse-names" : false, "suffix" : "" }, { "dropping-particle" : "", "family" : "Singhruck", "given" : "Patama", "non-dropping-particle" : "", "parse-names" : false, "suffix" : "" }, { "dropping-particle" : "", "family" : "PhanVan", "given" : "Tan", "non-dropping-particle" : "", "parse-names" : false, "suffix" : "" }, { "dropping-particle" : "", "family" : "Ngo-Duc", "given" : "Thanh", "non-dropping-particle" : "", "parse-names" : false, "suffix" : "" }, { "dropping-particle" : "", "family" : "Narisma", "given" : "Gemma", "non-dropping-particle" : "", "parse-names" : false, "suffix" : "" }, { "dropping-particle" : "", "family" : "Aldrian", "given" : "Edvin", "non-dropping-particle" : "", "parse-names" : false, "suffix" : "" }, { "dropping-particle" : "", "family" : "Gunawan", "given" : "Dodo", "non-dropping-particle" : "", "parse-names" : false, "suffix" : "" }, { "dropping-particle" : "", "family" : "Sopaheluwakan", "given" : "Ardhasena", "non-dropping-particle" : "", "parse-names" : false, "suffix" : "" } ], "container-title" : "Environmental Research", "id" : "ITEM-2", "issue" : "March", "issued" : { "date-parts" : [ [ "2020", "5" ] ] }, "page" : "109350", "publisher" : "Elsevier Inc.", "title" : "Multi-model projections of precipitation extremes in Southeast Asia based on CORDEX-Southeast Asia simulations", "translator" : [ { "dropping-particle" : "", "family" : "S3186", "given" : "", "non-dropping-particle" : "", "parse-names" : false, "suffix" : "" } ], "type" : "article-journal", "volume" : "184" }, "uris" : [ "http://www.mendeley.com/documents/?uuid=9ca363f4-69d7-4bf1-8d05-656e7d233e49" ] }, { "id" : "ITEM-3",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3",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ok et al., 2020; Supari et al., 2020; Coppola et al., 2021b)", "plainTextFormattedCitation" : "(Cook et al., 2020; Supari et al., 2020; Coppola et al., 2021b)", "previouslyFormattedCitation" : "(Cook et al., 2020; Supar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 Supari et al., 2020; Coppola et al., 2021b)</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Chapter 11 Supplementary Material (11.SM)). but inconsistent trends or wetting in CMIP5-based projections</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16/j.envres.2020.109350", "ISSN" : "00139351", "abstract" : "This study examines the projected precipitation extremes for the end of 21st century (2081\u20132100) over Southeast Asia (SEA) using the output of the Southeast Asia Regional Climate Downscaling/Coordinated Regional Climate Downscaling Experiment \u2013 Southeast Asia (SEACLID/CORDEX-SEA). Eight ensemble members, representing a subset of archived CORDEX-SEA simulations at 25 km spatial resolution, were examined for emission scenarios of RCP4.5 and RCP8.5. The study utilised four different indicators of rainfall extreme, i.e. the annual/seasonal rainfall total (PRCPTOT), consecutive dry days (CDD), frequency of extremely heavy rainfall (R50mm) and annual/seasonal maximum of daily rainfall (RX1day). In general, changes in extreme indices are more pronounced and covering wider area under RCP8.5 than RCP4.5. The decrease in annual PRCPTOT is projected over most of SEA region, except for Myanmar and Northern Thailand, with magnitude as much as 20% (30%) under RCP4.5 (RCP8.5) scenario. The most significant and robust changes were noted in CDD, which is projected to increase by as much as 30% under RCP4.5 and 60% under RCP8.5, particularly over Maritime Continent (MC). The projected decrease in PRCPTOT over MC is significant and robust during June to August (JJA) and September to November (SON). During March to May (MAM) under RCP8.5, significant and robust PRCPTOT decreases are also projected over Indochina. The CDD changes during JJA and SON over MC are even higher, more robust and significant compared to the annual changes. At the same time, a wetting tendency is also projected over Indochina. The R50mm and RX1day are projected to increase, during all seasons with significant and robust signal of RX1day during JJA and SON.",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Cruz", "given" : "Faye", "non-dropping-particle" : "", "parse-names" : false, "suffix" : "" }, { "dropping-particle" : "", "family" : "Chung", "given" : "Jing Xiang", "non-dropping-particle" : "", "parse-names" : false, "suffix" : "" }, { "dropping-particle" : "", "family" : "Ngai", "given" : "Sheau Tieh", "non-dropping-particle" : "", "parse-names" : false, "suffix" : "" }, { "dropping-particle" : "", "family" : "Salimun", "given" : "Ester", "non-dropping-particle" : "", "parse-names" : false, "suffix" : "" }, { "dropping-particle" : "", "family" : "Mohd", "given" : "Mohd Syazwan Faisal", "non-dropping-particle" : "", "parse-names" : false, "suffix" : "" }, { "dropping-particle" : "", "family" : "Santisirisomboon", "given" : "Jerasorn", "non-dropping-particle" : "", "parse-names" : false, "suffix" : "" }, { "dropping-particle" : "", "family" : "Singhruck", "given" : "Patama", "non-dropping-particle" : "", "parse-names" : false, "suffix" : "" }, { "dropping-particle" : "", "family" : "PhanVan", "given" : "Tan", "non-dropping-particle" : "", "parse-names" : false, "suffix" : "" }, { "dropping-particle" : "", "family" : "Ngo-Duc", "given" : "Thanh", "non-dropping-particle" : "", "parse-names" : false, "suffix" : "" }, { "dropping-particle" : "", "family" : "Narisma", "given" : "Gemma", "non-dropping-particle" : "", "parse-names" : false, "suffix" : "" }, { "dropping-particle" : "", "family" : "Aldrian", "given" : "Edvin", "non-dropping-particle" : "", "parse-names" : false, "suffix" : "" }, { "dropping-particle" : "", "family" : "Gunawan", "given" : "Dodo", "non-dropping-particle" : "", "parse-names" : false, "suffix" : "" }, { "dropping-particle" : "", "family" : "Sopaheluwakan", "given" : "Ardhasena", "non-dropping-particle" : "", "parse-names" : false, "suffix" : "" } ], "container-title" : "Environmental Research", "id" : "ITEM-3", "issue" : "March", "issued" : { "date-parts" : [ [ "2020", "5" ] ] }, "page" : "109350", "publisher" : "Elsevier Inc.", "title" : "Multi-model projections of precipitation extremes in Southeast Asia based on CORDEX-Southeast Asia simulations", "translator" : [ { "dropping-particle" : "", "family" : "S3186", "given" : "", "non-dropping-particle" : "", "parse-names" : false, "suffix" : "" } ], "type" : "article-journal", "volume" : "184" }, "uris" : [ "http://www.mendeley.com/documents/?uuid=9ca363f4-69d7-4bf1-8d05-656e7d233e49"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w:instrText>
            </w:r>
            <w:r w:rsidR="00FF6231" w:rsidRPr="006A2665">
              <w:rPr>
                <w:rFonts w:cs="Times New Roman"/>
                <w:color w:val="000000" w:themeColor="text1"/>
                <w:sz w:val="16"/>
                <w:szCs w:val="16"/>
              </w:rPr>
              <w:instrTex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Touma et al., 2015; Cook et al., 2020; Spinoni et al., 2020; Supari et al., 2020)", "plainTextFormattedCitation" : "(Touma et al., 2015; Cook et al., 2020; Spinoni et al., 2020; Supari et al., 2020)", "previouslyFormattedCitation" : "(Touma et al., 2015; Cook et al., 2020; Spinoni et al., 2020; Supar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Touma et al., 2015; Cook et al., 2020; Spinoni et al., 2020; Supari et al., 2020)</w:t>
            </w:r>
            <w:r w:rsidRPr="00D424AA">
              <w:rPr>
                <w:rFonts w:cs="Times New Roman"/>
                <w:color w:val="000000" w:themeColor="text1"/>
                <w:sz w:val="16"/>
                <w:szCs w:val="16"/>
                <w:lang w:val="en-GB"/>
              </w:rPr>
              <w:fldChar w:fldCharType="end"/>
            </w:r>
            <w:del w:id="5900" w:author="Robin Matthews" w:date="2021-07-14T11:30:00Z">
              <w:r w:rsidRPr="00841A35" w:rsidDel="007D497F">
                <w:rPr>
                  <w:rFonts w:cs="Times New Roman"/>
                  <w:color w:val="000000" w:themeColor="text1"/>
                  <w:sz w:val="16"/>
                  <w:szCs w:val="16"/>
                  <w:lang w:val="nb-NO"/>
                </w:rPr>
                <w:delText>(</w:delText>
              </w:r>
            </w:del>
          </w:p>
          <w:p w14:paraId="673B74F9" w14:textId="77777777" w:rsidR="00D376F0" w:rsidRPr="00D424AA" w:rsidRDefault="00D376F0" w:rsidP="00D424AA">
            <w:pPr>
              <w:rPr>
                <w:rFonts w:cs="Times New Roman"/>
                <w:color w:val="000000" w:themeColor="text1"/>
                <w:sz w:val="16"/>
                <w:szCs w:val="16"/>
                <w:lang w:val="nb-NO"/>
              </w:rPr>
            </w:pPr>
          </w:p>
          <w:p w14:paraId="6F036E83" w14:textId="4D977D33"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nb-NO"/>
              </w:rPr>
              <w:instrText>ADDIN CSL_CITATION { "citationItems" : [ { "id" : "ITEM-1", "itemData" : { "DOI" : "10.1016/j.envres.2020.109350", "ISSN" : "00139351", "abstract" : "This study examines the projected precipitation extremes for the end of 21st century (2081\u20132100) over Southeast Asia (SEA) using the output of the Southeast Asia Regional Climate Downscaling/Coordinated Regional Climate Downscaling Experiment \u2013 Southeast Asia (SEACLID/CORDEX-SEA). Eight ensemble members, representing a subset of archived CORDEX-SEA simulations at 25 km spatial resolution, were examined for emission scenarios of RCP4.5 and RCP8.5. The study utilised four different indicators of rainfall extreme, i.e. the annual/seasonal rainfall total (PRCPTOT), consecutive dry days (CDD), frequency of extremely heavy rainfall (R50mm) and annual/seasonal maximum of daily rainfall (RX1day). In general, changes in extreme indices are more pronounced and covering wider area under RCP8.5 than RCP4.5. The decrease in annual PRCPTOT is projected over most of SEA region, except for Myanmar and Northern Thailand, with magnitude as much as 20% (30%) under RCP4.5 (RCP8.5) scenario. The most significant and robust changes were noted in CDD, which is projected to increase by as much as 30% under RCP4.5 and 60% under RCP8.5, particularly over Maritime Continent (MC). The projected decrease in PRCPTOT over MC is significant and robust during June to August (JJA) and September to November (SON). During March to May (MAM) under RCP8.5, significant and robust PRCPTOT decreases are also projected over Indochina. The CDD changes during JJA and SON over MC are even higher, more robust and significant compared to the annual changes. At the same time, a wetting tendency is also projected over Indochina. The R50mm and RX1day are projected to increase, during all seasons with significant and robust signal of RX1day during JJA and SON.",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Cruz", "given" : "Faye", "non-dropping-particle" : "", "parse-names" : false, "suffix" : "" }, { "dropping-particle" : "", "family" : "Chung", "given" : "Jing Xiang", "non-dropping-particle" : "", "parse-names" : false, "suffix" : "" }, { "dropping-particle" : "", "family" : "Ngai", "given" : "Sheau Tieh", "non-dropping-particle" : "", "parse-names" : false, "suffix" : "" }, { "dropping-particle" : "", "family" : "Salimun", "given" : "Ester", "non-dropping-particle" : "", "parse-names" : false, "suffix" : "" }, { "dropping-particle" : "", "family" : "Mohd", "given" : "Mohd Syazwan Faisal", "non-dropping-particle" : "", "parse-names" : false, "suffix" : "" }, { "dropping-particle" : "", "family" : "Santisirisomboon", "given" : "Jerasorn", "non-dropping-particle" : "", "parse-names" : false, "suffix" : "" }, { "dropping-particle" : "", "family" : "Singhruck", "given" : "Patama", "non-dropping-particle" : "", "parse-names" : false, "suffix" : "" }, { "dropping-particle" : "", "family" : "PhanVan", "given" : "Tan", "non-dropping-particle" : "", "parse-names" : false, "suffix" : "" }, { "dropping-particle" : "", "family" : "Ngo-Duc", "given" : "Thanh", "non-dropping-particle" : "", "parse-names" : false, "suffix" : "" }, { "dropping-particle" : "", "family" : "Narisma", "given" : "Gemma", "non-dropping-particle" : "", "parse-names" : false, "suffix" : "" }, { "dropping-particle" : "", "family" : "Aldrian", "given" : "Edvin", "non-dropping-particle" : "", "parse-names" : false, "suffix" : "" }, { "dropping-particle" : "", "family" : "Gunawan", "given" : "Dodo", "non-dropping-particle" : "", "parse-names" : false, "suffix" : "" }, { "dropping-particle" : "", "family" : "Sopaheluwakan", "given" : "Ardhasena", "non-dropping-particle" : "", "parse-names" : false, "suffix" : "" } ], "container-title" : "Environmental Research", "id" : "ITEM-1", "issue" : "March", "issued" : { "date-parts" : [ [ "2020", "5" ] ] }, "page" : "109350", "publisher" : "Elsevier Inc.", "title" : "Multi-model projections of precipitation extremes in Southeast Asia based on CORDEX-Southeast Asia simulations", "translator" : [ { "dropping-particle" : "", "family" : "S3186", "given" : "", "non-dropping-particle" : "", "parse-names" : false, "suffix" : "" } ], "type" : "article-journal", "volume" : "184" }, "uris" : [ "http://www.mendeley.com/documents/?uuid=9ca363f4-69d7-4bf1-8d05-656e7d233e49" ] } ], "mendeley" : { "formattedCitation" : "(Supari et al., 2020)", "plainTextFormattedCitation" : "(Supari et al., 2020)", "previouslyFormattedCitation" : "(Supar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upari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Strong drying trend based on CDD in CORDEX simulations for Indonesia</w:t>
            </w:r>
          </w:p>
          <w:p w14:paraId="71B393AB" w14:textId="77777777" w:rsidR="00D376F0" w:rsidRPr="00D424AA" w:rsidRDefault="00D376F0" w:rsidP="00D424AA">
            <w:pPr>
              <w:rPr>
                <w:rFonts w:cs="Times New Roman"/>
                <w:color w:val="000000" w:themeColor="text1"/>
                <w:sz w:val="16"/>
                <w:szCs w:val="16"/>
                <w:lang w:val="en-GB"/>
              </w:rPr>
            </w:pPr>
          </w:p>
          <w:p w14:paraId="1134FF89" w14:textId="02CB4F3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ppola et al., 2021b)</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Drying based on number of dry days (NDD) in CORDEX-CORE projects</w:t>
            </w:r>
          </w:p>
          <w:p w14:paraId="393BDA5A" w14:textId="77777777" w:rsidR="00D376F0" w:rsidRPr="00D424AA" w:rsidRDefault="00D376F0" w:rsidP="00D424AA">
            <w:pPr>
              <w:rPr>
                <w:rFonts w:cs="Times New Roman"/>
                <w:color w:val="000000" w:themeColor="text1"/>
                <w:sz w:val="16"/>
                <w:szCs w:val="16"/>
                <w:lang w:val="en-GB"/>
              </w:rPr>
            </w:pPr>
          </w:p>
          <w:p w14:paraId="48346F49" w14:textId="3817F61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Decreasing trend in mean precipitation which is only found in CMIP6 and not in CMIP5.</w:t>
            </w:r>
          </w:p>
          <w:p w14:paraId="1E9E0D07" w14:textId="77777777" w:rsidR="00D376F0" w:rsidRPr="00D424AA" w:rsidRDefault="00D376F0" w:rsidP="00D424AA">
            <w:pPr>
              <w:rPr>
                <w:rFonts w:cs="Times New Roman"/>
                <w:color w:val="000000" w:themeColor="text1"/>
                <w:sz w:val="16"/>
                <w:szCs w:val="16"/>
                <w:lang w:val="en-GB"/>
              </w:rPr>
            </w:pPr>
          </w:p>
          <w:p w14:paraId="3066804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Chapter 11 Supplementary Material (11.SM): Strong projected drying trend based on CDD in CMIP6 projections</w:t>
            </w:r>
          </w:p>
          <w:p w14:paraId="675459F1" w14:textId="77777777" w:rsidR="00D376F0" w:rsidRPr="00D424AA" w:rsidRDefault="00D376F0" w:rsidP="00D424AA">
            <w:pPr>
              <w:rPr>
                <w:rFonts w:cs="Times New Roman"/>
                <w:color w:val="000000" w:themeColor="text1"/>
                <w:sz w:val="16"/>
                <w:szCs w:val="16"/>
                <w:lang w:val="en-GB"/>
              </w:rPr>
            </w:pPr>
          </w:p>
          <w:p w14:paraId="2A0B6232" w14:textId="4702F8B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Inconsistent trends in SPI in CMIP5 projections</w:t>
            </w:r>
          </w:p>
          <w:p w14:paraId="11C2E45F" w14:textId="77777777" w:rsidR="00D376F0" w:rsidRPr="00D424AA" w:rsidRDefault="00D376F0" w:rsidP="00D424AA">
            <w:pPr>
              <w:rPr>
                <w:rFonts w:cs="Times New Roman"/>
                <w:color w:val="000000" w:themeColor="text1"/>
                <w:sz w:val="16"/>
                <w:szCs w:val="16"/>
                <w:lang w:val="en-GB"/>
              </w:rPr>
            </w:pPr>
          </w:p>
          <w:p w14:paraId="7CBFB992" w14:textId="5F96423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pinoni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Wetting trend based on SPI in CMIP5 projections.</w:t>
            </w:r>
          </w:p>
          <w:p w14:paraId="623F048E" w14:textId="77777777" w:rsidR="00D376F0" w:rsidRPr="00D424AA" w:rsidRDefault="00D376F0" w:rsidP="00D424AA">
            <w:pPr>
              <w:rPr>
                <w:rFonts w:cs="Times New Roman"/>
                <w:color w:val="000000" w:themeColor="text1"/>
                <w:sz w:val="16"/>
                <w:szCs w:val="16"/>
                <w:lang w:val="en-GB"/>
              </w:rPr>
            </w:pPr>
          </w:p>
          <w:commentRangeStart w:id="5901"/>
          <w:p w14:paraId="269EB8CB" w14:textId="3DD47FAB" w:rsidR="00D376F0" w:rsidRPr="00D424AA" w:rsidRDefault="00D376F0" w:rsidP="00D424AA">
            <w:pPr>
              <w:rPr>
                <w:rFonts w:cs="Times New Roman"/>
                <w:iCs/>
                <w:color w:val="000000" w:themeColor="text1"/>
                <w:sz w:val="16"/>
                <w:szCs w:val="16"/>
                <w:lang w:val="en-GB"/>
              </w:rPr>
            </w:pPr>
            <w:r w:rsidRPr="00D424AA">
              <w:rPr>
                <w:rFonts w:cs="Times New Roman"/>
                <w:sz w:val="16"/>
                <w:szCs w:val="16"/>
                <w:lang w:val="en-GB"/>
              </w:rPr>
              <w:fldChar w:fldCharType="begin" w:fldLock="1"/>
            </w:r>
            <w:ins w:id="5902" w:author="Robin Matthews" w:date="2021-07-14T11:32:00Z">
              <w:r w:rsidR="007D497F">
                <w:rPr>
                  <w:rFonts w:cs="Times New Roman"/>
                  <w:sz w:val="16"/>
                  <w:szCs w:val="16"/>
                  <w:lang w:val="en-GB"/>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ranslator" : [ { "dropping-particle" : "", "family" : "S860", "given" : "", "non-dropping-particle" : "", "parse-names" : false, "suffix" : "" } ], "type" : "article-journal", "volume" : "4" }, "uris" : [ "http://www.mendeley.com/documents/?uuid=da8cd264-d60d-4aa2-bc8b-35e3dcfb732b" ] }, { "id" : "ITEM-2", "itemData" : { "DOI" : "10.1038/nclimate2743", "ISBN" : "1758-678X", "ISSN" : "17586798", "abstract" : "The El Ni\u00f1o/Southern Oscillation (ENSO) is the dominant climate phenomenon affecting extreme weather conditions worldwide. Its response to greenhouse warming has challenged scientists for decades, despite model agreement on projected changes in mean state. Recent studies have provided new insights into the elusive links between changes in ENSO and in the mean state of the Pacific climate. The projected slow-down in Walker circulation is expected to weaken equatorial Pacific Ocean currents, boosting the occurrences of eastward-propagating warm surface anomalies that characterize observed extreme El Ni\u00f1o events. Accelerated equatorial Pacific warming, particularly in the east, is expected to induce extreme rainfall in the eastern equato- rial Pacific and extreme equatorward swings of the Pacific convergence zones, both of which are features of extreme El Ni\u00f1o. The frequency of extreme La Ni\u00f1a is also expected to increase in response to more extreme El Ni\u00f1os, an accelerated maritime continent warming and surface-intensified ocean warming. ENSO-related catastrophic weather events are thus likely to occur more frequently with unabated greenhouse-gas emissions. But model biases and recent observed strengthening of the Walker circulation highlight the need for further testing as new models, observations and insights become available.",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Wook", "non-dropping-particle" : "", "parse-names" : false, "suffix" : "" }, { "dropping-particle" : "Il",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Fei", "non-dropping-particle" : "", "parse-names" : false, "suffix" : "" }, { "dropping-particle" : "", "family" : "Kug", "given" : "Jong-seong 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2", "issue" : "9", "issued" : { "date-parts" : [ [ "2015" ] ] }, "page" : "849-859", "title" : "ENSO and greenhouse warming", "translator" : [ { "dropping-particle" : "", "family" : "S1169", "given" : "", "non-dropping-particle" : "", "parse-names" : false, "suffix" : "" } ], "type" : "article-journal", "volume" : "5" }, "uris" : [ "http://www.mendeley.com/documents/?uuid=d0e39b6a-f3bd-499f-aac5-ac3e6d133ebc" ] }, { "id" : "ITEM-3", "itemData" : { "DOI" : "10.1038/s41467-018-03789-6", "ISBN" : "4146701803789", "ISSN" : "20411723", "abstract" : "1234567890():,; Extreme positive Indian Ocean Dipole (pIOD) affects weather, agriculture, ecosystems, and public health worldwide, particularly when exacerbated by an extreme El Ni\u00f1o. The Paris Agreement aims to limit warming below 2 \u00b0C and ideally below 1.5 \u00b0C in global mean tem- perature (GMT), but how extreme pIOD will respond to this target is unclear. Here we show that the frequency increases linearly as the warming proceeds, and doubles at 1.5 \u00b0C warming from the pre-industrial level (statistically significant above the 90% confidence level), underscored by a strong intermodel agreement with 11 out of 13 models producing an increase. However, in sharp contrast to a continuous increase in extreme El Ni\u00f1o frequency long after GMT stabilisation, the extreme pIOD frequency peaks as the GMT stabilises. The contrasting response corresponds to a 50% reduction in frequency of an extreme El Ni\u00f1o preceded by an extreme pIOD from that projected under a business-as-usual scenario. 1", "author" : [ { "dropping-particle" : "", "family" : "Cai", "given" : "Wenju", "non-dropping-particle" : "", "parse-names" : false, "suffix" : "" }, { "dropping-particle" : "", "family" : "Wang", "given" : "Guojian", "non-dropping-particle" : "", "parse-names" : false, "suffix" : "" }, { "dropping-particle" : "", "family" : "Gan", "given" : "Bolan", "non-dropping-particle" : "", "parse-names" : false, "suffix" : "" }, { "dropping-particle" : "", "family" : "Wu", "given" : "Lixin", "non-dropping-particle" : "", "parse-names" : false, "suffix" : "" }, { "dropping-particle" : "", "family" : "Santoso", "given" : "Agus", "non-dropping-particle" : "", "parse-names" : false, "suffix" : "" }, { "dropping-particle" : "", "family" : "Lin", "given" : "Xiaopei", "non-dropping-particle" : "", "parse-names" : false, "suffix" : "" }, { "dropping-particle" : "", "family" : "Chen", "given" : "Zhaohui", "non-dropping-particle" : "", "parse-names" : false, "suffix" : "" }, { "dropping-particle" : "", "family" : "Jia", "given" : "Fan", "non-dropping-particle" : "", "parse-names" : false, "suffix" : "" }, { "dropping-particle" : "", "family" : "Yamagata", "given" : "Toshio", "non-dropping-particle" : "", "parse-names" : false, "suffix" : "" } ], "container-title" : "Nature Communications", "id" : "ITEM-3", "issue" : "1", "issued" : { "date-parts" : [ [ "2018" ] ] }, "page" : "4-11", "title" : "Stabilised frequency of extreme positive Indian Ocean Dipole under 1.5\u00b0C warming", "translator" : [ { "dropping-particle" : "", "family" : "S839", "given" : "", "non-dropping-particle" : "", "parse-names" : false, "suffix" : "" } ], "type" : "article-journal", "volume" : "9" }, "uris" : [ "http://www.mendeley.com/documents/?uuid=220f467d-2a93-4be6-a0e0-0f13b19ff450" ] } ], "mendeley" : { "formattedCitation" : "(Cai et al., 2014a, 2015, 2018)", "manualFormatting" : "(Cai et al., 2014b, 2015, 2018)", "plainTextFormattedCitation" : "(Cai et al., 2014a, 2015, 2018)", "previouslyFormattedCitation" : "(Cai et al., 2014a, 2015, 2018)" }, "properties" : { "noteIndex" : 0 }, "schema" : "https://github.com/citation-style-language/schema/raw/master/csl-citation.json" }</w:instrText>
              </w:r>
            </w:ins>
            <w:del w:id="5903" w:author="Robin Matthews" w:date="2021-07-14T11:32:00Z">
              <w:r w:rsidR="00FF6231" w:rsidDel="007D497F">
                <w:rPr>
                  <w:rFonts w:cs="Times New Roman"/>
                  <w:sz w:val="16"/>
                  <w:szCs w:val="16"/>
                  <w:lang w:val="en-GB"/>
                </w:rPr>
                <w:del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ranslator" : [ { "dropping-particle" : "", "family" : "S860", "given" : "", "non-dropping-particle" : "", "parse-names" : false, "suffix" : "" } ], "type" : "article-journal", "volume" : "4" }, "uris" : [ "http://www.mendeley.com/documents/?uuid=da8cd264-d60d-4aa2-bc8b-35e3dcfb732b" ] }, { "id" : "ITEM-2", "itemData" : { "DOI" : "10.1038/nclimate2743", "ISBN" : "1758-678X", "ISSN" : "17586798", "abstract" : "The El Ni\u00f1o/Southern Oscillation (ENSO) is the dominant climate phenomenon affecting extreme weather conditions worldwide. Its response to greenhouse warming has challenged scientists for decades, despite model agreement on projected changes in mean state. Recent studies have provided new insights into the elusive links between changes in ENSO and in the mean state of the Pacific climate. The projected slow-down in Walker circulation is expected to weaken equatorial Pacific Ocean currents, boosting the occurrences of eastward-propagating warm surface anomalies that characterize observed extreme El Ni\u00f1o events. Accelerated equatorial Pacific warming, particularly in the east, is expected to induce extreme rainfall in the eastern equato- rial Pacific and extreme equatorward swings of the Pacific convergence zones, both of which are features of extreme El Ni\u00f1o. The frequency of extreme La Ni\u00f1a is also expected to increase in response to more extreme El Ni\u00f1os, an accelerated maritime continent warming and surface-intensified ocean warming. ENSO-related catastrophic weather events are thus likely to occur more frequently with unabated greenhouse-gas emissions. But model biases and recent observed strengthening of the Walker circulation highlight the need for further testing as new models, observations and insights become available.",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Wook", "non-dropping-particle" : "", "parse-names" : false, "suffix" : "" }, { "dropping-particle" : "Il",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Fei", "non-dropping-particle" : "", "parse-names" : false, "suffix" : "" }, { "dropping-particle" : "", "family" : "Kug", "given" : "Jong-seong 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2", "issue" : "9", "issued" : { "date-parts" : [ [ "2015" ] ] }, "page" : "849-859", "title" : "ENSO and greenhouse warming", "translator" : [ { "dropping-particle" : "", "family" : "S1169", "given" : "", "non-dropping-particle" : "", "parse-names" : false, "suffix" : "" } ], "type" : "article-journal", "volume" : "5" }, "uris" : [ "http://www.mendeley.com/documents/?uuid=d0e39b6a-f3bd-499f-aac5-ac3e6d133ebc" ] }, { "id" : "ITEM-3", "itemData" : { "DOI" : "10.1038/s41467-018-03789-6", "ISBN" : "4146701803789", "ISSN" : "20411723", "abstract" : "1234567890():,; Extreme positive Indian Ocean Dipole (pIOD) affects weather, agriculture, ecosystems, and public health worldwide, particularly when exacerbated by an extreme El Ni\u00f1o. The Paris Agreement aims to limit warming below 2 \u00b0C and ideally below 1.5 \u00b0C in global mean tem- perature (GMT), but how extreme pIOD will respond to this target is unclear. Here we show that the frequency increases linearly as the warming proceeds, and doubles at 1.5 \u00b0C warming from the pre-industrial level (statistically significant above the 90% confidence level), underscored by a strong intermodel agreement with 11 out of 13 models producing an increase. However, in sharp contrast to a continuous increase in extreme El Ni\u00f1o frequency long after GMT stabilisation, the extreme pIOD frequency peaks as the GMT stabilises. The contrasting response corresponds to a 50% reduction in frequency of an extreme El Ni\u00f1o preceded by an extreme pIOD from that projected under a business-as-usual scenario. 1", "author" : [ { "dropping-particle" : "", "family" : "Cai", "given" : "Wenju", "non-dropping-particle" : "", "parse-names" : false, "suffix" : "" }, { "dropping-particle" : "", "family" : "Wang", "given" : "Guojian", "non-dropping-particle" : "", "parse-names" : false, "suffix" : "" }, { "dropping-particle" : "", "family" : "Gan", "given" : "Bolan", "non-dropping-particle" : "", "parse-names" : false, "suffix" : "" }, { "dropping-particle" : "", "family" : "Wu", "given" : "Lixin", "non-dropping-particle" : "", "parse-names" : false, "suffix" : "" }, { "dropping-particle" : "", "family" : "Santoso", "given" : "Agus", "non-dropping-particle" : "", "parse-names" : false, "suffix" : "" }, { "dropping-particle" : "", "family" : "Lin", "given" : "Xiaopei", "non-dropping-particle" : "", "parse-names" : false, "suffix" : "" }, { "dropping-particle" : "", "family" : "Chen", "given" : "Zhaohui", "non-dropping-particle" : "", "parse-names" : false, "suffix" : "" }, { "dropping-particle" : "", "family" : "Jia", "given" : "Fan", "non-dropping-particle" : "", "parse-names" : false, "suffix" : "" }, { "dropping-particle" : "", "family" : "Yamagata", "given" : "Toshio", "non-dropping-particle" : "", "parse-names" : false, "suffix" : "" } ], "container-title" : "Nature Communications", "id" : "ITEM-3", "issue" : "1", "issued" : { "date-parts" : [ [ "2018" ] ] }, "page" : "4-11", "title" : "Stabilised frequency of extreme positive Indian Ocean Dipole under 1.5\u00b0C warming", "translator" : [ { "dropping-particle" : "", "family" : "S839", "given" : "", "non-dropping-particle" : "", "parse-names" : false, "suffix" : "" } ], "type" : "article-journal", "volume" : "9" }, "uris" : [ "http://www.mendeley.com/documents/?uuid=220f467d-2a93-4be6-a0e0-0f13b19ff450" ] } ], "mendeley" : { "formattedCitation" : "(Cai et al., 2014a, 2015, 2018)", "plainTextFormattedCitation" : "(Cai et al., 2014a, 2015, 2018)", "previouslyFormattedCitation" : "(Cai et al., 2014a, 2015, 2018)"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Cai et al., 2014</w:t>
            </w:r>
            <w:ins w:id="5904" w:author="Robin Matthews" w:date="2021-07-14T11:32:00Z">
              <w:r w:rsidR="007D497F">
                <w:rPr>
                  <w:rFonts w:cs="Times New Roman"/>
                  <w:noProof/>
                  <w:sz w:val="16"/>
                  <w:szCs w:val="16"/>
                  <w:lang w:val="en-GB"/>
                </w:rPr>
                <w:t>b</w:t>
              </w:r>
            </w:ins>
            <w:del w:id="5905" w:author="Robin Matthews" w:date="2021-07-14T11:32:00Z">
              <w:r w:rsidR="00A26296" w:rsidDel="007D497F">
                <w:rPr>
                  <w:rFonts w:cs="Times New Roman"/>
                  <w:noProof/>
                  <w:sz w:val="16"/>
                  <w:szCs w:val="16"/>
                  <w:lang w:val="en-GB"/>
                </w:rPr>
                <w:delText>a</w:delText>
              </w:r>
            </w:del>
            <w:r w:rsidR="00A26296">
              <w:rPr>
                <w:rFonts w:cs="Times New Roman"/>
                <w:noProof/>
                <w:sz w:val="16"/>
                <w:szCs w:val="16"/>
                <w:lang w:val="en-GB"/>
              </w:rPr>
              <w:t>, 2015, 2018)</w:t>
            </w:r>
            <w:r w:rsidRPr="00D424AA">
              <w:rPr>
                <w:rFonts w:cs="Times New Roman"/>
                <w:sz w:val="16"/>
                <w:szCs w:val="16"/>
                <w:lang w:val="en-GB"/>
              </w:rPr>
              <w:fldChar w:fldCharType="end"/>
            </w:r>
            <w:commentRangeEnd w:id="5901"/>
            <w:r w:rsidR="00A26296">
              <w:rPr>
                <w:rStyle w:val="Marquedecommentaire"/>
              </w:rPr>
              <w:commentReference w:id="5901"/>
            </w:r>
            <w:r w:rsidRPr="00841A35">
              <w:rPr>
                <w:rFonts w:cs="Times New Roman"/>
                <w:sz w:val="16"/>
                <w:szCs w:val="16"/>
                <w:lang w:val="en-GB"/>
              </w:rPr>
              <w:t>: An increasing fr</w:t>
            </w:r>
            <w:r w:rsidRPr="00D424AA">
              <w:rPr>
                <w:rFonts w:cs="Times New Roman"/>
                <w:sz w:val="16"/>
                <w:szCs w:val="16"/>
                <w:lang w:val="en-GB"/>
              </w:rPr>
              <w:t xml:space="preserve">equency of precipitation deficits is projected as a consequence of an increasing frequency of extreme El Niño. </w:t>
            </w:r>
          </w:p>
        </w:tc>
      </w:tr>
      <w:tr w:rsidR="00D376F0" w:rsidRPr="00F1665C" w14:paraId="77388434" w14:textId="77777777" w:rsidTr="00723657">
        <w:trPr>
          <w:cantSplit/>
          <w:trHeight w:val="1134"/>
        </w:trPr>
        <w:tc>
          <w:tcPr>
            <w:tcW w:w="846" w:type="dxa"/>
            <w:vMerge/>
            <w:tcBorders>
              <w:left w:val="single" w:sz="4" w:space="0" w:color="000000"/>
              <w:right w:val="single" w:sz="4" w:space="0" w:color="000000"/>
            </w:tcBorders>
          </w:tcPr>
          <w:p w14:paraId="2BCF94DA" w14:textId="77777777" w:rsidR="00D376F0" w:rsidRPr="00D424AA" w:rsidRDefault="00D376F0" w:rsidP="00D424AA">
            <w:pPr>
              <w:rPr>
                <w:rFonts w:cs="Times New Roman"/>
                <w:color w:val="000000" w:themeColor="text1"/>
                <w:sz w:val="16"/>
                <w:szCs w:val="16"/>
                <w:lang w:val="en-GB"/>
              </w:rPr>
            </w:pPr>
          </w:p>
        </w:tc>
        <w:tc>
          <w:tcPr>
            <w:tcW w:w="709" w:type="dxa"/>
            <w:tcBorders>
              <w:top w:val="single" w:sz="4" w:space="0" w:color="000000"/>
              <w:left w:val="single" w:sz="4" w:space="0" w:color="000000"/>
              <w:bottom w:val="single" w:sz="4" w:space="0" w:color="000000"/>
              <w:right w:val="single" w:sz="4" w:space="0" w:color="000000"/>
            </w:tcBorders>
          </w:tcPr>
          <w:p w14:paraId="558E2E6F"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AGR, ECOL</w:t>
            </w:r>
          </w:p>
          <w:p w14:paraId="4A983DDA" w14:textId="77777777" w:rsidR="00D376F0" w:rsidRPr="00D424AA" w:rsidRDefault="00D376F0" w:rsidP="00D424AA">
            <w:pPr>
              <w:jc w:val="center"/>
              <w:rPr>
                <w:rFonts w:cs="Times New Roman"/>
                <w:color w:val="000000" w:themeColor="text1"/>
                <w:sz w:val="16"/>
                <w:szCs w:val="16"/>
                <w:lang w:val="en-GB"/>
              </w:rPr>
            </w:pP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D89B2C1" w14:textId="170905E3" w:rsidR="00D376F0" w:rsidRPr="00D424AA" w:rsidRDefault="00D376F0" w:rsidP="00D424AA">
            <w:pPr>
              <w:rPr>
                <w:rFonts w:cs="Times New Roman"/>
                <w:bCs/>
                <w:iCs/>
                <w:color w:val="000000" w:themeColor="text1"/>
                <w:sz w:val="16"/>
                <w:szCs w:val="16"/>
                <w:lang w:val="nb-NO"/>
              </w:rPr>
            </w:pPr>
            <w:r w:rsidRPr="00D424AA">
              <w:rPr>
                <w:rFonts w:cs="Times New Roman"/>
                <w:b/>
                <w:bCs/>
                <w:i/>
                <w:color w:val="000000" w:themeColor="text1"/>
                <w:sz w:val="16"/>
                <w:szCs w:val="16"/>
                <w:shd w:val="clear" w:color="auto" w:fill="D9D9D9" w:themeFill="background1" w:themeFillShade="D9"/>
                <w:lang w:val="en-GB"/>
              </w:rPr>
              <w:t>Low confidence</w:t>
            </w:r>
            <w:r w:rsidRPr="00D424AA">
              <w:rPr>
                <w:rFonts w:cs="Times New Roman"/>
                <w:bCs/>
                <w:color w:val="000000" w:themeColor="text1"/>
                <w:sz w:val="16"/>
                <w:szCs w:val="16"/>
                <w:shd w:val="clear" w:color="auto" w:fill="D9D9D9" w:themeFill="background1" w:themeFillShade="D9"/>
                <w:lang w:val="en-GB"/>
              </w:rPr>
              <w:t xml:space="preserve">: </w:t>
            </w:r>
            <w:r w:rsidRPr="00D424AA">
              <w:rPr>
                <w:rFonts w:cs="Times New Roman"/>
                <w:b/>
                <w:color w:val="000000" w:themeColor="text1"/>
                <w:sz w:val="16"/>
                <w:szCs w:val="16"/>
                <w:shd w:val="clear" w:color="auto" w:fill="D9D9D9" w:themeFill="background1" w:themeFillShade="D9"/>
                <w:lang w:val="en-GB"/>
              </w:rPr>
              <w:t>Inconsistent trends</w:t>
            </w:r>
            <w:r w:rsidRPr="00D424AA">
              <w:rPr>
                <w:rFonts w:cs="Times New Roman"/>
                <w:bCs/>
                <w:color w:val="000000" w:themeColor="text1"/>
                <w:sz w:val="16"/>
                <w:szCs w:val="16"/>
                <w:shd w:val="clear" w:color="auto" w:fill="D9D9D9" w:themeFill="background1" w:themeFillShade="D9"/>
                <w:lang w:val="en-GB"/>
              </w:rPr>
              <w:t xml:space="preserve"> depending onsubregion and index based on soil moisture, PDSI-PM and SPEI-PM </w:t>
            </w:r>
            <w:r w:rsidRPr="00D424AA">
              <w:rPr>
                <w:rFonts w:cs="Times New Roman"/>
                <w:bCs/>
                <w:color w:val="000000" w:themeColor="text1"/>
                <w:sz w:val="16"/>
                <w:szCs w:val="16"/>
                <w:shd w:val="clear" w:color="auto" w:fill="D9D9D9" w:themeFill="background1" w:themeFillShade="D9"/>
                <w:lang w:val="en-GB"/>
              </w:rPr>
              <w:fldChar w:fldCharType="begin" w:fldLock="1"/>
            </w:r>
            <w:r w:rsidR="00FF6231">
              <w:rPr>
                <w:rFonts w:cs="Times New Roman"/>
                <w:bCs/>
                <w:color w:val="000000" w:themeColor="text1"/>
                <w:sz w:val="16"/>
                <w:szCs w:val="16"/>
                <w:shd w:val="clear" w:color="auto" w:fill="D9D9D9" w:themeFill="background1" w:themeFillShade="D9"/>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w:instrText>
            </w:r>
            <w:r w:rsidR="00FF6231" w:rsidRPr="006A2665">
              <w:rPr>
                <w:rFonts w:cs="Times New Roman"/>
                <w:bCs/>
                <w:color w:val="000000" w:themeColor="text1"/>
                <w:sz w:val="16"/>
                <w:szCs w:val="16"/>
                <w:shd w:val="clear" w:color="auto" w:fill="D9D9D9" w:themeFill="background1" w:themeFillShade="D9"/>
              </w:rPr>
              <w:instrText>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shd w:val="clear" w:color="auto" w:fill="D9D9D9" w:themeFill="background1" w:themeFillShade="D9"/>
                <w:lang w:val="en-GB"/>
              </w:rPr>
              <w:fldChar w:fldCharType="separate"/>
            </w:r>
            <w:r w:rsidR="00A26296">
              <w:rPr>
                <w:rFonts w:cs="Times New Roman"/>
                <w:bCs/>
                <w:noProof/>
                <w:color w:val="000000" w:themeColor="text1"/>
                <w:sz w:val="16"/>
                <w:szCs w:val="16"/>
                <w:shd w:val="clear" w:color="auto" w:fill="D9D9D9" w:themeFill="background1" w:themeFillShade="D9"/>
                <w:lang w:val="nb-NO"/>
              </w:rPr>
              <w:t>(Greve et al., 2014; Dai and Zhao, 2017; Spinoni et al., 2019; Padrón et al., 2020)</w:t>
            </w:r>
            <w:r w:rsidRPr="00D424AA">
              <w:rPr>
                <w:rFonts w:cs="Times New Roman"/>
                <w:bCs/>
                <w:color w:val="000000" w:themeColor="text1"/>
                <w:sz w:val="16"/>
                <w:szCs w:val="16"/>
                <w:shd w:val="clear" w:color="auto" w:fill="D9D9D9" w:themeFill="background1" w:themeFillShade="D9"/>
                <w:lang w:val="en-GB"/>
              </w:rPr>
              <w:fldChar w:fldCharType="end"/>
            </w:r>
            <w:r w:rsidRPr="00841A35">
              <w:rPr>
                <w:rFonts w:cs="Times New Roman"/>
                <w:bCs/>
                <w:color w:val="000000" w:themeColor="text1"/>
                <w:sz w:val="16"/>
                <w:szCs w:val="16"/>
                <w:lang w:val="nb-NO"/>
              </w:rPr>
              <w:t>.</w:t>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69B78CB"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0575E60E" w14:textId="70B6A5DE" w:rsidR="00D376F0" w:rsidRPr="00FE4BC4" w:rsidRDefault="00D376F0" w:rsidP="00D424AA">
            <w:pPr>
              <w:rPr>
                <w:rFonts w:cs="Times New Roman"/>
                <w:bCs/>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trends </w:t>
            </w:r>
            <w:r w:rsidRPr="00D424AA">
              <w:rPr>
                <w:rFonts w:cs="Times New Roman"/>
                <w:bCs/>
                <w:color w:val="000000" w:themeColor="text1"/>
                <w:sz w:val="16"/>
                <w:szCs w:val="16"/>
                <w:lang w:val="en-GB"/>
              </w:rPr>
              <w:t xml:space="preserve">depending on model, subregion, index or study </w:t>
            </w:r>
            <w:commentRangeStart w:id="5906"/>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1",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Gu et al., 2020)", "manualFormatting" : "(Naumann et al., 2018; L. Xu et al., 2019; Gu et al., 2020)", "plainTextFormattedCitation" : "(Naumann et al., 2018; Xu et al., 2019a; Gu et al., 2020)", "previouslyFormattedCitation" : "(Naumann et al., 2018; Xu et al., 2019a;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Naumann et al., 2018; </w:t>
            </w:r>
            <w:del w:id="5907" w:author="Robin Matthews" w:date="2021-07-14T12:31:00Z">
              <w:r w:rsidR="00A26296" w:rsidDel="00FC4A87">
                <w:rPr>
                  <w:rFonts w:cs="Times New Roman"/>
                  <w:bCs/>
                  <w:noProof/>
                  <w:color w:val="000000" w:themeColor="text1"/>
                  <w:sz w:val="16"/>
                  <w:szCs w:val="16"/>
                  <w:lang w:val="en-GB"/>
                </w:rPr>
                <w:delText>Xu et al., 2019a</w:delText>
              </w:r>
            </w:del>
            <w:ins w:id="5908" w:author="Robin Matthews" w:date="2021-07-14T12:31: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 Gu et al., 2020)</w:t>
            </w:r>
            <w:r w:rsidRPr="00D424AA">
              <w:rPr>
                <w:rFonts w:cs="Times New Roman"/>
                <w:bCs/>
                <w:color w:val="000000" w:themeColor="text1"/>
                <w:sz w:val="16"/>
                <w:szCs w:val="16"/>
                <w:lang w:val="en-GB"/>
              </w:rPr>
              <w:fldChar w:fldCharType="end"/>
            </w:r>
            <w:commentRangeEnd w:id="5906"/>
            <w:r w:rsidR="00A26296">
              <w:rPr>
                <w:rStyle w:val="Marquedecommentaire"/>
              </w:rPr>
              <w:commentReference w:id="5906"/>
            </w:r>
            <w:r w:rsidRPr="00FE4BC4">
              <w:rPr>
                <w:rFonts w:cs="Times New Roman"/>
                <w:bCs/>
                <w:color w:val="000000" w:themeColor="text1"/>
                <w:sz w:val="16"/>
                <w:szCs w:val="16"/>
                <w:lang w:val="en-GB"/>
              </w:rPr>
              <w:t xml:space="preserve">(Chapter 11 Supplementary Material (11.SM)) </w:t>
            </w:r>
          </w:p>
          <w:p w14:paraId="1707668E" w14:textId="77777777" w:rsidR="00D376F0" w:rsidRPr="00FE4BC4" w:rsidRDefault="00D376F0" w:rsidP="00D424AA">
            <w:pPr>
              <w:rPr>
                <w:rFonts w:cs="Times New Roman"/>
                <w:bCs/>
                <w:color w:val="000000" w:themeColor="text1"/>
                <w:sz w:val="16"/>
                <w:szCs w:val="16"/>
                <w:lang w:val="en-GB"/>
              </w:rPr>
            </w:pPr>
          </w:p>
          <w:p w14:paraId="11F6034C" w14:textId="77777777" w:rsidR="00D376F0" w:rsidRPr="00FE4BC4" w:rsidRDefault="00D376F0" w:rsidP="00D424AA">
            <w:pPr>
              <w:rPr>
                <w:rFonts w:cs="Times New Roman"/>
                <w:bCs/>
                <w:iCs/>
                <w:color w:val="000000" w:themeColor="text1"/>
                <w:sz w:val="16"/>
                <w:szCs w:val="16"/>
                <w:lang w:val="en-GB"/>
              </w:rPr>
            </w:pP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5E92672" w14:textId="4740F056" w:rsidR="00D376F0" w:rsidRPr="00D74FF3" w:rsidRDefault="00D376F0" w:rsidP="00D424AA">
            <w:pPr>
              <w:rPr>
                <w:rFonts w:cs="Times New Roman"/>
                <w:bCs/>
                <w:color w:val="000000" w:themeColor="text1"/>
                <w:sz w:val="16"/>
                <w:szCs w:val="16"/>
              </w:rPr>
            </w:pPr>
            <w:r w:rsidRPr="00FE4BC4">
              <w:rPr>
                <w:rFonts w:cs="Times New Roman"/>
                <w:b/>
                <w:bCs/>
                <w:i/>
                <w:color w:val="000000" w:themeColor="text1"/>
                <w:sz w:val="16"/>
                <w:szCs w:val="16"/>
                <w:lang w:val="en-GB"/>
              </w:rPr>
              <w:t>Low co</w:t>
            </w:r>
            <w:r w:rsidRPr="00D424AA">
              <w:rPr>
                <w:rFonts w:cs="Times New Roman"/>
                <w:b/>
                <w:bCs/>
                <w:i/>
                <w:color w:val="000000" w:themeColor="text1"/>
                <w:sz w:val="16"/>
                <w:szCs w:val="16"/>
                <w:lang w:val="en-GB"/>
              </w:rPr>
              <w:t>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trends </w:t>
            </w:r>
            <w:r w:rsidRPr="00D424AA">
              <w:rPr>
                <w:rFonts w:cs="Times New Roman"/>
                <w:bCs/>
                <w:color w:val="000000" w:themeColor="text1"/>
                <w:sz w:val="16"/>
                <w:szCs w:val="16"/>
                <w:lang w:val="en-GB"/>
              </w:rPr>
              <w:t xml:space="preserve">depending on model, subregion, index or study </w:t>
            </w:r>
            <w:commentRangeStart w:id="5909"/>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3",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Gu et al., 2020)", "manualFormatting" : "(Naumann et al., 2018; L. Xu et al., 2019; Cook et al., 2020; Gu et al., 2020)", "plainTextFormattedCitation" : "(Naumann et al., 2018; Xu et al., 2019a; Cook et al., 2020; Gu et al., 2020)", "previouslyFormattedCitation" : "(Naumann et al., 2018; Xu et al., 2019a; Cook et al., 2020;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 xml:space="preserve">(Naumann et al., 2018; </w:t>
            </w:r>
            <w:del w:id="5910" w:author="Robin Matthews" w:date="2021-07-14T12:31:00Z">
              <w:r w:rsidR="00A26296" w:rsidDel="00FC4A87">
                <w:rPr>
                  <w:rFonts w:cs="Times New Roman"/>
                  <w:bCs/>
                  <w:noProof/>
                  <w:color w:val="000000" w:themeColor="text1"/>
                  <w:sz w:val="16"/>
                  <w:szCs w:val="16"/>
                </w:rPr>
                <w:delText>Xu et al., 2019a</w:delText>
              </w:r>
            </w:del>
            <w:ins w:id="5911" w:author="Robin Matthews" w:date="2021-07-14T12:31: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Cook et al., 2020; Gu et al., 2020)</w:t>
            </w:r>
            <w:r w:rsidRPr="00D424AA">
              <w:rPr>
                <w:rFonts w:cs="Times New Roman"/>
                <w:bCs/>
                <w:color w:val="000000" w:themeColor="text1"/>
                <w:sz w:val="16"/>
                <w:szCs w:val="16"/>
                <w:lang w:val="en-GB"/>
              </w:rPr>
              <w:fldChar w:fldCharType="end"/>
            </w:r>
            <w:commentRangeEnd w:id="5909"/>
            <w:r w:rsidR="00A26296">
              <w:rPr>
                <w:rStyle w:val="Marquedecommentaire"/>
              </w:rPr>
              <w:commentReference w:id="5909"/>
            </w:r>
            <w:r w:rsidRPr="00D74FF3">
              <w:rPr>
                <w:rFonts w:cs="Times New Roman"/>
                <w:bCs/>
                <w:color w:val="000000" w:themeColor="text1"/>
                <w:sz w:val="16"/>
                <w:szCs w:val="16"/>
              </w:rPr>
              <w:t xml:space="preserve">(Chapter 11 Supplementary Material (11.SM)). </w:t>
            </w:r>
          </w:p>
          <w:p w14:paraId="7C74A0DA" w14:textId="77777777" w:rsidR="00D376F0" w:rsidRPr="00D74FF3" w:rsidRDefault="00D376F0" w:rsidP="00D424AA">
            <w:pPr>
              <w:rPr>
                <w:rFonts w:cs="Times New Roman"/>
                <w:bCs/>
                <w:color w:val="000000" w:themeColor="text1"/>
                <w:sz w:val="16"/>
                <w:szCs w:val="16"/>
              </w:rPr>
            </w:pPr>
            <w:r w:rsidRPr="00D74FF3">
              <w:rPr>
                <w:rFonts w:cs="Times New Roman"/>
                <w:bCs/>
                <w:color w:val="000000" w:themeColor="text1"/>
                <w:sz w:val="16"/>
                <w:szCs w:val="16"/>
              </w:rPr>
              <w:t xml:space="preserve"> </w:t>
            </w:r>
          </w:p>
          <w:p w14:paraId="214BC94D" w14:textId="77777777" w:rsidR="00D376F0" w:rsidRPr="00D74FF3" w:rsidRDefault="00D376F0" w:rsidP="00D424AA">
            <w:pPr>
              <w:rPr>
                <w:rFonts w:cs="Times New Roman"/>
                <w:bCs/>
                <w:color w:val="000000" w:themeColor="text1"/>
                <w:sz w:val="16"/>
                <w:szCs w:val="16"/>
              </w:rPr>
            </w:pPr>
          </w:p>
          <w:p w14:paraId="73765D6B" w14:textId="77777777" w:rsidR="00D376F0" w:rsidRPr="00D74FF3" w:rsidRDefault="00D376F0" w:rsidP="00D424AA">
            <w:pPr>
              <w:spacing w:line="276" w:lineRule="auto"/>
              <w:rPr>
                <w:rFonts w:cs="Times New Roman"/>
                <w:bCs/>
                <w:iCs/>
                <w:color w:val="000000" w:themeColor="text1"/>
                <w:sz w:val="16"/>
                <w:szCs w:val="16"/>
              </w:rPr>
            </w:pP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EEAD8E5" w14:textId="6FB356DB" w:rsidR="00D376F0" w:rsidRPr="00D424AA" w:rsidRDefault="00D376F0" w:rsidP="00D424AA">
            <w:pPr>
              <w:rPr>
                <w:rFonts w:cs="Times New Roman"/>
                <w:bCs/>
                <w:color w:val="000000" w:themeColor="text1"/>
                <w:sz w:val="16"/>
                <w:szCs w:val="16"/>
                <w:lang w:val="en-GB"/>
              </w:rPr>
            </w:pPr>
            <w:r w:rsidRPr="00D74FF3">
              <w:rPr>
                <w:rFonts w:cs="Times New Roman"/>
                <w:b/>
                <w:bCs/>
                <w:i/>
                <w:color w:val="000000" w:themeColor="text1"/>
                <w:sz w:val="16"/>
                <w:szCs w:val="16"/>
              </w:rPr>
              <w:t xml:space="preserve"> </w:t>
            </w: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depending on model and metric. Drying tendency based on CMIP6 soil moisture projection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D424AA">
              <w:rPr>
                <w:rFonts w:cs="Times New Roman"/>
                <w:bCs/>
                <w:color w:val="000000" w:themeColor="text1"/>
                <w:sz w:val="16"/>
                <w:szCs w:val="16"/>
                <w:lang w:val="en-GB"/>
              </w:rPr>
              <w:t xml:space="preserve">(Chapter 11 Supplementary Material (11.SM)), inconsistent trends in CMIP5 surface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Dai et al., 2018; Lu et al., 2019)", "plainTextFormattedCitation" : "(Dai et al., 2018; Lu et al., 2019)", "previouslyFormattedCitation" : "(Dai et al., 2018; Lu et al., 2019)"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w:t>
            </w:r>
            <w:r w:rsidRPr="00D424AA">
              <w:rPr>
                <w:rFonts w:cs="Times New Roman"/>
                <w:bCs/>
                <w:color w:val="000000" w:themeColor="text1"/>
                <w:sz w:val="16"/>
                <w:szCs w:val="16"/>
                <w:lang w:val="en-GB"/>
              </w:rPr>
              <w:fldChar w:fldCharType="end"/>
            </w:r>
            <w:r w:rsidRPr="00D424AA">
              <w:rPr>
                <w:rFonts w:cs="Times New Roman"/>
                <w:bCs/>
                <w:color w:val="000000" w:themeColor="text1"/>
                <w:sz w:val="16"/>
                <w:szCs w:val="16"/>
                <w:lang w:val="en-GB"/>
              </w:rPr>
              <w:t xml:space="preserve">, but wetting trends with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D424AA">
              <w:rPr>
                <w:rFonts w:cs="Times New Roman"/>
                <w:bCs/>
                <w:color w:val="000000" w:themeColor="text1"/>
                <w:sz w:val="16"/>
                <w:szCs w:val="16"/>
                <w:lang w:val="en-GB"/>
              </w:rPr>
              <w:t xml:space="preserve"> and SPEI-PM </w:t>
            </w:r>
            <w:commentRangeStart w:id="5912"/>
            <w:r w:rsidRPr="00D424AA">
              <w:rPr>
                <w:rFonts w:cs="Times New Roman"/>
                <w:bCs/>
                <w:color w:val="000000" w:themeColor="text1"/>
                <w:sz w:val="16"/>
                <w:szCs w:val="16"/>
                <w:lang w:val="en-GB"/>
              </w:rPr>
              <w:fldChar w:fldCharType="begin" w:fldLock="1"/>
            </w:r>
            <w:ins w:id="5913" w:author="Robin Matthews" w:date="2021-07-15T00:00:00Z">
              <w:r w:rsidR="00205447">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5914" w:author="Robin Matthews" w:date="2021-07-15T00:00:00Z">
              <w:r w:rsidR="003B3493" w:rsidDel="00205447">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ins w:id="5915" w:author="Robin Matthews" w:date="2021-07-15T00:00:00Z">
              <w:r w:rsidR="00205447">
                <w:rPr>
                  <w:rFonts w:cs="Times New Roman"/>
                  <w:bCs/>
                  <w:noProof/>
                  <w:color w:val="000000" w:themeColor="text1"/>
                  <w:sz w:val="16"/>
                  <w:szCs w:val="16"/>
                  <w:lang w:val="en-GB"/>
                </w:rPr>
                <w:t>c</w:t>
              </w:r>
            </w:ins>
            <w:del w:id="5916" w:author="Robin Matthews" w:date="2021-07-15T00:00:00Z">
              <w:r w:rsidR="00A26296" w:rsidDel="00205447">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5912"/>
            <w:r w:rsidR="00A26296">
              <w:rPr>
                <w:rStyle w:val="Marquedecommentaire"/>
              </w:rPr>
              <w:commentReference w:id="5912"/>
            </w:r>
            <w:r w:rsidRPr="00D424AA">
              <w:rPr>
                <w:rFonts w:cs="Times New Roman"/>
                <w:bCs/>
                <w:color w:val="000000" w:themeColor="text1"/>
                <w:sz w:val="16"/>
                <w:szCs w:val="16"/>
                <w:lang w:val="en-GB"/>
              </w:rPr>
              <w:t xml:space="preserve"> in studies driven with CMIP5 data. ,</w:t>
            </w:r>
          </w:p>
          <w:p w14:paraId="328F88F5" w14:textId="77777777" w:rsidR="00D376F0" w:rsidRPr="00D424AA" w:rsidRDefault="00D376F0" w:rsidP="00D424AA">
            <w:pPr>
              <w:rPr>
                <w:rFonts w:cs="Times New Roman"/>
                <w:bCs/>
                <w:color w:val="000000" w:themeColor="text1"/>
                <w:sz w:val="16"/>
                <w:szCs w:val="16"/>
                <w:lang w:val="en-GB"/>
              </w:rPr>
            </w:pPr>
          </w:p>
          <w:p w14:paraId="4785E895" w14:textId="113D1F11" w:rsidR="00D376F0" w:rsidRPr="00D424AA" w:rsidRDefault="00D376F0" w:rsidP="00D424AA">
            <w:pPr>
              <w:rPr>
                <w:rFonts w:cs="Times New Roman"/>
                <w:iCs/>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D424AA">
              <w:rPr>
                <w:rFonts w:cs="Times New Roman"/>
                <w:bCs/>
                <w:color w:val="000000" w:themeColor="text1"/>
                <w:sz w:val="16"/>
                <w:szCs w:val="16"/>
                <w:lang w:val="en-GB"/>
              </w:rPr>
              <w:t xml:space="preserve">: Drying trend in SEA in CMIP6), but not in CMIP5. </w:t>
            </w:r>
          </w:p>
        </w:tc>
      </w:tr>
      <w:tr w:rsidR="00D376F0" w:rsidRPr="00F1665C" w14:paraId="2C40C322" w14:textId="77777777" w:rsidTr="00723657">
        <w:trPr>
          <w:cantSplit/>
          <w:trHeight w:val="659"/>
        </w:trPr>
        <w:tc>
          <w:tcPr>
            <w:tcW w:w="846" w:type="dxa"/>
            <w:vMerge/>
            <w:tcBorders>
              <w:left w:val="single" w:sz="4" w:space="0" w:color="000000"/>
              <w:bottom w:val="single" w:sz="4" w:space="0" w:color="000000"/>
              <w:right w:val="single" w:sz="4" w:space="0" w:color="000000"/>
            </w:tcBorders>
          </w:tcPr>
          <w:p w14:paraId="4E34A431" w14:textId="77777777" w:rsidR="00D376F0" w:rsidRPr="00D424AA" w:rsidRDefault="00D376F0" w:rsidP="00D424AA">
            <w:pPr>
              <w:rPr>
                <w:rFonts w:cs="Times New Roman"/>
                <w:color w:val="000000" w:themeColor="text1"/>
                <w:sz w:val="16"/>
                <w:szCs w:val="16"/>
                <w:lang w:val="en-GB"/>
              </w:rPr>
            </w:pPr>
          </w:p>
        </w:tc>
        <w:tc>
          <w:tcPr>
            <w:tcW w:w="709" w:type="dxa"/>
            <w:tcBorders>
              <w:top w:val="single" w:sz="4" w:space="0" w:color="000000"/>
              <w:left w:val="single" w:sz="4" w:space="0" w:color="000000"/>
              <w:bottom w:val="single" w:sz="4" w:space="0" w:color="000000"/>
              <w:right w:val="single" w:sz="4" w:space="0" w:color="000000"/>
            </w:tcBorders>
          </w:tcPr>
          <w:p w14:paraId="548BDBD1"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47CCFF9" w14:textId="26CB48DF" w:rsidR="00D376F0" w:rsidRPr="00D424AA" w:rsidRDefault="00D376F0" w:rsidP="00D424AA">
            <w:pPr>
              <w:rPr>
                <w:rFonts w:cs="Times New Roman"/>
                <w:bCs/>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Regionally inconsistent trends in one study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Dai and Zhao, 2017)</w:t>
            </w:r>
            <w:r w:rsidRPr="00D424AA">
              <w:rPr>
                <w:rFonts w:cs="Times New Roman"/>
                <w:sz w:val="16"/>
                <w:szCs w:val="16"/>
                <w:lang w:val="en-GB" w:eastAsia="en-CA"/>
              </w:rPr>
              <w:fldChar w:fldCharType="end"/>
            </w:r>
            <w:r w:rsidRPr="00841A35">
              <w:rPr>
                <w:rFonts w:cs="Times New Roman"/>
                <w:sz w:val="16"/>
                <w:szCs w:val="16"/>
                <w:lang w:val="en-GB" w:eastAsia="en-CA"/>
              </w:rPr>
              <w:t>.</w:t>
            </w:r>
          </w:p>
        </w:tc>
        <w:tc>
          <w:tcPr>
            <w:tcW w:w="170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3433E47"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5B8F3D3" w14:textId="27545F6D" w:rsidR="00D376F0" w:rsidRPr="00D424AA" w:rsidRDefault="00D376F0" w:rsidP="00D424AA">
            <w:pPr>
              <w:rPr>
                <w:rFonts w:cs="Times New Roman"/>
                <w:bCs/>
                <w:iCs/>
                <w:color w:val="000000" w:themeColor="text1"/>
                <w:sz w:val="16"/>
                <w:szCs w:val="16"/>
                <w:lang w:val="en-GB"/>
              </w:rPr>
            </w:pPr>
            <w:r w:rsidRPr="00D424AA">
              <w:rPr>
                <w:rFonts w:cs="Times New Roman"/>
                <w:b/>
                <w:i/>
                <w:sz w:val="16"/>
                <w:szCs w:val="16"/>
                <w:lang w:val="en-GB" w:eastAsia="en-CA"/>
              </w:rPr>
              <w:t>Low confidence</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One study shows decrease in hydrological drought</w:t>
            </w:r>
            <w:del w:id="5917" w:author="Robin Matthews" w:date="2021-07-15T00:01:00Z">
              <w:r w:rsidRPr="00D424AA" w:rsidDel="00205447">
                <w:rPr>
                  <w:rFonts w:cs="Times New Roman"/>
                  <w:color w:val="000000" w:themeColor="text1"/>
                  <w:sz w:val="16"/>
                  <w:szCs w:val="16"/>
                  <w:lang w:val="en-GB"/>
                </w:rPr>
                <w:delText xml:space="preserve"> </w:delText>
              </w:r>
            </w:del>
            <w:r w:rsidRPr="00D424AA">
              <w:rPr>
                <w:rFonts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r w:rsidRPr="00841A35">
              <w:rPr>
                <w:rFonts w:cs="Times New Roman"/>
                <w:sz w:val="16"/>
                <w:szCs w:val="16"/>
                <w:lang w:val="en-GB" w:eastAsia="en-CA"/>
              </w:rPr>
              <w:t>.</w:t>
            </w:r>
          </w:p>
        </w:tc>
        <w:tc>
          <w:tcPr>
            <w:tcW w:w="2551"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736EAACF" w14:textId="038C456A" w:rsidR="00D376F0" w:rsidRPr="00841A35" w:rsidRDefault="00D376F0" w:rsidP="00D424AA">
            <w:pPr>
              <w:rPr>
                <w:rFonts w:cs="Times New Roman"/>
                <w:bCs/>
                <w:iCs/>
                <w:color w:val="000000" w:themeColor="text1"/>
                <w:sz w:val="16"/>
                <w:szCs w:val="16"/>
                <w:lang w:val="en-GB"/>
              </w:rPr>
            </w:pPr>
            <w:r w:rsidRPr="00D424AA">
              <w:rPr>
                <w:rFonts w:cs="Times New Roman"/>
                <w:b/>
                <w:i/>
                <w:sz w:val="16"/>
                <w:szCs w:val="16"/>
                <w:shd w:val="clear" w:color="auto" w:fill="D9D9D9" w:themeFill="background1" w:themeFillShade="D9"/>
                <w:lang w:val="en-GB" w:eastAsia="en-CA"/>
              </w:rPr>
              <w:t>Low confidence:</w:t>
            </w:r>
            <w:r w:rsidRPr="00D424AA">
              <w:rPr>
                <w:rFonts w:cs="Times New Roman"/>
                <w:sz w:val="16"/>
                <w:szCs w:val="16"/>
                <w:shd w:val="clear" w:color="auto" w:fill="D9D9D9" w:themeFill="background1" w:themeFillShade="D9"/>
                <w:lang w:val="en-GB" w:eastAsia="en-CA"/>
              </w:rPr>
              <w:t xml:space="preserve">  </w:t>
            </w:r>
            <w:r w:rsidRPr="00D424AA">
              <w:rPr>
                <w:rFonts w:cs="Times New Roman"/>
                <w:b/>
                <w:bCs/>
                <w:sz w:val="16"/>
                <w:szCs w:val="16"/>
                <w:shd w:val="clear" w:color="auto" w:fill="D9D9D9" w:themeFill="background1" w:themeFillShade="D9"/>
                <w:lang w:val="en-GB" w:eastAsia="en-CA"/>
              </w:rPr>
              <w:t>Limited evidence and inconsistent trends</w:t>
            </w:r>
            <w:r w:rsidRPr="00D424AA">
              <w:rPr>
                <w:rFonts w:cs="Times New Roman"/>
                <w:sz w:val="16"/>
                <w:szCs w:val="16"/>
                <w:shd w:val="clear" w:color="auto" w:fill="D9D9D9" w:themeFill="background1" w:themeFillShade="D9"/>
                <w:lang w:val="en-GB" w:eastAsia="en-CA"/>
              </w:rPr>
              <w:t xml:space="preserve"> in available studies </w:t>
            </w:r>
            <w:commentRangeStart w:id="5918"/>
            <w:r w:rsidRPr="00D424AA">
              <w:rPr>
                <w:rFonts w:cs="Times New Roman"/>
                <w:sz w:val="16"/>
                <w:szCs w:val="16"/>
                <w:shd w:val="clear" w:color="auto" w:fill="D9D9D9" w:themeFill="background1" w:themeFillShade="D9"/>
                <w:lang w:val="en-GB" w:eastAsia="en-CA"/>
              </w:rPr>
              <w:fldChar w:fldCharType="begin" w:fldLock="1"/>
            </w:r>
            <w:ins w:id="5919" w:author="Robin Matthews" w:date="2021-07-15T00:01:00Z">
              <w:r w:rsidR="00205447">
                <w:rPr>
                  <w:rFonts w:cs="Times New Roman"/>
                  <w:sz w:val="16"/>
                  <w:szCs w:val="16"/>
                  <w:shd w:val="clear" w:color="auto" w:fill="D9D9D9" w:themeFill="background1" w:themeFillShade="D9"/>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5920" w:author="Robin Matthews" w:date="2021-07-15T00:01:00Z">
              <w:r w:rsidR="00FF6231" w:rsidDel="00205447">
                <w:rPr>
                  <w:rFonts w:cs="Times New Roman"/>
                  <w:sz w:val="16"/>
                  <w:szCs w:val="16"/>
                  <w:shd w:val="clear" w:color="auto" w:fill="D9D9D9" w:themeFill="background1" w:themeFillShade="D9"/>
                  <w:lang w:val="en-GB" w:eastAsia="en-CA"/>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sz w:val="16"/>
                <w:szCs w:val="16"/>
                <w:shd w:val="clear" w:color="auto" w:fill="D9D9D9" w:themeFill="background1" w:themeFillShade="D9"/>
                <w:lang w:val="en-GB" w:eastAsia="en-CA"/>
              </w:rPr>
              <w:fldChar w:fldCharType="separate"/>
            </w:r>
            <w:r w:rsidR="00A26296">
              <w:rPr>
                <w:rFonts w:cs="Times New Roman"/>
                <w:noProof/>
                <w:sz w:val="16"/>
                <w:szCs w:val="16"/>
                <w:shd w:val="clear" w:color="auto" w:fill="D9D9D9" w:themeFill="background1" w:themeFillShade="D9"/>
                <w:lang w:val="en-GB" w:eastAsia="en-CA"/>
              </w:rPr>
              <w:t xml:space="preserve">(Touma et al., 2015; Cook et al., 2020; </w:t>
            </w:r>
            <w:ins w:id="5921" w:author="Robin Matthews" w:date="2021-07-15T00:00:00Z">
              <w:r w:rsidR="00205447">
                <w:rPr>
                  <w:rFonts w:cs="Times New Roman"/>
                  <w:noProof/>
                  <w:sz w:val="16"/>
                  <w:szCs w:val="16"/>
                  <w:shd w:val="clear" w:color="auto" w:fill="D9D9D9" w:themeFill="background1" w:themeFillShade="D9"/>
                  <w:lang w:val="en-GB" w:eastAsia="en-CA"/>
                </w:rPr>
                <w:t xml:space="preserve">R. </w:t>
              </w:r>
            </w:ins>
            <w:r w:rsidR="00A26296">
              <w:rPr>
                <w:rFonts w:cs="Times New Roman"/>
                <w:noProof/>
                <w:sz w:val="16"/>
                <w:szCs w:val="16"/>
                <w:shd w:val="clear" w:color="auto" w:fill="D9D9D9" w:themeFill="background1" w:themeFillShade="D9"/>
                <w:lang w:val="en-GB" w:eastAsia="en-CA"/>
              </w:rPr>
              <w:t>Zhai et al., 2020</w:t>
            </w:r>
            <w:del w:id="5922" w:author="Robin Matthews" w:date="2021-07-15T00:00:00Z">
              <w:r w:rsidR="00A26296" w:rsidDel="00205447">
                <w:rPr>
                  <w:rFonts w:cs="Times New Roman"/>
                  <w:noProof/>
                  <w:sz w:val="16"/>
                  <w:szCs w:val="16"/>
                  <w:shd w:val="clear" w:color="auto" w:fill="D9D9D9" w:themeFill="background1" w:themeFillShade="D9"/>
                  <w:lang w:val="en-GB" w:eastAsia="en-CA"/>
                </w:rPr>
                <w:delText>b</w:delText>
              </w:r>
            </w:del>
            <w:r w:rsidR="00A26296">
              <w:rPr>
                <w:rFonts w:cs="Times New Roman"/>
                <w:noProof/>
                <w:sz w:val="16"/>
                <w:szCs w:val="16"/>
                <w:shd w:val="clear" w:color="auto" w:fill="D9D9D9" w:themeFill="background1" w:themeFillShade="D9"/>
                <w:lang w:val="en-GB" w:eastAsia="en-CA"/>
              </w:rPr>
              <w:t>)</w:t>
            </w:r>
            <w:r w:rsidRPr="00D424AA">
              <w:rPr>
                <w:rFonts w:cs="Times New Roman"/>
                <w:sz w:val="16"/>
                <w:szCs w:val="16"/>
                <w:shd w:val="clear" w:color="auto" w:fill="D9D9D9" w:themeFill="background1" w:themeFillShade="D9"/>
                <w:lang w:val="en-GB" w:eastAsia="en-CA"/>
              </w:rPr>
              <w:fldChar w:fldCharType="end"/>
            </w:r>
            <w:commentRangeEnd w:id="5918"/>
            <w:r w:rsidR="00A26296">
              <w:rPr>
                <w:rStyle w:val="Marquedecommentaire"/>
              </w:rPr>
              <w:commentReference w:id="5918"/>
            </w: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779BBA23" w14:textId="22D94008" w:rsidR="00D376F0" w:rsidRPr="006A2665" w:rsidRDefault="00D376F0" w:rsidP="00D424AA">
            <w:pPr>
              <w:rPr>
                <w:rFonts w:cs="Times New Roman"/>
                <w:i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iCs/>
                <w:color w:val="000000" w:themeColor="text1"/>
                <w:sz w:val="16"/>
                <w:szCs w:val="16"/>
                <w:lang w:val="en-GB"/>
              </w:rPr>
              <w:t xml:space="preserve"> Inconsistent trend between models and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bl>
    <w:p w14:paraId="4B8AB0EA" w14:textId="77777777" w:rsidR="00D376F0" w:rsidRPr="006A2665" w:rsidRDefault="00D376F0" w:rsidP="00841A35">
      <w:pPr>
        <w:rPr>
          <w:rFonts w:cs="Times New Roman"/>
          <w:lang w:val="en-GB"/>
        </w:rPr>
      </w:pPr>
    </w:p>
    <w:p w14:paraId="22B1D860" w14:textId="77777777" w:rsidR="00D376F0" w:rsidRPr="006A2665" w:rsidRDefault="00D376F0" w:rsidP="00D424AA">
      <w:pPr>
        <w:widowControl/>
        <w:tabs>
          <w:tab w:val="left" w:pos="0"/>
          <w:tab w:val="left" w:pos="709"/>
          <w:tab w:val="left" w:pos="1134"/>
        </w:tabs>
        <w:spacing w:line="259" w:lineRule="auto"/>
        <w:ind w:left="1134" w:hanging="1134"/>
        <w:rPr>
          <w:rFonts w:cs="Times New Roman"/>
          <w:b/>
          <w:color w:val="000000" w:themeColor="text1"/>
          <w:lang w:val="en-GB"/>
        </w:rPr>
      </w:pPr>
      <w:r w:rsidRPr="006A2665">
        <w:rPr>
          <w:rFonts w:cs="Times New Roman"/>
          <w:b/>
          <w:color w:val="000000" w:themeColor="text1"/>
          <w:lang w:val="en-GB"/>
        </w:rPr>
        <w:t>[END TABLE 11.9 HERE]</w:t>
      </w:r>
    </w:p>
    <w:p w14:paraId="1BC6ACC6" w14:textId="77777777" w:rsidR="00D376F0" w:rsidRPr="006A2665" w:rsidRDefault="00D376F0" w:rsidP="00D424AA">
      <w:pPr>
        <w:rPr>
          <w:rFonts w:cs="Times New Roman"/>
          <w:lang w:val="en-GB"/>
        </w:rPr>
      </w:pPr>
    </w:p>
    <w:p w14:paraId="2FDEEFDD" w14:textId="77777777" w:rsidR="00D376F0" w:rsidRPr="006A2665" w:rsidRDefault="00D376F0" w:rsidP="00D424AA">
      <w:pPr>
        <w:rPr>
          <w:rFonts w:cs="Times New Roman"/>
          <w:lang w:val="en-GB"/>
        </w:rPr>
      </w:pPr>
    </w:p>
    <w:p w14:paraId="16A4B326" w14:textId="77777777" w:rsidR="00D376F0" w:rsidRPr="00D424AA" w:rsidRDefault="00D376F0" w:rsidP="00D424AA">
      <w:pPr>
        <w:widowControl/>
        <w:tabs>
          <w:tab w:val="left" w:pos="0"/>
          <w:tab w:val="left" w:pos="709"/>
          <w:tab w:val="left" w:pos="1134"/>
        </w:tabs>
        <w:spacing w:line="259" w:lineRule="auto"/>
        <w:ind w:left="1134" w:hanging="1134"/>
        <w:rPr>
          <w:rFonts w:cs="Times New Roman"/>
          <w:b/>
          <w:color w:val="000000" w:themeColor="text1"/>
          <w:lang w:val="en-GB"/>
        </w:rPr>
      </w:pPr>
      <w:r w:rsidRPr="006A2665">
        <w:rPr>
          <w:rFonts w:cs="Times New Roman"/>
          <w:b/>
          <w:color w:val="000000" w:themeColor="text1"/>
          <w:lang w:val="en-GB"/>
        </w:rPr>
        <w:t>[START TA</w:t>
      </w:r>
      <w:r w:rsidRPr="00D424AA">
        <w:rPr>
          <w:rFonts w:cs="Times New Roman"/>
          <w:b/>
          <w:color w:val="000000" w:themeColor="text1"/>
          <w:lang w:val="en-GB"/>
        </w:rPr>
        <w:t>BLE 11.10 HERE]</w:t>
      </w:r>
    </w:p>
    <w:p w14:paraId="477985AE" w14:textId="77777777" w:rsidR="00D376F0" w:rsidRPr="00D424AA" w:rsidRDefault="00D376F0" w:rsidP="00D424AA">
      <w:pPr>
        <w:rPr>
          <w:rFonts w:cs="Times New Roman"/>
          <w:lang w:val="en-GB"/>
        </w:rPr>
      </w:pPr>
    </w:p>
    <w:p w14:paraId="1C0A4BFD" w14:textId="1893A7FC" w:rsidR="00D376F0" w:rsidRPr="00D424AA" w:rsidRDefault="00D376F0" w:rsidP="00D6213A">
      <w:pPr>
        <w:pStyle w:val="AR6Chap11Table"/>
        <w:rPr>
          <w:color w:val="000000" w:themeColor="text1"/>
          <w:sz w:val="16"/>
          <w:szCs w:val="16"/>
          <w:lang w:val="en-GB"/>
        </w:rPr>
      </w:pPr>
      <w:r w:rsidRPr="00D424AA">
        <w:rPr>
          <w:lang w:val="en-GB"/>
        </w:rPr>
        <w:t>Observed trends, human contribution to observed trends, and projected changes at 1.5°C, 2°C and 4°C of global warming for temperature extremes in Australasia, subdivided by AR6 regions. See Sections 11.9.1 and 11.9.2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F1665C" w14:paraId="6C8B8FA3" w14:textId="77777777" w:rsidTr="00723657">
        <w:tc>
          <w:tcPr>
            <w:tcW w:w="2158" w:type="dxa"/>
            <w:vMerge w:val="restart"/>
            <w:vAlign w:val="center"/>
          </w:tcPr>
          <w:p w14:paraId="5211F257"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w:t>
            </w:r>
          </w:p>
        </w:tc>
        <w:tc>
          <w:tcPr>
            <w:tcW w:w="2158" w:type="dxa"/>
            <w:vMerge w:val="restart"/>
            <w:vAlign w:val="center"/>
          </w:tcPr>
          <w:p w14:paraId="158ACDBF"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2158" w:type="dxa"/>
            <w:vMerge w:val="restart"/>
            <w:vAlign w:val="center"/>
          </w:tcPr>
          <w:p w14:paraId="0903DF93"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Detection and attribution; event attribution</w:t>
            </w:r>
          </w:p>
        </w:tc>
        <w:tc>
          <w:tcPr>
            <w:tcW w:w="6476" w:type="dxa"/>
            <w:gridSpan w:val="3"/>
            <w:vAlign w:val="center"/>
          </w:tcPr>
          <w:p w14:paraId="74A4ACF1"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F1665C" w14:paraId="59110BEE" w14:textId="77777777" w:rsidTr="00723657">
        <w:tc>
          <w:tcPr>
            <w:tcW w:w="2158" w:type="dxa"/>
            <w:vMerge/>
            <w:vAlign w:val="center"/>
          </w:tcPr>
          <w:p w14:paraId="4112443F"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74D0EB3E"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0DDD98DF" w14:textId="77777777" w:rsidR="00D376F0" w:rsidRPr="00D424AA" w:rsidRDefault="00D376F0" w:rsidP="00D424AA">
            <w:pPr>
              <w:rPr>
                <w:rFonts w:cs="Times New Roman"/>
                <w:color w:val="000000" w:themeColor="text1"/>
                <w:sz w:val="16"/>
                <w:szCs w:val="16"/>
                <w:lang w:val="en-GB"/>
              </w:rPr>
            </w:pPr>
          </w:p>
        </w:tc>
        <w:tc>
          <w:tcPr>
            <w:tcW w:w="2158" w:type="dxa"/>
            <w:vAlign w:val="center"/>
          </w:tcPr>
          <w:p w14:paraId="093E537E"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159" w:type="dxa"/>
            <w:vAlign w:val="center"/>
          </w:tcPr>
          <w:p w14:paraId="3715D042"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159" w:type="dxa"/>
            <w:vAlign w:val="center"/>
          </w:tcPr>
          <w:p w14:paraId="5AE33264"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F1665C" w14:paraId="1ACA594A" w14:textId="77777777" w:rsidTr="00723657">
        <w:tc>
          <w:tcPr>
            <w:tcW w:w="2158" w:type="dxa"/>
            <w:vMerge w:val="restart"/>
          </w:tcPr>
          <w:p w14:paraId="7E038EFC"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All Australasia</w:t>
            </w:r>
          </w:p>
          <w:p w14:paraId="69915E78"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08E2046E" w14:textId="0B9E7D5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decreases in the intensity and frequency of cold extremes </w:t>
            </w:r>
            <w:r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ISBN" : "9781921232947", "abstract" : "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 "author" : [ { "dropping-particle" : "", "family" : "CSIRO and BOM", "given" : "", "non-dropping-particle" : "", "parse-names" : false, "suffix" : "" } ], "container-title" : "Climate Change in Australia: Information for Australia's Natural Resource Management Regions", "id" : "ITEM-1", "issued" : { "date-parts" : [ [ "2015" ] ] }, "page" : "216", "publisher" : "Commonwealth Scientific and Industrial Research Organisation (CSIRO) and Bureau of Meteorology (BOM)", "publisher-place" : "Australia", "title" : "Climate change in Australia: Projections for Australia's NRM regions", "translator" : [ { "dropping-particle" : "", "family" : "S1367", "given" : "Rt14", "non-dropping-particle" : "", "parse-names" : false, "suffix" : "" } ], "type" : "chapter" }, "uris" : [ "http://www.mendeley.com/documents/?uuid=f97085b0-b4e3-4752-8cfd-eea57c6d496a" ] }, { "id" : "ITEM-2", "itemData" : { "DOI" : "10.1016/j.wace.2016.11.001", "ISBN" : "2212-0947",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2", "issued" : { "date-parts" : [ [ "2016", "12" ] ] }, "page" : "36-55", "title" : "Variability and long-term change in Australian temperature and precipitation extremes", "translator" : [ { "dropping-particle" : "", "family" : "S1521", "given" : "", "non-dropping-particle" : "", "parse-names" : false, "suffix" : "" } ], "type" : "article-journal", "volume" : "14" }, "uris" : [ "http://www.mendeley.com/documents/?uuid=a4b6a9b7-f58f-49b2-a244-7a45e1ad6e00" ] }, { "id" : "ITEM-3", "itemData" : { "author" : [ { "dropping-particle" : "V", "family" : "Alexander", "given" : "Lisa", "non-dropping-particle" : "", "parse-names" : false, "suffix" : "" }, { "dropping-particle" : "", "family" : "Arblaster", "given" : "Julie M", "non-dropping-particle" : "", "parse-names" : false, "suffix" : "" } ], "container-title" : "Weather and Climate Extremes", "id" : "ITEM-3",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CSIRO and BOM, 2015; Jakob and Walland, 2016; Alexander and Arblaster, 2017)", "plainTextFormattedCitation" : "(CSIRO and BOM, 2015; Jakob and Walland, 2016; Alexander and Arblaster, 2017)", "previouslyFormattedCitation" : "(CSIRO and BOM, 2015; Jakob and Walland, 2016; Alexander and Arblaster, 2017)"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en-GB"/>
              </w:rPr>
              <w:t>(CSIRO and BOM, 2015; Jakob and Walland, 2016; Alexander and Arblaster, 2017)</w:t>
            </w:r>
            <w:r w:rsidRPr="00D424AA">
              <w:rPr>
                <w:rFonts w:cs="Times New Roman"/>
                <w:b/>
                <w:sz w:val="16"/>
                <w:szCs w:val="16"/>
                <w:lang w:val="en-GB"/>
              </w:rPr>
              <w:fldChar w:fldCharType="end"/>
            </w:r>
          </w:p>
        </w:tc>
        <w:tc>
          <w:tcPr>
            <w:tcW w:w="2158" w:type="dxa"/>
            <w:tcBorders>
              <w:top w:val="dashed" w:sz="4" w:space="0" w:color="000000"/>
            </w:tcBorders>
            <w:shd w:val="clear" w:color="auto" w:fill="FF6365"/>
          </w:tcPr>
          <w:p w14:paraId="61D0937A" w14:textId="548216AA" w:rsidR="00D376F0" w:rsidRPr="00D424AA" w:rsidDel="00F40A27" w:rsidRDefault="00D376F0" w:rsidP="00DB48AC">
            <w:pPr>
              <w:rPr>
                <w:del w:id="5923" w:author="Robin Matthews" w:date="2021-07-14T21:50:00Z"/>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5924" w:name="_Hlk77191821"/>
            <w:ins w:id="5925" w:author="Robin Matthews" w:date="2021-07-14T21:50:00Z">
              <w:r w:rsidR="00F40A27">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2",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3",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3",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Hu et al., 2020; Seong et al., 2020)", "plainTextFormattedCitation" : "(Wang et al., 2017c; Hu et al., 2020; Seong et al., 2020)", "previouslyFormattedCitation" : "(Wang et al., 2017c; Hu et al., 2020; Seong et al., 2020)" }, "properties" : { "noteIndex" : 0 }, "schema" : "https://github.com/citation-style-language/schema/raw/master/csl-citation.json" }</w:instrText>
            </w:r>
            <w:ins w:id="5926" w:author="Robin Matthews" w:date="2021-07-14T21:50:00Z">
              <w:r w:rsidR="00F40A27">
                <w:rPr>
                  <w:rFonts w:cs="Times New Roman"/>
                  <w:color w:val="000000" w:themeColor="text1"/>
                  <w:sz w:val="16"/>
                  <w:szCs w:val="16"/>
                  <w:lang w:val="en-GB"/>
                </w:rPr>
                <w:fldChar w:fldCharType="separate"/>
              </w:r>
            </w:ins>
            <w:r w:rsidR="00DB48AC" w:rsidRPr="00DB48AC">
              <w:rPr>
                <w:rFonts w:cs="Times New Roman"/>
                <w:noProof/>
                <w:color w:val="000000" w:themeColor="text1"/>
                <w:sz w:val="16"/>
                <w:szCs w:val="16"/>
                <w:lang w:val="en-GB"/>
              </w:rPr>
              <w:t>(Wang et al., 2017c; Hu et al., 2020; Seong et al., 2020)</w:t>
            </w:r>
            <w:ins w:id="5927" w:author="Robin Matthews" w:date="2021-07-14T21:50:00Z">
              <w:r w:rsidR="00F40A27">
                <w:rPr>
                  <w:rFonts w:cs="Times New Roman"/>
                  <w:color w:val="000000" w:themeColor="text1"/>
                  <w:sz w:val="16"/>
                  <w:szCs w:val="16"/>
                  <w:lang w:val="en-GB"/>
                </w:rPr>
                <w:fldChar w:fldCharType="end"/>
              </w:r>
            </w:ins>
            <w:commentRangeStart w:id="5928"/>
            <w:del w:id="5929" w:author="Robin Matthews" w:date="2021-07-14T21:50:00Z">
              <w:r w:rsidRPr="00D424AA" w:rsidDel="00F40A27">
                <w:rPr>
                  <w:rFonts w:cs="Times New Roman"/>
                  <w:color w:val="000000" w:themeColor="text1"/>
                  <w:sz w:val="16"/>
                  <w:szCs w:val="16"/>
                  <w:lang w:val="en-GB"/>
                </w:rPr>
                <w:fldChar w:fldCharType="begin" w:fldLock="1"/>
              </w:r>
              <w:r w:rsidR="00FF6231" w:rsidDel="00F40A27">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F40A27">
                <w:rPr>
                  <w:rFonts w:cs="Times New Roman"/>
                  <w:color w:val="000000" w:themeColor="text1"/>
                  <w:sz w:val="16"/>
                  <w:szCs w:val="16"/>
                  <w:lang w:val="en-GB"/>
                </w:rPr>
                <w:fldChar w:fldCharType="separate"/>
              </w:r>
              <w:r w:rsidR="00A26296" w:rsidDel="00F40A27">
                <w:rPr>
                  <w:rFonts w:cs="Times New Roman"/>
                  <w:noProof/>
                  <w:color w:val="000000" w:themeColor="text1"/>
                  <w:sz w:val="16"/>
                  <w:szCs w:val="16"/>
                  <w:lang w:val="en-GB"/>
                </w:rPr>
                <w:delText>(Seong et al., 2020;</w:delText>
              </w:r>
              <w:r w:rsidRPr="00D424AA" w:rsidDel="00F40A27">
                <w:rPr>
                  <w:rFonts w:cs="Times New Roman"/>
                  <w:color w:val="000000" w:themeColor="text1"/>
                  <w:sz w:val="16"/>
                  <w:szCs w:val="16"/>
                  <w:lang w:val="en-GB"/>
                </w:rPr>
                <w:fldChar w:fldCharType="end"/>
              </w:r>
              <w:commentRangeEnd w:id="5928"/>
              <w:r w:rsidR="00A26296" w:rsidDel="00F40A27">
                <w:rPr>
                  <w:rStyle w:val="Marquedecommentaire"/>
                </w:rPr>
                <w:commentReference w:id="5928"/>
              </w:r>
              <w:r w:rsidRPr="00841A35" w:rsidDel="00F40A27">
                <w:rPr>
                  <w:rFonts w:cs="Times New Roman"/>
                  <w:color w:val="000000" w:themeColor="text1"/>
                  <w:sz w:val="16"/>
                  <w:szCs w:val="16"/>
                  <w:lang w:val="en-GB"/>
                </w:rPr>
                <w:delText xml:space="preserve"> </w:delText>
              </w:r>
            </w:del>
          </w:p>
          <w:commentRangeStart w:id="5930"/>
          <w:p w14:paraId="19B68CE9" w14:textId="1FCF2B4D" w:rsidR="00D376F0" w:rsidRPr="00D424AA" w:rsidRDefault="00D376F0">
            <w:pPr>
              <w:rPr>
                <w:rFonts w:eastAsiaTheme="minorHAnsi" w:cs="Times New Roman"/>
                <w:color w:val="000000" w:themeColor="text1"/>
                <w:sz w:val="16"/>
                <w:szCs w:val="16"/>
                <w:lang w:val="nb-NO" w:eastAsia="en-US"/>
              </w:rPr>
              <w:pPrChange w:id="5931" w:author="Robin Matthews" w:date="2021-07-14T21:50:00Z">
                <w:pPr>
                  <w:spacing w:after="160" w:line="259" w:lineRule="auto"/>
                </w:pPr>
              </w:pPrChange>
            </w:pPr>
            <w:del w:id="5932" w:author="Robin Matthews" w:date="2021-07-14T21:50:00Z">
              <w:r w:rsidRPr="00D424AA" w:rsidDel="00F40A27">
                <w:rPr>
                  <w:rFonts w:cs="Times New Roman"/>
                  <w:color w:val="000000" w:themeColor="text1"/>
                  <w:sz w:val="16"/>
                  <w:szCs w:val="16"/>
                  <w:lang w:val="en-GB"/>
                </w:rPr>
                <w:fldChar w:fldCharType="begin" w:fldLock="1"/>
              </w:r>
              <w:r w:rsidR="00FF6231" w:rsidDel="00F40A27">
                <w:rPr>
                  <w:rFonts w:cs="Times New Roman"/>
                  <w:color w:val="000000" w:themeColor="text1"/>
                  <w:sz w:val="16"/>
                  <w:szCs w:val="16"/>
                  <w:lang w:val="nb-NO"/>
                </w:rPr>
                <w:del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Hu et al., 2020)", "manualFormatting" : "Hu et al., 2020; Wang et al., 2017)", "plainTextFormattedCitation" : "(Wang et al., 2017c; Hu et al., 2020)", "previouslyFormattedCitation" : "(Wang et al., 2017c; Hu et al., 2020)" }, "properties" : { "noteIndex" : 0 }, "schema" : "https://github.com/citation-style-language/schema/raw/master/csl-citation.json" }</w:delInstrText>
              </w:r>
              <w:r w:rsidRPr="00D424AA" w:rsidDel="00F40A27">
                <w:rPr>
                  <w:rFonts w:cs="Times New Roman"/>
                  <w:color w:val="000000" w:themeColor="text1"/>
                  <w:sz w:val="16"/>
                  <w:szCs w:val="16"/>
                  <w:lang w:val="en-GB"/>
                </w:rPr>
                <w:fldChar w:fldCharType="separate"/>
              </w:r>
              <w:r w:rsidR="00A26296" w:rsidDel="00F40A27">
                <w:rPr>
                  <w:rFonts w:cs="Times New Roman"/>
                  <w:noProof/>
                  <w:color w:val="000000" w:themeColor="text1"/>
                  <w:sz w:val="16"/>
                  <w:szCs w:val="16"/>
                  <w:lang w:val="nb-NO"/>
                </w:rPr>
                <w:delText>Hu et al., 2020; Wang et al., 2017)</w:delText>
              </w:r>
              <w:r w:rsidRPr="00D424AA" w:rsidDel="00F40A27">
                <w:rPr>
                  <w:rFonts w:cs="Times New Roman"/>
                  <w:color w:val="000000" w:themeColor="text1"/>
                  <w:sz w:val="16"/>
                  <w:szCs w:val="16"/>
                  <w:lang w:val="en-GB"/>
                </w:rPr>
                <w:fldChar w:fldCharType="end"/>
              </w:r>
            </w:del>
            <w:bookmarkEnd w:id="5924"/>
            <w:commentRangeEnd w:id="5930"/>
            <w:r w:rsidR="00A26296">
              <w:rPr>
                <w:rStyle w:val="Marquedecommentaire"/>
              </w:rPr>
              <w:commentReference w:id="5930"/>
            </w:r>
            <w:r w:rsidRPr="00841A35">
              <w:rPr>
                <w:rFonts w:cs="Times New Roman"/>
                <w:color w:val="000000" w:themeColor="text1"/>
                <w:sz w:val="16"/>
                <w:szCs w:val="16"/>
                <w:lang w:val="nb-NO"/>
              </w:rPr>
              <w:t>.</w:t>
            </w:r>
          </w:p>
        </w:tc>
        <w:tc>
          <w:tcPr>
            <w:tcW w:w="2158" w:type="dxa"/>
            <w:tcBorders>
              <w:top w:val="dashed" w:sz="4" w:space="0" w:color="000000"/>
            </w:tcBorders>
            <w:shd w:val="clear" w:color="auto" w:fill="FF6365"/>
          </w:tcPr>
          <w:p w14:paraId="0B48751B" w14:textId="644B36E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5933"/>
            <w:r w:rsidRPr="00D424AA">
              <w:rPr>
                <w:rFonts w:cs="Times New Roman"/>
                <w:color w:val="000000" w:themeColor="text1"/>
                <w:sz w:val="16"/>
                <w:szCs w:val="16"/>
                <w:lang w:val="en-GB"/>
              </w:rPr>
              <w:fldChar w:fldCharType="begin" w:fldLock="1"/>
            </w:r>
            <w:ins w:id="5934" w:author="Robin Matthews" w:date="2021-07-14T17:36:00Z">
              <w:r w:rsidR="00D50B0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5935" w:author="Robin Matthews" w:date="2021-07-14T17:36:00Z">
              <w:r w:rsidR="00FC4C2D" w:rsidDel="00D50B0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36" w:author="Robin Matthews" w:date="2021-07-14T17:36:00Z">
              <w:r w:rsidR="00A26296" w:rsidDel="00D50B01">
                <w:rPr>
                  <w:rFonts w:cs="Times New Roman"/>
                  <w:noProof/>
                  <w:color w:val="000000" w:themeColor="text1"/>
                  <w:sz w:val="16"/>
                  <w:szCs w:val="16"/>
                  <w:lang w:val="en-GB"/>
                </w:rPr>
                <w:delText>Li et al., 2020</w:delText>
              </w:r>
            </w:del>
            <w:ins w:id="5937"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33"/>
            <w:r w:rsidR="00A26296">
              <w:rPr>
                <w:rStyle w:val="Marquedecommentaire"/>
              </w:rPr>
              <w:commentReference w:id="5933"/>
            </w:r>
            <w:r w:rsidRPr="00841A35">
              <w:rPr>
                <w:rFonts w:cs="Times New Roman"/>
                <w:color w:val="000000" w:themeColor="text1"/>
                <w:sz w:val="16"/>
                <w:szCs w:val="16"/>
                <w:lang w:val="en-GB"/>
              </w:rPr>
              <w:t xml:space="preserve">). Median increase of more than 0C in the 50-year TXx and TNn events compared to the 1°C warming level </w:t>
            </w:r>
            <w:commentRangeStart w:id="593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39" w:author="Robin Matthews" w:date="2021-07-14T17:36:00Z">
              <w:r w:rsidR="00A26296" w:rsidDel="00D50B01">
                <w:rPr>
                  <w:rFonts w:cs="Times New Roman"/>
                  <w:noProof/>
                  <w:color w:val="000000" w:themeColor="text1"/>
                  <w:sz w:val="16"/>
                  <w:szCs w:val="16"/>
                  <w:lang w:val="en-GB"/>
                </w:rPr>
                <w:delText>Li et al., 2020</w:delText>
              </w:r>
            </w:del>
            <w:ins w:id="5940"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38"/>
            <w:r w:rsidR="00A26296">
              <w:rPr>
                <w:rStyle w:val="Marquedecommentaire"/>
              </w:rPr>
              <w:commentReference w:id="5938"/>
            </w:r>
            <w:r w:rsidRPr="00841A35">
              <w:rPr>
                <w:rFonts w:cs="Times New Roman"/>
                <w:color w:val="000000" w:themeColor="text1"/>
                <w:sz w:val="16"/>
                <w:szCs w:val="16"/>
                <w:lang w:val="en-GB"/>
              </w:rPr>
              <w:t xml:space="preserve">) </w:t>
            </w:r>
          </w:p>
          <w:p w14:paraId="75C13198" w14:textId="77777777" w:rsidR="00D376F0" w:rsidRPr="00D424AA" w:rsidRDefault="00D376F0" w:rsidP="00D424AA">
            <w:pPr>
              <w:rPr>
                <w:rFonts w:cs="Times New Roman"/>
                <w:color w:val="000000" w:themeColor="text1"/>
                <w:sz w:val="16"/>
                <w:szCs w:val="16"/>
                <w:lang w:val="en-GB"/>
              </w:rPr>
            </w:pPr>
          </w:p>
          <w:p w14:paraId="0F989B8B" w14:textId="75DF5E1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E52F2F"/>
          </w:tcPr>
          <w:p w14:paraId="6C93D8C5" w14:textId="71D8765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594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42" w:author="Robin Matthews" w:date="2021-07-14T17:36:00Z">
              <w:r w:rsidR="00A26296" w:rsidDel="00D50B01">
                <w:rPr>
                  <w:rFonts w:cs="Times New Roman"/>
                  <w:noProof/>
                  <w:color w:val="000000" w:themeColor="text1"/>
                  <w:sz w:val="16"/>
                  <w:szCs w:val="16"/>
                  <w:lang w:val="en-GB"/>
                </w:rPr>
                <w:delText>Li et al., 2020</w:delText>
              </w:r>
            </w:del>
            <w:ins w:id="5943"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41"/>
            <w:r w:rsidR="00A26296">
              <w:rPr>
                <w:rStyle w:val="Marquedecommentaire"/>
              </w:rPr>
              <w:commentReference w:id="5941"/>
            </w:r>
            <w:r w:rsidRPr="00841A35">
              <w:rPr>
                <w:rFonts w:cs="Times New Roman"/>
                <w:color w:val="000000" w:themeColor="text1"/>
                <w:sz w:val="16"/>
                <w:szCs w:val="16"/>
                <w:lang w:val="en-GB"/>
              </w:rPr>
              <w:t>). Media</w:t>
            </w:r>
            <w:r w:rsidRPr="00D424AA">
              <w:rPr>
                <w:rFonts w:cs="Times New Roman"/>
                <w:color w:val="000000" w:themeColor="text1"/>
                <w:sz w:val="16"/>
                <w:szCs w:val="16"/>
                <w:lang w:val="en-GB"/>
              </w:rPr>
              <w:t xml:space="preserve">n increase of more than 0.5°C in the 50-year TXx and TNn events compared to the 1°C warming level </w:t>
            </w:r>
            <w:commentRangeStart w:id="594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45" w:author="Robin Matthews" w:date="2021-07-14T17:36:00Z">
              <w:r w:rsidR="00A26296" w:rsidDel="00D50B01">
                <w:rPr>
                  <w:rFonts w:cs="Times New Roman"/>
                  <w:noProof/>
                  <w:color w:val="000000" w:themeColor="text1"/>
                  <w:sz w:val="16"/>
                  <w:szCs w:val="16"/>
                  <w:lang w:val="en-GB"/>
                </w:rPr>
                <w:delText>Li et al., 2020</w:delText>
              </w:r>
            </w:del>
            <w:ins w:id="5946"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44"/>
            <w:r w:rsidR="00A26296">
              <w:rPr>
                <w:rStyle w:val="Marquedecommentaire"/>
              </w:rPr>
              <w:commentReference w:id="5944"/>
            </w:r>
            <w:r w:rsidRPr="00841A35">
              <w:rPr>
                <w:rFonts w:cs="Times New Roman"/>
                <w:color w:val="000000" w:themeColor="text1"/>
                <w:sz w:val="16"/>
                <w:szCs w:val="16"/>
                <w:lang w:val="en-GB"/>
              </w:rPr>
              <w:t xml:space="preserve">) </w:t>
            </w:r>
          </w:p>
          <w:p w14:paraId="7EEFDD06" w14:textId="77777777" w:rsidR="00D376F0" w:rsidRPr="00D424AA" w:rsidRDefault="00D376F0" w:rsidP="00D424AA">
            <w:pPr>
              <w:rPr>
                <w:rFonts w:cs="Times New Roman"/>
                <w:color w:val="000000" w:themeColor="text1"/>
                <w:sz w:val="16"/>
                <w:szCs w:val="16"/>
                <w:lang w:val="en-GB"/>
              </w:rPr>
            </w:pPr>
          </w:p>
          <w:p w14:paraId="52FF18E7" w14:textId="31824E35"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AD0204"/>
          </w:tcPr>
          <w:p w14:paraId="1F6B3B26" w14:textId="4988F1D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594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48" w:author="Robin Matthews" w:date="2021-07-14T17:36:00Z">
              <w:r w:rsidR="00A26296" w:rsidDel="00D50B01">
                <w:rPr>
                  <w:rFonts w:cs="Times New Roman"/>
                  <w:noProof/>
                  <w:color w:val="000000" w:themeColor="text1"/>
                  <w:sz w:val="16"/>
                  <w:szCs w:val="16"/>
                  <w:lang w:val="en-GB"/>
                </w:rPr>
                <w:delText>Li et al., 2020</w:delText>
              </w:r>
            </w:del>
            <w:ins w:id="5949"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47"/>
            <w:r w:rsidR="00A26296">
              <w:rPr>
                <w:rStyle w:val="Marquedecommentaire"/>
              </w:rPr>
              <w:commentReference w:id="5947"/>
            </w:r>
            <w:r w:rsidRPr="00841A35">
              <w:rPr>
                <w:rFonts w:cs="Times New Roman"/>
                <w:color w:val="000000" w:themeColor="text1"/>
                <w:sz w:val="16"/>
                <w:szCs w:val="16"/>
                <w:lang w:val="en-GB"/>
              </w:rPr>
              <w:t xml:space="preserve">). Median increase of more than 2.5°C in the 50-year TXx and TNn events compared to the 1°C warming level </w:t>
            </w:r>
            <w:commentRangeStart w:id="595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51" w:author="Robin Matthews" w:date="2021-07-14T17:36:00Z">
              <w:r w:rsidR="00A26296" w:rsidDel="00D50B01">
                <w:rPr>
                  <w:rFonts w:cs="Times New Roman"/>
                  <w:noProof/>
                  <w:color w:val="000000" w:themeColor="text1"/>
                  <w:sz w:val="16"/>
                  <w:szCs w:val="16"/>
                  <w:lang w:val="en-GB"/>
                </w:rPr>
                <w:delText>Li et al., 2020</w:delText>
              </w:r>
            </w:del>
            <w:ins w:id="5952"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50"/>
            <w:r w:rsidR="00A26296">
              <w:rPr>
                <w:rStyle w:val="Marquedecommentaire"/>
              </w:rPr>
              <w:commentReference w:id="5950"/>
            </w:r>
            <w:r w:rsidRPr="00841A35">
              <w:rPr>
                <w:rFonts w:cs="Times New Roman"/>
                <w:color w:val="000000" w:themeColor="text1"/>
                <w:sz w:val="16"/>
                <w:szCs w:val="16"/>
                <w:lang w:val="en-GB"/>
              </w:rPr>
              <w:t>)</w:t>
            </w:r>
          </w:p>
          <w:p w14:paraId="6FC8E37D" w14:textId="77777777" w:rsidR="00D376F0" w:rsidRPr="00D424AA" w:rsidRDefault="00D376F0" w:rsidP="00D424AA">
            <w:pPr>
              <w:rPr>
                <w:rFonts w:cs="Times New Roman"/>
                <w:color w:val="000000" w:themeColor="text1"/>
                <w:sz w:val="16"/>
                <w:szCs w:val="16"/>
                <w:lang w:val="en-GB"/>
              </w:rPr>
            </w:pPr>
          </w:p>
          <w:p w14:paraId="08CC2594" w14:textId="50FC0DB6"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r>
      <w:tr w:rsidR="00D376F0" w:rsidRPr="00F1665C" w14:paraId="02820B74" w14:textId="77777777" w:rsidTr="00723657">
        <w:tc>
          <w:tcPr>
            <w:tcW w:w="2158" w:type="dxa"/>
            <w:vMerge/>
          </w:tcPr>
          <w:p w14:paraId="5FD01A09"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4D83C74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F6365"/>
          </w:tcPr>
          <w:p w14:paraId="5380B9DF"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very 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and frequency of cold extremes </w:t>
            </w:r>
          </w:p>
          <w:p w14:paraId="0C677A01"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p>
          <w:p w14:paraId="78C0319B" w14:textId="77777777" w:rsidR="00D376F0" w:rsidRPr="00D424AA" w:rsidRDefault="00D376F0" w:rsidP="00D424AA">
            <w:pPr>
              <w:rPr>
                <w:rFonts w:cs="Times New Roman"/>
                <w:i/>
                <w:color w:val="000000" w:themeColor="text1"/>
                <w:sz w:val="16"/>
                <w:szCs w:val="16"/>
                <w:lang w:val="en-GB"/>
              </w:rPr>
            </w:pPr>
          </w:p>
        </w:tc>
        <w:tc>
          <w:tcPr>
            <w:tcW w:w="2158" w:type="dxa"/>
            <w:tcBorders>
              <w:top w:val="dashed" w:sz="4" w:space="0" w:color="000000"/>
            </w:tcBorders>
            <w:shd w:val="clear" w:color="auto" w:fill="FF6365"/>
          </w:tcPr>
          <w:p w14:paraId="003BFED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8AB8D5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85A0E4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01E2D9E6" w14:textId="77777777" w:rsidR="00D376F0" w:rsidRPr="00D424AA" w:rsidRDefault="00D376F0" w:rsidP="00D424AA">
            <w:pPr>
              <w:rPr>
                <w:rFonts w:cs="Times New Roman"/>
                <w:color w:val="000000" w:themeColor="text1"/>
                <w:sz w:val="16"/>
                <w:szCs w:val="16"/>
                <w:lang w:val="en-GB"/>
              </w:rPr>
            </w:pPr>
          </w:p>
          <w:p w14:paraId="76CE0E3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A05740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Extremely likely </w:t>
            </w:r>
            <w:r w:rsidRPr="00D424AA">
              <w:rPr>
                <w:rFonts w:cs="Times New Roman"/>
                <w:color w:val="000000" w:themeColor="text1"/>
                <w:sz w:val="16"/>
                <w:szCs w:val="16"/>
                <w:lang w:val="en-GB"/>
              </w:rPr>
              <w:t xml:space="preserve">(compared with pre-industrial) </w:t>
            </w:r>
          </w:p>
        </w:tc>
        <w:tc>
          <w:tcPr>
            <w:tcW w:w="2159" w:type="dxa"/>
            <w:tcBorders>
              <w:top w:val="dashed" w:sz="4" w:space="0" w:color="000000"/>
            </w:tcBorders>
            <w:shd w:val="clear" w:color="auto" w:fill="E52F2F"/>
          </w:tcPr>
          <w:p w14:paraId="1E418F0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417FE5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3786304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1F78669" w14:textId="77777777" w:rsidR="00D376F0" w:rsidRPr="00D424AA" w:rsidRDefault="00D376F0" w:rsidP="00D424AA">
            <w:pPr>
              <w:rPr>
                <w:rFonts w:cs="Times New Roman"/>
                <w:color w:val="000000" w:themeColor="text1"/>
                <w:sz w:val="16"/>
                <w:szCs w:val="16"/>
                <w:lang w:val="en-GB"/>
              </w:rPr>
            </w:pPr>
          </w:p>
          <w:p w14:paraId="7FEC49D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26D9222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72FF3D3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Pr>
          <w:p w14:paraId="44DBDF5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213D25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D7A17C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1FEDCBB0" w14:textId="77777777" w:rsidR="00D376F0" w:rsidRPr="00D424AA" w:rsidRDefault="00D376F0" w:rsidP="00D424AA">
            <w:pPr>
              <w:rPr>
                <w:rFonts w:cs="Times New Roman"/>
                <w:color w:val="000000" w:themeColor="text1"/>
                <w:sz w:val="16"/>
                <w:szCs w:val="16"/>
                <w:lang w:val="en-GB"/>
              </w:rPr>
            </w:pPr>
          </w:p>
          <w:p w14:paraId="00ABD57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5B29D8E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F71F99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4DB258EC" w14:textId="77777777" w:rsidTr="00723657">
        <w:tc>
          <w:tcPr>
            <w:tcW w:w="2158" w:type="dxa"/>
            <w:vMerge w:val="restart"/>
          </w:tcPr>
          <w:p w14:paraId="51FE07BA"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ern Australia (NAU)</w:t>
            </w:r>
          </w:p>
        </w:tc>
        <w:tc>
          <w:tcPr>
            <w:tcW w:w="2158" w:type="dxa"/>
            <w:tcBorders>
              <w:top w:val="dashed" w:sz="4" w:space="0" w:color="000000"/>
            </w:tcBorders>
            <w:shd w:val="clear" w:color="auto" w:fill="FEC2B8"/>
          </w:tcPr>
          <w:p w14:paraId="197B5952" w14:textId="07B7E990"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r w:rsidRPr="00D424AA">
              <w:rPr>
                <w:rFonts w:cs="Times New Roman"/>
                <w:bCs/>
                <w:color w:val="000000" w:themeColor="text1"/>
                <w:sz w:val="16"/>
                <w:szCs w:val="16"/>
                <w:lang w:val="en-GB"/>
              </w:rPr>
              <w:t xml:space="preserve"> </w:t>
            </w:r>
            <w:commentRangeStart w:id="595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grl.50132", "ISSN" : "19448007", "abstract" : "This study develops a generalized extreme value (GEV) distribution analysis approach, namely, a GEV tree approach that allows for both stationary and nonstationary cases. This approach is applied to a century-long homogenized daily temperature data set for Australia to assess changes in temperature extremes from 1910 to 2010. Changes in 20 year return values are estimated from the most suitable GEV distribution chosen from a GEV tree. Twenty year return values of extreme low minimum temperature are found to have warmed strongly over the century in most parts of the continent. There is also a tendency toward warming of extreme high maximum temperatures, but it is weaker than that for minimum temperatures, with the majority of stations not showing significant trends. The observed changes in extreme temperatures are broadly consistent with observed changes in mean temperatures and in the frequency of temperatures above the ninetieth and below the tenth percentile (i.e., extreme indices). The GEV tree analysis provides insight into behavior of extremes with re-occurrence times of several years to decades that are of importance to engineering design/applications, while extreme indices represent moderately extreme events with re-occurrence times of a year or shorter.", "author" : [ { "dropping-particle" : "", "family" : "Wang", "given" : "Xiaolan L.", "non-dropping-particle" : "", "parse-names" : false, "suffix" : "" }, { "dropping-particle" : "", "family" : "Trewin", "given" : "Blair", "non-dropping-particle" : "", "parse-names" : false, "suffix" : "" }, { "dropping-particle" : "", "family" : "Feng", "given" : "Yang", "non-dropping-particle" : "", "parse-names" : false, "suffix" : "" }, { "dropping-particle" : "", "family" : "Jones", "given" : "David", "non-dropping-particle" : "", "parse-names" : false, "suffix" : "" } ], "container-title" : "Geophysical Research Letters", "id" : "ITEM-2", "issue" : "3", "issued" : { "date-parts" : [ [ "2013" ] ] }, "page" : "573-578", "title" : "Historical changes in Australian temperature extremes as inferred from extreme value distribution analysis", "translator" : [ { "dropping-particle" : "", "family" : "S687", "given" : "", "non-dropping-particle" : "", "parse-names" : false, "suffix" : "" } ], "type" : "article-journal", "volume" : "40" }, "uris" : [ "http://www.mendeley.com/documents/?uuid=6c4ebe84-7bfd-43ff-9fa8-9e792b61923e"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175/JCLI-D-12-00383.1", "ISSN" : "0894-8755", "abstract" : "Despite their adverse impacts, definitions and measurements of heat waves are ambiguous and inconsistent, generally being endemic to only the group affected, or the respective study reporting the analysis. The present study addresses this issue by employing a set of three heat wave definitions, derived from surveying heat-related indices in the climate science literature. The definitions include three or more consecutive days above one of the following: the 90th percentile for maximum temperature, the 90th percentile for minimum temperature, and positive extreme heat factor (EHF) conditions. Additionally, each index is studied using a multiaspect framework measuring heat wave number, duration, participating days, and the peak and mean magnitudes. Observed climatologies and trends computed by Sen's Kendall slope estimator are presented for the Australian continent for two time periods (1951\u20132008 and 1971\u20132008). Trends in all aspects and definitions are smaller in magnitude but more significant for 1951\u20132008 than for 1971\u20132008. Considerable similarities exist in trends of the yearly number of days participating in a heat wave and yearly heat wave frequency, suggesting that the number of available heat wave days drives the number of events. Larger trends in the hottest part of a heat wave suggest that heat wave intensity is increasing faster than the mean magnitude. Although the direct results of this study cannot be inferred for other regions, the methodology has been designed as such that it is widely applicable. Furthermore, it includes a range of definitions that may be useful for a wide range of systems impacted by heat waves.", "author" : [ { "dropping-particle" : "", "family" : "Perkins", "given" : "Sarah E", "non-dropping-particle" : "", "parse-names" : false, "suffix" : "" }, { "dropping-particle" : "V", "family" : "Alexander", "given" : "L", "non-dropping-particle" : "", "parse-names" : false, "suffix" : "" } ], "container-title" : "Journal of Climate", "id" : "ITEM-4", "issue" : "13", "issued" : { "date-parts" : [ [ "2013", "7", "1" ] ] }, "page" : "4500-4517", "title" : "On the Measurement of Heat Waves", "translator" : [ { "dropping-particle" : "", "family" : "S3203", "given" : "", "non-dropping-particle" : "", "parse-names" : false, "suffix" : "" } ], "type" : "article-journal", "volume" : "26" }, "uris" : [ "http://www.mendeley.com/documents/?uuid=3a690503-43dc-413d-b9d5-395acb77a3f7" ] }, { "id" : "ITEM-5", "itemData" : { "ISBN" : "9781921232947", "abstract" : "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 "author" : [ { "dropping-particle" : "", "family" : "CSIRO and BOM", "given" : "", "non-dropping-particle" : "", "parse-names" : false, "suffix" : "" } ], "container-title" : "Climate Change in Australia: Information for Australia's Natural Resource Management Regions", "id" : "ITEM-5", "issued" : { "date-parts" : [ [ "2015" ] ] }, "page" : "216", "publisher" : "Commonwealth Scientific and Industrial Research Organisation (CSIRO) and Bureau of Meteorology (BOM)", "publisher-place" : "Australia", "title" : "Climate change in Australia: Projections for Australia's NRM regions", "translator" : [ { "dropping-particle" : "", "family" : "S1367", "given" : "Rt14", "non-dropping-particle" : "", "parse-names" : false, "suffix" : "" } ], "type" : "chapter" }, "uris" : [ "http://www.mendeley.com/documents/?uuid=f97085b0-b4e3-4752-8cfd-eea57c6d496a" ] }, { "id" : "ITEM-6",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6",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Perkins and Alexander, 2013; Wang et al., 2013c; CSIRO and BOM, 2015; Donat et al., 2016a; Alexander and Arblaster, 2017; Dunn et al., 2020)", "manualFormatting" : "(Perkins and Alexander, 2013; X.L. Wang et al., 2013a; CSIRO and BOM, 2015; Donat et al., 2016a; Alexander and Arblaster, 2017; Dunn et al., 2020)", "plainTextFormattedCitation" : "(Perkins and Alexander, 2013; Wang et al., 2013c; CSIRO and BOM, 2015; Donat et al., 2016a; Alexander and Arblaster, 2017; Dunn et al., 2020)", "previouslyFormattedCitation" : "(Perkins and Alexander, 2013; Wang et al., 2013c; CSIRO and BOM, 2015; Donat et al., 2016a; Alexander and Arblaster, 2017;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Perkins and Alexander, 2013; </w:t>
            </w:r>
            <w:ins w:id="5954" w:author="Robin Matthews" w:date="2021-07-14T21:51:00Z">
              <w:r w:rsidR="00F40A27">
                <w:rPr>
                  <w:rFonts w:cs="Times New Roman"/>
                  <w:noProof/>
                  <w:color w:val="000000" w:themeColor="text1"/>
                  <w:sz w:val="16"/>
                  <w:szCs w:val="16"/>
                  <w:lang w:val="en-GB"/>
                </w:rPr>
                <w:t xml:space="preserve">X.L. </w:t>
              </w:r>
            </w:ins>
            <w:r w:rsidR="00A26296">
              <w:rPr>
                <w:rFonts w:cs="Times New Roman"/>
                <w:noProof/>
                <w:color w:val="000000" w:themeColor="text1"/>
                <w:sz w:val="16"/>
                <w:szCs w:val="16"/>
                <w:lang w:val="en-GB"/>
              </w:rPr>
              <w:t>Wang et al., 2013</w:t>
            </w:r>
            <w:ins w:id="5955" w:author="Robin Matthews" w:date="2021-07-14T21:51:00Z">
              <w:r w:rsidR="00F40A27">
                <w:rPr>
                  <w:rFonts w:cs="Times New Roman"/>
                  <w:noProof/>
                  <w:color w:val="000000" w:themeColor="text1"/>
                  <w:sz w:val="16"/>
                  <w:szCs w:val="16"/>
                  <w:lang w:val="en-GB"/>
                </w:rPr>
                <w:t>a</w:t>
              </w:r>
            </w:ins>
            <w:del w:id="5956" w:author="Robin Matthews" w:date="2021-07-14T21:51:00Z">
              <w:r w:rsidR="00A26296" w:rsidDel="00F40A27">
                <w:rPr>
                  <w:rFonts w:cs="Times New Roman"/>
                  <w:noProof/>
                  <w:color w:val="000000" w:themeColor="text1"/>
                  <w:sz w:val="16"/>
                  <w:szCs w:val="16"/>
                  <w:lang w:val="en-GB"/>
                </w:rPr>
                <w:delText>c</w:delText>
              </w:r>
            </w:del>
            <w:r w:rsidR="00A26296">
              <w:rPr>
                <w:rFonts w:cs="Times New Roman"/>
                <w:noProof/>
                <w:color w:val="000000" w:themeColor="text1"/>
                <w:sz w:val="16"/>
                <w:szCs w:val="16"/>
                <w:lang w:val="en-GB"/>
              </w:rPr>
              <w:t>; CSIRO and BOM, 2015; Donat et al., 2016a; Alexander and Arblaster, 2017; Dunn et al., 2020)</w:t>
            </w:r>
            <w:r w:rsidRPr="00D424AA">
              <w:rPr>
                <w:rFonts w:cs="Times New Roman"/>
                <w:color w:val="000000" w:themeColor="text1"/>
                <w:sz w:val="16"/>
                <w:szCs w:val="16"/>
                <w:lang w:val="en-GB"/>
              </w:rPr>
              <w:fldChar w:fldCharType="end"/>
            </w:r>
            <w:commentRangeEnd w:id="5953"/>
            <w:r w:rsidR="00A26296">
              <w:rPr>
                <w:rStyle w:val="Marquedecommentaire"/>
              </w:rPr>
              <w:commentReference w:id="5953"/>
            </w:r>
          </w:p>
        </w:tc>
        <w:tc>
          <w:tcPr>
            <w:tcW w:w="2158" w:type="dxa"/>
            <w:tcBorders>
              <w:top w:val="dashed" w:sz="4" w:space="0" w:color="000000"/>
            </w:tcBorders>
            <w:shd w:val="clear" w:color="auto" w:fill="FEC2B8"/>
          </w:tcPr>
          <w:p w14:paraId="2C1E54BD" w14:textId="24A74C00"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commentRangeStart w:id="5957"/>
            <w:ins w:id="5958" w:author="Robin Matthews" w:date="2021-07-14T16:55:00Z">
              <w:r w:rsidR="00BF21CD">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2",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2",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3",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3",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4", "itemData" : { "DOI" : "10.1175/1520-0477-95.9.S1.1",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Bulletin of the American Meteorological Society", "id" : "ITEM-4", "issue" : "9", "issued" : { "date-parts" : [ [ "2014" ] ] }, "page" : "S26-S30", "title" : "Multimodel assessment of extreme annual\u2010mean warm anomalies during 2013 over regions of Australia and the western tropical Pacific [in \"Explaining Extreme Events of 2013 from a Climate Perspective\"]", "translator" : [ { "dropping-particle" : "", "family" : "S3388", "given" : "", "non-dropping-particle" : "", "parse-names" : false, "suffix" : "" } ], "type" : "article-journal", "volume" : "95" }, "uris" : [ "http://www.mendeley.com/documents/?uuid=098a8e54-b253-4a53-aabc-72a33449873b" ] }, { "id" : "ITEM-5",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5",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 }, { "id" : "ITEM-6", "itemData" : { "DOI" : "10.1175/1520-0477-95.9.S1.1", "author" : [ { "dropping-particle" : "", "family" : "Perkins", "given" : "S E", "non-dropping-particle" : "", "parse-names" : false, "suffix" : "" }, { "dropping-particle" : "", "family" : "Lewis", "given" : "S C", "non-dropping-particle" : "", "parse-names" : false, "suffix" : "" }, { "dropping-particle" : "", "family" : "King", "given" : "A D", "non-dropping-particle" : "", "parse-names" : false, "suffix" : "" }, { "dropping-particle" : "V", "family" : "Alexander", "given" : "L", "non-dropping-particle" : "", "parse-names" : false, "suffix" : "" } ], "container-title" : "Bulletin of the American Meteorological Society", "id" : "ITEM-6", "issue" : "9", "issued" : { "date-parts" : [ [ "2014", "9" ] ] }, "page" : "S34--S37", "title" : "Increased simulated risk of the hot Australian summer of 2012-2013 due to anthropogenic activity as measured by heatwave frequency and intensity [in \"Explaining Extreme Events of 2013 from a Climate Perspective\"]", "translator" : [ { "dropping-particle" : "", "family" : "S142", "given" : "", "non-dropping-particle" : "", "parse-names" : false, "suffix" : "" } ], "type" : "article-journal", "volume" : "95" }, "uris" : [ "http://www.mendeley.com/documents/?uuid=3e768d7d-d571-452d-851d-03ffa17d6768" ] }, { "id" : "ITEM-7", "itemData" : { "DOI" : "10.1175/BAMS-D-15-00096.1", "ISSN" : "0003-0007", "author" : [ { "dropping-particle" : "", "family" : "Hope", "given" : "Pandora", "non-dropping-particle" : "", "parse-names" : false, "suffix" : "" }, { "dropping-particle" : "", "family" : "Lim", "given" : "Eun-Pa", "non-dropping-particle" : "", "parse-names" : false, "suffix" :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7", "issue" : "12", "issued" : { "date-parts" : [ [ "2015", "12", "1" ] ] }, "page" : "S149-S153", "title" : "Contributors to the Record High Temperatures Across Australia in Late Spring 2014", "translator" : [ { "dropping-particle" : "", "family" : "S3552", "given" : "", "non-dropping-particle" : "", "parse-names" : false, "suffix" : "" } ], "type" : "article-journal", "volume" : "96" }, "uris" : [ "http://www.mendeley.com/documents/?uuid=dcdbd6f4-118b-4188-a22a-b348c23d2682" ] }, { "id" : "ITEM-8", "itemData" : { "DOI" : "10.1175/BAMS-ExplainingExtremeEvents2015.1", "author" : [ { "dropping-particle" : "", "family" : "Hope", "given" : "Pandora", "non-dropping-particle" : "", "parse-names" : false, "suffix" : "" }, { "dropping-particle" : "", "family" : "Wang", "given" : "Guomin", "non-dropping-particle" : "", "parse-names" : false, "suffix" :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8", "issue" : "12", "issued" : { "date-parts" : [ [ "2016" ] ] }, "page" : "S122-S126", "title" : "What caused the record-breaking heat across Australia in October 2015? [in \u201cExplaining Extreme Events of 2015 from a Climate Perspective\u201d]", "translator" : [ { "dropping-particle" : "", "family" : "S3549", "given" : "", "non-dropping-particle" : "", "parse-names" : false, "suffix" : "" } ], "type" : "article-journal", "volume" : "97" }, "uris" : [ "http://www.mendeley.com/documents/?uuid=9c7d69c1-47c6-4a83-8ee0-947c18e2cac6" ] }, { "id" : "ITEM-9", "itemData" : { "DOI" : "10.1175/BAMS-D-15-00074.1", "ISSN" : "0003-0007", "author" : [ { "dropping-particle" : "", "family" : "Perkins", "given" : "Sarah E.", "non-dropping-particle" : "", "parse-names" : false, "suffix" : "" }, { "dropping-particle" : "", "family" : "Gibson", "given" : "Peter B.", "non-dropping-particle" : "", "parse-names" : false, "suffix" : "" } ], "container-title" : "Bulletin of the American Meteorological Society", "id" : "ITEM-9", "issue" : "12", "issued" : { "date-parts" : [ [ "2015", "12", "1" ] ] }, "page" : "S154-S157", "title" : "Increased Risk of the 2014 Australian May Heatwave Due to Anthropogenic Activity", "translator" : [ { "dropping-particle" : "", "family" : "S3550", "given" : "", "non-dropping-particle" : "", "parse-names" : false, "suffix" : "" } ], "type" : "article-journal", "volume" : "96" }, "uris" : [ "http://www.mendeley.com/documents/?uuid=a8c7346c-f7ac-41a2-bbd1-1d9e82a06c19" ] } ], "mendeley" : { "formattedCitation" : "(Knutson et al., 2014b; Lewis and Karoly, 2014; Perkins et al., 2014; Hope et al., 2015, 2016; Perkins and Gibson, 2015; Wang et al., 2017c; Hu et al., 2020; Seong et al., 2020)", "manualFormatting" : "(Arblaster al., 2014; Knutson et al., 2014; Lewis and Karoly, 2014; Perkins et al., 2014; Hope et al., 2015, 2016; Perkins and Gibson, 2015; Z. Wang et al., 2017; Hu et al., 2020; Seong et al., 2020)", "plainTextFormattedCitation" : "(Knutson et al., 2014b; Lewis and Karoly, 2014; Perkins et al., 2014; Hope et al., 2015, 2016; Perkins and Gibson, 2015; Wang et al., 2017c; Hu et al., 2020; Seong et al., 2020)", "previouslyFormattedCitation" : "(Knutson et al., 2014b; Lewis and Karoly, 2014; Perkins et al., 2014; Hope et al., 2015, 2016; Perkins and Gibson, 2015; Wang et al., 2017c; Hu et al., 2020; Seong et al., 2020)" }, "properties" : { "noteIndex" : 0 }, "schema" : "https://github.com/citation-style-language/schema/raw/master/csl-citation.json" }</w:instrText>
            </w:r>
            <w:ins w:id="5959" w:author="Robin Matthews" w:date="2021-07-14T16:55:00Z">
              <w:r w:rsidR="00BF21CD">
                <w:rPr>
                  <w:rFonts w:cs="Times New Roman"/>
                  <w:sz w:val="16"/>
                  <w:szCs w:val="16"/>
                  <w:lang w:val="en-GB"/>
                </w:rPr>
                <w:fldChar w:fldCharType="separate"/>
              </w:r>
              <w:r w:rsidR="00BF21CD" w:rsidRPr="00D83AAB">
                <w:rPr>
                  <w:rFonts w:cs="Times New Roman"/>
                  <w:noProof/>
                  <w:sz w:val="16"/>
                  <w:szCs w:val="16"/>
                  <w:lang w:val="en-GB"/>
                </w:rPr>
                <w:t>(</w:t>
              </w:r>
              <w:r w:rsidR="00BF21CD">
                <w:rPr>
                  <w:rFonts w:cs="Times New Roman"/>
                  <w:noProof/>
                  <w:sz w:val="16"/>
                  <w:szCs w:val="16"/>
                  <w:lang w:val="en-GB"/>
                </w:rPr>
                <w:t xml:space="preserve">Arblaster al., 2014; </w:t>
              </w:r>
              <w:r w:rsidR="00BF21CD" w:rsidRPr="00D83AAB">
                <w:rPr>
                  <w:rFonts w:cs="Times New Roman"/>
                  <w:noProof/>
                  <w:sz w:val="16"/>
                  <w:szCs w:val="16"/>
                  <w:lang w:val="en-GB"/>
                </w:rPr>
                <w:t xml:space="preserve">Knutson et al., 2014; Lewis and Karoly, 2014; Perkins et al., 2014; Hope et al., 2015, 2016; Perkins and Gibson, 2015; </w:t>
              </w:r>
              <w:r w:rsidR="00BF21CD">
                <w:rPr>
                  <w:rFonts w:cs="Times New Roman"/>
                  <w:noProof/>
                  <w:sz w:val="16"/>
                  <w:szCs w:val="16"/>
                  <w:lang w:val="en-GB"/>
                </w:rPr>
                <w:t xml:space="preserve">Z. </w:t>
              </w:r>
              <w:r w:rsidR="00BF21CD" w:rsidRPr="00D83AAB">
                <w:rPr>
                  <w:rFonts w:cs="Times New Roman"/>
                  <w:noProof/>
                  <w:sz w:val="16"/>
                  <w:szCs w:val="16"/>
                  <w:lang w:val="en-GB"/>
                </w:rPr>
                <w:t>Wang et al., 2017; Hu et al., 2020; Seong et al., 2020)</w:t>
              </w:r>
              <w:r w:rsidR="00BF21CD">
                <w:rPr>
                  <w:rFonts w:cs="Times New Roman"/>
                  <w:sz w:val="16"/>
                  <w:szCs w:val="16"/>
                  <w:lang w:val="en-GB"/>
                </w:rPr>
                <w:fldChar w:fldCharType="end"/>
              </w:r>
              <w:commentRangeEnd w:id="5957"/>
              <w:r w:rsidR="00BF21CD">
                <w:rPr>
                  <w:rStyle w:val="Marquedecommentaire"/>
                </w:rPr>
                <w:commentReference w:id="5957"/>
              </w:r>
            </w:ins>
            <w:commentRangeStart w:id="5960"/>
            <w:del w:id="5961" w:author="Robin Matthews" w:date="2021-07-14T16:55:00Z">
              <w:r w:rsidRPr="00D424AA" w:rsidDel="00BF21CD">
                <w:rPr>
                  <w:rFonts w:cs="Times New Roman"/>
                  <w:sz w:val="16"/>
                  <w:szCs w:val="16"/>
                  <w:lang w:val="en-GB"/>
                </w:rPr>
                <w:fldChar w:fldCharType="begin" w:fldLock="1"/>
              </w:r>
              <w:r w:rsidR="00FF6231" w:rsidDel="00BF21CD">
                <w:rPr>
                  <w:rFonts w:cs="Times New Roman"/>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BF21CD">
                <w:rPr>
                  <w:rFonts w:cs="Times New Roman"/>
                  <w:sz w:val="16"/>
                  <w:szCs w:val="16"/>
                  <w:lang w:val="en-GB"/>
                </w:rPr>
                <w:fldChar w:fldCharType="separate"/>
              </w:r>
              <w:r w:rsidR="00A26296" w:rsidDel="00BF21CD">
                <w:rPr>
                  <w:rFonts w:cs="Times New Roman"/>
                  <w:noProof/>
                  <w:sz w:val="16"/>
                  <w:szCs w:val="16"/>
                  <w:lang w:val="en-GB"/>
                </w:rPr>
                <w:delText>(Wang et al., 2017;</w:delText>
              </w:r>
              <w:r w:rsidRPr="00D424AA" w:rsidDel="00BF21CD">
                <w:rPr>
                  <w:rFonts w:cs="Times New Roman"/>
                  <w:sz w:val="16"/>
                  <w:szCs w:val="16"/>
                  <w:lang w:val="en-GB"/>
                </w:rPr>
                <w:fldChar w:fldCharType="end"/>
              </w:r>
              <w:commentRangeEnd w:id="5960"/>
              <w:r w:rsidR="00A26296" w:rsidDel="00BF21CD">
                <w:rPr>
                  <w:rStyle w:val="Marquedecommentaire"/>
                </w:rPr>
                <w:commentReference w:id="5960"/>
              </w:r>
              <w:r w:rsidRPr="00841A35" w:rsidDel="00BF21CD">
                <w:rPr>
                  <w:rFonts w:cs="Times New Roman"/>
                  <w:sz w:val="16"/>
                  <w:szCs w:val="16"/>
                  <w:lang w:val="en-GB"/>
                </w:rPr>
                <w:delText xml:space="preserve">  </w:delText>
              </w:r>
              <w:commentRangeStart w:id="5962"/>
              <w:r w:rsidRPr="00D424AA" w:rsidDel="00BF21CD">
                <w:rPr>
                  <w:rFonts w:cs="Times New Roman"/>
                  <w:sz w:val="16"/>
                  <w:szCs w:val="16"/>
                  <w:lang w:val="en-GB"/>
                </w:rPr>
                <w:fldChar w:fldCharType="begin" w:fldLock="1"/>
              </w:r>
              <w:r w:rsidR="00FF6231" w:rsidDel="00BF21CD">
                <w:rPr>
                  <w:rFonts w:cs="Times New Roman"/>
                  <w:sz w:val="16"/>
                  <w:szCs w:val="16"/>
                  <w:lang w:val="en-GB"/>
                </w:rPr>
                <w:del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mendeley" : { "formattedCitation" : "(Hu et al., 2020)", "manualFormatting" : "Hu et al., 2020;", "plainTextFormattedCitation" : "(Hu et al., 2020)", "previouslyFormattedCitation" : "(Hu et al., 2020)" }, "properties" : { "noteIndex" : 0 }, "schema" : "https://github.com/citation-style-language/schema/raw/master/csl-citation.json" }</w:delInstrText>
              </w:r>
              <w:r w:rsidRPr="00D424AA" w:rsidDel="00BF21CD">
                <w:rPr>
                  <w:rFonts w:cs="Times New Roman"/>
                  <w:sz w:val="16"/>
                  <w:szCs w:val="16"/>
                  <w:lang w:val="en-GB"/>
                </w:rPr>
                <w:fldChar w:fldCharType="separate"/>
              </w:r>
              <w:r w:rsidR="00A26296" w:rsidDel="00BF21CD">
                <w:rPr>
                  <w:rFonts w:cs="Times New Roman"/>
                  <w:noProof/>
                  <w:sz w:val="16"/>
                  <w:szCs w:val="16"/>
                  <w:lang w:val="en-GB"/>
                </w:rPr>
                <w:delText>Hu et al., 2020;</w:delText>
              </w:r>
              <w:r w:rsidRPr="00D424AA" w:rsidDel="00BF21CD">
                <w:rPr>
                  <w:rFonts w:cs="Times New Roman"/>
                  <w:sz w:val="16"/>
                  <w:szCs w:val="16"/>
                  <w:lang w:val="en-GB"/>
                </w:rPr>
                <w:fldChar w:fldCharType="end"/>
              </w:r>
              <w:commentRangeEnd w:id="5962"/>
              <w:r w:rsidR="00A26296" w:rsidDel="00BF21CD">
                <w:rPr>
                  <w:rStyle w:val="Marquedecommentaire"/>
                </w:rPr>
                <w:commentReference w:id="5962"/>
              </w:r>
              <w:r w:rsidRPr="00841A35" w:rsidDel="00BF21CD">
                <w:rPr>
                  <w:rFonts w:cs="Times New Roman"/>
                  <w:sz w:val="16"/>
                  <w:szCs w:val="16"/>
                  <w:lang w:val="en-GB"/>
                </w:rPr>
                <w:delText xml:space="preserve"> </w:delText>
              </w:r>
              <w:commentRangeStart w:id="5963"/>
              <w:r w:rsidRPr="00D424AA" w:rsidDel="00BF21CD">
                <w:rPr>
                  <w:rFonts w:cs="Times New Roman"/>
                  <w:color w:val="000000" w:themeColor="text1"/>
                  <w:sz w:val="16"/>
                  <w:szCs w:val="16"/>
                  <w:lang w:val="en-GB"/>
                </w:rPr>
                <w:fldChar w:fldCharType="begin" w:fldLock="1"/>
              </w:r>
              <w:r w:rsidR="00FF6231" w:rsidDel="00BF21CD">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BF21CD">
                <w:rPr>
                  <w:rFonts w:cs="Times New Roman"/>
                  <w:color w:val="000000" w:themeColor="text1"/>
                  <w:sz w:val="16"/>
                  <w:szCs w:val="16"/>
                  <w:lang w:val="en-GB"/>
                </w:rPr>
                <w:fldChar w:fldCharType="separate"/>
              </w:r>
              <w:r w:rsidR="00A26296" w:rsidDel="00BF21CD">
                <w:rPr>
                  <w:rFonts w:cs="Times New Roman"/>
                  <w:noProof/>
                  <w:color w:val="000000" w:themeColor="text1"/>
                  <w:sz w:val="16"/>
                  <w:szCs w:val="16"/>
                  <w:lang w:val="nb-NO"/>
                </w:rPr>
                <w:delText>Seong et al., 2020</w:delText>
              </w:r>
              <w:r w:rsidRPr="00D424AA" w:rsidDel="00BF21CD">
                <w:rPr>
                  <w:rFonts w:cs="Times New Roman"/>
                  <w:color w:val="000000" w:themeColor="text1"/>
                  <w:sz w:val="16"/>
                  <w:szCs w:val="16"/>
                  <w:lang w:val="en-GB"/>
                </w:rPr>
                <w:fldChar w:fldCharType="end"/>
              </w:r>
              <w:commentRangeStart w:id="5964"/>
              <w:commentRangeEnd w:id="5963"/>
              <w:r w:rsidR="00A26296" w:rsidDel="00BF21CD">
                <w:rPr>
                  <w:rStyle w:val="Marquedecommentaire"/>
                </w:rPr>
                <w:commentReference w:id="5963"/>
              </w:r>
              <w:r w:rsidRPr="00841A35" w:rsidDel="00BF21CD">
                <w:rPr>
                  <w:rFonts w:cs="Times New Roman"/>
                  <w:color w:val="000000" w:themeColor="text1"/>
                  <w:sz w:val="16"/>
                  <w:szCs w:val="16"/>
                  <w:lang w:val="nb-NO"/>
                </w:rPr>
                <w:delText>;</w:delText>
              </w:r>
              <w:r w:rsidRPr="00D424AA" w:rsidDel="00BF21CD">
                <w:rPr>
                  <w:rFonts w:cs="Times New Roman"/>
                  <w:sz w:val="16"/>
                  <w:szCs w:val="16"/>
                  <w:lang w:val="en-GB"/>
                </w:rPr>
                <w:fldChar w:fldCharType="begin" w:fldLock="1"/>
              </w:r>
              <w:r w:rsidR="003A5209" w:rsidDel="00BF21CD">
                <w:rPr>
                  <w:rFonts w:cs="Times New Roman"/>
                  <w:sz w:val="16"/>
                  <w:szCs w:val="16"/>
                  <w:lang w:val="nb-NO"/>
                </w:rPr>
                <w:delInstrText>ADDIN CSL_CITATION { "citationItems" : [ { "id" : "ITEM-1", "itemData" : { "DOI" : "10.1175/1520-0477-95.9.S1.1",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Bulletin of the American Meteorological Society", "id" : "ITEM-1", "issue" : "9", "issued" : { "date-parts" : [ [ "2014" ] ] }, "page" : "S26-S30", "title" : "Multimodel assessment of extreme annual\u2010mean warm anomalies during 2013 over regions of Australia and the western tropical Pacific [in \"Explaining Extreme Events of 2013 from a Climate Perspective\"]", "translator" : [ { "dropping-particle" : "", "family" : "S3388", "given" : "", "non-dropping-particle" : "", "parse-names" : false, "suffix" : "" } ], "type" : "article-journal", "volume" : "95" }, "uris" : [ "http://www.mendeley.com/documents/?uuid=098a8e54-b253-4a53-aabc-72a33449873b" ] } ], "mendeley" : { "formattedCitation" : "(Knutson et al., 2014b)", "manualFormatting" : " Knutson et al., 2014;", "plainTextFormattedCitation" : "(Knutson et al., 2014b)", "previouslyFormattedCitation" : "(Knutson et al., 2014b)" }, "properties" : { "noteIndex" : 0 }, "schema" : "https://github.com/citation-style-language/schema/raw/master/csl-citation.json" }</w:delInstrText>
              </w:r>
              <w:r w:rsidRPr="00D424AA" w:rsidDel="00BF21CD">
                <w:rPr>
                  <w:rFonts w:cs="Times New Roman"/>
                  <w:sz w:val="16"/>
                  <w:szCs w:val="16"/>
                  <w:lang w:val="en-GB"/>
                </w:rPr>
                <w:fldChar w:fldCharType="separate"/>
              </w:r>
              <w:r w:rsidR="00A26296" w:rsidDel="00BF21CD">
                <w:rPr>
                  <w:rFonts w:cs="Times New Roman"/>
                  <w:noProof/>
                  <w:sz w:val="16"/>
                  <w:szCs w:val="16"/>
                  <w:lang w:val="nb-NO"/>
                </w:rPr>
                <w:delText xml:space="preserve"> Knutson et al., 2014;</w:delText>
              </w:r>
              <w:r w:rsidRPr="00D424AA" w:rsidDel="00BF21CD">
                <w:rPr>
                  <w:rFonts w:cs="Times New Roman"/>
                  <w:sz w:val="16"/>
                  <w:szCs w:val="16"/>
                  <w:lang w:val="en-GB"/>
                </w:rPr>
                <w:fldChar w:fldCharType="end"/>
              </w:r>
              <w:commentRangeEnd w:id="5964"/>
              <w:r w:rsidR="00A26296" w:rsidDel="00BF21CD">
                <w:rPr>
                  <w:rStyle w:val="Marquedecommentaire"/>
                </w:rPr>
                <w:commentReference w:id="5964"/>
              </w:r>
              <w:r w:rsidRPr="00841A35" w:rsidDel="00BF21CD">
                <w:rPr>
                  <w:rFonts w:cs="Times New Roman"/>
                  <w:sz w:val="16"/>
                  <w:szCs w:val="16"/>
                  <w:lang w:val="nb-NO"/>
                </w:rPr>
                <w:delText xml:space="preserve">  </w:delText>
              </w:r>
              <w:commentRangeStart w:id="5965"/>
              <w:r w:rsidRPr="00D424AA" w:rsidDel="00BF21CD">
                <w:rPr>
                  <w:rFonts w:cs="Times New Roman"/>
                  <w:sz w:val="16"/>
                  <w:szCs w:val="16"/>
                  <w:lang w:val="en-GB"/>
                </w:rPr>
                <w:fldChar w:fldCharType="begin" w:fldLock="1"/>
              </w:r>
              <w:r w:rsidR="00FF6231" w:rsidDel="00BF21CD">
                <w:rPr>
                  <w:rFonts w:cs="Times New Roman"/>
                  <w:sz w:val="16"/>
                  <w:szCs w:val="16"/>
                  <w:lang w:val="nb-NO"/>
                </w:rPr>
                <w:delInstrText>ADDIN CSL_CITATION { "citationItems" : [ { "id" : "ITEM-1",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1",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 } ], "mendeley" : { "formattedCitation" : "(Lewis and Karoly, 2014)", "manualFormatting" : "Lewis and Karoly, 2014;", "plainTextFormattedCitation" : "(Lewis and Karoly, 2014)", "previouslyFormattedCitation" : "(Lewis and Karoly, 2014)" }, "properties" : { "noteIndex" : 0 }, "schema" : "https://github.com/citation-style-language/schema/raw/master/csl-citation.json" }</w:delInstrText>
              </w:r>
              <w:r w:rsidRPr="00D424AA" w:rsidDel="00BF21CD">
                <w:rPr>
                  <w:rFonts w:cs="Times New Roman"/>
                  <w:sz w:val="16"/>
                  <w:szCs w:val="16"/>
                  <w:lang w:val="en-GB"/>
                </w:rPr>
                <w:fldChar w:fldCharType="separate"/>
              </w:r>
              <w:r w:rsidR="00A26296" w:rsidDel="00BF21CD">
                <w:rPr>
                  <w:rFonts w:cs="Times New Roman"/>
                  <w:noProof/>
                  <w:sz w:val="16"/>
                  <w:szCs w:val="16"/>
                  <w:lang w:val="nb-NO"/>
                </w:rPr>
                <w:delText>Lewis and Karoly, 2014;</w:delText>
              </w:r>
              <w:r w:rsidRPr="00D424AA" w:rsidDel="00BF21CD">
                <w:rPr>
                  <w:rFonts w:cs="Times New Roman"/>
                  <w:sz w:val="16"/>
                  <w:szCs w:val="16"/>
                  <w:lang w:val="en-GB"/>
                </w:rPr>
                <w:fldChar w:fldCharType="end"/>
              </w:r>
              <w:commentRangeEnd w:id="5965"/>
              <w:r w:rsidR="00A26296" w:rsidDel="00BF21CD">
                <w:rPr>
                  <w:rStyle w:val="Marquedecommentaire"/>
                </w:rPr>
                <w:commentReference w:id="5965"/>
              </w:r>
              <w:r w:rsidRPr="00841A35" w:rsidDel="00BF21CD">
                <w:rPr>
                  <w:rFonts w:cs="Times New Roman"/>
                  <w:sz w:val="16"/>
                  <w:szCs w:val="16"/>
                  <w:lang w:val="nb-NO"/>
                </w:rPr>
                <w:delText xml:space="preserve"> </w:delText>
              </w:r>
              <w:commentRangeStart w:id="5966"/>
              <w:r w:rsidRPr="00D424AA" w:rsidDel="00BF21CD">
                <w:rPr>
                  <w:rFonts w:cs="Times New Roman"/>
                  <w:sz w:val="16"/>
                  <w:szCs w:val="16"/>
                  <w:lang w:val="en-GB"/>
                </w:rPr>
                <w:fldChar w:fldCharType="begin" w:fldLock="1"/>
              </w:r>
              <w:r w:rsidR="00FF6231" w:rsidDel="00BF21CD">
                <w:rPr>
                  <w:rFonts w:cs="Times New Roman"/>
                  <w:sz w:val="16"/>
                  <w:szCs w:val="16"/>
                  <w:lang w:val="nb-NO"/>
                </w:rPr>
                <w:delInstrText>ADDIN CSL_CITATION { "citationItems" : [ { "id" : "ITEM-1", "itemData" : { "DOI" : "10.1175/1520-0477-95.9.S1.1", "author" : [ { "dropping-particle" : "", "family" : "Perkins", "given" : "S E", "non-dropping-particle" : "", "parse-names" : false, "suffix" : "" }, { "dropping-particle" : "", "family" : "Lewis", "given" : "S C", "non-dropping-particle" : "", "parse-names" : false, "suffix" : "" }, { "dropping-particle" : "", "family" : "King", "given" : "A D", "non-dropping-particle" : "", "parse-names" : false, "suffix" : "" }, { "dropping-particle" : "V", "family" : "Alexander", "given" : "L", "non-dropping-particle" : "", "parse-names" : false, "suffix" : "" } ], "container-title" : "Bulletin of the American Meteorological Society", "id" : "ITEM-1", "issue" : "9", "issued" : { "date-parts" : [ [ "2014", "9" ] ] }, "page" : "S34--S37", "title" : "Increased simulated risk of the hot Australian summer of 2012-2013 due to anthropogenic activity as measured by heatwave frequency and intensity [in \"Explaining Extreme Events of 2013 from a Climate Perspective\"]", "translator" : [ { "dropping-particle" : "", "family" : "S142", "given" : "", "non-dropping-particle" : "", "parse-names" : false, "suffix" : "" } ], "type" : "article-journal", "volume" : "95" }, "uris" : [ "http://www.mendeley.com/documents/?uuid=3e768d7d-d571-452d-851d-03ffa17d6768" ] } ], "mendeley" : { "formattedCitation" : "(Perkins et al., 2014)", "manualFormatting" : "Perkins et al., 2014; Arblaster et al., 2014; ", "plainTextFormattedCitation" : "(Perkins et al., 2014)", "previouslyFormattedCitation" : "(Perkins et al., 2014)" }, "properties" : { "noteIndex" : 0 }, "schema" : "https://github.com/citation-style-language/schema/raw/master/csl-citation.json" }</w:delInstrText>
              </w:r>
              <w:r w:rsidRPr="00D424AA" w:rsidDel="00BF21CD">
                <w:rPr>
                  <w:rFonts w:cs="Times New Roman"/>
                  <w:sz w:val="16"/>
                  <w:szCs w:val="16"/>
                  <w:lang w:val="en-GB"/>
                </w:rPr>
                <w:fldChar w:fldCharType="separate"/>
              </w:r>
              <w:r w:rsidR="00A26296" w:rsidDel="00BF21CD">
                <w:rPr>
                  <w:rFonts w:cs="Times New Roman"/>
                  <w:noProof/>
                  <w:sz w:val="16"/>
                  <w:szCs w:val="16"/>
                  <w:lang w:val="nb-NO"/>
                </w:rPr>
                <w:delText xml:space="preserve">Perkins et al., 2014; Arblaster et al., 2014; </w:delText>
              </w:r>
              <w:r w:rsidRPr="00D424AA" w:rsidDel="00BF21CD">
                <w:rPr>
                  <w:rFonts w:cs="Times New Roman"/>
                  <w:sz w:val="16"/>
                  <w:szCs w:val="16"/>
                  <w:lang w:val="en-GB"/>
                </w:rPr>
                <w:fldChar w:fldCharType="end"/>
              </w:r>
              <w:commentRangeEnd w:id="5966"/>
              <w:r w:rsidR="00A26296" w:rsidDel="00BF21CD">
                <w:rPr>
                  <w:rStyle w:val="Marquedecommentaire"/>
                </w:rPr>
                <w:commentReference w:id="5966"/>
              </w:r>
              <w:r w:rsidRPr="00841A35" w:rsidDel="00BF21CD">
                <w:rPr>
                  <w:rFonts w:cs="Times New Roman"/>
                  <w:sz w:val="16"/>
                  <w:szCs w:val="16"/>
                  <w:lang w:val="nb-NO"/>
                </w:rPr>
                <w:delText xml:space="preserve"> </w:delText>
              </w:r>
              <w:commentRangeStart w:id="5967"/>
              <w:r w:rsidRPr="00D424AA" w:rsidDel="00BF21CD">
                <w:rPr>
                  <w:rFonts w:cs="Times New Roman"/>
                  <w:color w:val="000000" w:themeColor="text1"/>
                  <w:sz w:val="16"/>
                  <w:szCs w:val="16"/>
                  <w:lang w:val="en-GB"/>
                </w:rPr>
                <w:fldChar w:fldCharType="begin" w:fldLock="1"/>
              </w:r>
              <w:r w:rsidR="00FF6231" w:rsidDel="00BF21CD">
                <w:rPr>
                  <w:rFonts w:cs="Times New Roman"/>
                  <w:color w:val="000000" w:themeColor="text1"/>
                  <w:sz w:val="16"/>
                  <w:szCs w:val="16"/>
                  <w:lang w:val="nb-NO"/>
                </w:rPr>
                <w:delInstrText>ADDIN CSL_CITATION { "citationItems" : [ { "id" : "ITEM-1", "itemData" : { "DOI" : "10.1175/BAMS-D-15-00096.1", "ISSN" : "0003-0007", "author" : [ { "dropping-particle" : "", "family" : "Hope", "given" : "Pandora", "non-dropping-particle" : "", "parse-names" : false, "suffix" : "" }, { "dropping-particle" : "", "family" : "Lim", "given" : "Eun-Pa", "non-dropping-particle" : "", "parse-names" : false, "suffix" :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1", "issue" : "12", "issued" : { "date-parts" : [ [ "2015", "12", "1" ] ] }, "page" : "S149-S153", "title" : "Contributors to the Record High Temperatures Across Australia in Late Spring 2014", "translator" : [ { "dropping-particle" : "", "family" : "S3552", "given" : "", "non-dropping-particle" : "", "parse-names" : false, "suffix" : "" } ], "type" : "article-journal", "volume" : "96" }, "uris" : [ "http://www.mendeley.com/documents/?uuid=dcdbd6f4-118b-4188-a22a-b348c23d2682" ] }, { "id" : "ITEM-2", "itemData" : { "DOI" : "10.1175/BAMS-ExplainingExtremeEvents2015.1", "author" : [ { "dropping-particle" : "", "family" : "Hope", "given" : "Pandora", "non-dropping-particle" : "", "parse-names" : false, "suffix" : "" }, { "dropping-particle" : "", "family" : "Wang", "given" : "Guomin", "non-dropping-particle" : "", "parse-names" : false, "suffix" :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2", "issue" : "12", "issued" : { "date-parts" : [ [ "2016" ] ] }, "page" : "S122-S126", "title" : "What caused the record-breaking heat across Australia in October 2015? [in \u201cExplaining Extreme Events of 2015 from a Climate Perspective\u201d]", "translator" : [ { "dropping-particle" : "", "family" : "S3549", "given" : "", "non-dropping-particle" : "", "parse-names" : false, "suffix" : "" } ], "type" : "article-journal", "volume" : "97" }, "uris" : [ "http://www.mendeley.com/documents/?uuid=9c7d69c1-47c6-4a83-8ee0-947c18e2cac6" ] } ], "mendeley" : { "formattedCitation" : "(Hope et al., 2015, 2016)", "manualFormatting" : "Hope et al., 2015, 2016;", "plainTextFormattedCitation" : "(Hope et al., 2015, 2016)", "previouslyFormattedCitation" : "(Hope et al., 2015, 2016)" }, "properties" : { "noteIndex" : 0 }, "schema" : "https://github.com/citation-style-language/schema/raw/master/csl-citation.json" }</w:delInstrText>
              </w:r>
              <w:r w:rsidRPr="00D424AA" w:rsidDel="00BF21CD">
                <w:rPr>
                  <w:rFonts w:cs="Times New Roman"/>
                  <w:color w:val="000000" w:themeColor="text1"/>
                  <w:sz w:val="16"/>
                  <w:szCs w:val="16"/>
                  <w:lang w:val="en-GB"/>
                </w:rPr>
                <w:fldChar w:fldCharType="separate"/>
              </w:r>
              <w:r w:rsidR="00A26296" w:rsidDel="00BF21CD">
                <w:rPr>
                  <w:rFonts w:cs="Times New Roman"/>
                  <w:noProof/>
                  <w:color w:val="000000" w:themeColor="text1"/>
                  <w:sz w:val="16"/>
                  <w:szCs w:val="16"/>
                  <w:lang w:val="en-GB"/>
                </w:rPr>
                <w:delText>Hope et al., 2015, 2016;</w:delText>
              </w:r>
              <w:r w:rsidRPr="00D424AA" w:rsidDel="00BF21CD">
                <w:rPr>
                  <w:rFonts w:cs="Times New Roman"/>
                  <w:color w:val="000000" w:themeColor="text1"/>
                  <w:sz w:val="16"/>
                  <w:szCs w:val="16"/>
                  <w:lang w:val="en-GB"/>
                </w:rPr>
                <w:fldChar w:fldCharType="end"/>
              </w:r>
              <w:commentRangeEnd w:id="5967"/>
              <w:r w:rsidR="00A26296" w:rsidDel="00BF21CD">
                <w:rPr>
                  <w:rStyle w:val="Marquedecommentaire"/>
                </w:rPr>
                <w:commentReference w:id="5967"/>
              </w:r>
              <w:r w:rsidRPr="00841A35" w:rsidDel="00BF21CD">
                <w:rPr>
                  <w:rFonts w:cs="Times New Roman"/>
                  <w:color w:val="000000" w:themeColor="text1"/>
                  <w:sz w:val="16"/>
                  <w:szCs w:val="16"/>
                  <w:lang w:val="en-GB"/>
                </w:rPr>
                <w:delText xml:space="preserve"> </w:delText>
              </w:r>
              <w:commentRangeStart w:id="5968"/>
              <w:r w:rsidRPr="00D424AA" w:rsidDel="00BF21CD">
                <w:rPr>
                  <w:rFonts w:cs="Times New Roman"/>
                  <w:color w:val="000000" w:themeColor="text1"/>
                  <w:sz w:val="16"/>
                  <w:szCs w:val="16"/>
                  <w:lang w:val="en-GB"/>
                </w:rPr>
                <w:fldChar w:fldCharType="begin" w:fldLock="1"/>
              </w:r>
              <w:r w:rsidR="00FF6231" w:rsidDel="00BF21CD">
                <w:rPr>
                  <w:rFonts w:cs="Times New Roman"/>
                  <w:color w:val="000000" w:themeColor="text1"/>
                  <w:sz w:val="16"/>
                  <w:szCs w:val="16"/>
                  <w:lang w:val="en-GB"/>
                </w:rPr>
                <w:delInstrText>ADDIN CSL_CITATION { "citationItems" : [ { "id" : "ITEM-1", "itemData" : { "DOI" : "10.1175/BAMS-D-15-00074.1", "ISSN" : "0003-0007", "author" : [ { "dropping-particle" : "", "family" : "Perkins", "given" : "Sarah E.", "non-dropping-particle" : "", "parse-names" : false, "suffix" : "" }, { "dropping-particle" : "", "family" : "Gibson", "given" : "Peter B.", "non-dropping-particle" : "", "parse-names" : false, "suffix" : "" } ], "container-title" : "Bulletin of the American Meteorological Society", "id" : "ITEM-1", "issue" : "12", "issued" : { "date-parts" : [ [ "2015", "12", "1" ] ] }, "page" : "S154-S157", "title" : "Increased Risk of the 2014 Australian May Heatwave Due to Anthropogenic Activity", "translator" : [ { "dropping-particle" : "", "family" : "S3550", "given" : "", "non-dropping-particle" : "", "parse-names" : false, "suffix" : "" } ], "type" : "article-journal", "volume" : "96" }, "uris" : [ "http://www.mendeley.com/documents/?uuid=a8c7346c-f7ac-41a2-bbd1-1d9e82a06c19" ] } ], "mendeley" : { "formattedCitation" : "(Perkins and Gibson, 2015)", "manualFormatting" : "Perkins and Gibson, 2015) ", "plainTextFormattedCitation" : "(Perkins and Gibson, 2015)", "previouslyFormattedCitation" : "(Perkins and Gibson, 2015)" }, "properties" : { "noteIndex" : 0 }, "schema" : "https://github.com/citation-style-language/schema/raw/master/csl-citation.json" }</w:delInstrText>
              </w:r>
              <w:r w:rsidRPr="00D424AA" w:rsidDel="00BF21CD">
                <w:rPr>
                  <w:rFonts w:cs="Times New Roman"/>
                  <w:color w:val="000000" w:themeColor="text1"/>
                  <w:sz w:val="16"/>
                  <w:szCs w:val="16"/>
                  <w:lang w:val="en-GB"/>
                </w:rPr>
                <w:fldChar w:fldCharType="separate"/>
              </w:r>
              <w:r w:rsidR="00A26296" w:rsidDel="00BF21CD">
                <w:rPr>
                  <w:rFonts w:cs="Times New Roman"/>
                  <w:noProof/>
                  <w:color w:val="000000" w:themeColor="text1"/>
                  <w:sz w:val="16"/>
                  <w:szCs w:val="16"/>
                  <w:lang w:val="en-GB"/>
                </w:rPr>
                <w:delText xml:space="preserve">Perkins and Gibson, 2015) </w:delText>
              </w:r>
              <w:r w:rsidRPr="00D424AA" w:rsidDel="00BF21CD">
                <w:rPr>
                  <w:rFonts w:cs="Times New Roman"/>
                  <w:color w:val="000000" w:themeColor="text1"/>
                  <w:sz w:val="16"/>
                  <w:szCs w:val="16"/>
                  <w:lang w:val="en-GB"/>
                </w:rPr>
                <w:fldChar w:fldCharType="end"/>
              </w:r>
            </w:del>
            <w:commentRangeEnd w:id="5968"/>
            <w:r w:rsidR="00A26296">
              <w:rPr>
                <w:rStyle w:val="Marquedecommentaire"/>
              </w:rPr>
              <w:commentReference w:id="5968"/>
            </w:r>
            <w:r w:rsidRPr="00841A35">
              <w:rPr>
                <w:rFonts w:eastAsiaTheme="minorHAnsi" w:cs="Times New Roman"/>
                <w:color w:val="000000" w:themeColor="text1"/>
                <w:sz w:val="16"/>
                <w:szCs w:val="16"/>
                <w:lang w:val="en-GB" w:eastAsia="en-US"/>
              </w:rPr>
              <w:t xml:space="preserve"> </w:t>
            </w:r>
          </w:p>
          <w:p w14:paraId="22A5A81C" w14:textId="77777777" w:rsidR="00D376F0" w:rsidRPr="00D424AA" w:rsidRDefault="00D376F0" w:rsidP="00D424AA">
            <w:pPr>
              <w:rPr>
                <w:rFonts w:eastAsiaTheme="minorHAnsi" w:cs="Times New Roman"/>
                <w:color w:val="000000" w:themeColor="text1"/>
                <w:sz w:val="16"/>
                <w:szCs w:val="16"/>
                <w:lang w:val="en-GB" w:eastAsia="en-US"/>
              </w:rPr>
            </w:pPr>
          </w:p>
        </w:tc>
        <w:tc>
          <w:tcPr>
            <w:tcW w:w="2158" w:type="dxa"/>
            <w:tcBorders>
              <w:top w:val="dashed" w:sz="4" w:space="0" w:color="000000"/>
            </w:tcBorders>
            <w:shd w:val="clear" w:color="auto" w:fill="FD9693"/>
            <w:tcMar>
              <w:top w:w="40" w:type="dxa"/>
              <w:left w:w="0" w:type="dxa"/>
              <w:bottom w:w="40" w:type="dxa"/>
              <w:right w:w="0" w:type="dxa"/>
            </w:tcMar>
          </w:tcPr>
          <w:p w14:paraId="482EFEA8" w14:textId="59CD1409" w:rsidR="00D376F0" w:rsidRPr="00D424AA" w:rsidRDefault="00D376F0" w:rsidP="00D424AA">
            <w:pPr>
              <w:rPr>
                <w:rFonts w:cs="Times New Roman"/>
                <w:color w:val="000000" w:themeColor="text1"/>
                <w:sz w:val="16"/>
                <w:szCs w:val="16"/>
                <w:lang w:val="en-GB"/>
              </w:rPr>
            </w:pPr>
            <w:r w:rsidRPr="00841A35">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596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70" w:author="Robin Matthews" w:date="2021-07-14T17:36:00Z">
              <w:r w:rsidR="00A26296" w:rsidDel="00D50B01">
                <w:rPr>
                  <w:rFonts w:cs="Times New Roman"/>
                  <w:noProof/>
                  <w:color w:val="000000" w:themeColor="text1"/>
                  <w:sz w:val="16"/>
                  <w:szCs w:val="16"/>
                  <w:lang w:val="en-GB"/>
                </w:rPr>
                <w:delText>Li et al., 2020</w:delText>
              </w:r>
            </w:del>
            <w:ins w:id="5971"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69"/>
            <w:r w:rsidR="00A26296">
              <w:rPr>
                <w:rStyle w:val="Marquedecommentaire"/>
              </w:rPr>
              <w:commentReference w:id="5969"/>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C in the 50-year TXx and TNn events compared to the 1°C warming level </w:t>
            </w:r>
            <w:commentRangeStart w:id="597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73" w:author="Robin Matthews" w:date="2021-07-14T17:36:00Z">
              <w:r w:rsidR="00A26296" w:rsidDel="00D50B01">
                <w:rPr>
                  <w:rFonts w:cs="Times New Roman"/>
                  <w:noProof/>
                  <w:color w:val="000000" w:themeColor="text1"/>
                  <w:sz w:val="16"/>
                  <w:szCs w:val="16"/>
                  <w:lang w:val="en-GB"/>
                </w:rPr>
                <w:delText>Li et al., 2020</w:delText>
              </w:r>
            </w:del>
            <w:ins w:id="5974"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72"/>
            <w:r w:rsidR="00A26296">
              <w:rPr>
                <w:rStyle w:val="Marquedecommentaire"/>
              </w:rPr>
              <w:commentReference w:id="5972"/>
            </w:r>
            <w:r w:rsidRPr="00841A35">
              <w:rPr>
                <w:rFonts w:cs="Times New Roman"/>
                <w:color w:val="000000" w:themeColor="text1"/>
                <w:sz w:val="16"/>
                <w:szCs w:val="16"/>
                <w:lang w:val="en-GB"/>
              </w:rPr>
              <w:t>) and more than 1.5°C in annual TXx and TNn compared to p</w:t>
            </w:r>
            <w:r w:rsidRPr="00D424AA">
              <w:rPr>
                <w:rFonts w:cs="Times New Roman"/>
                <w:color w:val="000000" w:themeColor="text1"/>
                <w:sz w:val="16"/>
                <w:szCs w:val="16"/>
                <w:lang w:val="en-GB"/>
              </w:rPr>
              <w:t>re-industrial (Annex).</w:t>
            </w:r>
          </w:p>
          <w:p w14:paraId="4DEC4D9E" w14:textId="77777777" w:rsidR="00D376F0" w:rsidRPr="00D424AA" w:rsidRDefault="00D376F0" w:rsidP="00D424AA">
            <w:pPr>
              <w:rPr>
                <w:rFonts w:cs="Times New Roman"/>
                <w:color w:val="000000" w:themeColor="text1"/>
                <w:sz w:val="16"/>
                <w:szCs w:val="16"/>
                <w:lang w:val="en-GB"/>
              </w:rPr>
            </w:pPr>
          </w:p>
          <w:p w14:paraId="7D6A9763" w14:textId="44ABBE5F"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FF6365"/>
            <w:tcMar>
              <w:top w:w="40" w:type="dxa"/>
              <w:left w:w="40" w:type="dxa"/>
              <w:bottom w:w="40" w:type="dxa"/>
              <w:right w:w="40" w:type="dxa"/>
            </w:tcMar>
          </w:tcPr>
          <w:p w14:paraId="7D3EADDE" w14:textId="06DA986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597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76" w:author="Robin Matthews" w:date="2021-07-14T17:36:00Z">
              <w:r w:rsidR="00A26296" w:rsidDel="00D50B01">
                <w:rPr>
                  <w:rFonts w:cs="Times New Roman"/>
                  <w:noProof/>
                  <w:color w:val="000000" w:themeColor="text1"/>
                  <w:sz w:val="16"/>
                  <w:szCs w:val="16"/>
                  <w:lang w:val="en-GB"/>
                </w:rPr>
                <w:delText>Li et al., 2020</w:delText>
              </w:r>
            </w:del>
            <w:ins w:id="5977"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75"/>
            <w:r w:rsidR="00A26296">
              <w:rPr>
                <w:rStyle w:val="Marquedecommentaire"/>
              </w:rPr>
              <w:commentReference w:id="5975"/>
            </w:r>
            <w:r w:rsidRPr="00841A35">
              <w:rPr>
                <w:rFonts w:cs="Times New Roman"/>
                <w:color w:val="000000" w:themeColor="text1"/>
                <w:sz w:val="16"/>
                <w:szCs w:val="16"/>
                <w:lang w:val="en-GB"/>
              </w:rPr>
              <w:t>; Annex). M</w:t>
            </w:r>
            <w:r w:rsidRPr="00D424AA">
              <w:rPr>
                <w:rFonts w:cs="Times New Roman"/>
                <w:color w:val="000000" w:themeColor="text1"/>
                <w:sz w:val="16"/>
                <w:szCs w:val="16"/>
                <w:lang w:val="en-GB"/>
              </w:rPr>
              <w:t xml:space="preserve">edian increase of more than 0.5°C in the 50-year TXx and TNn events compared to the 1°C warming level </w:t>
            </w:r>
            <w:commentRangeStart w:id="597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79" w:author="Robin Matthews" w:date="2021-07-14T17:36:00Z">
              <w:r w:rsidR="00A26296" w:rsidDel="00D50B01">
                <w:rPr>
                  <w:rFonts w:cs="Times New Roman"/>
                  <w:noProof/>
                  <w:color w:val="000000" w:themeColor="text1"/>
                  <w:sz w:val="16"/>
                  <w:szCs w:val="16"/>
                  <w:lang w:val="en-GB"/>
                </w:rPr>
                <w:delText>Li et al., 2020</w:delText>
              </w:r>
            </w:del>
            <w:ins w:id="5980"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78"/>
            <w:r w:rsidR="00A26296">
              <w:rPr>
                <w:rStyle w:val="Marquedecommentaire"/>
              </w:rPr>
              <w:commentReference w:id="5978"/>
            </w:r>
            <w:r w:rsidRPr="00841A35">
              <w:rPr>
                <w:rFonts w:cs="Times New Roman"/>
                <w:color w:val="000000" w:themeColor="text1"/>
                <w:sz w:val="16"/>
                <w:szCs w:val="16"/>
                <w:lang w:val="en-GB"/>
              </w:rPr>
              <w:t>) and more than 2°C in annual TXx and TNn compared to pre</w:t>
            </w:r>
            <w:r w:rsidRPr="00D424AA">
              <w:rPr>
                <w:rFonts w:cs="Times New Roman"/>
                <w:color w:val="000000" w:themeColor="text1"/>
                <w:sz w:val="16"/>
                <w:szCs w:val="16"/>
                <w:lang w:val="en-GB"/>
              </w:rPr>
              <w:t>-industrial (Annex).</w:t>
            </w:r>
          </w:p>
          <w:p w14:paraId="68A1160E" w14:textId="77777777" w:rsidR="00D376F0" w:rsidRPr="00D424AA" w:rsidRDefault="00D376F0" w:rsidP="00D424AA">
            <w:pPr>
              <w:rPr>
                <w:rFonts w:cs="Times New Roman"/>
                <w:color w:val="000000" w:themeColor="text1"/>
                <w:sz w:val="16"/>
                <w:szCs w:val="16"/>
                <w:lang w:val="en-GB"/>
              </w:rPr>
            </w:pPr>
          </w:p>
          <w:p w14:paraId="06D81365" w14:textId="341BB038"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AD0204"/>
            <w:tcMar>
              <w:top w:w="40" w:type="dxa"/>
              <w:left w:w="40" w:type="dxa"/>
              <w:bottom w:w="40" w:type="dxa"/>
              <w:right w:w="40" w:type="dxa"/>
            </w:tcMar>
          </w:tcPr>
          <w:p w14:paraId="2A6CCA48" w14:textId="19A8A3B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598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82" w:author="Robin Matthews" w:date="2021-07-14T17:36:00Z">
              <w:r w:rsidR="00A26296" w:rsidDel="00D50B01">
                <w:rPr>
                  <w:rFonts w:cs="Times New Roman"/>
                  <w:noProof/>
                  <w:color w:val="000000" w:themeColor="text1"/>
                  <w:sz w:val="16"/>
                  <w:szCs w:val="16"/>
                  <w:lang w:val="en-GB"/>
                </w:rPr>
                <w:delText>Li et al., 2020</w:delText>
              </w:r>
            </w:del>
            <w:ins w:id="5983"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81"/>
            <w:r w:rsidR="00A26296">
              <w:rPr>
                <w:rStyle w:val="Marquedecommentaire"/>
              </w:rPr>
              <w:commentReference w:id="5981"/>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3°C in the 50-year TXx and TNn events compared to the 1°C warming level </w:t>
            </w:r>
            <w:commentRangeStart w:id="598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5985" w:author="Robin Matthews" w:date="2021-07-14T17:36:00Z">
              <w:r w:rsidR="00A26296" w:rsidDel="00D50B01">
                <w:rPr>
                  <w:rFonts w:cs="Times New Roman"/>
                  <w:noProof/>
                  <w:color w:val="000000" w:themeColor="text1"/>
                  <w:sz w:val="16"/>
                  <w:szCs w:val="16"/>
                  <w:lang w:val="en-GB"/>
                </w:rPr>
                <w:delText>Li et al., 2020</w:delText>
              </w:r>
            </w:del>
            <w:ins w:id="5986"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5984"/>
            <w:r w:rsidR="00A26296">
              <w:rPr>
                <w:rStyle w:val="Marquedecommentaire"/>
              </w:rPr>
              <w:commentReference w:id="5984"/>
            </w:r>
            <w:r w:rsidRPr="00841A35">
              <w:rPr>
                <w:rFonts w:cs="Times New Roman"/>
                <w:color w:val="000000" w:themeColor="text1"/>
                <w:sz w:val="16"/>
                <w:szCs w:val="16"/>
                <w:lang w:val="en-GB"/>
              </w:rPr>
              <w:t xml:space="preserve">) and more than 3.5°C in annual TXx and TNn compared to </w:t>
            </w:r>
            <w:r w:rsidRPr="00D424AA">
              <w:rPr>
                <w:rFonts w:cs="Times New Roman"/>
                <w:color w:val="000000" w:themeColor="text1"/>
                <w:sz w:val="16"/>
                <w:szCs w:val="16"/>
                <w:lang w:val="en-GB"/>
              </w:rPr>
              <w:t>pre-industrial (Annex).</w:t>
            </w:r>
          </w:p>
          <w:p w14:paraId="2A98F5AA" w14:textId="77777777" w:rsidR="00D376F0" w:rsidRPr="00D424AA" w:rsidRDefault="00D376F0" w:rsidP="00D424AA">
            <w:pPr>
              <w:rPr>
                <w:rFonts w:cs="Times New Roman"/>
                <w:color w:val="000000" w:themeColor="text1"/>
                <w:sz w:val="16"/>
                <w:szCs w:val="16"/>
                <w:lang w:val="en-GB"/>
              </w:rPr>
            </w:pPr>
          </w:p>
          <w:p w14:paraId="49153580" w14:textId="44526163" w:rsidR="00D376F0" w:rsidRPr="00D707C3"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Alexander and Arblaster, 2017; Herold et al., 2018; Evans et al., 2020; Grose et al., 2020)</w:t>
            </w:r>
            <w:r w:rsidRPr="00D424AA">
              <w:rPr>
                <w:rFonts w:cs="Times New Roman"/>
                <w:bCs/>
                <w:color w:val="000000" w:themeColor="text1"/>
                <w:sz w:val="16"/>
                <w:szCs w:val="16"/>
                <w:lang w:val="en-GB"/>
              </w:rPr>
              <w:fldChar w:fldCharType="end"/>
            </w:r>
          </w:p>
        </w:tc>
      </w:tr>
      <w:tr w:rsidR="00D376F0" w:rsidRPr="00F1665C" w14:paraId="737E6EBA" w14:textId="77777777" w:rsidTr="00723657">
        <w:tc>
          <w:tcPr>
            <w:tcW w:w="2158" w:type="dxa"/>
            <w:vMerge/>
          </w:tcPr>
          <w:p w14:paraId="4E0A4561" w14:textId="77777777" w:rsidR="00D376F0" w:rsidRPr="00D707C3" w:rsidRDefault="00D376F0" w:rsidP="00D424AA">
            <w:pPr>
              <w:rPr>
                <w:rFonts w:cs="Times New Roman"/>
                <w:color w:val="000000" w:themeColor="text1"/>
                <w:sz w:val="16"/>
                <w:szCs w:val="16"/>
                <w:lang w:val="nb-NO"/>
              </w:rPr>
            </w:pPr>
          </w:p>
        </w:tc>
        <w:tc>
          <w:tcPr>
            <w:tcW w:w="2158" w:type="dxa"/>
            <w:tcBorders>
              <w:top w:val="dashed" w:sz="4" w:space="0" w:color="000000"/>
            </w:tcBorders>
            <w:shd w:val="clear" w:color="auto" w:fill="FEC2B8"/>
          </w:tcPr>
          <w:p w14:paraId="7B146670" w14:textId="77777777" w:rsidR="00D376F0" w:rsidRPr="00D424AA" w:rsidRDefault="00D376F0" w:rsidP="00D424AA">
            <w:pPr>
              <w:rPr>
                <w:rFonts w:cs="Times New Roman"/>
                <w:color w:val="000000" w:themeColor="text1"/>
                <w:sz w:val="16"/>
                <w:szCs w:val="16"/>
                <w:lang w:val="en-GB"/>
              </w:rPr>
            </w:pPr>
            <w:r w:rsidRPr="006A2665">
              <w:rPr>
                <w:rFonts w:cs="Times New Roman"/>
                <w:i/>
                <w:color w:val="000000" w:themeColor="text1"/>
                <w:sz w:val="16"/>
                <w:szCs w:val="16"/>
                <w:lang w:val="en-GB"/>
              </w:rPr>
              <w:t>H</w:t>
            </w:r>
            <w:r w:rsidRPr="00D707C3">
              <w:rPr>
                <w:rFonts w:cs="Times New Roman"/>
                <w:i/>
                <w:color w:val="000000" w:themeColor="text1"/>
                <w:sz w:val="16"/>
                <w:szCs w:val="16"/>
                <w:lang w:val="en-GB"/>
              </w:rPr>
              <w:t xml:space="preserve">igh confidence </w:t>
            </w:r>
            <w:r w:rsidRPr="00D707C3">
              <w:rPr>
                <w:rFonts w:cs="Times New Roman"/>
                <w:color w:val="000000" w:themeColor="text1"/>
                <w:sz w:val="16"/>
                <w:szCs w:val="16"/>
                <w:lang w:val="en-GB"/>
              </w:rPr>
              <w:t xml:space="preserve">in the increase in the intensity and frequency of hot extremes and </w:t>
            </w:r>
            <w:r w:rsidRPr="00D707C3">
              <w:rPr>
                <w:rFonts w:cs="Times New Roman"/>
                <w:i/>
                <w:color w:val="000000" w:themeColor="text1"/>
                <w:sz w:val="16"/>
                <w:szCs w:val="16"/>
                <w:lang w:val="en-GB"/>
              </w:rPr>
              <w:t xml:space="preserve">likely </w:t>
            </w:r>
            <w:r w:rsidRPr="00D707C3">
              <w:rPr>
                <w:rFonts w:cs="Times New Roman"/>
                <w:color w:val="000000" w:themeColor="text1"/>
                <w:sz w:val="16"/>
                <w:szCs w:val="16"/>
                <w:lang w:val="en-GB"/>
              </w:rPr>
              <w:t>decrease in the int</w:t>
            </w:r>
            <w:r w:rsidRPr="00D424AA">
              <w:rPr>
                <w:rFonts w:cs="Times New Roman"/>
                <w:color w:val="000000" w:themeColor="text1"/>
                <w:sz w:val="16"/>
                <w:szCs w:val="16"/>
                <w:lang w:val="en-GB"/>
              </w:rPr>
              <w:t>ensity and frequency of cold extremes</w:t>
            </w:r>
          </w:p>
        </w:tc>
        <w:tc>
          <w:tcPr>
            <w:tcW w:w="2158" w:type="dxa"/>
            <w:tcBorders>
              <w:top w:val="dashed" w:sz="4" w:space="0" w:color="000000"/>
            </w:tcBorders>
            <w:shd w:val="clear" w:color="auto" w:fill="FEC2B8"/>
          </w:tcPr>
          <w:p w14:paraId="58AACC79" w14:textId="77777777" w:rsidR="00D376F0" w:rsidRPr="00841A35" w:rsidRDefault="00D376F0" w:rsidP="00D424AA">
            <w:pPr>
              <w:rPr>
                <w:rFonts w:cs="Times New Roman"/>
                <w:color w:val="000000" w:themeColor="text1"/>
                <w:sz w:val="16"/>
                <w:szCs w:val="16"/>
                <w:lang w:val="en-GB"/>
              </w:rPr>
            </w:pPr>
            <w:r w:rsidRPr="00D424AA">
              <w:rPr>
                <w:rFonts w:eastAsiaTheme="minorHAnsi" w:cs="Times New Roman"/>
                <w:i/>
                <w:color w:val="000000" w:themeColor="text1"/>
                <w:sz w:val="16"/>
                <w:szCs w:val="16"/>
                <w:lang w:val="en-GB" w:eastAsia="en-US"/>
              </w:rPr>
              <w:t>High confidence</w:t>
            </w:r>
            <w:r w:rsidRPr="00D424AA">
              <w:rPr>
                <w:rFonts w:eastAsiaTheme="minorHAnsi" w:cs="Times New Roman"/>
                <w:color w:val="000000" w:themeColor="text1"/>
                <w:sz w:val="16"/>
                <w:szCs w:val="16"/>
                <w:lang w:val="en-GB" w:eastAsia="en-US"/>
              </w:rPr>
              <w:t xml:space="preserve"> in a human  contribution to the observed increase in the intensity and frequency of hot extremes and decrease in the intensity and frequency of cold extremes </w:t>
            </w:r>
          </w:p>
        </w:tc>
        <w:tc>
          <w:tcPr>
            <w:tcW w:w="2158" w:type="dxa"/>
            <w:tcBorders>
              <w:top w:val="dashed" w:sz="4" w:space="0" w:color="000000"/>
            </w:tcBorders>
            <w:shd w:val="clear" w:color="auto" w:fill="FD9693"/>
            <w:tcMar>
              <w:top w:w="40" w:type="dxa"/>
              <w:left w:w="0" w:type="dxa"/>
              <w:bottom w:w="40" w:type="dxa"/>
              <w:right w:w="0" w:type="dxa"/>
            </w:tcMar>
          </w:tcPr>
          <w:p w14:paraId="2B732C7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C7E1B1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CE201D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56E8A9F" w14:textId="77777777" w:rsidR="00D376F0" w:rsidRPr="00D424AA" w:rsidRDefault="00D376F0" w:rsidP="00D424AA">
            <w:pPr>
              <w:rPr>
                <w:rFonts w:cs="Times New Roman"/>
                <w:color w:val="000000" w:themeColor="text1"/>
                <w:sz w:val="16"/>
                <w:szCs w:val="16"/>
                <w:lang w:val="en-GB"/>
              </w:rPr>
            </w:pPr>
          </w:p>
          <w:p w14:paraId="0CC8E1F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119158E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00D960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74405B4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3FADED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A4346A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71FA5420" w14:textId="77777777" w:rsidR="00D376F0" w:rsidRPr="00D424AA" w:rsidRDefault="00D376F0" w:rsidP="00D424AA">
            <w:pPr>
              <w:rPr>
                <w:rFonts w:cs="Times New Roman"/>
                <w:color w:val="000000" w:themeColor="text1"/>
                <w:sz w:val="16"/>
                <w:szCs w:val="16"/>
                <w:lang w:val="en-GB"/>
              </w:rPr>
            </w:pPr>
          </w:p>
          <w:p w14:paraId="2B7A393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AF130D3"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61EAB33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3EA376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4B5C058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244D75E5" w14:textId="77777777" w:rsidR="00D376F0" w:rsidRPr="00D424AA" w:rsidRDefault="00D376F0" w:rsidP="00D424AA">
            <w:pPr>
              <w:rPr>
                <w:rFonts w:cs="Times New Roman"/>
                <w:color w:val="000000" w:themeColor="text1"/>
                <w:sz w:val="16"/>
                <w:szCs w:val="16"/>
                <w:lang w:val="en-GB"/>
              </w:rPr>
            </w:pPr>
          </w:p>
          <w:p w14:paraId="4AB0A83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631E72C"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7EE0D148" w14:textId="77777777" w:rsidTr="00723657">
        <w:tc>
          <w:tcPr>
            <w:tcW w:w="2158" w:type="dxa"/>
            <w:vMerge w:val="restart"/>
          </w:tcPr>
          <w:p w14:paraId="546ADD90"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Central Australia (CAU)</w:t>
            </w:r>
          </w:p>
        </w:tc>
        <w:tc>
          <w:tcPr>
            <w:tcW w:w="2158" w:type="dxa"/>
            <w:tcBorders>
              <w:top w:val="dashed" w:sz="4" w:space="0" w:color="000000"/>
            </w:tcBorders>
            <w:shd w:val="clear" w:color="auto" w:fill="FD9693"/>
          </w:tcPr>
          <w:p w14:paraId="22C2D13B" w14:textId="192FB4B2"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598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grl.50132", "ISSN" : "19448007", "abstract" : "This study develops a generalized extreme value (GEV) distribution analysis approach, namely, a GEV tree approach that allows for both stationary and nonstationary cases. This approach is applied to a century-long homogenized daily temperature data set for Australia to assess changes in temperature extremes from 1910 to 2010. Changes in 20 year return values are estimated from the most suitable GEV distribution chosen from a GEV tree. Twenty year return values of extreme low minimum temperature are found to have warmed strongly over the century in most parts of the continent. There is also a tendency toward warming of extreme high maximum temperatures, but it is weaker than that for minimum temperatures, with the majority of stations not showing significant trends. The observed changes in extreme temperatures are broadly consistent with observed changes in mean temperatures and in the frequency of temperatures above the ninetieth and below the tenth percentile (i.e., extreme indices). The GEV tree analysis provides insight into behavior of extremes with re-occurrence times of several years to decades that are of importance to engineering design/applications, while extreme indices represent moderately extreme events with re-occurrence times of a year or shorter.", "author" : [ { "dropping-particle" : "", "family" : "Wang", "given" : "Xiaolan L.", "non-dropping-particle" : "", "parse-names" : false, "suffix" : "" }, { "dropping-particle" : "", "family" : "Trewin", "given" : "Blair", "non-dropping-particle" : "", "parse-names" : false, "suffix" : "" }, { "dropping-particle" : "", "family" : "Feng", "given" : "Yang", "non-dropping-particle" : "", "parse-names" : false, "suffix" : "" }, { "dropping-particle" : "", "family" : "Jones", "given" : "David", "non-dropping-particle" : "", "parse-names" : false, "suffix" : "" } ], "container-title" : "Geophysical Research Letters", "id" : "ITEM-2", "issue" : "3", "issued" : { "date-parts" : [ [ "2013" ] ] }, "page" : "573-578", "title" : "Historical changes in Australian temperature extremes as inferred from extreme value distribution analysis", "translator" : [ { "dropping-particle" : "", "family" : "S687", "given" : "", "non-dropping-particle" : "", "parse-names" : false, "suffix" : "" } ], "type" : "article-journal", "volume" : "40" }, "uris" : [ "http://www.mendeley.com/documents/?uuid=6c4ebe84-7bfd-43ff-9fa8-9e792b61923e"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175/JCLI-D-12-00383.1", "ISSN" : "0894-8755", "abstract" : "Despite their adverse impacts, definitions and measurements of heat waves are ambiguous and inconsistent, generally being endemic to only the group affected, or the respective study reporting the analysis. The present study addresses this issue by employing a set of three heat wave definitions, derived from surveying heat-related indices in the climate science literature. The definitions include three or more consecutive days above one of the following: the 90th percentile for maximum temperature, the 90th percentile for minimum temperature, and positive extreme heat factor (EHF) conditions. Additionally, each index is studied using a multiaspect framework measuring heat wave number, duration, participating days, and the peak and mean magnitudes. Observed climatologies and trends computed by Sen's Kendall slope estimator are presented for the Australian continent for two time periods (1951\u20132008 and 1971\u20132008). Trends in all aspects and definitions are smaller in magnitude but more significant for 1951\u20132008 than for 1971\u20132008. Considerable similarities exist in trends of the yearly number of days participating in a heat wave and yearly heat wave frequency, suggesting that the number of available heat wave days drives the number of events. Larger trends in the hottest part of a heat wave suggest that heat wave intensity is increasing faster than the mean magnitude. Although the direct results of this study cannot be inferred for other regions, the methodology has been designed as such that it is widely applicable. Furthermore, it includes a range of definitions that may be useful for a wide range of systems impacted by heat waves.", "author" : [ { "dropping-particle" : "", "family" : "Perkins", "given" : "Sarah E", "non-dropping-particle" : "", "parse-names" : false, "suffix" : "" }, { "dropping-particle" : "V", "family" : "Alexander", "given" : "L", "non-dropping-particle" : "", "parse-names" : false, "suffix" : "" } ], "container-title" : "Journal of Climate", "id" : "ITEM-4", "issue" : "13", "issued" : { "date-parts" : [ [ "2013", "7", "1" ] ] }, "page" : "4500-4517", "title" : "On the Measurement of Heat Waves", "translator" : [ { "dropping-particle" : "", "family" : "S3203", "given" : "", "non-dropping-particle" : "", "parse-names" : false, "suffix" : "" } ], "type" : "article-journal", "volume" : "26" }, "uris" : [ "http://www.mendeley.com/documents/?uuid=3a690503-43dc-413d-b9d5-395acb77a3f7" ] }, { "id" : "ITEM-5", "itemData" : { "ISBN" : "9781921232947", "abstract" : "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 "author" : [ { "dropping-particle" : "", "family" : "CSIRO and BOM", "given" : "", "non-dropping-particle" : "", "parse-names" : false, "suffix" : "" } ], "container-title" : "Climate Change in Australia: Information for Australia's Natural Resource Management Regions", "id" : "ITEM-5", "issued" : { "date-parts" : [ [ "2015" ] ] }, "page" : "216", "publisher" : "Commonwealth Scientific and Industrial Research Organisation (CSIRO) and Bureau of Meteorology (BOM)", "publisher-place" : "Australia", "title" : "Climate change in Australia: Projections for Australia's NRM regions", "translator" : [ { "dropping-particle" : "", "family" : "S1367", "given" : "Rt14", "non-dropping-particle" : "", "parse-names" : false, "suffix" : "" } ], "type" : "chapter" }, "uris" : [ "http://www.mendeley.com/documents/?uuid=f97085b0-b4e3-4752-8cfd-eea57c6d496a" ] }, { "id" : "ITEM-6",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6",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Perkins and Alexander, 2013; Wang et al., 2013c; CSIRO and BOM, 2015; Donat et al., 2016a; Alexander and Arblaster, 2017; Dunn et al., 2020)", "manualFormatting" : "(Perkins and Alexander, 2013; X.L. Wang et al., 2013; CSIRO and BOM, 2015; Donat et al., 2016a; Alexander and Arblaster, 2017; Dunn et al., 2020)", "plainTextFormattedCitation" : "(Perkins and Alexander, 2013; Wang et al., 2013c; CSIRO and BOM, 2015; Donat et al., 2016a; Alexander and Arblaster, 2017; Dunn et al., 2020)", "previouslyFormattedCitation" : "(Perkins and Alexander, 2013; Wang et al., 2013c; CSIRO and BOM, 2015; Donat et al., 2016a; Alexander and Arblaster, 2017;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Perkins and Alexander, 2013; </w:t>
            </w:r>
            <w:ins w:id="5988" w:author="Robin Matthews" w:date="2021-07-14T21:55:00Z">
              <w:r w:rsidR="008F580C">
                <w:rPr>
                  <w:rFonts w:cs="Times New Roman"/>
                  <w:noProof/>
                  <w:color w:val="000000" w:themeColor="text1"/>
                  <w:sz w:val="16"/>
                  <w:szCs w:val="16"/>
                  <w:lang w:val="en-GB"/>
                </w:rPr>
                <w:t xml:space="preserve">X.L. </w:t>
              </w:r>
            </w:ins>
            <w:r w:rsidR="00A26296">
              <w:rPr>
                <w:rFonts w:cs="Times New Roman"/>
                <w:noProof/>
                <w:color w:val="000000" w:themeColor="text1"/>
                <w:sz w:val="16"/>
                <w:szCs w:val="16"/>
                <w:lang w:val="en-GB"/>
              </w:rPr>
              <w:t>Wang et al., 2013</w:t>
            </w:r>
            <w:del w:id="5989" w:author="Robin Matthews" w:date="2021-07-14T21:55:00Z">
              <w:r w:rsidR="00A26296" w:rsidDel="008F580C">
                <w:rPr>
                  <w:rFonts w:cs="Times New Roman"/>
                  <w:noProof/>
                  <w:color w:val="000000" w:themeColor="text1"/>
                  <w:sz w:val="16"/>
                  <w:szCs w:val="16"/>
                  <w:lang w:val="en-GB"/>
                </w:rPr>
                <w:delText>c</w:delText>
              </w:r>
            </w:del>
            <w:r w:rsidR="00A26296">
              <w:rPr>
                <w:rFonts w:cs="Times New Roman"/>
                <w:noProof/>
                <w:color w:val="000000" w:themeColor="text1"/>
                <w:sz w:val="16"/>
                <w:szCs w:val="16"/>
                <w:lang w:val="en-GB"/>
              </w:rPr>
              <w:t>; CSIRO and BOM, 2015; Donat et al., 2016a; Alexander and Arblaster, 2017; Dunn et al., 2020)</w:t>
            </w:r>
            <w:r w:rsidRPr="00D424AA">
              <w:rPr>
                <w:rFonts w:cs="Times New Roman"/>
                <w:color w:val="000000" w:themeColor="text1"/>
                <w:sz w:val="16"/>
                <w:szCs w:val="16"/>
                <w:lang w:val="en-GB"/>
              </w:rPr>
              <w:fldChar w:fldCharType="end"/>
            </w:r>
            <w:commentRangeEnd w:id="5987"/>
            <w:r w:rsidR="00A26296">
              <w:rPr>
                <w:rStyle w:val="Marquedecommentaire"/>
              </w:rPr>
              <w:commentReference w:id="5987"/>
            </w:r>
          </w:p>
        </w:tc>
        <w:tc>
          <w:tcPr>
            <w:tcW w:w="2158" w:type="dxa"/>
            <w:tcBorders>
              <w:top w:val="dashed" w:sz="4" w:space="0" w:color="000000"/>
            </w:tcBorders>
            <w:shd w:val="clear" w:color="auto" w:fill="FD9693"/>
          </w:tcPr>
          <w:p w14:paraId="26E177D6" w14:textId="4224DE20" w:rsidR="00D376F0" w:rsidRPr="00841A35"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ins w:id="5990" w:author="Robin Matthews" w:date="2021-07-14T21:54:00Z">
              <w:r w:rsidR="00D0562B">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2",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2",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3",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3",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4", "itemData" : { "DOI" : "10.1175/1520-0477-95.9.S1.1",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Bulletin of the American Meteorological Society", "id" : "ITEM-4", "issue" : "9", "issued" : { "date-parts" : [ [ "2014" ] ] }, "page" : "S26-S30", "title" : "Multimodel assessment of extreme annual\u2010mean warm anomalies during 2013 over regions of Australia and the western tropical Pacific [in \"Explaining Extreme Events of 2013 from a Climate Perspective\"]", "translator" : [ { "dropping-particle" : "", "family" : "S3388", "given" : "", "non-dropping-particle" : "", "parse-names" : false, "suffix" : "" } ], "type" : "article-journal", "volume" : "95" }, "uris" : [ "http://www.mendeley.com/documents/?uuid=098a8e54-b253-4a53-aabc-72a33449873b" ] }, { "id" : "ITEM-5",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5",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 }, { "id" : "ITEM-6", "itemData" : { "DOI" : "10.1175/1520-0477-95.9.S1.1", "author" : [ { "dropping-particle" : "", "family" : "Perkins", "given" : "S E", "non-dropping-particle" : "", "parse-names" : false, "suffix" : "" }, { "dropping-particle" : "", "family" : "Lewis", "given" : "S C", "non-dropping-particle" : "", "parse-names" : false, "suffix" : "" }, { "dropping-particle" : "", "family" : "King", "given" : "A D", "non-dropping-particle" : "", "parse-names" : false, "suffix" : "" }, { "dropping-particle" : "V", "family" : "Alexander", "given" : "L", "non-dropping-particle" : "", "parse-names" : false, "suffix" : "" } ], "container-title" : "Bulletin of the American Meteorological Society", "id" : "ITEM-6", "issue" : "9", "issued" : { "date-parts" : [ [ "2014", "9" ] ] }, "page" : "S34--S37", "title" : "Increased simulated risk of the hot Australian summer of 2012-2013 due to anthropogenic activity as measured by heatwave frequency and intensity [in \"Explaining Extreme Events of 2013 from a Climate Perspective\"]", "translator" : [ { "dropping-particle" : "", "family" : "S142", "given" : "", "non-dropping-particle" : "", "parse-names" : false, "suffix" : "" } ], "type" : "article-journal", "volume" : "95" }, "uris" : [ "http://www.mendeley.com/documents/?uuid=3e768d7d-d571-452d-851d-03ffa17d6768" ] }, { "id" : "ITEM-7", "itemData" : { "DOI" : "10.1175/1520-0477-95.9.S1.1", "author" : [ { "dropping-particle" : "", "family" : "Arblaster", "given" : "Julie M.", "non-dropping-particle" : "", "parse-names" : false, "suffix" : "" }, { "dropping-particle" : "", "family" : "Lim", "given" : "Eun-Pa", "non-dropping-particle" : "", "parse-names" : false, "suffix" : "" }, { "dropping-particle" : "", "family" : "Hendon", "given" : "Harry H.", "non-dropping-particle" : "", "parse-names" : false, "suffix" : "" }, { "dropping-particle" : "", "family" : "Trewin", "given" : "Blair", "non-dropping-particle" : "", "parse-names" : false, "suffix" : "" }, { "dropping-particle" : "", "family" : "Wheeler", "given" : "Matthew C.", "non-dropping-particle" : "", "parse-names" : false, "suffix" : "" }, { "dropping-particle" : "", "family" : "Liu", "given" : "Guo", "non-dropping-particle" : "", "parse-names" : false, "suffix" : "" }, { "dropping-particle" : "", "family" : "Braganza", "given" : "Karl", "non-dropping-particle" : "", "parse-names" : false, "suffix" : "" } ], "container-title" : "Bulletin of the American Meteorological Society", "id" : "ITEM-7", "issue" : "9", "issued" : { "date-parts" : [ [ "2014" ] ] }, "page" : "S37-S41", "title" : "Understanding Australia's hottest September on record [in \"Explaining Extreme Events of 2013 from a Climate Perspective\"]", "translator" : [ { "dropping-particle" : "", "family" : "S3551", "given" : "", "non-dropping-particle" : "", "parse-names" : false, "suffix" : "" } ], "type" : "article-journal", "volume" : "95" }, "uris" : [ "http://www.mendeley.com/documents/?uuid=f89060f1-0f8c-4920-9f47-8e25837cc3fd" ] }, { "id" : "ITEM-8", "itemData" : { "DOI" : "10.1175/BAMS-D-15-00096.1", "ISSN" : "0003-0007", "author" : [ { "dropping-particle" : "", "family" : "Hope", "given" : "Pandora", "non-dropping-particle" : "", "parse-names" : false, "suffix" : "" }, { "dropping-particle" : "", "family" : "Lim", "given" : "Eun-Pa", "non-dropping-particle" : "", "parse-names" : false, "suffix" :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8", "issue" : "12", "issued" : { "date-parts" : [ [ "2015", "12", "1" ] ] }, "page" : "S149-S153", "title" : "Contributors to the Record High Temperatures Across Australia in Late Spring 2014", "translator" : [ { "dropping-particle" : "", "family" : "S3552", "given" : "", "non-dropping-particle" : "", "parse-names" : false, "suffix" : "" } ], "type" : "article-journal", "volume" : "96" }, "uris" : [ "http://www.mendeley.com/documents/?uuid=dcdbd6f4-118b-4188-a22a-b348c23d2682" ] }, { "id" : "ITEM-9", "itemData" : { "DOI" : "10.1175/BAMS-ExplainingExtremeEvents2015.1", "author" : [ { "dropping-particle" : "", "family" : "Hope", "given" : "Pandora", "non-dropping-particle" : "", "parse-names" : false, "suffix" : "" }, { "dropping-particle" : "", "family" : "Wang", "given" : "Guomin", "non-dropping-particle" : "", "parse-names" : false, "suffix" :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9", "issue" : "12", "issued" : { "date-parts" : [ [ "2016" ] ] }, "page" : "S122-S126", "title" : "What caused the record-breaking heat across Australia in October 2015? [in \u201cExplaining Extreme Events of 2015 from a Climate Perspective\u201d]", "translator" : [ { "dropping-particle" : "", "family" : "S3549", "given" : "", "non-dropping-particle" : "", "parse-names" : false, "suffix" : "" } ], "type" : "article-journal", "volume" : "97" }, "uris" : [ "http://www.mendeley.com/documents/?uuid=9c7d69c1-47c6-4a83-8ee0-947c18e2cac6" ] }, { "id" : "ITEM-10", "itemData" : { "DOI" : "10.1175/BAMS-D-15-00074.1", "ISSN" : "0003-0007", "author" : [ { "dropping-particle" : "", "family" : "Perkins", "given" : "Sarah E.", "non-dropping-particle" : "", "parse-names" : false, "suffix" : "" }, { "dropping-particle" : "", "family" : "Gibson", "given" : "Peter B.", "non-dropping-particle" : "", "parse-names" : false, "suffix" : "" } ], "container-title" : "Bulletin of the American Meteorological Society", "id" : "ITEM-10", "issue" : "12", "issued" : { "date-parts" : [ [ "2015", "12", "1" ] ] }, "page" : "S154-S157", "title" : "Increased Risk of the 2014 Australian May Heatwave Due to Anthropogenic Activity", "translator" : [ { "dropping-particle" : "", "family" : "S3550", "given" : "", "non-dropping-particle" : "", "parse-names" : false, "suffix" : "" } ], "type" : "article-journal", "volume" : "96" }, "uris" : [ "http://www.mendeley.com/documents/?uuid=a8c7346c-f7ac-41a2-bbd1-1d9e82a06c19" ] }, { "id" : "ITEM-11", "itemData" : { "DOI" : "10.1175/1520-0477-95.9.S41", "ISBN" : "0003-0007", "ISSN" : "0003-0007",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ing", "given" : "Andrew D.", "non-dropping-particle" : "", "parse-names" : false, "suffix" : "" }, { "dropping-particle" : "", "family" : "Karoly", "given" : "David J", "non-dropping-particle" : "", "parse-names" : false, "suffix" : "" }, { "dropping-particle" : "", "family" : "Donat", "given" : "Markus G.", "non-dropping-particle" : "", "parse-names" : false, "suffix" : "" }, { "dropping-particle" : "", "family" : "Alexander", "given" : "L.V.", "non-dropping-particle" : "", "parse-names" : false, "suffix" : "" } ], "container-title" : "Bulletin of the American Meteorological Society", "id" : "ITEM-11", "issue" : "9", "issued" : { "date-parts" : [ [ "2014", "9" ] ] }, "page" : "S41-S45", "title" : "Climate change turns Australia's 2013 big dry into a year of record-breaking heat [in \u201cExplaining Extreme Events of 2013 from a Climate Perspective\u201d]", "translator" : [ { "dropping-particle" : "", "family" : "S1396", "given" : "", "non-dropping-particle" : "", "parse-names" : false, "suffix" : "" } ], "type" : "article-journal", "volume" : "95" }, "uris" : [ "http://www.mendeley.com/documents/?uuid=45e3cfc7-fa41-4e72-99d3-aa13dd5c2134" ] } ], "mendeley" : { "formattedCitation" : "(Arblaster et al., 2014; King et al., 2014; Knutson et al., 2014b; Lewis and Karoly, 2014; Perkins et al., 2014; Hope et al., 2015, 2016; Perkins and Gibson, 2015; Wang et al., 2017c; Hu et al., 2020; Seong et al., 2020)", "manualFormatting" : "(Arblaster et al., 2014; King et al., 2014; Knutson et al., 2014; Lewis and Karoly, 2014; Perkins et al., 2014; Hope et al., 2015, 2016; Perkins and Gibson, 2015; Z. Wang et al., 2017a; Hu et al., 2020; Seong et al., 2020)", "plainTextFormattedCitation" : "(Arblaster et al., 2014; King et al., 2014; Knutson et al., 2014b; Lewis and Karoly, 2014; Perkins et al., 2014; Hope et al., 2015, 2016; Perkins and Gibson, 2015; Wang et al., 2017c; Hu et al., 2020; Seong et al., 2020)", "previouslyFormattedCitation" : "(Arblaster et al., 2014; King et al., 2014; Knutson et al., 2014b; Lewis and Karoly, 2014; Perkins et al., 2014; Hope et al., 2015, 2016; Perkins and Gibson, 2015; Wang et al., 2017c; Hu et al., 2020; Seong et al., 2020)" }, "properties" : { "noteIndex" : 0 }, "schema" : "https://github.com/citation-style-language/schema/raw/master/csl-citation.json" }</w:instrText>
            </w:r>
            <w:ins w:id="5991" w:author="Robin Matthews" w:date="2021-07-14T21:54:00Z">
              <w:r w:rsidR="00D0562B">
                <w:rPr>
                  <w:rFonts w:cs="Times New Roman"/>
                  <w:sz w:val="16"/>
                  <w:szCs w:val="16"/>
                  <w:lang w:val="en-GB"/>
                </w:rPr>
                <w:fldChar w:fldCharType="separate"/>
              </w:r>
              <w:r w:rsidR="00D0562B" w:rsidRPr="00C56914">
                <w:rPr>
                  <w:rFonts w:cs="Times New Roman"/>
                  <w:noProof/>
                  <w:sz w:val="16"/>
                  <w:szCs w:val="16"/>
                  <w:lang w:val="en-GB"/>
                </w:rPr>
                <w:t xml:space="preserve">(Arblaster et al., 2014; King et al., 2014; Knutson et al., 2014; Lewis and Karoly, 2014; Perkins et al., 2014; Hope et al., 2015, 2016; Perkins and Gibson, 2015; </w:t>
              </w:r>
              <w:r w:rsidR="00D0562B">
                <w:rPr>
                  <w:rFonts w:cs="Times New Roman"/>
                  <w:noProof/>
                  <w:sz w:val="16"/>
                  <w:szCs w:val="16"/>
                  <w:lang w:val="en-GB"/>
                </w:rPr>
                <w:t xml:space="preserve">Z. </w:t>
              </w:r>
              <w:r w:rsidR="00D0562B" w:rsidRPr="00C56914">
                <w:rPr>
                  <w:rFonts w:cs="Times New Roman"/>
                  <w:noProof/>
                  <w:sz w:val="16"/>
                  <w:szCs w:val="16"/>
                  <w:lang w:val="en-GB"/>
                </w:rPr>
                <w:t>Wang et al., 2017</w:t>
              </w:r>
              <w:r w:rsidR="00D0562B">
                <w:rPr>
                  <w:rFonts w:cs="Times New Roman"/>
                  <w:noProof/>
                  <w:sz w:val="16"/>
                  <w:szCs w:val="16"/>
                  <w:lang w:val="en-GB"/>
                </w:rPr>
                <w:t>a</w:t>
              </w:r>
              <w:r w:rsidR="00D0562B" w:rsidRPr="00C56914">
                <w:rPr>
                  <w:rFonts w:cs="Times New Roman"/>
                  <w:noProof/>
                  <w:sz w:val="16"/>
                  <w:szCs w:val="16"/>
                  <w:lang w:val="en-GB"/>
                </w:rPr>
                <w:t>; Hu et al., 2020; Seong et al., 2020)</w:t>
              </w:r>
              <w:r w:rsidR="00D0562B">
                <w:rPr>
                  <w:rFonts w:cs="Times New Roman"/>
                  <w:sz w:val="16"/>
                  <w:szCs w:val="16"/>
                  <w:lang w:val="en-GB"/>
                </w:rPr>
                <w:fldChar w:fldCharType="end"/>
              </w:r>
              <w:r w:rsidR="00D0562B" w:rsidRPr="00D424AA" w:rsidDel="00D0562B">
                <w:rPr>
                  <w:rFonts w:cs="Times New Roman"/>
                  <w:bCs/>
                  <w:color w:val="000000" w:themeColor="text1"/>
                  <w:sz w:val="16"/>
                  <w:szCs w:val="16"/>
                  <w:lang w:val="en-GB"/>
                </w:rPr>
                <w:t xml:space="preserve"> </w:t>
              </w:r>
            </w:ins>
            <w:commentRangeStart w:id="5992"/>
            <w:del w:id="5993" w:author="Robin Matthews" w:date="2021-07-14T21:54:00Z">
              <w:r w:rsidRPr="00D424AA" w:rsidDel="00D0562B">
                <w:rPr>
                  <w:rFonts w:cs="Times New Roman"/>
                  <w:bCs/>
                  <w:color w:val="000000" w:themeColor="text1"/>
                  <w:sz w:val="16"/>
                  <w:szCs w:val="16"/>
                  <w:lang w:val="en-GB"/>
                </w:rPr>
                <w:delText>(</w:delText>
              </w:r>
              <w:r w:rsidRPr="00D424AA" w:rsidDel="00D0562B">
                <w:rPr>
                  <w:rFonts w:cs="Times New Roman"/>
                  <w:sz w:val="16"/>
                  <w:szCs w:val="16"/>
                  <w:lang w:val="en-GB"/>
                </w:rPr>
                <w:fldChar w:fldCharType="begin" w:fldLock="1"/>
              </w:r>
              <w:r w:rsidR="00FF6231" w:rsidDel="00D0562B">
                <w:rPr>
                  <w:rFonts w:cs="Times New Roman"/>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c;", "plainTextFormattedCitation" : "(Wang et al., 2017c)", "previouslyFormattedCitation" : "(Wang et al., 2017c)" }, "properties" : { "noteIndex" : 0 }, "schema" : "https://github.com/citation-style-language/schema/raw/master/csl-citation.json" }</w:delInstrText>
              </w:r>
              <w:r w:rsidRPr="00D424AA" w:rsidDel="00D0562B">
                <w:rPr>
                  <w:rFonts w:cs="Times New Roman"/>
                  <w:sz w:val="16"/>
                  <w:szCs w:val="16"/>
                  <w:lang w:val="en-GB"/>
                </w:rPr>
                <w:fldChar w:fldCharType="separate"/>
              </w:r>
              <w:r w:rsidR="00A26296" w:rsidDel="00D0562B">
                <w:rPr>
                  <w:rFonts w:cs="Times New Roman"/>
                  <w:noProof/>
                  <w:sz w:val="16"/>
                  <w:szCs w:val="16"/>
                  <w:lang w:val="en-GB"/>
                </w:rPr>
                <w:delText>(Wang et al., 2017c;</w:delText>
              </w:r>
              <w:r w:rsidRPr="00D424AA" w:rsidDel="00D0562B">
                <w:rPr>
                  <w:rFonts w:cs="Times New Roman"/>
                  <w:sz w:val="16"/>
                  <w:szCs w:val="16"/>
                  <w:lang w:val="en-GB"/>
                </w:rPr>
                <w:fldChar w:fldCharType="end"/>
              </w:r>
              <w:commentRangeEnd w:id="5992"/>
              <w:r w:rsidR="00A26296" w:rsidDel="00D0562B">
                <w:rPr>
                  <w:rStyle w:val="Marquedecommentaire"/>
                </w:rPr>
                <w:commentReference w:id="5992"/>
              </w:r>
              <w:r w:rsidRPr="00841A35" w:rsidDel="00D0562B">
                <w:rPr>
                  <w:rFonts w:cs="Times New Roman"/>
                  <w:sz w:val="16"/>
                  <w:szCs w:val="16"/>
                  <w:lang w:val="en-GB"/>
                </w:rPr>
                <w:delText xml:space="preserve"> </w:delText>
              </w:r>
              <w:commentRangeStart w:id="5994"/>
              <w:r w:rsidRPr="00D424AA" w:rsidDel="00D0562B">
                <w:rPr>
                  <w:rFonts w:cs="Times New Roman"/>
                  <w:sz w:val="16"/>
                  <w:szCs w:val="16"/>
                  <w:lang w:val="en-GB"/>
                </w:rPr>
                <w:fldChar w:fldCharType="begin" w:fldLock="1"/>
              </w:r>
              <w:r w:rsidR="00FF6231" w:rsidRPr="00D0562B" w:rsidDel="00D0562B">
                <w:rPr>
                  <w:rFonts w:cs="Times New Roman"/>
                  <w:sz w:val="16"/>
                  <w:szCs w:val="16"/>
                  <w:lang w:val="en-GB"/>
                </w:rPr>
                <w:del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mendeley" : { "formattedCitation" : "(Hu et al., 2020)", "manualFormatting" : "Hu et al., 2020;", "plainTextFormattedCitation" : "(Hu et al., 2020)", "previouslyFormattedCitation" : "(Hu et al., 2020)" }, "properties" : { "noteIndex" : 0 }, "schema" : "https://github.com/citation-style-language/schema/raw/master/csl-citation.json" }</w:delInstrText>
              </w:r>
              <w:r w:rsidRPr="00D424AA" w:rsidDel="00D0562B">
                <w:rPr>
                  <w:rFonts w:cs="Times New Roman"/>
                  <w:sz w:val="16"/>
                  <w:szCs w:val="16"/>
                  <w:lang w:val="en-GB"/>
                </w:rPr>
                <w:fldChar w:fldCharType="separate"/>
              </w:r>
              <w:r w:rsidR="00A26296" w:rsidRPr="00D0562B" w:rsidDel="00D0562B">
                <w:rPr>
                  <w:rFonts w:cs="Times New Roman"/>
                  <w:noProof/>
                  <w:sz w:val="16"/>
                  <w:szCs w:val="16"/>
                  <w:lang w:val="en-GB"/>
                </w:rPr>
                <w:delText>Hu et al., 2020;</w:delText>
              </w:r>
              <w:r w:rsidRPr="00D424AA" w:rsidDel="00D0562B">
                <w:rPr>
                  <w:rFonts w:cs="Times New Roman"/>
                  <w:sz w:val="16"/>
                  <w:szCs w:val="16"/>
                  <w:lang w:val="en-GB"/>
                </w:rPr>
                <w:fldChar w:fldCharType="end"/>
              </w:r>
              <w:commentRangeEnd w:id="5994"/>
              <w:r w:rsidR="00A26296" w:rsidDel="00D0562B">
                <w:rPr>
                  <w:rStyle w:val="Marquedecommentaire"/>
                </w:rPr>
                <w:commentReference w:id="5994"/>
              </w:r>
              <w:r w:rsidRPr="00841A35" w:rsidDel="00D0562B">
                <w:rPr>
                  <w:rFonts w:cs="Times New Roman"/>
                  <w:sz w:val="16"/>
                  <w:szCs w:val="16"/>
                  <w:lang w:val="en-GB"/>
                </w:rPr>
                <w:delText xml:space="preserve"> </w:delText>
              </w:r>
              <w:commentRangeStart w:id="5995"/>
              <w:r w:rsidRPr="00D424AA" w:rsidDel="00D0562B">
                <w:rPr>
                  <w:rFonts w:cs="Times New Roman"/>
                  <w:color w:val="000000" w:themeColor="text1"/>
                  <w:sz w:val="16"/>
                  <w:szCs w:val="16"/>
                  <w:lang w:val="en-GB"/>
                </w:rPr>
                <w:fldChar w:fldCharType="begin" w:fldLock="1"/>
              </w:r>
              <w:r w:rsidR="00FF6231" w:rsidDel="00D0562B">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D0562B">
                <w:rPr>
                  <w:rFonts w:cs="Times New Roman"/>
                  <w:color w:val="000000" w:themeColor="text1"/>
                  <w:sz w:val="16"/>
                  <w:szCs w:val="16"/>
                  <w:lang w:val="en-GB"/>
                </w:rPr>
                <w:fldChar w:fldCharType="separate"/>
              </w:r>
              <w:r w:rsidR="00A26296" w:rsidDel="00D0562B">
                <w:rPr>
                  <w:rFonts w:cs="Times New Roman"/>
                  <w:noProof/>
                  <w:color w:val="000000" w:themeColor="text1"/>
                  <w:sz w:val="16"/>
                  <w:szCs w:val="16"/>
                  <w:lang w:val="nb-NO"/>
                </w:rPr>
                <w:delText>Seong et al., 2020;</w:delText>
              </w:r>
              <w:r w:rsidRPr="00D424AA" w:rsidDel="00D0562B">
                <w:rPr>
                  <w:rFonts w:cs="Times New Roman"/>
                  <w:color w:val="000000" w:themeColor="text1"/>
                  <w:sz w:val="16"/>
                  <w:szCs w:val="16"/>
                  <w:lang w:val="en-GB"/>
                </w:rPr>
                <w:fldChar w:fldCharType="end"/>
              </w:r>
              <w:commentRangeEnd w:id="5995"/>
              <w:r w:rsidR="00A26296" w:rsidDel="00D0562B">
                <w:rPr>
                  <w:rStyle w:val="Marquedecommentaire"/>
                </w:rPr>
                <w:commentReference w:id="5995"/>
              </w:r>
              <w:r w:rsidRPr="00841A35" w:rsidDel="00D0562B">
                <w:rPr>
                  <w:rFonts w:cs="Times New Roman"/>
                  <w:color w:val="000000" w:themeColor="text1"/>
                  <w:sz w:val="16"/>
                  <w:szCs w:val="16"/>
                  <w:lang w:val="nb-NO"/>
                </w:rPr>
                <w:delText xml:space="preserve"> </w:delText>
              </w:r>
              <w:commentRangeStart w:id="5996"/>
              <w:r w:rsidRPr="00D424AA" w:rsidDel="00D0562B">
                <w:rPr>
                  <w:rFonts w:cs="Times New Roman"/>
                  <w:sz w:val="16"/>
                  <w:szCs w:val="16"/>
                  <w:lang w:val="en-GB"/>
                </w:rPr>
                <w:fldChar w:fldCharType="begin" w:fldLock="1"/>
              </w:r>
              <w:r w:rsidR="003A5209" w:rsidDel="00D0562B">
                <w:rPr>
                  <w:rFonts w:cs="Times New Roman"/>
                  <w:sz w:val="16"/>
                  <w:szCs w:val="16"/>
                  <w:lang w:val="nb-NO"/>
                </w:rPr>
                <w:delInstrText>ADDIN CSL_CITATION { "citationItems" : [ { "id" : "ITEM-1", "itemData" : { "DOI" : "10.1175/1520-0477-95.9.S1.1",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Bulletin of the American Meteorological Society", "id" : "ITEM-1", "issue" : "9", "issued" : { "date-parts" : [ [ "2014" ] ] }, "page" : "S26-S30", "title" : "Multimodel assessment of extreme annual\u2010mean warm anomalies during 2013 over regions of Australia and the western tropical Pacific [in \"Explaining Extreme Events of 2013 from a Climate Perspective\"]", "translator" : [ { "dropping-particle" : "", "family" : "S3388", "given" : "", "non-dropping-particle" : "", "parse-names" : false, "suffix" : "" } ], "type" : "article-journal", "volume" : "95" }, "uris" : [ "http://www.mendeley.com/documents/?uuid=098a8e54-b253-4a53-aabc-72a33449873b" ] } ], "mendeley" : { "formattedCitation" : "(Knutson et al., 2014b)", "manualFormatting" : "Knutson et al., 2014;", "plainTextFormattedCitation" : "(Knutson et al., 2014b)", "previouslyFormattedCitation" : "(Knutson et al., 2014b)" }, "properties" : { "noteIndex" : 0 }, "schema" : "https://github.com/citation-style-language/schema/raw/master/csl-citation.json" }</w:delInstrText>
              </w:r>
              <w:r w:rsidRPr="00D424AA" w:rsidDel="00D0562B">
                <w:rPr>
                  <w:rFonts w:cs="Times New Roman"/>
                  <w:sz w:val="16"/>
                  <w:szCs w:val="16"/>
                  <w:lang w:val="en-GB"/>
                </w:rPr>
                <w:fldChar w:fldCharType="separate"/>
              </w:r>
              <w:r w:rsidR="00A26296" w:rsidDel="00D0562B">
                <w:rPr>
                  <w:rFonts w:cs="Times New Roman"/>
                  <w:noProof/>
                  <w:sz w:val="16"/>
                  <w:szCs w:val="16"/>
                  <w:lang w:val="nb-NO"/>
                </w:rPr>
                <w:delText>Knutson et al., 2014;</w:delText>
              </w:r>
              <w:r w:rsidRPr="00D424AA" w:rsidDel="00D0562B">
                <w:rPr>
                  <w:rFonts w:cs="Times New Roman"/>
                  <w:sz w:val="16"/>
                  <w:szCs w:val="16"/>
                  <w:lang w:val="en-GB"/>
                </w:rPr>
                <w:fldChar w:fldCharType="end"/>
              </w:r>
              <w:commentRangeEnd w:id="5996"/>
              <w:r w:rsidR="00A26296" w:rsidDel="00D0562B">
                <w:rPr>
                  <w:rStyle w:val="Marquedecommentaire"/>
                </w:rPr>
                <w:commentReference w:id="5996"/>
              </w:r>
              <w:r w:rsidRPr="00841A35" w:rsidDel="00D0562B">
                <w:rPr>
                  <w:rFonts w:cs="Times New Roman"/>
                  <w:sz w:val="16"/>
                  <w:szCs w:val="16"/>
                  <w:lang w:val="nb-NO"/>
                </w:rPr>
                <w:delText xml:space="preserve"> </w:delText>
              </w:r>
              <w:commentRangeStart w:id="5997"/>
              <w:r w:rsidRPr="00D424AA" w:rsidDel="00D0562B">
                <w:rPr>
                  <w:rFonts w:cs="Times New Roman"/>
                  <w:sz w:val="16"/>
                  <w:szCs w:val="16"/>
                  <w:lang w:val="en-GB"/>
                </w:rPr>
                <w:fldChar w:fldCharType="begin" w:fldLock="1"/>
              </w:r>
              <w:r w:rsidR="00FF6231" w:rsidDel="00D0562B">
                <w:rPr>
                  <w:rFonts w:cs="Times New Roman"/>
                  <w:sz w:val="16"/>
                  <w:szCs w:val="16"/>
                  <w:lang w:val="nb-NO"/>
                </w:rPr>
                <w:delInstrText>ADDIN CSL_CITATION { "citationItems" : [ { "id" : "ITEM-1",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1",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 } ], "mendeley" : { "formattedCitation" : "(Lewis and Karoly, 2014)", "manualFormatting" : "Lewis and Karoly, 2014;", "plainTextFormattedCitation" : "(Lewis and Karoly, 2014)", "previouslyFormattedCitation" : "(Lewis and Karoly, 2014)" }, "properties" : { "noteIndex" : 0 }, "schema" : "https://github.com/citation-style-language/schema/raw/master/csl-citation.json" }</w:delInstrText>
              </w:r>
              <w:r w:rsidRPr="00D424AA" w:rsidDel="00D0562B">
                <w:rPr>
                  <w:rFonts w:cs="Times New Roman"/>
                  <w:sz w:val="16"/>
                  <w:szCs w:val="16"/>
                  <w:lang w:val="en-GB"/>
                </w:rPr>
                <w:fldChar w:fldCharType="separate"/>
              </w:r>
              <w:r w:rsidR="00A26296" w:rsidDel="00D0562B">
                <w:rPr>
                  <w:rFonts w:cs="Times New Roman"/>
                  <w:noProof/>
                  <w:sz w:val="16"/>
                  <w:szCs w:val="16"/>
                  <w:lang w:val="nb-NO"/>
                </w:rPr>
                <w:delText>Lewis and Karoly, 2014;</w:delText>
              </w:r>
              <w:r w:rsidRPr="00D424AA" w:rsidDel="00D0562B">
                <w:rPr>
                  <w:rFonts w:cs="Times New Roman"/>
                  <w:sz w:val="16"/>
                  <w:szCs w:val="16"/>
                  <w:lang w:val="en-GB"/>
                </w:rPr>
                <w:fldChar w:fldCharType="end"/>
              </w:r>
              <w:commentRangeEnd w:id="5997"/>
              <w:r w:rsidR="00A26296" w:rsidDel="00D0562B">
                <w:rPr>
                  <w:rStyle w:val="Marquedecommentaire"/>
                </w:rPr>
                <w:commentReference w:id="5997"/>
              </w:r>
              <w:r w:rsidRPr="00841A35" w:rsidDel="00D0562B">
                <w:rPr>
                  <w:rFonts w:cs="Times New Roman"/>
                  <w:sz w:val="16"/>
                  <w:szCs w:val="16"/>
                  <w:lang w:val="nb-NO"/>
                </w:rPr>
                <w:delText xml:space="preserve"> </w:delText>
              </w:r>
              <w:commentRangeStart w:id="5998"/>
              <w:r w:rsidRPr="00D424AA" w:rsidDel="00D0562B">
                <w:rPr>
                  <w:rFonts w:cs="Times New Roman"/>
                  <w:sz w:val="16"/>
                  <w:szCs w:val="16"/>
                  <w:lang w:val="en-GB"/>
                </w:rPr>
                <w:fldChar w:fldCharType="begin" w:fldLock="1"/>
              </w:r>
              <w:r w:rsidR="00FF6231" w:rsidDel="00D0562B">
                <w:rPr>
                  <w:rFonts w:cs="Times New Roman"/>
                  <w:sz w:val="16"/>
                  <w:szCs w:val="16"/>
                  <w:lang w:val="nb-NO"/>
                </w:rPr>
                <w:delInstrText>ADDIN CSL_CITATION { "citationItems" : [ { "id" : "ITEM-1", "itemData" : { "DOI" : "10.1175/1520-0477-95.9.S1.1", "author" : [ { "dropping-particle" : "", "family" : "Perkins", "given" : "S E", "non-dropping-particle" : "", "parse-names" : false, "suffix" : "" }, { "dropping-particle" : "", "family" : "Lewis", "given" : "S C", "non-dropping-particle" : "", "parse-names" : false, "suffix" : "" }, { "dropping-particle" : "", "family" : "King", "given" : "A D", "non-dropping-particle" : "", "parse-names" : false, "suffix" : "" }, { "dropping-particle" : "V", "family" : "Alexander", "given" : "L", "non-dropping-particle" : "", "parse-names" : false, "suffix" : "" } ], "container-title" : "Bulletin of the American Meteorological Society", "id" : "ITEM-1", "issue" : "9", "issued" : { "date-parts" : [ [ "2014", "9" ] ] }, "page" : "S34--S37", "title" : "Increased simulated risk of the hot Australian summer of 2012-2013 due to anthropogenic activity as measured by heatwave frequency and intensity [in \"Explaining Extreme Events of 2013 from a Climate Perspective\"]", "translator" : [ { "dropping-particle" : "", "family" : "S142", "given" : "", "non-dropping-particle" : "", "parse-names" : false, "suffix" : "" } ], "type" : "article-journal", "volume" : "95" }, "uris" : [ "http://www.mendeley.com/documents/?uuid=3e768d7d-d571-452d-851d-03ffa17d6768" ] } ], "mendeley" : { "formattedCitation" : "(Perkins et al., 2014)", "manualFormatting" : "Perkins et al., 2014;", "plainTextFormattedCitation" : "(Perkins et al., 2014)", "previouslyFormattedCitation" : "(Perkins et al., 2014)" }, "properties" : { "noteIndex" : 0 }, "schema" : "https://github.com/citation-style-language/schema/raw/master/csl-citation.json" }</w:delInstrText>
              </w:r>
              <w:r w:rsidRPr="00D424AA" w:rsidDel="00D0562B">
                <w:rPr>
                  <w:rFonts w:cs="Times New Roman"/>
                  <w:sz w:val="16"/>
                  <w:szCs w:val="16"/>
                  <w:lang w:val="en-GB"/>
                </w:rPr>
                <w:fldChar w:fldCharType="separate"/>
              </w:r>
              <w:r w:rsidR="00A26296" w:rsidDel="00D0562B">
                <w:rPr>
                  <w:rFonts w:cs="Times New Roman"/>
                  <w:noProof/>
                  <w:sz w:val="16"/>
                  <w:szCs w:val="16"/>
                  <w:lang w:val="nb-NO"/>
                </w:rPr>
                <w:delText>Perkins et al., 2014;</w:delText>
              </w:r>
              <w:r w:rsidRPr="00D424AA" w:rsidDel="00D0562B">
                <w:rPr>
                  <w:rFonts w:cs="Times New Roman"/>
                  <w:sz w:val="16"/>
                  <w:szCs w:val="16"/>
                  <w:lang w:val="en-GB"/>
                </w:rPr>
                <w:fldChar w:fldCharType="end"/>
              </w:r>
              <w:commentRangeEnd w:id="5998"/>
              <w:r w:rsidR="00A26296" w:rsidDel="00D0562B">
                <w:rPr>
                  <w:rStyle w:val="Marquedecommentaire"/>
                </w:rPr>
                <w:commentReference w:id="5998"/>
              </w:r>
              <w:r w:rsidRPr="00841A35" w:rsidDel="00D0562B">
                <w:rPr>
                  <w:rFonts w:cs="Times New Roman"/>
                  <w:sz w:val="16"/>
                  <w:szCs w:val="16"/>
                  <w:lang w:val="nb-NO"/>
                </w:rPr>
                <w:delText xml:space="preserve">  </w:delText>
              </w:r>
              <w:commentRangeStart w:id="5999"/>
              <w:r w:rsidRPr="00D424AA" w:rsidDel="00D0562B">
                <w:rPr>
                  <w:rFonts w:cs="Times New Roman"/>
                  <w:color w:val="000000" w:themeColor="text1"/>
                  <w:sz w:val="16"/>
                  <w:szCs w:val="16"/>
                  <w:lang w:val="en-GB"/>
                </w:rPr>
                <w:fldChar w:fldCharType="begin" w:fldLock="1"/>
              </w:r>
              <w:r w:rsidR="00FF6231" w:rsidDel="00D0562B">
                <w:rPr>
                  <w:rFonts w:cs="Times New Roman"/>
                  <w:color w:val="000000" w:themeColor="text1"/>
                  <w:sz w:val="16"/>
                  <w:szCs w:val="16"/>
                  <w:lang w:val="nb-NO"/>
                </w:rPr>
                <w:delInstrText>ADDIN CSL_CITATION { "citationItems" : [ { "id" : "ITEM-1", "itemData" : { "DOI" : "10.1175/1520-0477-95.9.S1.1", "author" : [ { "dropping-particle" : "", "family" : "Arblaster", "given" : "Julie M.", "non-dropping-particle" : "", "parse-names" : false, "suffix" : "" }, { "dropping-particle" : "", "family" : "Lim", "given" : "Eun-Pa", "non-dropping-particle" : "", "parse-names" : false, "suffix" : "" }, { "dropping-particle" : "", "family" : "Hendon", "given" : "Harry H.", "non-dropping-particle" : "", "parse-names" : false, "suffix" : "" }, { "dropping-particle" : "", "family" : "Trewin", "given" : "Blair", "non-dropping-particle" : "", "parse-names" : false, "suffix" : "" }, { "dropping-particle" : "", "family" : "Wheeler", "given" : "Matthew C.", "non-dropping-particle" : "", "parse-names" : false, "suffix" : "" }, { "dropping-particle" : "", "family" : "Liu", "given" : "Guo", "non-dropping-particle" : "", "parse-names" : false, "suffix" : "" }, { "dropping-particle" : "", "family" : "Braganza", "given" : "Karl", "non-dropping-particle" : "", "parse-names" : false, "suffix" : "" } ], "container-title" : "Bulletin of the American Meteorological Society", "id" : "ITEM-1", "issue" : "9", "issued" : { "date-parts" : [ [ "2014" ] ] }, "page" : "S37-S41", "title" : "Understanding Australia's hottest September on record [in \"Explaining Extreme Events of 2013 from a Climate Perspective\"]", "translator" : [ { "dropping-particle" : "", "family" : "S3551", "given" : "", "non-dropping-particle" : "", "parse-names" : false, "suffix" : "" } ], "type" : "article-journal", "volume" : "95" }, "uris" : [ "http://www.mendeley.com/documents/?uuid=f89060f1-0f8c-4920-9f47-8e25837cc3fd" ] } ], "mendeley" : { "formattedCitation" : "(Arblaster et al., 2014)", "manualFormatting" : "Arblaster et al., 2014;", "plainTextFormattedCitation" : "(Arblaster et al., 2014)", "previouslyFormattedCitation" : "(Arblaster et al., 2014)" }, "properties" : { "noteIndex" : 0 }, "schema" : "https://github.com/citation-style-language/schema/raw/master/csl-citation.json" }</w:delInstrText>
              </w:r>
              <w:r w:rsidRPr="00D424AA" w:rsidDel="00D0562B">
                <w:rPr>
                  <w:rFonts w:cs="Times New Roman"/>
                  <w:color w:val="000000" w:themeColor="text1"/>
                  <w:sz w:val="16"/>
                  <w:szCs w:val="16"/>
                  <w:lang w:val="en-GB"/>
                </w:rPr>
                <w:fldChar w:fldCharType="separate"/>
              </w:r>
              <w:r w:rsidR="00A26296" w:rsidDel="00D0562B">
                <w:rPr>
                  <w:rFonts w:cs="Times New Roman"/>
                  <w:noProof/>
                  <w:color w:val="000000" w:themeColor="text1"/>
                  <w:sz w:val="16"/>
                  <w:szCs w:val="16"/>
                  <w:lang w:val="en-GB"/>
                </w:rPr>
                <w:delText>Arblaster et al., 2014;</w:delText>
              </w:r>
              <w:r w:rsidRPr="00D424AA" w:rsidDel="00D0562B">
                <w:rPr>
                  <w:rFonts w:cs="Times New Roman"/>
                  <w:color w:val="000000" w:themeColor="text1"/>
                  <w:sz w:val="16"/>
                  <w:szCs w:val="16"/>
                  <w:lang w:val="en-GB"/>
                </w:rPr>
                <w:fldChar w:fldCharType="end"/>
              </w:r>
              <w:commentRangeEnd w:id="5999"/>
              <w:r w:rsidR="00A26296" w:rsidDel="00D0562B">
                <w:rPr>
                  <w:rStyle w:val="Marquedecommentaire"/>
                </w:rPr>
                <w:commentReference w:id="5999"/>
              </w:r>
              <w:r w:rsidRPr="00841A35" w:rsidDel="00D0562B">
                <w:rPr>
                  <w:rFonts w:cs="Times New Roman"/>
                  <w:sz w:val="16"/>
                  <w:szCs w:val="16"/>
                  <w:lang w:val="en-GB"/>
                </w:rPr>
                <w:delText xml:space="preserve"> </w:delText>
              </w:r>
              <w:commentRangeStart w:id="6000"/>
              <w:r w:rsidRPr="00D424AA" w:rsidDel="00D0562B">
                <w:rPr>
                  <w:rFonts w:cs="Times New Roman"/>
                  <w:color w:val="000000" w:themeColor="text1"/>
                  <w:sz w:val="16"/>
                  <w:szCs w:val="16"/>
                  <w:lang w:val="en-GB"/>
                </w:rPr>
                <w:fldChar w:fldCharType="begin" w:fldLock="1"/>
              </w:r>
              <w:r w:rsidR="00FF6231" w:rsidDel="00D0562B">
                <w:rPr>
                  <w:rFonts w:cs="Times New Roman"/>
                  <w:color w:val="000000" w:themeColor="text1"/>
                  <w:sz w:val="16"/>
                  <w:szCs w:val="16"/>
                  <w:lang w:val="en-GB"/>
                </w:rPr>
                <w:delInstrText>ADDIN CSL_CITATION { "citationItems" : [ { "id" : "ITEM-1", "itemData" : { "DOI" : "10.1175/BAMS-D-15-00096.1", "ISSN" : "0003-0007", "author" : [ { "dropping-particle" : "", "family" : "Hope", "given" : "Pandora", "non-dropping-particle" : "", "parse-names" : false, "suffix" : "" }, { "dropping-particle" : "", "family" : "Lim", "given" : "Eun-Pa", "non-dropping-particle" : "", "parse-names" : false, "suffix" :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1", "issue" : "12", "issued" : { "date-parts" : [ [ "2015", "12", "1" ] ] }, "page" : "S149-S153", "title" : "Contributors to the Record High Temperatures Across Australia in Late Spring 2014", "translator" : [ { "dropping-particle" : "", "family" : "S3552", "given" : "", "non-dropping-particle" : "", "parse-names" : false, "suffix" : "" } ], "type" : "article-journal", "volume" : "96" }, "uris" : [ "http://www.mendeley.com/documents/?uuid=dcdbd6f4-118b-4188-a22a-b348c23d2682" ] }, { "id" : "ITEM-2", "itemData" : { "DOI" : "10.1175/BAMS-ExplainingExtremeEvents2015.1", "author" : [ { "dropping-particle" : "", "family" : "Hope", "given" : "Pandora", "non-dropping-particle" : "", "parse-names" : false, "suffix" : "" }, { "dropping-particle" : "", "family" : "Wang", "given" : "Guomin", "non-dropping-particle" : "", "parse-names" : false, "suffix" :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2", "issue" : "12", "issued" : { "date-parts" : [ [ "2016" ] ] }, "page" : "S122-S126", "title" : "What caused the record-breaking heat across Australia in October 2015? [in \u201cExplaining Extreme Events of 2015 from a Climate Perspective\u201d]", "translator" : [ { "dropping-particle" : "", "family" : "S3549", "given" : "", "non-dropping-particle" : "", "parse-names" : false, "suffix" : "" } ], "type" : "article-journal", "volume" : "97" }, "uris" : [ "http://www.mendeley.com/documents/?uuid=9c7d69c1-47c6-4a83-8ee0-947c18e2cac6" ] } ], "mendeley" : { "formattedCitation" : "(Hope et al., 2015, 2016)", "manualFormatting" : "Hope et al., 2015, 2016;", "plainTextFormattedCitation" : "(Hope et al., 2015, 2016)", "previouslyFormattedCitation" : "(Hope et al., 2015, 2016)" }, "properties" : { "noteIndex" : 0 }, "schema" : "https://github.com/citation-style-language/schema/raw/master/csl-citation.json" }</w:delInstrText>
              </w:r>
              <w:r w:rsidRPr="00D424AA" w:rsidDel="00D0562B">
                <w:rPr>
                  <w:rFonts w:cs="Times New Roman"/>
                  <w:color w:val="000000" w:themeColor="text1"/>
                  <w:sz w:val="16"/>
                  <w:szCs w:val="16"/>
                  <w:lang w:val="en-GB"/>
                </w:rPr>
                <w:fldChar w:fldCharType="separate"/>
              </w:r>
              <w:r w:rsidR="00A26296" w:rsidDel="00D0562B">
                <w:rPr>
                  <w:rFonts w:cs="Times New Roman"/>
                  <w:noProof/>
                  <w:color w:val="000000" w:themeColor="text1"/>
                  <w:sz w:val="16"/>
                  <w:szCs w:val="16"/>
                  <w:lang w:val="en-GB"/>
                </w:rPr>
                <w:delText>Hope et al., 2015, 2016;</w:delText>
              </w:r>
              <w:r w:rsidRPr="00D424AA" w:rsidDel="00D0562B">
                <w:rPr>
                  <w:rFonts w:cs="Times New Roman"/>
                  <w:color w:val="000000" w:themeColor="text1"/>
                  <w:sz w:val="16"/>
                  <w:szCs w:val="16"/>
                  <w:lang w:val="en-GB"/>
                </w:rPr>
                <w:fldChar w:fldCharType="end"/>
              </w:r>
              <w:commentRangeEnd w:id="6000"/>
              <w:r w:rsidR="00A26296" w:rsidDel="00D0562B">
                <w:rPr>
                  <w:rStyle w:val="Marquedecommentaire"/>
                </w:rPr>
                <w:commentReference w:id="6000"/>
              </w:r>
              <w:r w:rsidRPr="00841A35" w:rsidDel="00D0562B">
                <w:rPr>
                  <w:rFonts w:cs="Times New Roman"/>
                  <w:sz w:val="16"/>
                  <w:szCs w:val="16"/>
                  <w:lang w:val="en-GB"/>
                </w:rPr>
                <w:delText xml:space="preserve"> </w:delText>
              </w:r>
              <w:commentRangeStart w:id="6001"/>
              <w:r w:rsidRPr="00D424AA" w:rsidDel="00D0562B">
                <w:rPr>
                  <w:rFonts w:cs="Times New Roman"/>
                  <w:color w:val="000000" w:themeColor="text1"/>
                  <w:sz w:val="16"/>
                  <w:szCs w:val="16"/>
                  <w:lang w:val="en-GB"/>
                </w:rPr>
                <w:fldChar w:fldCharType="begin" w:fldLock="1"/>
              </w:r>
              <w:r w:rsidR="00FF6231" w:rsidDel="00D0562B">
                <w:rPr>
                  <w:rFonts w:cs="Times New Roman"/>
                  <w:color w:val="000000" w:themeColor="text1"/>
                  <w:sz w:val="16"/>
                  <w:szCs w:val="16"/>
                  <w:lang w:val="en-GB"/>
                </w:rPr>
                <w:delInstrText>ADDIN CSL_CITATION { "citationItems" : [ { "id" : "ITEM-1", "itemData" : { "DOI" : "10.1175/BAMS-D-15-00074.1", "ISSN" : "0003-0007", "author" : [ { "dropping-particle" : "", "family" : "Perkins", "given" : "Sarah E.", "non-dropping-particle" : "", "parse-names" : false, "suffix" : "" }, { "dropping-particle" : "", "family" : "Gibson", "given" : "Peter B.", "non-dropping-particle" : "", "parse-names" : false, "suffix" : "" } ], "container-title" : "Bulletin of the American Meteorological Society", "id" : "ITEM-1", "issue" : "12", "issued" : { "date-parts" : [ [ "2015", "12", "1" ] ] }, "page" : "S154-S157", "title" : "Increased Risk of the 2014 Australian May Heatwave Due to Anthropogenic Activity", "translator" : [ { "dropping-particle" : "", "family" : "S3550", "given" : "", "non-dropping-particle" : "", "parse-names" : false, "suffix" : "" } ], "type" : "article-journal", "volume" : "96" }, "uris" : [ "http://www.mendeley.com/documents/?uuid=a8c7346c-f7ac-41a2-bbd1-1d9e82a06c19" ] } ], "mendeley" : { "formattedCitation" : "(Perkins and Gibson, 2015)", "manualFormatting" : "Perkins and Gibson, 2015;", "plainTextFormattedCitation" : "(Perkins and Gibson, 2015)", "previouslyFormattedCitation" : "(Perkins and Gibson, 2015)" }, "properties" : { "noteIndex" : 0 }, "schema" : "https://github.com/citation-style-language/schema/raw/master/csl-citation.json" }</w:delInstrText>
              </w:r>
              <w:r w:rsidRPr="00D424AA" w:rsidDel="00D0562B">
                <w:rPr>
                  <w:rFonts w:cs="Times New Roman"/>
                  <w:color w:val="000000" w:themeColor="text1"/>
                  <w:sz w:val="16"/>
                  <w:szCs w:val="16"/>
                  <w:lang w:val="en-GB"/>
                </w:rPr>
                <w:fldChar w:fldCharType="separate"/>
              </w:r>
              <w:r w:rsidR="00A26296" w:rsidDel="00D0562B">
                <w:rPr>
                  <w:rFonts w:cs="Times New Roman"/>
                  <w:noProof/>
                  <w:color w:val="000000" w:themeColor="text1"/>
                  <w:sz w:val="16"/>
                  <w:szCs w:val="16"/>
                  <w:lang w:val="en-GB"/>
                </w:rPr>
                <w:delText>Perkins and Gibson, 2015;</w:delText>
              </w:r>
              <w:r w:rsidRPr="00D424AA" w:rsidDel="00D0562B">
                <w:rPr>
                  <w:rFonts w:cs="Times New Roman"/>
                  <w:color w:val="000000" w:themeColor="text1"/>
                  <w:sz w:val="16"/>
                  <w:szCs w:val="16"/>
                  <w:lang w:val="en-GB"/>
                </w:rPr>
                <w:fldChar w:fldCharType="end"/>
              </w:r>
              <w:commentRangeEnd w:id="6001"/>
              <w:r w:rsidR="00A26296" w:rsidDel="00D0562B">
                <w:rPr>
                  <w:rStyle w:val="Marquedecommentaire"/>
                </w:rPr>
                <w:commentReference w:id="6001"/>
              </w:r>
              <w:r w:rsidRPr="00841A35" w:rsidDel="00D0562B">
                <w:rPr>
                  <w:rFonts w:cs="Times New Roman"/>
                  <w:color w:val="000000" w:themeColor="text1"/>
                  <w:sz w:val="16"/>
                  <w:szCs w:val="16"/>
                  <w:lang w:val="en-GB"/>
                </w:rPr>
                <w:delText xml:space="preserve"> </w:delText>
              </w:r>
              <w:commentRangeStart w:id="6002"/>
              <w:r w:rsidRPr="00D424AA" w:rsidDel="00D0562B">
                <w:rPr>
                  <w:rFonts w:cs="Times New Roman"/>
                  <w:sz w:val="16"/>
                  <w:szCs w:val="16"/>
                  <w:lang w:val="en-GB"/>
                </w:rPr>
                <w:fldChar w:fldCharType="begin" w:fldLock="1"/>
              </w:r>
              <w:r w:rsidR="007D2D56" w:rsidDel="00D0562B">
                <w:rPr>
                  <w:rFonts w:cs="Times New Roman"/>
                  <w:sz w:val="16"/>
                  <w:szCs w:val="16"/>
                  <w:lang w:val="en-GB"/>
                </w:rPr>
                <w:delInstrText>ADDIN CSL_CITATION { "citationItems" : [ { "id" : "ITEM-1", "itemData" : { "DOI" : "10.1175/1520-0477-95.9.S41", "ISBN" : "0003-0007", "ISSN" : "0003-0007",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ing", "given" : "Andrew D.", "non-dropping-particle" : "", "parse-names" : false, "suffix" : "" }, { "dropping-particle" : "", "family" : "Karoly", "given" : "David J", "non-dropping-particle" : "", "parse-names" : false, "suffix" : "" }, { "dropping-particle" : "", "family" : "Donat", "given" : "Markus G.", "non-dropping-particle" : "", "parse-names" : false, "suffix" : "" }, { "dropping-particle" : "", "family" : "Alexander", "given" : "L.V.", "non-dropping-particle" : "", "parse-names" : false, "suffix" : "" } ], "container-title" : "Bulletin of the American Meteorological Society", "id" : "ITEM-1", "issue" : "9", "issued" : { "date-parts" : [ [ "2014", "9" ] ] }, "page" : "S41-S45", "title" : "Climate change turns Australia's 2013 big dry into a year of record-breaking heat [in \u201cExplaining Extreme Events of 2013 from a Climate Perspective\u201d]", "translator" : [ { "dropping-particle" : "", "family" : "S1396", "given" : "", "non-dropping-particle" : "", "parse-names" : false, "suffix" : "" } ], "type" : "article-journal", "volume" : "95" }, "uris" : [ "http://www.mendeley.com/documents/?uuid=45e3cfc7-fa41-4e72-99d3-aa13dd5c2134" ] } ], "mendeley" : { "formattedCitation" : "(King et al., 2014)", "manualFormatting" : "King et al., 2014)", "plainTextFormattedCitation" : "(King et al., 2014)", "previouslyFormattedCitation" : "(King et al., 2014)" }, "properties" : { "noteIndex" : 0 }, "schema" : "https://github.com/citation-style-language/schema/raw/master/csl-citation.json" }</w:delInstrText>
              </w:r>
              <w:r w:rsidRPr="00D424AA" w:rsidDel="00D0562B">
                <w:rPr>
                  <w:rFonts w:cs="Times New Roman"/>
                  <w:sz w:val="16"/>
                  <w:szCs w:val="16"/>
                  <w:lang w:val="en-GB"/>
                </w:rPr>
                <w:fldChar w:fldCharType="separate"/>
              </w:r>
              <w:r w:rsidR="00A26296" w:rsidDel="00D0562B">
                <w:rPr>
                  <w:rFonts w:cs="Times New Roman"/>
                  <w:noProof/>
                  <w:sz w:val="16"/>
                  <w:szCs w:val="16"/>
                  <w:lang w:val="en-GB"/>
                </w:rPr>
                <w:delText>King et al., 2014)</w:delText>
              </w:r>
              <w:r w:rsidRPr="00D424AA" w:rsidDel="00D0562B">
                <w:rPr>
                  <w:rFonts w:cs="Times New Roman"/>
                  <w:sz w:val="16"/>
                  <w:szCs w:val="16"/>
                  <w:lang w:val="en-GB"/>
                </w:rPr>
                <w:fldChar w:fldCharType="end"/>
              </w:r>
            </w:del>
            <w:commentRangeEnd w:id="6002"/>
            <w:r w:rsidR="00A26296">
              <w:rPr>
                <w:rStyle w:val="Marquedecommentaire"/>
              </w:rPr>
              <w:commentReference w:id="6002"/>
            </w:r>
          </w:p>
        </w:tc>
        <w:tc>
          <w:tcPr>
            <w:tcW w:w="2158" w:type="dxa"/>
            <w:tcBorders>
              <w:top w:val="dashed" w:sz="4" w:space="0" w:color="000000"/>
            </w:tcBorders>
            <w:shd w:val="clear" w:color="auto" w:fill="FD9693"/>
            <w:tcMar>
              <w:top w:w="40" w:type="dxa"/>
              <w:left w:w="0" w:type="dxa"/>
              <w:bottom w:w="40" w:type="dxa"/>
              <w:right w:w="0" w:type="dxa"/>
            </w:tcMar>
          </w:tcPr>
          <w:p w14:paraId="32BF1772" w14:textId="4250109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003"/>
            <w:r w:rsidRPr="00D424AA">
              <w:rPr>
                <w:rFonts w:cs="Times New Roman"/>
                <w:color w:val="000000" w:themeColor="text1"/>
                <w:sz w:val="16"/>
                <w:szCs w:val="16"/>
                <w:lang w:val="en-GB"/>
              </w:rPr>
              <w:fldChar w:fldCharType="begin" w:fldLock="1"/>
            </w:r>
            <w:ins w:id="6004" w:author="Robin Matthews" w:date="2021-07-14T17:36:00Z">
              <w:r w:rsidR="00D50B0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005" w:author="Robin Matthews" w:date="2021-07-14T17:36:00Z">
              <w:r w:rsidR="00FC4C2D" w:rsidDel="00D50B0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006" w:author="Robin Matthews" w:date="2021-07-14T17:36:00Z">
              <w:r w:rsidR="00A26296" w:rsidDel="00D50B01">
                <w:rPr>
                  <w:rFonts w:cs="Times New Roman"/>
                  <w:noProof/>
                  <w:color w:val="000000" w:themeColor="text1"/>
                  <w:sz w:val="16"/>
                  <w:szCs w:val="16"/>
                  <w:lang w:val="en-GB"/>
                </w:rPr>
                <w:delText>Li et al., 2020</w:delText>
              </w:r>
            </w:del>
            <w:ins w:id="6007"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003"/>
            <w:r w:rsidR="00A26296">
              <w:rPr>
                <w:rStyle w:val="Marquedecommentaire"/>
              </w:rPr>
              <w:commentReference w:id="6003"/>
            </w:r>
            <w:r w:rsidRPr="00841A35">
              <w:rPr>
                <w:rFonts w:cs="Times New Roman"/>
                <w:color w:val="000000" w:themeColor="text1"/>
                <w:sz w:val="16"/>
                <w:szCs w:val="16"/>
                <w:lang w:val="en-GB"/>
              </w:rPr>
              <w:t>; Annex). Median increase of more than 0C in the 50-year TXx and TNn events compared to the 1°C warm</w:t>
            </w:r>
            <w:r w:rsidRPr="00D424AA">
              <w:rPr>
                <w:rFonts w:cs="Times New Roman"/>
                <w:color w:val="000000" w:themeColor="text1"/>
                <w:sz w:val="16"/>
                <w:szCs w:val="16"/>
                <w:lang w:val="en-GB"/>
              </w:rPr>
              <w:t xml:space="preserve">ing level </w:t>
            </w:r>
            <w:commentRangeStart w:id="600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009" w:author="Robin Matthews" w:date="2021-07-14T17:36:00Z">
              <w:r w:rsidR="00A26296" w:rsidDel="00D50B01">
                <w:rPr>
                  <w:rFonts w:cs="Times New Roman"/>
                  <w:noProof/>
                  <w:color w:val="000000" w:themeColor="text1"/>
                  <w:sz w:val="16"/>
                  <w:szCs w:val="16"/>
                  <w:lang w:val="en-GB"/>
                </w:rPr>
                <w:delText>Li et al., 2020</w:delText>
              </w:r>
            </w:del>
            <w:ins w:id="6010"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008"/>
            <w:r w:rsidR="00A26296">
              <w:rPr>
                <w:rStyle w:val="Marquedecommentaire"/>
              </w:rPr>
              <w:commentReference w:id="6008"/>
            </w:r>
            <w:r w:rsidRPr="00841A35">
              <w:rPr>
                <w:rFonts w:cs="Times New Roman"/>
                <w:color w:val="000000" w:themeColor="text1"/>
                <w:sz w:val="16"/>
                <w:szCs w:val="16"/>
                <w:lang w:val="en-GB"/>
              </w:rPr>
              <w:t>) and more than 1.5°C in annual TXx and TNn compared to pre-industrial (Annex).</w:t>
            </w:r>
          </w:p>
          <w:p w14:paraId="67F34DEC" w14:textId="77777777" w:rsidR="00D376F0" w:rsidRPr="00D424AA" w:rsidRDefault="00D376F0" w:rsidP="00D424AA">
            <w:pPr>
              <w:rPr>
                <w:rFonts w:cs="Times New Roman"/>
                <w:color w:val="000000" w:themeColor="text1"/>
                <w:sz w:val="16"/>
                <w:szCs w:val="16"/>
                <w:lang w:val="en-GB"/>
              </w:rPr>
            </w:pPr>
          </w:p>
          <w:p w14:paraId="7C014AF2" w14:textId="178B0641"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FF6365"/>
            <w:tcMar>
              <w:top w:w="40" w:type="dxa"/>
              <w:left w:w="40" w:type="dxa"/>
              <w:bottom w:w="40" w:type="dxa"/>
              <w:right w:w="40" w:type="dxa"/>
            </w:tcMar>
          </w:tcPr>
          <w:p w14:paraId="58A51B8D" w14:textId="3B5C9420"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w:t>
            </w:r>
            <w:r w:rsidRPr="00D424AA">
              <w:rPr>
                <w:rFonts w:cs="Times New Roman"/>
                <w:color w:val="000000" w:themeColor="text1"/>
                <w:sz w:val="16"/>
                <w:szCs w:val="16"/>
                <w:lang w:val="en-GB"/>
              </w:rPr>
              <w:t xml:space="preserve">P6 models project a robust increase in the intensity and frequency of TXx events and a robust decrease in the intensity and frequency of TNn events </w:t>
            </w:r>
            <w:commentRangeStart w:id="601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012" w:author="Robin Matthews" w:date="2021-07-14T17:36:00Z">
              <w:r w:rsidR="00A26296" w:rsidDel="00D50B01">
                <w:rPr>
                  <w:rFonts w:cs="Times New Roman"/>
                  <w:noProof/>
                  <w:color w:val="000000" w:themeColor="text1"/>
                  <w:sz w:val="16"/>
                  <w:szCs w:val="16"/>
                  <w:lang w:val="en-GB"/>
                </w:rPr>
                <w:delText>Li et al., 2020</w:delText>
              </w:r>
            </w:del>
            <w:ins w:id="6013"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011"/>
            <w:r w:rsidR="00A26296">
              <w:rPr>
                <w:rStyle w:val="Marquedecommentaire"/>
              </w:rPr>
              <w:commentReference w:id="6011"/>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601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015" w:author="Robin Matthews" w:date="2021-07-14T17:36:00Z">
              <w:r w:rsidR="00A26296" w:rsidDel="00D50B01">
                <w:rPr>
                  <w:rFonts w:cs="Times New Roman"/>
                  <w:noProof/>
                  <w:color w:val="000000" w:themeColor="text1"/>
                  <w:sz w:val="16"/>
                  <w:szCs w:val="16"/>
                  <w:lang w:val="en-GB"/>
                </w:rPr>
                <w:delText>Li et al., 2020</w:delText>
              </w:r>
            </w:del>
            <w:ins w:id="6016"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014"/>
            <w:r w:rsidR="00A26296">
              <w:rPr>
                <w:rStyle w:val="Marquedecommentaire"/>
              </w:rPr>
              <w:commentReference w:id="6014"/>
            </w:r>
            <w:r w:rsidRPr="00841A35">
              <w:rPr>
                <w:rFonts w:cs="Times New Roman"/>
                <w:color w:val="000000" w:themeColor="text1"/>
                <w:sz w:val="16"/>
                <w:szCs w:val="16"/>
                <w:lang w:val="en-GB"/>
              </w:rPr>
              <w:t>) and more than 2°C in annual TXx and TNn compared to pre-industrial (Annex).</w:t>
            </w:r>
          </w:p>
          <w:p w14:paraId="511ED0F4" w14:textId="77777777" w:rsidR="00D376F0" w:rsidRPr="00D424AA" w:rsidRDefault="00D376F0" w:rsidP="00D424AA">
            <w:pPr>
              <w:rPr>
                <w:rFonts w:cs="Times New Roman"/>
                <w:color w:val="000000" w:themeColor="text1"/>
                <w:sz w:val="16"/>
                <w:szCs w:val="16"/>
                <w:lang w:val="en-GB"/>
              </w:rPr>
            </w:pPr>
          </w:p>
          <w:p w14:paraId="26430D97" w14:textId="1AAAF04B"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AD0204"/>
            <w:tcMar>
              <w:top w:w="40" w:type="dxa"/>
              <w:left w:w="40" w:type="dxa"/>
              <w:bottom w:w="40" w:type="dxa"/>
              <w:right w:w="40" w:type="dxa"/>
            </w:tcMar>
          </w:tcPr>
          <w:p w14:paraId="756D1160" w14:textId="40A87A9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01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018" w:author="Robin Matthews" w:date="2021-07-14T17:36:00Z">
              <w:r w:rsidR="00A26296" w:rsidDel="00D50B01">
                <w:rPr>
                  <w:rFonts w:cs="Times New Roman"/>
                  <w:noProof/>
                  <w:color w:val="000000" w:themeColor="text1"/>
                  <w:sz w:val="16"/>
                  <w:szCs w:val="16"/>
                  <w:lang w:val="en-GB"/>
                </w:rPr>
                <w:delText>Li et al., 2020</w:delText>
              </w:r>
            </w:del>
            <w:ins w:id="6019"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017"/>
            <w:r w:rsidR="00A26296">
              <w:rPr>
                <w:rStyle w:val="Marquedecommentaire"/>
              </w:rPr>
              <w:commentReference w:id="6017"/>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2.5°C in the 50-year TXx and TNn events compared to the 1°C warming level </w:t>
            </w:r>
            <w:commentRangeStart w:id="602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021" w:author="Robin Matthews" w:date="2021-07-14T17:36:00Z">
              <w:r w:rsidR="00A26296" w:rsidDel="00D50B01">
                <w:rPr>
                  <w:rFonts w:cs="Times New Roman"/>
                  <w:noProof/>
                  <w:color w:val="000000" w:themeColor="text1"/>
                  <w:sz w:val="16"/>
                  <w:szCs w:val="16"/>
                  <w:lang w:val="en-GB"/>
                </w:rPr>
                <w:delText>Li et al., 2020</w:delText>
              </w:r>
            </w:del>
            <w:ins w:id="6022" w:author="Robin Matthews" w:date="2021-07-14T17:36:00Z">
              <w:r w:rsidR="00D50B0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020"/>
            <w:r w:rsidR="00A26296">
              <w:rPr>
                <w:rStyle w:val="Marquedecommentaire"/>
              </w:rPr>
              <w:commentReference w:id="6020"/>
            </w:r>
            <w:r w:rsidRPr="00841A35">
              <w:rPr>
                <w:rFonts w:cs="Times New Roman"/>
                <w:color w:val="000000" w:themeColor="text1"/>
                <w:sz w:val="16"/>
                <w:szCs w:val="16"/>
                <w:lang w:val="en-GB"/>
              </w:rPr>
              <w:t xml:space="preserve">) and more than 4°C in annual TXx and TNn compared to </w:t>
            </w:r>
            <w:r w:rsidRPr="00D424AA">
              <w:rPr>
                <w:rFonts w:cs="Times New Roman"/>
                <w:color w:val="000000" w:themeColor="text1"/>
                <w:sz w:val="16"/>
                <w:szCs w:val="16"/>
                <w:lang w:val="en-GB"/>
              </w:rPr>
              <w:t>pre-industrial (Annex).</w:t>
            </w:r>
          </w:p>
          <w:p w14:paraId="74408090" w14:textId="77777777" w:rsidR="00D376F0" w:rsidRPr="00D424AA" w:rsidRDefault="00D376F0" w:rsidP="00D424AA">
            <w:pPr>
              <w:rPr>
                <w:rFonts w:cs="Times New Roman"/>
                <w:color w:val="000000" w:themeColor="text1"/>
                <w:sz w:val="16"/>
                <w:szCs w:val="16"/>
                <w:lang w:val="en-GB"/>
              </w:rPr>
            </w:pPr>
          </w:p>
          <w:p w14:paraId="69911BB5" w14:textId="25F497BB"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r>
      <w:tr w:rsidR="00D376F0" w:rsidRPr="00F1665C" w14:paraId="02F00953" w14:textId="77777777" w:rsidTr="00723657">
        <w:tc>
          <w:tcPr>
            <w:tcW w:w="2158" w:type="dxa"/>
            <w:vMerge/>
          </w:tcPr>
          <w:p w14:paraId="11C9B1E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01BA3FB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D9693"/>
          </w:tcPr>
          <w:p w14:paraId="6129FDD4" w14:textId="77777777" w:rsidR="00D376F0" w:rsidRPr="00D424AA" w:rsidRDefault="00D376F0" w:rsidP="00D424AA">
            <w:pPr>
              <w:rPr>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and frequency of cold extremes </w:t>
            </w:r>
          </w:p>
        </w:tc>
        <w:tc>
          <w:tcPr>
            <w:tcW w:w="2158" w:type="dxa"/>
            <w:tcBorders>
              <w:top w:val="dashed" w:sz="4" w:space="0" w:color="000000"/>
            </w:tcBorders>
            <w:shd w:val="clear" w:color="auto" w:fill="FD9693"/>
            <w:tcMar>
              <w:top w:w="40" w:type="dxa"/>
              <w:left w:w="0" w:type="dxa"/>
              <w:bottom w:w="40" w:type="dxa"/>
              <w:right w:w="0" w:type="dxa"/>
            </w:tcMar>
          </w:tcPr>
          <w:p w14:paraId="22FBA56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B04524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5FD5580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169F6734" w14:textId="77777777" w:rsidR="00D376F0" w:rsidRPr="00D424AA" w:rsidRDefault="00D376F0" w:rsidP="00D424AA">
            <w:pPr>
              <w:rPr>
                <w:rFonts w:cs="Times New Roman"/>
                <w:color w:val="000000" w:themeColor="text1"/>
                <w:sz w:val="16"/>
                <w:szCs w:val="16"/>
                <w:lang w:val="en-GB"/>
              </w:rPr>
            </w:pPr>
          </w:p>
          <w:p w14:paraId="7C46FB1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4A1CCE2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E1E35D7"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78045A5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A0B72C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43F4A2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0B0BCE46" w14:textId="77777777" w:rsidR="00D376F0" w:rsidRPr="00D424AA" w:rsidRDefault="00D376F0" w:rsidP="00D424AA">
            <w:pPr>
              <w:rPr>
                <w:rFonts w:cs="Times New Roman"/>
                <w:color w:val="000000" w:themeColor="text1"/>
                <w:sz w:val="16"/>
                <w:szCs w:val="16"/>
                <w:lang w:val="en-GB"/>
              </w:rPr>
            </w:pPr>
          </w:p>
          <w:p w14:paraId="5EF517B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B9AA6FB"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7704E88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259CBA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9E59CB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18B98E98" w14:textId="77777777" w:rsidR="00D376F0" w:rsidRPr="00D424AA" w:rsidRDefault="00D376F0" w:rsidP="00D424AA">
            <w:pPr>
              <w:rPr>
                <w:rFonts w:cs="Times New Roman"/>
                <w:color w:val="000000" w:themeColor="text1"/>
                <w:sz w:val="16"/>
                <w:szCs w:val="16"/>
                <w:lang w:val="en-GB"/>
              </w:rPr>
            </w:pPr>
          </w:p>
          <w:p w14:paraId="21A0119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4CFCCC9"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3B5AE78F" w14:textId="77777777" w:rsidTr="00723657">
        <w:tc>
          <w:tcPr>
            <w:tcW w:w="2158" w:type="dxa"/>
            <w:vMerge w:val="restart"/>
          </w:tcPr>
          <w:p w14:paraId="4DA26182"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Eastern Australia (EAU)</w:t>
            </w:r>
          </w:p>
        </w:tc>
        <w:tc>
          <w:tcPr>
            <w:tcW w:w="2158" w:type="dxa"/>
            <w:tcBorders>
              <w:top w:val="dashed" w:sz="4" w:space="0" w:color="000000"/>
            </w:tcBorders>
            <w:shd w:val="clear" w:color="auto" w:fill="FD9693"/>
          </w:tcPr>
          <w:p w14:paraId="6983A672" w14:textId="32692774"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602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grl.50132", "ISSN" : "19448007", "abstract" : "This study develops a generalized extreme value (GEV) distribution analysis approach, namely, a GEV tree approach that allows for both stationary and nonstationary cases. This approach is applied to a century-long homogenized daily temperature data set for Australia to assess changes in temperature extremes from 1910 to 2010. Changes in 20 year return values are estimated from the most suitable GEV distribution chosen from a GEV tree. Twenty year return values of extreme low minimum temperature are found to have warmed strongly over the century in most parts of the continent. There is also a tendency toward warming of extreme high maximum temperatures, but it is weaker than that for minimum temperatures, with the majority of stations not showing significant trends. The observed changes in extreme temperatures are broadly consistent with observed changes in mean temperatures and in the frequency of temperatures above the ninetieth and below the tenth percentile (i.e., extreme indices). The GEV tree analysis provides insight into behavior of extremes with re-occurrence times of several years to decades that are of importance to engineering design/applications, while extreme indices represent moderately extreme events with re-occurrence times of a year or shorter.", "author" : [ { "dropping-particle" : "", "family" : "Wang", "given" : "Xiaolan L.", "non-dropping-particle" : "", "parse-names" : false, "suffix" : "" }, { "dropping-particle" : "", "family" : "Trewin", "given" : "Blair", "non-dropping-particle" : "", "parse-names" : false, "suffix" : "" }, { "dropping-particle" : "", "family" : "Feng", "given" : "Yang", "non-dropping-particle" : "", "parse-names" : false, "suffix" : "" }, { "dropping-particle" : "", "family" : "Jones", "given" : "David", "non-dropping-particle" : "", "parse-names" : false, "suffix" : "" } ], "container-title" : "Geophysical Research Letters", "id" : "ITEM-2", "issue" : "3", "issued" : { "date-parts" : [ [ "2013" ] ] }, "page" : "573-578", "title" : "Historical changes in Australian temperature extremes as inferred from extreme value distribution analysis", "translator" : [ { "dropping-particle" : "", "family" : "S687", "given" : "", "non-dropping-particle" : "", "parse-names" : false, "suffix" : "" } ], "type" : "article-journal", "volume" : "40" }, "uris" : [ "http://www.mendeley.com/documents/?uuid=6c4ebe84-7bfd-43ff-9fa8-9e792b61923e"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175/JCLI-D-12-00383.1", "ISSN" : "0894-8755", "abstract" : "Despite their adverse impacts, definitions and measurements of heat waves are ambiguous and inconsistent, generally being endemic to only the group affected, or the respective study reporting the analysis. The present study addresses this issue by employing a set of three heat wave definitions, derived from surveying heat-related indices in the climate science literature. The definitions include three or more consecutive days above one of the following: the 90th percentile for maximum temperature, the 90th percentile for minimum temperature, and positive extreme heat factor (EHF) conditions. Additionally, each index is studied using a multiaspect framework measuring heat wave number, duration, participating days, and the peak and mean magnitudes. Observed climatologies and trends computed by Sen's Kendall slope estimator are presented for the Australian continent for two time periods (1951\u20132008 and 1971\u20132008). Trends in all aspects and definitions are smaller in magnitude but more significant for 1951\u20132008 than for 1971\u20132008. Considerable similarities exist in trends of the yearly number of days participating in a heat wave and yearly heat wave frequency, suggesting that the number of available heat wave days drives the number of events. Larger trends in the hottest part of a heat wave suggest that heat wave intensity is increasing faster than the mean magnitude. Although the direct results of this study cannot be inferred for other regions, the methodology has been designed as such that it is widely applicable. Furthermore, it includes a range of definitions that may be useful for a wide range of systems impacted by heat waves.", "author" : [ { "dropping-particle" : "", "family" : "Perkins", "given" : "Sarah E", "non-dropping-particle" : "", "parse-names" : false, "suffix" : "" }, { "dropping-particle" : "V", "family" : "Alexander", "given" : "L", "non-dropping-particle" : "", "parse-names" : false, "suffix" : "" } ], "container-title" : "Journal of Climate", "id" : "ITEM-4", "issue" : "13", "issued" : { "date-parts" : [ [ "2013", "7", "1" ] ] }, "page" : "4500-4517", "title" : "On the Measurement of Heat Waves", "translator" : [ { "dropping-particle" : "", "family" : "S3203", "given" : "", "non-dropping-particle" : "", "parse-names" : false, "suffix" : "" } ], "type" : "article-journal", "volume" : "26" }, "uris" : [ "http://www.mendeley.com/documents/?uuid=3a690503-43dc-413d-b9d5-395acb77a3f7" ] }, { "id" : "ITEM-5", "itemData" : { "ISBN" : "9781921232947", "abstract" : "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 "author" : [ { "dropping-particle" : "", "family" : "CSIRO and BOM", "given" : "", "non-dropping-particle" : "", "parse-names" : false, "suffix" : "" } ], "container-title" : "Climate Change in Australia: Information for Australia's Natural Resource Management Regions", "id" : "ITEM-5", "issued" : { "date-parts" : [ [ "2015" ] ] }, "page" : "216", "publisher" : "Commonwealth Scientific and Industrial Research Organisation (CSIRO) and Bureau of Meteorology (BOM)", "publisher-place" : "Australia", "title" : "Climate change in Australia: Projections for Australia's NRM regions", "translator" : [ { "dropping-particle" : "", "family" : "S1367", "given" : "Rt14", "non-dropping-particle" : "", "parse-names" : false, "suffix" : "" } ], "type" : "chapter" }, "uris" : [ "http://www.mendeley.com/documents/?uuid=f97085b0-b4e3-4752-8cfd-eea57c6d496a" ] }, { "id" : "ITEM-6",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6",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Perkins and Alexander, 2013; Wang et al., 2013c; CSIRO and BOM, 2015; Donat et al., 2016a; Alexander and Arblaster, 2017; Dunn et al., 2020)", "manualFormatting" : "(Perkins and Alexander, 2013; X.L. Wang et al., 2013a; CSIRO and BOM, 2015; Donat et al., 2016a; Alexander and Arblaster, 2017; Dunn et al., 2020)", "plainTextFormattedCitation" : "(Perkins and Alexander, 2013; Wang et al., 2013c; CSIRO and BOM, 2015; Donat et al., 2016a; Alexander and Arblaster, 2017; Dunn et al., 2020)", "previouslyFormattedCitation" : "(Perkins and Alexander, 2013; Wang et al., 2013c; CSIRO and BOM, 2015; Donat et al., 2016a; Alexander and Arblaster, 2017;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Perkins and Alexander, 2013; </w:t>
            </w:r>
            <w:ins w:id="6024" w:author="Robin Matthews" w:date="2021-07-14T21:56:00Z">
              <w:r w:rsidR="008F580C">
                <w:rPr>
                  <w:rFonts w:cs="Times New Roman"/>
                  <w:noProof/>
                  <w:color w:val="000000" w:themeColor="text1"/>
                  <w:sz w:val="16"/>
                  <w:szCs w:val="16"/>
                  <w:lang w:val="en-GB"/>
                </w:rPr>
                <w:t xml:space="preserve">X.L. </w:t>
              </w:r>
            </w:ins>
            <w:r w:rsidR="00A26296">
              <w:rPr>
                <w:rFonts w:cs="Times New Roman"/>
                <w:noProof/>
                <w:color w:val="000000" w:themeColor="text1"/>
                <w:sz w:val="16"/>
                <w:szCs w:val="16"/>
                <w:lang w:val="en-GB"/>
              </w:rPr>
              <w:t>Wang et al., 2013</w:t>
            </w:r>
            <w:ins w:id="6025" w:author="Robin Matthews" w:date="2021-07-14T21:56:00Z">
              <w:r w:rsidR="008F580C">
                <w:rPr>
                  <w:rFonts w:cs="Times New Roman"/>
                  <w:noProof/>
                  <w:color w:val="000000" w:themeColor="text1"/>
                  <w:sz w:val="16"/>
                  <w:szCs w:val="16"/>
                  <w:lang w:val="en-GB"/>
                </w:rPr>
                <w:t>a</w:t>
              </w:r>
            </w:ins>
            <w:del w:id="6026" w:author="Robin Matthews" w:date="2021-07-14T21:56:00Z">
              <w:r w:rsidR="00A26296" w:rsidDel="008F580C">
                <w:rPr>
                  <w:rFonts w:cs="Times New Roman"/>
                  <w:noProof/>
                  <w:color w:val="000000" w:themeColor="text1"/>
                  <w:sz w:val="16"/>
                  <w:szCs w:val="16"/>
                  <w:lang w:val="en-GB"/>
                </w:rPr>
                <w:delText>c</w:delText>
              </w:r>
            </w:del>
            <w:r w:rsidR="00A26296">
              <w:rPr>
                <w:rFonts w:cs="Times New Roman"/>
                <w:noProof/>
                <w:color w:val="000000" w:themeColor="text1"/>
                <w:sz w:val="16"/>
                <w:szCs w:val="16"/>
                <w:lang w:val="en-GB"/>
              </w:rPr>
              <w:t>; CSIRO and BOM, 2015; Donat et al., 2016a; Alexander and Arblaster, 2017; Dunn et al., 2020)</w:t>
            </w:r>
            <w:r w:rsidRPr="00D424AA">
              <w:rPr>
                <w:rFonts w:cs="Times New Roman"/>
                <w:color w:val="000000" w:themeColor="text1"/>
                <w:sz w:val="16"/>
                <w:szCs w:val="16"/>
                <w:lang w:val="en-GB"/>
              </w:rPr>
              <w:fldChar w:fldCharType="end"/>
            </w:r>
            <w:commentRangeEnd w:id="6023"/>
            <w:r w:rsidR="00A26296">
              <w:rPr>
                <w:rStyle w:val="Marquedecommentaire"/>
              </w:rPr>
              <w:commentReference w:id="6023"/>
            </w:r>
          </w:p>
        </w:tc>
        <w:tc>
          <w:tcPr>
            <w:tcW w:w="2158" w:type="dxa"/>
            <w:tcBorders>
              <w:top w:val="dashed" w:sz="4" w:space="0" w:color="000000"/>
            </w:tcBorders>
            <w:shd w:val="clear" w:color="auto" w:fill="FD9693"/>
          </w:tcPr>
          <w:p w14:paraId="7A955BAC" w14:textId="21A36AA0" w:rsidR="00D376F0" w:rsidRPr="00D424AA" w:rsidRDefault="00D376F0" w:rsidP="00D424AA">
            <w:pPr>
              <w:rPr>
                <w:rFonts w:eastAsiaTheme="minorHAnsi" w:cs="Times New Roman"/>
                <w:color w:val="000000" w:themeColor="text1"/>
                <w:sz w:val="16"/>
                <w:szCs w:val="16"/>
                <w:lang w:val="nb-NO" w:eastAsia="en-US"/>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6027" w:name="_Hlk77154946"/>
            <w:bookmarkStart w:id="6028" w:name="_Hlk77154993"/>
            <w:ins w:id="6029" w:author="Robin Matthews" w:date="2021-07-14T11:38:00Z">
              <w:r w:rsidR="00712803">
                <w:rPr>
                  <w:rFonts w:cs="Times New Roman"/>
                  <w:sz w:val="16"/>
                  <w:szCs w:val="16"/>
                  <w:lang w:val="en-GB"/>
                </w:rPr>
                <w:fldChar w:fldCharType="begin" w:fldLock="1"/>
              </w:r>
            </w:ins>
            <w:r w:rsidR="00DB48AC">
              <w:rPr>
                <w:rFonts w:cs="Times New Roman"/>
                <w:sz w:val="16"/>
                <w:szCs w:val="16"/>
                <w:lang w:val="en-GB"/>
              </w:rPr>
              <w: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2",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2",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3",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3",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4", "itemData" : { "DOI" : "10.1175/1520-0477-95.9.S1.1",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Bulletin of the American Meteorological Society", "id" : "ITEM-4", "issue" : "9", "issued" : { "date-parts" : [ [ "2014" ] ] }, "page" : "S26-S30", "title" : "Multimodel assessment of extreme annual\u2010mean warm anomalies during 2013 over regions of Australia and the western tropical Pacific [in \"Explaining Extreme Events of 2013 from a Climate Perspective\"]", "translator" : [ { "dropping-particle" : "", "family" : "S3388", "given" : "", "non-dropping-particle" : "", "parse-names" : false, "suffix" : "" } ], "type" : "article-journal", "volume" : "95" }, "uris" : [ "http://www.mendeley.com/documents/?uuid=098a8e54-b253-4a53-aabc-72a33449873b" ] }, { "id" : "ITEM-5",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5",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 }, { "id" : "ITEM-6", "itemData" : { "DOI" : "10.1175/1520-0477-95.9.S1.1", "author" : [ { "dropping-particle" : "", "family" : "Perkins", "given" : "S E", "non-dropping-particle" : "", "parse-names" : false, "suffix" : "" }, { "dropping-particle" : "", "family" : "Lewis", "given" : "S C", "non-dropping-particle" : "", "parse-names" : false, "suffix" : "" }, { "dropping-particle" : "", "family" : "King", "given" : "A D", "non-dropping-particle" : "", "parse-names" : false, "suffix" : "" }, { "dropping-particle" : "V", "family" : "Alexander", "given" : "L", "non-dropping-particle" : "", "parse-names" : false, "suffix" : "" } ], "container-title" : "Bulletin of the American Meteorological Society", "id" : "ITEM-6", "issue" : "9", "issued" : { "date-parts" : [ [ "2014", "9" ] ] }, "page" : "S34--S37", "title" : "Increased simulated risk of the hot Australian summer of 2012-2013 due to anthropogenic activity as measured by heatwave frequency and intensity [in \"Explaining Extreme Events of 2013 from a Climate Perspective\"]", "translator" : [ { "dropping-particle" : "", "family" : "S142", "given" : "", "non-dropping-particle" : "", "parse-names" : false, "suffix" : "" } ], "type" : "article-journal", "volume" : "95" }, "uris" : [ "http://www.mendeley.com/documents/?uuid=3e768d7d-d571-452d-851d-03ffa17d6768" ] }, { "id" : "ITEM-7", "itemData" : { "DOI" : "10.1175/1520-0477-95.9.S1.1", "author" : [ { "dropping-particle" : "", "family" : "Arblaster", "given" : "Julie M.", "non-dropping-particle" : "", "parse-names" : false, "suffix" : "" }, { "dropping-particle" : "", "family" : "Lim", "given" : "Eun-Pa", "non-dropping-particle" : "", "parse-names" : false, "suffix" : "" }, { "dropping-particle" : "", "family" : "Hendon", "given" : "Harry H.", "non-dropping-particle" : "", "parse-names" : false, "suffix" : "" }, { "dropping-particle" : "", "family" : "Trewin", "given" : "Blair", "non-dropping-particle" : "", "parse-names" : false, "suffix" : "" }, { "dropping-particle" : "", "family" : "Wheeler", "given" : "Matthew C.", "non-dropping-particle" : "", "parse-names" : false, "suffix" : "" }, { "dropping-particle" : "", "family" : "Liu", "given" : "Guo", "non-dropping-particle" : "", "parse-names" : false, "suffix" : "" }, { "dropping-particle" : "", "family" : "Braganza", "given" : "Karl", "non-dropping-particle" : "", "parse-names" : false, "suffix" : "" } ], "container-title" : "Bulletin of the American Meteorological Society", "id" : "ITEM-7", "issue" : "9", "issued" : { "date-parts" : [ [ "2014" ] ] }, "page" : "S37-S41", "title" : "Understanding Australia's hottest September on record [in \"Explaining Extreme Events of 2013 from a Climate Perspective\"]", "translator" : [ { "dropping-particle" : "", "family" : "S3551", "given" : "", "non-dropping-particle" : "", "parse-names" : false, "suffix" : "" } ], "type" : "article-journal", "volume" : "95" }, "uris" : [ "http://www.mendeley.com/documents/?uuid=f89060f1-0f8c-4920-9f47-8e25837cc3fd" ] }, { "id" : "ITEM-8", "itemData" : { "DOI" : "10.1175/BAMS-D-15-00096.1", "ISSN" : "0003-0007", "author" : [ { "dropping-particle" : "", "family" : "Hope", "given" : "Pandora", "non-dropping-particle" : "", "parse-names" : false, "suffix" : "" }, { "dropping-particle" : "", "family" : "Lim", "given" : "Eun-Pa", "non-dropping-particle" : "", "parse-names" : false, "suffix" :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8", "issue" : "12", "issued" : { "date-parts" : [ [ "2015", "12", "1" ] ] }, "page" : "S149-S153", "title" : "Contributors to the Record High Temperatures Across Australia in Late Spring 2014", "translator" : [ { "dropping-particle" : "", "family" : "S3552", "given" : "", "non-dropping-particle" : "", "parse-names" : false, "suffix" : "" } ], "type" : "article-journal", "volume" : "96" }, "uris" : [ "http://www.mendeley.com/documents/?uuid=dcdbd6f4-118b-4188-a22a-b348c23d2682" ] }, { "id" : "ITEM-9", "itemData" : { "DOI" : "10.1175/BAMS-ExplainingExtremeEvents2015.1", "author" : [ { "dropping-particle" : "", "family" : "Hope", "given" : "Pandora", "non-dropping-particle" : "", "parse-names" : false, "suffix" : "" }, { "dropping-particle" : "", "family" : "Wang", "given" : "Guomin", "non-dropping-particle" : "", "parse-names" : false, "suffix" :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9", "issue" : "12", "issued" : { "date-parts" : [ [ "2016" ] ] }, "page" : "S122-S126", "title" : "What caused the record-breaking heat across Australia in October 2015? [in \u201cExplaining Extreme Events of 2015 from a Climate Perspective\u201d]", "translator" : [ { "dropping-particle" : "", "family" : "S3549", "given" : "", "non-dropping-particle" : "", "parse-names" : false, "suffix" : "" } ], "type" : "article-journal", "volume" : "97" }, "uris" : [ "http://www.mendeley.com/documents/?uuid=9c7d69c1-47c6-4a83-8ee0-947c18e2cac6" ] }, { "id" : "ITEM-10", "itemData" : { "DOI" : "10.1175/BAMS-D-15-00074.1", "ISSN" : "0003-0007", "author" : [ { "dropping-particle" : "", "family" : "Perkins", "given" : "Sarah E.", "non-dropping-particle" : "", "parse-names" : false, "suffix" : "" }, { "dropping-particle" : "", "family" : "Gibson", "given" : "Peter B.", "non-dropping-particle" : "", "parse-names" : false, "suffix" : "" } ], "container-title" : "Bulletin of the American Meteorological Society", "id" : "ITEM-10", "issue" : "12", "issued" : { "date-parts" : [ [ "2015", "12", "1" ] ] }, "page" : "S154-S157", "title" : "Increased Risk of the 2014 Australian May Heatwave Due to Anthropogenic Activity", "translator" : [ { "dropping-particle" : "", "family" : "S3550", "given" : "", "non-dropping-particle" : "", "parse-names" : false, "suffix" : "" } ], "type" : "article-journal", "volume" : "96" }, "uris" : [ "http://www.mendeley.com/documents/?uuid=a8c7346c-f7ac-41a2-bbd1-1d9e82a06c19" ] }, { "id" : "ITEM-11", "itemData" : { "DOI" : "10.1175/BAMS-D-15-00098.1", "ISSN" : "0003-0007", "author" : [ { "dropping-particle" : "", "family" : "King", "given" : "Andrew D.", "non-dropping-particle" : "", "parse-names" : false, "suffix" : "" }, { "dropping-particle" : "", "family" : "Black", "given" : "Mitchell T.", "non-dropping-particle" : "", "parse-names" : false, "suffix" : "" }, { "dropping-particle" : "", "family" : "Karoly", "given" : "David J.", "non-dropping-particle" : "", "parse-names" : false, "suffix" : "" }, { "dropping-particle" : "", "family" : "Donat", "given" : "Markus G.", "non-dropping-particle" : "", "parse-names" : false, "suffix" : "" } ], "container-title" : "Bulletin of the American Meteorological Society", "id" : "ITEM-11", "issue" : "12", "issued" : { "date-parts" : [ [ "2015", "12", "1" ] ] }, "page" : "S141-S144", "title" : "Increased Likelihood of Brisbane, Australia, G20 Heat Event Due to Anthropogenic Climate Change", "translator" : [ { "dropping-particle" : "", "family" : "S3555", "given" : "", "non-dropping-particle" : "", "parse-names" : false, "suffix" : "" } ], "type" : "article-journal", "volume" : "96" }, "uris" : [ "http://www.mendeley.com/documents/?uuid=d05bf583-9481-4a25-9982-b212c59d0de5" ] } ], "mendeley" : { "formattedCitation" : "(Arblaster et al., 2014; Knutson et al., 2014b; Lewis and Karoly, 2014; Perkins et al., 2014; Hope et al., 2015, 2016; King et al., 2015a; Perkins and Gibson, 2015; Wang et al., 2017c; Hu et al., 2020; Seong et al., 2020)", "manualFormatting" : "(Arblaster et al., 2014; Knutson et al., 2014; Lewis and Karoly, 2014; Perkins et al., 2014; Hope et al., 2015, 2016; King et al., 2015a; Perkins and Gibson, 2015; Z. Wang et al., 2017a; Hu et al., 2020; Seong et al., 2020)", "plainTextFormattedCitation" : "(Arblaster et al., 2014; Knutson et al., 2014b; Lewis and Karoly, 2014; Perkins et al., 2014; Hope et al., 2015, 2016; King et al., 2015a; Perkins and Gibson, 2015; Wang et al., 2017c; Hu et al., 2020; Seong et al., 2020)", "previouslyFormattedCitation" : "(Arblaster et al., 2014; Knutson et al., 2014b; Lewis and Karoly, 2014; Perkins et al., 2014; Hope et al., 2015, 2016; King et al., 2015a; Perkins and Gibson, 2015; Wang et al., 2017c; Hu et al., 2020; Seong et al., 2020)" }, "properties" : { "noteIndex" : 0 }, "schema" : "https://github.com/citation-style-language/schema/raw/master/csl-citation.json" }</w:instrText>
            </w:r>
            <w:ins w:id="6030" w:author="Robin Matthews" w:date="2021-07-14T11:38:00Z">
              <w:r w:rsidR="00712803">
                <w:rPr>
                  <w:rFonts w:cs="Times New Roman"/>
                  <w:sz w:val="16"/>
                  <w:szCs w:val="16"/>
                  <w:lang w:val="en-GB"/>
                </w:rPr>
                <w:fldChar w:fldCharType="separate"/>
              </w:r>
              <w:r w:rsidR="00712803" w:rsidRPr="00B923D6">
                <w:rPr>
                  <w:rFonts w:cs="Times New Roman"/>
                  <w:noProof/>
                  <w:sz w:val="16"/>
                  <w:szCs w:val="16"/>
                  <w:lang w:val="en-GB"/>
                </w:rPr>
                <w:t>(Arblaster et al., 2014; Knutson et al., 2014; Lewis and Karoly, 2014; Perkins et al., 2014; Hope et al., 2015, 2016; King et al., 2015</w:t>
              </w:r>
              <w:r w:rsidR="00712803">
                <w:rPr>
                  <w:rFonts w:cs="Times New Roman"/>
                  <w:noProof/>
                  <w:sz w:val="16"/>
                  <w:szCs w:val="16"/>
                  <w:lang w:val="en-GB"/>
                </w:rPr>
                <w:t>a</w:t>
              </w:r>
              <w:r w:rsidR="00712803" w:rsidRPr="00B923D6">
                <w:rPr>
                  <w:rFonts w:cs="Times New Roman"/>
                  <w:noProof/>
                  <w:sz w:val="16"/>
                  <w:szCs w:val="16"/>
                  <w:lang w:val="en-GB"/>
                </w:rPr>
                <w:t xml:space="preserve">; Perkins and Gibson, 2015; </w:t>
              </w:r>
              <w:r w:rsidR="00712803">
                <w:rPr>
                  <w:rFonts w:cs="Times New Roman"/>
                  <w:noProof/>
                  <w:sz w:val="16"/>
                  <w:szCs w:val="16"/>
                  <w:lang w:val="en-GB"/>
                </w:rPr>
                <w:t xml:space="preserve">Z. </w:t>
              </w:r>
              <w:r w:rsidR="00712803" w:rsidRPr="00B923D6">
                <w:rPr>
                  <w:rFonts w:cs="Times New Roman"/>
                  <w:noProof/>
                  <w:sz w:val="16"/>
                  <w:szCs w:val="16"/>
                  <w:lang w:val="en-GB"/>
                </w:rPr>
                <w:t>Wang et al., 2017</w:t>
              </w:r>
              <w:r w:rsidR="00712803">
                <w:rPr>
                  <w:rFonts w:cs="Times New Roman"/>
                  <w:noProof/>
                  <w:sz w:val="16"/>
                  <w:szCs w:val="16"/>
                  <w:lang w:val="en-GB"/>
                </w:rPr>
                <w:t>a</w:t>
              </w:r>
              <w:r w:rsidR="00712803" w:rsidRPr="00B923D6">
                <w:rPr>
                  <w:rFonts w:cs="Times New Roman"/>
                  <w:noProof/>
                  <w:sz w:val="16"/>
                  <w:szCs w:val="16"/>
                  <w:lang w:val="en-GB"/>
                </w:rPr>
                <w:t>; Hu et al., 2020; Seong et al., 2020)</w:t>
              </w:r>
              <w:r w:rsidR="00712803">
                <w:rPr>
                  <w:rFonts w:cs="Times New Roman"/>
                  <w:sz w:val="16"/>
                  <w:szCs w:val="16"/>
                  <w:lang w:val="en-GB"/>
                </w:rPr>
                <w:fldChar w:fldCharType="end"/>
              </w:r>
              <w:r w:rsidR="00712803" w:rsidRPr="00D424AA" w:rsidDel="00712803">
                <w:rPr>
                  <w:rFonts w:cs="Times New Roman"/>
                  <w:bCs/>
                  <w:color w:val="000000" w:themeColor="text1"/>
                  <w:sz w:val="16"/>
                  <w:szCs w:val="16"/>
                  <w:lang w:val="en-GB"/>
                </w:rPr>
                <w:t xml:space="preserve"> </w:t>
              </w:r>
            </w:ins>
            <w:commentRangeStart w:id="6031"/>
            <w:del w:id="6032" w:author="Robin Matthews" w:date="2021-07-14T11:38:00Z">
              <w:r w:rsidRPr="00D424AA" w:rsidDel="00712803">
                <w:rPr>
                  <w:rFonts w:cs="Times New Roman"/>
                  <w:bCs/>
                  <w:color w:val="000000" w:themeColor="text1"/>
                  <w:sz w:val="16"/>
                  <w:szCs w:val="16"/>
                  <w:lang w:val="en-GB"/>
                </w:rPr>
                <w:delText>(</w:delText>
              </w:r>
              <w:r w:rsidRPr="00D424AA" w:rsidDel="00712803">
                <w:rPr>
                  <w:rFonts w:cs="Times New Roman"/>
                  <w:sz w:val="16"/>
                  <w:szCs w:val="16"/>
                  <w:lang w:val="en-GB"/>
                </w:rPr>
                <w:fldChar w:fldCharType="begin" w:fldLock="1"/>
              </w:r>
              <w:r w:rsidR="00FF6231" w:rsidDel="00712803">
                <w:rPr>
                  <w:rFonts w:cs="Times New Roman"/>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c;", "plainTextFormattedCitation" : "(Wang et al., 2017c)", "previouslyFormattedCitation" : "(Wang et al., 2017c)" }, "properties" : { "noteIndex" : 0 }, "schema" : "https://github.com/citation-style-language/schema/raw/master/csl-citation.json" }</w:delInstrText>
              </w:r>
              <w:r w:rsidRPr="00D424AA" w:rsidDel="00712803">
                <w:rPr>
                  <w:rFonts w:cs="Times New Roman"/>
                  <w:sz w:val="16"/>
                  <w:szCs w:val="16"/>
                  <w:lang w:val="en-GB"/>
                </w:rPr>
                <w:fldChar w:fldCharType="separate"/>
              </w:r>
              <w:r w:rsidR="00A26296" w:rsidDel="00712803">
                <w:rPr>
                  <w:rFonts w:cs="Times New Roman"/>
                  <w:noProof/>
                  <w:sz w:val="16"/>
                  <w:szCs w:val="16"/>
                  <w:lang w:val="en-GB"/>
                </w:rPr>
                <w:delText>(Wang et al., 2017c;</w:delText>
              </w:r>
              <w:r w:rsidRPr="00D424AA" w:rsidDel="00712803">
                <w:rPr>
                  <w:rFonts w:cs="Times New Roman"/>
                  <w:sz w:val="16"/>
                  <w:szCs w:val="16"/>
                  <w:lang w:val="en-GB"/>
                </w:rPr>
                <w:fldChar w:fldCharType="end"/>
              </w:r>
              <w:commentRangeEnd w:id="6031"/>
              <w:r w:rsidR="00A26296" w:rsidDel="00712803">
                <w:rPr>
                  <w:rStyle w:val="Marquedecommentaire"/>
                </w:rPr>
                <w:commentReference w:id="6031"/>
              </w:r>
              <w:r w:rsidRPr="00841A35" w:rsidDel="00712803">
                <w:rPr>
                  <w:rFonts w:cs="Times New Roman"/>
                  <w:sz w:val="16"/>
                  <w:szCs w:val="16"/>
                  <w:lang w:val="en-GB"/>
                </w:rPr>
                <w:delText xml:space="preserve"> </w:delText>
              </w:r>
              <w:commentRangeStart w:id="6033"/>
              <w:r w:rsidRPr="00D424AA" w:rsidDel="00712803">
                <w:rPr>
                  <w:rFonts w:cs="Times New Roman"/>
                  <w:sz w:val="16"/>
                  <w:szCs w:val="16"/>
                  <w:lang w:val="en-GB"/>
                </w:rPr>
                <w:fldChar w:fldCharType="begin" w:fldLock="1"/>
              </w:r>
              <w:r w:rsidR="00FF6231" w:rsidDel="00712803">
                <w:rPr>
                  <w:rFonts w:cs="Times New Roman"/>
                  <w:sz w:val="16"/>
                  <w:szCs w:val="16"/>
                  <w:lang w:val="en-GB"/>
                </w:rPr>
                <w:del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mendeley" : { "formattedCitation" : "(Hu et al., 2020)", "manualFormatting" : "Hu et al., 2020", "plainTextFormattedCitation" : "(Hu et al., 2020)", "previouslyFormattedCitation" : "(Hu et al., 2020)" }, "properties" : { "noteIndex" : 0 }, "schema" : "https://github.com/citation-style-language/schema/raw/master/csl-citation.json" }</w:delInstrText>
              </w:r>
              <w:r w:rsidRPr="00D424AA" w:rsidDel="00712803">
                <w:rPr>
                  <w:rFonts w:cs="Times New Roman"/>
                  <w:sz w:val="16"/>
                  <w:szCs w:val="16"/>
                  <w:lang w:val="en-GB"/>
                </w:rPr>
                <w:fldChar w:fldCharType="separate"/>
              </w:r>
              <w:r w:rsidR="00A26296" w:rsidDel="00712803">
                <w:rPr>
                  <w:rFonts w:cs="Times New Roman"/>
                  <w:noProof/>
                  <w:sz w:val="16"/>
                  <w:szCs w:val="16"/>
                  <w:lang w:val="en-GB"/>
                </w:rPr>
                <w:delText>Hu et al., 2020</w:delText>
              </w:r>
              <w:r w:rsidRPr="00D424AA" w:rsidDel="00712803">
                <w:rPr>
                  <w:rFonts w:cs="Times New Roman"/>
                  <w:sz w:val="16"/>
                  <w:szCs w:val="16"/>
                  <w:lang w:val="en-GB"/>
                </w:rPr>
                <w:fldChar w:fldCharType="end"/>
              </w:r>
              <w:commentRangeEnd w:id="6033"/>
              <w:r w:rsidR="00A26296" w:rsidDel="00712803">
                <w:rPr>
                  <w:rStyle w:val="Marquedecommentaire"/>
                </w:rPr>
                <w:commentReference w:id="6033"/>
              </w:r>
              <w:r w:rsidRPr="00841A35" w:rsidDel="00712803">
                <w:rPr>
                  <w:rFonts w:cs="Times New Roman"/>
                  <w:sz w:val="16"/>
                  <w:szCs w:val="16"/>
                  <w:lang w:val="en-GB"/>
                </w:rPr>
                <w:delText xml:space="preserve">; </w:delText>
              </w:r>
              <w:commentRangeStart w:id="6034"/>
              <w:r w:rsidRPr="00D424AA" w:rsidDel="00712803">
                <w:rPr>
                  <w:rFonts w:cs="Times New Roman"/>
                  <w:color w:val="000000" w:themeColor="text1"/>
                  <w:sz w:val="16"/>
                  <w:szCs w:val="16"/>
                  <w:lang w:val="en-GB"/>
                </w:rPr>
                <w:fldChar w:fldCharType="begin" w:fldLock="1"/>
              </w:r>
              <w:r w:rsidR="00FF6231" w:rsidDel="00712803">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712803">
                <w:rPr>
                  <w:rFonts w:cs="Times New Roman"/>
                  <w:color w:val="000000" w:themeColor="text1"/>
                  <w:sz w:val="16"/>
                  <w:szCs w:val="16"/>
                  <w:lang w:val="en-GB"/>
                </w:rPr>
                <w:fldChar w:fldCharType="separate"/>
              </w:r>
              <w:r w:rsidR="00A26296" w:rsidDel="00712803">
                <w:rPr>
                  <w:rFonts w:cs="Times New Roman"/>
                  <w:noProof/>
                  <w:color w:val="000000" w:themeColor="text1"/>
                  <w:sz w:val="16"/>
                  <w:szCs w:val="16"/>
                  <w:lang w:val="nb-NO"/>
                </w:rPr>
                <w:delText>Seong et al., 2020;</w:delText>
              </w:r>
              <w:r w:rsidRPr="00D424AA" w:rsidDel="00712803">
                <w:rPr>
                  <w:rFonts w:cs="Times New Roman"/>
                  <w:color w:val="000000" w:themeColor="text1"/>
                  <w:sz w:val="16"/>
                  <w:szCs w:val="16"/>
                  <w:lang w:val="en-GB"/>
                </w:rPr>
                <w:fldChar w:fldCharType="end"/>
              </w:r>
              <w:commentRangeEnd w:id="6034"/>
              <w:r w:rsidR="00A26296" w:rsidDel="00712803">
                <w:rPr>
                  <w:rStyle w:val="Marquedecommentaire"/>
                </w:rPr>
                <w:commentReference w:id="6034"/>
              </w:r>
              <w:r w:rsidRPr="00841A35" w:rsidDel="00712803">
                <w:rPr>
                  <w:rFonts w:cs="Times New Roman"/>
                  <w:sz w:val="16"/>
                  <w:szCs w:val="16"/>
                  <w:lang w:val="nb-NO"/>
                </w:rPr>
                <w:delText xml:space="preserve"> </w:delText>
              </w:r>
              <w:commentRangeStart w:id="6035"/>
              <w:r w:rsidRPr="00D424AA" w:rsidDel="00712803">
                <w:rPr>
                  <w:rFonts w:cs="Times New Roman"/>
                  <w:sz w:val="16"/>
                  <w:szCs w:val="16"/>
                  <w:lang w:val="en-GB"/>
                </w:rPr>
                <w:fldChar w:fldCharType="begin" w:fldLock="1"/>
              </w:r>
              <w:r w:rsidR="0012753B" w:rsidDel="00712803">
                <w:rPr>
                  <w:rFonts w:cs="Times New Roman"/>
                  <w:sz w:val="16"/>
                  <w:szCs w:val="16"/>
                  <w:lang w:val="nb-NO"/>
                </w:rPr>
                <w:delInstrText>ADDIN CSL_CITATION { "citationItems" : [ { "id" : "ITEM-1", "itemData" : { "DOI" : "10.1175/1520-0477-95.9.S1.1",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Bulletin of the American Meteorological Society", "id" : "ITEM-1", "issue" : "9", "issued" : { "date-parts" : [ [ "2014" ] ] }, "page" : "S26-S30", "title" : "Multimodel assessment of extreme annual\u2010mean warm anomalies during 2013 over regions of Australia and the western tropical Pacific [in \"Explaining Extreme Events of 2013 from a Climate Perspective\"]", "translator" : [ { "dropping-particle" : "", "family" : "S3388", "given" : "", "non-dropping-particle" : "", "parse-names" : false, "suffix" : "" } ], "type" : "article-journal", "volume" : "95" }, "uris" : [ "http://www.mendeley.com/documents/?uuid=098a8e54-b253-4a53-aabc-72a33449873b" ] } ], "mendeley" : { "formattedCitation" : "(Knutson et al., 2014b)", "manualFormatting" : "Knutson et al., 2014;", "plainTextFormattedCitation" : "(Knutson et al., 2014b)", "previouslyFormattedCitation" : "(Knutson et al., 2014a)" }, "properties" : { "noteIndex" : 0 }, "schema" : "https://github.com/citation-style-language/schema/raw/master/csl-citation.json" }</w:delInstrText>
              </w:r>
              <w:r w:rsidRPr="00D424AA" w:rsidDel="00712803">
                <w:rPr>
                  <w:rFonts w:cs="Times New Roman"/>
                  <w:sz w:val="16"/>
                  <w:szCs w:val="16"/>
                  <w:lang w:val="en-GB"/>
                </w:rPr>
                <w:fldChar w:fldCharType="separate"/>
              </w:r>
              <w:r w:rsidR="00A26296" w:rsidDel="00712803">
                <w:rPr>
                  <w:rFonts w:cs="Times New Roman"/>
                  <w:noProof/>
                  <w:sz w:val="16"/>
                  <w:szCs w:val="16"/>
                  <w:lang w:val="nb-NO"/>
                </w:rPr>
                <w:delText>Knutson et al., 2014;</w:delText>
              </w:r>
              <w:r w:rsidRPr="00D424AA" w:rsidDel="00712803">
                <w:rPr>
                  <w:rFonts w:cs="Times New Roman"/>
                  <w:sz w:val="16"/>
                  <w:szCs w:val="16"/>
                  <w:lang w:val="en-GB"/>
                </w:rPr>
                <w:fldChar w:fldCharType="end"/>
              </w:r>
              <w:commentRangeEnd w:id="6035"/>
              <w:r w:rsidR="00A26296" w:rsidDel="00712803">
                <w:rPr>
                  <w:rStyle w:val="Marquedecommentaire"/>
                </w:rPr>
                <w:commentReference w:id="6035"/>
              </w:r>
              <w:r w:rsidRPr="00841A35" w:rsidDel="00712803">
                <w:rPr>
                  <w:rFonts w:cs="Times New Roman"/>
                  <w:sz w:val="16"/>
                  <w:szCs w:val="16"/>
                  <w:lang w:val="nb-NO"/>
                </w:rPr>
                <w:delText xml:space="preserve"> </w:delText>
              </w:r>
              <w:commentRangeStart w:id="6036"/>
              <w:r w:rsidRPr="00D424AA" w:rsidDel="00712803">
                <w:rPr>
                  <w:rFonts w:cs="Times New Roman"/>
                  <w:sz w:val="16"/>
                  <w:szCs w:val="16"/>
                  <w:lang w:val="en-GB"/>
                </w:rPr>
                <w:fldChar w:fldCharType="begin" w:fldLock="1"/>
              </w:r>
              <w:r w:rsidR="00FF6231" w:rsidDel="00712803">
                <w:rPr>
                  <w:rFonts w:cs="Times New Roman"/>
                  <w:sz w:val="16"/>
                  <w:szCs w:val="16"/>
                  <w:lang w:val="nb-NO"/>
                </w:rPr>
                <w:delInstrText>ADDIN CSL_CITATION { "citationItems" : [ { "id" : "ITEM-1",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1",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 } ], "mendeley" : { "formattedCitation" : "(Lewis and Karoly, 2014)", "manualFormatting" : "Lewis and Karoly, 2014;", "plainTextFormattedCitation" : "(Lewis and Karoly, 2014)", "previouslyFormattedCitation" : "(Lewis and Karoly, 2014)" }, "properties" : { "noteIndex" : 0 }, "schema" : "https://github.com/citation-style-language/schema/raw/master/csl-citation.json" }</w:delInstrText>
              </w:r>
              <w:r w:rsidRPr="00D424AA" w:rsidDel="00712803">
                <w:rPr>
                  <w:rFonts w:cs="Times New Roman"/>
                  <w:sz w:val="16"/>
                  <w:szCs w:val="16"/>
                  <w:lang w:val="en-GB"/>
                </w:rPr>
                <w:fldChar w:fldCharType="separate"/>
              </w:r>
              <w:r w:rsidR="00A26296" w:rsidDel="00712803">
                <w:rPr>
                  <w:rFonts w:cs="Times New Roman"/>
                  <w:noProof/>
                  <w:sz w:val="16"/>
                  <w:szCs w:val="16"/>
                  <w:lang w:val="nb-NO"/>
                </w:rPr>
                <w:delText>Lewis and Karoly, 2014;</w:delText>
              </w:r>
              <w:r w:rsidRPr="00D424AA" w:rsidDel="00712803">
                <w:rPr>
                  <w:rFonts w:cs="Times New Roman"/>
                  <w:sz w:val="16"/>
                  <w:szCs w:val="16"/>
                  <w:lang w:val="en-GB"/>
                </w:rPr>
                <w:fldChar w:fldCharType="end"/>
              </w:r>
              <w:commentRangeEnd w:id="6036"/>
              <w:r w:rsidR="00A26296" w:rsidDel="00712803">
                <w:rPr>
                  <w:rStyle w:val="Marquedecommentaire"/>
                </w:rPr>
                <w:commentReference w:id="6036"/>
              </w:r>
              <w:r w:rsidRPr="00841A35" w:rsidDel="00712803">
                <w:rPr>
                  <w:rFonts w:cs="Times New Roman"/>
                  <w:sz w:val="16"/>
                  <w:szCs w:val="16"/>
                  <w:lang w:val="nb-NO"/>
                </w:rPr>
                <w:delText xml:space="preserve"> </w:delText>
              </w:r>
              <w:commentRangeStart w:id="6037"/>
              <w:r w:rsidRPr="00D424AA" w:rsidDel="00712803">
                <w:rPr>
                  <w:rFonts w:cs="Times New Roman"/>
                  <w:sz w:val="16"/>
                  <w:szCs w:val="16"/>
                  <w:lang w:val="en-GB"/>
                </w:rPr>
                <w:fldChar w:fldCharType="begin" w:fldLock="1"/>
              </w:r>
              <w:r w:rsidR="00FF6231" w:rsidDel="00712803">
                <w:rPr>
                  <w:rFonts w:cs="Times New Roman"/>
                  <w:sz w:val="16"/>
                  <w:szCs w:val="16"/>
                  <w:lang w:val="nb-NO"/>
                </w:rPr>
                <w:delInstrText>ADDIN CSL_CITATION { "citationItems" : [ { "id" : "ITEM-1", "itemData" : { "DOI" : "10.1175/1520-0477-95.9.S1.1", "author" : [ { "dropping-particle" : "", "family" : "Perkins", "given" : "S E", "non-dropping-particle" : "", "parse-names" : false, "suffix" : "" }, { "dropping-particle" : "", "family" : "Lewis", "given" : "S C", "non-dropping-particle" : "", "parse-names" : false, "suffix" : "" }, { "dropping-particle" : "", "family" : "King", "given" : "A D", "non-dropping-particle" : "", "parse-names" : false, "suffix" : "" }, { "dropping-particle" : "V", "family" : "Alexander", "given" : "L", "non-dropping-particle" : "", "parse-names" : false, "suffix" : "" } ], "container-title" : "Bulletin of the American Meteorological Society", "id" : "ITEM-1", "issue" : "9", "issued" : { "date-parts" : [ [ "2014", "9" ] ] }, "page" : "S34--S37", "title" : "Increased simulated risk of the hot Australian summer of 2012-2013 due to anthropogenic activity as measured by heatwave frequency and intensity [in \"Explaining Extreme Events of 2013 from a Climate Perspective\"]", "translator" : [ { "dropping-particle" : "", "family" : "S142", "given" : "", "non-dropping-particle" : "", "parse-names" : false, "suffix" : "" } ], "type" : "article-journal", "volume" : "95" }, "uris" : [ "http://www.mendeley.com/documents/?uuid=3e768d7d-d571-452d-851d-03ffa17d6768" ] } ], "mendeley" : { "formattedCitation" : "(Perkins et al., 2014)", "manualFormatting" : "Perkins et al., 2014;", "plainTextFormattedCitation" : "(Perkins et al., 2014)", "previouslyFormattedCitation" : "(Perkins et al., 2014)" }, "properties" : { "noteIndex" : 0 }, "schema" : "https://github.com/citation-style-language/schema/raw/master/csl-citation.json" }</w:delInstrText>
              </w:r>
              <w:r w:rsidRPr="00D424AA" w:rsidDel="00712803">
                <w:rPr>
                  <w:rFonts w:cs="Times New Roman"/>
                  <w:sz w:val="16"/>
                  <w:szCs w:val="16"/>
                  <w:lang w:val="en-GB"/>
                </w:rPr>
                <w:fldChar w:fldCharType="separate"/>
              </w:r>
              <w:r w:rsidR="00A26296" w:rsidDel="00712803">
                <w:rPr>
                  <w:rFonts w:cs="Times New Roman"/>
                  <w:noProof/>
                  <w:sz w:val="16"/>
                  <w:szCs w:val="16"/>
                  <w:lang w:val="nb-NO"/>
                </w:rPr>
                <w:delText>Perkins et al., 2014;</w:delText>
              </w:r>
              <w:r w:rsidRPr="00D424AA" w:rsidDel="00712803">
                <w:rPr>
                  <w:rFonts w:cs="Times New Roman"/>
                  <w:sz w:val="16"/>
                  <w:szCs w:val="16"/>
                  <w:lang w:val="en-GB"/>
                </w:rPr>
                <w:fldChar w:fldCharType="end"/>
              </w:r>
              <w:commentRangeEnd w:id="6037"/>
              <w:r w:rsidR="00A26296" w:rsidDel="00712803">
                <w:rPr>
                  <w:rStyle w:val="Marquedecommentaire"/>
                </w:rPr>
                <w:commentReference w:id="6037"/>
              </w:r>
              <w:r w:rsidRPr="00841A35" w:rsidDel="00712803">
                <w:rPr>
                  <w:rFonts w:cs="Times New Roman"/>
                  <w:sz w:val="16"/>
                  <w:szCs w:val="16"/>
                  <w:lang w:val="nb-NO"/>
                </w:rPr>
                <w:delText xml:space="preserve"> </w:delText>
              </w:r>
              <w:commentRangeStart w:id="6038"/>
              <w:r w:rsidRPr="00D424AA" w:rsidDel="00712803">
                <w:rPr>
                  <w:rFonts w:cs="Times New Roman"/>
                  <w:color w:val="000000" w:themeColor="text1"/>
                  <w:sz w:val="16"/>
                  <w:szCs w:val="16"/>
                  <w:lang w:val="en-GB"/>
                </w:rPr>
                <w:fldChar w:fldCharType="begin" w:fldLock="1"/>
              </w:r>
              <w:r w:rsidR="00FF6231" w:rsidDel="00712803">
                <w:rPr>
                  <w:rFonts w:cs="Times New Roman"/>
                  <w:color w:val="000000" w:themeColor="text1"/>
                  <w:sz w:val="16"/>
                  <w:szCs w:val="16"/>
                  <w:lang w:val="nb-NO"/>
                </w:rPr>
                <w:delInstrText>ADDIN CSL_CITATION { "citationItems" : [ { "id" : "ITEM-1", "itemData" : { "DOI" : "10.1175/1520-0477-95.9.S1.1", "author" : [ { "dropping-particle" : "", "family" : "Arblaster", "given" : "Julie M.", "non-dropping-particle" : "", "parse-names" : false, "suffix" : "" }, { "dropping-particle" : "", "family" : "Lim", "given" : "Eun-Pa", "non-dropping-particle" : "", "parse-names" : false, "suffix" : "" }, { "dropping-particle" : "", "family" : "Hendon", "given" : "Harry H.", "non-dropping-particle" : "", "parse-names" : false, "suffix" : "" }, { "dropping-particle" : "", "family" : "Trewin", "given" : "Blair", "non-dropping-particle" : "", "parse-names" : false, "suffix" : "" }, { "dropping-particle" : "", "family" : "Wheeler", "given" : "Matthew C.", "non-dropping-particle" : "", "parse-names" : false, "suffix" : "" }, { "dropping-particle" : "", "family" : "Liu", "given" : "Guo", "non-dropping-particle" : "", "parse-names" : false, "suffix" : "" }, { "dropping-particle" : "", "family" : "Braganza", "given" : "Karl", "non-dropping-particle" : "", "parse-names" : false, "suffix" : "" } ], "container-title" : "Bulletin of the American Meteorological Society", "id" : "ITEM-1", "issue" : "9", "issued" : { "date-parts" : [ [ "2014" ] ] }, "page" : "S37-S41", "title" : "Understanding Australia's hottest September on record [in \"Explaining Extreme Events of 2013 from a Climate Perspective\"]", "translator" : [ { "dropping-particle" : "", "family" : "S3551", "given" : "", "non-dropping-particle" : "", "parse-names" : false, "suffix" : "" } ], "type" : "article-journal", "volume" : "95" }, "uris" : [ "http://www.mendeley.com/documents/?uuid=f89060f1-0f8c-4920-9f47-8e25837cc3fd" ] } ], "mendeley" : { "formattedCitation" : "(Arblaster et al., 2014)", "manualFormatting" : "Arblaster et al., 2014;", "plainTextFormattedCitation" : "(Arblaster et al., 2014)", "previouslyFormattedCitation" : "(Arblaster et al., 2014)" }, "properties" : { "noteIndex" : 0 }, "schema" : "https://github.com/citation-style-language/schema/raw/master/csl-citation.json" }</w:delInstrText>
              </w:r>
              <w:r w:rsidRPr="00D424AA" w:rsidDel="00712803">
                <w:rPr>
                  <w:rFonts w:cs="Times New Roman"/>
                  <w:color w:val="000000" w:themeColor="text1"/>
                  <w:sz w:val="16"/>
                  <w:szCs w:val="16"/>
                  <w:lang w:val="en-GB"/>
                </w:rPr>
                <w:fldChar w:fldCharType="separate"/>
              </w:r>
              <w:r w:rsidR="00A26296" w:rsidDel="00712803">
                <w:rPr>
                  <w:rFonts w:cs="Times New Roman"/>
                  <w:noProof/>
                  <w:color w:val="000000" w:themeColor="text1"/>
                  <w:sz w:val="16"/>
                  <w:szCs w:val="16"/>
                  <w:lang w:val="nb-NO"/>
                </w:rPr>
                <w:delText>Arblaster et al., 2014;</w:delText>
              </w:r>
              <w:r w:rsidRPr="00D424AA" w:rsidDel="00712803">
                <w:rPr>
                  <w:rFonts w:cs="Times New Roman"/>
                  <w:color w:val="000000" w:themeColor="text1"/>
                  <w:sz w:val="16"/>
                  <w:szCs w:val="16"/>
                  <w:lang w:val="en-GB"/>
                </w:rPr>
                <w:fldChar w:fldCharType="end"/>
              </w:r>
              <w:commentRangeEnd w:id="6038"/>
              <w:r w:rsidR="00A26296" w:rsidDel="00712803">
                <w:rPr>
                  <w:rStyle w:val="Marquedecommentaire"/>
                </w:rPr>
                <w:commentReference w:id="6038"/>
              </w:r>
              <w:r w:rsidRPr="00841A35" w:rsidDel="00712803">
                <w:rPr>
                  <w:rFonts w:cs="Times New Roman"/>
                  <w:color w:val="000000" w:themeColor="text1"/>
                  <w:sz w:val="16"/>
                  <w:szCs w:val="16"/>
                  <w:lang w:val="nb-NO"/>
                </w:rPr>
                <w:delText xml:space="preserve"> </w:delText>
              </w:r>
              <w:commentRangeStart w:id="6039"/>
              <w:r w:rsidRPr="00D424AA" w:rsidDel="00712803">
                <w:rPr>
                  <w:rFonts w:cs="Times New Roman"/>
                  <w:color w:val="000000" w:themeColor="text1"/>
                  <w:sz w:val="16"/>
                  <w:szCs w:val="16"/>
                  <w:lang w:val="en-GB"/>
                </w:rPr>
                <w:fldChar w:fldCharType="begin" w:fldLock="1"/>
              </w:r>
              <w:r w:rsidR="00FF6231" w:rsidDel="00712803">
                <w:rPr>
                  <w:rFonts w:cs="Times New Roman"/>
                  <w:color w:val="000000" w:themeColor="text1"/>
                  <w:sz w:val="16"/>
                  <w:szCs w:val="16"/>
                  <w:lang w:val="nb-NO"/>
                </w:rPr>
                <w:delInstrText>ADDIN CSL_CITATION { "citationItems" : [ { "id" : "ITEM-1", "itemData" : { "DOI" : "10.1175/BAMS-D-15-00096.1", "ISSN" : "0003-0007", "author" : [ { "dropping-particle" : "", "family" : "Hope", "given" : "Pandora", "non-dropping-particle" : "", "parse-names" : false, "suffix" : "" }, { "dropping-particle" : "", "family" : "Lim", "given" : "Eun-Pa", "non-dropping-particle" : "", "parse-names" : false, "suffix" :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1", "issue" : "12", "issued" : { "date-parts" : [ [ "2015", "12", "1" ] ] }, "page" : "S149-S153", "title" : "Contributors to the Record High Temperatures Across Australia in Late Spring 2014", "translator" : [ { "dropping-particle" : "", "family" : "S3552", "given" : "", "non-dropping-particle" : "", "parse-names" : false, "suffix" : "" } ], "type" : "article-journal", "volume" : "96" }, "uris" : [ "http://www.mendeley.com/documents/?uuid=dcdbd6f4-118b-4188-a22a-b348c23d2682" ] }, { "id" : "ITEM-2", "itemData" : { "DOI" : "10.1175/BAMS-ExplainingExtremeEvents2015.1", "author" : [ { "dropping-particle" : "", "family" : "Hope", "given" : "Pandora", "non-dropping-particle" : "", "parse-names" : false, "suffix" : "" }, { "dropping-particle" : "", "family" : "Wang", "given" : "Guomin", "non-dropping-particle" : "", "parse-names" : false, "suffix" :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2", "issue" : "12", "issued" : { "date-parts" : [ [ "2016" ] ] }, "page" : "S122-S126", "title" : "What caused the record-breaking heat across Australia in October 2015? [in \u201cExplaining Extreme Events of 2015 from a Climate Perspective\u201d]", "translator" : [ { "dropping-particle" : "", "family" : "S3549", "given" : "", "non-dropping-particle" : "", "parse-names" : false, "suffix" : "" } ], "type" : "article-journal", "volume" : "97" }, "uris" : [ "http://www.mendeley.com/documents/?uuid=9c7d69c1-47c6-4a83-8ee0-947c18e2cac6" ] } ], "mendeley" : { "formattedCitation" : "(Hope et al., 2015, 2016)", "manualFormatting" : "Hope et al., 2015, 2016;", "plainTextFormattedCitation" : "(Hope et al., 2015, 2016)", "previouslyFormattedCitation" : "(Hope et al., 2015, 2016)" }, "properties" : { "noteIndex" : 0 }, "schema" : "https://github.com/citation-style-language/schema/raw/master/csl-citation.json" }</w:delInstrText>
              </w:r>
              <w:r w:rsidRPr="00D424AA" w:rsidDel="00712803">
                <w:rPr>
                  <w:rFonts w:cs="Times New Roman"/>
                  <w:color w:val="000000" w:themeColor="text1"/>
                  <w:sz w:val="16"/>
                  <w:szCs w:val="16"/>
                  <w:lang w:val="en-GB"/>
                </w:rPr>
                <w:fldChar w:fldCharType="separate"/>
              </w:r>
              <w:r w:rsidR="00A26296" w:rsidDel="00712803">
                <w:rPr>
                  <w:rFonts w:cs="Times New Roman"/>
                  <w:noProof/>
                  <w:color w:val="000000" w:themeColor="text1"/>
                  <w:sz w:val="16"/>
                  <w:szCs w:val="16"/>
                  <w:lang w:val="nb-NO"/>
                </w:rPr>
                <w:delText>Hope et al., 2015, 2016;</w:delText>
              </w:r>
              <w:r w:rsidRPr="00D424AA" w:rsidDel="00712803">
                <w:rPr>
                  <w:rFonts w:cs="Times New Roman"/>
                  <w:color w:val="000000" w:themeColor="text1"/>
                  <w:sz w:val="16"/>
                  <w:szCs w:val="16"/>
                  <w:lang w:val="en-GB"/>
                </w:rPr>
                <w:fldChar w:fldCharType="end"/>
              </w:r>
              <w:commentRangeEnd w:id="6039"/>
              <w:r w:rsidR="00A26296" w:rsidDel="00712803">
                <w:rPr>
                  <w:rStyle w:val="Marquedecommentaire"/>
                </w:rPr>
                <w:commentReference w:id="6039"/>
              </w:r>
              <w:r w:rsidRPr="00841A35" w:rsidDel="00712803">
                <w:rPr>
                  <w:rFonts w:cs="Times New Roman"/>
                  <w:color w:val="000000" w:themeColor="text1"/>
                  <w:sz w:val="16"/>
                  <w:szCs w:val="16"/>
                  <w:lang w:val="nb-NO"/>
                </w:rPr>
                <w:delText xml:space="preserve"> </w:delText>
              </w:r>
              <w:commentRangeStart w:id="6040"/>
              <w:r w:rsidRPr="00D424AA" w:rsidDel="00712803">
                <w:rPr>
                  <w:rFonts w:cs="Times New Roman"/>
                  <w:color w:val="000000" w:themeColor="text1"/>
                  <w:sz w:val="16"/>
                  <w:szCs w:val="16"/>
                  <w:lang w:val="en-GB"/>
                </w:rPr>
                <w:fldChar w:fldCharType="begin" w:fldLock="1"/>
              </w:r>
              <w:r w:rsidR="00FF6231" w:rsidDel="00712803">
                <w:rPr>
                  <w:rFonts w:cs="Times New Roman"/>
                  <w:color w:val="000000" w:themeColor="text1"/>
                  <w:sz w:val="16"/>
                  <w:szCs w:val="16"/>
                  <w:lang w:val="nb-NO"/>
                </w:rPr>
                <w:delInstrText>ADDIN CSL_CITATION { "citationItems" : [ { "id" : "ITEM-1", "itemData" : { "DOI" : "10.1175/BAMS-D-15-00074.1", "ISSN" : "0003-0007", "author" : [ { "dropping-particle" : "", "family" : "Perkins", "given" : "Sarah E.", "non-dropping-particle" : "", "parse-names" : false, "suffix" : "" }, { "dropping-particle" : "", "family" : "Gibson", "given" : "Peter B.", "non-dropping-particle" : "", "parse-names" : false, "suffix" : "" } ], "container-title" : "Bulletin of the American Meteorological Society", "id" : "ITEM-1", "issue" : "12", "issued" : { "date-parts" : [ [ "2015", "12", "1" ] ] }, "page" : "S154-S157", "title" : "Increased Risk of the 2014 Australian May Heatwave Due to Anthropogenic Activity", "translator" : [ { "dropping-particle" : "", "family" : "S3550", "given" : "", "non-dropping-particle" : "", "parse-names" : false, "suffix" : "" } ], "type" : "article-journal", "volume" : "96" }, "uris" : [ "http://www.mendeley.com/documents/?uuid=a8c7346c-f7ac-41a2-bbd1-1d9e82a06c19" ] } ], "mendeley" : { "formattedCitation" : "(Perkins and Gibson, 2015)", "manualFormatting" : "Perkins and Gibson, 2015;", "plainTextFormattedCitation" : "(Perkins and Gibson, 2015)", "previouslyFormattedCitation" : "(Perkins and Gibson, 2015)" }, "properties" : { "noteIndex" : 0 }, "schema" : "https://github.com/citation-style-language/schema/raw/master/csl-citation.json" }</w:delInstrText>
              </w:r>
              <w:r w:rsidRPr="00D424AA" w:rsidDel="00712803">
                <w:rPr>
                  <w:rFonts w:cs="Times New Roman"/>
                  <w:color w:val="000000" w:themeColor="text1"/>
                  <w:sz w:val="16"/>
                  <w:szCs w:val="16"/>
                  <w:lang w:val="en-GB"/>
                </w:rPr>
                <w:fldChar w:fldCharType="separate"/>
              </w:r>
              <w:r w:rsidR="00A26296" w:rsidDel="00712803">
                <w:rPr>
                  <w:rFonts w:cs="Times New Roman"/>
                  <w:noProof/>
                  <w:color w:val="000000" w:themeColor="text1"/>
                  <w:sz w:val="16"/>
                  <w:szCs w:val="16"/>
                  <w:lang w:val="nb-NO"/>
                </w:rPr>
                <w:delText>Perkins and Gibson, 2015;</w:delText>
              </w:r>
              <w:r w:rsidRPr="00D424AA" w:rsidDel="00712803">
                <w:rPr>
                  <w:rFonts w:cs="Times New Roman"/>
                  <w:color w:val="000000" w:themeColor="text1"/>
                  <w:sz w:val="16"/>
                  <w:szCs w:val="16"/>
                  <w:lang w:val="en-GB"/>
                </w:rPr>
                <w:fldChar w:fldCharType="end"/>
              </w:r>
              <w:commentRangeEnd w:id="6040"/>
              <w:r w:rsidR="00A26296" w:rsidDel="00712803">
                <w:rPr>
                  <w:rStyle w:val="Marquedecommentaire"/>
                </w:rPr>
                <w:commentReference w:id="6040"/>
              </w:r>
              <w:r w:rsidRPr="00841A35" w:rsidDel="00712803">
                <w:rPr>
                  <w:rFonts w:cs="Times New Roman"/>
                  <w:color w:val="000000" w:themeColor="text1"/>
                  <w:sz w:val="16"/>
                  <w:szCs w:val="16"/>
                  <w:lang w:val="nb-NO"/>
                </w:rPr>
                <w:delText xml:space="preserve"> </w:delText>
              </w:r>
              <w:commentRangeStart w:id="6041"/>
              <w:r w:rsidRPr="00D424AA" w:rsidDel="00712803">
                <w:rPr>
                  <w:rFonts w:cs="Times New Roman"/>
                  <w:color w:val="000000" w:themeColor="text1"/>
                  <w:sz w:val="16"/>
                  <w:szCs w:val="16"/>
                  <w:lang w:val="en-GB"/>
                </w:rPr>
                <w:fldChar w:fldCharType="begin" w:fldLock="1"/>
              </w:r>
              <w:r w:rsidR="00FF6231" w:rsidDel="00712803">
                <w:rPr>
                  <w:rFonts w:cs="Times New Roman"/>
                  <w:color w:val="000000" w:themeColor="text1"/>
                  <w:sz w:val="16"/>
                  <w:szCs w:val="16"/>
                  <w:lang w:val="nb-NO"/>
                </w:rPr>
                <w:delInstrText>ADDIN CSL_CITATION { "citationItems" : [ { "id" : "ITEM-1", "itemData" : { "DOI" : "10.1175/BAMS-D-15-00098.1", "ISSN" : "0003-0007", "author" : [ { "dropping-particle" : "", "family" : "King", "given" : "Andrew D.", "non-dropping-particle" : "", "parse-names" : false, "suffix" : "" }, { "dropping-particle" : "", "family" : "Black", "given" : "Mitchell T.", "non-dropping-particle" : "", "parse-names" : false, "suffix" : "" }, { "dropping-particle" : "", "family" : "Karoly", "given" : "David J.", "non-dropping-particle" : "", "parse-names" : false, "suffix" : "" }, { "dropping-particle" : "", "family" : "Donat", "given" : "Markus G.", "non-dropping-particle" : "", "parse-names" : false, "suffix" : "" } ], "container-title" : "Bulletin of the American Meteorological Society", "id" : "ITEM-1", "issue" : "12", "issued" : { "date-parts" : [ [ "2015", "12", "1" ] ] }, "page" : "S141-S144", "title" : "Increased Likelihood of Brisbane, Australia, G20 Heat Event Due to Anthropogenic Climate Change", "translator" : [ { "dropping-particle" : "", "family" : "S3555", "given" : "", "non-dropping-particle" : "", "parse-names" : false, "suffix" : "" } ], "type" : "article-journal", "volume" : "96" }, "uris" : [ "http://www.mendeley.com/documents/?uuid=d05bf583-9481-4a25-9982-b212c59d0de5" ] } ], "mendeley" : { "formattedCitation" : "(King et al., 2015a)", "manualFormatting" : "King et al., 2015)", "plainTextFormattedCitation" : "(King et al., 2015a)", "previouslyFormattedCitation" : "(King et al., 2015a)" }, "properties" : { "noteIndex" : 0 }, "schema" : "https://github.com/citation-style-language/schema/raw/master/csl-citation.json" }</w:delInstrText>
              </w:r>
              <w:r w:rsidRPr="00D424AA" w:rsidDel="00712803">
                <w:rPr>
                  <w:rFonts w:cs="Times New Roman"/>
                  <w:color w:val="000000" w:themeColor="text1"/>
                  <w:sz w:val="16"/>
                  <w:szCs w:val="16"/>
                  <w:lang w:val="en-GB"/>
                </w:rPr>
                <w:fldChar w:fldCharType="separate"/>
              </w:r>
              <w:r w:rsidR="00A26296" w:rsidDel="00712803">
                <w:rPr>
                  <w:rFonts w:cs="Times New Roman"/>
                  <w:noProof/>
                  <w:color w:val="000000" w:themeColor="text1"/>
                  <w:sz w:val="16"/>
                  <w:szCs w:val="16"/>
                  <w:lang w:val="nb-NO"/>
                </w:rPr>
                <w:delText>King et al., 2015)</w:delText>
              </w:r>
              <w:r w:rsidRPr="00D424AA" w:rsidDel="00712803">
                <w:rPr>
                  <w:rFonts w:cs="Times New Roman"/>
                  <w:color w:val="000000" w:themeColor="text1"/>
                  <w:sz w:val="16"/>
                  <w:szCs w:val="16"/>
                  <w:lang w:val="en-GB"/>
                </w:rPr>
                <w:fldChar w:fldCharType="end"/>
              </w:r>
              <w:commentRangeEnd w:id="6041"/>
              <w:r w:rsidR="00A26296" w:rsidDel="00712803">
                <w:rPr>
                  <w:rStyle w:val="Marquedecommentaire"/>
                </w:rPr>
                <w:commentReference w:id="6041"/>
              </w:r>
            </w:del>
            <w:r w:rsidRPr="00841A35">
              <w:rPr>
                <w:rFonts w:eastAsiaTheme="minorHAnsi" w:cs="Times New Roman"/>
                <w:color w:val="000000" w:themeColor="text1"/>
                <w:sz w:val="16"/>
                <w:szCs w:val="16"/>
                <w:lang w:val="nb-NO" w:eastAsia="en-US"/>
              </w:rPr>
              <w:t xml:space="preserve"> </w:t>
            </w:r>
            <w:bookmarkEnd w:id="6027"/>
          </w:p>
          <w:bookmarkEnd w:id="6028"/>
          <w:p w14:paraId="4EEAC3C7" w14:textId="77777777" w:rsidR="00D376F0" w:rsidRPr="00D424AA" w:rsidRDefault="00D376F0" w:rsidP="00D424AA">
            <w:pPr>
              <w:rPr>
                <w:rFonts w:eastAsiaTheme="minorHAnsi" w:cs="Times New Roman"/>
                <w:color w:val="000000" w:themeColor="text1"/>
                <w:sz w:val="16"/>
                <w:szCs w:val="16"/>
                <w:lang w:val="nb-NO" w:eastAsia="en-US"/>
              </w:rPr>
            </w:pPr>
          </w:p>
        </w:tc>
        <w:tc>
          <w:tcPr>
            <w:tcW w:w="2158" w:type="dxa"/>
            <w:tcBorders>
              <w:top w:val="dashed" w:sz="4" w:space="0" w:color="000000"/>
            </w:tcBorders>
            <w:shd w:val="clear" w:color="auto" w:fill="FD9693"/>
            <w:tcMar>
              <w:top w:w="40" w:type="dxa"/>
              <w:left w:w="0" w:type="dxa"/>
              <w:bottom w:w="40" w:type="dxa"/>
              <w:right w:w="0" w:type="dxa"/>
            </w:tcMar>
          </w:tcPr>
          <w:p w14:paraId="1F659185" w14:textId="59A16EE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042"/>
            <w:r w:rsidRPr="00D424AA">
              <w:rPr>
                <w:rFonts w:cs="Times New Roman"/>
                <w:color w:val="000000" w:themeColor="text1"/>
                <w:sz w:val="16"/>
                <w:szCs w:val="16"/>
                <w:lang w:val="en-GB"/>
              </w:rPr>
              <w:fldChar w:fldCharType="begin" w:fldLock="1"/>
            </w:r>
            <w:ins w:id="6043" w:author="Robin Matthews" w:date="2021-07-14T11:38:00Z">
              <w:r w:rsidR="00087B3D">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044" w:author="Robin Matthews" w:date="2021-07-14T11:38:00Z">
              <w:r w:rsidR="00FC4C2D" w:rsidDel="00087B3D">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045" w:author="Robin Matthews" w:date="2021-07-14T11:38:00Z">
              <w:r w:rsidR="00087B3D">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042"/>
            <w:r w:rsidR="00A26296">
              <w:rPr>
                <w:rStyle w:val="Marquedecommentaire"/>
              </w:rPr>
              <w:commentReference w:id="6042"/>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6046"/>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047" w:author="Robin Matthews" w:date="2021-07-14T11:39:00Z">
              <w:r w:rsidR="00087B3D">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048" w:author="Robin Matthews" w:date="2021-07-14T11:39:00Z">
              <w:r w:rsidR="00087B3D">
                <w:rPr>
                  <w:rFonts w:cs="Times New Roman"/>
                  <w:noProof/>
                  <w:color w:val="000000" w:themeColor="text1"/>
                  <w:sz w:val="16"/>
                  <w:szCs w:val="16"/>
                  <w:lang w:val="en-GB"/>
                </w:rPr>
                <w:t>0)</w:t>
              </w:r>
            </w:ins>
            <w:del w:id="6049" w:author="Robin Matthews" w:date="2021-07-14T11:39:00Z">
              <w:r w:rsidR="00A26296" w:rsidDel="00087B3D">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046"/>
            <w:r w:rsidR="00A26296">
              <w:rPr>
                <w:rStyle w:val="Marquedecommentaire"/>
              </w:rPr>
              <w:commentReference w:id="6046"/>
            </w:r>
            <w:del w:id="6050" w:author="Robin Matthews" w:date="2021-07-14T11:39:00Z">
              <w:r w:rsidRPr="00841A35" w:rsidDel="00087B3D">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1°C in annual TXx and TNn compared to </w:t>
            </w:r>
            <w:r w:rsidRPr="00D424AA">
              <w:rPr>
                <w:rFonts w:cs="Times New Roman"/>
                <w:color w:val="000000" w:themeColor="text1"/>
                <w:sz w:val="16"/>
                <w:szCs w:val="16"/>
                <w:lang w:val="en-GB"/>
              </w:rPr>
              <w:t>pre-industrial (Annex).</w:t>
            </w:r>
          </w:p>
          <w:p w14:paraId="168C6832" w14:textId="77777777" w:rsidR="00D376F0" w:rsidRPr="00D424AA" w:rsidRDefault="00D376F0" w:rsidP="00D424AA">
            <w:pPr>
              <w:rPr>
                <w:rFonts w:cs="Times New Roman"/>
                <w:color w:val="000000" w:themeColor="text1"/>
                <w:sz w:val="16"/>
                <w:szCs w:val="16"/>
                <w:lang w:val="en-GB"/>
              </w:rPr>
            </w:pPr>
          </w:p>
          <w:p w14:paraId="23860794" w14:textId="47087264"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FF6365"/>
            <w:tcMar>
              <w:top w:w="40" w:type="dxa"/>
              <w:left w:w="40" w:type="dxa"/>
              <w:bottom w:w="40" w:type="dxa"/>
              <w:right w:w="40" w:type="dxa"/>
            </w:tcMar>
          </w:tcPr>
          <w:p w14:paraId="67DD8231" w14:textId="178D34A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051"/>
            <w:r w:rsidRPr="00D424AA">
              <w:rPr>
                <w:rFonts w:cs="Times New Roman"/>
                <w:color w:val="000000" w:themeColor="text1"/>
                <w:sz w:val="16"/>
                <w:szCs w:val="16"/>
                <w:lang w:val="en-GB"/>
              </w:rPr>
              <w:fldChar w:fldCharType="begin" w:fldLock="1"/>
            </w:r>
            <w:ins w:id="6052" w:author="Robin Matthews" w:date="2021-07-14T11:39:00Z">
              <w:r w:rsidR="00087B3D">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053" w:author="Robin Matthews" w:date="2021-07-14T11:39:00Z">
              <w:r w:rsidR="00FC4C2D" w:rsidDel="00087B3D">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054" w:author="Robin Matthews" w:date="2021-07-14T11:39:00Z">
              <w:r w:rsidR="00087B3D">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051"/>
            <w:r w:rsidR="00A26296">
              <w:rPr>
                <w:rStyle w:val="Marquedecommentaire"/>
              </w:rPr>
              <w:commentReference w:id="6051"/>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6055"/>
            <w:r w:rsidRPr="00D424AA">
              <w:rPr>
                <w:rFonts w:cs="Times New Roman"/>
                <w:color w:val="000000" w:themeColor="text1"/>
                <w:sz w:val="16"/>
                <w:szCs w:val="16"/>
                <w:lang w:val="en-GB"/>
              </w:rPr>
              <w:fldChar w:fldCharType="begin" w:fldLock="1"/>
            </w:r>
            <w:ins w:id="6056" w:author="Robin Matthews" w:date="2021-07-14T11:40:00Z">
              <w:r w:rsidR="00087B3D">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057" w:author="Robin Matthews" w:date="2021-07-14T11:40:00Z">
              <w:r w:rsidR="00FC4C2D" w:rsidDel="00087B3D">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058" w:author="Robin Matthews" w:date="2021-07-14T11:40:00Z">
              <w:r w:rsidR="00087B3D">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059" w:author="Robin Matthews" w:date="2021-07-14T11:40:00Z">
              <w:r w:rsidR="00087B3D">
                <w:rPr>
                  <w:rFonts w:cs="Times New Roman"/>
                  <w:noProof/>
                  <w:color w:val="000000" w:themeColor="text1"/>
                  <w:sz w:val="16"/>
                  <w:szCs w:val="16"/>
                  <w:lang w:val="en-GB"/>
                </w:rPr>
                <w:t>0)</w:t>
              </w:r>
            </w:ins>
            <w:del w:id="6060" w:author="Robin Matthews" w:date="2021-07-14T11:40:00Z">
              <w:r w:rsidR="00A26296" w:rsidDel="00087B3D">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055"/>
            <w:r w:rsidR="00A26296">
              <w:rPr>
                <w:rStyle w:val="Marquedecommentaire"/>
              </w:rPr>
              <w:commentReference w:id="6055"/>
            </w:r>
            <w:del w:id="6061" w:author="Robin Matthews" w:date="2021-07-14T11:40:00Z">
              <w:r w:rsidRPr="00841A35" w:rsidDel="00087B3D">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1.5°C in annual TXx and TNn compared t</w:t>
            </w:r>
            <w:r w:rsidRPr="00D424AA">
              <w:rPr>
                <w:rFonts w:cs="Times New Roman"/>
                <w:color w:val="000000" w:themeColor="text1"/>
                <w:sz w:val="16"/>
                <w:szCs w:val="16"/>
                <w:lang w:val="en-GB"/>
              </w:rPr>
              <w:t>o pre-industrial (Annex).</w:t>
            </w:r>
          </w:p>
          <w:p w14:paraId="37D8924E" w14:textId="77777777" w:rsidR="00D376F0" w:rsidRPr="00D424AA" w:rsidRDefault="00D376F0" w:rsidP="00D424AA">
            <w:pPr>
              <w:rPr>
                <w:rFonts w:cs="Times New Roman"/>
                <w:color w:val="000000" w:themeColor="text1"/>
                <w:sz w:val="16"/>
                <w:szCs w:val="16"/>
                <w:lang w:val="en-GB"/>
              </w:rPr>
            </w:pPr>
          </w:p>
          <w:p w14:paraId="0A718185" w14:textId="271A48B4"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AD0204"/>
            <w:tcMar>
              <w:top w:w="40" w:type="dxa"/>
              <w:left w:w="40" w:type="dxa"/>
              <w:bottom w:w="40" w:type="dxa"/>
              <w:right w:w="40" w:type="dxa"/>
            </w:tcMar>
          </w:tcPr>
          <w:p w14:paraId="3F829439" w14:textId="621C2647"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w:t>
            </w:r>
            <w:r w:rsidRPr="00D424AA">
              <w:rPr>
                <w:rFonts w:cs="Times New Roman"/>
                <w:color w:val="000000" w:themeColor="text1"/>
                <w:sz w:val="16"/>
                <w:szCs w:val="16"/>
                <w:lang w:val="en-GB"/>
              </w:rPr>
              <w:t xml:space="preserve">P6 models project a robust increase in the intensity and frequency of TXx events and a robust decrease in the intensity and frequency of TNn events </w:t>
            </w:r>
            <w:commentRangeStart w:id="6062"/>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063" w:author="Robin Matthews" w:date="2021-07-14T11:39:00Z">
              <w:r w:rsidR="00087B3D">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062"/>
            <w:r w:rsidR="00A26296">
              <w:rPr>
                <w:rStyle w:val="Marquedecommentaire"/>
              </w:rPr>
              <w:commentReference w:id="6062"/>
            </w:r>
            <w:r w:rsidRPr="00841A35">
              <w:rPr>
                <w:rFonts w:cs="Times New Roman"/>
                <w:color w:val="000000" w:themeColor="text1"/>
                <w:sz w:val="16"/>
                <w:szCs w:val="16"/>
                <w:lang w:val="en-GB"/>
              </w:rPr>
              <w:t>; Annex). M</w:t>
            </w:r>
            <w:r w:rsidRPr="00D424AA">
              <w:rPr>
                <w:rFonts w:cs="Times New Roman"/>
                <w:color w:val="000000" w:themeColor="text1"/>
                <w:sz w:val="16"/>
                <w:szCs w:val="16"/>
                <w:lang w:val="en-GB"/>
              </w:rPr>
              <w:t xml:space="preserve">edian increase of more than 2.5°C in the 50-year TXx and TNn events compared to the 1°C warming level </w:t>
            </w:r>
            <w:commentRangeStart w:id="6064"/>
            <w:r w:rsidRPr="00D424AA">
              <w:rPr>
                <w:rFonts w:cs="Times New Roman"/>
                <w:color w:val="000000" w:themeColor="text1"/>
                <w:sz w:val="16"/>
                <w:szCs w:val="16"/>
                <w:lang w:val="en-GB"/>
              </w:rPr>
              <w:fldChar w:fldCharType="begin" w:fldLock="1"/>
            </w:r>
            <w:ins w:id="6065" w:author="Robin Matthews" w:date="2021-07-14T11:40:00Z">
              <w:r w:rsidR="00087B3D">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066" w:author="Robin Matthews" w:date="2021-07-14T11:38:00Z">
              <w:r w:rsidR="00FC4C2D" w:rsidDel="00712803">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067" w:author="Robin Matthews" w:date="2021-07-14T11:40:00Z">
              <w:r w:rsidR="00087B3D">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068" w:author="Robin Matthews" w:date="2021-07-14T11:38:00Z">
              <w:r w:rsidR="00712803">
                <w:rPr>
                  <w:rFonts w:cs="Times New Roman"/>
                  <w:noProof/>
                  <w:color w:val="000000" w:themeColor="text1"/>
                  <w:sz w:val="16"/>
                  <w:szCs w:val="16"/>
                  <w:lang w:val="en-GB"/>
                </w:rPr>
                <w:t>0)</w:t>
              </w:r>
            </w:ins>
            <w:del w:id="6069" w:author="Robin Matthews" w:date="2021-07-14T11:38:00Z">
              <w:r w:rsidR="00A26296" w:rsidDel="00712803">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064"/>
            <w:r w:rsidR="00A26296">
              <w:rPr>
                <w:rStyle w:val="Marquedecommentaire"/>
              </w:rPr>
              <w:commentReference w:id="6064"/>
            </w:r>
            <w:del w:id="6070" w:author="Robin Matthews" w:date="2021-07-14T11:38:00Z">
              <w:r w:rsidRPr="00841A35" w:rsidDel="00712803">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3.5°C in annual TXx and TNn compared to p</w:t>
            </w:r>
            <w:r w:rsidRPr="00D424AA">
              <w:rPr>
                <w:rFonts w:cs="Times New Roman"/>
                <w:color w:val="000000" w:themeColor="text1"/>
                <w:sz w:val="16"/>
                <w:szCs w:val="16"/>
                <w:lang w:val="en-GB"/>
              </w:rPr>
              <w:t>re-industrial (Annex).</w:t>
            </w:r>
          </w:p>
          <w:p w14:paraId="0F7D1E6F" w14:textId="77777777" w:rsidR="00D376F0" w:rsidRPr="00D424AA" w:rsidRDefault="00D376F0" w:rsidP="00D424AA">
            <w:pPr>
              <w:rPr>
                <w:rFonts w:cs="Times New Roman"/>
                <w:color w:val="000000" w:themeColor="text1"/>
                <w:sz w:val="16"/>
                <w:szCs w:val="16"/>
                <w:lang w:val="en-GB"/>
              </w:rPr>
            </w:pPr>
          </w:p>
          <w:p w14:paraId="4E0545FD" w14:textId="6296DED9"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r>
      <w:tr w:rsidR="00D376F0" w:rsidRPr="00F1665C" w14:paraId="1D900C80" w14:textId="77777777" w:rsidTr="00723657">
        <w:tc>
          <w:tcPr>
            <w:tcW w:w="2158" w:type="dxa"/>
            <w:vMerge/>
          </w:tcPr>
          <w:p w14:paraId="29721AF6" w14:textId="77777777" w:rsidR="00D376F0" w:rsidRPr="006A2665"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19812A2F" w14:textId="77777777" w:rsidR="00D376F0" w:rsidRPr="00D424AA" w:rsidRDefault="00D376F0" w:rsidP="00D424AA">
            <w:pPr>
              <w:rPr>
                <w:rFonts w:cs="Times New Roman"/>
                <w:color w:val="000000" w:themeColor="text1"/>
                <w:sz w:val="16"/>
                <w:szCs w:val="16"/>
                <w:lang w:val="en-GB"/>
              </w:rPr>
            </w:pPr>
            <w:r w:rsidRPr="006A2665">
              <w:rPr>
                <w:rFonts w:cs="Times New Roman"/>
                <w:i/>
                <w:color w:val="000000" w:themeColor="text1"/>
                <w:sz w:val="16"/>
                <w:szCs w:val="16"/>
                <w:lang w:val="en-GB"/>
              </w:rPr>
              <w:t>L</w:t>
            </w:r>
            <w:r w:rsidRPr="00D424AA">
              <w:rPr>
                <w:rFonts w:cs="Times New Roman"/>
                <w:i/>
                <w:color w:val="000000" w:themeColor="text1"/>
                <w:sz w:val="16"/>
                <w:szCs w:val="16"/>
                <w:lang w:val="en-GB"/>
              </w:rPr>
              <w:t>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D9693"/>
          </w:tcPr>
          <w:p w14:paraId="0B3C0640" w14:textId="77777777" w:rsidR="00D376F0" w:rsidRPr="00D424AA"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and frequency of cold extremes </w:t>
            </w:r>
          </w:p>
        </w:tc>
        <w:tc>
          <w:tcPr>
            <w:tcW w:w="2158" w:type="dxa"/>
            <w:tcBorders>
              <w:top w:val="dashed" w:sz="4" w:space="0" w:color="000000"/>
            </w:tcBorders>
            <w:shd w:val="clear" w:color="auto" w:fill="FD9693"/>
            <w:tcMar>
              <w:top w:w="40" w:type="dxa"/>
              <w:left w:w="0" w:type="dxa"/>
              <w:bottom w:w="40" w:type="dxa"/>
              <w:right w:w="0" w:type="dxa"/>
            </w:tcMar>
          </w:tcPr>
          <w:p w14:paraId="18C8691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B73844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9A635C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78696CDA" w14:textId="77777777" w:rsidR="00D376F0" w:rsidRPr="00D424AA" w:rsidRDefault="00D376F0" w:rsidP="00D424AA">
            <w:pPr>
              <w:rPr>
                <w:rFonts w:cs="Times New Roman"/>
                <w:color w:val="000000" w:themeColor="text1"/>
                <w:sz w:val="16"/>
                <w:szCs w:val="16"/>
                <w:lang w:val="en-GB"/>
              </w:rPr>
            </w:pPr>
          </w:p>
          <w:p w14:paraId="7F81E08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348E91B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5C785BF7"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106CE7B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D01971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10F329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F158D46" w14:textId="77777777" w:rsidR="00D376F0" w:rsidRPr="00D424AA" w:rsidRDefault="00D376F0" w:rsidP="00D424AA">
            <w:pPr>
              <w:rPr>
                <w:rFonts w:cs="Times New Roman"/>
                <w:color w:val="000000" w:themeColor="text1"/>
                <w:sz w:val="16"/>
                <w:szCs w:val="16"/>
                <w:lang w:val="en-GB"/>
              </w:rPr>
            </w:pPr>
          </w:p>
          <w:p w14:paraId="38D980E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B333EB8"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47F9C4A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3FB04A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FEE526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54DC5485" w14:textId="77777777" w:rsidR="00D376F0" w:rsidRPr="00D424AA" w:rsidRDefault="00D376F0" w:rsidP="00D424AA">
            <w:pPr>
              <w:rPr>
                <w:rFonts w:cs="Times New Roman"/>
                <w:color w:val="000000" w:themeColor="text1"/>
                <w:sz w:val="16"/>
                <w:szCs w:val="16"/>
                <w:lang w:val="en-GB"/>
              </w:rPr>
            </w:pPr>
          </w:p>
          <w:p w14:paraId="23A34C0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4AA7AC76"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4F22225C" w14:textId="77777777" w:rsidTr="00723657">
        <w:tc>
          <w:tcPr>
            <w:tcW w:w="2158" w:type="dxa"/>
            <w:vMerge w:val="restart"/>
          </w:tcPr>
          <w:p w14:paraId="3A3C57FA"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Southern Australia (SAU)</w:t>
            </w:r>
          </w:p>
        </w:tc>
        <w:tc>
          <w:tcPr>
            <w:tcW w:w="2158" w:type="dxa"/>
            <w:tcBorders>
              <w:top w:val="dashed" w:sz="4" w:space="0" w:color="000000"/>
            </w:tcBorders>
            <w:shd w:val="clear" w:color="auto" w:fill="FD9693"/>
          </w:tcPr>
          <w:p w14:paraId="3807E49E" w14:textId="0EF2FB80"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commentRangeStart w:id="607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grl.50132", "ISSN" : "19448007", "abstract" : "This study develops a generalized extreme value (GEV) distribution analysis approach, namely, a GEV tree approach that allows for both stationary and nonstationary cases. This approach is applied to a century-long homogenized daily temperature data set for Australia to assess changes in temperature extremes from 1910 to 2010. Changes in 20 year return values are estimated from the most suitable GEV distribution chosen from a GEV tree. Twenty year return values of extreme low minimum temperature are found to have warmed strongly over the century in most parts of the continent. There is also a tendency toward warming of extreme high maximum temperatures, but it is weaker than that for minimum temperatures, with the majority of stations not showing significant trends. The observed changes in extreme temperatures are broadly consistent with observed changes in mean temperatures and in the frequency of temperatures above the ninetieth and below the tenth percentile (i.e., extreme indices). The GEV tree analysis provides insight into behavior of extremes with re-occurrence times of several years to decades that are of importance to engineering design/applications, while extreme indices represent moderately extreme events with re-occurrence times of a year or shorter.", "author" : [ { "dropping-particle" : "", "family" : "Wang", "given" : "Xiaolan L.", "non-dropping-particle" : "", "parse-names" : false, "suffix" : "" }, { "dropping-particle" : "", "family" : "Trewin", "given" : "Blair", "non-dropping-particle" : "", "parse-names" : false, "suffix" : "" }, { "dropping-particle" : "", "family" : "Feng", "given" : "Yang", "non-dropping-particle" : "", "parse-names" : false, "suffix" : "" }, { "dropping-particle" : "", "family" : "Jones", "given" : "David", "non-dropping-particle" : "", "parse-names" : false, "suffix" : "" } ], "container-title" : "Geophysical Research Letters", "id" : "ITEM-2", "issue" : "3", "issued" : { "date-parts" : [ [ "2013" ] ] }, "page" : "573-578", "title" : "Historical changes in Australian temperature extremes as inferred from extreme value distribution analysis", "translator" : [ { "dropping-particle" : "", "family" : "S687", "given" : "", "non-dropping-particle" : "", "parse-names" : false, "suffix" : "" } ], "type" : "article-journal", "volume" : "40" }, "uris" : [ "http://www.mendeley.com/documents/?uuid=6c4ebe84-7bfd-43ff-9fa8-9e792b61923e"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175/JCLI-D-12-00383.1", "ISSN" : "0894-8755", "abstract" : "Despite their adverse impacts, definitions and measurements of heat waves are ambiguous and inconsistent, generally being endemic to only the group affected, or the respective study reporting the analysis. The present study addresses this issue by employing a set of three heat wave definitions, derived from surveying heat-related indices in the climate science literature. The definitions include three or more consecutive days above one of the following: the 90th percentile for maximum temperature, the 90th percentile for minimum temperature, and positive extreme heat factor (EHF) conditions. Additionally, each index is studied using a multiaspect framework measuring heat wave number, duration, participating days, and the peak and mean magnitudes. Observed climatologies and trends computed by Sen's Kendall slope estimator are presented for the Australian continent for two time periods (1951\u20132008 and 1971\u20132008). Trends in all aspects and definitions are smaller in magnitude but more significant for 1951\u20132008 than for 1971\u20132008. Considerable similarities exist in trends of the yearly number of days participating in a heat wave and yearly heat wave frequency, suggesting that the number of available heat wave days drives the number of events. Larger trends in the hottest part of a heat wave suggest that heat wave intensity is increasing faster than the mean magnitude. Although the direct results of this study cannot be inferred for other regions, the methodology has been designed as such that it is widely applicable. Furthermore, it includes a range of definitions that may be useful for a wide range of systems impacted by heat waves.", "author" : [ { "dropping-particle" : "", "family" : "Perkins", "given" : "Sarah E", "non-dropping-particle" : "", "parse-names" : false, "suffix" : "" }, { "dropping-particle" : "V", "family" : "Alexander", "given" : "L", "non-dropping-particle" : "", "parse-names" : false, "suffix" : "" } ], "container-title" : "Journal of Climate", "id" : "ITEM-4", "issue" : "13", "issued" : { "date-parts" : [ [ "2013", "7", "1" ] ] }, "page" : "4500-4517", "title" : "On the Measurement of Heat Waves", "translator" : [ { "dropping-particle" : "", "family" : "S3203", "given" : "", "non-dropping-particle" : "", "parse-names" : false, "suffix" : "" } ], "type" : "article-journal", "volume" : "26" }, "uris" : [ "http://www.mendeley.com/documents/?uuid=3a690503-43dc-413d-b9d5-395acb77a3f7" ] }, { "id" : "ITEM-5", "itemData" : { "ISBN" : "9781921232947", "abstract" : "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 "author" : [ { "dropping-particle" : "", "family" : "CSIRO and BOM", "given" : "", "non-dropping-particle" : "", "parse-names" : false, "suffix" : "" } ], "container-title" : "Climate Change in Australia: Information for Australia's Natural Resource Management Regions", "id" : "ITEM-5", "issued" : { "date-parts" : [ [ "2015" ] ] }, "page" : "216", "publisher" : "Commonwealth Scientific and Industrial Research Organisation (CSIRO) and Bureau of Meteorology (BOM)", "publisher-place" : "Australia", "title" : "Climate change in Australia: Projections for Australia's NRM regions", "translator" : [ { "dropping-particle" : "", "family" : "S1367", "given" : "Rt14", "non-dropping-particle" : "", "parse-names" : false, "suffix" : "" } ], "type" : "chapter" }, "uris" : [ "http://www.mendeley.com/documents/?uuid=f97085b0-b4e3-4752-8cfd-eea57c6d496a" ] }, { "id" : "ITEM-6",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6",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7", "itemData" : { "DOI" : "10.1071/CP16056", "ISSN" : "18365795", "abstract" : "Frost damage remains a major problem for broadacre cropping, viticulture, horticulture and other agricultural industries in Australia. Annual losses from frost events in Australian broadacre agriculture are estimated at between $120 million and $700 million each year for this sector. Understanding the changing nature of frost risk, and the drivers responsible, are important steps in helping many producers manage climate variability and change. Our analysis, using Stevenson screen temperature thresholds of 2\u00b0C or below as an indicator of frost at ground level, demonstrates that across southern Australia, despite a warming trend of 0.17\u00b0C per decade since 1960, \u2018frost season\u2019 length has increased, on average, by 26 days across the whole southern portion of Australia compared with the 1960\u20131990 long-term mean. Some areas of south-eastern Australia now experience their last frost an average 4 weeks later than during the 1960s. The intersection of frost and wheat production risk was quantified at 60 sites across the Australian wheatbelt, with a more in-depth analysis undertaken for 15 locations across Victoria (i.e. eight sites common to both the National and Victorian assessments and seven sites exclusive to the Victorian analysis). The results of the national assessment highlight how frost-related production risk has increased by as much as 30% across much of the Australian wheatbelt, for a range of wheat maturity types, over the last two decades, in response to an increase in later frost events. Across 15 Victorian sites, sowing dates to achieve anthesis during a period with only a 10% chance of a 0\u00b0C night occurring shifted by 23 days (6 June) for the short-season variety, 20 days (17 May) for the medium-season variety and 36 days later (9 May) for the long-season variety assessed.", "author" : [ { "dropping-particle" : "", "family" : "Crimp", "given" : "Steven Jeffery", "non-dropping-particle" : "", "parse-names" : false, "suffix" : "" }, { "dropping-particle" : "", "family" : "Zheng", "given" : "Bangyou", "non-dropping-particle" : "", "parse-names" : false, "suffix" : "" }, { "dropping-particle" : "", "family" : "Khimashia", "given" : "Nirav", "non-dropping-particle" : "", "parse-names" : false, "suffix" : "" }, { "dropping-particle" : "", "family" : "Gobbett", "given" : "David Lyon", "non-dropping-particle" : "", "parse-names" : false, "suffix" : "" }, { "dropping-particle" : "", "family" : "Chapman", "given" : "Scott", "non-dropping-particle" : "", "parse-names" : false, "suffix" : "" }, { "dropping-particle" : "", "family" : "Howden", "given" : "Mark", "non-dropping-particle" : "", "parse-names" : false, "suffix" : "" }, { "dropping-particle" : "", "family" : "Nicholls", "given" : "Neville", "non-dropping-particle" : "", "parse-names" : false, "suffix" : "" } ], "container-title" : "Crop and Pasture Science", "id" : "ITEM-7", "issue" : "8", "issued" : { "date-parts" : [ [ "2016" ] ] }, "page" : "801-811", "title" : "Recent changes in southern Australian frost occurrence: Implications for wheat production risk", "translator" : [ { "dropping-particle" : "", "family" : "S1368", "given" : "", "non-dropping-particle" : "", "parse-names" : false, "suffix" : "" } ], "type" : "article-journal", "volume" : "67" }, "uris" : [ "http://www.mendeley.com/documents/?uuid=b3d62fc5-7ee0-4cc1-b2d4-a90d450b0be9" ] }, { "id" : "ITEM-8", "itemData" : { "DOI" : "10.22499/2.6404.002", "ISSN" : "1836716X", "abstract" : "Understanding changes in frost events is vital given their impacts on crops. This study examines monthly frost day trends in southern Australia, using Australian homogeneous temperature stations. Century-scale annual frost day trends show decreases consistent with expectations in a warming climate. The past 32 years however exhibit more complex and seemingly contradictory changes. At some locations increases in annual number of frost days are observed, while other locations show decreases more consistent with the longer term trend. Assessing monthly trends, we find a consistent increase in frost days at all stations in southeast Australia in late autumn (May). The trends are downwards during the winter months (June, July and August) indicating a decrease in the number of frost days. In early spring (August and September), the sign of the trend varies substantially between stations. Similarly, southwest Western Australia has experienced increases in the monthly number of frost days. However, in contrast to southeast Australia, the increases are observed throughout the second half of the cold season. We examine the relationship with the concurrent recent drying since the 1990s in southeast Australia and since the 1970s in southwest Western Australia. In dry periods during the winter half year, clear-sky conditions are expected to occur more frequently, leading to larger diurnal temperature ranges and colder night-time temperatures. This study provides further evidence that southeastern Australian frost day increases are linked to concurrent rainfall declines by analysing the relationship between number of frost days and number of precipitation days.", "author" : [ { "dropping-particle" : "", "family" : "Dittus", "given" : "A J", "non-dropping-particle" : "", "parse-names" : false, "suffix" : "" }, { "dropping-particle" : "", "family" : "Karoly", "given" : "David J.", "non-dropping-particle" : "", "parse-names" : false, "suffix" : "" }, { "dropping-particle" : "", "family" : "Lewis", "given" : "S C", "non-dropping-particle" : "", "parse-names" : false, "suffix" : "" }, { "dropping-particle" : "V.", "family" : "Alexander", "given" : "L.", "non-dropping-particle" : "", "parse-names" : false, "suffix" : "" } ], "container-title" : "Australian Meteorological and Oceanographic Journal", "id" : "ITEM-8", "issue" : "4", "issued" : { "date-parts" : [ [ "2014", "12" ] ] }, "page" : "261-271", "title" : "An investigation of some unexpected frost day increases in southern Australia", "translator" : [ { "dropping-particle" : "", "family" : "S1588", "given" : "", "non-dropping-particle" : "", "parse-names" : false, "suffix" : "" } ], "type" : "article-journal", "volume" : "64" }, "uris" : [ "http://www.mendeley.com/documents/?uuid=cd23e306-34ab-42f6-b305-e7d90e3ecd14" ] } ], "mendeley" : { "formattedCitation" : "(Perkins and Alexander, 2013; Wang et al., 2013c; Dittus et al., 2014; CSIRO and BOM, 2015; Crimp et al., 2016; Donat et al., 2016a; Alexander and Arblaster, 2017; Dunn et al., 2020)", "manualFormatting" : "(Perkins and Alexander, 2013; X.L. Wang et al., 2013a; Dittus et al., 2014; CSIRO and BOM, 2015; Crimp et al., 2016; Donat et al., 2016a; Alexander and Arblaster, 2017; Dunn et al., 2020)", "plainTextFormattedCitation" : "(Perkins and Alexander, 2013; Wang et al., 2013c; Dittus et al., 2014; CSIRO and BOM, 2015; Crimp et al., 2016; Donat et al., 2016a; Alexander and Arblaster, 2017; Dunn et al., 2020)", "previouslyFormattedCitation" : "(Perkins and Alexander, 2013; Wang et al., 2013c; Dittus et al., 2014; CSIRO and BOM, 2015; Crimp et al., 2016; Donat et al., 2016a; Alexander and Arblaster, 2017;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Perkins and Alexander, 2013; </w:t>
            </w:r>
            <w:ins w:id="6072" w:author="Robin Matthews" w:date="2021-07-14T21:59:00Z">
              <w:r w:rsidR="008161C1">
                <w:rPr>
                  <w:rFonts w:cs="Times New Roman"/>
                  <w:noProof/>
                  <w:color w:val="000000" w:themeColor="text1"/>
                  <w:sz w:val="16"/>
                  <w:szCs w:val="16"/>
                  <w:lang w:val="en-GB"/>
                </w:rPr>
                <w:t xml:space="preserve">X.L. </w:t>
              </w:r>
            </w:ins>
            <w:r w:rsidR="00A26296">
              <w:rPr>
                <w:rFonts w:cs="Times New Roman"/>
                <w:noProof/>
                <w:color w:val="000000" w:themeColor="text1"/>
                <w:sz w:val="16"/>
                <w:szCs w:val="16"/>
                <w:lang w:val="en-GB"/>
              </w:rPr>
              <w:t>Wang et al., 2013</w:t>
            </w:r>
            <w:ins w:id="6073" w:author="Robin Matthews" w:date="2021-07-14T21:59:00Z">
              <w:r w:rsidR="008161C1">
                <w:rPr>
                  <w:rFonts w:cs="Times New Roman"/>
                  <w:noProof/>
                  <w:color w:val="000000" w:themeColor="text1"/>
                  <w:sz w:val="16"/>
                  <w:szCs w:val="16"/>
                  <w:lang w:val="en-GB"/>
                </w:rPr>
                <w:t>a</w:t>
              </w:r>
            </w:ins>
            <w:del w:id="6074" w:author="Robin Matthews" w:date="2021-07-14T21:59:00Z">
              <w:r w:rsidR="00A26296" w:rsidDel="008161C1">
                <w:rPr>
                  <w:rFonts w:cs="Times New Roman"/>
                  <w:noProof/>
                  <w:color w:val="000000" w:themeColor="text1"/>
                  <w:sz w:val="16"/>
                  <w:szCs w:val="16"/>
                  <w:lang w:val="en-GB"/>
                </w:rPr>
                <w:delText>c</w:delText>
              </w:r>
            </w:del>
            <w:r w:rsidR="00A26296">
              <w:rPr>
                <w:rFonts w:cs="Times New Roman"/>
                <w:noProof/>
                <w:color w:val="000000" w:themeColor="text1"/>
                <w:sz w:val="16"/>
                <w:szCs w:val="16"/>
                <w:lang w:val="en-GB"/>
              </w:rPr>
              <w:t>; Dittus et al., 2014; CSIRO and BOM, 2015; Crimp et al., 2016; Donat et al., 2016a; Alexander and Arblaster, 2017; Dunn et al., 2020)</w:t>
            </w:r>
            <w:r w:rsidRPr="00D424AA">
              <w:rPr>
                <w:rFonts w:cs="Times New Roman"/>
                <w:color w:val="000000" w:themeColor="text1"/>
                <w:sz w:val="16"/>
                <w:szCs w:val="16"/>
                <w:lang w:val="en-GB"/>
              </w:rPr>
              <w:fldChar w:fldCharType="end"/>
            </w:r>
            <w:commentRangeEnd w:id="6071"/>
            <w:r w:rsidR="00A26296">
              <w:rPr>
                <w:rStyle w:val="Marquedecommentaire"/>
              </w:rPr>
              <w:commentReference w:id="6071"/>
            </w:r>
          </w:p>
        </w:tc>
        <w:tc>
          <w:tcPr>
            <w:tcW w:w="2158" w:type="dxa"/>
            <w:tcBorders>
              <w:top w:val="dashed" w:sz="4" w:space="0" w:color="000000"/>
            </w:tcBorders>
            <w:shd w:val="clear" w:color="auto" w:fill="FD9693"/>
          </w:tcPr>
          <w:p w14:paraId="21DA503A" w14:textId="793F737F"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ins w:id="6075" w:author="Robin Matthews" w:date="2021-07-14T11:43:00Z">
              <w:r w:rsidR="0018642C">
                <w:rPr>
                  <w:rFonts w:cs="Times New Roman"/>
                  <w:sz w:val="16"/>
                  <w:szCs w:val="16"/>
                  <w:lang w:val="en-GB"/>
                </w:rPr>
                <w:fldChar w:fldCharType="begin" w:fldLock="1"/>
              </w:r>
            </w:ins>
            <w:r w:rsidR="00DB48AC">
              <w:rPr>
                <w:rFonts w:cs="Times New Roman"/>
                <w:sz w:val="16"/>
                <w:szCs w:val="16"/>
                <w:lang w:val="en-GB"/>
              </w:rPr>
              <w: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2",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2",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3",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3",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4", "itemData" : { "DOI" : "10.1175/BAMS-D-16-0124.1", "ISSN" : "0003-0007", "author" : [ { "dropping-particle" : "", "family" : "Black", "given" : "Mitchell T.", "non-dropping-particle" : "", "parse-names" : false, "suffix" : "" }, { "dropping-particle" : "", "family" : "Karoly", "given" : "David J.", "non-dropping-particle" : "", "parse-names" : false, "suffix" : "" } ], "container-title" : "Bulletin of the American Meteorological Society", "id" : "ITEM-4", "issue" : "12", "issued" : { "date-parts" : [ [ "2016", "12", "1" ] ] }, "page" : "S118-S121", "title" : "Southern Australia\u2019s Warmest October on Record: The Role of ENSO and Climate Change", "translator" : [ { "dropping-particle" : "", "family" : "S3554", "given" : "", "non-dropping-particle" : "", "parse-names" : false, "suffix" : "" } ], "type" : "article-journal", "volume" : "97" }, "uris" : [ "http://www.mendeley.com/documents/?uuid=e29101ab-bdad-4787-a3cd-a12e25d40057" ] }, { "id" : "ITEM-5", "itemData" : { "DOI" : "10.1175/1520-0477-95.9.S1.1",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Bulletin of the American Meteorological Society", "id" : "ITEM-5", "issue" : "9", "issued" : { "date-parts" : [ [ "2014" ] ] }, "page" : "S26-S30", "title" : "Multimodel assessment of extreme annual\u2010mean warm anomalies during 2013 over regions of Australia and the western tropical Pacific [in \"Explaining Extreme Events of 2013 from a Climate Perspective\"]", "translator" : [ { "dropping-particle" : "", "family" : "S3388", "given" : "", "non-dropping-particle" : "", "parse-names" : false, "suffix" : "" } ], "type" : "article-journal", "volume" : "95" }, "uris" : [ "http://www.mendeley.com/documents/?uuid=098a8e54-b253-4a53-aabc-72a33449873b" ] }, { "id" : "ITEM-6",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6",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 }, { "id" : "ITEM-7", "itemData" : { "DOI" : "10.1175/1520-0477-95.9.S1.1", "author" : [ { "dropping-particle" : "", "family" : "Perkins", "given" : "S E", "non-dropping-particle" : "", "parse-names" : false, "suffix" : "" }, { "dropping-particle" : "", "family" : "Lewis", "given" : "S C", "non-dropping-particle" : "", "parse-names" : false, "suffix" : "" }, { "dropping-particle" : "", "family" : "King", "given" : "A D", "non-dropping-particle" : "", "parse-names" : false, "suffix" : "" }, { "dropping-particle" : "V", "family" : "Alexander", "given" : "L", "non-dropping-particle" : "", "parse-names" : false, "suffix" : "" } ], "container-title" : "Bulletin of the American Meteorological Society", "id" : "ITEM-7", "issue" : "9", "issued" : { "date-parts" : [ [ "2014", "9" ] ] }, "page" : "S34--S37", "title" : "Increased simulated risk of the hot Australian summer of 2012-2013 due to anthropogenic activity as measured by heatwave frequency and intensity [in \"Explaining Extreme Events of 2013 from a Climate Perspective\"]", "translator" : [ { "dropping-particle" : "", "family" : "S142", "given" : "", "non-dropping-particle" : "", "parse-names" : false, "suffix" : "" } ], "type" : "article-journal", "volume" : "95" }, "uris" : [ "http://www.mendeley.com/documents/?uuid=3e768d7d-d571-452d-851d-03ffa17d6768" ] }, { "id" : "ITEM-8", "itemData" : { "DOI" : "10.1175/1520-0477-95.9.S1.1", "author" : [ { "dropping-particle" : "", "family" : "Arblaster", "given" : "Julie M.", "non-dropping-particle" : "", "parse-names" : false, "suffix" : "" }, { "dropping-particle" : "", "family" : "Lim", "given" : "Eun-Pa", "non-dropping-particle" : "", "parse-names" : false, "suffix" : "" }, { "dropping-particle" : "", "family" : "Hendon", "given" : "Harry H.", "non-dropping-particle" : "", "parse-names" : false, "suffix" : "" }, { "dropping-particle" : "", "family" : "Trewin", "given" : "Blair", "non-dropping-particle" : "", "parse-names" : false, "suffix" : "" }, { "dropping-particle" : "", "family" : "Wheeler", "given" : "Matthew C.", "non-dropping-particle" : "", "parse-names" : false, "suffix" : "" }, { "dropping-particle" : "", "family" : "Liu", "given" : "Guo", "non-dropping-particle" : "", "parse-names" : false, "suffix" : "" }, { "dropping-particle" : "", "family" : "Braganza", "given" : "Karl", "non-dropping-particle" : "", "parse-names" : false, "suffix" : "" } ], "container-title" : "Bulletin of the American Meteorological Society", "id" : "ITEM-8", "issue" : "9", "issued" : { "date-parts" : [ [ "2014" ] ] }, "page" : "S37-S41", "title" : "Understanding Australia's hottest September on record [in \"Explaining Extreme Events of 2013 from a Climate Perspective\"]", "translator" : [ { "dropping-particle" : "", "family" : "S3551", "given" : "", "non-dropping-particle" : "", "parse-names" : false, "suffix" : "" } ], "type" : "article-journal", "volume" : "95" }, "uris" : [ "http://www.mendeley.com/documents/?uuid=f89060f1-0f8c-4920-9f47-8e25837cc3fd" ] }, { "id" : "ITEM-9", "itemData" : { "DOI" : "10.1175/BAMS-D-15-00096.1", "ISSN" : "0003-0007", "author" : [ { "dropping-particle" : "", "family" : "Hope", "given" : "Pandora", "non-dropping-particle" : "", "parse-names" : false, "suffix" : "" }, { "dropping-particle" : "", "family" : "Lim", "given" : "Eun-Pa", "non-dropping-particle" : "", "parse-names" : false, "suffix" :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9", "issue" : "12", "issued" : { "date-parts" : [ [ "2015", "12", "1" ] ] }, "page" : "S149-S153", "title" : "Contributors to the Record High Temperatures Across Australia in Late Spring 2014", "translator" : [ { "dropping-particle" : "", "family" : "S3552", "given" : "", "non-dropping-particle" : "", "parse-names" : false, "suffix" : "" } ], "type" : "article-journal", "volume" : "96" }, "uris" : [ "http://www.mendeley.com/documents/?uuid=dcdbd6f4-118b-4188-a22a-b348c23d2682" ] }, { "id" : "ITEM-10", "itemData" : { "DOI" : "10.1175/BAMS-ExplainingExtremeEvents2015.1", "author" : [ { "dropping-particle" : "", "family" : "Hope", "given" : "Pandora", "non-dropping-particle" : "", "parse-names" : false, "suffix" : "" }, { "dropping-particle" : "", "family" : "Wang", "given" : "Guomin", "non-dropping-particle" : "", "parse-names" : false, "suffix" :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10", "issue" : "12", "issued" : { "date-parts" : [ [ "2016" ] ] }, "page" : "S122-S126", "title" : "What caused the record-breaking heat across Australia in October 2015? [in \u201cExplaining Extreme Events of 2015 from a Climate Perspective\u201d]", "translator" : [ { "dropping-particle" : "", "family" : "S3549", "given" : "", "non-dropping-particle" : "", "parse-names" : false, "suffix" : "" } ], "type" : "article-journal", "volume" : "97" }, "uris" : [ "http://www.mendeley.com/documents/?uuid=9c7d69c1-47c6-4a83-8ee0-947c18e2cac6" ] }, { "id" : "ITEM-11", "itemData" : { "DOI" : "10.1175/BAMS-D-15-00074.1", "ISSN" : "0003-0007", "author" : [ { "dropping-particle" : "", "family" : "Perkins", "given" : "Sarah E.", "non-dropping-particle" : "", "parse-names" : false, "suffix" : "" }, { "dropping-particle" : "", "family" : "Gibson", "given" : "Peter B.", "non-dropping-particle" : "", "parse-names" : false, "suffix" : "" } ], "container-title" : "Bulletin of the American Meteorological Society", "id" : "ITEM-11", "issue" : "12", "issued" : { "date-parts" : [ [ "2015", "12", "1" ] ] }, "page" : "S154-S157", "title" : "Increased Risk of the 2014 Australian May Heatwave Due to Anthropogenic Activity", "translator" : [ { "dropping-particle" : "", "family" : "S3550", "given" : "", "non-dropping-particle" : "", "parse-names" : false, "suffix" : "" } ], "type" : "article-journal", "volume" : "96" }, "uris" : [ "http://www.mendeley.com/documents/?uuid=a8c7346c-f7ac-41a2-bbd1-1d9e82a06c19" ] } ], "mendeley" : { "formattedCitation" : "(Arblaster et al., 2014; Knutson et al., 2014b; Lewis and Karoly, 2014; Perkins et al., 2014; Hope et al., 2015, 2016; Perkins and Gibson, 2015; Black and Karoly, 2016; Wang et al., 2017c; Hu et al., 2020; Seong et al., 2020)", "manualFormatting" : "(Arblaster et al., 2014; Knutson et al., 2014; Lewis and Karoly, 2014; Perkins et al., 2014; Hope et al., 2015, 2016; Perkins and Gibson, 2015; Black and Karoly, 2016; Z. Wang et al., 2017a; Hu et al., 2020; Seong et al., 2020)", "plainTextFormattedCitation" : "(Arblaster et al., 2014; Knutson et al., 2014b; Lewis and Karoly, 2014; Perkins et al., 2014; Hope et al., 2015, 2016; Perkins and Gibson, 2015; Black and Karoly, 2016; Wang et al., 2017c; Hu et al., 2020; Seong et al., 2020)", "previouslyFormattedCitation" : "(Arblaster et al., 2014; Knutson et al., 2014b; Lewis and Karoly, 2014; Perkins et al., 2014; Hope et al., 2015, 2016; Perkins and Gibson, 2015; Black and Karoly, 2016; Wang et al., 2017c; Hu et al., 2020; Seong et al., 2020)" }, "properties" : { "noteIndex" : 0 }, "schema" : "https://github.com/citation-style-language/schema/raw/master/csl-citation.json" }</w:instrText>
            </w:r>
            <w:ins w:id="6076" w:author="Robin Matthews" w:date="2021-07-14T11:43:00Z">
              <w:r w:rsidR="0018642C">
                <w:rPr>
                  <w:rFonts w:cs="Times New Roman"/>
                  <w:sz w:val="16"/>
                  <w:szCs w:val="16"/>
                  <w:lang w:val="en-GB"/>
                </w:rPr>
                <w:fldChar w:fldCharType="separate"/>
              </w:r>
              <w:r w:rsidR="0018642C" w:rsidRPr="00B923D6">
                <w:rPr>
                  <w:rFonts w:cs="Times New Roman"/>
                  <w:noProof/>
                  <w:sz w:val="16"/>
                  <w:szCs w:val="16"/>
                  <w:lang w:val="en-GB"/>
                </w:rPr>
                <w:t xml:space="preserve">(Arblaster et al., 2014; Knutson et al., 2014; Lewis and Karoly, 2014; Perkins et al., 2014; Hope et al., 2015, 2016; Perkins and Gibson, 2015; Black and Karoly, 2016; </w:t>
              </w:r>
              <w:r w:rsidR="0018642C">
                <w:rPr>
                  <w:rFonts w:cs="Times New Roman"/>
                  <w:noProof/>
                  <w:sz w:val="16"/>
                  <w:szCs w:val="16"/>
                  <w:lang w:val="en-GB"/>
                </w:rPr>
                <w:t xml:space="preserve">Z. </w:t>
              </w:r>
              <w:r w:rsidR="0018642C" w:rsidRPr="00B923D6">
                <w:rPr>
                  <w:rFonts w:cs="Times New Roman"/>
                  <w:noProof/>
                  <w:sz w:val="16"/>
                  <w:szCs w:val="16"/>
                  <w:lang w:val="en-GB"/>
                </w:rPr>
                <w:t>Wang et al., 2017</w:t>
              </w:r>
              <w:r w:rsidR="0018642C">
                <w:rPr>
                  <w:rFonts w:cs="Times New Roman"/>
                  <w:noProof/>
                  <w:sz w:val="16"/>
                  <w:szCs w:val="16"/>
                  <w:lang w:val="en-GB"/>
                </w:rPr>
                <w:t>a</w:t>
              </w:r>
              <w:r w:rsidR="0018642C" w:rsidRPr="00B923D6">
                <w:rPr>
                  <w:rFonts w:cs="Times New Roman"/>
                  <w:noProof/>
                  <w:sz w:val="16"/>
                  <w:szCs w:val="16"/>
                  <w:lang w:val="en-GB"/>
                </w:rPr>
                <w:t>; Hu et al., 2020; Seong et al., 2020)</w:t>
              </w:r>
              <w:r w:rsidR="0018642C">
                <w:rPr>
                  <w:rFonts w:cs="Times New Roman"/>
                  <w:sz w:val="16"/>
                  <w:szCs w:val="16"/>
                  <w:lang w:val="en-GB"/>
                </w:rPr>
                <w:fldChar w:fldCharType="end"/>
              </w:r>
            </w:ins>
            <w:commentRangeStart w:id="6077"/>
            <w:del w:id="6078" w:author="Robin Matthews" w:date="2021-07-14T11:43:00Z">
              <w:r w:rsidRPr="00D424AA" w:rsidDel="0018642C">
                <w:rPr>
                  <w:rFonts w:cs="Times New Roman"/>
                  <w:sz w:val="16"/>
                  <w:szCs w:val="16"/>
                  <w:lang w:val="en-GB"/>
                </w:rPr>
                <w:fldChar w:fldCharType="begin" w:fldLock="1"/>
              </w:r>
              <w:r w:rsidR="00FF6231" w:rsidRPr="0018642C" w:rsidDel="0018642C">
                <w:rPr>
                  <w:rFonts w:cs="Times New Roman"/>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c;", "plainTextFormattedCitation" : "(Wang et al., 2017c)", "previouslyFormattedCitation" : "(Wang et al., 2017c)" }, "properties" : { "noteIndex" : 0 }, "schema" : "https://github.com/citation-style-language/schema/raw/master/csl-citation.json" }</w:delInstrText>
              </w:r>
              <w:r w:rsidRPr="00D424AA" w:rsidDel="0018642C">
                <w:rPr>
                  <w:rFonts w:cs="Times New Roman"/>
                  <w:sz w:val="16"/>
                  <w:szCs w:val="16"/>
                  <w:lang w:val="en-GB"/>
                </w:rPr>
                <w:fldChar w:fldCharType="separate"/>
              </w:r>
              <w:r w:rsidR="00A26296" w:rsidRPr="0018642C" w:rsidDel="0018642C">
                <w:rPr>
                  <w:rFonts w:cs="Times New Roman"/>
                  <w:noProof/>
                  <w:sz w:val="16"/>
                  <w:szCs w:val="16"/>
                  <w:lang w:val="en-GB"/>
                </w:rPr>
                <w:delText>(Wang et al., 2017c;</w:delText>
              </w:r>
              <w:r w:rsidRPr="00D424AA" w:rsidDel="0018642C">
                <w:rPr>
                  <w:rFonts w:cs="Times New Roman"/>
                  <w:sz w:val="16"/>
                  <w:szCs w:val="16"/>
                  <w:lang w:val="en-GB"/>
                </w:rPr>
                <w:fldChar w:fldCharType="end"/>
              </w:r>
              <w:commentRangeEnd w:id="6077"/>
              <w:r w:rsidR="00A26296" w:rsidDel="0018642C">
                <w:rPr>
                  <w:rStyle w:val="Marquedecommentaire"/>
                </w:rPr>
                <w:commentReference w:id="6077"/>
              </w:r>
              <w:r w:rsidRPr="00841A35" w:rsidDel="0018642C">
                <w:rPr>
                  <w:rFonts w:cs="Times New Roman"/>
                  <w:sz w:val="16"/>
                  <w:szCs w:val="16"/>
                  <w:lang w:val="en-GB"/>
                </w:rPr>
                <w:delText xml:space="preserve"> </w:delText>
              </w:r>
              <w:commentRangeStart w:id="6079"/>
              <w:r w:rsidRPr="00D424AA" w:rsidDel="0018642C">
                <w:rPr>
                  <w:rFonts w:cs="Times New Roman"/>
                  <w:sz w:val="16"/>
                  <w:szCs w:val="16"/>
                  <w:lang w:val="en-GB"/>
                </w:rPr>
                <w:fldChar w:fldCharType="begin" w:fldLock="1"/>
              </w:r>
              <w:r w:rsidR="00FF6231" w:rsidDel="0018642C">
                <w:rPr>
                  <w:rFonts w:cs="Times New Roman"/>
                  <w:sz w:val="16"/>
                  <w:szCs w:val="16"/>
                  <w:lang w:val="en-GB"/>
                </w:rPr>
                <w:del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mendeley" : { "formattedCitation" : "(Hu et al., 2020)", "manualFormatting" : "Hu et al., 2020;", "plainTextFormattedCitation" : "(Hu et al., 2020)", "previouslyFormattedCitation" : "(Hu et al., 2020)" }, "properties" : { "noteIndex" : 0 }, "schema" : "https://github.com/citation-style-language/schema/raw/master/csl-citation.json" }</w:delInstrText>
              </w:r>
              <w:r w:rsidRPr="00D424AA" w:rsidDel="0018642C">
                <w:rPr>
                  <w:rFonts w:cs="Times New Roman"/>
                  <w:sz w:val="16"/>
                  <w:szCs w:val="16"/>
                  <w:lang w:val="en-GB"/>
                </w:rPr>
                <w:fldChar w:fldCharType="separate"/>
              </w:r>
              <w:r w:rsidR="00A26296" w:rsidDel="0018642C">
                <w:rPr>
                  <w:rFonts w:cs="Times New Roman"/>
                  <w:noProof/>
                  <w:sz w:val="16"/>
                  <w:szCs w:val="16"/>
                  <w:lang w:val="en-GB"/>
                </w:rPr>
                <w:delText>Hu et al., 2020;</w:delText>
              </w:r>
              <w:r w:rsidRPr="00D424AA" w:rsidDel="0018642C">
                <w:rPr>
                  <w:rFonts w:cs="Times New Roman"/>
                  <w:sz w:val="16"/>
                  <w:szCs w:val="16"/>
                  <w:lang w:val="en-GB"/>
                </w:rPr>
                <w:fldChar w:fldCharType="end"/>
              </w:r>
              <w:commentRangeEnd w:id="6079"/>
              <w:r w:rsidR="00A26296" w:rsidDel="0018642C">
                <w:rPr>
                  <w:rStyle w:val="Marquedecommentaire"/>
                </w:rPr>
                <w:commentReference w:id="6079"/>
              </w:r>
              <w:r w:rsidRPr="00841A35" w:rsidDel="0018642C">
                <w:rPr>
                  <w:rFonts w:cs="Times New Roman"/>
                  <w:sz w:val="16"/>
                  <w:szCs w:val="16"/>
                  <w:lang w:val="en-GB"/>
                </w:rPr>
                <w:delText xml:space="preserve"> </w:delText>
              </w:r>
              <w:commentRangeStart w:id="6080"/>
              <w:r w:rsidRPr="00D424AA" w:rsidDel="0018642C">
                <w:rPr>
                  <w:rFonts w:cs="Times New Roman"/>
                  <w:color w:val="000000" w:themeColor="text1"/>
                  <w:sz w:val="16"/>
                  <w:szCs w:val="16"/>
                  <w:lang w:val="en-GB"/>
                </w:rPr>
                <w:fldChar w:fldCharType="begin" w:fldLock="1"/>
              </w:r>
              <w:r w:rsidR="00FF6231" w:rsidDel="0018642C">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18642C">
                <w:rPr>
                  <w:rFonts w:cs="Times New Roman"/>
                  <w:color w:val="000000" w:themeColor="text1"/>
                  <w:sz w:val="16"/>
                  <w:szCs w:val="16"/>
                  <w:lang w:val="en-GB"/>
                </w:rPr>
                <w:fldChar w:fldCharType="separate"/>
              </w:r>
              <w:r w:rsidR="00A26296" w:rsidDel="0018642C">
                <w:rPr>
                  <w:rFonts w:cs="Times New Roman"/>
                  <w:noProof/>
                  <w:color w:val="000000" w:themeColor="text1"/>
                  <w:sz w:val="16"/>
                  <w:szCs w:val="16"/>
                  <w:lang w:val="en-GB"/>
                </w:rPr>
                <w:delText>Seong et al., 2020;</w:delText>
              </w:r>
              <w:r w:rsidRPr="00D424AA" w:rsidDel="0018642C">
                <w:rPr>
                  <w:rFonts w:cs="Times New Roman"/>
                  <w:color w:val="000000" w:themeColor="text1"/>
                  <w:sz w:val="16"/>
                  <w:szCs w:val="16"/>
                  <w:lang w:val="en-GB"/>
                </w:rPr>
                <w:fldChar w:fldCharType="end"/>
              </w:r>
              <w:commentRangeEnd w:id="6080"/>
              <w:r w:rsidR="00A26296" w:rsidDel="0018642C">
                <w:rPr>
                  <w:rStyle w:val="Marquedecommentaire"/>
                </w:rPr>
                <w:commentReference w:id="6080"/>
              </w:r>
              <w:r w:rsidRPr="00841A35" w:rsidDel="0018642C">
                <w:rPr>
                  <w:rFonts w:cs="Times New Roman"/>
                  <w:color w:val="000000" w:themeColor="text1"/>
                  <w:sz w:val="16"/>
                  <w:szCs w:val="16"/>
                  <w:lang w:val="en-GB"/>
                </w:rPr>
                <w:delText xml:space="preserve"> </w:delText>
              </w:r>
              <w:commentRangeStart w:id="6081"/>
              <w:r w:rsidRPr="00D424AA" w:rsidDel="0018642C">
                <w:rPr>
                  <w:rFonts w:cs="Times New Roman"/>
                  <w:color w:val="000000" w:themeColor="text1"/>
                  <w:sz w:val="16"/>
                  <w:szCs w:val="16"/>
                  <w:lang w:val="en-GB"/>
                </w:rPr>
                <w:fldChar w:fldCharType="begin" w:fldLock="1"/>
              </w:r>
              <w:r w:rsidR="00FF6231" w:rsidDel="0018642C">
                <w:rPr>
                  <w:rFonts w:cs="Times New Roman"/>
                  <w:color w:val="000000" w:themeColor="text1"/>
                  <w:sz w:val="16"/>
                  <w:szCs w:val="16"/>
                  <w:lang w:val="en-GB"/>
                </w:rPr>
                <w:delInstrText>ADDIN CSL_CITATION { "citationItems" : [ { "id" : "ITEM-1", "itemData" : { "DOI" : "10.1175/BAMS-D-16-0124.1", "ISSN" : "0003-0007", "author" : [ { "dropping-particle" : "", "family" : "Black", "given" : "Mitchell T.", "non-dropping-particle" : "", "parse-names" : false, "suffix" : "" }, { "dropping-particle" : "", "family" : "Karoly", "given" : "David J.", "non-dropping-particle" : "", "parse-names" : false, "suffix" : "" } ], "container-title" : "Bulletin of the American Meteorological Society", "id" : "ITEM-1", "issue" : "12", "issued" : { "date-parts" : [ [ "2016", "12", "1" ] ] }, "page" : "S118-S121", "title" : "Southern Australia\u2019s Warmest October on Record: The Role of ENSO and Climate Change", "translator" : [ { "dropping-particle" : "", "family" : "S3554", "given" : "", "non-dropping-particle" : "", "parse-names" : false, "suffix" : "" } ], "type" : "article-journal", "volume" : "97" }, "uris" : [ "http://www.mendeley.com/documents/?uuid=e29101ab-bdad-4787-a3cd-a12e25d40057" ] } ], "mendeley" : { "formattedCitation" : "(Black and Karoly, 2016)", "manualFormatting" : "Black and Karoly, 2016", "plainTextFormattedCitation" : "(Black and Karoly, 2016)", "previouslyFormattedCitation" : "(Black and Karoly, 2016)" }, "properties" : { "noteIndex" : 0 }, "schema" : "https://github.com/citation-style-language/schema/raw/master/csl-citation.json" }</w:delInstrText>
              </w:r>
              <w:r w:rsidRPr="00D424AA" w:rsidDel="0018642C">
                <w:rPr>
                  <w:rFonts w:cs="Times New Roman"/>
                  <w:color w:val="000000" w:themeColor="text1"/>
                  <w:sz w:val="16"/>
                  <w:szCs w:val="16"/>
                  <w:lang w:val="en-GB"/>
                </w:rPr>
                <w:fldChar w:fldCharType="separate"/>
              </w:r>
              <w:r w:rsidR="00A26296" w:rsidDel="0018642C">
                <w:rPr>
                  <w:rFonts w:cs="Times New Roman"/>
                  <w:noProof/>
                  <w:color w:val="000000" w:themeColor="text1"/>
                  <w:sz w:val="16"/>
                  <w:szCs w:val="16"/>
                  <w:lang w:val="en-GB"/>
                </w:rPr>
                <w:delText>Black and Karoly, 2016</w:delText>
              </w:r>
              <w:r w:rsidRPr="00D424AA" w:rsidDel="0018642C">
                <w:rPr>
                  <w:rFonts w:cs="Times New Roman"/>
                  <w:color w:val="000000" w:themeColor="text1"/>
                  <w:sz w:val="16"/>
                  <w:szCs w:val="16"/>
                  <w:lang w:val="en-GB"/>
                </w:rPr>
                <w:fldChar w:fldCharType="end"/>
              </w:r>
              <w:commentRangeEnd w:id="6081"/>
              <w:r w:rsidR="00A26296" w:rsidDel="0018642C">
                <w:rPr>
                  <w:rStyle w:val="Marquedecommentaire"/>
                </w:rPr>
                <w:commentReference w:id="6081"/>
              </w:r>
              <w:r w:rsidRPr="00841A35" w:rsidDel="0018642C">
                <w:rPr>
                  <w:rFonts w:cs="Times New Roman"/>
                  <w:color w:val="000000" w:themeColor="text1"/>
                  <w:sz w:val="16"/>
                  <w:szCs w:val="16"/>
                  <w:lang w:val="en-GB"/>
                </w:rPr>
                <w:delText xml:space="preserve">; </w:delText>
              </w:r>
              <w:commentRangeStart w:id="6082"/>
              <w:r w:rsidRPr="00D424AA" w:rsidDel="0018642C">
                <w:rPr>
                  <w:rFonts w:cs="Times New Roman"/>
                  <w:sz w:val="16"/>
                  <w:szCs w:val="16"/>
                  <w:lang w:val="en-GB"/>
                </w:rPr>
                <w:fldChar w:fldCharType="begin" w:fldLock="1"/>
              </w:r>
              <w:r w:rsidR="0012753B" w:rsidDel="0018642C">
                <w:rPr>
                  <w:rFonts w:cs="Times New Roman"/>
                  <w:sz w:val="16"/>
                  <w:szCs w:val="16"/>
                  <w:lang w:val="en-GB"/>
                </w:rPr>
                <w:delInstrText>ADDIN CSL_CITATION { "citationItems" : [ { "id" : "ITEM-1", "itemData" : { "DOI" : "10.1175/1520-0477-95.9.S1.1",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Bulletin of the American Meteorological Society", "id" : "ITEM-1", "issue" : "9", "issued" : { "date-parts" : [ [ "2014" ] ] }, "page" : "S26-S30", "title" : "Multimodel assessment of extreme annual\u2010mean warm anomalies during 2013 over regions of Australia and the western tropical Pacific [in \"Explaining Extreme Events of 2013 from a Climate Perspective\"]", "translator" : [ { "dropping-particle" : "", "family" : "S3388", "given" : "", "non-dropping-particle" : "", "parse-names" : false, "suffix" : "" } ], "type" : "article-journal", "volume" : "95" }, "uris" : [ "http://www.mendeley.com/documents/?uuid=098a8e54-b253-4a53-aabc-72a33449873b" ] } ], "mendeley" : { "formattedCitation" : "(Knutson et al., 2014b)", "manualFormatting" : "Knutson et al., 2014", "plainTextFormattedCitation" : "(Knutson et al., 2014b)", "previouslyFormattedCitation" : "(Knutson et al., 2014a)" }, "properties" : { "noteIndex" : 0 }, "schema" : "https://github.com/citation-style-language/schema/raw/master/csl-citation.json" }</w:delInstrText>
              </w:r>
              <w:r w:rsidRPr="00D424AA" w:rsidDel="0018642C">
                <w:rPr>
                  <w:rFonts w:cs="Times New Roman"/>
                  <w:sz w:val="16"/>
                  <w:szCs w:val="16"/>
                  <w:lang w:val="en-GB"/>
                </w:rPr>
                <w:fldChar w:fldCharType="separate"/>
              </w:r>
              <w:r w:rsidR="00A26296" w:rsidDel="0018642C">
                <w:rPr>
                  <w:rFonts w:cs="Times New Roman"/>
                  <w:noProof/>
                  <w:sz w:val="16"/>
                  <w:szCs w:val="16"/>
                  <w:lang w:val="en-GB"/>
                </w:rPr>
                <w:delText>Knutson et al., 2014</w:delText>
              </w:r>
              <w:r w:rsidRPr="00D424AA" w:rsidDel="0018642C">
                <w:rPr>
                  <w:rFonts w:cs="Times New Roman"/>
                  <w:sz w:val="16"/>
                  <w:szCs w:val="16"/>
                  <w:lang w:val="en-GB"/>
                </w:rPr>
                <w:fldChar w:fldCharType="end"/>
              </w:r>
              <w:commentRangeEnd w:id="6082"/>
              <w:r w:rsidR="00A26296" w:rsidDel="0018642C">
                <w:rPr>
                  <w:rStyle w:val="Marquedecommentaire"/>
                </w:rPr>
                <w:commentReference w:id="6082"/>
              </w:r>
              <w:r w:rsidRPr="00841A35" w:rsidDel="0018642C">
                <w:rPr>
                  <w:rFonts w:cs="Times New Roman"/>
                  <w:sz w:val="16"/>
                  <w:szCs w:val="16"/>
                  <w:lang w:val="en-GB"/>
                </w:rPr>
                <w:delText xml:space="preserve">;  </w:delText>
              </w:r>
              <w:commentRangeStart w:id="6083"/>
              <w:r w:rsidRPr="00D424AA" w:rsidDel="0018642C">
                <w:rPr>
                  <w:rFonts w:cs="Times New Roman"/>
                  <w:sz w:val="16"/>
                  <w:szCs w:val="16"/>
                  <w:lang w:val="en-GB"/>
                </w:rPr>
                <w:fldChar w:fldCharType="begin" w:fldLock="1"/>
              </w:r>
              <w:r w:rsidR="00FF6231" w:rsidDel="0018642C">
                <w:rPr>
                  <w:rFonts w:cs="Times New Roman"/>
                  <w:sz w:val="16"/>
                  <w:szCs w:val="16"/>
                  <w:lang w:val="en-GB"/>
                </w:rPr>
                <w:delInstrText>ADDIN CSL_CITATION { "citationItems" : [ { "id" : "ITEM-1", "itemData" : { "DOI" : "10.1175/1520-0477-95.9.S1.1", "author" : [ { "dropping-particle" : "", "family" : "Lewis", "given" : "Sophie C", "non-dropping-particle" : "", "parse-names" : false, "suffix" : "" }, { "dropping-particle" : "", "family" : "Karoly", "given" : "David J", "non-dropping-particle" : "", "parse-names" : false, "suffix" : "" } ], "container-title" : "Bulletin of the American Meteorological Society", "id" : "ITEM-1", "issue" : "9", "issued" : { "date-parts" : [ [ "2014", "9" ] ] }, "page" : "S31--S34", "title" : "The Role of Anthropogenic Forcing in the Record 2013 Australia-Wide Annual and Spring Temperatures [in \"Explaining Extreme Events of 2013 from a Climate Perspective\"]", "translator" : [ { "dropping-particle" : "", "family" : "S138", "given" : "", "non-dropping-particle" : "", "parse-names" : false, "suffix" : "" } ], "type" : "article-journal", "volume" : "95" }, "uris" : [ "http://www.mendeley.com/documents/?uuid=6becb712-fc97-4992-b58b-cb9c919aa8fc" ] } ], "mendeley" : { "formattedCitation" : "(Lewis and Karoly, 2014)", "manualFormatting" : "Lewis and Karoly, 2014;", "plainTextFormattedCitation" : "(Lewis and Karoly, 2014)", "previouslyFormattedCitation" : "(Lewis and Karoly, 2014)" }, "properties" : { "noteIndex" : 0 }, "schema" : "https://github.com/citation-style-language/schema/raw/master/csl-citation.json" }</w:delInstrText>
              </w:r>
              <w:r w:rsidRPr="00D424AA" w:rsidDel="0018642C">
                <w:rPr>
                  <w:rFonts w:cs="Times New Roman"/>
                  <w:sz w:val="16"/>
                  <w:szCs w:val="16"/>
                  <w:lang w:val="en-GB"/>
                </w:rPr>
                <w:fldChar w:fldCharType="separate"/>
              </w:r>
              <w:r w:rsidR="00A26296" w:rsidDel="0018642C">
                <w:rPr>
                  <w:rFonts w:cs="Times New Roman"/>
                  <w:noProof/>
                  <w:sz w:val="16"/>
                  <w:szCs w:val="16"/>
                  <w:lang w:val="en-GB"/>
                </w:rPr>
                <w:delText>Lewis and Karoly, 2014;</w:delText>
              </w:r>
              <w:r w:rsidRPr="00D424AA" w:rsidDel="0018642C">
                <w:rPr>
                  <w:rFonts w:cs="Times New Roman"/>
                  <w:sz w:val="16"/>
                  <w:szCs w:val="16"/>
                  <w:lang w:val="en-GB"/>
                </w:rPr>
                <w:fldChar w:fldCharType="end"/>
              </w:r>
              <w:commentRangeEnd w:id="6083"/>
              <w:r w:rsidR="00A26296" w:rsidDel="0018642C">
                <w:rPr>
                  <w:rStyle w:val="Marquedecommentaire"/>
                </w:rPr>
                <w:commentReference w:id="6083"/>
              </w:r>
              <w:r w:rsidRPr="00841A35" w:rsidDel="0018642C">
                <w:rPr>
                  <w:rFonts w:cs="Times New Roman"/>
                  <w:sz w:val="16"/>
                  <w:szCs w:val="16"/>
                  <w:lang w:val="en-GB"/>
                </w:rPr>
                <w:delText xml:space="preserve"> </w:delText>
              </w:r>
              <w:commentRangeStart w:id="6084"/>
              <w:r w:rsidRPr="00D424AA" w:rsidDel="0018642C">
                <w:rPr>
                  <w:rFonts w:cs="Times New Roman"/>
                  <w:sz w:val="16"/>
                  <w:szCs w:val="16"/>
                  <w:lang w:val="en-GB"/>
                </w:rPr>
                <w:fldChar w:fldCharType="begin" w:fldLock="1"/>
              </w:r>
              <w:r w:rsidR="00FF6231" w:rsidDel="0018642C">
                <w:rPr>
                  <w:rFonts w:cs="Times New Roman"/>
                  <w:sz w:val="16"/>
                  <w:szCs w:val="16"/>
                  <w:lang w:val="en-GB"/>
                </w:rPr>
                <w:delInstrText>ADDIN CSL_CITATION { "citationItems" : [ { "id" : "ITEM-1", "itemData" : { "DOI" : "10.1175/1520-0477-95.9.S1.1", "author" : [ { "dropping-particle" : "", "family" : "Perkins", "given" : "S E", "non-dropping-particle" : "", "parse-names" : false, "suffix" : "" }, { "dropping-particle" : "", "family" : "Lewis", "given" : "S C", "non-dropping-particle" : "", "parse-names" : false, "suffix" : "" }, { "dropping-particle" : "", "family" : "King", "given" : "A D", "non-dropping-particle" : "", "parse-names" : false, "suffix" : "" }, { "dropping-particle" : "V", "family" : "Alexander", "given" : "L", "non-dropping-particle" : "", "parse-names" : false, "suffix" : "" } ], "container-title" : "Bulletin of the American Meteorological Society", "id" : "ITEM-1", "issue" : "9", "issued" : { "date-parts" : [ [ "2014", "9" ] ] }, "page" : "S34--S37", "title" : "Increased simulated risk of the hot Australian summer of 2012-2013 due to anthropogenic activity as measured by heatwave frequency and intensity [in \"Explaining Extreme Events of 2013 from a Climate Perspective\"]", "translator" : [ { "dropping-particle" : "", "family" : "S142", "given" : "", "non-dropping-particle" : "", "parse-names" : false, "suffix" : "" } ], "type" : "article-journal", "volume" : "95" }, "uris" : [ "http://www.mendeley.com/documents/?uuid=3e768d7d-d571-452d-851d-03ffa17d6768" ] } ], "mendeley" : { "formattedCitation" : "(Perkins et al., 2014)", "manualFormatting" : "Perkins et al., 2014", "plainTextFormattedCitation" : "(Perkins et al., 2014)", "previouslyFormattedCitation" : "(Perkins et al., 2014)" }, "properties" : { "noteIndex" : 0 }, "schema" : "https://github.com/citation-style-language/schema/raw/master/csl-citation.json" }</w:delInstrText>
              </w:r>
              <w:r w:rsidRPr="00D424AA" w:rsidDel="0018642C">
                <w:rPr>
                  <w:rFonts w:cs="Times New Roman"/>
                  <w:sz w:val="16"/>
                  <w:szCs w:val="16"/>
                  <w:lang w:val="en-GB"/>
                </w:rPr>
                <w:fldChar w:fldCharType="separate"/>
              </w:r>
              <w:r w:rsidR="00A26296" w:rsidDel="0018642C">
                <w:rPr>
                  <w:rFonts w:cs="Times New Roman"/>
                  <w:noProof/>
                  <w:sz w:val="16"/>
                  <w:szCs w:val="16"/>
                  <w:lang w:val="en-GB"/>
                </w:rPr>
                <w:delText>Perkins et al., 2014</w:delText>
              </w:r>
              <w:r w:rsidRPr="00D424AA" w:rsidDel="0018642C">
                <w:rPr>
                  <w:rFonts w:cs="Times New Roman"/>
                  <w:sz w:val="16"/>
                  <w:szCs w:val="16"/>
                  <w:lang w:val="en-GB"/>
                </w:rPr>
                <w:fldChar w:fldCharType="end"/>
              </w:r>
              <w:commentRangeEnd w:id="6084"/>
              <w:r w:rsidR="00A26296" w:rsidDel="0018642C">
                <w:rPr>
                  <w:rStyle w:val="Marquedecommentaire"/>
                </w:rPr>
                <w:commentReference w:id="6084"/>
              </w:r>
              <w:r w:rsidRPr="00841A35" w:rsidDel="0018642C">
                <w:rPr>
                  <w:rFonts w:cs="Times New Roman"/>
                  <w:sz w:val="16"/>
                  <w:szCs w:val="16"/>
                  <w:lang w:val="en-GB"/>
                </w:rPr>
                <w:delText xml:space="preserve">; </w:delText>
              </w:r>
              <w:commentRangeStart w:id="6085"/>
              <w:r w:rsidRPr="00D424AA" w:rsidDel="0018642C">
                <w:rPr>
                  <w:rFonts w:cs="Times New Roman"/>
                  <w:color w:val="000000" w:themeColor="text1"/>
                  <w:sz w:val="16"/>
                  <w:szCs w:val="16"/>
                  <w:lang w:val="en-GB"/>
                </w:rPr>
                <w:fldChar w:fldCharType="begin" w:fldLock="1"/>
              </w:r>
              <w:r w:rsidR="00FF6231" w:rsidDel="0018642C">
                <w:rPr>
                  <w:rFonts w:cs="Times New Roman"/>
                  <w:color w:val="000000" w:themeColor="text1"/>
                  <w:sz w:val="16"/>
                  <w:szCs w:val="16"/>
                  <w:lang w:val="en-GB"/>
                </w:rPr>
                <w:delInstrText>ADDIN CSL_CITATION { "citationItems" : [ { "id" : "ITEM-1", "itemData" : { "DOI" : "10.1175/1520-0477-95.9.S1.1", "author" : [ { "dropping-particle" : "", "family" : "Arblaster", "given" : "Julie M.", "non-dropping-particle" : "", "parse-names" : false, "suffix" : "" }, { "dropping-particle" : "", "family" : "Lim", "given" : "Eun-Pa", "non-dropping-particle" : "", "parse-names" : false, "suffix" : "" }, { "dropping-particle" : "", "family" : "Hendon", "given" : "Harry H.", "non-dropping-particle" : "", "parse-names" : false, "suffix" : "" }, { "dropping-particle" : "", "family" : "Trewin", "given" : "Blair", "non-dropping-particle" : "", "parse-names" : false, "suffix" : "" }, { "dropping-particle" : "", "family" : "Wheeler", "given" : "Matthew C.", "non-dropping-particle" : "", "parse-names" : false, "suffix" : "" }, { "dropping-particle" : "", "family" : "Liu", "given" : "Guo", "non-dropping-particle" : "", "parse-names" : false, "suffix" : "" }, { "dropping-particle" : "", "family" : "Braganza", "given" : "Karl", "non-dropping-particle" : "", "parse-names" : false, "suffix" : "" } ], "container-title" : "Bulletin of the American Meteorological Society", "id" : "ITEM-1", "issue" : "9", "issued" : { "date-parts" : [ [ "2014" ] ] }, "page" : "S37-S41", "title" : "Understanding Australia's hottest September on record [in \"Explaining Extreme Events of 2013 from a Climate Perspective\"]", "translator" : [ { "dropping-particle" : "", "family" : "S3551", "given" : "", "non-dropping-particle" : "", "parse-names" : false, "suffix" : "" } ], "type" : "article-journal", "volume" : "95" }, "uris" : [ "http://www.mendeley.com/documents/?uuid=f89060f1-0f8c-4920-9f47-8e25837cc3fd" ] } ], "mendeley" : { "formattedCitation" : "(Arblaster et al., 2014)", "manualFormatting" : "Arblaster et al., 2014;", "plainTextFormattedCitation" : "(Arblaster et al., 2014)", "previouslyFormattedCitation" : "(Arblaster et al., 2014)" }, "properties" : { "noteIndex" : 0 }, "schema" : "https://github.com/citation-style-language/schema/raw/master/csl-citation.json" }</w:delInstrText>
              </w:r>
              <w:r w:rsidRPr="00D424AA" w:rsidDel="0018642C">
                <w:rPr>
                  <w:rFonts w:cs="Times New Roman"/>
                  <w:color w:val="000000" w:themeColor="text1"/>
                  <w:sz w:val="16"/>
                  <w:szCs w:val="16"/>
                  <w:lang w:val="en-GB"/>
                </w:rPr>
                <w:fldChar w:fldCharType="separate"/>
              </w:r>
              <w:r w:rsidR="00A26296" w:rsidDel="0018642C">
                <w:rPr>
                  <w:rFonts w:cs="Times New Roman"/>
                  <w:noProof/>
                  <w:color w:val="000000" w:themeColor="text1"/>
                  <w:sz w:val="16"/>
                  <w:szCs w:val="16"/>
                  <w:lang w:val="en-GB"/>
                </w:rPr>
                <w:delText>Arblaster et al., 2014;</w:delText>
              </w:r>
              <w:r w:rsidRPr="00D424AA" w:rsidDel="0018642C">
                <w:rPr>
                  <w:rFonts w:cs="Times New Roman"/>
                  <w:color w:val="000000" w:themeColor="text1"/>
                  <w:sz w:val="16"/>
                  <w:szCs w:val="16"/>
                  <w:lang w:val="en-GB"/>
                </w:rPr>
                <w:fldChar w:fldCharType="end"/>
              </w:r>
              <w:commentRangeEnd w:id="6085"/>
              <w:r w:rsidR="00A26296" w:rsidDel="0018642C">
                <w:rPr>
                  <w:rStyle w:val="Marquedecommentaire"/>
                </w:rPr>
                <w:commentReference w:id="6085"/>
              </w:r>
              <w:r w:rsidRPr="00841A35" w:rsidDel="0018642C">
                <w:rPr>
                  <w:rFonts w:cs="Times New Roman"/>
                  <w:color w:val="000000" w:themeColor="text1"/>
                  <w:sz w:val="16"/>
                  <w:szCs w:val="16"/>
                  <w:lang w:val="en-GB"/>
                </w:rPr>
                <w:delText xml:space="preserve"> </w:delText>
              </w:r>
              <w:commentRangeStart w:id="6086"/>
              <w:r w:rsidRPr="00D424AA" w:rsidDel="0018642C">
                <w:rPr>
                  <w:rFonts w:cs="Times New Roman"/>
                  <w:color w:val="000000" w:themeColor="text1"/>
                  <w:sz w:val="16"/>
                  <w:szCs w:val="16"/>
                  <w:lang w:val="en-GB"/>
                </w:rPr>
                <w:fldChar w:fldCharType="begin" w:fldLock="1"/>
              </w:r>
              <w:r w:rsidR="00FF6231" w:rsidDel="0018642C">
                <w:rPr>
                  <w:rFonts w:cs="Times New Roman"/>
                  <w:color w:val="000000" w:themeColor="text1"/>
                  <w:sz w:val="16"/>
                  <w:szCs w:val="16"/>
                  <w:lang w:val="en-GB"/>
                </w:rPr>
                <w:delInstrText>ADDIN CSL_CITATION { "citationItems" : [ { "id" : "ITEM-1", "itemData" : { "DOI" : "10.1175/BAMS-D-15-00096.1", "ISSN" : "0003-0007", "author" : [ { "dropping-particle" : "", "family" : "Hope", "given" : "Pandora", "non-dropping-particle" : "", "parse-names" : false, "suffix" : "" }, { "dropping-particle" : "", "family" : "Lim", "given" : "Eun-Pa", "non-dropping-particle" : "", "parse-names" : false, "suffix" :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1", "issue" : "12", "issued" : { "date-parts" : [ [ "2015", "12", "1" ] ] }, "page" : "S149-S153", "title" : "Contributors to the Record High Temperatures Across Australia in Late Spring 2014", "translator" : [ { "dropping-particle" : "", "family" : "S3552", "given" : "", "non-dropping-particle" : "", "parse-names" : false, "suffix" : "" } ], "type" : "article-journal", "volume" : "96" }, "uris" : [ "http://www.mendeley.com/documents/?uuid=dcdbd6f4-118b-4188-a22a-b348c23d2682" ] }, { "id" : "ITEM-2", "itemData" : { "DOI" : "10.1175/BAMS-ExplainingExtremeEvents2015.1", "author" : [ { "dropping-particle" : "", "family" : "Hope", "given" : "Pandora", "non-dropping-particle" : "", "parse-names" : false, "suffix" : "" }, { "dropping-particle" : "", "family" : "Wang", "given" : "Guomin", "non-dropping-particle" : "", "parse-names" : false, "suffix" :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container-title" : "Bulletin of the American Meteorological Society", "id" : "ITEM-2", "issue" : "12", "issued" : { "date-parts" : [ [ "2016" ] ] }, "page" : "S122-S126", "title" : "What caused the record-breaking heat across Australia in October 2015? [in \u201cExplaining Extreme Events of 2015 from a Climate Perspective\u201d]", "translator" : [ { "dropping-particle" : "", "family" : "S3549", "given" : "", "non-dropping-particle" : "", "parse-names" : false, "suffix" : "" } ], "type" : "article-journal", "volume" : "97" }, "uris" : [ "http://www.mendeley.com/documents/?uuid=9c7d69c1-47c6-4a83-8ee0-947c18e2cac6" ] } ], "mendeley" : { "formattedCitation" : "(Hope et al., 2015, 2016)", "manualFormatting" : "Hope et al., 2015, 2016;", "plainTextFormattedCitation" : "(Hope et al., 2015, 2016)", "previouslyFormattedCitation" : "(Hope et al., 2015, 2016)" }, "properties" : { "noteIndex" : 0 }, "schema" : "https://github.com/citation-style-language/schema/raw/master/csl-citation.json" }</w:delInstrText>
              </w:r>
              <w:r w:rsidRPr="00D424AA" w:rsidDel="0018642C">
                <w:rPr>
                  <w:rFonts w:cs="Times New Roman"/>
                  <w:color w:val="000000" w:themeColor="text1"/>
                  <w:sz w:val="16"/>
                  <w:szCs w:val="16"/>
                  <w:lang w:val="en-GB"/>
                </w:rPr>
                <w:fldChar w:fldCharType="separate"/>
              </w:r>
              <w:r w:rsidR="00A26296" w:rsidDel="0018642C">
                <w:rPr>
                  <w:rFonts w:cs="Times New Roman"/>
                  <w:noProof/>
                  <w:color w:val="000000" w:themeColor="text1"/>
                  <w:sz w:val="16"/>
                  <w:szCs w:val="16"/>
                  <w:lang w:val="en-GB"/>
                </w:rPr>
                <w:delText>Hope et al., 2015, 2016;</w:delText>
              </w:r>
              <w:r w:rsidRPr="00D424AA" w:rsidDel="0018642C">
                <w:rPr>
                  <w:rFonts w:cs="Times New Roman"/>
                  <w:color w:val="000000" w:themeColor="text1"/>
                  <w:sz w:val="16"/>
                  <w:szCs w:val="16"/>
                  <w:lang w:val="en-GB"/>
                </w:rPr>
                <w:fldChar w:fldCharType="end"/>
              </w:r>
              <w:commentRangeEnd w:id="6086"/>
              <w:r w:rsidR="00A26296" w:rsidDel="0018642C">
                <w:rPr>
                  <w:rStyle w:val="Marquedecommentaire"/>
                </w:rPr>
                <w:commentReference w:id="6086"/>
              </w:r>
              <w:r w:rsidRPr="00841A35" w:rsidDel="0018642C">
                <w:rPr>
                  <w:rFonts w:cs="Times New Roman"/>
                  <w:sz w:val="16"/>
                  <w:szCs w:val="16"/>
                  <w:lang w:val="en-GB"/>
                </w:rPr>
                <w:delText xml:space="preserve"> </w:delText>
              </w:r>
              <w:commentRangeStart w:id="6087"/>
              <w:r w:rsidRPr="00D424AA" w:rsidDel="0018642C">
                <w:rPr>
                  <w:rFonts w:cs="Times New Roman"/>
                  <w:color w:val="000000" w:themeColor="text1"/>
                  <w:sz w:val="16"/>
                  <w:szCs w:val="16"/>
                  <w:lang w:val="en-GB"/>
                </w:rPr>
                <w:fldChar w:fldCharType="begin" w:fldLock="1"/>
              </w:r>
              <w:r w:rsidR="00FF6231" w:rsidDel="0018642C">
                <w:rPr>
                  <w:rFonts w:cs="Times New Roman"/>
                  <w:color w:val="000000" w:themeColor="text1"/>
                  <w:sz w:val="16"/>
                  <w:szCs w:val="16"/>
                  <w:lang w:val="en-GB"/>
                </w:rPr>
                <w:delInstrText>ADDIN CSL_CITATION { "citationItems" : [ { "id" : "ITEM-1", "itemData" : { "DOI" : "10.1175/BAMS-D-15-00074.1", "ISSN" : "0003-0007", "author" : [ { "dropping-particle" : "", "family" : "Perkins", "given" : "Sarah E.", "non-dropping-particle" : "", "parse-names" : false, "suffix" : "" }, { "dropping-particle" : "", "family" : "Gibson", "given" : "Peter B.", "non-dropping-particle" : "", "parse-names" : false, "suffix" : "" } ], "container-title" : "Bulletin of the American Meteorological Society", "id" : "ITEM-1", "issue" : "12", "issued" : { "date-parts" : [ [ "2015", "12", "1" ] ] }, "page" : "S154-S157", "title" : "Increased Risk of the 2014 Australian May Heatwave Due to Anthropogenic Activity", "translator" : [ { "dropping-particle" : "", "family" : "S3550", "given" : "", "non-dropping-particle" : "", "parse-names" : false, "suffix" : "" } ], "type" : "article-journal", "volume" : "96" }, "uris" : [ "http://www.mendeley.com/documents/?uuid=a8c7346c-f7ac-41a2-bbd1-1d9e82a06c19" ] } ], "mendeley" : { "formattedCitation" : "(Perkins and Gibson, 2015)", "manualFormatting" : "Perkins and Gibson, 2015)", "plainTextFormattedCitation" : "(Perkins and Gibson, 2015)", "previouslyFormattedCitation" : "(Perkins and Gibson, 2015)" }, "properties" : { "noteIndex" : 0 }, "schema" : "https://github.com/citation-style-language/schema/raw/master/csl-citation.json" }</w:delInstrText>
              </w:r>
              <w:r w:rsidRPr="00D424AA" w:rsidDel="0018642C">
                <w:rPr>
                  <w:rFonts w:cs="Times New Roman"/>
                  <w:color w:val="000000" w:themeColor="text1"/>
                  <w:sz w:val="16"/>
                  <w:szCs w:val="16"/>
                  <w:lang w:val="en-GB"/>
                </w:rPr>
                <w:fldChar w:fldCharType="separate"/>
              </w:r>
              <w:r w:rsidR="00A26296" w:rsidDel="0018642C">
                <w:rPr>
                  <w:rFonts w:cs="Times New Roman"/>
                  <w:noProof/>
                  <w:color w:val="000000" w:themeColor="text1"/>
                  <w:sz w:val="16"/>
                  <w:szCs w:val="16"/>
                  <w:lang w:val="en-GB"/>
                </w:rPr>
                <w:delText>Perkins and Gibson, 2015)</w:delText>
              </w:r>
              <w:r w:rsidRPr="00D424AA" w:rsidDel="0018642C">
                <w:rPr>
                  <w:rFonts w:cs="Times New Roman"/>
                  <w:color w:val="000000" w:themeColor="text1"/>
                  <w:sz w:val="16"/>
                  <w:szCs w:val="16"/>
                  <w:lang w:val="en-GB"/>
                </w:rPr>
                <w:fldChar w:fldCharType="end"/>
              </w:r>
            </w:del>
            <w:commentRangeEnd w:id="6087"/>
            <w:r w:rsidR="00A26296">
              <w:rPr>
                <w:rStyle w:val="Marquedecommentaire"/>
              </w:rPr>
              <w:commentReference w:id="6087"/>
            </w:r>
            <w:r w:rsidRPr="00841A35">
              <w:rPr>
                <w:rFonts w:eastAsiaTheme="minorHAnsi" w:cs="Times New Roman"/>
                <w:color w:val="000000" w:themeColor="text1"/>
                <w:sz w:val="16"/>
                <w:szCs w:val="16"/>
                <w:lang w:val="en-GB" w:eastAsia="en-US"/>
              </w:rPr>
              <w:t xml:space="preserve"> </w:t>
            </w:r>
          </w:p>
        </w:tc>
        <w:tc>
          <w:tcPr>
            <w:tcW w:w="2158" w:type="dxa"/>
            <w:tcBorders>
              <w:top w:val="dashed" w:sz="4" w:space="0" w:color="000000"/>
            </w:tcBorders>
            <w:shd w:val="clear" w:color="auto" w:fill="FD9693"/>
            <w:tcMar>
              <w:top w:w="40" w:type="dxa"/>
              <w:left w:w="0" w:type="dxa"/>
              <w:bottom w:w="40" w:type="dxa"/>
              <w:right w:w="0" w:type="dxa"/>
            </w:tcMar>
          </w:tcPr>
          <w:p w14:paraId="4F4477D8" w14:textId="64E990F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088"/>
            <w:r w:rsidRPr="00D424AA">
              <w:rPr>
                <w:rFonts w:cs="Times New Roman"/>
                <w:color w:val="000000" w:themeColor="text1"/>
                <w:sz w:val="16"/>
                <w:szCs w:val="16"/>
                <w:lang w:val="en-GB"/>
              </w:rPr>
              <w:fldChar w:fldCharType="begin" w:fldLock="1"/>
            </w:r>
            <w:ins w:id="6089" w:author="Robin Matthews" w:date="2021-07-14T11:44:00Z">
              <w:r w:rsidR="0018642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090" w:author="Robin Matthews" w:date="2021-07-14T11:44:00Z">
              <w:r w:rsidR="00FC4C2D" w:rsidDel="0018642C">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091" w:author="Robin Matthews" w:date="2021-07-14T11:44:00Z">
              <w:r w:rsidR="0018642C">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088"/>
            <w:r w:rsidR="00A26296">
              <w:rPr>
                <w:rStyle w:val="Marquedecommentaire"/>
              </w:rPr>
              <w:commentReference w:id="6088"/>
            </w:r>
            <w:r w:rsidRPr="00841A35">
              <w:rPr>
                <w:rFonts w:cs="Times New Roman"/>
                <w:color w:val="000000" w:themeColor="text1"/>
                <w:sz w:val="16"/>
                <w:szCs w:val="16"/>
                <w:lang w:val="en-GB"/>
              </w:rPr>
              <w:t>;</w:t>
            </w:r>
            <w:r w:rsidRPr="00D424AA">
              <w:rPr>
                <w:rFonts w:cs="Times New Roman"/>
                <w:color w:val="000000" w:themeColor="text1"/>
                <w:sz w:val="16"/>
                <w:szCs w:val="16"/>
                <w:lang w:val="en-GB"/>
              </w:rPr>
              <w:t xml:space="preserve"> Annex). Median increase of more than 0C in the 50-year TXx and TNn events compared to the 1°C warming level </w:t>
            </w:r>
            <w:commentRangeStart w:id="6092"/>
            <w:r w:rsidRPr="00D424AA">
              <w:rPr>
                <w:rFonts w:cs="Times New Roman"/>
                <w:color w:val="000000" w:themeColor="text1"/>
                <w:sz w:val="16"/>
                <w:szCs w:val="16"/>
                <w:lang w:val="en-GB"/>
              </w:rPr>
              <w:fldChar w:fldCharType="begin" w:fldLock="1"/>
            </w:r>
            <w:ins w:id="6093" w:author="Robin Matthews" w:date="2021-07-14T21:56:00Z">
              <w:r w:rsidR="008F580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094" w:author="Robin Matthews" w:date="2021-07-14T21:56:00Z">
              <w:r w:rsidR="00FC4C2D" w:rsidDel="008F580C">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095" w:author="Robin Matthews" w:date="2021-07-14T21:56:00Z">
              <w:r w:rsidR="00A26296" w:rsidDel="008F580C">
                <w:rPr>
                  <w:rFonts w:cs="Times New Roman"/>
                  <w:noProof/>
                  <w:color w:val="000000" w:themeColor="text1"/>
                  <w:sz w:val="16"/>
                  <w:szCs w:val="16"/>
                  <w:lang w:val="en-GB"/>
                </w:rPr>
                <w:delText>Li et al., 2020</w:delText>
              </w:r>
            </w:del>
            <w:ins w:id="6096" w:author="Robin Matthews" w:date="2021-07-14T21:56:00Z">
              <w:r w:rsidR="008F580C">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092"/>
            <w:r w:rsidR="00A26296">
              <w:rPr>
                <w:rStyle w:val="Marquedecommentaire"/>
              </w:rPr>
              <w:commentReference w:id="6092"/>
            </w:r>
            <w:r w:rsidRPr="00841A35">
              <w:rPr>
                <w:rFonts w:cs="Times New Roman"/>
                <w:color w:val="000000" w:themeColor="text1"/>
                <w:sz w:val="16"/>
                <w:szCs w:val="16"/>
                <w:lang w:val="en-GB"/>
              </w:rPr>
              <w:t>) and more than 1°C in annual TXx and TNn compared</w:t>
            </w:r>
            <w:r w:rsidRPr="00D424AA">
              <w:rPr>
                <w:rFonts w:cs="Times New Roman"/>
                <w:color w:val="000000" w:themeColor="text1"/>
                <w:sz w:val="16"/>
                <w:szCs w:val="16"/>
                <w:lang w:val="en-GB"/>
              </w:rPr>
              <w:t xml:space="preserve"> to pre-industrial (Annex).</w:t>
            </w:r>
          </w:p>
          <w:p w14:paraId="10B66AD8" w14:textId="77777777" w:rsidR="00D376F0" w:rsidRPr="00D424AA" w:rsidRDefault="00D376F0" w:rsidP="00D424AA">
            <w:pPr>
              <w:rPr>
                <w:rFonts w:cs="Times New Roman"/>
                <w:color w:val="000000" w:themeColor="text1"/>
                <w:sz w:val="16"/>
                <w:szCs w:val="16"/>
                <w:lang w:val="en-GB"/>
              </w:rPr>
            </w:pPr>
          </w:p>
          <w:p w14:paraId="412D9DFC" w14:textId="6CABB616"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FF6365"/>
            <w:tcMar>
              <w:top w:w="40" w:type="dxa"/>
              <w:left w:w="40" w:type="dxa"/>
              <w:bottom w:w="40" w:type="dxa"/>
              <w:right w:w="40" w:type="dxa"/>
            </w:tcMar>
          </w:tcPr>
          <w:p w14:paraId="0E12AB42" w14:textId="3CA3706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09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098" w:author="Robin Matthews" w:date="2021-07-14T21:56:00Z">
              <w:r w:rsidR="00A26296" w:rsidDel="008F580C">
                <w:rPr>
                  <w:rFonts w:cs="Times New Roman"/>
                  <w:noProof/>
                  <w:color w:val="000000" w:themeColor="text1"/>
                  <w:sz w:val="16"/>
                  <w:szCs w:val="16"/>
                  <w:lang w:val="en-GB"/>
                </w:rPr>
                <w:delText>Li et al., 2020</w:delText>
              </w:r>
            </w:del>
            <w:ins w:id="6099" w:author="Robin Matthews" w:date="2021-07-14T21:56:00Z">
              <w:r w:rsidR="008F580C">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097"/>
            <w:r w:rsidR="00A26296">
              <w:rPr>
                <w:rStyle w:val="Marquedecommentaire"/>
              </w:rPr>
              <w:commentReference w:id="6097"/>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610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101" w:author="Robin Matthews" w:date="2021-07-14T21:56:00Z">
              <w:r w:rsidR="00A26296" w:rsidDel="008F580C">
                <w:rPr>
                  <w:rFonts w:cs="Times New Roman"/>
                  <w:noProof/>
                  <w:color w:val="000000" w:themeColor="text1"/>
                  <w:sz w:val="16"/>
                  <w:szCs w:val="16"/>
                  <w:lang w:val="en-GB"/>
                </w:rPr>
                <w:delText>Li et al., 202</w:delText>
              </w:r>
            </w:del>
            <w:ins w:id="6102" w:author="Robin Matthews" w:date="2021-07-14T21:56:00Z">
              <w:r w:rsidR="008F580C">
                <w:rPr>
                  <w:rFonts w:cs="Times New Roman"/>
                  <w:noProof/>
                  <w:color w:val="000000" w:themeColor="text1"/>
                  <w:sz w:val="16"/>
                  <w:szCs w:val="16"/>
                  <w:lang w:val="en-GB"/>
                </w:rPr>
                <w:t>C. Li et al., 2020</w:t>
              </w:r>
            </w:ins>
            <w:ins w:id="6103" w:author="Robin Matthews" w:date="2021-07-14T11:44:00Z">
              <w:r w:rsidR="0018642C">
                <w:rPr>
                  <w:rFonts w:cs="Times New Roman"/>
                  <w:noProof/>
                  <w:color w:val="000000" w:themeColor="text1"/>
                  <w:sz w:val="16"/>
                  <w:szCs w:val="16"/>
                  <w:lang w:val="en-GB"/>
                </w:rPr>
                <w:t>)</w:t>
              </w:r>
            </w:ins>
            <w:del w:id="6104" w:author="Robin Matthews" w:date="2021-07-14T11:44:00Z">
              <w:r w:rsidR="00A26296" w:rsidDel="0018642C">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100"/>
            <w:r w:rsidR="00A26296">
              <w:rPr>
                <w:rStyle w:val="Marquedecommentaire"/>
              </w:rPr>
              <w:commentReference w:id="6100"/>
            </w:r>
            <w:del w:id="6105" w:author="Robin Matthews" w:date="2021-07-14T11:44:00Z">
              <w:r w:rsidRPr="00841A35" w:rsidDel="0018642C">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1.5°C in annual TXx and TNn compared to pre-industrial (Annex).</w:t>
            </w:r>
          </w:p>
          <w:p w14:paraId="7D40CD3A" w14:textId="77777777" w:rsidR="00D376F0" w:rsidRPr="00D424AA" w:rsidRDefault="00D376F0" w:rsidP="00D424AA">
            <w:pPr>
              <w:rPr>
                <w:rFonts w:cs="Times New Roman"/>
                <w:color w:val="000000" w:themeColor="text1"/>
                <w:sz w:val="16"/>
                <w:szCs w:val="16"/>
                <w:lang w:val="en-GB"/>
              </w:rPr>
            </w:pPr>
          </w:p>
          <w:p w14:paraId="3A0E2A80" w14:textId="67801AE6"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c>
          <w:tcPr>
            <w:tcW w:w="2159" w:type="dxa"/>
            <w:tcBorders>
              <w:top w:val="dashed" w:sz="4" w:space="0" w:color="000000"/>
            </w:tcBorders>
            <w:shd w:val="clear" w:color="auto" w:fill="AD0204"/>
            <w:tcMar>
              <w:top w:w="40" w:type="dxa"/>
              <w:left w:w="40" w:type="dxa"/>
              <w:bottom w:w="40" w:type="dxa"/>
              <w:right w:w="40" w:type="dxa"/>
            </w:tcMar>
          </w:tcPr>
          <w:p w14:paraId="4C8130DD" w14:textId="07DB3A50"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w:t>
            </w:r>
            <w:r w:rsidRPr="00D424AA">
              <w:rPr>
                <w:rFonts w:cs="Times New Roman"/>
                <w:color w:val="000000" w:themeColor="text1"/>
                <w:sz w:val="16"/>
                <w:szCs w:val="16"/>
                <w:lang w:val="en-GB"/>
              </w:rPr>
              <w:t xml:space="preserve">P6 models project a robust increase in the intensity and frequency of TXx events and a robust decrease in the intensity and frequency of TNn events </w:t>
            </w:r>
            <w:commentRangeStart w:id="610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107" w:author="Robin Matthews" w:date="2021-07-14T21:56:00Z">
              <w:r w:rsidR="00A26296" w:rsidDel="008F580C">
                <w:rPr>
                  <w:rFonts w:cs="Times New Roman"/>
                  <w:noProof/>
                  <w:color w:val="000000" w:themeColor="text1"/>
                  <w:sz w:val="16"/>
                  <w:szCs w:val="16"/>
                  <w:lang w:val="en-GB"/>
                </w:rPr>
                <w:delText>Li et al., 2020</w:delText>
              </w:r>
            </w:del>
            <w:ins w:id="6108" w:author="Robin Matthews" w:date="2021-07-14T21:56:00Z">
              <w:r w:rsidR="008F580C">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106"/>
            <w:r w:rsidR="00A26296">
              <w:rPr>
                <w:rStyle w:val="Marquedecommentaire"/>
              </w:rPr>
              <w:commentReference w:id="6106"/>
            </w:r>
            <w:r w:rsidRPr="00841A35">
              <w:rPr>
                <w:rFonts w:cs="Times New Roman"/>
                <w:color w:val="000000" w:themeColor="text1"/>
                <w:sz w:val="16"/>
                <w:szCs w:val="16"/>
                <w:lang w:val="en-GB"/>
              </w:rPr>
              <w:t xml:space="preserve">; Annex). Median increase of more than 2°C in the 50-year TXx and TNn events compared to the 1°C warming level </w:t>
            </w:r>
            <w:commentRangeStart w:id="610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110" w:author="Robin Matthews" w:date="2021-07-14T21:56:00Z">
              <w:r w:rsidR="00A26296" w:rsidDel="008F580C">
                <w:rPr>
                  <w:rFonts w:cs="Times New Roman"/>
                  <w:noProof/>
                  <w:color w:val="000000" w:themeColor="text1"/>
                  <w:sz w:val="16"/>
                  <w:szCs w:val="16"/>
                  <w:lang w:val="en-GB"/>
                </w:rPr>
                <w:delText>Li et al., 202</w:delText>
              </w:r>
            </w:del>
            <w:ins w:id="6111" w:author="Robin Matthews" w:date="2021-07-14T21:56:00Z">
              <w:r w:rsidR="008F580C">
                <w:rPr>
                  <w:rFonts w:cs="Times New Roman"/>
                  <w:noProof/>
                  <w:color w:val="000000" w:themeColor="text1"/>
                  <w:sz w:val="16"/>
                  <w:szCs w:val="16"/>
                  <w:lang w:val="en-GB"/>
                </w:rPr>
                <w:t>C. Li et al., 2020</w:t>
              </w:r>
            </w:ins>
            <w:ins w:id="6112" w:author="Robin Matthews" w:date="2021-07-14T11:44:00Z">
              <w:r w:rsidR="0018642C">
                <w:rPr>
                  <w:rFonts w:cs="Times New Roman"/>
                  <w:noProof/>
                  <w:color w:val="000000" w:themeColor="text1"/>
                  <w:sz w:val="16"/>
                  <w:szCs w:val="16"/>
                  <w:lang w:val="en-GB"/>
                </w:rPr>
                <w:t>)</w:t>
              </w:r>
            </w:ins>
            <w:del w:id="6113" w:author="Robin Matthews" w:date="2021-07-14T11:44:00Z">
              <w:r w:rsidR="00A26296" w:rsidDel="0018642C">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109"/>
            <w:r w:rsidR="00A26296">
              <w:rPr>
                <w:rStyle w:val="Marquedecommentaire"/>
              </w:rPr>
              <w:commentReference w:id="6109"/>
            </w:r>
            <w:del w:id="6114" w:author="Robin Matthews" w:date="2021-07-14T11:44:00Z">
              <w:r w:rsidRPr="00841A35" w:rsidDel="0018642C">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2.5°C in annual TXx and TNn compared to pre-industrial (Annex).</w:t>
            </w:r>
          </w:p>
          <w:p w14:paraId="133C6940" w14:textId="77777777" w:rsidR="00D376F0" w:rsidRPr="00D424AA" w:rsidRDefault="00D376F0" w:rsidP="00D424AA">
            <w:pPr>
              <w:rPr>
                <w:rFonts w:cs="Times New Roman"/>
                <w:color w:val="000000" w:themeColor="text1"/>
                <w:sz w:val="16"/>
                <w:szCs w:val="16"/>
                <w:lang w:val="en-GB"/>
              </w:rPr>
            </w:pPr>
          </w:p>
          <w:p w14:paraId="0F9E835C" w14:textId="682BCB5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P.", "non-dropping-particle" : "", "parse-names" : false, "suffix" : "" } ], "container-title" : "Weather and Climate Extremes", "id" : "ITEM-2", "issue" : "April", "issued" : { "date-parts" : [ [ "2018", "6" ] ] }, "page" : "54-68", "title" : "Australian climate extremes in the 21st century according to a regional climate model ensemble: Implications for health and agriculture", "translator" : [ { "dropping-particle" : "", "family" : "S226", "given" : "", "non-dropping-particle" : "", "parse-names" : false, "suffix" : "" } ], "type" : "article-journal", "volume" : "20" }, "uris" : [ "http://www.mendeley.com/documents/?uuid=345d5dc1-dd0e-4bf9-86bc-b4a0f0816f7b"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4",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Alexander and Arblaster, 2017; Herold et al., 2018; Evans et al., 2020; Grose et al., 2020)", "plainTextFormattedCitation" : "(Alexander and Arblaster, 2017; Herold et al., 2018; Evans et al., 2020; Grose et al., 2020)", "previouslyFormattedCitation" : "(Alexander and Arblaster, 2017; Herold et al., 2018; Evans et al., 2020;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Herold et al., 2018; Evans et al., 2020; Grose et al., 2020)</w:t>
            </w:r>
            <w:r w:rsidRPr="00D424AA">
              <w:rPr>
                <w:rFonts w:cs="Times New Roman"/>
                <w:bCs/>
                <w:color w:val="000000" w:themeColor="text1"/>
                <w:sz w:val="16"/>
                <w:szCs w:val="16"/>
                <w:lang w:val="en-GB"/>
              </w:rPr>
              <w:fldChar w:fldCharType="end"/>
            </w:r>
          </w:p>
        </w:tc>
      </w:tr>
      <w:tr w:rsidR="00D376F0" w:rsidRPr="00F1665C" w14:paraId="303BFA5A" w14:textId="77777777" w:rsidTr="00723657">
        <w:tc>
          <w:tcPr>
            <w:tcW w:w="2158" w:type="dxa"/>
            <w:vMerge/>
          </w:tcPr>
          <w:p w14:paraId="6B8CF74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19F6CF5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D9693"/>
          </w:tcPr>
          <w:p w14:paraId="2C7DC661" w14:textId="77777777" w:rsidR="00D376F0" w:rsidRPr="00D424AA"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and frequency of cold extremes </w:t>
            </w:r>
          </w:p>
        </w:tc>
        <w:tc>
          <w:tcPr>
            <w:tcW w:w="2158" w:type="dxa"/>
            <w:tcBorders>
              <w:top w:val="dashed" w:sz="4" w:space="0" w:color="000000"/>
            </w:tcBorders>
            <w:shd w:val="clear" w:color="auto" w:fill="FD9693"/>
            <w:tcMar>
              <w:top w:w="40" w:type="dxa"/>
              <w:left w:w="0" w:type="dxa"/>
              <w:bottom w:w="40" w:type="dxa"/>
              <w:right w:w="0" w:type="dxa"/>
            </w:tcMar>
          </w:tcPr>
          <w:p w14:paraId="7030356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47E8DA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60D580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48F5B60A" w14:textId="77777777" w:rsidR="00D376F0" w:rsidRPr="00D424AA" w:rsidRDefault="00D376F0" w:rsidP="00D424AA">
            <w:pPr>
              <w:rPr>
                <w:rFonts w:cs="Times New Roman"/>
                <w:color w:val="000000" w:themeColor="text1"/>
                <w:sz w:val="16"/>
                <w:szCs w:val="16"/>
                <w:lang w:val="en-GB"/>
              </w:rPr>
            </w:pPr>
          </w:p>
          <w:p w14:paraId="155586C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0D1F944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F871194"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4BBA025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9F826C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FF3BCE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44A42292" w14:textId="77777777" w:rsidR="00D376F0" w:rsidRPr="00D424AA" w:rsidRDefault="00D376F0" w:rsidP="00D424AA">
            <w:pPr>
              <w:rPr>
                <w:rFonts w:cs="Times New Roman"/>
                <w:color w:val="000000" w:themeColor="text1"/>
                <w:sz w:val="16"/>
                <w:szCs w:val="16"/>
                <w:lang w:val="en-GB"/>
              </w:rPr>
            </w:pPr>
          </w:p>
          <w:p w14:paraId="67CF1DB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FB3FE27"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0729DDA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C2863E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48E26E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C785C57" w14:textId="77777777" w:rsidR="00D376F0" w:rsidRPr="00D424AA" w:rsidRDefault="00D376F0" w:rsidP="00D424AA">
            <w:pPr>
              <w:rPr>
                <w:rFonts w:cs="Times New Roman"/>
                <w:color w:val="000000" w:themeColor="text1"/>
                <w:sz w:val="16"/>
                <w:szCs w:val="16"/>
                <w:lang w:val="en-GB"/>
              </w:rPr>
            </w:pPr>
          </w:p>
          <w:p w14:paraId="707B545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465E71AE"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18C4673E" w14:textId="77777777" w:rsidTr="00723657">
        <w:tc>
          <w:tcPr>
            <w:tcW w:w="2158" w:type="dxa"/>
            <w:vMerge w:val="restart"/>
          </w:tcPr>
          <w:p w14:paraId="080015E2"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ew Zealand (NZ)</w:t>
            </w:r>
          </w:p>
        </w:tc>
        <w:tc>
          <w:tcPr>
            <w:tcW w:w="2158" w:type="dxa"/>
            <w:tcBorders>
              <w:top w:val="dashed" w:sz="4" w:space="0" w:color="000000"/>
            </w:tcBorders>
            <w:shd w:val="clear" w:color="auto" w:fill="FD9693"/>
          </w:tcPr>
          <w:p w14:paraId="065421A6" w14:textId="18D0CDF9"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6115" w:author="Robin Matthews" w:date="2021-07-14T11:47:00Z">
              <w:r w:rsidR="0045329F">
                <w:rPr>
                  <w:rFonts w:cs="Times New Roman"/>
                  <w:color w:val="000000" w:themeColor="text1"/>
                  <w:sz w:val="16"/>
                  <w:szCs w:val="16"/>
                  <w:lang w:val="en-GB"/>
                </w:rPr>
                <w:fldChar w:fldCharType="begin" w:fldLock="1"/>
              </w:r>
            </w:ins>
            <w:r w:rsidR="003A5209">
              <w:rPr>
                <w:rFonts w:cs="Times New Roman"/>
                <w:color w:val="000000" w:themeColor="text1"/>
                <w:sz w:val="16"/>
                <w:szCs w:val="16"/>
                <w:lang w:val="en-GB"/>
              </w:rPr>
              <w: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ME 1523", "id" : "ITEM-1", "issued" : { "date-parts" : [ [ "2020" ] ] }, "number-of-pages" : "84", "publisher" : "New Zealand Ministry for the Environment (MfE) and Stats NZ", "title" : "New Zealand\u2019s Environmental Reporting Series: Our atmosphere and climate 2020", "translator" : [ { "dropping-particle" : "", "family" : "S3117", "given" : "Rt7", "non-dropping-particle" : "", "parse-names" : false, "suffix" : "" } ], "type" : "report" }, "uris" : [ "http://www.mendeley.com/documents/?uuid=6107ca67-4d54-4216-b081-f05f4dc4884c"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7/s00704-016-1764-3", "ISSN" : "14344483", "abstract" : "\u00a9 2016, Springer-Verlag Wien. Among several variables affecting climate change and climate variability, temperature plays a crucial role in the process because its variations in monthly and extreme values can impact on the global hydrologic cycle and energy balance through thermal forcing. In this study, an analysis of temperature data has been performed over 22 series observed in New Zealand. In particular, to detect possible trends in the time series, the Mann-Kendall non-parametric test was first applied at monthly scale and then to several indices of extreme daily temperatures computed since 1951. The results showed a positive trend in both the maximum and the minimum temperatures, in particular, in the autumn-winter period. This increase has been evaluated faster in maximum temperature than in minimum one. The trend analysis of the temperature indices suggests that there has been an increase in the frequency and intensity of hot extremes, while most of the cold extremes showed a downward tendency.", "author" : [ { "dropping-particle" : "", "family" : "Caloiero", "given" : "Tommaso", "non-dropping-particle" : "", "parse-names" : false, "suffix" : "" } ], "container-title" : "Theoretical and Applied Climatology", "id" : "ITEM-3", "issue" : "1-2", "issued" : { "date-parts" : [ [ "2017" ] ] }, "page" : "111-127", "title" : "Trend of monthly temperature and daily extreme temperature during 1951\u20132012 in New Zealand", "translator" : [ { "dropping-particle" : "", "family" : "S679", "given" : "", "non-dropping-particle" : "", "parse-names" : false, "suffix" : "" } ], "type" : "article-journal", "volume" : "129" }, "uris" : [ "http://www.mendeley.com/documents/?uuid=6bae0219-82a5-4a91-b3ed-dae1bb604bc6" ] }, { "id" : "ITEM-4", "itemData" : { "DOI" : "10.1088/1748-9326/abbd61", "ISSN" : "1748-9326", "author" : [ { "dropping-particle" : "", "family" : "Harrington", "given" : "Luke James", "non-dropping-particle" : "", "parse-names" : false, "suffix" : "" } ], "container-title" : "Environmental Research Letters", "id" : "ITEM-4", "issued" : { "date-parts" : [ [ "2020", "10", "1" ] ] }, "title" : "Rethinking extreme heat in a cool climate: a New Zealand case study", "translator" : [ { "dropping-particle" : "", "family" : "S3553", "given" : "", "non-dropping-particle" : "", "parse-names" : false, "suffix" : "" } ], "type" : "article-journal" }, "uris" : [ "http://www.mendeley.com/documents/?uuid=1f6563a3-0abc-47f2-a6d2-ec50944fce4c" ] } ], "mendeley" : { "formattedCitation" : "(Caloiero, 2017; Dunn et al., 2020; Harrington, 2020; MfE and Stats NZ, 2020)", "plainTextFormattedCitation" : "(Caloiero, 2017; Dunn et al., 2020; Harrington, 2020; MfE and Stats NZ, 2020)", "previouslyFormattedCitation" : "(Caloiero, 2017; Dunn et al., 2020; Harrington, 2020; MfE and Stats NZ, 2020)" }, "properties" : { "noteIndex" : 0 }, "schema" : "https://github.com/citation-style-language/schema/raw/master/csl-citation.json" }</w:instrText>
            </w:r>
            <w:ins w:id="6116" w:author="Robin Matthews" w:date="2021-07-14T11:47:00Z">
              <w:r w:rsidR="0045329F">
                <w:rPr>
                  <w:rFonts w:cs="Times New Roman"/>
                  <w:color w:val="000000" w:themeColor="text1"/>
                  <w:sz w:val="16"/>
                  <w:szCs w:val="16"/>
                  <w:lang w:val="en-GB"/>
                </w:rPr>
                <w:fldChar w:fldCharType="separate"/>
              </w:r>
              <w:r w:rsidR="0045329F" w:rsidRPr="00192A07">
                <w:rPr>
                  <w:rFonts w:cs="Times New Roman"/>
                  <w:noProof/>
                  <w:color w:val="000000" w:themeColor="text1"/>
                  <w:sz w:val="16"/>
                  <w:szCs w:val="16"/>
                  <w:lang w:val="en-GB"/>
                </w:rPr>
                <w:t>(Caloiero, 2017; Dunn et al., 2020; Harrington, 2020; MfE and Stats NZ, 2020)</w:t>
              </w:r>
              <w:r w:rsidR="0045329F">
                <w:rPr>
                  <w:rFonts w:cs="Times New Roman"/>
                  <w:color w:val="000000" w:themeColor="text1"/>
                  <w:sz w:val="16"/>
                  <w:szCs w:val="16"/>
                  <w:lang w:val="en-GB"/>
                </w:rPr>
                <w:fldChar w:fldCharType="end"/>
              </w:r>
            </w:ins>
            <w:commentRangeStart w:id="6117"/>
            <w:del w:id="6118" w:author="Robin Matthews" w:date="2021-07-14T11:47:00Z">
              <w:r w:rsidRPr="00D424AA" w:rsidDel="0045329F">
                <w:rPr>
                  <w:rFonts w:cs="Times New Roman"/>
                  <w:color w:val="000000" w:themeColor="text1"/>
                  <w:sz w:val="16"/>
                  <w:szCs w:val="16"/>
                  <w:lang w:val="en-GB"/>
                </w:rPr>
                <w:fldChar w:fldCharType="begin" w:fldLock="1"/>
              </w:r>
              <w:r w:rsidR="00FF6231" w:rsidDel="0045329F">
                <w:rPr>
                  <w:rFonts w:cs="Times New Roman"/>
                  <w:color w:val="000000" w:themeColor="text1"/>
                  <w:sz w:val="16"/>
                  <w:szCs w:val="16"/>
                  <w:lang w:val="en-GB"/>
                </w:rPr>
                <w:del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ME 1523", "id" : "ITEM-1", "issued" : { "date-parts" : [ [ "2020" ] ] }, "number-of-pages" : "84", "publisher" : "New Zealand Ministry for the Environment (MfE) and Stats NZ", "title" : "New Zealand\u2019s Environmental Reporting Series: Our atmosphere and climate 2020", "translator" : [ { "dropping-particle" : "", "family" : "S3117", "given" : "Rt7", "non-dropping-particle" : "", "parse-names" : false, "suffix" : "" } ], "type" : "report" }, "uris" : [ "http://www.mendeley.com/documents/?uuid=6107ca67-4d54-4216-b081-f05f4dc4884c"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7/s00704-016-1764-3", "ISSN" : "14344483", "abstract" : "\u00a9 2016, Springer-Verlag Wien. Among several variables affecting climate change and climate variability, temperature plays a crucial role in the process because its variations in monthly and extreme values can impact on the global hydrologic cycle and energy balance through thermal forcing. In this study, an analysis of temperature data has been performed over 22 series observed in New Zealand. In particular, to detect possible trends in the time series, the Mann-Kendall non-parametric test was first applied at monthly scale and then to several indices of extreme daily temperatures computed since 1951. The results showed a positive trend in both the maximum and the minimum temperatures, in particular, in the autumn-winter period. This increase has been evaluated faster in maximum temperature than in minimum one. The trend analysis of the temperature indices suggests that there has been an increase in the frequency and intensity of hot extremes, while most of the cold extremes showed a downward tendency.", "author" : [ { "dropping-particle" : "", "family" : "Caloiero", "given" : "Tommaso", "non-dropping-particle" : "", "parse-names" : false, "suffix" : "" } ], "container-title" : "Theoretical and Applied Climatology", "id" : "ITEM-3", "issue" : "1-2", "issued" : { "date-parts" : [ [ "2017" ] ] }, "page" : "111-127", "title" : "Trend of monthly temperature and daily extreme temperature during 1951\u20132012 in New Zealand", "translator" : [ { "dropping-particle" : "", "family" : "S679", "given" : "", "non-dropping-particle" : "", "parse-names" : false, "suffix" : "" } ], "type" : "article-journal", "volume" : "129" }, "uris" : [ "http://www.mendeley.com/documents/?uuid=6bae0219-82a5-4a91-b3ed-dae1bb604bc6" ] } ], "mendeley" : { "formattedCitation" : "(Caloiero, 2017; Dunn et al., 2020; MfE and Stats NZ, 2020)", "manualFormatting" : "(Caloiero, 2017; Dunn et al., 2020; Ministry for the Environment &amp; Stats NZ, 2020;", "plainTextFormattedCitation" : "(Caloiero, 2017; Dunn et al., 2020; MfE and Stats NZ, 2020)", "previouslyFormattedCitation" : "(Caloiero, 2017; Dunn et al., 2020; MfE and Stats NZ, 2020)" }, "properties" : { "noteIndex" : 0 }, "schema" : "https://github.com/citation-style-language/schema/raw/master/csl-citation.json" }</w:delInstrText>
              </w:r>
              <w:r w:rsidRPr="00D424AA" w:rsidDel="0045329F">
                <w:rPr>
                  <w:rFonts w:cs="Times New Roman"/>
                  <w:color w:val="000000" w:themeColor="text1"/>
                  <w:sz w:val="16"/>
                  <w:szCs w:val="16"/>
                  <w:lang w:val="en-GB"/>
                </w:rPr>
                <w:fldChar w:fldCharType="separate"/>
              </w:r>
              <w:r w:rsidR="00A26296" w:rsidDel="0045329F">
                <w:rPr>
                  <w:rFonts w:cs="Times New Roman"/>
                  <w:noProof/>
                  <w:color w:val="000000" w:themeColor="text1"/>
                  <w:sz w:val="16"/>
                  <w:szCs w:val="16"/>
                  <w:lang w:val="en-GB"/>
                </w:rPr>
                <w:delText>(Caloiero, 2017; Dunn et al., 2020; Ministry for the Environment &amp; Stats NZ, 2020;</w:delText>
              </w:r>
              <w:r w:rsidRPr="00D424AA" w:rsidDel="0045329F">
                <w:rPr>
                  <w:rFonts w:cs="Times New Roman"/>
                  <w:color w:val="000000" w:themeColor="text1"/>
                  <w:sz w:val="16"/>
                  <w:szCs w:val="16"/>
                  <w:lang w:val="en-GB"/>
                </w:rPr>
                <w:fldChar w:fldCharType="end"/>
              </w:r>
              <w:commentRangeEnd w:id="6117"/>
              <w:r w:rsidR="00A26296" w:rsidDel="0045329F">
                <w:rPr>
                  <w:rStyle w:val="Marquedecommentaire"/>
                </w:rPr>
                <w:commentReference w:id="6117"/>
              </w:r>
              <w:r w:rsidRPr="00841A35" w:rsidDel="0045329F">
                <w:rPr>
                  <w:rFonts w:cs="Times New Roman"/>
                  <w:color w:val="000000" w:themeColor="text1"/>
                  <w:sz w:val="16"/>
                  <w:szCs w:val="16"/>
                  <w:lang w:val="en-GB"/>
                </w:rPr>
                <w:delText xml:space="preserve"> </w:delText>
              </w:r>
              <w:commentRangeStart w:id="6119"/>
              <w:r w:rsidRPr="00D424AA" w:rsidDel="0045329F">
                <w:rPr>
                  <w:rFonts w:cs="Times New Roman"/>
                  <w:color w:val="000000" w:themeColor="text1"/>
                  <w:sz w:val="16"/>
                  <w:szCs w:val="16"/>
                  <w:lang w:val="en-GB"/>
                </w:rPr>
                <w:fldChar w:fldCharType="begin" w:fldLock="1"/>
              </w:r>
              <w:r w:rsidR="00FF6231" w:rsidDel="0045329F">
                <w:rPr>
                  <w:rFonts w:cs="Times New Roman"/>
                  <w:color w:val="000000" w:themeColor="text1"/>
                  <w:sz w:val="16"/>
                  <w:szCs w:val="16"/>
                  <w:lang w:val="en-GB"/>
                </w:rPr>
                <w:delInstrText>ADDIN CSL_CITATION { "citationItems" : [ { "id" : "ITEM-1", "itemData" : { "DOI" : "10.1088/1748-9326/abbd61", "ISSN" : "1748-9326", "author" : [ { "dropping-particle" : "", "family" : "Harrington", "given" : "Luke James", "non-dropping-particle" : "", "parse-names" : false, "suffix" : "" } ], "container-title" : "Environmental Research Letters", "id" : "ITEM-1", "issued" : { "date-parts" : [ [ "2020", "10", "1" ] ] }, "title" : "Rethinking extreme heat in a cool climate: a New Zealand case study", "translator" : [ { "dropping-particle" : "", "family" : "S3553", "given" : "", "non-dropping-particle" : "", "parse-names" : false, "suffix" : "" } ], "type" : "article-journal" }, "uris" : [ "http://www.mendeley.com/documents/?uuid=1f6563a3-0abc-47f2-a6d2-ec50944fce4c" ] } ], "mendeley" : { "formattedCitation" : "(Harrington, 2020)", "manualFormatting" : "Harrington, 2020)", "plainTextFormattedCitation" : "(Harrington, 2020)", "previouslyFormattedCitation" : "(Harrington, 2020)" }, "properties" : { "noteIndex" : 0 }, "schema" : "https://github.com/citation-style-language/schema/raw/master/csl-citation.json" }</w:delInstrText>
              </w:r>
              <w:r w:rsidRPr="00D424AA" w:rsidDel="0045329F">
                <w:rPr>
                  <w:rFonts w:cs="Times New Roman"/>
                  <w:color w:val="000000" w:themeColor="text1"/>
                  <w:sz w:val="16"/>
                  <w:szCs w:val="16"/>
                  <w:lang w:val="en-GB"/>
                </w:rPr>
                <w:fldChar w:fldCharType="separate"/>
              </w:r>
              <w:r w:rsidR="00A26296" w:rsidDel="0045329F">
                <w:rPr>
                  <w:rFonts w:cs="Times New Roman"/>
                  <w:noProof/>
                  <w:color w:val="000000" w:themeColor="text1"/>
                  <w:sz w:val="16"/>
                  <w:szCs w:val="16"/>
                  <w:lang w:val="en-GB"/>
                </w:rPr>
                <w:delText>Harrington, 2020)</w:delText>
              </w:r>
              <w:r w:rsidRPr="00D424AA" w:rsidDel="0045329F">
                <w:rPr>
                  <w:rFonts w:cs="Times New Roman"/>
                  <w:color w:val="000000" w:themeColor="text1"/>
                  <w:sz w:val="16"/>
                  <w:szCs w:val="16"/>
                  <w:lang w:val="en-GB"/>
                </w:rPr>
                <w:fldChar w:fldCharType="end"/>
              </w:r>
            </w:del>
            <w:commentRangeEnd w:id="6119"/>
            <w:r w:rsidR="00A26296">
              <w:rPr>
                <w:rStyle w:val="Marquedecommentaire"/>
              </w:rPr>
              <w:commentReference w:id="6119"/>
            </w:r>
          </w:p>
        </w:tc>
        <w:tc>
          <w:tcPr>
            <w:tcW w:w="2158" w:type="dxa"/>
            <w:tcBorders>
              <w:top w:val="dashed" w:sz="4" w:space="0" w:color="000000"/>
            </w:tcBorders>
            <w:shd w:val="clear" w:color="auto" w:fill="D9D9D9"/>
          </w:tcPr>
          <w:p w14:paraId="649B86AA" w14:textId="6C080CD3" w:rsidR="00D376F0" w:rsidRPr="00841A35" w:rsidRDefault="00D376F0" w:rsidP="00D424AA">
            <w:pPr>
              <w:rPr>
                <w:rFonts w:cs="Times New Roman"/>
                <w:color w:val="000000" w:themeColor="text1"/>
                <w:sz w:val="16"/>
                <w:szCs w:val="16"/>
                <w:shd w:val="clear" w:color="auto" w:fill="D9D9D9"/>
                <w:lang w:val="en-GB"/>
              </w:rPr>
            </w:pPr>
            <w:r w:rsidRPr="00D424AA">
              <w:rPr>
                <w:rFonts w:cs="Times New Roman"/>
                <w:color w:val="000000" w:themeColor="text1"/>
                <w:sz w:val="16"/>
                <w:szCs w:val="16"/>
                <w:shd w:val="clear" w:color="auto" w:fill="D9D9D9"/>
                <w:lang w:val="en-GB"/>
              </w:rPr>
              <w:t xml:space="preserve">Limited evidence </w:t>
            </w:r>
            <w:bookmarkStart w:id="6120" w:name="_Hlk77155516"/>
            <w:ins w:id="6121" w:author="Robin Matthews" w:date="2021-07-14T11:45:00Z">
              <w:r w:rsidR="0018642C">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Seong et al., 2020)", "plainTextFormattedCitation" : "(Wang et al., 2017c; Seong et al., 2020)", "previouslyFormattedCitation" : "(Wang et al., 2017c; Seong et al., 2020)" }, "properties" : { "noteIndex" : 0 }, "schema" : "https://github.com/citation-style-language/schema/raw/master/csl-citation.json" }</w:instrText>
            </w:r>
            <w:ins w:id="6122" w:author="Robin Matthews" w:date="2021-07-14T11:45:00Z">
              <w:r w:rsidR="0018642C">
                <w:rPr>
                  <w:rFonts w:cs="Times New Roman"/>
                  <w:color w:val="000000" w:themeColor="text1"/>
                  <w:sz w:val="16"/>
                  <w:szCs w:val="16"/>
                  <w:lang w:val="en-GB"/>
                </w:rPr>
                <w:fldChar w:fldCharType="separate"/>
              </w:r>
            </w:ins>
            <w:r w:rsidR="003A5209" w:rsidRPr="003A5209">
              <w:rPr>
                <w:rFonts w:cs="Times New Roman"/>
                <w:noProof/>
                <w:color w:val="000000" w:themeColor="text1"/>
                <w:sz w:val="16"/>
                <w:szCs w:val="16"/>
                <w:lang w:val="en-GB"/>
              </w:rPr>
              <w:t>(Wang et al., 2017c; Seong et al., 2020)</w:t>
            </w:r>
            <w:ins w:id="6123" w:author="Robin Matthews" w:date="2021-07-14T11:45:00Z">
              <w:r w:rsidR="0018642C">
                <w:rPr>
                  <w:rFonts w:cs="Times New Roman"/>
                  <w:color w:val="000000" w:themeColor="text1"/>
                  <w:sz w:val="16"/>
                  <w:szCs w:val="16"/>
                  <w:lang w:val="en-GB"/>
                </w:rPr>
                <w:fldChar w:fldCharType="end"/>
              </w:r>
            </w:ins>
            <w:commentRangeStart w:id="6124"/>
            <w:del w:id="6125" w:author="Robin Matthews" w:date="2021-07-14T11:45:00Z">
              <w:r w:rsidRPr="00D424AA" w:rsidDel="0018642C">
                <w:rPr>
                  <w:rFonts w:cs="Times New Roman"/>
                  <w:color w:val="000000" w:themeColor="text1"/>
                  <w:sz w:val="16"/>
                  <w:szCs w:val="16"/>
                  <w:lang w:val="en-GB"/>
                </w:rPr>
                <w:fldChar w:fldCharType="begin" w:fldLock="1"/>
              </w:r>
              <w:r w:rsidR="00FF6231" w:rsidRPr="0018642C" w:rsidDel="0018642C">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18642C">
                <w:rPr>
                  <w:rFonts w:cs="Times New Roman"/>
                  <w:color w:val="000000" w:themeColor="text1"/>
                  <w:sz w:val="16"/>
                  <w:szCs w:val="16"/>
                  <w:lang w:val="en-GB"/>
                </w:rPr>
                <w:fldChar w:fldCharType="separate"/>
              </w:r>
              <w:r w:rsidR="00A26296" w:rsidRPr="0018642C" w:rsidDel="0018642C">
                <w:rPr>
                  <w:rFonts w:cs="Times New Roman"/>
                  <w:noProof/>
                  <w:color w:val="000000" w:themeColor="text1"/>
                  <w:sz w:val="16"/>
                  <w:szCs w:val="16"/>
                  <w:lang w:val="en-GB"/>
                </w:rPr>
                <w:delText>(Seong et al., 2020;</w:delText>
              </w:r>
              <w:r w:rsidRPr="00D424AA" w:rsidDel="0018642C">
                <w:rPr>
                  <w:rFonts w:cs="Times New Roman"/>
                  <w:color w:val="000000" w:themeColor="text1"/>
                  <w:sz w:val="16"/>
                  <w:szCs w:val="16"/>
                  <w:lang w:val="en-GB"/>
                </w:rPr>
                <w:fldChar w:fldCharType="end"/>
              </w:r>
              <w:commentRangeEnd w:id="6124"/>
              <w:r w:rsidR="00A26296" w:rsidDel="0018642C">
                <w:rPr>
                  <w:rStyle w:val="Marquedecommentaire"/>
                </w:rPr>
                <w:commentReference w:id="6124"/>
              </w:r>
              <w:r w:rsidRPr="00841A35" w:rsidDel="0018642C">
                <w:rPr>
                  <w:rFonts w:cs="Times New Roman"/>
                  <w:color w:val="000000" w:themeColor="text1"/>
                  <w:sz w:val="16"/>
                  <w:szCs w:val="16"/>
                  <w:lang w:val="en-GB"/>
                </w:rPr>
                <w:delText xml:space="preserve"> </w:delText>
              </w:r>
              <w:commentRangeStart w:id="6126"/>
              <w:r w:rsidRPr="00D424AA" w:rsidDel="0018642C">
                <w:rPr>
                  <w:rFonts w:cs="Times New Roman"/>
                  <w:color w:val="000000" w:themeColor="text1"/>
                  <w:sz w:val="16"/>
                  <w:szCs w:val="16"/>
                  <w:lang w:val="en-GB"/>
                </w:rPr>
                <w:fldChar w:fldCharType="begin" w:fldLock="1"/>
              </w:r>
              <w:r w:rsidR="00FF6231" w:rsidDel="0018642C">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18642C">
                <w:rPr>
                  <w:rFonts w:cs="Times New Roman"/>
                  <w:color w:val="000000" w:themeColor="text1"/>
                  <w:sz w:val="16"/>
                  <w:szCs w:val="16"/>
                  <w:lang w:val="en-GB"/>
                </w:rPr>
                <w:fldChar w:fldCharType="separate"/>
              </w:r>
              <w:r w:rsidR="00A26296" w:rsidDel="0018642C">
                <w:rPr>
                  <w:rFonts w:cs="Times New Roman"/>
                  <w:noProof/>
                  <w:color w:val="000000" w:themeColor="text1"/>
                  <w:sz w:val="16"/>
                  <w:szCs w:val="16"/>
                  <w:lang w:val="en-GB"/>
                </w:rPr>
                <w:delText>Wang et al., 2017)</w:delText>
              </w:r>
              <w:r w:rsidRPr="00D424AA" w:rsidDel="0018642C">
                <w:rPr>
                  <w:rFonts w:cs="Times New Roman"/>
                  <w:color w:val="000000" w:themeColor="text1"/>
                  <w:sz w:val="16"/>
                  <w:szCs w:val="16"/>
                  <w:lang w:val="en-GB"/>
                </w:rPr>
                <w:fldChar w:fldCharType="end"/>
              </w:r>
            </w:del>
            <w:bookmarkEnd w:id="6120"/>
            <w:commentRangeEnd w:id="6126"/>
            <w:r w:rsidR="00A26296">
              <w:rPr>
                <w:rStyle w:val="Marquedecommentaire"/>
              </w:rPr>
              <w:commentReference w:id="6126"/>
            </w:r>
          </w:p>
        </w:tc>
        <w:tc>
          <w:tcPr>
            <w:tcW w:w="2158" w:type="dxa"/>
            <w:tcBorders>
              <w:top w:val="dashed" w:sz="4" w:space="0" w:color="000000"/>
            </w:tcBorders>
            <w:shd w:val="clear" w:color="auto" w:fill="FEC2B8"/>
          </w:tcPr>
          <w:p w14:paraId="3D8A0BCA" w14:textId="7ED7620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TXx events and a decrease in the intensity and frequency of TNn events </w:t>
            </w:r>
            <w:commentRangeStart w:id="6127"/>
            <w:r w:rsidRPr="00D424AA">
              <w:rPr>
                <w:rFonts w:cs="Times New Roman"/>
                <w:color w:val="000000" w:themeColor="text1"/>
                <w:sz w:val="16"/>
                <w:szCs w:val="16"/>
                <w:lang w:val="en-GB"/>
              </w:rPr>
              <w:fldChar w:fldCharType="begin" w:fldLock="1"/>
            </w:r>
            <w:ins w:id="6128" w:author="Robin Matthews" w:date="2021-07-14T21:58:00Z">
              <w:r w:rsidR="008161C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129" w:author="Robin Matthews" w:date="2021-07-14T21:58:00Z">
              <w:r w:rsidR="00FC4C2D" w:rsidDel="008161C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130" w:author="Robin Matthews" w:date="2021-07-14T21:58:00Z">
              <w:r w:rsidR="00A26296" w:rsidDel="008161C1">
                <w:rPr>
                  <w:rFonts w:cs="Times New Roman"/>
                  <w:noProof/>
                  <w:color w:val="000000" w:themeColor="text1"/>
                  <w:sz w:val="16"/>
                  <w:szCs w:val="16"/>
                  <w:lang w:val="en-GB"/>
                </w:rPr>
                <w:delText>Li et al., 2020</w:delText>
              </w:r>
            </w:del>
            <w:ins w:id="6131" w:author="Robin Matthews" w:date="2021-07-14T21:58: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127"/>
            <w:r w:rsidR="00A26296">
              <w:rPr>
                <w:rStyle w:val="Marquedecommentaire"/>
              </w:rPr>
              <w:commentReference w:id="6127"/>
            </w:r>
            <w:r w:rsidRPr="00841A35">
              <w:rPr>
                <w:rFonts w:cs="Times New Roman"/>
                <w:color w:val="000000" w:themeColor="text1"/>
                <w:sz w:val="16"/>
                <w:szCs w:val="16"/>
                <w:lang w:val="en-GB"/>
              </w:rPr>
              <w:t>; Annex). Median in</w:t>
            </w:r>
            <w:r w:rsidRPr="00D424AA">
              <w:rPr>
                <w:rFonts w:cs="Times New Roman"/>
                <w:color w:val="000000" w:themeColor="text1"/>
                <w:sz w:val="16"/>
                <w:szCs w:val="16"/>
                <w:lang w:val="en-GB"/>
              </w:rPr>
              <w:t xml:space="preserve">crease of more than 0C in the 50-year TXx and TNn events compared to the 1°C warming level </w:t>
            </w:r>
            <w:commentRangeStart w:id="613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133" w:author="Robin Matthews" w:date="2021-07-14T21:58:00Z">
              <w:r w:rsidR="00A26296" w:rsidDel="008161C1">
                <w:rPr>
                  <w:rFonts w:cs="Times New Roman"/>
                  <w:noProof/>
                  <w:color w:val="000000" w:themeColor="text1"/>
                  <w:sz w:val="16"/>
                  <w:szCs w:val="16"/>
                  <w:lang w:val="en-GB"/>
                </w:rPr>
                <w:delText>Li et al., 202</w:delText>
              </w:r>
            </w:del>
            <w:ins w:id="6134" w:author="Robin Matthews" w:date="2021-07-14T21:58:00Z">
              <w:r w:rsidR="008161C1">
                <w:rPr>
                  <w:rFonts w:cs="Times New Roman"/>
                  <w:noProof/>
                  <w:color w:val="000000" w:themeColor="text1"/>
                  <w:sz w:val="16"/>
                  <w:szCs w:val="16"/>
                  <w:lang w:val="en-GB"/>
                </w:rPr>
                <w:t>C. Li et al., 2020</w:t>
              </w:r>
            </w:ins>
            <w:ins w:id="6135" w:author="Robin Matthews" w:date="2021-07-14T11:47:00Z">
              <w:r w:rsidR="0045329F">
                <w:rPr>
                  <w:rFonts w:cs="Times New Roman"/>
                  <w:noProof/>
                  <w:color w:val="000000" w:themeColor="text1"/>
                  <w:sz w:val="16"/>
                  <w:szCs w:val="16"/>
                  <w:lang w:val="en-GB"/>
                </w:rPr>
                <w:t>)</w:t>
              </w:r>
            </w:ins>
            <w:del w:id="6136" w:author="Robin Matthews" w:date="2021-07-14T11:47:00Z">
              <w:r w:rsidR="00A26296" w:rsidDel="0045329F">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132"/>
            <w:r w:rsidR="00A26296">
              <w:rPr>
                <w:rStyle w:val="Marquedecommentaire"/>
              </w:rPr>
              <w:commentReference w:id="6132"/>
            </w:r>
            <w:del w:id="6137" w:author="Robin Matthews" w:date="2021-07-14T11:47:00Z">
              <w:r w:rsidRPr="00841A35" w:rsidDel="0045329F">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1°C in annual TXx and TNn compared to pre-industrial</w:t>
            </w:r>
            <w:r w:rsidRPr="00D424AA">
              <w:rPr>
                <w:rFonts w:cs="Times New Roman"/>
                <w:color w:val="000000" w:themeColor="text1"/>
                <w:sz w:val="16"/>
                <w:szCs w:val="16"/>
                <w:lang w:val="en-GB"/>
              </w:rPr>
              <w:t xml:space="preserve"> (Annex).</w:t>
            </w:r>
          </w:p>
        </w:tc>
        <w:tc>
          <w:tcPr>
            <w:tcW w:w="2159" w:type="dxa"/>
            <w:tcBorders>
              <w:top w:val="dashed" w:sz="4" w:space="0" w:color="000000"/>
            </w:tcBorders>
            <w:shd w:val="clear" w:color="auto" w:fill="FD9693"/>
          </w:tcPr>
          <w:p w14:paraId="73F30AAA" w14:textId="5393BF0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13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139" w:author="Robin Matthews" w:date="2021-07-14T21:58:00Z">
              <w:r w:rsidR="00A26296" w:rsidDel="008161C1">
                <w:rPr>
                  <w:rFonts w:cs="Times New Roman"/>
                  <w:noProof/>
                  <w:color w:val="000000" w:themeColor="text1"/>
                  <w:sz w:val="16"/>
                  <w:szCs w:val="16"/>
                  <w:lang w:val="en-GB"/>
                </w:rPr>
                <w:delText>Li et al., 2020</w:delText>
              </w:r>
            </w:del>
            <w:ins w:id="6140" w:author="Robin Matthews" w:date="2021-07-14T21:58: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138"/>
            <w:r w:rsidR="00A26296">
              <w:rPr>
                <w:rStyle w:val="Marquedecommentaire"/>
              </w:rPr>
              <w:commentReference w:id="6138"/>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614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142" w:author="Robin Matthews" w:date="2021-07-14T21:58:00Z">
              <w:r w:rsidR="00A26296" w:rsidDel="008161C1">
                <w:rPr>
                  <w:rFonts w:cs="Times New Roman"/>
                  <w:noProof/>
                  <w:color w:val="000000" w:themeColor="text1"/>
                  <w:sz w:val="16"/>
                  <w:szCs w:val="16"/>
                  <w:lang w:val="en-GB"/>
                </w:rPr>
                <w:delText>Li et al., 2020</w:delText>
              </w:r>
            </w:del>
            <w:ins w:id="6143" w:author="Robin Matthews" w:date="2021-07-14T21:58: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141"/>
            <w:r w:rsidR="00A26296">
              <w:rPr>
                <w:rStyle w:val="Marquedecommentaire"/>
              </w:rPr>
              <w:commentReference w:id="6141"/>
            </w:r>
            <w:r w:rsidRPr="00841A35">
              <w:rPr>
                <w:rFonts w:cs="Times New Roman"/>
                <w:color w:val="000000" w:themeColor="text1"/>
                <w:sz w:val="16"/>
                <w:szCs w:val="16"/>
                <w:lang w:val="en-GB"/>
              </w:rPr>
              <w:t xml:space="preserve">) and more than 1.5°C in annual TXx and TNn </w:t>
            </w:r>
            <w:r w:rsidRPr="00D424AA">
              <w:rPr>
                <w:rFonts w:cs="Times New Roman"/>
                <w:color w:val="000000" w:themeColor="text1"/>
                <w:sz w:val="16"/>
                <w:szCs w:val="16"/>
                <w:lang w:val="en-GB"/>
              </w:rPr>
              <w:t>compared to pre-industrial (Annex).</w:t>
            </w:r>
          </w:p>
        </w:tc>
        <w:tc>
          <w:tcPr>
            <w:tcW w:w="2159" w:type="dxa"/>
            <w:tcBorders>
              <w:top w:val="dashed" w:sz="4" w:space="0" w:color="000000"/>
            </w:tcBorders>
            <w:shd w:val="clear" w:color="auto" w:fill="E52F2F"/>
          </w:tcPr>
          <w:p w14:paraId="4DED0422" w14:textId="47A0D39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14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145" w:author="Robin Matthews" w:date="2021-07-14T21:58:00Z">
              <w:r w:rsidR="00A26296" w:rsidDel="008161C1">
                <w:rPr>
                  <w:rFonts w:cs="Times New Roman"/>
                  <w:noProof/>
                  <w:color w:val="000000" w:themeColor="text1"/>
                  <w:sz w:val="16"/>
                  <w:szCs w:val="16"/>
                  <w:lang w:val="en-GB"/>
                </w:rPr>
                <w:delText>Li et al., 2020</w:delText>
              </w:r>
            </w:del>
            <w:ins w:id="6146" w:author="Robin Matthews" w:date="2021-07-14T21:58: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144"/>
            <w:r w:rsidR="00A26296">
              <w:rPr>
                <w:rStyle w:val="Marquedecommentaire"/>
              </w:rPr>
              <w:commentReference w:id="6144"/>
            </w:r>
            <w:r w:rsidRPr="00841A35">
              <w:rPr>
                <w:rFonts w:cs="Times New Roman"/>
                <w:color w:val="000000" w:themeColor="text1"/>
                <w:sz w:val="16"/>
                <w:szCs w:val="16"/>
                <w:lang w:val="en-GB"/>
              </w:rPr>
              <w:t xml:space="preserve">; Annex). Median increase of more than 2°C in the 50-year TXx and TNn events compared to the 1°C warming level </w:t>
            </w:r>
            <w:commentRangeStart w:id="614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148" w:author="Robin Matthews" w:date="2021-07-14T21:58:00Z">
              <w:r w:rsidR="00A26296" w:rsidDel="008161C1">
                <w:rPr>
                  <w:rFonts w:cs="Times New Roman"/>
                  <w:noProof/>
                  <w:color w:val="000000" w:themeColor="text1"/>
                  <w:sz w:val="16"/>
                  <w:szCs w:val="16"/>
                  <w:lang w:val="en-GB"/>
                </w:rPr>
                <w:delText>Li et al., 2020</w:delText>
              </w:r>
            </w:del>
            <w:ins w:id="6149" w:author="Robin Matthews" w:date="2021-07-14T21:58: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147"/>
            <w:r w:rsidR="00A26296">
              <w:rPr>
                <w:rStyle w:val="Marquedecommentaire"/>
              </w:rPr>
              <w:commentReference w:id="6147"/>
            </w:r>
            <w:r w:rsidRPr="00841A35">
              <w:rPr>
                <w:rFonts w:cs="Times New Roman"/>
                <w:color w:val="000000" w:themeColor="text1"/>
                <w:sz w:val="16"/>
                <w:szCs w:val="16"/>
                <w:lang w:val="en-GB"/>
              </w:rPr>
              <w:t xml:space="preserve">) and more than 3°C </w:t>
            </w:r>
            <w:r w:rsidRPr="00D424AA">
              <w:rPr>
                <w:rFonts w:cs="Times New Roman"/>
                <w:color w:val="000000" w:themeColor="text1"/>
                <w:sz w:val="16"/>
                <w:szCs w:val="16"/>
                <w:lang w:val="en-GB"/>
              </w:rPr>
              <w:t>in annual TXx and TNn compared to pre-industrial (Annex).</w:t>
            </w:r>
          </w:p>
        </w:tc>
      </w:tr>
      <w:tr w:rsidR="00D376F0" w:rsidRPr="00F1665C" w14:paraId="43742151" w14:textId="77777777" w:rsidTr="00723657">
        <w:tc>
          <w:tcPr>
            <w:tcW w:w="2158" w:type="dxa"/>
            <w:vMerge/>
          </w:tcPr>
          <w:p w14:paraId="41B975AA"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02E3C0D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D9D9D9"/>
          </w:tcPr>
          <w:p w14:paraId="7668E565"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shd w:val="clear" w:color="auto" w:fill="D9D9D9"/>
                <w:lang w:val="en-GB"/>
              </w:rPr>
              <w:t>Low confidence</w:t>
            </w:r>
            <w:r w:rsidRPr="00D424AA">
              <w:rPr>
                <w:rFonts w:cs="Times New Roman"/>
                <w:i/>
                <w:color w:val="000000" w:themeColor="text1"/>
                <w:sz w:val="16"/>
                <w:szCs w:val="16"/>
                <w:lang w:val="en-GB"/>
              </w:rPr>
              <w:t xml:space="preserve"> </w:t>
            </w:r>
          </w:p>
        </w:tc>
        <w:tc>
          <w:tcPr>
            <w:tcW w:w="2158" w:type="dxa"/>
            <w:tcBorders>
              <w:top w:val="dashed" w:sz="4" w:space="0" w:color="000000"/>
            </w:tcBorders>
            <w:shd w:val="clear" w:color="auto" w:fill="FEC2B8"/>
          </w:tcPr>
          <w:p w14:paraId="31353AD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2204C0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0C12CD7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p w14:paraId="48621FC8" w14:textId="77777777" w:rsidR="00D376F0" w:rsidRPr="00D424AA" w:rsidRDefault="00D376F0" w:rsidP="00D424AA">
            <w:pPr>
              <w:rPr>
                <w:rFonts w:cs="Times New Roman"/>
                <w:color w:val="000000" w:themeColor="text1"/>
                <w:sz w:val="16"/>
                <w:szCs w:val="16"/>
                <w:lang w:val="en-GB"/>
              </w:rPr>
            </w:pPr>
          </w:p>
          <w:p w14:paraId="776A20A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rthe recent past (1995-2014))</w:t>
            </w:r>
          </w:p>
          <w:p w14:paraId="3D73C78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ikely </w:t>
            </w:r>
            <w:r w:rsidRPr="00D424AA">
              <w:rPr>
                <w:rFonts w:cs="Times New Roman"/>
                <w:color w:val="000000" w:themeColor="text1"/>
                <w:sz w:val="16"/>
                <w:szCs w:val="16"/>
                <w:lang w:val="en-GB"/>
              </w:rPr>
              <w:t xml:space="preserve">(compared with pre-industrial) </w:t>
            </w:r>
          </w:p>
        </w:tc>
        <w:tc>
          <w:tcPr>
            <w:tcW w:w="2159" w:type="dxa"/>
            <w:tcBorders>
              <w:top w:val="dashed" w:sz="4" w:space="0" w:color="000000"/>
            </w:tcBorders>
            <w:shd w:val="clear" w:color="auto" w:fill="FD9693"/>
          </w:tcPr>
          <w:p w14:paraId="1DBAD26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3256D2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DD9B84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47E60D7" w14:textId="77777777" w:rsidR="00D376F0" w:rsidRPr="00D424AA" w:rsidRDefault="00D376F0" w:rsidP="00D424AA">
            <w:pPr>
              <w:rPr>
                <w:rFonts w:cs="Times New Roman"/>
                <w:color w:val="000000" w:themeColor="text1"/>
                <w:sz w:val="16"/>
                <w:szCs w:val="16"/>
                <w:lang w:val="en-GB"/>
              </w:rPr>
            </w:pPr>
          </w:p>
          <w:p w14:paraId="0F56000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714C0A4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D32F15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E52F2F"/>
          </w:tcPr>
          <w:p w14:paraId="7660EB8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F383C8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2B76365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710FB631" w14:textId="77777777" w:rsidR="00D376F0" w:rsidRPr="00D424AA" w:rsidRDefault="00D376F0" w:rsidP="00D424AA">
            <w:pPr>
              <w:rPr>
                <w:rFonts w:cs="Times New Roman"/>
                <w:color w:val="000000" w:themeColor="text1"/>
                <w:sz w:val="16"/>
                <w:szCs w:val="16"/>
                <w:lang w:val="en-GB"/>
              </w:rPr>
            </w:pPr>
          </w:p>
          <w:p w14:paraId="02CD690B" w14:textId="004BBB1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Extreme</w:t>
            </w:r>
            <w:r w:rsidR="00C637A2">
              <w:rPr>
                <w:rFonts w:cs="Times New Roman"/>
                <w:i/>
                <w:color w:val="000000" w:themeColor="text1"/>
                <w:sz w:val="16"/>
                <w:szCs w:val="16"/>
                <w:lang w:val="en-GB"/>
              </w:rPr>
              <w:t>ly</w:t>
            </w:r>
            <w:r w:rsidRPr="00D424AA">
              <w:rPr>
                <w:rFonts w:cs="Times New Roman"/>
                <w:i/>
                <w:color w:val="000000" w:themeColor="text1"/>
                <w:sz w:val="16"/>
                <w:szCs w:val="16"/>
                <w:lang w:val="en-GB"/>
              </w:rPr>
              <w:t xml:space="preserve"> likely</w:t>
            </w:r>
            <w:r w:rsidRPr="00D424AA">
              <w:rPr>
                <w:rFonts w:cs="Times New Roman"/>
                <w:color w:val="000000" w:themeColor="text1"/>
                <w:sz w:val="16"/>
                <w:szCs w:val="16"/>
                <w:lang w:val="en-GB"/>
              </w:rPr>
              <w:t xml:space="preserve"> (compared with the recent past (1995-2014))</w:t>
            </w:r>
          </w:p>
          <w:p w14:paraId="1D438C9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bl>
    <w:p w14:paraId="592F0953" w14:textId="77777777" w:rsidR="00D376F0" w:rsidRPr="00D424AA" w:rsidRDefault="00D376F0" w:rsidP="00841A35">
      <w:pPr>
        <w:spacing w:line="259" w:lineRule="auto"/>
        <w:rPr>
          <w:rFonts w:cs="Times New Roman"/>
          <w:b/>
          <w:color w:val="000000" w:themeColor="text1"/>
          <w:lang w:val="en-GB"/>
        </w:rPr>
      </w:pPr>
      <w:r w:rsidRPr="00D424AA">
        <w:rPr>
          <w:rFonts w:cs="Times New Roman"/>
          <w:b/>
          <w:color w:val="000000" w:themeColor="text1"/>
          <w:lang w:val="en-GB"/>
        </w:rPr>
        <w:t>[END TABLE 11.10 HERE]</w:t>
      </w:r>
    </w:p>
    <w:p w14:paraId="7C859A61" w14:textId="77777777" w:rsidR="00D376F0" w:rsidRPr="00D424AA" w:rsidRDefault="00D376F0" w:rsidP="00D424AA">
      <w:pPr>
        <w:spacing w:line="259" w:lineRule="auto"/>
        <w:rPr>
          <w:rFonts w:cs="Times New Roman"/>
          <w:b/>
          <w:color w:val="000000" w:themeColor="text1"/>
          <w:lang w:val="en-GB"/>
        </w:rPr>
      </w:pPr>
    </w:p>
    <w:p w14:paraId="2C80644A" w14:textId="77777777" w:rsidR="00D376F0" w:rsidRPr="00D424AA" w:rsidRDefault="00D376F0" w:rsidP="00D424AA">
      <w:pPr>
        <w:spacing w:line="259" w:lineRule="auto"/>
        <w:rPr>
          <w:rFonts w:cs="Times New Roman"/>
          <w:b/>
          <w:color w:val="000000" w:themeColor="text1"/>
          <w:lang w:val="en-GB"/>
        </w:rPr>
      </w:pPr>
    </w:p>
    <w:p w14:paraId="549437D5" w14:textId="77777777" w:rsidR="00D376F0" w:rsidRPr="00D424AA" w:rsidRDefault="00D376F0" w:rsidP="00D424AA">
      <w:pPr>
        <w:widowControl/>
        <w:tabs>
          <w:tab w:val="left" w:pos="0"/>
          <w:tab w:val="left" w:pos="709"/>
          <w:tab w:val="left" w:pos="1134"/>
        </w:tabs>
        <w:spacing w:line="259" w:lineRule="auto"/>
        <w:ind w:left="1134" w:hanging="1134"/>
        <w:rPr>
          <w:rFonts w:cs="Times New Roman"/>
          <w:b/>
          <w:color w:val="000000" w:themeColor="text1"/>
          <w:lang w:val="en-GB"/>
        </w:rPr>
      </w:pPr>
      <w:r w:rsidRPr="00D424AA">
        <w:rPr>
          <w:rFonts w:cs="Times New Roman"/>
          <w:b/>
          <w:color w:val="000000" w:themeColor="text1"/>
          <w:lang w:val="en-GB"/>
        </w:rPr>
        <w:t>[START TABLE 11.11 HERE]</w:t>
      </w:r>
    </w:p>
    <w:p w14:paraId="552ED51F" w14:textId="77777777" w:rsidR="00D376F0" w:rsidRPr="00D424AA" w:rsidRDefault="00D376F0" w:rsidP="00D424AA">
      <w:pPr>
        <w:rPr>
          <w:rFonts w:cs="Times New Roman"/>
          <w:color w:val="000000" w:themeColor="text1"/>
          <w:lang w:val="en-GB"/>
        </w:rPr>
      </w:pPr>
    </w:p>
    <w:p w14:paraId="00B2F1F0" w14:textId="0A925D24" w:rsidR="00D376F0" w:rsidRPr="00D424AA" w:rsidRDefault="00D376F0" w:rsidP="00D6213A">
      <w:pPr>
        <w:pStyle w:val="AR6Chap11Table"/>
        <w:rPr>
          <w:lang w:val="en-GB"/>
        </w:rPr>
      </w:pPr>
      <w:r w:rsidRPr="00D424AA">
        <w:rPr>
          <w:lang w:val="en-GB"/>
        </w:rPr>
        <w:t>Observed trends, human contribution to observed trends, and projected changes at 1.5°C, 2°C and 4°C of global warming for heavy precipitation in Australasia, subdivided by AR6 regions. See Sections 11.9.1 and 11.9.3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D424AA" w14:paraId="5EE8D5DC" w14:textId="77777777" w:rsidTr="00723657">
        <w:tc>
          <w:tcPr>
            <w:tcW w:w="2158" w:type="dxa"/>
            <w:vMerge w:val="restart"/>
          </w:tcPr>
          <w:p w14:paraId="6BF8385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Region</w:t>
            </w:r>
          </w:p>
        </w:tc>
        <w:tc>
          <w:tcPr>
            <w:tcW w:w="2158" w:type="dxa"/>
            <w:vMerge w:val="restart"/>
          </w:tcPr>
          <w:p w14:paraId="2C96254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2158" w:type="dxa"/>
            <w:vMerge w:val="restart"/>
          </w:tcPr>
          <w:p w14:paraId="172087F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tection and attribution; event attribution</w:t>
            </w:r>
          </w:p>
        </w:tc>
        <w:tc>
          <w:tcPr>
            <w:tcW w:w="6476" w:type="dxa"/>
            <w:gridSpan w:val="3"/>
          </w:tcPr>
          <w:p w14:paraId="560D7FB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D424AA" w14:paraId="6D14C68A" w14:textId="77777777" w:rsidTr="00723657">
        <w:tc>
          <w:tcPr>
            <w:tcW w:w="2158" w:type="dxa"/>
            <w:vMerge/>
          </w:tcPr>
          <w:p w14:paraId="25613EFA" w14:textId="77777777" w:rsidR="00D376F0" w:rsidRPr="00D424AA" w:rsidRDefault="00D376F0" w:rsidP="00D424AA">
            <w:pPr>
              <w:rPr>
                <w:rFonts w:cs="Times New Roman"/>
                <w:color w:val="000000" w:themeColor="text1"/>
                <w:sz w:val="16"/>
                <w:szCs w:val="16"/>
                <w:lang w:val="en-GB"/>
              </w:rPr>
            </w:pPr>
          </w:p>
        </w:tc>
        <w:tc>
          <w:tcPr>
            <w:tcW w:w="2158" w:type="dxa"/>
            <w:vMerge/>
          </w:tcPr>
          <w:p w14:paraId="1EB9BF6F" w14:textId="77777777" w:rsidR="00D376F0" w:rsidRPr="00D424AA" w:rsidRDefault="00D376F0" w:rsidP="00D424AA">
            <w:pPr>
              <w:rPr>
                <w:rFonts w:cs="Times New Roman"/>
                <w:color w:val="000000" w:themeColor="text1"/>
                <w:sz w:val="16"/>
                <w:szCs w:val="16"/>
                <w:lang w:val="en-GB"/>
              </w:rPr>
            </w:pPr>
          </w:p>
        </w:tc>
        <w:tc>
          <w:tcPr>
            <w:tcW w:w="2158" w:type="dxa"/>
            <w:vMerge/>
          </w:tcPr>
          <w:p w14:paraId="56F1CB28" w14:textId="77777777" w:rsidR="00D376F0" w:rsidRPr="00D424AA" w:rsidRDefault="00D376F0" w:rsidP="00D424AA">
            <w:pPr>
              <w:rPr>
                <w:rFonts w:cs="Times New Roman"/>
                <w:color w:val="000000" w:themeColor="text1"/>
                <w:sz w:val="16"/>
                <w:szCs w:val="16"/>
                <w:lang w:val="en-GB"/>
              </w:rPr>
            </w:pPr>
          </w:p>
        </w:tc>
        <w:tc>
          <w:tcPr>
            <w:tcW w:w="2158" w:type="dxa"/>
          </w:tcPr>
          <w:p w14:paraId="150BA27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159" w:type="dxa"/>
          </w:tcPr>
          <w:p w14:paraId="7A64560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159" w:type="dxa"/>
          </w:tcPr>
          <w:p w14:paraId="7645C14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F1665C" w14:paraId="4AE1B163" w14:textId="77777777" w:rsidTr="00723657">
        <w:tc>
          <w:tcPr>
            <w:tcW w:w="2158" w:type="dxa"/>
            <w:vMerge w:val="restart"/>
          </w:tcPr>
          <w:p w14:paraId="51117ED0"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All Australasia</w:t>
            </w:r>
          </w:p>
          <w:p w14:paraId="273AD3F2" w14:textId="77777777" w:rsidR="00D376F0" w:rsidRPr="00D424AA" w:rsidRDefault="00D376F0" w:rsidP="00D424AA">
            <w:pPr>
              <w:rPr>
                <w:rFonts w:cs="Times New Roman"/>
                <w:color w:val="000000" w:themeColor="text1"/>
                <w:sz w:val="16"/>
                <w:szCs w:val="16"/>
                <w:lang w:val="en-GB"/>
              </w:rPr>
            </w:pPr>
          </w:p>
          <w:p w14:paraId="16E1B159"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6B5D7347" w14:textId="4A4E6A9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Limited evidence </w:t>
            </w:r>
            <w:commentRangeStart w:id="6150"/>
            <w:r w:rsidRPr="00D424AA">
              <w:rPr>
                <w:rFonts w:cs="Times New Roman"/>
                <w:color w:val="000000" w:themeColor="text1"/>
                <w:sz w:val="16"/>
                <w:szCs w:val="16"/>
                <w:lang w:val="en-GB"/>
              </w:rPr>
              <w:fldChar w:fldCharType="begin" w:fldLock="1"/>
            </w:r>
            <w:ins w:id="6151" w:author="Robin Matthews" w:date="2021-07-14T21:57:00Z">
              <w:r w:rsidR="008F580C">
                <w:rPr>
                  <w:rFonts w:cs="Times New Roman"/>
                  <w:color w:val="000000" w:themeColor="text1"/>
                  <w:sz w:val="16"/>
                  <w:szCs w:val="16"/>
                  <w:lang w:val="en-GB"/>
                </w:rPr>
                <w:instrText>ADDIN CSL_CITATION { "citationItems" : [ { "id" : "ITEM-1",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1",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38/s41558-018-0245-3", "ISSN" : "1758-678X", "abstract" : "\u00a9 2018, The Author(s). Temperature scaling studies suggest that hourly rainfall magnitudes might increase beyond thermodynamic expectations with global warming1\u20133; that is, above the Clausius\u2013Clapeyron (CC) rate of ~6.5% \u00b0C\u22121. However, there is limited evidence of such increases in long-term observations. Here, we calculate continental-average changes in the magnitude and frequency of extreme hourly and daily rainfall observations from Australia over the years 1990\u20132013 and 1966\u20131989. Observed changes are compared with the uncertainty from natural variability and expected changes from CC scaling as a result of global mean surface temperature change. We show that increases in daily rainfall extremes are consistent with CC scaling, but are within the range of natural variability. In contrast, changes in the magnitude of hourly rainfall extremes are close to or exceed double the expected CC scaling, and are above the range of natural variability, exceeding CC \u00d7 3 in the tropical region (north of 23\u00b0 S). These continental-scale changes in extreme rainfall are not explained by changes in the El Ni\u00f1o\u2013Southern Oscillation or changes in the seasonality of extremes. Our results indicate that CC scaling on temperature provides a severe underestimate of observed changes in hourly rainfall extremes in Australia, with implications for assessing the impacts of extreme rainfall.", "author" : [ { "dropping-particle" : "", "family" : "Guerreiro", "given" : "Selma B.", "non-dropping-particle" : "", "parse-names" : false, "suffix" : "" }, { "dropping-particle" : "", "family" : "Fowler", "given" : "Hayley J.", "non-dropping-particle" : "", "parse-names" : false, "suffix" : "" }, { "dropping-particle" : "", "family" : "Barbero", "given" : "Renaud", "non-dropping-particle" : "", "parse-names" : false, "suffix" : "" }, { "dropping-particle" : "", "family" : "Westra", "given" : "Seth", "non-dropping-particle" : "", "parse-names" : false, "suffix" : "" }, { "dropping-particle" : "", "family" : "Lenderink", "given" : "Geert", "non-dropping-particle" : "", "parse-names" : false, "suffix" : "" }, { "dropping-particle" : "", "family" : "Blenkinsop", "given" : "Stephen", "non-dropping-particle" : "", "parse-names" : false, "suffix" : "" }, { "dropping-particle" : "", "family" : "Lewis", "given" : "Elizabeth", "non-dropping-particle" : "", "parse-names" : false, "suffix" : "" }, { "dropping-particle" : "", "family" : "Li", "given" : "Xiao-Feng", "non-dropping-particle" : "", "parse-names" : false, "suffix" : "" } ], "container-title" : "Nature Climate Change", "id" : "ITEM-3", "issue" : "9", "issued" : { "date-parts" : [ [ "2018", "9", "30" ] ] }, "page" : "803-807", "publisher" : "Springer US", "title" : "Detection of continental-scale intensification of hourly rainfall extremes", "translator" : [ { "dropping-particle" : "", "family" : "S2483", "given" : "", "non-dropping-particle" : "", "parse-names" : false, "suffix" : "" } ], "type" : "article-journal", "volume" : "8" }, "uris" : [ "http://www.mendeley.com/documents/?uuid=642e32f1-e131-46a4-bbef-b20b11993cd2" ] }, { "id" : "ITEM-4", "itemData" : { "DOI" : "10.1016/j.wace.2016.11.001", "ISBN" : "2212-0947",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4", "issued" : { "date-parts" : [ [ "2016", "12" ] ] }, "page" : "36-55", "title" : "Variability and long-term change in Australian temperature and precipitation extremes", "translator" : [ { "dropping-particle" : "", "family" : "S1521", "given" : "", "non-dropping-particle" : "", "parse-names" : false, "suffix" : "" } ], "type" : "article-journal", "volume" : "14" }, "uris" : [ "http://www.mendeley.com/documents/?uuid=a4b6a9b7-f58f-49b2-a244-7a45e1ad6e00" ] }, { "id" : "ITEM-5",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5",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Jakob and Walland, 2016; Guerreiro et al., 2018b; Dey et al., 2019b; Dunn et al., 2020; Sun et al., 2020a)", "manualFormatting" : "(Jakob and Walland, 2016; Guerreiro et al., 2018b; Dey et al., 2019b; Dunn et al., 2020; Sun et al., 2020b)", "plainTextFormattedCitation" : "(Jakob and Walland, 2016; Guerreiro et al., 2018b; Dey et al., 2019b; Dunn et al., 2020; Sun et al., 2020a)", "previouslyFormattedCitation" : "(Jakob and Walland, 2016; Guerreiro et al., 2018b; Dey et al., 2019b; Dunn et al., 2020; Sun et al., 2020a)" }, "properties" : { "noteIndex" : 0 }, "schema" : "https://github.com/citation-style-language/schema/raw/master/csl-citation.json" }</w:instrText>
              </w:r>
            </w:ins>
            <w:del w:id="6152" w:author="Robin Matthews" w:date="2021-07-14T21:57:00Z">
              <w:r w:rsidR="00AB36D4" w:rsidDel="008F580C">
                <w:rPr>
                  <w:rFonts w:cs="Times New Roman"/>
                  <w:color w:val="000000" w:themeColor="text1"/>
                  <w:sz w:val="16"/>
                  <w:szCs w:val="16"/>
                  <w:lang w:val="en-GB"/>
                </w:rPr>
                <w:delInstrText>ADDIN CSL_CITATION { "citationItems" : [ { "id" : "ITEM-1",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1",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38/s41558-018-0245-3", "ISSN" : "1758-678X", "abstract" : "\u00a9 2018, The Author(s). Temperature scaling studies suggest that hourly rainfall magnitudes might increase beyond thermodynamic expectations with global warming1\u20133; that is, above the Clausius\u2013Clapeyron (CC) rate of ~6.5% \u00b0C\u22121. However, there is limited evidence of such increases in long-term observations. Here, we calculate continental-average changes in the magnitude and frequency of extreme hourly and daily rainfall observations from Australia over the years 1990\u20132013 and 1966\u20131989. Observed changes are compared with the uncertainty from natural variability and expected changes from CC scaling as a result of global mean surface temperature change. We show that increases in daily rainfall extremes are consistent with CC scaling, but are within the range of natural variability. In contrast, changes in the magnitude of hourly rainfall extremes are close to or exceed double the expected CC scaling, and are above the range of natural variability, exceeding CC \u00d7 3 in the tropical region (north of 23\u00b0 S). These continental-scale changes in extreme rainfall are not explained by changes in the El Ni\u00f1o\u2013Southern Oscillation or changes in the seasonality of extremes. Our results indicate that CC scaling on temperature provides a severe underestimate of observed changes in hourly rainfall extremes in Australia, with implications for assessing the impacts of extreme rainfall.", "author" : [ { "dropping-particle" : "", "family" : "Guerreiro", "given" : "Selma B.", "non-dropping-particle" : "", "parse-names" : false, "suffix" : "" }, { "dropping-particle" : "", "family" : "Fowler", "given" : "Hayley J.", "non-dropping-particle" : "", "parse-names" : false, "suffix" : "" }, { "dropping-particle" : "", "family" : "Barbero", "given" : "Renaud", "non-dropping-particle" : "", "parse-names" : false, "suffix" : "" }, { "dropping-particle" : "", "family" : "Westra", "given" : "Seth", "non-dropping-particle" : "", "parse-names" : false, "suffix" : "" }, { "dropping-particle" : "", "family" : "Lenderink", "given" : "Geert", "non-dropping-particle" : "", "parse-names" : false, "suffix" : "" }, { "dropping-particle" : "", "family" : "Blenkinsop", "given" : "Stephen", "non-dropping-particle" : "", "parse-names" : false, "suffix" : "" }, { "dropping-particle" : "", "family" : "Lewis", "given" : "Elizabeth", "non-dropping-particle" : "", "parse-names" : false, "suffix" : "" }, { "dropping-particle" : "", "family" : "Li", "given" : "Xiao-Feng", "non-dropping-particle" : "", "parse-names" : false, "suffix" : "" } ], "container-title" : "Nature Climate Change", "id" : "ITEM-3", "issue" : "9", "issued" : { "date-parts" : [ [ "2018", "9", "30" ] ] }, "page" : "803-807", "publisher" : "Springer US", "title" : "Detection of continental-scale intensification of hourly rainfall extremes", "translator" : [ { "dropping-particle" : "", "family" : "S2483", "given" : "", "non-dropping-particle" : "", "parse-names" : false, "suffix" : "" } ], "type" : "article-journal", "volume" : "8" }, "uris" : [ "http://www.mendeley.com/documents/?uuid=642e32f1-e131-46a4-bbef-b20b11993cd2" ] }, { "id" : "ITEM-4", "itemData" : { "DOI" : "10.1016/j.wace.2016.11.001", "ISBN" : "2212-0947",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4", "issued" : { "date-parts" : [ [ "2016", "12" ] ] }, "page" : "36-55", "title" : "Variability and long-term change in Australian temperature and precipitation extremes", "translator" : [ { "dropping-particle" : "", "family" : "S1521", "given" : "", "non-dropping-particle" : "", "parse-names" : false, "suffix" : "" } ], "type" : "article-journal", "volume" : "14" }, "uris" : [ "http://www.mendeley.com/documents/?uuid=a4b6a9b7-f58f-49b2-a244-7a45e1ad6e00" ] }, { "id" : "ITEM-5",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5",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Jakob and Walland, 2016; Guerreiro et al., 2018b; Dey et al., 2019b; Dunn et al., 2020; Sun et al., 2020a)", "plainTextFormattedCitation" : "(Jakob and Walland, 2016; Guerreiro et al., 2018b; Dey et al., 2019b; Dunn et al., 2020; Sun et al., 2020a)", "previouslyFormattedCitation" : "(Jakob and Walland, 2016; Guerreiro et al., 2018b; Dey et al., 2019b; Dunn et al., 2020; Sun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Jakob and Walland, 2016; Guerreiro et al., 2018b; Dey et al., 2019b; Dunn et al., 2020; Sun et al., 2020</w:t>
            </w:r>
            <w:ins w:id="6153" w:author="Robin Matthews" w:date="2021-07-14T21:57:00Z">
              <w:r w:rsidR="008F580C">
                <w:rPr>
                  <w:rFonts w:cs="Times New Roman"/>
                  <w:noProof/>
                  <w:color w:val="000000" w:themeColor="text1"/>
                  <w:sz w:val="16"/>
                  <w:szCs w:val="16"/>
                  <w:lang w:val="en-GB"/>
                </w:rPr>
                <w:t>b</w:t>
              </w:r>
            </w:ins>
            <w:del w:id="6154" w:author="Robin Matthews" w:date="2021-07-14T21:57:00Z">
              <w:r w:rsidR="00A26296" w:rsidDel="008F580C">
                <w:rPr>
                  <w:rFonts w:cs="Times New Roman"/>
                  <w:noProof/>
                  <w:color w:val="000000" w:themeColor="text1"/>
                  <w:sz w:val="16"/>
                  <w:szCs w:val="16"/>
                  <w:lang w:val="en-GB"/>
                </w:rPr>
                <w:delText>a</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6150"/>
            <w:r w:rsidR="00A26296">
              <w:rPr>
                <w:rStyle w:val="Marquedecommentaire"/>
              </w:rPr>
              <w:commentReference w:id="6150"/>
            </w:r>
          </w:p>
        </w:tc>
        <w:tc>
          <w:tcPr>
            <w:tcW w:w="2158" w:type="dxa"/>
            <w:tcBorders>
              <w:top w:val="dashed" w:sz="4" w:space="0" w:color="000000"/>
            </w:tcBorders>
            <w:shd w:val="clear" w:color="auto" w:fill="D9D9D9"/>
          </w:tcPr>
          <w:p w14:paraId="7B1C63B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Limited evidence</w:t>
            </w:r>
          </w:p>
        </w:tc>
        <w:tc>
          <w:tcPr>
            <w:tcW w:w="2158" w:type="dxa"/>
            <w:tcBorders>
              <w:top w:val="dashed" w:sz="4" w:space="0" w:color="000000"/>
            </w:tcBorders>
            <w:shd w:val="clear" w:color="auto" w:fill="D9D9D9"/>
          </w:tcPr>
          <w:p w14:paraId="0B2AB702" w14:textId="04ECE76C"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6155"/>
            <w:r w:rsidRPr="00D424AA">
              <w:rPr>
                <w:rFonts w:cs="Times New Roman"/>
                <w:sz w:val="16"/>
                <w:szCs w:val="16"/>
                <w:lang w:val="en-GB"/>
              </w:rPr>
              <w:fldChar w:fldCharType="begin" w:fldLock="1"/>
            </w:r>
            <w:ins w:id="6156" w:author="Robin Matthews" w:date="2021-07-14T17:37:00Z">
              <w:r w:rsidR="00D50B0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157" w:author="Robin Matthews" w:date="2021-07-14T17:37:00Z">
              <w:r w:rsidR="00FC4C2D" w:rsidDel="00D50B0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6158" w:author="Robin Matthews" w:date="2021-07-14T17:37:00Z">
              <w:r w:rsidR="00A26296" w:rsidDel="00D50B01">
                <w:rPr>
                  <w:rFonts w:cs="Times New Roman"/>
                  <w:noProof/>
                  <w:sz w:val="16"/>
                  <w:szCs w:val="16"/>
                  <w:lang w:val="en-GB"/>
                </w:rPr>
                <w:delText>Li et al., 2020a</w:delText>
              </w:r>
            </w:del>
            <w:ins w:id="6159"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155"/>
            <w:r w:rsidR="00A26296">
              <w:rPr>
                <w:rStyle w:val="Marquedecommentaire"/>
              </w:rPr>
              <w:commentReference w:id="6155"/>
            </w:r>
          </w:p>
        </w:tc>
        <w:tc>
          <w:tcPr>
            <w:tcW w:w="2159" w:type="dxa"/>
            <w:tcBorders>
              <w:top w:val="dashed" w:sz="4" w:space="0" w:color="000000"/>
            </w:tcBorders>
            <w:shd w:val="clear" w:color="auto" w:fill="DEEAF6"/>
          </w:tcPr>
          <w:p w14:paraId="00BB7284" w14:textId="046EDFAE"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16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161" w:author="Robin Matthews" w:date="2021-07-14T21:57:00Z">
              <w:r w:rsidR="00A26296" w:rsidDel="008F580C">
                <w:rPr>
                  <w:rFonts w:cs="Times New Roman"/>
                  <w:noProof/>
                  <w:sz w:val="16"/>
                  <w:szCs w:val="16"/>
                  <w:lang w:val="en-GB"/>
                </w:rPr>
                <w:delText>Li et al., 202</w:delText>
              </w:r>
            </w:del>
            <w:ins w:id="6162" w:author="Robin Matthews" w:date="2021-07-14T21:57:00Z">
              <w:r w:rsidR="008F580C">
                <w:rPr>
                  <w:rFonts w:cs="Times New Roman"/>
                  <w:noProof/>
                  <w:sz w:val="16"/>
                  <w:szCs w:val="16"/>
                  <w:lang w:val="en-GB"/>
                </w:rPr>
                <w:t>C. Li et al., 2020</w:t>
              </w:r>
            </w:ins>
            <w:ins w:id="6163" w:author="Robin Matthews" w:date="2021-07-14T11:47:00Z">
              <w:r w:rsidR="0045329F">
                <w:rPr>
                  <w:rFonts w:cs="Times New Roman"/>
                  <w:noProof/>
                  <w:sz w:val="16"/>
                  <w:szCs w:val="16"/>
                  <w:lang w:val="en-GB"/>
                </w:rPr>
                <w:t>)</w:t>
              </w:r>
            </w:ins>
            <w:del w:id="6164" w:author="Robin Matthews" w:date="2021-07-14T11:47:00Z">
              <w:r w:rsidR="00A26296" w:rsidDel="0045329F">
                <w:rPr>
                  <w:rFonts w:cs="Times New Roman"/>
                  <w:noProof/>
                  <w:sz w:val="16"/>
                  <w:szCs w:val="16"/>
                  <w:lang w:val="en-GB"/>
                </w:rPr>
                <w:delText>0</w:delText>
              </w:r>
            </w:del>
            <w:r w:rsidRPr="00D424AA">
              <w:rPr>
                <w:rFonts w:cs="Times New Roman"/>
                <w:sz w:val="16"/>
                <w:szCs w:val="16"/>
                <w:lang w:val="en-GB"/>
              </w:rPr>
              <w:fldChar w:fldCharType="end"/>
            </w:r>
            <w:commentRangeEnd w:id="6160"/>
            <w:r w:rsidR="00A26296">
              <w:rPr>
                <w:rStyle w:val="Marquedecommentaire"/>
              </w:rPr>
              <w:commentReference w:id="6160"/>
            </w:r>
            <w:del w:id="6165" w:author="Robin Matthews" w:date="2021-07-14T11:47:00Z">
              <w:r w:rsidRPr="00841A35" w:rsidDel="0045329F">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Median increase of more than 4% in the 50-year Rx1day and Rx5day events compared to the 1°C warming level </w:t>
            </w:r>
            <w:commentRangeStart w:id="6166"/>
            <w:r w:rsidRPr="00D424AA">
              <w:rPr>
                <w:rFonts w:cs="Times New Roman"/>
                <w:sz w:val="16"/>
                <w:szCs w:val="16"/>
                <w:lang w:val="en-GB"/>
              </w:rPr>
              <w:fldChar w:fldCharType="begin" w:fldLock="1"/>
            </w:r>
            <w:ins w:id="6167" w:author="Robin Matthews" w:date="2021-07-14T17:37:00Z">
              <w:r w:rsidR="00D50B0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168" w:author="Robin Matthews" w:date="2021-07-14T17:37:00Z">
              <w:r w:rsidR="00FC4C2D" w:rsidDel="00D50B0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6169" w:author="Robin Matthews" w:date="2021-07-14T17:37:00Z">
              <w:r w:rsidR="00A26296" w:rsidDel="00D50B01">
                <w:rPr>
                  <w:rFonts w:cs="Times New Roman"/>
                  <w:noProof/>
                  <w:sz w:val="16"/>
                  <w:szCs w:val="16"/>
                  <w:lang w:val="en-GB"/>
                </w:rPr>
                <w:delText>Li et al., 2020a</w:delText>
              </w:r>
            </w:del>
            <w:ins w:id="6170"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166"/>
            <w:r w:rsidR="00A26296">
              <w:rPr>
                <w:rStyle w:val="Marquedecommentaire"/>
              </w:rPr>
              <w:commentReference w:id="6166"/>
            </w:r>
          </w:p>
        </w:tc>
        <w:tc>
          <w:tcPr>
            <w:tcW w:w="2159" w:type="dxa"/>
            <w:tcBorders>
              <w:top w:val="dashed" w:sz="4" w:space="0" w:color="000000"/>
            </w:tcBorders>
            <w:shd w:val="clear" w:color="auto" w:fill="7EC5F6"/>
          </w:tcPr>
          <w:p w14:paraId="3224DA91" w14:textId="75654269"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617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172" w:author="Robin Matthews" w:date="2021-07-14T17:37:00Z">
              <w:r w:rsidR="00A26296" w:rsidDel="00D50B01">
                <w:rPr>
                  <w:rFonts w:cs="Times New Roman"/>
                  <w:noProof/>
                  <w:sz w:val="16"/>
                  <w:szCs w:val="16"/>
                  <w:lang w:val="en-GB"/>
                </w:rPr>
                <w:delText>Li et al., 2020a</w:delText>
              </w:r>
            </w:del>
            <w:ins w:id="6173"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171"/>
            <w:r w:rsidR="00A26296">
              <w:rPr>
                <w:rStyle w:val="Marquedecommentaire"/>
              </w:rPr>
              <w:commentReference w:id="6171"/>
            </w:r>
            <w:r w:rsidRPr="00841A35">
              <w:rPr>
                <w:rFonts w:cs="Times New Roman"/>
                <w:color w:val="000000" w:themeColor="text1"/>
                <w:sz w:val="16"/>
                <w:szCs w:val="16"/>
                <w:lang w:val="en-GB"/>
              </w:rPr>
              <w:t xml:space="preserve">. Median increase of more than 10% in the 50-year Rx1day and Rx5day events compared to the 1°C warming level </w:t>
            </w:r>
            <w:commentRangeStart w:id="617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175" w:author="Robin Matthews" w:date="2021-07-14T17:37:00Z">
              <w:r w:rsidR="00A26296" w:rsidDel="00D50B01">
                <w:rPr>
                  <w:rFonts w:cs="Times New Roman"/>
                  <w:noProof/>
                  <w:sz w:val="16"/>
                  <w:szCs w:val="16"/>
                  <w:lang w:val="en-GB"/>
                </w:rPr>
                <w:delText>Li et al., 2020a</w:delText>
              </w:r>
            </w:del>
            <w:ins w:id="6176"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174"/>
            <w:r w:rsidR="00A26296">
              <w:rPr>
                <w:rStyle w:val="Marquedecommentaire"/>
              </w:rPr>
              <w:commentReference w:id="6174"/>
            </w:r>
          </w:p>
        </w:tc>
      </w:tr>
      <w:tr w:rsidR="00D376F0" w:rsidRPr="00F1665C" w14:paraId="1143FBF0" w14:textId="77777777" w:rsidTr="00723657">
        <w:tc>
          <w:tcPr>
            <w:tcW w:w="2158" w:type="dxa"/>
            <w:vMerge/>
          </w:tcPr>
          <w:p w14:paraId="4F5EF799"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094D7576"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7B9FF147"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41F8209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706F4A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10E3B20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p w14:paraId="0A31CC2E" w14:textId="77777777" w:rsidR="00D376F0" w:rsidRPr="00D424AA" w:rsidRDefault="00D376F0" w:rsidP="00D424AA">
            <w:pPr>
              <w:rPr>
                <w:rFonts w:cs="Times New Roman"/>
                <w:color w:val="000000" w:themeColor="text1"/>
                <w:sz w:val="16"/>
                <w:szCs w:val="16"/>
                <w:lang w:val="en-GB"/>
              </w:rPr>
            </w:pPr>
          </w:p>
          <w:p w14:paraId="3372AA13"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DEEAF6"/>
          </w:tcPr>
          <w:p w14:paraId="50F3589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2999F5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7A81F52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p w14:paraId="66A72712" w14:textId="77777777" w:rsidR="00D376F0" w:rsidRPr="00D424AA" w:rsidRDefault="00D376F0" w:rsidP="00D424AA">
            <w:pPr>
              <w:rPr>
                <w:rFonts w:cs="Times New Roman"/>
                <w:color w:val="000000" w:themeColor="text1"/>
                <w:sz w:val="16"/>
                <w:szCs w:val="16"/>
                <w:lang w:val="en-GB"/>
              </w:rPr>
            </w:pPr>
          </w:p>
          <w:p w14:paraId="3592BD1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7EC5F6"/>
          </w:tcPr>
          <w:p w14:paraId="596C4C1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AAF94B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CE967E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r>
      <w:tr w:rsidR="00D376F0" w:rsidRPr="00F1665C" w14:paraId="78513D2A" w14:textId="77777777" w:rsidTr="00723657">
        <w:tc>
          <w:tcPr>
            <w:tcW w:w="2158" w:type="dxa"/>
            <w:vMerge w:val="restart"/>
          </w:tcPr>
          <w:p w14:paraId="7824D2B1"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ern Australia (NAU)</w:t>
            </w:r>
          </w:p>
          <w:p w14:paraId="37B3CC75" w14:textId="77777777" w:rsidR="00D376F0" w:rsidRPr="00D424AA" w:rsidRDefault="00D376F0" w:rsidP="00D424AA">
            <w:pPr>
              <w:rPr>
                <w:rFonts w:cs="Times New Roman"/>
                <w:color w:val="000000" w:themeColor="text1"/>
                <w:sz w:val="16"/>
                <w:szCs w:val="16"/>
                <w:lang w:val="en-GB"/>
              </w:rPr>
            </w:pPr>
          </w:p>
          <w:p w14:paraId="07B77D99"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EEAF6"/>
          </w:tcPr>
          <w:p w14:paraId="255A08F0" w14:textId="6665F1FD" w:rsidR="00D376F0" w:rsidRPr="00D707C3"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Intensification of heavy precipitation </w:t>
            </w:r>
            <w:commentRangeStart w:id="6177"/>
            <w:r w:rsidRPr="00D424AA">
              <w:rPr>
                <w:rFonts w:cs="Times New Roman"/>
                <w:color w:val="000000" w:themeColor="text1"/>
                <w:sz w:val="16"/>
                <w:szCs w:val="16"/>
                <w:lang w:val="en-GB"/>
              </w:rPr>
              <w:fldChar w:fldCharType="begin" w:fldLock="1"/>
            </w:r>
            <w:ins w:id="6178" w:author="Robin Matthews" w:date="2021-07-14T22:01:00Z">
              <w:r w:rsidR="008161C1">
                <w:rPr>
                  <w:rFonts w:cs="Times New Roman"/>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2",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4",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5", "itemData" : { "DOI" : "10.1007/s00704-016-1949-9", "ISSN" : "0177-798X", "abstract" : "\u00a9 2016, Springer-Verlag Wien. This study presents future changes in extreme precipitation as projected within the New South Wales and Australian Capital Territory Regional Climate Modelling (NARCliM) project\u2019s regional climate ensemble for south-east Australia. Model performance, independence and projected future changes were considered when designing the ensemble. We applied a quantile mapping bias correction to the climate model outputs based on theoretical distribution functions, and the implications of this for the projected precipitation extremes is investigated. Precipitation extremes are quantified using several indices from the Expert Team on Climate Change Detection and Indices set of indices. The bias correction was successful in removing most of the magnitude bias in extreme precipitation but does not correct biases in the length of maximum wet and dry spells. The bias correction also had a relatively small effect on the projected future changes. Across a range of metrics, robust increases in the magnitude of precipitation extreme indices are found. While these increases are often in-line with a continuation of the trends present over the last century, they are not found to be statistically significant within the ensemble as a whole. The length of the maximum consecutive wet spell is projected to remain at present-day levels, while the length of the maximum dry spell is projected to increase into the future. The combination of longer dry spells and increases in extreme precipitation magnitude indicate an important change in the character of the precipitation time series. This could have considerable hydrological implications since changes in the sequencing of events can be just as important as changes in event magnitude for hydrological impacts.", "author" : [ { "dropping-particle" : "", "family" : "Evans", "given" : "Jason P.", "non-dropping-particle" : "", "parse-names" : false, "suffix" : "" }, { "dropping-particle" : "", "family" : "Argueso", "given" : "D.", "non-dropping-particle" : "", "parse-names" : false, "suffix" : "" }, { "dropping-particle" : "", "family" : "Olson", "given" : "R.", "non-dropping-particle" : "", "parse-names" : false, "suffix" : "" }, { "dropping-particle" : "", "family" : "Luca", "given" : "A.", "non-dropping-particle" : "Di", "parse-names" : false, "suffix" : "" } ], "container-title" : "Theoretical and Applied Climatology", "id" : "ITEM-5", "issue" : "3-4", "issued" : { "date-parts" : [ [ "2017", "11", "28" ] ] }, "page" : "1085-1098", "publisher" : "Theoretical and Applied Climatology", "title" : "Bias-corrected regional climate projections of extreme rainfall in south-east Australia", "translator" : [ { "dropping-particle" : "", "family" : "S227", "given" : "", "non-dropping-particle" : "", "parse-names" : false, "suffix" : "" } ], "type" : "article-journal", "volume" : "130" }, "uris" : [ "http://www.mendeley.com/documents/?uuid=84d8ca81-06e8-4a72-bb72-67879190ac90" ] }, { "id" : "ITEM-6",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6",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Donat et al., 2016a; Alexander and Arblaster, 2017; Evans et al., 2017; Dey et al., 2019b; Dunn et al., 2020; Sun et al., 2020a)", "manualFormatting" : "(Donat et al., 2016a; Alexander and Arblaster, 2017; Evans et al., 2017; Dey et al., 2019b; Dunn et al., 2020; Sun et al., 2020b)", "plainTextFormattedCitation" : "(Donat et al., 2016a; Alexander and Arblaster, 2017; Evans et al., 2017; Dey et al., 2019b; Dunn et al., 2020; Sun et al., 2020a)", "previouslyFormattedCitation" : "(Donat et al., 2016a; Alexander and Arblaster, 2017; Evans et al., 2017; Dey et al., 2019b; Dunn et al., 2020; Sun et al., 2020a)" }, "properties" : { "noteIndex" : 0 }, "schema" : "https://github.com/citation-style-language/schema/raw/master/csl-citation.json" }</w:instrText>
              </w:r>
            </w:ins>
            <w:del w:id="6179" w:author="Robin Matthews" w:date="2021-07-14T22:01:00Z">
              <w:r w:rsidR="00AB36D4" w:rsidDel="008161C1">
                <w:rPr>
                  <w:rFonts w:cs="Times New Roman"/>
                  <w:color w:val="000000" w:themeColor="text1"/>
                  <w:sz w:val="16"/>
                  <w:szCs w:val="16"/>
                  <w:lang w:val="en-GB"/>
                </w:rPr>
                <w:del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2",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4",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5", "itemData" : { "DOI" : "10.1007/s00704-016-1949-9", "ISSN" : "0177-798X", "abstract" : "\u00a9 2016, Springer-Verlag Wien. This study presents future changes in extreme precipitation as projected within the New South Wales and Australian Capital Territory Regional Climate Modelling (NARCliM) project\u2019s regional climate ensemble for south-east Australia. Model performance, independence and projected future changes were considered when designing the ensemble. We applied a quantile mapping bias correction to the climate model outputs based on theoretical distribution functions, and the implications of this for the projected precipitation extremes is investigated. Precipitation extremes are quantified using several indices from the Expert Team on Climate Change Detection and Indices set of indices. The bias correction was successful in removing most of the magnitude bias in extreme precipitation but does not correct biases in the length of maximum wet and dry spells. The bias correction also had a relatively small effect on the projected future changes. Across a range of metrics, robust increases in the magnitude of precipitation extreme indices are found. While these increases are often in-line with a continuation of the trends present over the last century, they are not found to be statistically significant within the ensemble as a whole. The length of the maximum consecutive wet spell is projected to remain at present-day levels, while the length of the maximum dry spell is projected to increase into the future. The combination of longer dry spells and increases in extreme precipitation magnitude indicate an important change in the character of the precipitation time series. This could have considerable hydrological implications since changes in the sequencing of events can be just as important as changes in event magnitude for hydrological impacts.", "author" : [ { "dropping-particle" : "", "family" : "Evans", "given" : "Jason P.", "non-dropping-particle" : "", "parse-names" : false, "suffix" : "" }, { "dropping-particle" : "", "family" : "Argueso", "given" : "D.", "non-dropping-particle" : "", "parse-names" : false, "suffix" : "" }, { "dropping-particle" : "", "family" : "Olson", "given" : "R.", "non-dropping-particle" : "", "parse-names" : false, "suffix" : "" }, { "dropping-particle" : "", "family" : "Luca", "given" : "A.", "non-dropping-particle" : "Di", "parse-names" : false, "suffix" : "" } ], "container-title" : "Theoretical and Applied Climatology", "id" : "ITEM-5", "issue" : "3-4", "issued" : { "date-parts" : [ [ "2017", "11", "28" ] ] }, "page" : "1085-1098", "publisher" : "Theoretical and Applied Climatology", "title" : "Bias-corrected regional climate projections of extreme rainfall in south-east Australia", "translator" : [ { "dropping-particle" : "", "family" : "S227", "given" : "", "non-dropping-particle" : "", "parse-names" : false, "suffix" : "" } ], "type" : "article-journal", "volume" : "130" }, "uris" : [ "http://www.mendeley.com/documents/?uuid=84d8ca81-06e8-4a72-bb72-67879190ac90" ] }, { "id" : "ITEM-6",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6",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Donat et al., 2016a; Alexander and Arblaster, 2017; Evans et al., 2017; Dey et al., 2019b; Dunn et al., 2020; Sun et al., 2020a)", "plainTextFormattedCitation" : "(Donat et al., 2016a; Alexander and Arblaster, 2017; Evans et al., 2017; Dey et al., 2019b; Dunn et al., 2020; Sun et al., 2020a)", "previouslyFormattedCitation" : "(Donat et al., 2016a; Alexander and Arblaster, 2017; Evans et al., 2017; Dey et al., 2019b; Dunn et al., 2020; Sun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onat et al., 2016a; Alexander and Arblaster, 2017; Evans et al., 2017; Dey et al., 2019b; Dunn et al., 2020; Sun et al., 2020</w:t>
            </w:r>
            <w:del w:id="6180" w:author="Robin Matthews" w:date="2021-07-14T22:00:00Z">
              <w:r w:rsidR="00A26296" w:rsidDel="008161C1">
                <w:rPr>
                  <w:rFonts w:cs="Times New Roman"/>
                  <w:noProof/>
                  <w:color w:val="000000" w:themeColor="text1"/>
                  <w:sz w:val="16"/>
                  <w:szCs w:val="16"/>
                  <w:lang w:val="en-GB"/>
                </w:rPr>
                <w:delText>a</w:delText>
              </w:r>
            </w:del>
            <w:ins w:id="6181" w:author="Robin Matthews" w:date="2021-07-14T22:01:00Z">
              <w:r w:rsidR="008161C1">
                <w:rPr>
                  <w:rFonts w:cs="Times New Roman"/>
                  <w:noProof/>
                  <w:color w:val="000000" w:themeColor="text1"/>
                  <w:sz w:val="16"/>
                  <w:szCs w:val="16"/>
                  <w:lang w:val="en-GB"/>
                </w:rPr>
                <w:t>b</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6177"/>
            <w:r w:rsidR="00A26296">
              <w:rPr>
                <w:rStyle w:val="Marquedecommentaire"/>
              </w:rPr>
              <w:commentReference w:id="6177"/>
            </w:r>
          </w:p>
        </w:tc>
        <w:tc>
          <w:tcPr>
            <w:tcW w:w="2158" w:type="dxa"/>
            <w:tcBorders>
              <w:top w:val="dashed" w:sz="4" w:space="0" w:color="000000"/>
            </w:tcBorders>
            <w:shd w:val="clear" w:color="auto" w:fill="D9D9D9"/>
          </w:tcPr>
          <w:p w14:paraId="0A159511" w14:textId="414D5915" w:rsidR="00D376F0" w:rsidRPr="00841A3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Limited evidence </w:t>
            </w:r>
            <w:r w:rsidRPr="00841A35">
              <w:rPr>
                <w:rFonts w:cs="Times New Roman"/>
                <w:color w:val="000000" w:themeColor="text1"/>
                <w:sz w:val="16"/>
                <w:szCs w:val="16"/>
                <w:lang w:val="en-GB"/>
              </w:rPr>
              <w:fldChar w:fldCharType="begin" w:fldLock="1"/>
            </w:r>
            <w:r w:rsidR="00FF6231" w:rsidRPr="006A2665">
              <w:rPr>
                <w:rFonts w:cs="Times New Roman"/>
                <w:color w:val="000000" w:themeColor="text1"/>
                <w:sz w:val="16"/>
                <w:szCs w:val="16"/>
                <w:lang w:val="en-GB"/>
              </w:rPr>
              <w:instrText xml:space="preserve">ADDIN CSL_CITATION { "citationItems" : [ { "id" : "ITEM-1", "itemData" : { "DOI" : "10.1002/joc.5788", "abstract" : "Mean and extreme northwest Australian (NWA) summertime rainfall has increased significantly since 1950. While previous studies have explored a range of possible factors impacting NWA rainfall, the causes of this increase and possible future changes remain uncertain. This study explores the increasing NWA summertime rainfall trends in Coupled Model Intercomparison Project phase 5 (CMIP5) models. By using a suite of models that contributed realizations of the historical period with various forcings, we explore the impact to this region of greenhouse gases and aerosol emissions since 1950 on mean rainfall and three extreme rainfall indices. The observed NWA rainfall trend is better captured in models when all forcings are included compared to simulations with only greenhouse gas forcing or with only natural forcing, although the models have a large spread. We hypothesise that anthropogenic aerosols played a major role in the observed rainfall trends, and the associated increase in monsoonal flow, and hence historicalNat and historicalGHG simulations tend not to capture observed rainfall trend. Throughout the 21st century, CMIP5 models simulate a stronger increase in mean summer precipitation and extreme indices of NWA </w:instrText>
            </w:r>
            <w:r w:rsidR="00FF6231">
              <w:rPr>
                <w:rFonts w:cs="Times New Roman"/>
                <w:color w:val="000000" w:themeColor="text1"/>
                <w:sz w:val="16"/>
                <w:szCs w:val="16"/>
              </w:rPr>
              <w:instrText>rainfall in representative concentration pathway (RCP) 8.5 simulations than in RCP2.6. The NWA region shows intensified extreme events with fewer heavy precip</w:instrText>
            </w:r>
            <w:r w:rsidR="00FF6231" w:rsidRPr="006A2665">
              <w:rPr>
                <w:rFonts w:cs="Times New Roman"/>
                <w:color w:val="000000" w:themeColor="text1"/>
                <w:sz w:val="16"/>
                <w:szCs w:val="16"/>
                <w:lang w:val="en-GB"/>
              </w:rPr>
              <w:instrText>itation days, but the reliability of these projections in this region should be further tested with estimates of future anthropogenic aerosol changes.", "author" : [ { "dropping-particle" : "", "family" : "Dey", "given" : "Raktima", "non-dropping-particle" : "", "parse-names" : false, "suffix" : "" }, { "dropping-particle" : "", "family" : "Lewis", "given" : "Sophie C", "non-dropping-particle" : "", "parse-names" : false, "suffix" : "" }, { "dropping-particle" : "", "family" : "Abram", "given" : "Nerilie J", "non-dropping-particle" : "", "parse-names" : false, "suffix" : "" } ], "container-title" : "International Journal of Climatology", "id" : "ITEM-1", "issue" : "1", "issued" : { "date-parts" : [ [ "2019" ] ] }, "page" : "112-127", "title" : "Investigating observed northwest Australian rainfall trends in Coupled Model Intercomparison Project phase 5 detection and attribution experiments", "translator" : [ { "dropping-particle" : "", "family" : "S1369", "given" : "", "non-dropping-particle" : "", "parse-names" : false, "suffix" : "" } ], "type" : "article-journal", "volume" : "39" }, "uris" : [ "http://www.mendeley.com/documents/?uuid=25956dea-0ed6-4f76-be10-e9e80fa02dd1" ] } ], "mendeley" : { "formattedCitation" : "(Dey et al., 2019a)", "plainTextFormattedCitation" : "(Dey et al., 2019a)", "previouslyFormattedCitation" : "(Dey et al., 2019a)" }, "properties" : { "noteIndex" : 0 }, "schema" : "https://github.com/citation-style-language/schema/raw/master/csl-citation.json" }</w:instrText>
            </w:r>
            <w:r w:rsidRPr="00841A35">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ey et al., 2019a)</w:t>
            </w:r>
            <w:r w:rsidRPr="00841A35">
              <w:rPr>
                <w:rFonts w:cs="Times New Roman"/>
                <w:color w:val="000000" w:themeColor="text1"/>
                <w:sz w:val="16"/>
                <w:szCs w:val="16"/>
                <w:lang w:val="en-GB"/>
              </w:rPr>
              <w:fldChar w:fldCharType="end"/>
            </w:r>
          </w:p>
        </w:tc>
        <w:tc>
          <w:tcPr>
            <w:tcW w:w="2158" w:type="dxa"/>
            <w:tcBorders>
              <w:top w:val="dashed" w:sz="4" w:space="0" w:color="000000"/>
            </w:tcBorders>
            <w:shd w:val="clear" w:color="auto" w:fill="D9D9D9"/>
            <w:tcMar>
              <w:top w:w="40" w:type="dxa"/>
              <w:left w:w="40" w:type="dxa"/>
              <w:bottom w:w="40" w:type="dxa"/>
              <w:right w:w="40" w:type="dxa"/>
            </w:tcMar>
          </w:tcPr>
          <w:p w14:paraId="7904514A" w14:textId="4EA2E93E"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618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183" w:author="Robin Matthews" w:date="2021-07-14T17:37:00Z">
              <w:r w:rsidR="00A26296" w:rsidDel="00D50B01">
                <w:rPr>
                  <w:rFonts w:cs="Times New Roman"/>
                  <w:noProof/>
                  <w:sz w:val="16"/>
                  <w:szCs w:val="16"/>
                  <w:lang w:val="en-GB"/>
                </w:rPr>
                <w:delText>Li et al., 2020a</w:delText>
              </w:r>
            </w:del>
            <w:ins w:id="6184"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182"/>
            <w:r w:rsidR="00A26296">
              <w:rPr>
                <w:rStyle w:val="Marquedecommentaire"/>
              </w:rPr>
              <w:commentReference w:id="6182"/>
            </w:r>
          </w:p>
        </w:tc>
        <w:tc>
          <w:tcPr>
            <w:tcW w:w="2159" w:type="dxa"/>
            <w:tcBorders>
              <w:top w:val="dashed" w:sz="4" w:space="0" w:color="000000"/>
            </w:tcBorders>
            <w:shd w:val="clear" w:color="auto" w:fill="DEEAF6"/>
            <w:tcMar>
              <w:top w:w="40" w:type="dxa"/>
              <w:left w:w="40" w:type="dxa"/>
              <w:bottom w:w="40" w:type="dxa"/>
              <w:right w:w="40" w:type="dxa"/>
            </w:tcMar>
          </w:tcPr>
          <w:p w14:paraId="35AF72DA" w14:textId="038D478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185"/>
            <w:r w:rsidRPr="00D424AA">
              <w:rPr>
                <w:rFonts w:cs="Times New Roman"/>
                <w:sz w:val="16"/>
                <w:szCs w:val="16"/>
                <w:lang w:val="en-GB"/>
              </w:rPr>
              <w:fldChar w:fldCharType="begin" w:fldLock="1"/>
            </w:r>
            <w:ins w:id="6186" w:author="Robin Matthews" w:date="2021-07-14T22:01:00Z">
              <w:r w:rsidR="008161C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187" w:author="Robin Matthews" w:date="2021-07-14T22:01:00Z">
              <w:r w:rsidR="00FC4C2D" w:rsidDel="008161C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188" w:author="Robin Matthews" w:date="2021-07-14T22:01:00Z">
              <w:r w:rsidR="008161C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185"/>
            <w:r w:rsidR="00A26296">
              <w:rPr>
                <w:rStyle w:val="Marquedecommentaire"/>
              </w:rPr>
              <w:commentReference w:id="6185"/>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618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190" w:author="Robin Matthews" w:date="2021-07-14T17:37:00Z">
              <w:r w:rsidR="00A26296" w:rsidDel="00D50B01">
                <w:rPr>
                  <w:rFonts w:cs="Times New Roman"/>
                  <w:noProof/>
                  <w:sz w:val="16"/>
                  <w:szCs w:val="16"/>
                  <w:lang w:val="en-GB"/>
                </w:rPr>
                <w:delText>Li et al., 2020a</w:delText>
              </w:r>
            </w:del>
            <w:ins w:id="6191"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189"/>
            <w:r w:rsidR="00A26296">
              <w:rPr>
                <w:rStyle w:val="Marquedecommentaire"/>
              </w:rPr>
              <w:commentReference w:id="6189"/>
            </w:r>
            <w:r w:rsidRPr="00841A35">
              <w:rPr>
                <w:rFonts w:cs="Times New Roman"/>
                <w:color w:val="000000" w:themeColor="text1"/>
                <w:sz w:val="16"/>
                <w:szCs w:val="16"/>
                <w:lang w:val="en-GB"/>
              </w:rPr>
              <w:t xml:space="preserve"> and more than 6% in annual Rx1day and Rx5day and 2% i</w:t>
            </w:r>
            <w:r w:rsidRPr="00D424AA">
              <w:rPr>
                <w:rFonts w:cs="Times New Roman"/>
                <w:color w:val="000000" w:themeColor="text1"/>
                <w:sz w:val="16"/>
                <w:szCs w:val="16"/>
                <w:lang w:val="en-GB"/>
              </w:rPr>
              <w:t>n annual Rx30day compared to pre-industrial (Annex).</w:t>
            </w:r>
          </w:p>
        </w:tc>
        <w:tc>
          <w:tcPr>
            <w:tcW w:w="2159" w:type="dxa"/>
            <w:tcBorders>
              <w:top w:val="dashed" w:sz="4" w:space="0" w:color="000000"/>
            </w:tcBorders>
            <w:shd w:val="clear" w:color="auto" w:fill="7EC5F6"/>
            <w:tcMar>
              <w:top w:w="40" w:type="dxa"/>
              <w:left w:w="40" w:type="dxa"/>
              <w:bottom w:w="40" w:type="dxa"/>
              <w:right w:w="40" w:type="dxa"/>
            </w:tcMar>
          </w:tcPr>
          <w:p w14:paraId="26D5EF7C" w14:textId="6905755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6192"/>
            <w:r w:rsidRPr="00D424AA">
              <w:rPr>
                <w:rFonts w:cs="Times New Roman"/>
                <w:sz w:val="16"/>
                <w:szCs w:val="16"/>
                <w:lang w:val="en-GB"/>
              </w:rPr>
              <w:fldChar w:fldCharType="begin" w:fldLock="1"/>
            </w:r>
            <w:ins w:id="6193" w:author="Robin Matthews" w:date="2021-07-14T22:01:00Z">
              <w:r w:rsidR="008161C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194" w:author="Robin Matthews" w:date="2021-07-14T22:01:00Z">
              <w:r w:rsidR="00FC4C2D" w:rsidDel="008161C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195" w:author="Robin Matthews" w:date="2021-07-14T22:01:00Z">
              <w:r w:rsidR="008161C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192"/>
            <w:r w:rsidR="00A26296">
              <w:rPr>
                <w:rStyle w:val="Marquedecommentaire"/>
              </w:rPr>
              <w:commentReference w:id="6192"/>
            </w:r>
            <w:r w:rsidRPr="00841A35">
              <w:rPr>
                <w:rFonts w:cs="Times New Roman"/>
                <w:color w:val="000000" w:themeColor="text1"/>
                <w:sz w:val="16"/>
                <w:szCs w:val="16"/>
                <w:lang w:val="en-GB"/>
              </w:rPr>
              <w:t>; Annex). Med</w:t>
            </w:r>
            <w:r w:rsidRPr="00D424AA">
              <w:rPr>
                <w:rFonts w:cs="Times New Roman"/>
                <w:color w:val="000000" w:themeColor="text1"/>
                <w:sz w:val="16"/>
                <w:szCs w:val="16"/>
                <w:lang w:val="en-GB"/>
              </w:rPr>
              <w:t xml:space="preserve">ian increase of more than 10% in the 50-year Rx1day and Rx5day events compared to the 1°C warming level </w:t>
            </w:r>
            <w:commentRangeStart w:id="619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197" w:author="Robin Matthews" w:date="2021-07-14T17:37:00Z">
              <w:r w:rsidR="00A26296" w:rsidDel="00D50B01">
                <w:rPr>
                  <w:rFonts w:cs="Times New Roman"/>
                  <w:noProof/>
                  <w:sz w:val="16"/>
                  <w:szCs w:val="16"/>
                  <w:lang w:val="en-GB"/>
                </w:rPr>
                <w:delText>Li et al., 2020a</w:delText>
              </w:r>
            </w:del>
            <w:ins w:id="6198"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196"/>
            <w:r w:rsidR="00A26296">
              <w:rPr>
                <w:rStyle w:val="Marquedecommentaire"/>
              </w:rPr>
              <w:commentReference w:id="6196"/>
            </w:r>
            <w:r w:rsidRPr="00841A35">
              <w:rPr>
                <w:rFonts w:cs="Times New Roman"/>
                <w:color w:val="000000" w:themeColor="text1"/>
                <w:sz w:val="16"/>
                <w:szCs w:val="16"/>
                <w:lang w:val="en-GB"/>
              </w:rPr>
              <w:t xml:space="preserve"> and more than 20% in annual Rx1day and Rx5day and 10% in annual Rx30day compared to pre-in</w:t>
            </w:r>
            <w:r w:rsidRPr="00D424AA">
              <w:rPr>
                <w:rFonts w:cs="Times New Roman"/>
                <w:color w:val="000000" w:themeColor="text1"/>
                <w:sz w:val="16"/>
                <w:szCs w:val="16"/>
                <w:lang w:val="en-GB"/>
              </w:rPr>
              <w:t>dustrial (Annex).</w:t>
            </w:r>
          </w:p>
        </w:tc>
      </w:tr>
      <w:tr w:rsidR="00D376F0" w:rsidRPr="00F1665C" w14:paraId="269E4B3F" w14:textId="77777777" w:rsidTr="00723657">
        <w:tc>
          <w:tcPr>
            <w:tcW w:w="2158" w:type="dxa"/>
            <w:vMerge/>
          </w:tcPr>
          <w:p w14:paraId="5FA45B48"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EEAF6"/>
          </w:tcPr>
          <w:p w14:paraId="3F4ED01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eastAsia="en-CA"/>
              </w:rPr>
              <w:t xml:space="preserve">Medium confidence </w:t>
            </w:r>
            <w:r w:rsidRPr="00D424AA">
              <w:rPr>
                <w:rFonts w:cs="Times New Roman"/>
                <w:color w:val="000000" w:themeColor="text1"/>
                <w:sz w:val="16"/>
                <w:szCs w:val="16"/>
                <w:lang w:val="en-GB" w:eastAsia="en-CA"/>
              </w:rPr>
              <w:t>in the</w:t>
            </w:r>
            <w:r w:rsidRPr="00D424AA">
              <w:rPr>
                <w:rFonts w:cs="Times New Roman"/>
                <w:i/>
                <w:color w:val="000000" w:themeColor="text1"/>
                <w:sz w:val="16"/>
                <w:szCs w:val="16"/>
                <w:lang w:val="en-GB" w:eastAsia="en-CA"/>
              </w:rPr>
              <w:t xml:space="preserve"> </w:t>
            </w:r>
            <w:r w:rsidRPr="00D424AA">
              <w:rPr>
                <w:rFonts w:cs="Times New Roman"/>
                <w:color w:val="000000" w:themeColor="text1"/>
                <w:sz w:val="16"/>
                <w:szCs w:val="16"/>
                <w:lang w:val="en-GB" w:eastAsia="en-CA"/>
              </w:rPr>
              <w:t>intensitification of heavy precipitation</w:t>
            </w:r>
          </w:p>
        </w:tc>
        <w:tc>
          <w:tcPr>
            <w:tcW w:w="2158" w:type="dxa"/>
            <w:tcBorders>
              <w:top w:val="dashed" w:sz="4" w:space="0" w:color="000000"/>
            </w:tcBorders>
            <w:shd w:val="clear" w:color="auto" w:fill="D9D9D9"/>
          </w:tcPr>
          <w:p w14:paraId="4D910021"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D9D9D9"/>
            <w:tcMar>
              <w:top w:w="40" w:type="dxa"/>
              <w:left w:w="40" w:type="dxa"/>
              <w:bottom w:w="40" w:type="dxa"/>
              <w:right w:w="40" w:type="dxa"/>
            </w:tcMar>
          </w:tcPr>
          <w:p w14:paraId="4EBED7A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A64814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4CBF750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p w14:paraId="67FA56C7" w14:textId="77777777" w:rsidR="00D376F0" w:rsidRPr="00D424AA" w:rsidRDefault="00D376F0" w:rsidP="00D424AA">
            <w:pPr>
              <w:rPr>
                <w:rFonts w:cs="Times New Roman"/>
                <w:color w:val="000000" w:themeColor="text1"/>
                <w:sz w:val="16"/>
                <w:szCs w:val="16"/>
                <w:lang w:val="en-GB"/>
              </w:rPr>
            </w:pPr>
          </w:p>
          <w:p w14:paraId="09DFEF15"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p>
        </w:tc>
        <w:tc>
          <w:tcPr>
            <w:tcW w:w="2159" w:type="dxa"/>
            <w:tcBorders>
              <w:top w:val="dashed" w:sz="4" w:space="0" w:color="000000"/>
            </w:tcBorders>
            <w:shd w:val="clear" w:color="auto" w:fill="DEEAF6"/>
            <w:tcMar>
              <w:top w:w="40" w:type="dxa"/>
              <w:left w:w="40" w:type="dxa"/>
              <w:bottom w:w="40" w:type="dxa"/>
              <w:right w:w="40" w:type="dxa"/>
            </w:tcMar>
          </w:tcPr>
          <w:p w14:paraId="6EE3A37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E03C85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622A0BB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p w14:paraId="021088AF" w14:textId="77777777" w:rsidR="00D376F0" w:rsidRPr="00D424AA" w:rsidRDefault="00D376F0" w:rsidP="00D424AA">
            <w:pPr>
              <w:rPr>
                <w:rFonts w:cs="Times New Roman"/>
                <w:color w:val="000000" w:themeColor="text1"/>
                <w:sz w:val="16"/>
                <w:szCs w:val="16"/>
                <w:lang w:val="en-GB"/>
              </w:rPr>
            </w:pPr>
          </w:p>
          <w:p w14:paraId="4F585832"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7EC5F6"/>
            <w:tcMar>
              <w:top w:w="40" w:type="dxa"/>
              <w:left w:w="40" w:type="dxa"/>
              <w:bottom w:w="40" w:type="dxa"/>
              <w:right w:w="40" w:type="dxa"/>
            </w:tcMar>
          </w:tcPr>
          <w:p w14:paraId="0B3C5FF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63A637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907ADAB"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r>
      <w:tr w:rsidR="00D376F0" w:rsidRPr="00F1665C" w14:paraId="2C51A1D4" w14:textId="77777777" w:rsidTr="00723657">
        <w:tc>
          <w:tcPr>
            <w:tcW w:w="2158" w:type="dxa"/>
            <w:vMerge w:val="restart"/>
          </w:tcPr>
          <w:p w14:paraId="21B9665D"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Central Australia (CAU)</w:t>
            </w:r>
          </w:p>
          <w:p w14:paraId="6098B348" w14:textId="77777777" w:rsidR="00D376F0" w:rsidRPr="00D424AA" w:rsidRDefault="00D376F0" w:rsidP="00D424AA">
            <w:pPr>
              <w:rPr>
                <w:rFonts w:cs="Times New Roman"/>
                <w:color w:val="000000" w:themeColor="text1"/>
                <w:sz w:val="16"/>
                <w:szCs w:val="16"/>
                <w:lang w:val="en-GB"/>
              </w:rPr>
            </w:pPr>
          </w:p>
          <w:p w14:paraId="5D22C585"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1A005C88" w14:textId="1912B116" w:rsidR="00D376F0" w:rsidRPr="00D424AA"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Limited evidence </w:t>
            </w:r>
            <w:commentRangeStart w:id="6199"/>
            <w:r w:rsidRPr="00D424AA">
              <w:rPr>
                <w:rFonts w:cs="Times New Roman"/>
                <w:color w:val="000000" w:themeColor="text1"/>
                <w:sz w:val="16"/>
                <w:szCs w:val="16"/>
                <w:lang w:val="en-GB"/>
              </w:rPr>
              <w:fldChar w:fldCharType="begin" w:fldLock="1"/>
            </w:r>
            <w:ins w:id="6200" w:author="Robin Matthews" w:date="2021-07-14T22:01:00Z">
              <w:r w:rsidR="008161C1">
                <w:rPr>
                  <w:rFonts w:cs="Times New Roman"/>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2",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4",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5", "itemData" : { "DOI" : "10.1007/s00704-016-1949-9", "ISSN" : "0177-798X", "abstract" : "\u00a9 2016, Springer-Verlag Wien. This study presents future changes in extreme precipitation as projected within the New South Wales and Australian Capital Territory Regional Climate Modelling (NARCliM) project\u2019s regional climate ensemble for south-east Australia. Model performance, independence and projected future changes were considered when designing the ensemble. We applied a quantile mapping bias correction to the climate model outputs based on theoretical distribution functions, and the implications of this for the projected precipitation extremes is investigated. Precipitation extremes are quantified using several indices from the Expert Team on Climate Change Detection and Indices set of indices. The bias correction was successful in removing most of the magnitude bias in extreme precipitation but does not correct biases in the length of maximum wet and dry spells. The bias correction also had a relatively small effect on the projected future changes. Across a range of metrics, robust increases in the magnitude of precipitation extreme indices are found. While these increases are often in-line with a continuation of the trends present over the last century, they are not found to be statistically significant within the ensemble as a whole. The length of the maximum consecutive wet spell is projected to remain at present-day levels, while the length of the maximum dry spell is projected to increase into the future. The combination of longer dry spells and increases in extreme precipitation magnitude indicate an important change in the character of the precipitation time series. This could have considerable hydrological implications since changes in the sequencing of events can be just as important as changes in event magnitude for hydrological impacts.", "author" : [ { "dropping-particle" : "", "family" : "Evans", "given" : "Jason P.", "non-dropping-particle" : "", "parse-names" : false, "suffix" : "" }, { "dropping-particle" : "", "family" : "Argueso", "given" : "D.", "non-dropping-particle" : "", "parse-names" : false, "suffix" : "" }, { "dropping-particle" : "", "family" : "Olson", "given" : "R.", "non-dropping-particle" : "", "parse-names" : false, "suffix" : "" }, { "dropping-particle" : "", "family" : "Luca", "given" : "A.", "non-dropping-particle" : "Di", "parse-names" : false, "suffix" : "" } ], "container-title" : "Theoretical and Applied Climatology", "id" : "ITEM-5", "issue" : "3-4", "issued" : { "date-parts" : [ [ "2017", "11", "28" ] ] }, "page" : "1085-1098", "publisher" : "Theoretical and Applied Climatology", "title" : "Bias-corrected regional climate projections of extreme rainfall in south-east Australia", "translator" : [ { "dropping-particle" : "", "family" : "S227", "given" : "", "non-dropping-particle" : "", "parse-names" : false, "suffix" : "" } ], "type" : "article-journal", "volume" : "130" }, "uris" : [ "http://www.mendeley.com/documents/?uuid=84d8ca81-06e8-4a72-bb72-67879190ac90" ] }, { "id" : "ITEM-6",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6",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Donat et al., 2016a; Alexander and Arblaster, 2017; Evans et al., 2017; Dey et al., 2019b; Dunn et al., 2020; Sun et al., 2020a)", "manualFormatting" : "(Donat et al., 2016a; Alexander and Arblaster, 2017; Evans et al., 2017; Dey et al., 2019b; Dunn et al., 2020; Sun et al., 2020b)", "plainTextFormattedCitation" : "(Donat et al., 2016a; Alexander and Arblaster, 2017; Evans et al., 2017; Dey et al., 2019b; Dunn et al., 2020; Sun et al., 2020a)", "previouslyFormattedCitation" : "(Donat et al., 2016a; Alexander and Arblaster, 2017; Evans et al., 2017; Dey et al., 2019b; Dunn et al., 2020; Sun et al., 2020a)" }, "properties" : { "noteIndex" : 0 }, "schema" : "https://github.com/citation-style-language/schema/raw/master/csl-citation.json" }</w:instrText>
              </w:r>
            </w:ins>
            <w:del w:id="6201" w:author="Robin Matthews" w:date="2021-07-14T22:01:00Z">
              <w:r w:rsidR="00AB36D4" w:rsidDel="008161C1">
                <w:rPr>
                  <w:rFonts w:cs="Times New Roman"/>
                  <w:color w:val="000000" w:themeColor="text1"/>
                  <w:sz w:val="16"/>
                  <w:szCs w:val="16"/>
                  <w:lang w:val="en-GB"/>
                </w:rPr>
                <w:del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2",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4",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5", "itemData" : { "DOI" : "10.1007/s00704-016-1949-9", "ISSN" : "0177-798X", "abstract" : "\u00a9 2016, Springer-Verlag Wien. This study presents future changes in extreme precipitation as projected within the New South Wales and Australian Capital Territory Regional Climate Modelling (NARCliM) project\u2019s regional climate ensemble for south-east Australia. Model performance, independence and projected future changes were considered when designing the ensemble. We applied a quantile mapping bias correction to the climate model outputs based on theoretical distribution functions, and the implications of this for the projected precipitation extremes is investigated. Precipitation extremes are quantified using several indices from the Expert Team on Climate Change Detection and Indices set of indices. The bias correction was successful in removing most of the magnitude bias in extreme precipitation but does not correct biases in the length of maximum wet and dry spells. The bias correction also had a relatively small effect on the projected future changes. Across a range of metrics, robust increases in the magnitude of precipitation extreme indices are found. While these increases are often in-line with a continuation of the trends present over the last century, they are not found to be statistically significant within the ensemble as a whole. The length of the maximum consecutive wet spell is projected to remain at present-day levels, while the length of the maximum dry spell is projected to increase into the future. The combination of longer dry spells and increases in extreme precipitation magnitude indicate an important change in the character of the precipitation time series. This could have considerable hydrological implications since changes in the sequencing of events can be just as important as changes in event magnitude for hydrological impacts.", "author" : [ { "dropping-particle" : "", "family" : "Evans", "given" : "Jason P.", "non-dropping-particle" : "", "parse-names" : false, "suffix" : "" }, { "dropping-particle" : "", "family" : "Argueso", "given" : "D.", "non-dropping-particle" : "", "parse-names" : false, "suffix" : "" }, { "dropping-particle" : "", "family" : "Olson", "given" : "R.", "non-dropping-particle" : "", "parse-names" : false, "suffix" : "" }, { "dropping-particle" : "", "family" : "Luca", "given" : "A.", "non-dropping-particle" : "Di", "parse-names" : false, "suffix" : "" } ], "container-title" : "Theoretical and Applied Climatology", "id" : "ITEM-5", "issue" : "3-4", "issued" : { "date-parts" : [ [ "2017", "11", "28" ] ] }, "page" : "1085-1098", "publisher" : "Theoretical and Applied Climatology", "title" : "Bias-corrected regional climate projections of extreme rainfall in south-east Australia", "translator" : [ { "dropping-particle" : "", "family" : "S227", "given" : "", "non-dropping-particle" : "", "parse-names" : false, "suffix" : "" } ], "type" : "article-journal", "volume" : "130" }, "uris" : [ "http://www.mendeley.com/documents/?uuid=84d8ca81-06e8-4a72-bb72-67879190ac90" ] }, { "id" : "ITEM-6",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6",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Donat et al., 2016a; Alexander and Arblaster, 2017; Evans et al., 2017; Dey et al., 2019b; Dunn et al., 2020; Sun et al., 2020a)", "plainTextFormattedCitation" : "(Donat et al., 2016a; Alexander and Arblaster, 2017; Evans et al., 2017; Dey et al., 2019b; Dunn et al., 2020; Sun et al., 2020a)", "previouslyFormattedCitation" : "(Donat et al., 2016a; Alexander and Arblaster, 2017; Evans et al., 2017; Dey et al., 2019b; Dunn et al., 2020; Sun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Donat et al., 2016a; Alexander and Arblaster, 2017; Evans et al., 2017; Dey et al., 2019b; Dunn et al., 2020; Sun et al., 2020</w:t>
            </w:r>
            <w:ins w:id="6202" w:author="Robin Matthews" w:date="2021-07-14T22:01:00Z">
              <w:r w:rsidR="008161C1">
                <w:rPr>
                  <w:rFonts w:cs="Times New Roman"/>
                  <w:noProof/>
                  <w:color w:val="000000" w:themeColor="text1"/>
                  <w:sz w:val="16"/>
                  <w:szCs w:val="16"/>
                  <w:lang w:val="nb-NO"/>
                </w:rPr>
                <w:t>b</w:t>
              </w:r>
            </w:ins>
            <w:del w:id="6203" w:author="Robin Matthews" w:date="2021-07-14T22:01:00Z">
              <w:r w:rsidR="00A26296" w:rsidDel="008161C1">
                <w:rPr>
                  <w:rFonts w:cs="Times New Roman"/>
                  <w:noProof/>
                  <w:color w:val="000000" w:themeColor="text1"/>
                  <w:sz w:val="16"/>
                  <w:szCs w:val="16"/>
                  <w:lang w:val="nb-NO"/>
                </w:rPr>
                <w:delText>a</w:delText>
              </w:r>
            </w:del>
            <w:r w:rsidR="00A26296">
              <w:rPr>
                <w:rFonts w:cs="Times New Roman"/>
                <w:noProof/>
                <w:color w:val="000000" w:themeColor="text1"/>
                <w:sz w:val="16"/>
                <w:szCs w:val="16"/>
                <w:lang w:val="nb-NO"/>
              </w:rPr>
              <w:t>)</w:t>
            </w:r>
            <w:r w:rsidRPr="00D424AA">
              <w:rPr>
                <w:rFonts w:cs="Times New Roman"/>
                <w:color w:val="000000" w:themeColor="text1"/>
                <w:sz w:val="16"/>
                <w:szCs w:val="16"/>
                <w:lang w:val="en-GB"/>
              </w:rPr>
              <w:fldChar w:fldCharType="end"/>
            </w:r>
            <w:commentRangeEnd w:id="6199"/>
            <w:r w:rsidR="00A26296">
              <w:rPr>
                <w:rStyle w:val="Marquedecommentaire"/>
              </w:rPr>
              <w:commentReference w:id="6199"/>
            </w:r>
            <w:r w:rsidRPr="00841A35">
              <w:rPr>
                <w:rFonts w:cs="Times New Roman"/>
                <w:color w:val="000000" w:themeColor="text1"/>
                <w:sz w:val="16"/>
                <w:szCs w:val="16"/>
                <w:lang w:val="nb-NO"/>
              </w:rPr>
              <w:t>.</w:t>
            </w:r>
          </w:p>
        </w:tc>
        <w:tc>
          <w:tcPr>
            <w:tcW w:w="2158" w:type="dxa"/>
            <w:tcBorders>
              <w:top w:val="dashed" w:sz="4" w:space="0" w:color="000000"/>
            </w:tcBorders>
            <w:shd w:val="clear" w:color="auto" w:fill="D9D9D9"/>
          </w:tcPr>
          <w:p w14:paraId="1AEA7F6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Limited evidence</w:t>
            </w:r>
          </w:p>
        </w:tc>
        <w:tc>
          <w:tcPr>
            <w:tcW w:w="2158" w:type="dxa"/>
            <w:tcBorders>
              <w:top w:val="dashed" w:sz="4" w:space="0" w:color="000000"/>
            </w:tcBorders>
            <w:shd w:val="clear" w:color="auto" w:fill="D9D9D9"/>
            <w:tcMar>
              <w:top w:w="40" w:type="dxa"/>
              <w:left w:w="40" w:type="dxa"/>
              <w:bottom w:w="40" w:type="dxa"/>
              <w:right w:w="40" w:type="dxa"/>
            </w:tcMar>
          </w:tcPr>
          <w:p w14:paraId="3125B25C" w14:textId="17723CA8"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620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05" w:author="Robin Matthews" w:date="2021-07-14T17:37:00Z">
              <w:r w:rsidR="00A26296" w:rsidDel="00D50B01">
                <w:rPr>
                  <w:rFonts w:cs="Times New Roman"/>
                  <w:noProof/>
                  <w:sz w:val="16"/>
                  <w:szCs w:val="16"/>
                  <w:lang w:val="en-GB"/>
                </w:rPr>
                <w:delText>Li et al., 2020a</w:delText>
              </w:r>
            </w:del>
            <w:ins w:id="6206"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04"/>
            <w:r w:rsidR="00A26296">
              <w:rPr>
                <w:rStyle w:val="Marquedecommentaire"/>
              </w:rPr>
              <w:commentReference w:id="6204"/>
            </w:r>
          </w:p>
        </w:tc>
        <w:tc>
          <w:tcPr>
            <w:tcW w:w="2159" w:type="dxa"/>
            <w:tcBorders>
              <w:top w:val="dashed" w:sz="4" w:space="0" w:color="000000"/>
            </w:tcBorders>
            <w:shd w:val="clear" w:color="auto" w:fill="DEEAF6"/>
            <w:tcMar>
              <w:top w:w="40" w:type="dxa"/>
              <w:left w:w="40" w:type="dxa"/>
              <w:bottom w:w="40" w:type="dxa"/>
              <w:right w:w="40" w:type="dxa"/>
            </w:tcMar>
          </w:tcPr>
          <w:p w14:paraId="0E385282" w14:textId="51337D46"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n increase in the intensity and frequency of heavy precipitation </w:t>
            </w:r>
            <w:commentRangeStart w:id="6207"/>
            <w:r w:rsidRPr="00D424AA">
              <w:rPr>
                <w:rFonts w:cs="Times New Roman"/>
                <w:sz w:val="16"/>
                <w:szCs w:val="16"/>
                <w:lang w:val="en-GB"/>
              </w:rPr>
              <w:fldChar w:fldCharType="begin" w:fldLock="1"/>
            </w:r>
            <w:ins w:id="6208" w:author="Robin Matthews" w:date="2021-07-14T22:02:00Z">
              <w:r w:rsidR="008161C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209" w:author="Robin Matthews" w:date="2021-07-14T22:02:00Z">
              <w:r w:rsidR="00FC4C2D" w:rsidDel="008161C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210" w:author="Robin Matthews" w:date="2021-07-14T22:02:00Z">
              <w:r w:rsidR="008161C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207"/>
            <w:r w:rsidR="00A26296">
              <w:rPr>
                <w:rStyle w:val="Marquedecommentaire"/>
              </w:rPr>
              <w:commentReference w:id="6207"/>
            </w:r>
            <w:r w:rsidRPr="00841A35">
              <w:rPr>
                <w:rFonts w:cs="Times New Roman"/>
                <w:color w:val="000000" w:themeColor="text1"/>
                <w:sz w:val="16"/>
                <w:szCs w:val="16"/>
                <w:lang w:val="en-GB"/>
              </w:rPr>
              <w:t>; Annex). Median increase of more than 4% in the 50-year Rx1day and Rx5d</w:t>
            </w:r>
            <w:r w:rsidRPr="00D424AA">
              <w:rPr>
                <w:rFonts w:cs="Times New Roman"/>
                <w:color w:val="000000" w:themeColor="text1"/>
                <w:sz w:val="16"/>
                <w:szCs w:val="16"/>
                <w:lang w:val="en-GB"/>
              </w:rPr>
              <w:t xml:space="preserve">ay events compared to the 1°C warming level </w:t>
            </w:r>
            <w:commentRangeStart w:id="621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12" w:author="Robin Matthews" w:date="2021-07-14T17:37:00Z">
              <w:r w:rsidR="00A26296" w:rsidDel="00D50B01">
                <w:rPr>
                  <w:rFonts w:cs="Times New Roman"/>
                  <w:noProof/>
                  <w:sz w:val="16"/>
                  <w:szCs w:val="16"/>
                  <w:lang w:val="en-GB"/>
                </w:rPr>
                <w:delText>Li et al., 2020a</w:delText>
              </w:r>
            </w:del>
            <w:ins w:id="6213"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11"/>
            <w:r w:rsidR="00A26296">
              <w:rPr>
                <w:rStyle w:val="Marquedecommentaire"/>
              </w:rPr>
              <w:commentReference w:id="6211"/>
            </w:r>
            <w:r w:rsidRPr="00841A35">
              <w:rPr>
                <w:rFonts w:cs="Times New Roman"/>
                <w:color w:val="000000" w:themeColor="text1"/>
                <w:sz w:val="16"/>
                <w:szCs w:val="16"/>
                <w:lang w:val="en-GB"/>
              </w:rPr>
              <w:t xml:space="preserve"> and more than 4% in annual Rx1day and Rx5day and 2% in annual Rx30day compared to pre-industrial (Annex).</w:t>
            </w:r>
          </w:p>
        </w:tc>
        <w:tc>
          <w:tcPr>
            <w:tcW w:w="2159" w:type="dxa"/>
            <w:tcBorders>
              <w:top w:val="dashed" w:sz="4" w:space="0" w:color="000000"/>
            </w:tcBorders>
            <w:shd w:val="clear" w:color="auto" w:fill="7EC5F6"/>
            <w:tcMar>
              <w:top w:w="40" w:type="dxa"/>
              <w:left w:w="40" w:type="dxa"/>
              <w:bottom w:w="40" w:type="dxa"/>
              <w:right w:w="40" w:type="dxa"/>
            </w:tcMar>
          </w:tcPr>
          <w:p w14:paraId="21C20BF6" w14:textId="4981ACE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621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6215" w:author="Robin Matthews" w:date="2021-07-14T22:02:00Z">
              <w:r w:rsidR="008161C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214"/>
            <w:r w:rsidR="00A26296">
              <w:rPr>
                <w:rStyle w:val="Marquedecommentaire"/>
              </w:rPr>
              <w:commentReference w:id="6214"/>
            </w:r>
            <w:r w:rsidRPr="00841A35">
              <w:rPr>
                <w:rFonts w:cs="Times New Roman"/>
                <w:color w:val="000000" w:themeColor="text1"/>
                <w:sz w:val="16"/>
                <w:szCs w:val="16"/>
                <w:lang w:val="en-GB"/>
              </w:rPr>
              <w:t>; Annex). Median increase of more than 10% in the 50-year Rx1day and Rx5day events compared to the 1°C warming</w:t>
            </w:r>
            <w:r w:rsidRPr="00D424AA">
              <w:rPr>
                <w:rFonts w:cs="Times New Roman"/>
                <w:color w:val="000000" w:themeColor="text1"/>
                <w:sz w:val="16"/>
                <w:szCs w:val="16"/>
                <w:lang w:val="en-GB"/>
              </w:rPr>
              <w:t xml:space="preserve"> level </w:t>
            </w:r>
            <w:commentRangeStart w:id="621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17" w:author="Robin Matthews" w:date="2021-07-14T17:37:00Z">
              <w:r w:rsidR="00A26296" w:rsidDel="00D50B01">
                <w:rPr>
                  <w:rFonts w:cs="Times New Roman"/>
                  <w:noProof/>
                  <w:sz w:val="16"/>
                  <w:szCs w:val="16"/>
                  <w:lang w:val="en-GB"/>
                </w:rPr>
                <w:delText>Li et al., 2020a</w:delText>
              </w:r>
            </w:del>
            <w:ins w:id="6218"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16"/>
            <w:r w:rsidR="00A26296">
              <w:rPr>
                <w:rStyle w:val="Marquedecommentaire"/>
              </w:rPr>
              <w:commentReference w:id="6216"/>
            </w:r>
            <w:r w:rsidRPr="00841A35">
              <w:rPr>
                <w:rFonts w:cs="Times New Roman"/>
                <w:color w:val="000000" w:themeColor="text1"/>
                <w:sz w:val="16"/>
                <w:szCs w:val="16"/>
                <w:lang w:val="en-GB"/>
              </w:rPr>
              <w:t xml:space="preserve"> and more than 10% in annual Rx1day and Rx5day and 4% in annual Rx30day compared to pre-industrial (Annex).</w:t>
            </w:r>
          </w:p>
        </w:tc>
      </w:tr>
      <w:tr w:rsidR="00D376F0" w:rsidRPr="00F1665C" w14:paraId="76A1CCCA" w14:textId="77777777" w:rsidTr="00723657">
        <w:tc>
          <w:tcPr>
            <w:tcW w:w="2158" w:type="dxa"/>
            <w:vMerge/>
          </w:tcPr>
          <w:p w14:paraId="52BA041A"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453C3B3A"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32B8FB7C"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D9D9D9"/>
            <w:tcMar>
              <w:top w:w="40" w:type="dxa"/>
              <w:left w:w="40" w:type="dxa"/>
              <w:bottom w:w="40" w:type="dxa"/>
              <w:right w:w="40" w:type="dxa"/>
            </w:tcMar>
          </w:tcPr>
          <w:p w14:paraId="7D948E9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72F798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0355B99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p w14:paraId="0ABC7F6A" w14:textId="77777777" w:rsidR="00D376F0" w:rsidRPr="00D424AA" w:rsidRDefault="00D376F0" w:rsidP="00D424AA">
            <w:pPr>
              <w:rPr>
                <w:rFonts w:cs="Times New Roman"/>
                <w:color w:val="000000" w:themeColor="text1"/>
                <w:sz w:val="16"/>
                <w:szCs w:val="16"/>
                <w:lang w:val="en-GB"/>
              </w:rPr>
            </w:pPr>
          </w:p>
          <w:p w14:paraId="7C70BE86"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p>
        </w:tc>
        <w:tc>
          <w:tcPr>
            <w:tcW w:w="2159" w:type="dxa"/>
            <w:tcBorders>
              <w:top w:val="dashed" w:sz="4" w:space="0" w:color="000000"/>
            </w:tcBorders>
            <w:shd w:val="clear" w:color="auto" w:fill="DEEAF6"/>
            <w:tcMar>
              <w:top w:w="40" w:type="dxa"/>
              <w:left w:w="40" w:type="dxa"/>
              <w:bottom w:w="40" w:type="dxa"/>
              <w:right w:w="40" w:type="dxa"/>
            </w:tcMar>
          </w:tcPr>
          <w:p w14:paraId="0C4A23A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34672A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10A8E78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p w14:paraId="3AC6F9BD" w14:textId="77777777" w:rsidR="00D376F0" w:rsidRPr="00D424AA" w:rsidRDefault="00D376F0" w:rsidP="00D424AA">
            <w:pPr>
              <w:rPr>
                <w:rFonts w:cs="Times New Roman"/>
                <w:color w:val="000000" w:themeColor="text1"/>
                <w:sz w:val="16"/>
                <w:szCs w:val="16"/>
                <w:lang w:val="en-GB"/>
              </w:rPr>
            </w:pPr>
          </w:p>
          <w:p w14:paraId="7E679D60"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7EC5F6"/>
            <w:tcMar>
              <w:top w:w="40" w:type="dxa"/>
              <w:left w:w="40" w:type="dxa"/>
              <w:bottom w:w="40" w:type="dxa"/>
              <w:right w:w="40" w:type="dxa"/>
            </w:tcMar>
          </w:tcPr>
          <w:p w14:paraId="680D644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4CD1A7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B7D07D2"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r>
      <w:tr w:rsidR="00D376F0" w:rsidRPr="00F1665C" w14:paraId="5F71C639" w14:textId="77777777" w:rsidTr="00723657">
        <w:tc>
          <w:tcPr>
            <w:tcW w:w="2158" w:type="dxa"/>
            <w:vMerge w:val="restart"/>
          </w:tcPr>
          <w:p w14:paraId="383A68DB"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Eastern Australia (EAU)</w:t>
            </w:r>
          </w:p>
          <w:p w14:paraId="33D55C9F" w14:textId="77777777" w:rsidR="00D376F0" w:rsidRPr="00D424AA" w:rsidRDefault="00D376F0" w:rsidP="00D424AA">
            <w:pPr>
              <w:rPr>
                <w:rFonts w:cs="Times New Roman"/>
                <w:color w:val="000000" w:themeColor="text1"/>
                <w:sz w:val="16"/>
                <w:szCs w:val="16"/>
                <w:lang w:val="en-GB"/>
              </w:rPr>
            </w:pPr>
          </w:p>
          <w:p w14:paraId="1B4F090B"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421AB733" w14:textId="5A2CD63F" w:rsidR="00D376F0" w:rsidRPr="00841A35"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Lack of agreement on the evidence of trends </w:t>
            </w:r>
            <w:commentRangeStart w:id="6219"/>
            <w:r w:rsidRPr="00841A35">
              <w:rPr>
                <w:rFonts w:cs="Times New Roman"/>
                <w:color w:val="000000" w:themeColor="text1"/>
                <w:sz w:val="16"/>
                <w:szCs w:val="16"/>
                <w:lang w:val="en-GB"/>
              </w:rPr>
              <w:fldChar w:fldCharType="begin" w:fldLock="1"/>
            </w:r>
            <w:ins w:id="6220" w:author="Robin Matthews" w:date="2021-07-14T22:02:00Z">
              <w:r w:rsidR="008161C1">
                <w:rPr>
                  <w:rFonts w:cs="Times New Roman"/>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2",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4",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5", "itemData" : { "DOI" : "10.1007/s00704-016-1949-9", "ISSN" : "0177-798X", "abstract" : "\u00a9 2016, Springer-Verlag Wien. This study presents future changes in extreme precipitation as projected within the New South Wales and Australian Capital Territory Regional Climate Modelling (NARCliM) project\u2019s regional climate ensemble for south-east Australia. Model performance, independence and projected future changes were considered when designing the ensemble. We applied a quantile mapping bias correction to the climate model outputs based on theoretical distribution functions, and the implications of this for the projected precipitation extremes is investigated. Precipitation extremes are quantified using several indices from the Expert Team on Climate Change Detection and Indices set of indices. The bias correction was successful in removing most of the magnitude bias in extreme precipitation but does not correct biases in the length of maximum wet and dry spells. The bias correction also had a relatively small effect on the projected future changes. Across a range of metrics, robust increases in the magnitude of precipitation extreme indices are found. While these increases are often in-line with a continuation of the trends present over the last century, they are not found to be statistically significant within the ensemble as a whole. The length of the maximum consecutive wet spell is projected to remain at present-day levels, while the length of the maximum dry spell is projected to increase into the future. The combination of longer dry spells and increases in extreme precipitation magnitude indicate an important change in the character of the precipitation time series. This could have considerable hydrological implications since changes in the sequencing of events can be just as important as changes in event magnitude for hydrological impacts.", "author" : [ { "dropping-particle" : "", "family" : "Evans", "given" : "Jason P.", "non-dropping-particle" : "", "parse-names" : false, "suffix" : "" }, { "dropping-particle" : "", "family" : "Argueso", "given" : "D.", "non-dropping-particle" : "", "parse-names" : false, "suffix" : "" }, { "dropping-particle" : "", "family" : "Olson", "given" : "R.", "non-dropping-particle" : "", "parse-names" : false, "suffix" : "" }, { "dropping-particle" : "", "family" : "Luca", "given" : "A.", "non-dropping-particle" : "Di", "parse-names" : false, "suffix" : "" } ], "container-title" : "Theoretical and Applied Climatology", "id" : "ITEM-5", "issue" : "3-4", "issued" : { "date-parts" : [ [ "2017", "11", "28" ] ] }, "page" : "1085-1098", "publisher" : "Theoretical and Applied Climatology", "title" : "Bias-corrected regional climate projections of extreme rainfall in south-east Australia", "translator" : [ { "dropping-particle" : "", "family" : "S227", "given" : "", "non-dropping-particle" : "", "parse-names" : false, "suffix" : "" } ], "type" : "article-journal", "volume" : "130" }, "uris" : [ "http://www.mendeley.com/documents/?uuid=84d8ca81-06e8-4a72-bb72-67879190ac90" ] }, { "id" : "ITEM-6",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6",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Donat et al., 2016a; Alexander and Arblaster, 2017; Evans et al., 2017; Dey et al., 2019b; Dunn et al., 2020; Sun et al., 2020a)", "manualFormatting" : "(Donat et al., 2016a; Alexander and Arblaster, 2017; Evans et al., 2017; Dey et al., 2019b; Dunn et al., 2020; Sun et al., 2020b)", "plainTextFormattedCitation" : "(Donat et al., 2016a; Alexander and Arblaster, 2017; Evans et al., 2017; Dey et al., 2019b; Dunn et al., 2020; Sun et al., 2020a)", "previouslyFormattedCitation" : "(Donat et al., 2016a; Alexander and Arblaster, 2017; Evans et al., 2017; Dey et al., 2019b; Dunn et al., 2020; Sun et al., 2020a)" }, "properties" : { "noteIndex" : 0 }, "schema" : "https://github.com/citation-style-language/schema/raw/master/csl-citation.json" }</w:instrText>
              </w:r>
            </w:ins>
            <w:del w:id="6221" w:author="Robin Matthews" w:date="2021-07-14T22:02:00Z">
              <w:r w:rsidR="00AB36D4" w:rsidDel="008161C1">
                <w:rPr>
                  <w:rFonts w:cs="Times New Roman"/>
                  <w:color w:val="000000" w:themeColor="text1"/>
                  <w:sz w:val="16"/>
                  <w:szCs w:val="16"/>
                  <w:lang w:val="en-GB"/>
                </w:rPr>
                <w:del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2",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4",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5", "itemData" : { "DOI" : "10.1007/s00704-016-1949-9", "ISSN" : "0177-798X", "abstract" : "\u00a9 2016, Springer-Verlag Wien. This study presents future changes in extreme precipitation as projected within the New South Wales and Australian Capital Territory Regional Climate Modelling (NARCliM) project\u2019s regional climate ensemble for south-east Australia. Model performance, independence and projected future changes were considered when designing the ensemble. We applied a quantile mapping bias correction to the climate model outputs based on theoretical distribution functions, and the implications of this for the projected precipitation extremes is investigated. Precipitation extremes are quantified using several indices from the Expert Team on Climate Change Detection and Indices set of indices. The bias correction was successful in removing most of the magnitude bias in extreme precipitation but does not correct biases in the length of maximum wet and dry spells. The bias correction also had a relatively small effect on the projected future changes. Across a range of metrics, robust increases in the magnitude of precipitation extreme indices are found. While these increases are often in-line with a continuation of the trends present over the last century, they are not found to be statistically significant within the ensemble as a whole. The length of the maximum consecutive wet spell is projected to remain at present-day levels, while the length of the maximum dry spell is projected to increase into the future. The combination of longer dry spells and increases in extreme precipitation magnitude indicate an important change in the character of the precipitation time series. This could have considerable hydrological implications since changes in the sequencing of events can be just as important as changes in event magnitude for hydrological impacts.", "author" : [ { "dropping-particle" : "", "family" : "Evans", "given" : "Jason P.", "non-dropping-particle" : "", "parse-names" : false, "suffix" : "" }, { "dropping-particle" : "", "family" : "Argueso", "given" : "D.", "non-dropping-particle" : "", "parse-names" : false, "suffix" : "" }, { "dropping-particle" : "", "family" : "Olson", "given" : "R.", "non-dropping-particle" : "", "parse-names" : false, "suffix" : "" }, { "dropping-particle" : "", "family" : "Luca", "given" : "A.", "non-dropping-particle" : "Di", "parse-names" : false, "suffix" : "" } ], "container-title" : "Theoretical and Applied Climatology", "id" : "ITEM-5", "issue" : "3-4", "issued" : { "date-parts" : [ [ "2017", "11", "28" ] ] }, "page" : "1085-1098", "publisher" : "Theoretical and Applied Climatology", "title" : "Bias-corrected regional climate projections of extreme rainfall in south-east Australia", "translator" : [ { "dropping-particle" : "", "family" : "S227", "given" : "", "non-dropping-particle" : "", "parse-names" : false, "suffix" : "" } ], "type" : "article-journal", "volume" : "130" }, "uris" : [ "http://www.mendeley.com/documents/?uuid=84d8ca81-06e8-4a72-bb72-67879190ac90" ] }, { "id" : "ITEM-6",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6",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Donat et al., 2016a; Alexander and Arblaster, 2017; Evans et al., 2017; Dey et al., 2019b; Dunn et al., 2020; Sun et al., 2020a)", "plainTextFormattedCitation" : "(Donat et al., 2016a; Alexander and Arblaster, 2017; Evans et al., 2017; Dey et al., 2019b; Dunn et al., 2020; Sun et al., 2020a)", "previouslyFormattedCitation" : "(Donat et al., 2016a; Alexander and Arblaster, 2017; Evans et al., 2017; Dey et al., 2019b; Dunn et al., 2020; Sun et al., 2020a)" }, "properties" : { "noteIndex" : 0 }, "schema" : "https://github.com/citation-style-language/schema/raw/master/csl-citation.json" }</w:delInstrText>
              </w:r>
            </w:del>
            <w:r w:rsidRPr="00841A35">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onat et al., 2016a; Alexander and Arblaster, 2017; Evans et al., 2017; Dey et al., 2019b; Dunn et al., 2020; Sun et al., 2020</w:t>
            </w:r>
            <w:del w:id="6222" w:author="Robin Matthews" w:date="2021-07-14T22:02:00Z">
              <w:r w:rsidR="00A26296" w:rsidDel="008161C1">
                <w:rPr>
                  <w:rFonts w:cs="Times New Roman"/>
                  <w:noProof/>
                  <w:color w:val="000000" w:themeColor="text1"/>
                  <w:sz w:val="16"/>
                  <w:szCs w:val="16"/>
                  <w:lang w:val="en-GB"/>
                </w:rPr>
                <w:delText>a</w:delText>
              </w:r>
            </w:del>
            <w:ins w:id="6223" w:author="Robin Matthews" w:date="2021-07-14T22:02:00Z">
              <w:r w:rsidR="008161C1">
                <w:rPr>
                  <w:rFonts w:cs="Times New Roman"/>
                  <w:noProof/>
                  <w:color w:val="000000" w:themeColor="text1"/>
                  <w:sz w:val="16"/>
                  <w:szCs w:val="16"/>
                  <w:lang w:val="en-GB"/>
                </w:rPr>
                <w:t>b</w:t>
              </w:r>
            </w:ins>
            <w:r w:rsidR="00A26296">
              <w:rPr>
                <w:rFonts w:cs="Times New Roman"/>
                <w:noProof/>
                <w:color w:val="000000" w:themeColor="text1"/>
                <w:sz w:val="16"/>
                <w:szCs w:val="16"/>
                <w:lang w:val="en-GB"/>
              </w:rPr>
              <w:t>)</w:t>
            </w:r>
            <w:r w:rsidRPr="00841A35">
              <w:rPr>
                <w:rFonts w:cs="Times New Roman"/>
                <w:color w:val="000000" w:themeColor="text1"/>
                <w:sz w:val="16"/>
                <w:szCs w:val="16"/>
                <w:lang w:val="en-GB"/>
              </w:rPr>
              <w:fldChar w:fldCharType="end"/>
            </w:r>
            <w:commentRangeEnd w:id="6219"/>
            <w:r w:rsidR="00A26296">
              <w:rPr>
                <w:rStyle w:val="Marquedecommentaire"/>
              </w:rPr>
              <w:commentReference w:id="6219"/>
            </w:r>
          </w:p>
        </w:tc>
        <w:tc>
          <w:tcPr>
            <w:tcW w:w="2158" w:type="dxa"/>
            <w:tcBorders>
              <w:top w:val="dashed" w:sz="4" w:space="0" w:color="000000"/>
            </w:tcBorders>
            <w:shd w:val="clear" w:color="auto" w:fill="D9D9D9"/>
          </w:tcPr>
          <w:p w14:paraId="15F2EEF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Limited evidence</w:t>
            </w:r>
          </w:p>
        </w:tc>
        <w:tc>
          <w:tcPr>
            <w:tcW w:w="2158" w:type="dxa"/>
            <w:tcBorders>
              <w:top w:val="dashed" w:sz="4" w:space="0" w:color="000000"/>
            </w:tcBorders>
            <w:shd w:val="clear" w:color="auto" w:fill="D9D9D9"/>
            <w:tcMar>
              <w:top w:w="40" w:type="dxa"/>
              <w:left w:w="40" w:type="dxa"/>
              <w:bottom w:w="40" w:type="dxa"/>
              <w:right w:w="40" w:type="dxa"/>
            </w:tcMar>
          </w:tcPr>
          <w:p w14:paraId="23C5CECC" w14:textId="6E135D6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622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25" w:author="Robin Matthews" w:date="2021-07-14T17:37:00Z">
              <w:r w:rsidR="00A26296" w:rsidDel="00D50B01">
                <w:rPr>
                  <w:rFonts w:cs="Times New Roman"/>
                  <w:noProof/>
                  <w:sz w:val="16"/>
                  <w:szCs w:val="16"/>
                  <w:lang w:val="en-GB"/>
                </w:rPr>
                <w:delText>Li et al., 2020a</w:delText>
              </w:r>
            </w:del>
            <w:ins w:id="6226"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24"/>
            <w:r w:rsidR="00A26296">
              <w:rPr>
                <w:rStyle w:val="Marquedecommentaire"/>
              </w:rPr>
              <w:commentReference w:id="6224"/>
            </w:r>
          </w:p>
        </w:tc>
        <w:tc>
          <w:tcPr>
            <w:tcW w:w="2159" w:type="dxa"/>
            <w:tcBorders>
              <w:top w:val="dashed" w:sz="4" w:space="0" w:color="000000"/>
            </w:tcBorders>
            <w:shd w:val="clear" w:color="auto" w:fill="D9D9D9"/>
            <w:tcMar>
              <w:top w:w="40" w:type="dxa"/>
              <w:left w:w="40" w:type="dxa"/>
              <w:bottom w:w="40" w:type="dxa"/>
              <w:right w:w="40" w:type="dxa"/>
            </w:tcMar>
          </w:tcPr>
          <w:p w14:paraId="769B3EE0" w14:textId="67337DF6"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622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28" w:author="Robin Matthews" w:date="2021-07-14T17:37:00Z">
              <w:r w:rsidR="00A26296" w:rsidDel="00D50B01">
                <w:rPr>
                  <w:rFonts w:cs="Times New Roman"/>
                  <w:noProof/>
                  <w:sz w:val="16"/>
                  <w:szCs w:val="16"/>
                  <w:lang w:val="en-GB"/>
                </w:rPr>
                <w:delText>Li et al., 2020a</w:delText>
              </w:r>
            </w:del>
            <w:ins w:id="6229"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27"/>
            <w:r w:rsidR="00A26296">
              <w:rPr>
                <w:rStyle w:val="Marquedecommentaire"/>
              </w:rPr>
              <w:commentReference w:id="6227"/>
            </w:r>
          </w:p>
        </w:tc>
        <w:tc>
          <w:tcPr>
            <w:tcW w:w="2159" w:type="dxa"/>
            <w:tcBorders>
              <w:top w:val="dashed" w:sz="4" w:space="0" w:color="000000"/>
            </w:tcBorders>
            <w:shd w:val="clear" w:color="auto" w:fill="AED9FC"/>
            <w:tcMar>
              <w:top w:w="40" w:type="dxa"/>
              <w:left w:w="40" w:type="dxa"/>
              <w:bottom w:w="40" w:type="dxa"/>
              <w:right w:w="40" w:type="dxa"/>
            </w:tcMar>
          </w:tcPr>
          <w:p w14:paraId="3CC7FE41" w14:textId="5A232B7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230"/>
            <w:r w:rsidRPr="00D424AA">
              <w:rPr>
                <w:rFonts w:cs="Times New Roman"/>
                <w:sz w:val="16"/>
                <w:szCs w:val="16"/>
                <w:lang w:val="en-GB"/>
              </w:rPr>
              <w:fldChar w:fldCharType="begin" w:fldLock="1"/>
            </w:r>
            <w:ins w:id="6231" w:author="Robin Matthews" w:date="2021-07-14T22:03:00Z">
              <w:r w:rsidR="008161C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232" w:author="Robin Matthews" w:date="2021-07-14T22:03:00Z">
              <w:r w:rsidR="00FC4C2D" w:rsidDel="008161C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233" w:author="Robin Matthews" w:date="2021-07-14T22:03:00Z">
              <w:r w:rsidR="008161C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230"/>
            <w:r w:rsidR="00A26296">
              <w:rPr>
                <w:rStyle w:val="Marquedecommentaire"/>
              </w:rPr>
              <w:commentReference w:id="6230"/>
            </w:r>
            <w:r w:rsidRPr="00841A35">
              <w:rPr>
                <w:rFonts w:cs="Times New Roman"/>
                <w:color w:val="000000" w:themeColor="text1"/>
                <w:sz w:val="16"/>
                <w:szCs w:val="16"/>
                <w:lang w:val="en-GB"/>
              </w:rPr>
              <w:t xml:space="preserve">; Annex). Median increase of more than 10% in the 50-year Rx1day and Rx5day events compared to the 1°C warming level </w:t>
            </w:r>
            <w:commentRangeStart w:id="623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35" w:author="Robin Matthews" w:date="2021-07-14T17:37:00Z">
              <w:r w:rsidR="00A26296" w:rsidDel="00D50B01">
                <w:rPr>
                  <w:rFonts w:cs="Times New Roman"/>
                  <w:noProof/>
                  <w:sz w:val="16"/>
                  <w:szCs w:val="16"/>
                  <w:lang w:val="en-GB"/>
                </w:rPr>
                <w:delText>Li et al., 2020a</w:delText>
              </w:r>
            </w:del>
            <w:ins w:id="6236"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34"/>
            <w:r w:rsidR="00A26296">
              <w:rPr>
                <w:rStyle w:val="Marquedecommentaire"/>
              </w:rPr>
              <w:commentReference w:id="6234"/>
            </w:r>
            <w:r w:rsidRPr="00841A35">
              <w:rPr>
                <w:rFonts w:cs="Times New Roman"/>
                <w:color w:val="000000" w:themeColor="text1"/>
                <w:sz w:val="16"/>
                <w:szCs w:val="16"/>
                <w:lang w:val="en-GB"/>
              </w:rPr>
              <w:t xml:space="preserve"> and more than 10% in annual Rx1day and Rx5day and 8% in annual Rx30day compared to pre-industrial (Annex).</w:t>
            </w:r>
          </w:p>
        </w:tc>
      </w:tr>
      <w:tr w:rsidR="00D376F0" w:rsidRPr="00F1665C" w14:paraId="334DAA04" w14:textId="77777777" w:rsidTr="00723657">
        <w:tc>
          <w:tcPr>
            <w:tcW w:w="2158" w:type="dxa"/>
            <w:vMerge/>
          </w:tcPr>
          <w:p w14:paraId="2ACE64E8"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4B01D6D9"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209C1003"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Mar>
              <w:top w:w="40" w:type="dxa"/>
              <w:left w:w="40" w:type="dxa"/>
              <w:bottom w:w="40" w:type="dxa"/>
              <w:right w:w="40" w:type="dxa"/>
            </w:tcMar>
          </w:tcPr>
          <w:p w14:paraId="1E1EFA0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56A246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740338B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pre-industrial) </w:t>
            </w:r>
          </w:p>
          <w:p w14:paraId="3AA2BDC3" w14:textId="77777777" w:rsidR="00D376F0" w:rsidRPr="00D424AA" w:rsidRDefault="00D376F0" w:rsidP="00D424AA">
            <w:pPr>
              <w:rPr>
                <w:rFonts w:cs="Times New Roman"/>
                <w:color w:val="000000" w:themeColor="text1"/>
                <w:sz w:val="16"/>
                <w:szCs w:val="16"/>
                <w:lang w:val="en-GB"/>
              </w:rPr>
            </w:pPr>
          </w:p>
          <w:p w14:paraId="1056A534"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p>
        </w:tc>
        <w:tc>
          <w:tcPr>
            <w:tcW w:w="2159" w:type="dxa"/>
            <w:tcBorders>
              <w:top w:val="dashed" w:sz="4" w:space="0" w:color="000000"/>
            </w:tcBorders>
            <w:shd w:val="clear" w:color="auto" w:fill="D9D9D9"/>
            <w:tcMar>
              <w:top w:w="40" w:type="dxa"/>
              <w:left w:w="40" w:type="dxa"/>
              <w:bottom w:w="40" w:type="dxa"/>
              <w:right w:w="40" w:type="dxa"/>
            </w:tcMar>
          </w:tcPr>
          <w:p w14:paraId="670C7AA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4CB474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657AD92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p w14:paraId="34EA270E" w14:textId="77777777" w:rsidR="00D376F0" w:rsidRPr="00D424AA" w:rsidRDefault="00D376F0" w:rsidP="00D424AA">
            <w:pPr>
              <w:rPr>
                <w:rFonts w:cs="Times New Roman"/>
                <w:color w:val="000000" w:themeColor="text1"/>
                <w:sz w:val="16"/>
                <w:szCs w:val="16"/>
                <w:lang w:val="en-GB"/>
              </w:rPr>
            </w:pPr>
          </w:p>
          <w:p w14:paraId="15E91529"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AED9FC"/>
            <w:tcMar>
              <w:top w:w="40" w:type="dxa"/>
              <w:left w:w="40" w:type="dxa"/>
              <w:bottom w:w="40" w:type="dxa"/>
              <w:right w:w="40" w:type="dxa"/>
            </w:tcMar>
          </w:tcPr>
          <w:p w14:paraId="29DD8DE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3999FC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27925182"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r>
      <w:tr w:rsidR="00D376F0" w:rsidRPr="00F1665C" w14:paraId="1C2FCA5F" w14:textId="77777777" w:rsidTr="00723657">
        <w:tc>
          <w:tcPr>
            <w:tcW w:w="2158" w:type="dxa"/>
            <w:vMerge w:val="restart"/>
          </w:tcPr>
          <w:p w14:paraId="4580215C"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Southern Australia (SAU)</w:t>
            </w:r>
          </w:p>
          <w:p w14:paraId="5F8CB251" w14:textId="77777777" w:rsidR="00D376F0" w:rsidRPr="00D424AA" w:rsidRDefault="00D376F0" w:rsidP="00D424AA">
            <w:pPr>
              <w:rPr>
                <w:rFonts w:cs="Times New Roman"/>
                <w:color w:val="000000" w:themeColor="text1"/>
                <w:sz w:val="16"/>
                <w:szCs w:val="16"/>
                <w:lang w:val="en-GB"/>
              </w:rPr>
            </w:pPr>
          </w:p>
          <w:p w14:paraId="33A1BCD8"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5ED68821" w14:textId="4A4AC725"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Limited evidence </w:t>
            </w:r>
            <w:commentRangeStart w:id="6237"/>
            <w:r w:rsidRPr="00D424AA">
              <w:rPr>
                <w:rFonts w:cs="Times New Roman"/>
                <w:color w:val="000000" w:themeColor="text1"/>
                <w:sz w:val="16"/>
                <w:szCs w:val="16"/>
                <w:lang w:val="en-GB"/>
              </w:rPr>
              <w:fldChar w:fldCharType="begin" w:fldLock="1"/>
            </w:r>
            <w:ins w:id="6238" w:author="Robin Matthews" w:date="2021-07-14T22:03:00Z">
              <w:r w:rsidR="008161C1">
                <w:rPr>
                  <w:rFonts w:cs="Times New Roman"/>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2",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4",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5", "itemData" : { "DOI" : "10.1007/s00704-016-1949-9", "ISSN" : "0177-798X", "abstract" : "\u00a9 2016, Springer-Verlag Wien. This study presents future changes in extreme precipitation as projected within the New South Wales and Australian Capital Territory Regional Climate Modelling (NARCliM) project\u2019s regional climate ensemble for south-east Australia. Model performance, independence and projected future changes were considered when designing the ensemble. We applied a quantile mapping bias correction to the climate model outputs based on theoretical distribution functions, and the implications of this for the projected precipitation extremes is investigated. Precipitation extremes are quantified using several indices from the Expert Team on Climate Change Detection and Indices set of indices. The bias correction was successful in removing most of the magnitude bias in extreme precipitation but does not correct biases in the length of maximum wet and dry spells. The bias correction also had a relatively small effect on the projected future changes. Across a range of metrics, robust increases in the magnitude of precipitation extreme indices are found. While these increases are often in-line with a continuation of the trends present over the last century, they are not found to be statistically significant within the ensemble as a whole. The length of the maximum consecutive wet spell is projected to remain at present-day levels, while the length of the maximum dry spell is projected to increase into the future. The combination of longer dry spells and increases in extreme precipitation magnitude indicate an important change in the character of the precipitation time series. This could have considerable hydrological implications since changes in the sequencing of events can be just as important as changes in event magnitude for hydrological impacts.", "author" : [ { "dropping-particle" : "", "family" : "Evans", "given" : "Jason P.", "non-dropping-particle" : "", "parse-names" : false, "suffix" : "" }, { "dropping-particle" : "", "family" : "Argueso", "given" : "D.", "non-dropping-particle" : "", "parse-names" : false, "suffix" : "" }, { "dropping-particle" : "", "family" : "Olson", "given" : "R.", "non-dropping-particle" : "", "parse-names" : false, "suffix" : "" }, { "dropping-particle" : "", "family" : "Luca", "given" : "A.", "non-dropping-particle" : "Di", "parse-names" : false, "suffix" : "" } ], "container-title" : "Theoretical and Applied Climatology", "id" : "ITEM-5", "issue" : "3-4", "issued" : { "date-parts" : [ [ "2017", "11", "28" ] ] }, "page" : "1085-1098", "publisher" : "Theoretical and Applied Climatology", "title" : "Bias-corrected regional climate projections of extreme rainfall in south-east Australia", "translator" : [ { "dropping-particle" : "", "family" : "S227", "given" : "", "non-dropping-particle" : "", "parse-names" : false, "suffix" : "" } ], "type" : "article-journal", "volume" : "130" }, "uris" : [ "http://www.mendeley.com/documents/?uuid=84d8ca81-06e8-4a72-bb72-67879190ac90" ] }, { "id" : "ITEM-6",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6",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Donat et al., 2016a; Alexander and Arblaster, 2017; Evans et al., 2017; Dey et al., 2019b; Dunn et al., 2020; Sun et al., 2020a)", "manualFormatting" : "(Donat et al., 2016a; Alexander and Arblaster, 2017; Evans et al., 2017; Dey et al., 2019b; Dunn et al., 2020; Sun et al., 2020b)", "plainTextFormattedCitation" : "(Donat et al., 2016a; Alexander and Arblaster, 2017; Evans et al., 2017; Dey et al., 2019b; Dunn et al., 2020; Sun et al., 2020a)", "previouslyFormattedCitation" : "(Donat et al., 2016a; Alexander and Arblaster, 2017; Evans et al., 2017; Dey et al., 2019b; Dunn et al., 2020; Sun et al., 2020a)" }, "properties" : { "noteIndex" : 0 }, "schema" : "https://github.com/citation-style-language/schema/raw/master/csl-citation.json" }</w:instrText>
              </w:r>
            </w:ins>
            <w:del w:id="6239" w:author="Robin Matthews" w:date="2021-07-14T22:03:00Z">
              <w:r w:rsidR="00AB36D4" w:rsidDel="008161C1">
                <w:rPr>
                  <w:rFonts w:cs="Times New Roman"/>
                  <w:color w:val="000000" w:themeColor="text1"/>
                  <w:sz w:val="16"/>
                  <w:szCs w:val="16"/>
                  <w:lang w:val="en-GB"/>
                </w:rPr>
                <w:del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2", "issue" : "3", "issued" : { "date-parts" : [ [ "2019", "5", "7" ] ] }, "page" : "e577", "title" : "A review of past and projected changes in Australia's rainfall", "translator" : [ { "dropping-particle" : "", "family" : "S2318", "given" : "", "non-dropping-particle" : "", "parse-names" : false, "suffix" : "" } ], "type" : "article-journal", "volume" : "10" }, "uris" : [ "http://www.mendeley.com/documents/?uuid=e1cc20cc-f9f3-46df-b079-35cf5cc959d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4",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5", "itemData" : { "DOI" : "10.1007/s00704-016-1949-9", "ISSN" : "0177-798X", "abstract" : "\u00a9 2016, Springer-Verlag Wien. This study presents future changes in extreme precipitation as projected within the New South Wales and Australian Capital Territory Regional Climate Modelling (NARCliM) project\u2019s regional climate ensemble for south-east Australia. Model performance, independence and projected future changes were considered when designing the ensemble. We applied a quantile mapping bias correction to the climate model outputs based on theoretical distribution functions, and the implications of this for the projected precipitation extremes is investigated. Precipitation extremes are quantified using several indices from the Expert Team on Climate Change Detection and Indices set of indices. The bias correction was successful in removing most of the magnitude bias in extreme precipitation but does not correct biases in the length of maximum wet and dry spells. The bias correction also had a relatively small effect on the projected future changes. Across a range of metrics, robust increases in the magnitude of precipitation extreme indices are found. While these increases are often in-line with a continuation of the trends present over the last century, they are not found to be statistically significant within the ensemble as a whole. The length of the maximum consecutive wet spell is projected to remain at present-day levels, while the length of the maximum dry spell is projected to increase into the future. The combination of longer dry spells and increases in extreme precipitation magnitude indicate an important change in the character of the precipitation time series. This could have considerable hydrological implications since changes in the sequencing of events can be just as important as changes in event magnitude for hydrological impacts.", "author" : [ { "dropping-particle" : "", "family" : "Evans", "given" : "Jason P.", "non-dropping-particle" : "", "parse-names" : false, "suffix" : "" }, { "dropping-particle" : "", "family" : "Argueso", "given" : "D.", "non-dropping-particle" : "", "parse-names" : false, "suffix" : "" }, { "dropping-particle" : "", "family" : "Olson", "given" : "R.", "non-dropping-particle" : "", "parse-names" : false, "suffix" : "" }, { "dropping-particle" : "", "family" : "Luca", "given" : "A.", "non-dropping-particle" : "Di", "parse-names" : false, "suffix" : "" } ], "container-title" : "Theoretical and Applied Climatology", "id" : "ITEM-5", "issue" : "3-4", "issued" : { "date-parts" : [ [ "2017", "11", "28" ] ] }, "page" : "1085-1098", "publisher" : "Theoretical and Applied Climatology", "title" : "Bias-corrected regional climate projections of extreme rainfall in south-east Australia", "translator" : [ { "dropping-particle" : "", "family" : "S227", "given" : "", "non-dropping-particle" : "", "parse-names" : false, "suffix" : "" } ], "type" : "article-journal", "volume" : "130" }, "uris" : [ "http://www.mendeley.com/documents/?uuid=84d8ca81-06e8-4a72-bb72-67879190ac90" ] }, { "id" : "ITEM-6",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6",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Donat et al., 2016a; Alexander and Arblaster, 2017; Evans et al., 2017; Dey et al., 2019b; Dunn et al., 2020; Sun et al., 2020a)", "plainTextFormattedCitation" : "(Donat et al., 2016a; Alexander and Arblaster, 2017; Evans et al., 2017; Dey et al., 2019b; Dunn et al., 2020; Sun et al., 2020a)", "previouslyFormattedCitation" : "(Donat et al., 2016a; Alexander and Arblaster, 2017; Evans et al., 2017; Dey et al., 2019b; Dunn et al., 2020; Sun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onat et al., 2016a; Alexander and Arblaster, 2017; Evans et al., 2017; Dey et al., 2019b; Dunn et al., 2020; Sun et al., 2020</w:t>
            </w:r>
            <w:del w:id="6240" w:author="Robin Matthews" w:date="2021-07-14T22:03:00Z">
              <w:r w:rsidR="00A26296" w:rsidDel="008161C1">
                <w:rPr>
                  <w:rFonts w:cs="Times New Roman"/>
                  <w:noProof/>
                  <w:color w:val="000000" w:themeColor="text1"/>
                  <w:sz w:val="16"/>
                  <w:szCs w:val="16"/>
                  <w:lang w:val="en-GB"/>
                </w:rPr>
                <w:delText>a</w:delText>
              </w:r>
            </w:del>
            <w:ins w:id="6241" w:author="Robin Matthews" w:date="2021-07-14T22:03:00Z">
              <w:r w:rsidR="008161C1">
                <w:rPr>
                  <w:rFonts w:cs="Times New Roman"/>
                  <w:noProof/>
                  <w:color w:val="000000" w:themeColor="text1"/>
                  <w:sz w:val="16"/>
                  <w:szCs w:val="16"/>
                  <w:lang w:val="en-GB"/>
                </w:rPr>
                <w:t>b</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6237"/>
            <w:r w:rsidR="00A26296">
              <w:rPr>
                <w:rStyle w:val="Marquedecommentaire"/>
              </w:rPr>
              <w:commentReference w:id="6237"/>
            </w:r>
          </w:p>
        </w:tc>
        <w:tc>
          <w:tcPr>
            <w:tcW w:w="2158" w:type="dxa"/>
            <w:tcBorders>
              <w:top w:val="dashed" w:sz="4" w:space="0" w:color="000000"/>
            </w:tcBorders>
            <w:shd w:val="clear" w:color="auto" w:fill="D9D9D9"/>
          </w:tcPr>
          <w:p w14:paraId="673135C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Limited evidence</w:t>
            </w:r>
          </w:p>
        </w:tc>
        <w:tc>
          <w:tcPr>
            <w:tcW w:w="2158" w:type="dxa"/>
            <w:tcBorders>
              <w:top w:val="dashed" w:sz="4" w:space="0" w:color="000000"/>
            </w:tcBorders>
            <w:shd w:val="clear" w:color="auto" w:fill="D9D9D9"/>
            <w:tcMar>
              <w:top w:w="40" w:type="dxa"/>
              <w:left w:w="40" w:type="dxa"/>
              <w:bottom w:w="40" w:type="dxa"/>
              <w:right w:w="40" w:type="dxa"/>
            </w:tcMar>
          </w:tcPr>
          <w:p w14:paraId="65E8DA53" w14:textId="218B3BEC"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624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43" w:author="Robin Matthews" w:date="2021-07-14T17:37:00Z">
              <w:r w:rsidR="00A26296" w:rsidDel="00D50B01">
                <w:rPr>
                  <w:rFonts w:cs="Times New Roman"/>
                  <w:noProof/>
                  <w:sz w:val="16"/>
                  <w:szCs w:val="16"/>
                  <w:lang w:val="en-GB"/>
                </w:rPr>
                <w:delText>Li et al., 2020a</w:delText>
              </w:r>
            </w:del>
            <w:ins w:id="6244"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42"/>
            <w:r w:rsidR="00A26296">
              <w:rPr>
                <w:rStyle w:val="Marquedecommentaire"/>
              </w:rPr>
              <w:commentReference w:id="6242"/>
            </w:r>
          </w:p>
        </w:tc>
        <w:tc>
          <w:tcPr>
            <w:tcW w:w="2159" w:type="dxa"/>
            <w:tcBorders>
              <w:top w:val="dashed" w:sz="4" w:space="0" w:color="000000"/>
            </w:tcBorders>
            <w:shd w:val="clear" w:color="auto" w:fill="D9D9D9"/>
            <w:tcMar>
              <w:top w:w="40" w:type="dxa"/>
              <w:left w:w="40" w:type="dxa"/>
              <w:bottom w:w="40" w:type="dxa"/>
              <w:right w:w="40" w:type="dxa"/>
            </w:tcMar>
          </w:tcPr>
          <w:p w14:paraId="310C837C" w14:textId="6E8D145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624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46" w:author="Robin Matthews" w:date="2021-07-14T17:37:00Z">
              <w:r w:rsidR="00A26296" w:rsidDel="00D50B01">
                <w:rPr>
                  <w:rFonts w:cs="Times New Roman"/>
                  <w:noProof/>
                  <w:sz w:val="16"/>
                  <w:szCs w:val="16"/>
                  <w:lang w:val="en-GB"/>
                </w:rPr>
                <w:delText>Li et al., 2020a</w:delText>
              </w:r>
            </w:del>
            <w:ins w:id="6247"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45"/>
            <w:r w:rsidR="00A26296">
              <w:rPr>
                <w:rStyle w:val="Marquedecommentaire"/>
              </w:rPr>
              <w:commentReference w:id="6245"/>
            </w:r>
          </w:p>
        </w:tc>
        <w:tc>
          <w:tcPr>
            <w:tcW w:w="2159" w:type="dxa"/>
            <w:tcBorders>
              <w:top w:val="dashed" w:sz="4" w:space="0" w:color="000000"/>
            </w:tcBorders>
            <w:shd w:val="clear" w:color="auto" w:fill="AED9FC"/>
            <w:tcMar>
              <w:top w:w="40" w:type="dxa"/>
              <w:left w:w="40" w:type="dxa"/>
              <w:bottom w:w="40" w:type="dxa"/>
              <w:right w:w="40" w:type="dxa"/>
            </w:tcMar>
          </w:tcPr>
          <w:p w14:paraId="481D0403" w14:textId="3CD52C3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248"/>
            <w:r w:rsidRPr="00D424AA">
              <w:rPr>
                <w:rFonts w:cs="Times New Roman"/>
                <w:sz w:val="16"/>
                <w:szCs w:val="16"/>
                <w:lang w:val="en-GB"/>
              </w:rPr>
              <w:fldChar w:fldCharType="begin" w:fldLock="1"/>
            </w:r>
            <w:ins w:id="6249" w:author="Robin Matthews" w:date="2021-07-14T22:03:00Z">
              <w:r w:rsidR="008161C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250" w:author="Robin Matthews" w:date="2021-07-14T22:03:00Z">
              <w:r w:rsidR="00FC4C2D" w:rsidDel="008161C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251" w:author="Robin Matthews" w:date="2021-07-14T22:03:00Z">
              <w:r w:rsidR="008161C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248"/>
            <w:r w:rsidR="00A26296">
              <w:rPr>
                <w:rStyle w:val="Marquedecommentaire"/>
              </w:rPr>
              <w:commentReference w:id="6248"/>
            </w:r>
            <w:r w:rsidRPr="00841A35">
              <w:rPr>
                <w:rFonts w:cs="Times New Roman"/>
                <w:color w:val="000000" w:themeColor="text1"/>
                <w:sz w:val="16"/>
                <w:szCs w:val="16"/>
                <w:lang w:val="en-GB"/>
              </w:rPr>
              <w:t xml:space="preserve">; Annex). Median increase of more than 10% in the 50-year Rx1day and Rx5day events compared to the 1°C warming level </w:t>
            </w:r>
            <w:commentRangeStart w:id="625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53" w:author="Robin Matthews" w:date="2021-07-14T17:37:00Z">
              <w:r w:rsidR="00A26296" w:rsidDel="00D50B01">
                <w:rPr>
                  <w:rFonts w:cs="Times New Roman"/>
                  <w:noProof/>
                  <w:sz w:val="16"/>
                  <w:szCs w:val="16"/>
                  <w:lang w:val="en-GB"/>
                </w:rPr>
                <w:delText>Li et al., 2020a</w:delText>
              </w:r>
            </w:del>
            <w:ins w:id="6254"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52"/>
            <w:r w:rsidR="00A26296">
              <w:rPr>
                <w:rStyle w:val="Marquedecommentaire"/>
              </w:rPr>
              <w:commentReference w:id="6252"/>
            </w:r>
            <w:r w:rsidRPr="00841A35">
              <w:rPr>
                <w:rFonts w:cs="Times New Roman"/>
                <w:color w:val="000000" w:themeColor="text1"/>
                <w:sz w:val="16"/>
                <w:szCs w:val="16"/>
                <w:lang w:val="en-GB"/>
              </w:rPr>
              <w:t xml:space="preserve"> and more than 8% in annual Rx1day and Rx5day and 4% in annual Rx30day compared to pre-industrial (Annex).</w:t>
            </w:r>
          </w:p>
        </w:tc>
      </w:tr>
      <w:tr w:rsidR="00D376F0" w:rsidRPr="00F1665C" w14:paraId="500F9121" w14:textId="77777777" w:rsidTr="00723657">
        <w:tc>
          <w:tcPr>
            <w:tcW w:w="2158" w:type="dxa"/>
            <w:vMerge/>
          </w:tcPr>
          <w:p w14:paraId="70736BD6"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16FCDBF8"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D9D9D9"/>
          </w:tcPr>
          <w:p w14:paraId="7D8F69DE"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D9D9D9"/>
            <w:tcMar>
              <w:top w:w="40" w:type="dxa"/>
              <w:left w:w="40" w:type="dxa"/>
              <w:bottom w:w="40" w:type="dxa"/>
              <w:right w:w="40" w:type="dxa"/>
            </w:tcMar>
          </w:tcPr>
          <w:p w14:paraId="01DD735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79FB19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346CE2E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pre-industrial) </w:t>
            </w:r>
          </w:p>
          <w:p w14:paraId="50495165" w14:textId="77777777" w:rsidR="00D376F0" w:rsidRPr="00D424AA" w:rsidRDefault="00D376F0" w:rsidP="00D424AA">
            <w:pPr>
              <w:rPr>
                <w:rFonts w:cs="Times New Roman"/>
                <w:color w:val="000000" w:themeColor="text1"/>
                <w:sz w:val="16"/>
                <w:szCs w:val="16"/>
                <w:lang w:val="en-GB"/>
              </w:rPr>
            </w:pPr>
          </w:p>
          <w:p w14:paraId="27C4603E"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p>
        </w:tc>
        <w:tc>
          <w:tcPr>
            <w:tcW w:w="2159" w:type="dxa"/>
            <w:tcBorders>
              <w:top w:val="dashed" w:sz="4" w:space="0" w:color="000000"/>
            </w:tcBorders>
            <w:shd w:val="clear" w:color="auto" w:fill="D9D9D9"/>
            <w:tcMar>
              <w:top w:w="40" w:type="dxa"/>
              <w:left w:w="40" w:type="dxa"/>
              <w:bottom w:w="40" w:type="dxa"/>
              <w:right w:w="40" w:type="dxa"/>
            </w:tcMar>
          </w:tcPr>
          <w:p w14:paraId="33ACE81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B51863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5196B21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p w14:paraId="1D3BDCFA" w14:textId="77777777" w:rsidR="00D376F0" w:rsidRPr="00D424AA" w:rsidRDefault="00D376F0" w:rsidP="00D424AA">
            <w:pPr>
              <w:rPr>
                <w:rFonts w:cs="Times New Roman"/>
                <w:color w:val="000000" w:themeColor="text1"/>
                <w:sz w:val="16"/>
                <w:szCs w:val="16"/>
                <w:lang w:val="en-GB"/>
              </w:rPr>
            </w:pPr>
          </w:p>
          <w:p w14:paraId="1C991F84"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AED9FC"/>
            <w:tcMar>
              <w:top w:w="40" w:type="dxa"/>
              <w:left w:w="40" w:type="dxa"/>
              <w:bottom w:w="40" w:type="dxa"/>
              <w:right w:w="40" w:type="dxa"/>
            </w:tcMar>
          </w:tcPr>
          <w:p w14:paraId="395AC36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A060B1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04E49407"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r>
      <w:tr w:rsidR="00D376F0" w:rsidRPr="00F1665C" w14:paraId="4D66E94A" w14:textId="77777777" w:rsidTr="00723657">
        <w:tc>
          <w:tcPr>
            <w:tcW w:w="2158" w:type="dxa"/>
            <w:vMerge w:val="restart"/>
          </w:tcPr>
          <w:p w14:paraId="003F8EDC"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ew Zealand (NZ)</w:t>
            </w:r>
          </w:p>
        </w:tc>
        <w:tc>
          <w:tcPr>
            <w:tcW w:w="2158" w:type="dxa"/>
            <w:tcBorders>
              <w:top w:val="dashed" w:sz="4" w:space="0" w:color="000000"/>
            </w:tcBorders>
            <w:shd w:val="clear" w:color="auto" w:fill="D9D9D9"/>
          </w:tcPr>
          <w:p w14:paraId="215848AB" w14:textId="7B07AD21" w:rsidR="00D376F0" w:rsidRPr="00841A35"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Lack of agreement on the evidence of trend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ME 1523", "id" : "ITEM-1", "issued" : { "date-parts" : [ [ "2020" ] ] }, "number-of-pages" : "84", "publisher" : "New Zealand Ministry for the Environment (MfE) and Stats NZ", "title" : "New Zealand\u2019s Environmental Reporting Series: Our atmosphere and climate 2020", "translator" : [ { "dropping-particle" : "", "family" : "S3117", "given" : "Rt7", "non-dropping-particle" : "", "parse-names" : false, "suffix" : "" } ], "type" : "report" }, "uris" : [ "http://www.mendeley.com/documents/?uuid=6107ca67-4d54-4216-b081-f05f4dc4884c"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mendeley" : { "formattedCitation" : "(Donat et al., 2016a; Dunn et al., 2020; MfE and Stats NZ, 2020)", "plainTextFormattedCitation" : "(Donat et al., 2016a; Dunn et al., 2020; MfE and Stats NZ, 2020)", "previouslyFormattedCitation" : "(Donat et al., 2016a; Dunn et al., 2020; MfE and Stats NZ,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onat et al., 2016a; Dunn et al., 2020; MfE and Stats NZ, 2020)</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D9D9D9"/>
          </w:tcPr>
          <w:p w14:paraId="52E88B2F" w14:textId="71DA61D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Limited evidenc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BAMS-D-15-00105.1", "ISSN" : "00030007", "abstract" : "\u00a9 2015 American Meteorological Society. The risk of an extreme 5-day July rainfall event over Northland, New Zealand, such as was observed in early July 2014, has likely increased due to anthropogenic influence on climate.", "author" : [ { "dropping-particle" : "", "family" : "Rosier", "given" : "Suzanne", "non-dropping-particle" : "", "parse-names" : false, "suffix" : "" }, { "dropping-particle" : "", "family" : "Dean", "given" : "Sam", "non-dropping-particle" : "", "parse-names" : false, "suffix" : "" }, { "dropping-particle" : "", "family" : "Stuart", "given" : "Stephen", "non-dropping-particle" : "", "parse-names" : false, "suffix" : "" }, { "dropping-particle" : "", "family" : "Carey-Smith", "given" : "Trevor", "non-dropping-particle" : "", "parse-names" : false, "suffix" : "" }, { "dropping-particle" : "", "family" : "Black", "given" : "Mitchell T.", "non-dropping-particle" : "", "parse-names" : false, "suffix" : "" }, { "dropping-particle" : "", "family" : "Massey", "given" : "Neil", "non-dropping-particle" : "", "parse-names" : false, "suffix" : "" } ], "container-title" : "Bulletin of the American Meteorological Society", "id" : "ITEM-1", "issue" : "12", "issued" : { "date-parts" : [ [ "2016", "3", "14" ] ] }, "page" : "S136-S140", "title" : "Extreme rainfall in early July 2014 in northland, New Zealand-was there an anthropogenic influence?", "translator" : [ { "dropping-particle" : "", "family" : "S3326", "given" : "", "non-dropping-particle" : "", "parse-names" : false, "suffix" : "" } ], "type" : "article-journal", "volume" : "96" }, "uris" : [ "http://www.mendeley.com/documents/?uuid=246ec3da-d85f-46c6-96de-d268100455c4" ] } ], "mendeley" : { "formattedCitation" : "(Rosier et al., 2016)", "plainTextFormattedCitation" : "(Rosier et al., 2016)", "previouslyFormattedCitation" : "(Rosier et al., 2016)"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Rosier et al., 2016)</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D9D9D9"/>
          </w:tcPr>
          <w:p w14:paraId="3E3061BE" w14:textId="334DDDF1"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625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56" w:author="Robin Matthews" w:date="2021-07-14T17:37:00Z">
              <w:r w:rsidR="00A26296" w:rsidDel="00D50B01">
                <w:rPr>
                  <w:rFonts w:cs="Times New Roman"/>
                  <w:noProof/>
                  <w:sz w:val="16"/>
                  <w:szCs w:val="16"/>
                  <w:lang w:val="en-GB"/>
                </w:rPr>
                <w:delText>Li et al., 2020a</w:delText>
              </w:r>
            </w:del>
            <w:ins w:id="6257"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55"/>
            <w:r w:rsidR="00A26296">
              <w:rPr>
                <w:rStyle w:val="Marquedecommentaire"/>
              </w:rPr>
              <w:commentReference w:id="6255"/>
            </w:r>
          </w:p>
        </w:tc>
        <w:tc>
          <w:tcPr>
            <w:tcW w:w="2159" w:type="dxa"/>
            <w:tcBorders>
              <w:top w:val="dashed" w:sz="4" w:space="0" w:color="000000"/>
            </w:tcBorders>
            <w:shd w:val="clear" w:color="auto" w:fill="D9D9D9"/>
          </w:tcPr>
          <w:p w14:paraId="61227D6E" w14:textId="7A09F4BC"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625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59" w:author="Robin Matthews" w:date="2021-07-14T17:37:00Z">
              <w:r w:rsidR="00A26296" w:rsidDel="00D50B01">
                <w:rPr>
                  <w:rFonts w:cs="Times New Roman"/>
                  <w:noProof/>
                  <w:sz w:val="16"/>
                  <w:szCs w:val="16"/>
                  <w:lang w:val="en-GB"/>
                </w:rPr>
                <w:delText>Li et al., 2020a</w:delText>
              </w:r>
            </w:del>
            <w:ins w:id="6260"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58"/>
            <w:r w:rsidR="00A26296">
              <w:rPr>
                <w:rStyle w:val="Marquedecommentaire"/>
              </w:rPr>
              <w:commentReference w:id="6258"/>
            </w:r>
          </w:p>
        </w:tc>
        <w:tc>
          <w:tcPr>
            <w:tcW w:w="2159" w:type="dxa"/>
            <w:tcBorders>
              <w:top w:val="dashed" w:sz="4" w:space="0" w:color="000000"/>
            </w:tcBorders>
            <w:shd w:val="clear" w:color="auto" w:fill="AED9FC"/>
          </w:tcPr>
          <w:p w14:paraId="0332C2C6" w14:textId="0B5CF2C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261"/>
            <w:r w:rsidRPr="00D424AA">
              <w:rPr>
                <w:rFonts w:cs="Times New Roman"/>
                <w:sz w:val="16"/>
                <w:szCs w:val="16"/>
                <w:lang w:val="en-GB"/>
              </w:rPr>
              <w:fldChar w:fldCharType="begin" w:fldLock="1"/>
            </w:r>
            <w:ins w:id="6262" w:author="Robin Matthews" w:date="2021-07-14T22:05:00Z">
              <w:r w:rsidR="008161C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263" w:author="Robin Matthews" w:date="2021-07-14T22:05:00Z">
              <w:r w:rsidR="00FC4C2D" w:rsidDel="008161C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264" w:author="Robin Matthews" w:date="2021-07-14T22:05:00Z">
              <w:r w:rsidR="008161C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261"/>
            <w:r w:rsidR="00A26296">
              <w:rPr>
                <w:rStyle w:val="Marquedecommentaire"/>
              </w:rPr>
              <w:commentReference w:id="6261"/>
            </w:r>
            <w:r w:rsidRPr="00841A35">
              <w:rPr>
                <w:rFonts w:cs="Times New Roman"/>
                <w:color w:val="000000" w:themeColor="text1"/>
                <w:sz w:val="16"/>
                <w:szCs w:val="16"/>
                <w:lang w:val="en-GB"/>
              </w:rPr>
              <w:t xml:space="preserve">; Annex). Median increase of more than 15% in the 50-year Rx1day and Rx5day events compared to the 1°C warming level </w:t>
            </w:r>
            <w:commentRangeStart w:id="626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266" w:author="Robin Matthews" w:date="2021-07-14T17:37:00Z">
              <w:r w:rsidR="00A26296" w:rsidDel="00D50B01">
                <w:rPr>
                  <w:rFonts w:cs="Times New Roman"/>
                  <w:noProof/>
                  <w:sz w:val="16"/>
                  <w:szCs w:val="16"/>
                  <w:lang w:val="en-GB"/>
                </w:rPr>
                <w:delText>Li et al., 2020a</w:delText>
              </w:r>
            </w:del>
            <w:ins w:id="6267" w:author="Robin Matthews" w:date="2021-07-14T17:37: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265"/>
            <w:r w:rsidR="00A26296">
              <w:rPr>
                <w:rStyle w:val="Marquedecommentaire"/>
              </w:rPr>
              <w:commentReference w:id="6265"/>
            </w:r>
            <w:r w:rsidRPr="00841A35">
              <w:rPr>
                <w:rFonts w:cs="Times New Roman"/>
                <w:color w:val="000000" w:themeColor="text1"/>
                <w:sz w:val="16"/>
                <w:szCs w:val="16"/>
                <w:lang w:val="en-GB"/>
              </w:rPr>
              <w:t xml:space="preserve"> and more than 15% in annual Rx1day and Rx5day and 10% in annual Rx30day compared to pre-industrial (Annex).</w:t>
            </w:r>
          </w:p>
        </w:tc>
      </w:tr>
      <w:tr w:rsidR="00D376F0" w:rsidRPr="00F1665C" w14:paraId="63A6530B" w14:textId="77777777" w:rsidTr="00723657">
        <w:tc>
          <w:tcPr>
            <w:tcW w:w="2158" w:type="dxa"/>
            <w:vMerge/>
          </w:tcPr>
          <w:p w14:paraId="0010A10B"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18FECF5B"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02659DEC"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0F6808E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52B112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003D240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pre-industrial) </w:t>
            </w:r>
          </w:p>
          <w:p w14:paraId="449B1C25" w14:textId="77777777" w:rsidR="00D376F0" w:rsidRPr="00D424AA" w:rsidRDefault="00D376F0" w:rsidP="00D424AA">
            <w:pPr>
              <w:rPr>
                <w:rFonts w:cs="Times New Roman"/>
                <w:color w:val="000000" w:themeColor="text1"/>
                <w:sz w:val="16"/>
                <w:szCs w:val="16"/>
                <w:lang w:val="en-GB"/>
              </w:rPr>
            </w:pPr>
          </w:p>
          <w:p w14:paraId="0D9392DC"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D9D9D9"/>
          </w:tcPr>
          <w:p w14:paraId="7175B47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B9A5D4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7BF9516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p w14:paraId="26B573E7" w14:textId="77777777" w:rsidR="00D376F0" w:rsidRPr="00D424AA" w:rsidRDefault="00D376F0" w:rsidP="00D424AA">
            <w:pPr>
              <w:rPr>
                <w:rFonts w:cs="Times New Roman"/>
                <w:color w:val="000000" w:themeColor="text1"/>
                <w:sz w:val="16"/>
                <w:szCs w:val="16"/>
                <w:lang w:val="en-GB"/>
              </w:rPr>
            </w:pPr>
          </w:p>
          <w:p w14:paraId="1A2C2C7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AED9FC"/>
          </w:tcPr>
          <w:p w14:paraId="2BB309B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E881FE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173B93E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r>
    </w:tbl>
    <w:p w14:paraId="7ECCC16E" w14:textId="77777777" w:rsidR="00D376F0" w:rsidRPr="00D424AA" w:rsidRDefault="00D376F0" w:rsidP="00841A35">
      <w:pPr>
        <w:spacing w:line="259" w:lineRule="auto"/>
        <w:rPr>
          <w:rFonts w:cs="Times New Roman"/>
          <w:color w:val="000000" w:themeColor="text1"/>
          <w:sz w:val="16"/>
          <w:szCs w:val="16"/>
          <w:lang w:val="en-GB"/>
        </w:rPr>
      </w:pPr>
    </w:p>
    <w:p w14:paraId="1025A382"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11 HERE]</w:t>
      </w:r>
    </w:p>
    <w:p w14:paraId="0EFE6029" w14:textId="77777777" w:rsidR="00D376F0" w:rsidRPr="00D424AA" w:rsidRDefault="00D376F0" w:rsidP="00D424AA">
      <w:pPr>
        <w:rPr>
          <w:rFonts w:cs="Times New Roman"/>
          <w:b/>
          <w:color w:val="000000" w:themeColor="text1"/>
          <w:lang w:val="en-GB"/>
        </w:rPr>
      </w:pPr>
    </w:p>
    <w:p w14:paraId="4FBBC5A2" w14:textId="77777777" w:rsidR="00D376F0" w:rsidRPr="00D424AA" w:rsidRDefault="00D376F0" w:rsidP="00D424AA">
      <w:pPr>
        <w:rPr>
          <w:rFonts w:cs="Times New Roman"/>
          <w:b/>
          <w:color w:val="000000" w:themeColor="text1"/>
          <w:lang w:val="en-GB"/>
        </w:rPr>
      </w:pPr>
    </w:p>
    <w:p w14:paraId="7199AF4A"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12 HERE]</w:t>
      </w:r>
    </w:p>
    <w:p w14:paraId="2FE6A91D" w14:textId="77777777" w:rsidR="00D376F0" w:rsidRPr="00D424AA" w:rsidRDefault="00D376F0" w:rsidP="00D424AA">
      <w:pPr>
        <w:rPr>
          <w:rFonts w:cs="Times New Roman"/>
          <w:b/>
          <w:color w:val="000000" w:themeColor="text1"/>
          <w:lang w:val="en-GB"/>
        </w:rPr>
      </w:pPr>
    </w:p>
    <w:p w14:paraId="3EF2817F" w14:textId="5E92F3DE" w:rsidR="00D376F0" w:rsidRPr="00D424AA" w:rsidRDefault="00D376F0" w:rsidP="00D6213A">
      <w:pPr>
        <w:pStyle w:val="AR6Chap11Table"/>
        <w:rPr>
          <w:lang w:val="en-GB"/>
        </w:rPr>
      </w:pPr>
      <w:r w:rsidRPr="00D424AA">
        <w:rPr>
          <w:lang w:val="en-GB"/>
        </w:rPr>
        <w:t>Observed trends, human contribution to observed trends, and projected changes at 1.5°C, 2°C and 4°C of global warming for meteorological droughts (MET), agricultural and ecological droughts (AGR/ECOL), and hydrological droughts (HYDR) in Australasia, subdivided by AR6 regions. See Sections 11.9.1 and 11.9.4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709"/>
        <w:gridCol w:w="2409"/>
        <w:gridCol w:w="1701"/>
        <w:gridCol w:w="2410"/>
        <w:gridCol w:w="2410"/>
        <w:gridCol w:w="2465"/>
      </w:tblGrid>
      <w:tr w:rsidR="00D376F0" w:rsidRPr="00D424AA" w14:paraId="3102F3B9" w14:textId="77777777" w:rsidTr="00723657">
        <w:tc>
          <w:tcPr>
            <w:tcW w:w="1555" w:type="dxa"/>
            <w:gridSpan w:val="2"/>
            <w:vMerge w:val="restart"/>
          </w:tcPr>
          <w:p w14:paraId="785EB54F"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 and</w:t>
            </w:r>
          </w:p>
          <w:p w14:paraId="645E7F2C"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drought type</w:t>
            </w:r>
          </w:p>
        </w:tc>
        <w:tc>
          <w:tcPr>
            <w:tcW w:w="2409" w:type="dxa"/>
            <w:vMerge w:val="restart"/>
          </w:tcPr>
          <w:p w14:paraId="1841B55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1701" w:type="dxa"/>
            <w:vMerge w:val="restart"/>
          </w:tcPr>
          <w:p w14:paraId="2BD6BC3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uman contribution</w:t>
            </w:r>
          </w:p>
        </w:tc>
        <w:tc>
          <w:tcPr>
            <w:tcW w:w="7285" w:type="dxa"/>
            <w:gridSpan w:val="3"/>
          </w:tcPr>
          <w:p w14:paraId="67FEB21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D424AA" w14:paraId="28B53D24" w14:textId="77777777" w:rsidTr="00723657">
        <w:tc>
          <w:tcPr>
            <w:tcW w:w="1555" w:type="dxa"/>
            <w:gridSpan w:val="2"/>
            <w:vMerge/>
          </w:tcPr>
          <w:p w14:paraId="594CD21A" w14:textId="77777777" w:rsidR="00D376F0" w:rsidRPr="00D424AA" w:rsidRDefault="00D376F0" w:rsidP="00D424AA">
            <w:pPr>
              <w:rPr>
                <w:rFonts w:cs="Times New Roman"/>
                <w:color w:val="000000" w:themeColor="text1"/>
                <w:sz w:val="16"/>
                <w:szCs w:val="16"/>
                <w:lang w:val="en-GB"/>
              </w:rPr>
            </w:pPr>
          </w:p>
        </w:tc>
        <w:tc>
          <w:tcPr>
            <w:tcW w:w="2409" w:type="dxa"/>
            <w:vMerge/>
          </w:tcPr>
          <w:p w14:paraId="73251DBD" w14:textId="77777777" w:rsidR="00D376F0" w:rsidRPr="00D424AA" w:rsidRDefault="00D376F0" w:rsidP="00D424AA">
            <w:pPr>
              <w:rPr>
                <w:rFonts w:cs="Times New Roman"/>
                <w:color w:val="000000" w:themeColor="text1"/>
                <w:sz w:val="16"/>
                <w:szCs w:val="16"/>
                <w:lang w:val="en-GB"/>
              </w:rPr>
            </w:pPr>
          </w:p>
        </w:tc>
        <w:tc>
          <w:tcPr>
            <w:tcW w:w="1701" w:type="dxa"/>
            <w:vMerge/>
          </w:tcPr>
          <w:p w14:paraId="71F2C3E2" w14:textId="77777777" w:rsidR="00D376F0" w:rsidRPr="00D424AA" w:rsidRDefault="00D376F0" w:rsidP="00D424AA">
            <w:pPr>
              <w:rPr>
                <w:rFonts w:cs="Times New Roman"/>
                <w:color w:val="000000" w:themeColor="text1"/>
                <w:sz w:val="16"/>
                <w:szCs w:val="16"/>
                <w:lang w:val="en-GB"/>
              </w:rPr>
            </w:pPr>
          </w:p>
        </w:tc>
        <w:tc>
          <w:tcPr>
            <w:tcW w:w="2410" w:type="dxa"/>
          </w:tcPr>
          <w:p w14:paraId="0951A86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410" w:type="dxa"/>
          </w:tcPr>
          <w:p w14:paraId="1CB6D95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465" w:type="dxa"/>
          </w:tcPr>
          <w:p w14:paraId="2DBC37C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F1665C" w14:paraId="39F050BC" w14:textId="77777777" w:rsidTr="00723657">
        <w:trPr>
          <w:trHeight w:val="537"/>
        </w:trPr>
        <w:tc>
          <w:tcPr>
            <w:tcW w:w="846" w:type="dxa"/>
            <w:vMerge w:val="restart"/>
          </w:tcPr>
          <w:p w14:paraId="4BF7521D"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ern Australia (NAU)</w:t>
            </w:r>
          </w:p>
        </w:tc>
        <w:tc>
          <w:tcPr>
            <w:tcW w:w="709" w:type="dxa"/>
          </w:tcPr>
          <w:p w14:paraId="6A15F9A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409" w:type="dxa"/>
            <w:shd w:val="clear" w:color="auto" w:fill="DEEBF7"/>
          </w:tcPr>
          <w:p w14:paraId="68184533" w14:textId="3FDC9D3D" w:rsidR="00D376F0" w:rsidRPr="006A266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 xml:space="preserve">Medium confidenc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the frequency and intensity  of meteorological drought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1",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id" : "ITEM-2",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2",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4",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5", "itemData" : { "DOI" : "10.1002/joc.5788", "abstract" : "Mean and extreme northwest Australian (NWA) summertime rainfall has increased significantly since 1950. While previous studies have explored a range of possible factors impacting NWA rainfall, the causes of this increase and possible future changes remain uncertain. This study explores the increasing NWA summertime rainfall trends in Coupled Model Intercomparison Project phase 5 (CMIP5) models. By using a suite of models that contributed realizations of the historical period with various forcings, we explore the impact to this region of greenhouse gases and aerosol emissions since 1950 on mean rainfall and three extreme rainfall indices. The observed NWA rainfall trend is better captured in models when all forcings are included compared to simulations with only greenhouse gas forcing or with only natural forcing, although the models have a large spread. We hypothesise that anthropogenic aerosols played a major role in the observed rainfall trends, and the associated increase in monsoonal flow, and hence historicalNat and historicalGHG simulations tend not to capture observed rainfall trend. Throughout the 21st century, CMIP5 models simulate a stronger increase in mean summer precipitation and extreme indices of NWA rainfall in representative concentration pathway (RCP) 8.5 simulations than in RCP2.6. The NWA region shows intensified extreme events with fewer heavy precipitation days, but the reliability of these projections in this region should be further tested with estimates of future anthropogenic aerosol changes.", "author" : [ { "dropping-particle" : "", "family" : "Dey", "given" : "Raktima", "non-dropping-particle" : "", "parse-names" : false, "suffix" : "" }, { "dropping-particle" : "", "family" : "Lewis", "given" : "Sophie C", "non-dropping-particle" : "", "parse-names" : false, "suffix" : "" }, { "dropping-particle" : "", "family" : "Abram", "given" : "Nerilie J", "non-dropping-particle" : "", "parse-names" : false, "suffix" : "" } ], "container-title" : "International Journal of Climatology", "id" : "ITEM-5", "issue" : "1", "issued" : { "date-parts" : [ [ "2019" ] ] }, "page" : "112-127", "title" : "Investigating observed northwest Australian rainfall trends in Coupled Model Intercomparison Project phase 5 detection and attribution experiments", "translator" : [ { "dropping-particle" : "", "family" : "S1369", "given" : "", "non-dropping-particle" : "", "parse-names" : false, "suffix" : "" } ], "type" : "article-journal", "volume" : "39" }, "uris" : [ "http://www.mendeley.com/documents/?uuid=25956dea-0ed6-4f76-be10-e9e80fa02dd1" ] }, { "id" : "ITEM-6", "itemData" : { "author" : [ { "dropping-particle" : "V", "family" : "Alexander", "given" : "Lisa", "non-dropping-particle" : "", "parse-names" : false, "suffix" : "" }, { "dropping-particle" : "", "family" : "Arblaster", "given" : "Julie M", "non-dropping-particle" : "", "parse-names" : false, "suffix" : "" } ], "container-title" : "Weather and Climate Extremes", "id" : "ITEM-6",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Gallant et al., 2013; Delworth and Zeng, 2014; Alexander and Arblaster, 2017; Knutson and Zeng, 2018; Dey et al., 2019a; Dunn et al., 2020)", "plainTextFormattedCitation" : "(Gallant et al., 2013; Delworth and Zeng, 2014; Alexander and Arblaster, 2017; Knutson and Zeng, 2018; Dey et al., 2019a; Dunn et al., 2020)", "previouslyFormattedCitation" : "(Gallant et al., 2013; Delworth and Zeng, 2014; Alexander and Arblaster, 2017; Knutson and Zeng, 2018; Dey et al., 2019a;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allant et al., 2013; Delworth and Zeng, 2014; Alexander and Arblaster, 2017; Knutson and Zeng, 2018; Dey et al., 2019a; Dunn et al., 2020)</w:t>
            </w:r>
            <w:r w:rsidRPr="00D424AA">
              <w:rPr>
                <w:rFonts w:cs="Times New Roman"/>
                <w:color w:val="000000" w:themeColor="text1"/>
                <w:sz w:val="16"/>
                <w:szCs w:val="16"/>
                <w:lang w:val="en-GB"/>
              </w:rPr>
              <w:fldChar w:fldCharType="end"/>
            </w:r>
          </w:p>
          <w:p w14:paraId="0623B030" w14:textId="77777777" w:rsidR="00D376F0" w:rsidRPr="006A2665" w:rsidRDefault="00D376F0" w:rsidP="00D424AA">
            <w:pPr>
              <w:rPr>
                <w:rFonts w:cs="Times New Roman"/>
                <w:color w:val="000000" w:themeColor="text1"/>
                <w:sz w:val="16"/>
                <w:szCs w:val="16"/>
                <w:lang w:val="en-GB"/>
              </w:rPr>
            </w:pPr>
          </w:p>
          <w:p w14:paraId="222AE22D" w14:textId="77777777" w:rsidR="00D376F0" w:rsidRPr="006A2665" w:rsidRDefault="00D376F0" w:rsidP="00D424AA">
            <w:pPr>
              <w:rPr>
                <w:rFonts w:cs="Times New Roman"/>
                <w:color w:val="000000" w:themeColor="text1"/>
                <w:sz w:val="16"/>
                <w:szCs w:val="16"/>
                <w:lang w:val="en-GB"/>
              </w:rPr>
            </w:pPr>
          </w:p>
          <w:p w14:paraId="6233AFCA" w14:textId="77777777" w:rsidR="00D376F0" w:rsidRPr="006A2665" w:rsidRDefault="00D376F0" w:rsidP="00D424AA">
            <w:pPr>
              <w:rPr>
                <w:rFonts w:cs="Times New Roman"/>
                <w:color w:val="000000" w:themeColor="text1"/>
                <w:sz w:val="16"/>
                <w:szCs w:val="16"/>
                <w:lang w:val="en-GB"/>
              </w:rPr>
            </w:pPr>
          </w:p>
        </w:tc>
        <w:tc>
          <w:tcPr>
            <w:tcW w:w="1701" w:type="dxa"/>
            <w:shd w:val="clear" w:color="auto" w:fill="D9D9D9" w:themeFill="background1" w:themeFillShade="D9"/>
          </w:tcPr>
          <w:p w14:paraId="73EBB13F" w14:textId="2B278B1E" w:rsidR="00D376F0" w:rsidRPr="00D424AA" w:rsidRDefault="00D376F0" w:rsidP="00841A35">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w:t>
            </w:r>
            <w:r w:rsidRPr="00D424AA">
              <w:rPr>
                <w:rFonts w:cs="Times New Roman"/>
                <w:color w:val="000000" w:themeColor="text1"/>
                <w:sz w:val="16"/>
                <w:szCs w:val="16"/>
                <w:lang w:val="en-GB"/>
              </w:rPr>
              <w:t xml:space="preserve">in attribu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2",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3", "itemData" : { "DOI" : "10.1002/joc.5788", "abstract" : "Mean and extreme northwest Australian (NWA) summertime rainfall has increased significantly since 1950. While previous studies have explored a range of possible factors impacting NWA rainfall, the causes of this increase and possible future changes remain uncertain. This study explores the increasing NWA summertime rainfall trends in Coupled Model Intercomparison Project phase 5 (CMIP5) models. By using a suite of models that contributed realizations of the historical period with various forcings, we explore the impact to this region of greenhouse gases and aerosol emissions since 1950 on mean rainfall and three extreme rainfall indices. The observed NWA rainfall trend is better captured in models when all forcings are included compared to simulations with only greenhouse gas forcing or with only natural forcing, although the models have a large spread. We hypothesise that anthropogenic aerosols played a major role in the observed rainfall trends, and the associated increase in monsoonal flow, and hence historicalNat and historicalGHG simulations tend not to capture observed rainfall trend. Throughout the 21st century, CMIP5 models simulate a stronger increase in mean summer precipitation and extreme indices of NWA rainfall in representative concentration pathway (RCP) 8.5 simulations than in RCP2.6. The NWA region shows intensified extreme events with fewer heavy precipitation days, but the reliability of these projections in this region should be further tested with estimates of future anthropogenic aerosol changes.", "author" : [ { "dropping-particle" : "", "family" : "Dey", "given" : "Raktima", "non-dropping-particle" : "", "parse-names" : false, "suffix" : "" }, { "dropping-particle" : "", "family" : "Lewis", "given" : "Sophie C", "non-dropping-particle" : "", "parse-names" : false, "suffix" : "" }, { "dropping-particle" : "", "family" : "Abram", "given" : "Nerilie J", "non-dropping-particle" : "", "parse-names" : false, "suffix" : "" } ], "container-title" : "International Journal of Climatology", "id" : "ITEM-3", "issue" : "1", "issued" : { "date-parts" : [ [ "2019" ] ] }, "page" : "112-127", "title" : "Investigating observed northwest Australian rainfall trends in Coupled Model Intercomparison Project phase 5 detection and attribution experiments", "translator" : [ { "dropping-particle" : "", "family" : "S1369", "given" : "", "non-dropping-particle" : "", "parse-names" : false, "suffix" : "" } ], "type" : "article-journal", "volume" : "39" }, "uris" : [ "http://www.mendeley.com/documents/?uuid=25956dea-0ed6-4f76-be10-e9e80fa02dd1" ] } ], "mendeley" : { "formattedCitation" : "(Delworth and Zeng, 2014; Knutson and Zeng, 2018; Dey et al., 2019a)", "plainTextFormattedCitation" : "(Delworth and Zeng, 2014; Knutson and Zeng, 2018; Dey et al., 2019a)", "previouslyFormattedCitation" : "(Delworth and Zeng, 2014; Knutson and Zeng, 2018; Dey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elworth and Zeng, 2014; Knutson and Zeng, 2018; Dey et al., 2019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410" w:type="dxa"/>
            <w:shd w:val="clear" w:color="auto" w:fill="D9D9D9" w:themeFill="background1" w:themeFillShade="D9"/>
            <w:tcMar>
              <w:top w:w="40" w:type="dxa"/>
              <w:left w:w="40" w:type="dxa"/>
              <w:bottom w:w="40" w:type="dxa"/>
              <w:right w:w="40" w:type="dxa"/>
            </w:tcMar>
          </w:tcPr>
          <w:p w14:paraId="33FBA810" w14:textId="72EBDB10"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Increases or non-robust</w:t>
            </w:r>
            <w:r w:rsidRPr="00D424AA">
              <w:rPr>
                <w:rFonts w:cs="Times New Roman"/>
                <w:bCs/>
                <w:color w:val="000000" w:themeColor="text1"/>
                <w:sz w:val="16"/>
                <w:szCs w:val="16"/>
                <w:lang w:val="en-GB"/>
              </w:rPr>
              <w:t xml:space="preserve"> changes in meteorological drought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author" : [ { "dropping-particle" : "V", "family" : "Alexander", "given" : "Lisa", "non-dropping-particle" : "", "parse-names" : false, "suffix" : "" }, { "dropping-particle" : "", "family" : "Arblaster", "given" : "Julie M", "non-dropping-particle" : "", "parse-names" : false, "suffix" : "" } ], "container-title" : "Weather and Climate Extremes", "id" : "ITEM-2",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Alexander and Arblaster, 2017; Kirono et al., 2020; Spinoni et al., 2020)", "plainTextFormattedCitation" : "(Alexander and Arblaster, 2017; Kirono et al., 2020; Spinoni et al., 2020)", "previouslyFormattedCitation" : "(Alexander and Arblaster, 2017; Kirono et al.,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Kirono et al.,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p w14:paraId="586B301F" w14:textId="77777777" w:rsidR="00D376F0" w:rsidRPr="00D424AA" w:rsidRDefault="00D376F0" w:rsidP="00D424AA">
            <w:pPr>
              <w:rPr>
                <w:rFonts w:cs="Times New Roman"/>
                <w:bCs/>
                <w:color w:val="000000" w:themeColor="text1"/>
                <w:sz w:val="16"/>
                <w:szCs w:val="16"/>
                <w:lang w:val="en-GB"/>
              </w:rPr>
            </w:pPr>
          </w:p>
          <w:p w14:paraId="23220BF3" w14:textId="2B3D96A5" w:rsidR="00D376F0" w:rsidRPr="006A2665"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Model disagreement in SPI projection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pinoni et al., 2020)</w:t>
            </w:r>
            <w:r w:rsidRPr="00D424AA">
              <w:rPr>
                <w:rFonts w:cs="Times New Roman"/>
                <w:bCs/>
                <w:color w:val="000000" w:themeColor="text1"/>
                <w:sz w:val="16"/>
                <w:szCs w:val="16"/>
                <w:lang w:val="en-GB"/>
              </w:rPr>
              <w:fldChar w:fldCharType="end"/>
            </w:r>
          </w:p>
          <w:p w14:paraId="6C313853" w14:textId="77777777" w:rsidR="00D376F0" w:rsidRPr="006A2665" w:rsidRDefault="00D376F0" w:rsidP="00D424AA">
            <w:pPr>
              <w:rPr>
                <w:rFonts w:cs="Times New Roman"/>
                <w:bCs/>
                <w:color w:val="000000" w:themeColor="text1"/>
                <w:sz w:val="16"/>
                <w:szCs w:val="16"/>
                <w:lang w:val="en-GB"/>
              </w:rPr>
            </w:pPr>
          </w:p>
          <w:p w14:paraId="374ABA32" w14:textId="10711D38" w:rsidR="00D376F0" w:rsidRPr="00841A35" w:rsidRDefault="00D376F0" w:rsidP="00D424AA">
            <w:pPr>
              <w:rPr>
                <w:rFonts w:cs="Times New Roman"/>
                <w:bCs/>
                <w:color w:val="000000" w:themeColor="text1"/>
                <w:sz w:val="16"/>
                <w:szCs w:val="16"/>
                <w:lang w:val="en-GB"/>
              </w:rPr>
            </w:pPr>
            <w:r w:rsidRPr="006A2665">
              <w:rPr>
                <w:rFonts w:cs="Times New Roman"/>
                <w:bCs/>
                <w:color w:val="000000" w:themeColor="text1"/>
                <w:sz w:val="16"/>
                <w:szCs w:val="16"/>
                <w:lang w:val="en-GB"/>
              </w:rPr>
              <w:t xml:space="preserve">Increase in CDD-based drought in CMIP5, but generally not significant </w:t>
            </w:r>
            <w:r w:rsidRPr="00D424AA">
              <w:rPr>
                <w:rFonts w:cs="Times New Roman"/>
                <w:bCs/>
                <w:color w:val="000000" w:themeColor="text1"/>
                <w:sz w:val="16"/>
                <w:szCs w:val="16"/>
                <w:lang w:val="en-GB"/>
              </w:rPr>
              <w:fldChar w:fldCharType="begin" w:fldLock="1"/>
            </w:r>
            <w:r w:rsidR="00FF6231" w:rsidRPr="006A2665">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Alexander and Arblaster, 2017)", "plainTextFormattedCitation" : "(Alexander and Arblaster, 2017)", "previouslyFormattedCitation" : "(Alexander and Arblaster, 2017)"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w:t>
            </w:r>
            <w:r w:rsidRPr="00D424AA">
              <w:rPr>
                <w:rFonts w:cs="Times New Roman"/>
                <w:bCs/>
                <w:color w:val="000000" w:themeColor="text1"/>
                <w:sz w:val="16"/>
                <w:szCs w:val="16"/>
                <w:lang w:val="en-GB"/>
              </w:rPr>
              <w:fldChar w:fldCharType="end"/>
            </w:r>
          </w:p>
          <w:p w14:paraId="48D5D553" w14:textId="77777777" w:rsidR="00D376F0" w:rsidRPr="00D424AA" w:rsidRDefault="00D376F0" w:rsidP="00D424AA">
            <w:pPr>
              <w:rPr>
                <w:rFonts w:cs="Times New Roman"/>
                <w:bCs/>
                <w:color w:val="000000" w:themeColor="text1"/>
                <w:sz w:val="16"/>
                <w:szCs w:val="16"/>
                <w:lang w:val="en-GB"/>
              </w:rPr>
            </w:pPr>
          </w:p>
          <w:p w14:paraId="4E659DBA" w14:textId="77777777"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Slight increase in CDD-based drought in CMIP6 (Chapter 11 Supplementary Material (11.SM))</w:t>
            </w:r>
          </w:p>
          <w:p w14:paraId="2B60DAD6" w14:textId="77777777" w:rsidR="00D376F0" w:rsidRPr="00D424AA" w:rsidRDefault="00D376F0" w:rsidP="00D424AA">
            <w:pPr>
              <w:rPr>
                <w:rFonts w:cs="Times New Roman"/>
                <w:bCs/>
                <w:color w:val="000000" w:themeColor="text1"/>
                <w:sz w:val="16"/>
                <w:szCs w:val="16"/>
                <w:lang w:val="en-GB"/>
              </w:rPr>
            </w:pPr>
          </w:p>
          <w:p w14:paraId="3DB81DA8" w14:textId="77777777" w:rsidR="00D376F0" w:rsidRPr="00D424AA" w:rsidRDefault="00D376F0" w:rsidP="00D424AA">
            <w:pPr>
              <w:spacing w:line="276" w:lineRule="auto"/>
              <w:rPr>
                <w:rFonts w:cs="Times New Roman"/>
                <w:color w:val="000000" w:themeColor="text1"/>
                <w:sz w:val="16"/>
                <w:szCs w:val="16"/>
                <w:lang w:val="en-GB"/>
              </w:rPr>
            </w:pPr>
          </w:p>
        </w:tc>
        <w:tc>
          <w:tcPr>
            <w:tcW w:w="2410" w:type="dxa"/>
            <w:shd w:val="clear" w:color="auto" w:fill="D9D9D9" w:themeFill="background1" w:themeFillShade="D9"/>
            <w:tcMar>
              <w:top w:w="40" w:type="dxa"/>
              <w:left w:w="40" w:type="dxa"/>
              <w:bottom w:w="40" w:type="dxa"/>
              <w:right w:w="40" w:type="dxa"/>
            </w:tcMar>
          </w:tcPr>
          <w:p w14:paraId="5B568EAC" w14:textId="46BEB56B"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Increases or non-robust</w:t>
            </w:r>
            <w:r w:rsidRPr="00D424AA">
              <w:rPr>
                <w:rFonts w:cs="Times New Roman"/>
                <w:bCs/>
                <w:color w:val="000000" w:themeColor="text1"/>
                <w:sz w:val="16"/>
                <w:szCs w:val="16"/>
                <w:lang w:val="en-GB"/>
              </w:rPr>
              <w:t xml:space="preserve"> changes in meteorological drought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author" : [ { "dropping-particle" : "V", "family" : "Alexander", "given" : "Lisa", "non-dropping-particle" : "", "parse-names" : false, "suffix" : "" }, { "dropping-particle" : "", "family" : "Arblaster", "given" : "Julie M", "non-dropping-particle" : "", "parse-names" : false, "suffix" : "" } ], "container-title" : "Weather and Climate Extremes", "id" : "ITEM-3",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Alexander and Arblaster, 2017; Kirono et al., 2020; Spinoni et al., 2020)", "plainTextFormattedCitation" : "(Alexander and Arblaster, 2017; Kirono et al., 2020; Spinoni et al., 2020)", "previouslyFormattedCitation" : "(Alexander and Arblaster, 2017; Kirono et al.,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Kirono et al.,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w:t>
            </w:r>
            <w:r w:rsidRPr="00D424AA">
              <w:rPr>
                <w:rFonts w:cs="Times New Roman"/>
                <w:bCs/>
                <w:color w:val="000000" w:themeColor="text1"/>
                <w:sz w:val="16"/>
                <w:szCs w:val="16"/>
                <w:lang w:val="en-GB"/>
              </w:rPr>
              <w:t>aterial (11.SM)).</w:t>
            </w:r>
          </w:p>
          <w:p w14:paraId="22AC31C1" w14:textId="77777777" w:rsidR="00D376F0" w:rsidRPr="00D424AA" w:rsidRDefault="00D376F0" w:rsidP="00D424AA">
            <w:pPr>
              <w:rPr>
                <w:rFonts w:cs="Times New Roman"/>
                <w:bCs/>
                <w:color w:val="000000" w:themeColor="text1"/>
                <w:sz w:val="16"/>
                <w:szCs w:val="16"/>
                <w:lang w:val="en-GB"/>
              </w:rPr>
            </w:pPr>
          </w:p>
          <w:p w14:paraId="42FD87B7" w14:textId="0603D055" w:rsidR="00D376F0" w:rsidRPr="00841A35"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Large intermodel spread in changes in SPI in CMIP5 projection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Kirono et al., 2020)", "plainTextFormattedCitation" : "(Kirono et al., 2020)", "previouslyFormattedCitation" : "(Kirono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Kirono et al., 2020)</w:t>
            </w:r>
            <w:r w:rsidRPr="00D424AA">
              <w:rPr>
                <w:rFonts w:cs="Times New Roman"/>
                <w:bCs/>
                <w:color w:val="000000" w:themeColor="text1"/>
                <w:sz w:val="16"/>
                <w:szCs w:val="16"/>
                <w:lang w:val="en-GB"/>
              </w:rPr>
              <w:fldChar w:fldCharType="end"/>
            </w:r>
          </w:p>
          <w:p w14:paraId="134C3FB7" w14:textId="77777777" w:rsidR="00D376F0" w:rsidRPr="00D424AA" w:rsidRDefault="00D376F0" w:rsidP="00D424AA">
            <w:pPr>
              <w:rPr>
                <w:rFonts w:cs="Times New Roman"/>
                <w:bCs/>
                <w:color w:val="000000" w:themeColor="text1"/>
                <w:sz w:val="16"/>
                <w:szCs w:val="16"/>
                <w:lang w:val="en-GB"/>
              </w:rPr>
            </w:pPr>
          </w:p>
          <w:p w14:paraId="6F3506DA" w14:textId="1995421D" w:rsidR="00D376F0" w:rsidRPr="006A2665"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Model disagreement in SPI projection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pinoni et al., 2020)</w:t>
            </w:r>
            <w:r w:rsidRPr="00D424AA">
              <w:rPr>
                <w:rFonts w:cs="Times New Roman"/>
                <w:bCs/>
                <w:color w:val="000000" w:themeColor="text1"/>
                <w:sz w:val="16"/>
                <w:szCs w:val="16"/>
                <w:lang w:val="en-GB"/>
              </w:rPr>
              <w:fldChar w:fldCharType="end"/>
            </w:r>
          </w:p>
          <w:p w14:paraId="6054BBF3" w14:textId="77777777" w:rsidR="00D376F0" w:rsidRPr="006A2665" w:rsidRDefault="00D376F0" w:rsidP="00D424AA">
            <w:pPr>
              <w:rPr>
                <w:rFonts w:cs="Times New Roman"/>
                <w:bCs/>
                <w:color w:val="000000" w:themeColor="text1"/>
                <w:sz w:val="16"/>
                <w:szCs w:val="16"/>
                <w:lang w:val="en-GB"/>
              </w:rPr>
            </w:pPr>
          </w:p>
          <w:p w14:paraId="2DBB42B4" w14:textId="4046A63F" w:rsidR="00D376F0" w:rsidRPr="00841A35" w:rsidRDefault="00D376F0" w:rsidP="00D424AA">
            <w:pPr>
              <w:rPr>
                <w:rFonts w:cs="Times New Roman"/>
                <w:bCs/>
                <w:color w:val="000000" w:themeColor="text1"/>
                <w:sz w:val="16"/>
                <w:szCs w:val="16"/>
                <w:lang w:val="en-GB"/>
              </w:rPr>
            </w:pPr>
            <w:r w:rsidRPr="006A2665">
              <w:rPr>
                <w:rFonts w:cs="Times New Roman"/>
                <w:bCs/>
                <w:color w:val="000000" w:themeColor="text1"/>
                <w:sz w:val="16"/>
                <w:szCs w:val="16"/>
                <w:lang w:val="en-GB"/>
              </w:rPr>
              <w:t xml:space="preserve">Increase in CDD-based drought in CMIP5, but generally not significant </w:t>
            </w:r>
            <w:r w:rsidRPr="00D424AA">
              <w:rPr>
                <w:rFonts w:cs="Times New Roman"/>
                <w:bCs/>
                <w:color w:val="000000" w:themeColor="text1"/>
                <w:sz w:val="16"/>
                <w:szCs w:val="16"/>
                <w:lang w:val="en-GB"/>
              </w:rPr>
              <w:fldChar w:fldCharType="begin" w:fldLock="1"/>
            </w:r>
            <w:r w:rsidR="00FF6231" w:rsidRPr="006A2665">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Alexander and Arblaster, 2017)", "plainTextFormattedCitation" : "(Alexander and Arblaster, 2017)", "previouslyFormattedCitation" : "(Alexander and Arblaster, 2017)"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w:t>
            </w:r>
            <w:r w:rsidRPr="00D424AA">
              <w:rPr>
                <w:rFonts w:cs="Times New Roman"/>
                <w:bCs/>
                <w:color w:val="000000" w:themeColor="text1"/>
                <w:sz w:val="16"/>
                <w:szCs w:val="16"/>
                <w:lang w:val="en-GB"/>
              </w:rPr>
              <w:fldChar w:fldCharType="end"/>
            </w:r>
          </w:p>
          <w:p w14:paraId="03FABCAD" w14:textId="77777777" w:rsidR="00D376F0" w:rsidRPr="00D424AA" w:rsidRDefault="00D376F0" w:rsidP="00D424AA">
            <w:pPr>
              <w:rPr>
                <w:rFonts w:cs="Times New Roman"/>
                <w:bCs/>
                <w:color w:val="000000" w:themeColor="text1"/>
                <w:sz w:val="16"/>
                <w:szCs w:val="16"/>
                <w:lang w:val="en-GB"/>
              </w:rPr>
            </w:pPr>
          </w:p>
          <w:p w14:paraId="4524DEB0" w14:textId="77777777"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Slight increase in CDD-based drought CMIP6 (Chapter 11 Supplementary Material (11.SM))</w:t>
            </w:r>
          </w:p>
          <w:p w14:paraId="327FD55D" w14:textId="77777777" w:rsidR="00D376F0" w:rsidRPr="00D424AA" w:rsidRDefault="00D376F0" w:rsidP="00D424AA">
            <w:pPr>
              <w:rPr>
                <w:rFonts w:cs="Times New Roman"/>
                <w:bCs/>
                <w:color w:val="000000" w:themeColor="text1"/>
                <w:sz w:val="16"/>
                <w:szCs w:val="16"/>
                <w:lang w:val="en-GB"/>
              </w:rPr>
            </w:pPr>
          </w:p>
          <w:p w14:paraId="6D2918F0" w14:textId="77777777" w:rsidR="00D376F0" w:rsidRPr="00D424AA" w:rsidRDefault="00D376F0" w:rsidP="00D424AA">
            <w:pPr>
              <w:rPr>
                <w:rFonts w:cs="Times New Roman"/>
                <w:bCs/>
                <w:color w:val="000000" w:themeColor="text1"/>
                <w:sz w:val="16"/>
                <w:szCs w:val="16"/>
                <w:lang w:val="en-GB"/>
              </w:rPr>
            </w:pPr>
          </w:p>
          <w:p w14:paraId="5CAEAC51" w14:textId="77777777" w:rsidR="00D376F0" w:rsidRPr="00D424AA" w:rsidRDefault="00D376F0" w:rsidP="00D424AA">
            <w:pPr>
              <w:rPr>
                <w:rFonts w:cs="Times New Roman"/>
                <w:color w:val="000000" w:themeColor="text1"/>
                <w:sz w:val="16"/>
                <w:szCs w:val="16"/>
                <w:lang w:val="en-GB"/>
              </w:rPr>
            </w:pPr>
          </w:p>
        </w:tc>
        <w:tc>
          <w:tcPr>
            <w:tcW w:w="2465" w:type="dxa"/>
            <w:shd w:val="clear" w:color="auto" w:fill="D9D9D9" w:themeFill="background1" w:themeFillShade="D9"/>
            <w:tcMar>
              <w:top w:w="40" w:type="dxa"/>
              <w:left w:w="40" w:type="dxa"/>
              <w:bottom w:w="40" w:type="dxa"/>
              <w:right w:w="40" w:type="dxa"/>
            </w:tcMar>
          </w:tcPr>
          <w:p w14:paraId="34158674" w14:textId="16D2DC95"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reases or non-robust </w:t>
            </w:r>
            <w:r w:rsidRPr="00D424AA">
              <w:rPr>
                <w:rFonts w:cs="Times New Roman"/>
                <w:bCs/>
                <w:color w:val="000000" w:themeColor="text1"/>
                <w:sz w:val="16"/>
                <w:szCs w:val="16"/>
                <w:lang w:val="en-GB"/>
              </w:rPr>
              <w:t xml:space="preserve">changes in meteorological drought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author" : [ { "dropping-particle" : "V", "family" : "Alexander", "given" : "Lisa", "non-dropping-particle" : "", "parse-names" : false, "suffix" : "" }, { "dropping-particle" : "", "family" : "Arblaster", "given" : "Julie M", "non-dropping-particle" : "", "parse-names" : false, "suffix" : "" } ], "container-title" : "Weather and Climate Extremes", "id" : "ITEM-4",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5", "itemData" : { "DOI" : "10.1029/2020GL087820", "ISSN" : "0094-8276", "abstract" : "Abstract Quantifying how climate change drives drought is a priority to inform policy and adaptation planning. We show that the latest Coupled Model Intercomparison Project (CMIP6) simulations project coherent regional patterns in meteorological drought for two emissions scenarios to 2100. We find robust projected changes in seasonal drought duration and frequency (robust over &gt;45% of the global land area), despite a lack of agreement across models in projected changes in mean precipitation (24% of the land area). Future drought changes are larger and more consistent in CMIP6 compared to CMIP5. We find regionalized increases and decreases in drought duration and frequency that are driven by changes in both precipitation mean and variability. Conversely, drought intensity increases over most regions but is not simulated well historically by the climate models. The more robust projections of meteorological drought compared to mean precipitation in CMIP6 provides significant new opportunities for water resource planning.", "author" : [ { "dropping-particle" : "", "family" : "Ukkola", "given" : "Anna M", "non-dropping-particle" : "", "parse-names" : false, "suffix" : "" }, { "dropping-particle" : "", "family" : "Kauwe", "given" : "Martin G", "non-dropping-particle" : "De", "parse-names" : false, "suffix" : "" }, { "dropping-particle" : "", "family" : "Roderick", "given" : "Michael L", "non-dropping-particle" : "", "parse-names" : false, "suffix" : "" }, { "dropping-particle" : "", "family" : "Abramowitz", "given" : "Gab", "non-dropping-particle" : "", "parse-names" : false, "suffix" : "" }, { "dropping-particle" : "", "family" : "Pitman", "given" : "Andrew J", "non-dropping-particle" : "", "parse-names" : false, "suffix" : "" } ], "container-title" : "Geophysical Research Letters", "id" : "ITEM-5", "issue" : "11", "issued" : { "date-parts" : [ [ "2020", "6", "16" ] ] }, "note" : "From Duplicate 1 (Robust Future Changes in Meteorological Drought in CMIP6 Projections Despite Uncertainty in Precipitation - Ukkola, Anna M; De Kauwe, Martin G; Roderick, Michael L; Abramowitz, Gab; Pitman, Andrew J)\n\ndoi: 10.1029/2020GL087820", "page" : "e2020GL087820", "publisher" : "John Wiley &amp; Sons, Ltd", "title" : "Robust Future Changes in Meteorological Drought in CMIP6 Projections Despite Uncertainty in Precipitation", "translator" : [ { "dropping-particle" : "", "family" : "S2992", "given" : "", "non-dropping-particle" : "", "parse-names" : false, "suffix" : "" } ], "type" : "article-journal", "volume" : "47" }, "uris" : [ "http://www.mendeley.com/documents/?uuid=647038b9-6191-43e8-a07b-ff22d17f0b33" ] } ], "mendeley" : { "formattedCitation" : "(Alexander and Arblaster, 2017; Grose et al., 2020; Kirono et al., 2020; Spinoni et al., 2020; Ukkola et al., 2020)", "plainTextFormattedCitation" : "(Alexander and Arblaster, 2017; Grose et al., 2020; Kirono et al., 2020; Spinoni et al., 2020; Ukkola et al., 2020)", "previouslyFormattedCitation" : "(Alexander and Arblaster, 2017; Grose et al., 2020; Kirono et al., 2020; Spinoni et al., 2020; Ukkola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Alexander and Arblaster, 2017; Grose et al., 2020; Kirono et al., 2020; Spinoni et al., 2020; Ukkola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Chapter 11 Supplementary Material (11.SM)).</w:t>
            </w:r>
          </w:p>
          <w:p w14:paraId="38D3E09D" w14:textId="77777777" w:rsidR="00D376F0" w:rsidRPr="00D424AA" w:rsidRDefault="00D376F0" w:rsidP="00D424AA">
            <w:pPr>
              <w:rPr>
                <w:rFonts w:cs="Times New Roman"/>
                <w:bCs/>
                <w:color w:val="000000" w:themeColor="text1"/>
                <w:sz w:val="16"/>
                <w:szCs w:val="16"/>
                <w:lang w:val="nb-NO"/>
              </w:rPr>
            </w:pPr>
          </w:p>
          <w:p w14:paraId="335CC406" w14:textId="0C5F9A7F" w:rsidR="00D376F0" w:rsidRPr="00841A35"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Large intermodel spread in changes in SPI in CMIP5 projectons, but slight drying for median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Kirono et al., 2020)", "plainTextFormattedCitation" : "(Kirono et al., 2020)", "previouslyFormattedCitation" : "(Kirono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Kirono et al., 2020)</w:t>
            </w:r>
            <w:r w:rsidRPr="00D424AA">
              <w:rPr>
                <w:rFonts w:cs="Times New Roman"/>
                <w:bCs/>
                <w:color w:val="000000" w:themeColor="text1"/>
                <w:sz w:val="16"/>
                <w:szCs w:val="16"/>
                <w:lang w:val="en-GB"/>
              </w:rPr>
              <w:fldChar w:fldCharType="end"/>
            </w:r>
          </w:p>
          <w:p w14:paraId="08D8DD9E" w14:textId="77777777" w:rsidR="00D376F0" w:rsidRPr="00D424AA" w:rsidRDefault="00D376F0" w:rsidP="00D424AA">
            <w:pPr>
              <w:rPr>
                <w:rFonts w:cs="Times New Roman"/>
                <w:bCs/>
                <w:color w:val="000000" w:themeColor="text1"/>
                <w:sz w:val="16"/>
                <w:szCs w:val="16"/>
                <w:lang w:val="en-GB"/>
              </w:rPr>
            </w:pPr>
          </w:p>
          <w:p w14:paraId="02BABC29" w14:textId="4D5D3446" w:rsidR="00D376F0" w:rsidRPr="006A2665"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Model disagreement in SPI projection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pinoni et al., 2020)</w:t>
            </w:r>
            <w:r w:rsidRPr="00D424AA">
              <w:rPr>
                <w:rFonts w:cs="Times New Roman"/>
                <w:bCs/>
                <w:color w:val="000000" w:themeColor="text1"/>
                <w:sz w:val="16"/>
                <w:szCs w:val="16"/>
                <w:lang w:val="en-GB"/>
              </w:rPr>
              <w:fldChar w:fldCharType="end"/>
            </w:r>
          </w:p>
          <w:p w14:paraId="50D1287E" w14:textId="77777777" w:rsidR="00D376F0" w:rsidRPr="006A2665" w:rsidRDefault="00D376F0" w:rsidP="00D424AA">
            <w:pPr>
              <w:rPr>
                <w:rFonts w:cs="Times New Roman"/>
                <w:bCs/>
                <w:color w:val="000000" w:themeColor="text1"/>
                <w:sz w:val="16"/>
                <w:szCs w:val="16"/>
                <w:lang w:val="en-GB"/>
              </w:rPr>
            </w:pPr>
          </w:p>
          <w:p w14:paraId="030B3B14" w14:textId="791FAE8E" w:rsidR="00D376F0" w:rsidRPr="00841A35" w:rsidRDefault="00D376F0" w:rsidP="00D424AA">
            <w:pPr>
              <w:rPr>
                <w:rFonts w:cs="Times New Roman"/>
                <w:bCs/>
                <w:color w:val="000000" w:themeColor="text1"/>
                <w:sz w:val="16"/>
                <w:szCs w:val="16"/>
                <w:lang w:val="en-GB"/>
              </w:rPr>
            </w:pPr>
            <w:r w:rsidRPr="006A2665">
              <w:rPr>
                <w:rFonts w:cs="Times New Roman"/>
                <w:bCs/>
                <w:color w:val="000000" w:themeColor="text1"/>
                <w:sz w:val="16"/>
                <w:szCs w:val="16"/>
                <w:lang w:val="en-GB"/>
              </w:rPr>
              <w:t xml:space="preserve">Increase in CDD-based drought in CMIP5, but generally not significant </w:t>
            </w:r>
            <w:r w:rsidRPr="00D424AA">
              <w:rPr>
                <w:rFonts w:cs="Times New Roman"/>
                <w:bCs/>
                <w:color w:val="000000" w:themeColor="text1"/>
                <w:sz w:val="16"/>
                <w:szCs w:val="16"/>
                <w:lang w:val="en-GB"/>
              </w:rPr>
              <w:fldChar w:fldCharType="begin" w:fldLock="1"/>
            </w:r>
            <w:r w:rsidR="00FF6231" w:rsidRPr="006A2665">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Alexander and Arblaster, 2017)", "plainTextFormattedCitation" : "(Alexander and Arblaster, 2017)", "previouslyFormattedCitation" : "(Alexander and Arblaster, 2017)"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w:t>
            </w:r>
            <w:r w:rsidRPr="00D424AA">
              <w:rPr>
                <w:rFonts w:cs="Times New Roman"/>
                <w:bCs/>
                <w:color w:val="000000" w:themeColor="text1"/>
                <w:sz w:val="16"/>
                <w:szCs w:val="16"/>
                <w:lang w:val="en-GB"/>
              </w:rPr>
              <w:fldChar w:fldCharType="end"/>
            </w:r>
          </w:p>
          <w:p w14:paraId="60E61574" w14:textId="77777777" w:rsidR="00D376F0" w:rsidRPr="00D424AA" w:rsidRDefault="00D376F0" w:rsidP="00D424AA">
            <w:pPr>
              <w:rPr>
                <w:rFonts w:cs="Times New Roman"/>
                <w:bCs/>
                <w:color w:val="000000" w:themeColor="text1"/>
                <w:sz w:val="16"/>
                <w:szCs w:val="16"/>
                <w:lang w:val="en-GB"/>
              </w:rPr>
            </w:pPr>
          </w:p>
          <w:p w14:paraId="75D1DCE7" w14:textId="61902AF6"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Increase in CDD-based drought in CMIP6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mendeley" : { "formattedCitation" : "(Grose et al., 2020)", "plainTextFormattedCitation" : "(Grose et al., 2020)", "previouslyFormattedCitation" : "(Grose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ose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p w14:paraId="0F1491FE" w14:textId="77777777" w:rsidR="00D376F0" w:rsidRPr="00D424AA" w:rsidRDefault="00D376F0" w:rsidP="00D424AA">
            <w:pPr>
              <w:rPr>
                <w:rFonts w:cs="Times New Roman"/>
                <w:bCs/>
                <w:color w:val="000000" w:themeColor="text1"/>
                <w:sz w:val="16"/>
                <w:szCs w:val="16"/>
                <w:lang w:val="en-GB"/>
              </w:rPr>
            </w:pPr>
          </w:p>
          <w:p w14:paraId="23316B5B" w14:textId="7B01A7B4" w:rsidR="00D376F0" w:rsidRPr="00841A35"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Inconsistent trends in mean precipitation in CORDEX RCMs, but drying trend on annual scale at northern tip  of region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00382-020-05459-0", "ISBN" : "0123456789", "ISSN" : "14320894", "abstract" : "A new regional climate projection ensemble has been created for the Australasia region as part of the World Climate Research Programs Coordinated Regional Downscaling Experiment (CORDEX). The CORDEX-Australasia ensemble is the largest regional climate projection ensemble ever created for the region. It is a 20-member ensemble made by 6 regional climate models downscaling 11 global climate models. Overall the ensemble produces a good representation of recent climate. Consistent biases within the ensemble include an underestimation of the diurnal temperature range and an underestimation of precipitation across much of southern Australia. Under a high emissions scenario projected temperature changes by the end of the twenty-first century reach ~ 5\u00a0K in the interior of Australia with smaller increases found toward the coast. Projected precipitation changes are towards drying, particularly in the most populated areas of the southwest and southeast of the continent. The projected precipitation change is very seasonal with summer projected to see little change leaning toward an increase. These results provide a foundation enabling future studies of regional climate changes, climate change impacts, and adaptation options for Australia.", "author" : [ { "dropping-particle" : "", "family" : "Evans", "given" : "Jason P.", "non-dropping-particle" : "", "parse-names" : false, "suffix" : "" }, { "dropping-particle" : "", "family" : "Virgilio", "given" : "Giovanni", "non-dropping-particle" : "Di", "parse-names" : false, "suffix" : "" }, { "dropping-particle" : "", "family" : "Hirsch", "given" : "Annette L.", "non-dropping-particle" : "", "parse-names" : false, "suffix" : "" }, { "dropping-particle" : "", "family" : "Hoffmann", "given" : "Peter", "non-dropping-particle" : "", "parse-names" : false, "suffix" : "" }, { "dropping-particle" : "", "family" : "Remedio", "given" : "Armelle Reca", "non-dropping-particle" : "", "parse-names" : false, "suffix" : "" }, { "dropping-particle" : "", "family" : "Ji", "given" : "Fei", "non-dropping-particle" : "", "parse-names" : false, "suffix" : "" }, { "dropping-particle" : "", "family" : "Rockel", "given" : "Burkhardt", "non-dropping-particle" : "", "parse-names" : false, "suffix" : "" }, { "dropping-particle" : "", "family" : "Coppola", "given" : "Erika", "non-dropping-particle" : "", "parse-names" : false, "suffix" : "" } ], "container-title" : "Climate Dynamics", "id" : "ITEM-1", "issue" : "0123456789", "issued" : { "date-parts" : [ [ "2020" ] ] }, "publisher" : "Springer Berlin Heidelberg", "title" : "The CORDEX-Australasia ensemble: evaluation and future projections", "translator" : [ { "dropping-particle" : "", "family" : "S3118", "given" : "", "non-dropping-particle" : "", "parse-names" : false, "suffix" : "" } ], "type" : "article-journal" }, "uris" : [ "http://www.mendeley.com/documents/?uuid=6e5ae329-76ca-459c-b6b6-ab67747393dd" ] } ], "mendeley" : { "formattedCitation" : "(Evans et al., 2020)", "plainTextFormattedCitation" : "(Evans et al., 2020)", "previouslyFormattedCitation" : "(Evans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Evans et al., 2020)</w:t>
            </w:r>
            <w:r w:rsidRPr="00D424AA">
              <w:rPr>
                <w:rFonts w:cs="Times New Roman"/>
                <w:bCs/>
                <w:color w:val="000000" w:themeColor="text1"/>
                <w:sz w:val="16"/>
                <w:szCs w:val="16"/>
                <w:lang w:val="en-GB"/>
              </w:rPr>
              <w:fldChar w:fldCharType="end"/>
            </w:r>
          </w:p>
        </w:tc>
      </w:tr>
      <w:tr w:rsidR="00D376F0" w:rsidRPr="00F1665C" w14:paraId="5E06B506" w14:textId="77777777" w:rsidTr="00723657">
        <w:trPr>
          <w:trHeight w:val="536"/>
        </w:trPr>
        <w:tc>
          <w:tcPr>
            <w:tcW w:w="846" w:type="dxa"/>
            <w:vMerge/>
          </w:tcPr>
          <w:p w14:paraId="53560B7F" w14:textId="77777777" w:rsidR="00D376F0" w:rsidRPr="00D424AA" w:rsidRDefault="00D376F0" w:rsidP="00D424AA">
            <w:pPr>
              <w:rPr>
                <w:rFonts w:cs="Times New Roman"/>
                <w:color w:val="000000" w:themeColor="text1"/>
                <w:sz w:val="16"/>
                <w:szCs w:val="16"/>
                <w:lang w:val="en-GB"/>
              </w:rPr>
            </w:pPr>
          </w:p>
        </w:tc>
        <w:tc>
          <w:tcPr>
            <w:tcW w:w="709" w:type="dxa"/>
          </w:tcPr>
          <w:p w14:paraId="2703E0C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5AD208E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409" w:type="dxa"/>
            <w:shd w:val="clear" w:color="auto" w:fill="E0EBF8"/>
          </w:tcPr>
          <w:p w14:paraId="46AB857E"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 xml:space="preserve">Medium confidenc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agricultural and ecological drought</w:t>
            </w:r>
          </w:p>
          <w:p w14:paraId="3D2CFFE0" w14:textId="77777777" w:rsidR="00D376F0" w:rsidRPr="00D424AA" w:rsidRDefault="00D376F0" w:rsidP="00D424AA">
            <w:pPr>
              <w:rPr>
                <w:rFonts w:cs="Times New Roman"/>
                <w:color w:val="000000" w:themeColor="text1"/>
                <w:sz w:val="16"/>
                <w:szCs w:val="16"/>
                <w:lang w:val="en-GB"/>
              </w:rPr>
            </w:pPr>
          </w:p>
          <w:p w14:paraId="02610AB2" w14:textId="4DA995A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frequency (but not intensity) of soil moisture-based drought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1",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mendeley" : { "formattedCitation" : "(Gallant et al., 2013)", "plainTextFormattedCitation" : "(Gallant et al., 2013)", "previouslyFormattedCitation" : "(Gallant et al., 2013)"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allant et al., 2013)</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Inconsistent signals in changes in water-balanc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8GL080521", "ISSN" : "00948276", "author" : [ { "dropping-particle" : "", "family" : "Padr\u00f3n", "given" : "Ryan S.",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1", "issue" : "2", "issued" : { "date-parts" : [ [ "2019", "1", "28" ] ] }, "page" : "736-744", "title" : "Observational Constraints Reduce Likelihood of Extreme Changes in Multidecadal Land Water Availability", "translator" : [ { "dropping-particle" : "", "family" : "S1734", "given" : "", "non-dropping-particle" : "", "parse-names" : false, "suffix" : "" } ], "type" : "article-journal", "volume" : "46" }, "uris" : [ "http://www.mendeley.com/documents/?uuid=7082f5f2-8a85-4942-a875-44fd5899b13e"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Padr\u00f3n et al., 2019)", "plainTextFormattedCitation" : "(Greve et al., 2014; Padr\u00f3n et al., 2019)", "previouslyFormattedCitation" : "(Greve et al., 2014; Padr\u00f3n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reve et al., 2014; Padrón et al., 2019)</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p w14:paraId="5FE40BBB" w14:textId="721C2C92" w:rsidR="00D376F0" w:rsidRPr="00841A35" w:rsidRDefault="00D376F0" w:rsidP="00D424AA">
            <w:pPr>
              <w:rPr>
                <w:rFonts w:cs="Times New Roman"/>
                <w:b/>
                <w:bCs/>
                <w:color w:val="000000" w:themeColor="text1"/>
                <w:sz w:val="16"/>
                <w:szCs w:val="16"/>
                <w:lang w:val="nb-NO"/>
              </w:rPr>
            </w:pPr>
            <w:r w:rsidRPr="00D424AA">
              <w:rPr>
                <w:rFonts w:cs="Times New Roman"/>
                <w:color w:val="000000" w:themeColor="text1"/>
                <w:sz w:val="16"/>
                <w:szCs w:val="16"/>
                <w:lang w:val="en-GB"/>
              </w:rPr>
              <w:t xml:space="preserve">Decrease in agricultural and ecological drought based on SPEI-PM from 1950-2009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3887", "ISSN" : "10970088", "abstract" : "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and actual evapotranspiration (ETa) methods and different options on the resulting SPEI series by use of observational and global gridded data. The results indicate that the equation used to calculate ET0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 \u00a9 2013 Royal Meteorological Society.", "author" : [ { "dropping-particle" : "", "family" : "Beguer\u00eda", "given" : "S.", "non-dropping-particle" : "", "parse-names" : false, "suffix" : "" }, { "dropping-particle" : "", "family" : "Vicente-Serrano", "given" : "S.M.", "non-dropping-particle" : "", "parse-names" : false, "suffix" : "" }, { "dropping-particle" : "", "family" : "Reig", "given" : "F.", "non-dropping-particle" : "", "parse-names" : false, "suffix" : "" }, { "dropping-particle" : "", "family" : "Latorre", "given" : "B.", "non-dropping-particle" : "", "parse-names" : false, "suffix" : "" } ], "container-title" : "International Journal of Climatology", "id" : "ITEM-1", "issue" : "10", "issued" : { "date-parts" : [ [ "2014" ] ] }, "title" : "Standardized precipitation evapotranspiration index (SPEI) revisited: Parameter fitting, evapotranspiration models, tools, datasets and drought monitoring", "translator" : [ { "dropping-particle" : "", "family" : "S1450", "given" : "", "non-dropping-particle" : "", "parse-names" : false, "suffix" : "" } ], "type" : "article-journal", "volume" : "34" }, "uris" : [ "http://www.mendeley.com/documents/?uuid=ac65b1a9-0276-48bd-9fb1-d959b068593a"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Beguer\u00eda et al., 2014; Spinoni et al., 2019)", "plainTextFormattedCitation" : "(Beguer\u00eda et al., 2014; Spinoni et al., 2019)", "previouslyFormattedCitation" : "(Beguer\u00eda et al., 2014; Spinoni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Beguería et al., 2014; Spinoni et al., 2019)</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nb-NO"/>
              </w:rPr>
              <w:t xml:space="preserve"> and PDSI_PM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nb-NO"/>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Dai and Zhao, 2017)</w:t>
            </w:r>
            <w:r w:rsidRPr="00D424AA">
              <w:rPr>
                <w:rFonts w:cs="Times New Roman"/>
                <w:color w:val="000000" w:themeColor="text1"/>
                <w:sz w:val="16"/>
                <w:szCs w:val="16"/>
                <w:lang w:val="en-GB"/>
              </w:rPr>
              <w:fldChar w:fldCharType="end"/>
            </w:r>
          </w:p>
        </w:tc>
        <w:tc>
          <w:tcPr>
            <w:tcW w:w="1701" w:type="dxa"/>
            <w:shd w:val="clear" w:color="auto" w:fill="D9D9D9" w:themeFill="background1" w:themeFillShade="D9"/>
          </w:tcPr>
          <w:p w14:paraId="4AA2E033" w14:textId="77777777" w:rsidR="00D376F0" w:rsidRPr="00D424AA" w:rsidRDefault="00D376F0" w:rsidP="00841A35">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 </w:t>
            </w:r>
          </w:p>
          <w:p w14:paraId="657FD825" w14:textId="77777777" w:rsidR="00D376F0" w:rsidRPr="00D424AA" w:rsidRDefault="00D376F0" w:rsidP="00D424AA">
            <w:pPr>
              <w:rPr>
                <w:rFonts w:cs="Times New Roman"/>
                <w:b/>
                <w:bCs/>
                <w:color w:val="000000" w:themeColor="text1"/>
                <w:sz w:val="16"/>
                <w:szCs w:val="16"/>
                <w:lang w:val="en-GB"/>
              </w:rPr>
            </w:pPr>
          </w:p>
          <w:p w14:paraId="7493F88D" w14:textId="579526C2" w:rsidR="00D376F0" w:rsidRPr="00D424AA" w:rsidRDefault="00D376F0" w:rsidP="00D424AA">
            <w:pPr>
              <w:rPr>
                <w:rFonts w:cs="Times New Roman"/>
                <w:b/>
                <w:bCs/>
                <w:color w:val="000000" w:themeColor="text1"/>
                <w:sz w:val="16"/>
                <w:szCs w:val="16"/>
                <w:lang w:val="en-GB"/>
              </w:rPr>
            </w:pPr>
            <w:r w:rsidRPr="00D424AA">
              <w:rPr>
                <w:rFonts w:cs="Times New Roman"/>
                <w:color w:val="000000" w:themeColor="text1"/>
                <w:sz w:val="16"/>
                <w:szCs w:val="16"/>
                <w:lang w:val="en-GB"/>
              </w:rPr>
              <w:t xml:space="preserve">Lack of studies although </w:t>
            </w:r>
            <w:commentRangeStart w:id="6268"/>
            <w:r w:rsidRPr="00D424AA">
              <w:rPr>
                <w:rFonts w:cs="Times New Roman"/>
                <w:sz w:val="16"/>
                <w:szCs w:val="16"/>
                <w:lang w:val="en-GB"/>
              </w:rPr>
              <w:fldChar w:fldCharType="begin" w:fldLock="1"/>
            </w:r>
            <w:ins w:id="6269" w:author="Robin Matthews" w:date="2021-07-14T22:05:00Z">
              <w:r w:rsidR="008161C1">
                <w:rPr>
                  <w:rFonts w:cs="Times New Roman"/>
                  <w:sz w:val="16"/>
                  <w:szCs w:val="16"/>
                  <w:lang w:val="en-GB"/>
                </w:rPr>
                <w:instrText>ADDIN CSL_CITATION { "citationItems" : [ { "id" : "ITEM-1", "itemData" : { "DOI" : "10.1175/BAMS-D-19-0144.1", "ISSN" : "0003-0007", "abstract" : "Capsule Summary Statement", "author" : [ { "dropping-particle" : "", "family" : "Lewis", "given" : "Sophie C.", "non-dropping-particle" : "", "parse-names" : false, "suffix" : "" }, { "dropping-particle" : "", "family" : "Blake", "given" : "Stephanie A.P.", "non-dropping-particle" : "", "parse-names" : false, "suffix" : "" }, { "dropping-particle" : "", "family" : "Trewin", "given" : "Blair", "non-dropping-particle" : "", "parse-names" : false, "suffix" : "" }, { "dropping-particle" : "", "family" : "Black", "given" : "Mitchell T.", "non-dropping-particle" : "", "parse-names" : false, "suffix" : "" }, { "dropping-particle" : "", "family" : "Dowdy", "given" : "Andrew J.", "non-dropping-particle" : "", "parse-names" : false, "suffix" : "" }, { "dropping-particle" : "", "family" : "Perkins-Kirkpatrick", "given" : "Sarah E.", "non-dropping-particle" : "", "parse-names" : false, "suffix" : "" }, { "dropping-particle" : "", "family" : "King", "given" : "Andrew D.", "non-dropping-particle" : "", "parse-names" : false, "suffix" : "" }, { "dropping-particle" : "", "family" : "Sharples", "given" : "Jason J.", "non-dropping-particle" : "", "parse-names" : false, "suffix" : "" } ], "container-title" : "Bulletin of the American Meteorological Society", "id" : "ITEM-1", "issued" : { "date-parts" : [ [ "2019", "11", "21" ] ] }, "page" : "BAMS-D-19-0144.1", "title" : "Deconstructing factors contributing to the 2018 fire weather in Queensland, Australia", "translator" : [ { "dropping-particle" : "", "family" : "S2770", "given" : "", "non-dropping-particle" : "", "parse-names" : false, "suffix" : "" } ], "type" : "article-journal" }, "uris" : [ "http://www.mendeley.com/documents/?uuid=5cefac84-1350-439c-863c-fed7a0ccf528" ] } ], "mendeley" : { "formattedCitation" : "(Lewis et al., 2019b)", "manualFormatting" : "(S.C. Lewis et al., 2019)", "plainTextFormattedCitation" : "(Lewis et al., 2019b)", "previouslyFormattedCitation" : "(Lewis et al., 2019b)" }, "properties" : { "noteIndex" : 0 }, "schema" : "https://github.com/citation-style-language/schema/raw/master/csl-citation.json" }</w:instrText>
              </w:r>
            </w:ins>
            <w:del w:id="6270" w:author="Robin Matthews" w:date="2021-07-14T22:05:00Z">
              <w:r w:rsidR="00FF6231" w:rsidDel="008161C1">
                <w:rPr>
                  <w:rFonts w:cs="Times New Roman"/>
                  <w:sz w:val="16"/>
                  <w:szCs w:val="16"/>
                  <w:lang w:val="en-GB"/>
                </w:rPr>
                <w:delInstrText>ADDIN CSL_CITATION { "citationItems" : [ { "id" : "ITEM-1", "itemData" : { "DOI" : "10.1175/BAMS-D-19-0144.1", "ISSN" : "0003-0007", "abstract" : "Capsule Summary Statement", "author" : [ { "dropping-particle" : "", "family" : "Lewis", "given" : "Sophie C.", "non-dropping-particle" : "", "parse-names" : false, "suffix" : "" }, { "dropping-particle" : "", "family" : "Blake", "given" : "Stephanie A.P.", "non-dropping-particle" : "", "parse-names" : false, "suffix" : "" }, { "dropping-particle" : "", "family" : "Trewin", "given" : "Blair", "non-dropping-particle" : "", "parse-names" : false, "suffix" : "" }, { "dropping-particle" : "", "family" : "Black", "given" : "Mitchell T.", "non-dropping-particle" : "", "parse-names" : false, "suffix" : "" }, { "dropping-particle" : "", "family" : "Dowdy", "given" : "Andrew J.", "non-dropping-particle" : "", "parse-names" : false, "suffix" : "" }, { "dropping-particle" : "", "family" : "Perkins-Kirkpatrick", "given" : "Sarah E.", "non-dropping-particle" : "", "parse-names" : false, "suffix" : "" }, { "dropping-particle" : "", "family" : "King", "given" : "Andrew D.", "non-dropping-particle" : "", "parse-names" : false, "suffix" : "" }, { "dropping-particle" : "", "family" : "Sharples", "given" : "Jason J.", "non-dropping-particle" : "", "parse-names" : false, "suffix" : "" } ], "container-title" : "Bulletin of the American Meteorological Society", "id" : "ITEM-1", "issued" : { "date-parts" : [ [ "2019", "11", "21" ] ] }, "page" : "BAMS-D-19-0144.1", "title" : "Deconstructing factors contributing to the 2018 fire weather in Queensland, Australia", "translator" : [ { "dropping-particle" : "", "family" : "S2770", "given" : "", "non-dropping-particle" : "", "parse-names" : false, "suffix" : "" } ], "type" : "article-journal" }, "uris" : [ "http://www.mendeley.com/documents/?uuid=5cefac84-1350-439c-863c-fed7a0ccf528" ] } ], "mendeley" : { "formattedCitation" : "(Lewis et al., 2019b)", "plainTextFormattedCitation" : "(Lewis et al., 2019b)", "previouslyFormattedCitation" : "(Lewis et al., 2019b)"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271" w:author="Robin Matthews" w:date="2021-07-14T22:05:00Z">
              <w:r w:rsidR="008161C1">
                <w:rPr>
                  <w:rFonts w:cs="Times New Roman"/>
                  <w:noProof/>
                  <w:sz w:val="16"/>
                  <w:szCs w:val="16"/>
                  <w:lang w:val="en-GB"/>
                </w:rPr>
                <w:t xml:space="preserve">S.C. </w:t>
              </w:r>
            </w:ins>
            <w:r w:rsidR="00A26296">
              <w:rPr>
                <w:rFonts w:cs="Times New Roman"/>
                <w:noProof/>
                <w:sz w:val="16"/>
                <w:szCs w:val="16"/>
                <w:lang w:val="en-GB"/>
              </w:rPr>
              <w:t>Lewis et al., 2019</w:t>
            </w:r>
            <w:del w:id="6272" w:author="Robin Matthews" w:date="2021-07-14T22:05:00Z">
              <w:r w:rsidR="00A26296" w:rsidDel="008161C1">
                <w:rPr>
                  <w:rFonts w:cs="Times New Roman"/>
                  <w:noProof/>
                  <w:sz w:val="16"/>
                  <w:szCs w:val="16"/>
                  <w:lang w:val="en-GB"/>
                </w:rPr>
                <w:delText>b</w:delText>
              </w:r>
            </w:del>
            <w:r w:rsidR="00A26296">
              <w:rPr>
                <w:rFonts w:cs="Times New Roman"/>
                <w:noProof/>
                <w:sz w:val="16"/>
                <w:szCs w:val="16"/>
                <w:lang w:val="en-GB"/>
              </w:rPr>
              <w:t>)</w:t>
            </w:r>
            <w:r w:rsidRPr="00D424AA">
              <w:rPr>
                <w:rFonts w:cs="Times New Roman"/>
                <w:sz w:val="16"/>
                <w:szCs w:val="16"/>
                <w:lang w:val="en-GB"/>
              </w:rPr>
              <w:fldChar w:fldCharType="end"/>
            </w:r>
            <w:commentRangeEnd w:id="6268"/>
            <w:r w:rsidR="00A26296">
              <w:rPr>
                <w:rStyle w:val="Marquedecommentaire"/>
              </w:rPr>
              <w:commentReference w:id="6268"/>
            </w:r>
            <w:r w:rsidRPr="00841A35">
              <w:rPr>
                <w:rFonts w:cs="Times New Roman"/>
                <w:sz w:val="16"/>
                <w:szCs w:val="16"/>
                <w:lang w:val="en-GB"/>
              </w:rPr>
              <w:t xml:space="preserve"> supported </w:t>
            </w:r>
            <w:r w:rsidRPr="00D424AA">
              <w:rPr>
                <w:rFonts w:cs="Times New Roman"/>
                <w:color w:val="000000" w:themeColor="text1"/>
                <w:sz w:val="16"/>
                <w:szCs w:val="16"/>
                <w:lang w:val="en-GB"/>
              </w:rPr>
              <w:t xml:space="preserve"> </w:t>
            </w:r>
            <w:r w:rsidRPr="00D424AA">
              <w:rPr>
                <w:rFonts w:cs="Times New Roman"/>
                <w:sz w:val="16"/>
                <w:szCs w:val="16"/>
                <w:lang w:val="en-GB"/>
              </w:rPr>
              <w:t>an anthropogenic attribution of 2018 drought associated with more extreme temperatures that exacerbated AED and ET, and depleting soil moisture.</w:t>
            </w:r>
            <w:r w:rsidRPr="00D424AA">
              <w:rPr>
                <w:rFonts w:cs="Times New Roman"/>
                <w:lang w:val="en-GB"/>
              </w:rPr>
              <w:t xml:space="preserve"> </w:t>
            </w:r>
          </w:p>
        </w:tc>
        <w:tc>
          <w:tcPr>
            <w:tcW w:w="2410" w:type="dxa"/>
            <w:shd w:val="clear" w:color="auto" w:fill="D9D9D9" w:themeFill="background1" w:themeFillShade="D9"/>
            <w:tcMar>
              <w:top w:w="40" w:type="dxa"/>
              <w:left w:w="40" w:type="dxa"/>
              <w:bottom w:w="40" w:type="dxa"/>
              <w:right w:w="40" w:type="dxa"/>
            </w:tcMar>
          </w:tcPr>
          <w:p w14:paraId="6BB335C0" w14:textId="455AF2FF"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Increase or non-robust</w:t>
            </w:r>
            <w:r w:rsidRPr="00D424AA">
              <w:rPr>
                <w:rFonts w:cs="Times New Roman"/>
                <w:bCs/>
                <w:color w:val="000000" w:themeColor="text1"/>
                <w:sz w:val="16"/>
                <w:szCs w:val="16"/>
                <w:lang w:val="en-GB"/>
              </w:rPr>
              <w:t xml:space="preserve"> </w:t>
            </w:r>
            <w:commentRangeStart w:id="6273"/>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Kirono et al., 2020)", "manualFormatting" : "(Naumann et al., 2018; L. Xu et al., 2019; Cook et al., 2020; Kirono et al., 2020)", "plainTextFormattedCitation" : "(Naumann et al., 2018; Xu et al., 2019a; Cook et al., 2020; Kirono et al., 2020)", "previouslyFormattedCitation" : "(Naumann et al., 2018; Xu et al., 2019a; Cook et al., 2020; Kirono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Naumann et al., 2018; </w:t>
            </w:r>
            <w:del w:id="6274" w:author="Robin Matthews" w:date="2021-07-14T12:31:00Z">
              <w:r w:rsidR="00A26296" w:rsidDel="00FC4A87">
                <w:rPr>
                  <w:rFonts w:cs="Times New Roman"/>
                  <w:bCs/>
                  <w:noProof/>
                  <w:color w:val="000000" w:themeColor="text1"/>
                  <w:sz w:val="16"/>
                  <w:szCs w:val="16"/>
                  <w:lang w:val="nb-NO"/>
                </w:rPr>
                <w:delText>Xu et al., 2019a</w:delText>
              </w:r>
            </w:del>
            <w:ins w:id="6275" w:author="Robin Matthews" w:date="2021-07-14T12:31:00Z">
              <w:r w:rsidR="00FC4A87">
                <w:rPr>
                  <w:rFonts w:cs="Times New Roman"/>
                  <w:bCs/>
                  <w:noProof/>
                  <w:color w:val="000000" w:themeColor="text1"/>
                  <w:sz w:val="16"/>
                  <w:szCs w:val="16"/>
                  <w:lang w:val="nb-NO"/>
                </w:rPr>
                <w:t>L. Xu et al., 2019</w:t>
              </w:r>
            </w:ins>
            <w:r w:rsidR="00A26296">
              <w:rPr>
                <w:rFonts w:cs="Times New Roman"/>
                <w:bCs/>
                <w:noProof/>
                <w:color w:val="000000" w:themeColor="text1"/>
                <w:sz w:val="16"/>
                <w:szCs w:val="16"/>
                <w:lang w:val="nb-NO"/>
              </w:rPr>
              <w:t>; Cook et al., 2020; Kirono et al., 2020)</w:t>
            </w:r>
            <w:r w:rsidRPr="00D424AA">
              <w:rPr>
                <w:rFonts w:cs="Times New Roman"/>
                <w:bCs/>
                <w:color w:val="000000" w:themeColor="text1"/>
                <w:sz w:val="16"/>
                <w:szCs w:val="16"/>
                <w:lang w:val="en-GB"/>
              </w:rPr>
              <w:fldChar w:fldCharType="end"/>
            </w:r>
            <w:commentRangeEnd w:id="6273"/>
            <w:r w:rsidR="00A26296">
              <w:rPr>
                <w:rStyle w:val="Marquedecommentaire"/>
              </w:rPr>
              <w:commentReference w:id="6273"/>
            </w:r>
            <w:r w:rsidRPr="00841A35">
              <w:rPr>
                <w:rFonts w:cs="Times New Roman"/>
                <w:bCs/>
                <w:color w:val="000000" w:themeColor="text1"/>
                <w:sz w:val="16"/>
                <w:szCs w:val="16"/>
                <w:lang w:val="nb-NO"/>
              </w:rPr>
              <w:t>.(Chapter 11 Supplementary Material (11.SM))</w:t>
            </w:r>
          </w:p>
          <w:p w14:paraId="552202C1" w14:textId="77777777" w:rsidR="00D376F0" w:rsidRPr="00D424AA" w:rsidRDefault="00D376F0" w:rsidP="00D424AA">
            <w:pPr>
              <w:rPr>
                <w:rFonts w:cs="Times New Roman"/>
                <w:bCs/>
                <w:color w:val="000000" w:themeColor="text1"/>
                <w:sz w:val="16"/>
                <w:szCs w:val="16"/>
                <w:lang w:val="nb-NO"/>
              </w:rPr>
            </w:pPr>
          </w:p>
          <w:p w14:paraId="14D097A2" w14:textId="77777777" w:rsidR="00D376F0" w:rsidRPr="00D424AA" w:rsidRDefault="00D376F0" w:rsidP="00D424AA">
            <w:pPr>
              <w:rPr>
                <w:rFonts w:cs="Times New Roman"/>
                <w:bCs/>
                <w:color w:val="000000" w:themeColor="text1"/>
                <w:sz w:val="16"/>
                <w:szCs w:val="16"/>
                <w:lang w:val="nb-NO"/>
              </w:rPr>
            </w:pPr>
          </w:p>
          <w:p w14:paraId="2155DC73" w14:textId="469C78F3"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nb-NO"/>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non-robust changes in surface and column soil moisture in both summer and winter half years (CMIP6 projections)</w:t>
            </w:r>
          </w:p>
          <w:p w14:paraId="75F6DCE6" w14:textId="77777777" w:rsidR="00D376F0" w:rsidRPr="00D424AA" w:rsidRDefault="00D376F0" w:rsidP="00D424AA">
            <w:pPr>
              <w:rPr>
                <w:rFonts w:cs="Times New Roman"/>
                <w:bCs/>
                <w:color w:val="000000" w:themeColor="text1"/>
                <w:sz w:val="16"/>
                <w:szCs w:val="16"/>
                <w:lang w:val="en-GB"/>
              </w:rPr>
            </w:pPr>
          </w:p>
          <w:p w14:paraId="1A855B71" w14:textId="77777777" w:rsidR="00D376F0" w:rsidRPr="00D424AA" w:rsidRDefault="00D376F0" w:rsidP="00D424AA">
            <w:pPr>
              <w:spacing w:line="276" w:lineRule="auto"/>
              <w:rPr>
                <w:rFonts w:cs="Times New Roman"/>
                <w:sz w:val="16"/>
                <w:szCs w:val="16"/>
                <w:lang w:val="en-GB"/>
              </w:rPr>
            </w:pPr>
          </w:p>
          <w:p w14:paraId="0911C982" w14:textId="77777777" w:rsidR="00D376F0" w:rsidRPr="00D424AA" w:rsidRDefault="00D376F0" w:rsidP="00D424AA">
            <w:pPr>
              <w:rPr>
                <w:rFonts w:cs="Times New Roman"/>
                <w:bCs/>
                <w:color w:val="000000" w:themeColor="text1"/>
                <w:sz w:val="16"/>
                <w:szCs w:val="16"/>
                <w:lang w:val="en-GB"/>
              </w:rPr>
            </w:pPr>
          </w:p>
          <w:p w14:paraId="0A6C3056" w14:textId="77777777" w:rsidR="00D376F0" w:rsidRPr="00D424AA" w:rsidRDefault="00D376F0" w:rsidP="00D424AA">
            <w:pPr>
              <w:rPr>
                <w:rFonts w:cs="Times New Roman"/>
                <w:bCs/>
                <w:color w:val="000000" w:themeColor="text1"/>
                <w:sz w:val="16"/>
                <w:szCs w:val="16"/>
                <w:lang w:val="en-GB"/>
              </w:rPr>
            </w:pPr>
          </w:p>
          <w:p w14:paraId="7386F7E1" w14:textId="77777777" w:rsidR="00D376F0" w:rsidRPr="00D424AA" w:rsidRDefault="00D376F0" w:rsidP="00D424AA">
            <w:pPr>
              <w:rPr>
                <w:rFonts w:cs="Times New Roman"/>
                <w:bCs/>
                <w:color w:val="000000" w:themeColor="text1"/>
                <w:sz w:val="16"/>
                <w:szCs w:val="16"/>
                <w:lang w:val="en-GB"/>
              </w:rPr>
            </w:pPr>
          </w:p>
          <w:p w14:paraId="1BE06C20" w14:textId="77777777" w:rsidR="00D376F0" w:rsidRPr="00D424AA" w:rsidRDefault="00D376F0" w:rsidP="00D424AA">
            <w:pPr>
              <w:rPr>
                <w:rFonts w:cs="Times New Roman"/>
                <w:bCs/>
                <w:color w:val="000000" w:themeColor="text1"/>
                <w:sz w:val="16"/>
                <w:szCs w:val="16"/>
                <w:lang w:val="en-GB"/>
              </w:rPr>
            </w:pPr>
          </w:p>
        </w:tc>
        <w:tc>
          <w:tcPr>
            <w:tcW w:w="2410" w:type="dxa"/>
            <w:shd w:val="clear" w:color="auto" w:fill="D9D9D9" w:themeFill="background1" w:themeFillShade="D9"/>
            <w:tcMar>
              <w:top w:w="40" w:type="dxa"/>
              <w:left w:w="40" w:type="dxa"/>
              <w:bottom w:w="40" w:type="dxa"/>
              <w:right w:w="40" w:type="dxa"/>
            </w:tcMar>
          </w:tcPr>
          <w:p w14:paraId="0BA0C4FF" w14:textId="72327ECA"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rease or non-robust </w:t>
            </w:r>
            <w:commentRangeStart w:id="6276"/>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Kirono et al., 2020)", "manualFormatting" : "(Naumann et al., 2018; L. Xu et al., 2019; Cook et al., 2020; Kirono et al., 2020)", "plainTextFormattedCitation" : "(Naumann et al., 2018; Xu et al., 2019a; Cook et al., 2020; Kirono et al., 2020)", "previouslyFormattedCitation" : "(Naumann et al., 2018; Xu et al., 2019a; Cook et al., 2020; Kirono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Naumann et al., 2018; </w:t>
            </w:r>
            <w:del w:id="6277" w:author="Robin Matthews" w:date="2021-07-14T12:31:00Z">
              <w:r w:rsidR="00A26296" w:rsidDel="00FC4A87">
                <w:rPr>
                  <w:rFonts w:cs="Times New Roman"/>
                  <w:bCs/>
                  <w:noProof/>
                  <w:color w:val="000000" w:themeColor="text1"/>
                  <w:sz w:val="16"/>
                  <w:szCs w:val="16"/>
                  <w:lang w:val="nb-NO"/>
                </w:rPr>
                <w:delText>Xu et al., 2019a</w:delText>
              </w:r>
            </w:del>
            <w:ins w:id="6278" w:author="Robin Matthews" w:date="2021-07-14T12:31:00Z">
              <w:r w:rsidR="00FC4A87">
                <w:rPr>
                  <w:rFonts w:cs="Times New Roman"/>
                  <w:bCs/>
                  <w:noProof/>
                  <w:color w:val="000000" w:themeColor="text1"/>
                  <w:sz w:val="16"/>
                  <w:szCs w:val="16"/>
                  <w:lang w:val="nb-NO"/>
                </w:rPr>
                <w:t>L. Xu et al., 2019</w:t>
              </w:r>
            </w:ins>
            <w:r w:rsidR="00A26296">
              <w:rPr>
                <w:rFonts w:cs="Times New Roman"/>
                <w:bCs/>
                <w:noProof/>
                <w:color w:val="000000" w:themeColor="text1"/>
                <w:sz w:val="16"/>
                <w:szCs w:val="16"/>
                <w:lang w:val="nb-NO"/>
              </w:rPr>
              <w:t>; Cook et al., 2020; Kirono et al., 2020)</w:t>
            </w:r>
            <w:r w:rsidRPr="00D424AA">
              <w:rPr>
                <w:rFonts w:cs="Times New Roman"/>
                <w:bCs/>
                <w:color w:val="000000" w:themeColor="text1"/>
                <w:sz w:val="16"/>
                <w:szCs w:val="16"/>
                <w:lang w:val="en-GB"/>
              </w:rPr>
              <w:fldChar w:fldCharType="end"/>
            </w:r>
            <w:commentRangeEnd w:id="6276"/>
            <w:r w:rsidR="00A26296">
              <w:rPr>
                <w:rStyle w:val="Marquedecommentaire"/>
              </w:rPr>
              <w:commentReference w:id="6276"/>
            </w:r>
            <w:r w:rsidRPr="00841A35">
              <w:rPr>
                <w:rFonts w:cs="Times New Roman"/>
                <w:bCs/>
                <w:color w:val="000000" w:themeColor="text1"/>
                <w:sz w:val="16"/>
                <w:szCs w:val="16"/>
                <w:lang w:val="nb-NO"/>
              </w:rPr>
              <w:t>.(Chapter 11 Supplementary Material (11.SM))</w:t>
            </w:r>
          </w:p>
          <w:p w14:paraId="31B2150C" w14:textId="77777777" w:rsidR="00D376F0" w:rsidRPr="00D424AA" w:rsidRDefault="00D376F0" w:rsidP="00D424AA">
            <w:pPr>
              <w:rPr>
                <w:rFonts w:cs="Times New Roman"/>
                <w:bCs/>
                <w:color w:val="000000" w:themeColor="text1"/>
                <w:sz w:val="16"/>
                <w:szCs w:val="16"/>
                <w:lang w:val="nb-NO"/>
              </w:rPr>
            </w:pPr>
          </w:p>
          <w:p w14:paraId="17DE3FDC" w14:textId="2131F8A4"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nb-NO"/>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non-robust changes in surface and column soil moisture in both summer and winter hal</w:t>
            </w:r>
            <w:r w:rsidRPr="00D424AA">
              <w:rPr>
                <w:rFonts w:cs="Times New Roman"/>
                <w:bCs/>
                <w:color w:val="000000" w:themeColor="text1"/>
                <w:sz w:val="16"/>
                <w:szCs w:val="16"/>
                <w:lang w:val="en-GB"/>
              </w:rPr>
              <w:t>f years (CMIP6 projections)</w:t>
            </w:r>
          </w:p>
          <w:p w14:paraId="44448DE0" w14:textId="77777777" w:rsidR="00D376F0" w:rsidRPr="00D424AA" w:rsidRDefault="00D376F0" w:rsidP="00D424AA">
            <w:pPr>
              <w:rPr>
                <w:rFonts w:cs="Times New Roman"/>
                <w:bCs/>
                <w:color w:val="000000" w:themeColor="text1"/>
                <w:sz w:val="16"/>
                <w:szCs w:val="16"/>
                <w:lang w:val="en-GB"/>
              </w:rPr>
            </w:pPr>
          </w:p>
          <w:p w14:paraId="150391A2" w14:textId="02BB9C20"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Kirono et al., 2020)", "manualFormatting" : "Kirono et al. (2020)", "plainTextFormattedCitation" : "(Kirono et al., 2020)", "previouslyFormattedCitation" : "(Kirono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Kirono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Standardized soil moisture index based on surface soil moisture: drying </w:t>
            </w:r>
            <w:r w:rsidRPr="00D424AA">
              <w:rPr>
                <w:rFonts w:cs="Times New Roman"/>
                <w:bCs/>
                <w:color w:val="000000" w:themeColor="text1"/>
                <w:sz w:val="16"/>
                <w:szCs w:val="16"/>
                <w:lang w:val="en-GB"/>
              </w:rPr>
              <w:t>trend for median in CMIP5 but large intermodal spread</w:t>
            </w:r>
          </w:p>
          <w:p w14:paraId="44F6C3BA" w14:textId="77777777" w:rsidR="00D376F0" w:rsidRPr="00D424AA" w:rsidRDefault="00D376F0" w:rsidP="00D424AA">
            <w:pPr>
              <w:rPr>
                <w:rFonts w:cs="Times New Roman"/>
                <w:bCs/>
                <w:color w:val="000000" w:themeColor="text1"/>
                <w:sz w:val="16"/>
                <w:szCs w:val="16"/>
                <w:lang w:val="en-GB"/>
              </w:rPr>
            </w:pPr>
          </w:p>
          <w:p w14:paraId="49BF822C" w14:textId="77777777" w:rsidR="00D376F0" w:rsidRPr="00D424AA" w:rsidRDefault="00D376F0" w:rsidP="00D424AA">
            <w:pPr>
              <w:spacing w:line="276" w:lineRule="auto"/>
              <w:rPr>
                <w:rFonts w:cs="Times New Roman"/>
                <w:b/>
                <w:color w:val="000000" w:themeColor="text1"/>
                <w:sz w:val="16"/>
                <w:szCs w:val="16"/>
                <w:lang w:val="en-GB"/>
              </w:rPr>
            </w:pPr>
          </w:p>
        </w:tc>
        <w:tc>
          <w:tcPr>
            <w:tcW w:w="2465" w:type="dxa"/>
            <w:shd w:val="clear" w:color="auto" w:fill="D9D9D9" w:themeFill="background1" w:themeFillShade="D9"/>
            <w:tcMar>
              <w:top w:w="40" w:type="dxa"/>
              <w:left w:w="40" w:type="dxa"/>
              <w:bottom w:w="40" w:type="dxa"/>
              <w:right w:w="40" w:type="dxa"/>
            </w:tcMar>
          </w:tcPr>
          <w:p w14:paraId="52F1B663" w14:textId="074C5C7C"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rease or non-robust, </w:t>
            </w:r>
            <w:r w:rsidRPr="00D424AA">
              <w:rPr>
                <w:rFonts w:cs="Times New Roman"/>
                <w:bCs/>
                <w:color w:val="000000" w:themeColor="text1"/>
                <w:sz w:val="16"/>
                <w:szCs w:val="16"/>
                <w:lang w:val="en-GB"/>
              </w:rPr>
              <w:t>with higher increases in SPEI-PM but non-robust changes in CMIP6 soil moisture</w:t>
            </w:r>
            <w:r w:rsidRPr="00D424AA">
              <w:rPr>
                <w:rFonts w:cs="Times New Roman"/>
                <w:b/>
                <w:color w:val="000000" w:themeColor="text1"/>
                <w:sz w:val="16"/>
                <w:szCs w:val="16"/>
                <w:lang w:val="en-GB"/>
              </w:rPr>
              <w:t xml:space="preserve"> </w:t>
            </w:r>
            <w:commentRangeStart w:id="6279"/>
            <w:r w:rsidRPr="00D424AA">
              <w:rPr>
                <w:rFonts w:cs="Times New Roman"/>
                <w:bCs/>
                <w:color w:val="000000" w:themeColor="text1"/>
                <w:sz w:val="16"/>
                <w:szCs w:val="16"/>
                <w:lang w:val="en-GB"/>
              </w:rPr>
              <w:fldChar w:fldCharType="begin" w:fldLock="1"/>
            </w:r>
            <w:ins w:id="6280" w:author="Robin Matthews" w:date="2021-07-14T22:04:00Z">
              <w:r w:rsidR="008161C1">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3",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Naumann et al., 2018; Cook et al., 2020; Kirono et al., 2020; Vicente-Serrano et al., 2020a)", "manualFormatting" : "(Naumann et al., 2018; Cook et al., 2020; Kirono et al., 2020; Vicente-Serrano et al., 2020c)", "plainTextFormattedCitation" : "(Naumann et al., 2018; Cook et al., 2020; Kirono et al., 2020; Vicente-Serrano et al., 2020a)", "previouslyFormattedCitation" : "(Naumann et al., 2018; Cook et al., 2020; Kirono et al., 2020; Vicente-Serrano et al., 2020a)" }, "properties" : { "noteIndex" : 0 }, "schema" : "https://github.com/citation-style-language/schema/raw/master/csl-citation.json" }</w:instrText>
              </w:r>
            </w:ins>
            <w:del w:id="6281" w:author="Robin Matthews" w:date="2021-07-14T22:04:00Z">
              <w:r w:rsidR="00FF6231" w:rsidDel="008161C1">
                <w:rPr>
                  <w:rFonts w:cs="Times New Roman"/>
                  <w:bCs/>
                  <w:color w:val="000000" w:themeColor="text1"/>
                  <w:sz w:val="16"/>
                  <w:szCs w:val="16"/>
                  <w:lang w:val="en-GB"/>
                </w:rPr>
                <w:del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3",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w:delInstrText>
              </w:r>
              <w:r w:rsidR="00FF6231" w:rsidRPr="006A2665" w:rsidDel="008161C1">
                <w:rPr>
                  <w:rFonts w:cs="Times New Roman"/>
                  <w:bCs/>
                  <w:color w:val="000000" w:themeColor="text1"/>
                  <w:sz w:val="16"/>
                  <w:szCs w:val="16"/>
                </w:rPr>
                <w:delInstrText xml:space="preserve">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Naumann et al., 2018; Cook et al., 2020; Kirono et al., 2020; Vicente-Serrano et al., 2020a)", "plainTextFormattedCitation" : "(Naumann et al., 2018; Cook et al., 2020; Kirono et al., 2020; Vicente-Serrano et al., 2020a)", "previouslyFormattedCitation" : "(Naumann et al., 2018; Cook et al., 2020; Kirono et al., 2020;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Naumann et al., 2018; Cook et al., 2020; Kirono et al., 2020; Vicente-Serrano et al., 2020</w:t>
            </w:r>
            <w:ins w:id="6282" w:author="Robin Matthews" w:date="2021-07-14T22:04:00Z">
              <w:r w:rsidR="008161C1">
                <w:rPr>
                  <w:rFonts w:cs="Times New Roman"/>
                  <w:bCs/>
                  <w:noProof/>
                  <w:color w:val="000000" w:themeColor="text1"/>
                  <w:sz w:val="16"/>
                  <w:szCs w:val="16"/>
                  <w:lang w:val="nb-NO"/>
                </w:rPr>
                <w:t>c</w:t>
              </w:r>
            </w:ins>
            <w:del w:id="6283" w:author="Robin Matthews" w:date="2021-07-14T22:04:00Z">
              <w:r w:rsidR="00A26296" w:rsidDel="008161C1">
                <w:rPr>
                  <w:rFonts w:cs="Times New Roman"/>
                  <w:bCs/>
                  <w:noProof/>
                  <w:color w:val="000000" w:themeColor="text1"/>
                  <w:sz w:val="16"/>
                  <w:szCs w:val="16"/>
                  <w:lang w:val="nb-NO"/>
                </w:rPr>
                <w:delText>a</w:delText>
              </w:r>
            </w:del>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6279"/>
            <w:r w:rsidR="00A26296">
              <w:rPr>
                <w:rStyle w:val="Marquedecommentaire"/>
              </w:rPr>
              <w:commentReference w:id="6279"/>
            </w:r>
            <w:r w:rsidRPr="00841A35">
              <w:rPr>
                <w:rFonts w:cs="Times New Roman"/>
                <w:bCs/>
                <w:color w:val="000000" w:themeColor="text1"/>
                <w:sz w:val="16"/>
                <w:szCs w:val="16"/>
                <w:lang w:val="nb-NO"/>
              </w:rPr>
              <w:t>(Chapter 11 Supplementary Material (11.SM)).</w:t>
            </w:r>
          </w:p>
          <w:p w14:paraId="1DEEDD17" w14:textId="77777777" w:rsidR="00D376F0" w:rsidRPr="00D424AA" w:rsidRDefault="00D376F0" w:rsidP="00D424AA">
            <w:pPr>
              <w:rPr>
                <w:rFonts w:cs="Times New Roman"/>
                <w:bCs/>
                <w:color w:val="000000" w:themeColor="text1"/>
                <w:sz w:val="16"/>
                <w:szCs w:val="16"/>
                <w:lang w:val="nb-NO"/>
              </w:rPr>
            </w:pPr>
          </w:p>
          <w:p w14:paraId="6FA48F1F" w14:textId="68229957"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non-robust changes in surface and column soil moisture in both summer and winter half years (CMIP6 projections)</w:t>
            </w:r>
          </w:p>
          <w:p w14:paraId="17139B50" w14:textId="77777777" w:rsidR="00D376F0" w:rsidRPr="00D424AA" w:rsidRDefault="00D376F0" w:rsidP="00D424AA">
            <w:pPr>
              <w:rPr>
                <w:rFonts w:cs="Times New Roman"/>
                <w:bCs/>
                <w:color w:val="000000" w:themeColor="text1"/>
                <w:sz w:val="16"/>
                <w:szCs w:val="16"/>
                <w:lang w:val="en-GB"/>
              </w:rPr>
            </w:pPr>
          </w:p>
          <w:p w14:paraId="663A1A10" w14:textId="1356D2BB" w:rsidR="00D376F0" w:rsidRPr="00D424AA" w:rsidRDefault="00D376F0" w:rsidP="00D424AA">
            <w:pPr>
              <w:rPr>
                <w:rFonts w:cs="Times New Roman"/>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Kirono et al., 2020)", "manualFormatting" : "Kirono et al. (2020)", "plainTextFormattedCitation" : "(Kirono et al., 2020)", "previouslyFormattedCitation" : "(Kirono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Kirono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Standardized soil moisture index based on surface soil moisture : drying trend for median in CMIP5, but larger inter-model spread</w:t>
            </w:r>
          </w:p>
        </w:tc>
      </w:tr>
      <w:tr w:rsidR="00D376F0" w:rsidRPr="00F1665C" w14:paraId="68CF353E" w14:textId="77777777" w:rsidTr="00723657">
        <w:trPr>
          <w:trHeight w:val="536"/>
        </w:trPr>
        <w:tc>
          <w:tcPr>
            <w:tcW w:w="846" w:type="dxa"/>
            <w:vMerge/>
          </w:tcPr>
          <w:p w14:paraId="425B7F85" w14:textId="77777777" w:rsidR="00D376F0" w:rsidRPr="00D424AA" w:rsidRDefault="00D376F0" w:rsidP="00D424AA">
            <w:pPr>
              <w:rPr>
                <w:rFonts w:cs="Times New Roman"/>
                <w:color w:val="000000" w:themeColor="text1"/>
                <w:sz w:val="16"/>
                <w:szCs w:val="16"/>
                <w:lang w:val="en-GB"/>
              </w:rPr>
            </w:pPr>
          </w:p>
        </w:tc>
        <w:tc>
          <w:tcPr>
            <w:tcW w:w="709" w:type="dxa"/>
          </w:tcPr>
          <w:p w14:paraId="4B37F11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409" w:type="dxa"/>
            <w:tcBorders>
              <w:bottom w:val="single" w:sz="4" w:space="0" w:color="auto"/>
            </w:tcBorders>
            <w:shd w:val="clear" w:color="auto" w:fill="D9D9D9" w:themeFill="background1" w:themeFillShade="D9"/>
          </w:tcPr>
          <w:p w14:paraId="3C2844FD" w14:textId="77777777" w:rsidR="00D376F0" w:rsidRPr="00D424AA"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w:t>
            </w:r>
            <w:r w:rsidRPr="00D424AA">
              <w:rPr>
                <w:rFonts w:cs="Times New Roman"/>
                <w:color w:val="000000" w:themeColor="text1"/>
                <w:sz w:val="16"/>
                <w:szCs w:val="16"/>
                <w:lang w:val="en-GB"/>
              </w:rPr>
              <w:t xml:space="preserve">because of </w:t>
            </w:r>
            <w:r w:rsidRPr="00D424AA">
              <w:rPr>
                <w:rFonts w:cs="Times New Roman"/>
                <w:b/>
                <w:bCs/>
                <w:color w:val="000000" w:themeColor="text1"/>
                <w:sz w:val="16"/>
                <w:szCs w:val="16"/>
                <w:lang w:val="en-GB"/>
              </w:rPr>
              <w:t>lack of data and studies</w:t>
            </w:r>
          </w:p>
        </w:tc>
        <w:tc>
          <w:tcPr>
            <w:tcW w:w="1701" w:type="dxa"/>
            <w:tcBorders>
              <w:bottom w:val="single" w:sz="4" w:space="0" w:color="auto"/>
            </w:tcBorders>
            <w:shd w:val="clear" w:color="auto" w:fill="D9D9D9" w:themeFill="background1" w:themeFillShade="D9"/>
          </w:tcPr>
          <w:p w14:paraId="6FEB64A4" w14:textId="77777777" w:rsidR="00D376F0" w:rsidRPr="00D424AA"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 </w:t>
            </w:r>
            <w:r w:rsidRPr="00D424AA">
              <w:rPr>
                <w:rFonts w:cs="Times New Roman"/>
                <w:color w:val="000000" w:themeColor="text1"/>
                <w:sz w:val="16"/>
                <w:szCs w:val="16"/>
                <w:lang w:val="en-GB"/>
              </w:rPr>
              <w:t>because of lack of data and studies</w:t>
            </w:r>
          </w:p>
        </w:tc>
        <w:tc>
          <w:tcPr>
            <w:tcW w:w="2410" w:type="dxa"/>
            <w:tcBorders>
              <w:bottom w:val="single" w:sz="4" w:space="0" w:color="auto"/>
            </w:tcBorders>
            <w:shd w:val="clear" w:color="auto" w:fill="D9D9D9" w:themeFill="background1" w:themeFillShade="D9"/>
            <w:tcMar>
              <w:top w:w="40" w:type="dxa"/>
              <w:left w:w="40" w:type="dxa"/>
              <w:bottom w:w="40" w:type="dxa"/>
              <w:right w:w="40" w:type="dxa"/>
            </w:tcMar>
          </w:tcPr>
          <w:p w14:paraId="3480D367" w14:textId="38DB35EC" w:rsidR="00D376F0" w:rsidRPr="006A2665" w:rsidRDefault="00D376F0" w:rsidP="00D424AA">
            <w:pPr>
              <w:rPr>
                <w:rFonts w:cs="Times New Roman"/>
                <w:b/>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410" w:type="dxa"/>
            <w:shd w:val="clear" w:color="auto" w:fill="D9D9D9" w:themeFill="background1" w:themeFillShade="D9"/>
            <w:tcMar>
              <w:top w:w="40" w:type="dxa"/>
              <w:left w:w="40" w:type="dxa"/>
              <w:bottom w:w="40" w:type="dxa"/>
              <w:right w:w="40" w:type="dxa"/>
            </w:tcMar>
          </w:tcPr>
          <w:p w14:paraId="4D3AD894" w14:textId="4795051B" w:rsidR="00D376F0" w:rsidRPr="006A2665" w:rsidRDefault="00D376F0" w:rsidP="00D424AA">
            <w:pPr>
              <w:rPr>
                <w:rFonts w:cs="Times New Roman"/>
                <w:b/>
                <w:color w:val="000000" w:themeColor="text1"/>
                <w:sz w:val="16"/>
                <w:szCs w:val="16"/>
                <w:lang w:val="en-GB"/>
              </w:rPr>
            </w:pPr>
            <w:r w:rsidRPr="006A2665">
              <w:rPr>
                <w:rFonts w:cs="Times New Roman"/>
                <w:b/>
                <w:i/>
                <w:iCs/>
                <w:color w:val="000000" w:themeColor="text1"/>
                <w:sz w:val="16"/>
                <w:szCs w:val="16"/>
                <w:lang w:val="en-GB"/>
              </w:rPr>
              <w:t>Low confidence</w:t>
            </w:r>
            <w:r w:rsidRPr="006A2665">
              <w:rPr>
                <w:rFonts w:cs="Times New Roman"/>
                <w:b/>
                <w:color w:val="000000" w:themeColor="text1"/>
                <w:sz w:val="16"/>
                <w:szCs w:val="16"/>
                <w:lang w:val="en-GB"/>
              </w:rPr>
              <w:t xml:space="preserve">: Limited evidence </w:t>
            </w:r>
            <w:r w:rsidRPr="006A2665">
              <w:rPr>
                <w:rFonts w:cs="Times New Roman"/>
                <w:bCs/>
                <w:color w:val="000000" w:themeColor="text1"/>
                <w:sz w:val="16"/>
                <w:szCs w:val="16"/>
                <w:lang w:val="en-GB"/>
              </w:rPr>
              <w:t>and generally</w:t>
            </w:r>
            <w:r w:rsidRPr="006A2665">
              <w:rPr>
                <w:rFonts w:cs="Times New Roman"/>
                <w:b/>
                <w:color w:val="000000" w:themeColor="text1"/>
                <w:sz w:val="16"/>
                <w:szCs w:val="16"/>
                <w:lang w:val="en-GB"/>
              </w:rPr>
              <w:t xml:space="preserve"> non-robust </w:t>
            </w:r>
            <w:r w:rsidRPr="006A2665">
              <w:rPr>
                <w:rFonts w:cs="Times New Roman"/>
                <w:bCs/>
                <w:color w:val="000000" w:themeColor="text1"/>
                <w:sz w:val="16"/>
                <w:szCs w:val="16"/>
                <w:lang w:val="en-GB"/>
              </w:rPr>
              <w:t>change in two studies</w:t>
            </w:r>
            <w:r w:rsidRPr="006A2665">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sidRPr="006A2665">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w:instrText>
            </w:r>
            <w:r w:rsidR="00FF6231">
              <w:rPr>
                <w:rFonts w:cs="Times New Roman"/>
                <w:b/>
                <w:color w:val="000000" w:themeColor="text1"/>
                <w:sz w:val="16"/>
                <w:szCs w:val="16"/>
              </w:rPr>
              <w:instrText>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w:instrText>
            </w:r>
            <w:r w:rsidR="00FF6231" w:rsidRPr="006A2665">
              <w:rPr>
                <w:rFonts w:cs="Times New Roman"/>
                <w:b/>
                <w:color w:val="000000" w:themeColor="text1"/>
                <w:sz w:val="16"/>
                <w:szCs w:val="16"/>
                <w:lang w:val="en-GB"/>
              </w:rPr>
              <w:instrText>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 Cook et al., 2020)</w:t>
            </w:r>
            <w:r w:rsidRPr="00D424AA">
              <w:rPr>
                <w:rFonts w:cs="Times New Roman"/>
                <w:b/>
                <w:color w:val="000000" w:themeColor="text1"/>
                <w:sz w:val="16"/>
                <w:szCs w:val="16"/>
                <w:lang w:val="en-GB"/>
              </w:rPr>
              <w:fldChar w:fldCharType="end"/>
            </w:r>
          </w:p>
        </w:tc>
        <w:tc>
          <w:tcPr>
            <w:tcW w:w="2465" w:type="dxa"/>
            <w:shd w:val="clear" w:color="auto" w:fill="D9D9D9" w:themeFill="background1" w:themeFillShade="D9"/>
            <w:tcMar>
              <w:top w:w="40" w:type="dxa"/>
              <w:left w:w="40" w:type="dxa"/>
              <w:bottom w:w="40" w:type="dxa"/>
              <w:right w:w="40" w:type="dxa"/>
            </w:tcMar>
          </w:tcPr>
          <w:p w14:paraId="65938E83" w14:textId="642EC339" w:rsidR="00D376F0" w:rsidRPr="006A2665" w:rsidRDefault="00D376F0" w:rsidP="00D424AA">
            <w:pPr>
              <w:rPr>
                <w:rFonts w:cs="Times New Roman"/>
                <w:bCs/>
                <w:color w:val="000000" w:themeColor="text1"/>
                <w:sz w:val="16"/>
                <w:szCs w:val="16"/>
                <w:lang w:val="en-GB"/>
              </w:rPr>
            </w:pPr>
            <w:r w:rsidRPr="006A2665">
              <w:rPr>
                <w:rFonts w:cs="Times New Roman"/>
                <w:b/>
                <w:i/>
                <w:iCs/>
                <w:color w:val="000000" w:themeColor="text1"/>
                <w:sz w:val="16"/>
                <w:szCs w:val="16"/>
                <w:lang w:val="en-GB"/>
              </w:rPr>
              <w:t>Low confidence</w:t>
            </w:r>
            <w:r w:rsidRPr="006A2665">
              <w:rPr>
                <w:rFonts w:cs="Times New Roman"/>
                <w:b/>
                <w:color w:val="000000" w:themeColor="text1"/>
                <w:sz w:val="16"/>
                <w:szCs w:val="16"/>
                <w:lang w:val="en-GB"/>
              </w:rPr>
              <w:t xml:space="preserve">: Non-robust changes </w:t>
            </w:r>
            <w:r w:rsidRPr="006A2665">
              <w:rPr>
                <w:rFonts w:cs="Times New Roman"/>
                <w:bCs/>
                <w:color w:val="000000" w:themeColor="text1"/>
                <w:sz w:val="16"/>
                <w:szCs w:val="16"/>
                <w:lang w:val="en-GB"/>
              </w:rPr>
              <w:t xml:space="preserve">or </w:t>
            </w:r>
            <w:r w:rsidRPr="006A2665">
              <w:rPr>
                <w:rFonts w:cs="Times New Roman"/>
                <w:b/>
                <w:color w:val="000000" w:themeColor="text1"/>
                <w:sz w:val="16"/>
                <w:szCs w:val="16"/>
                <w:lang w:val="en-GB"/>
              </w:rPr>
              <w:t xml:space="preserve">high model disagreement  </w:t>
            </w:r>
            <w:r w:rsidRPr="00D424AA">
              <w:rPr>
                <w:rFonts w:cs="Times New Roman"/>
                <w:b/>
                <w:color w:val="000000" w:themeColor="text1"/>
                <w:sz w:val="16"/>
                <w:szCs w:val="16"/>
                <w:lang w:val="en-GB"/>
              </w:rPr>
              <w:fldChar w:fldCharType="begin" w:fldLock="1"/>
            </w:r>
            <w:r w:rsidR="00FF6231" w:rsidRPr="006A2665">
              <w:rPr>
                <w:rFonts w:cs="Times New Roman"/>
                <w:b/>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w:instrText>
            </w:r>
            <w:r w:rsidR="00FF6231">
              <w:rPr>
                <w:rFonts w:cs="Times New Roman"/>
                <w:b/>
                <w:color w:val="000000" w:themeColor="text1"/>
                <w:sz w:val="16"/>
                <w:szCs w:val="16"/>
              </w:rPr>
              <w:instrText>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2",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w:instrText>
            </w:r>
            <w:r w:rsidR="00FF6231" w:rsidRPr="006A2665">
              <w:rPr>
                <w:rFonts w:cs="Times New Roman"/>
                <w:b/>
                <w:color w:val="000000" w:themeColor="text1"/>
                <w:sz w:val="16"/>
                <w:szCs w:val="16"/>
                <w:lang w:val="en-GB"/>
              </w:rPr>
              <w:instrText>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Giuntoli et al., 2015; Touma et al., 2015; Cook et al., 2020)", "plainTextFormattedCitation" : "(Giuntoli et al., 2015; Touma et al., 2015; Cook et al., 2020)", "previouslyFormattedCitation" : "(Giuntoli et al., 2015; Touma et al., 2015; Cook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Giuntoli et al., 2015; Touma et al., 2015; Cook et al., 2020)</w:t>
            </w:r>
            <w:r w:rsidRPr="00D424AA">
              <w:rPr>
                <w:rFonts w:cs="Times New Roman"/>
                <w:b/>
                <w:color w:val="000000" w:themeColor="text1"/>
                <w:sz w:val="16"/>
                <w:szCs w:val="16"/>
                <w:lang w:val="en-GB"/>
              </w:rPr>
              <w:fldChar w:fldCharType="end"/>
            </w:r>
          </w:p>
        </w:tc>
      </w:tr>
      <w:tr w:rsidR="00D376F0" w:rsidRPr="00F1665C" w14:paraId="519576D4" w14:textId="77777777" w:rsidTr="00723657">
        <w:trPr>
          <w:trHeight w:val="537"/>
        </w:trPr>
        <w:tc>
          <w:tcPr>
            <w:tcW w:w="846" w:type="dxa"/>
            <w:vMerge w:val="restart"/>
          </w:tcPr>
          <w:p w14:paraId="703A7CD0" w14:textId="77777777" w:rsidR="00D376F0" w:rsidRPr="006A2665" w:rsidRDefault="00D376F0" w:rsidP="00841A35">
            <w:pPr>
              <w:rPr>
                <w:rFonts w:cs="Times New Roman"/>
                <w:color w:val="000000" w:themeColor="text1"/>
                <w:sz w:val="16"/>
                <w:szCs w:val="16"/>
                <w:lang w:val="en-GB"/>
              </w:rPr>
            </w:pPr>
            <w:r w:rsidRPr="006A2665">
              <w:rPr>
                <w:rFonts w:cs="Times New Roman"/>
                <w:color w:val="000000" w:themeColor="text1"/>
                <w:sz w:val="16"/>
                <w:szCs w:val="16"/>
                <w:lang w:val="en-GB"/>
              </w:rPr>
              <w:t>Central Australia (CAU)</w:t>
            </w:r>
          </w:p>
        </w:tc>
        <w:tc>
          <w:tcPr>
            <w:tcW w:w="709" w:type="dxa"/>
          </w:tcPr>
          <w:p w14:paraId="0ED329FB" w14:textId="77777777" w:rsidR="00D376F0" w:rsidRPr="006A266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MET</w:t>
            </w:r>
          </w:p>
        </w:tc>
        <w:tc>
          <w:tcPr>
            <w:tcW w:w="2409" w:type="dxa"/>
            <w:tcBorders>
              <w:top w:val="single" w:sz="4" w:space="0" w:color="auto"/>
            </w:tcBorders>
            <w:shd w:val="clear" w:color="auto" w:fill="DEEBF7"/>
          </w:tcPr>
          <w:p w14:paraId="55FE43BF" w14:textId="4B58F0ED" w:rsidR="00D376F0" w:rsidRPr="00D424AA" w:rsidRDefault="00D376F0" w:rsidP="00D424AA">
            <w:pPr>
              <w:rPr>
                <w:rFonts w:cs="Times New Roman"/>
                <w:color w:val="000000" w:themeColor="text1"/>
                <w:sz w:val="16"/>
                <w:szCs w:val="16"/>
                <w:lang w:val="en-GB"/>
              </w:rPr>
            </w:pPr>
            <w:r w:rsidRPr="006A2665">
              <w:rPr>
                <w:rFonts w:cs="Times New Roman"/>
                <w:b/>
                <w:bCs/>
                <w:i/>
                <w:iCs/>
                <w:color w:val="000000" w:themeColor="text1"/>
                <w:sz w:val="16"/>
                <w:szCs w:val="16"/>
                <w:lang w:val="en-GB"/>
              </w:rPr>
              <w:t>Medium confidence</w:t>
            </w:r>
            <w:r w:rsidRPr="006A2665">
              <w:rPr>
                <w:rFonts w:cs="Times New Roman"/>
                <w:color w:val="000000" w:themeColor="text1"/>
                <w:sz w:val="16"/>
                <w:szCs w:val="16"/>
                <w:lang w:val="en-GB"/>
              </w:rPr>
              <w:t xml:space="preserve">: </w:t>
            </w:r>
            <w:r w:rsidRPr="006A2665">
              <w:rPr>
                <w:rFonts w:cs="Times New Roman"/>
                <w:b/>
                <w:bCs/>
                <w:color w:val="000000" w:themeColor="text1"/>
                <w:sz w:val="16"/>
                <w:szCs w:val="16"/>
                <w:lang w:val="en-GB"/>
              </w:rPr>
              <w:t>decrease</w:t>
            </w:r>
            <w:r w:rsidRPr="006A2665">
              <w:rPr>
                <w:rFonts w:cs="Times New Roman"/>
                <w:color w:val="000000" w:themeColor="text1"/>
                <w:sz w:val="16"/>
                <w:szCs w:val="16"/>
                <w:lang w:val="en-GB"/>
              </w:rPr>
              <w:t xml:space="preserve"> in the frequency/i</w:t>
            </w:r>
            <w:r w:rsidRPr="00D424AA">
              <w:rPr>
                <w:rFonts w:cs="Times New Roman"/>
                <w:color w:val="000000" w:themeColor="text1"/>
                <w:sz w:val="16"/>
                <w:szCs w:val="16"/>
                <w:lang w:val="en-GB"/>
              </w:rPr>
              <w:t xml:space="preserve">ntensity of drought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1",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id" : "ITEM-2",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2",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3",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3",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4", "itemData" : { "DOI" : "10.1002/joc.3887", "ISSN" : "10970088", "abstract" : "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and actual evapotranspiration (ETa) methods and different options on the resulting SPEI series by use of observational and global gridded data. The results indicate that the equation used to calculate ET0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 \u00a9 2013 Royal Meteorological Society.", "author" : [ { "dropping-particle" : "", "family" : "Beguer\u00eda", "given" : "S.", "non-dropping-particle" : "", "parse-names" : false, "suffix" : "" }, { "dropping-particle" : "", "family" : "Vicente-Serrano", "given" : "S.M.", "non-dropping-particle" : "", "parse-names" : false, "suffix" : "" }, { "dropping-particle" : "", "family" : "Reig", "given" : "F.", "non-dropping-particle" : "", "parse-names" : false, "suffix" : "" }, { "dropping-particle" : "", "family" : "Latorre", "given" : "B.", "non-dropping-particle" : "", "parse-names" : false, "suffix" : "" } ], "container-title" : "International Journal of Climatology", "id" : "ITEM-4", "issue" : "10", "issued" : { "date-parts" : [ [ "2014" ] ] }, "title" : "Standardized precipitation evapotranspiration index (SPEI) revisited: Parameter fitting, evapotranspiration models, tools, datasets and drought monitoring", "translator" : [ { "dropping-particle" : "", "family" : "S1450", "given" : "", "non-dropping-particle" : "", "parse-names" : false, "suffix" : "" } ], "type" : "article-journal", "volume" : "34" }, "uris" : [ "http://www.mendeley.com/documents/?uuid=ac65b1a9-0276-48bd-9fb1-d959b068593a" ] }, { "id" : "ITEM-5",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5",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6", "itemData" : { "author" : [ { "dropping-particle" : "V", "family" : "Alexander", "given" : "Lisa", "non-dropping-particle" : "", "parse-names" : false, "suffix" : "" }, { "dropping-particle" : "", "family" : "Arblaster", "given" : "Julie M", "non-dropping-particle" : "", "parse-names" : false, "suffix" : "" } ], "container-title" : "Weather and Climate Extremes", "id" : "ITEM-6",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Gallant et al., 2013; Beguer\u00eda et al., 2014; Delworth and Zeng, 2014; Greve et al., 2014; Alexander and Arblaster, 2017; Knutson and Zeng, 2018)", "plainTextFormattedCitation" : "(Gallant et al., 2013; Beguer\u00eda et al., 2014; Delworth and Zeng, 2014; Greve et al., 2014; Alexander and Arblaster, 2017; Knutson and Zeng, 2018)", "previouslyFormattedCitation" : "(Gallant et al., 2013; Beguer\u00eda et al., 2014; Delworth and Zeng, 2014; Greve et al., 2014; Alexander and Arblaster, 2017; Knutson and Zeng,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allant et al., 2013; Beguería et al., 2014; Delworth and Zeng, 2014; Greve et al., 2014; Alexander and Arblaster, 2017; Knutson and Zeng,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1701" w:type="dxa"/>
            <w:tcBorders>
              <w:top w:val="single" w:sz="4" w:space="0" w:color="auto"/>
            </w:tcBorders>
            <w:shd w:val="clear" w:color="auto" w:fill="D9D9D9" w:themeFill="background1" w:themeFillShade="D9"/>
          </w:tcPr>
          <w:p w14:paraId="1679CDC2" w14:textId="0C9D75F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w:t>
            </w:r>
            <w:r w:rsidRPr="00D424AA">
              <w:rPr>
                <w:rFonts w:cs="Times New Roman"/>
                <w:color w:val="000000" w:themeColor="text1"/>
                <w:sz w:val="16"/>
                <w:szCs w:val="16"/>
                <w:lang w:val="en-GB"/>
              </w:rPr>
              <w:t xml:space="preserve">in attribu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2",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mendeley" : { "formattedCitation" : "(Delworth and Zeng, 2014; Knutson and Zeng, 2018)", "plainTextFormattedCitation" : "(Delworth and Zeng, 2014; Knutson and Zeng, 2018)", "previouslyFormattedCitation" : "(Delworth and Zeng, 2014; Knutson and Zeng,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elworth and Zeng, 2014; Knutson and Zeng,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p w14:paraId="59D73702" w14:textId="77777777" w:rsidR="00D376F0" w:rsidRPr="00D424AA" w:rsidRDefault="00D376F0" w:rsidP="00D424AA">
            <w:pPr>
              <w:rPr>
                <w:rFonts w:cs="Times New Roman"/>
                <w:color w:val="000000" w:themeColor="text1"/>
                <w:sz w:val="16"/>
                <w:szCs w:val="16"/>
                <w:lang w:val="en-GB"/>
              </w:rPr>
            </w:pPr>
          </w:p>
          <w:p w14:paraId="30663606" w14:textId="77777777" w:rsidR="00D376F0" w:rsidRPr="00D424AA" w:rsidRDefault="00D376F0" w:rsidP="00D424AA">
            <w:pPr>
              <w:rPr>
                <w:rFonts w:cs="Times New Roman"/>
                <w:color w:val="000000" w:themeColor="text1"/>
                <w:sz w:val="16"/>
                <w:szCs w:val="16"/>
                <w:lang w:val="en-GB"/>
              </w:rPr>
            </w:pPr>
          </w:p>
        </w:tc>
        <w:tc>
          <w:tcPr>
            <w:tcW w:w="2410" w:type="dxa"/>
            <w:tcBorders>
              <w:top w:val="single" w:sz="4" w:space="0" w:color="auto"/>
            </w:tcBorders>
            <w:shd w:val="clear" w:color="auto" w:fill="D9D9D9" w:themeFill="background1" w:themeFillShade="D9"/>
            <w:tcMar>
              <w:top w:w="40" w:type="dxa"/>
              <w:left w:w="40" w:type="dxa"/>
              <w:bottom w:w="40" w:type="dxa"/>
              <w:right w:w="40" w:type="dxa"/>
            </w:tcMar>
          </w:tcPr>
          <w:p w14:paraId="5C33460A" w14:textId="4FEB53F1"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Inconsistent or non-robust</w:t>
            </w:r>
            <w:r w:rsidRPr="00D424AA">
              <w:rPr>
                <w:rFonts w:cs="Times New Roman"/>
                <w:bCs/>
                <w:color w:val="000000" w:themeColor="text1"/>
                <w:sz w:val="16"/>
                <w:szCs w:val="16"/>
                <w:lang w:val="en-GB"/>
              </w:rPr>
              <w:t xml:space="preserve"> changes in meteorological drought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author" : [ { "dropping-particle" : "V", "family" : "Alexander", "given" : "Lisa", "non-dropping-particle" : "", "parse-names" : false, "suffix" : "" }, { "dropping-particle" : "", "family" : "Arblaster", "given" : "Julie M", "non-dropping-particle" : "", "parse-names" : false, "suffix" : "" } ], "container-title" : "Weather and Climate Extremes", "id" : "ITEM-2",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Alexander and Arblaster, 2017; Kirono et al., 2020; Spinoni et al., 2020)", "plainTextFormattedCitation" : "(Alexander and Arblaster, 2017; Kirono et al., 2020; Spinoni et al., 2020)", "previouslyFormattedCitation" : "(Alexander and Arblaster, 2017; Kirono et al.,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Kirono et al.,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p w14:paraId="3612E0E0" w14:textId="77777777" w:rsidR="00D376F0" w:rsidRPr="00D424AA" w:rsidRDefault="00D376F0" w:rsidP="00D424AA">
            <w:pPr>
              <w:rPr>
                <w:rFonts w:cs="Times New Roman"/>
                <w:bCs/>
                <w:color w:val="000000" w:themeColor="text1"/>
                <w:sz w:val="16"/>
                <w:szCs w:val="16"/>
                <w:lang w:val="en-GB"/>
              </w:rPr>
            </w:pPr>
          </w:p>
          <w:p w14:paraId="0D49B2CA" w14:textId="2AAEA796" w:rsidR="00D376F0" w:rsidRPr="006A2665"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Tendency to increasing SPI-based drought in CMIP6, but to decreasing SPI-based drought in CORDEX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pinoni et al., 2020)</w:t>
            </w:r>
            <w:r w:rsidRPr="00D424AA">
              <w:rPr>
                <w:rFonts w:cs="Times New Roman"/>
                <w:bCs/>
                <w:color w:val="000000" w:themeColor="text1"/>
                <w:sz w:val="16"/>
                <w:szCs w:val="16"/>
                <w:lang w:val="en-GB"/>
              </w:rPr>
              <w:fldChar w:fldCharType="end"/>
            </w:r>
          </w:p>
          <w:p w14:paraId="5F5CB8D0" w14:textId="77777777" w:rsidR="00D376F0" w:rsidRPr="006A2665" w:rsidRDefault="00D376F0" w:rsidP="00D424AA">
            <w:pPr>
              <w:rPr>
                <w:rFonts w:cs="Times New Roman"/>
                <w:bCs/>
                <w:color w:val="000000" w:themeColor="text1"/>
                <w:sz w:val="16"/>
                <w:szCs w:val="16"/>
                <w:lang w:val="en-GB"/>
              </w:rPr>
            </w:pPr>
          </w:p>
          <w:p w14:paraId="032ADDB5" w14:textId="77777777" w:rsidR="00D376F0" w:rsidRPr="006A2665" w:rsidRDefault="00D376F0" w:rsidP="00D424AA">
            <w:pPr>
              <w:rPr>
                <w:rFonts w:cs="Times New Roman"/>
                <w:bCs/>
                <w:color w:val="000000" w:themeColor="text1"/>
                <w:sz w:val="16"/>
                <w:szCs w:val="16"/>
                <w:lang w:val="en-GB"/>
              </w:rPr>
            </w:pPr>
          </w:p>
          <w:p w14:paraId="1E880993" w14:textId="77777777" w:rsidR="00D376F0" w:rsidRPr="006A2665" w:rsidRDefault="00D376F0" w:rsidP="00D424AA">
            <w:pPr>
              <w:spacing w:line="276" w:lineRule="auto"/>
              <w:rPr>
                <w:rFonts w:cs="Times New Roman"/>
                <w:color w:val="000000" w:themeColor="text1"/>
                <w:sz w:val="16"/>
                <w:szCs w:val="16"/>
                <w:lang w:val="en-GB"/>
              </w:rPr>
            </w:pPr>
          </w:p>
        </w:tc>
        <w:tc>
          <w:tcPr>
            <w:tcW w:w="2410" w:type="dxa"/>
            <w:shd w:val="clear" w:color="auto" w:fill="D9D9D9" w:themeFill="background1" w:themeFillShade="D9"/>
            <w:tcMar>
              <w:top w:w="40" w:type="dxa"/>
              <w:left w:w="40" w:type="dxa"/>
              <w:bottom w:w="40" w:type="dxa"/>
              <w:right w:w="40" w:type="dxa"/>
            </w:tcMar>
          </w:tcPr>
          <w:p w14:paraId="63E4154F" w14:textId="40F60705" w:rsidR="00D376F0" w:rsidRPr="00D424AA" w:rsidRDefault="00D376F0" w:rsidP="00D424AA">
            <w:pPr>
              <w:rPr>
                <w:rFonts w:cs="Times New Roman"/>
                <w:bCs/>
                <w:color w:val="000000" w:themeColor="text1"/>
                <w:sz w:val="16"/>
                <w:szCs w:val="16"/>
                <w:lang w:val="en-GB"/>
              </w:rPr>
            </w:pPr>
            <w:r w:rsidRPr="006A2665">
              <w:rPr>
                <w:rFonts w:cs="Times New Roman"/>
                <w:b/>
                <w:i/>
                <w:iCs/>
                <w:color w:val="000000" w:themeColor="text1"/>
                <w:sz w:val="16"/>
                <w:szCs w:val="16"/>
                <w:lang w:val="en-GB"/>
              </w:rPr>
              <w:t>Low confidence</w:t>
            </w:r>
            <w:r w:rsidRPr="006A2665">
              <w:rPr>
                <w:rFonts w:cs="Times New Roman"/>
                <w:b/>
                <w:color w:val="000000" w:themeColor="text1"/>
                <w:sz w:val="16"/>
                <w:szCs w:val="16"/>
                <w:lang w:val="en-GB"/>
              </w:rPr>
              <w:t>: Inconsistent or non-robust</w:t>
            </w:r>
            <w:r w:rsidRPr="006A2665">
              <w:rPr>
                <w:rFonts w:cs="Times New Roman"/>
                <w:bCs/>
                <w:color w:val="000000" w:themeColor="text1"/>
                <w:sz w:val="16"/>
                <w:szCs w:val="16"/>
                <w:lang w:val="en-GB"/>
              </w:rPr>
              <w:t xml:space="preserve"> changes in meteorological droughts </w:t>
            </w:r>
            <w:r w:rsidRPr="00D424AA">
              <w:rPr>
                <w:rFonts w:cs="Times New Roman"/>
                <w:bCs/>
                <w:color w:val="000000" w:themeColor="text1"/>
                <w:sz w:val="16"/>
                <w:szCs w:val="16"/>
                <w:lang w:val="en-GB"/>
              </w:rPr>
              <w:fldChar w:fldCharType="begin" w:fldLock="1"/>
            </w:r>
            <w:r w:rsidR="00FF6231" w:rsidRPr="006A2665">
              <w:rPr>
                <w:rFonts w:cs="Times New Roman"/>
                <w:bCs/>
                <w:color w:val="000000" w:themeColor="text1"/>
                <w:sz w:val="16"/>
                <w:szCs w:val="16"/>
                <w:lang w:val="en-GB"/>
              </w:rPr>
              <w:instrText xml:space="preserve">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w:instrText>
            </w:r>
            <w:r w:rsidR="00FF6231">
              <w:rPr>
                <w:rFonts w:cs="Times New Roman"/>
                <w:bCs/>
                <w:color w:val="000000" w:themeColor="text1"/>
                <w:sz w:val="16"/>
                <w:szCs w:val="16"/>
              </w:rPr>
              <w:instrText>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author" : [ { "dropping-particle" : "V", "family" : "Alexander", "given" : "Lisa", "non-dropping-particle" : "", "parse-names" : false, "suffix" : "" }, { "dropping-particle" : "", "family" : "Arblaster", "given" : "Julie M", "non-dropping-particle" : "", "parse-names" : false, "suffix" : "" } ], "container-title" : "Weather and Climate Extremes", "id" : "ITEM-2",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w:instrText>
            </w:r>
            <w:r w:rsidR="00FF6231" w:rsidRPr="006A2665">
              <w:rPr>
                <w:rFonts w:cs="Times New Roman"/>
                <w:bCs/>
                <w:color w:val="000000" w:themeColor="text1"/>
                <w:sz w:val="16"/>
                <w:szCs w:val="16"/>
                <w:lang w:val="en-GB"/>
              </w:rPr>
              <w:instrText xml:space="preserve">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Alexander and Arblaster, 2017; Kirono et al., 2020; Spinoni et al., 2020)", "plainTextFormattedCitation" : "(Alexander and Arblaster, 2017; Kirono et al., 2020; Spinoni et al., 2020)", "previouslyFormattedCitation" : "(Alexander and Arblaster, 2017; Kirono et al.,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Kirono et al.,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w:t>
            </w:r>
            <w:r w:rsidRPr="00D424AA">
              <w:rPr>
                <w:rFonts w:cs="Times New Roman"/>
                <w:bCs/>
                <w:color w:val="000000" w:themeColor="text1"/>
                <w:sz w:val="16"/>
                <w:szCs w:val="16"/>
                <w:lang w:val="en-GB"/>
              </w:rPr>
              <w:t>aterial (11.SM)).</w:t>
            </w:r>
          </w:p>
          <w:p w14:paraId="40125E6D" w14:textId="77777777" w:rsidR="00D376F0" w:rsidRPr="00D424AA" w:rsidRDefault="00D376F0" w:rsidP="00D424AA">
            <w:pPr>
              <w:rPr>
                <w:rFonts w:cs="Times New Roman"/>
                <w:bCs/>
                <w:color w:val="000000" w:themeColor="text1"/>
                <w:sz w:val="16"/>
                <w:szCs w:val="16"/>
                <w:lang w:val="en-GB"/>
              </w:rPr>
            </w:pPr>
          </w:p>
          <w:p w14:paraId="1BBD5690" w14:textId="501A9E9A" w:rsidR="00D376F0" w:rsidRPr="00841A35"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Tendency to increasing SPI-based drought in CMIP6, but to decreasing SPI-based drought in CORDEX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pinoni et al., 2020)</w:t>
            </w:r>
            <w:r w:rsidRPr="00D424AA">
              <w:rPr>
                <w:rFonts w:cs="Times New Roman"/>
                <w:bCs/>
                <w:color w:val="000000" w:themeColor="text1"/>
                <w:sz w:val="16"/>
                <w:szCs w:val="16"/>
                <w:lang w:val="en-GB"/>
              </w:rPr>
              <w:fldChar w:fldCharType="end"/>
            </w:r>
          </w:p>
          <w:p w14:paraId="49AE996B" w14:textId="77777777" w:rsidR="00D376F0" w:rsidRPr="00D424AA" w:rsidRDefault="00D376F0" w:rsidP="00D424AA">
            <w:pPr>
              <w:rPr>
                <w:rFonts w:cs="Times New Roman"/>
                <w:bCs/>
                <w:color w:val="000000" w:themeColor="text1"/>
                <w:sz w:val="16"/>
                <w:szCs w:val="16"/>
                <w:lang w:val="en-GB"/>
              </w:rPr>
            </w:pPr>
          </w:p>
          <w:p w14:paraId="4A40862C" w14:textId="3934603A" w:rsidR="00D376F0" w:rsidRPr="00D424AA"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Kirono et al., 2020)", "manualFormatting" : "Kirono et al. (2020)", "plainTextFormattedCitation" : "(Kirono et al., 2020)", "previouslyFormattedCitation" : "(Kirono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Kirono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CMIP6 models project increased in SPI in much of region for 2006-2100 under RCP8.5</w:t>
            </w:r>
          </w:p>
        </w:tc>
        <w:tc>
          <w:tcPr>
            <w:tcW w:w="2465" w:type="dxa"/>
            <w:shd w:val="clear" w:color="auto" w:fill="D9D9D9" w:themeFill="background1" w:themeFillShade="D9"/>
            <w:tcMar>
              <w:top w:w="40" w:type="dxa"/>
              <w:left w:w="40" w:type="dxa"/>
              <w:bottom w:w="40" w:type="dxa"/>
              <w:right w:w="40" w:type="dxa"/>
            </w:tcMar>
          </w:tcPr>
          <w:p w14:paraId="286819D5" w14:textId="59F13924"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Inconsistent or non-robust</w:t>
            </w:r>
            <w:r w:rsidRPr="00D424AA">
              <w:rPr>
                <w:rFonts w:cs="Times New Roman"/>
                <w:bCs/>
                <w:color w:val="000000" w:themeColor="text1"/>
                <w:sz w:val="16"/>
                <w:szCs w:val="16"/>
                <w:lang w:val="en-GB"/>
              </w:rPr>
              <w:t xml:space="preserve"> changes in meteorological drought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author" : [ { "dropping-particle" : "V", "family" : "Alexander", "given" : "Lisa", "non-dropping-particle" : "", "parse-names" : false, "suffix" : "" }, { "dropping-particle" : "", "family" : "Arblaster", "given" : "Julie M", "non-dropping-particle" : "", "parse-names" : false, "suffix" : "" } ], "container-title" : "Weather and Climate Extremes", "id" : "ITEM-2",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3",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4",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4",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5", "itemData" : { "DOI" : "10.1029/2020GL087820", "ISSN" : "0094-8276", "abstract" : "Abstract Quantifying how climate change drives drought is a priority to inform policy and adaptation planning. We show that the latest Coupled Model Intercomparison Project (CMIP6) simulations project coherent regional patterns in meteorological drought for two emissions scenarios to 2100. We find robust projected changes in seasonal drought duration and frequency (robust over &gt;45% of the global land area), despite a lack of agreement across models in projected changes in mean precipitation (24% of the land area). Future drought changes are larger and more consistent in CMIP6 compared to CMIP5. We find regionalized increases and decreases in drought duration and frequency that are driven by changes in both precipitation mean and variability. Conversely, drought intensity increases over most regions but is not simulated well historically by the climate models. The more robust projections of meteorological drought compared to mean precipitation in CMIP6 provides significant new opportunities for water resource planning.", "author" : [ { "dropping-particle" : "", "family" : "Ukkola", "given" : "Anna M", "non-dropping-particle" : "", "parse-names" : false, "suffix" : "" }, { "dropping-particle" : "", "family" : "Kauwe", "given" : "Martin G", "non-dropping-particle" : "De", "parse-names" : false, "suffix" : "" }, { "dropping-particle" : "", "family" : "Roderick", "given" : "Michael L", "non-dropping-particle" : "", "parse-names" : false, "suffix" : "" }, { "dropping-particle" : "", "family" : "Abramowitz", "given" : "Gab", "non-dropping-particle" : "", "parse-names" : false, "suffix" : "" }, { "dropping-particle" : "", "family" : "Pitman", "given" : "Andrew J", "non-dropping-particle" : "", "parse-names" : false, "suffix" : "" } ], "container-title" : "Geophysical Research Letters", "id" : "ITEM-5", "issue" : "11", "issued" : { "date-parts" : [ [ "2020", "6", "16" ] ] }, "note" : "From Duplicate 1 (Robust Future Changes in Meteorological Drought in CMIP6 Projections Despite Uncertainty in Precipitation - Ukkola, Anna M; De Kauwe, Martin G; Roderick, Michael L; Abramowitz, Gab; Pitman, Andrew J)\n\ndoi: 10.1029/2020GL087820", "page" : "e2020GL087820", "publisher" : "John Wiley &amp; Sons, Ltd", "title" : "Robust Future Changes in Meteorological Drought in CMIP6 Projections Despite Uncertainty in Precipitation", "translator" : [ { "dropping-particle" : "", "family" : "S2992", "given" : "", "non-dropping-particle" : "", "parse-names" : false, "suffix" : "" } ], "type" : "article-journal", "volume" : "47" }, "uris" : [ "http://www.mendeley.com/documents/?uuid=647038b9-6191-43e8-a07b-ff22d17f0b33" ] } ], "mendeley" : { "formattedCitation" : "(Alexander and Arblaster, 2017; Grose et al., 2020; Kirono et al., 2020; Spinoni et al., 2020; Ukkola et al., 2020)", "plainTextFormattedCitation" : "(Alexander and Arblaster, 2017; Grose et al., 2020; Kirono et al., 2020; Spinoni et al., 2020; Ukkola et al., 2020)", "previouslyFormattedCitation" : "(Alexander and Arblaster, 2017; Grose et al., 2020; Kirono et al., 2020; Spinoni et al., 2020; Ukkola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Alexander and Arblaster, 2017; Grose et al., 2020; Kirono et al., 2020; Spinoni et al., 2020; Ukkola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 xml:space="preserve"> (Chapter 11 Supplementary Material (11.SM)).</w:t>
            </w:r>
          </w:p>
          <w:p w14:paraId="3CB3BDAC" w14:textId="77777777" w:rsidR="00D376F0" w:rsidRPr="00D424AA" w:rsidRDefault="00D376F0" w:rsidP="00D424AA">
            <w:pPr>
              <w:rPr>
                <w:rFonts w:cs="Times New Roman"/>
                <w:bCs/>
                <w:color w:val="000000" w:themeColor="text1"/>
                <w:sz w:val="16"/>
                <w:szCs w:val="16"/>
                <w:lang w:val="nb-NO"/>
              </w:rPr>
            </w:pPr>
          </w:p>
          <w:p w14:paraId="5680394A" w14:textId="6678E242" w:rsidR="00D376F0" w:rsidRPr="00841A35"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t xml:space="preserve">Tendency to increasing SPI-based drought in CMIP6, but to decreasing SPI-based drought in CORDEX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pinoni et al., 2020)</w:t>
            </w:r>
            <w:r w:rsidRPr="00D424AA">
              <w:rPr>
                <w:rFonts w:cs="Times New Roman"/>
                <w:bCs/>
                <w:color w:val="000000" w:themeColor="text1"/>
                <w:sz w:val="16"/>
                <w:szCs w:val="16"/>
                <w:lang w:val="en-GB"/>
              </w:rPr>
              <w:fldChar w:fldCharType="end"/>
            </w:r>
          </w:p>
          <w:p w14:paraId="1022A281" w14:textId="77777777" w:rsidR="00D376F0" w:rsidRPr="00D424AA" w:rsidRDefault="00D376F0" w:rsidP="00D424AA">
            <w:pPr>
              <w:rPr>
                <w:rFonts w:cs="Times New Roman"/>
                <w:bCs/>
                <w:color w:val="000000" w:themeColor="text1"/>
                <w:sz w:val="16"/>
                <w:szCs w:val="16"/>
                <w:lang w:val="en-GB"/>
              </w:rPr>
            </w:pPr>
          </w:p>
          <w:p w14:paraId="1BC0E171" w14:textId="29C67EF9"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Kirono et al., 2020)", "manualFormatting" : "Kirono et al. (2020)", "plainTextFormattedCitation" : "(Kirono et al., 2020)", "previouslyFormattedCitation" : "(Kirono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Kirono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CMIP6 models project increased in SPI in much of region for 2006-2100 under RCP8.5</w:t>
            </w:r>
          </w:p>
        </w:tc>
      </w:tr>
      <w:tr w:rsidR="00D376F0" w:rsidRPr="00F1665C" w14:paraId="53AD4679" w14:textId="77777777" w:rsidTr="00723657">
        <w:trPr>
          <w:trHeight w:val="536"/>
        </w:trPr>
        <w:tc>
          <w:tcPr>
            <w:tcW w:w="846" w:type="dxa"/>
            <w:vMerge/>
          </w:tcPr>
          <w:p w14:paraId="6DFC877E" w14:textId="77777777" w:rsidR="00D376F0" w:rsidRPr="00D424AA" w:rsidRDefault="00D376F0" w:rsidP="00D424AA">
            <w:pPr>
              <w:rPr>
                <w:rFonts w:cs="Times New Roman"/>
                <w:color w:val="000000" w:themeColor="text1"/>
                <w:sz w:val="16"/>
                <w:szCs w:val="16"/>
                <w:lang w:val="en-GB"/>
              </w:rPr>
            </w:pPr>
          </w:p>
        </w:tc>
        <w:tc>
          <w:tcPr>
            <w:tcW w:w="709" w:type="dxa"/>
          </w:tcPr>
          <w:p w14:paraId="0BE6DCD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32B4004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409" w:type="dxa"/>
            <w:shd w:val="clear" w:color="auto" w:fill="D9D9D9" w:themeFill="background1" w:themeFillShade="D9"/>
          </w:tcPr>
          <w:p w14:paraId="3E7C40AC" w14:textId="4375DE72" w:rsidR="00D376F0" w:rsidRPr="00841A35"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w:t>
            </w:r>
            <w:r w:rsidRPr="00D424AA">
              <w:rPr>
                <w:rFonts w:cs="Times New Roman"/>
                <w:b/>
                <w:bCs/>
                <w:color w:val="000000" w:themeColor="text1"/>
                <w:sz w:val="16"/>
                <w:szCs w:val="16"/>
                <w:lang w:val="en-GB"/>
              </w:rPr>
              <w:t xml:space="preserve"> Inconsistent</w:t>
            </w:r>
            <w:r w:rsidRPr="00D424AA">
              <w:rPr>
                <w:rFonts w:cs="Times New Roman"/>
                <w:color w:val="000000" w:themeColor="text1"/>
                <w:sz w:val="16"/>
                <w:szCs w:val="16"/>
                <w:lang w:val="en-GB"/>
              </w:rPr>
              <w:t xml:space="preserve"> changes in frequency/intensity of drought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1",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id" : "ITEM-2",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2",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3",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3",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4", "itemData" : { "DOI" : "10.1002/joc.3887", "ISSN" : "10970088", "abstract" : "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and actual evapotranspiration (ETa) methods and different options on the resulting SPEI series by use of observational and global gridded data. The results indicate that the equation used to calculate ET0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 \u00a9 2013 Royal Meteorological Society.", "author" : [ { "dropping-particle" : "", "family" : "Beguer\u00eda", "given" : "S.", "non-dropping-particle" : "", "parse-names" : false, "suffix" : "" }, { "dropping-particle" : "", "family" : "Vicente-Serrano", "given" : "S.M.", "non-dropping-particle" : "", "parse-names" : false, "suffix" : "" }, { "dropping-particle" : "", "family" : "Reig", "given" : "F.", "non-dropping-particle" : "", "parse-names" : false, "suffix" : "" }, { "dropping-particle" : "", "family" : "Latorre", "given" : "B.", "non-dropping-particle" : "", "parse-names" : false, "suffix" : "" } ], "container-title" : "International Journal of Climatology", "id" : "ITEM-4", "issue" : "10", "issued" : { "date-parts" : [ [ "2014" ] ] }, "title" : "Standardized precipitation evapotranspiration index (SPEI) revisited: Parameter fitting, evapotranspiration models, tools, datasets and drought monitoring", "translator" : [ { "dropping-particle" : "", "family" : "S1450", "given" : "", "non-dropping-particle" : "", "parse-names" : false, "suffix" : "" } ], "type" : "article-journal", "volume" : "34" }, "uris" : [ "http://www.mendeley.com/documents/?uuid=ac65b1a9-0276-48bd-9fb1-d959b068593a" ] }, { "id" : "ITEM-5",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5",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6",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6",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7", "itemData" : { "DOI" : "10.1029/2018GL080521", "ISSN" : "00948276", "author" : [ { "dropping-particle" : "", "family" : "Padr\u00f3n", "given" : "Ryan S.",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7", "issue" : "2", "issued" : { "date-parts" : [ [ "2019", "1", "28" ] ] }, "page" : "736-744", "title" : "Observational Constraints Reduce Likelihood of Extreme Changes in Multidecadal Land Water Availability", "translator" : [ { "dropping-particle" : "", "family" : "S1734", "given" : "", "non-dropping-particle" : "", "parse-names" : false, "suffix" : "" } ], "type" : "article-journal", "volume" : "46" }, "uris" : [ "http://www.mendeley.com/documents/?uuid=7082f5f2-8a85-4942-a875-44fd5899b13e" ] }, { "id" : "ITEM-8",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8",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allant et al., 2013; Beguer\u00eda et al., 2014; Delworth and Zeng, 2014; Greve et al., 2014; Dai and Zhao, 2017; Knutson and Zeng, 2018; Padr\u00f3n et al., 2019; Spinoni et al., 2019)", "plainTextFormattedCitation" : "(Gallant et al., 2013; Beguer\u00eda et al., 2014; Delworth and Zeng, 2014; Greve et al., 2014; Dai and Zhao, 2017; Knutson and Zeng, 2018; Padr\u00f3n et al., 2019; Spinoni et al., 2019)", "previouslyFormattedCitation" : "(Gallant et al., 2013; Beguer\u00eda et al., 2014; Delworth and Zeng, 2014; Greve et al., 2014; Dai and Zhao, 2017; Knutson and Zeng, 2018; Padr\u00f3n et al., 2019; Spinoni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allant et al., 2013; Beguería et al., 2014; Delworth and Zeng, 2014; Greve et al., 2014; Dai and Zhao, 2017; Knutson and Zeng, 2018; Padrón et al., 2019; Spinoni et al., 2019)</w:t>
            </w:r>
            <w:r w:rsidRPr="00D424AA">
              <w:rPr>
                <w:rFonts w:cs="Times New Roman"/>
                <w:color w:val="000000" w:themeColor="text1"/>
                <w:sz w:val="16"/>
                <w:szCs w:val="16"/>
                <w:lang w:val="en-GB"/>
              </w:rPr>
              <w:fldChar w:fldCharType="end"/>
            </w:r>
          </w:p>
        </w:tc>
        <w:tc>
          <w:tcPr>
            <w:tcW w:w="1701" w:type="dxa"/>
            <w:shd w:val="clear" w:color="auto" w:fill="D9D9D9" w:themeFill="background1" w:themeFillShade="D9"/>
          </w:tcPr>
          <w:p w14:paraId="3FC9D0E3" w14:textId="77777777" w:rsidR="00D376F0" w:rsidRPr="00D424AA"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w:t>
            </w:r>
            <w:r w:rsidRPr="00D424AA">
              <w:rPr>
                <w:rFonts w:cs="Times New Roman"/>
                <w:color w:val="000000" w:themeColor="text1"/>
                <w:sz w:val="16"/>
                <w:szCs w:val="16"/>
                <w:lang w:val="en-GB"/>
              </w:rPr>
              <w:t xml:space="preserve">because of </w:t>
            </w:r>
            <w:r w:rsidRPr="00D424AA">
              <w:rPr>
                <w:rFonts w:cs="Times New Roman"/>
                <w:b/>
                <w:bCs/>
                <w:color w:val="000000" w:themeColor="text1"/>
                <w:sz w:val="16"/>
                <w:szCs w:val="16"/>
                <w:lang w:val="en-GB"/>
              </w:rPr>
              <w:t>lack of studies</w:t>
            </w:r>
          </w:p>
        </w:tc>
        <w:tc>
          <w:tcPr>
            <w:tcW w:w="2410" w:type="dxa"/>
            <w:shd w:val="clear" w:color="auto" w:fill="D9D9D9" w:themeFill="background1" w:themeFillShade="D9"/>
            <w:tcMar>
              <w:top w:w="40" w:type="dxa"/>
              <w:left w:w="40" w:type="dxa"/>
              <w:bottom w:w="40" w:type="dxa"/>
              <w:right w:w="40" w:type="dxa"/>
            </w:tcMar>
          </w:tcPr>
          <w:p w14:paraId="3C5F7C77" w14:textId="1FBDCC0B"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onsistent changes </w:t>
            </w:r>
            <w:r w:rsidRPr="00D424AA">
              <w:rPr>
                <w:rFonts w:cs="Times New Roman"/>
                <w:bCs/>
                <w:color w:val="000000" w:themeColor="text1"/>
                <w:sz w:val="16"/>
                <w:szCs w:val="16"/>
                <w:lang w:val="en-GB"/>
              </w:rPr>
              <w:t>both in soil moisture and SPEI-PM</w:t>
            </w:r>
            <w:r w:rsidRPr="00D424AA">
              <w:rPr>
                <w:rFonts w:cs="Times New Roman"/>
                <w:b/>
                <w:color w:val="000000" w:themeColor="text1"/>
                <w:sz w:val="16"/>
                <w:szCs w:val="16"/>
                <w:lang w:val="en-GB"/>
              </w:rPr>
              <w:t xml:space="preserve"> </w:t>
            </w:r>
            <w:commentRangeStart w:id="6284"/>
            <w:r w:rsidRPr="00D424AA">
              <w:rPr>
                <w:rFonts w:cs="Times New Roman"/>
                <w:b/>
                <w:color w:val="000000" w:themeColor="text1"/>
                <w:sz w:val="16"/>
                <w:szCs w:val="16"/>
                <w:lang w:val="en-GB"/>
              </w:rPr>
              <w:fldChar w:fldCharType="begin" w:fldLock="1"/>
            </w:r>
            <w:r w:rsidR="003A5209">
              <w:rPr>
                <w:rFonts w:cs="Times New Roman"/>
                <w:b/>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Kirono et al., 2020)", "manualFormatting" : "(Naumann et al., 2018; L. Xu et al., 2019; Cook et al., 2020; Kirono et al., 2020)", "plainTextFormattedCitation" : "(Naumann et al., 2018; Xu et al., 2019a; Cook et al., 2020; Kirono et al., 2020)", "previouslyFormattedCitation" : "(Naumann et al., 2018; Xu et al., 2019a; Cook et al., 2020; Kirono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 xml:space="preserve">(Naumann et al., 2018; </w:t>
            </w:r>
            <w:del w:id="6285" w:author="Robin Matthews" w:date="2021-07-14T12:31:00Z">
              <w:r w:rsidR="00A26296" w:rsidDel="00FC4A87">
                <w:rPr>
                  <w:rFonts w:cs="Times New Roman"/>
                  <w:noProof/>
                  <w:color w:val="000000" w:themeColor="text1"/>
                  <w:sz w:val="16"/>
                  <w:szCs w:val="16"/>
                  <w:lang w:val="en-GB"/>
                </w:rPr>
                <w:delText>Xu et al., 2019a</w:delText>
              </w:r>
            </w:del>
            <w:ins w:id="6286" w:author="Robin Matthews" w:date="2021-07-14T12:31: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 Cook et al., 2020; Kirono et al., 2020)</w:t>
            </w:r>
            <w:r w:rsidRPr="00D424AA">
              <w:rPr>
                <w:rFonts w:cs="Times New Roman"/>
                <w:b/>
                <w:color w:val="000000" w:themeColor="text1"/>
                <w:sz w:val="16"/>
                <w:szCs w:val="16"/>
                <w:lang w:val="en-GB"/>
              </w:rPr>
              <w:fldChar w:fldCharType="end"/>
            </w:r>
            <w:commentRangeEnd w:id="6284"/>
            <w:r w:rsidR="00A26296">
              <w:rPr>
                <w:rStyle w:val="Marquedecommentaire"/>
              </w:rPr>
              <w:commentReference w:id="6284"/>
            </w:r>
            <w:r w:rsidRPr="00841A35">
              <w:rPr>
                <w:rFonts w:cs="Times New Roman"/>
                <w:bCs/>
                <w:color w:val="000000" w:themeColor="text1"/>
                <w:sz w:val="16"/>
                <w:szCs w:val="16"/>
                <w:lang w:val="en-GB"/>
              </w:rPr>
              <w:t>(Chapter 11 Supplementary Material (11.SM))</w:t>
            </w:r>
          </w:p>
          <w:p w14:paraId="3636BF91" w14:textId="77777777" w:rsidR="00D376F0" w:rsidRPr="00D424AA" w:rsidRDefault="00D376F0" w:rsidP="00D424AA">
            <w:pPr>
              <w:rPr>
                <w:rFonts w:cs="Times New Roman"/>
                <w:bCs/>
                <w:color w:val="000000" w:themeColor="text1"/>
                <w:sz w:val="16"/>
                <w:szCs w:val="16"/>
                <w:lang w:val="en-GB"/>
              </w:rPr>
            </w:pPr>
          </w:p>
          <w:p w14:paraId="6D5FEB73" w14:textId="77777777" w:rsidR="00D376F0" w:rsidRPr="00D424AA" w:rsidRDefault="00D376F0" w:rsidP="00D424AA">
            <w:pPr>
              <w:rPr>
                <w:rFonts w:cs="Times New Roman"/>
                <w:b/>
                <w:color w:val="000000" w:themeColor="text1"/>
                <w:sz w:val="16"/>
                <w:szCs w:val="16"/>
                <w:lang w:val="en-GB"/>
              </w:rPr>
            </w:pPr>
          </w:p>
          <w:p w14:paraId="13D88973" w14:textId="77777777" w:rsidR="00D376F0" w:rsidRPr="00D424AA" w:rsidRDefault="00D376F0" w:rsidP="00D424AA">
            <w:pPr>
              <w:rPr>
                <w:rFonts w:cs="Times New Roman"/>
                <w:b/>
                <w:color w:val="000000" w:themeColor="text1"/>
                <w:sz w:val="16"/>
                <w:szCs w:val="16"/>
                <w:lang w:val="en-GB"/>
              </w:rPr>
            </w:pPr>
            <w:r w:rsidRPr="00D424AA">
              <w:rPr>
                <w:rFonts w:cs="Times New Roman"/>
                <w:bCs/>
                <w:color w:val="000000" w:themeColor="text1"/>
                <w:sz w:val="16"/>
                <w:szCs w:val="16"/>
                <w:lang w:val="en-GB"/>
              </w:rPr>
              <w:t>.</w:t>
            </w:r>
          </w:p>
        </w:tc>
        <w:tc>
          <w:tcPr>
            <w:tcW w:w="2410" w:type="dxa"/>
            <w:shd w:val="clear" w:color="auto" w:fill="D9D9D9" w:themeFill="background1" w:themeFillShade="D9"/>
            <w:tcMar>
              <w:top w:w="40" w:type="dxa"/>
              <w:left w:w="40" w:type="dxa"/>
              <w:bottom w:w="40" w:type="dxa"/>
              <w:right w:w="40" w:type="dxa"/>
            </w:tcMar>
          </w:tcPr>
          <w:p w14:paraId="751DBF31" w14:textId="70C9E925"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onsistent changes </w:t>
            </w:r>
            <w:r w:rsidRPr="00D424AA">
              <w:rPr>
                <w:rFonts w:cs="Times New Roman"/>
                <w:bCs/>
                <w:color w:val="000000" w:themeColor="text1"/>
                <w:sz w:val="16"/>
                <w:szCs w:val="16"/>
                <w:lang w:val="en-GB"/>
              </w:rPr>
              <w:t>both in soil moisture and SPEI-PM</w:t>
            </w:r>
            <w:r w:rsidRPr="00D424AA">
              <w:rPr>
                <w:rFonts w:cs="Times New Roman"/>
                <w:b/>
                <w:color w:val="000000" w:themeColor="text1"/>
                <w:sz w:val="16"/>
                <w:szCs w:val="16"/>
                <w:lang w:val="en-GB"/>
              </w:rPr>
              <w:t xml:space="preserve"> </w:t>
            </w:r>
            <w:commentRangeStart w:id="6287"/>
            <w:r w:rsidRPr="00D424AA">
              <w:rPr>
                <w:rFonts w:cs="Times New Roman"/>
                <w:b/>
                <w:color w:val="000000" w:themeColor="text1"/>
                <w:sz w:val="16"/>
                <w:szCs w:val="16"/>
                <w:lang w:val="en-GB"/>
              </w:rPr>
              <w:fldChar w:fldCharType="begin" w:fldLock="1"/>
            </w:r>
            <w:r w:rsidR="003A5209">
              <w:rPr>
                <w:rFonts w:cs="Times New Roman"/>
                <w:b/>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Kirono et al., 2020)", "manualFormatting" : "(Naumann et al., 2018; L. Xu et al., 2019; Cook et al., 2020; Kirono et al., 2020)", "plainTextFormattedCitation" : "(Naumann et al., 2018; Xu et al., 2019a; Cook et al., 2020; Kirono et al., 2020)", "previouslyFormattedCitation" : "(Naumann et al., 2018; Xu et al., 2019a; Cook et al., 2020; Kirono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nb-NO"/>
              </w:rPr>
              <w:t xml:space="preserve">(Naumann et al., 2018; </w:t>
            </w:r>
            <w:del w:id="6288" w:author="Robin Matthews" w:date="2021-07-14T12:31:00Z">
              <w:r w:rsidR="00A26296" w:rsidDel="00FC4A87">
                <w:rPr>
                  <w:rFonts w:cs="Times New Roman"/>
                  <w:noProof/>
                  <w:color w:val="000000" w:themeColor="text1"/>
                  <w:sz w:val="16"/>
                  <w:szCs w:val="16"/>
                  <w:lang w:val="nb-NO"/>
                </w:rPr>
                <w:delText>Xu et al., 2019a</w:delText>
              </w:r>
            </w:del>
            <w:ins w:id="6289" w:author="Robin Matthews" w:date="2021-07-14T12:31:00Z">
              <w:r w:rsidR="00FC4A87">
                <w:rPr>
                  <w:rFonts w:cs="Times New Roman"/>
                  <w:noProof/>
                  <w:color w:val="000000" w:themeColor="text1"/>
                  <w:sz w:val="16"/>
                  <w:szCs w:val="16"/>
                  <w:lang w:val="nb-NO"/>
                </w:rPr>
                <w:t>L. Xu et al., 2019</w:t>
              </w:r>
            </w:ins>
            <w:r w:rsidR="00A26296">
              <w:rPr>
                <w:rFonts w:cs="Times New Roman"/>
                <w:noProof/>
                <w:color w:val="000000" w:themeColor="text1"/>
                <w:sz w:val="16"/>
                <w:szCs w:val="16"/>
                <w:lang w:val="nb-NO"/>
              </w:rPr>
              <w:t>; Cook et al., 2020; Kirono et al., 2020)</w:t>
            </w:r>
            <w:r w:rsidRPr="00D424AA">
              <w:rPr>
                <w:rFonts w:cs="Times New Roman"/>
                <w:b/>
                <w:color w:val="000000" w:themeColor="text1"/>
                <w:sz w:val="16"/>
                <w:szCs w:val="16"/>
                <w:lang w:val="en-GB"/>
              </w:rPr>
              <w:fldChar w:fldCharType="end"/>
            </w:r>
            <w:commentRangeEnd w:id="6287"/>
            <w:r w:rsidR="00A26296">
              <w:rPr>
                <w:rStyle w:val="Marquedecommentaire"/>
              </w:rPr>
              <w:commentReference w:id="6287"/>
            </w:r>
            <w:r w:rsidRPr="00841A35">
              <w:rPr>
                <w:rFonts w:cs="Times New Roman"/>
                <w:bCs/>
                <w:color w:val="000000" w:themeColor="text1"/>
                <w:sz w:val="16"/>
                <w:szCs w:val="16"/>
                <w:lang w:val="nb-NO"/>
              </w:rPr>
              <w:t>(Chapter 11 Supplementary Material (11.SM)).</w:t>
            </w:r>
          </w:p>
          <w:p w14:paraId="113CA068" w14:textId="77777777" w:rsidR="00D376F0" w:rsidRPr="00D424AA" w:rsidRDefault="00D376F0" w:rsidP="00D424AA">
            <w:pPr>
              <w:rPr>
                <w:rFonts w:cs="Times New Roman"/>
                <w:b/>
                <w:color w:val="000000" w:themeColor="text1"/>
                <w:sz w:val="16"/>
                <w:szCs w:val="16"/>
                <w:lang w:val="nb-NO"/>
              </w:rPr>
            </w:pPr>
          </w:p>
        </w:tc>
        <w:tc>
          <w:tcPr>
            <w:tcW w:w="2465" w:type="dxa"/>
            <w:shd w:val="clear" w:color="auto" w:fill="FFE1DA"/>
            <w:tcMar>
              <w:top w:w="40" w:type="dxa"/>
              <w:left w:w="40" w:type="dxa"/>
              <w:bottom w:w="40" w:type="dxa"/>
              <w:right w:w="40" w:type="dxa"/>
            </w:tcMar>
          </w:tcPr>
          <w:p w14:paraId="5DE274F2" w14:textId="43154D78" w:rsidR="00D376F0" w:rsidRPr="00D424AA" w:rsidRDefault="00D376F0" w:rsidP="00D424AA">
            <w:pPr>
              <w:rPr>
                <w:rFonts w:cs="Times New Roman"/>
                <w:b/>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
                <w:color w:val="000000" w:themeColor="text1"/>
                <w:sz w:val="16"/>
                <w:szCs w:val="16"/>
                <w:lang w:val="en-GB"/>
              </w:rPr>
              <w:t xml:space="preserve">: Increased drying </w:t>
            </w:r>
            <w:r w:rsidRPr="00D424AA">
              <w:rPr>
                <w:rFonts w:cs="Times New Roman"/>
                <w:bCs/>
                <w:color w:val="000000" w:themeColor="text1"/>
                <w:sz w:val="16"/>
                <w:szCs w:val="16"/>
                <w:lang w:val="en-GB"/>
              </w:rPr>
              <w:t xml:space="preserve">for some metrics or part of domain for soil moisture and SPEI-PM with stronger changes for SPEI-PM </w:t>
            </w:r>
            <w:commentRangeStart w:id="6290"/>
            <w:r w:rsidRPr="00D424AA">
              <w:rPr>
                <w:rFonts w:cs="Times New Roman"/>
                <w:bCs/>
                <w:color w:val="000000" w:themeColor="text1"/>
                <w:sz w:val="16"/>
                <w:szCs w:val="16"/>
                <w:lang w:val="en-GB"/>
              </w:rPr>
              <w:fldChar w:fldCharType="begin" w:fldLock="1"/>
            </w:r>
            <w:ins w:id="6291" w:author="Robin Matthews" w:date="2021-07-14T23:41:00Z">
              <w:r w:rsidR="00AA7C5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Naumann et al., 2018; Cook et al., 2020; Kirono et al., 2020; Vicente-Serrano et al., 2020a)", "manualFormatting" : "(Naumann et al., 2018; Cook et al., 2020; Kirono et al., 2020; Vicente-Serrano et al., 2020c)", "plainTextFormattedCitation" : "(Naumann et al., 2018; Cook et al., 2020; Kirono et al., 2020; Vicente-Serrano et al., 2020a)", "previouslyFormattedCitation" : "(Naumann et al., 2018; Cook et al., 2020; Kirono et al., 2020; Vicente-Serrano et al., 2020a)" }, "properties" : { "noteIndex" : 0 }, "schema" : "https://github.com/citation-style-language/schema/raw/master/csl-citation.json" }</w:instrText>
              </w:r>
            </w:ins>
            <w:del w:id="6292" w:author="Robin Matthews" w:date="2021-07-14T23:41:00Z">
              <w:r w:rsidR="00FF6231" w:rsidDel="00AA7C59">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Naumann et al., 2018; Cook et al., 2020; Kirono et al., 2020; Vicente-Serrano et al., 2020a)", "plainTextFormattedCitation" : "(Naumann et al., 2018; Cook et al., 2020; Kirono et al., 2020; Vicente-Serrano et al., 2020a)", "previouslyFormattedCitation" : "(Naumann et al., 2018; Cook et al., 2020; Kirono et al., 2020;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Cook et al., 2020; Kirono et al., 2020; Vicente-Serrano et al., 2020</w:t>
            </w:r>
            <w:ins w:id="6293" w:author="Robin Matthews" w:date="2021-07-14T23:41:00Z">
              <w:r w:rsidR="00AA7C59">
                <w:rPr>
                  <w:rFonts w:cs="Times New Roman"/>
                  <w:bCs/>
                  <w:noProof/>
                  <w:color w:val="000000" w:themeColor="text1"/>
                  <w:sz w:val="16"/>
                  <w:szCs w:val="16"/>
                  <w:lang w:val="en-GB"/>
                </w:rPr>
                <w:t>c</w:t>
              </w:r>
            </w:ins>
            <w:del w:id="6294" w:author="Robin Matthews" w:date="2021-07-14T23:41:00Z">
              <w:r w:rsidR="00A26296" w:rsidDel="00AA7C59">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6290"/>
            <w:r w:rsidR="00A26296">
              <w:rPr>
                <w:rStyle w:val="Marquedecommentaire"/>
              </w:rPr>
              <w:commentReference w:id="6290"/>
            </w:r>
            <w:r w:rsidRPr="00841A35">
              <w:rPr>
                <w:rFonts w:cs="Times New Roman"/>
                <w:bCs/>
                <w:color w:val="000000" w:themeColor="text1"/>
                <w:sz w:val="16"/>
                <w:szCs w:val="16"/>
                <w:lang w:val="en-GB"/>
              </w:rPr>
              <w:t>(Chapter 11 Supplementary Material (11.SM))</w:t>
            </w:r>
          </w:p>
        </w:tc>
      </w:tr>
      <w:tr w:rsidR="00D376F0" w:rsidRPr="002775D3" w14:paraId="65B7EDF5" w14:textId="77777777" w:rsidTr="00723657">
        <w:trPr>
          <w:trHeight w:val="536"/>
        </w:trPr>
        <w:tc>
          <w:tcPr>
            <w:tcW w:w="846" w:type="dxa"/>
            <w:vMerge/>
          </w:tcPr>
          <w:p w14:paraId="397572A3" w14:textId="77777777" w:rsidR="00D376F0" w:rsidRPr="00D424AA" w:rsidRDefault="00D376F0" w:rsidP="00D424AA">
            <w:pPr>
              <w:rPr>
                <w:rFonts w:cs="Times New Roman"/>
                <w:color w:val="000000" w:themeColor="text1"/>
                <w:sz w:val="16"/>
                <w:szCs w:val="16"/>
                <w:lang w:val="en-GB"/>
              </w:rPr>
            </w:pPr>
          </w:p>
        </w:tc>
        <w:tc>
          <w:tcPr>
            <w:tcW w:w="709" w:type="dxa"/>
          </w:tcPr>
          <w:p w14:paraId="69BBB98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409" w:type="dxa"/>
            <w:tcBorders>
              <w:bottom w:val="single" w:sz="4" w:space="0" w:color="auto"/>
            </w:tcBorders>
            <w:shd w:val="clear" w:color="auto" w:fill="D9D9D9" w:themeFill="background1" w:themeFillShade="D9"/>
          </w:tcPr>
          <w:p w14:paraId="61C90924" w14:textId="77777777" w:rsidR="00D376F0" w:rsidRPr="00D424AA"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w:t>
            </w:r>
            <w:r w:rsidRPr="00D424AA">
              <w:rPr>
                <w:rFonts w:cs="Times New Roman"/>
                <w:color w:val="000000" w:themeColor="text1"/>
                <w:sz w:val="16"/>
                <w:szCs w:val="16"/>
                <w:lang w:val="en-GB"/>
              </w:rPr>
              <w:t xml:space="preserve">because of </w:t>
            </w:r>
            <w:r w:rsidRPr="00D424AA">
              <w:rPr>
                <w:rFonts w:cs="Times New Roman"/>
                <w:b/>
                <w:bCs/>
                <w:color w:val="000000" w:themeColor="text1"/>
                <w:sz w:val="16"/>
                <w:szCs w:val="16"/>
                <w:lang w:val="en-GB"/>
              </w:rPr>
              <w:t>lack of data and studies</w:t>
            </w:r>
          </w:p>
        </w:tc>
        <w:tc>
          <w:tcPr>
            <w:tcW w:w="1701" w:type="dxa"/>
            <w:tcBorders>
              <w:bottom w:val="single" w:sz="4" w:space="0" w:color="auto"/>
            </w:tcBorders>
            <w:shd w:val="clear" w:color="auto" w:fill="D9D9D9" w:themeFill="background1" w:themeFillShade="D9"/>
          </w:tcPr>
          <w:p w14:paraId="7870A482" w14:textId="77777777" w:rsidR="00D376F0" w:rsidRPr="00D424AA"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w:t>
            </w:r>
            <w:r w:rsidRPr="00D424AA">
              <w:rPr>
                <w:rFonts w:cs="Times New Roman"/>
                <w:color w:val="000000" w:themeColor="text1"/>
                <w:sz w:val="16"/>
                <w:szCs w:val="16"/>
                <w:lang w:val="en-GB"/>
              </w:rPr>
              <w:t>,</w:t>
            </w:r>
            <w:r w:rsidRPr="00D424AA">
              <w:rPr>
                <w:rFonts w:cs="Times New Roman"/>
                <w:b/>
                <w:bCs/>
                <w:color w:val="000000" w:themeColor="text1"/>
                <w:sz w:val="16"/>
                <w:szCs w:val="16"/>
                <w:lang w:val="en-GB"/>
              </w:rPr>
              <w:t xml:space="preserve"> </w:t>
            </w:r>
            <w:r w:rsidRPr="00D424AA">
              <w:rPr>
                <w:rFonts w:cs="Times New Roman"/>
                <w:color w:val="000000" w:themeColor="text1"/>
                <w:sz w:val="16"/>
                <w:szCs w:val="16"/>
                <w:lang w:val="en-GB"/>
              </w:rPr>
              <w:t>because of lack of studies</w:t>
            </w:r>
          </w:p>
        </w:tc>
        <w:tc>
          <w:tcPr>
            <w:tcW w:w="2410" w:type="dxa"/>
            <w:tcBorders>
              <w:bottom w:val="single" w:sz="4" w:space="0" w:color="auto"/>
            </w:tcBorders>
            <w:shd w:val="clear" w:color="auto" w:fill="D9D9D9" w:themeFill="background1" w:themeFillShade="D9"/>
            <w:tcMar>
              <w:top w:w="40" w:type="dxa"/>
              <w:left w:w="40" w:type="dxa"/>
              <w:bottom w:w="40" w:type="dxa"/>
              <w:right w:w="40" w:type="dxa"/>
            </w:tcMar>
          </w:tcPr>
          <w:p w14:paraId="146407CA" w14:textId="08EA952A" w:rsidR="00D376F0" w:rsidRPr="00841A35" w:rsidRDefault="00D376F0" w:rsidP="00D424AA">
            <w:pPr>
              <w:rPr>
                <w:rFonts w:cs="Times New Roman"/>
                <w:b/>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p>
        </w:tc>
        <w:tc>
          <w:tcPr>
            <w:tcW w:w="2410" w:type="dxa"/>
            <w:shd w:val="clear" w:color="auto" w:fill="D9D9D9" w:themeFill="background1" w:themeFillShade="D9"/>
            <w:tcMar>
              <w:top w:w="40" w:type="dxa"/>
              <w:left w:w="40" w:type="dxa"/>
              <w:bottom w:w="40" w:type="dxa"/>
              <w:right w:w="40" w:type="dxa"/>
            </w:tcMar>
          </w:tcPr>
          <w:p w14:paraId="5C8B8DE6" w14:textId="1EEA75D9" w:rsidR="00D376F0" w:rsidRPr="00841A35" w:rsidRDefault="00D376F0" w:rsidP="00D424AA">
            <w:pPr>
              <w:rPr>
                <w:rFonts w:cs="Times New Roman"/>
                <w:b/>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Limited evidence </w:t>
            </w:r>
            <w:r w:rsidRPr="00D424AA">
              <w:rPr>
                <w:rFonts w:cs="Times New Roman"/>
                <w:bCs/>
                <w:color w:val="000000" w:themeColor="text1"/>
                <w:sz w:val="16"/>
                <w:szCs w:val="16"/>
                <w:lang w:val="en-GB"/>
              </w:rPr>
              <w:t>and generally</w:t>
            </w:r>
            <w:r w:rsidRPr="00D424AA">
              <w:rPr>
                <w:rFonts w:cs="Times New Roman"/>
                <w:b/>
                <w:color w:val="000000" w:themeColor="text1"/>
                <w:sz w:val="16"/>
                <w:szCs w:val="16"/>
                <w:lang w:val="en-GB"/>
              </w:rPr>
              <w:t xml:space="preserve"> non-robust </w:t>
            </w:r>
            <w:r w:rsidRPr="00D424AA">
              <w:rPr>
                <w:rFonts w:cs="Times New Roman"/>
                <w:bCs/>
                <w:color w:val="000000" w:themeColor="text1"/>
                <w:sz w:val="16"/>
                <w:szCs w:val="16"/>
                <w:lang w:val="en-GB"/>
              </w:rPr>
              <w:t xml:space="preserve">change in two studies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 Cook et al., 2020)</w:t>
            </w:r>
            <w:r w:rsidRPr="00D424AA">
              <w:rPr>
                <w:rFonts w:cs="Times New Roman"/>
                <w:b/>
                <w:color w:val="000000" w:themeColor="text1"/>
                <w:sz w:val="16"/>
                <w:szCs w:val="16"/>
                <w:lang w:val="en-GB"/>
              </w:rPr>
              <w:fldChar w:fldCharType="end"/>
            </w:r>
          </w:p>
        </w:tc>
        <w:tc>
          <w:tcPr>
            <w:tcW w:w="2465" w:type="dxa"/>
            <w:shd w:val="clear" w:color="auto" w:fill="D9D9D9" w:themeFill="background1" w:themeFillShade="D9"/>
            <w:tcMar>
              <w:top w:w="40" w:type="dxa"/>
              <w:left w:w="40" w:type="dxa"/>
              <w:bottom w:w="40" w:type="dxa"/>
              <w:right w:w="40" w:type="dxa"/>
            </w:tcMar>
          </w:tcPr>
          <w:p w14:paraId="70CF8F43" w14:textId="5E9CABB5" w:rsidR="00D376F0" w:rsidRPr="00FE4BC4" w:rsidRDefault="00D376F0" w:rsidP="00D424AA">
            <w:pPr>
              <w:rPr>
                <w:rFonts w:cs="Times New Roman"/>
                <w:b/>
                <w:color w:val="000000" w:themeColor="text1"/>
                <w:sz w:val="16"/>
                <w:szCs w:val="16"/>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Non-robust changes </w:t>
            </w:r>
            <w:r w:rsidRPr="00D424AA">
              <w:rPr>
                <w:rFonts w:cs="Times New Roman"/>
                <w:bCs/>
                <w:color w:val="000000" w:themeColor="text1"/>
                <w:sz w:val="16"/>
                <w:szCs w:val="16"/>
                <w:lang w:val="en-GB"/>
              </w:rPr>
              <w:t xml:space="preserve">or </w:t>
            </w:r>
            <w:r w:rsidRPr="00D424AA">
              <w:rPr>
                <w:rFonts w:cs="Times New Roman"/>
                <w:b/>
                <w:color w:val="000000" w:themeColor="text1"/>
                <w:sz w:val="16"/>
                <w:szCs w:val="16"/>
                <w:lang w:val="en-GB"/>
              </w:rPr>
              <w:t xml:space="preserve">high model disagreement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2",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w:instrText>
            </w:r>
            <w:r w:rsidR="00FF6231" w:rsidRPr="006A2665">
              <w:rPr>
                <w:rFonts w:cs="Times New Roman"/>
                <w:b/>
                <w:color w:val="000000" w:themeColor="text1"/>
                <w:sz w:val="16"/>
                <w:szCs w:val="16"/>
              </w:rPr>
              <w:instrText>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Giuntoli et al., 2015; Touma et al., 2015; Cook et al., 2020)", "plainTextFormattedCitation" : "(Giuntoli et al., 2015; Touma et al., 2015; Cook et al., 2020)", "previouslyFormattedCitation" : "(Giuntoli et al., 2015; Touma et al., 2015; Cook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rPr>
              <w:t>(Giuntoli et al., 2015; Touma et al., 2015; Cook et al., 2020)</w:t>
            </w:r>
            <w:r w:rsidRPr="00D424AA">
              <w:rPr>
                <w:rFonts w:cs="Times New Roman"/>
                <w:b/>
                <w:color w:val="000000" w:themeColor="text1"/>
                <w:sz w:val="16"/>
                <w:szCs w:val="16"/>
                <w:lang w:val="en-GB"/>
              </w:rPr>
              <w:fldChar w:fldCharType="end"/>
            </w:r>
          </w:p>
        </w:tc>
      </w:tr>
      <w:tr w:rsidR="00D376F0" w:rsidRPr="000F1B8F" w14:paraId="6A7EE663" w14:textId="77777777" w:rsidTr="00723657">
        <w:trPr>
          <w:trHeight w:val="317"/>
        </w:trPr>
        <w:tc>
          <w:tcPr>
            <w:tcW w:w="846" w:type="dxa"/>
            <w:vMerge w:val="restart"/>
          </w:tcPr>
          <w:p w14:paraId="5C30AA24" w14:textId="77777777" w:rsidR="00D376F0" w:rsidRPr="00FE4BC4" w:rsidRDefault="00D376F0" w:rsidP="00841A35">
            <w:pPr>
              <w:rPr>
                <w:rFonts w:cs="Times New Roman"/>
                <w:color w:val="000000" w:themeColor="text1"/>
                <w:sz w:val="16"/>
                <w:szCs w:val="16"/>
              </w:rPr>
            </w:pPr>
            <w:r w:rsidRPr="00FE4BC4">
              <w:rPr>
                <w:rFonts w:cs="Times New Roman"/>
                <w:color w:val="000000" w:themeColor="text1"/>
                <w:sz w:val="16"/>
                <w:szCs w:val="16"/>
              </w:rPr>
              <w:t>Eastern Australia (EAU)</w:t>
            </w:r>
          </w:p>
        </w:tc>
        <w:tc>
          <w:tcPr>
            <w:tcW w:w="709" w:type="dxa"/>
          </w:tcPr>
          <w:p w14:paraId="51FC149F" w14:textId="77777777" w:rsidR="00D376F0" w:rsidRPr="00FE4BC4" w:rsidRDefault="00D376F0" w:rsidP="00D424AA">
            <w:pPr>
              <w:rPr>
                <w:rFonts w:cs="Times New Roman"/>
                <w:color w:val="000000" w:themeColor="text1"/>
                <w:sz w:val="16"/>
                <w:szCs w:val="16"/>
              </w:rPr>
            </w:pPr>
            <w:r w:rsidRPr="00FE4BC4">
              <w:rPr>
                <w:rFonts w:cs="Times New Roman"/>
                <w:color w:val="000000" w:themeColor="text1"/>
                <w:sz w:val="16"/>
                <w:szCs w:val="16"/>
              </w:rPr>
              <w:t>MET</w:t>
            </w:r>
          </w:p>
        </w:tc>
        <w:tc>
          <w:tcPr>
            <w:tcW w:w="2409" w:type="dxa"/>
            <w:tcBorders>
              <w:top w:val="single" w:sz="4" w:space="0" w:color="auto"/>
            </w:tcBorders>
            <w:shd w:val="clear" w:color="auto" w:fill="D9D9D9" w:themeFill="background1" w:themeFillShade="D9"/>
          </w:tcPr>
          <w:p w14:paraId="4EB00708" w14:textId="741EE001" w:rsidR="00D376F0" w:rsidRPr="00841A35" w:rsidRDefault="00D376F0" w:rsidP="00D424AA">
            <w:pPr>
              <w:rPr>
                <w:rFonts w:cs="Times New Roman"/>
                <w:iCs/>
                <w:color w:val="000000" w:themeColor="text1"/>
                <w:sz w:val="16"/>
                <w:szCs w:val="16"/>
                <w:lang w:val="en-GB"/>
              </w:rPr>
            </w:pPr>
            <w:r w:rsidRPr="00FE4BC4">
              <w:rPr>
                <w:rFonts w:cs="Times New Roman"/>
                <w:b/>
                <w:bCs/>
                <w:i/>
                <w:color w:val="000000" w:themeColor="text1"/>
                <w:sz w:val="16"/>
                <w:szCs w:val="16"/>
              </w:rPr>
              <w:t>Low confidence:</w:t>
            </w:r>
            <w:r w:rsidRPr="00FE4BC4">
              <w:rPr>
                <w:rFonts w:cs="Times New Roman"/>
                <w:i/>
                <w:color w:val="000000" w:themeColor="text1"/>
                <w:sz w:val="16"/>
                <w:szCs w:val="16"/>
              </w:rPr>
              <w:t xml:space="preserve"> </w:t>
            </w:r>
            <w:r w:rsidRPr="00FE4BC4">
              <w:rPr>
                <w:rFonts w:cs="Times New Roman"/>
                <w:b/>
                <w:bCs/>
                <w:iCs/>
                <w:color w:val="000000" w:themeColor="text1"/>
                <w:sz w:val="16"/>
                <w:szCs w:val="16"/>
              </w:rPr>
              <w:t>Inconsistent</w:t>
            </w:r>
            <w:r w:rsidRPr="00FE4BC4">
              <w:rPr>
                <w:rFonts w:cs="Times New Roman"/>
                <w:iCs/>
                <w:color w:val="000000" w:themeColor="text1"/>
                <w:sz w:val="16"/>
                <w:szCs w:val="16"/>
              </w:rPr>
              <w:t xml:space="preserve"> trends </w:t>
            </w: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rPr>
              <w:instrText xml:space="preserve">ADDIN CSL_CITATION { "citationItems" : [ { "id" : "ITEM-1",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1",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id" : "ITEM-2",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2",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3",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3",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4", "itemData" : { "author" : [ { "dropping-particle" : "V", "family" : "Alexander", "given" : "Lisa", "non-dropping-particle" : "", "parse-names" : false, "suffix" : "" }, { "dropping-particle" : "", "family" : "Arblaster", "given" : "Julie M", "non-dropping-particle" : "", "parse-names" : false, "suffix" : "" } ], "container-title" : "Weather and Climate Extremes", "id" : "ITEM-4",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5",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w:instrText>
            </w:r>
            <w:r w:rsidR="00FF6231" w:rsidRPr="006A2665">
              <w:rPr>
                <w:rFonts w:cs="Times New Roman"/>
                <w:iCs/>
                <w:color w:val="000000" w:themeColor="text1"/>
                <w:sz w:val="16"/>
                <w:szCs w:val="16"/>
                <w:lang w:val="en-GB"/>
              </w:rPr>
              <w:instrText>: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5",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Gallant et al., 2013; Delworth and Zeng, 2014; Alexander and Arblaster, 2017; Knutson and Zeng, 2018; Spinoni et al., 2019)", "plainTextFormattedCitation" : "(Gallant et al., 2013; Delworth and Zeng, 2014; Alexander and Arblaster, 2017; Knutson and Zeng, 2018; Spinoni et al., 2019)", "previouslyFormattedCitation" : "(Gallant et al., 2013; Delworth and Zeng, 2014; Alexander and Arblaster, 2017; Knutson and Zeng, 2018; Spinoni et al., 2019)"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Gallant et al., 2013; Delworth and Zeng, 2014; Alexander and Arblaster, 2017; Knutson and Zeng, 2018; Spinoni et al., 2019)</w:t>
            </w:r>
            <w:r w:rsidRPr="00D424AA">
              <w:rPr>
                <w:rFonts w:cs="Times New Roman"/>
                <w:iCs/>
                <w:color w:val="000000" w:themeColor="text1"/>
                <w:sz w:val="16"/>
                <w:szCs w:val="16"/>
                <w:lang w:val="en-GB"/>
              </w:rPr>
              <w:fldChar w:fldCharType="end"/>
            </w:r>
          </w:p>
          <w:p w14:paraId="520A8DA1" w14:textId="77777777" w:rsidR="00D376F0" w:rsidRPr="00D424AA" w:rsidRDefault="00D376F0" w:rsidP="00D424AA">
            <w:pPr>
              <w:rPr>
                <w:rFonts w:cs="Times New Roman"/>
                <w:i/>
                <w:color w:val="000000" w:themeColor="text1"/>
                <w:sz w:val="16"/>
                <w:szCs w:val="16"/>
                <w:lang w:val="en-GB"/>
              </w:rPr>
            </w:pPr>
          </w:p>
          <w:p w14:paraId="79E83D84" w14:textId="769EE349"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1",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mendeley" : { "formattedCitation" : "(Gallant et al., 2013)", "manualFormatting" : "Gallant et al. (2013)", "plainTextFormattedCitation" : "(Gallant et al., 2013)", "previouslyFormattedCitation" : "(Gallant et al., 2013)"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Gallant et al. (2013)</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Inconsistent trends, wetting on average in MDB</w:t>
            </w:r>
          </w:p>
          <w:p w14:paraId="5D8CDD99" w14:textId="4E7B8E66"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1",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mendeley" : { "formattedCitation" : "(Delworth and Zeng, 2014)", "manualFormatting" : "Delworth and Zeng (2014)", "plainTextFormattedCitation" : "(Delworth and Zeng, 2014)", "previouslyFormattedCitation" : "(Delworth and Zeng, 2014)"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Delworth and Zeng (2014)</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xml:space="preserve">: no </w:t>
            </w:r>
            <w:r w:rsidRPr="00D424AA">
              <w:rPr>
                <w:rFonts w:cs="Times New Roman"/>
                <w:iCs/>
                <w:color w:val="000000" w:themeColor="text1"/>
                <w:sz w:val="16"/>
                <w:szCs w:val="16"/>
                <w:lang w:val="en-GB"/>
              </w:rPr>
              <w:t>trend</w:t>
            </w:r>
          </w:p>
          <w:p w14:paraId="001E1F1C" w14:textId="6A6019F5"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Knutson and Zeng (2018)</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no trend</w:t>
            </w:r>
          </w:p>
          <w:commentRangeStart w:id="6295"/>
          <w:p w14:paraId="1E9C3790" w14:textId="77D5D15C"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author" : [ { "dropping-particle" : "V", "family" : "Alexander", "given" : "Lisa", "non-dropping-particle" : "", "parse-names" : false, "suffix" : "" }, { "dropping-particle" : "", "family" : "Arblaster", "given" : "Julie M", "non-dropping-particle" : "", "parse-names" : false, "suffix" : "" } ], "container-title" : "Weather and Climate Extremes", "id" : "ITEM-2",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Alexander and Arblaster, 2017; Dunn et al., 2020)", "manualFormatting" : "Alexander and Arblaster (2017); Dunn et al. (2020)", "plainTextFormattedCitation" : "(Alexander and Arblaster, 2017; Dunn et al., 2020)", "previouslyFormattedCitation" : "(Alexander and Arblaster, 2017; Dunn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Alexander and Arblaster (2017); Dunn et al. (2020)</w:t>
            </w:r>
            <w:r w:rsidRPr="00D424AA">
              <w:rPr>
                <w:rFonts w:cs="Times New Roman"/>
                <w:iCs/>
                <w:color w:val="000000" w:themeColor="text1"/>
                <w:sz w:val="16"/>
                <w:szCs w:val="16"/>
                <w:lang w:val="en-GB"/>
              </w:rPr>
              <w:fldChar w:fldCharType="end"/>
            </w:r>
            <w:commentRangeEnd w:id="6295"/>
            <w:r w:rsidR="00A26296">
              <w:rPr>
                <w:rStyle w:val="Marquedecommentaire"/>
              </w:rPr>
              <w:commentReference w:id="6295"/>
            </w:r>
            <w:r w:rsidRPr="00841A35">
              <w:rPr>
                <w:rFonts w:cs="Times New Roman"/>
                <w:iCs/>
                <w:color w:val="000000" w:themeColor="text1"/>
                <w:sz w:val="16"/>
                <w:szCs w:val="16"/>
                <w:lang w:val="en-GB"/>
              </w:rPr>
              <w:t>: no trends in CDD</w:t>
            </w:r>
          </w:p>
          <w:p w14:paraId="6A0C403D" w14:textId="7D1DCB59"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manualFormatting"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Spinoni et al. (2019)</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Inconsistent trends, some increased severity in part of the region</w:t>
            </w:r>
          </w:p>
        </w:tc>
        <w:tc>
          <w:tcPr>
            <w:tcW w:w="1701" w:type="dxa"/>
            <w:tcBorders>
              <w:top w:val="single" w:sz="4" w:space="0" w:color="auto"/>
            </w:tcBorders>
            <w:shd w:val="clear" w:color="auto" w:fill="D9D9D9" w:themeFill="background1" w:themeFillShade="D9"/>
          </w:tcPr>
          <w:p w14:paraId="730963D6" w14:textId="099AEA03"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 xml:space="preserve">Low confidence </w:t>
            </w:r>
            <w:r w:rsidRPr="00D424AA">
              <w:rPr>
                <w:rFonts w:cs="Times New Roman"/>
                <w:color w:val="000000" w:themeColor="text1"/>
                <w:sz w:val="16"/>
                <w:szCs w:val="16"/>
                <w:lang w:val="en-GB"/>
              </w:rPr>
              <w:t>in</w:t>
            </w:r>
            <w:r w:rsidRPr="00D424AA">
              <w:rPr>
                <w:rFonts w:cs="Times New Roman"/>
                <w:b/>
                <w:bCs/>
                <w:i/>
                <w:iCs/>
                <w:color w:val="000000" w:themeColor="text1"/>
                <w:sz w:val="16"/>
                <w:szCs w:val="16"/>
                <w:lang w:val="en-GB"/>
              </w:rPr>
              <w:t xml:space="preserve"> </w:t>
            </w:r>
            <w:r w:rsidRPr="00D424AA">
              <w:rPr>
                <w:rFonts w:cs="Times New Roman"/>
                <w:color w:val="000000" w:themeColor="text1"/>
                <w:sz w:val="16"/>
                <w:szCs w:val="16"/>
                <w:lang w:val="en-GB"/>
              </w:rPr>
              <w:t>attribution</w:t>
            </w:r>
            <w:r w:rsidRPr="00D424AA">
              <w:rPr>
                <w:rFonts w:cs="Times New Roman"/>
                <w:b/>
                <w:bCs/>
                <w:i/>
                <w:iCs/>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7D2D56">
              <w:rPr>
                <w:rFonts w:cs="Times New Roman"/>
                <w:color w:val="000000" w:themeColor="text1"/>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2",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3", "itemData" : { "DOI" : "10.1175/1520-0477-95.9.S41", "ISBN" : "0003-0007", "ISSN" : "0003-0007", "abstract" : "Attribution of extreme events is a challenging science and one that is currently undergoing considerable evolution. In this paper, 20 different research groups explored the causes of 16 different events that occurred in 2013. The findings indicate that human-caused climate change greatly increased the risk for the extreme heat waves assessed in this report. How human influence affected other types of events such as droughts, heavy rain events, and storms was less clear, indicating that natural variability likely played a much larger role in these extremes. Multiple groups chose to look at both the Australian heat waves and the California drought, providing an opportunity to compare and contrast the strengths and weaknesses of various methodologies. There was considerable agreement about the role anthropogenic climate change played in the events between the different assessments. This year three analyses were of severe storms and none found an anthropogenic signal. However, attribution assessments of these types of events pose unique challenges due to the often limited observational record. When human-influence for an event is not identified with the scientific tools available to us today, this means that if there is a human contribution, it cannot be distinguished from natural climate variability.", "author" : [ { "dropping-particle" : "", "family" : "King", "given" : "Andrew D.", "non-dropping-particle" : "", "parse-names" : false, "suffix" : "" }, { "dropping-particle" : "", "family" : "Karoly", "given" : "David J", "non-dropping-particle" : "", "parse-names" : false, "suffix" : "" }, { "dropping-particle" : "", "family" : "Donat", "given" : "Markus G.", "non-dropping-particle" : "", "parse-names" : false, "suffix" : "" }, { "dropping-particle" : "", "family" : "Alexander", "given" : "L.V.", "non-dropping-particle" : "", "parse-names" : false, "suffix" : "" } ], "container-title" : "Bulletin of the American Meteorological Society", "id" : "ITEM-3", "issue" : "9", "issued" : { "date-parts" : [ [ "2014", "9" ] ] }, "page" : "S41-S45", "title" : "Climate change turns Australia's 2013 big dry into a year of record-breaking heat [in \u201cExplaining Extreme Events of 2013 from a Climate Perspective\u201d]", "translator" : [ { "dropping-particle" : "", "family" : "S1396", "given" : "", "non-dropping-particle" : "", "parse-names" : false, "suffix" : "" } ], "type" : "article-journal", "volume" : "95" }, "uris" : [ "http://www.mendeley.com/documents/?uuid=45e3cfc7-fa41-4e72-99d3-aa13dd5c2134" ] } ], "mendeley" : { "formattedCitation" : "(Delworth and Zeng, 2014; King et al., 2014; Knutson and Zeng, 2018)", "plainTextFormattedCitation" : "(Delworth and Zeng, 2014; King et al., 2014; Knutson and Zeng, 2018)", "previouslyFormattedCitation" : "(Delworth and Zeng, 2014; King et al., 2014; Knutson and Zeng,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elworth and Zeng, 2014; King et al., 2014; Knutson and Zeng, 2018)</w:t>
            </w:r>
            <w:r w:rsidRPr="00D424AA">
              <w:rPr>
                <w:rFonts w:cs="Times New Roman"/>
                <w:color w:val="000000" w:themeColor="text1"/>
                <w:sz w:val="16"/>
                <w:szCs w:val="16"/>
                <w:lang w:val="en-GB"/>
              </w:rPr>
              <w:fldChar w:fldCharType="end"/>
            </w:r>
          </w:p>
        </w:tc>
        <w:tc>
          <w:tcPr>
            <w:tcW w:w="2410" w:type="dxa"/>
            <w:tcBorders>
              <w:top w:val="single" w:sz="4" w:space="0" w:color="auto"/>
            </w:tcBorders>
            <w:shd w:val="clear" w:color="auto" w:fill="D9D9D9" w:themeFill="background1" w:themeFillShade="D9"/>
            <w:tcMar>
              <w:top w:w="40" w:type="dxa"/>
              <w:left w:w="40" w:type="dxa"/>
              <w:bottom w:w="40" w:type="dxa"/>
              <w:right w:w="40" w:type="dxa"/>
            </w:tcMar>
          </w:tcPr>
          <w:p w14:paraId="4A47F65D" w14:textId="61FC93D4"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in meteorological droughs based on CDD (Chapter 11 Supplementary Material (11.SM)) and SPI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Kirono et al., 2020)", "plainTextFormattedCitation" : "(Kirono et al., 2020)", "previouslyFormattedCitation" : "(Kirono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irono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but weak signals and lack of other studies at this GWL. </w:t>
            </w:r>
          </w:p>
          <w:p w14:paraId="45C31DBC" w14:textId="77777777" w:rsidR="00D376F0" w:rsidRPr="00D424AA" w:rsidRDefault="00D376F0" w:rsidP="00D424AA">
            <w:pPr>
              <w:rPr>
                <w:rFonts w:cs="Times New Roman"/>
                <w:color w:val="000000" w:themeColor="text1"/>
                <w:sz w:val="16"/>
                <w:szCs w:val="16"/>
                <w:lang w:val="en-GB"/>
              </w:rPr>
            </w:pPr>
          </w:p>
          <w:p w14:paraId="695887DE" w14:textId="77777777" w:rsidR="00D376F0" w:rsidRPr="00D424AA" w:rsidRDefault="00D376F0" w:rsidP="00D424AA">
            <w:pPr>
              <w:rPr>
                <w:rFonts w:cs="Times New Roman"/>
                <w:color w:val="000000" w:themeColor="text1"/>
                <w:sz w:val="16"/>
                <w:szCs w:val="16"/>
                <w:lang w:val="en-GB"/>
              </w:rPr>
            </w:pPr>
          </w:p>
        </w:tc>
        <w:tc>
          <w:tcPr>
            <w:tcW w:w="2410" w:type="dxa"/>
            <w:shd w:val="clear" w:color="auto" w:fill="FFE1DA"/>
            <w:tcMar>
              <w:top w:w="40" w:type="dxa"/>
              <w:left w:w="40" w:type="dxa"/>
              <w:bottom w:w="40" w:type="dxa"/>
              <w:right w:w="40" w:type="dxa"/>
            </w:tcMar>
          </w:tcPr>
          <w:p w14:paraId="04612FEF" w14:textId="31E38F3F"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
                <w:color w:val="000000" w:themeColor="text1"/>
                <w:sz w:val="16"/>
                <w:szCs w:val="16"/>
                <w:lang w:val="en-GB"/>
              </w:rPr>
              <w:t>: Increases</w:t>
            </w:r>
            <w:r w:rsidRPr="00D424AA">
              <w:rPr>
                <w:rFonts w:cs="Times New Roman"/>
                <w:bCs/>
                <w:color w:val="000000" w:themeColor="text1"/>
                <w:sz w:val="16"/>
                <w:szCs w:val="16"/>
                <w:lang w:val="en-GB"/>
              </w:rPr>
              <w:t xml:space="preserve"> in meteorological drought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Alexander and Arblaster, 2017; Kirono et al., 2020; Spinoni et al., 2020)", "plainTextFormattedCitation" : "(Alexander and Arblaster, 2017; Kirono et al., 2020; Spinoni et al., 2020)", "previouslyFormattedCitation" : "(Alexander and Arblaster, 2017; Kirono et al.,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Kirono et al.,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 .</w:t>
            </w:r>
          </w:p>
          <w:p w14:paraId="1F78A6F6" w14:textId="77777777" w:rsidR="00D376F0" w:rsidRPr="00D424AA" w:rsidRDefault="00D376F0" w:rsidP="00D424AA">
            <w:pPr>
              <w:rPr>
                <w:rFonts w:cs="Times New Roman"/>
                <w:bCs/>
                <w:color w:val="000000" w:themeColor="text1"/>
                <w:sz w:val="16"/>
                <w:szCs w:val="16"/>
                <w:lang w:val="en-GB"/>
              </w:rPr>
            </w:pPr>
          </w:p>
          <w:p w14:paraId="72A9FB9D" w14:textId="77777777" w:rsidR="00D376F0" w:rsidRPr="00D424AA" w:rsidRDefault="00D376F0" w:rsidP="00D424AA">
            <w:pPr>
              <w:rPr>
                <w:rFonts w:cs="Times New Roman"/>
                <w:bCs/>
                <w:color w:val="000000" w:themeColor="text1"/>
                <w:sz w:val="16"/>
                <w:szCs w:val="16"/>
                <w:lang w:val="en-GB"/>
              </w:rPr>
            </w:pPr>
          </w:p>
          <w:p w14:paraId="7E26A47A" w14:textId="77777777" w:rsidR="00D376F0" w:rsidRPr="00D424AA" w:rsidRDefault="00D376F0" w:rsidP="00D424AA">
            <w:pPr>
              <w:rPr>
                <w:rFonts w:cs="Times New Roman"/>
                <w:color w:val="000000" w:themeColor="text1"/>
                <w:sz w:val="16"/>
                <w:szCs w:val="16"/>
                <w:lang w:val="en-GB"/>
              </w:rPr>
            </w:pPr>
          </w:p>
        </w:tc>
        <w:tc>
          <w:tcPr>
            <w:tcW w:w="2465" w:type="dxa"/>
            <w:shd w:val="clear" w:color="auto" w:fill="FFE1DA"/>
            <w:tcMar>
              <w:top w:w="40" w:type="dxa"/>
              <w:left w:w="40" w:type="dxa"/>
              <w:bottom w:w="40" w:type="dxa"/>
              <w:right w:w="40" w:type="dxa"/>
            </w:tcMar>
          </w:tcPr>
          <w:p w14:paraId="2B80D2A2" w14:textId="1A430ADF"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Medium confidence</w:t>
            </w:r>
            <w:r w:rsidRPr="00D424AA">
              <w:rPr>
                <w:rFonts w:cs="Times New Roman"/>
                <w:b/>
                <w:color w:val="000000" w:themeColor="text1"/>
                <w:sz w:val="16"/>
                <w:szCs w:val="16"/>
                <w:lang w:val="en-GB"/>
              </w:rPr>
              <w:t xml:space="preserve">: </w:t>
            </w:r>
            <w:r w:rsidRPr="00D424AA">
              <w:rPr>
                <w:rFonts w:cs="Times New Roman"/>
                <w:bCs/>
                <w:color w:val="000000" w:themeColor="text1"/>
                <w:sz w:val="16"/>
                <w:szCs w:val="16"/>
                <w:lang w:val="en-GB"/>
              </w:rPr>
              <w:t xml:space="preserve">Increases in meteorological drought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4",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5", "itemData" : { "DOI" : "10.1029/2020GL087820", "ISSN" : "0094-8276", "abstract" : "Abstract Quantifying how climate change drives drought is a priority to inform policy and adaptation planning. We show that the latest Coupled Model Intercomparison Project (CMIP6) simulations project coherent regional patterns in meteorological drought for two emissions scenarios to 2100. We find robust projected changes in seasonal drought duration and frequency (robust over &gt;45% of the global land area), despite a lack of agreement across models in projected changes in mean precipitation (24% of the land area). Future drought changes are larger and more consistent in CMIP6 compared to CMIP5. We find regionalized increases and decreases in drought duration and frequency that are driven by changes in both precipitation mean and variability. Conversely, drought intensity increases over most regions but is not simulated well historically by the climate models. The more robust projections of meteorological drought compared to mean precipitation in CMIP6 provides significant new opportunities for water resource planning.", "author" : [ { "dropping-particle" : "", "family" : "Ukkola", "given" : "Anna M", "non-dropping-particle" : "", "parse-names" : false, "suffix" : "" }, { "dropping-particle" : "", "family" : "Kauwe", "given" : "Martin G", "non-dropping-particle" : "De", "parse-names" : false, "suffix" : "" }, { "dropping-particle" : "", "family" : "Roderick", "given" : "Michael L", "non-dropping-particle" : "", "parse-names" : false, "suffix" : "" }, { "dropping-particle" : "", "family" : "Abramowitz", "given" : "Gab", "non-dropping-particle" : "", "parse-names" : false, "suffix" : "" }, { "dropping-particle" : "", "family" : "Pitman", "given" : "Andrew J", "non-dropping-particle" : "", "parse-names" : false, "suffix" : "" } ], "container-title" : "Geophysical Research Letters", "id" : "ITEM-5", "issue" : "11", "issued" : { "date-parts" : [ [ "2020", "6", "16" ] ] }, "note" : "From Duplicate 1 (Robust Future Changes in Meteorological Drought in CMIP6 Projections Despite Uncertainty in Precipitation - Ukkola, Anna M; De Kauwe, Martin G; Roderick, Michael L; Abramowitz, Gab; Pitman, Andrew J)\n\ndoi: 10.1029/2020GL087820", "page" : "e2020GL087820", "publisher" : "John Wiley &amp; Sons, Ltd", "title" : "Robust Future Changes in Meteorological Drought in CMIP6 Projections Despite Uncertainty in Precipitation", "translator" : [ { "dropping-particle" : "", "family" : "S2992", "given" : "", "non-dropping-particle" : "", "parse-names" : false, "suffix" : "" } ], "type" : "article-journal", "volume" : "47" }, "uris" : [ "http://www.mendeley.com/documents/?uuid=647038b9-6191-43e8-a07b-ff22d17f0b33" ] } ], "mendeley" : { "formattedCitation" : "(Alexander and Arblaster, 2017; Grose et al., 2020; Kirono et al., 2020; Spinoni et al., 2020; Ukkola et al., 2020)", "plainTextFormattedCitation" : "(Alexander and Arblaster, 2017; Grose et al., 2020; Kirono et al., 2020; Spinoni et al., 2020; Ukkola et al., 2020)", "previouslyFormattedCitation" : "(Alexander and Arblaster, 2017; Grose et al., 2020; Kirono et al., 2020; Spinoni et al., 2020; Ukkola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Alexander and Arblaster, 2017; Grose et al., 2020; Kirono et al., 2020; Spinoni et al., 2020; Ukkola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 xml:space="preserve">(Chapter 11 </w:t>
            </w:r>
            <w:r w:rsidRPr="00D424AA">
              <w:rPr>
                <w:rFonts w:cs="Times New Roman"/>
                <w:bCs/>
                <w:color w:val="000000" w:themeColor="text1"/>
                <w:sz w:val="16"/>
                <w:szCs w:val="16"/>
                <w:lang w:val="nb-NO"/>
              </w:rPr>
              <w:t>Supplementary Material (11.SM)).</w:t>
            </w:r>
          </w:p>
          <w:p w14:paraId="081D6380" w14:textId="77777777" w:rsidR="00D376F0" w:rsidRPr="00D424AA" w:rsidRDefault="00D376F0" w:rsidP="00D424AA">
            <w:pPr>
              <w:rPr>
                <w:rFonts w:cs="Times New Roman"/>
                <w:color w:val="000000" w:themeColor="text1"/>
                <w:sz w:val="16"/>
                <w:szCs w:val="16"/>
                <w:lang w:val="nb-NO"/>
              </w:rPr>
            </w:pPr>
          </w:p>
        </w:tc>
      </w:tr>
      <w:tr w:rsidR="00D376F0" w:rsidRPr="00F1665C" w14:paraId="5FFC7CC8" w14:textId="77777777" w:rsidTr="00723657">
        <w:trPr>
          <w:trHeight w:val="317"/>
        </w:trPr>
        <w:tc>
          <w:tcPr>
            <w:tcW w:w="846" w:type="dxa"/>
            <w:vMerge/>
          </w:tcPr>
          <w:p w14:paraId="21594958" w14:textId="77777777" w:rsidR="00D376F0" w:rsidRPr="00D424AA" w:rsidRDefault="00D376F0" w:rsidP="00D424AA">
            <w:pPr>
              <w:rPr>
                <w:rFonts w:cs="Times New Roman"/>
                <w:color w:val="000000" w:themeColor="text1"/>
                <w:sz w:val="16"/>
                <w:szCs w:val="16"/>
                <w:lang w:val="nb-NO"/>
              </w:rPr>
            </w:pPr>
          </w:p>
        </w:tc>
        <w:tc>
          <w:tcPr>
            <w:tcW w:w="709" w:type="dxa"/>
          </w:tcPr>
          <w:p w14:paraId="795F859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6094DCC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409" w:type="dxa"/>
            <w:shd w:val="clear" w:color="auto" w:fill="D9D9D9" w:themeFill="background1" w:themeFillShade="D9"/>
          </w:tcPr>
          <w:p w14:paraId="49E69FED" w14:textId="68870AFE" w:rsidR="00D376F0" w:rsidRPr="006A2665"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Inconsistent trends </w:t>
            </w:r>
            <w:r w:rsidRPr="00D424AA">
              <w:rPr>
                <w:rFonts w:cs="Times New Roman"/>
                <w:b/>
                <w:bCs/>
                <w:color w:val="000000" w:themeColor="text1"/>
                <w:sz w:val="16"/>
                <w:szCs w:val="16"/>
                <w:lang w:val="en-GB"/>
              </w:rPr>
              <w:fldChar w:fldCharType="begin" w:fldLock="1"/>
            </w:r>
            <w:r w:rsidR="00FF6231">
              <w:rPr>
                <w:rFonts w:cs="Times New Roman"/>
                <w:b/>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3",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id" : "ITEM-4", "itemData" : { "DOI" : "10.1002/joc.3887", "ISSN" : "10970088", "abstract" : "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and actual evapotranspiration (ETa) methods and different options on the resulting SPEI series by use of observational and global gridded data. The results indicate that the equation used to calculate ET0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 \u00a9 2013 Royal Meteorological Society.", "author" : [ { "dropping-particle" : "", "family" : "Beguer\u00eda", "given" : "S.", "non-dropping-particle" : "", "parse-names" : false, "suffix" : "" }, { "dropping-particle" : "", "family" : "Vicente-Serrano", "given" : "S.M.", "non-dropping-particle" : "", "parse-names" : false, "suffix" : "" }, { "dropping-particle" : "", "family" : "Reig", "given" : "F.", "non-dropping-particle" : "", "parse-names" : false, "suffix" : "" }, { "dropping-particle" : "", "family" : "Latorre", "given" : "B.", "non-dropping-particle" : "", "parse-names" : false, "suffix" : "" } ], "container-title" : "International Journal of Climatology", "id" : "ITEM-4", "issue" : "10", "issued" : { "date-parts" : [ [ "2014" ] ] }, "title" : "Standardized precipitation evapotranspiration index (SPEI) revisited: Parameter fitting, evapotranspiration models, tools, datasets and drought monitoring", "translator" : [ { "dropping-particle" : "", "family" : "S1450", "given" : "", "non-dropping-particle" : "", "parse-names" : false, "suffix" : "" } ], "type" : "article-journal", "volume" : "34" }, "uris" : [ "http://www.mendeley.com/documents/?uuid=ac65b1a9-0276-48bd-9fb1-d959b068593a" ] }, { "id" : "ITEM-5",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5",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6",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6",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allant et al., 2013; Beguer\u00eda et al., 2014; Greve et al., 2014; Dai and Zhao, 2017; Spinoni et al., 2019; Padr\u00f3n et al., 2020)", "plainTextFormattedCitation" : "(Gallant et al., 2013; Beguer\u00eda et al., 2014; Greve et al., 2014; Dai and Zhao, 2017; Spinoni et al., 2019; Padr\u00f3n et al., 2020)", "previouslyFormattedCitation" : "(Gallant et al., 2013; Beguer\u00eda et al., 2014; Greve et al., 2014; Dai and Zhao, 2017; Spinoni et al., 2019; Padr\u00f3n et al., 2020)" }, "properties" : { "noteIndex" : 0 }, "schema" : "https://github.com/citation-style-language/schema/raw/master/csl-citation.json" }</w:instrText>
            </w:r>
            <w:r w:rsidRPr="00D424AA">
              <w:rPr>
                <w:rFonts w:cs="Times New Roman"/>
                <w:b/>
                <w:bCs/>
                <w:color w:val="000000" w:themeColor="text1"/>
                <w:sz w:val="16"/>
                <w:szCs w:val="16"/>
                <w:lang w:val="en-GB"/>
              </w:rPr>
              <w:fldChar w:fldCharType="separate"/>
            </w:r>
            <w:r w:rsidR="00A26296">
              <w:rPr>
                <w:rFonts w:cs="Times New Roman"/>
                <w:bCs/>
                <w:noProof/>
                <w:color w:val="000000" w:themeColor="text1"/>
                <w:sz w:val="16"/>
                <w:szCs w:val="16"/>
                <w:lang w:val="en-GB"/>
              </w:rPr>
              <w:t>(Gallant et al., 2013; Beguería et al., 2014; Greve et al., 2014; Dai and Zhao, 2017; Spinoni et al., 2019; Padrón et al., 2020)</w:t>
            </w:r>
            <w:r w:rsidRPr="00D424AA">
              <w:rPr>
                <w:rFonts w:cs="Times New Roman"/>
                <w:b/>
                <w:bCs/>
                <w:color w:val="000000" w:themeColor="text1"/>
                <w:sz w:val="16"/>
                <w:szCs w:val="16"/>
                <w:lang w:val="en-GB"/>
              </w:rPr>
              <w:fldChar w:fldCharType="end"/>
            </w:r>
          </w:p>
        </w:tc>
        <w:tc>
          <w:tcPr>
            <w:tcW w:w="1701" w:type="dxa"/>
            <w:shd w:val="clear" w:color="auto" w:fill="D9D9D9" w:themeFill="background1" w:themeFillShade="D9"/>
          </w:tcPr>
          <w:p w14:paraId="2F921493" w14:textId="4AF369D0" w:rsidR="00D376F0" w:rsidRPr="00841A35" w:rsidRDefault="00D376F0" w:rsidP="00D424AA">
            <w:pPr>
              <w:rPr>
                <w:rFonts w:cs="Times New Roman"/>
                <w:b/>
                <w:bCs/>
                <w:color w:val="000000" w:themeColor="text1"/>
                <w:sz w:val="16"/>
                <w:szCs w:val="16"/>
                <w:lang w:val="en-GB"/>
              </w:rPr>
            </w:pPr>
            <w:r w:rsidRPr="006A2665">
              <w:rPr>
                <w:rFonts w:cs="Times New Roman"/>
                <w:b/>
                <w:bCs/>
                <w:i/>
                <w:iCs/>
                <w:color w:val="000000" w:themeColor="text1"/>
                <w:sz w:val="16"/>
                <w:szCs w:val="16"/>
                <w:lang w:val="en-GB"/>
              </w:rPr>
              <w:t>Low confidence</w:t>
            </w:r>
            <w:r w:rsidRPr="006A2665">
              <w:rPr>
                <w:rFonts w:cs="Times New Roman"/>
                <w:b/>
                <w:bCs/>
                <w:color w:val="000000" w:themeColor="text1"/>
                <w:sz w:val="16"/>
                <w:szCs w:val="16"/>
                <w:lang w:val="en-GB"/>
              </w:rPr>
              <w:t xml:space="preserve"> </w:t>
            </w:r>
            <w:r w:rsidRPr="006A2665">
              <w:rPr>
                <w:rFonts w:cs="Times New Roman"/>
                <w:color w:val="000000" w:themeColor="text1"/>
                <w:sz w:val="16"/>
                <w:szCs w:val="16"/>
                <w:lang w:val="en-GB"/>
              </w:rPr>
              <w:t xml:space="preserve">because of lack </w:t>
            </w:r>
            <w:r w:rsidRPr="00D424AA">
              <w:rPr>
                <w:rFonts w:cs="Times New Roman"/>
                <w:color w:val="000000" w:themeColor="text1"/>
                <w:sz w:val="16"/>
                <w:szCs w:val="16"/>
                <w:lang w:val="en-GB"/>
              </w:rPr>
              <w:t xml:space="preserve">of studies although enhanced AED driven by extreme temperatures increased the severity of the </w:t>
            </w:r>
            <w:r w:rsidRPr="00D424AA">
              <w:rPr>
                <w:rFonts w:cs="Times New Roman"/>
                <w:sz w:val="16"/>
                <w:szCs w:val="16"/>
                <w:lang w:val="en-GB"/>
              </w:rPr>
              <w:t xml:space="preserve">2019 drought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5194/nhess-21-941-2021", "ISSN" : "1684-9981", "abstract" : "Abstract. Disastrous bushfires during the last months of 2019 and January 2020 affected Australia, raising the question to what extent the risk of these fires was exacerbated by anthropogenic climate change. To answer the question for southeastern Australia, where fires were particularly severe, affecting people and ecosystems, we use a physically based index of fire weather, the Fire Weather Index; long-term observations of heat and drought; and 11 large ensembles of state-of-the-art climate models. We find large trends in the Fire Weather Index in the fifth-generation European Centre for Medium-Range Weather Forecasts (ECMWF) Atmospheric Reanalysis (ERA5) since 1979 and a smaller but significant increase by at least 30 % in the models. Therefore, we find that climate change has induced a higher weather-induced risk of such an extreme fire season. This trend is mainly driven by the increase of temperature extremes. In agreement with previous analyses we find that heat extremes have become more likely by at least a factor of 2 due to the long-term warming trend. However, current climate models overestimate variability and tend to underestimate the long-term trend in these extremes, so the true change in the likelihood of extreme heat could be larger, suggesting that the attribution of the increased fire weather risk is a conservative estimate. We do not find an attributable trend in either extreme annual drought or the driest month of the fire season, September\u2013February. The observations, however, show a weak drying trend in the annual mean. For the 2019/20 season more than half of the July\u2013December drought was driven by record excursions of the Indian Ocean Dipole and Southern Annular Mode, factors which are included in the analysis here. The study reveals the complexity of the 2019/20 bushfire event, with some but not all drivers showing an imprint of anthropogenic climate change. Finally, the study concludes with a qualitative review of various vulnerability and exposure factors that each play a role, along with the hazard in increasing or decreasing the overall impact of the bushfires.", "author" : [ { "dropping-particle" : "", "family" : "Oldenborgh", "given" : "Geert Jan", "non-dropping-particle" : "van", "parse-names" : false, "suffix" : "" }, { "dropping-particle" : "", "family" : "Krikken", "given" : "Folmer", "non-dropping-particle" : "", "parse-names" : false, "suffix" : "" }, { "dropping-particle" : "", "family" : "Lewis", "given" : "Sophie", "non-dropping-particle" : "", "parse-names" : false, "suffix" : "" }, { "dropping-particle" : "", "family" : "Leach", "given" : "Nicholas J", "non-dropping-particle" : "", "parse-names" : false, "suffix" : "" }, { "dropping-particle" : "", "family" : "Lehner", "given" : "Flavio", "non-dropping-particle" : "", "parse-names" : false, "suffix" : "" }, { "dropping-particle" : "", "family" : "Saunders", "given" : "Kate R", "non-dropping-particle" : "", "parse-names" : false, "suffix" : "" }, { "dropping-particle" : "", "family" : "Weele", "given" : "Michiel", "non-dropping-particle" : "van", "parse-names" : false, "suffix" : "" }, { "dropping-particle" : "", "family" : "Haustein", "given" : "Karsten", "non-dropping-particle" : "", "parse-names" : false, "suffix" : "" }, { "dropping-particle" : "", "family" : "Li", "given" : "Sihan", "non-dropping-particle" : "", "parse-names" : false, "suffix" : "" }, { "dropping-particle" : "", "family" : "Wallom", "given" : "David", "non-dropping-particle" : "", "parse-names" : false, "suffix" : "" }, { "dropping-particle" : "", "family" : "Sparrow", "given" : "Sarah", "non-dropping-particle" : "", "parse-names" : false, "suffix" : "" }, { "dropping-particle" : "", "family" : "Arrighi", "given" : "Julie", "non-dropping-particle" : "", "parse-names" : false, "suffix" : "" }, { "dropping-particle" : "", "family" : "Singh", "given" : "Roop K.", "non-dropping-particle" : "", "parse-names" : false, "suffix" : "" }, { "dropping-particle" : "", "family" : "Aalst", "given" : "Maarten K", "non-dropping-particle" : "van", "parse-names" : false, "suffix" : "" }, { "dropping-particle" : "", "family" : "Philip", "given" : "Sjoukje Y", "non-dropping-particle" : "", "parse-names" : false, "suffix" : "" }, { "dropping-particle" : "", "family" : "Vautard", "given" : "Robert", "non-dropping-particle" : "", "parse-names" : false, "suffix" : "" }, { "dropping-particle" : "", "family" : "Otto", "given" : "Friederike E L", "non-dropping-particle" : "", "parse-names" : false, "suffix" : "" } ], "container-title" : "Natural Hazards and Earth System Sciences", "id" : "ITEM-1", "issue" : "3", "issued" : { "date-parts" : [ [ "2021", "3", "11" ] ] }, "page" : "941-960", "title" : "Attribution of the Australian bushfire risk to anthropogenic climate change", "translator" : [ { "dropping-particle" : "", "family" : "S3240", "given" : "", "non-dropping-particle" : "", "parse-names" : false, "suffix" : "" } ], "type" : "article-journal", "volume" : "21" }, "uris" : [ "http://www.mendeley.com/documents/?uuid=8f2a94f1-af31-4ca6-8e15-d9a908b90c81" ] } ], "mendeley" : { "formattedCitation" : "(van Oldenborgh et al., 2021)", "plainTextFormattedCitation" : "(van Oldenborgh et al., 2021)", "previouslyFormattedCitation" : "(van Oldenborgh et al., 2021)"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van Oldenborgh et al., 2021)</w:t>
            </w:r>
            <w:r w:rsidRPr="00D424AA">
              <w:rPr>
                <w:rFonts w:cs="Times New Roman"/>
                <w:sz w:val="16"/>
                <w:szCs w:val="16"/>
                <w:lang w:val="en-GB"/>
              </w:rPr>
              <w:fldChar w:fldCharType="end"/>
            </w:r>
          </w:p>
        </w:tc>
        <w:tc>
          <w:tcPr>
            <w:tcW w:w="2410" w:type="dxa"/>
            <w:shd w:val="clear" w:color="auto" w:fill="D9D9D9" w:themeFill="background1" w:themeFillShade="D9"/>
            <w:tcMar>
              <w:top w:w="40" w:type="dxa"/>
              <w:left w:w="40" w:type="dxa"/>
              <w:bottom w:w="40" w:type="dxa"/>
              <w:right w:w="40" w:type="dxa"/>
            </w:tcMar>
          </w:tcPr>
          <w:p w14:paraId="122C1E34" w14:textId="577E9D27"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onsistent changes </w:t>
            </w:r>
            <w:r w:rsidRPr="00D424AA">
              <w:rPr>
                <w:rFonts w:cs="Times New Roman"/>
                <w:bCs/>
                <w:color w:val="000000" w:themeColor="text1"/>
                <w:sz w:val="16"/>
                <w:szCs w:val="16"/>
                <w:lang w:val="en-GB"/>
              </w:rPr>
              <w:t xml:space="preserve">in soil moisture and SPEI-PM, but tendency to </w:t>
            </w:r>
            <w:r w:rsidRPr="00D424AA">
              <w:rPr>
                <w:rFonts w:cs="Times New Roman"/>
                <w:b/>
                <w:color w:val="000000" w:themeColor="text1"/>
                <w:sz w:val="16"/>
                <w:szCs w:val="16"/>
                <w:lang w:val="en-GB"/>
              </w:rPr>
              <w:t xml:space="preserve">increase </w:t>
            </w:r>
            <w:commentRangeStart w:id="6296"/>
            <w:r w:rsidRPr="00D424AA">
              <w:rPr>
                <w:rFonts w:cs="Times New Roman"/>
                <w:b/>
                <w:color w:val="000000" w:themeColor="text1"/>
                <w:sz w:val="16"/>
                <w:szCs w:val="16"/>
                <w:lang w:val="en-GB"/>
              </w:rPr>
              <w:fldChar w:fldCharType="begin" w:fldLock="1"/>
            </w:r>
            <w:r w:rsidR="003A5209">
              <w:rPr>
                <w:rFonts w:cs="Times New Roman"/>
                <w:b/>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Kirono et al., 2020)", "manualFormatting" : "(Naumann et al., 2018; L. Xu et al., 2019; Cook et al., 2020; Kirono et al., 2020)", "plainTextFormattedCitation" : "(Naumann et al., 2018; Xu et al., 2019a; Cook et al., 2020; Kirono et al., 2020)", "previouslyFormattedCitation" : "(Naumann et al., 2018; Xu et al., 2019a; Cook et al., 2020; Kirono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 xml:space="preserve">(Naumann et al., 2018; </w:t>
            </w:r>
            <w:ins w:id="6297" w:author="Robin Matthews" w:date="2021-07-14T11:48:00Z">
              <w:r w:rsidR="0045329F">
                <w:rPr>
                  <w:rFonts w:cs="Times New Roman"/>
                  <w:noProof/>
                  <w:color w:val="000000" w:themeColor="text1"/>
                  <w:sz w:val="16"/>
                  <w:szCs w:val="16"/>
                  <w:lang w:val="en-GB"/>
                </w:rPr>
                <w:t xml:space="preserve">L. </w:t>
              </w:r>
            </w:ins>
            <w:r w:rsidR="00A26296">
              <w:rPr>
                <w:rFonts w:cs="Times New Roman"/>
                <w:noProof/>
                <w:color w:val="000000" w:themeColor="text1"/>
                <w:sz w:val="16"/>
                <w:szCs w:val="16"/>
                <w:lang w:val="en-GB"/>
              </w:rPr>
              <w:t>Xu et al., 2019</w:t>
            </w:r>
            <w:del w:id="6298" w:author="Robin Matthews" w:date="2021-07-14T11:49:00Z">
              <w:r w:rsidR="00A26296" w:rsidDel="0045329F">
                <w:rPr>
                  <w:rFonts w:cs="Times New Roman"/>
                  <w:noProof/>
                  <w:color w:val="000000" w:themeColor="text1"/>
                  <w:sz w:val="16"/>
                  <w:szCs w:val="16"/>
                  <w:lang w:val="en-GB"/>
                </w:rPr>
                <w:delText>a</w:delText>
              </w:r>
            </w:del>
            <w:r w:rsidR="00A26296">
              <w:rPr>
                <w:rFonts w:cs="Times New Roman"/>
                <w:noProof/>
                <w:color w:val="000000" w:themeColor="text1"/>
                <w:sz w:val="16"/>
                <w:szCs w:val="16"/>
                <w:lang w:val="en-GB"/>
              </w:rPr>
              <w:t>; Cook et al., 2020; Kirono et al., 2020)</w:t>
            </w:r>
            <w:r w:rsidRPr="00D424AA">
              <w:rPr>
                <w:rFonts w:cs="Times New Roman"/>
                <w:b/>
                <w:color w:val="000000" w:themeColor="text1"/>
                <w:sz w:val="16"/>
                <w:szCs w:val="16"/>
                <w:lang w:val="en-GB"/>
              </w:rPr>
              <w:fldChar w:fldCharType="end"/>
            </w:r>
            <w:commentRangeEnd w:id="6296"/>
            <w:r w:rsidR="00A26296">
              <w:rPr>
                <w:rStyle w:val="Marquedecommentaire"/>
              </w:rPr>
              <w:commentReference w:id="6296"/>
            </w:r>
            <w:r w:rsidRPr="00841A35">
              <w:rPr>
                <w:rFonts w:cs="Times New Roman"/>
                <w:bCs/>
                <w:color w:val="000000" w:themeColor="text1"/>
                <w:sz w:val="16"/>
                <w:szCs w:val="16"/>
                <w:lang w:val="en-GB"/>
              </w:rPr>
              <w:t>(Chapter 11 Supplementary Material (11.SM))</w:t>
            </w:r>
          </w:p>
          <w:p w14:paraId="418F595A" w14:textId="77777777" w:rsidR="00D376F0" w:rsidRPr="00D424AA" w:rsidRDefault="00D376F0" w:rsidP="00D424AA">
            <w:pPr>
              <w:rPr>
                <w:rFonts w:cs="Times New Roman"/>
                <w:bCs/>
                <w:color w:val="000000" w:themeColor="text1"/>
                <w:sz w:val="16"/>
                <w:szCs w:val="16"/>
                <w:lang w:val="en-GB"/>
              </w:rPr>
            </w:pPr>
          </w:p>
          <w:p w14:paraId="3363AED5" w14:textId="77777777" w:rsidR="00D376F0" w:rsidRPr="00D424AA" w:rsidRDefault="00D376F0" w:rsidP="00D424AA">
            <w:pPr>
              <w:spacing w:line="276" w:lineRule="auto"/>
              <w:rPr>
                <w:rFonts w:cs="Times New Roman"/>
                <w:color w:val="000000" w:themeColor="text1"/>
                <w:sz w:val="16"/>
                <w:szCs w:val="16"/>
                <w:lang w:val="en-GB"/>
              </w:rPr>
            </w:pPr>
          </w:p>
        </w:tc>
        <w:tc>
          <w:tcPr>
            <w:tcW w:w="2410" w:type="dxa"/>
            <w:shd w:val="clear" w:color="auto" w:fill="FFE1DA"/>
            <w:tcMar>
              <w:top w:w="40" w:type="dxa"/>
              <w:left w:w="40" w:type="dxa"/>
              <w:bottom w:w="40" w:type="dxa"/>
              <w:right w:w="40" w:type="dxa"/>
            </w:tcMar>
          </w:tcPr>
          <w:p w14:paraId="1236F2C1" w14:textId="3187312A" w:rsidR="00D376F0" w:rsidRPr="00D424AA" w:rsidRDefault="00D376F0" w:rsidP="00D424AA">
            <w:pPr>
              <w:spacing w:line="276" w:lineRule="auto"/>
              <w:rPr>
                <w:rFonts w:cs="Times New Roman"/>
                <w:b/>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
                <w:color w:val="000000" w:themeColor="text1"/>
                <w:sz w:val="16"/>
                <w:szCs w:val="16"/>
                <w:lang w:val="en-GB"/>
              </w:rPr>
              <w:t>: Increase</w:t>
            </w:r>
            <w:r w:rsidRPr="00D424AA">
              <w:rPr>
                <w:rFonts w:cs="Times New Roman"/>
                <w:bCs/>
                <w:color w:val="000000" w:themeColor="text1"/>
                <w:sz w:val="16"/>
                <w:szCs w:val="16"/>
                <w:lang w:val="en-GB"/>
              </w:rPr>
              <w:t xml:space="preserve"> in drought based on soil moisture and SPEI-PM, but partly inconsistent changes for some studies </w:t>
            </w:r>
            <w:commentRangeStart w:id="6299"/>
            <w:r w:rsidRPr="00D424AA">
              <w:rPr>
                <w:rFonts w:cs="Times New Roman"/>
                <w:b/>
                <w:color w:val="000000" w:themeColor="text1"/>
                <w:sz w:val="16"/>
                <w:szCs w:val="16"/>
                <w:lang w:val="en-GB"/>
              </w:rPr>
              <w:fldChar w:fldCharType="begin" w:fldLock="1"/>
            </w:r>
            <w:r w:rsidR="003A5209">
              <w:rPr>
                <w:rFonts w:cs="Times New Roman"/>
                <w:b/>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Kirono et al., 2020)", "manualFormatting" : "(Naumann et al., 2018; L. Xu et al., 2019; Cook et al., 2020; Kirono et al., 2020)", "plainTextFormattedCitation" : "(Naumann et al., 2018; Xu et al., 2019a; Cook et al., 2020; Kirono et al., 2020)", "previouslyFormattedCitation" : "(Naumann et al., 2018; Xu et al., 2019a; Cook et al., 2020; Kirono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 xml:space="preserve">(Naumann et al., 2018; </w:t>
            </w:r>
            <w:del w:id="6300" w:author="Robin Matthews" w:date="2021-07-14T12:31:00Z">
              <w:r w:rsidR="00A26296" w:rsidDel="00FC4A87">
                <w:rPr>
                  <w:rFonts w:cs="Times New Roman"/>
                  <w:noProof/>
                  <w:color w:val="000000" w:themeColor="text1"/>
                  <w:sz w:val="16"/>
                  <w:szCs w:val="16"/>
                  <w:lang w:val="en-GB"/>
                </w:rPr>
                <w:delText>Xu et al., 2019a</w:delText>
              </w:r>
            </w:del>
            <w:ins w:id="6301" w:author="Robin Matthews" w:date="2021-07-14T12:31: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 Cook et al., 2020; Kirono et al., 2020)</w:t>
            </w:r>
            <w:r w:rsidRPr="00D424AA">
              <w:rPr>
                <w:rFonts w:cs="Times New Roman"/>
                <w:b/>
                <w:color w:val="000000" w:themeColor="text1"/>
                <w:sz w:val="16"/>
                <w:szCs w:val="16"/>
                <w:lang w:val="en-GB"/>
              </w:rPr>
              <w:fldChar w:fldCharType="end"/>
            </w:r>
            <w:commentRangeEnd w:id="6299"/>
            <w:r w:rsidR="00A26296">
              <w:rPr>
                <w:rStyle w:val="Marquedecommentaire"/>
              </w:rPr>
              <w:commentReference w:id="6299"/>
            </w:r>
            <w:r w:rsidRPr="00841A35">
              <w:rPr>
                <w:rFonts w:cs="Times New Roman"/>
                <w:bCs/>
                <w:color w:val="000000" w:themeColor="text1"/>
                <w:sz w:val="16"/>
                <w:szCs w:val="16"/>
                <w:lang w:val="en-GB"/>
              </w:rPr>
              <w:t>(Chapter 11 Supplementary Material (11.SM))</w:t>
            </w:r>
          </w:p>
          <w:p w14:paraId="610B93A1" w14:textId="77777777" w:rsidR="00D376F0" w:rsidRPr="00D424AA" w:rsidRDefault="00D376F0" w:rsidP="00D424AA">
            <w:pPr>
              <w:rPr>
                <w:rFonts w:cs="Times New Roman"/>
                <w:b/>
                <w:color w:val="000000" w:themeColor="text1"/>
                <w:sz w:val="16"/>
                <w:szCs w:val="16"/>
                <w:lang w:val="en-GB"/>
              </w:rPr>
            </w:pPr>
          </w:p>
        </w:tc>
        <w:tc>
          <w:tcPr>
            <w:tcW w:w="2465" w:type="dxa"/>
            <w:shd w:val="clear" w:color="auto" w:fill="FFB9A0"/>
            <w:tcMar>
              <w:top w:w="40" w:type="dxa"/>
              <w:left w:w="40" w:type="dxa"/>
              <w:bottom w:w="40" w:type="dxa"/>
              <w:right w:w="40" w:type="dxa"/>
            </w:tcMar>
          </w:tcPr>
          <w:p w14:paraId="142B6633" w14:textId="7A746926" w:rsidR="00D376F0" w:rsidRPr="00D424AA" w:rsidRDefault="00D376F0" w:rsidP="00D424AA">
            <w:pPr>
              <w:spacing w:line="276" w:lineRule="auto"/>
              <w:rPr>
                <w:rFonts w:cs="Times New Roman"/>
                <w:sz w:val="16"/>
                <w:szCs w:val="16"/>
                <w:lang w:val="en-GB"/>
              </w:rPr>
            </w:pPr>
            <w:r w:rsidRPr="00D424AA">
              <w:rPr>
                <w:rFonts w:cs="Times New Roman"/>
                <w:b/>
                <w:i/>
                <w:iCs/>
                <w:color w:val="000000" w:themeColor="text1"/>
                <w:sz w:val="16"/>
                <w:szCs w:val="16"/>
                <w:lang w:val="en-GB"/>
              </w:rPr>
              <w:t>High confidence</w:t>
            </w:r>
            <w:r w:rsidRPr="00D424AA">
              <w:rPr>
                <w:rFonts w:cs="Times New Roman"/>
                <w:b/>
                <w:color w:val="000000" w:themeColor="text1"/>
                <w:sz w:val="16"/>
                <w:szCs w:val="16"/>
                <w:lang w:val="en-GB"/>
              </w:rPr>
              <w:t xml:space="preserve">: Increased drying </w:t>
            </w:r>
            <w:r w:rsidRPr="00D424AA">
              <w:rPr>
                <w:rFonts w:cs="Times New Roman"/>
                <w:bCs/>
                <w:color w:val="000000" w:themeColor="text1"/>
                <w:sz w:val="16"/>
                <w:szCs w:val="16"/>
                <w:lang w:val="en-GB"/>
              </w:rPr>
              <w:t xml:space="preserve">for some metrics or part of domain for soil moisture and SPEI-PM with stronger changes for SPEI-PM </w:t>
            </w:r>
            <w:commentRangeStart w:id="6302"/>
            <w:r w:rsidRPr="00D424AA">
              <w:rPr>
                <w:rFonts w:cs="Times New Roman"/>
                <w:bCs/>
                <w:color w:val="000000" w:themeColor="text1"/>
                <w:sz w:val="16"/>
                <w:szCs w:val="16"/>
                <w:lang w:val="en-GB"/>
              </w:rPr>
              <w:fldChar w:fldCharType="begin" w:fldLock="1"/>
            </w:r>
            <w:ins w:id="6303" w:author="Robin Matthews" w:date="2021-07-14T23:41:00Z">
              <w:r w:rsidR="00AA7C5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Naumann et al., 2018; Cook et al., 2020; Kirono et al., 2020; Vicente-Serrano et al., 2020a)", "manualFormatting" : "(Naumann et al., 2018; Cook et al., 2020; Kirono et al., 2020; Vicente-Serrano et al., 2020c)", "plainTextFormattedCitation" : "(Naumann et al., 2018; Cook et al., 2020; Kirono et al., 2020; Vicente-Serrano et al., 2020a)", "previouslyFormattedCitation" : "(Naumann et al., 2018; Cook et al., 2020; Kirono et al., 2020; Vicente-Serrano et al., 2020a)" }, "properties" : { "noteIndex" : 0 }, "schema" : "https://github.com/citation-style-language/schema/raw/master/csl-citation.json" }</w:instrText>
              </w:r>
            </w:ins>
            <w:del w:id="6304" w:author="Robin Matthews" w:date="2021-07-14T23:41:00Z">
              <w:r w:rsidR="00FF6231" w:rsidDel="00AA7C59">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Naumann et al., 2018; Cook et al., 2020; Kirono et al., 2020; Vicente-Serrano et al., 2020a)", "plainTextFormattedCitation" : "(Naumann et al., 2018; Cook et al., 2020; Kirono et al., 2020; Vicente-Serrano et al., 2020a)", "previouslyFormattedCitation" : "(Naumann et al., 2018; Cook et al., 2020; Kirono et al., 2020;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Cook et al., 2020; Kirono et al., 2020; Vicente-Serrano et al., 2020</w:t>
            </w:r>
            <w:ins w:id="6305" w:author="Robin Matthews" w:date="2021-07-14T23:41:00Z">
              <w:r w:rsidR="00AA7C59">
                <w:rPr>
                  <w:rFonts w:cs="Times New Roman"/>
                  <w:bCs/>
                  <w:noProof/>
                  <w:color w:val="000000" w:themeColor="text1"/>
                  <w:sz w:val="16"/>
                  <w:szCs w:val="16"/>
                  <w:lang w:val="en-GB"/>
                </w:rPr>
                <w:t>c</w:t>
              </w:r>
            </w:ins>
            <w:del w:id="6306" w:author="Robin Matthews" w:date="2021-07-14T23:41:00Z">
              <w:r w:rsidR="00A26296" w:rsidDel="00AA7C59">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6302"/>
            <w:r w:rsidR="00A26296">
              <w:rPr>
                <w:rStyle w:val="Marquedecommentaire"/>
              </w:rPr>
              <w:commentReference w:id="6302"/>
            </w:r>
            <w:r w:rsidRPr="00841A35">
              <w:rPr>
                <w:rFonts w:cs="Times New Roman"/>
                <w:bCs/>
                <w:color w:val="000000" w:themeColor="text1"/>
                <w:sz w:val="16"/>
                <w:szCs w:val="16"/>
                <w:lang w:val="en-GB"/>
              </w:rPr>
              <w:t>(Chapter 11 Supplementary Material (11.SM))</w:t>
            </w:r>
          </w:p>
        </w:tc>
      </w:tr>
      <w:tr w:rsidR="00D376F0" w:rsidRPr="00F1665C" w14:paraId="0DE7E881" w14:textId="77777777" w:rsidTr="00723657">
        <w:trPr>
          <w:trHeight w:val="317"/>
        </w:trPr>
        <w:tc>
          <w:tcPr>
            <w:tcW w:w="846" w:type="dxa"/>
            <w:vMerge/>
          </w:tcPr>
          <w:p w14:paraId="744BDEB8" w14:textId="77777777" w:rsidR="00D376F0" w:rsidRPr="00D424AA" w:rsidRDefault="00D376F0" w:rsidP="00D424AA">
            <w:pPr>
              <w:rPr>
                <w:rFonts w:cs="Times New Roman"/>
                <w:color w:val="000000" w:themeColor="text1"/>
                <w:sz w:val="16"/>
                <w:szCs w:val="16"/>
                <w:lang w:val="en-GB"/>
              </w:rPr>
            </w:pPr>
          </w:p>
        </w:tc>
        <w:tc>
          <w:tcPr>
            <w:tcW w:w="709" w:type="dxa"/>
          </w:tcPr>
          <w:p w14:paraId="1DAC1F6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409" w:type="dxa"/>
            <w:tcBorders>
              <w:bottom w:val="single" w:sz="4" w:space="0" w:color="auto"/>
            </w:tcBorders>
            <w:shd w:val="clear" w:color="auto" w:fill="D9D9D9" w:themeFill="background1" w:themeFillShade="D9"/>
          </w:tcPr>
          <w:p w14:paraId="6F3E3F55" w14:textId="2D0D2A91" w:rsidR="00D376F0" w:rsidRPr="00841A35"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 </w:t>
            </w:r>
            <w:r w:rsidRPr="00D424AA">
              <w:rPr>
                <w:rFonts w:cs="Times New Roman"/>
                <w:color w:val="000000" w:themeColor="text1"/>
                <w:sz w:val="16"/>
                <w:szCs w:val="16"/>
                <w:lang w:val="en-GB"/>
              </w:rPr>
              <w:t xml:space="preserve">because of </w:t>
            </w:r>
            <w:r w:rsidRPr="00D424AA">
              <w:rPr>
                <w:rFonts w:cs="Times New Roman"/>
                <w:b/>
                <w:bCs/>
                <w:color w:val="000000" w:themeColor="text1"/>
                <w:sz w:val="16"/>
                <w:szCs w:val="16"/>
                <w:lang w:val="en-GB"/>
              </w:rPr>
              <w:t xml:space="preserve">lack of data and studies </w:t>
            </w:r>
            <w:commentRangeStart w:id="6307"/>
            <w:r w:rsidRPr="00D424AA">
              <w:rPr>
                <w:rFonts w:cs="Times New Roman"/>
                <w:color w:val="000000" w:themeColor="text1"/>
                <w:sz w:val="16"/>
                <w:szCs w:val="16"/>
                <w:lang w:val="en-GB"/>
              </w:rPr>
              <w:fldChar w:fldCharType="begin" w:fldLock="1"/>
            </w:r>
            <w:ins w:id="6308" w:author="Robin Matthews" w:date="2021-07-14T23:42:00Z">
              <w:r w:rsidR="00AA7C59">
                <w:rPr>
                  <w:rFonts w:cs="Times New Roman"/>
                  <w:color w:val="000000" w:themeColor="text1"/>
                  <w:sz w:val="16"/>
                  <w:szCs w:val="16"/>
                  <w:lang w:val="en-GB"/>
                </w:rPr>
                <w:instrText>ADDIN CSL_CITATION { "citationItems" : [ { "id" : "ITEM-1", "itemData" : { "DOI" : "10.5194/hess-20-3947-2016", "author" : [ { "dropping-particle" : "", "family" : "Zhang", "given" : "X S", "non-dropping-particle" : "", "parse-names" : false, "suffix" : "" }, { "dropping-particle" : "", "family" : "Amirthanathan", "given" : "G E", "non-dropping-particle" : "", "parse-names" : false, "suffix" : "" }, { "dropping-particle" : "", "family" : "Bari", "given" : "M A", "non-dropping-particle" : "", "parse-names" : false, "suffix" : "" }, { "dropping-particle" : "", "family" : "Laugesen", "given" : "R M", "non-dropping-particle" : "", "parse-names" : false, "suffix" : "" }, { "dropping-particle" : "", "family" : "Shin", "given" : "D", "non-dropping-particle" : "", "parse-names" : false, "suffix" : "" }, { "dropping-particle" : "", "family" : "Kent", "given" : "D M", "non-dropping-particle" : "", "parse-names" : false, "suffix" : "" }, { "dropping-particle" : "", "family" : "MacDonald", "given" : "A M", "non-dropping-particle" : "", "parse-names" : false, "suffix" : "" }, { "dropping-particle" : "", "family" : "Turner", "given" : "M E", "non-dropping-particle" : "", "parse-names" : false, "suffix" : "" }, { "dropping-particle" : "", "family" : "Tuteja", "given" : "N K", "non-dropping-particle" : "", "parse-names" : false, "suffix" : "" } ], "container-title" : "Hydrology and Earth System Sciences", "id" : "ITEM-1", "issue" : "9", "issued" : { "date-parts" : [ [ "2016" ] ] }, "page" : "3947-3965", "title" : "How streamflow has changed across Australia since the 1950s: evidence from the network of hydrologic reference stations", "translator" : [ { "dropping-particle" : "", "family" : "S2968", "given" : "", "non-dropping-particle" : "", "parse-names" : false, "suffix" : "" } ], "type" : "article-journal", "volume" : "20" }, "uris" : [ "http://www.mendeley.com/documents/?uuid=0fb8bec4-4671-4c5e-9205-a0f9a212102c" ] } ], "mendeley" : { "formattedCitation" : "(Zhang et al., 2016c)", "manualFormatting" : "(X.S. Zhang et al., 2016)", "plainTextFormattedCitation" : "(Zhang et al., 2016c)", "previouslyFormattedCitation" : "(Zhang et al., 2016c)" }, "properties" : { "noteIndex" : 0 }, "schema" : "https://github.com/citation-style-language/schema/raw/master/csl-citation.json" }</w:instrText>
              </w:r>
            </w:ins>
            <w:del w:id="6309" w:author="Robin Matthews" w:date="2021-07-14T23:42:00Z">
              <w:r w:rsidR="00AB36D4" w:rsidDel="00AA7C59">
                <w:rPr>
                  <w:rFonts w:cs="Times New Roman"/>
                  <w:color w:val="000000" w:themeColor="text1"/>
                  <w:sz w:val="16"/>
                  <w:szCs w:val="16"/>
                  <w:lang w:val="en-GB"/>
                </w:rPr>
                <w:delInstrText>ADDIN CSL_CITATION { "citationItems" : [ { "id" : "ITEM-1", "itemData" : { "DOI" : "10.5194/hess-20-3947-2016", "author" : [ { "dropping-particle" : "", "family" : "Zhang", "given" : "X S", "non-dropping-particle" : "", "parse-names" : false, "suffix" : "" }, { "dropping-particle" : "", "family" : "Amirthanathan", "given" : "G E", "non-dropping-particle" : "", "parse-names" : false, "suffix" : "" }, { "dropping-particle" : "", "family" : "Bari", "given" : "M A", "non-dropping-particle" : "", "parse-names" : false, "suffix" : "" }, { "dropping-particle" : "", "family" : "Laugesen", "given" : "R M", "non-dropping-particle" : "", "parse-names" : false, "suffix" : "" }, { "dropping-particle" : "", "family" : "Shin", "given" : "D", "non-dropping-particle" : "", "parse-names" : false, "suffix" : "" }, { "dropping-particle" : "", "family" : "Kent", "given" : "D M", "non-dropping-particle" : "", "parse-names" : false, "suffix" : "" }, { "dropping-particle" : "", "family" : "MacDonald", "given" : "A M", "non-dropping-particle" : "", "parse-names" : false, "suffix" : "" }, { "dropping-particle" : "", "family" : "Turner", "given" : "M E", "non-dropping-particle" : "", "parse-names" : false, "suffix" : "" }, { "dropping-particle" : "", "family" : "Tuteja", "given" : "N K", "non-dropping-particle" : "", "parse-names" : false, "suffix" : "" } ], "container-title" : "Hydrology and Earth System Sciences", "id" : "ITEM-1", "issue" : "9", "issued" : { "date-parts" : [ [ "2016" ] ] }, "page" : "3947-3965", "title" : "How streamflow has changed across Australia since the 1950s: evidence from the network of hydrologic reference stations", "translator" : [ { "dropping-particle" : "", "family" : "S2968", "given" : "", "non-dropping-particle" : "", "parse-names" : false, "suffix" : "" } ], "type" : "article-journal", "volume" : "20" }, "uris" : [ "http://www.mendeley.com/documents/?uuid=0fb8bec4-4671-4c5e-9205-a0f9a212102c" ] } ], "mendeley" : { "formattedCitation" : "(Zhang et al., 2016c)", "plainTextFormattedCitation" : "(Zhang et al., 2016c)", "previouslyFormattedCitation" : "(Zhang et al., 2016c)"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10" w:author="Robin Matthews" w:date="2021-07-14T23:41:00Z">
              <w:r w:rsidR="00AA7C59">
                <w:rPr>
                  <w:rFonts w:cs="Times New Roman"/>
                  <w:noProof/>
                  <w:color w:val="000000" w:themeColor="text1"/>
                  <w:sz w:val="16"/>
                  <w:szCs w:val="16"/>
                  <w:lang w:val="en-GB"/>
                </w:rPr>
                <w:t xml:space="preserve">X.S. </w:t>
              </w:r>
            </w:ins>
            <w:r w:rsidR="00A26296">
              <w:rPr>
                <w:rFonts w:cs="Times New Roman"/>
                <w:noProof/>
                <w:color w:val="000000" w:themeColor="text1"/>
                <w:sz w:val="16"/>
                <w:szCs w:val="16"/>
                <w:lang w:val="en-GB"/>
              </w:rPr>
              <w:t>Zhang et al., 2016</w:t>
            </w:r>
            <w:del w:id="6311" w:author="Robin Matthews" w:date="2021-07-14T23:42:00Z">
              <w:r w:rsidR="00A26296" w:rsidDel="00AA7C59">
                <w:rPr>
                  <w:rFonts w:cs="Times New Roman"/>
                  <w:noProof/>
                  <w:color w:val="000000" w:themeColor="text1"/>
                  <w:sz w:val="16"/>
                  <w:szCs w:val="16"/>
                  <w:lang w:val="en-GB"/>
                </w:rPr>
                <w:delText>c</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6307"/>
            <w:r w:rsidR="00A26296">
              <w:rPr>
                <w:rStyle w:val="Marquedecommentaire"/>
              </w:rPr>
              <w:commentReference w:id="6307"/>
            </w:r>
          </w:p>
        </w:tc>
        <w:tc>
          <w:tcPr>
            <w:tcW w:w="1701" w:type="dxa"/>
            <w:tcBorders>
              <w:bottom w:val="single" w:sz="4" w:space="0" w:color="auto"/>
            </w:tcBorders>
            <w:shd w:val="clear" w:color="auto" w:fill="D9D9D9" w:themeFill="background1" w:themeFillShade="D9"/>
          </w:tcPr>
          <w:p w14:paraId="42109C8F" w14:textId="77777777" w:rsidR="00D376F0" w:rsidRPr="00D424AA"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 </w:t>
            </w:r>
            <w:r w:rsidRPr="00D424AA">
              <w:rPr>
                <w:rFonts w:cs="Times New Roman"/>
                <w:color w:val="000000" w:themeColor="text1"/>
                <w:sz w:val="16"/>
                <w:szCs w:val="16"/>
                <w:lang w:val="en-GB"/>
              </w:rPr>
              <w:t>because of lack of studies</w:t>
            </w:r>
          </w:p>
        </w:tc>
        <w:tc>
          <w:tcPr>
            <w:tcW w:w="2410" w:type="dxa"/>
            <w:shd w:val="clear" w:color="auto" w:fill="D9D9D9" w:themeFill="background1" w:themeFillShade="D9"/>
            <w:tcMar>
              <w:top w:w="40" w:type="dxa"/>
              <w:left w:w="40" w:type="dxa"/>
              <w:bottom w:w="40" w:type="dxa"/>
              <w:right w:w="40" w:type="dxa"/>
            </w:tcMar>
          </w:tcPr>
          <w:p w14:paraId="1252FD62" w14:textId="64197272" w:rsidR="00D376F0" w:rsidRPr="006A2665"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p>
        </w:tc>
        <w:tc>
          <w:tcPr>
            <w:tcW w:w="2410" w:type="dxa"/>
            <w:shd w:val="clear" w:color="auto" w:fill="D9D9D9" w:themeFill="background1" w:themeFillShade="D9"/>
            <w:tcMar>
              <w:top w:w="40" w:type="dxa"/>
              <w:left w:w="40" w:type="dxa"/>
              <w:bottom w:w="40" w:type="dxa"/>
              <w:right w:w="40" w:type="dxa"/>
            </w:tcMar>
          </w:tcPr>
          <w:p w14:paraId="14CF4D81" w14:textId="5735B188" w:rsidR="00D376F0" w:rsidRPr="006A2665" w:rsidRDefault="00D376F0" w:rsidP="00D424AA">
            <w:pPr>
              <w:rPr>
                <w:rFonts w:cs="Times New Roman"/>
                <w:b/>
                <w:color w:val="000000" w:themeColor="text1"/>
                <w:sz w:val="16"/>
                <w:szCs w:val="16"/>
                <w:lang w:val="en-GB"/>
              </w:rPr>
            </w:pPr>
            <w:r w:rsidRPr="006A2665">
              <w:rPr>
                <w:rFonts w:cs="Times New Roman"/>
                <w:b/>
                <w:i/>
                <w:iCs/>
                <w:color w:val="000000" w:themeColor="text1"/>
                <w:sz w:val="16"/>
                <w:szCs w:val="16"/>
                <w:lang w:val="en-GB"/>
              </w:rPr>
              <w:t>Low confidence</w:t>
            </w:r>
            <w:r w:rsidRPr="006A2665">
              <w:rPr>
                <w:rFonts w:cs="Times New Roman"/>
                <w:b/>
                <w:color w:val="000000" w:themeColor="text1"/>
                <w:sz w:val="16"/>
                <w:szCs w:val="16"/>
                <w:lang w:val="en-GB"/>
              </w:rPr>
              <w:t xml:space="preserve">: Lack of studies </w:t>
            </w:r>
            <w:r w:rsidRPr="006A2665">
              <w:rPr>
                <w:rFonts w:cs="Times New Roman"/>
                <w:bCs/>
                <w:color w:val="000000" w:themeColor="text1"/>
                <w:sz w:val="16"/>
                <w:szCs w:val="16"/>
                <w:lang w:val="en-GB"/>
              </w:rPr>
              <w:t>and generally</w:t>
            </w:r>
            <w:r w:rsidRPr="006A2665">
              <w:rPr>
                <w:rFonts w:cs="Times New Roman"/>
                <w:b/>
                <w:color w:val="000000" w:themeColor="text1"/>
                <w:sz w:val="16"/>
                <w:szCs w:val="16"/>
                <w:lang w:val="en-GB"/>
              </w:rPr>
              <w:t xml:space="preserve"> non-robust </w:t>
            </w:r>
            <w:r w:rsidRPr="006A2665">
              <w:rPr>
                <w:rFonts w:cs="Times New Roman"/>
                <w:bCs/>
                <w:color w:val="000000" w:themeColor="text1"/>
                <w:sz w:val="16"/>
                <w:szCs w:val="16"/>
                <w:lang w:val="en-GB"/>
              </w:rPr>
              <w:t xml:space="preserve">change in two studies </w:t>
            </w:r>
            <w:r w:rsidRPr="00D424AA">
              <w:rPr>
                <w:rFonts w:cs="Times New Roman"/>
                <w:b/>
                <w:color w:val="000000" w:themeColor="text1"/>
                <w:sz w:val="16"/>
                <w:szCs w:val="16"/>
                <w:lang w:val="en-GB"/>
              </w:rPr>
              <w:fldChar w:fldCharType="begin" w:fldLock="1"/>
            </w:r>
            <w:r w:rsidR="00FF6231" w:rsidRPr="006A2665">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w:instrText>
            </w:r>
            <w:r w:rsidR="00FF6231">
              <w:rPr>
                <w:rFonts w:cs="Times New Roman"/>
                <w:b/>
                <w:color w:val="000000" w:themeColor="text1"/>
                <w:sz w:val="16"/>
                <w:szCs w:val="16"/>
              </w:rPr>
              <w:instrText>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w:instrText>
            </w:r>
            <w:r w:rsidR="00FF6231" w:rsidRPr="006A2665">
              <w:rPr>
                <w:rFonts w:cs="Times New Roman"/>
                <w:b/>
                <w:color w:val="000000" w:themeColor="text1"/>
                <w:sz w:val="16"/>
                <w:szCs w:val="16"/>
                <w:lang w:val="en-GB"/>
              </w:rPr>
              <w:instrText>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 Cook et al., 2020)</w:t>
            </w:r>
            <w:r w:rsidRPr="00D424AA">
              <w:rPr>
                <w:rFonts w:cs="Times New Roman"/>
                <w:b/>
                <w:color w:val="000000" w:themeColor="text1"/>
                <w:sz w:val="16"/>
                <w:szCs w:val="16"/>
                <w:lang w:val="en-GB"/>
              </w:rPr>
              <w:fldChar w:fldCharType="end"/>
            </w:r>
          </w:p>
        </w:tc>
        <w:tc>
          <w:tcPr>
            <w:tcW w:w="2465" w:type="dxa"/>
            <w:shd w:val="clear" w:color="auto" w:fill="D9D9D9" w:themeFill="background1" w:themeFillShade="D9"/>
            <w:tcMar>
              <w:top w:w="40" w:type="dxa"/>
              <w:left w:w="40" w:type="dxa"/>
              <w:bottom w:w="40" w:type="dxa"/>
              <w:right w:w="40" w:type="dxa"/>
            </w:tcMar>
          </w:tcPr>
          <w:p w14:paraId="6FDD0A7A" w14:textId="131E2F46" w:rsidR="00D376F0" w:rsidRPr="00841A35" w:rsidRDefault="00D376F0" w:rsidP="00D424AA">
            <w:pPr>
              <w:rPr>
                <w:rFonts w:cs="Times New Roman"/>
                <w:b/>
                <w:color w:val="000000" w:themeColor="text1"/>
                <w:sz w:val="16"/>
                <w:szCs w:val="16"/>
                <w:lang w:val="en-GB"/>
              </w:rPr>
            </w:pPr>
            <w:r w:rsidRPr="006A2665">
              <w:rPr>
                <w:rFonts w:cs="Times New Roman"/>
                <w:b/>
                <w:i/>
                <w:iCs/>
                <w:color w:val="000000" w:themeColor="text1"/>
                <w:sz w:val="16"/>
                <w:szCs w:val="16"/>
                <w:lang w:val="en-GB"/>
              </w:rPr>
              <w:t>Low confidence</w:t>
            </w:r>
            <w:r w:rsidRPr="006A2665">
              <w:rPr>
                <w:rFonts w:cs="Times New Roman"/>
                <w:b/>
                <w:color w:val="000000" w:themeColor="text1"/>
                <w:sz w:val="16"/>
                <w:szCs w:val="16"/>
                <w:lang w:val="en-GB"/>
              </w:rPr>
              <w:t xml:space="preserve">: Non-robust changes </w:t>
            </w:r>
            <w:r w:rsidRPr="006A2665">
              <w:rPr>
                <w:rFonts w:cs="Times New Roman"/>
                <w:bCs/>
                <w:color w:val="000000" w:themeColor="text1"/>
                <w:sz w:val="16"/>
                <w:szCs w:val="16"/>
                <w:lang w:val="en-GB"/>
              </w:rPr>
              <w:t xml:space="preserve">or </w:t>
            </w:r>
            <w:r w:rsidRPr="006A2665">
              <w:rPr>
                <w:rFonts w:cs="Times New Roman"/>
                <w:b/>
                <w:color w:val="000000" w:themeColor="text1"/>
                <w:sz w:val="16"/>
                <w:szCs w:val="16"/>
                <w:lang w:val="en-GB"/>
              </w:rPr>
              <w:t xml:space="preserve">high model disagreement  </w:t>
            </w:r>
            <w:r w:rsidRPr="00D424AA">
              <w:rPr>
                <w:rFonts w:cs="Times New Roman"/>
                <w:b/>
                <w:color w:val="000000" w:themeColor="text1"/>
                <w:sz w:val="16"/>
                <w:szCs w:val="16"/>
                <w:lang w:val="en-GB"/>
              </w:rPr>
              <w:fldChar w:fldCharType="begin" w:fldLock="1"/>
            </w:r>
            <w:r w:rsidR="00FF6231" w:rsidRPr="006A2665">
              <w:rPr>
                <w:rFonts w:cs="Times New Roman"/>
                <w:b/>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w:instrText>
            </w:r>
            <w:r w:rsidR="00FF6231">
              <w:rPr>
                <w:rFonts w:cs="Times New Roman"/>
                <w:b/>
                <w:color w:val="000000" w:themeColor="text1"/>
                <w:sz w:val="16"/>
                <w:szCs w:val="16"/>
              </w:rPr>
              <w:instrText>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2",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w:instrText>
            </w:r>
            <w:r w:rsidR="00FF6231" w:rsidRPr="006A2665">
              <w:rPr>
                <w:rFonts w:cs="Times New Roman"/>
                <w:b/>
                <w:color w:val="000000" w:themeColor="text1"/>
                <w:sz w:val="16"/>
                <w:szCs w:val="16"/>
                <w:lang w:val="en-GB"/>
              </w:rPr>
              <w:instrText>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Giuntoli et al., 2015; Touma et al., 2015; Cook et al., 2020)", "plainTextFormattedCitation" : "(Giuntoli et al., 2015; Touma et al., 2015; Cook et al., 2020)", "previouslyFormattedCitation" : "(Giuntoli et al., 2015; Touma et al., 2015; Cook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Giuntoli et al., 2015; Touma et al., 2015; Cook et al., 2020)</w:t>
            </w:r>
            <w:r w:rsidRPr="00D424AA">
              <w:rPr>
                <w:rFonts w:cs="Times New Roman"/>
                <w:b/>
                <w:color w:val="000000" w:themeColor="text1"/>
                <w:sz w:val="16"/>
                <w:szCs w:val="16"/>
                <w:lang w:val="en-GB"/>
              </w:rPr>
              <w:fldChar w:fldCharType="end"/>
            </w:r>
          </w:p>
        </w:tc>
      </w:tr>
      <w:tr w:rsidR="00D376F0" w:rsidRPr="000F1B8F" w14:paraId="13739D0D" w14:textId="77777777" w:rsidTr="00723657">
        <w:trPr>
          <w:trHeight w:val="5337"/>
        </w:trPr>
        <w:tc>
          <w:tcPr>
            <w:tcW w:w="846" w:type="dxa"/>
            <w:vMerge w:val="restart"/>
          </w:tcPr>
          <w:p w14:paraId="14CF4BD9"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Southern Australia (SAU)</w:t>
            </w:r>
          </w:p>
        </w:tc>
        <w:tc>
          <w:tcPr>
            <w:tcW w:w="709" w:type="dxa"/>
          </w:tcPr>
          <w:p w14:paraId="6F9D730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409" w:type="dxa"/>
            <w:tcBorders>
              <w:top w:val="single" w:sz="4" w:space="0" w:color="auto"/>
              <w:bottom w:val="single" w:sz="4" w:space="0" w:color="auto"/>
            </w:tcBorders>
            <w:shd w:val="clear" w:color="auto" w:fill="D9D9D9" w:themeFill="background1" w:themeFillShade="D9"/>
          </w:tcPr>
          <w:p w14:paraId="06530ABF" w14:textId="6BCB8096"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Mixed signal </w:t>
            </w:r>
            <w:r w:rsidRPr="00D424AA">
              <w:rPr>
                <w:rFonts w:cs="Times New Roman"/>
                <w:color w:val="000000" w:themeColor="text1"/>
                <w:sz w:val="16"/>
                <w:szCs w:val="16"/>
                <w:lang w:val="en-GB"/>
              </w:rPr>
              <w:t xml:space="preserve"> depending on subregion, index and seas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1",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id" : "ITEM-2", "itemData" : { "DOI" : "10.1175/JCLI-D-19-0759.1", "ISSN" : "08948755", "abstract" : "Cool-season (April to October) rainfall dominates the annual average rainfall over Victoria, Australia, and is important for agriculture and replenishing reservoirs. Rainfall during the cool season has been unusually low since the beginning of the Millennium Drought in 1997 (;12% below the twentieth-century average). In this study, 24 CMIP5 climate models are used to estimate 1) the extent to which this drying is driven by external forcing and 2) future rainfall, taking both external forcing and internal natural climate variability into account. All models have preindustrial, historical, and twenty-first-century (RCP2.6, RCP4.5, and RCP8.5) simulations. It is found that rainfall in the past two decades is below the preindustrial average in two-thirds or more of model simulations. However, the magnitude of the multimodel median externally forced drying is equivalent to only 20% of the observed drying (interquartile range of 40% to 24%), suggesting that the drying is dominated by internally generated rainfall variability. Underestimation of internal variability of rainfall by the models, however, increases the uncertainties in these estimates. According to models the anthropogenically forced drying becomes dominant from 2010 to 2029, when drying is evident in over 90% of the model simulations. For the 2018\u201337 period, it is found that there is only a;12% chance that internal rainfall variability could completely offset the anthropogenically forced drying. By the late twenty-first century, the anthropogenically forced drying under RCP8.5 is so large that internal variability appears too small to be able to offset it. Confidence in the projections is lowered because models have difficulty in simulating the magnitude of the observed decline in rainfall.", "author" : [ { "dropping-particle" : "", "family" : "Rauniyar", "given" : "Surendra P.", "non-dropping-particle" : "", "parse-names" : false, "suffix" : "" }, { "dropping-particle" : "", "family" : "Power", "given" : "Scott B.", "non-dropping-particle" : "", "parse-names" : false, "suffix" : "" } ], "container-title" : "Journal of Climate", "id" : "ITEM-2", "issue" : "18", "issued" : { "date-parts" : [ [ "2020" ] ] }, "page" : "8087-8106", "title" : "The impact of anthropogenic forcing and natural processes on past, present, and future rainfall over Victoria, Australia", "translator" : [ { "dropping-particle" : "", "family" : "S3147", "given" : "", "non-dropping-particle" : "", "parse-names" : false, "suffix" : "" } ], "type" : "article-journal", "volume" : "33" }, "uris" : [ "http://www.mendeley.com/documents/?uuid=c75e0556-9f84-46c3-95cf-8d1a2f21287e" ] }, { "id" : "ITEM-3",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3",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5",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5",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6", "itemData" : { "author" : [ { "dropping-particle" : "V", "family" : "Alexander", "given" : "Lisa", "non-dropping-particle" : "", "parse-names" : false, "suffix" : "" }, { "dropping-particle" : "", "family" : "Arblaster", "given" : "Julie M", "non-dropping-particle" : "", "parse-names" : false, "suffix" : "" } ], "container-title" : "Weather and Climate Extremes", "id" : "ITEM-6",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Gallant et al., 2013; Delworth and Zeng, 2014; Alexander and Arblaster, 2017; Spinoni et al., 2019; Dunn et al., 2020; Rauniyar and Power, 2020)", "plainTextFormattedCitation" : "(Gallant et al., 2013; Delworth and Zeng, 2014; Alexander and Arblaster, 2017; Spinoni et al., 2019; Dunn et al., 2020; Rauniyar and Power, 2020)", "previouslyFormattedCitation" : "(Gallant et al., 2013; Delworth and Zeng, 2014; Alexander and Arblaster, 2017; Spinoni et al., 2019; Dunn et al., 2020; Rauniyar and Power,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allant et al., 2013; Delworth and Zeng, 2014; Alexander and Arblaster, 2017; Spinoni et al., 2019; Dunn et al., 2020; Rauniyar and Power, 2020)</w:t>
            </w:r>
            <w:r w:rsidRPr="00D424AA">
              <w:rPr>
                <w:rFonts w:cs="Times New Roman"/>
                <w:color w:val="000000" w:themeColor="text1"/>
                <w:sz w:val="16"/>
                <w:szCs w:val="16"/>
                <w:lang w:val="en-GB"/>
              </w:rPr>
              <w:fldChar w:fldCharType="end"/>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ai and Zhao, 2017)</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t>
            </w:r>
          </w:p>
          <w:p w14:paraId="3ACFF935" w14:textId="77777777" w:rsidR="00D376F0" w:rsidRPr="00D424AA" w:rsidRDefault="00D376F0" w:rsidP="00D424AA">
            <w:pPr>
              <w:rPr>
                <w:rFonts w:cs="Times New Roman"/>
                <w:b/>
                <w:bCs/>
                <w:color w:val="000000" w:themeColor="text1"/>
                <w:sz w:val="16"/>
                <w:szCs w:val="16"/>
                <w:lang w:val="en-GB"/>
              </w:rPr>
            </w:pPr>
          </w:p>
          <w:p w14:paraId="57984C74" w14:textId="187A525A" w:rsidR="00D376F0" w:rsidRPr="00D424AA" w:rsidRDefault="00D376F0" w:rsidP="00D424AA">
            <w:pPr>
              <w:rPr>
                <w:rFonts w:cs="Times New Roman"/>
                <w:color w:val="000000" w:themeColor="text1"/>
                <w:sz w:val="16"/>
                <w:szCs w:val="16"/>
                <w:lang w:val="en-GB"/>
              </w:rPr>
            </w:pPr>
            <w:r w:rsidRPr="00D424AA">
              <w:rPr>
                <w:rFonts w:cs="Times New Roman"/>
                <w:b/>
                <w:bCs/>
                <w:color w:val="000000" w:themeColor="text1"/>
                <w:sz w:val="16"/>
                <w:szCs w:val="16"/>
                <w:lang w:val="en-GB"/>
              </w:rPr>
              <w:fldChar w:fldCharType="begin" w:fldLock="1"/>
            </w:r>
            <w:r w:rsidR="00FF6231">
              <w:rPr>
                <w:rFonts w:cs="Times New Roman"/>
                <w:b/>
                <w:bCs/>
                <w:color w:val="000000" w:themeColor="text1"/>
                <w:sz w:val="16"/>
                <w:szCs w:val="16"/>
                <w:lang w:val="en-GB"/>
              </w:rPr>
              <w:instrText>ADDIN CSL_CITATION { "citationItems" : [ { "id" : "ITEM-1",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1",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mendeley" : { "formattedCitation" : "(Gallant et al., 2013)", "manualFormatting" : "Gallant et al. (2013)", "plainTextFormattedCitation" : "(Gallant et al., 2013)", "previouslyFormattedCitation" : "(Gallant et al., 2013)" }, "properties" : { "noteIndex" : 0 }, "schema" : "https://github.com/citation-style-language/schema/raw/master/csl-citation.json" }</w:instrText>
            </w:r>
            <w:r w:rsidRPr="00D424AA">
              <w:rPr>
                <w:rFonts w:cs="Times New Roman"/>
                <w:b/>
                <w:bCs/>
                <w:color w:val="000000" w:themeColor="text1"/>
                <w:sz w:val="16"/>
                <w:szCs w:val="16"/>
                <w:lang w:val="en-GB"/>
              </w:rPr>
              <w:fldChar w:fldCharType="separate"/>
            </w:r>
            <w:r w:rsidR="00A26296">
              <w:rPr>
                <w:rFonts w:cs="Times New Roman"/>
                <w:bCs/>
                <w:noProof/>
                <w:color w:val="000000" w:themeColor="text1"/>
                <w:sz w:val="16"/>
                <w:szCs w:val="16"/>
                <w:lang w:val="en-GB"/>
              </w:rPr>
              <w:t>Gallant et al. (2013)</w:t>
            </w:r>
            <w:r w:rsidRPr="00D424AA">
              <w:rPr>
                <w:rFonts w:cs="Times New Roman"/>
                <w:b/>
                <w:bCs/>
                <w:color w:val="000000" w:themeColor="text1"/>
                <w:sz w:val="16"/>
                <w:szCs w:val="16"/>
                <w:lang w:val="en-GB"/>
              </w:rPr>
              <w:fldChar w:fldCharType="end"/>
            </w:r>
            <w:r w:rsidRPr="00841A35">
              <w:rPr>
                <w:rFonts w:cs="Times New Roman"/>
                <w:color w:val="000000" w:themeColor="text1"/>
                <w:sz w:val="16"/>
                <w:szCs w:val="16"/>
                <w:lang w:val="en-GB"/>
              </w:rPr>
              <w:t xml:space="preserve">: Wetting in eastern part, drying in </w:t>
            </w:r>
            <w:r w:rsidRPr="00D424AA">
              <w:rPr>
                <w:rFonts w:cs="Times New Roman"/>
                <w:color w:val="000000" w:themeColor="text1"/>
                <w:sz w:val="16"/>
                <w:szCs w:val="16"/>
                <w:lang w:val="en-GB"/>
              </w:rPr>
              <w:t>eastern part</w:t>
            </w:r>
          </w:p>
          <w:p w14:paraId="08B9F50E" w14:textId="77777777" w:rsidR="00D376F0" w:rsidRPr="00D424AA" w:rsidRDefault="00D376F0" w:rsidP="00D424AA">
            <w:pPr>
              <w:rPr>
                <w:rFonts w:cs="Times New Roman"/>
                <w:color w:val="000000" w:themeColor="text1"/>
                <w:sz w:val="16"/>
                <w:szCs w:val="16"/>
                <w:lang w:val="en-GB"/>
              </w:rPr>
            </w:pPr>
          </w:p>
          <w:p w14:paraId="60FAD7AD" w14:textId="0CAFABA0" w:rsidR="00D376F0" w:rsidRPr="00D424AA" w:rsidRDefault="00D376F0" w:rsidP="00D424AA">
            <w:pPr>
              <w:rPr>
                <w:rFonts w:cs="Times New Roman"/>
                <w:color w:val="000000" w:themeColor="text1"/>
                <w:sz w:val="16"/>
                <w:szCs w:val="16"/>
                <w:lang w:val="en-GB"/>
              </w:rPr>
            </w:pPr>
            <w:r w:rsidRPr="00D424AA">
              <w:rPr>
                <w:rFonts w:cs="Times New Roman"/>
                <w:b/>
                <w:bCs/>
                <w:color w:val="000000" w:themeColor="text1"/>
                <w:sz w:val="16"/>
                <w:szCs w:val="16"/>
                <w:lang w:val="en-GB"/>
              </w:rPr>
              <w:fldChar w:fldCharType="begin" w:fldLock="1"/>
            </w:r>
            <w:r w:rsidR="00FF6231">
              <w:rPr>
                <w:rFonts w:cs="Times New Roman"/>
                <w:b/>
                <w:bCs/>
                <w:color w:val="000000" w:themeColor="text1"/>
                <w:sz w:val="16"/>
                <w:szCs w:val="16"/>
                <w:lang w:val="en-GB"/>
              </w:rPr>
              <w:instrText>ADDIN CSL_CITATION { "citationItems" : [ { "id" : "ITEM-1", "itemData" : { "DOI" : "10.1175/JCLI-D-19-0759.1", "ISSN" : "08948755", "abstract" : "Cool-season (April to October) rainfall dominates the annual average rainfall over Victoria, Australia, and is important for agriculture and replenishing reservoirs. Rainfall during the cool season has been unusually low since the beginning of the Millennium Drought in 1997 (;12% below the twentieth-century average). In this study, 24 CMIP5 climate models are used to estimate 1) the extent to which this drying is driven by external forcing and 2) future rainfall, taking both external forcing and internal natural climate variability into account. All models have preindustrial, historical, and twenty-first-century (RCP2.6, RCP4.5, and RCP8.5) simulations. It is found that rainfall in the past two decades is below the preindustrial average in two-thirds or more of model simulations. However, the magnitude of the multimodel median externally forced drying is equivalent to only 20% of the observed drying (interquartile range of 40% to 24%), suggesting that the drying is dominated by internally generated rainfall variability. Underestimation of internal variability of rainfall by the models, however, increases the uncertainties in these estimates. According to models the anthropogenically forced drying becomes dominant from 2010 to 2029, when drying is evident in over 90% of the model simulations. For the 2018\u201337 period, it is found that there is only a;12% chance that internal rainfall variability could completely offset the anthropogenically forced drying. By the late twenty-first century, the anthropogenically forced drying under RCP8.5 is so large that internal variability appears too small to be able to offset it. Confidence in the projections is lowered because models have difficulty in simulating the magnitude of the observed decline in rainfall.", "author" : [ { "dropping-particle" : "", "family" : "Rauniyar", "given" : "Surendra P.", "non-dropping-particle" : "", "parse-names" : false, "suffix" : "" }, { "dropping-particle" : "", "family" : "Power", "given" : "Scott B.", "non-dropping-particle" : "", "parse-names" : false, "suffix" : "" } ], "container-title" : "Journal of Climate", "id" : "ITEM-1", "issue" : "18", "issued" : { "date-parts" : [ [ "2020" ] ] }, "page" : "8087-8106", "title" : "The impact of anthropogenic forcing and natural processes on past, present, and future rainfall over Victoria, Australia", "translator" : [ { "dropping-particle" : "", "family" : "S3147", "given" : "", "non-dropping-particle" : "", "parse-names" : false, "suffix" : "" } ], "type" : "article-journal", "volume" : "33" }, "uris" : [ "http://www.mendeley.com/documents/?uuid=c75e0556-9f84-46c3-95cf-8d1a2f21287e" ] } ], "mendeley" : { "formattedCitation" : "(Rauniyar and Power, 2020)", "manualFormatting" : "Rauniyar and Power (2020)", "plainTextFormattedCitation" : "(Rauniyar and Power, 2020)", "previouslyFormattedCitation" : "(Rauniyar and Power, 2020)" }, "properties" : { "noteIndex" : 0 }, "schema" : "https://github.com/citation-style-language/schema/raw/master/csl-citation.json" }</w:instrText>
            </w:r>
            <w:r w:rsidRPr="00D424AA">
              <w:rPr>
                <w:rFonts w:cs="Times New Roman"/>
                <w:b/>
                <w:bCs/>
                <w:color w:val="000000" w:themeColor="text1"/>
                <w:sz w:val="16"/>
                <w:szCs w:val="16"/>
                <w:lang w:val="en-GB"/>
              </w:rPr>
              <w:fldChar w:fldCharType="separate"/>
            </w:r>
            <w:r w:rsidR="00A26296">
              <w:rPr>
                <w:rFonts w:cs="Times New Roman"/>
                <w:bCs/>
                <w:noProof/>
                <w:color w:val="000000" w:themeColor="text1"/>
                <w:sz w:val="16"/>
                <w:szCs w:val="16"/>
                <w:lang w:val="en-GB"/>
              </w:rPr>
              <w:t>Rauniyar and Power (2020)</w:t>
            </w:r>
            <w:r w:rsidRPr="00D424AA">
              <w:rPr>
                <w:rFonts w:cs="Times New Roman"/>
                <w:b/>
                <w:bCs/>
                <w:color w:val="000000" w:themeColor="text1"/>
                <w:sz w:val="16"/>
                <w:szCs w:val="16"/>
                <w:lang w:val="en-GB"/>
              </w:rPr>
              <w:fldChar w:fldCharType="end"/>
            </w:r>
            <w:r w:rsidRPr="00841A35">
              <w:rPr>
                <w:rFonts w:cs="Times New Roman"/>
                <w:color w:val="000000" w:themeColor="text1"/>
                <w:sz w:val="16"/>
                <w:szCs w:val="16"/>
                <w:lang w:val="en-GB"/>
              </w:rPr>
              <w:t>: Recovery from Millenium drought</w:t>
            </w:r>
          </w:p>
          <w:p w14:paraId="1230ED87" w14:textId="77777777" w:rsidR="00D376F0" w:rsidRPr="00D424AA" w:rsidRDefault="00D376F0" w:rsidP="00D424AA">
            <w:pPr>
              <w:rPr>
                <w:rFonts w:cs="Times New Roman"/>
                <w:color w:val="000000" w:themeColor="text1"/>
                <w:sz w:val="16"/>
                <w:szCs w:val="16"/>
                <w:lang w:val="en-GB"/>
              </w:rPr>
            </w:pPr>
          </w:p>
          <w:p w14:paraId="7A151A2C" w14:textId="2368579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1",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mendeley" : { "formattedCitation" : "(Delworth and Zeng, 2014)", "manualFormatting" : "Delworth and Zeng (2014)", "plainTextFormattedCitation" : "(Delworth and Zeng, 2014)", "previouslyFormattedCitation" : "(Delworth and Zeng,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elworth and Zeng (2014)</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Only drying in the western part, not in the eastern part</w:t>
            </w:r>
          </w:p>
          <w:p w14:paraId="169A0ACA" w14:textId="77777777" w:rsidR="00D376F0" w:rsidRPr="00D424AA" w:rsidRDefault="00D376F0" w:rsidP="00D424AA">
            <w:pPr>
              <w:rPr>
                <w:rFonts w:cs="Times New Roman"/>
                <w:color w:val="000000" w:themeColor="text1"/>
                <w:sz w:val="16"/>
                <w:szCs w:val="16"/>
                <w:lang w:val="en-GB"/>
              </w:rPr>
            </w:pPr>
          </w:p>
          <w:commentRangeStart w:id="6312"/>
          <w:p w14:paraId="2E9CA427" w14:textId="0BFD482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author" : [ { "dropping-particle" : "V", "family" : "Alexander", "given" : "Lisa", "non-dropping-particle" : "", "parse-names" : false, "suffix" : "" }, { "dropping-particle" : "", "family" : "Arblaster", "given" : "Julie M", "non-dropping-particle" : "", "parse-names" : false, "suffix" : "" } ], "container-title" : "Weather and Climate Extremes", "id" : "ITEM-2",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mendeley" : { "formattedCitation" : "(Alexander and Arblaster, 2017; Dunn et al., 2020)", "manualFormatting" : "Alexander and Arblaster (2017); Dunn et al. (2020)", "plainTextFormattedCitation" : "(Alexander and Arblaster, 2017; Dunn et al., 2020)", "previouslyFormattedCitation" : "(Alexander and Arblaster, 2017;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Alexander and Arblaster (2017); Dunn et al. (2020)</w:t>
            </w:r>
            <w:r w:rsidRPr="00D424AA">
              <w:rPr>
                <w:rFonts w:cs="Times New Roman"/>
                <w:color w:val="000000" w:themeColor="text1"/>
                <w:sz w:val="16"/>
                <w:szCs w:val="16"/>
                <w:lang w:val="en-GB"/>
              </w:rPr>
              <w:fldChar w:fldCharType="end"/>
            </w:r>
            <w:commentRangeEnd w:id="6312"/>
            <w:r w:rsidR="00A26296">
              <w:rPr>
                <w:rStyle w:val="Marquedecommentaire"/>
              </w:rPr>
              <w:commentReference w:id="6312"/>
            </w:r>
            <w:r w:rsidRPr="00841A35">
              <w:rPr>
                <w:rFonts w:cs="Times New Roman"/>
                <w:color w:val="000000" w:themeColor="text1"/>
                <w:sz w:val="16"/>
                <w:szCs w:val="16"/>
                <w:lang w:val="en-GB"/>
              </w:rPr>
              <w:t>: Overall decreasing CDD trends</w:t>
            </w:r>
          </w:p>
          <w:p w14:paraId="4A522B8F" w14:textId="77777777" w:rsidR="00D376F0" w:rsidRPr="00D424AA" w:rsidRDefault="00D376F0" w:rsidP="00D424AA">
            <w:pPr>
              <w:rPr>
                <w:rFonts w:cs="Times New Roman"/>
                <w:color w:val="000000" w:themeColor="text1"/>
                <w:sz w:val="16"/>
                <w:szCs w:val="16"/>
                <w:lang w:val="en-GB"/>
              </w:rPr>
            </w:pPr>
          </w:p>
          <w:p w14:paraId="4D5DDA0D" w14:textId="08AAD75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manualFormatting" : "Spinoni et al. (2019)", "plainTextFormattedCitation" : "(Spinoni et al., 2019)", "previouslyFormattedCitation" : "(Spinoni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pinoni et al. (2019)</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Decreasing droughts in most of domain</w:t>
            </w:r>
          </w:p>
        </w:tc>
        <w:tc>
          <w:tcPr>
            <w:tcW w:w="1701" w:type="dxa"/>
            <w:tcBorders>
              <w:top w:val="single" w:sz="4" w:space="0" w:color="auto"/>
            </w:tcBorders>
            <w:shd w:val="clear" w:color="auto" w:fill="D9D9D9" w:themeFill="background1" w:themeFillShade="D9"/>
          </w:tcPr>
          <w:p w14:paraId="2482FB0B" w14:textId="77777777" w:rsidR="00D376F0" w:rsidRPr="00841A35" w:rsidRDefault="00D376F0" w:rsidP="00D424AA">
            <w:pPr>
              <w:rPr>
                <w:rFonts w:cs="Times New Roman"/>
                <w:color w:val="000000" w:themeColor="text1"/>
                <w:sz w:val="16"/>
                <w:szCs w:val="16"/>
                <w:shd w:val="clear" w:color="auto" w:fill="F8DCD2"/>
                <w:lang w:val="en-GB"/>
              </w:rPr>
            </w:pPr>
            <w:r w:rsidRPr="00D424AA">
              <w:rPr>
                <w:rFonts w:cs="Times New Roman"/>
                <w:b/>
                <w:bCs/>
                <w:i/>
                <w:iCs/>
                <w:color w:val="000000" w:themeColor="text1"/>
                <w:sz w:val="16"/>
                <w:szCs w:val="16"/>
                <w:shd w:val="clear" w:color="auto" w:fill="D9D9D9" w:themeFill="background1" w:themeFillShade="D9"/>
                <w:lang w:val="en-GB"/>
              </w:rPr>
              <w:t>Low confidence</w:t>
            </w:r>
            <w:r w:rsidRPr="00D424AA">
              <w:rPr>
                <w:rFonts w:cs="Times New Roman"/>
                <w:b/>
                <w:bCs/>
                <w:i/>
                <w:iCs/>
                <w:color w:val="000000" w:themeColor="text1"/>
                <w:sz w:val="16"/>
                <w:szCs w:val="16"/>
                <w:shd w:val="clear" w:color="auto" w:fill="F8DCD2"/>
                <w:lang w:val="en-GB"/>
              </w:rPr>
              <w:t>:</w:t>
            </w:r>
            <w:r w:rsidRPr="00D424AA">
              <w:rPr>
                <w:rFonts w:cs="Times New Roman"/>
                <w:color w:val="000000" w:themeColor="text1"/>
                <w:sz w:val="16"/>
                <w:szCs w:val="16"/>
                <w:shd w:val="clear" w:color="auto" w:fill="F8DCD2"/>
                <w:lang w:val="en-GB"/>
              </w:rPr>
              <w:t xml:space="preserve"> Mixed signal in observations.</w:t>
            </w:r>
          </w:p>
          <w:p w14:paraId="4FE59210" w14:textId="77777777" w:rsidR="00D376F0" w:rsidRPr="00D424AA" w:rsidRDefault="00D376F0" w:rsidP="00D424AA">
            <w:pPr>
              <w:rPr>
                <w:rFonts w:cs="Times New Roman"/>
                <w:color w:val="000000" w:themeColor="text1"/>
                <w:sz w:val="16"/>
                <w:szCs w:val="16"/>
                <w:shd w:val="clear" w:color="auto" w:fill="F8DCD2"/>
                <w:lang w:val="en-GB"/>
              </w:rPr>
            </w:pPr>
          </w:p>
          <w:p w14:paraId="35214B13" w14:textId="5A32089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shd w:val="clear" w:color="auto" w:fill="D9D9D9" w:themeFill="background1" w:themeFillShade="D9"/>
                <w:lang w:val="en-GB"/>
              </w:rPr>
              <w:t>Increase</w:t>
            </w:r>
            <w:r w:rsidRPr="00D424AA">
              <w:rPr>
                <w:rFonts w:cs="Times New Roman"/>
                <w:color w:val="000000" w:themeColor="text1"/>
                <w:sz w:val="16"/>
                <w:szCs w:val="16"/>
                <w:shd w:val="clear" w:color="auto" w:fill="F8DCD2"/>
                <w:lang w:val="en-GB"/>
              </w:rPr>
              <w:t xml:space="preserve"> </w:t>
            </w:r>
            <w:r w:rsidRPr="00D424AA">
              <w:rPr>
                <w:rFonts w:cs="Times New Roman"/>
                <w:color w:val="000000" w:themeColor="text1"/>
                <w:sz w:val="16"/>
                <w:szCs w:val="16"/>
                <w:shd w:val="clear" w:color="auto" w:fill="D9D9D9" w:themeFill="background1" w:themeFillShade="D9"/>
                <w:lang w:val="en-GB"/>
              </w:rPr>
              <w:t>in</w:t>
            </w:r>
            <w:r w:rsidRPr="00D424AA">
              <w:rPr>
                <w:rFonts w:cs="Times New Roman"/>
                <w:color w:val="000000" w:themeColor="text1"/>
                <w:sz w:val="16"/>
                <w:szCs w:val="16"/>
                <w:shd w:val="clear" w:color="auto" w:fill="F8DCD2"/>
                <w:lang w:val="en-GB"/>
              </w:rPr>
              <w:t xml:space="preserve"> the frequency/intensity of meteorological </w:t>
            </w:r>
            <w:r w:rsidRPr="00D424AA">
              <w:rPr>
                <w:rFonts w:cs="Times New Roman"/>
                <w:color w:val="000000" w:themeColor="text1"/>
                <w:sz w:val="16"/>
                <w:szCs w:val="16"/>
                <w:shd w:val="clear" w:color="auto" w:fill="D9D9D9" w:themeFill="background1" w:themeFillShade="D9"/>
                <w:lang w:val="en-GB"/>
              </w:rPr>
              <w:t>droughts</w:t>
            </w:r>
            <w:r w:rsidRPr="00D424AA">
              <w:rPr>
                <w:rFonts w:cs="Times New Roman"/>
                <w:color w:val="000000" w:themeColor="text1"/>
                <w:sz w:val="16"/>
                <w:szCs w:val="16"/>
                <w:shd w:val="clear" w:color="auto" w:fill="F8DCD2"/>
                <w:lang w:val="en-GB"/>
              </w:rPr>
              <w:t xml:space="preserve"> can be attributed to anthropogenic forcing (greenhouse gases, ozone and aerosols)</w:t>
            </w:r>
            <w:r w:rsidRPr="00841A35">
              <w:rPr>
                <w:rFonts w:cs="Times New Roman"/>
                <w:color w:val="000000" w:themeColor="text1"/>
                <w:sz w:val="16"/>
                <w:szCs w:val="16"/>
                <w:shd w:val="clear" w:color="auto" w:fill="F8DCD2"/>
                <w:lang w:val="en-GB"/>
              </w:rPr>
              <w:t xml:space="preserve"> </w:t>
            </w:r>
            <w:bookmarkStart w:id="6313" w:name="_Hlk77198560"/>
            <w:ins w:id="6314" w:author="Robin Matthews" w:date="2021-07-14T23:42:00Z">
              <w:r w:rsidR="00AA7C59">
                <w:rPr>
                  <w:rFonts w:cs="Times New Roman"/>
                  <w:color w:val="000000" w:themeColor="text1"/>
                  <w:sz w:val="16"/>
                  <w:szCs w:val="16"/>
                  <w:shd w:val="clear" w:color="auto" w:fill="F8DCD2"/>
                  <w:lang w:val="en-GB"/>
                </w:rPr>
                <w:fldChar w:fldCharType="begin" w:fldLock="1"/>
              </w:r>
            </w:ins>
            <w:r w:rsidR="00D60E09">
              <w:rPr>
                <w:rFonts w:cs="Times New Roman"/>
                <w:color w:val="000000" w:themeColor="text1"/>
                <w:sz w:val="16"/>
                <w:szCs w:val="16"/>
                <w:shd w:val="clear" w:color="auto" w:fill="F8DCD2"/>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2",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3", "itemData" : { "DOI" : "10.1175/BAMS-D-16-0139.1", "ISSN" : "00030007", "abstract" : "Anthropogenic climate change and El Ni\u00f1o made small but significant contributions to increasing the likelihood of record low rainfall in October 2015 in Tasmania. Atmospheric variability was the main contributor.", "author" : [ { "dropping-particle" : "", "family" : "Karoly", "given" : "David J.", "non-dropping-particle" : "", "parse-names" : false, "suffix" : "" }, { "dropping-particle" : "", "family" : "Black", "given" : "Mitchell T.", "non-dropping-particle" : "", "parse-names" : false, "suffix" : "" }, { "dropping-particle" : "", "family" : "Grose", "given" : "Michael R.", "non-dropping-particle" : "", "parse-names" : false, "suffix" : "" }, { "dropping-particle" : "", "family" : "King", "given" : "Andrew D.", "non-dropping-particle" : "", "parse-names" : false, "suffix" : "" } ], "container-title" : "Bulletin of the American Meteorological Society", "id" : "ITEM-3", "issue" : "12", "issued" : { "date-parts" : [ [ "2016" ] ] }, "page" : "S127-S130", "title" : "The roles of climate change and El Ni\u00f1o in the record low rainfall in October 2015 in Tasmania, Australia [in \u201cExplaining Extremes of 2015 from a Climate Perspective\u201d]", "translator" : [ { "dropping-particle" : "", "family" : "S2495", "given" : "", "non-dropping-particle" : "", "parse-names" : false, "suffix" : "" } ], "type" : "article-journal", "volume" : "97" }, "uris" : [ "http://www.mendeley.com/documents/?uuid=67e26858-052d-4baa-9374-abe2389b8fe3" ] }, { "id" : "ITEM-4", "itemData" : { "DOI" : "10.1175/JCLI-D-13-00322.1", "ISBN" : "08948755", "ISSN" : "08948755", "PMID" : "95702819", "abstract" : "AbstractThe Australian decade-long ?Millennium Drought? broke in the summer of 2010/11 and was considered the most severe drought since instrumental records began in the 1900s. A crucial question is whether climate change played a role in inducing the rainfall deficit. The climate modes in question include the Indian Ocean dipole (IOD), affecting southern Australia in winter and spring; the southern annular mode (SAM) with an opposing influence on southern Australia in winter to that in spring; and El Ni\u00f1o?Southern Oscillation, affecting northern and eastern Australia in most seasons and southeastern Australia in spring through its coherence with the IOD. Furthermore, the poleward edge of the Southern Hemisphere Hadley cell, which indicates the position of the subtropical dry zone, has possible implications for recent rainfall declines in autumn. Using observations and simulations from phase 5 of the Coupled Model Intercomparison Project (CMIP5), it is shown that the drought over southwest Western Australia is partly attributable to a long-term upward SAM trend, which contributed to half of the winter rainfall reduction in this region. For southeast Australia, models simulate weak trends in the pertinent climate modes. In particular, they severely underestimate the observed poleward expansion of the subtropical dry zone and associated impacts. Thus, although climate models generally suggest that Australia?s Millennium Drought was mostly due to multidecadal variability, some late-twentieth-century changes in climate modes that influence regional rainfall are partially attributable to anthropogenic greenhouse warming.", "author" : [ { "dropping-particle" : "", "family" : "Cai", "given" : "Wenju", "non-dropping-particle" : "", "parse-names" : false, "suffix" : "" }, { "dropping-particle" : "", "family" : "Purich", "given" : "Ariaan", "non-dropping-particle" : "", "parse-names" : false, "suffix" : "" }, { "dropping-particle" : "", "family" : "Cowan", "given" : "Tim", "non-dropping-particle" : "", "parse-names" : false, "suffix" : "" }, { "dropping-particle" : "", "family" : "Rensch", "given" : "Peter", "non-dropping-particle" : "Van", "parse-names" : false, "suffix" : "" }, { "dropping-particle" : "", "family" : "Weller", "given" : "Evan", "non-dropping-particle" : "", "parse-names" : false, "suffix" : "" } ], "container-title" : "Journal of Climate", "id" : "ITEM-4", "issue" : "9", "issued" : { "date-parts" : [ [ "2014" ] ] }, "page" : "3145-3168", "title" : "Did climate change-induced rainfall trends contribute to the australian millennium drought?", "translator" : [ { "dropping-particle" : "", "family" : "S775", "given" : "", "non-dropping-particle" : "", "parse-names" : false, "suffix" : "" } ], "type" : "article-journal", "volume" : "27" }, "uris" : [ "http://www.mendeley.com/documents/?uuid=450ed894-f1b9-4214-8233-069dd73b7428", "http://www.mendeley.com/documents/?uuid=2c44a201-e282-4c89-a4fe-bb77b8d8274b" ] } ], "mendeley" : { "formattedCitation" : "(Cai et al., 2014b; Delworth and Zeng, 2014; Karoly et al., 2016; Knutson and Zeng, 2018)", "manualFormatting" : "(Cai et al., 2014a; Delworth and Zeng, 2014; Karoly et al., 2016; Knutson and Zeng, 2018)", "plainTextFormattedCitation" : "(Cai et al., 2014b; Delworth and Zeng, 2014; Karoly et al., 2016; Knutson and Zeng, 2018)", "previouslyFormattedCitation" : "(Cai et al., 2014b; Delworth and Zeng, 2014; Karoly et al., 2016; Knutson and Zeng, 2018)" }, "properties" : { "noteIndex" : 0 }, "schema" : "https://github.com/citation-style-language/schema/raw/master/csl-citation.json" }</w:instrText>
            </w:r>
            <w:ins w:id="6315" w:author="Robin Matthews" w:date="2021-07-14T23:42:00Z">
              <w:r w:rsidR="00AA7C59">
                <w:rPr>
                  <w:rFonts w:cs="Times New Roman"/>
                  <w:color w:val="000000" w:themeColor="text1"/>
                  <w:sz w:val="16"/>
                  <w:szCs w:val="16"/>
                  <w:shd w:val="clear" w:color="auto" w:fill="F8DCD2"/>
                  <w:lang w:val="en-GB"/>
                </w:rPr>
                <w:fldChar w:fldCharType="separate"/>
              </w:r>
              <w:r w:rsidR="00AA7C59" w:rsidRPr="00221C0B">
                <w:rPr>
                  <w:rFonts w:cs="Times New Roman"/>
                  <w:noProof/>
                  <w:color w:val="000000" w:themeColor="text1"/>
                  <w:sz w:val="16"/>
                  <w:szCs w:val="16"/>
                  <w:shd w:val="clear" w:color="auto" w:fill="F8DCD2"/>
                  <w:lang w:val="en-GB"/>
                </w:rPr>
                <w:t>(Cai et al., 2014</w:t>
              </w:r>
              <w:r w:rsidR="00AA7C59">
                <w:rPr>
                  <w:rFonts w:cs="Times New Roman"/>
                  <w:noProof/>
                  <w:color w:val="000000" w:themeColor="text1"/>
                  <w:sz w:val="16"/>
                  <w:szCs w:val="16"/>
                  <w:shd w:val="clear" w:color="auto" w:fill="F8DCD2"/>
                  <w:lang w:val="en-GB"/>
                </w:rPr>
                <w:t>a</w:t>
              </w:r>
              <w:r w:rsidR="00AA7C59" w:rsidRPr="00221C0B">
                <w:rPr>
                  <w:rFonts w:cs="Times New Roman"/>
                  <w:noProof/>
                  <w:color w:val="000000" w:themeColor="text1"/>
                  <w:sz w:val="16"/>
                  <w:szCs w:val="16"/>
                  <w:shd w:val="clear" w:color="auto" w:fill="F8DCD2"/>
                  <w:lang w:val="en-GB"/>
                </w:rPr>
                <w:t>; Delworth and Zeng, 2014; Karoly et al., 2016; Knutson and Zeng, 2018)</w:t>
              </w:r>
              <w:r w:rsidR="00AA7C59">
                <w:rPr>
                  <w:rFonts w:cs="Times New Roman"/>
                  <w:color w:val="000000" w:themeColor="text1"/>
                  <w:sz w:val="16"/>
                  <w:szCs w:val="16"/>
                  <w:shd w:val="clear" w:color="auto" w:fill="F8DCD2"/>
                  <w:lang w:val="en-GB"/>
                </w:rPr>
                <w:fldChar w:fldCharType="end"/>
              </w:r>
            </w:ins>
            <w:del w:id="6316" w:author="Robin Matthews" w:date="2021-07-14T23:42:00Z">
              <w:r w:rsidRPr="00D424AA" w:rsidDel="00AA7C59">
                <w:rPr>
                  <w:rFonts w:cs="Times New Roman"/>
                  <w:color w:val="000000" w:themeColor="text1"/>
                  <w:sz w:val="16"/>
                  <w:szCs w:val="16"/>
                  <w:shd w:val="clear" w:color="auto" w:fill="F8DCD2"/>
                  <w:lang w:val="en-GB"/>
                </w:rPr>
                <w:fldChar w:fldCharType="begin" w:fldLock="1"/>
              </w:r>
              <w:r w:rsidR="003B3493" w:rsidDel="00AA7C59">
                <w:rPr>
                  <w:rFonts w:cs="Times New Roman"/>
                  <w:color w:val="000000" w:themeColor="text1"/>
                  <w:sz w:val="16"/>
                  <w:szCs w:val="16"/>
                  <w:shd w:val="clear" w:color="auto" w:fill="F8DCD2"/>
                  <w:lang w:val="en-GB"/>
                </w:rPr>
                <w:del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2", "issue" : "8", "issued" : { "date-parts" : [ [ "2014", "8", "13" ] ] }, "page" : "583-587", "publisher" : "Nature Publishing Group", "title" : "Regional rainfall decline in Australia attributed to anthropogenic greenhouse gases and ozone levels", "translator" : [ { "dropping-particle" : "", "family" : "S1501", "given" : "", "non-dropping-particle" : "", "parse-names" : false, "suffix" : "" } ], "type" : "article-journal", "volume" : "7" }, "uris" : [ "http://www.mendeley.com/documents/?uuid=7fcdb39b-b561-47a5-99b9-d04d4b0ed570" ] }, { "id" : "ITEM-3", "itemData" : { "DOI" : "10.1175/BAMS-D-16-0139.1", "ISSN" : "00030007", "abstract" : "Anthropogenic climate change and El Ni\u00f1o made small but significant contributions to increasing the likelihood of record low rainfall in October 2015 in Tasmania. Atmospheric variability was the main contributor.", "author" : [ { "dropping-particle" : "", "family" : "Karoly", "given" : "David J.", "non-dropping-particle" : "", "parse-names" : false, "suffix" : "" }, { "dropping-particle" : "", "family" : "Black", "given" : "Mitchell T.", "non-dropping-particle" : "", "parse-names" : false, "suffix" : "" }, { "dropping-particle" : "", "family" : "Grose", "given" : "Michael R.", "non-dropping-particle" : "", "parse-names" : false, "suffix" : "" }, { "dropping-particle" : "", "family" : "King", "given" : "Andrew D.", "non-dropping-particle" : "", "parse-names" : false, "suffix" : "" } ], "container-title" : "Bulletin of the American Meteorological Society", "id" : "ITEM-3", "issue" : "12", "issued" : { "date-parts" : [ [ "2016" ] ] }, "page" : "S127-S130", "title" : "The roles of climate change and El Ni\u00f1o in the record low rainfall in October 2015 in Tasmania, Australia [in \u201cExplaining Extremes of 2015 from a Climate Perspective\u201d]", "translator" : [ { "dropping-particle" : "", "family" : "S2495", "given" : "", "non-dropping-particle" : "", "parse-names" : false, "suffix" : "" } ], "type" : "article-journal", "volume" : "97" }, "uris" : [ "http://www.mendeley.com/documents/?uuid=67e26858-052d-4baa-9374-abe2389b8fe3" ] } ], "mendeley" : { "formattedCitation" : "(Delworth and Zeng, 2014; Karoly et al., 2016; Knutson and Zeng, 2018)", "plainTextFormattedCitation" : "(Delworth and Zeng, 2014; Karoly et al., 2016; Knutson and Zeng, 2018)", "previouslyFormattedCitation" : "(Delworth and Zeng, 2014; Karoly et al., 2016; Knutson and Zeng, 2018)" }, "properties" : { "noteIndex" : 0 }, "schema" : "https://github.com/citation-style-language/schema/raw/master/csl-citation.json" }</w:delInstrText>
              </w:r>
              <w:r w:rsidRPr="00D424AA" w:rsidDel="00AA7C59">
                <w:rPr>
                  <w:rFonts w:cs="Times New Roman"/>
                  <w:color w:val="000000" w:themeColor="text1"/>
                  <w:sz w:val="16"/>
                  <w:szCs w:val="16"/>
                  <w:shd w:val="clear" w:color="auto" w:fill="F8DCD2"/>
                  <w:lang w:val="en-GB"/>
                </w:rPr>
                <w:fldChar w:fldCharType="separate"/>
              </w:r>
              <w:r w:rsidR="00A26296" w:rsidDel="00AA7C59">
                <w:rPr>
                  <w:rFonts w:cs="Times New Roman"/>
                  <w:noProof/>
                  <w:color w:val="000000" w:themeColor="text1"/>
                  <w:sz w:val="16"/>
                  <w:szCs w:val="16"/>
                  <w:shd w:val="clear" w:color="auto" w:fill="F8DCD2"/>
                  <w:lang w:val="en-GB"/>
                </w:rPr>
                <w:delText>(Delworth and Zeng, 2014; Karoly et al., 2016; Knutson and Zeng, 2018)</w:delText>
              </w:r>
              <w:r w:rsidRPr="00D424AA" w:rsidDel="00AA7C59">
                <w:rPr>
                  <w:rFonts w:cs="Times New Roman"/>
                  <w:color w:val="000000" w:themeColor="text1"/>
                  <w:sz w:val="16"/>
                  <w:szCs w:val="16"/>
                  <w:shd w:val="clear" w:color="auto" w:fill="F8DCD2"/>
                  <w:lang w:val="en-GB"/>
                </w:rPr>
                <w:fldChar w:fldCharType="end"/>
              </w:r>
              <w:r w:rsidRPr="00841A35" w:rsidDel="00AA7C59">
                <w:rPr>
                  <w:rFonts w:cs="Times New Roman"/>
                  <w:lang w:val="en-GB"/>
                </w:rPr>
                <w:delText xml:space="preserve"> </w:delText>
              </w:r>
              <w:commentRangeStart w:id="6317"/>
              <w:r w:rsidRPr="00D424AA" w:rsidDel="00AA7C59">
                <w:rPr>
                  <w:rFonts w:cs="Times New Roman"/>
                  <w:sz w:val="16"/>
                  <w:szCs w:val="16"/>
                  <w:lang w:val="en-GB"/>
                </w:rPr>
                <w:fldChar w:fldCharType="begin" w:fldLock="1"/>
              </w:r>
              <w:r w:rsidR="00FF6231" w:rsidDel="00AA7C59">
                <w:rPr>
                  <w:rFonts w:cs="Times New Roman"/>
                  <w:sz w:val="16"/>
                  <w:szCs w:val="16"/>
                  <w:lang w:val="en-GB"/>
                </w:rPr>
                <w:delInstrText>ADDIN CSL_CITATION { "citationItems" : [ { "id" : "ITEM-1", "itemData" : { "DOI" : "10.1175/JCLI-D-13-00322.1", "ISBN" : "08948755", "ISSN" : "08948755", "PMID" : "95702819", "abstract" : "AbstractThe Australian decade-long ?Millennium Drought? broke in the summer of 2010/11 and was considered the most severe drought since instrumental records began in the 1900s. A crucial question is whether climate change played a role in inducing the rainfall deficit. The climate modes in question include the Indian Ocean dipole (IOD), affecting southern Australia in winter and spring; the southern annular mode (SAM) with an opposing influence on southern Australia in winter to that in spring; and El Ni\u00f1o?Southern Oscillation, affecting northern and eastern Australia in most seasons and southeastern Australia in spring through its coherence with the IOD. Furthermore, the poleward edge of the Southern Hemisphere Hadley cell, which indicates the position of the subtropical dry zone, has possible implications for recent rainfall declines in autumn. Using observations and simulations from phase 5 of the Coupled Model Intercomparison Project (CMIP5), it is shown that the drought over southwest Western Australia is partly attributable to a long-term upward SAM trend, which contributed to half of the winter rainfall reduction in this region. For southeast Australia, models simulate weak trends in the pertinent climate modes. In particular, they severely underestimate the observed poleward expansion of the subtropical dry zone and associated impacts. Thus, although climate models generally suggest that Australia?s Millennium Drought was mostly due to multidecadal variability, some late-twentieth-century changes in climate modes that influence regional rainfall are partially attributable to anthropogenic greenhouse warming.", "author" : [ { "dropping-particle" : "", "family" : "Cai", "given" : "Wenju", "non-dropping-particle" : "", "parse-names" : false, "suffix" : "" }, { "dropping-particle" : "", "family" : "Purich", "given" : "Ariaan", "non-dropping-particle" : "", "parse-names" : false, "suffix" : "" }, { "dropping-particle" : "", "family" : "Cowan", "given" : "Tim", "non-dropping-particle" : "", "parse-names" : false, "suffix" : "" }, { "dropping-particle" : "", "family" : "Rensch", "given" : "Peter", "non-dropping-particle" : "Van", "parse-names" : false, "suffix" : "" }, { "dropping-particle" : "", "family" : "Weller", "given" : "Evan", "non-dropping-particle" : "", "parse-names" : false, "suffix" : "" } ], "container-title" : "Journal of Climate", "id" : "ITEM-1", "issue" : "9", "issued" : { "date-parts" : [ [ "2014" ] ] }, "page" : "3145-3168", "title" : "Did climate change-induced rainfall trends contribute to the australian millennium drought?", "translator" : [ { "dropping-particle" : "", "family" : "S775", "given" : "", "non-dropping-particle" : "", "parse-names" : false, "suffix" : "" } ], "type" : "article-journal", "volume" : "27" }, "uris" : [ "http://www.mendeley.com/documents/?uuid=450ed894-f1b9-4214-8233-069dd73b7428", "http://www.mendeley.com/documents/?uuid=2c44a201-e282-4c89-a4fe-bb77b8d8274b" ] } ], "mendeley" : { "formattedCitation" : "(Cai et al., 2014b)", "plainTextFormattedCitation" : "(Cai et al., 2014b)", "previouslyFormattedCitation" : "(Cai et al., 2014b)" }, "properties" : { "noteIndex" : 0 }, "schema" : "https://github.com/citation-style-language/schema/raw/master/csl-citation.json" }</w:delInstrText>
              </w:r>
              <w:r w:rsidRPr="00D424AA" w:rsidDel="00AA7C59">
                <w:rPr>
                  <w:rFonts w:cs="Times New Roman"/>
                  <w:sz w:val="16"/>
                  <w:szCs w:val="16"/>
                  <w:lang w:val="en-GB"/>
                </w:rPr>
                <w:fldChar w:fldCharType="separate"/>
              </w:r>
              <w:r w:rsidR="00A26296" w:rsidDel="00AA7C59">
                <w:rPr>
                  <w:rFonts w:cs="Times New Roman"/>
                  <w:noProof/>
                  <w:sz w:val="16"/>
                  <w:szCs w:val="16"/>
                  <w:lang w:val="en-GB"/>
                </w:rPr>
                <w:delText>(Cai et al., 2014b)</w:delText>
              </w:r>
              <w:r w:rsidRPr="00D424AA" w:rsidDel="00AA7C59">
                <w:rPr>
                  <w:rFonts w:cs="Times New Roman"/>
                  <w:sz w:val="16"/>
                  <w:szCs w:val="16"/>
                  <w:lang w:val="en-GB"/>
                </w:rPr>
                <w:fldChar w:fldCharType="end"/>
              </w:r>
              <w:commentRangeEnd w:id="6317"/>
              <w:r w:rsidR="00A26296" w:rsidDel="00AA7C59">
                <w:rPr>
                  <w:rStyle w:val="Marquedecommentaire"/>
                </w:rPr>
                <w:commentReference w:id="6317"/>
              </w:r>
              <w:r w:rsidRPr="00841A35" w:rsidDel="00AA7C59">
                <w:rPr>
                  <w:rFonts w:cs="Times New Roman"/>
                  <w:color w:val="000000" w:themeColor="text1"/>
                  <w:sz w:val="16"/>
                  <w:szCs w:val="16"/>
                  <w:lang w:val="en-GB"/>
                </w:rPr>
                <w:delText>.</w:delText>
              </w:r>
            </w:del>
            <w:bookmarkEnd w:id="6313"/>
          </w:p>
        </w:tc>
        <w:tc>
          <w:tcPr>
            <w:tcW w:w="2410" w:type="dxa"/>
            <w:shd w:val="clear" w:color="auto" w:fill="FFE0D9"/>
            <w:tcMar>
              <w:top w:w="40" w:type="dxa"/>
              <w:left w:w="40" w:type="dxa"/>
              <w:bottom w:w="40" w:type="dxa"/>
              <w:right w:w="40" w:type="dxa"/>
            </w:tcMar>
          </w:tcPr>
          <w:p w14:paraId="5949FAE2" w14:textId="6342498B" w:rsidR="00D376F0" w:rsidRPr="00D424AA" w:rsidRDefault="00D376F0" w:rsidP="00841A35">
            <w:pPr>
              <w:rPr>
                <w:rFonts w:cs="Times New Roman"/>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overall in meteorological droughts based on CDD (Chapter 11 Supplementary Material (11.SM)) and SPI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1",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Kirono et al., 2020)", "plainTextFormattedCitation" : "(Kirono et al., 2020)", "previouslyFormattedCitation" : "(Kirono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irono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but weak signals and lack of other studie</w:t>
            </w:r>
            <w:r w:rsidRPr="00D424AA">
              <w:rPr>
                <w:rFonts w:cs="Times New Roman"/>
                <w:color w:val="000000" w:themeColor="text1"/>
                <w:sz w:val="16"/>
                <w:szCs w:val="16"/>
                <w:lang w:val="en-GB"/>
              </w:rPr>
              <w:t>s at this GWL.</w:t>
            </w:r>
          </w:p>
        </w:tc>
        <w:tc>
          <w:tcPr>
            <w:tcW w:w="2410" w:type="dxa"/>
            <w:shd w:val="clear" w:color="auto" w:fill="FEDFDA"/>
            <w:tcMar>
              <w:top w:w="40" w:type="dxa"/>
              <w:left w:w="40" w:type="dxa"/>
              <w:bottom w:w="40" w:type="dxa"/>
              <w:right w:w="40" w:type="dxa"/>
            </w:tcMar>
          </w:tcPr>
          <w:p w14:paraId="062A87EC" w14:textId="50250D5B"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
                <w:color w:val="000000" w:themeColor="text1"/>
                <w:sz w:val="16"/>
                <w:szCs w:val="16"/>
                <w:lang w:val="en-GB"/>
              </w:rPr>
              <w:t xml:space="preserve"> Increases</w:t>
            </w:r>
            <w:r w:rsidRPr="00D424AA">
              <w:rPr>
                <w:rFonts w:cs="Times New Roman"/>
                <w:bCs/>
                <w:color w:val="000000" w:themeColor="text1"/>
                <w:sz w:val="16"/>
                <w:szCs w:val="16"/>
                <w:lang w:val="en-GB"/>
              </w:rPr>
              <w:t xml:space="preserve"> in meteorological drought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mendeley" : { "formattedCitation" : "(Alexander and Arblaster, 2017; Kirono et al., 2020; Spinoni et al., 2020)", "plainTextFormattedCitation" : "(Alexander and Arblaster, 2017; Kirono et al., 2020; Spinoni et al., 2020)", "previouslyFormattedCitation" : "(Alexander and Arblaster, 2017; Kirono et al.,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Alexander and Arblaster, 2017; Kirono et al.,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tc>
        <w:tc>
          <w:tcPr>
            <w:tcW w:w="2465" w:type="dxa"/>
            <w:shd w:val="clear" w:color="auto" w:fill="FFE0D9"/>
            <w:tcMar>
              <w:top w:w="40" w:type="dxa"/>
              <w:left w:w="40" w:type="dxa"/>
              <w:bottom w:w="40" w:type="dxa"/>
              <w:right w:w="40" w:type="dxa"/>
            </w:tcMar>
          </w:tcPr>
          <w:p w14:paraId="28AD17B7" w14:textId="5EB840BD" w:rsidR="00D376F0" w:rsidRPr="00D424AA" w:rsidRDefault="00D376F0" w:rsidP="00841A35">
            <w:pPr>
              <w:rPr>
                <w:rFonts w:cs="Times New Roman"/>
                <w:color w:val="000000" w:themeColor="text1"/>
                <w:sz w:val="16"/>
                <w:szCs w:val="16"/>
                <w:lang w:val="nb-NO"/>
              </w:rPr>
            </w:pPr>
            <w:r w:rsidRPr="00D424AA">
              <w:rPr>
                <w:rFonts w:cs="Times New Roman"/>
                <w:b/>
                <w:i/>
                <w:iCs/>
                <w:color w:val="000000" w:themeColor="text1"/>
                <w:sz w:val="16"/>
                <w:szCs w:val="16"/>
                <w:lang w:val="en-GB"/>
              </w:rPr>
              <w:t>Medium confidence</w:t>
            </w:r>
            <w:r w:rsidRPr="00D424AA">
              <w:rPr>
                <w:rFonts w:cs="Times New Roman"/>
                <w:b/>
                <w:color w:val="000000" w:themeColor="text1"/>
                <w:sz w:val="16"/>
                <w:szCs w:val="16"/>
                <w:lang w:val="en-GB"/>
              </w:rPr>
              <w:t xml:space="preserve">: </w:t>
            </w:r>
            <w:r w:rsidRPr="00D424AA">
              <w:rPr>
                <w:rFonts w:cs="Times New Roman"/>
                <w:bCs/>
                <w:color w:val="000000" w:themeColor="text1"/>
                <w:sz w:val="16"/>
                <w:szCs w:val="16"/>
                <w:lang w:val="en-GB"/>
              </w:rPr>
              <w:t xml:space="preserve">Increases in meteorological drought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 ] }, "page" : "34-56", "title" : "Historical and projected trends in temperature and precipitation extremes in Australia in observations and CMIP5", "translator" : [ { "dropping-particle" : "", "family" : "S133", "given" : "", "non-dropping-particle" : "", "parse-names" : false, "suffix" : "" } ], "type" : "article-journal", "volume" : "15" }, "uris" : [ "http://www.mendeley.com/documents/?uuid=06b3b16b-3e6d-4d01-829e-392c87663214"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29/2019EF001469", "ISSN" : "23284277", "abstract" : "Outputs from new state-of-the-art climate models under the Coupled Model Inter-comparison Project phase 6 (CMIP6) promise improvement and enhancement of climate change projections information for Australia. Here we focus on three key aspects of CMIP6: what is new in these models, how the available CMIP6 models evaluate compared to CMIP5, and their projections of the future Australian climate compared to CMIP5 focussing on the highest emissions scenario. The CMIP6 ensemble has several new features of relevance to policymakers and others, for example, the integrated matrix of socioeconomic and concentration pathways. The CMIP6 models show incremental improvements in the simulation of the climate in the Australian region, including a reduced equatorial Pacific cold tongue bias, slightly improved rainfall teleconnections with large-scale climate drivers, improved representation of atmosphere and ocean extreme heat events, as well as dynamic sea level. However, important regional biases remain, evident in the excessive rainfall over the Maritime Continent and rainfall pattern biases in the nearby tropical convergence zones. Projections of Australian temperature and rainfall from the available CMIP6 ensemble broadly agree with those from CMIP5, except for a group of CMIP6 models with higher climate sensitivity and greater warming and increase in some extremes after 2050. CMIP6 rainfall projections are similar to CMIP5, but the ensemble examined has a narrower range of rainfall change in austral summer in Northern Australia and austral winter in Southern Australia. Overall, future national projections are likely to be similar to previous versions but perhaps with some areas of improved confidence and clarity.",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4", "issue" : "5", "issued" : { "date-parts" : [ [ "2020" ] ] }, "title" : "Insights From CMIP6 for Australia's Future Climate", "translator" : [ { "dropping-particle" : "", "family" : "S3119", "given" : "", "non-dropping-particle" : "", "parse-names" : false, "suffix" : "" } ], "type" : "article-journal", "volume" : "8" }, "uris" : [ "http://www.mendeley.com/documents/?uuid=cd89c908-bc8b-46f8-8631-63dfa46aa91a" ] }, { "id" : "ITEM-5", "itemData" : { "DOI" : "10.1029/2020GL087820", "ISSN" : "0094-8276", "abstract" : "Abstract Quantifying how climate change drives drought is a priority to inform policy and adaptation planning. We show that the latest Coupled Model Intercomparison Project (CMIP6) simulations project coherent regional patterns in meteorological drought for two emissions scenarios to 2100. We find robust projected changes in seasonal drought duration and frequency (robust over &gt;45% of the global land area), despite a lack of agreement across models in projected changes in mean precipitation (24% of the land area). Future drought changes are larger and more consistent in CMIP6 compared to CMIP5. We find regionalized increases and decreases in drought duration and frequency that are driven by changes in both precipitation mean and variability. Conversely, drought intensity increases over most regions but is not simulated well historically by the climate models. The more robust projections of meteorological drought compared to mean precipitation in CMIP6 provides significant new opportunities for water resource planning.", "author" : [ { "dropping-particle" : "", "family" : "Ukkola", "given" : "Anna M", "non-dropping-particle" : "", "parse-names" : false, "suffix" : "" }, { "dropping-particle" : "", "family" : "Kauwe", "given" : "Martin G", "non-dropping-particle" : "De", "parse-names" : false, "suffix" : "" }, { "dropping-particle" : "", "family" : "Roderick", "given" : "Michael L", "non-dropping-particle" : "", "parse-names" : false, "suffix" : "" }, { "dropping-particle" : "", "family" : "Abramowitz", "given" : "Gab", "non-dropping-particle" : "", "parse-names" : false, "suffix" : "" }, { "dropping-particle" : "", "family" : "Pitman", "given" : "Andrew J", "non-dropping-particle" : "", "parse-names" : false, "suffix" : "" } ], "container-title" : "Geophysical Research Letters", "id" : "ITEM-5", "issue" : "11", "issued" : { "date-parts" : [ [ "2020", "6", "16" ] ] }, "note" : "From Duplicate 1 (Robust Future Changes in Meteorological Drought in CMIP6 Projections Despite Uncertainty in Precipitation - Ukkola, Anna M; De Kauwe, Martin G; Roderick, Michael L; Abramowitz, Gab; Pitman, Andrew J)\n\ndoi: 10.1029/2020GL087820", "page" : "e2020GL087820", "publisher" : "John Wiley &amp; Sons, Ltd", "title" : "Robust Future Changes in Meteorological Drought in CMIP6 Projections Despite Uncertainty in Precipitation", "translator" : [ { "dropping-particle" : "", "family" : "S2992", "given" : "", "non-dropping-particle" : "", "parse-names" : false, "suffix" : "" } ], "type" : "article-journal", "volume" : "47" }, "uris" : [ "http://www.mendeley.com/documents/?uuid=647038b9-6191-43e8-a07b-ff22d17f0b33" ] } ], "mendeley" : { "formattedCitation" : "(Alexander and Arblaster, 2017; Grose et al., 2020; Kirono et al., 2020; Spinoni et al., 2020; Ukkola et al., 2020)", "plainTextFormattedCitation" : "(Alexander and Arblaster, 2017; Grose et al., 2020; Kirono et al., 2020; Spinoni et al., 2020; Ukkola et al., 2020)", "previouslyFormattedCitation" : "(Alexander and Arblaster, 2017; Grose et al., 2020; Kirono et al., 2020; Spinoni et al., 2020; Ukkola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Alexander and Arblaster, 2017; Grose et al., 2020; Kirono et al., 2020; Spinoni et al., 2020; Ukkola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Chapter 11 Supplementary Material (11.SM)).</w:t>
            </w:r>
          </w:p>
        </w:tc>
      </w:tr>
      <w:tr w:rsidR="00D376F0" w:rsidRPr="00F1665C" w14:paraId="45727A1F" w14:textId="77777777" w:rsidTr="00723657">
        <w:trPr>
          <w:trHeight w:val="721"/>
        </w:trPr>
        <w:tc>
          <w:tcPr>
            <w:tcW w:w="846" w:type="dxa"/>
            <w:vMerge/>
          </w:tcPr>
          <w:p w14:paraId="555CBFD5" w14:textId="77777777" w:rsidR="00D376F0" w:rsidRPr="00D424AA" w:rsidRDefault="00D376F0" w:rsidP="00D424AA">
            <w:pPr>
              <w:rPr>
                <w:rFonts w:cs="Times New Roman"/>
                <w:color w:val="000000" w:themeColor="text1"/>
                <w:sz w:val="16"/>
                <w:szCs w:val="16"/>
                <w:lang w:val="nb-NO"/>
              </w:rPr>
            </w:pPr>
          </w:p>
        </w:tc>
        <w:tc>
          <w:tcPr>
            <w:tcW w:w="709" w:type="dxa"/>
          </w:tcPr>
          <w:p w14:paraId="62382C7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200F96A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409" w:type="dxa"/>
            <w:tcBorders>
              <w:top w:val="single" w:sz="4" w:space="0" w:color="auto"/>
              <w:bottom w:val="single" w:sz="4" w:space="0" w:color="auto"/>
            </w:tcBorders>
            <w:shd w:val="clear" w:color="auto" w:fill="FFE4D9"/>
          </w:tcPr>
          <w:p w14:paraId="11130C9D" w14:textId="3DB20336" w:rsidR="00D376F0" w:rsidRPr="00D424AA" w:rsidRDefault="00D376F0" w:rsidP="00D424AA">
            <w:pPr>
              <w:rPr>
                <w:rFonts w:cs="Times New Roman"/>
                <w:b/>
                <w:bCs/>
                <w:color w:val="000000" w:themeColor="text1"/>
                <w:sz w:val="16"/>
                <w:szCs w:val="16"/>
                <w:lang w:val="nb-NO"/>
              </w:rPr>
            </w:pPr>
            <w:r w:rsidRPr="00D424AA">
              <w:rPr>
                <w:rFonts w:cs="Times New Roman"/>
                <w:b/>
                <w:bCs/>
                <w:i/>
                <w:iCs/>
                <w:color w:val="000000" w:themeColor="text1"/>
                <w:sz w:val="16"/>
                <w:szCs w:val="16"/>
                <w:lang w:val="en-GB"/>
              </w:rPr>
              <w:t>Medium confidence</w:t>
            </w:r>
            <w:r w:rsidRPr="00D424AA">
              <w:rPr>
                <w:rFonts w:cs="Times New Roman"/>
                <w:b/>
                <w:bCs/>
                <w:color w:val="000000" w:themeColor="text1"/>
                <w:sz w:val="16"/>
                <w:szCs w:val="16"/>
                <w:lang w:val="en-GB"/>
              </w:rPr>
              <w:t>: Increase.</w:t>
            </w:r>
            <w:r w:rsidRPr="00D424AA">
              <w:rPr>
                <w:rFonts w:cs="Times New Roman"/>
                <w:color w:val="000000" w:themeColor="text1"/>
                <w:sz w:val="16"/>
                <w:szCs w:val="16"/>
                <w:lang w:val="en-GB"/>
              </w:rPr>
              <w:t xml:space="preserve"> Dominant increasing drying signal but some inconsistent trends depending on subregion and index; strongest </w:t>
            </w:r>
            <w:r w:rsidRPr="00D424AA">
              <w:rPr>
                <w:rFonts w:cs="Times New Roman"/>
                <w:color w:val="000000"/>
                <w:sz w:val="16"/>
                <w:szCs w:val="16"/>
                <w:lang w:val="en-GB"/>
              </w:rPr>
              <w:t xml:space="preserve"> drying trend in Western SAU.</w:t>
            </w:r>
            <w:r w:rsidRPr="00D424AA">
              <w:rPr>
                <w:rFonts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3929/ethz-b-000251688", "abstract" : "Changes in regional water availability belong to the most crucial potential impacts of anthropogenic climate change, but are highly uncertain. It is thus of key importance for stakeholders to assess the possible implications of different global temperature thresholds on these quantities. Using a subset of climate model simulations from the fifth phase of the Coupled Model Intercomparison Project (CMIP5), we derive here the sensitivity of regional changes in precipitation and in precipitation minus evapotranspiration to global temperature changes. The simulations span the full range of available emission scenarios, and the sensitivities are derived using a modified pattern scaling approach. The applied approach assumes linear relationships on global temperature changes while thoroughly addressing associated uncertainties via resampling methods. This allows us to assess the full distribution of the simulations in a probabilistic sense. Northern high-latitude regions display robust responses towards wetting, while subtropical regions display a tendency towards drying but with a large range of responses. Even though both internal variability and the scenario choice play an important role in the overall spread of the simulations, the uncertainty stemming from the climate model choice usually accounts for about half of the total uncertainty in most regions. We additionally assess the implications of limiting global mean temperature warming to values below (i) 2 K or (ii) 1.5 K (as stated within the 2015 Paris Agreement). We show that opting for the 1.5 K target might just slightly influence the mean response, but could substantially reduce the risk of experiencing extreme changes in regional water availability.", "author" : [ { "dropping-particle" : "", "family" : "Greve", "given" : "Peter",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1", "issue" : "1", "issued" : { "date-parts" : [ [ "2018" ] ] }, "language" : "en", "page" : "227-240", "publisher" : "Copernicus Publ.", "title" : "Regional scaling of annual mean precipitation and water availability with global temperature change", "translator" : [ { "dropping-particle" : "", "family" : "S1473", "given" : "", "non-dropping-particle" : "", "parse-names" : false, "suffix" : "" } ], "type" : "article-journal", "volume" : "9" }, "uris" : [ "http://www.mendeley.com/documents/?uuid=f166e20b-c733-423b-b40e-60266178a2c4" ] }, { "id" : "ITEM-2",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2",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2/joc.3887", "ISSN" : "10970088", "abstract" : "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and actual evapotranspiration (ETa) methods and different options on the resulting SPEI series by use of observational and global gridded data. The results indicate that the equation used to calculate ET0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 \u00a9 2013 Royal Meteorological Society.", "author" : [ { "dropping-particle" : "", "family" : "Beguer\u00eda", "given" : "S.", "non-dropping-particle" : "", "parse-names" : false, "suffix" : "" }, { "dropping-particle" : "", "family" : "Vicente-Serrano", "given" : "S.M.", "non-dropping-particle" : "", "parse-names" : false, "suffix" : "" }, { "dropping-particle" : "", "family" : "Reig", "given" : "F.", "non-dropping-particle" : "", "parse-names" : false, "suffix" : "" }, { "dropping-particle" : "", "family" : "Latorre", "given" : "B.", "non-dropping-particle" : "", "parse-names" : false, "suffix" : "" } ], "container-title" : "International Journal of Climatology", "id" : "ITEM-4", "issue" : "10", "issued" : { "date-parts" : [ [ "2014" ] ] }, "title" : "Standardized precipitation evapotranspiration index (SPEI) revisited: Parameter fitting, evapotranspiration models, tools, datasets and drought monitoring", "translator" : [ { "dropping-particle" : "", "family" : "S1450", "given" : "", "non-dropping-particle" : "", "parse-names" : false, "suffix" : "" } ], "type" : "article-journal", "volume" : "34" }, "uris" : [ "http://www.mendeley.com/documents/?uuid=ac65b1a9-0276-48bd-9fb1-d959b068593a" ] }, { "id" : "ITEM-5", "itemData" : { "DOI" : "10.1002/joc.3540", "ISBN" : "1097-0088", "ISSN" : "08998418", "abstract" : "Climatologies and variations in seasonal-scale droughts in Australia are quantified using four indices representing the characteristics of the lower tails of rainfall and soil moisture distributions. These indices estimate variations in drought frequency, duration and intensity from 1911 to 2009 across Australia and for five large-scale regions. Since 1911, large interdecadal variations in the characteristics of seasonal-scale droughts have overlain trends towards less frequent, shorter and less severe droughts across much of Australia, with the strongest trends in northwest Australia. Regional exceptions include increases in seasonal-scale drought frequency, duration and intensity in areas of southwest and southeast Australia. In parts of the west and southeast of the Murray\u2013Darling Basin, the average duration of seasonal-scale droughts, defined as successive seasons in drought, statistically significantly increased by between 10 and 69% during the second half of the 20th Century. Averaged across large-scale regions in southeast and northwest Australia, decades with longer-lasting and more intense soil moisture-based seasonal droughts had statistically significantly higher actual evaporation compared with other decades. These were combined with modest rainfall deficits, suggesting that evaporation may be an important process for regulating drought duration or intensity in these regions. However, other hydroclimatic processes that were not assessed here likely also influence soil moisture, making attribution difficult. Copyright \u00a9 2012 Royal Meteorological Society", "author" : [ { "dropping-particle" : "", "family" : "Gallant", "given" : "Ailie J.E.", "non-dropping-particle" : "", "parse-names" : false, "suffix" : "" }, { "dropping-particle" : "", "family" : "Reeder", "given" : "Mic</w:instrText>
            </w:r>
            <w:r w:rsidR="00FF6231" w:rsidRPr="006A2665">
              <w:rPr>
                <w:rFonts w:cs="Times New Roman"/>
                <w:color w:val="000000" w:themeColor="text1"/>
                <w:sz w:val="16"/>
                <w:szCs w:val="16"/>
              </w:rPr>
              <w:instrText>hael J", "non-dropping-particle" : "", "parse-names" : false, "suffix" : "" }, { "dropping-particle" : "", "family" : "Risbey", "given" : "James S", "non-dropping-particle" : "", "parse-names" : false, "suffix" : "" }, { "dropping-particle" : "", "family" : "Hennessy", "given" : "Kevin J", "non-dropping-particle" : "", "parse-names" : false, "suffix" : "" } ], "container-title" : "International Journal of Climatology", "id" : "ITEM-5", "issue" : "7", "issued" : { "date-parts" : [ [ "2013" ] ] }, "page" : "1658-1672", "title" : "The characteristics of seasonal-scale droughts in Australia, 1911-2009", "translator" : [ { "dropping-particle" : "", "family" : "S1361", "given" : "", "non-dropping-particle" : "", "parse-names" : false, "suffix" : "" } ], "type" : "article-journal", "volume" : "33" }, "uris" : [ "http://www.mendeley.com/documents/?uuid=671f1a3d-14b3-4790-9a6b-6920fee7c43e" ] } ], "mendeley" : { "formattedCitation" : "(Gallant et al., 2013; Beguer\u00eda et al., 2014; Greve et al., 2018; Spinoni et al., 2019; Padr\u00f3n et al., 2020)", "plainTextFormattedCitation" : "(Gallant et al., 2013; Beguer\u00eda et al., 2014; Greve et al., 2018; Spinoni et al., 2019; Padr\u00f3n et al., 2020)", "previouslyFormattedCitation" : "(Gallant et al., 2013; Beguer\u00eda et al., 2014; Greve et al., 2018; Spinoni et al., 2019; Padr\u00f3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Gallant et al., 2013; Beguería et al., 2014; Greve et al., 2018; Spinoni et al., 2019; Padrón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nb-NO"/>
              </w:rPr>
              <w:t xml:space="preserve">. </w:t>
            </w:r>
          </w:p>
        </w:tc>
        <w:tc>
          <w:tcPr>
            <w:tcW w:w="1701" w:type="dxa"/>
            <w:shd w:val="clear" w:color="auto" w:fill="D9D9D9" w:themeFill="background1" w:themeFillShade="D9"/>
          </w:tcPr>
          <w:p w14:paraId="22D7A041"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 </w:t>
            </w:r>
          </w:p>
          <w:p w14:paraId="452BA073" w14:textId="28F3D13C" w:rsidR="00D376F0" w:rsidRPr="00841A35" w:rsidRDefault="00D376F0" w:rsidP="00D424AA">
            <w:pPr>
              <w:rPr>
                <w:rFonts w:cs="Times New Roman"/>
                <w:b/>
                <w:bCs/>
                <w:color w:val="000000" w:themeColor="text1"/>
                <w:sz w:val="16"/>
                <w:szCs w:val="16"/>
                <w:lang w:val="en-GB"/>
              </w:rPr>
            </w:pPr>
            <w:r w:rsidRPr="00D424AA">
              <w:rPr>
                <w:rFonts w:cs="Times New Roman"/>
                <w:color w:val="000000" w:themeColor="text1"/>
                <w:sz w:val="16"/>
                <w:szCs w:val="16"/>
                <w:lang w:val="en-GB"/>
              </w:rPr>
              <w:t xml:space="preserve">Enhanced AED driven by extreme temperatures increased the severity of the </w:t>
            </w:r>
            <w:r w:rsidRPr="00D424AA">
              <w:rPr>
                <w:rFonts w:cs="Times New Roman"/>
                <w:sz w:val="16"/>
                <w:szCs w:val="16"/>
                <w:lang w:val="en-GB"/>
              </w:rPr>
              <w:t xml:space="preserve">2019 drought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5194/nhess-21-941-2021", "ISSN" : "1684-9981", "abstract" : "Abstract. Disastrous bushfires during the last months of 2019 and January 2020 affected Australia, raising the question to what extent the risk of these fires was exacerbated by anthropogenic climate change. To answer the question for southeastern Australia, where fires were particularly severe, affecting people and ecosystems, we use a physically based index of fire weather, the Fire Weather Index; long-term observations of heat and drought; and 11 large ensembles of state-of-the-art climate models. We find large trends in the Fire Weather Index in the fifth-generation European Centre for Medium-Range Weather Forecasts (ECMWF) Atmospheric Reanalysis (ERA5) since 1979 and a smaller but significant increase by at least 30 % in the models. Therefore, we find that climate change has induced a higher weather-induced risk of such an extreme fire season. This trend is mainly driven by the increase of temperature extremes. In agreement with previous analyses we find that heat extremes have become more likely by at least a factor of 2 due to the long-term warming trend. However, current climate models overestimate variability and tend to underestimate the long-term trend in these extremes, so the true change in the likelihood of extreme heat could be larger, suggesting that the attribution of the increased fire weather risk is a conservative estimate. We do not find an attributable trend in either extreme annual drought or the driest month of the fire season, September\u2013February. The observations, however, show a weak drying trend in the annual mean. For the 2019/20 season more than half of the July\u2013December drought was driven by record excursions of the Indian Ocean Dipole and Southern Annular Mode, factors which are included in the analysis here. The study reveals the complexity of the 2019/20 bushfire event, with some but not all drivers showing an imprint of anthropogenic climate change. Finally, the study concludes with a qualitative review of various vulnerability and exposure factors that each play a role, along with the hazard in increasing or decreasing the overall impact of the bushfires.", "author" : [ { "dropping-particle" : "", "family" : "Oldenborgh", "given" : "Geert Jan", "non-dropping-particle" : "van", "parse-names" : false, "suffix" : "" }, { "dropping-particle" : "", "family" : "Krikken", "given" : "Folmer", "non-dropping-particle" : "", "parse-names" : false, "suffix" : "" }, { "dropping-particle" : "", "family" : "Lewis", "given" : "Sophie", "non-dropping-particle" : "", "parse-names" : false, "suffix" : "" }, { "dropping-particle" : "", "family" : "Leach", "given" : "Nicholas J", "non-dropping-particle" : "", "parse-names" : false, "suffix" : "" }, { "dropping-particle" : "", "family" : "Lehner", "given" : "Flavio", "non-dropping-particle" : "", "parse-names" : false, "suffix" : "" }, { "dropping-particle" : "", "family" : "Saunders", "given" : "Kate R", "non-dropping-particle" : "", "parse-names" : false, "suffix" : "" }, { "dropping-particle" : "", "family" : "Weele", "given" : "Michiel", "non-dropping-particle" : "van", "parse-names" : false, "suffix" : "" }, { "dropping-particle" : "", "family" : "Haustein", "given" : "Karsten", "non-dropping-particle" : "", "parse-names" : false, "suffix" : "" }, { "dropping-particle" : "", "family" : "Li", "given" : "Sihan", "non-dropping-particle" : "", "parse-names" : false, "suffix" : "" }, { "dropping-particle" : "", "family" : "Wallom", "given" : "David", "non-dropping-particle" : "", "parse-names" : false, "suffix" : "" }, { "dropping-particle" : "", "family" : "Sparrow", "given" : "Sarah", "non-dropping-particle" : "", "parse-names" : false, "suffix" : "" }, { "dropping-particle" : "", "family" : "Arrighi", "given" : "Julie", "non-dropping-particle" : "", "parse-names" : false, "suffix" : "" }, { "dropping-particle" : "", "family" : "Singh", "given" : "Roop K.", "non-dropping-particle" : "", "parse-names" : false, "suffix" : "" }, { "dropping-particle" : "", "family" : "Aalst", "given" : "Maarten K", "non-dropping-particle" : "van", "parse-names" : false, "suffix" : "" }, { "dropping-particle" : "", "family" : "Philip", "given" : "Sjoukje Y", "non-dropping-particle" : "", "parse-names" : false, "suffix" : "" }, { "dropping-particle" : "", "family" : "Vautard", "given" : "Robert", "non-dropping-particle" : "", "parse-names" : false, "suffix" : "" }, { "dropping-particle" : "", "family" : "Otto", "given" : "Friederike E L", "non-dropping-particle" : "", "parse-names" : false, "suffix" : "" } ], "container-title" : "Natural Hazards and Earth System Sciences", "id" : "ITEM-1", "issue" : "3", "issued" : { "date-parts" : [ [ "2021", "3", "11" ] ] }, "page" : "941-960", "title" : "Attribution of the Australian bushfire risk to anthropogenic climate change", "translator" : [ { "dropping-particle" : "", "family" : "S3240", "given" : "", "non-dropping-particle" : "", "parse-names" : false, "suffix" : "" } ], "type" : "article-journal", "volume" : "21" }, "uris" : [ "http://www.mendeley.com/documents/?uuid=8f2a94f1-af31-4ca6-8e15-d9a908b90c81" ] } ], "mendeley" : { "formattedCitation" : "(van Oldenborgh et al., 2021)", "plainTextFormattedCitation" : "(van Oldenborgh et al., 2021)", "previouslyFormattedCitation" : "(van Oldenborgh et al., 2021)"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van Oldenborgh et al., 2021)</w:t>
            </w:r>
            <w:r w:rsidRPr="00D424AA">
              <w:rPr>
                <w:rFonts w:cs="Times New Roman"/>
                <w:sz w:val="16"/>
                <w:szCs w:val="16"/>
                <w:lang w:val="en-GB"/>
              </w:rPr>
              <w:fldChar w:fldCharType="end"/>
            </w:r>
          </w:p>
        </w:tc>
        <w:tc>
          <w:tcPr>
            <w:tcW w:w="2410" w:type="dxa"/>
            <w:shd w:val="clear" w:color="auto" w:fill="FFE0D9"/>
            <w:tcMar>
              <w:top w:w="40" w:type="dxa"/>
              <w:left w:w="40" w:type="dxa"/>
              <w:bottom w:w="40" w:type="dxa"/>
              <w:right w:w="40" w:type="dxa"/>
            </w:tcMar>
          </w:tcPr>
          <w:p w14:paraId="35B73684" w14:textId="60864D91" w:rsidR="00D376F0" w:rsidRPr="00D74FF3" w:rsidRDefault="00D376F0" w:rsidP="00D424AA">
            <w:pPr>
              <w:spacing w:line="276" w:lineRule="auto"/>
              <w:rPr>
                <w:rFonts w:cs="Times New Roman"/>
                <w:b/>
                <w:color w:val="000000" w:themeColor="text1"/>
                <w:sz w:val="16"/>
                <w:szCs w:val="16"/>
              </w:rPr>
            </w:pPr>
            <w:r w:rsidRPr="00D424AA">
              <w:rPr>
                <w:rFonts w:cs="Times New Roman"/>
                <w:b/>
                <w:i/>
                <w:iCs/>
                <w:color w:val="000000" w:themeColor="text1"/>
                <w:sz w:val="16"/>
                <w:szCs w:val="16"/>
                <w:lang w:val="en-GB"/>
              </w:rPr>
              <w:t>Medium confidence</w:t>
            </w:r>
            <w:r w:rsidRPr="00D424AA">
              <w:rPr>
                <w:rFonts w:cs="Times New Roman"/>
                <w:b/>
                <w:color w:val="000000" w:themeColor="text1"/>
                <w:sz w:val="16"/>
                <w:szCs w:val="16"/>
                <w:lang w:val="en-GB"/>
              </w:rPr>
              <w:t xml:space="preserve">: Increase </w:t>
            </w:r>
            <w:r w:rsidRPr="00D424AA">
              <w:rPr>
                <w:rFonts w:cs="Times New Roman"/>
                <w:bCs/>
                <w:color w:val="000000" w:themeColor="text1"/>
                <w:sz w:val="16"/>
                <w:szCs w:val="16"/>
                <w:lang w:val="en-GB"/>
              </w:rPr>
              <w:t xml:space="preserve"> in soil moisture and SPEI-PM, but partly inconsistent changes for some studies</w:t>
            </w:r>
            <w:r w:rsidRPr="00D424AA">
              <w:rPr>
                <w:rFonts w:cs="Times New Roman"/>
                <w:b/>
                <w:color w:val="000000" w:themeColor="text1"/>
                <w:sz w:val="16"/>
                <w:szCs w:val="16"/>
                <w:lang w:val="en-GB"/>
              </w:rPr>
              <w:t xml:space="preserve"> </w:t>
            </w:r>
            <w:commentRangeStart w:id="6318"/>
            <w:r w:rsidRPr="00D424AA">
              <w:rPr>
                <w:rFonts w:cs="Times New Roman"/>
                <w:b/>
                <w:color w:val="000000" w:themeColor="text1"/>
                <w:sz w:val="16"/>
                <w:szCs w:val="16"/>
                <w:lang w:val="en-GB"/>
              </w:rPr>
              <w:fldChar w:fldCharType="begin" w:fldLock="1"/>
            </w:r>
            <w:r w:rsidR="003A5209">
              <w:rPr>
                <w:rFonts w:cs="Times New Roman"/>
                <w:b/>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2",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Kirono et al., 2020)", "manualFormatting" : "(Naumann et al., 2018; L. Xu et al., 2019; Kirono et al., 2020)", "plainTextFormattedCitation" : "(Naumann et al., 2018; Xu et al., 2019a; Kirono et al., 2020)", "previouslyFormattedCitation" : "(Naumann et al., 2018; Xu et al., 2019a; Kirono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rPr>
              <w:t xml:space="preserve">(Naumann et al., 2018; </w:t>
            </w:r>
            <w:ins w:id="6319" w:author="Robin Matthews" w:date="2021-07-14T11:49:00Z">
              <w:r w:rsidR="0045329F">
                <w:rPr>
                  <w:rFonts w:cs="Times New Roman"/>
                  <w:noProof/>
                  <w:color w:val="000000" w:themeColor="text1"/>
                  <w:sz w:val="16"/>
                  <w:szCs w:val="16"/>
                </w:rPr>
                <w:t xml:space="preserve">L. </w:t>
              </w:r>
            </w:ins>
            <w:r w:rsidR="00A26296">
              <w:rPr>
                <w:rFonts w:cs="Times New Roman"/>
                <w:noProof/>
                <w:color w:val="000000" w:themeColor="text1"/>
                <w:sz w:val="16"/>
                <w:szCs w:val="16"/>
              </w:rPr>
              <w:t>Xu et al., 2019</w:t>
            </w:r>
            <w:del w:id="6320" w:author="Robin Matthews" w:date="2021-07-14T11:49:00Z">
              <w:r w:rsidR="00A26296" w:rsidDel="0045329F">
                <w:rPr>
                  <w:rFonts w:cs="Times New Roman"/>
                  <w:noProof/>
                  <w:color w:val="000000" w:themeColor="text1"/>
                  <w:sz w:val="16"/>
                  <w:szCs w:val="16"/>
                </w:rPr>
                <w:delText>a</w:delText>
              </w:r>
            </w:del>
            <w:r w:rsidR="00A26296">
              <w:rPr>
                <w:rFonts w:cs="Times New Roman"/>
                <w:noProof/>
                <w:color w:val="000000" w:themeColor="text1"/>
                <w:sz w:val="16"/>
                <w:szCs w:val="16"/>
              </w:rPr>
              <w:t>; Kirono et al., 2020)</w:t>
            </w:r>
            <w:r w:rsidRPr="00D424AA">
              <w:rPr>
                <w:rFonts w:cs="Times New Roman"/>
                <w:b/>
                <w:color w:val="000000" w:themeColor="text1"/>
                <w:sz w:val="16"/>
                <w:szCs w:val="16"/>
                <w:lang w:val="en-GB"/>
              </w:rPr>
              <w:fldChar w:fldCharType="end"/>
            </w:r>
            <w:commentRangeEnd w:id="6318"/>
            <w:r w:rsidR="00A26296">
              <w:rPr>
                <w:rStyle w:val="Marquedecommentaire"/>
              </w:rPr>
              <w:commentReference w:id="6318"/>
            </w:r>
            <w:r w:rsidRPr="00D74FF3">
              <w:rPr>
                <w:rFonts w:cs="Times New Roman"/>
                <w:bCs/>
                <w:color w:val="000000" w:themeColor="text1"/>
                <w:sz w:val="16"/>
                <w:szCs w:val="16"/>
              </w:rPr>
              <w:t>(Chapter 11 Supplementary Material (11.SM)).</w:t>
            </w:r>
          </w:p>
        </w:tc>
        <w:tc>
          <w:tcPr>
            <w:tcW w:w="2410" w:type="dxa"/>
            <w:shd w:val="clear" w:color="auto" w:fill="FFE0D9"/>
            <w:tcMar>
              <w:top w:w="40" w:type="dxa"/>
              <w:left w:w="40" w:type="dxa"/>
              <w:bottom w:w="40" w:type="dxa"/>
              <w:right w:w="40" w:type="dxa"/>
            </w:tcMar>
          </w:tcPr>
          <w:p w14:paraId="50B33E85" w14:textId="03457538" w:rsidR="00D376F0" w:rsidRPr="00D424AA" w:rsidRDefault="00D376F0" w:rsidP="00D424AA">
            <w:pPr>
              <w:spacing w:line="276" w:lineRule="auto"/>
              <w:rPr>
                <w:rFonts w:cs="Times New Roman"/>
                <w:b/>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
                <w:color w:val="000000" w:themeColor="text1"/>
                <w:sz w:val="16"/>
                <w:szCs w:val="16"/>
                <w:lang w:val="en-GB"/>
              </w:rPr>
              <w:t>: Increase</w:t>
            </w:r>
            <w:r w:rsidRPr="00D424AA">
              <w:rPr>
                <w:rFonts w:cs="Times New Roman"/>
                <w:bCs/>
                <w:color w:val="000000" w:themeColor="text1"/>
                <w:sz w:val="16"/>
                <w:szCs w:val="16"/>
                <w:lang w:val="en-GB"/>
              </w:rPr>
              <w:t xml:space="preserve"> in drought based on soil moisture and SPEI-PM, but partly inconsistent changes for some studies </w:t>
            </w:r>
            <w:commentRangeStart w:id="6321"/>
            <w:r w:rsidRPr="00D424AA">
              <w:rPr>
                <w:rFonts w:cs="Times New Roman"/>
                <w:b/>
                <w:color w:val="000000" w:themeColor="text1"/>
                <w:sz w:val="16"/>
                <w:szCs w:val="16"/>
                <w:lang w:val="en-GB"/>
              </w:rPr>
              <w:fldChar w:fldCharType="begin" w:fldLock="1"/>
            </w:r>
            <w:r w:rsidR="003A5209">
              <w:rPr>
                <w:rFonts w:cs="Times New Roman"/>
                <w:b/>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Kirono et al., 2020)", "manualFormatting" : "(Naumann et al., 2018; L. Xu et al., 2019; Cook et al., 2020; Kirono et al., 2020)", "plainTextFormattedCitation" : "(Naumann et al., 2018; Xu et al., 2019a; Cook et al., 2020; Kirono et al., 2020)", "previouslyFormattedCitation" : "(Naumann et al., 2018; Xu et al., 2019a; Cook et al., 2020; Kirono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 xml:space="preserve">(Naumann et al., 2018; </w:t>
            </w:r>
            <w:ins w:id="6322" w:author="Robin Matthews" w:date="2021-07-14T11:49:00Z">
              <w:r w:rsidR="0045329F">
                <w:rPr>
                  <w:rFonts w:cs="Times New Roman"/>
                  <w:noProof/>
                  <w:color w:val="000000" w:themeColor="text1"/>
                  <w:sz w:val="16"/>
                  <w:szCs w:val="16"/>
                  <w:lang w:val="en-GB"/>
                </w:rPr>
                <w:t xml:space="preserve">L. </w:t>
              </w:r>
            </w:ins>
            <w:r w:rsidR="00A26296">
              <w:rPr>
                <w:rFonts w:cs="Times New Roman"/>
                <w:noProof/>
                <w:color w:val="000000" w:themeColor="text1"/>
                <w:sz w:val="16"/>
                <w:szCs w:val="16"/>
                <w:lang w:val="en-GB"/>
              </w:rPr>
              <w:t>Xu et al., 2019</w:t>
            </w:r>
            <w:del w:id="6323" w:author="Robin Matthews" w:date="2021-07-14T11:49:00Z">
              <w:r w:rsidR="00A26296" w:rsidDel="0045329F">
                <w:rPr>
                  <w:rFonts w:cs="Times New Roman"/>
                  <w:noProof/>
                  <w:color w:val="000000" w:themeColor="text1"/>
                  <w:sz w:val="16"/>
                  <w:szCs w:val="16"/>
                  <w:lang w:val="en-GB"/>
                </w:rPr>
                <w:delText>a</w:delText>
              </w:r>
            </w:del>
            <w:r w:rsidR="00A26296">
              <w:rPr>
                <w:rFonts w:cs="Times New Roman"/>
                <w:noProof/>
                <w:color w:val="000000" w:themeColor="text1"/>
                <w:sz w:val="16"/>
                <w:szCs w:val="16"/>
                <w:lang w:val="en-GB"/>
              </w:rPr>
              <w:t>; Cook et al., 2020; Kirono et al., 2020)</w:t>
            </w:r>
            <w:r w:rsidRPr="00D424AA">
              <w:rPr>
                <w:rFonts w:cs="Times New Roman"/>
                <w:b/>
                <w:color w:val="000000" w:themeColor="text1"/>
                <w:sz w:val="16"/>
                <w:szCs w:val="16"/>
                <w:lang w:val="en-GB"/>
              </w:rPr>
              <w:fldChar w:fldCharType="end"/>
            </w:r>
            <w:commentRangeEnd w:id="6321"/>
            <w:r w:rsidR="00A26296">
              <w:rPr>
                <w:rStyle w:val="Marquedecommentaire"/>
              </w:rPr>
              <w:commentReference w:id="6321"/>
            </w:r>
            <w:r w:rsidRPr="00841A35">
              <w:rPr>
                <w:rFonts w:cs="Times New Roman"/>
                <w:bCs/>
                <w:color w:val="000000" w:themeColor="text1"/>
                <w:sz w:val="16"/>
                <w:szCs w:val="16"/>
                <w:lang w:val="en-GB"/>
              </w:rPr>
              <w:t>(Chapter 11 Supplementary Material (11.SM))</w:t>
            </w:r>
          </w:p>
        </w:tc>
        <w:tc>
          <w:tcPr>
            <w:tcW w:w="2465" w:type="dxa"/>
            <w:shd w:val="clear" w:color="auto" w:fill="FFB9A1"/>
            <w:tcMar>
              <w:top w:w="40" w:type="dxa"/>
              <w:left w:w="40" w:type="dxa"/>
              <w:bottom w:w="40" w:type="dxa"/>
              <w:right w:w="40" w:type="dxa"/>
            </w:tcMar>
          </w:tcPr>
          <w:p w14:paraId="0772429F" w14:textId="09152449" w:rsidR="00D376F0" w:rsidRPr="006A2665" w:rsidRDefault="00D376F0" w:rsidP="00D424AA">
            <w:pPr>
              <w:spacing w:line="276" w:lineRule="auto"/>
              <w:rPr>
                <w:rFonts w:cs="Times New Roman"/>
                <w:bCs/>
                <w:color w:val="000000" w:themeColor="text1"/>
                <w:sz w:val="16"/>
                <w:szCs w:val="16"/>
                <w:lang w:val="en-GB"/>
              </w:rPr>
            </w:pPr>
            <w:r w:rsidRPr="00D424AA">
              <w:rPr>
                <w:rFonts w:cs="Times New Roman"/>
                <w:b/>
                <w:i/>
                <w:iCs/>
                <w:color w:val="000000" w:themeColor="text1"/>
                <w:sz w:val="16"/>
                <w:szCs w:val="16"/>
                <w:lang w:val="en-GB"/>
              </w:rPr>
              <w:t>High confidence</w:t>
            </w:r>
            <w:r w:rsidRPr="00D424AA">
              <w:rPr>
                <w:rFonts w:cs="Times New Roman"/>
                <w:b/>
                <w:color w:val="000000" w:themeColor="text1"/>
                <w:sz w:val="16"/>
                <w:szCs w:val="16"/>
                <w:lang w:val="en-GB"/>
              </w:rPr>
              <w:t xml:space="preserve">: Increased drying </w:t>
            </w:r>
            <w:r w:rsidRPr="00D424AA">
              <w:rPr>
                <w:rFonts w:cs="Times New Roman"/>
                <w:bCs/>
                <w:color w:val="000000" w:themeColor="text1"/>
                <w:sz w:val="16"/>
                <w:szCs w:val="16"/>
                <w:lang w:val="en-GB"/>
              </w:rPr>
              <w:t xml:space="preserve">for some metrics or part of domain for soil moisture and SPEI-PM with stronger changes for SPEI-PM </w:t>
            </w:r>
            <w:commentRangeStart w:id="6324"/>
            <w:r w:rsidRPr="00D424AA">
              <w:rPr>
                <w:rFonts w:cs="Times New Roman"/>
                <w:bCs/>
                <w:color w:val="000000" w:themeColor="text1"/>
                <w:sz w:val="16"/>
                <w:szCs w:val="16"/>
                <w:lang w:val="en-GB"/>
              </w:rPr>
              <w:fldChar w:fldCharType="begin" w:fldLock="1"/>
            </w:r>
            <w:ins w:id="6325" w:author="Robin Matthews" w:date="2021-07-14T11:49:00Z">
              <w:r w:rsidR="0045329F">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Naumann et al., 2018; Cook et al., 2020; Kirono et al., 2020; Vicente-Serrano et al., 2020a)", "manualFormatting" : "(Naumann et al., 2018; Cook et al., 2020; Kirono et al., 2020; Vicente-Serrano et al., 2020c)", "plainTextFormattedCitation" : "(Naumann et al., 2018; Cook et al., 2020; Kirono et al., 2020; Vicente-Serrano et al., 2020a)", "previouslyFormattedCitation" : "(Naumann et al., 2018; Cook et al., 2020; Kirono et al., 2020; Vicente-Serrano et al., 2020a)" }, "properties" : { "noteIndex" : 0 }, "schema" : "https://github.com/citation-style-language/schema/raw/master/csl-citation.json" }</w:instrText>
              </w:r>
            </w:ins>
            <w:del w:id="6326" w:author="Robin Matthews" w:date="2021-07-14T11:49:00Z">
              <w:r w:rsidR="00FF6231" w:rsidDel="0045329F">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16/j.wace.2020.100280", "ISSN" : "2212-0947", "abstract" : "To meet increasing demand for information on future drought hazard to help Australia build resilience and preparedness under a changing climate, we developed new information on drought projections for Australia and four sub-regions based on the natural resources management (NRM) zones. The information reported here includes: two drought indices (the Standardised Precipitation Index, SPI, and the Standardised Soil Moisture Index, SSMI); four drought metrics (percent time spent in droughts, mean drought duration, mean drought frequency, and mean drought intensity); and two drought categories (drought and extreme drought). The projections are developed from CMIP5 global climate model simulations of rainfall and soil moisture for the historical (1900\u20132005) and future (2006\u20132100) climates. The multi-model results project significant increases in all the drought hazard metrics, except frequency, with larger changes in the SSMI compared to SPI. The more severe drought hazard under climate change is apparent over a larger area than previously indicated, particularly in southern and eastern Australia. Although the majority of modelling results indicate more severe drought conditions, the range in the results is large, mainly because of the uncertainty in the global climate model rainfall projections. A projected decrease in rainfall results in a projected increase in drought severity (which is further enhanced by the increase in potential evapotranspiration), and a projected increase in rainfall results in a projected decrease in drought severity (moderated by the increase in potential evapotranspiration). The assessment of the ability of models to reproduce historical observations does not show clusters of models that best simulate all the different drought metrics. Unlike previously assumed, the results show that the models that best reproduce the observed rainfall are not necessarily best in simulating the drought metrics. For this reason, all the models are used here to estimate the multi-model median and range of results. The large uncertainty in the projections can be confusing to end users and present challenges in adapting to climate change. The presentation and communication of projections here will also go some way towards overcoming this challenge.", "author" : [ { "dropping-particle" : "", "family" : "Kirono", "given" : "Dewi G C", "non-dropping-particle" : "", "parse-names" : false, "suffix" : "" }, { "dropping-particle" : "", "family" : "Round", "given" : "Vanessa", "non-dropping-particle" : "", "parse-names" : false, "suffix" : "" }, { "dropping-particle" : "", "family" : "Heady", "given" : "Craig", "non-dropping-particle" : "", "parse-names" : false, "suffix" : "" }, { "dropping-particle" : "", "family" : "Chiew", "given" : "Francis H S", "non-dropping-particle" : "", "parse-names" : false, "suffix" : "" }, { "dropping-particle" : "", "family" : "Osbrough", "given" : "Stacey", "non-dropping-particle" : "", "parse-names" : false, "suffix" : "" } ], "container-title" : "Weather and Climate Extremes", "id" : "ITEM-3", "issued" : { "date-parts" : [ [ "2020" ] ] }, "page" : "100280", "title" : "Drought projections for Australia: Updated results and analysis of model simulations", "translator" : [ { "dropping-particle" : "", "family" : "S3387", "given" : "", "non-dropping-particle" : "", "parse-names" : false, "suffix" : "" } ], "type" : "article-journal", "volume" : "30" }, "uris" : [ "http://www.mendeley.com/documents/?uuid=0895cc03-2529-4897-bdef-cb4bba25bf49"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Naumann et al., 2018; Cook et al., 2020; Kirono et al., 2020; Vicente-Serrano et al., 2020a)", "plainTextFormattedCitation" : "(Naumann et al., 2018; Cook et al., 2020; Kirono et al., 2020; Vicente-Serrano et al., 2020a)", "previouslyFormattedCitation" : "(Naumann et al., 2018; Cook et al., 2020; Kirono et al., 2020;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Cook et al., 2020; Kirono et al., 2020; Vicente-Serrano et al., 2020</w:t>
            </w:r>
            <w:del w:id="6327" w:author="Robin Matthews" w:date="2021-07-14T11:49:00Z">
              <w:r w:rsidR="00A26296" w:rsidDel="0045329F">
                <w:rPr>
                  <w:rFonts w:cs="Times New Roman"/>
                  <w:bCs/>
                  <w:noProof/>
                  <w:color w:val="000000" w:themeColor="text1"/>
                  <w:sz w:val="16"/>
                  <w:szCs w:val="16"/>
                  <w:lang w:val="en-GB"/>
                </w:rPr>
                <w:delText>a</w:delText>
              </w:r>
            </w:del>
            <w:ins w:id="6328" w:author="Robin Matthews" w:date="2021-07-14T11:49:00Z">
              <w:r w:rsidR="0045329F">
                <w:rPr>
                  <w:rFonts w:cs="Times New Roman"/>
                  <w:bCs/>
                  <w:noProof/>
                  <w:color w:val="000000" w:themeColor="text1"/>
                  <w:sz w:val="16"/>
                  <w:szCs w:val="16"/>
                  <w:lang w:val="en-GB"/>
                </w:rPr>
                <w:t>c</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6324"/>
            <w:r w:rsidR="00A26296">
              <w:rPr>
                <w:rStyle w:val="Marquedecommentaire"/>
              </w:rPr>
              <w:commentReference w:id="6324"/>
            </w:r>
            <w:r w:rsidRPr="006A2665">
              <w:rPr>
                <w:rFonts w:cs="Times New Roman"/>
                <w:bCs/>
                <w:color w:val="000000" w:themeColor="text1"/>
                <w:sz w:val="16"/>
                <w:szCs w:val="16"/>
                <w:lang w:val="en-GB"/>
              </w:rPr>
              <w:t>(Chapter 11 Supplementary Material (11.SM))</w:t>
            </w:r>
          </w:p>
        </w:tc>
      </w:tr>
      <w:tr w:rsidR="00D376F0" w:rsidRPr="00D424AA" w14:paraId="6D1BA6E2" w14:textId="77777777" w:rsidTr="00723657">
        <w:trPr>
          <w:trHeight w:val="721"/>
        </w:trPr>
        <w:tc>
          <w:tcPr>
            <w:tcW w:w="846" w:type="dxa"/>
            <w:vMerge/>
          </w:tcPr>
          <w:p w14:paraId="53C3BF1E" w14:textId="77777777" w:rsidR="00D376F0" w:rsidRPr="006A2665" w:rsidRDefault="00D376F0" w:rsidP="00D424AA">
            <w:pPr>
              <w:rPr>
                <w:rFonts w:cs="Times New Roman"/>
                <w:color w:val="000000" w:themeColor="text1"/>
                <w:sz w:val="16"/>
                <w:szCs w:val="16"/>
                <w:lang w:val="en-GB"/>
              </w:rPr>
            </w:pPr>
          </w:p>
        </w:tc>
        <w:tc>
          <w:tcPr>
            <w:tcW w:w="709" w:type="dxa"/>
          </w:tcPr>
          <w:p w14:paraId="1787C32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409" w:type="dxa"/>
            <w:tcBorders>
              <w:top w:val="single" w:sz="4" w:space="0" w:color="auto"/>
              <w:bottom w:val="single" w:sz="4" w:space="0" w:color="auto"/>
            </w:tcBorders>
            <w:shd w:val="clear" w:color="auto" w:fill="FFE4D9"/>
          </w:tcPr>
          <w:p w14:paraId="4E56A687" w14:textId="3108C848" w:rsidR="00D376F0" w:rsidRPr="00D74FF3" w:rsidRDefault="00D376F0" w:rsidP="00D424AA">
            <w:pPr>
              <w:rPr>
                <w:rFonts w:cs="Times New Roman"/>
                <w:b/>
                <w:bCs/>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b/>
                <w:bCs/>
                <w:color w:val="000000" w:themeColor="text1"/>
                <w:sz w:val="16"/>
                <w:szCs w:val="16"/>
                <w:lang w:val="en-GB"/>
              </w:rPr>
              <w:t xml:space="preserve"> Increasing drying signal in the southeast and particularly the southwest. Some dependence on time frame </w:t>
            </w:r>
            <w:r w:rsidRPr="00D424AA">
              <w:rPr>
                <w:rFonts w:cs="Times New Roman"/>
                <w:color w:val="000000" w:themeColor="text1"/>
                <w:sz w:val="16"/>
                <w:szCs w:val="16"/>
                <w:lang w:val="en-GB"/>
              </w:rPr>
              <w:t xml:space="preserve">in available studies </w:t>
            </w:r>
            <w:ins w:id="6329" w:author="Robin Matthews" w:date="2021-07-14T11:52:00Z">
              <w:r w:rsidR="005F56CF">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2",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2",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3", "itemData" : { "DOI" : "10.5194/hess-20-3947-2016", "author" : [ { "dropping-particle" : "", "family" : "Zhang", "given" : "X S", "non-dropping-particle" : "", "parse-names" : false, "suffix" : "" }, { "dropping-particle" : "", "family" : "Amirthanathan", "given" : "G E", "non-dropping-particle" : "", "parse-names" : false, "suffix" : "" }, { "dropping-particle" : "", "family" : "Bari", "given" : "M A", "non-dropping-particle" : "", "parse-names" : false, "suffix" : "" }, { "dropping-particle" : "", "family" : "Laugesen", "given" : "R M", "non-dropping-particle" : "", "parse-names" : false, "suffix" : "" }, { "dropping-particle" : "", "family" : "Shin", "given" : "D", "non-dropping-particle" : "", "parse-names" : false, "suffix" : "" }, { "dropping-particle" : "", "family" : "Kent", "given" : "D M", "non-dropping-particle" : "", "parse-names" : false, "suffix" : "" }, { "dropping-particle" : "", "family" : "MacDonald", "given" : "A M", "non-dropping-particle" : "", "parse-names" : false, "suffix" : "" }, { "dropping-particle" : "", "family" : "Turner", "given" : "M E", "non-dropping-particle" : "", "parse-names" : false, "suffix" : "" }, { "dropping-particle" : "", "family" : "Tuteja", "given" : "N K", "non-dropping-particle" : "", "parse-names" : false, "suffix" : "" } ], "container-title" : "Hydrology and Earth System Sciences", "id" : "ITEM-3", "issue" : "9", "issued" : { "date-parts" : [ [ "2016" ] ] }, "page" : "3947-3965", "title" : "How streamflow has changed across Australia since the 1950s: evidence from the network of hydrologic reference stations", "translator" : [ { "dropping-particle" : "", "family" : "S2968", "given" : "", "non-dropping-particle" : "", "parse-names" : false, "suffix" : "" } ], "type" : "article-journal", "volume" : "20" }, "uris" : [ "http://www.mendeley.com/documents/?uuid=0fb8bec4-4671-4c5e-9205-a0f9a212102c" ] } ], "mendeley" : { "formattedCitation" : "(Zhang et al., 2016c; Gudmundsson et al., 2019, 2021)", "manualFormatting" : "(X.S. Zhang et al., 2016; Gudmundsson et al., 2019, 2021)", "plainTextFormattedCitation" : "(Zhang et al., 2016c; Gudmundsson et al., 2019, 2021)", "previouslyFormattedCitation" : "(Zhang et al., 2016c; Gudmundsson et al., 2019, 2021)" }, "properties" : { "noteIndex" : 0 }, "schema" : "https://github.com/citation-style-language/schema/raw/master/csl-citation.json" }</w:instrText>
            </w:r>
            <w:ins w:id="6330" w:author="Robin Matthews" w:date="2021-07-14T11:52:00Z">
              <w:r w:rsidR="005F56CF">
                <w:rPr>
                  <w:rFonts w:cs="Times New Roman"/>
                  <w:color w:val="000000" w:themeColor="text1"/>
                  <w:sz w:val="16"/>
                  <w:szCs w:val="16"/>
                  <w:lang w:val="en-GB"/>
                </w:rPr>
                <w:fldChar w:fldCharType="separate"/>
              </w:r>
              <w:r w:rsidR="005F56CF" w:rsidRPr="00192A07">
                <w:rPr>
                  <w:rFonts w:cs="Times New Roman"/>
                  <w:noProof/>
                  <w:color w:val="000000" w:themeColor="text1"/>
                  <w:sz w:val="16"/>
                  <w:szCs w:val="16"/>
                  <w:lang w:val="en-GB"/>
                </w:rPr>
                <w:t>(</w:t>
              </w:r>
              <w:r w:rsidR="005F56CF">
                <w:rPr>
                  <w:rFonts w:cs="Times New Roman"/>
                  <w:noProof/>
                  <w:color w:val="000000" w:themeColor="text1"/>
                  <w:sz w:val="16"/>
                  <w:szCs w:val="16"/>
                  <w:lang w:val="en-GB"/>
                </w:rPr>
                <w:t xml:space="preserve">X.S. </w:t>
              </w:r>
              <w:r w:rsidR="005F56CF" w:rsidRPr="00192A07">
                <w:rPr>
                  <w:rFonts w:cs="Times New Roman"/>
                  <w:noProof/>
                  <w:color w:val="000000" w:themeColor="text1"/>
                  <w:sz w:val="16"/>
                  <w:szCs w:val="16"/>
                  <w:lang w:val="en-GB"/>
                </w:rPr>
                <w:t>Zhang et al., 2016; Gudmundsson et al., 2019, 2021)</w:t>
              </w:r>
              <w:r w:rsidR="005F56CF">
                <w:rPr>
                  <w:rFonts w:cs="Times New Roman"/>
                  <w:color w:val="000000" w:themeColor="text1"/>
                  <w:sz w:val="16"/>
                  <w:szCs w:val="16"/>
                  <w:lang w:val="en-GB"/>
                </w:rPr>
                <w:fldChar w:fldCharType="end"/>
              </w:r>
            </w:ins>
            <w:commentRangeStart w:id="6331"/>
            <w:del w:id="6332" w:author="Robin Matthews" w:date="2021-07-14T11:52:00Z">
              <w:r w:rsidRPr="00D424AA" w:rsidDel="005F56CF">
                <w:rPr>
                  <w:rFonts w:cs="Times New Roman"/>
                  <w:color w:val="000000" w:themeColor="text1"/>
                  <w:sz w:val="16"/>
                  <w:szCs w:val="16"/>
                  <w:lang w:val="en-GB"/>
                </w:rPr>
                <w:fldChar w:fldCharType="begin" w:fldLock="1"/>
              </w:r>
              <w:r w:rsidR="00FF6231" w:rsidRPr="005F56CF" w:rsidDel="005F56CF">
                <w:rPr>
                  <w:rFonts w:cs="Times New Roman"/>
                  <w:color w:val="000000" w:themeColor="text1"/>
                  <w:sz w:val="16"/>
                  <w:szCs w:val="16"/>
                  <w:lang w:val="en-GB"/>
                </w:rPr>
                <w:del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2",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2",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19, 2021)", "plainTextFormattedCitation" : "(Gudmundsson et al., 2019, 2021)", "previouslyFormattedCitation" : "(Gudmundsson et al., 2019, 2021)" }, "properties" : { "noteIndex" : 0 }, "schema" : "https://github.com/citation-style-language/schema/raw/master/csl-citation.json" }</w:delInstrText>
              </w:r>
              <w:r w:rsidRPr="00D424AA" w:rsidDel="005F56CF">
                <w:rPr>
                  <w:rFonts w:cs="Times New Roman"/>
                  <w:color w:val="000000" w:themeColor="text1"/>
                  <w:sz w:val="16"/>
                  <w:szCs w:val="16"/>
                  <w:lang w:val="en-GB"/>
                </w:rPr>
                <w:fldChar w:fldCharType="separate"/>
              </w:r>
              <w:r w:rsidR="00A26296" w:rsidRPr="005F56CF" w:rsidDel="005F56CF">
                <w:rPr>
                  <w:rFonts w:cs="Times New Roman"/>
                  <w:noProof/>
                  <w:color w:val="000000" w:themeColor="text1"/>
                  <w:sz w:val="16"/>
                  <w:szCs w:val="16"/>
                  <w:lang w:val="en-GB"/>
                </w:rPr>
                <w:delText>(Gudmundsson et al., 2019, 2021)</w:delText>
              </w:r>
              <w:r w:rsidRPr="00D424AA" w:rsidDel="005F56CF">
                <w:rPr>
                  <w:rFonts w:cs="Times New Roman"/>
                  <w:color w:val="000000" w:themeColor="text1"/>
                  <w:sz w:val="16"/>
                  <w:szCs w:val="16"/>
                  <w:lang w:val="en-GB"/>
                </w:rPr>
                <w:fldChar w:fldCharType="end"/>
              </w:r>
              <w:r w:rsidRPr="00D424AA" w:rsidDel="005F56CF">
                <w:rPr>
                  <w:rFonts w:cs="Times New Roman"/>
                  <w:color w:val="000000" w:themeColor="text1"/>
                  <w:sz w:val="16"/>
                  <w:szCs w:val="16"/>
                  <w:lang w:val="en-GB"/>
                </w:rPr>
                <w:fldChar w:fldCharType="begin" w:fldLock="1"/>
              </w:r>
              <w:r w:rsidR="00AB36D4" w:rsidDel="005F56CF">
                <w:rPr>
                  <w:rFonts w:cs="Times New Roman"/>
                  <w:color w:val="000000" w:themeColor="text1"/>
                  <w:sz w:val="16"/>
                  <w:szCs w:val="16"/>
                  <w:lang w:val="en-GB"/>
                </w:rPr>
                <w:delInstrText>ADDIN CSL_CITATION { "citationItems" : [ { "id" : "ITEM-1", "itemData" : { "DOI" : "10.5194/hess-20-3947-2016", "author" : [ { "dropping-particle" : "", "family" : "Zhang", "given" : "X S", "non-dropping-particle" : "", "parse-names" : false, "suffix" : "" }, { "dropping-particle" : "", "family" : "Amirthanathan", "given" : "G E", "non-dropping-particle" : "", "parse-names" : false, "suffix" : "" }, { "dropping-particle" : "", "family" : "Bari", "given" : "M A", "non-dropping-particle" : "", "parse-names" : false, "suffix" : "" }, { "dropping-particle" : "", "family" : "Laugesen", "given" : "R M", "non-dropping-particle" : "", "parse-names" : false, "suffix" : "" }, { "dropping-particle" : "", "family" : "Shin", "given" : "D", "non-dropping-particle" : "", "parse-names" : false, "suffix" : "" }, { "dropping-particle" : "", "family" : "Kent", "given" : "D M", "non-dropping-particle" : "", "parse-names" : false, "suffix" : "" }, { "dropping-particle" : "", "family" : "MacDonald", "given" : "A M", "non-dropping-particle" : "", "parse-names" : false, "suffix" : "" }, { "dropping-particle" : "", "family" : "Turner", "given" : "M E", "non-dropping-particle" : "", "parse-names" : false, "suffix" : "" }, { "dropping-particle" : "", "family" : "Tuteja", "given" : "N K", "non-dropping-particle" : "", "parse-names" : false, "suffix" : "" } ], "container-title" : "Hydrology and Earth System Sciences", "id" : "ITEM-1", "issue" : "9", "issued" : { "date-parts" : [ [ "2016" ] ] }, "page" : "3947-3965", "title" : "How streamflow has changed across Australia since the 1950s: evidence from the network of hydrologic reference stations", "translator" : [ { "dropping-particle" : "", "family" : "S2968", "given" : "", "non-dropping-particle" : "", "parse-names" : false, "suffix" : "" } ], "type" : "article-journal", "volume" : "20" }, "uris" : [ "http://www.mendeley.com/documents/?uuid=0fb8bec4-4671-4c5e-9205-a0f9a212102c" ] } ], "mendeley" : { "formattedCitation" : "(Zhang et al., 2016c)", "plainTextFormattedCitation" : "(Zhang et al., 2016c)", "previouslyFormattedCitation" : "(Zhang et al., 2016c)" }, "properties" : { "noteIndex" : 0 }, "schema" : "https://github.com/citation-style-language/schema/raw/master/csl-citation.json" }</w:delInstrText>
              </w:r>
              <w:r w:rsidRPr="00D424AA" w:rsidDel="005F56CF">
                <w:rPr>
                  <w:rFonts w:cs="Times New Roman"/>
                  <w:color w:val="000000" w:themeColor="text1"/>
                  <w:sz w:val="16"/>
                  <w:szCs w:val="16"/>
                  <w:lang w:val="en-GB"/>
                </w:rPr>
                <w:fldChar w:fldCharType="separate"/>
              </w:r>
              <w:r w:rsidR="00A26296" w:rsidDel="005F56CF">
                <w:rPr>
                  <w:rFonts w:cs="Times New Roman"/>
                  <w:noProof/>
                  <w:color w:val="000000" w:themeColor="text1"/>
                  <w:sz w:val="16"/>
                  <w:szCs w:val="16"/>
                </w:rPr>
                <w:delText>(Zhang et al., 2016c)</w:delText>
              </w:r>
              <w:r w:rsidRPr="00D424AA" w:rsidDel="005F56CF">
                <w:rPr>
                  <w:rFonts w:cs="Times New Roman"/>
                  <w:color w:val="000000" w:themeColor="text1"/>
                  <w:sz w:val="16"/>
                  <w:szCs w:val="16"/>
                  <w:lang w:val="en-GB"/>
                </w:rPr>
                <w:fldChar w:fldCharType="end"/>
              </w:r>
            </w:del>
            <w:commentRangeEnd w:id="6331"/>
            <w:r w:rsidR="00A26296">
              <w:rPr>
                <w:rStyle w:val="Marquedecommentaire"/>
              </w:rPr>
              <w:commentReference w:id="6331"/>
            </w:r>
          </w:p>
        </w:tc>
        <w:tc>
          <w:tcPr>
            <w:tcW w:w="1701" w:type="dxa"/>
            <w:tcBorders>
              <w:bottom w:val="single" w:sz="4" w:space="0" w:color="auto"/>
            </w:tcBorders>
            <w:shd w:val="clear" w:color="auto" w:fill="D9D9D9" w:themeFill="background1" w:themeFillShade="D9"/>
          </w:tcPr>
          <w:p w14:paraId="6D3F7071" w14:textId="0512E11A" w:rsidR="00D376F0" w:rsidRPr="00841A35" w:rsidRDefault="00D376F0" w:rsidP="00D424AA">
            <w:pPr>
              <w:rPr>
                <w:rFonts w:cs="Times New Roman"/>
                <w:b/>
                <w:bCs/>
                <w:color w:val="000000" w:themeColor="text1"/>
                <w:sz w:val="16"/>
                <w:szCs w:val="16"/>
                <w:lang w:val="en-GB"/>
              </w:rPr>
            </w:pPr>
            <w:r w:rsidRPr="006A2665">
              <w:rPr>
                <w:rFonts w:cs="Times New Roman"/>
                <w:b/>
                <w:bCs/>
                <w:i/>
                <w:iCs/>
                <w:color w:val="000000" w:themeColor="text1"/>
                <w:sz w:val="16"/>
                <w:szCs w:val="16"/>
                <w:lang w:val="en-GB"/>
              </w:rPr>
              <w:t>Low confidence :</w:t>
            </w:r>
            <w:r w:rsidRPr="006A2665">
              <w:rPr>
                <w:rFonts w:cs="Times New Roman"/>
                <w:b/>
                <w:bCs/>
                <w:color w:val="000000" w:themeColor="text1"/>
                <w:sz w:val="16"/>
                <w:szCs w:val="16"/>
                <w:lang w:val="en-GB"/>
              </w:rPr>
              <w:t xml:space="preserve"> Limited evidence </w:t>
            </w:r>
            <w:r w:rsidRPr="006A2665">
              <w:rPr>
                <w:rFonts w:cs="Times New Roman"/>
                <w:color w:val="000000" w:themeColor="text1"/>
                <w:sz w:val="16"/>
                <w:szCs w:val="16"/>
                <w:lang w:val="en-GB"/>
              </w:rPr>
              <w:t xml:space="preserve">because of lack of studies </w:t>
            </w:r>
            <w:r w:rsidRPr="00D424AA">
              <w:rPr>
                <w:rFonts w:cs="Times New Roman"/>
                <w:color w:val="000000" w:themeColor="text1"/>
                <w:sz w:val="16"/>
                <w:szCs w:val="16"/>
                <w:lang w:val="en-GB"/>
              </w:rPr>
              <w:fldChar w:fldCharType="begin" w:fldLock="1"/>
            </w:r>
            <w:r w:rsidR="00FF6231" w:rsidRPr="006A2665">
              <w:rPr>
                <w:rFonts w:cs="Times New Roman"/>
                <w:color w:val="000000" w:themeColor="text1"/>
                <w:sz w:val="16"/>
                <w:szCs w:val="16"/>
                <w:lang w:val="en-GB"/>
              </w:rPr>
              <w:instrText>ADDIN CSL_CITATION { "citationItems" : [ { "id" : "ITEM-1", "itemData" : { "DOI" : "10.1029/2008GL033390", "ISSN" : "00948276", "abstract" : "The 2001-2007 Australian drought was the hottest on record with inflows to Australia's longest river system, the Murray-Darling, reaching an historical low. Here we examine the relative importance of rising temperature and decreasing rainfall over its catchment, the Murray Darling Basin (MDB). Although annual-total inflow is more sensitive to rainfall over the southern MDB, where rainfall since 2001, has been the lowest on record, this alone can not explain the observed inflow decline. A relationship exists between inflow variations and fluctuations of temperature not associated with rainfall in the austral winter and spring: a rise of 1\u00b0C leads to an approximate 15% reduction in the climatological annual inflow. Our results provide strong evidence that rising temperatures due to the enhanced greenhouse effect have a strong impact on southern Australia's water resources, in addition to any reduction in rainfall, and project a long-term decline in inflows to this river system as the greenhouse effect continues. Copyright 2008 by the American Geophysical Union.", "author" : [ { "dropping-particle" : "", "family" : "Cai", "given" : "Wenju", "non-dropping-particle" : "", "parse-names" : false, "suffix" : "" }, { "dropping-particle" : "", "family" : "Cowan", "given" : "Tim", "non-dropping-particle" : "", "parse-names" : false, "suffix" : "" } ], "container-title" : "Geophysical Research Letters", "id" : "ITEM-1", "issue" : "7", "issued" : { "date-parts" : [ [ "2008" ] ] }, "page" : "2-6", "title" : "Evidence of impacts from rising temperature on inflows to the Murray-Darling Basin", "translator" : [ { "dropping-particle" : "", "family" : "S3505", "given" : "", "non-dropping-particle" : "", "parse-names" : false, "suffix" : "" } ], "type" : "article-journal", "volume" : "35" }, "uris" : [ "http://www.mendeley.com/documents/?uuid=cfacb55a-4f4b-487d-a55c-6e924bdce7af" ] } ], "mendeley" : { "formattedCitation" : "(Cai and Cowan, 2008)", "plainTextFormattedCitation" : "(Cai and Cowan, 2008)", "previouslyFormattedCitation" : "(Cai and Cowan, 200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ai and Cowan, 2008)</w:t>
            </w:r>
            <w:r w:rsidRPr="00D424AA">
              <w:rPr>
                <w:rFonts w:cs="Times New Roman"/>
                <w:color w:val="000000" w:themeColor="text1"/>
                <w:sz w:val="16"/>
                <w:szCs w:val="16"/>
                <w:lang w:val="en-GB"/>
              </w:rPr>
              <w:fldChar w:fldCharType="end"/>
            </w:r>
          </w:p>
        </w:tc>
        <w:tc>
          <w:tcPr>
            <w:tcW w:w="2410" w:type="dxa"/>
            <w:shd w:val="clear" w:color="auto" w:fill="D9D9D9" w:themeFill="background1" w:themeFillShade="D9"/>
            <w:tcMar>
              <w:top w:w="40" w:type="dxa"/>
              <w:left w:w="40" w:type="dxa"/>
              <w:bottom w:w="40" w:type="dxa"/>
              <w:right w:w="40" w:type="dxa"/>
            </w:tcMar>
          </w:tcPr>
          <w:p w14:paraId="35C9925E" w14:textId="3164F4AD" w:rsidR="00D376F0" w:rsidRPr="006A2665" w:rsidRDefault="00D376F0" w:rsidP="00D424AA">
            <w:pPr>
              <w:rPr>
                <w:rFonts w:cs="Times New Roman"/>
                <w:b/>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Touma et al., 2015)</w:t>
            </w:r>
            <w:r w:rsidRPr="00D424AA">
              <w:rPr>
                <w:rFonts w:cs="Times New Roman"/>
                <w:bCs/>
                <w:color w:val="000000" w:themeColor="text1"/>
                <w:sz w:val="16"/>
                <w:szCs w:val="16"/>
                <w:lang w:val="en-GB"/>
              </w:rPr>
              <w:fldChar w:fldCharType="end"/>
            </w:r>
          </w:p>
        </w:tc>
        <w:tc>
          <w:tcPr>
            <w:tcW w:w="2410" w:type="dxa"/>
            <w:shd w:val="clear" w:color="auto" w:fill="FEE5DA"/>
            <w:tcMar>
              <w:top w:w="40" w:type="dxa"/>
              <w:left w:w="40" w:type="dxa"/>
              <w:bottom w:w="40" w:type="dxa"/>
              <w:right w:w="40" w:type="dxa"/>
            </w:tcMar>
          </w:tcPr>
          <w:p w14:paraId="1100E89B" w14:textId="13EF2BCC" w:rsidR="00D376F0" w:rsidRPr="00841A35" w:rsidRDefault="00D376F0" w:rsidP="00D424AA">
            <w:pPr>
              <w:rPr>
                <w:rFonts w:cs="Times New Roman"/>
                <w:b/>
                <w:color w:val="000000" w:themeColor="text1"/>
                <w:sz w:val="16"/>
                <w:szCs w:val="16"/>
                <w:lang w:val="en-GB"/>
              </w:rPr>
            </w:pPr>
            <w:r w:rsidRPr="006A2665">
              <w:rPr>
                <w:rFonts w:cs="Times New Roman"/>
                <w:b/>
                <w:i/>
                <w:iCs/>
                <w:color w:val="000000" w:themeColor="text1"/>
                <w:sz w:val="16"/>
                <w:szCs w:val="16"/>
                <w:lang w:val="en-GB"/>
              </w:rPr>
              <w:t>Medium confidence</w:t>
            </w:r>
            <w:r w:rsidRPr="006A2665">
              <w:rPr>
                <w:rFonts w:cs="Times New Roman"/>
                <w:b/>
                <w:color w:val="000000" w:themeColor="text1"/>
                <w:sz w:val="16"/>
                <w:szCs w:val="16"/>
                <w:lang w:val="en-GB"/>
              </w:rPr>
              <w:t>: Increase in drought</w:t>
            </w:r>
            <w:r w:rsidRPr="006A2665">
              <w:rPr>
                <w:rFonts w:cs="Times New Roman"/>
                <w:bCs/>
                <w:color w:val="000000" w:themeColor="text1"/>
                <w:sz w:val="16"/>
                <w:szCs w:val="16"/>
                <w:lang w:val="en-GB"/>
              </w:rPr>
              <w:t>, but some</w:t>
            </w:r>
            <w:r w:rsidRPr="006A2665">
              <w:rPr>
                <w:rFonts w:cs="Times New Roman"/>
                <w:b/>
                <w:color w:val="000000" w:themeColor="text1"/>
                <w:sz w:val="16"/>
                <w:szCs w:val="16"/>
                <w:lang w:val="en-GB"/>
              </w:rPr>
              <w:t xml:space="preserve"> </w:t>
            </w:r>
            <w:r w:rsidRPr="006A2665">
              <w:rPr>
                <w:rFonts w:cs="Times New Roman"/>
                <w:bCs/>
                <w:color w:val="000000" w:themeColor="text1"/>
                <w:sz w:val="16"/>
                <w:szCs w:val="16"/>
                <w:lang w:val="en-GB"/>
              </w:rPr>
              <w:t>Inconsistent and non-robust change including subregional/seasonal differences</w:t>
            </w:r>
            <w:r w:rsidRPr="006A2665">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sidRPr="006A2665">
              <w:rPr>
                <w:rFonts w:cs="Times New Roman"/>
                <w:b/>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w:instrText>
            </w:r>
            <w:r w:rsidR="00FF6231">
              <w:rPr>
                <w:rFonts w:cs="Times New Roman"/>
                <w:b/>
                <w:color w:val="000000" w:themeColor="text1"/>
                <w:sz w:val="16"/>
                <w:szCs w:val="16"/>
              </w:rPr>
              <w:instrText xml:space="preserve">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36334/modsim.2019.k7.zhengh", "ISBN" : "9780975840092", "abstract" : "This paper presents projections of hydrological metrics for Australia under a future climate, from modelling carried out in the Earth Systems and Climate Change Hub. These projections are modelled using three rainfall-runoff models informed by future climate projections from 42 CMIP GCMs used in IPCC AR5. The runoff projections are the same as those presented in Chiew et al. (2017). The paper also presents projections of hydrological metrics beyond just the long-term averages that are important for many applications. The paper presents and discusses the implications of different data treatments used to obtain future climate series to drive hydrological models, modelling with different hydrological models, and limitations and challenges in modelling climate change impact on hydrology. Future runoff is likely to decline in far south-west and south-east Australia, but the range or uncertainty in the projections is large. Despite continuing progress in climate change and hydrological modelling sciences, the uncertainty in projections is likely to remain large. Planning water systems and outcomes for the future need to consider the range of plausible climate and water futures, and develop adaptation options that balance the cost of adaptation versus the risk from not adapting sufficiently and fast enough.", "author" : [ { "dropping-particle" : "", "family" : "Zheng", "given" : "H.", "non-dropping-particle" : "", "parse-names" : false, "suffix" : "" }, { "dropping-particle" : "", "family" : "Chiew", "given" : "F. H.S.", "non-dropping-particle" : "", "parse-names" : false, "suffix" : "" }, { "dropping-particle" : "", "family" : "Potter", "given" : "N. J.", "non-dropping-particle" : "", "parse-names" : false, "suffix" : "" }, { "dropping-particle" : "", "family" : "Kirono", "given" : "D. G.C.", "non-dropping-particle" : "", "parse-names" : false, "suffix" : "" } ], "container-title" : "23rd International Congress on Modelling and Simulation \u2013 Supporting Evidence-Based Decision Making: The Role of Modelling and Simulation, MODSIM 2019", "id" : "ITEM-2", "issue" : "December", "issued" : { "date-parts" : [ [ "2019" ] ] }, "page" : "1000-1006", "title" : "Projections of water futures for Australia: An update", "translator" : [ { "dropping-particle" : "", "family" : "S3529", "given" : "Rt9", "non-dropping-particle" : "", "parse-names" : false, "suffix" : "" } ], "type" : "paper-conference" }, "uris" : [ "http://www.mendeley.com/documents/?uuid=6356c8d1-e527-4f21-b980-3561bd4a8bd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w:instrText>
            </w:r>
            <w:r w:rsidR="00FF6231" w:rsidRPr="006A2665">
              <w:rPr>
                <w:rFonts w:cs="Times New Roman"/>
                <w:b/>
                <w:color w:val="000000" w:themeColor="text1"/>
                <w:sz w:val="16"/>
                <w:szCs w:val="16"/>
                <w:lang w:val="en-GB"/>
              </w:rPr>
              <w:instrText>"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Zheng et al., 2019; Cook et al., 2020)", "plainTextFormattedCitation" : "(Touma et al., 2015; Zheng et al., 2019; Cook et al., 2020)", "previouslyFormattedCitation" : "(Touma et al., 2015; Zheng et al., 2019; Cook et al., 2020)"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 Zheng et al., 2019; Cook et al., 2020)</w:t>
            </w:r>
            <w:r w:rsidRPr="00D424AA">
              <w:rPr>
                <w:rFonts w:cs="Times New Roman"/>
                <w:b/>
                <w:color w:val="000000" w:themeColor="text1"/>
                <w:sz w:val="16"/>
                <w:szCs w:val="16"/>
                <w:lang w:val="en-GB"/>
              </w:rPr>
              <w:fldChar w:fldCharType="end"/>
            </w:r>
          </w:p>
        </w:tc>
        <w:tc>
          <w:tcPr>
            <w:tcW w:w="2465" w:type="dxa"/>
            <w:shd w:val="clear" w:color="auto" w:fill="FEE4D9"/>
            <w:tcMar>
              <w:top w:w="40" w:type="dxa"/>
              <w:left w:w="40" w:type="dxa"/>
              <w:bottom w:w="40" w:type="dxa"/>
              <w:right w:w="40" w:type="dxa"/>
            </w:tcMar>
          </w:tcPr>
          <w:p w14:paraId="6AE84E95" w14:textId="7115E661" w:rsidR="00D376F0" w:rsidRPr="00D424AA" w:rsidRDefault="00D376F0" w:rsidP="00D424AA">
            <w:pPr>
              <w:rPr>
                <w:rFonts w:cs="Times New Roman"/>
                <w:b/>
                <w:color w:val="000000" w:themeColor="text1"/>
                <w:sz w:val="16"/>
                <w:szCs w:val="16"/>
                <w:lang w:val="en-GB"/>
              </w:rPr>
            </w:pPr>
            <w:r w:rsidRPr="00D424AA">
              <w:rPr>
                <w:rFonts w:cs="Times New Roman"/>
                <w:b/>
                <w:i/>
                <w:iCs/>
                <w:color w:val="000000" w:themeColor="text1"/>
                <w:sz w:val="16"/>
                <w:szCs w:val="16"/>
                <w:shd w:val="clear" w:color="auto" w:fill="FFE1DA"/>
                <w:lang w:val="en-GB"/>
              </w:rPr>
              <w:t>Medium  confidence</w:t>
            </w:r>
            <w:r w:rsidRPr="00D424AA">
              <w:rPr>
                <w:rFonts w:cs="Times New Roman"/>
                <w:b/>
                <w:color w:val="000000" w:themeColor="text1"/>
                <w:sz w:val="16"/>
                <w:szCs w:val="16"/>
                <w:shd w:val="clear" w:color="auto" w:fill="FFE1DA"/>
                <w:lang w:val="en-GB"/>
              </w:rPr>
              <w:t>: Increase in drought</w:t>
            </w:r>
            <w:r w:rsidRPr="00D424AA">
              <w:rPr>
                <w:rFonts w:cs="Times New Roman"/>
                <w:bCs/>
                <w:color w:val="000000" w:themeColor="text1"/>
                <w:sz w:val="16"/>
                <w:szCs w:val="16"/>
                <w:shd w:val="clear" w:color="auto" w:fill="FFE1DA"/>
                <w:lang w:val="en-GB"/>
              </w:rPr>
              <w:t>, but some inconsistent changes depending on season or study</w:t>
            </w:r>
            <w:r w:rsidRPr="00D424AA">
              <w:rPr>
                <w:rFonts w:cs="Times New Roman"/>
                <w:b/>
                <w:color w:val="000000" w:themeColor="text1"/>
                <w:sz w:val="16"/>
                <w:szCs w:val="16"/>
                <w:shd w:val="clear" w:color="auto" w:fill="FFE1DA"/>
                <w:lang w:val="en-GB"/>
              </w:rPr>
              <w:t xml:space="preserve"> </w:t>
            </w:r>
            <w:r w:rsidRPr="00D424AA">
              <w:rPr>
                <w:rFonts w:cs="Times New Roman"/>
                <w:b/>
                <w:color w:val="000000" w:themeColor="text1"/>
                <w:sz w:val="16"/>
                <w:szCs w:val="16"/>
                <w:shd w:val="clear" w:color="auto" w:fill="FFE1DA"/>
                <w:lang w:val="en-GB"/>
              </w:rPr>
              <w:fldChar w:fldCharType="begin" w:fldLock="1"/>
            </w:r>
            <w:r w:rsidR="00FF6231">
              <w:rPr>
                <w:rFonts w:cs="Times New Roman"/>
                <w:b/>
                <w:color w:val="000000" w:themeColor="text1"/>
                <w:sz w:val="16"/>
                <w:szCs w:val="16"/>
                <w:shd w:val="clear" w:color="auto" w:fill="FFE1DA"/>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2",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Giuntoli et al., 2015; Touma et al., 2015; Cook et al., 2020)", "plainTextFormattedCitation" : "(Giuntoli et al., 2015; Touma et al., 2015; Cook et al., 2020)", "previouslyFormattedCitation" : "(Giuntoli et al., 2015; Touma et al., 2015; Cook et al., 2020)" }, "properties" : { "noteIndex" : 0 }, "schema" : "https://github.com/citation-style-language/schema/raw/master/csl-citation.json" }</w:instrText>
            </w:r>
            <w:r w:rsidRPr="00D424AA">
              <w:rPr>
                <w:rFonts w:cs="Times New Roman"/>
                <w:b/>
                <w:color w:val="000000" w:themeColor="text1"/>
                <w:sz w:val="16"/>
                <w:szCs w:val="16"/>
                <w:shd w:val="clear" w:color="auto" w:fill="FFE1DA"/>
                <w:lang w:val="en-GB"/>
              </w:rPr>
              <w:fldChar w:fldCharType="separate"/>
            </w:r>
            <w:r w:rsidR="00A26296">
              <w:rPr>
                <w:rFonts w:cs="Times New Roman"/>
                <w:noProof/>
                <w:color w:val="000000" w:themeColor="text1"/>
                <w:sz w:val="16"/>
                <w:szCs w:val="16"/>
                <w:shd w:val="clear" w:color="auto" w:fill="FFE1DA"/>
                <w:lang w:val="en-GB"/>
              </w:rPr>
              <w:t>(Giuntoli et al., 2015; Touma et al., 2015; Cook et al., 2020)</w:t>
            </w:r>
            <w:r w:rsidRPr="00D424AA">
              <w:rPr>
                <w:rFonts w:cs="Times New Roman"/>
                <w:b/>
                <w:color w:val="000000" w:themeColor="text1"/>
                <w:sz w:val="16"/>
                <w:szCs w:val="16"/>
                <w:shd w:val="clear" w:color="auto" w:fill="FFE1DA"/>
                <w:lang w:val="en-GB"/>
              </w:rPr>
              <w:fldChar w:fldCharType="end"/>
            </w:r>
            <w:r w:rsidRPr="00841A35">
              <w:rPr>
                <w:rFonts w:cs="Times New Roman"/>
                <w:b/>
                <w:color w:val="000000" w:themeColor="text1"/>
                <w:sz w:val="16"/>
                <w:szCs w:val="16"/>
                <w:lang w:val="en-GB"/>
              </w:rPr>
              <w:t xml:space="preserve"> </w:t>
            </w:r>
          </w:p>
        </w:tc>
      </w:tr>
      <w:tr w:rsidR="00D376F0" w:rsidRPr="00F1665C" w14:paraId="72B4BFCD" w14:textId="77777777" w:rsidTr="00723657">
        <w:tc>
          <w:tcPr>
            <w:tcW w:w="846" w:type="dxa"/>
            <w:vMerge w:val="restart"/>
          </w:tcPr>
          <w:p w14:paraId="58DE1693"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ew Zealand (NZ)</w:t>
            </w:r>
          </w:p>
        </w:tc>
        <w:tc>
          <w:tcPr>
            <w:tcW w:w="709" w:type="dxa"/>
          </w:tcPr>
          <w:p w14:paraId="5B14E39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409" w:type="dxa"/>
            <w:tcBorders>
              <w:top w:val="single" w:sz="4" w:space="0" w:color="auto"/>
              <w:bottom w:val="single" w:sz="4" w:space="0" w:color="auto"/>
            </w:tcBorders>
            <w:shd w:val="clear" w:color="auto" w:fill="D9D9D9" w:themeFill="background1" w:themeFillShade="D9"/>
          </w:tcPr>
          <w:p w14:paraId="4B6BD7B2" w14:textId="37EF42BC"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Inconsistent</w:t>
            </w:r>
            <w:r w:rsidRPr="00D424AA">
              <w:rPr>
                <w:rFonts w:cs="Times New Roman"/>
                <w:color w:val="000000" w:themeColor="text1"/>
                <w:sz w:val="16"/>
                <w:szCs w:val="16"/>
                <w:lang w:val="en-GB"/>
              </w:rPr>
              <w:t xml:space="preserve"> chang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007/s12665-014-3852-y", "ISBN" : "1866-6280", "ISSN" : "18666299", "abstract" : "\u00a9 2014, Springer-Verlag Berlin Heidelberg. Climate variability and climate change have become key issues for the research community. In particular, precipitation plays a crucial role in the process because its variations in seasonal and monthly values, coupled with changes in extreme events, can impact on water resources, on natural environments and human activities, as well as on human health and safety. In this paper, an investigation of the precipitation variability in New Zealand has been carried out by means of a daily precipitation dataset of 294 rain gages with more than 50 years of observation. First, a statistical analysis was performed through the Mann\u2013Kendall non-parametric test to detect possible trends at seasonal and monthly scale. Then, the daily rainfall series were studied by classifying the events into six different rainfall categories and by analyzing the presence of any significant trend through the non-parametric Mann\u2013Kendall test. Results did not show a marked trend; however, a positive trend in winter and in spring and a negative trend in summer and autumn have been detected. The spatial analysis of the trend in the South Island for several time aggregations showed a negative trend in the eastern side and a positive trend in the south-western side. Moreover, the trend analysis of the different rainfall categories showed a decreasing trend of the middle categories and an increasing trend of the weaker category.", "author" : [ { "dropping-particle" : "", "family" : "Caloiero", "given" : "Tommaso", "non-dropping-particle" : "", "parse-names" : false, "suffix" : "" } ], "container-title" : "Environmental Earth Sciences", "id" : "ITEM-2", "issue" : "10", "issued" : { "date-parts" : [ [ "2015" ] ] }, "page" : "6297-6310", "title" : "Analysis of rainfall trend in New Zealand", "translator" : [ { "dropping-particle" : "", "family" : "S678", "given" : "", "non-dropping-particle" : "", "parse-names" : false, "suffix" : "" } ], "type" : "article-journal", "volume" : "73" }, "uris" : [ "http://www.mendeley.com/documents/?uuid=0ed38294-6701-4c92-afcc-f1880940861d" ] }, { "id" : "ITEM-3", "itemData" : { "DOI" : "10.1016/j.ejrh.2015.01.001", "ISSN" : "22145818", "author" : [ { "dropping-particle" : "", "family" : "Spinoni", "given" : "Jonathan",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Barbosa", "given" : "Paulo", "non-dropping-particle" : "", "parse-names" : false, "suffix" : "" } ], "container-title" : "Journal of Hydrology: Regional Studies", "id" : "ITEM-3", "issued" : { "date-parts" : [ [ "2015", "3" ] ] }, "page" : "509-524", "title" : "The biggest drought events in Europe from 1950 to 2012", "translator" : [ { "dropping-particle" : "", "family" : "S3004", "given" : "", "non-dropping-particle" : "", "parse-names" : false, "suffix" : "" } ], "type" : "article-journal", "volume" : "3" }, "uris" : [ "http://www.mendeley.com/documents/?uuid=aa83f392-7a91-4a4e-861a-7c0b781e30d9" ] } ], "mendeley" : { "formattedCitation" : "(Caloiero, 2015; Spinoni et al., 2015; Knutson and Zeng, 2018)", "plainTextFormattedCitation" : "(Caloiero, 2015; Spinoni et al., 2015; Knutson and Zeng, 2018)", "previouslyFormattedCitation" : "(Caloiero, 2015; Spinoni et al., 2015; Knutson and Zeng,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aloiero, 2015; Spinoni et al., 2015; Knutson and Zeng, 2018)</w:t>
            </w:r>
            <w:r w:rsidRPr="00D424AA">
              <w:rPr>
                <w:rFonts w:cs="Times New Roman"/>
                <w:color w:val="000000" w:themeColor="text1"/>
                <w:sz w:val="16"/>
                <w:szCs w:val="16"/>
                <w:lang w:val="en-GB"/>
              </w:rPr>
              <w:fldChar w:fldCharType="end"/>
            </w:r>
          </w:p>
          <w:p w14:paraId="033E9837" w14:textId="77777777" w:rsidR="00D376F0" w:rsidRPr="00D424AA" w:rsidRDefault="00D376F0" w:rsidP="00D424AA">
            <w:pPr>
              <w:rPr>
                <w:rFonts w:cs="Times New Roman"/>
                <w:color w:val="000000" w:themeColor="text1"/>
                <w:sz w:val="16"/>
                <w:szCs w:val="16"/>
                <w:lang w:val="en-GB"/>
              </w:rPr>
            </w:pPr>
          </w:p>
        </w:tc>
        <w:tc>
          <w:tcPr>
            <w:tcW w:w="1701" w:type="dxa"/>
            <w:tcBorders>
              <w:top w:val="single" w:sz="4" w:space="0" w:color="auto"/>
              <w:bottom w:val="single" w:sz="4" w:space="0" w:color="auto"/>
            </w:tcBorders>
            <w:shd w:val="clear" w:color="auto" w:fill="D9D9D9" w:themeFill="background1" w:themeFillShade="D9"/>
          </w:tcPr>
          <w:p w14:paraId="13623393" w14:textId="111ECEA2"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w:t>
            </w:r>
            <w:r w:rsidRPr="00D424AA">
              <w:rPr>
                <w:rFonts w:cs="Times New Roman"/>
                <w:color w:val="000000" w:themeColor="text1"/>
                <w:sz w:val="16"/>
                <w:szCs w:val="16"/>
                <w:lang w:val="en-GB"/>
              </w:rPr>
              <w:t xml:space="preserve">in attribution of trend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175/1520-0477-95.9.S1.1", "abstract" : "For the 2013 New Zealand drought, evidence from a number of models suggests that the meteorological drivers were more favorable for drought as a result of anthropogenic climate change.", "author" : [ { "dropping-particle" : "", "family" : "Harrington", "given" : "Luke J.", "non-dropping-particle" : "", "parse-names" : false, "suffix" : "" }, { "dropping-particle" : "", "family" : "Rosier", "given" : "Suzanne", "non-dropping-particle" : "", "parse-names" : false, "suffix" : "" }, { "dropping-particle" : "", "family" : "Dean", "given" : "Sam M.", "non-dropping-particle" : "", "parse-names" : false, "suffix" : "" }, { "dropping-particle" : "", "family" : "Stuart", "given" : "Stephen", "non-dropping-particle" : "", "parse-names" : false, "suffix" : "" }, { "dropping-particle" : "", "family" : "Scahill", "given" : "Alice", "non-dropping-particle" : "", "parse-names" : false, "suffix" : "" } ], "container-title" : "Bulletin of the American Meteorological Society", "id" : "ITEM-2", "issue" : "9", "issued" : { "date-parts" : [ [ "2014" ] ] }, "page" : "S45-S48", "title" : "The Role of Anthropogenic Climate Change in the 2013 Drought Over North Island, New Zealand [in \u201cExplaining Extreme Events of 2013 from a Climate Perspective\u201d]", "translator" : [ { "dropping-particle" : "", "family" : "S1522", "given" : "", "non-dropping-particle" : "", "parse-names" : false, "suffix" : "" } ], "type" : "article-journal", "volume" : "95" }, "uris" : [ "http://www.mendeley.com/documents/?uuid=6834baf9-39b6-46c1-8a99-43bb61fd4acf" ] }, { "id" : "ITEM-3", "itemData" : { "DOI" : "10.1002/2016JD025602", "ISSN" : "2169-897X", "abstract" : "Abstract Previous studies evaluating anthropogenic influences on the meteorological drivers of drought have found mixed results owing to (1) the complex physical mechanisms which lead to the onset of drought, (2) differences in the characteristics and time scales of drought for different regions of the world, and (3) different approaches to the question of attribution. For a midlatitude, temperate climate like New Zealand, strongly modulated by oceanic influences, summer droughts last on the order of 3?months, and are less strongly linked to persistent temperature anomalies than continental climates. Here we demonstrate the utility of a novel approach for characterizing the meteorological conditions conducive to extreme drought over the North Island of New Zealand, using the January?March 2013 event as a case study. Specifically, we consider the use of self-organizing map techniques in a multimember coupled climate model ensemble to capture changes in daily circulation, between two 41?year periods (1861?1901 and 1993?2033). Comparisons are made with seasonal pressure and precipitation indices. Our results demonstrate robust (&gt;99% confidence) increases in the likelihood of observing circulation patterns like those of the 2013 drought in the recent-climate simulations when compared with the early-climate simulations. Best guess estimates of the fraction of attributable risk range from 0.2 to 0.4, depending on the metric used and threshold considered. Contributions to uncertainty in these attribution statements are discussed.", "author" : [ { "dropping-particle" : "", "family" : "Harrington", "given" : "Luke J", "non-dropping-particle" : "", "parse-names" : false, "suffix" : "" }, { "dropping-particle" : "", "family" : "Gibson", "given" : "Peter B", "non-dropping-particle" : "", "parse-names" : false, "suffix" : "" }, { "dropping-particle" : "", "family" : "Dean", "given" : "Sam M", "non-dropping-particle" : "", "parse-names" : false, "suffix" : "" }, { "dropping-particle" : "", "family" : "Mitchell", "given" : "Daniel", "non-dropping-particle" : "", "parse-names" : false, "suffix" : "" }, { "dropping-particle" : "", "family" : "Rosier", "given" : "Suzanne M", "non-dropping-particle" : "", "parse-names" : false, "suffix" : "" }, { "dropping-particle" : "", "family" : "Frame", "given" : "David J", "non-dropping-particle" : "", "parse-names" : false, "suffix" : "" } ], "container-title" : "Journal of Geophysical Research: Atmospheres", "id" : "ITEM-3", "issue" : "21", "issued" : { "date-parts" : [ [ "2016", "11", "16" ] ] }, "note" : "doi: 10.1002/2016JD025602", "page" : "12,712-766,780", "publisher" : "John Wiley &amp; Sons, Ltd", "title" : "Investigating event-specific drought attribution using self-organizing maps", "translator" : [ { "dropping-particle" : "", "family" : "S2149", "given" : "", "non-dropping-particle" : "", "parse-names" : false, "suffix" : "" } ], "type" : "article-journal", "volume" : "121" }, "uris" : [ "http://www.mendeley.com/documents/?uuid=3f3f1020-eb2c-46b6-81c4-767d7d567b1d" ] } ], "mendeley" : { "formattedCitation" : "(Harrington et al., 2014, 2016; Knutson and Zeng, 2018)", "plainTextFormattedCitation" : "(Harrington et al., 2014, 2016; Knutson and Zeng, 2018)", "previouslyFormattedCitation" : "(Harrington et al., 2014, 2016; Knutson and Zeng,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Harrington et al., 2014, 2016; Knutson and Zeng,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p w14:paraId="39614DB8" w14:textId="77777777" w:rsidR="00D376F0" w:rsidRPr="00D424AA" w:rsidRDefault="00D376F0" w:rsidP="00D424AA">
            <w:pPr>
              <w:rPr>
                <w:rFonts w:cs="Times New Roman"/>
                <w:color w:val="000000" w:themeColor="text1"/>
                <w:sz w:val="16"/>
                <w:szCs w:val="16"/>
                <w:lang w:val="en-GB"/>
              </w:rPr>
            </w:pPr>
          </w:p>
        </w:tc>
        <w:tc>
          <w:tcPr>
            <w:tcW w:w="2410" w:type="dxa"/>
            <w:shd w:val="clear" w:color="auto" w:fill="D9D9D9" w:themeFill="background1" w:themeFillShade="D9"/>
            <w:tcMar>
              <w:top w:w="40" w:type="dxa"/>
              <w:left w:w="40" w:type="dxa"/>
              <w:bottom w:w="40" w:type="dxa"/>
              <w:right w:w="40" w:type="dxa"/>
            </w:tcMar>
          </w:tcPr>
          <w:p w14:paraId="64EF68FA"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ack of studies</w:t>
            </w:r>
            <w:r w:rsidRPr="00D424AA">
              <w:rPr>
                <w:rFonts w:cs="Times New Roman"/>
                <w:color w:val="000000" w:themeColor="text1"/>
                <w:sz w:val="16"/>
                <w:szCs w:val="16"/>
                <w:lang w:val="en-GB"/>
              </w:rPr>
              <w:t xml:space="preserve"> and </w:t>
            </w:r>
            <w:r w:rsidRPr="00D424AA">
              <w:rPr>
                <w:rFonts w:cs="Times New Roman"/>
                <w:b/>
                <w:bCs/>
                <w:color w:val="000000" w:themeColor="text1"/>
                <w:sz w:val="16"/>
                <w:szCs w:val="16"/>
                <w:lang w:val="en-GB"/>
              </w:rPr>
              <w:t>lack of signal</w:t>
            </w:r>
            <w:r w:rsidRPr="00D424AA">
              <w:rPr>
                <w:rFonts w:cs="Times New Roman"/>
                <w:color w:val="000000" w:themeColor="text1"/>
                <w:sz w:val="16"/>
                <w:szCs w:val="16"/>
                <w:lang w:val="en-GB"/>
              </w:rPr>
              <w:t xml:space="preserve"> for CDD in CMIP6 (Chapter 11 Supplementary Material (11.SM))</w:t>
            </w:r>
          </w:p>
        </w:tc>
        <w:tc>
          <w:tcPr>
            <w:tcW w:w="2410" w:type="dxa"/>
            <w:shd w:val="clear" w:color="auto" w:fill="D9D9D9" w:themeFill="background1" w:themeFillShade="D9"/>
            <w:tcMar>
              <w:top w:w="40" w:type="dxa"/>
              <w:left w:w="40" w:type="dxa"/>
              <w:bottom w:w="40" w:type="dxa"/>
              <w:right w:w="40" w:type="dxa"/>
            </w:tcMar>
          </w:tcPr>
          <w:p w14:paraId="4F9B368E" w14:textId="77777777"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onsistent </w:t>
            </w:r>
            <w:r w:rsidRPr="00D424AA">
              <w:rPr>
                <w:rFonts w:cs="Times New Roman"/>
                <w:bCs/>
                <w:color w:val="000000" w:themeColor="text1"/>
                <w:sz w:val="16"/>
                <w:szCs w:val="16"/>
                <w:lang w:val="en-GB"/>
              </w:rPr>
              <w:t>changes, but increase in Northern Island</w:t>
            </w:r>
          </w:p>
          <w:p w14:paraId="1088C978" w14:textId="216A8111" w:rsidR="00D376F0" w:rsidRPr="00D424AA"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 "family" : "MfE", "given" : "", "non-dropping-particle" : "", "parse-names" : false, "suffix" : "" } ], "id" : "ITEM-1", "issued" : { "date-parts" : [ [ "2018" ] ] }, "number-of-pages" : "131", "publisher" : "New Zealand Ministry for the Environment (MfE)", "publisher-place" : "Wellington, NZ", "title" : "Climate Change Projections for New Zealand: Atmosphere Projections Based on Simulations from the IPCC Fifth Assessment, 2nd Edition", "translator" : [ { "dropping-particle" : "", "family" : "S2320", "given" : "Rt7", "non-dropping-particle" : "", "parse-names" : false, "suffix" : "" } ], "type" : "report" }, "uris" : [ "http://www.mendeley.com/documents/?uuid=0e364cbd-43bb-490d-91b6-c5586835e278"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ISBN" : "978-1-99-003311-7", "author" : [ { "dropping-particle" : "", "family" : "MfE", "given" : "", "non-dropping-particle" : "", "parse-names" : false, "suffix" : "" }, { "dropping-particle" : "", "family" : "Stats NZ", "given" : "", "non-dropping-particle" : "", "parse-names" : false, "suffix" : "" } ], "collection-title" : "ME 1523", "id" : "ITEM-3", "issued" : { "date-parts" : [ [ "2020" ] ] }, "number-of-pages" : "84", "publisher" : "New Zealand Ministry for the Environment (MfE) and Stats NZ", "title" : "New Zealand\u2019s Environmental Reporting Series: Our atmosphere and climate 2020", "translator" : [ { "dropping-particle" : "", "family" : "S3117", "given" : "Rt7", "non-dropping-particle" : "", "parse-names" : false, "suffix" : "" } ], "type" : "report" }, "uris" : [ "http://www.mendeley.com/documents/?uuid=6107ca67-4d54-4216-b081-f05f4dc4884c" ] } ], "mendeley" : { "formattedCitation" : "(MfE, 2018; MfE and Stats NZ, 2020; Spinoni et al., 2020)", "plainTextFormattedCitation" : "(MfE, 2018; MfE and Stats NZ, 2020; Spinoni et al., 2020)", "previouslyFormattedCitation" : "(MfE, 2018; MfE and Stats NZ,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MfE, 2018; MfE and Stats NZ,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tc>
        <w:tc>
          <w:tcPr>
            <w:tcW w:w="2465" w:type="dxa"/>
            <w:shd w:val="clear" w:color="auto" w:fill="D9D9D9" w:themeFill="background1" w:themeFillShade="D9"/>
            <w:tcMar>
              <w:top w:w="40" w:type="dxa"/>
              <w:left w:w="40" w:type="dxa"/>
              <w:bottom w:w="40" w:type="dxa"/>
              <w:right w:w="40" w:type="dxa"/>
            </w:tcMar>
          </w:tcPr>
          <w:p w14:paraId="6AA5B8F0" w14:textId="6D441120"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onsistent </w:t>
            </w:r>
            <w:r w:rsidRPr="00D424AA">
              <w:rPr>
                <w:rFonts w:cs="Times New Roman"/>
                <w:bCs/>
                <w:color w:val="000000" w:themeColor="text1"/>
                <w:sz w:val="16"/>
                <w:szCs w:val="16"/>
                <w:lang w:val="en-GB"/>
              </w:rPr>
              <w:t xml:space="preserve">changes, but increase in Northern Island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 "family" : "MfE", "given" : "", "non-dropping-particle" : "", "parse-names" : false, "suffix" : "" } ], "id" : "ITEM-1", "issued" : { "date-parts" : [ [ "2018" ] ] }, "number-of-pages" : "131", "publisher" : "New Zealand Ministry for the Environment (MfE)", "publisher-place" : "Wellington, NZ", "title" : "Climate Change Projections for New Zealand: Atmosphere Projections Based on Simulations from the IPCC Fifth Assessment, 2nd Edition", "translator" : [ { "dropping-particle" : "", "family" : "S2320", "given" : "Rt7", "non-dropping-particle" : "", "parse-names" : false, "suffix" : "" } ], "type" : "report" }, "uris" : [ "http://www.mendeley.com/documents/?uuid=0e364cbd-43bb-490d-91b6-c5586835e278"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ISBN" : "978-1-99-003311-7", "author" : [ { "dropping-particle" : "", "family" : "MfE", "given" : "", "non-dropping-particle" : "", "parse-names" : false, "suffix" : "" }, { "dropping-particle" : "", "family" : "Stats NZ", "given" : "", "non-dropping-particle" : "", "parse-names" : false, "suffix" : "" } ], "collection-title" : "ME 1523", "id" : "ITEM-3", "issued" : { "date-parts" : [ [ "2020" ] ] }, "number-of-pages" : "84", "publisher" : "New Zealand Ministry for the Environment (MfE) and Stats NZ", "title" : "New Zealand\u2019s Environmental Reporting Series: Our atmosphere and climate 2020", "translator" : [ { "dropping-particle" : "", "family" : "S3117", "given" : "Rt7", "non-dropping-particle" : "", "parse-names" : false, "suffix" : "" } ], "type" : "report" }, "uris" : [ "http://www.mendeley.com/documents/?uuid=6107ca67-4d54-4216-b081-f05f4dc4884c" ] } ], "mendeley" : { "formattedCitation" : "(MfE, 2018; MfE and Stats NZ, 2020; Spinoni et al., 2020)", "plainTextFormattedCitation" : "(MfE, 2018; MfE and Stats NZ, 2020; Spinoni et al., 2020)", "previouslyFormattedCitation" : "(MfE, 2018; MfE and Stats NZ,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MfE, 2018; MfE and Stats NZ,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tc>
      </w:tr>
      <w:tr w:rsidR="00D376F0" w:rsidRPr="00D424AA" w14:paraId="0F5FDDD2" w14:textId="77777777" w:rsidTr="00723657">
        <w:tc>
          <w:tcPr>
            <w:tcW w:w="846" w:type="dxa"/>
            <w:vMerge/>
          </w:tcPr>
          <w:p w14:paraId="1B2F1BE7" w14:textId="77777777" w:rsidR="00D376F0" w:rsidRPr="00D424AA" w:rsidRDefault="00D376F0" w:rsidP="00D424AA">
            <w:pPr>
              <w:rPr>
                <w:rFonts w:cs="Times New Roman"/>
                <w:color w:val="000000" w:themeColor="text1"/>
                <w:sz w:val="16"/>
                <w:szCs w:val="16"/>
                <w:lang w:val="en-GB"/>
              </w:rPr>
            </w:pPr>
          </w:p>
        </w:tc>
        <w:tc>
          <w:tcPr>
            <w:tcW w:w="709" w:type="dxa"/>
          </w:tcPr>
          <w:p w14:paraId="794E2D4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472BFE1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409" w:type="dxa"/>
            <w:tcBorders>
              <w:top w:val="single" w:sz="4" w:space="0" w:color="auto"/>
            </w:tcBorders>
            <w:shd w:val="clear" w:color="auto" w:fill="D9D9D9" w:themeFill="background1" w:themeFillShade="D9"/>
          </w:tcPr>
          <w:p w14:paraId="7DC0B284" w14:textId="374A73F1"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Inconsistent </w:t>
            </w:r>
            <w:r w:rsidRPr="00D424AA">
              <w:rPr>
                <w:rFonts w:cs="Times New Roman"/>
                <w:color w:val="000000" w:themeColor="text1"/>
                <w:sz w:val="16"/>
                <w:szCs w:val="16"/>
                <w:lang w:val="en-GB"/>
              </w:rPr>
              <w:t>trends.</w:t>
            </w:r>
            <w:r w:rsidRPr="00D424AA">
              <w:rPr>
                <w:rFonts w:cs="Times New Roman"/>
                <w:b/>
                <w:bCs/>
                <w:color w:val="000000" w:themeColor="text1"/>
                <w:sz w:val="16"/>
                <w:szCs w:val="16"/>
                <w:lang w:val="en-GB"/>
              </w:rPr>
              <w:t xml:space="preserve"> </w:t>
            </w:r>
            <w:r w:rsidRPr="00D424AA">
              <w:rPr>
                <w:rFonts w:cs="Times New Roman"/>
                <w:color w:val="000000" w:themeColor="text1"/>
                <w:sz w:val="16"/>
                <w:szCs w:val="16"/>
                <w:lang w:val="en-GB"/>
              </w:rPr>
              <w:t xml:space="preserve">Increase in drying in part of the country based on soil mosture and SPEI-PM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2", "itemData" : { "DOI" : "10.1002/joc.3887", "ISSN" : "10970088", "abstract" : "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and actual evapotranspiration (ETa) methods and different options on the resulting SPEI series by use of observational and global gridded data. The results indicate that the equation used to calculate ET0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 \u00a9 2013 Royal Meteorological Society.", "author" : [ { "dropping-particle" : "", "family" : "Beguer\u00eda", "given" : "S.", "non-dropping-particle" : "", "parse-names" : false, "suffix" : "" }, { "dropping-particle" : "", "family" : "Vicente-Serrano", "given" : "S.M.", "non-dropping-particle" : "", "parse-names" : false, "suffix" : "" }, { "dropping-particle" : "", "family" : "Reig", "given" : "F.", "non-dropping-particle" : "", "parse-names" : false, "suffix" : "" }, { "dropping-particle" : "", "family" : "Latorre", "given" : "B.", "non-dropping-particle" : "", "parse-names" : false, "suffix" : "" } ], "container-title" : "International Journal of Climatology", "id" : "ITEM-2", "issue" : "10", "issued" : { "date-parts" : [ [ "2014" ] ] }, "title" : "Standardized precipitation evapotranspiration index (SPEI) revisited: Parameter fitting, evapotranspiration models, tools, datasets and drought monitoring", "translator" : [ { "dropping-particle" : "", "family" : "S1450", "given" : "", "non-dropping-particle" : "", "parse-names" : false, "suffix" : "" } ], "type" : "article-journal", "volume" : "34" }, "uris" : [ "http://www.mendeley.com/documents/?uuid=ac65b1a9-0276-48bd-9fb1-d959b068593a" ] }, { "id" : "ITEM-3", "itemData" : { "ISBN" : "978-1-99-003311-7", "author" : [ { "dropping-particle" : "", "family" : "MfE", "given" : "", "non-dropping-particle" : "", "parse-names" : false, "suffix" : "" }, { "dropping-particle" : "", "family" : "Stats NZ", "given" : "", "non-dropping-particle" : "", "parse-names" : false, "suffix" : "" } ], "collection-title" : "ME 1523", "id" : "ITEM-3", "issued" : { "date-parts" : [ [ "2020" ] ] }, "number-of-pages" : "84", "publisher" : "New Zealand Ministry for the Environment (MfE) and Stats NZ", "title" : "New Zealand\u2019s Environmental Reporting Series: Our atmosphere and climate 2020", "translator" : [ { "dropping-particle" : "", "family" : "S3117", "given" : "Rt7", "non-dropping-particle" : "", "parse-names" : false, "suffix" : "" } ], "type" : "report" }, "uris" : [ "http://www.mendeley.com/documents/?uuid=6107ca67-4d54-4216-b081-f05f4dc4884c" ] } ], "mendeley" : { "formattedCitation" : "(Beguer\u00eda et al., 2014; Spinoni et al., 2019; MfE and Stats NZ, 2020)", "plainTextFormattedCitation" : "(Beguer\u00eda et al., 2014; Spinoni et al., 2019; MfE and Stats NZ, 2020)", "previouslyFormattedCitation" : "(Beguer\u00eda et al., 2014; Spinoni et al., 2019; MfE and Stats NZ,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Beguería et al., 2014; Spinoni et al., 2019; MfE and Stats NZ,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decrease in PDSI-PM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ai and Zhao, 2017)</w:t>
            </w:r>
            <w:r w:rsidRPr="00D424AA">
              <w:rPr>
                <w:rFonts w:cs="Times New Roman"/>
                <w:color w:val="000000" w:themeColor="text1"/>
                <w:sz w:val="16"/>
                <w:szCs w:val="16"/>
                <w:lang w:val="en-GB"/>
              </w:rPr>
              <w:fldChar w:fldCharType="end"/>
            </w:r>
          </w:p>
        </w:tc>
        <w:tc>
          <w:tcPr>
            <w:tcW w:w="1701" w:type="dxa"/>
            <w:tcBorders>
              <w:top w:val="single" w:sz="4" w:space="0" w:color="auto"/>
            </w:tcBorders>
            <w:shd w:val="clear" w:color="auto" w:fill="D9D9D9" w:themeFill="background1" w:themeFillShade="D9"/>
          </w:tcPr>
          <w:p w14:paraId="648D6830"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 </w:t>
            </w:r>
            <w:r w:rsidRPr="00D424AA">
              <w:rPr>
                <w:rFonts w:cs="Times New Roman"/>
                <w:color w:val="000000" w:themeColor="text1"/>
                <w:sz w:val="16"/>
                <w:szCs w:val="16"/>
                <w:lang w:val="en-GB"/>
              </w:rPr>
              <w:t>because of lack of studies</w:t>
            </w:r>
          </w:p>
        </w:tc>
        <w:tc>
          <w:tcPr>
            <w:tcW w:w="2410" w:type="dxa"/>
            <w:tcBorders>
              <w:top w:val="dashed" w:sz="4" w:space="0" w:color="000000"/>
            </w:tcBorders>
            <w:shd w:val="clear" w:color="auto" w:fill="D9D9D9" w:themeFill="background1" w:themeFillShade="D9"/>
          </w:tcPr>
          <w:p w14:paraId="1FE2EB8E"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ack of studies</w:t>
            </w:r>
            <w:r w:rsidRPr="00D424AA">
              <w:rPr>
                <w:rFonts w:cs="Times New Roman"/>
                <w:color w:val="000000" w:themeColor="text1"/>
                <w:sz w:val="16"/>
                <w:szCs w:val="16"/>
                <w:lang w:val="en-GB"/>
              </w:rPr>
              <w:t xml:space="preserve"> and </w:t>
            </w:r>
            <w:r w:rsidRPr="00D424AA">
              <w:rPr>
                <w:rFonts w:cs="Times New Roman"/>
                <w:b/>
                <w:bCs/>
                <w:color w:val="000000" w:themeColor="text1"/>
                <w:sz w:val="16"/>
                <w:szCs w:val="16"/>
                <w:lang w:val="en-GB"/>
              </w:rPr>
              <w:t>lack of signal</w:t>
            </w:r>
            <w:r w:rsidRPr="00D424AA">
              <w:rPr>
                <w:rFonts w:cs="Times New Roman"/>
                <w:color w:val="000000" w:themeColor="text1"/>
                <w:sz w:val="16"/>
                <w:szCs w:val="16"/>
                <w:lang w:val="en-GB"/>
              </w:rPr>
              <w:t xml:space="preserve"> for soil moisture in CMIP6 (Chapter 11 Supplementary Material (11.SM))</w:t>
            </w:r>
          </w:p>
          <w:p w14:paraId="5F737290" w14:textId="77777777" w:rsidR="00D376F0" w:rsidRPr="00D424AA" w:rsidRDefault="00D376F0" w:rsidP="00D424AA">
            <w:pPr>
              <w:rPr>
                <w:rFonts w:cs="Times New Roman"/>
                <w:color w:val="000000" w:themeColor="text1"/>
                <w:sz w:val="16"/>
                <w:szCs w:val="16"/>
                <w:lang w:val="en-GB"/>
              </w:rPr>
            </w:pPr>
          </w:p>
          <w:p w14:paraId="6AFEDF31" w14:textId="77777777" w:rsidR="00D376F0" w:rsidRPr="00D424AA" w:rsidRDefault="00D376F0" w:rsidP="00D424AA">
            <w:pPr>
              <w:spacing w:line="276" w:lineRule="auto"/>
              <w:rPr>
                <w:rFonts w:cs="Times New Roman"/>
                <w:color w:val="000000" w:themeColor="text1"/>
                <w:sz w:val="16"/>
                <w:szCs w:val="16"/>
                <w:lang w:val="en-GB"/>
              </w:rPr>
            </w:pPr>
          </w:p>
        </w:tc>
        <w:tc>
          <w:tcPr>
            <w:tcW w:w="2410" w:type="dxa"/>
            <w:tcBorders>
              <w:top w:val="dashed" w:sz="4" w:space="0" w:color="000000"/>
            </w:tcBorders>
            <w:shd w:val="clear" w:color="auto" w:fill="D9D9D9" w:themeFill="background1" w:themeFillShade="D9"/>
          </w:tcPr>
          <w:p w14:paraId="4EC555AF" w14:textId="72717669"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onsistent </w:t>
            </w:r>
            <w:r w:rsidRPr="00D424AA">
              <w:rPr>
                <w:rFonts w:cs="Times New Roman"/>
                <w:bCs/>
                <w:color w:val="000000" w:themeColor="text1"/>
                <w:sz w:val="16"/>
                <w:szCs w:val="16"/>
                <w:lang w:val="en-GB"/>
              </w:rPr>
              <w:t xml:space="preserve">changes, but increase in Northern Island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 "family" : "MfE", "given" : "", "non-dropping-particle" : "", "parse-names" : false, "suffix" : "" } ], "id" : "ITEM-1", "issued" : { "date-parts" : [ [ "2018" ] ] }, "number-of-pages" : "131", "publisher" : "New Zealand Ministry for the Environment (MfE)", "publisher-place" : "Wellington, NZ", "title" : "Climate Change Projections for New Zealand: Atmosphere Projections Based on Simulations from the IPCC Fifth Assessment, 2nd Edition", "translator" : [ { "dropping-particle" : "", "family" : "S2320", "given" : "Rt7", "non-dropping-particle" : "", "parse-names" : false, "suffix" : "" } ], "type" : "report" }, "uris" : [ "http://www.mendeley.com/documents/?uuid=0e364cbd-43bb-490d-91b6-c5586835e278"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ISBN" : "978-1-99-003311-7", "author" : [ { "dropping-particle" : "", "family" : "MfE", "given" : "", "non-dropping-particle" : "", "parse-names" : false, "suffix" : "" }, { "dropping-particle" : "", "family" : "Stats NZ", "given" : "", "non-dropping-particle" : "", "parse-names" : false, "suffix" : "" } ], "collection-title" : "ME 1523", "id" : "ITEM-3", "issued" : { "date-parts" : [ [ "2020" ] ] }, "number-of-pages" : "84", "publisher" : "New Zealand Ministry for the Environment (MfE) and Stats NZ", "title" : "New Zealand\u2019s Environmental Reporting Series: Our atmosphere and climate 2020", "translator" : [ { "dropping-particle" : "", "family" : "S3117", "given" : "Rt7", "non-dropping-particle" : "", "parse-names" : false, "suffix" : "" } ], "type" : "report" }, "uris" : [ "http://www.mendeley.com/documents/?uuid=6107ca67-4d54-4216-b081-f05f4dc4884c" ] } ], "mendeley" : { "formattedCitation" : "(MfE, 2018; MfE and Stats NZ, 2020; Spinoni et al., 2020)", "plainTextFormattedCitation" : "(MfE, 2018; MfE and Stats NZ, 2020; Spinoni et al., 2020)", "previouslyFormattedCitation" : "(MfE, 2018; MfE and Stats NZ,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MfE, 2018; MfE and Stats NZ,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0374F039" w14:textId="77777777" w:rsidR="00D376F0" w:rsidRPr="00D424AA" w:rsidRDefault="00D376F0" w:rsidP="00D424AA">
            <w:pPr>
              <w:rPr>
                <w:rFonts w:cs="Times New Roman"/>
                <w:bCs/>
                <w:color w:val="000000" w:themeColor="text1"/>
                <w:sz w:val="16"/>
                <w:szCs w:val="16"/>
                <w:lang w:val="en-GB"/>
              </w:rPr>
            </w:pPr>
          </w:p>
          <w:p w14:paraId="38305F6C" w14:textId="77777777" w:rsidR="00D376F0" w:rsidRPr="00D424AA" w:rsidRDefault="00D376F0" w:rsidP="00D424AA">
            <w:pPr>
              <w:spacing w:line="276" w:lineRule="auto"/>
              <w:rPr>
                <w:rFonts w:cs="Times New Roman"/>
                <w:sz w:val="16"/>
                <w:szCs w:val="16"/>
                <w:lang w:val="en-GB"/>
              </w:rPr>
            </w:pPr>
          </w:p>
          <w:p w14:paraId="32C98C39" w14:textId="77777777" w:rsidR="00D376F0" w:rsidRPr="00D424AA" w:rsidRDefault="00D376F0" w:rsidP="00D424AA">
            <w:pPr>
              <w:rPr>
                <w:rFonts w:cs="Times New Roman"/>
                <w:color w:val="000000" w:themeColor="text1"/>
                <w:sz w:val="16"/>
                <w:szCs w:val="16"/>
                <w:lang w:val="en-GB"/>
              </w:rPr>
            </w:pPr>
          </w:p>
        </w:tc>
        <w:tc>
          <w:tcPr>
            <w:tcW w:w="2465" w:type="dxa"/>
            <w:tcBorders>
              <w:top w:val="dashed" w:sz="4" w:space="0" w:color="000000"/>
            </w:tcBorders>
            <w:shd w:val="clear" w:color="auto" w:fill="D9D9D9" w:themeFill="background1" w:themeFillShade="D9"/>
          </w:tcPr>
          <w:p w14:paraId="79154650" w14:textId="0D2892D0"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color w:val="000000" w:themeColor="text1"/>
                <w:sz w:val="16"/>
                <w:szCs w:val="16"/>
                <w:lang w:val="en-GB"/>
              </w:rPr>
              <w:t xml:space="preserve">: Inconsistent </w:t>
            </w:r>
            <w:r w:rsidRPr="00D424AA">
              <w:rPr>
                <w:rFonts w:cs="Times New Roman"/>
                <w:bCs/>
                <w:color w:val="000000" w:themeColor="text1"/>
                <w:sz w:val="16"/>
                <w:szCs w:val="16"/>
                <w:lang w:val="en-GB"/>
              </w:rPr>
              <w:t xml:space="preserve">changes, but increase in Northern Island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author" : [ { "dropping-particle" : "", "family" : "MfE", "given" : "", "non-dropping-particle" : "", "parse-names" : false, "suffix" : "" } ], "id" : "ITEM-1", "issued" : { "date-parts" : [ [ "2018" ] ] }, "number-of-pages" : "131", "publisher" : "New Zealand Ministry for the Environment (MfE)", "publisher-place" : "Wellington, NZ", "title" : "Climate Change Projections for New Zealand: Atmosphere Projections Based on Simulations from the IPCC Fifth Assessment, 2nd Edition", "translator" : [ { "dropping-particle" : "", "family" : "S2320", "given" : "Rt7", "non-dropping-particle" : "", "parse-names" : false, "suffix" : "" } ], "type" : "report" }, "uris" : [ "http://www.mendeley.com/documents/?uuid=0e364cbd-43bb-490d-91b6-c5586835e278"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ISBN" : "978-1-99-003311-7", "author" : [ { "dropping-particle" : "", "family" : "MfE", "given" : "", "non-dropping-particle" : "", "parse-names" : false, "suffix" : "" }, { "dropping-particle" : "", "family" : "Stats NZ", "given" : "", "non-dropping-particle" : "", "parse-names" : false, "suffix" : "" } ], "collection-title" : "ME 1523", "id" : "ITEM-3", "issued" : { "date-parts" : [ [ "2020" ] ] }, "number-of-pages" : "84", "publisher" : "New Zealand Ministry for the Environment (MfE) and Stats NZ", "title" : "New Zealand\u2019s Environmental Reporting Series: Our atmosphere and climate 2020", "translator" : [ { "dropping-particle" : "", "family" : "S3117", "given" : "Rt7", "non-dropping-particle" : "", "parse-names" : false, "suffix" : "" } ], "type" : "report" }, "uris" : [ "http://www.mendeley.com/documents/?uuid=6107ca67-4d54-4216-b081-f05f4dc4884c" ] } ], "mendeley" : { "formattedCitation" : "(MfE, 2018; MfE and Stats NZ, 2020; Spinoni et al., 2020)", "plainTextFormattedCitation" : "(MfE, 2018; MfE and Stats NZ, 2020; Spinoni et al., 2020)", "previouslyFormattedCitation" : "(MfE, 2018; MfE and Stats NZ, 2020;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MfE, 2018; MfE and Stats NZ, 2020;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40376293" w14:textId="77777777" w:rsidR="00D376F0" w:rsidRPr="00D424AA" w:rsidRDefault="00D376F0" w:rsidP="00D424AA">
            <w:pPr>
              <w:rPr>
                <w:rFonts w:cs="Times New Roman"/>
                <w:bCs/>
                <w:color w:val="000000" w:themeColor="text1"/>
                <w:sz w:val="16"/>
                <w:szCs w:val="16"/>
                <w:lang w:val="en-GB"/>
              </w:rPr>
            </w:pPr>
          </w:p>
          <w:p w14:paraId="27CD7074" w14:textId="77777777" w:rsidR="00D376F0" w:rsidRPr="00D424AA" w:rsidRDefault="00D376F0" w:rsidP="00D424AA">
            <w:pPr>
              <w:spacing w:line="276" w:lineRule="auto"/>
              <w:rPr>
                <w:rFonts w:cs="Times New Roman"/>
                <w:color w:val="000000" w:themeColor="text1"/>
                <w:sz w:val="16"/>
                <w:szCs w:val="16"/>
                <w:lang w:val="en-GB"/>
              </w:rPr>
            </w:pPr>
          </w:p>
        </w:tc>
      </w:tr>
      <w:tr w:rsidR="00D376F0" w:rsidRPr="00F1665C" w14:paraId="7B274D7D" w14:textId="77777777" w:rsidTr="00723657">
        <w:tc>
          <w:tcPr>
            <w:tcW w:w="846" w:type="dxa"/>
            <w:vMerge/>
          </w:tcPr>
          <w:p w14:paraId="6BCD864C" w14:textId="77777777" w:rsidR="00D376F0" w:rsidRPr="00D424AA" w:rsidRDefault="00D376F0" w:rsidP="00D424AA">
            <w:pPr>
              <w:rPr>
                <w:rFonts w:cs="Times New Roman"/>
                <w:color w:val="000000" w:themeColor="text1"/>
                <w:sz w:val="16"/>
                <w:szCs w:val="16"/>
                <w:lang w:val="en-GB"/>
              </w:rPr>
            </w:pPr>
          </w:p>
        </w:tc>
        <w:tc>
          <w:tcPr>
            <w:tcW w:w="709" w:type="dxa"/>
          </w:tcPr>
          <w:p w14:paraId="46A5F69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409" w:type="dxa"/>
            <w:tcBorders>
              <w:top w:val="dashed" w:sz="4" w:space="0" w:color="000000"/>
            </w:tcBorders>
            <w:shd w:val="clear" w:color="auto" w:fill="D9D9D9" w:themeFill="background1" w:themeFillShade="D9"/>
          </w:tcPr>
          <w:p w14:paraId="67F2B92D"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ack of data and studies</w:t>
            </w:r>
          </w:p>
        </w:tc>
        <w:tc>
          <w:tcPr>
            <w:tcW w:w="1701" w:type="dxa"/>
            <w:tcBorders>
              <w:top w:val="dashed" w:sz="4" w:space="0" w:color="000000"/>
            </w:tcBorders>
            <w:shd w:val="clear" w:color="auto" w:fill="D9D9D9" w:themeFill="background1" w:themeFillShade="D9"/>
          </w:tcPr>
          <w:p w14:paraId="65B6F2E0"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ack of studies</w:t>
            </w:r>
          </w:p>
        </w:tc>
        <w:tc>
          <w:tcPr>
            <w:tcW w:w="2410" w:type="dxa"/>
            <w:tcBorders>
              <w:top w:val="dashed" w:sz="4" w:space="0" w:color="000000"/>
            </w:tcBorders>
            <w:shd w:val="clear" w:color="auto" w:fill="D9D9D9" w:themeFill="background1" w:themeFillShade="D9"/>
          </w:tcPr>
          <w:p w14:paraId="36905B0F" w14:textId="77777777"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Lack of studies</w:t>
            </w:r>
          </w:p>
        </w:tc>
        <w:tc>
          <w:tcPr>
            <w:tcW w:w="2410" w:type="dxa"/>
            <w:tcBorders>
              <w:top w:val="dashed" w:sz="4" w:space="0" w:color="000000"/>
            </w:tcBorders>
            <w:shd w:val="clear" w:color="auto" w:fill="D9D9D9" w:themeFill="background1" w:themeFillShade="D9"/>
          </w:tcPr>
          <w:p w14:paraId="5B022690" w14:textId="77777777"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Lack of studies</w:t>
            </w:r>
          </w:p>
        </w:tc>
        <w:tc>
          <w:tcPr>
            <w:tcW w:w="2465" w:type="dxa"/>
            <w:tcBorders>
              <w:top w:val="dashed" w:sz="4" w:space="0" w:color="000000"/>
            </w:tcBorders>
            <w:shd w:val="clear" w:color="auto" w:fill="D9D9D9" w:themeFill="background1" w:themeFillShade="D9"/>
          </w:tcPr>
          <w:p w14:paraId="7C8E5387" w14:textId="77777777"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Lack of studies</w:t>
            </w:r>
          </w:p>
        </w:tc>
      </w:tr>
    </w:tbl>
    <w:p w14:paraId="2DD4A088" w14:textId="77777777" w:rsidR="00D376F0" w:rsidRPr="00D424AA" w:rsidRDefault="00D376F0" w:rsidP="00841A35">
      <w:pPr>
        <w:rPr>
          <w:rFonts w:cs="Times New Roman"/>
          <w:lang w:val="en-GB"/>
        </w:rPr>
      </w:pPr>
    </w:p>
    <w:p w14:paraId="511F5F71"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12 HERE]</w:t>
      </w:r>
    </w:p>
    <w:p w14:paraId="3B9D4A51" w14:textId="77777777" w:rsidR="00D376F0" w:rsidRPr="00D424AA" w:rsidRDefault="00D376F0" w:rsidP="00D424AA">
      <w:pPr>
        <w:rPr>
          <w:rFonts w:cs="Times New Roman"/>
          <w:b/>
          <w:color w:val="000000" w:themeColor="text1"/>
          <w:lang w:val="en-GB"/>
        </w:rPr>
      </w:pPr>
    </w:p>
    <w:p w14:paraId="1C38DE38" w14:textId="77777777" w:rsidR="00D376F0" w:rsidRPr="00D424AA" w:rsidRDefault="00D376F0" w:rsidP="00D424AA">
      <w:pPr>
        <w:rPr>
          <w:rFonts w:cs="Times New Roman"/>
          <w:b/>
          <w:color w:val="000000" w:themeColor="text1"/>
          <w:lang w:val="en-GB"/>
        </w:rPr>
      </w:pPr>
    </w:p>
    <w:p w14:paraId="4CB1C72F"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13 HERE]</w:t>
      </w:r>
    </w:p>
    <w:p w14:paraId="5B3342CB" w14:textId="77777777" w:rsidR="00D376F0" w:rsidRPr="00D424AA" w:rsidRDefault="00D376F0" w:rsidP="00D424AA">
      <w:pPr>
        <w:rPr>
          <w:rFonts w:cs="Times New Roman"/>
          <w:b/>
          <w:color w:val="000000" w:themeColor="text1"/>
          <w:lang w:val="en-GB"/>
        </w:rPr>
      </w:pPr>
    </w:p>
    <w:p w14:paraId="58965517" w14:textId="2A375B8C" w:rsidR="00D376F0" w:rsidRPr="00D424AA" w:rsidRDefault="00D376F0" w:rsidP="00D6213A">
      <w:pPr>
        <w:pStyle w:val="AR6Chap11Table"/>
        <w:rPr>
          <w:color w:val="000000" w:themeColor="text1"/>
          <w:lang w:val="en-GB"/>
        </w:rPr>
      </w:pPr>
      <w:r w:rsidRPr="00D424AA">
        <w:rPr>
          <w:rFonts w:eastAsia="SimSun"/>
          <w:lang w:val="en-GB"/>
        </w:rPr>
        <w:t>Observed trends, human contribution to observed trends, and projected changes at 1.5°C, 2°C and 4°C of global warming for temperature extremes in Central and South America, subdivided by AR6 regions. See Sections 11.9.1 and 11.9.2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D424AA" w14:paraId="2FBFFD06" w14:textId="77777777" w:rsidTr="00723657">
        <w:tc>
          <w:tcPr>
            <w:tcW w:w="2158" w:type="dxa"/>
            <w:vMerge w:val="restart"/>
            <w:vAlign w:val="center"/>
          </w:tcPr>
          <w:p w14:paraId="1A4B2A0D"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w:t>
            </w:r>
          </w:p>
        </w:tc>
        <w:tc>
          <w:tcPr>
            <w:tcW w:w="2158" w:type="dxa"/>
            <w:vMerge w:val="restart"/>
            <w:vAlign w:val="center"/>
          </w:tcPr>
          <w:p w14:paraId="5098EE44"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2158" w:type="dxa"/>
            <w:vMerge w:val="restart"/>
            <w:vAlign w:val="center"/>
          </w:tcPr>
          <w:p w14:paraId="15F993BA"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Detection and attribution; event attribution</w:t>
            </w:r>
          </w:p>
        </w:tc>
        <w:tc>
          <w:tcPr>
            <w:tcW w:w="6476" w:type="dxa"/>
            <w:gridSpan w:val="3"/>
            <w:vAlign w:val="center"/>
          </w:tcPr>
          <w:p w14:paraId="22A50510"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D424AA" w14:paraId="427DABB7" w14:textId="77777777" w:rsidTr="00723657">
        <w:tc>
          <w:tcPr>
            <w:tcW w:w="2158" w:type="dxa"/>
            <w:vMerge/>
            <w:vAlign w:val="center"/>
          </w:tcPr>
          <w:p w14:paraId="735A8A38"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73758BA3"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7F7AF1CF" w14:textId="77777777" w:rsidR="00D376F0" w:rsidRPr="00D424AA" w:rsidRDefault="00D376F0" w:rsidP="00D424AA">
            <w:pPr>
              <w:rPr>
                <w:rFonts w:cs="Times New Roman"/>
                <w:color w:val="000000" w:themeColor="text1"/>
                <w:sz w:val="16"/>
                <w:szCs w:val="16"/>
                <w:lang w:val="en-GB"/>
              </w:rPr>
            </w:pPr>
          </w:p>
        </w:tc>
        <w:tc>
          <w:tcPr>
            <w:tcW w:w="2158" w:type="dxa"/>
            <w:vAlign w:val="center"/>
          </w:tcPr>
          <w:p w14:paraId="2A9B8D4F"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159" w:type="dxa"/>
            <w:vAlign w:val="center"/>
          </w:tcPr>
          <w:p w14:paraId="2C88D3F6"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159" w:type="dxa"/>
            <w:vAlign w:val="center"/>
          </w:tcPr>
          <w:p w14:paraId="18384A0E"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F1665C" w14:paraId="4FFF1929" w14:textId="77777777" w:rsidTr="00723657">
        <w:tc>
          <w:tcPr>
            <w:tcW w:w="2158" w:type="dxa"/>
            <w:vMerge w:val="restart"/>
          </w:tcPr>
          <w:p w14:paraId="6A3160E5"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All Central and South America</w:t>
            </w:r>
          </w:p>
          <w:p w14:paraId="035F3418"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EC2B8"/>
          </w:tcPr>
          <w:p w14:paraId="765E3CB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Most subregions show a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EC2B8"/>
          </w:tcPr>
          <w:p w14:paraId="184BCA3E" w14:textId="79E0D972" w:rsidR="00D376F0" w:rsidRPr="006A2665"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6333" w:name="_Hlk77155993"/>
            <w:ins w:id="6334" w:author="Robin Matthews" w:date="2021-07-14T11:53:00Z">
              <w:r w:rsidR="005F56CF">
                <w:rPr>
                  <w:rFonts w:cs="Times New Roman"/>
                  <w:color w:val="000000" w:themeColor="text1"/>
                  <w:sz w:val="16"/>
                  <w:szCs w:val="16"/>
                  <w:lang w:val="en-GB"/>
                </w:rPr>
                <w:fldChar w:fldCharType="begin" w:fldLock="1"/>
              </w:r>
            </w:ins>
            <w:r w:rsidR="003A5209">
              <w:rPr>
                <w:rFonts w:cs="Times New Roman"/>
                <w:color w:val="000000" w:themeColor="text1"/>
                <w:sz w:val="16"/>
                <w:szCs w:val="16"/>
                <w:lang w:val="en-GB"/>
              </w:rPr>
              <w: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2",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2",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Hu et al., 2020; Seong et al., 2020)", "plainTextFormattedCitation" : "(Hu et al., 2020; Seong et al., 2020)", "previouslyFormattedCitation" : "(Hu et al., 2020; Seong et al., 2020)" }, "properties" : { "noteIndex" : 0 }, "schema" : "https://github.com/citation-style-language/schema/raw/master/csl-citation.json" }</w:instrText>
            </w:r>
            <w:ins w:id="6335" w:author="Robin Matthews" w:date="2021-07-14T11:53:00Z">
              <w:r w:rsidR="005F56CF">
                <w:rPr>
                  <w:rFonts w:cs="Times New Roman"/>
                  <w:color w:val="000000" w:themeColor="text1"/>
                  <w:sz w:val="16"/>
                  <w:szCs w:val="16"/>
                  <w:lang w:val="en-GB"/>
                </w:rPr>
                <w:fldChar w:fldCharType="separate"/>
              </w:r>
              <w:r w:rsidR="005F56CF" w:rsidRPr="00192A07">
                <w:rPr>
                  <w:rFonts w:cs="Times New Roman"/>
                  <w:noProof/>
                  <w:color w:val="000000" w:themeColor="text1"/>
                  <w:sz w:val="16"/>
                  <w:szCs w:val="16"/>
                  <w:lang w:val="en-GB"/>
                </w:rPr>
                <w:t>(Hu et al., 2020; Seong et al., 2020)</w:t>
              </w:r>
              <w:r w:rsidR="005F56CF">
                <w:rPr>
                  <w:rFonts w:cs="Times New Roman"/>
                  <w:color w:val="000000" w:themeColor="text1"/>
                  <w:sz w:val="16"/>
                  <w:szCs w:val="16"/>
                  <w:lang w:val="en-GB"/>
                </w:rPr>
                <w:fldChar w:fldCharType="end"/>
              </w:r>
            </w:ins>
            <w:commentRangeStart w:id="6336"/>
            <w:del w:id="6337" w:author="Robin Matthews" w:date="2021-07-14T11:53:00Z">
              <w:r w:rsidRPr="00D424AA" w:rsidDel="005F56CF">
                <w:rPr>
                  <w:rFonts w:cs="Times New Roman"/>
                  <w:color w:val="000000" w:themeColor="text1"/>
                  <w:sz w:val="16"/>
                  <w:szCs w:val="16"/>
                  <w:lang w:val="en-GB"/>
                </w:rPr>
                <w:fldChar w:fldCharType="begin" w:fldLock="1"/>
              </w:r>
              <w:r w:rsidR="00FF6231" w:rsidDel="005F56CF">
                <w:rPr>
                  <w:rFonts w:cs="Times New Roman"/>
                  <w:color w:val="000000" w:themeColor="text1"/>
                  <w:sz w:val="16"/>
                  <w:szCs w:val="16"/>
                  <w:lang w:val="en-GB"/>
                </w:rPr>
                <w:del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mendeley" : { "formattedCitation" : "(Hu et al., 2020)", "manualFormatting" : "(Hu et al., 2020;", "plainTextFormattedCitation" : "(Hu et al., 2020)", "previouslyFormattedCitation" : "(Hu et al., 2020)" }, "properties" : { "noteIndex" : 0 }, "schema" : "https://github.com/citation-style-language/schema/raw/master/csl-citation.json" }</w:delInstrText>
              </w:r>
              <w:r w:rsidRPr="00D424AA" w:rsidDel="005F56CF">
                <w:rPr>
                  <w:rFonts w:cs="Times New Roman"/>
                  <w:color w:val="000000" w:themeColor="text1"/>
                  <w:sz w:val="16"/>
                  <w:szCs w:val="16"/>
                  <w:lang w:val="en-GB"/>
                </w:rPr>
                <w:fldChar w:fldCharType="separate"/>
              </w:r>
              <w:r w:rsidR="00A26296" w:rsidDel="005F56CF">
                <w:rPr>
                  <w:rFonts w:cs="Times New Roman"/>
                  <w:noProof/>
                  <w:color w:val="000000" w:themeColor="text1"/>
                  <w:sz w:val="16"/>
                  <w:szCs w:val="16"/>
                  <w:lang w:val="en-GB"/>
                </w:rPr>
                <w:delText>(Hu et al., 2020;</w:delText>
              </w:r>
              <w:r w:rsidRPr="00D424AA" w:rsidDel="005F56CF">
                <w:rPr>
                  <w:rFonts w:cs="Times New Roman"/>
                  <w:color w:val="000000" w:themeColor="text1"/>
                  <w:sz w:val="16"/>
                  <w:szCs w:val="16"/>
                  <w:lang w:val="en-GB"/>
                </w:rPr>
                <w:fldChar w:fldCharType="end"/>
              </w:r>
              <w:commentRangeEnd w:id="6336"/>
              <w:r w:rsidR="00A26296" w:rsidDel="005F56CF">
                <w:rPr>
                  <w:rStyle w:val="Marquedecommentaire"/>
                </w:rPr>
                <w:commentReference w:id="6336"/>
              </w:r>
              <w:r w:rsidRPr="00841A35" w:rsidDel="005F56CF">
                <w:rPr>
                  <w:rFonts w:cs="Times New Roman"/>
                  <w:color w:val="000000" w:themeColor="text1"/>
                  <w:sz w:val="16"/>
                  <w:szCs w:val="16"/>
                  <w:lang w:val="en-GB"/>
                </w:rPr>
                <w:delText xml:space="preserve"> </w:delText>
              </w:r>
              <w:commentRangeStart w:id="6338"/>
              <w:r w:rsidRPr="00D424AA" w:rsidDel="005F56CF">
                <w:rPr>
                  <w:rFonts w:cs="Times New Roman"/>
                  <w:color w:val="000000" w:themeColor="text1"/>
                  <w:sz w:val="16"/>
                  <w:szCs w:val="16"/>
                  <w:lang w:val="en-GB"/>
                </w:rPr>
                <w:fldChar w:fldCharType="begin" w:fldLock="1"/>
              </w:r>
              <w:r w:rsidR="00FF6231" w:rsidDel="005F56CF">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5F56CF">
                <w:rPr>
                  <w:rFonts w:cs="Times New Roman"/>
                  <w:color w:val="000000" w:themeColor="text1"/>
                  <w:sz w:val="16"/>
                  <w:szCs w:val="16"/>
                  <w:lang w:val="en-GB"/>
                </w:rPr>
                <w:fldChar w:fldCharType="separate"/>
              </w:r>
              <w:r w:rsidR="00A26296" w:rsidDel="005F56CF">
                <w:rPr>
                  <w:rFonts w:cs="Times New Roman"/>
                  <w:noProof/>
                  <w:color w:val="000000" w:themeColor="text1"/>
                  <w:sz w:val="16"/>
                  <w:szCs w:val="16"/>
                  <w:lang w:val="en-GB"/>
                </w:rPr>
                <w:delText>Seong et al., 2020)</w:delText>
              </w:r>
              <w:r w:rsidRPr="00D424AA" w:rsidDel="005F56CF">
                <w:rPr>
                  <w:rFonts w:cs="Times New Roman"/>
                  <w:color w:val="000000" w:themeColor="text1"/>
                  <w:sz w:val="16"/>
                  <w:szCs w:val="16"/>
                  <w:lang w:val="en-GB"/>
                </w:rPr>
                <w:fldChar w:fldCharType="end"/>
              </w:r>
            </w:del>
            <w:bookmarkEnd w:id="6333"/>
            <w:commentRangeEnd w:id="6338"/>
            <w:r w:rsidR="00A26296">
              <w:rPr>
                <w:rStyle w:val="Marquedecommentaire"/>
              </w:rPr>
              <w:commentReference w:id="6338"/>
            </w:r>
          </w:p>
          <w:p w14:paraId="2E9A61F3" w14:textId="77777777" w:rsidR="00D376F0" w:rsidRPr="006A2665" w:rsidRDefault="00D376F0" w:rsidP="00D424AA">
            <w:pPr>
              <w:spacing w:after="160" w:line="259" w:lineRule="auto"/>
              <w:rPr>
                <w:rFonts w:eastAsiaTheme="minorHAnsi" w:cs="Times New Roman"/>
                <w:color w:val="000000" w:themeColor="text1"/>
                <w:sz w:val="16"/>
                <w:szCs w:val="16"/>
                <w:lang w:val="en-GB" w:eastAsia="en-US"/>
              </w:rPr>
            </w:pPr>
          </w:p>
        </w:tc>
        <w:tc>
          <w:tcPr>
            <w:tcW w:w="2158" w:type="dxa"/>
            <w:tcBorders>
              <w:top w:val="dashed" w:sz="4" w:space="0" w:color="000000"/>
            </w:tcBorders>
            <w:shd w:val="clear" w:color="auto" w:fill="FF6365"/>
          </w:tcPr>
          <w:p w14:paraId="73AC6E4E" w14:textId="2154F279" w:rsidR="00D376F0" w:rsidRPr="006A266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els project a robust increase in the intensity and fr</w:t>
            </w:r>
            <w:r w:rsidRPr="00D424AA">
              <w:rPr>
                <w:rFonts w:cs="Times New Roman"/>
                <w:color w:val="000000" w:themeColor="text1"/>
                <w:sz w:val="16"/>
                <w:szCs w:val="16"/>
                <w:lang w:val="en-GB"/>
              </w:rPr>
              <w:t xml:space="preserve">equency of TXx events and a robust decrease in the intensity and frequency of TNn events </w:t>
            </w:r>
            <w:commentRangeStart w:id="6339"/>
            <w:r w:rsidRPr="00D424AA">
              <w:rPr>
                <w:rFonts w:cs="Times New Roman"/>
                <w:color w:val="000000" w:themeColor="text1"/>
                <w:sz w:val="16"/>
                <w:szCs w:val="16"/>
                <w:lang w:val="en-GB"/>
              </w:rPr>
              <w:fldChar w:fldCharType="begin" w:fldLock="1"/>
            </w:r>
            <w:ins w:id="6340" w:author="Robin Matthews" w:date="2021-07-14T11:54:00Z">
              <w:r w:rsidR="005F56CF">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341" w:author="Robin Matthews" w:date="2021-07-14T11:54:00Z">
              <w:r w:rsidR="00FC4C2D" w:rsidDel="005F56CF">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42" w:author="Robin Matthews" w:date="2021-07-14T11:54:00Z">
              <w:r w:rsidR="005F56CF">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339"/>
            <w:r w:rsidR="00A26296">
              <w:rPr>
                <w:rStyle w:val="Marquedecommentaire"/>
              </w:rPr>
              <w:commentReference w:id="6339"/>
            </w:r>
            <w:r w:rsidRPr="00841A35">
              <w:rPr>
                <w:rFonts w:cs="Times New Roman"/>
                <w:color w:val="000000" w:themeColor="text1"/>
                <w:sz w:val="16"/>
                <w:szCs w:val="16"/>
                <w:lang w:val="en-GB"/>
              </w:rPr>
              <w:t xml:space="preserve">). Median increase of more than 0.5°C in the 50-year TXx and TNn events compared to the 1°C warming level </w:t>
            </w:r>
            <w:commentRangeStart w:id="6343"/>
            <w:r w:rsidRPr="00D424AA">
              <w:rPr>
                <w:rFonts w:cs="Times New Roman"/>
                <w:color w:val="000000" w:themeColor="text1"/>
                <w:sz w:val="16"/>
                <w:szCs w:val="16"/>
                <w:lang w:val="en-GB"/>
              </w:rPr>
              <w:fldChar w:fldCharType="begin" w:fldLock="1"/>
            </w:r>
            <w:ins w:id="6344" w:author="Robin Matthews" w:date="2021-07-14T11:54:00Z">
              <w:r w:rsidR="005F56CF">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345" w:author="Robin Matthews" w:date="2021-07-14T11:54:00Z">
              <w:r w:rsidR="00FC4C2D" w:rsidDel="005F56CF">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46" w:author="Robin Matthews" w:date="2021-07-14T11:54:00Z">
              <w:r w:rsidR="005F56CF">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347" w:author="Robin Matthews" w:date="2021-07-14T11:54:00Z">
              <w:r w:rsidR="005F56CF">
                <w:rPr>
                  <w:rFonts w:cs="Times New Roman"/>
                  <w:noProof/>
                  <w:color w:val="000000" w:themeColor="text1"/>
                  <w:sz w:val="16"/>
                  <w:szCs w:val="16"/>
                  <w:lang w:val="en-GB"/>
                </w:rPr>
                <w:t>0)</w:t>
              </w:r>
            </w:ins>
            <w:del w:id="6348" w:author="Robin Matthews" w:date="2021-07-14T11:54:00Z">
              <w:r w:rsidR="00A26296" w:rsidDel="005F56CF">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343"/>
            <w:r w:rsidR="00A26296">
              <w:rPr>
                <w:rStyle w:val="Marquedecommentaire"/>
              </w:rPr>
              <w:commentReference w:id="6343"/>
            </w:r>
            <w:del w:id="6349" w:author="Robin Matthews" w:date="2021-07-14T11:54:00Z">
              <w:r w:rsidRPr="006A2665" w:rsidDel="005F56CF">
                <w:rPr>
                  <w:rFonts w:cs="Times New Roman"/>
                  <w:color w:val="000000" w:themeColor="text1"/>
                  <w:sz w:val="16"/>
                  <w:szCs w:val="16"/>
                  <w:lang w:val="en-GB"/>
                </w:rPr>
                <w:delText>)</w:delText>
              </w:r>
            </w:del>
            <w:r w:rsidRPr="006A2665">
              <w:rPr>
                <w:rFonts w:cs="Times New Roman"/>
                <w:color w:val="000000" w:themeColor="text1"/>
                <w:sz w:val="16"/>
                <w:szCs w:val="16"/>
                <w:lang w:val="en-GB"/>
              </w:rPr>
              <w:t xml:space="preserve"> </w:t>
            </w:r>
          </w:p>
          <w:p w14:paraId="3910AE08" w14:textId="77777777" w:rsidR="00D376F0" w:rsidRPr="006A2665" w:rsidRDefault="00D376F0" w:rsidP="00D424AA">
            <w:pPr>
              <w:rPr>
                <w:rFonts w:cs="Times New Roman"/>
                <w:color w:val="000000" w:themeColor="text1"/>
                <w:sz w:val="16"/>
                <w:szCs w:val="16"/>
                <w:lang w:val="en-GB"/>
              </w:rPr>
            </w:pPr>
          </w:p>
          <w:p w14:paraId="4FF140F2" w14:textId="282C43CE" w:rsidR="00D376F0" w:rsidRPr="00841A3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Additional evidence from CMIP5 and RCM simulations for an incre</w:t>
            </w:r>
            <w:r w:rsidRPr="00D424AA">
              <w:rPr>
                <w:rFonts w:cs="Times New Roman"/>
                <w:color w:val="000000" w:themeColor="text1"/>
                <w:sz w:val="16"/>
                <w:szCs w:val="16"/>
                <w:lang w:val="en-GB"/>
              </w:rPr>
              <w:t xml:space="preserv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E52F2F"/>
          </w:tcPr>
          <w:p w14:paraId="75556E29" w14:textId="6BF599CA"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350"/>
            <w:r w:rsidRPr="00D424AA">
              <w:rPr>
                <w:rFonts w:cs="Times New Roman"/>
                <w:color w:val="000000" w:themeColor="text1"/>
                <w:sz w:val="16"/>
                <w:szCs w:val="16"/>
                <w:lang w:val="en-GB"/>
              </w:rPr>
              <w:fldChar w:fldCharType="begin" w:fldLock="1"/>
            </w:r>
            <w:ins w:id="6351" w:author="Robin Matthews" w:date="2021-07-14T11:53:00Z">
              <w:r w:rsidR="005F56CF">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352" w:author="Robin Matthews" w:date="2021-07-14T11:53:00Z">
              <w:r w:rsidR="00FC4C2D" w:rsidDel="005F56CF">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53" w:author="Robin Matthews" w:date="2021-07-14T11:53:00Z">
              <w:r w:rsidR="005F56CF">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354" w:author="Robin Matthews" w:date="2021-07-14T11:53:00Z">
              <w:r w:rsidR="005F56CF">
                <w:rPr>
                  <w:rFonts w:cs="Times New Roman"/>
                  <w:noProof/>
                  <w:color w:val="000000" w:themeColor="text1"/>
                  <w:sz w:val="16"/>
                  <w:szCs w:val="16"/>
                  <w:lang w:val="en-GB"/>
                </w:rPr>
                <w:t>0)</w:t>
              </w:r>
            </w:ins>
            <w:del w:id="6355" w:author="Robin Matthews" w:date="2021-07-14T11:53:00Z">
              <w:r w:rsidR="00A26296" w:rsidDel="005F56CF">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350"/>
            <w:r w:rsidR="00A26296">
              <w:rPr>
                <w:rStyle w:val="Marquedecommentaire"/>
              </w:rPr>
              <w:commentReference w:id="6350"/>
            </w:r>
            <w:del w:id="6356" w:author="Robin Matthews" w:date="2021-07-14T11:53:00Z">
              <w:r w:rsidRPr="00841A35" w:rsidDel="005F56CF">
                <w:rPr>
                  <w:rFonts w:cs="Times New Roman"/>
                  <w:color w:val="000000" w:themeColor="text1"/>
                  <w:sz w:val="16"/>
                  <w:szCs w:val="16"/>
                  <w:lang w:val="en-GB"/>
                </w:rPr>
                <w:delText>)</w:delText>
              </w:r>
            </w:del>
            <w:r w:rsidRPr="00841A35">
              <w:rPr>
                <w:rFonts w:cs="Times New Roman"/>
                <w:color w:val="000000" w:themeColor="text1"/>
                <w:sz w:val="16"/>
                <w:szCs w:val="16"/>
                <w:lang w:val="en-GB"/>
              </w:rPr>
              <w:t>. Median increase of more than 1°C in the 50-year TXx and TNn events compared to the 1°C warming le</w:t>
            </w:r>
            <w:r w:rsidRPr="00D424AA">
              <w:rPr>
                <w:rFonts w:cs="Times New Roman"/>
                <w:color w:val="000000" w:themeColor="text1"/>
                <w:sz w:val="16"/>
                <w:szCs w:val="16"/>
                <w:lang w:val="en-GB"/>
              </w:rPr>
              <w:t xml:space="preserve">vel </w:t>
            </w:r>
            <w:commentRangeStart w:id="6357"/>
            <w:r w:rsidRPr="00D424AA">
              <w:rPr>
                <w:rFonts w:cs="Times New Roman"/>
                <w:color w:val="000000" w:themeColor="text1"/>
                <w:sz w:val="16"/>
                <w:szCs w:val="16"/>
                <w:lang w:val="en-GB"/>
              </w:rPr>
              <w:fldChar w:fldCharType="begin" w:fldLock="1"/>
            </w:r>
            <w:ins w:id="6358" w:author="Robin Matthews" w:date="2021-07-14T11:54:00Z">
              <w:r w:rsidR="005F56CF">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359" w:author="Robin Matthews" w:date="2021-07-14T11:54:00Z">
              <w:r w:rsidR="00FC4C2D" w:rsidDel="005F56CF">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60" w:author="Robin Matthews" w:date="2021-07-14T11:54:00Z">
              <w:r w:rsidR="005F56CF">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361" w:author="Robin Matthews" w:date="2021-07-14T11:54:00Z">
              <w:r w:rsidR="005F56CF">
                <w:rPr>
                  <w:rFonts w:cs="Times New Roman"/>
                  <w:noProof/>
                  <w:color w:val="000000" w:themeColor="text1"/>
                  <w:sz w:val="16"/>
                  <w:szCs w:val="16"/>
                  <w:lang w:val="en-GB"/>
                </w:rPr>
                <w:t>0)</w:t>
              </w:r>
            </w:ins>
            <w:del w:id="6362" w:author="Robin Matthews" w:date="2021-07-14T11:54:00Z">
              <w:r w:rsidR="00A26296" w:rsidDel="005F56CF">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357"/>
            <w:r w:rsidR="00A26296">
              <w:rPr>
                <w:rStyle w:val="Marquedecommentaire"/>
              </w:rPr>
              <w:commentReference w:id="6357"/>
            </w:r>
            <w:del w:id="6363" w:author="Robin Matthews" w:date="2021-07-14T11:54:00Z">
              <w:r w:rsidRPr="006A2665" w:rsidDel="005F56CF">
                <w:rPr>
                  <w:rFonts w:cs="Times New Roman"/>
                  <w:color w:val="000000" w:themeColor="text1"/>
                  <w:sz w:val="16"/>
                  <w:szCs w:val="16"/>
                  <w:lang w:val="en-GB"/>
                </w:rPr>
                <w:delText>)</w:delText>
              </w:r>
            </w:del>
            <w:r w:rsidRPr="006A2665">
              <w:rPr>
                <w:rFonts w:cs="Times New Roman"/>
                <w:color w:val="000000" w:themeColor="text1"/>
                <w:sz w:val="16"/>
                <w:szCs w:val="16"/>
                <w:lang w:val="en-GB"/>
              </w:rPr>
              <w:t xml:space="preserve"> </w:t>
            </w:r>
          </w:p>
          <w:p w14:paraId="69700A76" w14:textId="77777777" w:rsidR="00D376F0" w:rsidRPr="006A2665" w:rsidRDefault="00D376F0" w:rsidP="00D424AA">
            <w:pPr>
              <w:rPr>
                <w:rFonts w:cs="Times New Roman"/>
                <w:color w:val="000000" w:themeColor="text1"/>
                <w:sz w:val="16"/>
                <w:szCs w:val="16"/>
                <w:lang w:val="en-GB"/>
              </w:rPr>
            </w:pPr>
          </w:p>
          <w:p w14:paraId="0A4E3C8B" w14:textId="1B2AFFB3" w:rsidR="00D376F0" w:rsidRPr="00841A3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Additional evidence from CMIP5 and RCM simulations for an incre</w:t>
            </w:r>
            <w:r w:rsidRPr="00D424AA">
              <w:rPr>
                <w:rFonts w:cs="Times New Roman"/>
                <w:color w:val="000000" w:themeColor="text1"/>
                <w:sz w:val="16"/>
                <w:szCs w:val="16"/>
                <w:lang w:val="en-GB"/>
              </w:rPr>
              <w:t xml:space="preserv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AD0204"/>
          </w:tcPr>
          <w:p w14:paraId="767554A5" w14:textId="13AB8001"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364"/>
            <w:r w:rsidRPr="00D424AA">
              <w:rPr>
                <w:rFonts w:cs="Times New Roman"/>
                <w:color w:val="000000" w:themeColor="text1"/>
                <w:sz w:val="16"/>
                <w:szCs w:val="16"/>
                <w:lang w:val="en-GB"/>
              </w:rPr>
              <w:fldChar w:fldCharType="begin" w:fldLock="1"/>
            </w:r>
            <w:ins w:id="6365" w:author="Robin Matthews" w:date="2021-07-14T11:55:00Z">
              <w:r w:rsidR="005F56CF">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366" w:author="Robin Matthews" w:date="2021-07-14T11:55:00Z">
              <w:r w:rsidR="00FC4C2D" w:rsidDel="005F56CF">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67" w:author="Robin Matthews" w:date="2021-07-14T11:54:00Z">
              <w:r w:rsidR="005F56CF">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368" w:author="Robin Matthews" w:date="2021-07-14T11:55:00Z">
              <w:r w:rsidR="005F56CF">
                <w:rPr>
                  <w:rFonts w:cs="Times New Roman"/>
                  <w:noProof/>
                  <w:color w:val="000000" w:themeColor="text1"/>
                  <w:sz w:val="16"/>
                  <w:szCs w:val="16"/>
                  <w:lang w:val="en-GB"/>
                </w:rPr>
                <w:t>0)</w:t>
              </w:r>
            </w:ins>
            <w:del w:id="6369" w:author="Robin Matthews" w:date="2021-07-14T11:55:00Z">
              <w:r w:rsidR="00A26296" w:rsidDel="005F56CF">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364"/>
            <w:r w:rsidR="00A26296">
              <w:rPr>
                <w:rStyle w:val="Marquedecommentaire"/>
              </w:rPr>
              <w:commentReference w:id="6364"/>
            </w:r>
            <w:del w:id="6370" w:author="Robin Matthews" w:date="2021-07-14T11:55:00Z">
              <w:r w:rsidRPr="00841A35" w:rsidDel="005F56CF">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Median increase of more than 2.5°C in the 50-year TXx and TNn events compared to the 1°C warming level </w:t>
            </w:r>
            <w:commentRangeStart w:id="6371"/>
            <w:r w:rsidRPr="00D424AA">
              <w:rPr>
                <w:rFonts w:cs="Times New Roman"/>
                <w:color w:val="000000" w:themeColor="text1"/>
                <w:sz w:val="16"/>
                <w:szCs w:val="16"/>
                <w:lang w:val="en-GB"/>
              </w:rPr>
              <w:fldChar w:fldCharType="begin" w:fldLock="1"/>
            </w:r>
            <w:ins w:id="6372" w:author="Robin Matthews" w:date="2021-07-14T11:54:00Z">
              <w:r w:rsidR="005F56CF">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373" w:author="Robin Matthews" w:date="2021-07-14T11:54:00Z">
              <w:r w:rsidR="00FC4C2D" w:rsidDel="005F56CF">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74" w:author="Robin Matthews" w:date="2021-07-14T11:54:00Z">
              <w:r w:rsidR="005F56CF">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375" w:author="Robin Matthews" w:date="2021-07-14T11:54:00Z">
              <w:r w:rsidR="005F56CF">
                <w:rPr>
                  <w:rFonts w:cs="Times New Roman"/>
                  <w:noProof/>
                  <w:color w:val="000000" w:themeColor="text1"/>
                  <w:sz w:val="16"/>
                  <w:szCs w:val="16"/>
                  <w:lang w:val="en-GB"/>
                </w:rPr>
                <w:t>0)</w:t>
              </w:r>
            </w:ins>
            <w:del w:id="6376" w:author="Robin Matthews" w:date="2021-07-14T11:54:00Z">
              <w:r w:rsidR="00A26296" w:rsidDel="005F56CF">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371"/>
            <w:r w:rsidR="00A26296">
              <w:rPr>
                <w:rStyle w:val="Marquedecommentaire"/>
              </w:rPr>
              <w:commentReference w:id="6371"/>
            </w:r>
            <w:del w:id="6377" w:author="Robin Matthews" w:date="2021-07-14T11:54:00Z">
              <w:r w:rsidRPr="006A2665" w:rsidDel="005F56CF">
                <w:rPr>
                  <w:rFonts w:cs="Times New Roman"/>
                  <w:color w:val="000000" w:themeColor="text1"/>
                  <w:sz w:val="16"/>
                  <w:szCs w:val="16"/>
                  <w:lang w:val="en-GB"/>
                </w:rPr>
                <w:delText>)</w:delText>
              </w:r>
            </w:del>
            <w:r w:rsidRPr="006A2665">
              <w:rPr>
                <w:rFonts w:cs="Times New Roman"/>
                <w:color w:val="000000" w:themeColor="text1"/>
                <w:sz w:val="16"/>
                <w:szCs w:val="16"/>
                <w:lang w:val="en-GB"/>
              </w:rPr>
              <w:t xml:space="preserve"> </w:t>
            </w:r>
          </w:p>
          <w:p w14:paraId="0E3D27F8" w14:textId="77777777" w:rsidR="00D376F0" w:rsidRPr="006A2665" w:rsidRDefault="00D376F0" w:rsidP="00D424AA">
            <w:pPr>
              <w:rPr>
                <w:rFonts w:cs="Times New Roman"/>
                <w:color w:val="000000" w:themeColor="text1"/>
                <w:sz w:val="16"/>
                <w:szCs w:val="16"/>
                <w:lang w:val="en-GB"/>
              </w:rPr>
            </w:pPr>
          </w:p>
          <w:p w14:paraId="5B330978" w14:textId="2B802EBA" w:rsidR="00D376F0" w:rsidRPr="00841A3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Additional evidence from CMIP5 and RCM simulations for an incre</w:t>
            </w:r>
            <w:r w:rsidRPr="00D424AA">
              <w:rPr>
                <w:rFonts w:cs="Times New Roman"/>
                <w:color w:val="000000" w:themeColor="text1"/>
                <w:sz w:val="16"/>
                <w:szCs w:val="16"/>
                <w:lang w:val="en-GB"/>
              </w:rPr>
              <w:t xml:space="preserv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r>
      <w:tr w:rsidR="00D376F0" w:rsidRPr="00F1665C" w14:paraId="225AA4AD" w14:textId="77777777" w:rsidTr="00723657">
        <w:tc>
          <w:tcPr>
            <w:tcW w:w="2158" w:type="dxa"/>
            <w:vMerge/>
          </w:tcPr>
          <w:p w14:paraId="08750833"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EC2B8"/>
          </w:tcPr>
          <w:p w14:paraId="0CC838E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High confidence </w:t>
            </w:r>
            <w:r w:rsidRPr="00D424AA">
              <w:rPr>
                <w:rFonts w:cs="Times New Roman"/>
                <w:color w:val="000000" w:themeColor="text1"/>
                <w:sz w:val="16"/>
                <w:szCs w:val="16"/>
                <w:lang w:val="en-GB"/>
              </w:rPr>
              <w:t>in the increase in the intensity and frequency of hot extremes and decrease in the intensity and frequency of cold extremes</w:t>
            </w:r>
          </w:p>
          <w:p w14:paraId="783B2451" w14:textId="77777777" w:rsidR="00D376F0" w:rsidRPr="00D424AA" w:rsidRDefault="00D376F0" w:rsidP="00D424AA">
            <w:pPr>
              <w:rPr>
                <w:rFonts w:cs="Times New Roman"/>
                <w:color w:val="000000" w:themeColor="text1"/>
                <w:sz w:val="16"/>
                <w:szCs w:val="16"/>
                <w:lang w:val="en-GB"/>
              </w:rPr>
            </w:pPr>
          </w:p>
          <w:p w14:paraId="0FED3F0D" w14:textId="77777777" w:rsidR="00D376F0" w:rsidRPr="00D424AA" w:rsidRDefault="00D376F0" w:rsidP="00D424AA">
            <w:pPr>
              <w:rPr>
                <w:rFonts w:cs="Times New Roman"/>
                <w:strike/>
                <w:color w:val="000000" w:themeColor="text1"/>
                <w:sz w:val="16"/>
                <w:szCs w:val="16"/>
                <w:lang w:val="en-GB"/>
              </w:rPr>
            </w:pPr>
          </w:p>
        </w:tc>
        <w:tc>
          <w:tcPr>
            <w:tcW w:w="2158" w:type="dxa"/>
            <w:tcBorders>
              <w:top w:val="dashed" w:sz="4" w:space="0" w:color="000000"/>
            </w:tcBorders>
            <w:shd w:val="clear" w:color="auto" w:fill="FEC2B8"/>
          </w:tcPr>
          <w:p w14:paraId="1B988082" w14:textId="77777777" w:rsidR="00D376F0" w:rsidRPr="00841A35"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i/>
                <w:color w:val="000000" w:themeColor="text1"/>
                <w:sz w:val="16"/>
                <w:szCs w:val="16"/>
                <w:lang w:val="en-GB" w:eastAsia="en-US"/>
              </w:rPr>
              <w:t>High confidence</w:t>
            </w:r>
            <w:r w:rsidRPr="00D424AA">
              <w:rPr>
                <w:rFonts w:eastAsiaTheme="minorHAnsi" w:cs="Times New Roman"/>
                <w:color w:val="000000" w:themeColor="text1"/>
                <w:sz w:val="16"/>
                <w:szCs w:val="16"/>
                <w:lang w:val="en-GB" w:eastAsia="en-US"/>
              </w:rPr>
              <w:t xml:space="preserve"> in a human contribution to the observed increase in the intensity and frequency of hot extremes and decrease in the intensity and frequency of cold extremes </w:t>
            </w:r>
          </w:p>
          <w:p w14:paraId="4486CA33"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0207F19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5CC6A1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E0E3F8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53A83311" w14:textId="77777777" w:rsidR="00D376F0" w:rsidRPr="00D424AA" w:rsidRDefault="00D376F0" w:rsidP="00D424AA">
            <w:pPr>
              <w:rPr>
                <w:rFonts w:cs="Times New Roman"/>
                <w:color w:val="000000" w:themeColor="text1"/>
                <w:sz w:val="16"/>
                <w:szCs w:val="16"/>
                <w:lang w:val="en-GB"/>
              </w:rPr>
            </w:pPr>
          </w:p>
          <w:p w14:paraId="76BBE8A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1D85BBB"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 xml:space="preserve">Extremely likely </w:t>
            </w:r>
            <w:r w:rsidRPr="00D424AA">
              <w:rPr>
                <w:rFonts w:cs="Times New Roman"/>
                <w:color w:val="000000" w:themeColor="text1"/>
                <w:sz w:val="16"/>
                <w:szCs w:val="16"/>
                <w:lang w:val="en-GB"/>
              </w:rPr>
              <w:t xml:space="preserve">(compared with pre-industrial) </w:t>
            </w:r>
          </w:p>
        </w:tc>
        <w:tc>
          <w:tcPr>
            <w:tcW w:w="2159" w:type="dxa"/>
            <w:tcBorders>
              <w:top w:val="dashed" w:sz="4" w:space="0" w:color="000000"/>
            </w:tcBorders>
            <w:shd w:val="clear" w:color="auto" w:fill="E52F2F"/>
          </w:tcPr>
          <w:p w14:paraId="0443D68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9889D8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490F2FC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66A813C5" w14:textId="77777777" w:rsidR="00D376F0" w:rsidRPr="00D424AA" w:rsidRDefault="00D376F0" w:rsidP="00D424AA">
            <w:pPr>
              <w:rPr>
                <w:rFonts w:cs="Times New Roman"/>
                <w:color w:val="000000" w:themeColor="text1"/>
                <w:sz w:val="16"/>
                <w:szCs w:val="16"/>
                <w:lang w:val="en-GB"/>
              </w:rPr>
            </w:pPr>
          </w:p>
          <w:p w14:paraId="590B54C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22C0BCA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57110789"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Pr>
          <w:p w14:paraId="435B029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57E287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23E2B15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4AB9860F" w14:textId="77777777" w:rsidR="00D376F0" w:rsidRPr="00D424AA" w:rsidRDefault="00D376F0" w:rsidP="00D424AA">
            <w:pPr>
              <w:rPr>
                <w:rFonts w:cs="Times New Roman"/>
                <w:color w:val="000000" w:themeColor="text1"/>
                <w:sz w:val="16"/>
                <w:szCs w:val="16"/>
                <w:lang w:val="en-GB"/>
              </w:rPr>
            </w:pPr>
          </w:p>
          <w:p w14:paraId="4A58BD2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p>
          <w:p w14:paraId="495E250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3BBED0BD"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5837FCBD" w14:textId="77777777" w:rsidTr="00723657">
        <w:tc>
          <w:tcPr>
            <w:tcW w:w="2158" w:type="dxa"/>
            <w:vMerge w:val="restart"/>
          </w:tcPr>
          <w:p w14:paraId="0A6C354D" w14:textId="77777777" w:rsidR="00D376F0" w:rsidRPr="00D424AA" w:rsidRDefault="00D376F0" w:rsidP="00841A35">
            <w:pPr>
              <w:rPr>
                <w:rFonts w:cs="Times New Roman"/>
                <w:color w:val="000000" w:themeColor="text1"/>
                <w:sz w:val="16"/>
                <w:szCs w:val="16"/>
                <w:lang w:val="en-GB"/>
              </w:rPr>
            </w:pPr>
            <w:bookmarkStart w:id="6378" w:name="_Hlk77156356"/>
            <w:r w:rsidRPr="00D424AA">
              <w:rPr>
                <w:rFonts w:cs="Times New Roman"/>
                <w:color w:val="000000" w:themeColor="text1"/>
                <w:sz w:val="16"/>
                <w:szCs w:val="16"/>
                <w:lang w:val="en-GB"/>
              </w:rPr>
              <w:t>South Central America (SCA)</w:t>
            </w:r>
          </w:p>
          <w:p w14:paraId="74458424" w14:textId="77777777" w:rsidR="00D376F0" w:rsidRPr="00D424AA" w:rsidRDefault="00D376F0" w:rsidP="00D424AA">
            <w:pPr>
              <w:rPr>
                <w:rFonts w:cs="Times New Roman"/>
                <w:color w:val="000000" w:themeColor="text1"/>
                <w:sz w:val="16"/>
                <w:szCs w:val="16"/>
                <w:lang w:val="en-GB"/>
              </w:rPr>
            </w:pPr>
          </w:p>
          <w:p w14:paraId="29EB499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E2D9"/>
          </w:tcPr>
          <w:p w14:paraId="42742C02" w14:textId="77777777"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Increases in the intensity and frequency of hot extremes and decreases in the intensity and frequency of cold extremes (Dunn et al. 2020; Aguilar et al. 2005)</w:t>
            </w:r>
          </w:p>
        </w:tc>
        <w:tc>
          <w:tcPr>
            <w:tcW w:w="2158" w:type="dxa"/>
            <w:tcBorders>
              <w:top w:val="dashed" w:sz="4" w:space="0" w:color="000000"/>
            </w:tcBorders>
            <w:shd w:val="clear" w:color="auto" w:fill="FFE2D9"/>
          </w:tcPr>
          <w:p w14:paraId="7DC91AFF" w14:textId="77777777" w:rsidR="00D376F0" w:rsidRPr="00D424AA"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Evidence of a human contribution to the observed increase in the intensity and frequency of hot extremes and decrease in the intensity and frequency of cold extremes (Wang et al. 2017, Seong et al. 2020)</w:t>
            </w:r>
          </w:p>
        </w:tc>
        <w:tc>
          <w:tcPr>
            <w:tcW w:w="2158" w:type="dxa"/>
            <w:tcBorders>
              <w:top w:val="dashed" w:sz="4" w:space="0" w:color="000000"/>
            </w:tcBorders>
            <w:shd w:val="clear" w:color="auto" w:fill="FD9693"/>
            <w:tcMar>
              <w:top w:w="40" w:type="dxa"/>
              <w:left w:w="0" w:type="dxa"/>
              <w:bottom w:w="40" w:type="dxa"/>
              <w:right w:w="0" w:type="dxa"/>
            </w:tcMar>
          </w:tcPr>
          <w:p w14:paraId="271D9369" w14:textId="2BC78FF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379"/>
            <w:r w:rsidRPr="00D424AA">
              <w:rPr>
                <w:rFonts w:cs="Times New Roman"/>
                <w:color w:val="000000" w:themeColor="text1"/>
                <w:sz w:val="16"/>
                <w:szCs w:val="16"/>
                <w:lang w:val="en-GB"/>
              </w:rPr>
              <w:fldChar w:fldCharType="begin" w:fldLock="1"/>
            </w:r>
            <w:ins w:id="6380" w:author="Robin Matthews" w:date="2021-07-14T12:01:00Z">
              <w:r w:rsidR="00AF48A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381" w:author="Robin Matthews" w:date="2021-07-14T12:01:00Z">
              <w:r w:rsidR="00FC4C2D" w:rsidDel="00AF48A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82" w:author="Robin Matthews" w:date="2021-07-14T12:01:00Z">
              <w:r w:rsidR="00AF48A1">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379"/>
            <w:r w:rsidR="00A26296">
              <w:rPr>
                <w:rStyle w:val="Marquedecommentaire"/>
              </w:rPr>
              <w:commentReference w:id="6379"/>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6383"/>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84" w:author="Robin Matthews" w:date="2021-07-14T12:01:00Z">
              <w:r w:rsidR="00AF48A1">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385" w:author="Robin Matthews" w:date="2021-07-14T11:56:00Z">
              <w:r w:rsidR="005F56CF">
                <w:rPr>
                  <w:rFonts w:cs="Times New Roman"/>
                  <w:noProof/>
                  <w:color w:val="000000" w:themeColor="text1"/>
                  <w:sz w:val="16"/>
                  <w:szCs w:val="16"/>
                  <w:lang w:val="en-GB"/>
                </w:rPr>
                <w:t>0)</w:t>
              </w:r>
            </w:ins>
            <w:del w:id="6386" w:author="Robin Matthews" w:date="2021-07-14T11:56:00Z">
              <w:r w:rsidR="00A26296" w:rsidDel="005F56CF">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383"/>
            <w:r w:rsidR="00A26296">
              <w:rPr>
                <w:rStyle w:val="Marquedecommentaire"/>
              </w:rPr>
              <w:commentReference w:id="6383"/>
            </w:r>
            <w:del w:id="6387" w:author="Robin Matthews" w:date="2021-07-14T11:56:00Z">
              <w:r w:rsidRPr="00841A35" w:rsidDel="005F56CF">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1.5°C in annual TXx and TNn compared t</w:t>
            </w:r>
            <w:r w:rsidRPr="00D424AA">
              <w:rPr>
                <w:rFonts w:cs="Times New Roman"/>
                <w:color w:val="000000" w:themeColor="text1"/>
                <w:sz w:val="16"/>
                <w:szCs w:val="16"/>
                <w:lang w:val="en-GB"/>
              </w:rPr>
              <w:t>o pre-industrial (Annex).</w:t>
            </w:r>
          </w:p>
          <w:p w14:paraId="34ACF6D7" w14:textId="77777777" w:rsidR="00D376F0" w:rsidRPr="00D424AA" w:rsidRDefault="00D376F0" w:rsidP="00D424AA">
            <w:pPr>
              <w:rPr>
                <w:rFonts w:cs="Times New Roman"/>
                <w:color w:val="000000" w:themeColor="text1"/>
                <w:sz w:val="16"/>
                <w:szCs w:val="16"/>
                <w:lang w:val="en-GB"/>
              </w:rPr>
            </w:pPr>
          </w:p>
          <w:p w14:paraId="6A866BD2" w14:textId="2F452278" w:rsidR="00D376F0" w:rsidRPr="00841A35" w:rsidDel="007D68D2" w:rsidRDefault="00D376F0" w:rsidP="00AF48A1">
            <w:pPr>
              <w:rPr>
                <w:del w:id="6388" w:author="Robin Matthews" w:date="2021-07-14T11:58:00Z"/>
                <w:rFonts w:cs="Times New Roman"/>
                <w:color w:val="000000" w:themeColor="text1"/>
                <w:sz w:val="16"/>
                <w:szCs w:val="16"/>
                <w:lang w:val="de-CH"/>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6389" w:author="Robin Matthews" w:date="2021-07-14T11:58:00Z">
              <w:r w:rsidR="007D68D2">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1",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id" : "ITEM-2",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2",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Angeles-Malaspina et al., 2018; Imbach et al., 2018)", "plainTextFormattedCitation" : "(Chou et al., 2014a; Angeles-Malaspina et al., 2018; Imbach et al., 2018)", "previouslyFormattedCitation" : "(Chou et al., 2014a; Angeles-Malaspina et al., 2018; Imbach et al., 2018)" }, "properties" : { "noteIndex" : 0 }, "schema" : "https://github.com/citation-style-language/schema/raw/master/csl-citation.json" }</w:instrText>
            </w:r>
            <w:ins w:id="6390" w:author="Robin Matthews" w:date="2021-07-14T11:58:00Z">
              <w:r w:rsidR="007D68D2">
                <w:rPr>
                  <w:rFonts w:cs="Times New Roman"/>
                  <w:color w:val="000000" w:themeColor="text1"/>
                  <w:sz w:val="16"/>
                  <w:szCs w:val="16"/>
                  <w:lang w:val="en-GB"/>
                </w:rPr>
                <w:fldChar w:fldCharType="separate"/>
              </w:r>
            </w:ins>
            <w:r w:rsidR="003A5209" w:rsidRPr="003A5209">
              <w:rPr>
                <w:rFonts w:cs="Times New Roman"/>
                <w:noProof/>
                <w:color w:val="000000" w:themeColor="text1"/>
                <w:sz w:val="16"/>
                <w:szCs w:val="16"/>
                <w:lang w:val="en-GB"/>
              </w:rPr>
              <w:t>(Chou et al., 2014a; Angeles-Malaspina et al., 2018; Imbach et al., 2018)</w:t>
            </w:r>
            <w:ins w:id="6391" w:author="Robin Matthews" w:date="2021-07-14T11:58:00Z">
              <w:r w:rsidR="007D68D2">
                <w:rPr>
                  <w:rFonts w:cs="Times New Roman"/>
                  <w:color w:val="000000" w:themeColor="text1"/>
                  <w:sz w:val="16"/>
                  <w:szCs w:val="16"/>
                  <w:lang w:val="en-GB"/>
                </w:rPr>
                <w:fldChar w:fldCharType="end"/>
              </w:r>
            </w:ins>
            <w:del w:id="6392" w:author="Robin Matthews" w:date="2021-07-14T11:58:00Z">
              <w:r w:rsidRPr="00D424AA" w:rsidDel="007D68D2">
                <w:rPr>
                  <w:rFonts w:cs="Times New Roman"/>
                  <w:color w:val="000000" w:themeColor="text1"/>
                  <w:sz w:val="16"/>
                  <w:szCs w:val="16"/>
                  <w:lang w:val="en-GB"/>
                </w:rPr>
                <w:delText>(</w:delText>
              </w:r>
              <w:commentRangeStart w:id="6393"/>
              <w:r w:rsidRPr="00D424AA" w:rsidDel="007D68D2">
                <w:rPr>
                  <w:rFonts w:cs="Times New Roman"/>
                  <w:color w:val="000000" w:themeColor="text1"/>
                  <w:sz w:val="16"/>
                  <w:szCs w:val="16"/>
                  <w:lang w:val="en-GB"/>
                </w:rPr>
                <w:fldChar w:fldCharType="begin" w:fldLock="1"/>
              </w:r>
              <w:r w:rsidR="00FF6231" w:rsidDel="007D68D2">
                <w:rPr>
                  <w:rFonts w:cs="Times New Roman"/>
                  <w:color w:val="000000" w:themeColor="text1"/>
                  <w:sz w:val="16"/>
                  <w:szCs w:val="16"/>
                  <w:lang w:val="en-GB"/>
                </w:rPr>
                <w:delInstrText>ADDIN CSL_CITATION { "citationItems" : [ { "id" : "ITEM-1",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1",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mendeley" : { "formattedCitation" : "(Imbach et al., 2018)", "manualFormatting" : "Imbach et al., 2018;", "plainTextFormattedCitation" : "(Imbach et al., 2018)", "previouslyFormattedCitation" : "(Imbach et al., 2018)" }, "properties" : { "noteIndex" : 0 }, "schema" : "https://github.com/citation-style-language/schema/raw/master/csl-citation.json" }</w:delInstrText>
              </w:r>
              <w:r w:rsidRPr="00D424AA" w:rsidDel="007D68D2">
                <w:rPr>
                  <w:rFonts w:cs="Times New Roman"/>
                  <w:color w:val="000000" w:themeColor="text1"/>
                  <w:sz w:val="16"/>
                  <w:szCs w:val="16"/>
                  <w:lang w:val="en-GB"/>
                </w:rPr>
                <w:fldChar w:fldCharType="separate"/>
              </w:r>
              <w:r w:rsidR="00A26296" w:rsidDel="007D68D2">
                <w:rPr>
                  <w:rFonts w:cs="Times New Roman"/>
                  <w:noProof/>
                  <w:color w:val="000000" w:themeColor="text1"/>
                  <w:sz w:val="16"/>
                  <w:szCs w:val="16"/>
                  <w:lang w:val="de-CH"/>
                </w:rPr>
                <w:delText>Imbach et al., 2018;</w:delText>
              </w:r>
              <w:r w:rsidRPr="00D424AA" w:rsidDel="007D68D2">
                <w:rPr>
                  <w:rFonts w:cs="Times New Roman"/>
                  <w:color w:val="000000" w:themeColor="text1"/>
                  <w:sz w:val="16"/>
                  <w:szCs w:val="16"/>
                  <w:lang w:val="en-GB"/>
                </w:rPr>
                <w:fldChar w:fldCharType="end"/>
              </w:r>
              <w:commentRangeEnd w:id="6393"/>
              <w:r w:rsidR="00A26296" w:rsidDel="007D68D2">
                <w:rPr>
                  <w:rStyle w:val="Marquedecommentaire"/>
                </w:rPr>
                <w:commentReference w:id="6393"/>
              </w:r>
              <w:r w:rsidRPr="00841A35" w:rsidDel="007D68D2">
                <w:rPr>
                  <w:rFonts w:cs="Times New Roman"/>
                  <w:color w:val="000000" w:themeColor="text1"/>
                  <w:sz w:val="16"/>
                  <w:szCs w:val="16"/>
                  <w:lang w:val="de-CH"/>
                </w:rPr>
                <w:delText xml:space="preserve"> </w:delText>
              </w:r>
              <w:commentRangeStart w:id="6394"/>
              <w:r w:rsidRPr="00D424AA" w:rsidDel="007D68D2">
                <w:rPr>
                  <w:rFonts w:cs="Times New Roman"/>
                  <w:color w:val="000000" w:themeColor="text1"/>
                  <w:sz w:val="16"/>
                  <w:szCs w:val="16"/>
                  <w:lang w:val="en-GB"/>
                </w:rPr>
                <w:fldChar w:fldCharType="begin" w:fldLock="1"/>
              </w:r>
              <w:r w:rsidR="00FF6231" w:rsidDel="007D68D2">
                <w:rPr>
                  <w:rFonts w:cs="Times New Roman"/>
                  <w:color w:val="000000" w:themeColor="text1"/>
                  <w:sz w:val="16"/>
                  <w:szCs w:val="16"/>
                  <w:lang w:val="de-CH"/>
                </w:rPr>
                <w:delInstrText>ADDIN CSL_CITATION { "citationItems" : [ { "id" : "ITEM-1",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1",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mendeley" : { "formattedCitation" : "(Angeles-Malaspina et al., 2018)", "manualFormatting" : "Angeles-Malaspina et al., 2018;", "plainTextFormattedCitation" : "(Angeles-Malaspina et al., 2018)", "previouslyFormattedCitation" : "(Angeles-Malaspina et al., 2018)" }, "properties" : { "noteIndex" : 0 }, "schema" : "https://github.com/citation-style-language/schema/raw/master/csl-citation.json" }</w:delInstrText>
              </w:r>
              <w:r w:rsidRPr="00D424AA" w:rsidDel="007D68D2">
                <w:rPr>
                  <w:rFonts w:cs="Times New Roman"/>
                  <w:color w:val="000000" w:themeColor="text1"/>
                  <w:sz w:val="16"/>
                  <w:szCs w:val="16"/>
                  <w:lang w:val="en-GB"/>
                </w:rPr>
                <w:fldChar w:fldCharType="separate"/>
              </w:r>
              <w:r w:rsidR="00A26296" w:rsidDel="007D68D2">
                <w:rPr>
                  <w:rFonts w:cs="Times New Roman"/>
                  <w:noProof/>
                  <w:color w:val="000000" w:themeColor="text1"/>
                  <w:sz w:val="16"/>
                  <w:szCs w:val="16"/>
                  <w:lang w:val="de-CH"/>
                </w:rPr>
                <w:delText>Angeles-Malaspina et al., 2018;</w:delText>
              </w:r>
              <w:r w:rsidRPr="00D424AA" w:rsidDel="007D68D2">
                <w:rPr>
                  <w:rFonts w:cs="Times New Roman"/>
                  <w:color w:val="000000" w:themeColor="text1"/>
                  <w:sz w:val="16"/>
                  <w:szCs w:val="16"/>
                  <w:lang w:val="en-GB"/>
                </w:rPr>
                <w:fldChar w:fldCharType="end"/>
              </w:r>
              <w:commentRangeEnd w:id="6394"/>
              <w:r w:rsidR="00A26296" w:rsidDel="007D68D2">
                <w:rPr>
                  <w:rStyle w:val="Marquedecommentaire"/>
                </w:rPr>
                <w:commentReference w:id="6394"/>
              </w:r>
            </w:del>
          </w:p>
          <w:commentRangeStart w:id="6395"/>
          <w:p w14:paraId="41E34FB3" w14:textId="01BF0CAD" w:rsidR="00D376F0" w:rsidRPr="00841A35" w:rsidRDefault="00D376F0" w:rsidP="00AF48A1">
            <w:pPr>
              <w:rPr>
                <w:rFonts w:cs="Times New Roman"/>
                <w:color w:val="000000" w:themeColor="text1"/>
                <w:sz w:val="16"/>
                <w:szCs w:val="16"/>
                <w:lang w:val="de-CH"/>
              </w:rPr>
            </w:pPr>
            <w:del w:id="6396" w:author="Robin Matthews" w:date="2021-07-14T11:58:00Z">
              <w:r w:rsidRPr="00D424AA" w:rsidDel="007D68D2">
                <w:rPr>
                  <w:rFonts w:cs="Times New Roman"/>
                  <w:color w:val="000000" w:themeColor="text1"/>
                  <w:sz w:val="16"/>
                  <w:szCs w:val="16"/>
                  <w:lang w:val="en-GB"/>
                </w:rPr>
                <w:fldChar w:fldCharType="begin" w:fldLock="1"/>
              </w:r>
              <w:r w:rsidR="00FF6231" w:rsidDel="007D68D2">
                <w:rPr>
                  <w:rFonts w:cs="Times New Roman"/>
                  <w:color w:val="000000" w:themeColor="text1"/>
                  <w:sz w:val="16"/>
                  <w:szCs w:val="16"/>
                  <w:lang w:val="de-CH"/>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7D68D2">
                <w:rPr>
                  <w:rFonts w:cs="Times New Roman"/>
                  <w:color w:val="000000" w:themeColor="text1"/>
                  <w:sz w:val="16"/>
                  <w:szCs w:val="16"/>
                  <w:lang w:val="en-GB"/>
                </w:rPr>
                <w:fldChar w:fldCharType="separate"/>
              </w:r>
              <w:r w:rsidR="00A26296" w:rsidDel="007D68D2">
                <w:rPr>
                  <w:rFonts w:cs="Times New Roman"/>
                  <w:noProof/>
                  <w:color w:val="000000" w:themeColor="text1"/>
                  <w:sz w:val="16"/>
                  <w:szCs w:val="16"/>
                  <w:lang w:val="de-CH"/>
                </w:rPr>
                <w:delText>Chou et al., 2014)</w:delText>
              </w:r>
              <w:r w:rsidRPr="00D424AA" w:rsidDel="007D68D2">
                <w:rPr>
                  <w:rFonts w:cs="Times New Roman"/>
                  <w:color w:val="000000" w:themeColor="text1"/>
                  <w:sz w:val="16"/>
                  <w:szCs w:val="16"/>
                  <w:lang w:val="en-GB"/>
                </w:rPr>
                <w:fldChar w:fldCharType="end"/>
              </w:r>
            </w:del>
            <w:commentRangeEnd w:id="6395"/>
            <w:r w:rsidR="00A26296">
              <w:rPr>
                <w:rStyle w:val="Marquedecommentaire"/>
              </w:rPr>
              <w:commentReference w:id="6395"/>
            </w:r>
          </w:p>
        </w:tc>
        <w:tc>
          <w:tcPr>
            <w:tcW w:w="2159" w:type="dxa"/>
            <w:tcBorders>
              <w:top w:val="dashed" w:sz="4" w:space="0" w:color="000000"/>
            </w:tcBorders>
            <w:shd w:val="clear" w:color="auto" w:fill="FF6365"/>
            <w:tcMar>
              <w:top w:w="40" w:type="dxa"/>
              <w:left w:w="40" w:type="dxa"/>
              <w:bottom w:w="40" w:type="dxa"/>
              <w:right w:w="40" w:type="dxa"/>
            </w:tcMar>
          </w:tcPr>
          <w:p w14:paraId="48755BE5" w14:textId="370AC3B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397"/>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398" w:author="Robin Matthews" w:date="2021-07-14T12:02:00Z">
              <w:r w:rsidR="00AF48A1">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397"/>
            <w:r w:rsidR="00A26296">
              <w:rPr>
                <w:rStyle w:val="Marquedecommentaire"/>
              </w:rPr>
              <w:commentReference w:id="6397"/>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6399"/>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400" w:author="Robin Matthews" w:date="2021-07-14T12:02:00Z">
              <w:r w:rsidR="00AF48A1">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401" w:author="Robin Matthews" w:date="2021-07-14T11:56:00Z">
              <w:r w:rsidR="005F56CF">
                <w:rPr>
                  <w:rFonts w:cs="Times New Roman"/>
                  <w:noProof/>
                  <w:color w:val="000000" w:themeColor="text1"/>
                  <w:sz w:val="16"/>
                  <w:szCs w:val="16"/>
                  <w:lang w:val="en-GB"/>
                </w:rPr>
                <w:t>0)</w:t>
              </w:r>
            </w:ins>
            <w:del w:id="6402" w:author="Robin Matthews" w:date="2021-07-14T11:56:00Z">
              <w:r w:rsidR="00A26296" w:rsidDel="005F56CF">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399"/>
            <w:r w:rsidR="00A26296">
              <w:rPr>
                <w:rStyle w:val="Marquedecommentaire"/>
              </w:rPr>
              <w:commentReference w:id="6399"/>
            </w:r>
            <w:del w:id="6403" w:author="Robin Matthews" w:date="2021-07-14T11:56:00Z">
              <w:r w:rsidRPr="00841A35" w:rsidDel="005F56CF">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2°C in annual TXx and TNn compared to </w:t>
            </w:r>
            <w:r w:rsidRPr="00D424AA">
              <w:rPr>
                <w:rFonts w:cs="Times New Roman"/>
                <w:color w:val="000000" w:themeColor="text1"/>
                <w:sz w:val="16"/>
                <w:szCs w:val="16"/>
                <w:lang w:val="en-GB"/>
              </w:rPr>
              <w:t>pre-industrial (Annex).</w:t>
            </w:r>
          </w:p>
          <w:p w14:paraId="5953402C" w14:textId="77777777" w:rsidR="00D376F0" w:rsidRPr="00D424AA" w:rsidRDefault="00D376F0" w:rsidP="00D424AA">
            <w:pPr>
              <w:rPr>
                <w:rFonts w:cs="Times New Roman"/>
                <w:color w:val="000000" w:themeColor="text1"/>
                <w:sz w:val="16"/>
                <w:szCs w:val="16"/>
                <w:lang w:val="en-GB"/>
              </w:rPr>
            </w:pPr>
          </w:p>
          <w:p w14:paraId="69D1CBF9" w14:textId="618B4AC9"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AD0204"/>
            <w:tcMar>
              <w:top w:w="40" w:type="dxa"/>
              <w:left w:w="40" w:type="dxa"/>
              <w:bottom w:w="40" w:type="dxa"/>
              <w:right w:w="40" w:type="dxa"/>
            </w:tcMar>
          </w:tcPr>
          <w:p w14:paraId="308AF031" w14:textId="56550DE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404"/>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405" w:author="Robin Matthews" w:date="2021-07-14T12:02:00Z">
              <w:r w:rsidR="00AF48A1">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404"/>
            <w:r w:rsidR="00A26296">
              <w:rPr>
                <w:rStyle w:val="Marquedecommentaire"/>
              </w:rPr>
              <w:commentReference w:id="6404"/>
            </w:r>
            <w:r w:rsidRPr="00841A35">
              <w:rPr>
                <w:rFonts w:cs="Times New Roman"/>
                <w:color w:val="000000" w:themeColor="text1"/>
                <w:sz w:val="16"/>
                <w:szCs w:val="16"/>
                <w:lang w:val="en-GB"/>
              </w:rPr>
              <w:t xml:space="preserve">; Annex). Median increase </w:t>
            </w:r>
            <w:r w:rsidRPr="00D424AA">
              <w:rPr>
                <w:rFonts w:cs="Times New Roman"/>
                <w:color w:val="000000" w:themeColor="text1"/>
                <w:sz w:val="16"/>
                <w:szCs w:val="16"/>
                <w:lang w:val="en-GB"/>
              </w:rPr>
              <w:t xml:space="preserve">of more than 2.5°C in the 50-year TXx and TNn events compared to the 1°C warming level </w:t>
            </w:r>
            <w:commentRangeStart w:id="6406"/>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407" w:author="Robin Matthews" w:date="2021-07-14T12:02:00Z">
              <w:r w:rsidR="00AF48A1">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408" w:author="Robin Matthews" w:date="2021-07-14T11:56:00Z">
              <w:r w:rsidR="005F56CF">
                <w:rPr>
                  <w:rFonts w:cs="Times New Roman"/>
                  <w:noProof/>
                  <w:color w:val="000000" w:themeColor="text1"/>
                  <w:sz w:val="16"/>
                  <w:szCs w:val="16"/>
                  <w:lang w:val="en-GB"/>
                </w:rPr>
                <w:t>0)</w:t>
              </w:r>
            </w:ins>
            <w:del w:id="6409" w:author="Robin Matthews" w:date="2021-07-14T11:56:00Z">
              <w:r w:rsidR="00A26296" w:rsidDel="005F56CF">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406"/>
            <w:r w:rsidR="00A26296">
              <w:rPr>
                <w:rStyle w:val="Marquedecommentaire"/>
              </w:rPr>
              <w:commentReference w:id="6406"/>
            </w:r>
            <w:del w:id="6410" w:author="Robin Matthews" w:date="2021-07-14T11:56:00Z">
              <w:r w:rsidRPr="00841A35" w:rsidDel="005F56CF">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3.5°C in annual TXx and TNn compared to pre-indus</w:t>
            </w:r>
            <w:r w:rsidRPr="00D424AA">
              <w:rPr>
                <w:rFonts w:cs="Times New Roman"/>
                <w:color w:val="000000" w:themeColor="text1"/>
                <w:sz w:val="16"/>
                <w:szCs w:val="16"/>
                <w:lang w:val="en-GB"/>
              </w:rPr>
              <w:t>trial (Annex).</w:t>
            </w:r>
          </w:p>
          <w:p w14:paraId="5D2D4E62" w14:textId="77777777" w:rsidR="00D376F0" w:rsidRPr="00D424AA" w:rsidRDefault="00D376F0" w:rsidP="00D424AA">
            <w:pPr>
              <w:rPr>
                <w:rFonts w:cs="Times New Roman"/>
                <w:color w:val="000000" w:themeColor="text1"/>
                <w:sz w:val="16"/>
                <w:szCs w:val="16"/>
                <w:lang w:val="en-GB"/>
              </w:rPr>
            </w:pPr>
          </w:p>
          <w:p w14:paraId="2E24E37D" w14:textId="266177D0" w:rsidR="00D376F0" w:rsidRPr="00841A35"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6411" w:author="Robin Matthews" w:date="2021-07-14T12:00:00Z">
              <w:r w:rsidR="007D68D2">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2",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2",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Angeles-Malaspina et al., 2018; Coppola et al., 2021b)", "manualFormatting" : "(Chou et al., 2014a; Angeles-Malaspina et al., 2018; Coppola et al., 2021)", "plainTextFormattedCitation" : "(Chou et al., 2014a; Angeles-Malaspina et al., 2018; Coppola et al., 2021b)", "previouslyFormattedCitation" : "(Chou et al., 2014a; Angeles-Malaspina et al., 2018; Coppola et al., 2021b)" }, "properties" : { "noteIndex" : 0 }, "schema" : "https://github.com/citation-style-language/schema/raw/master/csl-citation.json" }</w:instrText>
            </w:r>
            <w:ins w:id="6412" w:author="Robin Matthews" w:date="2021-07-14T12:00:00Z">
              <w:r w:rsidR="007D68D2">
                <w:rPr>
                  <w:rFonts w:cs="Times New Roman"/>
                  <w:color w:val="000000" w:themeColor="text1"/>
                  <w:sz w:val="16"/>
                  <w:szCs w:val="16"/>
                  <w:lang w:val="en-GB"/>
                </w:rPr>
                <w:fldChar w:fldCharType="separate"/>
              </w:r>
              <w:r w:rsidR="007D68D2" w:rsidRPr="00192A07">
                <w:rPr>
                  <w:rFonts w:cs="Times New Roman"/>
                  <w:noProof/>
                  <w:color w:val="000000" w:themeColor="text1"/>
                  <w:sz w:val="16"/>
                  <w:szCs w:val="16"/>
                  <w:lang w:val="en-GB"/>
                </w:rPr>
                <w:t>(Chou et al., 2014</w:t>
              </w:r>
              <w:r w:rsidR="007D68D2">
                <w:rPr>
                  <w:rFonts w:cs="Times New Roman"/>
                  <w:noProof/>
                  <w:color w:val="000000" w:themeColor="text1"/>
                  <w:sz w:val="16"/>
                  <w:szCs w:val="16"/>
                  <w:lang w:val="en-GB"/>
                </w:rPr>
                <w:t>a</w:t>
              </w:r>
              <w:r w:rsidR="007D68D2" w:rsidRPr="00192A07">
                <w:rPr>
                  <w:rFonts w:cs="Times New Roman"/>
                  <w:noProof/>
                  <w:color w:val="000000" w:themeColor="text1"/>
                  <w:sz w:val="16"/>
                  <w:szCs w:val="16"/>
                  <w:lang w:val="en-GB"/>
                </w:rPr>
                <w:t>; Angeles-Malaspina et al., 2018; Coppola et al., 2021)</w:t>
              </w:r>
              <w:r w:rsidR="007D68D2">
                <w:rPr>
                  <w:rFonts w:cs="Times New Roman"/>
                  <w:color w:val="000000" w:themeColor="text1"/>
                  <w:sz w:val="16"/>
                  <w:szCs w:val="16"/>
                  <w:lang w:val="en-GB"/>
                </w:rPr>
                <w:fldChar w:fldCharType="end"/>
              </w:r>
            </w:ins>
            <w:commentRangeStart w:id="6413"/>
            <w:del w:id="6414" w:author="Robin Matthews" w:date="2021-07-14T12:00:00Z">
              <w:r w:rsidRPr="00D424AA" w:rsidDel="007D68D2">
                <w:rPr>
                  <w:rFonts w:cs="Times New Roman"/>
                  <w:color w:val="000000" w:themeColor="text1"/>
                  <w:sz w:val="16"/>
                  <w:szCs w:val="16"/>
                  <w:lang w:val="en-GB"/>
                </w:rPr>
                <w:fldChar w:fldCharType="begin" w:fldLock="1"/>
              </w:r>
              <w:r w:rsidR="00FC4C2D" w:rsidRPr="007D68D2" w:rsidDel="007D68D2">
                <w:rPr>
                  <w:rFonts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7D68D2">
                <w:rPr>
                  <w:rFonts w:cs="Times New Roman"/>
                  <w:color w:val="000000" w:themeColor="text1"/>
                  <w:sz w:val="16"/>
                  <w:szCs w:val="16"/>
                  <w:lang w:val="en-GB"/>
                </w:rPr>
                <w:fldChar w:fldCharType="separate"/>
              </w:r>
              <w:r w:rsidR="00A26296" w:rsidRPr="007D68D2" w:rsidDel="007D68D2">
                <w:rPr>
                  <w:rFonts w:cs="Times New Roman"/>
                  <w:noProof/>
                  <w:color w:val="000000" w:themeColor="text1"/>
                  <w:sz w:val="16"/>
                  <w:szCs w:val="16"/>
                  <w:lang w:val="nb-NO"/>
                </w:rPr>
                <w:delText>(Coppola et al., 2021b</w:delText>
              </w:r>
              <w:r w:rsidRPr="00D424AA" w:rsidDel="007D68D2">
                <w:rPr>
                  <w:rFonts w:cs="Times New Roman"/>
                  <w:color w:val="000000" w:themeColor="text1"/>
                  <w:sz w:val="16"/>
                  <w:szCs w:val="16"/>
                  <w:lang w:val="en-GB"/>
                </w:rPr>
                <w:fldChar w:fldCharType="end"/>
              </w:r>
              <w:commentRangeEnd w:id="6413"/>
              <w:r w:rsidR="00A26296" w:rsidDel="007D68D2">
                <w:rPr>
                  <w:rStyle w:val="Marquedecommentaire"/>
                </w:rPr>
                <w:commentReference w:id="6413"/>
              </w:r>
              <w:r w:rsidRPr="00841A35" w:rsidDel="007D68D2">
                <w:rPr>
                  <w:rFonts w:cs="Times New Roman"/>
                  <w:color w:val="000000" w:themeColor="text1"/>
                  <w:sz w:val="16"/>
                  <w:szCs w:val="16"/>
                  <w:lang w:val="nb-NO"/>
                </w:rPr>
                <w:delText xml:space="preserve">; </w:delText>
              </w:r>
              <w:commentRangeStart w:id="6415"/>
              <w:r w:rsidRPr="00D424AA" w:rsidDel="007D68D2">
                <w:rPr>
                  <w:rFonts w:cs="Times New Roman"/>
                  <w:color w:val="000000" w:themeColor="text1"/>
                  <w:sz w:val="16"/>
                  <w:szCs w:val="16"/>
                  <w:lang w:val="en-GB"/>
                </w:rPr>
                <w:fldChar w:fldCharType="begin" w:fldLock="1"/>
              </w:r>
              <w:r w:rsidR="00FF6231" w:rsidRPr="007D68D2" w:rsidDel="007D68D2">
                <w:rPr>
                  <w:rFonts w:cs="Times New Roman"/>
                  <w:color w:val="000000" w:themeColor="text1"/>
                  <w:sz w:val="16"/>
                  <w:szCs w:val="16"/>
                  <w:lang w:val="nb-NO"/>
                </w:rPr>
                <w:delInstrText>ADDIN CSL_CITATION { "citationItems" : [ { "id" : "ITEM-1",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1",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mendeley" : { "formattedCitation" : "(Angeles-Malaspina et al., 2018)", "manualFormatting" : "Angeles-Malaspina et al., 2018", "plainTextFormattedCitation" : "(Angeles-Malaspina et al., 2018)", "previouslyFormattedCitation" : "(Angeles-Malaspina et al., 2018)" }, "properties" : { "noteIndex" : 0 }, "schema" : "https://github.com/citation-style-language/schema/raw/master/csl-citation.json" }</w:delInstrText>
              </w:r>
              <w:r w:rsidRPr="00D424AA" w:rsidDel="007D68D2">
                <w:rPr>
                  <w:rFonts w:cs="Times New Roman"/>
                  <w:color w:val="000000" w:themeColor="text1"/>
                  <w:sz w:val="16"/>
                  <w:szCs w:val="16"/>
                  <w:lang w:val="en-GB"/>
                </w:rPr>
                <w:fldChar w:fldCharType="separate"/>
              </w:r>
              <w:r w:rsidR="00A26296" w:rsidRPr="007D68D2" w:rsidDel="007D68D2">
                <w:rPr>
                  <w:rFonts w:cs="Times New Roman"/>
                  <w:noProof/>
                  <w:color w:val="000000" w:themeColor="text1"/>
                  <w:sz w:val="16"/>
                  <w:szCs w:val="16"/>
                  <w:lang w:val="nb-NO"/>
                </w:rPr>
                <w:delText>Angeles-Malaspina et al., 2018</w:delText>
              </w:r>
              <w:r w:rsidRPr="00D424AA" w:rsidDel="007D68D2">
                <w:rPr>
                  <w:rFonts w:cs="Times New Roman"/>
                  <w:color w:val="000000" w:themeColor="text1"/>
                  <w:sz w:val="16"/>
                  <w:szCs w:val="16"/>
                  <w:lang w:val="en-GB"/>
                </w:rPr>
                <w:fldChar w:fldCharType="end"/>
              </w:r>
              <w:commentRangeEnd w:id="6415"/>
              <w:r w:rsidR="00A26296" w:rsidDel="007D68D2">
                <w:rPr>
                  <w:rStyle w:val="Marquedecommentaire"/>
                </w:rPr>
                <w:commentReference w:id="6415"/>
              </w:r>
              <w:r w:rsidRPr="00841A35" w:rsidDel="007D68D2">
                <w:rPr>
                  <w:rFonts w:cs="Times New Roman"/>
                  <w:color w:val="000000" w:themeColor="text1"/>
                  <w:sz w:val="16"/>
                  <w:szCs w:val="16"/>
                  <w:lang w:val="nb-NO"/>
                </w:rPr>
                <w:delText xml:space="preserve">; </w:delText>
              </w:r>
              <w:commentRangeStart w:id="6416"/>
              <w:r w:rsidRPr="00D424AA" w:rsidDel="007D68D2">
                <w:rPr>
                  <w:rFonts w:cs="Times New Roman"/>
                  <w:color w:val="000000" w:themeColor="text1"/>
                  <w:sz w:val="16"/>
                  <w:szCs w:val="16"/>
                  <w:lang w:val="en-GB"/>
                </w:rPr>
                <w:fldChar w:fldCharType="begin" w:fldLock="1"/>
              </w:r>
              <w:r w:rsidR="00FF6231" w:rsidDel="007D68D2">
                <w:rPr>
                  <w:rFonts w:cs="Times New Roman"/>
                  <w:color w:val="000000" w:themeColor="text1"/>
                  <w:sz w:val="16"/>
                  <w:szCs w:val="16"/>
                  <w:lang w:val="nb-NO"/>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7D68D2">
                <w:rPr>
                  <w:rFonts w:cs="Times New Roman"/>
                  <w:color w:val="000000" w:themeColor="text1"/>
                  <w:sz w:val="16"/>
                  <w:szCs w:val="16"/>
                  <w:lang w:val="en-GB"/>
                </w:rPr>
                <w:fldChar w:fldCharType="separate"/>
              </w:r>
              <w:r w:rsidR="00A26296" w:rsidDel="007D68D2">
                <w:rPr>
                  <w:rFonts w:cs="Times New Roman"/>
                  <w:noProof/>
                  <w:color w:val="000000" w:themeColor="text1"/>
                  <w:sz w:val="16"/>
                  <w:szCs w:val="16"/>
                  <w:lang w:val="nb-NO"/>
                </w:rPr>
                <w:delText>Chou et al., 2014)</w:delText>
              </w:r>
              <w:r w:rsidRPr="00D424AA" w:rsidDel="007D68D2">
                <w:rPr>
                  <w:rFonts w:cs="Times New Roman"/>
                  <w:color w:val="000000" w:themeColor="text1"/>
                  <w:sz w:val="16"/>
                  <w:szCs w:val="16"/>
                  <w:lang w:val="en-GB"/>
                </w:rPr>
                <w:fldChar w:fldCharType="end"/>
              </w:r>
            </w:del>
            <w:commentRangeEnd w:id="6416"/>
            <w:r w:rsidR="00A26296">
              <w:rPr>
                <w:rStyle w:val="Marquedecommentaire"/>
              </w:rPr>
              <w:commentReference w:id="6416"/>
            </w:r>
          </w:p>
        </w:tc>
      </w:tr>
      <w:bookmarkEnd w:id="6378"/>
      <w:tr w:rsidR="00D376F0" w:rsidRPr="00F1665C" w14:paraId="1AF700FA" w14:textId="77777777" w:rsidTr="00723657">
        <w:tc>
          <w:tcPr>
            <w:tcW w:w="2158" w:type="dxa"/>
            <w:vMerge/>
          </w:tcPr>
          <w:p w14:paraId="76E7BFB0" w14:textId="77777777" w:rsidR="00D376F0" w:rsidRPr="00D424AA" w:rsidRDefault="00D376F0" w:rsidP="00D424AA">
            <w:pPr>
              <w:rPr>
                <w:rFonts w:cs="Times New Roman"/>
                <w:color w:val="000000" w:themeColor="text1"/>
                <w:sz w:val="16"/>
                <w:szCs w:val="16"/>
                <w:lang w:val="nb-NO"/>
              </w:rPr>
            </w:pPr>
          </w:p>
        </w:tc>
        <w:tc>
          <w:tcPr>
            <w:tcW w:w="2158" w:type="dxa"/>
            <w:tcBorders>
              <w:top w:val="dashed" w:sz="4" w:space="0" w:color="000000"/>
            </w:tcBorders>
            <w:shd w:val="clear" w:color="auto" w:fill="FFE2D9"/>
          </w:tcPr>
          <w:p w14:paraId="33B1CBC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in the increase in the intensity and frequency of hot extremes and decrease in the intensity and frequency of cold extremes</w:t>
            </w:r>
          </w:p>
          <w:p w14:paraId="46E29F07" w14:textId="77777777" w:rsidR="00D376F0" w:rsidRPr="00D424AA" w:rsidRDefault="00D376F0" w:rsidP="00D424AA">
            <w:pPr>
              <w:jc w:val="both"/>
              <w:rPr>
                <w:rFonts w:cs="Times New Roman"/>
                <w:color w:val="000000" w:themeColor="text1"/>
                <w:sz w:val="16"/>
                <w:szCs w:val="16"/>
                <w:lang w:val="en-GB"/>
              </w:rPr>
            </w:pPr>
          </w:p>
        </w:tc>
        <w:tc>
          <w:tcPr>
            <w:tcW w:w="2158" w:type="dxa"/>
            <w:tcBorders>
              <w:top w:val="dashed" w:sz="4" w:space="0" w:color="000000"/>
            </w:tcBorders>
            <w:shd w:val="clear" w:color="auto" w:fill="FFE2D9"/>
          </w:tcPr>
          <w:p w14:paraId="7EFBA94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179B066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1517B0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DE8AA2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01D5983B" w14:textId="77777777" w:rsidR="00D376F0" w:rsidRPr="00D424AA" w:rsidRDefault="00D376F0" w:rsidP="00D424AA">
            <w:pPr>
              <w:rPr>
                <w:rFonts w:cs="Times New Roman"/>
                <w:color w:val="000000" w:themeColor="text1"/>
                <w:sz w:val="16"/>
                <w:szCs w:val="16"/>
                <w:lang w:val="en-GB"/>
              </w:rPr>
            </w:pPr>
          </w:p>
          <w:p w14:paraId="7A3DCA0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2F7C4A0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E30FD6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48774DB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3ED166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981851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58DAF5F4" w14:textId="77777777" w:rsidR="00D376F0" w:rsidRPr="00D424AA" w:rsidRDefault="00D376F0" w:rsidP="00D424AA">
            <w:pPr>
              <w:rPr>
                <w:rFonts w:cs="Times New Roman"/>
                <w:color w:val="000000" w:themeColor="text1"/>
                <w:sz w:val="16"/>
                <w:szCs w:val="16"/>
                <w:lang w:val="en-GB"/>
              </w:rPr>
            </w:pPr>
          </w:p>
          <w:p w14:paraId="631A797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9B3A72D"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4C21190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CC902E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3681DD1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2F0CA962" w14:textId="77777777" w:rsidR="00D376F0" w:rsidRPr="00D424AA" w:rsidRDefault="00D376F0" w:rsidP="00D424AA">
            <w:pPr>
              <w:rPr>
                <w:rFonts w:cs="Times New Roman"/>
                <w:color w:val="000000" w:themeColor="text1"/>
                <w:sz w:val="16"/>
                <w:szCs w:val="16"/>
                <w:lang w:val="en-GB"/>
              </w:rPr>
            </w:pPr>
          </w:p>
          <w:p w14:paraId="13CAD42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739441D"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D424AA" w14:paraId="15507577" w14:textId="77777777" w:rsidTr="00723657">
        <w:tc>
          <w:tcPr>
            <w:tcW w:w="2158" w:type="dxa"/>
            <w:vMerge w:val="restart"/>
          </w:tcPr>
          <w:p w14:paraId="10ED34A4"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Caribbean (CAR)</w:t>
            </w:r>
          </w:p>
        </w:tc>
        <w:tc>
          <w:tcPr>
            <w:tcW w:w="2158" w:type="dxa"/>
            <w:tcBorders>
              <w:top w:val="dashed" w:sz="4" w:space="0" w:color="000000"/>
            </w:tcBorders>
            <w:shd w:val="clear" w:color="auto" w:fill="FD9693"/>
          </w:tcPr>
          <w:p w14:paraId="7709256E" w14:textId="75CED089"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6417" w:author="Robin Matthews" w:date="2021-07-14T23:45:00Z">
              <w:r w:rsidR="007B761B">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1",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id" : "ITEM-2", "itemData" : { "DOI" : "10.1155/2015/425987", "ISSN" : "1687-9309", "abstract" : "End-of-century changes in Caribbean climate extremes are derived from the Providing Regional Climate for Impact Studies (PRECIS) regional climate model (RCM) under the A2 and B2 emission scenarios across five rainfall zones. Trends in rainfall, maximum temperature, and minimum temperature extremes from the RCM are validated against meteorological stations over 1979\u20131989. The model displays greater skill at representing trends in consecutive wet days (CWD) and extreme rainfall (R95P) than consecutive dry days (CDD), wet days (R10), and maximum 5-day precipitation (RX5). Trends in warm nights, cool days, and warm days were generally well reproduced. Projections for 2071\u20132099 relative to 1961\u20131989 are obtained from the ECHAM5 driven RCM. Northern and eastern zones are projected to experience more intense rainfall under A2 and B2. There is less consensus across scenarios with respect to changes in the dry and wet spell lengths. However, there is indication that a drying trend may be manifest over zone 5 (Trinidad and northern Guyana). Changes in the extreme temperature indices generally suggest a warmer Caribbean towards the end of century across both scenarios with the strongest changes over zone 4 (eastern Caribbean).", "author" : [ { "dropping-particle" : "", "family" : "McLean", "given" : "Natalie Melissa", "non-dropping-particle" : "", "parse-names" : false, "suffix" : "" }, { "dropping-particle" : "", "family" : "Stephenson", "given" : "Tannecia Sydia", "non-dropping-particle" : "", "parse-names" : false, "suffix" : "" }, { "dropping-particle" : "", "family" : "Taylor", "given" : "Michael Alexander", "non-dropping-particle" : "", "parse-names" : false, "suffix" : "" }, { "dropping-particle" : "", "family" : "Campbell", "given" : "Jayaka Danaco", "non-dropping-particle" : "", "parse-names" : false, "suffix" : "" } ], "container-title" : "Advances in Meteorology", "id" : "ITEM-2", "issued" : { "date-parts" : [ [ "2015" ] ] }, "page" : "1-18", "title" : "Characterization of Future Caribbean Rainfall and Temperature Extremes across Rainfall Zones", "translator" : [ { "dropping-particle" : "", "family" : "S178", "given" : "", "non-dropping-particle" : "", "parse-names" : false, "suffix" : "" } ], "type" : "article-journal", "volume" : "2015" }, "uris" : [ "http://www.mendeley.com/documents/?uuid=9bb11e8a-336f-422f-8203-52e620c04be1"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McLean et al., 2015; Angeles-Malaspina et al., 2018; Dunn et al., 2020)", "plainTextFormattedCitation" : "(McLean et al., 2015; Angeles-Malaspina et al., 2018; Dunn et al., 2020)", "previouslyFormattedCitation" : "(McLean et al., 2015; Angeles-Malaspina et al., 2018; Dunn et al., 2020)" }, "properties" : { "noteIndex" : 0 }, "schema" : "https://github.com/citation-style-language/schema/raw/master/csl-citation.json" }</w:instrText>
            </w:r>
            <w:ins w:id="6418" w:author="Robin Matthews" w:date="2021-07-14T23:45:00Z">
              <w:r w:rsidR="007B761B">
                <w:rPr>
                  <w:rFonts w:cs="Times New Roman"/>
                  <w:color w:val="000000" w:themeColor="text1"/>
                  <w:sz w:val="16"/>
                  <w:szCs w:val="16"/>
                  <w:lang w:val="en-GB"/>
                </w:rPr>
                <w:fldChar w:fldCharType="separate"/>
              </w:r>
              <w:r w:rsidR="007B761B" w:rsidRPr="00221C0B">
                <w:rPr>
                  <w:rFonts w:cs="Times New Roman"/>
                  <w:noProof/>
                  <w:color w:val="000000" w:themeColor="text1"/>
                  <w:sz w:val="16"/>
                  <w:szCs w:val="16"/>
                  <w:lang w:val="en-GB"/>
                </w:rPr>
                <w:t>(McLean et al., 2015; Angeles-Malaspina et al., 2018; Dunn et al., 2020)</w:t>
              </w:r>
              <w:r w:rsidR="007B761B">
                <w:rPr>
                  <w:rFonts w:cs="Times New Roman"/>
                  <w:color w:val="000000" w:themeColor="text1"/>
                  <w:sz w:val="16"/>
                  <w:szCs w:val="16"/>
                  <w:lang w:val="en-GB"/>
                </w:rPr>
                <w:fldChar w:fldCharType="end"/>
              </w:r>
              <w:r w:rsidR="007B761B" w:rsidRPr="00D424AA" w:rsidDel="007B761B">
                <w:rPr>
                  <w:rFonts w:cs="Times New Roman"/>
                  <w:color w:val="000000" w:themeColor="text1"/>
                  <w:sz w:val="16"/>
                  <w:szCs w:val="16"/>
                  <w:lang w:val="en-GB"/>
                </w:rPr>
                <w:t xml:space="preserve"> </w:t>
              </w:r>
            </w:ins>
            <w:del w:id="6419" w:author="Robin Matthews" w:date="2021-07-14T23:45:00Z">
              <w:r w:rsidRPr="00D424AA" w:rsidDel="007B761B">
                <w:rPr>
                  <w:rFonts w:cs="Times New Roman"/>
                  <w:color w:val="000000" w:themeColor="text1"/>
                  <w:sz w:val="16"/>
                  <w:szCs w:val="16"/>
                  <w:lang w:val="en-GB"/>
                </w:rPr>
                <w:delText>(</w:delText>
              </w:r>
              <w:commentRangeStart w:id="6420"/>
              <w:r w:rsidRPr="00D424AA" w:rsidDel="007B761B">
                <w:rPr>
                  <w:rFonts w:cs="Times New Roman"/>
                  <w:color w:val="000000" w:themeColor="text1"/>
                  <w:sz w:val="16"/>
                  <w:szCs w:val="16"/>
                  <w:lang w:val="en-GB"/>
                </w:rPr>
                <w:fldChar w:fldCharType="begin" w:fldLock="1"/>
              </w:r>
              <w:r w:rsidR="00FF6231" w:rsidDel="007B761B">
                <w:rPr>
                  <w:rFonts w:cs="Times New Roman"/>
                  <w:color w:val="000000" w:themeColor="text1"/>
                  <w:sz w:val="16"/>
                  <w:szCs w:val="16"/>
                  <w:lang w:val="en-GB"/>
                </w:rPr>
                <w:delInstrText>ADDIN CSL_CITATION { "citationItems" : [ { "id" : "ITEM-1",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1",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mendeley" : { "formattedCitation" : "(Angeles-Malaspina et al., 2018)", "manualFormatting" : "Angeles-Malaspina, Gonz\u00e1lez-Cruz &amp; Ram\u00edrez-Beltran; 2018", "plainTextFormattedCitation" : "(Angeles-Malaspina et al., 2018)", "previouslyFormattedCitation" : "(Angeles-Malaspina et al., 2018)" }, "properties" : { "noteIndex" : 0 }, "schema" : "https://github.com/citation-style-language/schema/raw/master/csl-citation.json" }</w:delInstrText>
              </w:r>
              <w:r w:rsidRPr="00D424AA" w:rsidDel="007B761B">
                <w:rPr>
                  <w:rFonts w:cs="Times New Roman"/>
                  <w:color w:val="000000" w:themeColor="text1"/>
                  <w:sz w:val="16"/>
                  <w:szCs w:val="16"/>
                  <w:lang w:val="en-GB"/>
                </w:rPr>
                <w:fldChar w:fldCharType="separate"/>
              </w:r>
              <w:r w:rsidR="00A26296" w:rsidDel="007B761B">
                <w:rPr>
                  <w:rFonts w:cs="Times New Roman"/>
                  <w:noProof/>
                  <w:color w:val="000000" w:themeColor="text1"/>
                  <w:sz w:val="16"/>
                  <w:szCs w:val="16"/>
                  <w:lang w:val="en-GB"/>
                </w:rPr>
                <w:delText>Angeles-Malaspina, González-Cruz &amp; Ramírez-Beltran; 2018</w:delText>
              </w:r>
              <w:r w:rsidRPr="00D424AA" w:rsidDel="007B761B">
                <w:rPr>
                  <w:rFonts w:cs="Times New Roman"/>
                  <w:color w:val="000000" w:themeColor="text1"/>
                  <w:sz w:val="16"/>
                  <w:szCs w:val="16"/>
                  <w:lang w:val="en-GB"/>
                </w:rPr>
                <w:fldChar w:fldCharType="end"/>
              </w:r>
              <w:commentRangeEnd w:id="6420"/>
              <w:r w:rsidR="00A26296" w:rsidDel="007B761B">
                <w:rPr>
                  <w:rStyle w:val="Marquedecommentaire"/>
                </w:rPr>
                <w:commentReference w:id="6420"/>
              </w:r>
              <w:r w:rsidRPr="00841A35" w:rsidDel="007B761B">
                <w:rPr>
                  <w:rFonts w:cs="Times New Roman"/>
                  <w:color w:val="000000" w:themeColor="text1"/>
                  <w:sz w:val="16"/>
                  <w:szCs w:val="16"/>
                  <w:lang w:val="en-GB"/>
                </w:rPr>
                <w:delText xml:space="preserve">; </w:delText>
              </w:r>
              <w:commentRangeStart w:id="6421"/>
              <w:r w:rsidRPr="00D424AA" w:rsidDel="007B761B">
                <w:rPr>
                  <w:rFonts w:cs="Times New Roman"/>
                  <w:color w:val="000000" w:themeColor="text1"/>
                  <w:sz w:val="16"/>
                  <w:szCs w:val="16"/>
                  <w:lang w:val="en-GB"/>
                </w:rPr>
                <w:fldChar w:fldCharType="begin" w:fldLock="1"/>
              </w:r>
              <w:r w:rsidR="00FF6231" w:rsidDel="007B761B">
                <w:rPr>
                  <w:rFonts w:cs="Times New Roman"/>
                  <w:color w:val="000000" w:themeColor="text1"/>
                  <w:sz w:val="16"/>
                  <w:szCs w:val="16"/>
                  <w:lang w:val="en-GB"/>
                </w:rPr>
                <w:delInstrText>ADDIN CSL_CITATION { "citationItems" : [ { "id" : "ITEM-1", "itemData" : { "DOI" : "10.1155/2015/425987", "ISSN" : "1687-9309", "abstract" : "End-of-century changes in Caribbean climate extremes are derived from the Providing Regional Climate for Impact Studies (PRECIS) regional climate model (RCM) under the A2 and B2 emission scenarios across five rainfall zones. Trends in rainfall, maximum temperature, and minimum temperature extremes from the RCM are validated against meteorological stations over 1979\u20131989. The model displays greater skill at representing trends in consecutive wet days (CWD) and extreme rainfall (R95P) than consecutive dry days (CDD), wet days (R10), and maximum 5-day precipitation (RX5). Trends in warm nights, cool days, and warm days were generally well reproduced. Projections for 2071\u20132099 relative to 1961\u20131989 are obtained from the ECHAM5 driven RCM. Northern and eastern zones are projected to experience more intense rainfall under A2 and B2. There is less consensus across scenarios with respect to changes in the dry and wet spell lengths. However, there is indication that a drying trend may be manifest over zone 5 (Trinidad and northern Guyana). Changes in the extreme temperature indices generally suggest a warmer Caribbean towards the end of century across both scenarios with the strongest changes over zone 4 (eastern Caribbean).", "author" : [ { "dropping-particle" : "", "family" : "McLean", "given" : "Natalie Melissa", "non-dropping-particle" : "", "parse-names" : false, "suffix" : "" }, { "dropping-particle" : "", "family" : "Stephenson", "given" : "Tannecia Sydia", "non-dropping-particle" : "", "parse-names" : false, "suffix" : "" }, { "dropping-particle" : "", "family" : "Taylor", "given" : "Michael Alexander", "non-dropping-particle" : "", "parse-names" : false, "suffix" : "" }, { "dropping-particle" : "", "family" : "Campbell", "given" : "Jayaka Danaco", "non-dropping-particle" : "", "parse-names" : false, "suffix" : "" } ], "container-title" : "Advances in Meteorology", "id" : "ITEM-1", "issued" : { "date-parts" : [ [ "2015" ] ] }, "page" : "1-18", "title" : "Characterization of Future Caribbean Rainfall and Temperature Extremes across Rainfall Zones", "translator" : [ { "dropping-particle" : "", "family" : "S178", "given" : "", "non-dropping-particle" : "", "parse-names" : false, "suffix" : "" } ], "type" : "article-journal", "volume" : "2015" }, "uris" : [ "http://www.mendeley.com/documents/?uuid=9bb11e8a-336f-422f-8203-52e620c04be1" ] } ], "mendeley" : { "formattedCitation" : "(McLean et al., 2015)", "manualFormatting" : "McLean et al., 2015", "plainTextFormattedCitation" : "(McLean et al., 2015)", "previouslyFormattedCitation" : "(McLean et al., 2015)" }, "properties" : { "noteIndex" : 0 }, "schema" : "https://github.com/citation-style-language/schema/raw/master/csl-citation.json" }</w:delInstrText>
              </w:r>
              <w:r w:rsidRPr="00D424AA" w:rsidDel="007B761B">
                <w:rPr>
                  <w:rFonts w:cs="Times New Roman"/>
                  <w:color w:val="000000" w:themeColor="text1"/>
                  <w:sz w:val="16"/>
                  <w:szCs w:val="16"/>
                  <w:lang w:val="en-GB"/>
                </w:rPr>
                <w:fldChar w:fldCharType="separate"/>
              </w:r>
              <w:r w:rsidR="00A26296" w:rsidDel="007B761B">
                <w:rPr>
                  <w:rFonts w:cs="Times New Roman"/>
                  <w:noProof/>
                  <w:color w:val="000000" w:themeColor="text1"/>
                  <w:sz w:val="16"/>
                  <w:szCs w:val="16"/>
                  <w:lang w:val="en-GB"/>
                </w:rPr>
                <w:delText>McLean et al., 2015</w:delText>
              </w:r>
              <w:r w:rsidRPr="00D424AA" w:rsidDel="007B761B">
                <w:rPr>
                  <w:rFonts w:cs="Times New Roman"/>
                  <w:color w:val="000000" w:themeColor="text1"/>
                  <w:sz w:val="16"/>
                  <w:szCs w:val="16"/>
                  <w:lang w:val="en-GB"/>
                </w:rPr>
                <w:fldChar w:fldCharType="end"/>
              </w:r>
              <w:commentRangeEnd w:id="6421"/>
              <w:r w:rsidR="00A26296" w:rsidDel="007B761B">
                <w:rPr>
                  <w:rStyle w:val="Marquedecommentaire"/>
                </w:rPr>
                <w:commentReference w:id="6421"/>
              </w:r>
              <w:r w:rsidRPr="00841A35" w:rsidDel="007B761B">
                <w:rPr>
                  <w:rFonts w:cs="Times New Roman"/>
                  <w:color w:val="000000" w:themeColor="text1"/>
                  <w:sz w:val="16"/>
                  <w:szCs w:val="16"/>
                  <w:lang w:val="en-GB"/>
                </w:rPr>
                <w:delText xml:space="preserve">; </w:delText>
              </w:r>
              <w:commentRangeStart w:id="6422"/>
              <w:r w:rsidRPr="00D424AA" w:rsidDel="007B761B">
                <w:rPr>
                  <w:rFonts w:cs="Times New Roman"/>
                  <w:color w:val="000000" w:themeColor="text1"/>
                  <w:sz w:val="16"/>
                  <w:szCs w:val="16"/>
                  <w:lang w:val="en-GB"/>
                </w:rPr>
                <w:fldChar w:fldCharType="begin" w:fldLock="1"/>
              </w:r>
              <w:r w:rsidR="00FF6231" w:rsidDel="007B761B">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7B761B">
                <w:rPr>
                  <w:rFonts w:cs="Times New Roman"/>
                  <w:color w:val="000000" w:themeColor="text1"/>
                  <w:sz w:val="16"/>
                  <w:szCs w:val="16"/>
                  <w:lang w:val="en-GB"/>
                </w:rPr>
                <w:fldChar w:fldCharType="separate"/>
              </w:r>
              <w:r w:rsidR="00A26296" w:rsidDel="007B761B">
                <w:rPr>
                  <w:rFonts w:cs="Times New Roman"/>
                  <w:noProof/>
                  <w:color w:val="000000" w:themeColor="text1"/>
                  <w:sz w:val="16"/>
                  <w:szCs w:val="16"/>
                  <w:lang w:val="en-GB"/>
                </w:rPr>
                <w:delText>Dunn et al., 2020)</w:delText>
              </w:r>
              <w:r w:rsidRPr="00D424AA" w:rsidDel="007B761B">
                <w:rPr>
                  <w:rFonts w:cs="Times New Roman"/>
                  <w:color w:val="000000" w:themeColor="text1"/>
                  <w:sz w:val="16"/>
                  <w:szCs w:val="16"/>
                  <w:lang w:val="en-GB"/>
                </w:rPr>
                <w:fldChar w:fldCharType="end"/>
              </w:r>
            </w:del>
            <w:commentRangeEnd w:id="6422"/>
            <w:r w:rsidR="00A26296">
              <w:rPr>
                <w:rStyle w:val="Marquedecommentaire"/>
              </w:rPr>
              <w:commentReference w:id="6422"/>
            </w:r>
          </w:p>
        </w:tc>
        <w:tc>
          <w:tcPr>
            <w:tcW w:w="2158" w:type="dxa"/>
            <w:tcBorders>
              <w:top w:val="dashed" w:sz="4" w:space="0" w:color="000000"/>
            </w:tcBorders>
            <w:shd w:val="clear" w:color="auto" w:fill="FFE2D9"/>
          </w:tcPr>
          <w:p w14:paraId="34EDF375" w14:textId="77777777"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Strong evidence of changes from observations that are in the direction of model projected changes for the future. The magnitude of projected changes increases with global warming.</w:t>
            </w:r>
          </w:p>
        </w:tc>
        <w:tc>
          <w:tcPr>
            <w:tcW w:w="2158" w:type="dxa"/>
            <w:tcBorders>
              <w:top w:val="dashed" w:sz="4" w:space="0" w:color="000000"/>
            </w:tcBorders>
            <w:shd w:val="clear" w:color="auto" w:fill="FD9693"/>
            <w:tcMar>
              <w:top w:w="40" w:type="dxa"/>
              <w:left w:w="0" w:type="dxa"/>
              <w:bottom w:w="40" w:type="dxa"/>
              <w:right w:w="0" w:type="dxa"/>
            </w:tcMar>
          </w:tcPr>
          <w:p w14:paraId="27A1AB25" w14:textId="35EBEF86" w:rsidR="00D376F0" w:rsidRPr="00D424AA" w:rsidRDefault="00D376F0" w:rsidP="00D424AA">
            <w:pPr>
              <w:rPr>
                <w:rFonts w:cs="Times New Roman"/>
                <w:color w:val="000000" w:themeColor="text1"/>
                <w:sz w:val="16"/>
                <w:szCs w:val="16"/>
                <w:lang w:val="en-GB"/>
              </w:rPr>
            </w:pPr>
            <w:r w:rsidRPr="00841A35">
              <w:rPr>
                <w:rFonts w:cs="Times New Roman"/>
                <w:color w:val="000000" w:themeColor="text1"/>
                <w:sz w:val="16"/>
                <w:szCs w:val="16"/>
                <w:lang w:val="en-GB"/>
              </w:rPr>
              <w:t>CMIP6 models project a robust increas</w:t>
            </w:r>
            <w:r w:rsidRPr="00D424AA">
              <w:rPr>
                <w:rFonts w:cs="Times New Roman"/>
                <w:color w:val="000000" w:themeColor="text1"/>
                <w:sz w:val="16"/>
                <w:szCs w:val="16"/>
                <w:lang w:val="en-GB"/>
              </w:rPr>
              <w:t xml:space="preserve">e in the intensity and frequency of TXx events and a robust decrease in the intensity and frequency of TNn events </w:t>
            </w:r>
            <w:commentRangeStart w:id="6423"/>
            <w:commentRangeStart w:id="6424"/>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6423"/>
            <w:r w:rsidR="00A26296">
              <w:rPr>
                <w:rStyle w:val="Marquedecommentaire"/>
              </w:rPr>
              <w:commentReference w:id="6423"/>
            </w:r>
            <w:r w:rsidRPr="00841A35">
              <w:rPr>
                <w:rFonts w:cs="Times New Roman"/>
                <w:color w:val="000000" w:themeColor="text1"/>
                <w:sz w:val="16"/>
                <w:szCs w:val="16"/>
                <w:lang w:val="en-GB"/>
              </w:rPr>
              <w:t xml:space="preserve">Annex). </w:t>
            </w:r>
            <w:commentRangeEnd w:id="6424"/>
            <w:r w:rsidR="007B761B">
              <w:rPr>
                <w:rStyle w:val="Marquedecommentaire"/>
              </w:rPr>
              <w:commentReference w:id="6424"/>
            </w:r>
            <w:r w:rsidRPr="00841A35">
              <w:rPr>
                <w:rFonts w:cs="Times New Roman"/>
                <w:color w:val="000000" w:themeColor="text1"/>
                <w:sz w:val="16"/>
                <w:szCs w:val="16"/>
                <w:lang w:val="en-GB"/>
              </w:rPr>
              <w:t>Median increase of more than 1.5°C in annual TXx and TNn compared t</w:t>
            </w:r>
            <w:r w:rsidRPr="00D424AA">
              <w:rPr>
                <w:rFonts w:cs="Times New Roman"/>
                <w:color w:val="000000" w:themeColor="text1"/>
                <w:sz w:val="16"/>
                <w:szCs w:val="16"/>
                <w:lang w:val="en-GB"/>
              </w:rPr>
              <w:t>o pre-industrial (Annex).</w:t>
            </w:r>
          </w:p>
          <w:p w14:paraId="002F638A" w14:textId="77777777" w:rsidR="00D376F0" w:rsidRPr="00D424AA" w:rsidRDefault="00D376F0" w:rsidP="00D424AA">
            <w:pPr>
              <w:rPr>
                <w:rFonts w:cs="Times New Roman"/>
                <w:color w:val="000000" w:themeColor="text1"/>
                <w:sz w:val="16"/>
                <w:szCs w:val="16"/>
                <w:lang w:val="en-GB"/>
              </w:rPr>
            </w:pPr>
          </w:p>
          <w:p w14:paraId="350A6858" w14:textId="45053218"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ins w:id="6425" w:author="Robin Matthews" w:date="2021-07-14T23:47:00Z">
              <w:r w:rsidR="003563CB">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1",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Angeles-Malaspina et al., 2018)", "manualFormatting" : "(Chou et al., 2014a; Angeles-Malaspina et al., 2018)", "plainTextFormattedCitation" : "(Chou et al., 2014a; Angeles-Malaspina et al., 2018)", "previouslyFormattedCitation" : "(Chou et al., 2014a; Angeles-Malaspina et al., 2018)" }, "properties" : { "noteIndex" : 0 }, "schema" : "https://github.com/citation-style-language/schema/raw/master/csl-citation.json" }</w:instrText>
            </w:r>
            <w:ins w:id="6426" w:author="Robin Matthews" w:date="2021-07-14T23:47:00Z">
              <w:r w:rsidR="003563CB">
                <w:rPr>
                  <w:rFonts w:cs="Times New Roman"/>
                  <w:color w:val="000000" w:themeColor="text1"/>
                  <w:sz w:val="16"/>
                  <w:szCs w:val="16"/>
                  <w:lang w:val="en-GB"/>
                </w:rPr>
                <w:fldChar w:fldCharType="separate"/>
              </w:r>
              <w:r w:rsidR="003563CB" w:rsidRPr="00BD412A">
                <w:rPr>
                  <w:rFonts w:cs="Times New Roman"/>
                  <w:noProof/>
                  <w:color w:val="000000" w:themeColor="text1"/>
                  <w:sz w:val="16"/>
                  <w:szCs w:val="16"/>
                  <w:lang w:val="en-GB"/>
                </w:rPr>
                <w:t>(Chou et al., 2014</w:t>
              </w:r>
              <w:r w:rsidR="003563CB">
                <w:rPr>
                  <w:rFonts w:cs="Times New Roman"/>
                  <w:noProof/>
                  <w:color w:val="000000" w:themeColor="text1"/>
                  <w:sz w:val="16"/>
                  <w:szCs w:val="16"/>
                  <w:lang w:val="en-GB"/>
                </w:rPr>
                <w:t>a</w:t>
              </w:r>
              <w:r w:rsidR="003563CB" w:rsidRPr="00BD412A">
                <w:rPr>
                  <w:rFonts w:cs="Times New Roman"/>
                  <w:noProof/>
                  <w:color w:val="000000" w:themeColor="text1"/>
                  <w:sz w:val="16"/>
                  <w:szCs w:val="16"/>
                  <w:lang w:val="en-GB"/>
                </w:rPr>
                <w:t>; Angeles-Malaspina et al., 2018)</w:t>
              </w:r>
              <w:r w:rsidR="003563CB">
                <w:rPr>
                  <w:rFonts w:cs="Times New Roman"/>
                  <w:color w:val="000000" w:themeColor="text1"/>
                  <w:sz w:val="16"/>
                  <w:szCs w:val="16"/>
                  <w:lang w:val="en-GB"/>
                </w:rPr>
                <w:fldChar w:fldCharType="end"/>
              </w:r>
              <w:r w:rsidR="003563CB" w:rsidRPr="00D424AA" w:rsidDel="003563CB">
                <w:rPr>
                  <w:rFonts w:cs="Times New Roman"/>
                  <w:color w:val="000000" w:themeColor="text1"/>
                  <w:sz w:val="16"/>
                  <w:szCs w:val="16"/>
                  <w:lang w:val="en-GB"/>
                </w:rPr>
                <w:t xml:space="preserve"> </w:t>
              </w:r>
            </w:ins>
            <w:del w:id="6427" w:author="Robin Matthews" w:date="2021-07-14T23:47:00Z">
              <w:r w:rsidRPr="00D424AA" w:rsidDel="003563CB">
                <w:rPr>
                  <w:rFonts w:cs="Times New Roman"/>
                  <w:color w:val="000000" w:themeColor="text1"/>
                  <w:sz w:val="16"/>
                  <w:szCs w:val="16"/>
                  <w:lang w:val="en-GB"/>
                </w:rPr>
                <w:delText>(</w:delText>
              </w:r>
              <w:bookmarkStart w:id="6428" w:name="_Hlk77198806"/>
              <w:commentRangeStart w:id="6429"/>
              <w:r w:rsidRPr="00D424AA" w:rsidDel="003563CB">
                <w:rPr>
                  <w:rFonts w:cs="Times New Roman"/>
                  <w:color w:val="000000" w:themeColor="text1"/>
                  <w:sz w:val="16"/>
                  <w:szCs w:val="16"/>
                  <w:lang w:val="en-GB"/>
                </w:rPr>
                <w:fldChar w:fldCharType="begin" w:fldLock="1"/>
              </w:r>
              <w:r w:rsidR="00FF6231" w:rsidDel="003563CB">
                <w:rPr>
                  <w:rFonts w:cs="Times New Roman"/>
                  <w:color w:val="000000" w:themeColor="text1"/>
                  <w:sz w:val="16"/>
                  <w:szCs w:val="16"/>
                  <w:lang w:val="en-GB"/>
                </w:rPr>
                <w:delInstrText>ADDIN CSL_CITATION { "citationItems" : [ { "id" : "ITEM-1",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1",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mendeley" : { "formattedCitation" : "(Angeles-Malaspina et al., 2018)", "manualFormatting" : "Angeles-Malaspina, Gonz\u00e1lez-Cruz &amp; Ram\u00edrez-Beltran; 2018", "plainTextFormattedCitation" : "(Angeles-Malaspina et al., 2018)", "previouslyFormattedCitation" : "(Angeles-Malaspina et al., 2018)" }, "properties" : { "noteIndex" : 0 }, "schema" : "https://github.com/citation-style-language/schema/raw/master/csl-citation.json" }</w:delInstrText>
              </w:r>
              <w:r w:rsidRPr="00D424AA" w:rsidDel="003563CB">
                <w:rPr>
                  <w:rFonts w:cs="Times New Roman"/>
                  <w:color w:val="000000" w:themeColor="text1"/>
                  <w:sz w:val="16"/>
                  <w:szCs w:val="16"/>
                  <w:lang w:val="en-GB"/>
                </w:rPr>
                <w:fldChar w:fldCharType="separate"/>
              </w:r>
              <w:r w:rsidR="00A26296" w:rsidDel="003563CB">
                <w:rPr>
                  <w:rFonts w:cs="Times New Roman"/>
                  <w:noProof/>
                  <w:color w:val="000000" w:themeColor="text1"/>
                  <w:sz w:val="16"/>
                  <w:szCs w:val="16"/>
                  <w:lang w:val="en-GB"/>
                </w:rPr>
                <w:delText>Angeles-Malaspina, González-Cruz &amp; Ramírez-Beltran; 2018</w:delText>
              </w:r>
              <w:r w:rsidRPr="00D424AA" w:rsidDel="003563CB">
                <w:rPr>
                  <w:rFonts w:cs="Times New Roman"/>
                  <w:color w:val="000000" w:themeColor="text1"/>
                  <w:sz w:val="16"/>
                  <w:szCs w:val="16"/>
                  <w:lang w:val="en-GB"/>
                </w:rPr>
                <w:fldChar w:fldCharType="end"/>
              </w:r>
              <w:commentRangeEnd w:id="6429"/>
              <w:r w:rsidR="00A26296" w:rsidDel="003563CB">
                <w:rPr>
                  <w:rStyle w:val="Marquedecommentaire"/>
                </w:rPr>
                <w:commentReference w:id="6429"/>
              </w:r>
              <w:r w:rsidRPr="00841A35" w:rsidDel="003563CB">
                <w:rPr>
                  <w:rFonts w:cs="Times New Roman"/>
                  <w:color w:val="000000" w:themeColor="text1"/>
                  <w:sz w:val="16"/>
                  <w:szCs w:val="16"/>
                  <w:lang w:val="en-GB"/>
                </w:rPr>
                <w:delText xml:space="preserve">; </w:delText>
              </w:r>
              <w:commentRangeStart w:id="6430"/>
              <w:r w:rsidRPr="00D424AA" w:rsidDel="003563CB">
                <w:rPr>
                  <w:rFonts w:cs="Times New Roman"/>
                  <w:color w:val="000000" w:themeColor="text1"/>
                  <w:sz w:val="16"/>
                  <w:szCs w:val="16"/>
                  <w:lang w:val="en-GB"/>
                </w:rPr>
                <w:fldChar w:fldCharType="begin" w:fldLock="1"/>
              </w:r>
              <w:r w:rsidR="00FF6231" w:rsidDel="003563CB">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3563CB">
                <w:rPr>
                  <w:rFonts w:cs="Times New Roman"/>
                  <w:color w:val="000000" w:themeColor="text1"/>
                  <w:sz w:val="16"/>
                  <w:szCs w:val="16"/>
                  <w:lang w:val="en-GB"/>
                </w:rPr>
                <w:fldChar w:fldCharType="separate"/>
              </w:r>
              <w:r w:rsidR="00A26296" w:rsidDel="003563CB">
                <w:rPr>
                  <w:rFonts w:cs="Times New Roman"/>
                  <w:noProof/>
                  <w:color w:val="000000" w:themeColor="text1"/>
                  <w:sz w:val="16"/>
                  <w:szCs w:val="16"/>
                  <w:lang w:val="en-GB"/>
                </w:rPr>
                <w:delText>Chou et al., 2014)</w:delText>
              </w:r>
              <w:r w:rsidRPr="00D424AA" w:rsidDel="003563CB">
                <w:rPr>
                  <w:rFonts w:cs="Times New Roman"/>
                  <w:color w:val="000000" w:themeColor="text1"/>
                  <w:sz w:val="16"/>
                  <w:szCs w:val="16"/>
                  <w:lang w:val="en-GB"/>
                </w:rPr>
                <w:fldChar w:fldCharType="end"/>
              </w:r>
            </w:del>
            <w:bookmarkEnd w:id="6428"/>
            <w:commentRangeEnd w:id="6430"/>
            <w:r w:rsidR="00A26296">
              <w:rPr>
                <w:rStyle w:val="Marquedecommentaire"/>
              </w:rPr>
              <w:commentReference w:id="6430"/>
            </w:r>
          </w:p>
        </w:tc>
        <w:tc>
          <w:tcPr>
            <w:tcW w:w="2159" w:type="dxa"/>
            <w:tcBorders>
              <w:top w:val="dashed" w:sz="4" w:space="0" w:color="000000"/>
            </w:tcBorders>
            <w:shd w:val="clear" w:color="auto" w:fill="FF6365"/>
            <w:tcMar>
              <w:top w:w="40" w:type="dxa"/>
              <w:left w:w="40" w:type="dxa"/>
              <w:bottom w:w="40" w:type="dxa"/>
              <w:right w:w="40" w:type="dxa"/>
            </w:tcMar>
          </w:tcPr>
          <w:p w14:paraId="6B51CF2F" w14:textId="07EB55A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431"/>
            <w:r w:rsidRPr="00D424AA">
              <w:rPr>
                <w:rFonts w:cs="Times New Roman"/>
                <w:color w:val="000000" w:themeColor="text1"/>
                <w:sz w:val="16"/>
                <w:szCs w:val="16"/>
                <w:lang w:val="en-GB"/>
              </w:rPr>
              <w:fldChar w:fldCharType="begin" w:fldLock="1"/>
            </w:r>
            <w:ins w:id="6432" w:author="Robin Matthews" w:date="2021-07-14T22:06:00Z">
              <w:r w:rsidR="008161C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433" w:author="Robin Matthews" w:date="2021-07-14T22:06:00Z">
              <w:r w:rsidR="00FC4C2D" w:rsidDel="008161C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434" w:author="Robin Matthews" w:date="2021-07-14T22:06:00Z">
              <w:r w:rsidR="00A26296" w:rsidDel="008161C1">
                <w:rPr>
                  <w:rFonts w:cs="Times New Roman"/>
                  <w:noProof/>
                  <w:color w:val="000000" w:themeColor="text1"/>
                  <w:sz w:val="16"/>
                  <w:szCs w:val="16"/>
                  <w:lang w:val="en-GB"/>
                </w:rPr>
                <w:delText>Li et al., 2020</w:delText>
              </w:r>
            </w:del>
            <w:ins w:id="6435"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431"/>
            <w:r w:rsidR="00A26296">
              <w:rPr>
                <w:rStyle w:val="Marquedecommentaire"/>
              </w:rPr>
              <w:commentReference w:id="6431"/>
            </w:r>
            <w:r w:rsidRPr="00841A35">
              <w:rPr>
                <w:rFonts w:cs="Times New Roman"/>
                <w:color w:val="000000" w:themeColor="text1"/>
                <w:sz w:val="16"/>
                <w:szCs w:val="16"/>
                <w:lang w:val="en-GB"/>
              </w:rPr>
              <w:t>; Annex). Median increase of</w:t>
            </w:r>
            <w:r w:rsidRPr="00D424AA">
              <w:rPr>
                <w:rFonts w:cs="Times New Roman"/>
                <w:color w:val="000000" w:themeColor="text1"/>
                <w:sz w:val="16"/>
                <w:szCs w:val="16"/>
                <w:lang w:val="en-GB"/>
              </w:rPr>
              <w:t xml:space="preserve"> more than XC in the 50-year TXx and TNn events compared to the 1°C warming level </w:t>
            </w:r>
            <w:commentRangeStart w:id="643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437" w:author="Robin Matthews" w:date="2021-07-14T22:06:00Z">
              <w:r w:rsidR="00A26296" w:rsidDel="008161C1">
                <w:rPr>
                  <w:rFonts w:cs="Times New Roman"/>
                  <w:noProof/>
                  <w:color w:val="000000" w:themeColor="text1"/>
                  <w:sz w:val="16"/>
                  <w:szCs w:val="16"/>
                  <w:lang w:val="en-GB"/>
                </w:rPr>
                <w:delText>Li et al., 2020</w:delText>
              </w:r>
            </w:del>
            <w:ins w:id="6438"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436"/>
            <w:r w:rsidR="00A26296">
              <w:rPr>
                <w:rStyle w:val="Marquedecommentaire"/>
              </w:rPr>
              <w:commentReference w:id="6436"/>
            </w:r>
            <w:r w:rsidRPr="00841A35">
              <w:rPr>
                <w:rFonts w:cs="Times New Roman"/>
                <w:color w:val="000000" w:themeColor="text1"/>
                <w:sz w:val="16"/>
                <w:szCs w:val="16"/>
                <w:lang w:val="en-GB"/>
              </w:rPr>
              <w:t>) and more than 2°C in annual TXx and TNn compared to pre-industrial (Annex).</w:t>
            </w:r>
          </w:p>
          <w:p w14:paraId="3C8636C9" w14:textId="77777777" w:rsidR="00D376F0" w:rsidRPr="00D424AA" w:rsidRDefault="00D376F0" w:rsidP="00D424AA">
            <w:pPr>
              <w:rPr>
                <w:rFonts w:cs="Times New Roman"/>
                <w:color w:val="000000" w:themeColor="text1"/>
                <w:sz w:val="16"/>
                <w:szCs w:val="16"/>
                <w:lang w:val="en-GB"/>
              </w:rPr>
            </w:pPr>
          </w:p>
          <w:p w14:paraId="03F0887A" w14:textId="15CD5F64"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AD0204"/>
            <w:tcMar>
              <w:top w:w="40" w:type="dxa"/>
              <w:left w:w="40" w:type="dxa"/>
              <w:bottom w:w="40" w:type="dxa"/>
              <w:right w:w="40" w:type="dxa"/>
            </w:tcMar>
          </w:tcPr>
          <w:p w14:paraId="3DB0606D" w14:textId="2A728AC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43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440" w:author="Robin Matthews" w:date="2021-07-14T22:06:00Z">
              <w:r w:rsidR="00A26296" w:rsidDel="008161C1">
                <w:rPr>
                  <w:rFonts w:cs="Times New Roman"/>
                  <w:noProof/>
                  <w:color w:val="000000" w:themeColor="text1"/>
                  <w:sz w:val="16"/>
                  <w:szCs w:val="16"/>
                  <w:lang w:val="en-GB"/>
                </w:rPr>
                <w:delText>Li et al., 2020</w:delText>
              </w:r>
            </w:del>
            <w:ins w:id="6441"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439"/>
            <w:r w:rsidR="00A26296">
              <w:rPr>
                <w:rStyle w:val="Marquedecommentaire"/>
              </w:rPr>
              <w:commentReference w:id="6439"/>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XC in the 50-year TXx and TNn events compared to the 1°C warming level </w:t>
            </w:r>
            <w:commentRangeStart w:id="644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443" w:author="Robin Matthews" w:date="2021-07-14T22:06:00Z">
              <w:r w:rsidR="00A26296" w:rsidDel="008161C1">
                <w:rPr>
                  <w:rFonts w:cs="Times New Roman"/>
                  <w:noProof/>
                  <w:color w:val="000000" w:themeColor="text1"/>
                  <w:sz w:val="16"/>
                  <w:szCs w:val="16"/>
                  <w:lang w:val="en-GB"/>
                </w:rPr>
                <w:delText>Li et al., 2020</w:delText>
              </w:r>
            </w:del>
            <w:ins w:id="6444"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442"/>
            <w:r w:rsidR="00A26296">
              <w:rPr>
                <w:rStyle w:val="Marquedecommentaire"/>
              </w:rPr>
              <w:commentReference w:id="6442"/>
            </w:r>
            <w:r w:rsidRPr="00841A35">
              <w:rPr>
                <w:rFonts w:cs="Times New Roman"/>
                <w:color w:val="000000" w:themeColor="text1"/>
                <w:sz w:val="16"/>
                <w:szCs w:val="16"/>
                <w:lang w:val="en-GB"/>
              </w:rPr>
              <w:t>) and more than 3.5°C in annual TXx and TNn compared to p</w:t>
            </w:r>
            <w:r w:rsidRPr="00D424AA">
              <w:rPr>
                <w:rFonts w:cs="Times New Roman"/>
                <w:color w:val="000000" w:themeColor="text1"/>
                <w:sz w:val="16"/>
                <w:szCs w:val="16"/>
                <w:lang w:val="en-GB"/>
              </w:rPr>
              <w:t>re-industrial (Annex).</w:t>
            </w:r>
          </w:p>
          <w:p w14:paraId="3270009A" w14:textId="77777777" w:rsidR="00D376F0" w:rsidRPr="00D424AA" w:rsidRDefault="00D376F0" w:rsidP="00D424AA">
            <w:pPr>
              <w:rPr>
                <w:rFonts w:cs="Times New Roman"/>
                <w:color w:val="000000" w:themeColor="text1"/>
                <w:sz w:val="16"/>
                <w:szCs w:val="16"/>
                <w:lang w:val="en-GB"/>
              </w:rPr>
            </w:pPr>
          </w:p>
          <w:p w14:paraId="0DD3E6F8" w14:textId="41B2424F"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bookmarkStart w:id="6445" w:name="_Hlk77156590"/>
            <w:ins w:id="6446" w:author="Robin Matthews" w:date="2021-07-14T12:03:00Z">
              <w:r w:rsidR="00426B37">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2",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2",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4", "itemData" : { "DOI" : "10.1007/s00704-012-0779-7", "ISSN" : "0177-798X", "author" : [ { "dropping-particle" : "", "family" : "Hall", "given" : "Trevor C.", "non-dropping-particle" : "", "parse-names" : false, "suffix" : "" }, { "dropping-particle" : "", "family" : "Sealy", "given" : "Andrea M.", "non-dropping-particle" : "", "parse-names" : false, "suffix" : "" }, { "dropping-particle" : "", "family" : "Stephenson", "given" : "Tannecia S.", "non-dropping-particle" : "", "parse-names" : false, "suffix" : "" }, { "dropping-particle" : "", "family" : "Kusunoki", "given" : "Shoji", "non-dropping-particle" : "", "parse-names" : false, "suffix" : "" }, { "dropping-particle" : "", "family" : "Taylor", "given" : "Michael A.", "non-dropping-particle" : "", "parse-names" : false, "suffix" : "" }, { "dropping-particle" : "", "family" : "Chen", "given" : "A. Anthony", "non-dropping-particle" : "", "parse-names" : false, "suffix" : "" }, { "dropping-particle" : "", "family" : "Kitoh", "given" : "Akio", "non-dropping-particle" : "", "parse-names" : false, "suffix" : "" } ], "container-title" : "Theoretical and Applied Climatology", "id" : "ITEM-4", "issue" : "1-2", "issued" : { "date-parts" : [ [ "2013", "7", "1" ] ] }, "page" : "271-287", "title" : "Future climate of the Caribbean from a super-high-resolution atmospheric general circulation model", "translator" : [ { "dropping-particle" : "", "family" : "S3116", "given" : "", "non-dropping-particle" : "", "parse-names" : false, "suffix" : "" } ], "type" : "article-journal", "volume" : "113" }, "uris" : [ "http://www.mendeley.com/documents/?uuid=943050b9-6845-49ed-9a6e-5847f70cd235" ] } ], "mendeley" : { "formattedCitation" : "(Hall et al., 2013; Chou et al., 2014a; Angeles-Malaspina et al., 2018; Coppola et al., 2021b)", "manualFormatting" : "(Hall et al., 2013; Chou et al., 2014a; Angeles-Malaspina et al., 2018; Coppola et al., 2021b)", "plainTextFormattedCitation" : "(Hall et al., 2013; Chou et al., 2014a; Angeles-Malaspina et al., 2018; Coppola et al., 2021b)", "previouslyFormattedCitation" : "(Hall et al., 2013; Chou et al., 2014a; Angeles-Malaspina et al., 2018; Coppola et al., 2021b)" }, "properties" : { "noteIndex" : 0 }, "schema" : "https://github.com/citation-style-language/schema/raw/master/csl-citation.json" }</w:instrText>
            </w:r>
            <w:ins w:id="6447" w:author="Robin Matthews" w:date="2021-07-14T12:03:00Z">
              <w:r w:rsidR="00426B37">
                <w:rPr>
                  <w:rFonts w:cs="Times New Roman"/>
                  <w:color w:val="000000" w:themeColor="text1"/>
                  <w:sz w:val="16"/>
                  <w:szCs w:val="16"/>
                  <w:lang w:val="en-GB"/>
                </w:rPr>
                <w:fldChar w:fldCharType="separate"/>
              </w:r>
              <w:r w:rsidR="00426B37" w:rsidRPr="00192A07">
                <w:rPr>
                  <w:rFonts w:cs="Times New Roman"/>
                  <w:noProof/>
                  <w:color w:val="000000" w:themeColor="text1"/>
                  <w:sz w:val="16"/>
                  <w:szCs w:val="16"/>
                  <w:lang w:val="en-GB"/>
                </w:rPr>
                <w:t>(Hall et al., 2013; Chou et al., 2014</w:t>
              </w:r>
              <w:r w:rsidR="00426B37">
                <w:rPr>
                  <w:rFonts w:cs="Times New Roman"/>
                  <w:noProof/>
                  <w:color w:val="000000" w:themeColor="text1"/>
                  <w:sz w:val="16"/>
                  <w:szCs w:val="16"/>
                  <w:lang w:val="en-GB"/>
                </w:rPr>
                <w:t>a</w:t>
              </w:r>
              <w:r w:rsidR="00426B37" w:rsidRPr="00192A07">
                <w:rPr>
                  <w:rFonts w:cs="Times New Roman"/>
                  <w:noProof/>
                  <w:color w:val="000000" w:themeColor="text1"/>
                  <w:sz w:val="16"/>
                  <w:szCs w:val="16"/>
                  <w:lang w:val="en-GB"/>
                </w:rPr>
                <w:t>; Angeles-Malaspina et al., 2018; Coppola et al., 2021</w:t>
              </w:r>
              <w:r w:rsidR="00426B37">
                <w:rPr>
                  <w:rFonts w:cs="Times New Roman"/>
                  <w:noProof/>
                  <w:color w:val="000000" w:themeColor="text1"/>
                  <w:sz w:val="16"/>
                  <w:szCs w:val="16"/>
                  <w:lang w:val="en-GB"/>
                </w:rPr>
                <w:t>b</w:t>
              </w:r>
              <w:r w:rsidR="00426B37" w:rsidRPr="00192A07">
                <w:rPr>
                  <w:rFonts w:cs="Times New Roman"/>
                  <w:noProof/>
                  <w:color w:val="000000" w:themeColor="text1"/>
                  <w:sz w:val="16"/>
                  <w:szCs w:val="16"/>
                  <w:lang w:val="en-GB"/>
                </w:rPr>
                <w:t>)</w:t>
              </w:r>
              <w:r w:rsidR="00426B37">
                <w:rPr>
                  <w:rFonts w:cs="Times New Roman"/>
                  <w:color w:val="000000" w:themeColor="text1"/>
                  <w:sz w:val="16"/>
                  <w:szCs w:val="16"/>
                  <w:lang w:val="en-GB"/>
                </w:rPr>
                <w:fldChar w:fldCharType="end"/>
              </w:r>
            </w:ins>
            <w:commentRangeStart w:id="6448"/>
            <w:del w:id="6449" w:author="Robin Matthews" w:date="2021-07-14T12:03:00Z">
              <w:r w:rsidRPr="00D424AA" w:rsidDel="00426B37">
                <w:rPr>
                  <w:rFonts w:cs="Times New Roman"/>
                  <w:color w:val="000000" w:themeColor="text1"/>
                  <w:sz w:val="16"/>
                  <w:szCs w:val="16"/>
                  <w:lang w:val="en-GB"/>
                </w:rPr>
                <w:fldChar w:fldCharType="begin" w:fldLock="1"/>
              </w:r>
              <w:r w:rsidR="00FC4C2D" w:rsidDel="00426B37">
                <w:rPr>
                  <w:rFonts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nb-NO"/>
                </w:rPr>
                <w:delText>(Coppola et al., 2021b</w:delText>
              </w:r>
              <w:r w:rsidRPr="00D424AA" w:rsidDel="00426B37">
                <w:rPr>
                  <w:rFonts w:cs="Times New Roman"/>
                  <w:color w:val="000000" w:themeColor="text1"/>
                  <w:sz w:val="16"/>
                  <w:szCs w:val="16"/>
                  <w:lang w:val="en-GB"/>
                </w:rPr>
                <w:fldChar w:fldCharType="end"/>
              </w:r>
              <w:commentRangeEnd w:id="6448"/>
              <w:r w:rsidR="00A26296" w:rsidDel="00426B37">
                <w:rPr>
                  <w:rStyle w:val="Marquedecommentaire"/>
                </w:rPr>
                <w:commentReference w:id="6448"/>
              </w:r>
              <w:r w:rsidRPr="00841A35" w:rsidDel="00426B37">
                <w:rPr>
                  <w:rFonts w:cs="Times New Roman"/>
                  <w:color w:val="000000" w:themeColor="text1"/>
                  <w:sz w:val="16"/>
                  <w:szCs w:val="16"/>
                  <w:lang w:val="nb-NO"/>
                </w:rPr>
                <w:delText xml:space="preserve">; </w:delText>
              </w:r>
              <w:commentRangeStart w:id="6450"/>
              <w:r w:rsidRPr="00D424AA" w:rsidDel="00426B37">
                <w:rPr>
                  <w:rFonts w:cs="Times New Roman"/>
                  <w:color w:val="000000" w:themeColor="text1"/>
                  <w:sz w:val="16"/>
                  <w:szCs w:val="16"/>
                  <w:lang w:val="en-GB"/>
                </w:rPr>
                <w:fldChar w:fldCharType="begin" w:fldLock="1"/>
              </w:r>
              <w:r w:rsidR="00FF6231" w:rsidDel="00426B37">
                <w:rPr>
                  <w:rFonts w:cs="Times New Roman"/>
                  <w:color w:val="000000" w:themeColor="text1"/>
                  <w:sz w:val="16"/>
                  <w:szCs w:val="16"/>
                  <w:lang w:val="nb-NO"/>
                </w:rPr>
                <w:delInstrText>ADDIN CSL_CITATION { "citationItems" : [ { "id" : "ITEM-1", "itemData" : { "DOI" : "10.1155/2018/7827984", "ISSN" : "1687-9309", "abstract" : "Significant accelerated warming of the Sea Surface Temperature of 0.15\u00b0C per decade (1982\u20132012) was recently detected, which motivated the research for the present consequences and future projections on the heat index and heat waves in the intra-Americas region. Present records every six hours are retrieved from NCEP reanalysis (1948\u20132015) to calculate heat waves changes. Heat index intensification has been detected in the region since 1998 and driven by surface pressure changes, sinking air enhancement, and warm/weaker cold advection. This regional warmer atmosphere leads to heat waves intensification with changes in both frequency and maximum amplitude distribution. Future projections using a multimodel ensemble mean for five global circulation models were used to project heat waves in the future under two scenarios: RCP4.5 and RCP8.5. Massive heat waves events were projected at the end of the 21st century, particularly in the RCP8.5 scenario. Consequently, the regional climate change in the current time and in the future will require special attention to mitigate the more intense and frequent heat waves impacts on human health, countries\u2019 economies, and energy demands in the IAR.", "author" : [ { "dropping-particle" : "", "family" : "Angeles-Malaspina", "given" : "Moises", "non-dropping-particle" : "", "parse-names" : false, "suffix" : "" }, { "dropping-particle" : "", "family" : "Gonz\u00e1lez-Cruz", "given" : "Jorge E.", "non-dropping-particle" : "", "parse-names" : false, "suffix" : "" }, { "dropping-particle" : "", "family" : "Ram\u00edrez-Beltran", "given" : "Nazario", "non-dropping-particle" : "", "parse-names" : false, "suffix" : "" } ], "container-title" : "Advances in Meteorology", "id" : "ITEM-1", "issued" : { "date-parts" : [ [ "2018" ] ] }, "page" : "1-16", "title" : "Projections of Heat Waves Events in the Intra-Americas Region Using Multimodel Ensemble", "translator" : [ { "dropping-particle" : "", "family" : "S1967", "given" : "", "non-dropping-particle" : "", "parse-names" : false, "suffix" : "" } ], "type" : "article-journal", "volume" : "2018" }, "uris" : [ "http://www.mendeley.com/documents/?uuid=7eda043e-6fe5-4166-b84c-ccf4e9a00309" ] } ], "mendeley" : { "formattedCitation" : "(Angeles-Malaspina et al., 2018)", "manualFormatting" : "Angeles-Malaspina, Gonz\u00e1lez-Cruz &amp; Ram\u00edrez-Beltran; 2018", "plainTextFormattedCitation" : "(Angeles-Malaspina et al., 2018)", "previouslyFormattedCitation" : "(Angeles-Malaspina et al., 2018)"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nb-NO"/>
                </w:rPr>
                <w:delText>Angeles-Malaspina, González-Cruz &amp; Ramírez-Beltran; 2018</w:delText>
              </w:r>
              <w:r w:rsidRPr="00D424AA" w:rsidDel="00426B37">
                <w:rPr>
                  <w:rFonts w:cs="Times New Roman"/>
                  <w:color w:val="000000" w:themeColor="text1"/>
                  <w:sz w:val="16"/>
                  <w:szCs w:val="16"/>
                  <w:lang w:val="en-GB"/>
                </w:rPr>
                <w:fldChar w:fldCharType="end"/>
              </w:r>
              <w:commentRangeEnd w:id="6450"/>
              <w:r w:rsidR="00A26296" w:rsidDel="00426B37">
                <w:rPr>
                  <w:rStyle w:val="Marquedecommentaire"/>
                </w:rPr>
                <w:commentReference w:id="6450"/>
              </w:r>
              <w:r w:rsidRPr="00841A35" w:rsidDel="00426B37">
                <w:rPr>
                  <w:rFonts w:cs="Times New Roman"/>
                  <w:color w:val="000000" w:themeColor="text1"/>
                  <w:sz w:val="16"/>
                  <w:szCs w:val="16"/>
                  <w:lang w:val="nb-NO"/>
                </w:rPr>
                <w:delText xml:space="preserve">; </w:delText>
              </w:r>
              <w:commentRangeStart w:id="6451"/>
              <w:r w:rsidRPr="00D424AA" w:rsidDel="00426B37">
                <w:rPr>
                  <w:rFonts w:cs="Times New Roman"/>
                  <w:color w:val="000000" w:themeColor="text1"/>
                  <w:sz w:val="16"/>
                  <w:szCs w:val="16"/>
                  <w:lang w:val="en-GB"/>
                </w:rPr>
                <w:fldChar w:fldCharType="begin" w:fldLock="1"/>
              </w:r>
              <w:r w:rsidR="00FF6231" w:rsidDel="00426B37">
                <w:rPr>
                  <w:rFonts w:cs="Times New Roman"/>
                  <w:color w:val="000000" w:themeColor="text1"/>
                  <w:sz w:val="16"/>
                  <w:szCs w:val="16"/>
                  <w:lang w:val="nb-NO"/>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en-GB"/>
                </w:rPr>
                <w:delText>Chou et al., 2014</w:delText>
              </w:r>
              <w:r w:rsidRPr="00D424AA" w:rsidDel="00426B37">
                <w:rPr>
                  <w:rFonts w:cs="Times New Roman"/>
                  <w:color w:val="000000" w:themeColor="text1"/>
                  <w:sz w:val="16"/>
                  <w:szCs w:val="16"/>
                  <w:lang w:val="en-GB"/>
                </w:rPr>
                <w:fldChar w:fldCharType="end"/>
              </w:r>
              <w:commentRangeEnd w:id="6451"/>
              <w:r w:rsidR="00A26296" w:rsidDel="00426B37">
                <w:rPr>
                  <w:rStyle w:val="Marquedecommentaire"/>
                </w:rPr>
                <w:commentReference w:id="6451"/>
              </w:r>
              <w:r w:rsidRPr="00841A35" w:rsidDel="00426B37">
                <w:rPr>
                  <w:rFonts w:cs="Times New Roman"/>
                  <w:color w:val="000000" w:themeColor="text1"/>
                  <w:sz w:val="16"/>
                  <w:szCs w:val="16"/>
                  <w:lang w:val="en-GB"/>
                </w:rPr>
                <w:delText xml:space="preserve">; </w:delText>
              </w:r>
              <w:commentRangeStart w:id="6452"/>
              <w:r w:rsidRPr="00D424AA" w:rsidDel="00426B37">
                <w:rPr>
                  <w:rFonts w:cs="Times New Roman"/>
                  <w:color w:val="000000" w:themeColor="text1"/>
                  <w:sz w:val="16"/>
                  <w:szCs w:val="16"/>
                  <w:lang w:val="en-GB"/>
                </w:rPr>
                <w:fldChar w:fldCharType="begin" w:fldLock="1"/>
              </w:r>
              <w:r w:rsidR="00FF6231" w:rsidDel="00426B37">
                <w:rPr>
                  <w:rFonts w:cs="Times New Roman"/>
                  <w:color w:val="000000" w:themeColor="text1"/>
                  <w:sz w:val="16"/>
                  <w:szCs w:val="16"/>
                  <w:lang w:val="en-GB"/>
                </w:rPr>
                <w:delInstrText>ADDIN CSL_CITATION { "citationItems" : [ { "id" : "ITEM-1", "itemData" : { "DOI" : "10.1007/s00704-012-0779-7", "ISSN" : "0177-798X", "author" : [ { "dropping-particle" : "", "family" : "Hall", "given" : "Trevor C.", "non-dropping-particle" : "", "parse-names" : false, "suffix" : "" }, { "dropping-particle" : "", "family" : "Sealy", "given" : "Andrea M.", "non-dropping-particle" : "", "parse-names" : false, "suffix" : "" }, { "dropping-particle" : "", "family" : "Stephenson", "given" : "Tannecia S.", "non-dropping-particle" : "", "parse-names" : false, "suffix" : "" }, { "dropping-particle" : "", "family" : "Kusunoki", "given" : "Shoji", "non-dropping-particle" : "", "parse-names" : false, "suffix" : "" }, { "dropping-particle" : "", "family" : "Taylor", "given" : "Michael A.", "non-dropping-particle" : "", "parse-names" : false, "suffix" : "" }, { "dropping-particle" : "", "family" : "Chen", "given" : "A. Anthony", "non-dropping-particle" : "", "parse-names" : false, "suffix" : "" }, { "dropping-particle" : "", "family" : "Kitoh", "given" : "Akio", "non-dropping-particle" : "", "parse-names" : false, "suffix" : "" } ], "container-title" : "Theoretical and Applied Climatology", "id" : "ITEM-1", "issue" : "1-2", "issued" : { "date-parts" : [ [ "2013", "7", "1" ] ] }, "page" : "271-287", "title" : "Future climate of the Caribbean from a super-high-resolution atmospheric general circulation model", "translator" : [ { "dropping-particle" : "", "family" : "S3116", "given" : "", "non-dropping-particle" : "", "parse-names" : false, "suffix" : "" } ], "type" : "article-journal", "volume" : "113" }, "uris" : [ "http://www.mendeley.com/documents/?uuid=943050b9-6845-49ed-9a6e-5847f70cd235" ] } ], "mendeley" : { "formattedCitation" : "(Hall et al., 2013)", "manualFormatting" : "Hall et al., 2013)", "plainTextFormattedCitation" : "(Hall et al., 2013)", "previouslyFormattedCitation" : "(Hall et al., 2013)"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en-GB"/>
                </w:rPr>
                <w:delText>Hall et al., 2013)</w:delText>
              </w:r>
              <w:r w:rsidRPr="00D424AA" w:rsidDel="00426B37">
                <w:rPr>
                  <w:rFonts w:cs="Times New Roman"/>
                  <w:color w:val="000000" w:themeColor="text1"/>
                  <w:sz w:val="16"/>
                  <w:szCs w:val="16"/>
                  <w:lang w:val="en-GB"/>
                </w:rPr>
                <w:fldChar w:fldCharType="end"/>
              </w:r>
            </w:del>
            <w:bookmarkEnd w:id="6445"/>
            <w:commentRangeEnd w:id="6452"/>
            <w:r w:rsidR="00A26296">
              <w:rPr>
                <w:rStyle w:val="Marquedecommentaire"/>
              </w:rPr>
              <w:commentReference w:id="6452"/>
            </w:r>
          </w:p>
        </w:tc>
      </w:tr>
      <w:tr w:rsidR="00D376F0" w:rsidRPr="00D424AA" w14:paraId="50903FD8" w14:textId="77777777" w:rsidTr="00723657">
        <w:tc>
          <w:tcPr>
            <w:tcW w:w="2158" w:type="dxa"/>
            <w:vMerge/>
          </w:tcPr>
          <w:p w14:paraId="4AB700A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69A0661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p w14:paraId="4978C037" w14:textId="77777777" w:rsidR="00D376F0" w:rsidRPr="00D424AA" w:rsidRDefault="00D376F0" w:rsidP="00D424AA">
            <w:pPr>
              <w:jc w:val="both"/>
              <w:rPr>
                <w:rFonts w:cs="Times New Roman"/>
                <w:color w:val="000000" w:themeColor="text1"/>
                <w:sz w:val="16"/>
                <w:szCs w:val="16"/>
                <w:lang w:val="en-GB"/>
              </w:rPr>
            </w:pPr>
          </w:p>
        </w:tc>
        <w:tc>
          <w:tcPr>
            <w:tcW w:w="2158" w:type="dxa"/>
            <w:tcBorders>
              <w:top w:val="dashed" w:sz="4" w:space="0" w:color="000000"/>
            </w:tcBorders>
            <w:shd w:val="clear" w:color="auto" w:fill="FFE2D9"/>
          </w:tcPr>
          <w:p w14:paraId="3872EB9A" w14:textId="77777777" w:rsidR="00D376F0" w:rsidRPr="00841A35"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2BC542D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9A13DE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9D0383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40A188F" w14:textId="77777777" w:rsidR="00D376F0" w:rsidRPr="00D424AA" w:rsidRDefault="00D376F0" w:rsidP="00D424AA">
            <w:pPr>
              <w:rPr>
                <w:rFonts w:cs="Times New Roman"/>
                <w:color w:val="000000" w:themeColor="text1"/>
                <w:sz w:val="16"/>
                <w:szCs w:val="16"/>
                <w:lang w:val="en-GB"/>
              </w:rPr>
            </w:pPr>
          </w:p>
          <w:p w14:paraId="225CF9B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63E4E48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5F20035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6A2CAA1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E8743B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63DEF9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011D5677" w14:textId="77777777" w:rsidR="00D376F0" w:rsidRPr="00D424AA" w:rsidRDefault="00D376F0" w:rsidP="00D424AA">
            <w:pPr>
              <w:rPr>
                <w:rFonts w:cs="Times New Roman"/>
                <w:color w:val="000000" w:themeColor="text1"/>
                <w:sz w:val="16"/>
                <w:szCs w:val="16"/>
                <w:lang w:val="en-GB"/>
              </w:rPr>
            </w:pPr>
          </w:p>
          <w:p w14:paraId="5D8AC83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02F5CD7"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2409834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BFD956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A59781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0561FFBA" w14:textId="77777777" w:rsidR="00D376F0" w:rsidRPr="00D424AA" w:rsidRDefault="00D376F0" w:rsidP="00D424AA">
            <w:pPr>
              <w:rPr>
                <w:rFonts w:cs="Times New Roman"/>
                <w:color w:val="000000" w:themeColor="text1"/>
                <w:sz w:val="16"/>
                <w:szCs w:val="16"/>
                <w:lang w:val="en-GB"/>
              </w:rPr>
            </w:pPr>
          </w:p>
          <w:p w14:paraId="1B9C3A7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37BD46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067175AB" w14:textId="77777777" w:rsidTr="00723657">
        <w:tc>
          <w:tcPr>
            <w:tcW w:w="2158" w:type="dxa"/>
            <w:vMerge w:val="restart"/>
          </w:tcPr>
          <w:p w14:paraId="48EE25CC" w14:textId="77777777" w:rsidR="00D376F0" w:rsidRPr="00D424AA" w:rsidRDefault="00D376F0" w:rsidP="00841A35">
            <w:pPr>
              <w:rPr>
                <w:rFonts w:cs="Times New Roman"/>
                <w:color w:val="000000" w:themeColor="text1"/>
                <w:sz w:val="16"/>
                <w:szCs w:val="16"/>
                <w:lang w:val="en-GB"/>
              </w:rPr>
            </w:pPr>
            <w:bookmarkStart w:id="6453" w:name="_Hlk77156684"/>
            <w:r w:rsidRPr="00D424AA">
              <w:rPr>
                <w:rFonts w:cs="Times New Roman"/>
                <w:color w:val="000000" w:themeColor="text1"/>
                <w:sz w:val="16"/>
                <w:szCs w:val="16"/>
                <w:lang w:val="en-GB"/>
              </w:rPr>
              <w:t>Northwestern South America (NWS)</w:t>
            </w:r>
          </w:p>
        </w:tc>
        <w:tc>
          <w:tcPr>
            <w:tcW w:w="2158" w:type="dxa"/>
            <w:tcBorders>
              <w:top w:val="dashed" w:sz="4" w:space="0" w:color="000000"/>
            </w:tcBorders>
            <w:shd w:val="clear" w:color="auto" w:fill="FD9693"/>
          </w:tcPr>
          <w:p w14:paraId="732CE543" w14:textId="680CC183"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6454" w:author="Robin Matthews" w:date="2021-07-14T12:06:00Z">
              <w:r w:rsidR="00426B37">
                <w:rPr>
                  <w:rFonts w:cs="Times New Roman"/>
                  <w:color w:val="000000" w:themeColor="text1"/>
                  <w:sz w:val="16"/>
                  <w:szCs w:val="16"/>
                  <w:lang w:val="en-GB"/>
                </w:rPr>
                <w:fldChar w:fldCharType="begin" w:fldLock="1"/>
              </w:r>
            </w:ins>
            <w:r w:rsidR="003A5209">
              <w:rPr>
                <w:rFonts w:cs="Times New Roman"/>
                <w:color w:val="000000" w:themeColor="text1"/>
                <w:sz w:val="16"/>
                <w:szCs w:val="16"/>
                <w:lang w:val="en-GB"/>
              </w:rPr>
              <w: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ereczynski et al., 2020; Dunn et al., 2020)", "plainTextFormattedCitation" : "(Dereczynski et al., 2020; Dunn et al., 2020)", "previouslyFormattedCitation" : "(Dereczynski et al., 2020; Dunn et al., 2020)" }, "properties" : { "noteIndex" : 0 }, "schema" : "https://github.com/citation-style-language/schema/raw/master/csl-citation.json" }</w:instrText>
            </w:r>
            <w:ins w:id="6455" w:author="Robin Matthews" w:date="2021-07-14T12:06:00Z">
              <w:r w:rsidR="00426B37">
                <w:rPr>
                  <w:rFonts w:cs="Times New Roman"/>
                  <w:color w:val="000000" w:themeColor="text1"/>
                  <w:sz w:val="16"/>
                  <w:szCs w:val="16"/>
                  <w:lang w:val="en-GB"/>
                </w:rPr>
                <w:fldChar w:fldCharType="separate"/>
              </w:r>
              <w:r w:rsidR="00426B37" w:rsidRPr="007C7CB7">
                <w:rPr>
                  <w:rFonts w:cs="Times New Roman"/>
                  <w:noProof/>
                  <w:color w:val="000000" w:themeColor="text1"/>
                  <w:sz w:val="16"/>
                  <w:szCs w:val="16"/>
                  <w:lang w:val="en-GB"/>
                </w:rPr>
                <w:t>(Dereczynski et al., 2020; Dunn et al., 2020)</w:t>
              </w:r>
              <w:r w:rsidR="00426B37">
                <w:rPr>
                  <w:rFonts w:cs="Times New Roman"/>
                  <w:color w:val="000000" w:themeColor="text1"/>
                  <w:sz w:val="16"/>
                  <w:szCs w:val="16"/>
                  <w:lang w:val="en-GB"/>
                </w:rPr>
                <w:fldChar w:fldCharType="end"/>
              </w:r>
            </w:ins>
            <w:commentRangeStart w:id="6456"/>
            <w:del w:id="6457" w:author="Robin Matthews" w:date="2021-07-14T12:06:00Z">
              <w:r w:rsidRPr="00D424AA" w:rsidDel="00426B37">
                <w:rPr>
                  <w:rFonts w:cs="Times New Roman"/>
                  <w:color w:val="000000" w:themeColor="text1"/>
                  <w:sz w:val="16"/>
                  <w:szCs w:val="16"/>
                  <w:lang w:val="en-GB"/>
                </w:rPr>
                <w:fldChar w:fldCharType="begin" w:fldLock="1"/>
              </w:r>
              <w:r w:rsidR="00FF6231" w:rsidRPr="00426B37" w:rsidDel="00426B37">
                <w:rPr>
                  <w:rFonts w:cs="Times New Roman"/>
                  <w:color w:val="000000" w:themeColor="text1"/>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RPr="00426B37" w:rsidDel="00426B37">
                <w:rPr>
                  <w:rFonts w:cs="Times New Roman"/>
                  <w:noProof/>
                  <w:color w:val="000000" w:themeColor="text1"/>
                  <w:sz w:val="16"/>
                  <w:szCs w:val="16"/>
                  <w:lang w:val="en-GB"/>
                </w:rPr>
                <w:delText>(Dereczynski et al., 2020;</w:delText>
              </w:r>
              <w:r w:rsidRPr="00D424AA" w:rsidDel="00426B37">
                <w:rPr>
                  <w:rFonts w:cs="Times New Roman"/>
                  <w:color w:val="000000" w:themeColor="text1"/>
                  <w:sz w:val="16"/>
                  <w:szCs w:val="16"/>
                  <w:lang w:val="en-GB"/>
                </w:rPr>
                <w:fldChar w:fldCharType="end"/>
              </w:r>
            </w:del>
            <w:commentRangeEnd w:id="6456"/>
            <w:r w:rsidR="00A26296">
              <w:rPr>
                <w:rStyle w:val="Marquedecommentaire"/>
              </w:rPr>
              <w:commentReference w:id="6456"/>
            </w:r>
            <w:del w:id="6458" w:author="Robin Matthews" w:date="2021-07-14T12:06:00Z">
              <w:r w:rsidRPr="00841A35" w:rsidDel="00426B37">
                <w:rPr>
                  <w:rFonts w:cs="Times New Roman"/>
                  <w:color w:val="000000" w:themeColor="text1"/>
                  <w:sz w:val="16"/>
                  <w:szCs w:val="16"/>
                  <w:lang w:val="en-GB"/>
                </w:rPr>
                <w:delText xml:space="preserve"> </w:delText>
              </w:r>
              <w:commentRangeStart w:id="6459"/>
              <w:r w:rsidRPr="00D424AA" w:rsidDel="00426B37">
                <w:rPr>
                  <w:rFonts w:cs="Times New Roman"/>
                  <w:color w:val="000000" w:themeColor="text1"/>
                  <w:sz w:val="16"/>
                  <w:szCs w:val="16"/>
                  <w:lang w:val="en-GB"/>
                </w:rPr>
                <w:fldChar w:fldCharType="begin" w:fldLock="1"/>
              </w:r>
              <w:r w:rsidR="00FF6231" w:rsidRPr="00426B37" w:rsidDel="00426B37">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RPr="00426B37" w:rsidDel="00426B37">
                <w:rPr>
                  <w:rFonts w:cs="Times New Roman"/>
                  <w:noProof/>
                  <w:color w:val="000000" w:themeColor="text1"/>
                  <w:sz w:val="16"/>
                  <w:szCs w:val="16"/>
                  <w:lang w:val="en-GB"/>
                </w:rPr>
                <w:delText>Dunn et al., 2020)</w:delText>
              </w:r>
              <w:r w:rsidRPr="00D424AA" w:rsidDel="00426B37">
                <w:rPr>
                  <w:rFonts w:cs="Times New Roman"/>
                  <w:color w:val="000000" w:themeColor="text1"/>
                  <w:sz w:val="16"/>
                  <w:szCs w:val="16"/>
                  <w:lang w:val="en-GB"/>
                </w:rPr>
                <w:fldChar w:fldCharType="end"/>
              </w:r>
            </w:del>
            <w:commentRangeEnd w:id="6459"/>
            <w:r w:rsidR="00A26296">
              <w:rPr>
                <w:rStyle w:val="Marquedecommentaire"/>
              </w:rPr>
              <w:commentReference w:id="6459"/>
            </w:r>
          </w:p>
        </w:tc>
        <w:tc>
          <w:tcPr>
            <w:tcW w:w="2158" w:type="dxa"/>
            <w:tcBorders>
              <w:top w:val="dashed" w:sz="4" w:space="0" w:color="000000"/>
            </w:tcBorders>
            <w:shd w:val="clear" w:color="auto" w:fill="FEC2B8"/>
          </w:tcPr>
          <w:p w14:paraId="1C643999" w14:textId="5045E403" w:rsidR="00D376F0" w:rsidRPr="00841A35"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plainTextFormattedCitation" : "(Seong et al., 2020)", "previouslyFormattedCitation" : "(Seong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eong et al., 2020)</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FD9693"/>
            <w:tcMar>
              <w:top w:w="40" w:type="dxa"/>
              <w:left w:w="0" w:type="dxa"/>
              <w:bottom w:w="40" w:type="dxa"/>
              <w:right w:w="0" w:type="dxa"/>
            </w:tcMar>
          </w:tcPr>
          <w:p w14:paraId="4C02589B" w14:textId="547EBB0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460"/>
            <w:r w:rsidRPr="00D424AA">
              <w:rPr>
                <w:rFonts w:cs="Times New Roman"/>
                <w:color w:val="000000" w:themeColor="text1"/>
                <w:sz w:val="16"/>
                <w:szCs w:val="16"/>
                <w:lang w:val="en-GB"/>
              </w:rPr>
              <w:fldChar w:fldCharType="begin" w:fldLock="1"/>
            </w:r>
            <w:ins w:id="6461" w:author="Robin Matthews" w:date="2021-07-14T12:06:00Z">
              <w:r w:rsidR="00426B37">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462" w:author="Robin Matthews" w:date="2021-07-14T12:06:00Z">
              <w:r w:rsidR="00FC4C2D" w:rsidDel="00426B37">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463" w:author="Robin Matthews" w:date="2021-07-14T12:06:00Z">
              <w:r w:rsidR="00426B37">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460"/>
            <w:r w:rsidR="00A26296">
              <w:rPr>
                <w:rStyle w:val="Marquedecommentaire"/>
              </w:rPr>
              <w:commentReference w:id="6460"/>
            </w:r>
            <w:r w:rsidRPr="00841A35">
              <w:rPr>
                <w:rFonts w:cs="Times New Roman"/>
                <w:color w:val="000000" w:themeColor="text1"/>
                <w:sz w:val="16"/>
                <w:szCs w:val="16"/>
                <w:lang w:val="en-GB"/>
              </w:rPr>
              <w:t xml:space="preserve">; Annex). Median increase of more than 0C in the 50-year TXx and TNn events compared to the 1°C warming level </w:t>
            </w:r>
            <w:commentRangeStart w:id="6464"/>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465" w:author="Robin Matthews" w:date="2021-07-14T12:07:00Z">
              <w:r w:rsidR="00426B37">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464"/>
            <w:r w:rsidR="00A26296">
              <w:rPr>
                <w:rStyle w:val="Marquedecommentaire"/>
              </w:rPr>
              <w:commentReference w:id="6464"/>
            </w:r>
            <w:r w:rsidRPr="00841A35">
              <w:rPr>
                <w:rFonts w:cs="Times New Roman"/>
                <w:color w:val="000000" w:themeColor="text1"/>
                <w:sz w:val="16"/>
                <w:szCs w:val="16"/>
                <w:lang w:val="en-GB"/>
              </w:rPr>
              <w:t>) and more than 1.5°C in annual TXx and TNn compared to pre-industrial (Annex).</w:t>
            </w:r>
          </w:p>
          <w:p w14:paraId="110E0ABA" w14:textId="77777777" w:rsidR="00D376F0" w:rsidRPr="00D424AA" w:rsidRDefault="00D376F0" w:rsidP="00D424AA">
            <w:pPr>
              <w:rPr>
                <w:rFonts w:cs="Times New Roman"/>
                <w:color w:val="000000" w:themeColor="text1"/>
                <w:sz w:val="16"/>
                <w:szCs w:val="16"/>
                <w:lang w:val="en-GB"/>
              </w:rPr>
            </w:pPr>
          </w:p>
          <w:p w14:paraId="62BE41EF" w14:textId="5C1721C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FF6365"/>
            <w:tcMar>
              <w:top w:w="40" w:type="dxa"/>
              <w:left w:w="40" w:type="dxa"/>
              <w:bottom w:w="40" w:type="dxa"/>
              <w:right w:w="40" w:type="dxa"/>
            </w:tcMar>
          </w:tcPr>
          <w:p w14:paraId="37F448CA" w14:textId="2200900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466"/>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467" w:author="Robin Matthews" w:date="2021-07-14T12:06:00Z">
              <w:r w:rsidR="00426B37">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466"/>
            <w:r w:rsidR="00A26296">
              <w:rPr>
                <w:rStyle w:val="Marquedecommentaire"/>
              </w:rPr>
              <w:commentReference w:id="6466"/>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6468"/>
            <w:r w:rsidRPr="00D424AA">
              <w:rPr>
                <w:rFonts w:cs="Times New Roman"/>
                <w:color w:val="000000" w:themeColor="text1"/>
                <w:sz w:val="16"/>
                <w:szCs w:val="16"/>
                <w:lang w:val="en-GB"/>
              </w:rPr>
              <w:fldChar w:fldCharType="begin" w:fldLock="1"/>
            </w:r>
            <w:ins w:id="6469" w:author="Robin Matthews" w:date="2021-07-14T12:07:00Z">
              <w:r w:rsidR="00426B37">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470" w:author="Robin Matthews" w:date="2021-07-14T12:07:00Z">
              <w:r w:rsidR="00FC4C2D" w:rsidDel="00426B37">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471" w:author="Robin Matthews" w:date="2021-07-14T12:07:00Z">
              <w:r w:rsidR="00426B37">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468"/>
            <w:r w:rsidR="00A26296">
              <w:rPr>
                <w:rStyle w:val="Marquedecommentaire"/>
              </w:rPr>
              <w:commentReference w:id="6468"/>
            </w:r>
            <w:r w:rsidRPr="00841A35">
              <w:rPr>
                <w:rFonts w:cs="Times New Roman"/>
                <w:color w:val="000000" w:themeColor="text1"/>
                <w:sz w:val="16"/>
                <w:szCs w:val="16"/>
                <w:lang w:val="en-GB"/>
              </w:rPr>
              <w:t xml:space="preserve">) and more than 2°C in annual TXx and TNn compared to </w:t>
            </w:r>
            <w:r w:rsidRPr="00D424AA">
              <w:rPr>
                <w:rFonts w:cs="Times New Roman"/>
                <w:color w:val="000000" w:themeColor="text1"/>
                <w:sz w:val="16"/>
                <w:szCs w:val="16"/>
                <w:lang w:val="en-GB"/>
              </w:rPr>
              <w:t>pre-industrial (Annex).</w:t>
            </w:r>
          </w:p>
          <w:p w14:paraId="3199347E" w14:textId="77777777" w:rsidR="00D376F0" w:rsidRPr="00D424AA" w:rsidRDefault="00D376F0" w:rsidP="00D424AA">
            <w:pPr>
              <w:rPr>
                <w:rFonts w:cs="Times New Roman"/>
                <w:color w:val="000000" w:themeColor="text1"/>
                <w:sz w:val="16"/>
                <w:szCs w:val="16"/>
                <w:lang w:val="en-GB"/>
              </w:rPr>
            </w:pPr>
          </w:p>
          <w:p w14:paraId="5D7F87B5" w14:textId="6CA7F5F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AD0204"/>
            <w:tcMar>
              <w:top w:w="40" w:type="dxa"/>
              <w:left w:w="40" w:type="dxa"/>
              <w:bottom w:w="40" w:type="dxa"/>
              <w:right w:w="40" w:type="dxa"/>
            </w:tcMar>
          </w:tcPr>
          <w:p w14:paraId="008624F7" w14:textId="2F6DC2A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472"/>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473" w:author="Robin Matthews" w:date="2021-07-14T12:07:00Z">
              <w:r w:rsidR="00426B37">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6472"/>
            <w:r w:rsidR="00A26296">
              <w:rPr>
                <w:rStyle w:val="Marquedecommentaire"/>
              </w:rPr>
              <w:commentReference w:id="6472"/>
            </w:r>
            <w:r w:rsidRPr="00841A35">
              <w:rPr>
                <w:rFonts w:cs="Times New Roman"/>
                <w:color w:val="000000" w:themeColor="text1"/>
                <w:sz w:val="16"/>
                <w:szCs w:val="16"/>
                <w:lang w:val="en-GB"/>
              </w:rPr>
              <w:t>; Annex). Median increase</w:t>
            </w:r>
            <w:r w:rsidRPr="00D424AA">
              <w:rPr>
                <w:rFonts w:cs="Times New Roman"/>
                <w:color w:val="000000" w:themeColor="text1"/>
                <w:sz w:val="16"/>
                <w:szCs w:val="16"/>
                <w:lang w:val="en-GB"/>
              </w:rPr>
              <w:t xml:space="preserve"> of more than 2°C in the 50-year TXx and TNn events compared to the 1°C warming level </w:t>
            </w:r>
            <w:commentRangeStart w:id="6474"/>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6475" w:author="Robin Matthews" w:date="2021-07-14T12:07:00Z">
              <w:r w:rsidR="00426B37">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w:t>
            </w:r>
            <w:ins w:id="6476" w:author="Robin Matthews" w:date="2021-07-14T12:06:00Z">
              <w:r w:rsidR="00426B37">
                <w:rPr>
                  <w:rFonts w:cs="Times New Roman"/>
                  <w:noProof/>
                  <w:color w:val="000000" w:themeColor="text1"/>
                  <w:sz w:val="16"/>
                  <w:szCs w:val="16"/>
                  <w:lang w:val="en-GB"/>
                </w:rPr>
                <w:t>0)</w:t>
              </w:r>
            </w:ins>
            <w:del w:id="6477" w:author="Robin Matthews" w:date="2021-07-14T12:06:00Z">
              <w:r w:rsidR="00A26296" w:rsidDel="00426B37">
                <w:rPr>
                  <w:rFonts w:cs="Times New Roman"/>
                  <w:noProof/>
                  <w:color w:val="000000" w:themeColor="text1"/>
                  <w:sz w:val="16"/>
                  <w:szCs w:val="16"/>
                  <w:lang w:val="en-GB"/>
                </w:rPr>
                <w:delText>0</w:delText>
              </w:r>
            </w:del>
            <w:r w:rsidRPr="00D424AA">
              <w:rPr>
                <w:rFonts w:cs="Times New Roman"/>
                <w:color w:val="000000" w:themeColor="text1"/>
                <w:sz w:val="16"/>
                <w:szCs w:val="16"/>
                <w:lang w:val="en-GB"/>
              </w:rPr>
              <w:fldChar w:fldCharType="end"/>
            </w:r>
            <w:commentRangeEnd w:id="6474"/>
            <w:r w:rsidR="00A26296">
              <w:rPr>
                <w:rStyle w:val="Marquedecommentaire"/>
              </w:rPr>
              <w:commentReference w:id="6474"/>
            </w:r>
            <w:del w:id="6478" w:author="Robin Matthews" w:date="2021-07-14T12:06:00Z">
              <w:r w:rsidRPr="00841A35" w:rsidDel="00426B37">
                <w:rPr>
                  <w:rFonts w:cs="Times New Roman"/>
                  <w:color w:val="000000" w:themeColor="text1"/>
                  <w:sz w:val="16"/>
                  <w:szCs w:val="16"/>
                  <w:lang w:val="en-GB"/>
                </w:rPr>
                <w:delText>)</w:delText>
              </w:r>
            </w:del>
            <w:r w:rsidRPr="00841A35">
              <w:rPr>
                <w:rFonts w:cs="Times New Roman"/>
                <w:color w:val="000000" w:themeColor="text1"/>
                <w:sz w:val="16"/>
                <w:szCs w:val="16"/>
                <w:lang w:val="en-GB"/>
              </w:rPr>
              <w:t xml:space="preserve"> and more than 4.5°C in annual TXx and TNn compared to pre-industrial (A</w:t>
            </w:r>
            <w:r w:rsidRPr="00D424AA">
              <w:rPr>
                <w:rFonts w:cs="Times New Roman"/>
                <w:color w:val="000000" w:themeColor="text1"/>
                <w:sz w:val="16"/>
                <w:szCs w:val="16"/>
                <w:lang w:val="en-GB"/>
              </w:rPr>
              <w:t>nnex).</w:t>
            </w:r>
          </w:p>
          <w:p w14:paraId="3544D506" w14:textId="77777777" w:rsidR="00D376F0" w:rsidRPr="00D424AA" w:rsidRDefault="00D376F0" w:rsidP="00D424AA">
            <w:pPr>
              <w:rPr>
                <w:rFonts w:cs="Times New Roman"/>
                <w:color w:val="000000" w:themeColor="text1"/>
                <w:sz w:val="16"/>
                <w:szCs w:val="16"/>
                <w:lang w:val="en-GB"/>
              </w:rPr>
            </w:pPr>
          </w:p>
          <w:p w14:paraId="2CAD10FD" w14:textId="18E3D92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CMIP3 and RCM simulations for an increase in the intensity and frequency of hot extremes and decrease in the intensity and frequency of cold extremes </w:t>
            </w:r>
            <w:bookmarkStart w:id="6479" w:name="_Hlk77156911"/>
            <w:ins w:id="6480" w:author="Robin Matthews" w:date="2021-07-14T12:09:00Z">
              <w:r w:rsidR="00426B37">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u00f3pez-Franca et al., 2016; Coppola et al., 2021b)", "manualFormatting" : "(Chou et al., 2014; L\u00f3pez-Franca et al., 2016; Coppola et al., 2021b)", "plainTextFormattedCitation" : "(Chou et al., 2014a; L\u00f3pez-Franca et al., 2016; Coppola et al., 2021b)", "previouslyFormattedCitation" : "(Chou et al., 2014a; L\u00f3pez-Franca et al., 2016; Coppola et al., 2021b)" }, "properties" : { "noteIndex" : 0 }, "schema" : "https://github.com/citation-style-language/schema/raw/master/csl-citation.json" }</w:instrText>
            </w:r>
            <w:ins w:id="6481" w:author="Robin Matthews" w:date="2021-07-14T12:09:00Z">
              <w:r w:rsidR="00426B37">
                <w:rPr>
                  <w:rFonts w:cs="Times New Roman"/>
                  <w:color w:val="000000" w:themeColor="text1"/>
                  <w:sz w:val="16"/>
                  <w:szCs w:val="16"/>
                  <w:lang w:val="en-GB"/>
                </w:rPr>
                <w:fldChar w:fldCharType="separate"/>
              </w:r>
              <w:r w:rsidR="00426B37" w:rsidRPr="007C7CB7">
                <w:rPr>
                  <w:rFonts w:cs="Times New Roman"/>
                  <w:noProof/>
                  <w:color w:val="000000" w:themeColor="text1"/>
                  <w:sz w:val="16"/>
                  <w:szCs w:val="16"/>
                  <w:lang w:val="en-GB"/>
                </w:rPr>
                <w:t>(Chou et al., 2014; López-Franca et al., 2016; Coppola et al., 2021</w:t>
              </w:r>
              <w:r w:rsidR="00426B37">
                <w:rPr>
                  <w:rFonts w:cs="Times New Roman"/>
                  <w:noProof/>
                  <w:color w:val="000000" w:themeColor="text1"/>
                  <w:sz w:val="16"/>
                  <w:szCs w:val="16"/>
                  <w:lang w:val="en-GB"/>
                </w:rPr>
                <w:t>b</w:t>
              </w:r>
              <w:r w:rsidR="00426B37" w:rsidRPr="007C7CB7">
                <w:rPr>
                  <w:rFonts w:cs="Times New Roman"/>
                  <w:noProof/>
                  <w:color w:val="000000" w:themeColor="text1"/>
                  <w:sz w:val="16"/>
                  <w:szCs w:val="16"/>
                  <w:lang w:val="en-GB"/>
                </w:rPr>
                <w:t>)</w:t>
              </w:r>
              <w:r w:rsidR="00426B37">
                <w:rPr>
                  <w:rFonts w:cs="Times New Roman"/>
                  <w:color w:val="000000" w:themeColor="text1"/>
                  <w:sz w:val="16"/>
                  <w:szCs w:val="16"/>
                  <w:lang w:val="en-GB"/>
                </w:rPr>
                <w:fldChar w:fldCharType="end"/>
              </w:r>
              <w:r w:rsidR="00426B37" w:rsidRPr="00D424AA" w:rsidDel="00426B37">
                <w:rPr>
                  <w:rFonts w:cs="Times New Roman"/>
                  <w:color w:val="000000" w:themeColor="text1"/>
                  <w:sz w:val="16"/>
                  <w:szCs w:val="16"/>
                  <w:lang w:val="en-GB"/>
                </w:rPr>
                <w:t xml:space="preserve"> </w:t>
              </w:r>
            </w:ins>
            <w:del w:id="6482" w:author="Robin Matthews" w:date="2021-07-14T12:09:00Z">
              <w:r w:rsidRPr="00D424AA" w:rsidDel="00426B37">
                <w:rPr>
                  <w:rFonts w:cs="Times New Roman"/>
                  <w:color w:val="000000" w:themeColor="text1"/>
                  <w:sz w:val="16"/>
                  <w:szCs w:val="16"/>
                  <w:lang w:val="en-GB"/>
                </w:rPr>
                <w:delText>(</w:delText>
              </w:r>
              <w:commentRangeStart w:id="6483"/>
              <w:r w:rsidRPr="00D424AA" w:rsidDel="00426B37">
                <w:rPr>
                  <w:rFonts w:cs="Times New Roman"/>
                  <w:color w:val="000000" w:themeColor="text1"/>
                  <w:sz w:val="16"/>
                  <w:szCs w:val="16"/>
                  <w:lang w:val="en-GB"/>
                </w:rPr>
                <w:fldChar w:fldCharType="begin" w:fldLock="1"/>
              </w:r>
              <w:r w:rsidR="00FF6231" w:rsidDel="00426B37">
                <w:rPr>
                  <w:rFonts w:cs="Times New Roman"/>
                  <w:color w:val="000000" w:themeColor="text1"/>
                  <w:sz w:val="16"/>
                  <w:szCs w:val="16"/>
                  <w:lang w:val="en-GB"/>
                </w:rPr>
                <w:del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mendeley" : { "formattedCitation" : "(L\u00f3pez-Franca et al., 2016)", "manualFormatting" : "L\u00f3pez-Franca et al., 2016", "plainTextFormattedCitation" : "(L\u00f3pez-Franca et al., 2016)", "previouslyFormattedCitation" : "(L\u00f3pez-Franca et al., 2016)"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en-GB"/>
                </w:rPr>
                <w:delText>López-Franca et al., 2016</w:delText>
              </w:r>
              <w:r w:rsidRPr="00D424AA" w:rsidDel="00426B37">
                <w:rPr>
                  <w:rFonts w:cs="Times New Roman"/>
                  <w:color w:val="000000" w:themeColor="text1"/>
                  <w:sz w:val="16"/>
                  <w:szCs w:val="16"/>
                  <w:lang w:val="en-GB"/>
                </w:rPr>
                <w:fldChar w:fldCharType="end"/>
              </w:r>
              <w:commentRangeEnd w:id="6483"/>
              <w:r w:rsidR="00A26296" w:rsidDel="00426B37">
                <w:rPr>
                  <w:rStyle w:val="Marquedecommentaire"/>
                </w:rPr>
                <w:commentReference w:id="6483"/>
              </w:r>
              <w:r w:rsidRPr="00841A35" w:rsidDel="00426B37">
                <w:rPr>
                  <w:rFonts w:cs="Times New Roman"/>
                  <w:color w:val="000000" w:themeColor="text1"/>
                  <w:sz w:val="16"/>
                  <w:szCs w:val="16"/>
                  <w:lang w:val="en-GB"/>
                </w:rPr>
                <w:delText xml:space="preserve">; </w:delText>
              </w:r>
              <w:commentRangeStart w:id="6484"/>
              <w:r w:rsidRPr="00D424AA" w:rsidDel="00426B37">
                <w:rPr>
                  <w:rFonts w:cs="Times New Roman"/>
                  <w:color w:val="000000" w:themeColor="text1"/>
                  <w:sz w:val="16"/>
                  <w:szCs w:val="16"/>
                  <w:lang w:val="en-GB"/>
                </w:rPr>
                <w:fldChar w:fldCharType="begin" w:fldLock="1"/>
              </w:r>
              <w:r w:rsidR="00FC4C2D" w:rsidDel="00426B37">
                <w:rPr>
                  <w:rFonts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en-GB"/>
                </w:rPr>
                <w:delText>Coppola et al., 2021b</w:delText>
              </w:r>
              <w:r w:rsidRPr="00D424AA" w:rsidDel="00426B37">
                <w:rPr>
                  <w:rFonts w:cs="Times New Roman"/>
                  <w:color w:val="000000" w:themeColor="text1"/>
                  <w:sz w:val="16"/>
                  <w:szCs w:val="16"/>
                  <w:lang w:val="en-GB"/>
                </w:rPr>
                <w:fldChar w:fldCharType="end"/>
              </w:r>
              <w:commentRangeEnd w:id="6484"/>
              <w:r w:rsidR="00A26296" w:rsidDel="00426B37">
                <w:rPr>
                  <w:rStyle w:val="Marquedecommentaire"/>
                </w:rPr>
                <w:commentReference w:id="6484"/>
              </w:r>
              <w:r w:rsidRPr="00841A35" w:rsidDel="00426B37">
                <w:rPr>
                  <w:rFonts w:cs="Times New Roman"/>
                  <w:color w:val="000000" w:themeColor="text1"/>
                  <w:sz w:val="16"/>
                  <w:szCs w:val="16"/>
                  <w:lang w:val="en-GB"/>
                </w:rPr>
                <w:delText xml:space="preserve">; </w:delText>
              </w:r>
              <w:commentRangeStart w:id="6485"/>
              <w:r w:rsidRPr="00D424AA" w:rsidDel="00426B37">
                <w:rPr>
                  <w:rFonts w:cs="Times New Roman"/>
                  <w:color w:val="000000" w:themeColor="text1"/>
                  <w:sz w:val="16"/>
                  <w:szCs w:val="16"/>
                  <w:lang w:val="en-GB"/>
                </w:rPr>
                <w:fldChar w:fldCharType="begin" w:fldLock="1"/>
              </w:r>
              <w:r w:rsidR="00FF6231" w:rsidDel="00426B37">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en-GB"/>
                </w:rPr>
                <w:delText>Chou et al., 2014)</w:delText>
              </w:r>
              <w:r w:rsidRPr="00D424AA" w:rsidDel="00426B37">
                <w:rPr>
                  <w:rFonts w:cs="Times New Roman"/>
                  <w:color w:val="000000" w:themeColor="text1"/>
                  <w:sz w:val="16"/>
                  <w:szCs w:val="16"/>
                  <w:lang w:val="en-GB"/>
                </w:rPr>
                <w:fldChar w:fldCharType="end"/>
              </w:r>
            </w:del>
            <w:bookmarkEnd w:id="6479"/>
            <w:commentRangeEnd w:id="6485"/>
            <w:r w:rsidR="00A26296">
              <w:rPr>
                <w:rStyle w:val="Marquedecommentaire"/>
              </w:rPr>
              <w:commentReference w:id="6485"/>
            </w:r>
          </w:p>
        </w:tc>
      </w:tr>
      <w:bookmarkEnd w:id="6453"/>
      <w:tr w:rsidR="00D376F0" w:rsidRPr="00F1665C" w14:paraId="54DCBF4C" w14:textId="77777777" w:rsidTr="00723657">
        <w:tc>
          <w:tcPr>
            <w:tcW w:w="2158" w:type="dxa"/>
            <w:vMerge/>
          </w:tcPr>
          <w:p w14:paraId="49BBE259"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47E73B8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p w14:paraId="0CE354E8" w14:textId="77777777" w:rsidR="00D376F0" w:rsidRPr="00D424AA" w:rsidRDefault="00D376F0" w:rsidP="00D424AA">
            <w:pPr>
              <w:jc w:val="both"/>
              <w:rPr>
                <w:rFonts w:cs="Times New Roman"/>
                <w:color w:val="000000" w:themeColor="text1"/>
                <w:sz w:val="16"/>
                <w:szCs w:val="16"/>
                <w:lang w:val="en-GB"/>
              </w:rPr>
            </w:pPr>
          </w:p>
        </w:tc>
        <w:tc>
          <w:tcPr>
            <w:tcW w:w="2158" w:type="dxa"/>
            <w:tcBorders>
              <w:top w:val="dashed" w:sz="4" w:space="0" w:color="000000"/>
            </w:tcBorders>
            <w:shd w:val="clear" w:color="auto" w:fill="FEC2B8"/>
          </w:tcPr>
          <w:p w14:paraId="083CF7D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25FD99E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D04EFE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1736BD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13FD26E5" w14:textId="77777777" w:rsidR="00D376F0" w:rsidRPr="00D424AA" w:rsidRDefault="00D376F0" w:rsidP="00D424AA">
            <w:pPr>
              <w:rPr>
                <w:rFonts w:cs="Times New Roman"/>
                <w:color w:val="000000" w:themeColor="text1"/>
                <w:sz w:val="16"/>
                <w:szCs w:val="16"/>
                <w:lang w:val="en-GB"/>
              </w:rPr>
            </w:pPr>
          </w:p>
          <w:p w14:paraId="71C9E87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69E8362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C72926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2266FBD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3D7539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6ADEF4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69C1CF42" w14:textId="77777777" w:rsidR="00D376F0" w:rsidRPr="00D424AA" w:rsidRDefault="00D376F0" w:rsidP="00D424AA">
            <w:pPr>
              <w:rPr>
                <w:rFonts w:cs="Times New Roman"/>
                <w:color w:val="000000" w:themeColor="text1"/>
                <w:sz w:val="16"/>
                <w:szCs w:val="16"/>
                <w:lang w:val="en-GB"/>
              </w:rPr>
            </w:pPr>
          </w:p>
          <w:p w14:paraId="4B390DF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66D9814A"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4141D57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5A6169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FBC42D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145E0D1A" w14:textId="77777777" w:rsidR="00D376F0" w:rsidRPr="00D424AA" w:rsidRDefault="00D376F0" w:rsidP="00D424AA">
            <w:pPr>
              <w:rPr>
                <w:rFonts w:cs="Times New Roman"/>
                <w:color w:val="000000" w:themeColor="text1"/>
                <w:sz w:val="16"/>
                <w:szCs w:val="16"/>
                <w:lang w:val="en-GB"/>
              </w:rPr>
            </w:pPr>
          </w:p>
          <w:p w14:paraId="772958B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83E30A4"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7D23188E" w14:textId="77777777" w:rsidTr="00723657">
        <w:tc>
          <w:tcPr>
            <w:tcW w:w="2158" w:type="dxa"/>
            <w:vMerge w:val="restart"/>
          </w:tcPr>
          <w:p w14:paraId="33A39788" w14:textId="77777777" w:rsidR="00D376F0" w:rsidRPr="00D424AA" w:rsidRDefault="00D376F0" w:rsidP="00841A35">
            <w:pPr>
              <w:rPr>
                <w:rFonts w:cs="Times New Roman"/>
                <w:color w:val="000000" w:themeColor="text1"/>
                <w:sz w:val="16"/>
                <w:szCs w:val="16"/>
                <w:lang w:val="en-GB"/>
              </w:rPr>
            </w:pPr>
            <w:bookmarkStart w:id="6486" w:name="_Hlk77156996"/>
            <w:r w:rsidRPr="00D424AA">
              <w:rPr>
                <w:rFonts w:cs="Times New Roman"/>
                <w:color w:val="000000" w:themeColor="text1"/>
                <w:sz w:val="16"/>
                <w:szCs w:val="16"/>
                <w:lang w:val="en-GB"/>
              </w:rPr>
              <w:t>Northern South America (NSA)</w:t>
            </w:r>
          </w:p>
        </w:tc>
        <w:tc>
          <w:tcPr>
            <w:tcW w:w="2158" w:type="dxa"/>
            <w:tcBorders>
              <w:top w:val="dashed" w:sz="4" w:space="0" w:color="000000"/>
            </w:tcBorders>
            <w:shd w:val="clear" w:color="auto" w:fill="FD9693"/>
          </w:tcPr>
          <w:p w14:paraId="25F91CD7" w14:textId="2422DDFD"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6487" w:author="Robin Matthews" w:date="2021-07-14T22:25:00Z">
              <w:r w:rsidR="0018387C">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2",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2",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id" : "ITEM-3", "itemData" : { "DOI" : "10.1002/joc.5294", "ISSN" : "08998418", "author" : [ { "dropping-particle" : "", "family" : "Geirinhas", "given" : "Jo\u00e3o L.", "non-dropping-particle" : "", "parse-names" : false, "suffix" : "" }, { "dropping-particle" : "", "family" : "Trigo", "given" : "Ricardo M.", "non-dropping-particle" : "", "parse-names" : false, "suffix" : "" }, { "dropping-particle" : "", "family" : "Libonati", "given" : "Renata", "non-dropping-particle" : "", "parse-names" : false, "suffix" : "" }, { "dropping-particle" : "", "family" : "Coelho", "given" : "Caio A. S.", "non-dropping-particle" : "", "parse-names" : false, "suffix" : "" }, { "dropping-particle" : "", "family" : "Palmeira", "given" : "Ana Cristina", "non-dropping-particle" : "", "parse-names" : false, "suffix" : "" } ], "container-title" : "International Journal of Climatology", "id" : "ITEM-3", "issue" : "4", "issued" : { "date-parts" : [ [ "2018", "3" ] ] }, "page" : "1760-1776", "title" : "Climatic and synoptic characterization of heat waves in Brazil", "translator" : [ { "dropping-particle" : "", "family" : "S1891", "given" : "", "non-dropping-particle" : "", "parse-names" : false, "suffix" : "" } ], "type" : "article-journal", "volume" : "38" }, "uris" : [ "http://www.mendeley.com/documents/?uuid=667a7331-2082-48b8-b909-a8b421134d66"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Geirinhas et al., 2018; Avila-Diaz et al., 2020; Dereczynski et al., 2020; Dunn et al., 2020)", "plainTextFormattedCitation" : "(Geirinhas et al., 2018; Avila-Diaz et al., 2020; Dereczynski et al., 2020; Dunn et al., 2020)", "previouslyFormattedCitation" : "(Geirinhas et al., 2018; Avila-Diaz et al., 2020; Dereczynski et al., 2020; Dunn et al., 2020)" }, "properties" : { "noteIndex" : 0 }, "schema" : "https://github.com/citation-style-language/schema/raw/master/csl-citation.json" }</w:instrText>
            </w:r>
            <w:ins w:id="6488" w:author="Robin Matthews" w:date="2021-07-14T22:25:00Z">
              <w:r w:rsidR="0018387C">
                <w:rPr>
                  <w:rFonts w:cs="Times New Roman"/>
                  <w:color w:val="000000" w:themeColor="text1"/>
                  <w:sz w:val="16"/>
                  <w:szCs w:val="16"/>
                  <w:lang w:val="en-GB"/>
                </w:rPr>
                <w:fldChar w:fldCharType="separate"/>
              </w:r>
              <w:r w:rsidR="0018387C" w:rsidRPr="00C56914">
                <w:rPr>
                  <w:rFonts w:cs="Times New Roman"/>
                  <w:noProof/>
                  <w:color w:val="000000" w:themeColor="text1"/>
                  <w:sz w:val="16"/>
                  <w:szCs w:val="16"/>
                  <w:lang w:val="en-GB"/>
                </w:rPr>
                <w:t>(Geirinhas et al., 2018; Avila-Diaz et al., 2020; Dereczynski et al., 2020; Dunn et al., 2020)</w:t>
              </w:r>
              <w:r w:rsidR="0018387C">
                <w:rPr>
                  <w:rFonts w:cs="Times New Roman"/>
                  <w:color w:val="000000" w:themeColor="text1"/>
                  <w:sz w:val="16"/>
                  <w:szCs w:val="16"/>
                  <w:lang w:val="en-GB"/>
                </w:rPr>
                <w:fldChar w:fldCharType="end"/>
              </w:r>
            </w:ins>
            <w:del w:id="6489" w:author="Robin Matthews" w:date="2021-07-14T22:25:00Z">
              <w:r w:rsidRPr="00D424AA" w:rsidDel="0018387C">
                <w:rPr>
                  <w:rFonts w:cs="Times New Roman"/>
                  <w:color w:val="000000" w:themeColor="text1"/>
                  <w:sz w:val="16"/>
                  <w:szCs w:val="16"/>
                  <w:lang w:val="en-GB"/>
                </w:rPr>
                <w:fldChar w:fldCharType="begin" w:fldLock="1"/>
              </w:r>
              <w:r w:rsidR="00FF6231" w:rsidDel="0018387C">
                <w:rPr>
                  <w:rFonts w:cs="Times New Roman"/>
                  <w:color w:val="000000" w:themeColor="text1"/>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w:delInstrText>
              </w:r>
              <w:r w:rsidR="00FF6231" w:rsidRPr="006A2665" w:rsidDel="0018387C">
                <w:rPr>
                  <w:rFonts w:cs="Times New Roman"/>
                  <w:color w:val="000000" w:themeColor="text1"/>
                  <w:sz w:val="16"/>
                  <w:szCs w:val="16"/>
                </w:rPr>
                <w:delInstrText xml:space="preserve">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plainTextFormattedCitation" : "(Dereczynski et al., 2020)", "previouslyFormattedCitation" : "(Dereczynski et al., 2020)" }, "properties" : { "noteIndex" : 0 }, "schema" : "https://github.com/citation-style-language/schema/raw/master/csl-citation.json" }</w:delInstrText>
              </w:r>
              <w:r w:rsidRPr="00D424AA" w:rsidDel="0018387C">
                <w:rPr>
                  <w:rFonts w:cs="Times New Roman"/>
                  <w:color w:val="000000" w:themeColor="text1"/>
                  <w:sz w:val="16"/>
                  <w:szCs w:val="16"/>
                  <w:lang w:val="en-GB"/>
                </w:rPr>
                <w:fldChar w:fldCharType="separate"/>
              </w:r>
              <w:r w:rsidR="00A26296" w:rsidDel="0018387C">
                <w:rPr>
                  <w:rFonts w:cs="Times New Roman"/>
                  <w:noProof/>
                  <w:color w:val="000000" w:themeColor="text1"/>
                  <w:sz w:val="16"/>
                  <w:szCs w:val="16"/>
                  <w:lang w:val="nb-NO"/>
                </w:rPr>
                <w:delText>(Dereczynski et al., 2020)</w:delText>
              </w:r>
              <w:r w:rsidRPr="00D424AA" w:rsidDel="0018387C">
                <w:rPr>
                  <w:rFonts w:cs="Times New Roman"/>
                  <w:color w:val="000000" w:themeColor="text1"/>
                  <w:sz w:val="16"/>
                  <w:szCs w:val="16"/>
                  <w:lang w:val="en-GB"/>
                </w:rPr>
                <w:fldChar w:fldCharType="end"/>
              </w:r>
              <w:r w:rsidRPr="00A67E22" w:rsidDel="0018387C">
                <w:rPr>
                  <w:rFonts w:cs="Times New Roman"/>
                  <w:color w:val="000000" w:themeColor="text1"/>
                  <w:sz w:val="16"/>
                  <w:szCs w:val="16"/>
                  <w:lang w:val="nb-NO"/>
                </w:rPr>
                <w:delText xml:space="preserve">, </w:delText>
              </w:r>
              <w:commentRangeStart w:id="6490"/>
              <w:r w:rsidRPr="00D424AA" w:rsidDel="0018387C">
                <w:rPr>
                  <w:rFonts w:cs="Times New Roman"/>
                  <w:color w:val="000000" w:themeColor="text1"/>
                  <w:sz w:val="16"/>
                  <w:szCs w:val="16"/>
                  <w:lang w:val="en-GB"/>
                </w:rPr>
                <w:fldChar w:fldCharType="begin" w:fldLock="1"/>
              </w:r>
              <w:r w:rsidR="00FF6231" w:rsidDel="0018387C">
                <w:rPr>
                  <w:rFonts w:cs="Times New Roman"/>
                  <w:color w:val="000000" w:themeColor="text1"/>
                  <w:sz w:val="16"/>
                  <w:szCs w:val="16"/>
                  <w:lang w:val="nb-NO"/>
                </w:rPr>
                <w:delInstrText>ADDIN CSL_CITATION { "citationItems" : [ { "id" : "ITEM-1",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1",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manualFormatting" : "Avila-Diaz et al.; 2020", "plainTextFormattedCitation" : "(Avila-Diaz et al., 2020)", "previouslyFormattedCitation" : "(Avila-Diaz et al., 2020)" }, "properties" : { "noteIndex" : 0 }, "schema" : "https://github.com/citation-style-language/schema/raw/master/csl-citation.json" }</w:delInstrText>
              </w:r>
              <w:r w:rsidRPr="00D424AA" w:rsidDel="0018387C">
                <w:rPr>
                  <w:rFonts w:cs="Times New Roman"/>
                  <w:color w:val="000000" w:themeColor="text1"/>
                  <w:sz w:val="16"/>
                  <w:szCs w:val="16"/>
                  <w:lang w:val="en-GB"/>
                </w:rPr>
                <w:fldChar w:fldCharType="separate"/>
              </w:r>
              <w:r w:rsidR="00A26296" w:rsidDel="0018387C">
                <w:rPr>
                  <w:rFonts w:cs="Times New Roman"/>
                  <w:noProof/>
                  <w:color w:val="000000" w:themeColor="text1"/>
                  <w:sz w:val="16"/>
                  <w:szCs w:val="16"/>
                  <w:lang w:val="nb-NO"/>
                </w:rPr>
                <w:delText>Avila-Diaz et al.; 2020</w:delText>
              </w:r>
              <w:r w:rsidRPr="00D424AA" w:rsidDel="0018387C">
                <w:rPr>
                  <w:rFonts w:cs="Times New Roman"/>
                  <w:color w:val="000000" w:themeColor="text1"/>
                  <w:sz w:val="16"/>
                  <w:szCs w:val="16"/>
                  <w:lang w:val="en-GB"/>
                </w:rPr>
                <w:fldChar w:fldCharType="end"/>
              </w:r>
              <w:commentRangeEnd w:id="6490"/>
              <w:r w:rsidR="00A26296" w:rsidDel="0018387C">
                <w:rPr>
                  <w:rStyle w:val="Marquedecommentaire"/>
                </w:rPr>
                <w:commentReference w:id="6490"/>
              </w:r>
              <w:r w:rsidRPr="00841A35" w:rsidDel="0018387C">
                <w:rPr>
                  <w:rFonts w:cs="Times New Roman"/>
                  <w:color w:val="000000" w:themeColor="text1"/>
                  <w:sz w:val="16"/>
                  <w:szCs w:val="16"/>
                  <w:lang w:val="nb-NO"/>
                </w:rPr>
                <w:delText xml:space="preserve">; </w:delText>
              </w:r>
              <w:commentRangeStart w:id="6491"/>
              <w:r w:rsidRPr="00D424AA" w:rsidDel="0018387C">
                <w:rPr>
                  <w:rFonts w:cs="Times New Roman"/>
                  <w:color w:val="000000" w:themeColor="text1"/>
                  <w:sz w:val="16"/>
                  <w:szCs w:val="16"/>
                  <w:lang w:val="en-GB"/>
                </w:rPr>
                <w:fldChar w:fldCharType="begin" w:fldLock="1"/>
              </w:r>
              <w:r w:rsidR="00FF6231" w:rsidDel="0018387C">
                <w:rPr>
                  <w:rFonts w:cs="Times New Roman"/>
                  <w:color w:val="000000" w:themeColor="text1"/>
                  <w:sz w:val="16"/>
                  <w:szCs w:val="16"/>
                  <w:lang w:val="nb-NO"/>
                </w:rPr>
                <w:delInstrText>ADDIN CSL_CITATION { "citationItems" : [ { "id" : "ITEM-1", "itemData" : { "DOI" : "10.1002/joc.5294", "ISSN" : "08998418", "author" : [ { "dropping-particle" : "", "family" : "Geirinhas", "given" : "Jo\u00e3o L.", "non-dropping-particle" : "", "parse-names" : false, "suffix" : "" }, { "dropping-particle" : "", "family" : "Trigo", "given" : "Ricardo M.", "non-dropping-particle" : "", "parse-names" : false, "suffix" : "" }, { "dropping-particle" : "", "family" : "Libonati", "given" : "Renata", "non-dropping-particle" : "", "parse-names" : false, "suffix" : "" }, { "dropping-particle" : "", "family" : "Coelho", "given" : "Caio A. S.", "non-dropping-particle" : "", "parse-names" : false, "suffix" : "" }, { "dropping-particle" : "", "family" : "Palmeira", "given" : "Ana Cristina", "non-dropping-particle" : "", "parse-names" : false, "suffix" : "" } ], "container-title" : "International Journal of Climatology", "id" : "ITEM-1", "issue" : "4", "issued" : { "date-parts" : [ [ "2018", "3" ] ] }, "page" : "1760-1776", "title" : "Climatic and synoptic characterization of heat waves in Brazil", "translator" : [ { "dropping-particle" : "", "family" : "S1891", "given" : "", "non-dropping-particle" : "", "parse-names" : false, "suffix" : "" } ], "type" : "article-journal", "volume" : "38" }, "uris" : [ "http://www.mendeley.com/documents/?uuid=667a7331-2082-48b8-b909-a8b421134d66" ] } ], "mendeley" : { "formattedCitation" : "(Geirinhas et al., 2018)", "manualFormatting" : "Geirinhas et al., 2018", "plainTextFormattedCitation" : "(Geirinhas et al., 2018)", "previouslyFormattedCitation" : "(Geirinhas et al., 2018)" }, "properties" : { "noteIndex" : 0 }, "schema" : "https://github.com/citation-style-language/schema/raw/master/csl-citation.json" }</w:delInstrText>
              </w:r>
              <w:r w:rsidRPr="00D424AA" w:rsidDel="0018387C">
                <w:rPr>
                  <w:rFonts w:cs="Times New Roman"/>
                  <w:color w:val="000000" w:themeColor="text1"/>
                  <w:sz w:val="16"/>
                  <w:szCs w:val="16"/>
                  <w:lang w:val="en-GB"/>
                </w:rPr>
                <w:fldChar w:fldCharType="separate"/>
              </w:r>
              <w:r w:rsidR="00A26296" w:rsidDel="0018387C">
                <w:rPr>
                  <w:rFonts w:cs="Times New Roman"/>
                  <w:noProof/>
                  <w:color w:val="000000" w:themeColor="text1"/>
                  <w:sz w:val="16"/>
                  <w:szCs w:val="16"/>
                  <w:lang w:val="nb-NO"/>
                </w:rPr>
                <w:delText>Geirinhas et al., 2018</w:delText>
              </w:r>
              <w:r w:rsidRPr="00D424AA" w:rsidDel="0018387C">
                <w:rPr>
                  <w:rFonts w:cs="Times New Roman"/>
                  <w:color w:val="000000" w:themeColor="text1"/>
                  <w:sz w:val="16"/>
                  <w:szCs w:val="16"/>
                  <w:lang w:val="en-GB"/>
                </w:rPr>
                <w:fldChar w:fldCharType="end"/>
              </w:r>
              <w:commentRangeEnd w:id="6491"/>
              <w:r w:rsidR="00A26296" w:rsidDel="0018387C">
                <w:rPr>
                  <w:rStyle w:val="Marquedecommentaire"/>
                </w:rPr>
                <w:commentReference w:id="6491"/>
              </w:r>
              <w:r w:rsidRPr="00841A35" w:rsidDel="0018387C">
                <w:rPr>
                  <w:rFonts w:cs="Times New Roman"/>
                  <w:color w:val="000000" w:themeColor="text1"/>
                  <w:sz w:val="16"/>
                  <w:szCs w:val="16"/>
                  <w:lang w:val="nb-NO"/>
                </w:rPr>
                <w:delText xml:space="preserve">; </w:delText>
              </w:r>
              <w:commentRangeStart w:id="6492"/>
              <w:r w:rsidRPr="00D424AA" w:rsidDel="0018387C">
                <w:rPr>
                  <w:rFonts w:cs="Times New Roman"/>
                  <w:color w:val="000000" w:themeColor="text1"/>
                  <w:sz w:val="16"/>
                  <w:szCs w:val="16"/>
                  <w:lang w:val="en-GB"/>
                </w:rPr>
                <w:fldChar w:fldCharType="begin" w:fldLock="1"/>
              </w:r>
              <w:r w:rsidR="00FF6231" w:rsidDel="0018387C">
                <w:rPr>
                  <w:rFonts w:cs="Times New Roman"/>
                  <w:color w:val="000000" w:themeColor="text1"/>
                  <w:sz w:val="16"/>
                  <w:szCs w:val="16"/>
                  <w:lang w:val="nb-NO"/>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18387C">
                <w:rPr>
                  <w:rFonts w:cs="Times New Roman"/>
                  <w:color w:val="000000" w:themeColor="text1"/>
                  <w:sz w:val="16"/>
                  <w:szCs w:val="16"/>
                  <w:lang w:val="en-GB"/>
                </w:rPr>
                <w:fldChar w:fldCharType="separate"/>
              </w:r>
              <w:r w:rsidR="00A26296" w:rsidDel="0018387C">
                <w:rPr>
                  <w:rFonts w:cs="Times New Roman"/>
                  <w:noProof/>
                  <w:color w:val="000000" w:themeColor="text1"/>
                  <w:sz w:val="16"/>
                  <w:szCs w:val="16"/>
                  <w:lang w:val="en-GB"/>
                </w:rPr>
                <w:delText>Dunn et al., 2020)</w:delText>
              </w:r>
              <w:r w:rsidRPr="00D424AA" w:rsidDel="0018387C">
                <w:rPr>
                  <w:rFonts w:cs="Times New Roman"/>
                  <w:color w:val="000000" w:themeColor="text1"/>
                  <w:sz w:val="16"/>
                  <w:szCs w:val="16"/>
                  <w:lang w:val="en-GB"/>
                </w:rPr>
                <w:fldChar w:fldCharType="end"/>
              </w:r>
            </w:del>
            <w:commentRangeEnd w:id="6492"/>
            <w:r w:rsidR="00A26296">
              <w:rPr>
                <w:rStyle w:val="Marquedecommentaire"/>
              </w:rPr>
              <w:commentReference w:id="6492"/>
            </w:r>
          </w:p>
        </w:tc>
        <w:tc>
          <w:tcPr>
            <w:tcW w:w="2158" w:type="dxa"/>
            <w:tcBorders>
              <w:top w:val="dashed" w:sz="4" w:space="0" w:color="000000"/>
            </w:tcBorders>
            <w:shd w:val="clear" w:color="auto" w:fill="FFE2D9"/>
          </w:tcPr>
          <w:p w14:paraId="60D4352D" w14:textId="5E922E14" w:rsidR="00D376F0" w:rsidRPr="00841A35"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 xml:space="preserve">Evidence of a human contribution to the observed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plainTextFormattedCitation" : "(Seong et al., 2020)", "previouslyFormattedCitation" : "(Seong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eong et al., 2020)</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FD9693"/>
            <w:tcMar>
              <w:top w:w="40" w:type="dxa"/>
              <w:left w:w="0" w:type="dxa"/>
              <w:bottom w:w="40" w:type="dxa"/>
              <w:right w:w="0" w:type="dxa"/>
            </w:tcMar>
          </w:tcPr>
          <w:p w14:paraId="4808EDB8" w14:textId="3057B25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493"/>
            <w:r w:rsidRPr="00D424AA">
              <w:rPr>
                <w:rFonts w:cs="Times New Roman"/>
                <w:color w:val="000000" w:themeColor="text1"/>
                <w:sz w:val="16"/>
                <w:szCs w:val="16"/>
                <w:lang w:val="en-GB"/>
              </w:rPr>
              <w:fldChar w:fldCharType="begin" w:fldLock="1"/>
            </w:r>
            <w:ins w:id="6494" w:author="Robin Matthews" w:date="2021-07-14T22:06:00Z">
              <w:r w:rsidR="008161C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495" w:author="Robin Matthews" w:date="2021-07-14T22:06:00Z">
              <w:r w:rsidR="00FC4C2D" w:rsidDel="008161C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496" w:author="Robin Matthews" w:date="2021-07-14T22:06:00Z">
              <w:r w:rsidR="00A26296" w:rsidDel="008161C1">
                <w:rPr>
                  <w:rFonts w:cs="Times New Roman"/>
                  <w:noProof/>
                  <w:color w:val="000000" w:themeColor="text1"/>
                  <w:sz w:val="16"/>
                  <w:szCs w:val="16"/>
                  <w:lang w:val="en-GB"/>
                </w:rPr>
                <w:delText>Li et al., 2020</w:delText>
              </w:r>
            </w:del>
            <w:ins w:id="6497"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493"/>
            <w:r w:rsidR="00A26296">
              <w:rPr>
                <w:rStyle w:val="Marquedecommentaire"/>
              </w:rPr>
              <w:commentReference w:id="6493"/>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649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499" w:author="Robin Matthews" w:date="2021-07-14T22:06:00Z">
              <w:r w:rsidR="00A26296" w:rsidDel="008161C1">
                <w:rPr>
                  <w:rFonts w:cs="Times New Roman"/>
                  <w:noProof/>
                  <w:color w:val="000000" w:themeColor="text1"/>
                  <w:sz w:val="16"/>
                  <w:szCs w:val="16"/>
                  <w:lang w:val="en-GB"/>
                </w:rPr>
                <w:delText>Li et al., 2020</w:delText>
              </w:r>
            </w:del>
            <w:ins w:id="6500"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498"/>
            <w:r w:rsidR="00A26296">
              <w:rPr>
                <w:rStyle w:val="Marquedecommentaire"/>
              </w:rPr>
              <w:commentReference w:id="6498"/>
            </w:r>
            <w:r w:rsidRPr="00841A35">
              <w:rPr>
                <w:rFonts w:cs="Times New Roman"/>
                <w:color w:val="000000" w:themeColor="text1"/>
                <w:sz w:val="16"/>
                <w:szCs w:val="16"/>
                <w:lang w:val="en-GB"/>
              </w:rPr>
              <w:t>) and more than 1.5°C in annual TXx and TNn compared to pre-industrial (Annex).</w:t>
            </w:r>
          </w:p>
          <w:p w14:paraId="199474AD" w14:textId="77777777" w:rsidR="00D376F0" w:rsidRPr="00D424AA" w:rsidRDefault="00D376F0" w:rsidP="00D424AA">
            <w:pPr>
              <w:rPr>
                <w:rFonts w:cs="Times New Roman"/>
                <w:color w:val="000000" w:themeColor="text1"/>
                <w:sz w:val="16"/>
                <w:szCs w:val="16"/>
                <w:lang w:val="en-GB"/>
              </w:rPr>
            </w:pPr>
          </w:p>
          <w:p w14:paraId="6F4CD99A" w14:textId="101A7F6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FF6365"/>
            <w:tcMar>
              <w:top w:w="40" w:type="dxa"/>
              <w:left w:w="40" w:type="dxa"/>
              <w:bottom w:w="40" w:type="dxa"/>
              <w:right w:w="40" w:type="dxa"/>
            </w:tcMar>
          </w:tcPr>
          <w:p w14:paraId="7244D118" w14:textId="045769A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50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02" w:author="Robin Matthews" w:date="2021-07-14T22:06:00Z">
              <w:r w:rsidR="00A26296" w:rsidDel="008161C1">
                <w:rPr>
                  <w:rFonts w:cs="Times New Roman"/>
                  <w:noProof/>
                  <w:color w:val="000000" w:themeColor="text1"/>
                  <w:sz w:val="16"/>
                  <w:szCs w:val="16"/>
                  <w:lang w:val="en-GB"/>
                </w:rPr>
                <w:delText>Li et al., 2020</w:delText>
              </w:r>
            </w:del>
            <w:ins w:id="6503"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01"/>
            <w:r w:rsidR="00A26296">
              <w:rPr>
                <w:rStyle w:val="Marquedecommentaire"/>
              </w:rPr>
              <w:commentReference w:id="6501"/>
            </w:r>
            <w:r w:rsidRPr="00841A35">
              <w:rPr>
                <w:rFonts w:cs="Times New Roman"/>
                <w:color w:val="000000" w:themeColor="text1"/>
                <w:sz w:val="16"/>
                <w:szCs w:val="16"/>
                <w:lang w:val="en-GB"/>
              </w:rPr>
              <w:t xml:space="preserve">; Annex). Median increase of more than 1°C in the 50-year TXx and TNn events compared to the 1°C warming level </w:t>
            </w:r>
            <w:commentRangeStart w:id="650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05" w:author="Robin Matthews" w:date="2021-07-14T22:06:00Z">
              <w:r w:rsidR="00A26296" w:rsidDel="008161C1">
                <w:rPr>
                  <w:rFonts w:cs="Times New Roman"/>
                  <w:noProof/>
                  <w:color w:val="000000" w:themeColor="text1"/>
                  <w:sz w:val="16"/>
                  <w:szCs w:val="16"/>
                  <w:lang w:val="en-GB"/>
                </w:rPr>
                <w:delText>Li et al., 2020</w:delText>
              </w:r>
            </w:del>
            <w:ins w:id="6506"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04"/>
            <w:r w:rsidR="00A26296">
              <w:rPr>
                <w:rStyle w:val="Marquedecommentaire"/>
              </w:rPr>
              <w:commentReference w:id="6504"/>
            </w:r>
            <w:r w:rsidRPr="00841A35">
              <w:rPr>
                <w:rFonts w:cs="Times New Roman"/>
                <w:color w:val="000000" w:themeColor="text1"/>
                <w:sz w:val="16"/>
                <w:szCs w:val="16"/>
                <w:lang w:val="en-GB"/>
              </w:rPr>
              <w:t>) and more than 2°C in annual TXx and TNn compared to pre-industrial (Annex).</w:t>
            </w:r>
          </w:p>
          <w:p w14:paraId="55167224" w14:textId="77777777" w:rsidR="00D376F0" w:rsidRPr="00D424AA" w:rsidRDefault="00D376F0" w:rsidP="00D424AA">
            <w:pPr>
              <w:rPr>
                <w:rFonts w:cs="Times New Roman"/>
                <w:color w:val="000000" w:themeColor="text1"/>
                <w:sz w:val="16"/>
                <w:szCs w:val="16"/>
                <w:lang w:val="en-GB"/>
              </w:rPr>
            </w:pPr>
          </w:p>
          <w:p w14:paraId="5925A29F" w14:textId="29E2C8E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AD0204"/>
            <w:tcMar>
              <w:top w:w="40" w:type="dxa"/>
              <w:left w:w="40" w:type="dxa"/>
              <w:bottom w:w="40" w:type="dxa"/>
              <w:right w:w="40" w:type="dxa"/>
            </w:tcMar>
          </w:tcPr>
          <w:p w14:paraId="13DC9BE9" w14:textId="481AEDC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50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08" w:author="Robin Matthews" w:date="2021-07-14T22:06:00Z">
              <w:r w:rsidR="00A26296" w:rsidDel="008161C1">
                <w:rPr>
                  <w:rFonts w:cs="Times New Roman"/>
                  <w:noProof/>
                  <w:color w:val="000000" w:themeColor="text1"/>
                  <w:sz w:val="16"/>
                  <w:szCs w:val="16"/>
                  <w:lang w:val="en-GB"/>
                </w:rPr>
                <w:delText>Li et al., 2020</w:delText>
              </w:r>
            </w:del>
            <w:ins w:id="6509"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07"/>
            <w:r w:rsidR="00A26296">
              <w:rPr>
                <w:rStyle w:val="Marquedecommentaire"/>
              </w:rPr>
              <w:commentReference w:id="6507"/>
            </w:r>
            <w:r w:rsidRPr="00841A35">
              <w:rPr>
                <w:rFonts w:cs="Times New Roman"/>
                <w:color w:val="000000" w:themeColor="text1"/>
                <w:sz w:val="16"/>
                <w:szCs w:val="16"/>
                <w:lang w:val="en-GB"/>
              </w:rPr>
              <w:t xml:space="preserve">; Annex). Median increase of more than 3°C in the 50-year TXx and TNn events compared to the 1°C warming level </w:t>
            </w:r>
            <w:commentRangeStart w:id="651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11" w:author="Robin Matthews" w:date="2021-07-14T22:06:00Z">
              <w:r w:rsidR="00A26296" w:rsidDel="008161C1">
                <w:rPr>
                  <w:rFonts w:cs="Times New Roman"/>
                  <w:noProof/>
                  <w:color w:val="000000" w:themeColor="text1"/>
                  <w:sz w:val="16"/>
                  <w:szCs w:val="16"/>
                  <w:lang w:val="en-GB"/>
                </w:rPr>
                <w:delText>Li et al., 2020</w:delText>
              </w:r>
            </w:del>
            <w:ins w:id="6512" w:author="Robin Matthews" w:date="2021-07-14T22:06: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10"/>
            <w:r w:rsidR="00A26296">
              <w:rPr>
                <w:rStyle w:val="Marquedecommentaire"/>
              </w:rPr>
              <w:commentReference w:id="6510"/>
            </w:r>
            <w:r w:rsidRPr="00841A35">
              <w:rPr>
                <w:rFonts w:cs="Times New Roman"/>
                <w:color w:val="000000" w:themeColor="text1"/>
                <w:sz w:val="16"/>
                <w:szCs w:val="16"/>
                <w:lang w:val="en-GB"/>
              </w:rPr>
              <w:t>) and more than 4.5°C in annual TXx and TNn compared to pre-industrial (Annex).</w:t>
            </w:r>
          </w:p>
          <w:p w14:paraId="1155ED93" w14:textId="77777777" w:rsidR="00D376F0" w:rsidRPr="00D424AA" w:rsidRDefault="00D376F0" w:rsidP="00D424AA">
            <w:pPr>
              <w:rPr>
                <w:rFonts w:cs="Times New Roman"/>
                <w:color w:val="000000" w:themeColor="text1"/>
                <w:sz w:val="16"/>
                <w:szCs w:val="16"/>
                <w:lang w:val="en-GB"/>
              </w:rPr>
            </w:pPr>
          </w:p>
          <w:p w14:paraId="2887CF29" w14:textId="02366F8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CMIP3 and RCM simulations for an increase in the intensity and frequency of hot extremes and decrease in the intensity and frequency of cold extremes </w:t>
            </w:r>
            <w:bookmarkStart w:id="6513" w:name="_Hlk77157046"/>
            <w:ins w:id="6514" w:author="Robin Matthews" w:date="2021-07-14T12:11:00Z">
              <w:r w:rsidR="00426B37">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u00f3pez-Franca et al., 2016; Coppola et al., 2021b)", "manualFormatting" : "(Chou et al., 2014; L\u00f3pez-Franca et al., 2016; Coppola et al., 2021b)", "plainTextFormattedCitation" : "(Chou et al., 2014a; L\u00f3pez-Franca et al., 2016; Coppola et al., 2021b)", "previouslyFormattedCitation" : "(Chou et al., 2014a; L\u00f3pez-Franca et al., 2016; Coppola et al., 2021b)" }, "properties" : { "noteIndex" : 0 }, "schema" : "https://github.com/citation-style-language/schema/raw/master/csl-citation.json" }</w:instrText>
            </w:r>
            <w:ins w:id="6515" w:author="Robin Matthews" w:date="2021-07-14T12:11:00Z">
              <w:r w:rsidR="00426B37">
                <w:rPr>
                  <w:rFonts w:cs="Times New Roman"/>
                  <w:color w:val="000000" w:themeColor="text1"/>
                  <w:sz w:val="16"/>
                  <w:szCs w:val="16"/>
                  <w:lang w:val="en-GB"/>
                </w:rPr>
                <w:fldChar w:fldCharType="separate"/>
              </w:r>
              <w:r w:rsidR="00426B37" w:rsidRPr="007C7CB7">
                <w:rPr>
                  <w:rFonts w:cs="Times New Roman"/>
                  <w:noProof/>
                  <w:color w:val="000000" w:themeColor="text1"/>
                  <w:sz w:val="16"/>
                  <w:szCs w:val="16"/>
                  <w:lang w:val="en-GB"/>
                </w:rPr>
                <w:t>(Chou et al., 2014; López-Franca et al., 2016; Coppola et al., 2021</w:t>
              </w:r>
              <w:r w:rsidR="00426B37">
                <w:rPr>
                  <w:rFonts w:cs="Times New Roman"/>
                  <w:noProof/>
                  <w:color w:val="000000" w:themeColor="text1"/>
                  <w:sz w:val="16"/>
                  <w:szCs w:val="16"/>
                  <w:lang w:val="en-GB"/>
                </w:rPr>
                <w:t>b</w:t>
              </w:r>
              <w:r w:rsidR="00426B37" w:rsidRPr="007C7CB7">
                <w:rPr>
                  <w:rFonts w:cs="Times New Roman"/>
                  <w:noProof/>
                  <w:color w:val="000000" w:themeColor="text1"/>
                  <w:sz w:val="16"/>
                  <w:szCs w:val="16"/>
                  <w:lang w:val="en-GB"/>
                </w:rPr>
                <w:t>)</w:t>
              </w:r>
              <w:r w:rsidR="00426B37">
                <w:rPr>
                  <w:rFonts w:cs="Times New Roman"/>
                  <w:color w:val="000000" w:themeColor="text1"/>
                  <w:sz w:val="16"/>
                  <w:szCs w:val="16"/>
                  <w:lang w:val="en-GB"/>
                </w:rPr>
                <w:fldChar w:fldCharType="end"/>
              </w:r>
              <w:r w:rsidR="00426B37" w:rsidRPr="00D424AA" w:rsidDel="00426B37">
                <w:rPr>
                  <w:rFonts w:cs="Times New Roman"/>
                  <w:color w:val="000000" w:themeColor="text1"/>
                  <w:sz w:val="16"/>
                  <w:szCs w:val="16"/>
                  <w:lang w:val="en-GB"/>
                </w:rPr>
                <w:t xml:space="preserve"> </w:t>
              </w:r>
            </w:ins>
            <w:del w:id="6516" w:author="Robin Matthews" w:date="2021-07-14T12:11:00Z">
              <w:r w:rsidRPr="00D424AA" w:rsidDel="00426B37">
                <w:rPr>
                  <w:rFonts w:cs="Times New Roman"/>
                  <w:color w:val="000000" w:themeColor="text1"/>
                  <w:sz w:val="16"/>
                  <w:szCs w:val="16"/>
                  <w:lang w:val="en-GB"/>
                </w:rPr>
                <w:delText>(</w:delText>
              </w:r>
              <w:commentRangeStart w:id="6517"/>
              <w:r w:rsidRPr="00D424AA" w:rsidDel="00426B37">
                <w:rPr>
                  <w:rFonts w:cs="Times New Roman"/>
                  <w:color w:val="000000" w:themeColor="text1"/>
                  <w:sz w:val="16"/>
                  <w:szCs w:val="16"/>
                  <w:lang w:val="en-GB"/>
                </w:rPr>
                <w:fldChar w:fldCharType="begin" w:fldLock="1"/>
              </w:r>
              <w:r w:rsidR="00FF6231" w:rsidDel="00426B37">
                <w:rPr>
                  <w:rFonts w:cs="Times New Roman"/>
                  <w:color w:val="000000" w:themeColor="text1"/>
                  <w:sz w:val="16"/>
                  <w:szCs w:val="16"/>
                  <w:lang w:val="en-GB"/>
                </w:rPr>
                <w:del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mendeley" : { "formattedCitation" : "(L\u00f3pez-Franca et al., 2016)", "manualFormatting" : "L\u00f3pez-Franca et al., 2016", "plainTextFormattedCitation" : "(L\u00f3pez-Franca et al., 2016)", "previouslyFormattedCitation" : "(L\u00f3pez-Franca et al., 2016)"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en-GB"/>
                </w:rPr>
                <w:delText>López-Franca et al., 2016</w:delText>
              </w:r>
              <w:r w:rsidRPr="00D424AA" w:rsidDel="00426B37">
                <w:rPr>
                  <w:rFonts w:cs="Times New Roman"/>
                  <w:color w:val="000000" w:themeColor="text1"/>
                  <w:sz w:val="16"/>
                  <w:szCs w:val="16"/>
                  <w:lang w:val="en-GB"/>
                </w:rPr>
                <w:fldChar w:fldCharType="end"/>
              </w:r>
              <w:commentRangeEnd w:id="6517"/>
              <w:r w:rsidR="00A26296" w:rsidDel="00426B37">
                <w:rPr>
                  <w:rStyle w:val="Marquedecommentaire"/>
                </w:rPr>
                <w:commentReference w:id="6517"/>
              </w:r>
              <w:r w:rsidRPr="00841A35" w:rsidDel="00426B37">
                <w:rPr>
                  <w:rFonts w:cs="Times New Roman"/>
                  <w:color w:val="000000" w:themeColor="text1"/>
                  <w:sz w:val="16"/>
                  <w:szCs w:val="16"/>
                  <w:lang w:val="en-GB"/>
                </w:rPr>
                <w:delText xml:space="preserve">; </w:delText>
              </w:r>
              <w:commentRangeStart w:id="6518"/>
              <w:r w:rsidRPr="00D424AA" w:rsidDel="00426B37">
                <w:rPr>
                  <w:rFonts w:cs="Times New Roman"/>
                  <w:color w:val="000000" w:themeColor="text1"/>
                  <w:sz w:val="16"/>
                  <w:szCs w:val="16"/>
                  <w:lang w:val="en-GB"/>
                </w:rPr>
                <w:fldChar w:fldCharType="begin" w:fldLock="1"/>
              </w:r>
              <w:r w:rsidR="00FC4C2D" w:rsidDel="00426B37">
                <w:rPr>
                  <w:rFonts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en-GB"/>
                </w:rPr>
                <w:delText>Coppola et al., 2021b;</w:delText>
              </w:r>
              <w:r w:rsidRPr="00D424AA" w:rsidDel="00426B37">
                <w:rPr>
                  <w:rFonts w:cs="Times New Roman"/>
                  <w:color w:val="000000" w:themeColor="text1"/>
                  <w:sz w:val="16"/>
                  <w:szCs w:val="16"/>
                  <w:lang w:val="en-GB"/>
                </w:rPr>
                <w:fldChar w:fldCharType="end"/>
              </w:r>
              <w:commentRangeEnd w:id="6518"/>
              <w:r w:rsidR="00A26296" w:rsidDel="00426B37">
                <w:rPr>
                  <w:rStyle w:val="Marquedecommentaire"/>
                </w:rPr>
                <w:commentReference w:id="6518"/>
              </w:r>
              <w:r w:rsidRPr="00841A35" w:rsidDel="00426B37">
                <w:rPr>
                  <w:rFonts w:cs="Times New Roman"/>
                  <w:color w:val="000000" w:themeColor="text1"/>
                  <w:sz w:val="16"/>
                  <w:szCs w:val="16"/>
                  <w:lang w:val="en-GB"/>
                </w:rPr>
                <w:delText xml:space="preserve"> </w:delText>
              </w:r>
              <w:commentRangeStart w:id="6519"/>
              <w:r w:rsidRPr="00D424AA" w:rsidDel="00426B37">
                <w:rPr>
                  <w:rFonts w:cs="Times New Roman"/>
                  <w:color w:val="000000" w:themeColor="text1"/>
                  <w:sz w:val="16"/>
                  <w:szCs w:val="16"/>
                  <w:lang w:val="en-GB"/>
                </w:rPr>
                <w:fldChar w:fldCharType="begin" w:fldLock="1"/>
              </w:r>
              <w:r w:rsidR="00FF6231" w:rsidDel="00426B37">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426B37">
                <w:rPr>
                  <w:rFonts w:cs="Times New Roman"/>
                  <w:color w:val="000000" w:themeColor="text1"/>
                  <w:sz w:val="16"/>
                  <w:szCs w:val="16"/>
                  <w:lang w:val="en-GB"/>
                </w:rPr>
                <w:fldChar w:fldCharType="separate"/>
              </w:r>
              <w:r w:rsidR="00A26296" w:rsidDel="00426B37">
                <w:rPr>
                  <w:rFonts w:cs="Times New Roman"/>
                  <w:noProof/>
                  <w:color w:val="000000" w:themeColor="text1"/>
                  <w:sz w:val="16"/>
                  <w:szCs w:val="16"/>
                  <w:lang w:val="en-GB"/>
                </w:rPr>
                <w:delText>Chou et al., 2014)</w:delText>
              </w:r>
              <w:r w:rsidRPr="00D424AA" w:rsidDel="00426B37">
                <w:rPr>
                  <w:rFonts w:cs="Times New Roman"/>
                  <w:color w:val="000000" w:themeColor="text1"/>
                  <w:sz w:val="16"/>
                  <w:szCs w:val="16"/>
                  <w:lang w:val="en-GB"/>
                </w:rPr>
                <w:fldChar w:fldCharType="end"/>
              </w:r>
            </w:del>
            <w:bookmarkEnd w:id="6513"/>
            <w:commentRangeEnd w:id="6519"/>
            <w:r w:rsidR="00A26296">
              <w:rPr>
                <w:rStyle w:val="Marquedecommentaire"/>
              </w:rPr>
              <w:commentReference w:id="6519"/>
            </w:r>
          </w:p>
        </w:tc>
      </w:tr>
      <w:bookmarkEnd w:id="6486"/>
      <w:tr w:rsidR="00D376F0" w:rsidRPr="00F1665C" w14:paraId="4A2283B6" w14:textId="77777777" w:rsidTr="00723657">
        <w:tc>
          <w:tcPr>
            <w:tcW w:w="2158" w:type="dxa"/>
            <w:vMerge/>
          </w:tcPr>
          <w:p w14:paraId="4671F66C"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1D076A5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p w14:paraId="40888FE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E2D9"/>
          </w:tcPr>
          <w:p w14:paraId="5204B4F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199FDFE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55D1E7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065D57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DBB8FE5" w14:textId="77777777" w:rsidR="00D376F0" w:rsidRPr="00D424AA" w:rsidRDefault="00D376F0" w:rsidP="00D424AA">
            <w:pPr>
              <w:rPr>
                <w:rFonts w:cs="Times New Roman"/>
                <w:color w:val="000000" w:themeColor="text1"/>
                <w:sz w:val="16"/>
                <w:szCs w:val="16"/>
                <w:lang w:val="en-GB"/>
              </w:rPr>
            </w:pPr>
          </w:p>
          <w:p w14:paraId="7F8C379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413D2CD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2EEFD1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057131C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28F7CE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5B6988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907711A" w14:textId="77777777" w:rsidR="00D376F0" w:rsidRPr="00D424AA" w:rsidRDefault="00D376F0" w:rsidP="00D424AA">
            <w:pPr>
              <w:rPr>
                <w:rFonts w:cs="Times New Roman"/>
                <w:color w:val="000000" w:themeColor="text1"/>
                <w:sz w:val="16"/>
                <w:szCs w:val="16"/>
                <w:lang w:val="en-GB"/>
              </w:rPr>
            </w:pPr>
          </w:p>
          <w:p w14:paraId="6D8AD36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1DCF1E9"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143922E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EFBE42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06CE23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7C304D58" w14:textId="77777777" w:rsidR="00D376F0" w:rsidRPr="00D424AA" w:rsidRDefault="00D376F0" w:rsidP="00D424AA">
            <w:pPr>
              <w:rPr>
                <w:rFonts w:cs="Times New Roman"/>
                <w:color w:val="000000" w:themeColor="text1"/>
                <w:sz w:val="16"/>
                <w:szCs w:val="16"/>
                <w:lang w:val="en-GB"/>
              </w:rPr>
            </w:pPr>
          </w:p>
          <w:p w14:paraId="64142D9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525E72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2E1ADD8E" w14:textId="77777777" w:rsidTr="00723657">
        <w:tc>
          <w:tcPr>
            <w:tcW w:w="2158" w:type="dxa"/>
            <w:vMerge w:val="restart"/>
          </w:tcPr>
          <w:p w14:paraId="2923B95B"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South American Monsoon (SAM)</w:t>
            </w:r>
          </w:p>
        </w:tc>
        <w:tc>
          <w:tcPr>
            <w:tcW w:w="2158" w:type="dxa"/>
            <w:tcBorders>
              <w:top w:val="dashed" w:sz="4" w:space="0" w:color="000000"/>
            </w:tcBorders>
            <w:shd w:val="clear" w:color="auto" w:fill="FD9693"/>
          </w:tcPr>
          <w:p w14:paraId="5A8AA289" w14:textId="6481D8C9"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bookmarkStart w:id="6520" w:name="_Hlk77193976"/>
            <w:ins w:id="6521" w:author="Robin Matthews" w:date="2021-07-14T22:26:00Z">
              <w:r w:rsidR="0018387C">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2",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2",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id" : "ITEM-3", "itemData" : { "DOI" : "10.1002/joc.5294", "ISSN" : "08998418", "author" : [ { "dropping-particle" : "", "family" : "Geirinhas", "given" : "Jo\u00e3o L.", "non-dropping-particle" : "", "parse-names" : false, "suffix" : "" }, { "dropping-particle" : "", "family" : "Trigo", "given" : "Ricardo M.", "non-dropping-particle" : "", "parse-names" : false, "suffix" : "" }, { "dropping-particle" : "", "family" : "Libonati", "given" : "Renata", "non-dropping-particle" : "", "parse-names" : false, "suffix" : "" }, { "dropping-particle" : "", "family" : "Coelho", "given" : "Caio A. S.", "non-dropping-particle" : "", "parse-names" : false, "suffix" : "" }, { "dropping-particle" : "", "family" : "Palmeira", "given" : "Ana Cristina", "non-dropping-particle" : "", "parse-names" : false, "suffix" : "" } ], "container-title" : "International Journal of Climatology", "id" : "ITEM-3", "issue" : "4", "issued" : { "date-parts" : [ [ "2018", "3" ] ] }, "page" : "1760-1776", "title" : "Climatic and synoptic characterization of heat waves in Brazil", "translator" : [ { "dropping-particle" : "", "family" : "S1891", "given" : "", "non-dropping-particle" : "", "parse-names" : false, "suffix" : "" } ], "type" : "article-journal", "volume" : "38" }, "uris" : [ "http://www.mendeley.com/documents/?uuid=667a7331-2082-48b8-b909-a8b421134d66"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Geirinhas et al., 2018; Avila-Diaz et al., 2020; Dereczynski et al., 2020; Dunn et al., 2020)", "plainTextFormattedCitation" : "(Geirinhas et al., 2018; Avila-Diaz et al., 2020; Dereczynski et al., 2020; Dunn et al., 2020)", "previouslyFormattedCitation" : "(Geirinhas et al., 2018; Avila-Diaz et al., 2020; Dereczynski et al., 2020; Dunn et al., 2020)" }, "properties" : { "noteIndex" : 0 }, "schema" : "https://github.com/citation-style-language/schema/raw/master/csl-citation.json" }</w:instrText>
            </w:r>
            <w:ins w:id="6522" w:author="Robin Matthews" w:date="2021-07-14T22:26:00Z">
              <w:r w:rsidR="0018387C">
                <w:rPr>
                  <w:rFonts w:cs="Times New Roman"/>
                  <w:color w:val="000000" w:themeColor="text1"/>
                  <w:sz w:val="16"/>
                  <w:szCs w:val="16"/>
                  <w:lang w:val="en-GB"/>
                </w:rPr>
                <w:fldChar w:fldCharType="separate"/>
              </w:r>
              <w:r w:rsidR="0018387C" w:rsidRPr="00C56914">
                <w:rPr>
                  <w:rFonts w:cs="Times New Roman"/>
                  <w:noProof/>
                  <w:color w:val="000000" w:themeColor="text1"/>
                  <w:sz w:val="16"/>
                  <w:szCs w:val="16"/>
                  <w:lang w:val="en-GB"/>
                </w:rPr>
                <w:t>(Geirinhas et al., 2018; Avila-Diaz et al., 2020; Dereczynski et al., 2020; Dunn et al., 2020)</w:t>
              </w:r>
              <w:r w:rsidR="0018387C">
                <w:rPr>
                  <w:rFonts w:cs="Times New Roman"/>
                  <w:color w:val="000000" w:themeColor="text1"/>
                  <w:sz w:val="16"/>
                  <w:szCs w:val="16"/>
                  <w:lang w:val="en-GB"/>
                </w:rPr>
                <w:fldChar w:fldCharType="end"/>
              </w:r>
            </w:ins>
            <w:commentRangeStart w:id="6523"/>
            <w:del w:id="6524" w:author="Robin Matthews" w:date="2021-07-14T22:26:00Z">
              <w:r w:rsidRPr="00D424AA" w:rsidDel="0018387C">
                <w:rPr>
                  <w:rFonts w:cs="Times New Roman"/>
                  <w:color w:val="000000" w:themeColor="text1"/>
                  <w:sz w:val="16"/>
                  <w:szCs w:val="16"/>
                  <w:lang w:val="en-GB"/>
                </w:rPr>
                <w:fldChar w:fldCharType="begin" w:fldLock="1"/>
              </w:r>
              <w:r w:rsidR="00FF6231" w:rsidDel="0018387C">
                <w:rPr>
                  <w:rFonts w:cs="Times New Roman"/>
                  <w:color w:val="000000" w:themeColor="text1"/>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w:delInstrText>
              </w:r>
              <w:r w:rsidR="00FF6231" w:rsidRPr="006A2665" w:rsidDel="0018387C">
                <w:rPr>
                  <w:rFonts w:cs="Times New Roman"/>
                  <w:color w:val="000000" w:themeColor="text1"/>
                  <w:sz w:val="16"/>
                  <w:szCs w:val="16"/>
                </w:rPr>
                <w:delInstrText>",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18387C">
                <w:rPr>
                  <w:rFonts w:cs="Times New Roman"/>
                  <w:color w:val="000000" w:themeColor="text1"/>
                  <w:sz w:val="16"/>
                  <w:szCs w:val="16"/>
                  <w:lang w:val="en-GB"/>
                </w:rPr>
                <w:fldChar w:fldCharType="separate"/>
              </w:r>
              <w:r w:rsidR="00A26296" w:rsidDel="0018387C">
                <w:rPr>
                  <w:rFonts w:cs="Times New Roman"/>
                  <w:noProof/>
                  <w:color w:val="000000" w:themeColor="text1"/>
                  <w:sz w:val="16"/>
                  <w:szCs w:val="16"/>
                  <w:lang w:val="nb-NO"/>
                </w:rPr>
                <w:delText>(Dereczynski et al., 2020</w:delText>
              </w:r>
              <w:r w:rsidRPr="00D424AA" w:rsidDel="0018387C">
                <w:rPr>
                  <w:rFonts w:cs="Times New Roman"/>
                  <w:color w:val="000000" w:themeColor="text1"/>
                  <w:sz w:val="16"/>
                  <w:szCs w:val="16"/>
                  <w:lang w:val="en-GB"/>
                </w:rPr>
                <w:fldChar w:fldCharType="end"/>
              </w:r>
              <w:commentRangeEnd w:id="6523"/>
              <w:r w:rsidR="00A26296" w:rsidDel="0018387C">
                <w:rPr>
                  <w:rStyle w:val="Marquedecommentaire"/>
                </w:rPr>
                <w:commentReference w:id="6523"/>
              </w:r>
              <w:r w:rsidRPr="00841A35" w:rsidDel="0018387C">
                <w:rPr>
                  <w:rFonts w:cs="Times New Roman"/>
                  <w:color w:val="000000" w:themeColor="text1"/>
                  <w:sz w:val="16"/>
                  <w:szCs w:val="16"/>
                  <w:lang w:val="nb-NO"/>
                </w:rPr>
                <w:delText xml:space="preserve">;  </w:delText>
              </w:r>
              <w:commentRangeStart w:id="6525"/>
              <w:r w:rsidRPr="00D424AA" w:rsidDel="0018387C">
                <w:rPr>
                  <w:rFonts w:cs="Times New Roman"/>
                  <w:color w:val="000000" w:themeColor="text1"/>
                  <w:sz w:val="16"/>
                  <w:szCs w:val="16"/>
                  <w:lang w:val="en-GB"/>
                </w:rPr>
                <w:fldChar w:fldCharType="begin" w:fldLock="1"/>
              </w:r>
              <w:r w:rsidR="00FF6231" w:rsidDel="0018387C">
                <w:rPr>
                  <w:rFonts w:cs="Times New Roman"/>
                  <w:color w:val="000000" w:themeColor="text1"/>
                  <w:sz w:val="16"/>
                  <w:szCs w:val="16"/>
                  <w:lang w:val="nb-NO"/>
                </w:rPr>
                <w:delInstrText>ADDIN CSL_CITATION { "citationItems" : [ { "id" : "ITEM-1",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1",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manualFormatting" : "Avila-Diaz et al., 2020;", "plainTextFormattedCitation" : "(Avila-Diaz et al., 2020)", "previouslyFormattedCitation" : "(Avila-Diaz et al., 2020)" }, "properties" : { "noteIndex" : 0 }, "schema" : "https://github.com/citation-style-language/schema/raw/master/csl-citation.json" }</w:delInstrText>
              </w:r>
              <w:r w:rsidRPr="00D424AA" w:rsidDel="0018387C">
                <w:rPr>
                  <w:rFonts w:cs="Times New Roman"/>
                  <w:color w:val="000000" w:themeColor="text1"/>
                  <w:sz w:val="16"/>
                  <w:szCs w:val="16"/>
                  <w:lang w:val="en-GB"/>
                </w:rPr>
                <w:fldChar w:fldCharType="separate"/>
              </w:r>
              <w:r w:rsidR="00A26296" w:rsidDel="0018387C">
                <w:rPr>
                  <w:rFonts w:cs="Times New Roman"/>
                  <w:noProof/>
                  <w:color w:val="000000" w:themeColor="text1"/>
                  <w:sz w:val="16"/>
                  <w:szCs w:val="16"/>
                  <w:lang w:val="nb-NO"/>
                </w:rPr>
                <w:delText>Avila-Diaz et al., 2020;</w:delText>
              </w:r>
              <w:r w:rsidRPr="00D424AA" w:rsidDel="0018387C">
                <w:rPr>
                  <w:rFonts w:cs="Times New Roman"/>
                  <w:color w:val="000000" w:themeColor="text1"/>
                  <w:sz w:val="16"/>
                  <w:szCs w:val="16"/>
                  <w:lang w:val="en-GB"/>
                </w:rPr>
                <w:fldChar w:fldCharType="end"/>
              </w:r>
              <w:commentRangeEnd w:id="6525"/>
              <w:r w:rsidR="00A26296" w:rsidDel="0018387C">
                <w:rPr>
                  <w:rStyle w:val="Marquedecommentaire"/>
                </w:rPr>
                <w:commentReference w:id="6525"/>
              </w:r>
              <w:r w:rsidRPr="00841A35" w:rsidDel="0018387C">
                <w:rPr>
                  <w:rFonts w:cs="Times New Roman"/>
                  <w:color w:val="000000" w:themeColor="text1"/>
                  <w:sz w:val="16"/>
                  <w:szCs w:val="16"/>
                  <w:lang w:val="nb-NO"/>
                </w:rPr>
                <w:delText xml:space="preserve">  </w:delText>
              </w:r>
              <w:commentRangeStart w:id="6526"/>
              <w:r w:rsidRPr="00D424AA" w:rsidDel="0018387C">
                <w:rPr>
                  <w:rFonts w:cs="Times New Roman"/>
                  <w:color w:val="000000" w:themeColor="text1"/>
                  <w:sz w:val="16"/>
                  <w:szCs w:val="16"/>
                  <w:lang w:val="en-GB"/>
                </w:rPr>
                <w:fldChar w:fldCharType="begin" w:fldLock="1"/>
              </w:r>
              <w:r w:rsidR="00FF6231" w:rsidDel="0018387C">
                <w:rPr>
                  <w:rFonts w:cs="Times New Roman"/>
                  <w:color w:val="000000" w:themeColor="text1"/>
                  <w:sz w:val="16"/>
                  <w:szCs w:val="16"/>
                  <w:lang w:val="nb-NO"/>
                </w:rPr>
                <w:delInstrText>ADDIN CSL_CITATION { "citationItems" : [ { "id" : "ITEM-1", "itemData" : { "DOI" : "10.1002/joc.5294", "ISSN" : "08998418", "author" : [ { "dropping-particle" : "", "family" : "Geirinhas", "given" : "Jo\u00e3o L.", "non-dropping-particle" : "", "parse-names" : false, "suffix" : "" }, { "dropping-particle" : "", "family" : "Trigo", "given" : "Ricardo M.", "non-dropping-particle" : "", "parse-names" : false, "suffix" : "" }, { "dropping-particle" : "", "family" : "Libonati", "given" : "Renata", "non-dropping-particle" : "", "parse-names" : false, "suffix" : "" }, { "dropping-particle" : "", "family" : "Coelho", "given" : "Caio A. S.", "non-dropping-particle" : "", "parse-names" : false, "suffix" : "" }, { "dropping-particle" : "", "family" : "Palmeira", "given" : "Ana Cristina", "non-dropping-particle" : "", "parse-names" : false, "suffix" : "" } ], "container-title" : "International Journal of Climatology", "id" : "ITEM-1", "issue" : "4", "issued" : { "date-parts" : [ [ "2018", "3" ] ] }, "page" : "1760-1776", "title" : "Climatic and synoptic characterization of heat waves in Brazil", "translator" : [ { "dropping-particle" : "", "family" : "S1891", "given" : "", "non-dropping-particle" : "", "parse-names" : false, "suffix" : "" } ], "type" : "article-journal", "volume" : "38" }, "uris" : [ "http://www.mendeley.com/documents/?uuid=667a7331-2082-48b8-b909-a8b421134d66" ] } ], "mendeley" : { "formattedCitation" : "(Geirinhas et al., 2018)", "manualFormatting" : "Geirinhas et al., 2018;", "plainTextFormattedCitation" : "(Geirinhas et al., 2018)", "previouslyFormattedCitation" : "(Geirinhas et al., 2018)" }, "properties" : { "noteIndex" : 0 }, "schema" : "https://github.com/citation-style-language/schema/raw/master/csl-citation.json" }</w:delInstrText>
              </w:r>
              <w:r w:rsidRPr="00D424AA" w:rsidDel="0018387C">
                <w:rPr>
                  <w:rFonts w:cs="Times New Roman"/>
                  <w:color w:val="000000" w:themeColor="text1"/>
                  <w:sz w:val="16"/>
                  <w:szCs w:val="16"/>
                  <w:lang w:val="en-GB"/>
                </w:rPr>
                <w:fldChar w:fldCharType="separate"/>
              </w:r>
              <w:r w:rsidR="00A26296" w:rsidDel="0018387C">
                <w:rPr>
                  <w:rFonts w:cs="Times New Roman"/>
                  <w:noProof/>
                  <w:color w:val="000000" w:themeColor="text1"/>
                  <w:sz w:val="16"/>
                  <w:szCs w:val="16"/>
                  <w:lang w:val="nb-NO"/>
                </w:rPr>
                <w:delText>Geirinhas et al., 2018;</w:delText>
              </w:r>
              <w:r w:rsidRPr="00D424AA" w:rsidDel="0018387C">
                <w:rPr>
                  <w:rFonts w:cs="Times New Roman"/>
                  <w:color w:val="000000" w:themeColor="text1"/>
                  <w:sz w:val="16"/>
                  <w:szCs w:val="16"/>
                  <w:lang w:val="en-GB"/>
                </w:rPr>
                <w:fldChar w:fldCharType="end"/>
              </w:r>
              <w:commentRangeEnd w:id="6526"/>
              <w:r w:rsidR="00A26296" w:rsidDel="0018387C">
                <w:rPr>
                  <w:rStyle w:val="Marquedecommentaire"/>
                </w:rPr>
                <w:commentReference w:id="6526"/>
              </w:r>
              <w:r w:rsidRPr="00841A35" w:rsidDel="0018387C">
                <w:rPr>
                  <w:rFonts w:cs="Times New Roman"/>
                  <w:color w:val="000000" w:themeColor="text1"/>
                  <w:sz w:val="16"/>
                  <w:szCs w:val="16"/>
                  <w:lang w:val="nb-NO"/>
                </w:rPr>
                <w:delText xml:space="preserve"> </w:delText>
              </w:r>
              <w:commentRangeStart w:id="6527"/>
              <w:r w:rsidRPr="00D424AA" w:rsidDel="0018387C">
                <w:rPr>
                  <w:rFonts w:cs="Times New Roman"/>
                  <w:color w:val="000000" w:themeColor="text1"/>
                  <w:sz w:val="16"/>
                  <w:szCs w:val="16"/>
                  <w:lang w:val="en-GB"/>
                </w:rPr>
                <w:fldChar w:fldCharType="begin" w:fldLock="1"/>
              </w:r>
              <w:r w:rsidR="00FF6231" w:rsidDel="0018387C">
                <w:rPr>
                  <w:rFonts w:cs="Times New Roman"/>
                  <w:color w:val="000000" w:themeColor="text1"/>
                  <w:sz w:val="16"/>
                  <w:szCs w:val="16"/>
                  <w:lang w:val="nb-NO"/>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18387C">
                <w:rPr>
                  <w:rFonts w:cs="Times New Roman"/>
                  <w:color w:val="000000" w:themeColor="text1"/>
                  <w:sz w:val="16"/>
                  <w:szCs w:val="16"/>
                  <w:lang w:val="en-GB"/>
                </w:rPr>
                <w:fldChar w:fldCharType="separate"/>
              </w:r>
              <w:r w:rsidR="00A26296" w:rsidDel="0018387C">
                <w:rPr>
                  <w:rFonts w:cs="Times New Roman"/>
                  <w:noProof/>
                  <w:color w:val="000000" w:themeColor="text1"/>
                  <w:sz w:val="16"/>
                  <w:szCs w:val="16"/>
                  <w:lang w:val="en-GB"/>
                </w:rPr>
                <w:delText>Dunn et al., 2020)</w:delText>
              </w:r>
              <w:r w:rsidRPr="00D424AA" w:rsidDel="0018387C">
                <w:rPr>
                  <w:rFonts w:cs="Times New Roman"/>
                  <w:color w:val="000000" w:themeColor="text1"/>
                  <w:sz w:val="16"/>
                  <w:szCs w:val="16"/>
                  <w:lang w:val="en-GB"/>
                </w:rPr>
                <w:fldChar w:fldCharType="end"/>
              </w:r>
            </w:del>
            <w:bookmarkEnd w:id="6520"/>
            <w:commentRangeEnd w:id="6527"/>
            <w:r w:rsidR="00A26296">
              <w:rPr>
                <w:rStyle w:val="Marquedecommentaire"/>
              </w:rPr>
              <w:commentReference w:id="6527"/>
            </w:r>
          </w:p>
        </w:tc>
        <w:tc>
          <w:tcPr>
            <w:tcW w:w="2158" w:type="dxa"/>
            <w:tcBorders>
              <w:top w:val="dashed" w:sz="4" w:space="0" w:color="000000"/>
            </w:tcBorders>
            <w:shd w:val="clear" w:color="auto" w:fill="FFE2D9"/>
          </w:tcPr>
          <w:p w14:paraId="138A50BE" w14:textId="0238655D" w:rsidR="00D376F0" w:rsidRPr="00841A35"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 xml:space="preserve">Evidence of a human contribution to the observed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plainTextFormattedCitation" : "(Seong et al., 2020)", "previouslyFormattedCitation" : "(Seong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eong et al., 2020)</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FD9693"/>
            <w:tcMar>
              <w:top w:w="40" w:type="dxa"/>
              <w:left w:w="0" w:type="dxa"/>
              <w:bottom w:w="40" w:type="dxa"/>
              <w:right w:w="0" w:type="dxa"/>
            </w:tcMar>
          </w:tcPr>
          <w:p w14:paraId="3C483CE0" w14:textId="0074D59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528"/>
            <w:r w:rsidRPr="00D424AA">
              <w:rPr>
                <w:rFonts w:cs="Times New Roman"/>
                <w:color w:val="000000" w:themeColor="text1"/>
                <w:sz w:val="16"/>
                <w:szCs w:val="16"/>
                <w:lang w:val="en-GB"/>
              </w:rPr>
              <w:fldChar w:fldCharType="begin" w:fldLock="1"/>
            </w:r>
            <w:ins w:id="6529" w:author="Robin Matthews" w:date="2021-07-14T22:07:00Z">
              <w:r w:rsidR="008161C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530" w:author="Robin Matthews" w:date="2021-07-14T22:07:00Z">
              <w:r w:rsidR="00FC4C2D" w:rsidDel="008161C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31" w:author="Robin Matthews" w:date="2021-07-14T22:07:00Z">
              <w:r w:rsidR="00A26296" w:rsidDel="008161C1">
                <w:rPr>
                  <w:rFonts w:cs="Times New Roman"/>
                  <w:noProof/>
                  <w:color w:val="000000" w:themeColor="text1"/>
                  <w:sz w:val="16"/>
                  <w:szCs w:val="16"/>
                  <w:lang w:val="en-GB"/>
                </w:rPr>
                <w:delText>Li et al., 2020</w:delText>
              </w:r>
            </w:del>
            <w:ins w:id="6532"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28"/>
            <w:r w:rsidR="00A26296">
              <w:rPr>
                <w:rStyle w:val="Marquedecommentaire"/>
              </w:rPr>
              <w:commentReference w:id="6528"/>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653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34" w:author="Robin Matthews" w:date="2021-07-14T22:07:00Z">
              <w:r w:rsidR="00A26296" w:rsidDel="008161C1">
                <w:rPr>
                  <w:rFonts w:cs="Times New Roman"/>
                  <w:noProof/>
                  <w:color w:val="000000" w:themeColor="text1"/>
                  <w:sz w:val="16"/>
                  <w:szCs w:val="16"/>
                  <w:lang w:val="en-GB"/>
                </w:rPr>
                <w:delText>Li et al., 2020</w:delText>
              </w:r>
            </w:del>
            <w:ins w:id="6535"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33"/>
            <w:r w:rsidR="00A26296">
              <w:rPr>
                <w:rStyle w:val="Marquedecommentaire"/>
              </w:rPr>
              <w:commentReference w:id="6533"/>
            </w:r>
            <w:r w:rsidRPr="00841A35">
              <w:rPr>
                <w:rFonts w:cs="Times New Roman"/>
                <w:color w:val="000000" w:themeColor="text1"/>
                <w:sz w:val="16"/>
                <w:szCs w:val="16"/>
                <w:lang w:val="en-GB"/>
              </w:rPr>
              <w:t>) and more than 1.5°C in annual TXx and TNn compared to pre-industrial (Annex).</w:t>
            </w:r>
          </w:p>
          <w:p w14:paraId="3A542B87" w14:textId="77777777" w:rsidR="00D376F0" w:rsidRPr="00D424AA" w:rsidRDefault="00D376F0" w:rsidP="00D424AA">
            <w:pPr>
              <w:rPr>
                <w:rFonts w:cs="Times New Roman"/>
                <w:color w:val="000000" w:themeColor="text1"/>
                <w:sz w:val="16"/>
                <w:szCs w:val="16"/>
                <w:lang w:val="en-GB"/>
              </w:rPr>
            </w:pPr>
          </w:p>
          <w:p w14:paraId="4A169ED4" w14:textId="64420E3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FF6365"/>
            <w:tcMar>
              <w:top w:w="40" w:type="dxa"/>
              <w:left w:w="40" w:type="dxa"/>
              <w:bottom w:w="40" w:type="dxa"/>
              <w:right w:w="40" w:type="dxa"/>
            </w:tcMar>
          </w:tcPr>
          <w:p w14:paraId="60D7FB1D" w14:textId="3C3A56C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53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37" w:author="Robin Matthews" w:date="2021-07-14T22:07:00Z">
              <w:r w:rsidR="00A26296" w:rsidDel="008161C1">
                <w:rPr>
                  <w:rFonts w:cs="Times New Roman"/>
                  <w:noProof/>
                  <w:color w:val="000000" w:themeColor="text1"/>
                  <w:sz w:val="16"/>
                  <w:szCs w:val="16"/>
                  <w:lang w:val="en-GB"/>
                </w:rPr>
                <w:delText>Li et al., 2020</w:delText>
              </w:r>
            </w:del>
            <w:ins w:id="6538"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36"/>
            <w:r w:rsidR="00A26296">
              <w:rPr>
                <w:rStyle w:val="Marquedecommentaire"/>
              </w:rPr>
              <w:commentReference w:id="6536"/>
            </w:r>
            <w:r w:rsidRPr="00841A35">
              <w:rPr>
                <w:rFonts w:cs="Times New Roman"/>
                <w:color w:val="000000" w:themeColor="text1"/>
                <w:sz w:val="16"/>
                <w:szCs w:val="16"/>
                <w:lang w:val="en-GB"/>
              </w:rPr>
              <w:t xml:space="preserve">; Annex). Median increase of more than 1°C in the 50-year TXx and TNn events compared to the 1°C warming level </w:t>
            </w:r>
            <w:commentRangeStart w:id="653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40" w:author="Robin Matthews" w:date="2021-07-14T22:07:00Z">
              <w:r w:rsidR="00A26296" w:rsidDel="008161C1">
                <w:rPr>
                  <w:rFonts w:cs="Times New Roman"/>
                  <w:noProof/>
                  <w:color w:val="000000" w:themeColor="text1"/>
                  <w:sz w:val="16"/>
                  <w:szCs w:val="16"/>
                  <w:lang w:val="en-GB"/>
                </w:rPr>
                <w:delText>Li et al., 2020</w:delText>
              </w:r>
            </w:del>
            <w:ins w:id="6541"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39"/>
            <w:r w:rsidR="00A26296">
              <w:rPr>
                <w:rStyle w:val="Marquedecommentaire"/>
              </w:rPr>
              <w:commentReference w:id="6539"/>
            </w:r>
            <w:r w:rsidRPr="00841A35">
              <w:rPr>
                <w:rFonts w:cs="Times New Roman"/>
                <w:color w:val="000000" w:themeColor="text1"/>
                <w:sz w:val="16"/>
                <w:szCs w:val="16"/>
                <w:lang w:val="en-GB"/>
              </w:rPr>
              <w:t>) and more than 2</w:t>
            </w:r>
            <w:r w:rsidRPr="00D424AA">
              <w:rPr>
                <w:rFonts w:cs="Times New Roman"/>
                <w:color w:val="000000" w:themeColor="text1"/>
                <w:sz w:val="16"/>
                <w:szCs w:val="16"/>
                <w:lang w:val="en-GB"/>
              </w:rPr>
              <w:t>°C in annual TXx and TNn compared to pre-industrial (Annex).</w:t>
            </w:r>
          </w:p>
          <w:p w14:paraId="58C9680B" w14:textId="77777777" w:rsidR="00D376F0" w:rsidRPr="00D424AA" w:rsidRDefault="00D376F0" w:rsidP="00D424AA">
            <w:pPr>
              <w:rPr>
                <w:rFonts w:cs="Times New Roman"/>
                <w:color w:val="000000" w:themeColor="text1"/>
                <w:sz w:val="16"/>
                <w:szCs w:val="16"/>
                <w:lang w:val="en-GB"/>
              </w:rPr>
            </w:pPr>
          </w:p>
          <w:p w14:paraId="41A94609" w14:textId="41324E23"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AD0204"/>
            <w:tcMar>
              <w:top w:w="40" w:type="dxa"/>
              <w:left w:w="40" w:type="dxa"/>
              <w:bottom w:w="40" w:type="dxa"/>
              <w:right w:w="40" w:type="dxa"/>
            </w:tcMar>
          </w:tcPr>
          <w:p w14:paraId="15F0B185" w14:textId="030FDC6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54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43" w:author="Robin Matthews" w:date="2021-07-14T22:07:00Z">
              <w:r w:rsidR="00A26296" w:rsidDel="008161C1">
                <w:rPr>
                  <w:rFonts w:cs="Times New Roman"/>
                  <w:noProof/>
                  <w:color w:val="000000" w:themeColor="text1"/>
                  <w:sz w:val="16"/>
                  <w:szCs w:val="16"/>
                  <w:lang w:val="en-GB"/>
                </w:rPr>
                <w:delText>Li et al., 2020</w:delText>
              </w:r>
            </w:del>
            <w:ins w:id="6544"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42"/>
            <w:r w:rsidR="00A26296">
              <w:rPr>
                <w:rStyle w:val="Marquedecommentaire"/>
              </w:rPr>
              <w:commentReference w:id="6542"/>
            </w:r>
            <w:r w:rsidRPr="00841A35">
              <w:rPr>
                <w:rFonts w:cs="Times New Roman"/>
                <w:color w:val="000000" w:themeColor="text1"/>
                <w:sz w:val="16"/>
                <w:szCs w:val="16"/>
                <w:lang w:val="en-GB"/>
              </w:rPr>
              <w:t xml:space="preserve">; Annex). Median increase of more than 2.5°C in the 50-year TXx and TNn events compared to the 1°C warming level </w:t>
            </w:r>
            <w:commentRangeStart w:id="654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46" w:author="Robin Matthews" w:date="2021-07-14T22:07:00Z">
              <w:r w:rsidR="00A26296" w:rsidDel="008161C1">
                <w:rPr>
                  <w:rFonts w:cs="Times New Roman"/>
                  <w:noProof/>
                  <w:color w:val="000000" w:themeColor="text1"/>
                  <w:sz w:val="16"/>
                  <w:szCs w:val="16"/>
                  <w:lang w:val="en-GB"/>
                </w:rPr>
                <w:delText>Li et al., 2020</w:delText>
              </w:r>
            </w:del>
            <w:ins w:id="6547"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45"/>
            <w:r w:rsidR="00A26296">
              <w:rPr>
                <w:rStyle w:val="Marquedecommentaire"/>
              </w:rPr>
              <w:commentReference w:id="6545"/>
            </w:r>
            <w:r w:rsidRPr="00841A35">
              <w:rPr>
                <w:rFonts w:cs="Times New Roman"/>
                <w:color w:val="000000" w:themeColor="text1"/>
                <w:sz w:val="16"/>
                <w:szCs w:val="16"/>
                <w:lang w:val="en-GB"/>
              </w:rPr>
              <w:t>) and more than 4.5°C in annual TX</w:t>
            </w:r>
            <w:r w:rsidRPr="00D424AA">
              <w:rPr>
                <w:rFonts w:cs="Times New Roman"/>
                <w:color w:val="000000" w:themeColor="text1"/>
                <w:sz w:val="16"/>
                <w:szCs w:val="16"/>
                <w:lang w:val="en-GB"/>
              </w:rPr>
              <w:t>x and TNn compared to pre-industrial (Annex).</w:t>
            </w:r>
          </w:p>
          <w:p w14:paraId="4DD70485" w14:textId="77777777" w:rsidR="00D376F0" w:rsidRPr="00D424AA" w:rsidRDefault="00D376F0" w:rsidP="00D424AA">
            <w:pPr>
              <w:rPr>
                <w:rFonts w:cs="Times New Roman"/>
                <w:color w:val="000000" w:themeColor="text1"/>
                <w:sz w:val="16"/>
                <w:szCs w:val="16"/>
                <w:lang w:val="en-GB"/>
              </w:rPr>
            </w:pPr>
          </w:p>
          <w:p w14:paraId="4CD54DEA" w14:textId="2B42C18E"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CMIP3 and RCM simulations for an increase in the intensity and frequency of hot extremes and decrease in the intensity and frequency of cold extremes </w:t>
            </w:r>
            <w:ins w:id="6548" w:author="Robin Matthews" w:date="2021-07-14T22:23:00Z">
              <w:r w:rsidR="00FC4DBC">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u00f3pez-Franca et al., 2016; Coppola et al., 2021b)", "manualFormatting" : "(Chou et al., 2014a; L\u00f3pez-Franca et al., 2016; Coppola et al., 2021b)", "plainTextFormattedCitation" : "(Chou et al., 2014a; L\u00f3pez-Franca et al., 2016; Coppola et al., 2021b)", "previouslyFormattedCitation" : "(Chou et al., 2014a; L\u00f3pez-Franca et al., 2016; Coppola et al., 2021b)" }, "properties" : { "noteIndex" : 0 }, "schema" : "https://github.com/citation-style-language/schema/raw/master/csl-citation.json" }</w:instrText>
            </w:r>
            <w:ins w:id="6549" w:author="Robin Matthews" w:date="2021-07-14T22:23:00Z">
              <w:r w:rsidR="00FC4DBC">
                <w:rPr>
                  <w:rFonts w:cs="Times New Roman"/>
                  <w:color w:val="000000" w:themeColor="text1"/>
                  <w:sz w:val="16"/>
                  <w:szCs w:val="16"/>
                  <w:lang w:val="en-GB"/>
                </w:rPr>
                <w:fldChar w:fldCharType="separate"/>
              </w:r>
              <w:r w:rsidR="00FC4DBC" w:rsidRPr="00C56914">
                <w:rPr>
                  <w:rFonts w:cs="Times New Roman"/>
                  <w:noProof/>
                  <w:color w:val="000000" w:themeColor="text1"/>
                  <w:sz w:val="16"/>
                  <w:szCs w:val="16"/>
                  <w:lang w:val="en-GB"/>
                </w:rPr>
                <w:t>(Chou et al., 2014</w:t>
              </w:r>
            </w:ins>
            <w:ins w:id="6550" w:author="Robin Matthews" w:date="2021-07-14T22:24:00Z">
              <w:r w:rsidR="001E47FC">
                <w:rPr>
                  <w:rFonts w:cs="Times New Roman"/>
                  <w:noProof/>
                  <w:color w:val="000000" w:themeColor="text1"/>
                  <w:sz w:val="16"/>
                  <w:szCs w:val="16"/>
                  <w:lang w:val="en-GB"/>
                </w:rPr>
                <w:t>a</w:t>
              </w:r>
            </w:ins>
            <w:ins w:id="6551" w:author="Robin Matthews" w:date="2021-07-14T22:23:00Z">
              <w:r w:rsidR="00FC4DBC" w:rsidRPr="00C56914">
                <w:rPr>
                  <w:rFonts w:cs="Times New Roman"/>
                  <w:noProof/>
                  <w:color w:val="000000" w:themeColor="text1"/>
                  <w:sz w:val="16"/>
                  <w:szCs w:val="16"/>
                  <w:lang w:val="en-GB"/>
                </w:rPr>
                <w:t>; López-Franca et al., 2016; Coppola et al., 2021</w:t>
              </w:r>
              <w:r w:rsidR="00FC4DBC">
                <w:rPr>
                  <w:rFonts w:cs="Times New Roman"/>
                  <w:noProof/>
                  <w:color w:val="000000" w:themeColor="text1"/>
                  <w:sz w:val="16"/>
                  <w:szCs w:val="16"/>
                  <w:lang w:val="en-GB"/>
                </w:rPr>
                <w:t>b</w:t>
              </w:r>
              <w:r w:rsidR="00FC4DBC" w:rsidRPr="00C56914">
                <w:rPr>
                  <w:rFonts w:cs="Times New Roman"/>
                  <w:noProof/>
                  <w:color w:val="000000" w:themeColor="text1"/>
                  <w:sz w:val="16"/>
                  <w:szCs w:val="16"/>
                  <w:lang w:val="en-GB"/>
                </w:rPr>
                <w:t>)</w:t>
              </w:r>
              <w:r w:rsidR="00FC4DBC">
                <w:rPr>
                  <w:rFonts w:cs="Times New Roman"/>
                  <w:color w:val="000000" w:themeColor="text1"/>
                  <w:sz w:val="16"/>
                  <w:szCs w:val="16"/>
                  <w:lang w:val="en-GB"/>
                </w:rPr>
                <w:fldChar w:fldCharType="end"/>
              </w:r>
              <w:r w:rsidR="00FC4DBC" w:rsidRPr="00D424AA" w:rsidDel="00FC4DBC">
                <w:rPr>
                  <w:rFonts w:cs="Times New Roman"/>
                  <w:color w:val="000000" w:themeColor="text1"/>
                  <w:sz w:val="16"/>
                  <w:szCs w:val="16"/>
                  <w:lang w:val="en-GB"/>
                </w:rPr>
                <w:t xml:space="preserve"> </w:t>
              </w:r>
            </w:ins>
            <w:del w:id="6552" w:author="Robin Matthews" w:date="2021-07-14T22:23:00Z">
              <w:r w:rsidRPr="00D424AA" w:rsidDel="00FC4DBC">
                <w:rPr>
                  <w:rFonts w:cs="Times New Roman"/>
                  <w:color w:val="000000" w:themeColor="text1"/>
                  <w:sz w:val="16"/>
                  <w:szCs w:val="16"/>
                  <w:lang w:val="en-GB"/>
                </w:rPr>
                <w:delText>(</w:delText>
              </w:r>
              <w:bookmarkStart w:id="6553" w:name="_Hlk77193742"/>
              <w:commentRangeStart w:id="6554"/>
              <w:r w:rsidRPr="00D424AA" w:rsidDel="00FC4DBC">
                <w:rPr>
                  <w:rFonts w:cs="Times New Roman"/>
                  <w:color w:val="000000" w:themeColor="text1"/>
                  <w:sz w:val="16"/>
                  <w:szCs w:val="16"/>
                  <w:lang w:val="en-GB"/>
                </w:rPr>
                <w:fldChar w:fldCharType="begin" w:fldLock="1"/>
              </w:r>
              <w:r w:rsidR="00FF6231" w:rsidDel="00FC4DBC">
                <w:rPr>
                  <w:rFonts w:cs="Times New Roman"/>
                  <w:color w:val="000000" w:themeColor="text1"/>
                  <w:sz w:val="16"/>
                  <w:szCs w:val="16"/>
                  <w:lang w:val="en-GB"/>
                </w:rPr>
                <w:del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mendeley" : { "formattedCitation" : "(L\u00f3pez-Franca et al., 2016)", "manualFormatting" : "L\u00f3pez-Franca et al., 2016", "plainTextFormattedCitation" : "(L\u00f3pez-Franca et al., 2016)", "previouslyFormattedCitation" : "(L\u00f3pez-Franca et al., 2016)" }, "properties" : { "noteIndex" : 0 }, "schema" : "https://github.com/citation-style-language/schema/raw/master/csl-citation.json" }</w:delInstrText>
              </w:r>
              <w:r w:rsidRPr="00D424AA" w:rsidDel="00FC4DBC">
                <w:rPr>
                  <w:rFonts w:cs="Times New Roman"/>
                  <w:color w:val="000000" w:themeColor="text1"/>
                  <w:sz w:val="16"/>
                  <w:szCs w:val="16"/>
                  <w:lang w:val="en-GB"/>
                </w:rPr>
                <w:fldChar w:fldCharType="separate"/>
              </w:r>
              <w:r w:rsidR="00A26296" w:rsidDel="00FC4DBC">
                <w:rPr>
                  <w:rFonts w:cs="Times New Roman"/>
                  <w:noProof/>
                  <w:color w:val="000000" w:themeColor="text1"/>
                  <w:sz w:val="16"/>
                  <w:szCs w:val="16"/>
                  <w:lang w:val="en-GB"/>
                </w:rPr>
                <w:delText>López-Franca et al., 2016</w:delText>
              </w:r>
              <w:r w:rsidRPr="00D424AA" w:rsidDel="00FC4DBC">
                <w:rPr>
                  <w:rFonts w:cs="Times New Roman"/>
                  <w:color w:val="000000" w:themeColor="text1"/>
                  <w:sz w:val="16"/>
                  <w:szCs w:val="16"/>
                  <w:lang w:val="en-GB"/>
                </w:rPr>
                <w:fldChar w:fldCharType="end"/>
              </w:r>
              <w:commentRangeEnd w:id="6554"/>
              <w:r w:rsidR="00A26296" w:rsidDel="00FC4DBC">
                <w:rPr>
                  <w:rStyle w:val="Marquedecommentaire"/>
                </w:rPr>
                <w:commentReference w:id="6554"/>
              </w:r>
              <w:r w:rsidRPr="00841A35" w:rsidDel="00FC4DBC">
                <w:rPr>
                  <w:rFonts w:cs="Times New Roman"/>
                  <w:color w:val="000000" w:themeColor="text1"/>
                  <w:sz w:val="16"/>
                  <w:szCs w:val="16"/>
                  <w:lang w:val="en-GB"/>
                </w:rPr>
                <w:delText xml:space="preserve">; </w:delText>
              </w:r>
              <w:commentRangeStart w:id="6555"/>
              <w:r w:rsidRPr="00D424AA" w:rsidDel="00FC4DBC">
                <w:rPr>
                  <w:rFonts w:cs="Times New Roman"/>
                  <w:color w:val="000000" w:themeColor="text1"/>
                  <w:sz w:val="16"/>
                  <w:szCs w:val="16"/>
                  <w:lang w:val="en-GB"/>
                </w:rPr>
                <w:fldChar w:fldCharType="begin" w:fldLock="1"/>
              </w:r>
              <w:r w:rsidR="00FC4C2D" w:rsidDel="00FC4DBC">
                <w:rPr>
                  <w:rFonts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FC4DBC">
                <w:rPr>
                  <w:rFonts w:cs="Times New Roman"/>
                  <w:color w:val="000000" w:themeColor="text1"/>
                  <w:sz w:val="16"/>
                  <w:szCs w:val="16"/>
                  <w:lang w:val="en-GB"/>
                </w:rPr>
                <w:fldChar w:fldCharType="separate"/>
              </w:r>
              <w:r w:rsidR="00A26296" w:rsidDel="00FC4DBC">
                <w:rPr>
                  <w:rFonts w:cs="Times New Roman"/>
                  <w:noProof/>
                  <w:color w:val="000000" w:themeColor="text1"/>
                  <w:sz w:val="16"/>
                  <w:szCs w:val="16"/>
                  <w:lang w:val="en-GB"/>
                </w:rPr>
                <w:delText>Coppola et al., 2021b</w:delText>
              </w:r>
              <w:r w:rsidRPr="00D424AA" w:rsidDel="00FC4DBC">
                <w:rPr>
                  <w:rFonts w:cs="Times New Roman"/>
                  <w:color w:val="000000" w:themeColor="text1"/>
                  <w:sz w:val="16"/>
                  <w:szCs w:val="16"/>
                  <w:lang w:val="en-GB"/>
                </w:rPr>
                <w:fldChar w:fldCharType="end"/>
              </w:r>
              <w:commentRangeEnd w:id="6555"/>
              <w:r w:rsidR="00A26296" w:rsidDel="00FC4DBC">
                <w:rPr>
                  <w:rStyle w:val="Marquedecommentaire"/>
                </w:rPr>
                <w:commentReference w:id="6555"/>
              </w:r>
              <w:r w:rsidRPr="00841A35" w:rsidDel="00FC4DBC">
                <w:rPr>
                  <w:rFonts w:cs="Times New Roman"/>
                  <w:color w:val="000000" w:themeColor="text1"/>
                  <w:sz w:val="16"/>
                  <w:szCs w:val="16"/>
                  <w:lang w:val="en-GB"/>
                </w:rPr>
                <w:delText xml:space="preserve">; </w:delText>
              </w:r>
              <w:commentRangeStart w:id="6556"/>
              <w:r w:rsidRPr="00D424AA" w:rsidDel="00FC4DBC">
                <w:rPr>
                  <w:rFonts w:cs="Times New Roman"/>
                  <w:color w:val="000000" w:themeColor="text1"/>
                  <w:sz w:val="16"/>
                  <w:szCs w:val="16"/>
                  <w:lang w:val="en-GB"/>
                </w:rPr>
                <w:fldChar w:fldCharType="begin" w:fldLock="1"/>
              </w:r>
              <w:r w:rsidR="00FF6231" w:rsidDel="00FC4DBC">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FC4DBC">
                <w:rPr>
                  <w:rFonts w:cs="Times New Roman"/>
                  <w:color w:val="000000" w:themeColor="text1"/>
                  <w:sz w:val="16"/>
                  <w:szCs w:val="16"/>
                  <w:lang w:val="en-GB"/>
                </w:rPr>
                <w:fldChar w:fldCharType="separate"/>
              </w:r>
              <w:r w:rsidR="00A26296" w:rsidDel="00FC4DBC">
                <w:rPr>
                  <w:rFonts w:cs="Times New Roman"/>
                  <w:noProof/>
                  <w:color w:val="000000" w:themeColor="text1"/>
                  <w:sz w:val="16"/>
                  <w:szCs w:val="16"/>
                  <w:lang w:val="en-GB"/>
                </w:rPr>
                <w:delText>Chou et al., 2014)</w:delText>
              </w:r>
              <w:r w:rsidRPr="00D424AA" w:rsidDel="00FC4DBC">
                <w:rPr>
                  <w:rFonts w:cs="Times New Roman"/>
                  <w:color w:val="000000" w:themeColor="text1"/>
                  <w:sz w:val="16"/>
                  <w:szCs w:val="16"/>
                  <w:lang w:val="en-GB"/>
                </w:rPr>
                <w:fldChar w:fldCharType="end"/>
              </w:r>
            </w:del>
            <w:bookmarkEnd w:id="6553"/>
            <w:commentRangeEnd w:id="6556"/>
            <w:r w:rsidR="00A26296">
              <w:rPr>
                <w:rStyle w:val="Marquedecommentaire"/>
              </w:rPr>
              <w:commentReference w:id="6556"/>
            </w:r>
          </w:p>
        </w:tc>
      </w:tr>
      <w:tr w:rsidR="00D376F0" w:rsidRPr="00F1665C" w14:paraId="1E4889A0" w14:textId="77777777" w:rsidTr="00723657">
        <w:tc>
          <w:tcPr>
            <w:tcW w:w="2158" w:type="dxa"/>
            <w:vMerge/>
          </w:tcPr>
          <w:p w14:paraId="57B2585E"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6FF4E86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p w14:paraId="2185E5C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E2D9"/>
          </w:tcPr>
          <w:p w14:paraId="28CDF6D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00844CC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E818B7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AD017A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1C28CC6C" w14:textId="77777777" w:rsidR="00D376F0" w:rsidRPr="00D424AA" w:rsidRDefault="00D376F0" w:rsidP="00D424AA">
            <w:pPr>
              <w:rPr>
                <w:rFonts w:cs="Times New Roman"/>
                <w:color w:val="000000" w:themeColor="text1"/>
                <w:sz w:val="16"/>
                <w:szCs w:val="16"/>
                <w:lang w:val="en-GB"/>
              </w:rPr>
            </w:pPr>
          </w:p>
          <w:p w14:paraId="643701D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2D4F185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E66472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44C58DA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9D8D0C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DCE659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21B4E82" w14:textId="77777777" w:rsidR="00D376F0" w:rsidRPr="00D424AA" w:rsidRDefault="00D376F0" w:rsidP="00D424AA">
            <w:pPr>
              <w:rPr>
                <w:rFonts w:cs="Times New Roman"/>
                <w:color w:val="000000" w:themeColor="text1"/>
                <w:sz w:val="16"/>
                <w:szCs w:val="16"/>
                <w:lang w:val="en-GB"/>
              </w:rPr>
            </w:pPr>
          </w:p>
          <w:p w14:paraId="5C9F9B1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20E3864"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26964F8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F751FB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B4F9CF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84624D2" w14:textId="77777777" w:rsidR="00D376F0" w:rsidRPr="00D424AA" w:rsidRDefault="00D376F0" w:rsidP="00D424AA">
            <w:pPr>
              <w:rPr>
                <w:rFonts w:cs="Times New Roman"/>
                <w:color w:val="000000" w:themeColor="text1"/>
                <w:sz w:val="16"/>
                <w:szCs w:val="16"/>
                <w:lang w:val="en-GB"/>
              </w:rPr>
            </w:pPr>
          </w:p>
          <w:p w14:paraId="75FF6BD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2D847D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2B991B82" w14:textId="77777777" w:rsidTr="00723657">
        <w:tc>
          <w:tcPr>
            <w:tcW w:w="2158" w:type="dxa"/>
            <w:vMerge w:val="restart"/>
          </w:tcPr>
          <w:p w14:paraId="5FD49165" w14:textId="77777777" w:rsidR="00D376F0" w:rsidRPr="00D424AA" w:rsidRDefault="00D376F0" w:rsidP="00841A35">
            <w:pPr>
              <w:rPr>
                <w:rFonts w:cs="Times New Roman"/>
                <w:color w:val="000000" w:themeColor="text1"/>
                <w:sz w:val="16"/>
                <w:szCs w:val="16"/>
                <w:lang w:val="en-GB"/>
              </w:rPr>
            </w:pPr>
            <w:bookmarkStart w:id="6557" w:name="_Hlk77192899"/>
            <w:r w:rsidRPr="00D424AA">
              <w:rPr>
                <w:rFonts w:cs="Times New Roman"/>
                <w:color w:val="000000" w:themeColor="text1"/>
                <w:sz w:val="16"/>
                <w:szCs w:val="16"/>
                <w:lang w:val="en-GB"/>
              </w:rPr>
              <w:t>Northeastern South America (NES)</w:t>
            </w:r>
          </w:p>
        </w:tc>
        <w:tc>
          <w:tcPr>
            <w:tcW w:w="2158" w:type="dxa"/>
            <w:tcBorders>
              <w:top w:val="dashed" w:sz="4" w:space="0" w:color="000000"/>
            </w:tcBorders>
            <w:shd w:val="clear" w:color="auto" w:fill="FD9693"/>
          </w:tcPr>
          <w:p w14:paraId="78DABA76" w14:textId="0CBAE65C"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6558" w:author="Robin Matthews" w:date="2021-07-14T22:09:00Z">
              <w:r w:rsidR="008161C1">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2",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2",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id" : "ITEM-3", "itemData" : { "DOI" : "10.1002/joc.5294", "ISSN" : "08998418", "author" : [ { "dropping-particle" : "", "family" : "Geirinhas", "given" : "Jo\u00e3o L.", "non-dropping-particle" : "", "parse-names" : false, "suffix" : "" }, { "dropping-particle" : "", "family" : "Trigo", "given" : "Ricardo M.", "non-dropping-particle" : "", "parse-names" : false, "suffix" : "" }, { "dropping-particle" : "", "family" : "Libonati", "given" : "Renata", "non-dropping-particle" : "", "parse-names" : false, "suffix" : "" }, { "dropping-particle" : "", "family" : "Coelho", "given" : "Caio A. S.", "non-dropping-particle" : "", "parse-names" : false, "suffix" : "" }, { "dropping-particle" : "", "family" : "Palmeira", "given" : "Ana Cristina", "non-dropping-particle" : "", "parse-names" : false, "suffix" : "" } ], "container-title" : "International Journal of Climatology", "id" : "ITEM-3", "issue" : "4", "issued" : { "date-parts" : [ [ "2018", "3" ] ] }, "page" : "1760-1776", "title" : "Climatic and synoptic characterization of heat waves in Brazil", "translator" : [ { "dropping-particle" : "", "family" : "S1891", "given" : "", "non-dropping-particle" : "", "parse-names" : false, "suffix" : "" } ], "type" : "article-journal", "volume" : "38" }, "uris" : [ "http://www.mendeley.com/documents/?uuid=667a7331-2082-48b8-b909-a8b421134d66"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Geirinhas et al., 2018; Avila-Diaz et al., 2020; Dereczynski et al., 2020; Dunn et al., 2020)", "plainTextFormattedCitation" : "(Geirinhas et al., 2018; Avila-Diaz et al., 2020; Dereczynski et al., 2020; Dunn et al., 2020)", "previouslyFormattedCitation" : "(Geirinhas et al., 2018; Avila-Diaz et al., 2020; Dereczynski et al., 2020; Dunn et al., 2020)" }, "properties" : { "noteIndex" : 0 }, "schema" : "https://github.com/citation-style-language/schema/raw/master/csl-citation.json" }</w:instrText>
            </w:r>
            <w:ins w:id="6559" w:author="Robin Matthews" w:date="2021-07-14T22:09:00Z">
              <w:r w:rsidR="008161C1">
                <w:rPr>
                  <w:rFonts w:cs="Times New Roman"/>
                  <w:color w:val="000000" w:themeColor="text1"/>
                  <w:sz w:val="16"/>
                  <w:szCs w:val="16"/>
                  <w:lang w:val="en-GB"/>
                </w:rPr>
                <w:fldChar w:fldCharType="separate"/>
              </w:r>
              <w:r w:rsidR="008161C1" w:rsidRPr="00C56914">
                <w:rPr>
                  <w:rFonts w:cs="Times New Roman"/>
                  <w:noProof/>
                  <w:color w:val="000000" w:themeColor="text1"/>
                  <w:sz w:val="16"/>
                  <w:szCs w:val="16"/>
                  <w:lang w:val="en-GB"/>
                </w:rPr>
                <w:t>(Geirinhas et al., 2018; Avila-Diaz et al., 2020; Dereczynski et al., 2020; Dunn et al., 2020)</w:t>
              </w:r>
              <w:r w:rsidR="008161C1">
                <w:rPr>
                  <w:rFonts w:cs="Times New Roman"/>
                  <w:color w:val="000000" w:themeColor="text1"/>
                  <w:sz w:val="16"/>
                  <w:szCs w:val="16"/>
                  <w:lang w:val="en-GB"/>
                </w:rPr>
                <w:fldChar w:fldCharType="end"/>
              </w:r>
            </w:ins>
            <w:del w:id="6560" w:author="Robin Matthews" w:date="2021-07-14T22:09:00Z">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w:delInstrText>
              </w:r>
              <w:r w:rsidR="00FF6231" w:rsidRPr="006A2665" w:rsidDel="008161C1">
                <w:rPr>
                  <w:rFonts w:cs="Times New Roman"/>
                  <w:color w:val="000000" w:themeColor="text1"/>
                  <w:sz w:val="16"/>
                  <w:szCs w:val="16"/>
                </w:rPr>
                <w:delInstrText xml:space="preserve">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plainTextFormattedCitation" : "(Dereczynski et al., 2020)", "previouslyFormattedCitation" : "(Dereczynski et al., 2020)"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nb-NO"/>
                </w:rPr>
                <w:delText>(Dereczynski et al., 2020)</w:delText>
              </w:r>
              <w:r w:rsidRPr="00D424AA" w:rsidDel="008161C1">
                <w:rPr>
                  <w:rFonts w:cs="Times New Roman"/>
                  <w:color w:val="000000" w:themeColor="text1"/>
                  <w:sz w:val="16"/>
                  <w:szCs w:val="16"/>
                  <w:lang w:val="en-GB"/>
                </w:rPr>
                <w:fldChar w:fldCharType="end"/>
              </w:r>
              <w:r w:rsidRPr="00841A35" w:rsidDel="008161C1">
                <w:rPr>
                  <w:rFonts w:cs="Times New Roman"/>
                  <w:color w:val="000000" w:themeColor="text1"/>
                  <w:sz w:val="16"/>
                  <w:szCs w:val="16"/>
                  <w:lang w:val="nb-NO"/>
                </w:rPr>
                <w:delText xml:space="preserve">, </w:delText>
              </w:r>
              <w:commentRangeStart w:id="6561"/>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nb-NO"/>
                </w:rPr>
                <w:delInstrText>ADDIN CSL_CITATION { "citationItems" : [ { "id" : "ITEM-1",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1",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manualFormatting" : "Avila-Diaz et al.; 2020", "plainTextFormattedCitation" : "(Avila-Diaz et al., 2020)", "previouslyFormattedCitation" : "(Avila-Diaz et al., 2020)"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nb-NO"/>
                </w:rPr>
                <w:delText>Avila-Diaz et al.; 2020</w:delText>
              </w:r>
              <w:r w:rsidRPr="00D424AA" w:rsidDel="008161C1">
                <w:rPr>
                  <w:rFonts w:cs="Times New Roman"/>
                  <w:color w:val="000000" w:themeColor="text1"/>
                  <w:sz w:val="16"/>
                  <w:szCs w:val="16"/>
                  <w:lang w:val="en-GB"/>
                </w:rPr>
                <w:fldChar w:fldCharType="end"/>
              </w:r>
              <w:commentRangeEnd w:id="6561"/>
              <w:r w:rsidR="00A26296" w:rsidDel="008161C1">
                <w:rPr>
                  <w:rStyle w:val="Marquedecommentaire"/>
                </w:rPr>
                <w:commentReference w:id="6561"/>
              </w:r>
              <w:r w:rsidRPr="00841A35" w:rsidDel="008161C1">
                <w:rPr>
                  <w:rFonts w:cs="Times New Roman"/>
                  <w:color w:val="000000" w:themeColor="text1"/>
                  <w:sz w:val="16"/>
                  <w:szCs w:val="16"/>
                  <w:lang w:val="nb-NO"/>
                </w:rPr>
                <w:delText xml:space="preserve">;  </w:delText>
              </w:r>
              <w:commentRangeStart w:id="6562"/>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nb-NO"/>
                </w:rPr>
                <w:delInstrText>ADDIN CSL_CITATION { "citationItems" : [ { "id" : "ITEM-1", "itemData" : { "DOI" : "10.1002/joc.5294", "ISSN" : "08998418", "author" : [ { "dropping-particle" : "", "family" : "Geirinhas", "given" : "Jo\u00e3o L.", "non-dropping-particle" : "", "parse-names" : false, "suffix" : "" }, { "dropping-particle" : "", "family" : "Trigo", "given" : "Ricardo M.", "non-dropping-particle" : "", "parse-names" : false, "suffix" : "" }, { "dropping-particle" : "", "family" : "Libonati", "given" : "Renata", "non-dropping-particle" : "", "parse-names" : false, "suffix" : "" }, { "dropping-particle" : "", "family" : "Coelho", "given" : "Caio A. S.", "non-dropping-particle" : "", "parse-names" : false, "suffix" : "" }, { "dropping-particle" : "", "family" : "Palmeira", "given" : "Ana Cristina", "non-dropping-particle" : "", "parse-names" : false, "suffix" : "" } ], "container-title" : "International Journal of Climatology", "id" : "ITEM-1", "issue" : "4", "issued" : { "date-parts" : [ [ "2018", "3" ] ] }, "page" : "1760-1776", "title" : "Climatic and synoptic characterization of heat waves in Brazil", "translator" : [ { "dropping-particle" : "", "family" : "S1891", "given" : "", "non-dropping-particle" : "", "parse-names" : false, "suffix" : "" } ], "type" : "article-journal", "volume" : "38" }, "uris" : [ "http://www.mendeley.com/documents/?uuid=667a7331-2082-48b8-b909-a8b421134d66" ] } ], "mendeley" : { "formattedCitation" : "(Geirinhas et al., 2018)", "manualFormatting" : "Geirinhas et al., 2018;", "plainTextFormattedCitation" : "(Geirinhas et al., 2018)", "previouslyFormattedCitation" : "(Geirinhas et al., 2018)"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nb-NO"/>
                </w:rPr>
                <w:delText>Geirinhas et al., 2018;</w:delText>
              </w:r>
              <w:r w:rsidRPr="00D424AA" w:rsidDel="008161C1">
                <w:rPr>
                  <w:rFonts w:cs="Times New Roman"/>
                  <w:color w:val="000000" w:themeColor="text1"/>
                  <w:sz w:val="16"/>
                  <w:szCs w:val="16"/>
                  <w:lang w:val="en-GB"/>
                </w:rPr>
                <w:fldChar w:fldCharType="end"/>
              </w:r>
              <w:commentRangeEnd w:id="6562"/>
              <w:r w:rsidR="00A26296" w:rsidDel="008161C1">
                <w:rPr>
                  <w:rStyle w:val="Marquedecommentaire"/>
                </w:rPr>
                <w:commentReference w:id="6562"/>
              </w:r>
              <w:r w:rsidRPr="00841A35" w:rsidDel="008161C1">
                <w:rPr>
                  <w:rFonts w:cs="Times New Roman"/>
                  <w:color w:val="000000" w:themeColor="text1"/>
                  <w:sz w:val="16"/>
                  <w:szCs w:val="16"/>
                  <w:lang w:val="nb-NO"/>
                </w:rPr>
                <w:delText xml:space="preserve"> </w:delText>
              </w:r>
              <w:commentRangeStart w:id="6563"/>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nb-NO"/>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en-GB"/>
                </w:rPr>
                <w:delText>Dunn et al., 2020)</w:delText>
              </w:r>
              <w:r w:rsidRPr="00D424AA" w:rsidDel="008161C1">
                <w:rPr>
                  <w:rFonts w:cs="Times New Roman"/>
                  <w:color w:val="000000" w:themeColor="text1"/>
                  <w:sz w:val="16"/>
                  <w:szCs w:val="16"/>
                  <w:lang w:val="en-GB"/>
                </w:rPr>
                <w:fldChar w:fldCharType="end"/>
              </w:r>
            </w:del>
            <w:commentRangeEnd w:id="6563"/>
            <w:r w:rsidR="00A26296">
              <w:rPr>
                <w:rStyle w:val="Marquedecommentaire"/>
              </w:rPr>
              <w:commentReference w:id="6563"/>
            </w:r>
          </w:p>
        </w:tc>
        <w:tc>
          <w:tcPr>
            <w:tcW w:w="2158" w:type="dxa"/>
            <w:tcBorders>
              <w:top w:val="dashed" w:sz="4" w:space="0" w:color="000000"/>
            </w:tcBorders>
            <w:shd w:val="clear" w:color="auto" w:fill="FFE2D9"/>
          </w:tcPr>
          <w:p w14:paraId="7A303AD9" w14:textId="75A8F80D" w:rsidR="00D376F0" w:rsidRPr="00841A35"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 xml:space="preserve">Evidence of a human contribution to the observed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plainTextFormattedCitation" : "(Seong et al., 2020)", "previouslyFormattedCitation" : "(Seong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eong et al., 2020)</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FD9693"/>
            <w:tcMar>
              <w:top w:w="40" w:type="dxa"/>
              <w:left w:w="0" w:type="dxa"/>
              <w:bottom w:w="40" w:type="dxa"/>
              <w:right w:w="0" w:type="dxa"/>
            </w:tcMar>
          </w:tcPr>
          <w:p w14:paraId="274E8BF2" w14:textId="0471B33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564"/>
            <w:r w:rsidRPr="00D424AA">
              <w:rPr>
                <w:rFonts w:cs="Times New Roman"/>
                <w:color w:val="000000" w:themeColor="text1"/>
                <w:sz w:val="16"/>
                <w:szCs w:val="16"/>
                <w:lang w:val="en-GB"/>
              </w:rPr>
              <w:fldChar w:fldCharType="begin" w:fldLock="1"/>
            </w:r>
            <w:ins w:id="6565" w:author="Robin Matthews" w:date="2021-07-14T22:07:00Z">
              <w:r w:rsidR="008161C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566" w:author="Robin Matthews" w:date="2021-07-14T22:07:00Z">
              <w:r w:rsidR="00FC4C2D" w:rsidDel="008161C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67" w:author="Robin Matthews" w:date="2021-07-14T22:07:00Z">
              <w:r w:rsidR="00A26296" w:rsidDel="008161C1">
                <w:rPr>
                  <w:rFonts w:cs="Times New Roman"/>
                  <w:noProof/>
                  <w:color w:val="000000" w:themeColor="text1"/>
                  <w:sz w:val="16"/>
                  <w:szCs w:val="16"/>
                  <w:lang w:val="en-GB"/>
                </w:rPr>
                <w:delText>Li et al., 2020</w:delText>
              </w:r>
            </w:del>
            <w:ins w:id="6568"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64"/>
            <w:r w:rsidR="00A26296">
              <w:rPr>
                <w:rStyle w:val="Marquedecommentaire"/>
              </w:rPr>
              <w:commentReference w:id="6564"/>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656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70" w:author="Robin Matthews" w:date="2021-07-14T22:07:00Z">
              <w:r w:rsidR="00A26296" w:rsidDel="008161C1">
                <w:rPr>
                  <w:rFonts w:cs="Times New Roman"/>
                  <w:noProof/>
                  <w:color w:val="000000" w:themeColor="text1"/>
                  <w:sz w:val="16"/>
                  <w:szCs w:val="16"/>
                  <w:lang w:val="en-GB"/>
                </w:rPr>
                <w:delText>Li et al., 2020</w:delText>
              </w:r>
            </w:del>
            <w:ins w:id="6571"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69"/>
            <w:r w:rsidR="00A26296">
              <w:rPr>
                <w:rStyle w:val="Marquedecommentaire"/>
              </w:rPr>
              <w:commentReference w:id="6569"/>
            </w:r>
            <w:r w:rsidRPr="00841A35">
              <w:rPr>
                <w:rFonts w:cs="Times New Roman"/>
                <w:color w:val="000000" w:themeColor="text1"/>
                <w:sz w:val="16"/>
                <w:szCs w:val="16"/>
                <w:lang w:val="en-GB"/>
              </w:rPr>
              <w:t>) and more than 1.5°C in annual TXx and TNn compared to pre-industrial (Annex).</w:t>
            </w:r>
          </w:p>
          <w:p w14:paraId="0B5B9929" w14:textId="77777777" w:rsidR="00D376F0" w:rsidRPr="00D424AA" w:rsidRDefault="00D376F0" w:rsidP="00D424AA">
            <w:pPr>
              <w:rPr>
                <w:rFonts w:cs="Times New Roman"/>
                <w:color w:val="000000" w:themeColor="text1"/>
                <w:sz w:val="16"/>
                <w:szCs w:val="16"/>
                <w:lang w:val="en-GB"/>
              </w:rPr>
            </w:pPr>
          </w:p>
          <w:p w14:paraId="540F6FFE" w14:textId="3DEEC98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FF6365"/>
            <w:tcMar>
              <w:top w:w="40" w:type="dxa"/>
              <w:left w:w="40" w:type="dxa"/>
              <w:bottom w:w="40" w:type="dxa"/>
              <w:right w:w="40" w:type="dxa"/>
            </w:tcMar>
          </w:tcPr>
          <w:p w14:paraId="6F4842A8" w14:textId="0B2EF34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57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73" w:author="Robin Matthews" w:date="2021-07-14T22:07:00Z">
              <w:r w:rsidR="00A26296" w:rsidDel="008161C1">
                <w:rPr>
                  <w:rFonts w:cs="Times New Roman"/>
                  <w:noProof/>
                  <w:color w:val="000000" w:themeColor="text1"/>
                  <w:sz w:val="16"/>
                  <w:szCs w:val="16"/>
                  <w:lang w:val="en-GB"/>
                </w:rPr>
                <w:delText>Li et al., 2020</w:delText>
              </w:r>
            </w:del>
            <w:ins w:id="6574"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72"/>
            <w:r w:rsidR="00A26296">
              <w:rPr>
                <w:rStyle w:val="Marquedecommentaire"/>
              </w:rPr>
              <w:commentReference w:id="6572"/>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657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76" w:author="Robin Matthews" w:date="2021-07-14T22:07:00Z">
              <w:r w:rsidR="00A26296" w:rsidDel="008161C1">
                <w:rPr>
                  <w:rFonts w:cs="Times New Roman"/>
                  <w:noProof/>
                  <w:color w:val="000000" w:themeColor="text1"/>
                  <w:sz w:val="16"/>
                  <w:szCs w:val="16"/>
                  <w:lang w:val="en-GB"/>
                </w:rPr>
                <w:delText>Li et al., 2020</w:delText>
              </w:r>
            </w:del>
            <w:ins w:id="6577"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75"/>
            <w:r w:rsidR="00A26296">
              <w:rPr>
                <w:rStyle w:val="Marquedecommentaire"/>
              </w:rPr>
              <w:commentReference w:id="6575"/>
            </w:r>
            <w:r w:rsidRPr="00841A35">
              <w:rPr>
                <w:rFonts w:cs="Times New Roman"/>
                <w:color w:val="000000" w:themeColor="text1"/>
                <w:sz w:val="16"/>
                <w:szCs w:val="16"/>
                <w:lang w:val="en-GB"/>
              </w:rPr>
              <w:t xml:space="preserve">) and more than 2°C in annual TXx and TNn compared to </w:t>
            </w:r>
            <w:r w:rsidRPr="00D424AA">
              <w:rPr>
                <w:rFonts w:cs="Times New Roman"/>
                <w:color w:val="000000" w:themeColor="text1"/>
                <w:sz w:val="16"/>
                <w:szCs w:val="16"/>
                <w:lang w:val="en-GB"/>
              </w:rPr>
              <w:t>pre-industrial (Annex).</w:t>
            </w:r>
          </w:p>
          <w:p w14:paraId="423209A3" w14:textId="77777777" w:rsidR="00D376F0" w:rsidRPr="00D424AA" w:rsidRDefault="00D376F0" w:rsidP="00D424AA">
            <w:pPr>
              <w:rPr>
                <w:rFonts w:cs="Times New Roman"/>
                <w:color w:val="000000" w:themeColor="text1"/>
                <w:sz w:val="16"/>
                <w:szCs w:val="16"/>
                <w:lang w:val="en-GB"/>
              </w:rPr>
            </w:pPr>
          </w:p>
          <w:p w14:paraId="14A88D8E" w14:textId="1929065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AD0204"/>
            <w:tcMar>
              <w:top w:w="40" w:type="dxa"/>
              <w:left w:w="40" w:type="dxa"/>
              <w:bottom w:w="40" w:type="dxa"/>
              <w:right w:w="40" w:type="dxa"/>
            </w:tcMar>
          </w:tcPr>
          <w:p w14:paraId="214B442C" w14:textId="248EC8B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578"/>
            <w:r w:rsidRPr="00D424AA">
              <w:rPr>
                <w:rFonts w:cs="Times New Roman"/>
                <w:color w:val="000000" w:themeColor="text1"/>
                <w:sz w:val="16"/>
                <w:szCs w:val="16"/>
                <w:lang w:val="en-GB"/>
              </w:rPr>
              <w:fldChar w:fldCharType="begin" w:fldLock="1"/>
            </w:r>
            <w:ins w:id="6579" w:author="Robin Matthews" w:date="2021-07-14T22:07:00Z">
              <w:r w:rsidR="008161C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580" w:author="Robin Matthews" w:date="2021-07-14T22:07:00Z">
              <w:r w:rsidR="00FC4C2D" w:rsidDel="008161C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81" w:author="Robin Matthews" w:date="2021-07-14T22:07:00Z">
              <w:r w:rsidR="00A26296" w:rsidDel="008161C1">
                <w:rPr>
                  <w:rFonts w:cs="Times New Roman"/>
                  <w:noProof/>
                  <w:color w:val="000000" w:themeColor="text1"/>
                  <w:sz w:val="16"/>
                  <w:szCs w:val="16"/>
                  <w:lang w:val="en-GB"/>
                </w:rPr>
                <w:delText>Li et al., 2020</w:delText>
              </w:r>
            </w:del>
            <w:ins w:id="6582"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78"/>
            <w:r w:rsidR="00A26296">
              <w:rPr>
                <w:rStyle w:val="Marquedecommentaire"/>
              </w:rPr>
              <w:commentReference w:id="6578"/>
            </w:r>
            <w:r w:rsidRPr="00841A35">
              <w:rPr>
                <w:rFonts w:cs="Times New Roman"/>
                <w:color w:val="000000" w:themeColor="text1"/>
                <w:sz w:val="16"/>
                <w:szCs w:val="16"/>
                <w:lang w:val="en-GB"/>
              </w:rPr>
              <w:t>; Annex). Median increase</w:t>
            </w:r>
            <w:r w:rsidRPr="00D424AA">
              <w:rPr>
                <w:rFonts w:cs="Times New Roman"/>
                <w:color w:val="000000" w:themeColor="text1"/>
                <w:sz w:val="16"/>
                <w:szCs w:val="16"/>
                <w:lang w:val="en-GB"/>
              </w:rPr>
              <w:t xml:space="preserve"> of more than 2.5°C in the 50-year TXx and TNn events compared to the 1°C warming level </w:t>
            </w:r>
            <w:commentRangeStart w:id="658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584" w:author="Robin Matthews" w:date="2021-07-14T22:07:00Z">
              <w:r w:rsidR="00A26296" w:rsidDel="008161C1">
                <w:rPr>
                  <w:rFonts w:cs="Times New Roman"/>
                  <w:noProof/>
                  <w:color w:val="000000" w:themeColor="text1"/>
                  <w:sz w:val="16"/>
                  <w:szCs w:val="16"/>
                  <w:lang w:val="en-GB"/>
                </w:rPr>
                <w:delText>Li et al., 2020</w:delText>
              </w:r>
            </w:del>
            <w:ins w:id="6585" w:author="Robin Matthews" w:date="2021-07-14T22:07: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583"/>
            <w:r w:rsidR="00A26296">
              <w:rPr>
                <w:rStyle w:val="Marquedecommentaire"/>
              </w:rPr>
              <w:commentReference w:id="6583"/>
            </w:r>
            <w:r w:rsidRPr="00841A35">
              <w:rPr>
                <w:rFonts w:cs="Times New Roman"/>
                <w:color w:val="000000" w:themeColor="text1"/>
                <w:sz w:val="16"/>
                <w:szCs w:val="16"/>
                <w:lang w:val="en-GB"/>
              </w:rPr>
              <w:t>) and more than 4°C in annual TXx and TNn compared to pre-industrial (A</w:t>
            </w:r>
            <w:r w:rsidRPr="00D424AA">
              <w:rPr>
                <w:rFonts w:cs="Times New Roman"/>
                <w:color w:val="000000" w:themeColor="text1"/>
                <w:sz w:val="16"/>
                <w:szCs w:val="16"/>
                <w:lang w:val="en-GB"/>
              </w:rPr>
              <w:t>nnex).</w:t>
            </w:r>
          </w:p>
          <w:p w14:paraId="5F831FAD" w14:textId="77777777" w:rsidR="00D376F0" w:rsidRPr="00D424AA" w:rsidRDefault="00D376F0" w:rsidP="00D424AA">
            <w:pPr>
              <w:rPr>
                <w:rFonts w:cs="Times New Roman"/>
                <w:color w:val="000000" w:themeColor="text1"/>
                <w:sz w:val="16"/>
                <w:szCs w:val="16"/>
                <w:lang w:val="en-GB"/>
              </w:rPr>
            </w:pPr>
          </w:p>
          <w:p w14:paraId="44632BEE" w14:textId="07D69D9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CMIP3 and RCM simulations for an increase in the intensity and frequency of hot extremes and decrease in the intensity and frequency of cold extremes </w:t>
            </w:r>
            <w:ins w:id="6586" w:author="Robin Matthews" w:date="2021-07-14T22:21:00Z">
              <w:r w:rsidR="006E77DB">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u00f3pez-Franca et al., 2016; Coppola et al., 2021b)", "manualFormatting" : "(Chou et al., 2014a; L\u00f3pez-Franca et al., 2016; Coppola et al., 2021b)", "plainTextFormattedCitation" : "(Chou et al., 2014a; L\u00f3pez-Franca et al., 2016; Coppola et al., 2021b)", "previouslyFormattedCitation" : "(Chou et al., 2014a; L\u00f3pez-Franca et al., 2016; Coppola et al., 2021b)" }, "properties" : { "noteIndex" : 0 }, "schema" : "https://github.com/citation-style-language/schema/raw/master/csl-citation.json" }</w:instrText>
            </w:r>
            <w:ins w:id="6587" w:author="Robin Matthews" w:date="2021-07-14T22:21:00Z">
              <w:r w:rsidR="006E77DB">
                <w:rPr>
                  <w:rFonts w:cs="Times New Roman"/>
                  <w:color w:val="000000" w:themeColor="text1"/>
                  <w:sz w:val="16"/>
                  <w:szCs w:val="16"/>
                  <w:lang w:val="en-GB"/>
                </w:rPr>
                <w:fldChar w:fldCharType="separate"/>
              </w:r>
              <w:r w:rsidR="006E77DB" w:rsidRPr="00C56914">
                <w:rPr>
                  <w:rFonts w:cs="Times New Roman"/>
                  <w:noProof/>
                  <w:color w:val="000000" w:themeColor="text1"/>
                  <w:sz w:val="16"/>
                  <w:szCs w:val="16"/>
                  <w:lang w:val="en-GB"/>
                </w:rPr>
                <w:t>(Chou et al., 2014</w:t>
              </w:r>
              <w:r w:rsidR="006E77DB">
                <w:rPr>
                  <w:rFonts w:cs="Times New Roman"/>
                  <w:noProof/>
                  <w:color w:val="000000" w:themeColor="text1"/>
                  <w:sz w:val="16"/>
                  <w:szCs w:val="16"/>
                  <w:lang w:val="en-GB"/>
                </w:rPr>
                <w:t>a</w:t>
              </w:r>
              <w:r w:rsidR="006E77DB" w:rsidRPr="00C56914">
                <w:rPr>
                  <w:rFonts w:cs="Times New Roman"/>
                  <w:noProof/>
                  <w:color w:val="000000" w:themeColor="text1"/>
                  <w:sz w:val="16"/>
                  <w:szCs w:val="16"/>
                  <w:lang w:val="en-GB"/>
                </w:rPr>
                <w:t>; López-Franca et al., 2016; Coppola et al., 2021</w:t>
              </w:r>
              <w:r w:rsidR="006E77DB">
                <w:rPr>
                  <w:rFonts w:cs="Times New Roman"/>
                  <w:noProof/>
                  <w:color w:val="000000" w:themeColor="text1"/>
                  <w:sz w:val="16"/>
                  <w:szCs w:val="16"/>
                  <w:lang w:val="en-GB"/>
                </w:rPr>
                <w:t>b</w:t>
              </w:r>
              <w:r w:rsidR="006E77DB" w:rsidRPr="00C56914">
                <w:rPr>
                  <w:rFonts w:cs="Times New Roman"/>
                  <w:noProof/>
                  <w:color w:val="000000" w:themeColor="text1"/>
                  <w:sz w:val="16"/>
                  <w:szCs w:val="16"/>
                  <w:lang w:val="en-GB"/>
                </w:rPr>
                <w:t>)</w:t>
              </w:r>
              <w:r w:rsidR="006E77DB">
                <w:rPr>
                  <w:rFonts w:cs="Times New Roman"/>
                  <w:color w:val="000000" w:themeColor="text1"/>
                  <w:sz w:val="16"/>
                  <w:szCs w:val="16"/>
                  <w:lang w:val="en-GB"/>
                </w:rPr>
                <w:fldChar w:fldCharType="end"/>
              </w:r>
              <w:r w:rsidR="006E77DB" w:rsidRPr="00D424AA" w:rsidDel="006E77DB">
                <w:rPr>
                  <w:rFonts w:cs="Times New Roman"/>
                  <w:color w:val="000000" w:themeColor="text1"/>
                  <w:sz w:val="16"/>
                  <w:szCs w:val="16"/>
                  <w:lang w:val="en-GB"/>
                </w:rPr>
                <w:t xml:space="preserve"> </w:t>
              </w:r>
            </w:ins>
            <w:del w:id="6588" w:author="Robin Matthews" w:date="2021-07-14T22:21:00Z">
              <w:r w:rsidRPr="00D424AA" w:rsidDel="006E77DB">
                <w:rPr>
                  <w:rFonts w:cs="Times New Roman"/>
                  <w:color w:val="000000" w:themeColor="text1"/>
                  <w:sz w:val="16"/>
                  <w:szCs w:val="16"/>
                  <w:lang w:val="en-GB"/>
                </w:rPr>
                <w:delText>(</w:delText>
              </w:r>
              <w:bookmarkStart w:id="6589" w:name="_Hlk77193595"/>
              <w:commentRangeStart w:id="6590"/>
              <w:r w:rsidRPr="00D424AA" w:rsidDel="006E77DB">
                <w:rPr>
                  <w:rFonts w:cs="Times New Roman"/>
                  <w:color w:val="000000" w:themeColor="text1"/>
                  <w:sz w:val="16"/>
                  <w:szCs w:val="16"/>
                  <w:lang w:val="en-GB"/>
                </w:rPr>
                <w:fldChar w:fldCharType="begin" w:fldLock="1"/>
              </w:r>
              <w:r w:rsidR="00FF6231" w:rsidRPr="006E77DB" w:rsidDel="006E77DB">
                <w:rPr>
                  <w:rFonts w:cs="Times New Roman"/>
                  <w:color w:val="000000" w:themeColor="text1"/>
                  <w:sz w:val="16"/>
                  <w:szCs w:val="16"/>
                  <w:lang w:val="en-GB"/>
                </w:rPr>
                <w:del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mendeley" : { "formattedCitation" : "(L\u00f3pez-Franca et al., 2016)", "manualFormatting" : "L\u00f3pez-Franca et al., 2016", "plainTextFormattedCitation" : "(L\u00f3pez-Franca et al., 2016)", "previouslyFormattedCitation" : "(L\u00f3pez-Franca et al., 2016)" }, "properties" : { "noteIndex" : 0 }, "schema" : "https://github.com/citation-style-language/schema/raw/master/csl-citation.json" }</w:delInstrText>
              </w:r>
              <w:r w:rsidRPr="00D424AA" w:rsidDel="006E77DB">
                <w:rPr>
                  <w:rFonts w:cs="Times New Roman"/>
                  <w:color w:val="000000" w:themeColor="text1"/>
                  <w:sz w:val="16"/>
                  <w:szCs w:val="16"/>
                  <w:lang w:val="en-GB"/>
                </w:rPr>
                <w:fldChar w:fldCharType="separate"/>
              </w:r>
              <w:r w:rsidR="00A26296" w:rsidRPr="006E77DB" w:rsidDel="006E77DB">
                <w:rPr>
                  <w:rFonts w:cs="Times New Roman"/>
                  <w:noProof/>
                  <w:color w:val="000000" w:themeColor="text1"/>
                  <w:sz w:val="16"/>
                  <w:szCs w:val="16"/>
                  <w:lang w:val="en-GB"/>
                </w:rPr>
                <w:delText>López-Franca et al., 2016</w:delText>
              </w:r>
              <w:r w:rsidRPr="00D424AA" w:rsidDel="006E77DB">
                <w:rPr>
                  <w:rFonts w:cs="Times New Roman"/>
                  <w:color w:val="000000" w:themeColor="text1"/>
                  <w:sz w:val="16"/>
                  <w:szCs w:val="16"/>
                  <w:lang w:val="en-GB"/>
                </w:rPr>
                <w:fldChar w:fldCharType="end"/>
              </w:r>
              <w:commentRangeEnd w:id="6590"/>
              <w:r w:rsidR="00A26296" w:rsidDel="006E77DB">
                <w:rPr>
                  <w:rStyle w:val="Marquedecommentaire"/>
                </w:rPr>
                <w:commentReference w:id="6590"/>
              </w:r>
              <w:r w:rsidRPr="00841A35" w:rsidDel="006E77DB">
                <w:rPr>
                  <w:rFonts w:cs="Times New Roman"/>
                  <w:color w:val="000000" w:themeColor="text1"/>
                  <w:sz w:val="16"/>
                  <w:szCs w:val="16"/>
                  <w:lang w:val="en-GB"/>
                </w:rPr>
                <w:delText xml:space="preserve">; </w:delText>
              </w:r>
              <w:commentRangeStart w:id="6591"/>
              <w:r w:rsidRPr="00D424AA" w:rsidDel="006E77DB">
                <w:rPr>
                  <w:rFonts w:cs="Times New Roman"/>
                  <w:color w:val="000000" w:themeColor="text1"/>
                  <w:sz w:val="16"/>
                  <w:szCs w:val="16"/>
                  <w:lang w:val="en-GB"/>
                </w:rPr>
                <w:fldChar w:fldCharType="begin" w:fldLock="1"/>
              </w:r>
              <w:r w:rsidR="00FC4C2D" w:rsidDel="006E77DB">
                <w:rPr>
                  <w:rFonts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6E77DB">
                <w:rPr>
                  <w:rFonts w:cs="Times New Roman"/>
                  <w:color w:val="000000" w:themeColor="text1"/>
                  <w:sz w:val="16"/>
                  <w:szCs w:val="16"/>
                  <w:lang w:val="en-GB"/>
                </w:rPr>
                <w:fldChar w:fldCharType="separate"/>
              </w:r>
              <w:r w:rsidR="00A26296" w:rsidDel="006E77DB">
                <w:rPr>
                  <w:rFonts w:cs="Times New Roman"/>
                  <w:noProof/>
                  <w:color w:val="000000" w:themeColor="text1"/>
                  <w:sz w:val="16"/>
                  <w:szCs w:val="16"/>
                  <w:lang w:val="en-GB"/>
                </w:rPr>
                <w:delText>Coppola et al., 2021b</w:delText>
              </w:r>
              <w:r w:rsidRPr="00D424AA" w:rsidDel="006E77DB">
                <w:rPr>
                  <w:rFonts w:cs="Times New Roman"/>
                  <w:color w:val="000000" w:themeColor="text1"/>
                  <w:sz w:val="16"/>
                  <w:szCs w:val="16"/>
                  <w:lang w:val="en-GB"/>
                </w:rPr>
                <w:fldChar w:fldCharType="end"/>
              </w:r>
              <w:commentRangeEnd w:id="6591"/>
              <w:r w:rsidR="00A26296" w:rsidDel="006E77DB">
                <w:rPr>
                  <w:rStyle w:val="Marquedecommentaire"/>
                </w:rPr>
                <w:commentReference w:id="6591"/>
              </w:r>
              <w:r w:rsidRPr="00841A35" w:rsidDel="006E77DB">
                <w:rPr>
                  <w:rFonts w:cs="Times New Roman"/>
                  <w:color w:val="000000" w:themeColor="text1"/>
                  <w:sz w:val="16"/>
                  <w:szCs w:val="16"/>
                  <w:lang w:val="en-GB"/>
                </w:rPr>
                <w:delText xml:space="preserve">; </w:delText>
              </w:r>
              <w:commentRangeStart w:id="6592"/>
              <w:r w:rsidRPr="00D424AA" w:rsidDel="006E77DB">
                <w:rPr>
                  <w:rFonts w:cs="Times New Roman"/>
                  <w:color w:val="000000" w:themeColor="text1"/>
                  <w:sz w:val="16"/>
                  <w:szCs w:val="16"/>
                  <w:lang w:val="en-GB"/>
                </w:rPr>
                <w:fldChar w:fldCharType="begin" w:fldLock="1"/>
              </w:r>
              <w:r w:rsidR="00FF6231" w:rsidDel="006E77DB">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6E77DB">
                <w:rPr>
                  <w:rFonts w:cs="Times New Roman"/>
                  <w:color w:val="000000" w:themeColor="text1"/>
                  <w:sz w:val="16"/>
                  <w:szCs w:val="16"/>
                  <w:lang w:val="en-GB"/>
                </w:rPr>
                <w:fldChar w:fldCharType="separate"/>
              </w:r>
              <w:r w:rsidR="00A26296" w:rsidDel="006E77DB">
                <w:rPr>
                  <w:rFonts w:cs="Times New Roman"/>
                  <w:noProof/>
                  <w:color w:val="000000" w:themeColor="text1"/>
                  <w:sz w:val="16"/>
                  <w:szCs w:val="16"/>
                  <w:lang w:val="en-GB"/>
                </w:rPr>
                <w:delText>Chou et al., 2014)</w:delText>
              </w:r>
              <w:r w:rsidRPr="00D424AA" w:rsidDel="006E77DB">
                <w:rPr>
                  <w:rFonts w:cs="Times New Roman"/>
                  <w:color w:val="000000" w:themeColor="text1"/>
                  <w:sz w:val="16"/>
                  <w:szCs w:val="16"/>
                  <w:lang w:val="en-GB"/>
                </w:rPr>
                <w:fldChar w:fldCharType="end"/>
              </w:r>
            </w:del>
            <w:bookmarkEnd w:id="6589"/>
            <w:commentRangeEnd w:id="6592"/>
            <w:r w:rsidR="00A26296">
              <w:rPr>
                <w:rStyle w:val="Marquedecommentaire"/>
              </w:rPr>
              <w:commentReference w:id="6592"/>
            </w:r>
          </w:p>
        </w:tc>
      </w:tr>
      <w:bookmarkEnd w:id="6557"/>
      <w:tr w:rsidR="00D376F0" w:rsidRPr="00F1665C" w14:paraId="51701918" w14:textId="77777777" w:rsidTr="00723657">
        <w:tc>
          <w:tcPr>
            <w:tcW w:w="2158" w:type="dxa"/>
            <w:vMerge/>
          </w:tcPr>
          <w:p w14:paraId="2BC12019"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2AF918B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p w14:paraId="31357F0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E2D9"/>
          </w:tcPr>
          <w:p w14:paraId="6C569D2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51D9010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D08FAD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C8C557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1EB768A9" w14:textId="77777777" w:rsidR="00D376F0" w:rsidRPr="00D424AA" w:rsidRDefault="00D376F0" w:rsidP="00D424AA">
            <w:pPr>
              <w:rPr>
                <w:rFonts w:cs="Times New Roman"/>
                <w:color w:val="000000" w:themeColor="text1"/>
                <w:sz w:val="16"/>
                <w:szCs w:val="16"/>
                <w:lang w:val="en-GB"/>
              </w:rPr>
            </w:pPr>
          </w:p>
          <w:p w14:paraId="7D36D83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3C12628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85A516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2BF0872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57E7EC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0D238F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BE016B3" w14:textId="77777777" w:rsidR="00D376F0" w:rsidRPr="00D424AA" w:rsidRDefault="00D376F0" w:rsidP="00D424AA">
            <w:pPr>
              <w:rPr>
                <w:rFonts w:cs="Times New Roman"/>
                <w:color w:val="000000" w:themeColor="text1"/>
                <w:sz w:val="16"/>
                <w:szCs w:val="16"/>
                <w:lang w:val="en-GB"/>
              </w:rPr>
            </w:pPr>
          </w:p>
          <w:p w14:paraId="1ED3A8F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906FB8E"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5BED43E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8532CD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9ED17B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47B3A3DE" w14:textId="77777777" w:rsidR="00D376F0" w:rsidRPr="00D424AA" w:rsidRDefault="00D376F0" w:rsidP="00D424AA">
            <w:pPr>
              <w:rPr>
                <w:rFonts w:cs="Times New Roman"/>
                <w:color w:val="000000" w:themeColor="text1"/>
                <w:sz w:val="16"/>
                <w:szCs w:val="16"/>
                <w:lang w:val="en-GB"/>
              </w:rPr>
            </w:pPr>
          </w:p>
          <w:p w14:paraId="51A2541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B7FD08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3763EFC5" w14:textId="77777777" w:rsidTr="00723657">
        <w:tc>
          <w:tcPr>
            <w:tcW w:w="2158" w:type="dxa"/>
            <w:vMerge w:val="restart"/>
          </w:tcPr>
          <w:p w14:paraId="547F9B30" w14:textId="77777777" w:rsidR="00D376F0" w:rsidRPr="00D424AA" w:rsidRDefault="00D376F0" w:rsidP="00841A35">
            <w:pPr>
              <w:rPr>
                <w:rFonts w:cs="Times New Roman"/>
                <w:color w:val="000000" w:themeColor="text1"/>
                <w:sz w:val="16"/>
                <w:szCs w:val="16"/>
                <w:lang w:val="en-GB"/>
              </w:rPr>
            </w:pPr>
            <w:bookmarkStart w:id="6593" w:name="_Hlk77193502"/>
            <w:r w:rsidRPr="00D424AA">
              <w:rPr>
                <w:rFonts w:cs="Times New Roman"/>
                <w:color w:val="000000" w:themeColor="text1"/>
                <w:sz w:val="16"/>
                <w:szCs w:val="16"/>
                <w:lang w:val="en-GB"/>
              </w:rPr>
              <w:t>Southwestern South America (SWS)</w:t>
            </w:r>
          </w:p>
        </w:tc>
        <w:tc>
          <w:tcPr>
            <w:tcW w:w="2158" w:type="dxa"/>
            <w:tcBorders>
              <w:top w:val="dashed" w:sz="4" w:space="0" w:color="000000"/>
            </w:tcBorders>
            <w:shd w:val="clear" w:color="auto" w:fill="FD9693"/>
          </w:tcPr>
          <w:p w14:paraId="3E7168BD" w14:textId="067D3109"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6594" w:author="Robin Matthews" w:date="2021-07-14T22:18:00Z">
              <w:r w:rsidR="006E77DB">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2", "itemData" : { "DOI" : "10.1016/j.wace.2020.100267", "ISSN" : "22120947", "author" : [ { "dropping-particle" : "", "family" : "Olmo", "given" : "Mat\u00edas", "non-dropping-particle" : "", "parse-names" : false, "suffix" : "" }, { "dropping-particle" : "", "family" : "Bettolli", "given" : "Mar\u00eda Laura", "non-dropping-particle" : "", "parse-names" : false, "suffix" : "" }, { "dropping-particle" : "", "family" : "Rusticucci", "given" : "Matilde", "non-dropping-particle" : "", "parse-names" : false, "suffix" : "" } ], "container-title" : "Weather and Climate Extremes", "id" : "ITEM-2", "issued" : { "date-parts" : [ [ "2020", "9" ] ] }, "page" : "100267", "title" : "Atmospheric circulation influence on temperature and precipitation individual and compound daily extreme events: Spatial variability and trends over southern South America", "translator" : [ { "dropping-particle" : "", "family" : "S3115", "given" : "", "non-dropping-particle" : "", "parse-names" : false, "suffix" : "" } ], "type" : "article-journal", "volume" : "29" }, "uris" : [ "http://www.mendeley.com/documents/?uuid=c6733b1b-a434-4bbe-bbfe-7105bcb5580c"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ereczynski et al., 2020; Dunn et al., 2020; Olmo et al., 2020)", "plainTextFormattedCitation" : "(Dereczynski et al., 2020; Dunn et al., 2020; Olmo et al., 2020)", "previouslyFormattedCitation" : "(Dereczynski et al., 2020; Dunn et al., 2020; Olmo et al., 2020)" }, "properties" : { "noteIndex" : 0 }, "schema" : "https://github.com/citation-style-language/schema/raw/master/csl-citation.json" }</w:instrText>
            </w:r>
            <w:ins w:id="6595" w:author="Robin Matthews" w:date="2021-07-14T22:18:00Z">
              <w:r w:rsidR="006E77DB">
                <w:rPr>
                  <w:rFonts w:cs="Times New Roman"/>
                  <w:color w:val="000000" w:themeColor="text1"/>
                  <w:sz w:val="16"/>
                  <w:szCs w:val="16"/>
                  <w:lang w:val="en-GB"/>
                </w:rPr>
                <w:fldChar w:fldCharType="separate"/>
              </w:r>
              <w:r w:rsidR="006E77DB" w:rsidRPr="00C56914">
                <w:rPr>
                  <w:rFonts w:cs="Times New Roman"/>
                  <w:noProof/>
                  <w:color w:val="000000" w:themeColor="text1"/>
                  <w:sz w:val="16"/>
                  <w:szCs w:val="16"/>
                  <w:lang w:val="en-GB"/>
                </w:rPr>
                <w:t>(Dereczynski et al., 2020; Dunn et al., 2020; Olmo et al., 2020)</w:t>
              </w:r>
              <w:r w:rsidR="006E77DB">
                <w:rPr>
                  <w:rFonts w:cs="Times New Roman"/>
                  <w:color w:val="000000" w:themeColor="text1"/>
                  <w:sz w:val="16"/>
                  <w:szCs w:val="16"/>
                  <w:lang w:val="en-GB"/>
                </w:rPr>
                <w:fldChar w:fldCharType="end"/>
              </w:r>
            </w:ins>
            <w:commentRangeStart w:id="6596"/>
            <w:del w:id="6597" w:author="Robin Matthews" w:date="2021-07-14T22:18:00Z">
              <w:r w:rsidRPr="00D424AA" w:rsidDel="006E77DB">
                <w:rPr>
                  <w:rFonts w:cs="Times New Roman"/>
                  <w:color w:val="000000" w:themeColor="text1"/>
                  <w:sz w:val="16"/>
                  <w:szCs w:val="16"/>
                  <w:lang w:val="en-GB"/>
                </w:rPr>
                <w:fldChar w:fldCharType="begin" w:fldLock="1"/>
              </w:r>
              <w:r w:rsidR="00FF6231" w:rsidRPr="006E77DB" w:rsidDel="006E77DB">
                <w:rPr>
                  <w:rFonts w:cs="Times New Roman"/>
                  <w:color w:val="000000" w:themeColor="text1"/>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6E77DB">
                <w:rPr>
                  <w:rFonts w:cs="Times New Roman"/>
                  <w:color w:val="000000" w:themeColor="text1"/>
                  <w:sz w:val="16"/>
                  <w:szCs w:val="16"/>
                  <w:lang w:val="en-GB"/>
                </w:rPr>
                <w:fldChar w:fldCharType="separate"/>
              </w:r>
              <w:r w:rsidR="00A26296" w:rsidRPr="006E77DB" w:rsidDel="006E77DB">
                <w:rPr>
                  <w:rFonts w:cs="Times New Roman"/>
                  <w:noProof/>
                  <w:color w:val="000000" w:themeColor="text1"/>
                  <w:sz w:val="16"/>
                  <w:szCs w:val="16"/>
                  <w:lang w:val="en-GB"/>
                </w:rPr>
                <w:delText>(Dereczynski et al., 2020</w:delText>
              </w:r>
              <w:r w:rsidRPr="00D424AA" w:rsidDel="006E77DB">
                <w:rPr>
                  <w:rFonts w:cs="Times New Roman"/>
                  <w:color w:val="000000" w:themeColor="text1"/>
                  <w:sz w:val="16"/>
                  <w:szCs w:val="16"/>
                  <w:lang w:val="en-GB"/>
                </w:rPr>
                <w:fldChar w:fldCharType="end"/>
              </w:r>
              <w:commentRangeStart w:id="6598"/>
              <w:commentRangeEnd w:id="6596"/>
              <w:r w:rsidR="00A26296" w:rsidDel="006E77DB">
                <w:rPr>
                  <w:rStyle w:val="Marquedecommentaire"/>
                </w:rPr>
                <w:commentReference w:id="6596"/>
              </w:r>
              <w:r w:rsidRPr="00841A35" w:rsidDel="006E77DB">
                <w:rPr>
                  <w:rFonts w:cs="Times New Roman"/>
                  <w:color w:val="000000" w:themeColor="text1"/>
                  <w:sz w:val="16"/>
                  <w:szCs w:val="16"/>
                  <w:lang w:val="en-GB"/>
                </w:rPr>
                <w:delText>;</w:delText>
              </w:r>
              <w:r w:rsidRPr="00D424AA" w:rsidDel="006E77DB">
                <w:rPr>
                  <w:rFonts w:cs="Times New Roman"/>
                  <w:color w:val="000000" w:themeColor="text1"/>
                  <w:sz w:val="16"/>
                  <w:szCs w:val="16"/>
                  <w:lang w:val="en-GB"/>
                </w:rPr>
                <w:fldChar w:fldCharType="begin" w:fldLock="1"/>
              </w:r>
              <w:r w:rsidR="00FF6231" w:rsidDel="006E77DB">
                <w:rPr>
                  <w:rFonts w:cs="Times New Roman"/>
                  <w:color w:val="000000" w:themeColor="text1"/>
                  <w:sz w:val="16"/>
                  <w:szCs w:val="16"/>
                  <w:lang w:val="en-GB"/>
                </w:rPr>
                <w:delInstrText>ADDIN CSL_CITATION { "citationItems" : [ { "id" : "ITEM-1", "itemData" : { "DOI" : "10.1016/j.wace.2020.100267", "ISSN" : "22120947", "author" : [ { "dropping-particle" : "", "family" : "Olmo", "given" : "Mat\u00edas", "non-dropping-particle" : "", "parse-names" : false, "suffix" : "" }, { "dropping-particle" : "", "family" : "Bettolli", "given" : "Mar\u00eda Laura", "non-dropping-particle" : "", "parse-names" : false, "suffix" : "" }, { "dropping-particle" : "", "family" : "Rusticucci", "given" : "Matilde", "non-dropping-particle" : "", "parse-names" : false, "suffix" : "" } ], "container-title" : "Weather and Climate Extremes", "id" : "ITEM-1", "issued" : { "date-parts" : [ [ "2020", "9" ] ] }, "page" : "100267", "title" : "Atmospheric circulation influence on temperature and precipitation individual and compound daily extreme events: Spatial variability and trends over southern South America", "translator" : [ { "dropping-particle" : "", "family" : "S3115", "given" : "", "non-dropping-particle" : "", "parse-names" : false, "suffix" : "" } ], "type" : "article-journal", "volume" : "29" }, "uris" : [ "http://www.mendeley.com/documents/?uuid=c6733b1b-a434-4bbe-bbfe-7105bcb5580c" ] } ], "mendeley" : { "formattedCitation" : "(Olmo et al., 2020)", "manualFormatting" : " Olmo et al., 2020", "plainTextFormattedCitation" : "(Olmo et al., 2020)", "previouslyFormattedCitation" : "(Olmo et al., 2020)" }, "properties" : { "noteIndex" : 0 }, "schema" : "https://github.com/citation-style-language/schema/raw/master/csl-citation.json" }</w:delInstrText>
              </w:r>
              <w:r w:rsidRPr="00D424AA" w:rsidDel="006E77DB">
                <w:rPr>
                  <w:rFonts w:cs="Times New Roman"/>
                  <w:color w:val="000000" w:themeColor="text1"/>
                  <w:sz w:val="16"/>
                  <w:szCs w:val="16"/>
                  <w:lang w:val="en-GB"/>
                </w:rPr>
                <w:fldChar w:fldCharType="separate"/>
              </w:r>
              <w:r w:rsidR="00A26296" w:rsidDel="006E77DB">
                <w:rPr>
                  <w:rFonts w:cs="Times New Roman"/>
                  <w:noProof/>
                  <w:color w:val="000000" w:themeColor="text1"/>
                  <w:sz w:val="16"/>
                  <w:szCs w:val="16"/>
                  <w:lang w:val="en-GB"/>
                </w:rPr>
                <w:delText xml:space="preserve"> Olmo et al., 2020</w:delText>
              </w:r>
              <w:r w:rsidRPr="00D424AA" w:rsidDel="006E77DB">
                <w:rPr>
                  <w:rFonts w:cs="Times New Roman"/>
                  <w:color w:val="000000" w:themeColor="text1"/>
                  <w:sz w:val="16"/>
                  <w:szCs w:val="16"/>
                  <w:lang w:val="en-GB"/>
                </w:rPr>
                <w:fldChar w:fldCharType="end"/>
              </w:r>
              <w:commentRangeEnd w:id="6598"/>
              <w:r w:rsidR="00A26296" w:rsidDel="006E77DB">
                <w:rPr>
                  <w:rStyle w:val="Marquedecommentaire"/>
                </w:rPr>
                <w:commentReference w:id="6598"/>
              </w:r>
              <w:r w:rsidRPr="00841A35" w:rsidDel="006E77DB">
                <w:rPr>
                  <w:rFonts w:cs="Times New Roman"/>
                  <w:color w:val="000000" w:themeColor="text1"/>
                  <w:sz w:val="16"/>
                  <w:szCs w:val="16"/>
                  <w:lang w:val="en-GB"/>
                </w:rPr>
                <w:delText xml:space="preserve">; </w:delText>
              </w:r>
              <w:commentRangeStart w:id="6599"/>
              <w:r w:rsidRPr="00D424AA" w:rsidDel="006E77DB">
                <w:rPr>
                  <w:rFonts w:cs="Times New Roman"/>
                  <w:color w:val="000000" w:themeColor="text1"/>
                  <w:sz w:val="16"/>
                  <w:szCs w:val="16"/>
                  <w:lang w:val="en-GB"/>
                </w:rPr>
                <w:fldChar w:fldCharType="begin" w:fldLock="1"/>
              </w:r>
              <w:r w:rsidR="00FF6231" w:rsidDel="006E77DB">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6E77DB">
                <w:rPr>
                  <w:rFonts w:cs="Times New Roman"/>
                  <w:color w:val="000000" w:themeColor="text1"/>
                  <w:sz w:val="16"/>
                  <w:szCs w:val="16"/>
                  <w:lang w:val="en-GB"/>
                </w:rPr>
                <w:fldChar w:fldCharType="separate"/>
              </w:r>
              <w:r w:rsidR="00A26296" w:rsidDel="006E77DB">
                <w:rPr>
                  <w:rFonts w:cs="Times New Roman"/>
                  <w:noProof/>
                  <w:color w:val="000000" w:themeColor="text1"/>
                  <w:sz w:val="16"/>
                  <w:szCs w:val="16"/>
                  <w:lang w:val="en-GB"/>
                </w:rPr>
                <w:delText>Dunn et al., 2020)</w:delText>
              </w:r>
              <w:r w:rsidRPr="00D424AA" w:rsidDel="006E77DB">
                <w:rPr>
                  <w:rFonts w:cs="Times New Roman"/>
                  <w:color w:val="000000" w:themeColor="text1"/>
                  <w:sz w:val="16"/>
                  <w:szCs w:val="16"/>
                  <w:lang w:val="en-GB"/>
                </w:rPr>
                <w:fldChar w:fldCharType="end"/>
              </w:r>
            </w:del>
            <w:commentRangeEnd w:id="6599"/>
            <w:r w:rsidR="00A26296">
              <w:rPr>
                <w:rStyle w:val="Marquedecommentaire"/>
              </w:rPr>
              <w:commentReference w:id="6599"/>
            </w:r>
          </w:p>
        </w:tc>
        <w:tc>
          <w:tcPr>
            <w:tcW w:w="2158" w:type="dxa"/>
            <w:tcBorders>
              <w:top w:val="dashed" w:sz="4" w:space="0" w:color="000000"/>
            </w:tcBorders>
            <w:shd w:val="clear" w:color="auto" w:fill="FFE2D9"/>
          </w:tcPr>
          <w:p w14:paraId="1FCBEE82" w14:textId="695A30EB" w:rsidR="00D376F0" w:rsidRPr="00841A35" w:rsidRDefault="00D376F0" w:rsidP="00D424AA">
            <w:pPr>
              <w:rPr>
                <w:rFonts w:cs="Times New Roman"/>
                <w:i/>
                <w:color w:val="000000" w:themeColor="text1"/>
                <w:sz w:val="16"/>
                <w:szCs w:val="16"/>
                <w:lang w:val="en-GB"/>
              </w:rPr>
            </w:pPr>
            <w:r w:rsidRPr="00D424AA">
              <w:rPr>
                <w:rFonts w:eastAsiaTheme="minorHAnsi" w:cs="Times New Roman"/>
                <w:color w:val="000000" w:themeColor="text1"/>
                <w:sz w:val="16"/>
                <w:szCs w:val="16"/>
                <w:lang w:val="en-GB" w:eastAsia="en-US"/>
              </w:rPr>
              <w:t xml:space="preserve">Evidence of a human contribution to the observed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plainTextFormattedCitation" : "(Seong et al., 2020)", "previouslyFormattedCitation" : "(Seong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eong et al., 2020)</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FD9693"/>
            <w:tcMar>
              <w:top w:w="40" w:type="dxa"/>
              <w:left w:w="0" w:type="dxa"/>
              <w:bottom w:w="40" w:type="dxa"/>
              <w:right w:w="0" w:type="dxa"/>
            </w:tcMar>
          </w:tcPr>
          <w:p w14:paraId="6D89AE84" w14:textId="58208C2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600"/>
            <w:r w:rsidRPr="00D424AA">
              <w:rPr>
                <w:rFonts w:cs="Times New Roman"/>
                <w:color w:val="000000" w:themeColor="text1"/>
                <w:sz w:val="16"/>
                <w:szCs w:val="16"/>
                <w:lang w:val="en-GB"/>
              </w:rPr>
              <w:fldChar w:fldCharType="begin" w:fldLock="1"/>
            </w:r>
            <w:ins w:id="6601" w:author="Robin Matthews" w:date="2021-07-14T22:17:00Z">
              <w:r w:rsidR="006E77DB">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602" w:author="Robin Matthews" w:date="2021-07-14T22:17:00Z">
              <w:r w:rsidR="00FC4C2D" w:rsidDel="006E77DB">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03" w:author="Robin Matthews" w:date="2021-07-14T22:17:00Z">
              <w:r w:rsidR="00A26296" w:rsidDel="006E77DB">
                <w:rPr>
                  <w:rFonts w:cs="Times New Roman"/>
                  <w:noProof/>
                  <w:color w:val="000000" w:themeColor="text1"/>
                  <w:sz w:val="16"/>
                  <w:szCs w:val="16"/>
                  <w:lang w:val="en-GB"/>
                </w:rPr>
                <w:delText>Li et al., 2020</w:delText>
              </w:r>
            </w:del>
            <w:ins w:id="6604" w:author="Robin Matthews" w:date="2021-07-14T22:17:00Z">
              <w:r w:rsidR="006E77D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00"/>
            <w:r w:rsidR="00A26296">
              <w:rPr>
                <w:rStyle w:val="Marquedecommentaire"/>
              </w:rPr>
              <w:commentReference w:id="6600"/>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660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06" w:author="Robin Matthews" w:date="2021-07-14T22:17:00Z">
              <w:r w:rsidR="00A26296" w:rsidDel="006E77DB">
                <w:rPr>
                  <w:rFonts w:cs="Times New Roman"/>
                  <w:noProof/>
                  <w:color w:val="000000" w:themeColor="text1"/>
                  <w:sz w:val="16"/>
                  <w:szCs w:val="16"/>
                  <w:lang w:val="en-GB"/>
                </w:rPr>
                <w:delText>Li et al., 2020</w:delText>
              </w:r>
            </w:del>
            <w:ins w:id="6607" w:author="Robin Matthews" w:date="2021-07-14T22:17:00Z">
              <w:r w:rsidR="006E77D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05"/>
            <w:r w:rsidR="00A26296">
              <w:rPr>
                <w:rStyle w:val="Marquedecommentaire"/>
              </w:rPr>
              <w:commentReference w:id="6605"/>
            </w:r>
            <w:r w:rsidRPr="00841A35">
              <w:rPr>
                <w:rFonts w:cs="Times New Roman"/>
                <w:color w:val="000000" w:themeColor="text1"/>
                <w:sz w:val="16"/>
                <w:szCs w:val="16"/>
                <w:lang w:val="en-GB"/>
              </w:rPr>
              <w:t>) and more than 1.5°C in annual TXx and TNn compared to pre-industrial (Annex).</w:t>
            </w:r>
          </w:p>
          <w:p w14:paraId="55F8EE1F" w14:textId="77777777" w:rsidR="00D376F0" w:rsidRPr="00D424AA" w:rsidRDefault="00D376F0" w:rsidP="00D424AA">
            <w:pPr>
              <w:rPr>
                <w:rFonts w:cs="Times New Roman"/>
                <w:color w:val="000000" w:themeColor="text1"/>
                <w:sz w:val="16"/>
                <w:szCs w:val="16"/>
                <w:lang w:val="en-GB"/>
              </w:rPr>
            </w:pPr>
          </w:p>
          <w:p w14:paraId="49D3F1F4" w14:textId="24CD7ED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FF6365"/>
            <w:tcMar>
              <w:top w:w="40" w:type="dxa"/>
              <w:left w:w="40" w:type="dxa"/>
              <w:bottom w:w="40" w:type="dxa"/>
              <w:right w:w="40" w:type="dxa"/>
            </w:tcMar>
          </w:tcPr>
          <w:p w14:paraId="62F5FD8C" w14:textId="281C673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60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09" w:author="Robin Matthews" w:date="2021-07-14T22:17:00Z">
              <w:r w:rsidR="00A26296" w:rsidDel="006E77DB">
                <w:rPr>
                  <w:rFonts w:cs="Times New Roman"/>
                  <w:noProof/>
                  <w:color w:val="000000" w:themeColor="text1"/>
                  <w:sz w:val="16"/>
                  <w:szCs w:val="16"/>
                  <w:lang w:val="en-GB"/>
                </w:rPr>
                <w:delText>Li et al., 2020</w:delText>
              </w:r>
            </w:del>
            <w:ins w:id="6610" w:author="Robin Matthews" w:date="2021-07-14T22:17:00Z">
              <w:r w:rsidR="006E77D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08"/>
            <w:r w:rsidR="00A26296">
              <w:rPr>
                <w:rStyle w:val="Marquedecommentaire"/>
              </w:rPr>
              <w:commentReference w:id="6608"/>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1°C in the 50-year TXx and TNn events compared to the 1°C warming level </w:t>
            </w:r>
            <w:commentRangeStart w:id="6611"/>
            <w:r w:rsidRPr="00D424AA">
              <w:rPr>
                <w:rFonts w:cs="Times New Roman"/>
                <w:color w:val="000000" w:themeColor="text1"/>
                <w:sz w:val="16"/>
                <w:szCs w:val="16"/>
                <w:lang w:val="en-GB"/>
              </w:rPr>
              <w:fldChar w:fldCharType="begin" w:fldLock="1"/>
            </w:r>
            <w:ins w:id="6612" w:author="Robin Matthews" w:date="2021-07-14T22:17:00Z">
              <w:r w:rsidR="006E77DB">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613" w:author="Robin Matthews" w:date="2021-07-14T22:17:00Z">
              <w:r w:rsidR="00FC4C2D" w:rsidDel="006E77DB">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14" w:author="Robin Matthews" w:date="2021-07-14T22:17:00Z">
              <w:r w:rsidR="00A26296" w:rsidDel="006E77DB">
                <w:rPr>
                  <w:rFonts w:cs="Times New Roman"/>
                  <w:noProof/>
                  <w:color w:val="000000" w:themeColor="text1"/>
                  <w:sz w:val="16"/>
                  <w:szCs w:val="16"/>
                  <w:lang w:val="en-GB"/>
                </w:rPr>
                <w:delText>Li et al., 2020</w:delText>
              </w:r>
            </w:del>
            <w:ins w:id="6615" w:author="Robin Matthews" w:date="2021-07-14T22:17:00Z">
              <w:r w:rsidR="006E77D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11"/>
            <w:r w:rsidR="00A26296">
              <w:rPr>
                <w:rStyle w:val="Marquedecommentaire"/>
              </w:rPr>
              <w:commentReference w:id="6611"/>
            </w:r>
            <w:r w:rsidRPr="00841A35">
              <w:rPr>
                <w:rFonts w:cs="Times New Roman"/>
                <w:color w:val="000000" w:themeColor="text1"/>
                <w:sz w:val="16"/>
                <w:szCs w:val="16"/>
                <w:lang w:val="en-GB"/>
              </w:rPr>
              <w:t xml:space="preserve">) and more than 2.5°C in annual TXx and TNn compared to </w:t>
            </w:r>
            <w:r w:rsidRPr="00D424AA">
              <w:rPr>
                <w:rFonts w:cs="Times New Roman"/>
                <w:color w:val="000000" w:themeColor="text1"/>
                <w:sz w:val="16"/>
                <w:szCs w:val="16"/>
                <w:lang w:val="en-GB"/>
              </w:rPr>
              <w:t>pre-industrial (Annex).</w:t>
            </w:r>
          </w:p>
          <w:p w14:paraId="120CD0E2" w14:textId="77777777" w:rsidR="00D376F0" w:rsidRPr="00D424AA" w:rsidRDefault="00D376F0" w:rsidP="00D424AA">
            <w:pPr>
              <w:rPr>
                <w:rFonts w:cs="Times New Roman"/>
                <w:color w:val="000000" w:themeColor="text1"/>
                <w:sz w:val="16"/>
                <w:szCs w:val="16"/>
                <w:lang w:val="en-GB"/>
              </w:rPr>
            </w:pPr>
          </w:p>
          <w:p w14:paraId="10B62C98" w14:textId="28DCE99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AD0204"/>
            <w:tcMar>
              <w:top w:w="40" w:type="dxa"/>
              <w:left w:w="40" w:type="dxa"/>
              <w:bottom w:w="40" w:type="dxa"/>
              <w:right w:w="40" w:type="dxa"/>
            </w:tcMar>
          </w:tcPr>
          <w:p w14:paraId="37D9896D" w14:textId="08E13EE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61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17" w:author="Robin Matthews" w:date="2021-07-14T22:17:00Z">
              <w:r w:rsidR="00A26296" w:rsidDel="006E77DB">
                <w:rPr>
                  <w:rFonts w:cs="Times New Roman"/>
                  <w:noProof/>
                  <w:color w:val="000000" w:themeColor="text1"/>
                  <w:sz w:val="16"/>
                  <w:szCs w:val="16"/>
                  <w:lang w:val="en-GB"/>
                </w:rPr>
                <w:delText>Li et al., 2020</w:delText>
              </w:r>
            </w:del>
            <w:ins w:id="6618" w:author="Robin Matthews" w:date="2021-07-14T22:17:00Z">
              <w:r w:rsidR="006E77D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16"/>
            <w:r w:rsidR="00A26296">
              <w:rPr>
                <w:rStyle w:val="Marquedecommentaire"/>
              </w:rPr>
              <w:commentReference w:id="6616"/>
            </w:r>
            <w:r w:rsidRPr="00841A35">
              <w:rPr>
                <w:rFonts w:cs="Times New Roman"/>
                <w:color w:val="000000" w:themeColor="text1"/>
                <w:sz w:val="16"/>
                <w:szCs w:val="16"/>
                <w:lang w:val="en-GB"/>
              </w:rPr>
              <w:t>; Annex). Median increase</w:t>
            </w:r>
            <w:r w:rsidRPr="00D424AA">
              <w:rPr>
                <w:rFonts w:cs="Times New Roman"/>
                <w:color w:val="000000" w:themeColor="text1"/>
                <w:sz w:val="16"/>
                <w:szCs w:val="16"/>
                <w:lang w:val="en-GB"/>
              </w:rPr>
              <w:t xml:space="preserve"> of more than 3°C in the 50-year TXx and TNn events compared to the 1°C warming level </w:t>
            </w:r>
            <w:commentRangeStart w:id="661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20" w:author="Robin Matthews" w:date="2021-07-14T22:17:00Z">
              <w:r w:rsidR="00A26296" w:rsidDel="006E77DB">
                <w:rPr>
                  <w:rFonts w:cs="Times New Roman"/>
                  <w:noProof/>
                  <w:color w:val="000000" w:themeColor="text1"/>
                  <w:sz w:val="16"/>
                  <w:szCs w:val="16"/>
                  <w:lang w:val="en-GB"/>
                </w:rPr>
                <w:delText>Li et al., 2020</w:delText>
              </w:r>
            </w:del>
            <w:ins w:id="6621" w:author="Robin Matthews" w:date="2021-07-14T22:17:00Z">
              <w:r w:rsidR="006E77D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19"/>
            <w:r w:rsidR="00A26296">
              <w:rPr>
                <w:rStyle w:val="Marquedecommentaire"/>
              </w:rPr>
              <w:commentReference w:id="6619"/>
            </w:r>
            <w:r w:rsidRPr="00841A35">
              <w:rPr>
                <w:rFonts w:cs="Times New Roman"/>
                <w:color w:val="000000" w:themeColor="text1"/>
                <w:sz w:val="16"/>
                <w:szCs w:val="16"/>
                <w:lang w:val="en-GB"/>
              </w:rPr>
              <w:t>) and more than 4.5°C in annual TXx and TNn compared to pre-industrial (A</w:t>
            </w:r>
            <w:r w:rsidRPr="00D424AA">
              <w:rPr>
                <w:rFonts w:cs="Times New Roman"/>
                <w:color w:val="000000" w:themeColor="text1"/>
                <w:sz w:val="16"/>
                <w:szCs w:val="16"/>
                <w:lang w:val="en-GB"/>
              </w:rPr>
              <w:t>nnex).</w:t>
            </w:r>
          </w:p>
          <w:p w14:paraId="2F79FC01" w14:textId="77777777" w:rsidR="00D376F0" w:rsidRPr="00D424AA" w:rsidRDefault="00D376F0" w:rsidP="00D424AA">
            <w:pPr>
              <w:rPr>
                <w:rFonts w:cs="Times New Roman"/>
                <w:color w:val="000000" w:themeColor="text1"/>
                <w:sz w:val="16"/>
                <w:szCs w:val="16"/>
                <w:lang w:val="en-GB"/>
              </w:rPr>
            </w:pPr>
          </w:p>
          <w:p w14:paraId="75C5914B" w14:textId="773F382E"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CMIP3 and RCM simulations for an increase in the intensity and frequency of hot extremes and decrease in the intensity and frequency of cold extremes </w:t>
            </w:r>
            <w:ins w:id="6622" w:author="Robin Matthews" w:date="2021-07-14T22:10:00Z">
              <w:r w:rsidR="008161C1">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u00f3pez-Franca et al., 2016; Coppola et al., 2021b)", "manualFormatting" : "(Chou et al., 2014; L\u00f3pez-Franca et al., 2016; Coppola et al., 2021b)", "plainTextFormattedCitation" : "(Chou et al., 2014a; L\u00f3pez-Franca et al., 2016; Coppola et al., 2021b)", "previouslyFormattedCitation" : "(Chou et al., 2014a; L\u00f3pez-Franca et al., 2016; Coppola et al., 2021b)" }, "properties" : { "noteIndex" : 0 }, "schema" : "https://github.com/citation-style-language/schema/raw/master/csl-citation.json" }</w:instrText>
            </w:r>
            <w:ins w:id="6623" w:author="Robin Matthews" w:date="2021-07-14T22:10:00Z">
              <w:r w:rsidR="008161C1">
                <w:rPr>
                  <w:rFonts w:cs="Times New Roman"/>
                  <w:color w:val="000000" w:themeColor="text1"/>
                  <w:sz w:val="16"/>
                  <w:szCs w:val="16"/>
                  <w:lang w:val="en-GB"/>
                </w:rPr>
                <w:fldChar w:fldCharType="separate"/>
              </w:r>
              <w:r w:rsidR="008161C1" w:rsidRPr="00C56914">
                <w:rPr>
                  <w:rFonts w:cs="Times New Roman"/>
                  <w:noProof/>
                  <w:color w:val="000000" w:themeColor="text1"/>
                  <w:sz w:val="16"/>
                  <w:szCs w:val="16"/>
                  <w:lang w:val="en-GB"/>
                </w:rPr>
                <w:t>(Chou et al., 2014; López-Franca et al., 2016; Coppola et al., 2021</w:t>
              </w:r>
              <w:r w:rsidR="008161C1">
                <w:rPr>
                  <w:rFonts w:cs="Times New Roman"/>
                  <w:noProof/>
                  <w:color w:val="000000" w:themeColor="text1"/>
                  <w:sz w:val="16"/>
                  <w:szCs w:val="16"/>
                  <w:lang w:val="en-GB"/>
                </w:rPr>
                <w:t>b</w:t>
              </w:r>
              <w:r w:rsidR="008161C1" w:rsidRPr="00C56914">
                <w:rPr>
                  <w:rFonts w:cs="Times New Roman"/>
                  <w:noProof/>
                  <w:color w:val="000000" w:themeColor="text1"/>
                  <w:sz w:val="16"/>
                  <w:szCs w:val="16"/>
                  <w:lang w:val="en-GB"/>
                </w:rPr>
                <w:t>)</w:t>
              </w:r>
              <w:r w:rsidR="008161C1">
                <w:rPr>
                  <w:rFonts w:cs="Times New Roman"/>
                  <w:color w:val="000000" w:themeColor="text1"/>
                  <w:sz w:val="16"/>
                  <w:szCs w:val="16"/>
                  <w:lang w:val="en-GB"/>
                </w:rPr>
                <w:fldChar w:fldCharType="end"/>
              </w:r>
              <w:r w:rsidR="008161C1" w:rsidRPr="00D424AA" w:rsidDel="008161C1">
                <w:rPr>
                  <w:rFonts w:cs="Times New Roman"/>
                  <w:color w:val="000000" w:themeColor="text1"/>
                  <w:sz w:val="16"/>
                  <w:szCs w:val="16"/>
                  <w:lang w:val="en-GB"/>
                </w:rPr>
                <w:t xml:space="preserve"> </w:t>
              </w:r>
            </w:ins>
            <w:del w:id="6624" w:author="Robin Matthews" w:date="2021-07-14T22:10:00Z">
              <w:r w:rsidRPr="00D424AA" w:rsidDel="008161C1">
                <w:rPr>
                  <w:rFonts w:cs="Times New Roman"/>
                  <w:color w:val="000000" w:themeColor="text1"/>
                  <w:sz w:val="16"/>
                  <w:szCs w:val="16"/>
                  <w:lang w:val="en-GB"/>
                </w:rPr>
                <w:delText>(</w:delText>
              </w:r>
              <w:bookmarkStart w:id="6625" w:name="_Hlk77192994"/>
              <w:commentRangeStart w:id="6626"/>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en-GB"/>
                </w:rPr>
                <w:del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mendeley" : { "formattedCitation" : "(L\u00f3pez-Franca et al., 2016)", "manualFormatting" : "L\u00f3pez-Franca et al., 2016", "plainTextFormattedCitation" : "(L\u00f3pez-Franca et al., 2016)", "previouslyFormattedCitation" : "(L\u00f3pez-Franca et al., 2016)"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en-GB"/>
                </w:rPr>
                <w:delText>López-Franca et al., 2016</w:delText>
              </w:r>
              <w:r w:rsidRPr="00D424AA" w:rsidDel="008161C1">
                <w:rPr>
                  <w:rFonts w:cs="Times New Roman"/>
                  <w:color w:val="000000" w:themeColor="text1"/>
                  <w:sz w:val="16"/>
                  <w:szCs w:val="16"/>
                  <w:lang w:val="en-GB"/>
                </w:rPr>
                <w:fldChar w:fldCharType="end"/>
              </w:r>
              <w:commentRangeEnd w:id="6626"/>
              <w:r w:rsidR="00A26296" w:rsidDel="008161C1">
                <w:rPr>
                  <w:rStyle w:val="Marquedecommentaire"/>
                </w:rPr>
                <w:commentReference w:id="6626"/>
              </w:r>
              <w:r w:rsidRPr="00841A35" w:rsidDel="008161C1">
                <w:rPr>
                  <w:rFonts w:cs="Times New Roman"/>
                  <w:color w:val="000000" w:themeColor="text1"/>
                  <w:sz w:val="16"/>
                  <w:szCs w:val="16"/>
                  <w:lang w:val="en-GB"/>
                </w:rPr>
                <w:delText xml:space="preserve">; </w:delText>
              </w:r>
              <w:commentRangeStart w:id="6627"/>
              <w:r w:rsidRPr="00D424AA" w:rsidDel="008161C1">
                <w:rPr>
                  <w:rFonts w:cs="Times New Roman"/>
                  <w:color w:val="000000" w:themeColor="text1"/>
                  <w:sz w:val="16"/>
                  <w:szCs w:val="16"/>
                  <w:lang w:val="en-GB"/>
                </w:rPr>
                <w:fldChar w:fldCharType="begin" w:fldLock="1"/>
              </w:r>
              <w:r w:rsidR="00FC4C2D" w:rsidDel="008161C1">
                <w:rPr>
                  <w:rFonts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en-GB"/>
                </w:rPr>
                <w:delText>Coppola et al., 2021b</w:delText>
              </w:r>
              <w:r w:rsidRPr="00D424AA" w:rsidDel="008161C1">
                <w:rPr>
                  <w:rFonts w:cs="Times New Roman"/>
                  <w:color w:val="000000" w:themeColor="text1"/>
                  <w:sz w:val="16"/>
                  <w:szCs w:val="16"/>
                  <w:lang w:val="en-GB"/>
                </w:rPr>
                <w:fldChar w:fldCharType="end"/>
              </w:r>
              <w:commentRangeEnd w:id="6627"/>
              <w:r w:rsidR="00A26296" w:rsidDel="008161C1">
                <w:rPr>
                  <w:rStyle w:val="Marquedecommentaire"/>
                </w:rPr>
                <w:commentReference w:id="6627"/>
              </w:r>
              <w:r w:rsidRPr="00841A35" w:rsidDel="008161C1">
                <w:rPr>
                  <w:rFonts w:cs="Times New Roman"/>
                  <w:color w:val="000000" w:themeColor="text1"/>
                  <w:sz w:val="16"/>
                  <w:szCs w:val="16"/>
                  <w:lang w:val="en-GB"/>
                </w:rPr>
                <w:delText xml:space="preserve">;  </w:delText>
              </w:r>
              <w:commentRangeStart w:id="6628"/>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en-GB"/>
                </w:rPr>
                <w:delText>Chou et al., 2014)</w:delText>
              </w:r>
              <w:r w:rsidRPr="00D424AA" w:rsidDel="008161C1">
                <w:rPr>
                  <w:rFonts w:cs="Times New Roman"/>
                  <w:color w:val="000000" w:themeColor="text1"/>
                  <w:sz w:val="16"/>
                  <w:szCs w:val="16"/>
                  <w:lang w:val="en-GB"/>
                </w:rPr>
                <w:fldChar w:fldCharType="end"/>
              </w:r>
            </w:del>
            <w:bookmarkEnd w:id="6625"/>
            <w:commentRangeEnd w:id="6628"/>
            <w:r w:rsidR="00A26296">
              <w:rPr>
                <w:rStyle w:val="Marquedecommentaire"/>
              </w:rPr>
              <w:commentReference w:id="6628"/>
            </w:r>
          </w:p>
        </w:tc>
      </w:tr>
      <w:bookmarkEnd w:id="6593"/>
      <w:tr w:rsidR="00D376F0" w:rsidRPr="00F1665C" w14:paraId="0C138268" w14:textId="77777777" w:rsidTr="00723657">
        <w:tc>
          <w:tcPr>
            <w:tcW w:w="2158" w:type="dxa"/>
            <w:vMerge/>
          </w:tcPr>
          <w:p w14:paraId="0FF2266C"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57B8A62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p w14:paraId="61CABA06"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E2D9"/>
          </w:tcPr>
          <w:p w14:paraId="394F573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33D0B29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85F2E4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67E5BB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890543D" w14:textId="77777777" w:rsidR="00D376F0" w:rsidRPr="00D424AA" w:rsidRDefault="00D376F0" w:rsidP="00D424AA">
            <w:pPr>
              <w:rPr>
                <w:rFonts w:cs="Times New Roman"/>
                <w:color w:val="000000" w:themeColor="text1"/>
                <w:sz w:val="16"/>
                <w:szCs w:val="16"/>
                <w:lang w:val="en-GB"/>
              </w:rPr>
            </w:pPr>
          </w:p>
          <w:p w14:paraId="33FC982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7C66E56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27B0E8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15E881B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3C455C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6E1C153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4666382B" w14:textId="77777777" w:rsidR="00D376F0" w:rsidRPr="00D424AA" w:rsidRDefault="00D376F0" w:rsidP="00D424AA">
            <w:pPr>
              <w:rPr>
                <w:rFonts w:cs="Times New Roman"/>
                <w:color w:val="000000" w:themeColor="text1"/>
                <w:sz w:val="16"/>
                <w:szCs w:val="16"/>
                <w:lang w:val="en-GB"/>
              </w:rPr>
            </w:pPr>
          </w:p>
          <w:p w14:paraId="5A85A02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35E3D3A"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615FCF5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3A1D3F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24E37C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6DBF715C" w14:textId="77777777" w:rsidR="00D376F0" w:rsidRPr="00D424AA" w:rsidRDefault="00D376F0" w:rsidP="00D424AA">
            <w:pPr>
              <w:rPr>
                <w:rFonts w:cs="Times New Roman"/>
                <w:color w:val="000000" w:themeColor="text1"/>
                <w:sz w:val="16"/>
                <w:szCs w:val="16"/>
                <w:lang w:val="en-GB"/>
              </w:rPr>
            </w:pPr>
          </w:p>
          <w:p w14:paraId="646CD7F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3EA6478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shd w:val="clear" w:color="auto" w:fill="AD0204"/>
                <w:lang w:val="en-GB"/>
              </w:rPr>
              <w:t>Virtually certain</w:t>
            </w:r>
            <w:r w:rsidRPr="00D424AA">
              <w:rPr>
                <w:rFonts w:cs="Times New Roman"/>
                <w:color w:val="000000" w:themeColor="text1"/>
                <w:sz w:val="16"/>
                <w:szCs w:val="16"/>
                <w:shd w:val="clear" w:color="auto" w:fill="AD0204"/>
                <w:lang w:val="en-GB"/>
              </w:rPr>
              <w:t xml:space="preserve"> (compared with pre-industrial)</w:t>
            </w:r>
          </w:p>
        </w:tc>
      </w:tr>
      <w:tr w:rsidR="00D376F0" w:rsidRPr="00D424AA" w14:paraId="596A113F" w14:textId="77777777" w:rsidTr="00723657">
        <w:tc>
          <w:tcPr>
            <w:tcW w:w="2158" w:type="dxa"/>
            <w:vMerge w:val="restart"/>
          </w:tcPr>
          <w:p w14:paraId="637E7A44" w14:textId="77777777" w:rsidR="00D376F0" w:rsidRPr="00D424AA" w:rsidRDefault="00D376F0" w:rsidP="00841A35">
            <w:pPr>
              <w:rPr>
                <w:rFonts w:cs="Times New Roman"/>
                <w:color w:val="000000" w:themeColor="text1"/>
                <w:sz w:val="16"/>
                <w:szCs w:val="16"/>
                <w:lang w:val="en-GB"/>
              </w:rPr>
            </w:pPr>
            <w:bookmarkStart w:id="6629" w:name="_Hlk77193251"/>
            <w:r w:rsidRPr="00D424AA">
              <w:rPr>
                <w:rFonts w:cs="Times New Roman"/>
                <w:color w:val="000000" w:themeColor="text1"/>
                <w:sz w:val="16"/>
                <w:szCs w:val="16"/>
                <w:lang w:val="en-GB"/>
              </w:rPr>
              <w:t>Southeastern South America (SES)</w:t>
            </w:r>
          </w:p>
        </w:tc>
        <w:tc>
          <w:tcPr>
            <w:tcW w:w="2158" w:type="dxa"/>
            <w:tcBorders>
              <w:top w:val="dashed" w:sz="4" w:space="0" w:color="000000"/>
            </w:tcBorders>
            <w:shd w:val="clear" w:color="auto" w:fill="FEC2B8"/>
          </w:tcPr>
          <w:p w14:paraId="06255C2C" w14:textId="7F83DAA0"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6630" w:author="Robin Matthews" w:date="2021-07-14T22:15:00Z">
              <w:r w:rsidR="008161C1">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2",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2",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id" : "ITEM-3", "itemData" : { "DOI" : "10.1002/joc.5294", "ISSN" : "08998418", "author" : [ { "dropping-particle" : "", "family" : "Geirinhas", "given" : "Jo\u00e3o L.", "non-dropping-particle" : "", "parse-names" : false, "suffix" : "" }, { "dropping-particle" : "", "family" : "Trigo", "given" : "Ricardo M.", "non-dropping-particle" : "", "parse-names" : false, "suffix" : "" }, { "dropping-particle" : "", "family" : "Libonati", "given" : "Renata", "non-dropping-particle" : "", "parse-names" : false, "suffix" : "" }, { "dropping-particle" : "", "family" : "Coelho", "given" : "Caio A. S.", "non-dropping-particle" : "", "parse-names" : false, "suffix" : "" }, { "dropping-particle" : "", "family" : "Palmeira", "given" : "Ana Cristina", "non-dropping-particle" : "", "parse-names" : false, "suffix" : "" } ], "container-title" : "International Journal of Climatology", "id" : "ITEM-3", "issue" : "4", "issued" : { "date-parts" : [ [ "2018", "3" ] ] }, "page" : "1760-1776", "title" : "Climatic and synoptic characterization of heat waves in Brazil", "translator" : [ { "dropping-particle" : "", "family" : "S1891", "given" : "", "non-dropping-particle" : "", "parse-names" : false, "suffix" : "" } ], "type" : "article-journal", "volume" : "38" }, "uris" : [ "http://www.mendeley.com/documents/?uuid=667a7331-2082-48b8-b909-a8b421134d66" ] }, { "id" : "ITEM-4", "itemData" : { "DOI" : "10.1002/joc.4895", "ISSN" : "08998418", "author" : [ { "dropping-particle" : "", "family" : "Rusticucci", "given" : "Matilde", "non-dropping-particle" : "", "parse-names" : false, "suffix" : "" }, { "dropping-particle" : "", "family" : "Barrucand", "given" : "Mariana", "non-dropping-particle" : "", "parse-names" : false, "suffix" : "" }, { "dropping-particle" : "", "family" : "Collazo", "given" : "Soledad", "non-dropping-particle" : "", "parse-names" : false, "suffix" : "" } ], "container-title" : "International Journal of Climatology", "id" : "ITEM-4", "issue" : "6", "issued" : { "date-parts" : [ [ "2017", "5" ] ] }, "page" : "3003-3017", "publisher" : "Wiley-Blackwell", "title" : "Temperature extremes in the Argentina central region and their monthly relationship with the mean circulation and ENSO phases", "translator" : [ { "dropping-particle" : "", "family" : "S83", "given" : "", "non-dropping-particle" : "", "parse-names" : false, "suffix" : "" } ], "type" : "article-journal", "volume" : "37" }, "uris" : [ "http://www.mendeley.com/documents/?uuid=44b9ccc8-dcce-354d-955b-0a7188ff2d48" ] }, { "id" : "ITEM-5",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5",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Rusticucci et al., 2017; Geirinhas et al., 2018; Avila-Diaz et al., 2020; Dereczynski et al., 2020; Dunn et al., 2020)", "plainTextFormattedCitation" : "(Rusticucci et al., 2017; Geirinhas et al., 2018; Avila-Diaz et al., 2020; Dereczynski et al., 2020; Dunn et al., 2020)", "previouslyFormattedCitation" : "(Rusticucci et al., 2017; Geirinhas et al., 2018; Avila-Diaz et al., 2020; Dereczynski et al., 2020; Dunn et al., 2020)" }, "properties" : { "noteIndex" : 0 }, "schema" : "https://github.com/citation-style-language/schema/raw/master/csl-citation.json" }</w:instrText>
            </w:r>
            <w:ins w:id="6631" w:author="Robin Matthews" w:date="2021-07-14T22:15:00Z">
              <w:r w:rsidR="008161C1">
                <w:rPr>
                  <w:rFonts w:cs="Times New Roman"/>
                  <w:color w:val="000000" w:themeColor="text1"/>
                  <w:sz w:val="16"/>
                  <w:szCs w:val="16"/>
                  <w:lang w:val="en-GB"/>
                </w:rPr>
                <w:fldChar w:fldCharType="separate"/>
              </w:r>
              <w:r w:rsidR="008161C1" w:rsidRPr="00C56914">
                <w:rPr>
                  <w:rFonts w:cs="Times New Roman"/>
                  <w:noProof/>
                  <w:color w:val="000000" w:themeColor="text1"/>
                  <w:sz w:val="16"/>
                  <w:szCs w:val="16"/>
                  <w:lang w:val="en-GB"/>
                </w:rPr>
                <w:t>(Rusticucci et al., 2017; Geirinhas et al., 2018; Avila-Diaz et al., 2020; Dereczynski et al., 2020; Dunn et al., 2020)</w:t>
              </w:r>
              <w:r w:rsidR="008161C1">
                <w:rPr>
                  <w:rFonts w:cs="Times New Roman"/>
                  <w:color w:val="000000" w:themeColor="text1"/>
                  <w:sz w:val="16"/>
                  <w:szCs w:val="16"/>
                  <w:lang w:val="en-GB"/>
                </w:rPr>
                <w:fldChar w:fldCharType="end"/>
              </w:r>
            </w:ins>
            <w:commentRangeStart w:id="6632"/>
            <w:del w:id="6633" w:author="Robin Matthews" w:date="2021-07-14T22:15:00Z">
              <w:r w:rsidRPr="00D424AA" w:rsidDel="008161C1">
                <w:rPr>
                  <w:rFonts w:cs="Times New Roman"/>
                  <w:color w:val="000000" w:themeColor="text1"/>
                  <w:sz w:val="16"/>
                  <w:szCs w:val="16"/>
                  <w:lang w:val="en-GB"/>
                </w:rPr>
                <w:fldChar w:fldCharType="begin" w:fldLock="1"/>
              </w:r>
              <w:r w:rsidR="00FF6231" w:rsidRPr="008161C1" w:rsidDel="008161C1">
                <w:rPr>
                  <w:rFonts w:cs="Times New Roman"/>
                  <w:color w:val="000000" w:themeColor="text1"/>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w:delInstrText>
              </w:r>
              <w:r w:rsidR="00FF6231" w:rsidRPr="008161C1" w:rsidDel="008161C1">
                <w:rPr>
                  <w:rFonts w:cs="Times New Roman"/>
                  <w:color w:val="000000" w:themeColor="text1"/>
                  <w:sz w:val="16"/>
                  <w:szCs w:val="16"/>
                </w:rPr>
                <w:delInstrText>",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RPr="008161C1" w:rsidDel="008161C1">
                <w:rPr>
                  <w:rFonts w:cs="Times New Roman"/>
                  <w:noProof/>
                  <w:color w:val="000000" w:themeColor="text1"/>
                  <w:sz w:val="16"/>
                  <w:szCs w:val="16"/>
                  <w:lang w:val="nb-NO"/>
                </w:rPr>
                <w:delText>(Dereczynski et al., 2020</w:delText>
              </w:r>
              <w:r w:rsidRPr="00D424AA" w:rsidDel="008161C1">
                <w:rPr>
                  <w:rFonts w:cs="Times New Roman"/>
                  <w:color w:val="000000" w:themeColor="text1"/>
                  <w:sz w:val="16"/>
                  <w:szCs w:val="16"/>
                  <w:lang w:val="en-GB"/>
                </w:rPr>
                <w:fldChar w:fldCharType="end"/>
              </w:r>
              <w:commentRangeEnd w:id="6632"/>
              <w:r w:rsidR="00A26296" w:rsidDel="008161C1">
                <w:rPr>
                  <w:rStyle w:val="Marquedecommentaire"/>
                </w:rPr>
                <w:commentReference w:id="6632"/>
              </w:r>
              <w:r w:rsidRPr="008D277C" w:rsidDel="008161C1">
                <w:rPr>
                  <w:rFonts w:cs="Times New Roman"/>
                  <w:color w:val="000000" w:themeColor="text1"/>
                  <w:sz w:val="16"/>
                  <w:szCs w:val="16"/>
                  <w:lang w:val="nb-NO"/>
                </w:rPr>
                <w:delText xml:space="preserve">; </w:delText>
              </w:r>
              <w:commentRangeStart w:id="6634"/>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nb-NO"/>
                </w:rPr>
                <w:delInstrText>ADDIN CSL_CITATION { "citationItems" : [ { "id" : "ITEM-1",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1",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manualFormatting" : "Avila-Diaz et al., 2020", "plainTextFormattedCitation" : "(Avila-Diaz et al., 2020)", "previouslyFormattedCitation" : "(Avila-Diaz et al., 2020)"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nb-NO"/>
                </w:rPr>
                <w:delText>Avila-Diaz et al., 2020</w:delText>
              </w:r>
              <w:r w:rsidRPr="00D424AA" w:rsidDel="008161C1">
                <w:rPr>
                  <w:rFonts w:cs="Times New Roman"/>
                  <w:color w:val="000000" w:themeColor="text1"/>
                  <w:sz w:val="16"/>
                  <w:szCs w:val="16"/>
                  <w:lang w:val="en-GB"/>
                </w:rPr>
                <w:fldChar w:fldCharType="end"/>
              </w:r>
              <w:commentRangeEnd w:id="6634"/>
              <w:r w:rsidR="00A26296" w:rsidDel="008161C1">
                <w:rPr>
                  <w:rStyle w:val="Marquedecommentaire"/>
                </w:rPr>
                <w:commentReference w:id="6634"/>
              </w:r>
              <w:r w:rsidRPr="00841A35" w:rsidDel="008161C1">
                <w:rPr>
                  <w:rFonts w:cs="Times New Roman"/>
                  <w:color w:val="000000" w:themeColor="text1"/>
                  <w:sz w:val="16"/>
                  <w:szCs w:val="16"/>
                  <w:lang w:val="nb-NO"/>
                </w:rPr>
                <w:delText xml:space="preserve">; </w:delText>
              </w:r>
              <w:commentRangeStart w:id="6635"/>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nb-NO"/>
                </w:rPr>
                <w:delInstrText>ADDIN CSL_CITATION { "citationItems" : [ { "id" : "ITEM-1", "itemData" : { "DOI" : "10.1002/joc.5294", "ISSN" : "08998418", "author" : [ { "dropping-particle" : "", "family" : "Geirinhas", "given" : "Jo\u00e3o L.", "non-dropping-particle" : "", "parse-names" : false, "suffix" : "" }, { "dropping-particle" : "", "family" : "Trigo", "given" : "Ricardo M.", "non-dropping-particle" : "", "parse-names" : false, "suffix" : "" }, { "dropping-particle" : "", "family" : "Libonati", "given" : "Renata", "non-dropping-particle" : "", "parse-names" : false, "suffix" : "" }, { "dropping-particle" : "", "family" : "Coelho", "given" : "Caio A. S.", "non-dropping-particle" : "", "parse-names" : false, "suffix" : "" }, { "dropping-particle" : "", "family" : "Palmeira", "given" : "Ana Cristina", "non-dropping-particle" : "", "parse-names" : false, "suffix" : "" } ], "container-title" : "International Journal of Climatology", "id" : "ITEM-1", "issue" : "4", "issued" : { "date-parts" : [ [ "2018", "3" ] ] }, "page" : "1760-1776", "title" : "Climatic and synoptic characterization of heat waves in Brazil", "translator" : [ { "dropping-particle" : "", "family" : "S1891", "given" : "", "non-dropping-particle" : "", "parse-names" : false, "suffix" : "" } ], "type" : "article-journal", "volume" : "38" }, "uris" : [ "http://www.mendeley.com/documents/?uuid=667a7331-2082-48b8-b909-a8b421134d66" ] } ], "mendeley" : { "formattedCitation" : "(Geirinhas et al., 2018)", "manualFormatting" : "Geirinhas et al., 2018;", "plainTextFormattedCitation" : "(Geirinhas et al., 2018)", "previouslyFormattedCitation" : "(Geirinhas et al., 2018)"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nb-NO"/>
                </w:rPr>
                <w:delText>Geirinhas et al., 2018;</w:delText>
              </w:r>
              <w:r w:rsidRPr="00D424AA" w:rsidDel="008161C1">
                <w:rPr>
                  <w:rFonts w:cs="Times New Roman"/>
                  <w:color w:val="000000" w:themeColor="text1"/>
                  <w:sz w:val="16"/>
                  <w:szCs w:val="16"/>
                  <w:lang w:val="en-GB"/>
                </w:rPr>
                <w:fldChar w:fldCharType="end"/>
              </w:r>
              <w:commentRangeEnd w:id="6635"/>
              <w:r w:rsidR="00A26296" w:rsidDel="008161C1">
                <w:rPr>
                  <w:rStyle w:val="Marquedecommentaire"/>
                </w:rPr>
                <w:commentReference w:id="6635"/>
              </w:r>
              <w:r w:rsidRPr="00841A35" w:rsidDel="008161C1">
                <w:rPr>
                  <w:rFonts w:cs="Times New Roman"/>
                  <w:color w:val="000000" w:themeColor="text1"/>
                  <w:sz w:val="16"/>
                  <w:szCs w:val="16"/>
                  <w:lang w:val="nb-NO"/>
                </w:rPr>
                <w:delText xml:space="preserve">  </w:delText>
              </w:r>
              <w:commentRangeStart w:id="6636"/>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nb-NO"/>
                </w:rPr>
                <w:delInstrText>ADDIN CSL_CITATION { "citationItems" : [ { "id" : "ITEM-1", "itemData" : { "DOI" : "10.1002/joc.4895", "ISSN" : "08998418", "author" : [ { "dropping-particle" : "", "family" : "Rusticucci", "given" : "Matilde", "non-dropping-particle" : "", "parse-names" : false, "suffix" : "" }, { "dropping-particle" : "", "family" : "Barrucand", "given" : "Mariana", "non-dropping-particle" : "", "parse-names" : false, "suffix" : "" }, { "dropping-particle" : "", "family" : "Collazo", "given" : "Soledad", "non-dropping-particle" : "", "parse-names" : false, "suffix" : "" } ], "container-title" : "International Journal of Climatology", "id" : "ITEM-1", "issue" : "6", "issued" : { "date-parts" : [ [ "2017", "5" ] ] }, "page" : "3003-3017", "publisher" : "Wiley-Blackwell", "title" : "Temperature extremes in the Argentina central region and their monthly relationship with the mean circulation and ENSO phases", "translator" : [ { "dropping-particle" : "", "family" : "S83", "given" : "", "non-dropping-particle" : "", "parse-names" : false, "suffix" : "" } ], "type" : "article-journal", "volume" : "37" }, "uris" : [ "http://www.mendeley.com/documents/?uuid=44b9ccc8-dcce-354d-955b-0a7188ff2d48" ] } ], "mendeley" : { "formattedCitation" : "(Rusticucci et al., 2017)", "manualFormatting" : "Rusticucci et al., 2017", "plainTextFormattedCitation" : "(Rusticucci et al., 2017)", "previouslyFormattedCitation" : "(Rusticucci et al., 2017)"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en-GB"/>
                </w:rPr>
                <w:delText>Rusticucci et al., 2017</w:delText>
              </w:r>
              <w:r w:rsidRPr="00D424AA" w:rsidDel="008161C1">
                <w:rPr>
                  <w:rFonts w:cs="Times New Roman"/>
                  <w:color w:val="000000" w:themeColor="text1"/>
                  <w:sz w:val="16"/>
                  <w:szCs w:val="16"/>
                  <w:lang w:val="en-GB"/>
                </w:rPr>
                <w:fldChar w:fldCharType="end"/>
              </w:r>
              <w:commentRangeEnd w:id="6636"/>
              <w:r w:rsidR="00A26296" w:rsidDel="008161C1">
                <w:rPr>
                  <w:rStyle w:val="Marquedecommentaire"/>
                </w:rPr>
                <w:commentReference w:id="6636"/>
              </w:r>
              <w:r w:rsidRPr="00841A35" w:rsidDel="008161C1">
                <w:rPr>
                  <w:rFonts w:cs="Times New Roman"/>
                  <w:color w:val="000000" w:themeColor="text1"/>
                  <w:sz w:val="16"/>
                  <w:szCs w:val="16"/>
                  <w:lang w:val="en-GB"/>
                </w:rPr>
                <w:delText xml:space="preserve">; </w:delText>
              </w:r>
              <w:commentRangeStart w:id="6637"/>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en-GB"/>
                </w:rPr>
                <w:delText>Dunn et al., 2020)</w:delText>
              </w:r>
              <w:r w:rsidRPr="00D424AA" w:rsidDel="008161C1">
                <w:rPr>
                  <w:rFonts w:cs="Times New Roman"/>
                  <w:color w:val="000000" w:themeColor="text1"/>
                  <w:sz w:val="16"/>
                  <w:szCs w:val="16"/>
                  <w:lang w:val="en-GB"/>
                </w:rPr>
                <w:fldChar w:fldCharType="end"/>
              </w:r>
            </w:del>
            <w:commentRangeEnd w:id="6637"/>
            <w:r w:rsidR="00A26296">
              <w:rPr>
                <w:rStyle w:val="Marquedecommentaire"/>
              </w:rPr>
              <w:commentReference w:id="6637"/>
            </w:r>
          </w:p>
        </w:tc>
        <w:tc>
          <w:tcPr>
            <w:tcW w:w="2158" w:type="dxa"/>
            <w:tcBorders>
              <w:top w:val="dashed" w:sz="4" w:space="0" w:color="000000"/>
            </w:tcBorders>
            <w:shd w:val="clear" w:color="auto" w:fill="FEC2B8"/>
          </w:tcPr>
          <w:p w14:paraId="624DB2D0" w14:textId="0FD2008A" w:rsidR="00D376F0" w:rsidRPr="00D424AA" w:rsidDel="006E77DB" w:rsidRDefault="00D376F0" w:rsidP="00DB48AC">
            <w:pPr>
              <w:rPr>
                <w:del w:id="6638" w:author="Robin Matthews" w:date="2021-07-14T22:16:00Z"/>
                <w:rFonts w:cs="Times New Roman"/>
                <w:color w:val="000000" w:themeColor="text1"/>
                <w:sz w:val="16"/>
                <w:szCs w:val="16"/>
                <w:lang w:val="en-GB"/>
              </w:rPr>
            </w:pPr>
            <w:r w:rsidRPr="00841A35">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6639" w:name="_Hlk77193362"/>
            <w:ins w:id="6640" w:author="Robin Matthews" w:date="2021-07-14T22:16:00Z">
              <w:r w:rsidR="006E77DB">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Seong et al., 2020)", "manualFormatting" : "(Z. Wang et al., 2017a; Seong et al., 2020)", "plainTextFormattedCitation" : "(Wang et al., 2017c; Seong et al., 2020)", "previouslyFormattedCitation" : "(Wang et al., 2017c; Seong et al., 2020)" }, "properties" : { "noteIndex" : 0 }, "schema" : "https://github.com/citation-style-language/schema/raw/master/csl-citation.json" }</w:instrText>
            </w:r>
            <w:ins w:id="6641" w:author="Robin Matthews" w:date="2021-07-14T22:16:00Z">
              <w:r w:rsidR="006E77DB">
                <w:rPr>
                  <w:rFonts w:cs="Times New Roman"/>
                  <w:color w:val="000000" w:themeColor="text1"/>
                  <w:sz w:val="16"/>
                  <w:szCs w:val="16"/>
                  <w:lang w:val="en-GB"/>
                </w:rPr>
                <w:fldChar w:fldCharType="separate"/>
              </w:r>
              <w:r w:rsidR="006E77DB" w:rsidRPr="00C56914">
                <w:rPr>
                  <w:rFonts w:cs="Times New Roman"/>
                  <w:noProof/>
                  <w:color w:val="000000" w:themeColor="text1"/>
                  <w:sz w:val="16"/>
                  <w:szCs w:val="16"/>
                  <w:lang w:val="en-GB"/>
                </w:rPr>
                <w:t>(</w:t>
              </w:r>
              <w:r w:rsidR="006E77DB">
                <w:rPr>
                  <w:rFonts w:cs="Times New Roman"/>
                  <w:noProof/>
                  <w:color w:val="000000" w:themeColor="text1"/>
                  <w:sz w:val="16"/>
                  <w:szCs w:val="16"/>
                  <w:lang w:val="en-GB"/>
                </w:rPr>
                <w:t xml:space="preserve">Z. </w:t>
              </w:r>
              <w:r w:rsidR="006E77DB" w:rsidRPr="00C56914">
                <w:rPr>
                  <w:rFonts w:cs="Times New Roman"/>
                  <w:noProof/>
                  <w:color w:val="000000" w:themeColor="text1"/>
                  <w:sz w:val="16"/>
                  <w:szCs w:val="16"/>
                  <w:lang w:val="en-GB"/>
                </w:rPr>
                <w:t>Wang et al., 2017</w:t>
              </w:r>
              <w:r w:rsidR="006E77DB">
                <w:rPr>
                  <w:rFonts w:cs="Times New Roman"/>
                  <w:noProof/>
                  <w:color w:val="000000" w:themeColor="text1"/>
                  <w:sz w:val="16"/>
                  <w:szCs w:val="16"/>
                  <w:lang w:val="en-GB"/>
                </w:rPr>
                <w:t>a</w:t>
              </w:r>
              <w:r w:rsidR="006E77DB" w:rsidRPr="00C56914">
                <w:rPr>
                  <w:rFonts w:cs="Times New Roman"/>
                  <w:noProof/>
                  <w:color w:val="000000" w:themeColor="text1"/>
                  <w:sz w:val="16"/>
                  <w:szCs w:val="16"/>
                  <w:lang w:val="en-GB"/>
                </w:rPr>
                <w:t>; Seong et al., 2020)</w:t>
              </w:r>
              <w:r w:rsidR="006E77DB">
                <w:rPr>
                  <w:rFonts w:cs="Times New Roman"/>
                  <w:color w:val="000000" w:themeColor="text1"/>
                  <w:sz w:val="16"/>
                  <w:szCs w:val="16"/>
                  <w:lang w:val="en-GB"/>
                </w:rPr>
                <w:fldChar w:fldCharType="end"/>
              </w:r>
            </w:ins>
            <w:commentRangeStart w:id="6642"/>
            <w:del w:id="6643" w:author="Robin Matthews" w:date="2021-07-14T22:16:00Z">
              <w:r w:rsidRPr="00D424AA" w:rsidDel="006E77DB">
                <w:rPr>
                  <w:rFonts w:cs="Times New Roman"/>
                  <w:color w:val="000000" w:themeColor="text1"/>
                  <w:sz w:val="16"/>
                  <w:szCs w:val="16"/>
                  <w:lang w:val="en-GB"/>
                </w:rPr>
                <w:fldChar w:fldCharType="begin" w:fldLock="1"/>
              </w:r>
              <w:r w:rsidR="00FF6231" w:rsidRPr="006E77DB" w:rsidDel="006E77DB">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6E77DB">
                <w:rPr>
                  <w:rFonts w:cs="Times New Roman"/>
                  <w:color w:val="000000" w:themeColor="text1"/>
                  <w:sz w:val="16"/>
                  <w:szCs w:val="16"/>
                  <w:lang w:val="en-GB"/>
                </w:rPr>
                <w:fldChar w:fldCharType="separate"/>
              </w:r>
              <w:r w:rsidR="00A26296" w:rsidRPr="006E77DB" w:rsidDel="006E77DB">
                <w:rPr>
                  <w:rFonts w:cs="Times New Roman"/>
                  <w:noProof/>
                  <w:color w:val="000000" w:themeColor="text1"/>
                  <w:sz w:val="16"/>
                  <w:szCs w:val="16"/>
                  <w:lang w:val="en-GB"/>
                </w:rPr>
                <w:delText>(Seong et al., 2020</w:delText>
              </w:r>
              <w:r w:rsidRPr="00D424AA" w:rsidDel="006E77DB">
                <w:rPr>
                  <w:rFonts w:cs="Times New Roman"/>
                  <w:color w:val="000000" w:themeColor="text1"/>
                  <w:sz w:val="16"/>
                  <w:szCs w:val="16"/>
                  <w:lang w:val="en-GB"/>
                </w:rPr>
                <w:fldChar w:fldCharType="end"/>
              </w:r>
              <w:commentRangeEnd w:id="6642"/>
              <w:r w:rsidR="00A26296" w:rsidDel="006E77DB">
                <w:rPr>
                  <w:rStyle w:val="Marquedecommentaire"/>
                </w:rPr>
                <w:commentReference w:id="6642"/>
              </w:r>
              <w:r w:rsidRPr="00841A35" w:rsidDel="006E77DB">
                <w:rPr>
                  <w:rFonts w:cs="Times New Roman"/>
                  <w:color w:val="000000" w:themeColor="text1"/>
                  <w:sz w:val="16"/>
                  <w:szCs w:val="16"/>
                  <w:lang w:val="en-GB"/>
                </w:rPr>
                <w:delText>;</w:delText>
              </w:r>
            </w:del>
          </w:p>
          <w:commentRangeStart w:id="6644"/>
          <w:p w14:paraId="59D1C38E" w14:textId="4473D6D9" w:rsidR="00D376F0" w:rsidRPr="00841A35" w:rsidRDefault="00D376F0" w:rsidP="00037826">
            <w:pPr>
              <w:rPr>
                <w:rFonts w:cs="Times New Roman"/>
                <w:i/>
                <w:color w:val="000000" w:themeColor="text1"/>
                <w:sz w:val="16"/>
                <w:szCs w:val="16"/>
                <w:lang w:val="en-GB"/>
              </w:rPr>
            </w:pPr>
            <w:del w:id="6645" w:author="Robin Matthews" w:date="2021-07-14T22:16:00Z">
              <w:r w:rsidRPr="00D424AA" w:rsidDel="006E77DB">
                <w:rPr>
                  <w:rFonts w:cs="Times New Roman"/>
                  <w:color w:val="000000" w:themeColor="text1"/>
                  <w:sz w:val="16"/>
                  <w:szCs w:val="16"/>
                  <w:lang w:val="en-GB"/>
                </w:rPr>
                <w:fldChar w:fldCharType="begin" w:fldLock="1"/>
              </w:r>
              <w:r w:rsidR="00FF6231" w:rsidDel="006E77DB">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6E77DB">
                <w:rPr>
                  <w:rFonts w:cs="Times New Roman"/>
                  <w:color w:val="000000" w:themeColor="text1"/>
                  <w:sz w:val="16"/>
                  <w:szCs w:val="16"/>
                  <w:lang w:val="en-GB"/>
                </w:rPr>
                <w:fldChar w:fldCharType="separate"/>
              </w:r>
              <w:r w:rsidR="00A26296" w:rsidDel="006E77DB">
                <w:rPr>
                  <w:rFonts w:cs="Times New Roman"/>
                  <w:noProof/>
                  <w:color w:val="000000" w:themeColor="text1"/>
                  <w:sz w:val="16"/>
                  <w:szCs w:val="16"/>
                  <w:lang w:val="en-GB"/>
                </w:rPr>
                <w:delText>Wang et al., 2017)</w:delText>
              </w:r>
              <w:r w:rsidRPr="00D424AA" w:rsidDel="006E77DB">
                <w:rPr>
                  <w:rFonts w:cs="Times New Roman"/>
                  <w:color w:val="000000" w:themeColor="text1"/>
                  <w:sz w:val="16"/>
                  <w:szCs w:val="16"/>
                  <w:lang w:val="en-GB"/>
                </w:rPr>
                <w:fldChar w:fldCharType="end"/>
              </w:r>
            </w:del>
            <w:bookmarkEnd w:id="6639"/>
            <w:commentRangeEnd w:id="6644"/>
            <w:r w:rsidR="00A26296">
              <w:rPr>
                <w:rStyle w:val="Marquedecommentaire"/>
              </w:rPr>
              <w:commentReference w:id="6644"/>
            </w:r>
          </w:p>
        </w:tc>
        <w:tc>
          <w:tcPr>
            <w:tcW w:w="2158" w:type="dxa"/>
            <w:tcBorders>
              <w:top w:val="dashed" w:sz="4" w:space="0" w:color="000000"/>
            </w:tcBorders>
            <w:shd w:val="clear" w:color="auto" w:fill="FD9693"/>
            <w:tcMar>
              <w:top w:w="40" w:type="dxa"/>
              <w:left w:w="0" w:type="dxa"/>
              <w:bottom w:w="40" w:type="dxa"/>
              <w:right w:w="0" w:type="dxa"/>
            </w:tcMar>
          </w:tcPr>
          <w:p w14:paraId="5F48114D" w14:textId="31217DB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646"/>
            <w:r w:rsidRPr="00D424AA">
              <w:rPr>
                <w:rFonts w:cs="Times New Roman"/>
                <w:color w:val="000000" w:themeColor="text1"/>
                <w:sz w:val="16"/>
                <w:szCs w:val="16"/>
                <w:lang w:val="en-GB"/>
              </w:rPr>
              <w:fldChar w:fldCharType="begin" w:fldLock="1"/>
            </w:r>
            <w:ins w:id="6647" w:author="Robin Matthews" w:date="2021-07-14T22:10:00Z">
              <w:r w:rsidR="008161C1">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648" w:author="Robin Matthews" w:date="2021-07-14T22:10:00Z">
              <w:r w:rsidR="00FC4C2D" w:rsidDel="008161C1">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49" w:author="Robin Matthews" w:date="2021-07-14T22:10:00Z">
              <w:r w:rsidR="00A26296" w:rsidDel="008161C1">
                <w:rPr>
                  <w:rFonts w:cs="Times New Roman"/>
                  <w:noProof/>
                  <w:color w:val="000000" w:themeColor="text1"/>
                  <w:sz w:val="16"/>
                  <w:szCs w:val="16"/>
                  <w:lang w:val="en-GB"/>
                </w:rPr>
                <w:delText>Li et al., 2020</w:delText>
              </w:r>
            </w:del>
            <w:ins w:id="6650" w:author="Robin Matthews" w:date="2021-07-14T22:10: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46"/>
            <w:r w:rsidR="00A26296">
              <w:rPr>
                <w:rStyle w:val="Marquedecommentaire"/>
              </w:rPr>
              <w:commentReference w:id="6646"/>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665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52" w:author="Robin Matthews" w:date="2021-07-14T22:10:00Z">
              <w:r w:rsidR="00A26296" w:rsidDel="008161C1">
                <w:rPr>
                  <w:rFonts w:cs="Times New Roman"/>
                  <w:noProof/>
                  <w:color w:val="000000" w:themeColor="text1"/>
                  <w:sz w:val="16"/>
                  <w:szCs w:val="16"/>
                  <w:lang w:val="en-GB"/>
                </w:rPr>
                <w:delText>Li et al., 2020</w:delText>
              </w:r>
            </w:del>
            <w:ins w:id="6653" w:author="Robin Matthews" w:date="2021-07-14T22:10: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51"/>
            <w:r w:rsidR="00A26296">
              <w:rPr>
                <w:rStyle w:val="Marquedecommentaire"/>
              </w:rPr>
              <w:commentReference w:id="6651"/>
            </w:r>
            <w:r w:rsidRPr="00841A35">
              <w:rPr>
                <w:rFonts w:cs="Times New Roman"/>
                <w:color w:val="000000" w:themeColor="text1"/>
                <w:sz w:val="16"/>
                <w:szCs w:val="16"/>
                <w:lang w:val="en-GB"/>
              </w:rPr>
              <w:t>) and more th</w:t>
            </w:r>
            <w:r w:rsidRPr="00D424AA">
              <w:rPr>
                <w:rFonts w:cs="Times New Roman"/>
                <w:color w:val="000000" w:themeColor="text1"/>
                <w:sz w:val="16"/>
                <w:szCs w:val="16"/>
                <w:lang w:val="en-GB"/>
              </w:rPr>
              <w:t>an 1°C in annual TXx and TNn compared to pre-industrial (Annex).</w:t>
            </w:r>
          </w:p>
          <w:p w14:paraId="6ACC9455" w14:textId="77777777" w:rsidR="00D376F0" w:rsidRPr="00D424AA" w:rsidRDefault="00D376F0" w:rsidP="00D424AA">
            <w:pPr>
              <w:rPr>
                <w:rFonts w:cs="Times New Roman"/>
                <w:color w:val="000000" w:themeColor="text1"/>
                <w:sz w:val="16"/>
                <w:szCs w:val="16"/>
                <w:lang w:val="en-GB"/>
              </w:rPr>
            </w:pPr>
          </w:p>
          <w:p w14:paraId="45636728" w14:textId="4A17239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FF6365"/>
            <w:tcMar>
              <w:top w:w="40" w:type="dxa"/>
              <w:left w:w="40" w:type="dxa"/>
              <w:bottom w:w="40" w:type="dxa"/>
              <w:right w:w="40" w:type="dxa"/>
            </w:tcMar>
          </w:tcPr>
          <w:p w14:paraId="11794120" w14:textId="4BE471A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65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55" w:author="Robin Matthews" w:date="2021-07-14T22:10:00Z">
              <w:r w:rsidR="00A26296" w:rsidDel="008161C1">
                <w:rPr>
                  <w:rFonts w:cs="Times New Roman"/>
                  <w:noProof/>
                  <w:color w:val="000000" w:themeColor="text1"/>
                  <w:sz w:val="16"/>
                  <w:szCs w:val="16"/>
                  <w:lang w:val="en-GB"/>
                </w:rPr>
                <w:delText>Li et al., 2020</w:delText>
              </w:r>
            </w:del>
            <w:ins w:id="6656" w:author="Robin Matthews" w:date="2021-07-14T22:10: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54"/>
            <w:r w:rsidR="00A26296">
              <w:rPr>
                <w:rStyle w:val="Marquedecommentaire"/>
              </w:rPr>
              <w:commentReference w:id="6654"/>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1°C in the 50-year TXx and TNn events compared to the 1°C warming level </w:t>
            </w:r>
            <w:commentRangeStart w:id="665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58" w:author="Robin Matthews" w:date="2021-07-14T22:10:00Z">
              <w:r w:rsidR="00A26296" w:rsidDel="008161C1">
                <w:rPr>
                  <w:rFonts w:cs="Times New Roman"/>
                  <w:noProof/>
                  <w:color w:val="000000" w:themeColor="text1"/>
                  <w:sz w:val="16"/>
                  <w:szCs w:val="16"/>
                  <w:lang w:val="en-GB"/>
                </w:rPr>
                <w:delText>Li et al., 2020</w:delText>
              </w:r>
            </w:del>
            <w:ins w:id="6659" w:author="Robin Matthews" w:date="2021-07-14T22:10: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57"/>
            <w:r w:rsidR="00A26296">
              <w:rPr>
                <w:rStyle w:val="Marquedecommentaire"/>
              </w:rPr>
              <w:commentReference w:id="6657"/>
            </w:r>
            <w:r w:rsidRPr="00841A35">
              <w:rPr>
                <w:rFonts w:cs="Times New Roman"/>
                <w:color w:val="000000" w:themeColor="text1"/>
                <w:sz w:val="16"/>
                <w:szCs w:val="16"/>
                <w:lang w:val="en-GB"/>
              </w:rPr>
              <w:t xml:space="preserve">) and more than 1.5°C in annual TXx and TNn compared to </w:t>
            </w:r>
            <w:r w:rsidRPr="00D424AA">
              <w:rPr>
                <w:rFonts w:cs="Times New Roman"/>
                <w:color w:val="000000" w:themeColor="text1"/>
                <w:sz w:val="16"/>
                <w:szCs w:val="16"/>
                <w:lang w:val="en-GB"/>
              </w:rPr>
              <w:t>pre-industrial (Annex).</w:t>
            </w:r>
          </w:p>
          <w:p w14:paraId="73C4290F" w14:textId="77777777" w:rsidR="00D376F0" w:rsidRPr="00D424AA" w:rsidRDefault="00D376F0" w:rsidP="00D424AA">
            <w:pPr>
              <w:rPr>
                <w:rFonts w:cs="Times New Roman"/>
                <w:color w:val="000000" w:themeColor="text1"/>
                <w:sz w:val="16"/>
                <w:szCs w:val="16"/>
                <w:lang w:val="en-GB"/>
              </w:rPr>
            </w:pPr>
          </w:p>
          <w:p w14:paraId="47682CBE" w14:textId="7F62E2E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AD0204"/>
            <w:tcMar>
              <w:top w:w="40" w:type="dxa"/>
              <w:left w:w="40" w:type="dxa"/>
              <w:bottom w:w="40" w:type="dxa"/>
              <w:right w:w="40" w:type="dxa"/>
            </w:tcMar>
          </w:tcPr>
          <w:p w14:paraId="02895E74" w14:textId="2FEB790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66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61" w:author="Robin Matthews" w:date="2021-07-14T22:10:00Z">
              <w:r w:rsidR="00A26296" w:rsidDel="008161C1">
                <w:rPr>
                  <w:rFonts w:cs="Times New Roman"/>
                  <w:noProof/>
                  <w:color w:val="000000" w:themeColor="text1"/>
                  <w:sz w:val="16"/>
                  <w:szCs w:val="16"/>
                  <w:lang w:val="en-GB"/>
                </w:rPr>
                <w:delText>Li et al., 2020</w:delText>
              </w:r>
            </w:del>
            <w:ins w:id="6662" w:author="Robin Matthews" w:date="2021-07-14T22:10: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60"/>
            <w:r w:rsidR="00A26296">
              <w:rPr>
                <w:rStyle w:val="Marquedecommentaire"/>
              </w:rPr>
              <w:commentReference w:id="6660"/>
            </w:r>
            <w:r w:rsidRPr="00841A35">
              <w:rPr>
                <w:rFonts w:cs="Times New Roman"/>
                <w:color w:val="000000" w:themeColor="text1"/>
                <w:sz w:val="16"/>
                <w:szCs w:val="16"/>
                <w:lang w:val="en-GB"/>
              </w:rPr>
              <w:t>; Annex). Median increase</w:t>
            </w:r>
            <w:r w:rsidRPr="00D424AA">
              <w:rPr>
                <w:rFonts w:cs="Times New Roman"/>
                <w:color w:val="000000" w:themeColor="text1"/>
                <w:sz w:val="16"/>
                <w:szCs w:val="16"/>
                <w:lang w:val="en-GB"/>
              </w:rPr>
              <w:t xml:space="preserve"> of more than 3.5°C in the 50-year TXx and TNn events compared to the 1°C warming level </w:t>
            </w:r>
            <w:commentRangeStart w:id="666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64" w:author="Robin Matthews" w:date="2021-07-14T22:10:00Z">
              <w:r w:rsidR="00A26296" w:rsidDel="008161C1">
                <w:rPr>
                  <w:rFonts w:cs="Times New Roman"/>
                  <w:noProof/>
                  <w:color w:val="000000" w:themeColor="text1"/>
                  <w:sz w:val="16"/>
                  <w:szCs w:val="16"/>
                  <w:lang w:val="en-GB"/>
                </w:rPr>
                <w:delText>Li et al., 2020</w:delText>
              </w:r>
            </w:del>
            <w:ins w:id="6665" w:author="Robin Matthews" w:date="2021-07-14T22:10:00Z">
              <w:r w:rsidR="008161C1">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63"/>
            <w:r w:rsidR="00A26296">
              <w:rPr>
                <w:rStyle w:val="Marquedecommentaire"/>
              </w:rPr>
              <w:commentReference w:id="6663"/>
            </w:r>
            <w:r w:rsidRPr="00841A35">
              <w:rPr>
                <w:rFonts w:cs="Times New Roman"/>
                <w:color w:val="000000" w:themeColor="text1"/>
                <w:sz w:val="16"/>
                <w:szCs w:val="16"/>
                <w:lang w:val="en-GB"/>
              </w:rPr>
              <w:t xml:space="preserve">) and more than 3.5°C in annual TXx and TNn compared to pre-industrial </w:t>
            </w:r>
            <w:r w:rsidRPr="00D424AA">
              <w:rPr>
                <w:rFonts w:cs="Times New Roman"/>
                <w:color w:val="000000" w:themeColor="text1"/>
                <w:sz w:val="16"/>
                <w:szCs w:val="16"/>
                <w:lang w:val="en-GB"/>
              </w:rPr>
              <w:t>(Annex).</w:t>
            </w:r>
          </w:p>
          <w:p w14:paraId="6AF92B0E" w14:textId="77777777" w:rsidR="00D376F0" w:rsidRPr="00D424AA" w:rsidRDefault="00D376F0" w:rsidP="00D424AA">
            <w:pPr>
              <w:rPr>
                <w:rFonts w:cs="Times New Roman"/>
                <w:color w:val="000000" w:themeColor="text1"/>
                <w:sz w:val="16"/>
                <w:szCs w:val="16"/>
                <w:lang w:val="en-GB"/>
              </w:rPr>
            </w:pPr>
          </w:p>
          <w:p w14:paraId="73F5AAA7" w14:textId="188A7C56" w:rsidR="00D376F0" w:rsidRPr="00D424AA" w:rsidDel="008161C1" w:rsidRDefault="00D376F0" w:rsidP="00DB48AC">
            <w:pPr>
              <w:rPr>
                <w:del w:id="6666" w:author="Robin Matthews" w:date="2021-07-14T22:13:00Z"/>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CMIP3 and RCM simulations for an increase in the intensity and frequency of hot extremes and decrease in the intensity and frequency of cold extremes </w:t>
            </w:r>
            <w:del w:id="6667" w:author="Robin Matthews" w:date="2021-07-14T22:13:00Z">
              <w:r w:rsidRPr="00D424AA" w:rsidDel="008161C1">
                <w:rPr>
                  <w:rFonts w:cs="Times New Roman"/>
                  <w:color w:val="000000" w:themeColor="text1"/>
                  <w:sz w:val="16"/>
                  <w:szCs w:val="16"/>
                  <w:lang w:val="en-GB"/>
                </w:rPr>
                <w:delText>(</w:delText>
              </w:r>
            </w:del>
            <w:bookmarkStart w:id="6668" w:name="_Hlk77193158"/>
            <w:ins w:id="6669" w:author="Robin Matthews" w:date="2021-07-14T22:13:00Z">
              <w:r w:rsidR="008161C1">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u00f3pez-Franca et al., 2016; Coppola et al., 2021b)", "manualFormatting" : "(Chou et al., 2014a; L\u00f3pez-Franca et al., 2016; Coppola et al., 2021b)", "plainTextFormattedCitation" : "(Chou et al., 2014a; L\u00f3pez-Franca et al., 2016; Coppola et al., 2021b)", "previouslyFormattedCitation" : "(Chou et al., 2014a; L\u00f3pez-Franca et al., 2016; Coppola et al., 2021b)" }, "properties" : { "noteIndex" : 0 }, "schema" : "https://github.com/citation-style-language/schema/raw/master/csl-citation.json" }</w:instrText>
            </w:r>
            <w:ins w:id="6670" w:author="Robin Matthews" w:date="2021-07-14T22:13:00Z">
              <w:r w:rsidR="008161C1">
                <w:rPr>
                  <w:rFonts w:cs="Times New Roman"/>
                  <w:color w:val="000000" w:themeColor="text1"/>
                  <w:sz w:val="16"/>
                  <w:szCs w:val="16"/>
                  <w:lang w:val="en-GB"/>
                </w:rPr>
                <w:fldChar w:fldCharType="separate"/>
              </w:r>
              <w:r w:rsidR="008161C1" w:rsidRPr="00C56914">
                <w:rPr>
                  <w:rFonts w:cs="Times New Roman"/>
                  <w:noProof/>
                  <w:color w:val="000000" w:themeColor="text1"/>
                  <w:sz w:val="16"/>
                  <w:szCs w:val="16"/>
                  <w:lang w:val="en-GB"/>
                </w:rPr>
                <w:t>(Chou et al., 2014</w:t>
              </w:r>
              <w:r w:rsidR="008161C1">
                <w:rPr>
                  <w:rFonts w:cs="Times New Roman"/>
                  <w:noProof/>
                  <w:color w:val="000000" w:themeColor="text1"/>
                  <w:sz w:val="16"/>
                  <w:szCs w:val="16"/>
                  <w:lang w:val="en-GB"/>
                </w:rPr>
                <w:t>a</w:t>
              </w:r>
              <w:r w:rsidR="008161C1" w:rsidRPr="00C56914">
                <w:rPr>
                  <w:rFonts w:cs="Times New Roman"/>
                  <w:noProof/>
                  <w:color w:val="000000" w:themeColor="text1"/>
                  <w:sz w:val="16"/>
                  <w:szCs w:val="16"/>
                  <w:lang w:val="en-GB"/>
                </w:rPr>
                <w:t>; López-Franca et al., 2016; Coppola et al., 2021</w:t>
              </w:r>
              <w:r w:rsidR="008161C1">
                <w:rPr>
                  <w:rFonts w:cs="Times New Roman"/>
                  <w:noProof/>
                  <w:color w:val="000000" w:themeColor="text1"/>
                  <w:sz w:val="16"/>
                  <w:szCs w:val="16"/>
                  <w:lang w:val="en-GB"/>
                </w:rPr>
                <w:t>b</w:t>
              </w:r>
              <w:r w:rsidR="008161C1" w:rsidRPr="00C56914">
                <w:rPr>
                  <w:rFonts w:cs="Times New Roman"/>
                  <w:noProof/>
                  <w:color w:val="000000" w:themeColor="text1"/>
                  <w:sz w:val="16"/>
                  <w:szCs w:val="16"/>
                  <w:lang w:val="en-GB"/>
                </w:rPr>
                <w:t>)</w:t>
              </w:r>
              <w:r w:rsidR="008161C1">
                <w:rPr>
                  <w:rFonts w:cs="Times New Roman"/>
                  <w:color w:val="000000" w:themeColor="text1"/>
                  <w:sz w:val="16"/>
                  <w:szCs w:val="16"/>
                  <w:lang w:val="en-GB"/>
                </w:rPr>
                <w:fldChar w:fldCharType="end"/>
              </w:r>
            </w:ins>
            <w:commentRangeStart w:id="6671"/>
            <w:del w:id="6672" w:author="Robin Matthews" w:date="2021-07-14T22:13:00Z">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en-GB"/>
                </w:rPr>
                <w:del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mendeley" : { "formattedCitation" : "(L\u00f3pez-Franca et al., 2016)", "manualFormatting" : "L\u00f3pez-Franca et al., 2016", "plainTextFormattedCitation" : "(L\u00f3pez-Franca et al., 2016)", "previouslyFormattedCitation" : "(L\u00f3pez-Franca et al., 2016)"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en-GB"/>
                </w:rPr>
                <w:delText>López-Franca et al., 2016</w:delText>
              </w:r>
              <w:r w:rsidRPr="00D424AA" w:rsidDel="008161C1">
                <w:rPr>
                  <w:rFonts w:cs="Times New Roman"/>
                  <w:color w:val="000000" w:themeColor="text1"/>
                  <w:sz w:val="16"/>
                  <w:szCs w:val="16"/>
                  <w:lang w:val="en-GB"/>
                </w:rPr>
                <w:fldChar w:fldCharType="end"/>
              </w:r>
              <w:commentRangeEnd w:id="6671"/>
              <w:r w:rsidR="00A26296" w:rsidDel="008161C1">
                <w:rPr>
                  <w:rStyle w:val="Marquedecommentaire"/>
                </w:rPr>
                <w:commentReference w:id="6671"/>
              </w:r>
              <w:r w:rsidRPr="00841A35" w:rsidDel="008161C1">
                <w:rPr>
                  <w:rFonts w:cs="Times New Roman"/>
                  <w:color w:val="000000" w:themeColor="text1"/>
                  <w:sz w:val="16"/>
                  <w:szCs w:val="16"/>
                  <w:lang w:val="en-GB"/>
                </w:rPr>
                <w:delText xml:space="preserve">; </w:delText>
              </w:r>
              <w:commentRangeStart w:id="6673"/>
              <w:r w:rsidRPr="00D424AA" w:rsidDel="008161C1">
                <w:rPr>
                  <w:rFonts w:cs="Times New Roman"/>
                  <w:color w:val="000000" w:themeColor="text1"/>
                  <w:sz w:val="16"/>
                  <w:szCs w:val="16"/>
                  <w:lang w:val="en-GB"/>
                </w:rPr>
                <w:fldChar w:fldCharType="begin" w:fldLock="1"/>
              </w:r>
              <w:r w:rsidR="00FC4C2D" w:rsidDel="008161C1">
                <w:rPr>
                  <w:rFonts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en-GB"/>
                </w:rPr>
                <w:delText>Coppola et al., 2021b;</w:delText>
              </w:r>
              <w:r w:rsidRPr="00D424AA" w:rsidDel="008161C1">
                <w:rPr>
                  <w:rFonts w:cs="Times New Roman"/>
                  <w:color w:val="000000" w:themeColor="text1"/>
                  <w:sz w:val="16"/>
                  <w:szCs w:val="16"/>
                  <w:lang w:val="en-GB"/>
                </w:rPr>
                <w:fldChar w:fldCharType="end"/>
              </w:r>
              <w:commentRangeEnd w:id="6673"/>
              <w:r w:rsidR="00A26296" w:rsidDel="008161C1">
                <w:rPr>
                  <w:rStyle w:val="Marquedecommentaire"/>
                </w:rPr>
                <w:commentReference w:id="6673"/>
              </w:r>
              <w:r w:rsidRPr="00841A35" w:rsidDel="008161C1">
                <w:rPr>
                  <w:rFonts w:cs="Times New Roman"/>
                  <w:color w:val="000000" w:themeColor="text1"/>
                  <w:sz w:val="16"/>
                  <w:szCs w:val="16"/>
                  <w:lang w:val="en-GB"/>
                </w:rPr>
                <w:delText xml:space="preserve"> </w:delText>
              </w:r>
            </w:del>
          </w:p>
          <w:commentRangeStart w:id="6674"/>
          <w:p w14:paraId="32A0AF19" w14:textId="541ACC98" w:rsidR="00D376F0" w:rsidRPr="00D424AA" w:rsidRDefault="00D376F0" w:rsidP="00037826">
            <w:pPr>
              <w:rPr>
                <w:rFonts w:cs="Times New Roman"/>
                <w:color w:val="000000" w:themeColor="text1"/>
                <w:sz w:val="16"/>
                <w:szCs w:val="16"/>
                <w:lang w:val="en-GB"/>
              </w:rPr>
            </w:pPr>
            <w:del w:id="6675" w:author="Robin Matthews" w:date="2021-07-14T22:13:00Z">
              <w:r w:rsidRPr="00D424AA" w:rsidDel="008161C1">
                <w:rPr>
                  <w:rFonts w:cs="Times New Roman"/>
                  <w:color w:val="000000" w:themeColor="text1"/>
                  <w:sz w:val="16"/>
                  <w:szCs w:val="16"/>
                  <w:lang w:val="en-GB"/>
                </w:rPr>
                <w:fldChar w:fldCharType="begin" w:fldLock="1"/>
              </w:r>
              <w:r w:rsidR="00FF6231" w:rsidDel="008161C1">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8161C1">
                <w:rPr>
                  <w:rFonts w:cs="Times New Roman"/>
                  <w:color w:val="000000" w:themeColor="text1"/>
                  <w:sz w:val="16"/>
                  <w:szCs w:val="16"/>
                  <w:lang w:val="en-GB"/>
                </w:rPr>
                <w:fldChar w:fldCharType="separate"/>
              </w:r>
              <w:r w:rsidR="00A26296" w:rsidDel="008161C1">
                <w:rPr>
                  <w:rFonts w:cs="Times New Roman"/>
                  <w:noProof/>
                  <w:color w:val="000000" w:themeColor="text1"/>
                  <w:sz w:val="16"/>
                  <w:szCs w:val="16"/>
                  <w:lang w:val="en-GB"/>
                </w:rPr>
                <w:delText>Chou et al., 2014)</w:delText>
              </w:r>
              <w:r w:rsidRPr="00D424AA" w:rsidDel="008161C1">
                <w:rPr>
                  <w:rFonts w:cs="Times New Roman"/>
                  <w:color w:val="000000" w:themeColor="text1"/>
                  <w:sz w:val="16"/>
                  <w:szCs w:val="16"/>
                  <w:lang w:val="en-GB"/>
                </w:rPr>
                <w:fldChar w:fldCharType="end"/>
              </w:r>
              <w:commentRangeEnd w:id="6674"/>
              <w:r w:rsidR="00A26296" w:rsidDel="008161C1">
                <w:rPr>
                  <w:rStyle w:val="Marquedecommentaire"/>
                </w:rPr>
                <w:commentReference w:id="6674"/>
              </w:r>
              <w:r w:rsidRPr="00841A35" w:rsidDel="008161C1">
                <w:rPr>
                  <w:rFonts w:cs="Times New Roman"/>
                  <w:color w:val="000000" w:themeColor="text1"/>
                  <w:sz w:val="16"/>
                  <w:szCs w:val="16"/>
                  <w:lang w:val="en-GB"/>
                </w:rPr>
                <w:delText>.</w:delText>
              </w:r>
            </w:del>
            <w:bookmarkEnd w:id="6668"/>
          </w:p>
        </w:tc>
      </w:tr>
      <w:bookmarkEnd w:id="6629"/>
      <w:tr w:rsidR="00D376F0" w:rsidRPr="00F1665C" w14:paraId="793F12CA" w14:textId="77777777" w:rsidTr="00723657">
        <w:tc>
          <w:tcPr>
            <w:tcW w:w="2158" w:type="dxa"/>
            <w:vMerge/>
          </w:tcPr>
          <w:p w14:paraId="55247C7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EC2B8"/>
          </w:tcPr>
          <w:p w14:paraId="73C70417" w14:textId="77777777" w:rsidR="00D376F0" w:rsidRPr="00841A35"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High confidence </w:t>
            </w:r>
            <w:r w:rsidRPr="00D424AA">
              <w:rPr>
                <w:rFonts w:cs="Times New Roman"/>
                <w:color w:val="000000" w:themeColor="text1"/>
                <w:sz w:val="16"/>
                <w:szCs w:val="16"/>
                <w:lang w:val="en-GB"/>
              </w:rPr>
              <w:t>in the  increase in the intensity and frequency of hot extremes and decrease in the intensity and frequency of cold extremes</w:t>
            </w:r>
          </w:p>
          <w:p w14:paraId="34F4EF07"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EC2B8"/>
          </w:tcPr>
          <w:p w14:paraId="33829F0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 a human contribution to the observed increase in the intensity and frequency of hot extremes and decrease in the intensity and frequency of cold extremes.</w:t>
            </w:r>
          </w:p>
        </w:tc>
        <w:tc>
          <w:tcPr>
            <w:tcW w:w="2158" w:type="dxa"/>
            <w:tcBorders>
              <w:top w:val="dashed" w:sz="4" w:space="0" w:color="000000"/>
            </w:tcBorders>
            <w:shd w:val="clear" w:color="auto" w:fill="FD9693"/>
            <w:tcMar>
              <w:top w:w="40" w:type="dxa"/>
              <w:left w:w="0" w:type="dxa"/>
              <w:bottom w:w="40" w:type="dxa"/>
              <w:right w:w="0" w:type="dxa"/>
            </w:tcMar>
          </w:tcPr>
          <w:p w14:paraId="351AE3C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3A1DB4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5367232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36BBF3D2" w14:textId="77777777" w:rsidR="00D376F0" w:rsidRPr="00D424AA" w:rsidRDefault="00D376F0" w:rsidP="00D424AA">
            <w:pPr>
              <w:rPr>
                <w:rFonts w:cs="Times New Roman"/>
                <w:color w:val="000000" w:themeColor="text1"/>
                <w:sz w:val="16"/>
                <w:szCs w:val="16"/>
                <w:lang w:val="en-GB"/>
              </w:rPr>
            </w:pPr>
          </w:p>
          <w:p w14:paraId="63858DA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15988C7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850DB8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tc>
        <w:tc>
          <w:tcPr>
            <w:tcW w:w="2159" w:type="dxa"/>
            <w:tcBorders>
              <w:top w:val="dashed" w:sz="4" w:space="0" w:color="000000"/>
            </w:tcBorders>
            <w:shd w:val="clear" w:color="auto" w:fill="FF6365"/>
            <w:tcMar>
              <w:top w:w="40" w:type="dxa"/>
              <w:left w:w="40" w:type="dxa"/>
              <w:bottom w:w="40" w:type="dxa"/>
              <w:right w:w="40" w:type="dxa"/>
            </w:tcMar>
          </w:tcPr>
          <w:p w14:paraId="7102123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781E22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4CCEF80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B0DB4A7" w14:textId="77777777" w:rsidR="00D376F0" w:rsidRPr="00D424AA" w:rsidRDefault="00D376F0" w:rsidP="00D424AA">
            <w:pPr>
              <w:rPr>
                <w:rFonts w:cs="Times New Roman"/>
                <w:color w:val="000000" w:themeColor="text1"/>
                <w:sz w:val="16"/>
                <w:szCs w:val="16"/>
                <w:lang w:val="en-GB"/>
              </w:rPr>
            </w:pPr>
          </w:p>
          <w:p w14:paraId="17D8468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F169D68"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01A17BF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B1E979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4FAB41C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7807F354" w14:textId="77777777" w:rsidR="00D376F0" w:rsidRPr="00D424AA" w:rsidRDefault="00D376F0" w:rsidP="00D424AA">
            <w:pPr>
              <w:rPr>
                <w:rFonts w:cs="Times New Roman"/>
                <w:color w:val="000000" w:themeColor="text1"/>
                <w:sz w:val="16"/>
                <w:szCs w:val="16"/>
                <w:lang w:val="en-GB"/>
              </w:rPr>
            </w:pPr>
          </w:p>
          <w:p w14:paraId="640ED94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28B3152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D424AA" w14:paraId="23C2B6F6" w14:textId="77777777" w:rsidTr="00723657">
        <w:tc>
          <w:tcPr>
            <w:tcW w:w="2158" w:type="dxa"/>
            <w:vMerge w:val="restart"/>
          </w:tcPr>
          <w:p w14:paraId="03C0D43C" w14:textId="77777777" w:rsidR="00D376F0" w:rsidRPr="00D424AA" w:rsidRDefault="00D376F0" w:rsidP="00841A35">
            <w:pPr>
              <w:rPr>
                <w:rFonts w:cs="Times New Roman"/>
                <w:color w:val="000000" w:themeColor="text1"/>
                <w:sz w:val="16"/>
                <w:szCs w:val="16"/>
                <w:lang w:val="en-GB"/>
              </w:rPr>
            </w:pPr>
            <w:bookmarkStart w:id="6676" w:name="_Hlk77180527"/>
            <w:r w:rsidRPr="00D424AA">
              <w:rPr>
                <w:rFonts w:cs="Times New Roman"/>
                <w:color w:val="000000" w:themeColor="text1"/>
                <w:sz w:val="16"/>
                <w:szCs w:val="16"/>
                <w:lang w:val="en-GB"/>
              </w:rPr>
              <w:t>Southern South America (SSA)</w:t>
            </w:r>
          </w:p>
        </w:tc>
        <w:tc>
          <w:tcPr>
            <w:tcW w:w="2158" w:type="dxa"/>
            <w:tcBorders>
              <w:top w:val="dashed" w:sz="4" w:space="0" w:color="000000"/>
            </w:tcBorders>
            <w:shd w:val="clear" w:color="auto" w:fill="D9D9D9"/>
          </w:tcPr>
          <w:p w14:paraId="179AB739" w14:textId="3C0EA12D" w:rsidR="00D376F0" w:rsidRPr="00841A35" w:rsidRDefault="00D376F0" w:rsidP="00D424AA">
            <w:pPr>
              <w:rPr>
                <w:rFonts w:cs="Times New Roman"/>
                <w:color w:val="000000" w:themeColor="text1"/>
                <w:sz w:val="16"/>
                <w:szCs w:val="16"/>
                <w:lang w:val="en-GB"/>
              </w:rPr>
            </w:pPr>
            <w:commentRangeStart w:id="6677"/>
            <w:r w:rsidRPr="00D424AA">
              <w:rPr>
                <w:rFonts w:cs="Times New Roman"/>
                <w:bCs/>
                <w:color w:val="000000" w:themeColor="text1"/>
                <w:sz w:val="16"/>
                <w:szCs w:val="16"/>
                <w:lang w:val="en-GB"/>
              </w:rPr>
              <w:t xml:space="preserve">Inconsistent trends and insufficient data </w:t>
            </w:r>
            <w:del w:id="6678" w:author="Robin Matthews" w:date="2021-07-14T18:41:00Z">
              <w:r w:rsidRPr="00D424AA" w:rsidDel="00AC42D2">
                <w:rPr>
                  <w:rFonts w:cs="Times New Roman"/>
                  <w:bCs/>
                  <w:color w:val="000000" w:themeColor="text1"/>
                  <w:sz w:val="16"/>
                  <w:szCs w:val="16"/>
                  <w:lang w:val="en-GB"/>
                </w:rPr>
                <w:delText xml:space="preserve"> </w:delText>
              </w:r>
            </w:del>
            <w:bookmarkStart w:id="6679" w:name="_Hlk77180466"/>
            <w:ins w:id="6680" w:author="Robin Matthews" w:date="2021-07-14T18:41:00Z">
              <w:r w:rsidR="00AC42D2">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2", "itemData" : { "DOI" : "10.5194/nhess-16-821-2016", "ISSN" : "1684-9981", "abstract" : "Abstract. In recent decades there has been an increase in magnitude and occurrence of heat waves and a decrease of cold waves, both of which may be related to the anthropogenic influence. This study describes the extreme temperature regime of heat waves and cold waves across South America over recent years (1980&amp;ndash;2014). Temperature records come from the Global Surface Summary of the Day (GSOD), a climatological data set produced by the National Climatic Data Center that provides records of daily maximum and minimum temperatures acquired worldwide. The magnitude of heat waves and cold waves for each GSOD station are quantified on an annual basis by means of the Heat Wave Magnitude Index and the Cold Wave Magnitude Index. Results indicate an increase in intensity and in frequency of heat waves, especially in the last 10 years. Conversely, no significant changes are detected for cold waves. In addition, the trend of the annual temperature range (i.e. yearly mean of Tmax &amp;ndash; yearly mean of Tmin) is positive &amp;ndash; up to 1&amp;deg;C per decade &amp;ndash; over the extratropics and negative &amp;ndash; up to 0.5&amp;deg;C per decade &amp;ndash; over the tropics.", "author" : [ { "dropping-particle" : "", "family" : "Ceccherini", "given" : "Guido", "non-dropping-particle" : "", "parse-names" : false, "suffix" : "" }, { "dropping-particle" : "", "family" : "Russo", "given" : "Simone", "non-dropping-particle" : "", "parse-names" : false, "suffix" : "" }, { "dropping-particle" : "", "family" : "Ameztoy", "given" : "Iban", "non-dropping-particle" : "", "parse-names" : false, "suffix" : "" }, { "dropping-particle" : "", "family" : "Romero", "given" : "Claudia Patricia", "non-dropping-particle" : "", "parse-names" : false, "suffix" : "" }, { "dropping-particle" : "", "family" : "Carmona-Moreno", "given" : "Cesar", "non-dropping-particle" : "", "parse-names" : false, "suffix" : "" } ], "container-title" : "Natural Hazards and Earth System Sciences", "id" : "ITEM-2", "issue" : "3", "issued" : { "date-parts" : [ [ "2016", "3", "21" ] ] }, "page" : "821-831", "title" : "Magnitude and frequency of heat and cold waves in recent decades: the case of South America", "translator" : [ { "dropping-particle" : "", "family" : "S1659", "given" : "", "non-dropping-particle" : "", "parse-names" : false, "suffix" : "" } ], "type" : "article-journal", "volume" : "16" }, "uris" : [ "http://www.mendeley.com/documents/?uuid=26848977-d493-4058-a4a7-69e8237d17bc" ] } ], "mendeley" : { "formattedCitation" : "(Ceccherini et al., 2016; Dereczynski et al., 2020)", "manualFormatting" : "(Ceccherini et al., 2016; Dereczynski et al., 2020;", "plainTextFormattedCitation" : "(Ceccherini et al., 2016; Dereczynski et al., 2020)", "previouslyFormattedCitation" : "(Ceccherini et al., 2016; Dereczynski et al., 2020)" }, "properties" : { "noteIndex" : 0 }, "schema" : "https://github.com/citation-style-language/schema/raw/master/csl-citation.json" }</w:instrText>
            </w:r>
            <w:ins w:id="6681" w:author="Robin Matthews" w:date="2021-07-14T18:41:00Z">
              <w:r w:rsidR="00AC42D2">
                <w:rPr>
                  <w:rFonts w:cs="Times New Roman"/>
                  <w:color w:val="000000" w:themeColor="text1"/>
                  <w:sz w:val="16"/>
                  <w:szCs w:val="16"/>
                  <w:lang w:val="en-GB"/>
                </w:rPr>
                <w:fldChar w:fldCharType="separate"/>
              </w:r>
              <w:r w:rsidR="00AC42D2" w:rsidRPr="00B23583">
                <w:rPr>
                  <w:rFonts w:cs="Times New Roman"/>
                  <w:noProof/>
                  <w:color w:val="000000" w:themeColor="text1"/>
                  <w:sz w:val="16"/>
                  <w:szCs w:val="16"/>
                  <w:lang w:val="en-GB"/>
                </w:rPr>
                <w:t>(Ceccherini et al., 2016; Dereczynski et al., 2020</w:t>
              </w:r>
              <w:r w:rsidR="00AC42D2">
                <w:rPr>
                  <w:rFonts w:cs="Times New Roman"/>
                  <w:noProof/>
                  <w:color w:val="000000" w:themeColor="text1"/>
                  <w:sz w:val="16"/>
                  <w:szCs w:val="16"/>
                  <w:lang w:val="en-GB"/>
                </w:rPr>
                <w:t>;</w:t>
              </w:r>
              <w:r w:rsidR="00AC42D2">
                <w:rPr>
                  <w:rFonts w:cs="Times New Roman"/>
                  <w:color w:val="000000" w:themeColor="text1"/>
                  <w:sz w:val="16"/>
                  <w:szCs w:val="16"/>
                  <w:lang w:val="en-GB"/>
                </w:rPr>
                <w:fldChar w:fldCharType="end"/>
              </w:r>
              <w:r w:rsidR="00AC42D2" w:rsidRPr="00D424AA" w:rsidDel="00AC42D2">
                <w:rPr>
                  <w:rFonts w:cs="Times New Roman"/>
                  <w:color w:val="000000" w:themeColor="text1"/>
                  <w:sz w:val="16"/>
                  <w:szCs w:val="16"/>
                  <w:lang w:val="en-GB"/>
                </w:rPr>
                <w:t xml:space="preserve"> </w:t>
              </w:r>
            </w:ins>
            <w:del w:id="6682" w:author="Robin Matthews" w:date="2021-07-14T18:41:00Z">
              <w:r w:rsidRPr="00D424AA" w:rsidDel="00AC42D2">
                <w:rPr>
                  <w:rFonts w:cs="Times New Roman"/>
                  <w:color w:val="000000" w:themeColor="text1"/>
                  <w:sz w:val="16"/>
                  <w:szCs w:val="16"/>
                  <w:lang w:val="en-GB"/>
                </w:rPr>
                <w:delText>(</w:delText>
              </w:r>
              <w:commentRangeStart w:id="6683"/>
              <w:r w:rsidRPr="00D424AA" w:rsidDel="00AC42D2">
                <w:rPr>
                  <w:rFonts w:cs="Times New Roman"/>
                  <w:color w:val="000000" w:themeColor="text1"/>
                  <w:sz w:val="16"/>
                  <w:szCs w:val="16"/>
                  <w:lang w:val="en-GB"/>
                </w:rPr>
                <w:fldChar w:fldCharType="begin" w:fldLock="1"/>
              </w:r>
              <w:r w:rsidR="00FF6231" w:rsidDel="00AC42D2">
                <w:rPr>
                  <w:rFonts w:cs="Times New Roman"/>
                  <w:color w:val="000000" w:themeColor="text1"/>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AC42D2">
                <w:rPr>
                  <w:rFonts w:cs="Times New Roman"/>
                  <w:color w:val="000000" w:themeColor="text1"/>
                  <w:sz w:val="16"/>
                  <w:szCs w:val="16"/>
                  <w:lang w:val="en-GB"/>
                </w:rPr>
                <w:fldChar w:fldCharType="separate"/>
              </w:r>
              <w:r w:rsidR="00A26296" w:rsidDel="00AC42D2">
                <w:rPr>
                  <w:rFonts w:cs="Times New Roman"/>
                  <w:noProof/>
                  <w:color w:val="000000" w:themeColor="text1"/>
                  <w:sz w:val="16"/>
                  <w:szCs w:val="16"/>
                  <w:lang w:val="en-GB"/>
                </w:rPr>
                <w:delText>Dereczynski et al., 2020</w:delText>
              </w:r>
              <w:r w:rsidRPr="00D424AA" w:rsidDel="00AC42D2">
                <w:rPr>
                  <w:rFonts w:cs="Times New Roman"/>
                  <w:color w:val="000000" w:themeColor="text1"/>
                  <w:sz w:val="16"/>
                  <w:szCs w:val="16"/>
                  <w:lang w:val="en-GB"/>
                </w:rPr>
                <w:fldChar w:fldCharType="end"/>
              </w:r>
              <w:commentRangeEnd w:id="6683"/>
              <w:r w:rsidR="00A26296" w:rsidDel="00AC42D2">
                <w:rPr>
                  <w:rStyle w:val="Marquedecommentaire"/>
                </w:rPr>
                <w:commentReference w:id="6683"/>
              </w:r>
              <w:r w:rsidRPr="00841A35" w:rsidDel="00AC42D2">
                <w:rPr>
                  <w:rFonts w:cs="Times New Roman"/>
                  <w:color w:val="000000" w:themeColor="text1"/>
                  <w:sz w:val="16"/>
                  <w:szCs w:val="16"/>
                  <w:lang w:val="en-GB"/>
                </w:rPr>
                <w:delText xml:space="preserve">; </w:delText>
              </w:r>
              <w:commentRangeStart w:id="6684"/>
              <w:r w:rsidRPr="00D424AA" w:rsidDel="00AC42D2">
                <w:rPr>
                  <w:rFonts w:cs="Times New Roman"/>
                  <w:color w:val="000000" w:themeColor="text1"/>
                  <w:sz w:val="16"/>
                  <w:szCs w:val="16"/>
                  <w:lang w:val="en-GB"/>
                </w:rPr>
                <w:fldChar w:fldCharType="begin" w:fldLock="1"/>
              </w:r>
              <w:r w:rsidR="00FF6231" w:rsidDel="00AC42D2">
                <w:rPr>
                  <w:rFonts w:cs="Times New Roman"/>
                  <w:color w:val="000000" w:themeColor="text1"/>
                  <w:sz w:val="16"/>
                  <w:szCs w:val="16"/>
                  <w:lang w:val="en-GB"/>
                </w:rPr>
                <w:delInstrText>ADDIN CSL_CITATION { "citationItems" : [ { "id" : "ITEM-1", "itemData" : { "DOI" : "10.5194/nhess-16-821-2016", "ISSN" : "1684-9981", "abstract" : "Abstract. In recent decades there has been an increase in magnitude and occurrence of heat waves and a decrease of cold waves, both of which may be related to the anthropogenic influence. This study describes the extreme temperature regime of heat waves and cold waves across South America over recent years (1980&amp;ndash;2014). Temperature records come from the Global Surface Summary of the Day (GSOD), a climatological data set produced by the National Climatic Data Center that provides records of daily maximum and minimum temperatures acquired worldwide. The magnitude of heat waves and cold waves for each GSOD station are quantified on an annual basis by means of the Heat Wave Magnitude Index and the Cold Wave Magnitude Index. Results indicate an increase in intensity and in frequency of heat waves, especially in the last 10 years. Conversely, no significant changes are detected for cold waves. In addition, the trend of the annual temperature range (i.e. yearly mean of Tmax &amp;ndash; yearly mean of Tmin) is positive &amp;ndash; up to 1&amp;deg;C per decade &amp;ndash; over the extratropics and negative &amp;ndash; up to 0.5&amp;deg;C per decade &amp;ndash; over the tropics.", "author" : [ { "dropping-particle" : "", "family" : "Ceccherini", "given" : "Guido", "non-dropping-particle" : "", "parse-names" : false, "suffix" : "" }, { "dropping-particle" : "", "family" : "Russo", "given" : "Simone", "non-dropping-particle" : "", "parse-names" : false, "suffix" : "" }, { "dropping-particle" : "", "family" : "Ameztoy", "given" : "Iban", "non-dropping-particle" : "", "parse-names" : false, "suffix" : "" }, { "dropping-particle" : "", "family" : "Romero", "given" : "Claudia Patricia", "non-dropping-particle" : "", "parse-names" : false, "suffix" : "" }, { "dropping-particle" : "", "family" : "Carmona-Moreno", "given" : "Cesar", "non-dropping-particle" : "", "parse-names" : false, "suffix" : "" } ], "container-title" : "Natural Hazards and Earth System Sciences", "id" : "ITEM-1", "issue" : "3", "issued" : { "date-parts" : [ [ "2016", "3", "21" ] ] }, "page" : "821-831", "title" : "Magnitude and frequency of heat and cold waves in recent decades: the case of South America", "translator" : [ { "dropping-particle" : "", "family" : "S1659", "given" : "", "non-dropping-particle" : "", "parse-names" : false, "suffix" : "" } ], "type" : "article-journal", "volume" : "16" }, "uris" : [ "http://www.mendeley.com/documents/?uuid=26848977-d493-4058-a4a7-69e8237d17bc" ] } ], "mendeley" : { "formattedCitation" : "(Ceccherini et al., 2016)", "manualFormatting" : "Ceccherini et al., 2016", "plainTextFormattedCitation" : "(Ceccherini et al., 2016)", "previouslyFormattedCitation" : "(Ceccherini et al., 2016)" }, "properties" : { "noteIndex" : 0 }, "schema" : "https://github.com/citation-style-language/schema/raw/master/csl-citation.json" }</w:delInstrText>
              </w:r>
              <w:r w:rsidRPr="00D424AA" w:rsidDel="00AC42D2">
                <w:rPr>
                  <w:rFonts w:cs="Times New Roman"/>
                  <w:color w:val="000000" w:themeColor="text1"/>
                  <w:sz w:val="16"/>
                  <w:szCs w:val="16"/>
                  <w:lang w:val="en-GB"/>
                </w:rPr>
                <w:fldChar w:fldCharType="separate"/>
              </w:r>
              <w:r w:rsidR="00A26296" w:rsidDel="00AC42D2">
                <w:rPr>
                  <w:rFonts w:cs="Times New Roman"/>
                  <w:noProof/>
                  <w:color w:val="000000" w:themeColor="text1"/>
                  <w:sz w:val="16"/>
                  <w:szCs w:val="16"/>
                  <w:lang w:val="en-GB"/>
                </w:rPr>
                <w:delText>Ceccherini et al., 2016</w:delText>
              </w:r>
              <w:r w:rsidRPr="00D424AA" w:rsidDel="00AC42D2">
                <w:rPr>
                  <w:rFonts w:cs="Times New Roman"/>
                  <w:color w:val="000000" w:themeColor="text1"/>
                  <w:sz w:val="16"/>
                  <w:szCs w:val="16"/>
                  <w:lang w:val="en-GB"/>
                </w:rPr>
                <w:fldChar w:fldCharType="end"/>
              </w:r>
              <w:commentRangeEnd w:id="6684"/>
              <w:r w:rsidR="00A26296" w:rsidDel="00AC42D2">
                <w:rPr>
                  <w:rStyle w:val="Marquedecommentaire"/>
                </w:rPr>
                <w:commentReference w:id="6684"/>
              </w:r>
              <w:r w:rsidRPr="00841A35" w:rsidDel="00AC42D2">
                <w:rPr>
                  <w:rFonts w:cs="Times New Roman"/>
                  <w:color w:val="000000" w:themeColor="text1"/>
                  <w:sz w:val="16"/>
                  <w:szCs w:val="16"/>
                  <w:lang w:val="en-GB"/>
                </w:rPr>
                <w:delText xml:space="preserve">; </w:delText>
              </w:r>
            </w:del>
            <w:bookmarkEnd w:id="6679"/>
            <w:r w:rsidRPr="00841A35">
              <w:rPr>
                <w:rFonts w:cs="Times New Roman"/>
                <w:color w:val="000000" w:themeColor="text1"/>
                <w:sz w:val="16"/>
                <w:szCs w:val="16"/>
                <w:lang w:val="en-GB"/>
              </w:rPr>
              <w:t>(</w:t>
            </w:r>
            <w:commentRangeStart w:id="6685"/>
            <w:r w:rsidRPr="00841A35">
              <w:rPr>
                <w:rFonts w:cs="Times New Roman"/>
                <w:color w:val="000000" w:themeColor="text1"/>
                <w:sz w:val="16"/>
                <w:szCs w:val="16"/>
                <w:lang w:val="en-GB"/>
              </w:rPr>
              <w:t>1980-2014</w:t>
            </w:r>
            <w:commentRangeEnd w:id="6685"/>
            <w:r w:rsidR="0074094D">
              <w:rPr>
                <w:rStyle w:val="Marquedecommentaire"/>
              </w:rPr>
              <w:commentReference w:id="6685"/>
            </w:r>
            <w:r w:rsidRPr="00841A35">
              <w:rPr>
                <w:rFonts w:cs="Times New Roman"/>
                <w:color w:val="000000" w:themeColor="text1"/>
                <w:sz w:val="16"/>
                <w:szCs w:val="16"/>
                <w:lang w:val="en-GB"/>
              </w:rPr>
              <w:t xml:space="preserve">) </w:t>
            </w:r>
            <w:commentRangeStart w:id="6686"/>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unn et al., 2020)</w:t>
            </w:r>
            <w:r w:rsidRPr="00D424AA">
              <w:rPr>
                <w:rFonts w:cs="Times New Roman"/>
                <w:color w:val="000000" w:themeColor="text1"/>
                <w:sz w:val="16"/>
                <w:szCs w:val="16"/>
                <w:lang w:val="en-GB"/>
              </w:rPr>
              <w:fldChar w:fldCharType="end"/>
            </w:r>
            <w:commentRangeEnd w:id="6686"/>
            <w:r w:rsidR="00A26296">
              <w:rPr>
                <w:rStyle w:val="Marquedecommentaire"/>
              </w:rPr>
              <w:commentReference w:id="6686"/>
            </w:r>
            <w:commentRangeEnd w:id="6677"/>
            <w:r w:rsidR="008161C1">
              <w:rPr>
                <w:rStyle w:val="Marquedecommentaire"/>
              </w:rPr>
              <w:commentReference w:id="6677"/>
            </w:r>
          </w:p>
        </w:tc>
        <w:tc>
          <w:tcPr>
            <w:tcW w:w="2158" w:type="dxa"/>
            <w:tcBorders>
              <w:top w:val="dashed" w:sz="4" w:space="0" w:color="000000"/>
            </w:tcBorders>
            <w:shd w:val="clear" w:color="auto" w:fill="D9D9D9"/>
          </w:tcPr>
          <w:p w14:paraId="2573CCBE"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Mar>
              <w:top w:w="40" w:type="dxa"/>
              <w:left w:w="0" w:type="dxa"/>
              <w:bottom w:w="40" w:type="dxa"/>
              <w:right w:w="0" w:type="dxa"/>
            </w:tcMar>
          </w:tcPr>
          <w:p w14:paraId="66824FFD" w14:textId="0BB9888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687"/>
            <w:r w:rsidRPr="00D424AA">
              <w:rPr>
                <w:rFonts w:cs="Times New Roman"/>
                <w:color w:val="000000" w:themeColor="text1"/>
                <w:sz w:val="16"/>
                <w:szCs w:val="16"/>
                <w:lang w:val="en-GB"/>
              </w:rPr>
              <w:fldChar w:fldCharType="begin" w:fldLock="1"/>
            </w:r>
            <w:ins w:id="6688" w:author="Robin Matthews" w:date="2021-07-14T18:43:00Z">
              <w:r w:rsidR="00672DD6">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689" w:author="Robin Matthews" w:date="2021-07-14T18:43:00Z">
              <w:r w:rsidR="00FC4C2D" w:rsidDel="00672DD6">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90" w:author="Robin Matthews" w:date="2021-07-14T18:43:00Z">
              <w:r w:rsidR="00A26296" w:rsidDel="00672DD6">
                <w:rPr>
                  <w:rFonts w:cs="Times New Roman"/>
                  <w:noProof/>
                  <w:color w:val="000000" w:themeColor="text1"/>
                  <w:sz w:val="16"/>
                  <w:szCs w:val="16"/>
                  <w:lang w:val="en-GB"/>
                </w:rPr>
                <w:delText>Li et al., 2020</w:delText>
              </w:r>
            </w:del>
            <w:ins w:id="6691" w:author="Robin Matthews" w:date="2021-07-14T18:43:00Z">
              <w:r w:rsidR="00672DD6">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87"/>
            <w:r w:rsidR="00A26296">
              <w:rPr>
                <w:rStyle w:val="Marquedecommentaire"/>
              </w:rPr>
              <w:commentReference w:id="6687"/>
            </w:r>
            <w:r w:rsidRPr="00841A35">
              <w:rPr>
                <w:rFonts w:cs="Times New Roman"/>
                <w:color w:val="000000" w:themeColor="text1"/>
                <w:sz w:val="16"/>
                <w:szCs w:val="16"/>
                <w:lang w:val="en-GB"/>
              </w:rPr>
              <w:t>; Annex). Median increase of more than 0.5°C in the 50-year TXx and TN</w:t>
            </w:r>
            <w:r w:rsidRPr="00D424AA">
              <w:rPr>
                <w:rFonts w:cs="Times New Roman"/>
                <w:color w:val="000000" w:themeColor="text1"/>
                <w:sz w:val="16"/>
                <w:szCs w:val="16"/>
                <w:lang w:val="en-GB"/>
              </w:rPr>
              <w:t xml:space="preserve">n events compared to the 1°C warming level </w:t>
            </w:r>
            <w:commentRangeStart w:id="669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93" w:author="Robin Matthews" w:date="2021-07-14T18:43:00Z">
              <w:r w:rsidR="00A26296" w:rsidDel="00672DD6">
                <w:rPr>
                  <w:rFonts w:cs="Times New Roman"/>
                  <w:noProof/>
                  <w:color w:val="000000" w:themeColor="text1"/>
                  <w:sz w:val="16"/>
                  <w:szCs w:val="16"/>
                  <w:lang w:val="en-GB"/>
                </w:rPr>
                <w:delText>Li et al., 2020</w:delText>
              </w:r>
            </w:del>
            <w:ins w:id="6694" w:author="Robin Matthews" w:date="2021-07-14T18:43:00Z">
              <w:r w:rsidR="00672DD6">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92"/>
            <w:r w:rsidR="00A26296">
              <w:rPr>
                <w:rStyle w:val="Marquedecommentaire"/>
              </w:rPr>
              <w:commentReference w:id="6692"/>
            </w:r>
            <w:r w:rsidRPr="00841A35">
              <w:rPr>
                <w:rFonts w:cs="Times New Roman"/>
                <w:color w:val="000000" w:themeColor="text1"/>
                <w:sz w:val="16"/>
                <w:szCs w:val="16"/>
                <w:lang w:val="en-GB"/>
              </w:rPr>
              <w:t>) and more than 1.5°C in annual TXx and TNn compared to pre-industrial (Annex).</w:t>
            </w:r>
          </w:p>
          <w:p w14:paraId="30439B3E" w14:textId="77777777" w:rsidR="00D376F0" w:rsidRPr="00D424AA" w:rsidRDefault="00D376F0" w:rsidP="00D424AA">
            <w:pPr>
              <w:rPr>
                <w:rFonts w:cs="Times New Roman"/>
                <w:color w:val="000000" w:themeColor="text1"/>
                <w:sz w:val="16"/>
                <w:szCs w:val="16"/>
                <w:lang w:val="en-GB"/>
              </w:rPr>
            </w:pPr>
          </w:p>
          <w:p w14:paraId="2CA75671" w14:textId="3E9817C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FF6365"/>
            <w:tcMar>
              <w:top w:w="40" w:type="dxa"/>
              <w:left w:w="40" w:type="dxa"/>
              <w:bottom w:w="40" w:type="dxa"/>
              <w:right w:w="40" w:type="dxa"/>
            </w:tcMar>
          </w:tcPr>
          <w:p w14:paraId="2AABFA61" w14:textId="45418BC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69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96" w:author="Robin Matthews" w:date="2021-07-14T18:43:00Z">
              <w:r w:rsidR="00A26296" w:rsidDel="00672DD6">
                <w:rPr>
                  <w:rFonts w:cs="Times New Roman"/>
                  <w:noProof/>
                  <w:color w:val="000000" w:themeColor="text1"/>
                  <w:sz w:val="16"/>
                  <w:szCs w:val="16"/>
                  <w:lang w:val="en-GB"/>
                </w:rPr>
                <w:delText>Li et al., 2020</w:delText>
              </w:r>
            </w:del>
            <w:ins w:id="6697" w:author="Robin Matthews" w:date="2021-07-14T18:43:00Z">
              <w:r w:rsidR="00672DD6">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95"/>
            <w:r w:rsidR="00A26296">
              <w:rPr>
                <w:rStyle w:val="Marquedecommentaire"/>
              </w:rPr>
              <w:commentReference w:id="6695"/>
            </w:r>
            <w:r w:rsidRPr="00841A35">
              <w:rPr>
                <w:rFonts w:cs="Times New Roman"/>
                <w:color w:val="000000" w:themeColor="text1"/>
                <w:sz w:val="16"/>
                <w:szCs w:val="16"/>
                <w:lang w:val="en-GB"/>
              </w:rPr>
              <w:t>; Annex). Median increase of more than 1°C in the 50-year TXx and TNn events compared</w:t>
            </w:r>
            <w:r w:rsidRPr="00D424AA">
              <w:rPr>
                <w:rFonts w:cs="Times New Roman"/>
                <w:color w:val="000000" w:themeColor="text1"/>
                <w:sz w:val="16"/>
                <w:szCs w:val="16"/>
                <w:lang w:val="en-GB"/>
              </w:rPr>
              <w:t xml:space="preserve"> to the 1°C warming level </w:t>
            </w:r>
            <w:commentRangeStart w:id="669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699" w:author="Robin Matthews" w:date="2021-07-14T18:43:00Z">
              <w:r w:rsidR="00A26296" w:rsidDel="00672DD6">
                <w:rPr>
                  <w:rFonts w:cs="Times New Roman"/>
                  <w:noProof/>
                  <w:color w:val="000000" w:themeColor="text1"/>
                  <w:sz w:val="16"/>
                  <w:szCs w:val="16"/>
                  <w:lang w:val="en-GB"/>
                </w:rPr>
                <w:delText>Li et al., 2020</w:delText>
              </w:r>
            </w:del>
            <w:ins w:id="6700" w:author="Robin Matthews" w:date="2021-07-14T18:43:00Z">
              <w:r w:rsidR="00672DD6">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698"/>
            <w:r w:rsidR="00A26296">
              <w:rPr>
                <w:rStyle w:val="Marquedecommentaire"/>
              </w:rPr>
              <w:commentReference w:id="6698"/>
            </w:r>
            <w:r w:rsidRPr="00841A35">
              <w:rPr>
                <w:rFonts w:cs="Times New Roman"/>
                <w:color w:val="000000" w:themeColor="text1"/>
                <w:sz w:val="16"/>
                <w:szCs w:val="16"/>
                <w:lang w:val="en-GB"/>
              </w:rPr>
              <w:t>) and more than 2°C in annual TXx and TNn compared to pre-industrial (Annex).</w:t>
            </w:r>
          </w:p>
          <w:p w14:paraId="22B12019" w14:textId="77777777" w:rsidR="00D376F0" w:rsidRPr="00D424AA" w:rsidRDefault="00D376F0" w:rsidP="00D424AA">
            <w:pPr>
              <w:rPr>
                <w:rFonts w:cs="Times New Roman"/>
                <w:color w:val="000000" w:themeColor="text1"/>
                <w:sz w:val="16"/>
                <w:szCs w:val="16"/>
                <w:lang w:val="en-GB"/>
              </w:rPr>
            </w:pPr>
          </w:p>
          <w:p w14:paraId="00293627" w14:textId="1D39CB6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159" w:type="dxa"/>
            <w:tcBorders>
              <w:top w:val="dashed" w:sz="4" w:space="0" w:color="000000"/>
            </w:tcBorders>
            <w:shd w:val="clear" w:color="auto" w:fill="AD0204"/>
            <w:tcMar>
              <w:top w:w="40" w:type="dxa"/>
              <w:left w:w="40" w:type="dxa"/>
              <w:bottom w:w="40" w:type="dxa"/>
              <w:right w:w="40" w:type="dxa"/>
            </w:tcMar>
          </w:tcPr>
          <w:p w14:paraId="480F2C31" w14:textId="57193733"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670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702" w:author="Robin Matthews" w:date="2021-07-14T18:43:00Z">
              <w:r w:rsidR="00A26296" w:rsidDel="00672DD6">
                <w:rPr>
                  <w:rFonts w:cs="Times New Roman"/>
                  <w:noProof/>
                  <w:color w:val="000000" w:themeColor="text1"/>
                  <w:sz w:val="16"/>
                  <w:szCs w:val="16"/>
                  <w:lang w:val="en-GB"/>
                </w:rPr>
                <w:delText>Li et al., 2020</w:delText>
              </w:r>
            </w:del>
            <w:ins w:id="6703" w:author="Robin Matthews" w:date="2021-07-14T18:43:00Z">
              <w:r w:rsidR="00672DD6">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701"/>
            <w:r w:rsidR="00A26296">
              <w:rPr>
                <w:rStyle w:val="Marquedecommentaire"/>
              </w:rPr>
              <w:commentReference w:id="6701"/>
            </w:r>
            <w:r w:rsidRPr="00841A35">
              <w:rPr>
                <w:rFonts w:cs="Times New Roman"/>
                <w:color w:val="000000" w:themeColor="text1"/>
                <w:sz w:val="16"/>
                <w:szCs w:val="16"/>
                <w:lang w:val="en-GB"/>
              </w:rPr>
              <w:t>; Annex). Median increase of more than 2.5°C in the 50-year TXx and TNn events compared to the 1°C warmi</w:t>
            </w:r>
            <w:r w:rsidRPr="00D424AA">
              <w:rPr>
                <w:rFonts w:cs="Times New Roman"/>
                <w:color w:val="000000" w:themeColor="text1"/>
                <w:sz w:val="16"/>
                <w:szCs w:val="16"/>
                <w:lang w:val="en-GB"/>
              </w:rPr>
              <w:t xml:space="preserve">ng level </w:t>
            </w:r>
            <w:commentRangeStart w:id="670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6705" w:author="Robin Matthews" w:date="2021-07-14T18:43:00Z">
              <w:r w:rsidR="00A26296" w:rsidDel="00672DD6">
                <w:rPr>
                  <w:rFonts w:cs="Times New Roman"/>
                  <w:noProof/>
                  <w:color w:val="000000" w:themeColor="text1"/>
                  <w:sz w:val="16"/>
                  <w:szCs w:val="16"/>
                  <w:lang w:val="en-GB"/>
                </w:rPr>
                <w:delText>Li et al., 2020</w:delText>
              </w:r>
            </w:del>
            <w:ins w:id="6706" w:author="Robin Matthews" w:date="2021-07-14T18:43:00Z">
              <w:r w:rsidR="00672DD6">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6704"/>
            <w:r w:rsidR="00A26296">
              <w:rPr>
                <w:rStyle w:val="Marquedecommentaire"/>
              </w:rPr>
              <w:commentReference w:id="6704"/>
            </w:r>
            <w:r w:rsidRPr="00841A35">
              <w:rPr>
                <w:rFonts w:cs="Times New Roman"/>
                <w:color w:val="000000" w:themeColor="text1"/>
                <w:sz w:val="16"/>
                <w:szCs w:val="16"/>
                <w:lang w:val="en-GB"/>
              </w:rPr>
              <w:t>) and more than 4.5°C in annual TXx and TNn compared to pre-industrial (Annex).</w:t>
            </w:r>
          </w:p>
          <w:p w14:paraId="091F2C39" w14:textId="77777777" w:rsidR="00D376F0" w:rsidRPr="00D424AA" w:rsidRDefault="00D376F0" w:rsidP="00D424AA">
            <w:pPr>
              <w:rPr>
                <w:rFonts w:cs="Times New Roman"/>
                <w:color w:val="000000" w:themeColor="text1"/>
                <w:sz w:val="16"/>
                <w:szCs w:val="16"/>
                <w:lang w:val="en-GB"/>
              </w:rPr>
            </w:pPr>
          </w:p>
          <w:p w14:paraId="0BF02F19" w14:textId="13176840" w:rsidR="00D376F0" w:rsidRPr="00D424AA" w:rsidDel="00AC42D2" w:rsidRDefault="00D376F0" w:rsidP="00A730A1">
            <w:pPr>
              <w:rPr>
                <w:del w:id="6707" w:author="Robin Matthews" w:date="2021-07-14T18:40:00Z"/>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CMIP3 and RCM simulations for an increase in the intensity and frequency of hot extremes and decrease in the intensity and frequency of cold extremes </w:t>
            </w:r>
            <w:ins w:id="6708" w:author="Robin Matthews" w:date="2021-07-14T18:40:00Z">
              <w:r w:rsidR="00AC42D2">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u00f3pez-Franca et al., 2016; Coppola et al., 2021b)", "manualFormatting" : "(Chou et al., 2014; L\u00f3pez-Franca et al., 2016; Coppola et al., 2021b)", "plainTextFormattedCitation" : "(Chou et al., 2014a; L\u00f3pez-Franca et al., 2016; Coppola et al., 2021b)", "previouslyFormattedCitation" : "(Chou et al., 2014a; L\u00f3pez-Franca et al., 2016; Coppola et al., 2021b)" }, "properties" : { "noteIndex" : 0 }, "schema" : "https://github.com/citation-style-language/schema/raw/master/csl-citation.json" }</w:instrText>
            </w:r>
            <w:ins w:id="6709" w:author="Robin Matthews" w:date="2021-07-14T18:40:00Z">
              <w:r w:rsidR="00AC42D2">
                <w:rPr>
                  <w:rFonts w:cs="Times New Roman"/>
                  <w:color w:val="000000" w:themeColor="text1"/>
                  <w:sz w:val="16"/>
                  <w:szCs w:val="16"/>
                  <w:lang w:val="en-GB"/>
                </w:rPr>
                <w:fldChar w:fldCharType="separate"/>
              </w:r>
              <w:r w:rsidR="00AC42D2" w:rsidRPr="00B23583">
                <w:rPr>
                  <w:rFonts w:cs="Times New Roman"/>
                  <w:noProof/>
                  <w:color w:val="000000" w:themeColor="text1"/>
                  <w:sz w:val="16"/>
                  <w:szCs w:val="16"/>
                  <w:lang w:val="en-GB"/>
                </w:rPr>
                <w:t>(Chou et al., 2014; López-Franca et al., 2016; Coppola et al., 2021</w:t>
              </w:r>
              <w:r w:rsidR="00AC42D2">
                <w:rPr>
                  <w:rFonts w:cs="Times New Roman"/>
                  <w:noProof/>
                  <w:color w:val="000000" w:themeColor="text1"/>
                  <w:sz w:val="16"/>
                  <w:szCs w:val="16"/>
                  <w:lang w:val="en-GB"/>
                </w:rPr>
                <w:t>b</w:t>
              </w:r>
              <w:r w:rsidR="00AC42D2" w:rsidRPr="00B23583">
                <w:rPr>
                  <w:rFonts w:cs="Times New Roman"/>
                  <w:noProof/>
                  <w:color w:val="000000" w:themeColor="text1"/>
                  <w:sz w:val="16"/>
                  <w:szCs w:val="16"/>
                  <w:lang w:val="en-GB"/>
                </w:rPr>
                <w:t>)</w:t>
              </w:r>
              <w:r w:rsidR="00AC42D2">
                <w:rPr>
                  <w:rFonts w:cs="Times New Roman"/>
                  <w:color w:val="000000" w:themeColor="text1"/>
                  <w:sz w:val="16"/>
                  <w:szCs w:val="16"/>
                  <w:lang w:val="en-GB"/>
                </w:rPr>
                <w:fldChar w:fldCharType="end"/>
              </w:r>
              <w:r w:rsidR="00AC42D2" w:rsidRPr="00D424AA" w:rsidDel="00AC42D2">
                <w:rPr>
                  <w:rFonts w:cs="Times New Roman"/>
                  <w:color w:val="000000" w:themeColor="text1"/>
                  <w:sz w:val="16"/>
                  <w:szCs w:val="16"/>
                  <w:lang w:val="en-GB"/>
                </w:rPr>
                <w:t xml:space="preserve"> </w:t>
              </w:r>
            </w:ins>
            <w:del w:id="6710" w:author="Robin Matthews" w:date="2021-07-14T18:40:00Z">
              <w:r w:rsidRPr="00D424AA" w:rsidDel="00AC42D2">
                <w:rPr>
                  <w:rFonts w:cs="Times New Roman"/>
                  <w:color w:val="000000" w:themeColor="text1"/>
                  <w:sz w:val="16"/>
                  <w:szCs w:val="16"/>
                  <w:lang w:val="en-GB"/>
                </w:rPr>
                <w:delText>(</w:delText>
              </w:r>
              <w:bookmarkStart w:id="6711" w:name="_Hlk77180394"/>
              <w:commentRangeStart w:id="6712"/>
              <w:r w:rsidRPr="00D424AA" w:rsidDel="00AC42D2">
                <w:rPr>
                  <w:rFonts w:cs="Times New Roman"/>
                  <w:color w:val="000000" w:themeColor="text1"/>
                  <w:sz w:val="16"/>
                  <w:szCs w:val="16"/>
                  <w:lang w:val="en-GB"/>
                </w:rPr>
                <w:fldChar w:fldCharType="begin" w:fldLock="1"/>
              </w:r>
              <w:r w:rsidR="00FF6231" w:rsidDel="00AC42D2">
                <w:rPr>
                  <w:rFonts w:cs="Times New Roman"/>
                  <w:color w:val="000000" w:themeColor="text1"/>
                  <w:sz w:val="16"/>
                  <w:szCs w:val="16"/>
                  <w:lang w:val="en-GB"/>
                </w:rPr>
                <w:delInstrText>ADDIN CSL_CITATION { "citationItems" : [ { "id" : "ITEM-1", "itemData" : { "DOI" : "10.3354/cr01393", "ISSN" : "0936-577X", "author" : [ { "dropping-particle" : "", "family" : "L\u00f3pez-Franca", "given" : "N",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S253", "given" : "", "non-dropping-particle" : "", "parse-names" : false, "suffix" : "" } ], "type" : "article-journal", "volume" : "68" }, "uris" : [ "http://www.mendeley.com/documents/?uuid=c0a59200-6659-46a3-aafa-334269152748" ] } ], "mendeley" : { "formattedCitation" : "(L\u00f3pez-Franca et al., 2016)", "manualFormatting" : "L\u00f3pez-Franca et al., 2016", "plainTextFormattedCitation" : "(L\u00f3pez-Franca et al., 2016)", "previouslyFormattedCitation" : "(L\u00f3pez-Franca et al., 2016)" }, "properties" : { "noteIndex" : 0 }, "schema" : "https://github.com/citation-style-language/schema/raw/master/csl-citation.json" }</w:delInstrText>
              </w:r>
              <w:r w:rsidRPr="00D424AA" w:rsidDel="00AC42D2">
                <w:rPr>
                  <w:rFonts w:cs="Times New Roman"/>
                  <w:color w:val="000000" w:themeColor="text1"/>
                  <w:sz w:val="16"/>
                  <w:szCs w:val="16"/>
                  <w:lang w:val="en-GB"/>
                </w:rPr>
                <w:fldChar w:fldCharType="separate"/>
              </w:r>
              <w:r w:rsidR="00A26296" w:rsidDel="00AC42D2">
                <w:rPr>
                  <w:rFonts w:cs="Times New Roman"/>
                  <w:noProof/>
                  <w:color w:val="000000" w:themeColor="text1"/>
                  <w:sz w:val="16"/>
                  <w:szCs w:val="16"/>
                  <w:lang w:val="en-GB"/>
                </w:rPr>
                <w:delText>López-Franca et al., 2016</w:delText>
              </w:r>
              <w:r w:rsidRPr="00D424AA" w:rsidDel="00AC42D2">
                <w:rPr>
                  <w:rFonts w:cs="Times New Roman"/>
                  <w:color w:val="000000" w:themeColor="text1"/>
                  <w:sz w:val="16"/>
                  <w:szCs w:val="16"/>
                  <w:lang w:val="en-GB"/>
                </w:rPr>
                <w:fldChar w:fldCharType="end"/>
              </w:r>
              <w:commentRangeEnd w:id="6712"/>
              <w:r w:rsidR="00A26296" w:rsidDel="00AC42D2">
                <w:rPr>
                  <w:rStyle w:val="Marquedecommentaire"/>
                </w:rPr>
                <w:commentReference w:id="6712"/>
              </w:r>
              <w:r w:rsidRPr="00841A35" w:rsidDel="00AC42D2">
                <w:rPr>
                  <w:rFonts w:cs="Times New Roman"/>
                  <w:color w:val="000000" w:themeColor="text1"/>
                  <w:sz w:val="16"/>
                  <w:szCs w:val="16"/>
                  <w:lang w:val="en-GB"/>
                </w:rPr>
                <w:delText xml:space="preserve">; </w:delText>
              </w:r>
              <w:commentRangeStart w:id="6713"/>
              <w:r w:rsidRPr="00D424AA" w:rsidDel="00AC42D2">
                <w:rPr>
                  <w:rFonts w:cs="Times New Roman"/>
                  <w:color w:val="000000" w:themeColor="text1"/>
                  <w:sz w:val="16"/>
                  <w:szCs w:val="16"/>
                  <w:lang w:val="en-GB"/>
                </w:rPr>
                <w:fldChar w:fldCharType="begin" w:fldLock="1"/>
              </w:r>
              <w:r w:rsidR="00FC4C2D" w:rsidDel="00AC42D2">
                <w:rPr>
                  <w:rFonts w:cs="Times New Roman"/>
                  <w:color w:val="000000" w:themeColor="text1"/>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AC42D2">
                <w:rPr>
                  <w:rFonts w:cs="Times New Roman"/>
                  <w:color w:val="000000" w:themeColor="text1"/>
                  <w:sz w:val="16"/>
                  <w:szCs w:val="16"/>
                  <w:lang w:val="en-GB"/>
                </w:rPr>
                <w:fldChar w:fldCharType="separate"/>
              </w:r>
              <w:r w:rsidR="00A26296" w:rsidDel="00AC42D2">
                <w:rPr>
                  <w:rFonts w:cs="Times New Roman"/>
                  <w:noProof/>
                  <w:color w:val="000000" w:themeColor="text1"/>
                  <w:sz w:val="16"/>
                  <w:szCs w:val="16"/>
                  <w:lang w:val="en-GB"/>
                </w:rPr>
                <w:delText>Coppola et al., 2021b;</w:delText>
              </w:r>
              <w:r w:rsidRPr="00D424AA" w:rsidDel="00AC42D2">
                <w:rPr>
                  <w:rFonts w:cs="Times New Roman"/>
                  <w:color w:val="000000" w:themeColor="text1"/>
                  <w:sz w:val="16"/>
                  <w:szCs w:val="16"/>
                  <w:lang w:val="en-GB"/>
                </w:rPr>
                <w:fldChar w:fldCharType="end"/>
              </w:r>
              <w:commentRangeEnd w:id="6713"/>
              <w:r w:rsidR="00A26296" w:rsidDel="00AC42D2">
                <w:rPr>
                  <w:rStyle w:val="Marquedecommentaire"/>
                </w:rPr>
                <w:commentReference w:id="6713"/>
              </w:r>
              <w:r w:rsidRPr="00841A35" w:rsidDel="00AC42D2">
                <w:rPr>
                  <w:rFonts w:cs="Times New Roman"/>
                  <w:color w:val="000000" w:themeColor="text1"/>
                  <w:sz w:val="16"/>
                  <w:szCs w:val="16"/>
                  <w:lang w:val="en-GB"/>
                </w:rPr>
                <w:delText xml:space="preserve"> </w:delText>
              </w:r>
            </w:del>
          </w:p>
          <w:commentRangeStart w:id="6714"/>
          <w:p w14:paraId="184B81E4" w14:textId="49B8501E" w:rsidR="00D376F0" w:rsidRPr="00D424AA" w:rsidRDefault="00D376F0" w:rsidP="00A730A1">
            <w:pPr>
              <w:rPr>
                <w:rFonts w:cs="Times New Roman"/>
                <w:color w:val="000000" w:themeColor="text1"/>
                <w:sz w:val="16"/>
                <w:szCs w:val="16"/>
                <w:lang w:val="en-GB"/>
              </w:rPr>
            </w:pPr>
            <w:del w:id="6715" w:author="Robin Matthews" w:date="2021-07-14T18:40:00Z">
              <w:r w:rsidRPr="00D424AA" w:rsidDel="00AC42D2">
                <w:rPr>
                  <w:rFonts w:cs="Times New Roman"/>
                  <w:color w:val="000000" w:themeColor="text1"/>
                  <w:sz w:val="16"/>
                  <w:szCs w:val="16"/>
                  <w:lang w:val="en-GB"/>
                </w:rPr>
                <w:fldChar w:fldCharType="begin" w:fldLock="1"/>
              </w:r>
              <w:r w:rsidR="00FF6231" w:rsidDel="00AC42D2">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AC42D2">
                <w:rPr>
                  <w:rFonts w:cs="Times New Roman"/>
                  <w:color w:val="000000" w:themeColor="text1"/>
                  <w:sz w:val="16"/>
                  <w:szCs w:val="16"/>
                  <w:lang w:val="en-GB"/>
                </w:rPr>
                <w:fldChar w:fldCharType="separate"/>
              </w:r>
              <w:r w:rsidR="00A26296" w:rsidDel="00AC42D2">
                <w:rPr>
                  <w:rFonts w:cs="Times New Roman"/>
                  <w:noProof/>
                  <w:color w:val="000000" w:themeColor="text1"/>
                  <w:sz w:val="16"/>
                  <w:szCs w:val="16"/>
                  <w:lang w:val="en-GB"/>
                </w:rPr>
                <w:delText>Chou et al., 2014)</w:delText>
              </w:r>
              <w:r w:rsidRPr="00D424AA" w:rsidDel="00AC42D2">
                <w:rPr>
                  <w:rFonts w:cs="Times New Roman"/>
                  <w:color w:val="000000" w:themeColor="text1"/>
                  <w:sz w:val="16"/>
                  <w:szCs w:val="16"/>
                  <w:lang w:val="en-GB"/>
                </w:rPr>
                <w:fldChar w:fldCharType="end"/>
              </w:r>
            </w:del>
            <w:bookmarkEnd w:id="6711"/>
            <w:commentRangeEnd w:id="6714"/>
            <w:r w:rsidR="00A26296">
              <w:rPr>
                <w:rStyle w:val="Marquedecommentaire"/>
              </w:rPr>
              <w:commentReference w:id="6714"/>
            </w:r>
            <w:r w:rsidRPr="00841A35">
              <w:rPr>
                <w:rFonts w:cs="Times New Roman"/>
                <w:color w:val="000000" w:themeColor="text1"/>
                <w:sz w:val="16"/>
                <w:szCs w:val="16"/>
                <w:lang w:val="en-GB"/>
              </w:rPr>
              <w:t>.</w:t>
            </w:r>
          </w:p>
        </w:tc>
      </w:tr>
      <w:bookmarkEnd w:id="6676"/>
      <w:tr w:rsidR="00D376F0" w:rsidRPr="00F1665C" w14:paraId="7337C9D7" w14:textId="77777777" w:rsidTr="00723657">
        <w:tc>
          <w:tcPr>
            <w:tcW w:w="2158" w:type="dxa"/>
            <w:vMerge/>
          </w:tcPr>
          <w:p w14:paraId="7FF1B881"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7740357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w:t>
            </w:r>
          </w:p>
        </w:tc>
        <w:tc>
          <w:tcPr>
            <w:tcW w:w="2158" w:type="dxa"/>
            <w:tcBorders>
              <w:top w:val="dashed" w:sz="4" w:space="0" w:color="000000"/>
            </w:tcBorders>
            <w:shd w:val="clear" w:color="auto" w:fill="D9D9D9"/>
          </w:tcPr>
          <w:p w14:paraId="754FA86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w:t>
            </w:r>
          </w:p>
        </w:tc>
        <w:tc>
          <w:tcPr>
            <w:tcW w:w="2158" w:type="dxa"/>
            <w:tcBorders>
              <w:top w:val="dashed" w:sz="4" w:space="0" w:color="000000"/>
            </w:tcBorders>
            <w:shd w:val="clear" w:color="auto" w:fill="FD9693"/>
            <w:tcMar>
              <w:top w:w="40" w:type="dxa"/>
              <w:left w:w="0" w:type="dxa"/>
              <w:bottom w:w="40" w:type="dxa"/>
              <w:right w:w="0" w:type="dxa"/>
            </w:tcMar>
          </w:tcPr>
          <w:p w14:paraId="0BFDAFE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E52C57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86EC3D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7C5D00B9" w14:textId="77777777" w:rsidR="00D376F0" w:rsidRPr="00D424AA" w:rsidRDefault="00D376F0" w:rsidP="00D424AA">
            <w:pPr>
              <w:rPr>
                <w:rFonts w:cs="Times New Roman"/>
                <w:color w:val="000000" w:themeColor="text1"/>
                <w:sz w:val="16"/>
                <w:szCs w:val="16"/>
                <w:lang w:val="en-GB"/>
              </w:rPr>
            </w:pPr>
          </w:p>
          <w:p w14:paraId="16F1BAB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5293A09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485AD7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w:t>
            </w:r>
          </w:p>
          <w:p w14:paraId="175C361A" w14:textId="77777777" w:rsidR="00D376F0" w:rsidRPr="00D424AA" w:rsidRDefault="00D376F0" w:rsidP="00D424AA">
            <w:pPr>
              <w:jc w:val="both"/>
              <w:rPr>
                <w:rFonts w:cs="Times New Roman"/>
                <w:color w:val="000000" w:themeColor="text1"/>
                <w:sz w:val="16"/>
                <w:szCs w:val="16"/>
                <w:lang w:val="en-GB"/>
              </w:rPr>
            </w:pPr>
          </w:p>
        </w:tc>
        <w:tc>
          <w:tcPr>
            <w:tcW w:w="2159" w:type="dxa"/>
            <w:tcBorders>
              <w:top w:val="dashed" w:sz="4" w:space="0" w:color="000000"/>
            </w:tcBorders>
            <w:shd w:val="clear" w:color="auto" w:fill="FF6365"/>
            <w:tcMar>
              <w:top w:w="40" w:type="dxa"/>
              <w:left w:w="40" w:type="dxa"/>
              <w:bottom w:w="40" w:type="dxa"/>
              <w:right w:w="40" w:type="dxa"/>
            </w:tcMar>
          </w:tcPr>
          <w:p w14:paraId="479439B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C7628A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C01361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558645B6" w14:textId="77777777" w:rsidR="00D376F0" w:rsidRPr="00D424AA" w:rsidRDefault="00D376F0" w:rsidP="00D424AA">
            <w:pPr>
              <w:rPr>
                <w:rFonts w:cs="Times New Roman"/>
                <w:color w:val="000000" w:themeColor="text1"/>
                <w:sz w:val="16"/>
                <w:szCs w:val="16"/>
                <w:lang w:val="en-GB"/>
              </w:rPr>
            </w:pPr>
          </w:p>
          <w:p w14:paraId="1B2D3A1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11AA8E6"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66CE54E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49BD12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38B27CB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2681668" w14:textId="77777777" w:rsidR="00D376F0" w:rsidRPr="00D424AA" w:rsidRDefault="00D376F0" w:rsidP="00D424AA">
            <w:pPr>
              <w:rPr>
                <w:rFonts w:cs="Times New Roman"/>
                <w:color w:val="000000" w:themeColor="text1"/>
                <w:sz w:val="16"/>
                <w:szCs w:val="16"/>
                <w:lang w:val="en-GB"/>
              </w:rPr>
            </w:pPr>
          </w:p>
          <w:p w14:paraId="5E30730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3B93520" w14:textId="77777777" w:rsidR="00D376F0" w:rsidRPr="00D424AA" w:rsidRDefault="00D376F0" w:rsidP="00D424AA">
            <w:pPr>
              <w:jc w:val="both"/>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bl>
    <w:p w14:paraId="3E47264E" w14:textId="77777777" w:rsidR="00D376F0" w:rsidRPr="00D424AA" w:rsidRDefault="00D376F0" w:rsidP="00841A35">
      <w:pPr>
        <w:spacing w:line="259" w:lineRule="auto"/>
        <w:rPr>
          <w:rFonts w:cs="Times New Roman"/>
          <w:color w:val="000000" w:themeColor="text1"/>
          <w:lang w:val="en-GB"/>
        </w:rPr>
      </w:pPr>
    </w:p>
    <w:p w14:paraId="4A955913"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13 HERE]</w:t>
      </w:r>
    </w:p>
    <w:p w14:paraId="5E870677" w14:textId="77777777" w:rsidR="00D376F0" w:rsidRPr="00D424AA" w:rsidRDefault="00D376F0" w:rsidP="00D424AA">
      <w:pPr>
        <w:spacing w:line="259" w:lineRule="auto"/>
        <w:rPr>
          <w:rFonts w:cs="Times New Roman"/>
          <w:color w:val="000000" w:themeColor="text1"/>
          <w:lang w:val="en-GB" w:eastAsia="pt-BR"/>
        </w:rPr>
      </w:pPr>
    </w:p>
    <w:p w14:paraId="7D0FF7E4" w14:textId="77777777" w:rsidR="00D376F0" w:rsidRPr="00D424AA" w:rsidRDefault="00D376F0" w:rsidP="00D424AA">
      <w:pPr>
        <w:rPr>
          <w:rFonts w:cs="Times New Roman"/>
          <w:b/>
          <w:color w:val="000000" w:themeColor="text1"/>
          <w:lang w:val="en-GB"/>
        </w:rPr>
      </w:pPr>
    </w:p>
    <w:p w14:paraId="68A5DEE9"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14 HERE]</w:t>
      </w:r>
    </w:p>
    <w:p w14:paraId="3E657EDD" w14:textId="77777777" w:rsidR="00D376F0" w:rsidRPr="00D424AA" w:rsidRDefault="00D376F0" w:rsidP="00D424AA">
      <w:pPr>
        <w:rPr>
          <w:rFonts w:cs="Times New Roman"/>
          <w:b/>
          <w:color w:val="000000" w:themeColor="text1"/>
          <w:lang w:val="en-GB"/>
        </w:rPr>
      </w:pPr>
    </w:p>
    <w:p w14:paraId="56C0C58A" w14:textId="2E6D0EB4" w:rsidR="00D376F0" w:rsidRPr="00D424AA" w:rsidRDefault="00D376F0" w:rsidP="00D6213A">
      <w:pPr>
        <w:pStyle w:val="AR6Chap11Table"/>
        <w:rPr>
          <w:rFonts w:eastAsia="SimSun"/>
          <w:lang w:val="en-GB"/>
        </w:rPr>
      </w:pPr>
      <w:r w:rsidRPr="00D424AA">
        <w:rPr>
          <w:rFonts w:eastAsia="SimSun"/>
          <w:lang w:val="en-GB"/>
        </w:rPr>
        <w:t>Observed trends, human contribution to observed trends, and projected changes at 1.5°C, 2°C and 4°C of global warming for heavy precipitation in Central and South America, subdivided by AR6 regions. See Sections 11.9.1 and 11.9.3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D424AA" w14:paraId="12B7585F" w14:textId="77777777" w:rsidTr="00723657">
        <w:tc>
          <w:tcPr>
            <w:tcW w:w="2158" w:type="dxa"/>
            <w:vMerge w:val="restart"/>
            <w:vAlign w:val="center"/>
          </w:tcPr>
          <w:p w14:paraId="3C67367E"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w:t>
            </w:r>
          </w:p>
        </w:tc>
        <w:tc>
          <w:tcPr>
            <w:tcW w:w="2158" w:type="dxa"/>
            <w:vMerge w:val="restart"/>
            <w:vAlign w:val="center"/>
          </w:tcPr>
          <w:p w14:paraId="5EA2672C"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2158" w:type="dxa"/>
            <w:vMerge w:val="restart"/>
            <w:vAlign w:val="center"/>
          </w:tcPr>
          <w:p w14:paraId="175CF64D"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Detection and attribution; event attribution</w:t>
            </w:r>
          </w:p>
        </w:tc>
        <w:tc>
          <w:tcPr>
            <w:tcW w:w="6476" w:type="dxa"/>
            <w:gridSpan w:val="3"/>
            <w:vAlign w:val="center"/>
          </w:tcPr>
          <w:p w14:paraId="6461B05A"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D424AA" w14:paraId="734279A3" w14:textId="77777777" w:rsidTr="00723657">
        <w:trPr>
          <w:trHeight w:val="377"/>
        </w:trPr>
        <w:tc>
          <w:tcPr>
            <w:tcW w:w="2158" w:type="dxa"/>
            <w:vMerge/>
            <w:vAlign w:val="center"/>
          </w:tcPr>
          <w:p w14:paraId="1EC5E8AA"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297B856B"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02BA348A" w14:textId="77777777" w:rsidR="00D376F0" w:rsidRPr="00D424AA" w:rsidRDefault="00D376F0" w:rsidP="00D424AA">
            <w:pPr>
              <w:rPr>
                <w:rFonts w:cs="Times New Roman"/>
                <w:color w:val="000000" w:themeColor="text1"/>
                <w:sz w:val="16"/>
                <w:szCs w:val="16"/>
                <w:lang w:val="en-GB"/>
              </w:rPr>
            </w:pPr>
          </w:p>
        </w:tc>
        <w:tc>
          <w:tcPr>
            <w:tcW w:w="2158" w:type="dxa"/>
            <w:vAlign w:val="center"/>
          </w:tcPr>
          <w:p w14:paraId="3C7E3D5E"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159" w:type="dxa"/>
            <w:vAlign w:val="center"/>
          </w:tcPr>
          <w:p w14:paraId="52051192"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159" w:type="dxa"/>
            <w:vAlign w:val="center"/>
          </w:tcPr>
          <w:p w14:paraId="277FF764"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F1665C" w14:paraId="50FBE29F" w14:textId="77777777" w:rsidTr="00723657">
        <w:tc>
          <w:tcPr>
            <w:tcW w:w="2158" w:type="dxa"/>
            <w:vMerge w:val="restart"/>
          </w:tcPr>
          <w:p w14:paraId="584158E6"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All Central and South America</w:t>
            </w:r>
          </w:p>
          <w:p w14:paraId="5DFC64F7" w14:textId="77777777" w:rsidR="00D376F0" w:rsidRPr="00D424AA" w:rsidRDefault="00D376F0" w:rsidP="00D424AA">
            <w:pPr>
              <w:rPr>
                <w:rFonts w:cs="Times New Roman"/>
                <w:color w:val="000000" w:themeColor="text1"/>
                <w:sz w:val="16"/>
                <w:szCs w:val="16"/>
                <w:lang w:val="en-GB"/>
              </w:rPr>
            </w:pPr>
          </w:p>
          <w:p w14:paraId="36BA49C6"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23ACF5F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Insufficient data to assess trends</w:t>
            </w:r>
          </w:p>
        </w:tc>
        <w:tc>
          <w:tcPr>
            <w:tcW w:w="2158" w:type="dxa"/>
            <w:tcBorders>
              <w:top w:val="dashed" w:sz="4" w:space="0" w:color="000000"/>
            </w:tcBorders>
            <w:shd w:val="clear" w:color="auto" w:fill="D9D9D9"/>
          </w:tcPr>
          <w:p w14:paraId="3D63DD3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Limited evidence</w:t>
            </w:r>
          </w:p>
        </w:tc>
        <w:tc>
          <w:tcPr>
            <w:tcW w:w="2158" w:type="dxa"/>
            <w:tcBorders>
              <w:top w:val="dashed" w:sz="4" w:space="0" w:color="000000"/>
            </w:tcBorders>
            <w:shd w:val="clear" w:color="auto" w:fill="DEEAF6"/>
          </w:tcPr>
          <w:p w14:paraId="3B2974F2" w14:textId="326B7B5C"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71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717" w:author="Robin Matthews" w:date="2021-07-14T17:38:00Z">
              <w:r w:rsidR="00A26296" w:rsidDel="00D50B01">
                <w:rPr>
                  <w:rFonts w:cs="Times New Roman"/>
                  <w:noProof/>
                  <w:sz w:val="16"/>
                  <w:szCs w:val="16"/>
                  <w:lang w:val="en-GB"/>
                </w:rPr>
                <w:delText>Li et al., 2020a</w:delText>
              </w:r>
            </w:del>
            <w:ins w:id="6718"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716"/>
            <w:r w:rsidR="00A26296">
              <w:rPr>
                <w:rStyle w:val="Marquedecommentaire"/>
              </w:rPr>
              <w:commentReference w:id="6716"/>
            </w:r>
            <w:r w:rsidRPr="00841A35">
              <w:rPr>
                <w:rFonts w:cs="Times New Roman"/>
                <w:color w:val="000000" w:themeColor="text1"/>
                <w:sz w:val="16"/>
                <w:szCs w:val="16"/>
                <w:lang w:val="en-GB"/>
              </w:rPr>
              <w:t xml:space="preserve">. Median increase of more than 0% in the 50-year Rx1day and Rx5day events compared to the 1°C warming level </w:t>
            </w:r>
            <w:commentRangeStart w:id="671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720" w:author="Robin Matthews" w:date="2021-07-14T17:38:00Z">
              <w:r w:rsidR="00A26296" w:rsidDel="00D50B01">
                <w:rPr>
                  <w:rFonts w:cs="Times New Roman"/>
                  <w:noProof/>
                  <w:sz w:val="16"/>
                  <w:szCs w:val="16"/>
                  <w:lang w:val="en-GB"/>
                </w:rPr>
                <w:delText>Li et al., 2020a</w:delText>
              </w:r>
            </w:del>
            <w:ins w:id="6721"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719"/>
            <w:r w:rsidR="00A26296">
              <w:rPr>
                <w:rStyle w:val="Marquedecommentaire"/>
              </w:rPr>
              <w:commentReference w:id="6719"/>
            </w:r>
          </w:p>
          <w:p w14:paraId="40784114" w14:textId="77777777" w:rsidR="00D376F0" w:rsidRPr="00D424AA" w:rsidRDefault="00D376F0" w:rsidP="00D424AA">
            <w:pPr>
              <w:rPr>
                <w:rFonts w:cs="Times New Roman"/>
                <w:color w:val="000000" w:themeColor="text1"/>
                <w:sz w:val="16"/>
                <w:szCs w:val="16"/>
                <w:lang w:val="en-GB"/>
              </w:rPr>
            </w:pPr>
          </w:p>
          <w:p w14:paraId="60657BF3" w14:textId="40792B7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AED9FC"/>
          </w:tcPr>
          <w:p w14:paraId="3050F165" w14:textId="1B42395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72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723" w:author="Robin Matthews" w:date="2021-07-14T17:38:00Z">
              <w:r w:rsidR="00A26296" w:rsidDel="00D50B01">
                <w:rPr>
                  <w:rFonts w:cs="Times New Roman"/>
                  <w:noProof/>
                  <w:sz w:val="16"/>
                  <w:szCs w:val="16"/>
                  <w:lang w:val="en-GB"/>
                </w:rPr>
                <w:delText>Li et al., 2020a</w:delText>
              </w:r>
            </w:del>
            <w:ins w:id="6724"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722"/>
            <w:r w:rsidR="00A26296">
              <w:rPr>
                <w:rStyle w:val="Marquedecommentaire"/>
              </w:rPr>
              <w:commentReference w:id="6722"/>
            </w:r>
            <w:r w:rsidRPr="00841A35">
              <w:rPr>
                <w:rFonts w:cs="Times New Roman"/>
                <w:color w:val="000000" w:themeColor="text1"/>
                <w:sz w:val="16"/>
                <w:szCs w:val="16"/>
                <w:lang w:val="en-GB"/>
              </w:rPr>
              <w:t xml:space="preserve">. Median increase of more than 4% in the 50-year Rx1day and Rx5day events compared to the 1°C warming level </w:t>
            </w:r>
            <w:commentRangeStart w:id="672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726" w:author="Robin Matthews" w:date="2021-07-14T17:38:00Z">
              <w:r w:rsidR="00A26296" w:rsidDel="00D50B01">
                <w:rPr>
                  <w:rFonts w:cs="Times New Roman"/>
                  <w:noProof/>
                  <w:sz w:val="16"/>
                  <w:szCs w:val="16"/>
                  <w:lang w:val="en-GB"/>
                </w:rPr>
                <w:delText>Li et al., 2020a</w:delText>
              </w:r>
            </w:del>
            <w:ins w:id="6727"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725"/>
            <w:r w:rsidR="00A26296">
              <w:rPr>
                <w:rStyle w:val="Marquedecommentaire"/>
              </w:rPr>
              <w:commentReference w:id="6725"/>
            </w:r>
          </w:p>
          <w:p w14:paraId="2C497A8C" w14:textId="77777777" w:rsidR="00D376F0" w:rsidRPr="00D424AA" w:rsidRDefault="00D376F0" w:rsidP="00D424AA">
            <w:pPr>
              <w:rPr>
                <w:rFonts w:cs="Times New Roman"/>
                <w:color w:val="000000" w:themeColor="text1"/>
                <w:sz w:val="16"/>
                <w:szCs w:val="16"/>
                <w:lang w:val="en-GB"/>
              </w:rPr>
            </w:pPr>
          </w:p>
          <w:p w14:paraId="19EF11F2" w14:textId="618DC55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42AEF0"/>
          </w:tcPr>
          <w:p w14:paraId="03903687" w14:textId="72619D8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672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729" w:author="Robin Matthews" w:date="2021-07-14T17:38:00Z">
              <w:r w:rsidR="00A26296" w:rsidDel="00D50B01">
                <w:rPr>
                  <w:rFonts w:cs="Times New Roman"/>
                  <w:noProof/>
                  <w:sz w:val="16"/>
                  <w:szCs w:val="16"/>
                  <w:lang w:val="en-GB"/>
                </w:rPr>
                <w:delText>Li et al., 2020a</w:delText>
              </w:r>
            </w:del>
            <w:ins w:id="6730"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728"/>
            <w:r w:rsidR="00A26296">
              <w:rPr>
                <w:rStyle w:val="Marquedecommentaire"/>
              </w:rPr>
              <w:commentReference w:id="6728"/>
            </w:r>
            <w:r w:rsidRPr="00841A35">
              <w:rPr>
                <w:rFonts w:cs="Times New Roman"/>
                <w:color w:val="000000" w:themeColor="text1"/>
                <w:sz w:val="16"/>
                <w:szCs w:val="16"/>
                <w:lang w:val="en-GB"/>
              </w:rPr>
              <w:t xml:space="preserve">. Median increase of more than 10% in the 50-year Rx1day and Rx5day events compared to the 1°C warming level </w:t>
            </w:r>
            <w:commentRangeStart w:id="673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732" w:author="Robin Matthews" w:date="2021-07-14T17:38:00Z">
              <w:r w:rsidR="00A26296" w:rsidDel="00D50B01">
                <w:rPr>
                  <w:rFonts w:cs="Times New Roman"/>
                  <w:noProof/>
                  <w:sz w:val="16"/>
                  <w:szCs w:val="16"/>
                  <w:lang w:val="en-GB"/>
                </w:rPr>
                <w:delText>Li et al., 2020a</w:delText>
              </w:r>
            </w:del>
            <w:ins w:id="6733"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731"/>
            <w:r w:rsidR="00A26296">
              <w:rPr>
                <w:rStyle w:val="Marquedecommentaire"/>
              </w:rPr>
              <w:commentReference w:id="6731"/>
            </w:r>
          </w:p>
          <w:p w14:paraId="4E8882B4" w14:textId="77777777" w:rsidR="00D376F0" w:rsidRPr="00D424AA" w:rsidRDefault="00D376F0" w:rsidP="00D424AA">
            <w:pPr>
              <w:rPr>
                <w:rFonts w:cs="Times New Roman"/>
                <w:color w:val="000000" w:themeColor="text1"/>
                <w:sz w:val="16"/>
                <w:szCs w:val="16"/>
                <w:lang w:val="en-GB"/>
              </w:rPr>
            </w:pPr>
          </w:p>
          <w:p w14:paraId="660B0CEE" w14:textId="5A6341FC"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r>
      <w:tr w:rsidR="00D376F0" w:rsidRPr="00F1665C" w14:paraId="5406D2DA" w14:textId="77777777" w:rsidTr="00723657">
        <w:tc>
          <w:tcPr>
            <w:tcW w:w="2158" w:type="dxa"/>
            <w:vMerge/>
          </w:tcPr>
          <w:p w14:paraId="6A31D7A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152A54F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w:t>
            </w:r>
          </w:p>
        </w:tc>
        <w:tc>
          <w:tcPr>
            <w:tcW w:w="2158" w:type="dxa"/>
            <w:tcBorders>
              <w:top w:val="dashed" w:sz="4" w:space="0" w:color="000000"/>
            </w:tcBorders>
            <w:shd w:val="clear" w:color="auto" w:fill="D9D9D9"/>
          </w:tcPr>
          <w:p w14:paraId="14097B65"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EEAF6"/>
          </w:tcPr>
          <w:p w14:paraId="4ACF7D0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4FB426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062EC48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ED9FC"/>
          </w:tcPr>
          <w:p w14:paraId="4B374757" w14:textId="77777777" w:rsidR="00D376F0" w:rsidRPr="00D424AA" w:rsidRDefault="00D376F0" w:rsidP="00D424AA">
            <w:pPr>
              <w:rPr>
                <w:rFonts w:cs="Times New Roman"/>
                <w:color w:val="000000" w:themeColor="text1"/>
                <w:sz w:val="16"/>
                <w:szCs w:val="16"/>
                <w:lang w:val="en-GB"/>
              </w:rPr>
            </w:pPr>
            <w:r w:rsidRPr="00841A35">
              <w:rPr>
                <w:rFonts w:cs="Times New Roman"/>
                <w:color w:val="000000" w:themeColor="text1"/>
                <w:sz w:val="16"/>
                <w:szCs w:val="16"/>
                <w:lang w:val="en-GB"/>
              </w:rPr>
              <w:t xml:space="preserve">Intensification of heavy precipitation: </w:t>
            </w:r>
          </w:p>
          <w:p w14:paraId="22B8A09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1FF5550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Pr>
          <w:p w14:paraId="21CB289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9E1BE5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44EF48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r>
      <w:tr w:rsidR="00D376F0" w:rsidRPr="000F1B8F" w14:paraId="214707E5" w14:textId="77777777" w:rsidTr="00723657">
        <w:tc>
          <w:tcPr>
            <w:tcW w:w="2158" w:type="dxa"/>
            <w:vMerge w:val="restart"/>
          </w:tcPr>
          <w:p w14:paraId="24D3D4CE" w14:textId="77777777" w:rsidR="00D376F0" w:rsidRPr="00D424AA" w:rsidRDefault="00D376F0" w:rsidP="00841A35">
            <w:pPr>
              <w:rPr>
                <w:rFonts w:cs="Times New Roman"/>
                <w:color w:val="000000" w:themeColor="text1"/>
                <w:sz w:val="16"/>
                <w:szCs w:val="16"/>
                <w:lang w:val="en-GB"/>
              </w:rPr>
            </w:pPr>
            <w:bookmarkStart w:id="6734" w:name="_Hlk77180793"/>
            <w:r w:rsidRPr="00D424AA">
              <w:rPr>
                <w:rFonts w:cs="Times New Roman"/>
                <w:color w:val="000000" w:themeColor="text1"/>
                <w:sz w:val="16"/>
                <w:szCs w:val="16"/>
                <w:lang w:val="en-GB"/>
              </w:rPr>
              <w:t>South Central America (SCA)</w:t>
            </w:r>
          </w:p>
          <w:p w14:paraId="6D97B3FB" w14:textId="77777777" w:rsidR="00D376F0" w:rsidRPr="00D424AA" w:rsidRDefault="00D376F0" w:rsidP="00D424AA">
            <w:pPr>
              <w:rPr>
                <w:rFonts w:cs="Times New Roman"/>
                <w:color w:val="000000" w:themeColor="text1"/>
                <w:sz w:val="16"/>
                <w:szCs w:val="16"/>
                <w:lang w:val="en-GB"/>
              </w:rPr>
            </w:pPr>
          </w:p>
          <w:p w14:paraId="6FE09985"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166E6E8B" w14:textId="42EEABC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sufficient data coverage and trends in available data are generally not significant </w:t>
            </w:r>
            <w:bookmarkStart w:id="6735" w:name="_Hlk77180624"/>
            <w:ins w:id="6736" w:author="Robin Matthews" w:date="2021-07-14T18:44:00Z">
              <w:r w:rsidR="00672DD6">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2/joc.3889", "ISBN" : "1097-0088", "ISSN" : "0899-8418", "abstract" : "ABSTRACT: A workshop was held at the University of the West Indies, Jamaica, in May 2012 to build capacity in climate data rescue and to enhance knowledge about climate change in the Caribbean region. Scientists brought their daily observational surface temperature and precipitation data from weather stations for an assessment of quality and homogeneity and for the calculation of climate indices helpful for studying climate change in their region. This study presents the trends in daily and extreme temperature and precipitation indices in the Caribbean region for records spanning the 1961\u20132010 and 1986\u20132010 intervals. Overall, the results show a warming of the surface air temperature at land stations. In general, the indices based on minimum temperature show stronger warming trends than indices calculated from maximum temperature. The frequency of warm days, warm nights and extreme high temperatures has increased while fewer cool days, cool nights and extreme low temperatures were found for both periods. Changes in precipitation indices are less consistent and the trends are generally weak. Small positive trends were found in annual total precipitation, daily intensity, maximum number of consecutive dry days and heavy rainfall events particularly during the period 1986\u20132010. Correlations between indices and the Atlantic multidecadal oscillation (AMO) index suggest that temperature variability and, to a lesser extent, precipitation extremes are related to the AMO signal of the North Atlantic surface sea temperatures: stronger associations are found in August and September for the temperature indices and in June and October for some of the precipitation indices.", "author" : [ { "dropping-particle" : "", "family" : "Stephenson", "given" : "Tannecia S.", "non-dropping-particle" : "", "parse-names" : false, "suffix" : "" }, { "dropping-particle" : "", "family" : "Vincent", "given" : "Lucie A.", "non-dropping-particle" : "", "parse-names" : false, "suffix" : "" }, { "dropping-particle" : "", "family" : "Allen", "given" : "Theodore", "non-dropping-particle" : "", "parse-names" : false, "suffix" : "" }, { "dropping-particle" : "", "family" : "Meerbeeck", "given" : "Cedric J.", "non-dropping-particle" : "Van", "parse-names" : false, "suffix" : "" }, { "dropping-particle" : "", "family" : "McLean", "given" : "Natalie", "non-dropping-particle" : "", "parse-names" : false, "suffix" : "" }, { "dropping-particle" : "", "family" : "Peterson", "given" : "Thomas C.", "non-dropping-particle" : "", "parse-names" : false, "suffix" : "" }, { "dropping-particle" : "", "family" : "Taylor", "given" : "Michael A.", "non-dropping-particle" : "", "parse-names" : false, "suffix" : "" }, { "dropping-particle" : "", "family" : "Aaron\u2010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u2010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dropping-particle" : "", "family" : "Aaron-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container-title" : "International Journal of Climatology", "id" : "ITEM-3", "issue" : "9", "issued" : { "date-parts" : [ [ "2014", "1", "13" ] ] }, "page" : "2957-2971", "publisher" : "Wiley-Blackwell", "title" : "Changes in extreme temperature and precipitation in the Caribbean region, 1961\u20132010", "translator" : [ { "dropping-particle" : "", "family" : "S3316", "given" : "", "non-dropping-particle" : "", "parse-names" : false, "suffix" : "" } ], "type" : "article-journal", "volume" : "34" }, "uris" : [ "http://www.mendeley.com/documents/?uuid=27026b9d-24c8-4ebd-910c-64e4ee33c9c4" ] } ], "mendeley" : { "formattedCitation" : "(Stephenson et al., 2014; Dunn et al., 2020; Sun et al., 2020a)", "manualFormatting" : "(Stephenson et al., 2014; Dunn et al., 2020; Sun et al., 2020b)", "plainTextFormattedCitation" : "(Stephenson et al., 2014; Dunn et al., 2020; Sun et al., 2020a)", "previouslyFormattedCitation" : "(Stephenson et al., 2014; Dunn et al., 2020; Sun et al., 2020a)" }, "properties" : { "noteIndex" : 0 }, "schema" : "https://github.com/citation-style-language/schema/raw/master/csl-citation.json" }</w:instrText>
            </w:r>
            <w:ins w:id="6737" w:author="Robin Matthews" w:date="2021-07-14T18:44:00Z">
              <w:r w:rsidR="00672DD6">
                <w:rPr>
                  <w:rFonts w:cs="Times New Roman"/>
                  <w:sz w:val="16"/>
                  <w:szCs w:val="16"/>
                  <w:lang w:val="en-GB"/>
                </w:rPr>
                <w:fldChar w:fldCharType="separate"/>
              </w:r>
              <w:r w:rsidR="00672DD6" w:rsidRPr="00D457DB">
                <w:rPr>
                  <w:rFonts w:cs="Times New Roman"/>
                  <w:noProof/>
                  <w:sz w:val="16"/>
                  <w:szCs w:val="16"/>
                  <w:lang w:val="en-GB"/>
                </w:rPr>
                <w:t>(Stephenson et al., 2014; Dunn et al., 2020; Sun et al., 2020</w:t>
              </w:r>
              <w:r w:rsidR="00672DD6">
                <w:rPr>
                  <w:rFonts w:cs="Times New Roman"/>
                  <w:noProof/>
                  <w:sz w:val="16"/>
                  <w:szCs w:val="16"/>
                  <w:lang w:val="en-GB"/>
                </w:rPr>
                <w:t>b</w:t>
              </w:r>
              <w:r w:rsidR="00672DD6" w:rsidRPr="00D457DB">
                <w:rPr>
                  <w:rFonts w:cs="Times New Roman"/>
                  <w:noProof/>
                  <w:sz w:val="16"/>
                  <w:szCs w:val="16"/>
                  <w:lang w:val="en-GB"/>
                </w:rPr>
                <w:t>)</w:t>
              </w:r>
              <w:r w:rsidR="00672DD6">
                <w:rPr>
                  <w:rFonts w:cs="Times New Roman"/>
                  <w:sz w:val="16"/>
                  <w:szCs w:val="16"/>
                  <w:lang w:val="en-GB"/>
                </w:rPr>
                <w:fldChar w:fldCharType="end"/>
              </w:r>
            </w:ins>
            <w:commentRangeStart w:id="6738"/>
            <w:del w:id="6739" w:author="Robin Matthews" w:date="2021-07-14T18:44:00Z">
              <w:r w:rsidRPr="00D424AA" w:rsidDel="00672DD6">
                <w:rPr>
                  <w:rFonts w:cs="Times New Roman"/>
                  <w:sz w:val="16"/>
                  <w:szCs w:val="16"/>
                  <w:lang w:val="en-GB"/>
                </w:rPr>
                <w:fldChar w:fldCharType="begin" w:fldLock="1"/>
              </w:r>
              <w:r w:rsidR="00AB36D4" w:rsidDel="00672DD6">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Del="00672DD6">
                <w:rPr>
                  <w:rFonts w:cs="Times New Roman"/>
                  <w:noProof/>
                  <w:sz w:val="16"/>
                  <w:szCs w:val="16"/>
                  <w:lang w:val="en-GB"/>
                </w:rPr>
                <w:delText>(Sun et al., 2020</w:delText>
              </w:r>
              <w:r w:rsidRPr="00D424AA" w:rsidDel="00672DD6">
                <w:rPr>
                  <w:rFonts w:cs="Times New Roman"/>
                  <w:sz w:val="16"/>
                  <w:szCs w:val="16"/>
                  <w:lang w:val="en-GB"/>
                </w:rPr>
                <w:fldChar w:fldCharType="end"/>
              </w:r>
              <w:commentRangeEnd w:id="6738"/>
              <w:r w:rsidR="00A26296" w:rsidDel="00672DD6">
                <w:rPr>
                  <w:rStyle w:val="Marquedecommentaire"/>
                </w:rPr>
                <w:commentReference w:id="6738"/>
              </w:r>
              <w:r w:rsidRPr="00841A35" w:rsidDel="00672DD6">
                <w:rPr>
                  <w:rFonts w:cs="Times New Roman"/>
                  <w:sz w:val="16"/>
                  <w:szCs w:val="16"/>
                  <w:lang w:val="en-GB"/>
                </w:rPr>
                <w:delText xml:space="preserve">; </w:delText>
              </w:r>
              <w:commentRangeStart w:id="6740"/>
              <w:r w:rsidRPr="00D424AA" w:rsidDel="00672DD6">
                <w:rPr>
                  <w:rFonts w:cs="Times New Roman"/>
                  <w:sz w:val="16"/>
                  <w:szCs w:val="16"/>
                  <w:lang w:val="en-GB"/>
                </w:rPr>
                <w:fldChar w:fldCharType="begin" w:fldLock="1"/>
              </w:r>
              <w:r w:rsidR="00FF6231" w:rsidDel="00672DD6">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Del="00672DD6">
                <w:rPr>
                  <w:rFonts w:cs="Times New Roman"/>
                  <w:noProof/>
                  <w:sz w:val="16"/>
                  <w:szCs w:val="16"/>
                  <w:lang w:val="en-GB"/>
                </w:rPr>
                <w:delText>Dunn et al., 2020</w:delText>
              </w:r>
              <w:r w:rsidRPr="00D424AA" w:rsidDel="00672DD6">
                <w:rPr>
                  <w:rFonts w:cs="Times New Roman"/>
                  <w:sz w:val="16"/>
                  <w:szCs w:val="16"/>
                  <w:lang w:val="en-GB"/>
                </w:rPr>
                <w:fldChar w:fldCharType="end"/>
              </w:r>
              <w:commentRangeEnd w:id="6740"/>
              <w:r w:rsidR="00A26296" w:rsidDel="00672DD6">
                <w:rPr>
                  <w:rStyle w:val="Marquedecommentaire"/>
                </w:rPr>
                <w:commentReference w:id="6740"/>
              </w:r>
              <w:r w:rsidRPr="00841A35" w:rsidDel="00672DD6">
                <w:rPr>
                  <w:rFonts w:cs="Times New Roman"/>
                  <w:sz w:val="16"/>
                  <w:szCs w:val="16"/>
                  <w:lang w:val="en-GB"/>
                </w:rPr>
                <w:delText xml:space="preserve">; </w:delText>
              </w:r>
              <w:commentRangeStart w:id="6741"/>
              <w:r w:rsidRPr="00D424AA" w:rsidDel="00672DD6">
                <w:rPr>
                  <w:rFonts w:cs="Times New Roman"/>
                  <w:color w:val="000000" w:themeColor="text1"/>
                  <w:sz w:val="16"/>
                  <w:szCs w:val="16"/>
                  <w:lang w:val="en-GB"/>
                </w:rPr>
                <w:fldChar w:fldCharType="begin" w:fldLock="1"/>
              </w:r>
              <w:r w:rsidR="00FF6231" w:rsidDel="00672DD6">
                <w:rPr>
                  <w:rFonts w:cs="Times New Roman"/>
                  <w:color w:val="000000" w:themeColor="text1"/>
                  <w:sz w:val="16"/>
                  <w:szCs w:val="16"/>
                  <w:lang w:val="en-GB"/>
                </w:rPr>
                <w:delInstrText>ADDIN CSL_CITATION { "citationItems" : [ { "id" : "ITEM-1", "itemData" : { "DOI" : "10.1002/joc.3889", "ISBN" : "1097-0088", "ISSN" : "0899-8418", "abstract" : "ABSTRACT: A workshop was held at the University of the West Indies, Jamaica, in May 2012 to build capacity in climate data rescue and to enhance knowledge about climate change in the Caribbean region. Scientists brought their daily observational surface temperature and precipitation data from weather stations for an assessment of quality and homogeneity and for the calculation of climate indices helpful for studying climate change in their region. This study presents the trends in daily and extreme temperature and precipitation indices in the Caribbean region for records spanning the 1961\u20132010 and 1986\u20132010 intervals. Overall, the results show a warming of the surface air temperature at land stations. In general, the indices based on minimum temperature show stronger warming trends than indices calculated from maximum temperature. The frequency of warm days, warm nights and extreme high temperatures has increased while fewer cool days, cool nights and extreme low temperatures were found for both periods. Changes in precipitation indices are less consistent and the trends are generally weak. Small positive trends were found in annual total precipitation, daily intensity, maximum number of consecutive dry days and heavy rainfall events particularly during the period 1986\u20132010. Correlations between indices and the Atlantic multidecadal oscillation (AMO) index suggest that temperature variability and, to a lesser extent, precipitation extremes are related to the AMO signal of the North Atlantic surface sea temperatures: stronger associations are found in August and September for the temperature indices and in June and October for some of the precipitation indices.", "author" : [ { "dropping-particle" : "", "family" : "Stephenson", "given" : "Tannecia S.", "non-dropping-particle" : "", "parse-names" : false, "suffix" : "" }, { "dropping-particle" : "", "family" : "Vincent", "given" : "Lucie A.", "non-dropping-particle" : "", "parse-names" : false, "suffix" : "" }, { "dropping-particle" : "", "family" : "Allen", "given" : "Theodore", "non-dropping-particle" : "", "parse-names" : false, "suffix" : "" }, { "dropping-particle" : "", "family" : "Meerbeeck", "given" : "Cedric J.", "non-dropping-particle" : "Van", "parse-names" : false, "suffix" : "" }, { "dropping-particle" : "", "family" : "McLean", "given" : "Natalie", "non-dropping-particle" : "", "parse-names" : false, "suffix" : "" }, { "dropping-particle" : "", "family" : "Peterson", "given" : "Thomas C.", "non-dropping-particle" : "", "parse-names" : false, "suffix" : "" }, { "dropping-particle" : "", "family" : "Taylor", "given" : "Michael A.", "non-dropping-particle" : "", "parse-names" : false, "suffix" : "" }, { "dropping-particle" : "", "family" : "Aaron\u2010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u2010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dropping-particle" : "", "family" : "Aaron-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container-title" : "International Journal of Climatology", "id" : "ITEM-1", "issue" : "9", "issued" : { "date-parts" : [ [ "2014", "1", "13" ] ] }, "page" : "2957-2971", "publisher" : "Wiley-Blackwell", "title" : "Changes in extreme temperature and precipitation in the Caribbean region, 1961\u20132010", "translator" : [ { "dropping-particle" : "", "family" : "S3316", "given" : "", "non-dropping-particle" : "", "parse-names" : false, "suffix" : "" } ], "type" : "article-journal", "volume" : "34" }, "uris" : [ "http://www.mendeley.com/documents/?uuid=27026b9d-24c8-4ebd-910c-64e4ee33c9c4" ] } ], "mendeley" : { "formattedCitation" : "(Stephenson et al., 2014)", "manualFormatting" : "Stephenson et al., 2014)", "plainTextFormattedCitation" : "(Stephenson et al., 2014)", "previouslyFormattedCitation" : "(Stephenson et al., 2014)" }, "properties" : { "noteIndex" : 0 }, "schema" : "https://github.com/citation-style-language/schema/raw/master/csl-citation.json" }</w:delInstrText>
              </w:r>
              <w:r w:rsidRPr="00D424AA" w:rsidDel="00672DD6">
                <w:rPr>
                  <w:rFonts w:cs="Times New Roman"/>
                  <w:color w:val="000000" w:themeColor="text1"/>
                  <w:sz w:val="16"/>
                  <w:szCs w:val="16"/>
                  <w:lang w:val="en-GB"/>
                </w:rPr>
                <w:fldChar w:fldCharType="separate"/>
              </w:r>
              <w:r w:rsidR="00A26296" w:rsidDel="00672DD6">
                <w:rPr>
                  <w:rFonts w:cs="Times New Roman"/>
                  <w:noProof/>
                  <w:color w:val="000000" w:themeColor="text1"/>
                  <w:sz w:val="16"/>
                  <w:szCs w:val="16"/>
                  <w:lang w:val="en-GB"/>
                </w:rPr>
                <w:delText>Stephenson et al., 2014)</w:delText>
              </w:r>
              <w:r w:rsidRPr="00D424AA" w:rsidDel="00672DD6">
                <w:rPr>
                  <w:rFonts w:cs="Times New Roman"/>
                  <w:color w:val="000000" w:themeColor="text1"/>
                  <w:sz w:val="16"/>
                  <w:szCs w:val="16"/>
                  <w:lang w:val="en-GB"/>
                </w:rPr>
                <w:fldChar w:fldCharType="end"/>
              </w:r>
              <w:commentRangeEnd w:id="6741"/>
              <w:r w:rsidR="00A26296" w:rsidDel="00672DD6">
                <w:rPr>
                  <w:rStyle w:val="Marquedecommentaire"/>
                </w:rPr>
                <w:commentReference w:id="6741"/>
              </w:r>
              <w:r w:rsidRPr="00841A35" w:rsidDel="00672DD6">
                <w:rPr>
                  <w:rFonts w:cs="Times New Roman"/>
                  <w:color w:val="000000" w:themeColor="text1"/>
                  <w:sz w:val="16"/>
                  <w:szCs w:val="16"/>
                  <w:lang w:val="en-GB"/>
                </w:rPr>
                <w:delText xml:space="preserve"> </w:delText>
              </w:r>
            </w:del>
            <w:bookmarkEnd w:id="6735"/>
          </w:p>
        </w:tc>
        <w:tc>
          <w:tcPr>
            <w:tcW w:w="2158" w:type="dxa"/>
            <w:tcBorders>
              <w:top w:val="dashed" w:sz="4" w:space="0" w:color="000000"/>
            </w:tcBorders>
            <w:shd w:val="clear" w:color="auto" w:fill="D9D9D9"/>
          </w:tcPr>
          <w:p w14:paraId="25937B4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Limited evidence</w:t>
            </w:r>
          </w:p>
        </w:tc>
        <w:tc>
          <w:tcPr>
            <w:tcW w:w="2158" w:type="dxa"/>
            <w:tcBorders>
              <w:top w:val="dashed" w:sz="4" w:space="0" w:color="000000"/>
            </w:tcBorders>
            <w:shd w:val="clear" w:color="auto" w:fill="D9D9D9"/>
          </w:tcPr>
          <w:p w14:paraId="25ED0FC9" w14:textId="6212838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bookmarkStart w:id="6742" w:name="_Hlk77180681"/>
            <w:ins w:id="6743" w:author="Robin Matthews" w:date="2021-07-14T18:45:00Z">
              <w:r w:rsidR="00672DD6">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2",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Imbach et al., 2018; Li et al., 2020a)", "manualFormatting" : "(Chou et al., 2014a; Imbach et al., 2018; C. Li et al., 2020)", "plainTextFormattedCitation" : "(Chou et al., 2014a; Imbach et al., 2018; Li et al., 2020a)", "previouslyFormattedCitation" : "(Chou et al., 2014a; Imbach et al., 2018; Li et al., 2020a)" }, "properties" : { "noteIndex" : 0 }, "schema" : "https://github.com/citation-style-language/schema/raw/master/csl-citation.json" }</w:instrText>
            </w:r>
            <w:ins w:id="6744" w:author="Robin Matthews" w:date="2021-07-14T18:45:00Z">
              <w:r w:rsidR="00672DD6">
                <w:rPr>
                  <w:rFonts w:cs="Times New Roman"/>
                  <w:sz w:val="16"/>
                  <w:szCs w:val="16"/>
                  <w:lang w:val="en-GB"/>
                </w:rPr>
                <w:fldChar w:fldCharType="separate"/>
              </w:r>
              <w:r w:rsidR="00672DD6" w:rsidRPr="00D457DB">
                <w:rPr>
                  <w:rFonts w:cs="Times New Roman"/>
                  <w:noProof/>
                  <w:sz w:val="16"/>
                  <w:szCs w:val="16"/>
                  <w:lang w:val="en-GB"/>
                </w:rPr>
                <w:t>(Chou et al., 2014</w:t>
              </w:r>
              <w:r w:rsidR="00672DD6">
                <w:rPr>
                  <w:rFonts w:cs="Times New Roman"/>
                  <w:noProof/>
                  <w:sz w:val="16"/>
                  <w:szCs w:val="16"/>
                  <w:lang w:val="en-GB"/>
                </w:rPr>
                <w:t>a</w:t>
              </w:r>
              <w:r w:rsidR="00672DD6" w:rsidRPr="00D457DB">
                <w:rPr>
                  <w:rFonts w:cs="Times New Roman"/>
                  <w:noProof/>
                  <w:sz w:val="16"/>
                  <w:szCs w:val="16"/>
                  <w:lang w:val="en-GB"/>
                </w:rPr>
                <w:t>; Imbach et al., 2018;</w:t>
              </w:r>
              <w:r w:rsidR="00672DD6">
                <w:rPr>
                  <w:rFonts w:cs="Times New Roman"/>
                  <w:noProof/>
                  <w:sz w:val="16"/>
                  <w:szCs w:val="16"/>
                  <w:lang w:val="en-GB"/>
                </w:rPr>
                <w:t xml:space="preserve"> C.</w:t>
              </w:r>
              <w:r w:rsidR="00672DD6" w:rsidRPr="00D457DB">
                <w:rPr>
                  <w:rFonts w:cs="Times New Roman"/>
                  <w:noProof/>
                  <w:sz w:val="16"/>
                  <w:szCs w:val="16"/>
                  <w:lang w:val="en-GB"/>
                </w:rPr>
                <w:t xml:space="preserve"> Li et al., 2020)</w:t>
              </w:r>
              <w:r w:rsidR="00672DD6">
                <w:rPr>
                  <w:rFonts w:cs="Times New Roman"/>
                  <w:sz w:val="16"/>
                  <w:szCs w:val="16"/>
                  <w:lang w:val="en-GB"/>
                </w:rPr>
                <w:fldChar w:fldCharType="end"/>
              </w:r>
            </w:ins>
            <w:commentRangeStart w:id="6745"/>
            <w:del w:id="6746" w:author="Robin Matthews" w:date="2021-07-14T18:45:00Z">
              <w:r w:rsidRPr="00D424AA" w:rsidDel="00672DD6">
                <w:rPr>
                  <w:rFonts w:cs="Times New Roman"/>
                  <w:sz w:val="16"/>
                  <w:szCs w:val="16"/>
                  <w:lang w:val="en-GB"/>
                </w:rPr>
                <w:fldChar w:fldCharType="begin" w:fldLock="1"/>
              </w:r>
              <w:r w:rsidR="00FC4C2D" w:rsidDel="00672DD6">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Del="00672DD6">
                <w:rPr>
                  <w:rFonts w:cs="Times New Roman"/>
                  <w:noProof/>
                  <w:sz w:val="16"/>
                  <w:szCs w:val="16"/>
                  <w:lang w:val="en-GB"/>
                </w:rPr>
                <w:delText>(Li et al., 2020</w:delText>
              </w:r>
              <w:r w:rsidRPr="00D424AA" w:rsidDel="00672DD6">
                <w:rPr>
                  <w:rFonts w:cs="Times New Roman"/>
                  <w:sz w:val="16"/>
                  <w:szCs w:val="16"/>
                  <w:lang w:val="en-GB"/>
                </w:rPr>
                <w:fldChar w:fldCharType="end"/>
              </w:r>
              <w:commentRangeEnd w:id="6745"/>
              <w:r w:rsidR="00A26296" w:rsidDel="00672DD6">
                <w:rPr>
                  <w:rStyle w:val="Marquedecommentaire"/>
                </w:rPr>
                <w:commentReference w:id="6745"/>
              </w:r>
              <w:r w:rsidRPr="00841A35" w:rsidDel="00672DD6">
                <w:rPr>
                  <w:rFonts w:cs="Times New Roman"/>
                  <w:sz w:val="16"/>
                  <w:szCs w:val="16"/>
                  <w:lang w:val="en-GB"/>
                </w:rPr>
                <w:delText xml:space="preserve">; </w:delText>
              </w:r>
              <w:commentRangeStart w:id="6747"/>
              <w:r w:rsidRPr="00D424AA" w:rsidDel="00672DD6">
                <w:rPr>
                  <w:rFonts w:cs="Times New Roman"/>
                  <w:sz w:val="16"/>
                  <w:szCs w:val="16"/>
                  <w:lang w:val="en-GB"/>
                </w:rPr>
                <w:fldChar w:fldCharType="begin" w:fldLock="1"/>
              </w:r>
              <w:r w:rsidR="00FF6231" w:rsidDel="00672DD6">
                <w:rPr>
                  <w:rFonts w:cs="Times New Roman"/>
                  <w:sz w:val="16"/>
                  <w:szCs w:val="16"/>
                  <w:lang w:val="en-GB"/>
                </w:rPr>
                <w:delInstrText>ADDIN CSL_CITATION { "citationItems" : [ { "id" : "ITEM-1",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1",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mendeley" : { "formattedCitation" : "(Imbach et al., 2018)", "manualFormatting" : "Imbach et al., 2018", "plainTextFormattedCitation" : "(Imbach et al., 2018)", "previouslyFormattedCitation" : "(Imbach et al., 2018)"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Del="00672DD6">
                <w:rPr>
                  <w:rFonts w:cs="Times New Roman"/>
                  <w:noProof/>
                  <w:sz w:val="16"/>
                  <w:szCs w:val="16"/>
                  <w:lang w:val="en-GB"/>
                </w:rPr>
                <w:delText>Imbach et al., 2018</w:delText>
              </w:r>
              <w:r w:rsidRPr="00D424AA" w:rsidDel="00672DD6">
                <w:rPr>
                  <w:rFonts w:cs="Times New Roman"/>
                  <w:sz w:val="16"/>
                  <w:szCs w:val="16"/>
                  <w:lang w:val="en-GB"/>
                </w:rPr>
                <w:fldChar w:fldCharType="end"/>
              </w:r>
              <w:commentRangeEnd w:id="6747"/>
              <w:r w:rsidR="00A26296" w:rsidDel="00672DD6">
                <w:rPr>
                  <w:rStyle w:val="Marquedecommentaire"/>
                </w:rPr>
                <w:commentReference w:id="6747"/>
              </w:r>
              <w:r w:rsidRPr="00841A35" w:rsidDel="00672DD6">
                <w:rPr>
                  <w:rFonts w:cs="Times New Roman"/>
                  <w:sz w:val="16"/>
                  <w:szCs w:val="16"/>
                  <w:lang w:val="en-GB"/>
                </w:rPr>
                <w:delText xml:space="preserve">; </w:delText>
              </w:r>
              <w:commentRangeStart w:id="6748"/>
              <w:r w:rsidRPr="00D424AA" w:rsidDel="00672DD6">
                <w:rPr>
                  <w:rFonts w:cs="Times New Roman"/>
                  <w:color w:val="000000" w:themeColor="text1"/>
                  <w:sz w:val="16"/>
                  <w:szCs w:val="16"/>
                  <w:lang w:val="en-GB"/>
                </w:rPr>
                <w:fldChar w:fldCharType="begin" w:fldLock="1"/>
              </w:r>
              <w:r w:rsidR="00FF6231" w:rsidDel="00672DD6">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672DD6">
                <w:rPr>
                  <w:rFonts w:cs="Times New Roman"/>
                  <w:color w:val="000000" w:themeColor="text1"/>
                  <w:sz w:val="16"/>
                  <w:szCs w:val="16"/>
                  <w:lang w:val="en-GB"/>
                </w:rPr>
                <w:fldChar w:fldCharType="separate"/>
              </w:r>
              <w:r w:rsidR="00A26296" w:rsidDel="00672DD6">
                <w:rPr>
                  <w:rFonts w:cs="Times New Roman"/>
                  <w:noProof/>
                  <w:color w:val="000000" w:themeColor="text1"/>
                  <w:sz w:val="16"/>
                  <w:szCs w:val="16"/>
                  <w:lang w:val="en-GB"/>
                </w:rPr>
                <w:delText>Chou et al., 2014)</w:delText>
              </w:r>
              <w:r w:rsidRPr="00D424AA" w:rsidDel="00672DD6">
                <w:rPr>
                  <w:rFonts w:cs="Times New Roman"/>
                  <w:color w:val="000000" w:themeColor="text1"/>
                  <w:sz w:val="16"/>
                  <w:szCs w:val="16"/>
                  <w:lang w:val="en-GB"/>
                </w:rPr>
                <w:fldChar w:fldCharType="end"/>
              </w:r>
              <w:commentRangeEnd w:id="6748"/>
              <w:r w:rsidR="00A26296" w:rsidDel="00672DD6">
                <w:rPr>
                  <w:rStyle w:val="Marquedecommentaire"/>
                </w:rPr>
                <w:commentReference w:id="6748"/>
              </w:r>
              <w:r w:rsidRPr="00841A35" w:rsidDel="00672DD6">
                <w:rPr>
                  <w:rFonts w:cs="Times New Roman"/>
                  <w:color w:val="000000" w:themeColor="text1"/>
                  <w:sz w:val="16"/>
                  <w:szCs w:val="16"/>
                  <w:lang w:val="en-GB"/>
                </w:rPr>
                <w:delText>.</w:delText>
              </w:r>
            </w:del>
            <w:bookmarkEnd w:id="6742"/>
          </w:p>
          <w:p w14:paraId="12836651"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D9D9D9"/>
          </w:tcPr>
          <w:p w14:paraId="55F8F22A" w14:textId="58CEE6A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bookmarkStart w:id="6749" w:name="_Hlk77180741"/>
            <w:ins w:id="6750" w:author="Robin Matthews" w:date="2021-07-14T18:46:00Z">
              <w:r w:rsidR="00672DD6">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a; C. Li et al., 2020)", "plainTextFormattedCitation" : "(Chou et al., 2014a; Li et al., 2020a)", "previouslyFormattedCitation" : "(Chou et al., 2014a; Li et al., 2020a)" }, "properties" : { "noteIndex" : 0 }, "schema" : "https://github.com/citation-style-language/schema/raw/master/csl-citation.json" }</w:instrText>
            </w:r>
            <w:ins w:id="6751" w:author="Robin Matthews" w:date="2021-07-14T18:46:00Z">
              <w:r w:rsidR="00672DD6">
                <w:rPr>
                  <w:rFonts w:cs="Times New Roman"/>
                  <w:sz w:val="16"/>
                  <w:szCs w:val="16"/>
                  <w:lang w:val="en-GB"/>
                </w:rPr>
                <w:fldChar w:fldCharType="separate"/>
              </w:r>
              <w:r w:rsidR="00672DD6" w:rsidRPr="00D457DB">
                <w:rPr>
                  <w:rFonts w:cs="Times New Roman"/>
                  <w:noProof/>
                  <w:sz w:val="16"/>
                  <w:szCs w:val="16"/>
                  <w:lang w:val="en-GB"/>
                </w:rPr>
                <w:t>(Chou et al., 2014</w:t>
              </w:r>
              <w:r w:rsidR="00672DD6">
                <w:rPr>
                  <w:rFonts w:cs="Times New Roman"/>
                  <w:noProof/>
                  <w:sz w:val="16"/>
                  <w:szCs w:val="16"/>
                  <w:lang w:val="en-GB"/>
                </w:rPr>
                <w:t>a</w:t>
              </w:r>
              <w:r w:rsidR="00672DD6" w:rsidRPr="00D457DB">
                <w:rPr>
                  <w:rFonts w:cs="Times New Roman"/>
                  <w:noProof/>
                  <w:sz w:val="16"/>
                  <w:szCs w:val="16"/>
                  <w:lang w:val="en-GB"/>
                </w:rPr>
                <w:t xml:space="preserve">; </w:t>
              </w:r>
              <w:r w:rsidR="00672DD6">
                <w:rPr>
                  <w:rFonts w:cs="Times New Roman"/>
                  <w:noProof/>
                  <w:sz w:val="16"/>
                  <w:szCs w:val="16"/>
                  <w:lang w:val="en-GB"/>
                </w:rPr>
                <w:t xml:space="preserve">C. </w:t>
              </w:r>
              <w:r w:rsidR="00672DD6" w:rsidRPr="00D457DB">
                <w:rPr>
                  <w:rFonts w:cs="Times New Roman"/>
                  <w:noProof/>
                  <w:sz w:val="16"/>
                  <w:szCs w:val="16"/>
                  <w:lang w:val="en-GB"/>
                </w:rPr>
                <w:t>Li et al., 2020)</w:t>
              </w:r>
              <w:r w:rsidR="00672DD6">
                <w:rPr>
                  <w:rFonts w:cs="Times New Roman"/>
                  <w:sz w:val="16"/>
                  <w:szCs w:val="16"/>
                  <w:lang w:val="en-GB"/>
                </w:rPr>
                <w:fldChar w:fldCharType="end"/>
              </w:r>
            </w:ins>
            <w:commentRangeStart w:id="6752"/>
            <w:del w:id="6753" w:author="Robin Matthews" w:date="2021-07-14T18:45:00Z">
              <w:r w:rsidRPr="00D424AA" w:rsidDel="00672DD6">
                <w:rPr>
                  <w:rFonts w:cs="Times New Roman"/>
                  <w:sz w:val="16"/>
                  <w:szCs w:val="16"/>
                  <w:lang w:val="en-GB"/>
                </w:rPr>
                <w:fldChar w:fldCharType="begin" w:fldLock="1"/>
              </w:r>
              <w:r w:rsidR="00FC4C2D" w:rsidDel="00672DD6">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Del="00672DD6">
                <w:rPr>
                  <w:rFonts w:cs="Times New Roman"/>
                  <w:noProof/>
                  <w:sz w:val="16"/>
                  <w:szCs w:val="16"/>
                  <w:lang w:val="en-GB"/>
                </w:rPr>
                <w:delText>(Li et al., 2020</w:delText>
              </w:r>
              <w:r w:rsidRPr="00D424AA" w:rsidDel="00672DD6">
                <w:rPr>
                  <w:rFonts w:cs="Times New Roman"/>
                  <w:sz w:val="16"/>
                  <w:szCs w:val="16"/>
                  <w:lang w:val="en-GB"/>
                </w:rPr>
                <w:fldChar w:fldCharType="end"/>
              </w:r>
              <w:commentRangeEnd w:id="6752"/>
              <w:r w:rsidR="00A26296" w:rsidDel="00672DD6">
                <w:rPr>
                  <w:rStyle w:val="Marquedecommentaire"/>
                </w:rPr>
                <w:commentReference w:id="6752"/>
              </w:r>
              <w:r w:rsidRPr="00841A35" w:rsidDel="00672DD6">
                <w:rPr>
                  <w:rFonts w:cs="Times New Roman"/>
                  <w:sz w:val="16"/>
                  <w:szCs w:val="16"/>
                  <w:lang w:val="en-GB"/>
                </w:rPr>
                <w:delText>;</w:delText>
              </w:r>
              <w:r w:rsidRPr="00D424AA" w:rsidDel="00672DD6">
                <w:rPr>
                  <w:rFonts w:cs="Times New Roman"/>
                  <w:noProof/>
                  <w:color w:val="000000" w:themeColor="text1"/>
                  <w:sz w:val="16"/>
                  <w:szCs w:val="16"/>
                  <w:lang w:val="en-GB"/>
                </w:rPr>
                <w:delText xml:space="preserve"> </w:delText>
              </w:r>
              <w:commentRangeStart w:id="6754"/>
              <w:r w:rsidRPr="00D424AA" w:rsidDel="00672DD6">
                <w:rPr>
                  <w:rFonts w:cs="Times New Roman"/>
                  <w:color w:val="000000" w:themeColor="text1"/>
                  <w:sz w:val="16"/>
                  <w:szCs w:val="16"/>
                  <w:lang w:val="en-GB"/>
                </w:rPr>
                <w:fldChar w:fldCharType="begin" w:fldLock="1"/>
              </w:r>
              <w:r w:rsidR="00FF6231" w:rsidDel="00672DD6">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672DD6">
                <w:rPr>
                  <w:rFonts w:cs="Times New Roman"/>
                  <w:color w:val="000000" w:themeColor="text1"/>
                  <w:sz w:val="16"/>
                  <w:szCs w:val="16"/>
                  <w:lang w:val="en-GB"/>
                </w:rPr>
                <w:fldChar w:fldCharType="separate"/>
              </w:r>
              <w:r w:rsidR="00A26296" w:rsidDel="00672DD6">
                <w:rPr>
                  <w:rFonts w:cs="Times New Roman"/>
                  <w:noProof/>
                  <w:color w:val="000000" w:themeColor="text1"/>
                  <w:sz w:val="16"/>
                  <w:szCs w:val="16"/>
                  <w:lang w:val="en-GB"/>
                </w:rPr>
                <w:delText>Chou et al., 2014)</w:delText>
              </w:r>
              <w:r w:rsidRPr="00D424AA" w:rsidDel="00672DD6">
                <w:rPr>
                  <w:rFonts w:cs="Times New Roman"/>
                  <w:color w:val="000000" w:themeColor="text1"/>
                  <w:sz w:val="16"/>
                  <w:szCs w:val="16"/>
                  <w:lang w:val="en-GB"/>
                </w:rPr>
                <w:fldChar w:fldCharType="end"/>
              </w:r>
              <w:commentRangeEnd w:id="6754"/>
              <w:r w:rsidR="00A26296" w:rsidDel="00672DD6">
                <w:rPr>
                  <w:rStyle w:val="Marquedecommentaire"/>
                </w:rPr>
                <w:commentReference w:id="6754"/>
              </w:r>
              <w:r w:rsidRPr="00841A35" w:rsidDel="00672DD6">
                <w:rPr>
                  <w:rFonts w:cs="Times New Roman"/>
                  <w:color w:val="000000" w:themeColor="text1"/>
                  <w:sz w:val="16"/>
                  <w:szCs w:val="16"/>
                  <w:lang w:val="en-GB"/>
                </w:rPr>
                <w:delText>.</w:delText>
              </w:r>
              <w:r w:rsidRPr="00D424AA" w:rsidDel="00672DD6">
                <w:rPr>
                  <w:rFonts w:cs="Times New Roman"/>
                  <w:noProof/>
                  <w:color w:val="000000" w:themeColor="text1"/>
                  <w:sz w:val="16"/>
                  <w:szCs w:val="16"/>
                  <w:lang w:val="en-GB"/>
                </w:rPr>
                <w:delText xml:space="preserve"> </w:delText>
              </w:r>
            </w:del>
            <w:bookmarkEnd w:id="6749"/>
          </w:p>
        </w:tc>
        <w:tc>
          <w:tcPr>
            <w:tcW w:w="2159" w:type="dxa"/>
            <w:tcBorders>
              <w:top w:val="dashed" w:sz="4" w:space="0" w:color="000000"/>
            </w:tcBorders>
            <w:shd w:val="clear" w:color="auto" w:fill="D9D9D9"/>
          </w:tcPr>
          <w:p w14:paraId="4A6F0CB3" w14:textId="0D55DD08" w:rsidR="00D376F0" w:rsidRPr="00841A35"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CMIP6 models, CMIP5 models, and RCMs project inconsistent changes in the region </w:t>
            </w:r>
            <w:ins w:id="6755" w:author="Robin Matthews" w:date="2021-07-14T18:47:00Z">
              <w:r w:rsidR="00672DD6">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3",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3",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4", "itemData" : { "DOI" : "10.1007/s00382-019-04842-w", "ISSN" : "0930-7575", "author" : [ { "dropping-particle" : "", "family" : "Kusunoki", "given" : "Shoji", "non-dropping-particle" : "", "parse-names" : false, "suffix" : "" }, { "dropping-particle" : "", "family" : "Nakaegawa", "given" : "Tosiyuki", "non-dropping-particle" : "", "parse-names" : false, "suffix" : "" }, { "dropping-particle" : "", "family" : "Pinz\u00f3n", "given" : "Reinhardt", "non-dropping-particle" : "", "parse-names" : false, "suffix" : "" }, { "dropping-particle" : "", "family" : "Sanchez-Galan", "given" : "Javier E.", "non-dropping-particle" : "", "parse-names" : false, "suffix" : "" }, { "dropping-particle" : "", "family" : "F\u00e1brega", "given" : "Jos\u00e9 R.", "non-dropping-particle" : "", "parse-names" : false, "suffix" : "" } ], "container-title" : "Climate Dynamics", "id" : "ITEM-4", "issue" : "7-8", "issued" : { "date-parts" : [ [ "2019", "10", "12" ] ] }, "page" : "5019-5034", "title" : "Future precipitation changes over Panama projected with the atmospheric global model MRI-AGCM3.2", "translator" : [ { "dropping-particle" : "", "family" : "S2803", "given" : "", "non-dropping-particle" : "", "parse-names" : false, "suffix" : "" } ], "type" : "article-journal", "volume" : "53" }, "uris" : [ "http://www.mendeley.com/documents/?uuid=75f82e2a-dee5-45a5-97e4-aa5362785a4b" ] }, { "id" : "ITEM-5", "itemData" : { "DOI" : "10.1007/s00704-013-0934-9", "author" : [ { "dropping-particle" : "", "family" : "Nakaegawa", "given" : "Tosiyuki", "non-dropping-particle" : "", "parse-names" : false, "suffix" : "" }, { "dropping-particle" : "", "family" : "Kitoh", "given" : "A", "non-dropping-particle" : "", "parse-names" : false, "suffix" : "" }, { "dropping-particle" : "", "family" : "Murakami", "given" : "Hiroyuki", "non-dropping-particle" : "", "parse-names" : false, "suffix" : "" }, { "dropping-particle" : "", "family" : "Kusunoki", "given" : "S", "non-dropping-particle" : "", "parse-names" : false, "suffix" : "" } ], "container-title" : "Theoretical and Applied Climatology", "id" : "ITEM-5", "issued" : { "date-parts" : [ [ "2013", "6", "1" ] ] }, "title" : "Annual maximum 5-day rainfall total and maximum number of consecutive dry days over Central America and the Caribbean in the late twenty-first century projected by an atmospheric general circulation model with three different horizontal resolutions", "translator" : [ { "dropping-particle" : "", "family" : "S2998", "given" : "", "non-dropping-particle" : "", "parse-names" : false, "suffix" : "" } ], "type" : "article-journal", "volume" : "116" }, "uris" : [ "http://www.mendeley.com/documents/?uuid=45e93af5-b918-4cc8-8785-800c83e4c5be" ] } ], "mendeley" : { "formattedCitation" : "(Nakaegawa et al., 2013; Chou et al., 2014a; Kusunoki et al., 2019; Li et al., 2020a; Coppola et al., 2021b)", "manualFormatting" : "(Nakaegawa et al., 2013; Chou et al., 2014a; Kusunoki et al., 2019; C. Li et al., 2020; Coppola et al., 2021b)", "plainTextFormattedCitation" : "(Nakaegawa et al., 2013; Chou et al., 2014a; Kusunoki et al., 2019; Li et al., 2020a; Coppola et al., 2021b)", "previouslyFormattedCitation" : "(Nakaegawa et al., 2013; Chou et al., 2014a; Kusunoki et al., 2019; Li et al., 2020a; Coppola et al., 2021b)" }, "properties" : { "noteIndex" : 0 }, "schema" : "https://github.com/citation-style-language/schema/raw/master/csl-citation.json" }</w:instrText>
            </w:r>
            <w:ins w:id="6756" w:author="Robin Matthews" w:date="2021-07-14T18:47:00Z">
              <w:r w:rsidR="00672DD6">
                <w:rPr>
                  <w:rFonts w:cs="Times New Roman"/>
                  <w:sz w:val="16"/>
                  <w:szCs w:val="16"/>
                  <w:lang w:val="en-GB"/>
                </w:rPr>
                <w:fldChar w:fldCharType="separate"/>
              </w:r>
              <w:r w:rsidR="00672DD6" w:rsidRPr="00D457DB">
                <w:rPr>
                  <w:rFonts w:cs="Times New Roman"/>
                  <w:noProof/>
                  <w:sz w:val="16"/>
                  <w:szCs w:val="16"/>
                  <w:lang w:val="en-GB"/>
                </w:rPr>
                <w:t>(Nakaegawa et al., 2013; Chou et al., 2014</w:t>
              </w:r>
              <w:r w:rsidR="00672DD6">
                <w:rPr>
                  <w:rFonts w:cs="Times New Roman"/>
                  <w:noProof/>
                  <w:sz w:val="16"/>
                  <w:szCs w:val="16"/>
                  <w:lang w:val="en-GB"/>
                </w:rPr>
                <w:t>a</w:t>
              </w:r>
              <w:r w:rsidR="00672DD6" w:rsidRPr="00D457DB">
                <w:rPr>
                  <w:rFonts w:cs="Times New Roman"/>
                  <w:noProof/>
                  <w:sz w:val="16"/>
                  <w:szCs w:val="16"/>
                  <w:lang w:val="en-GB"/>
                </w:rPr>
                <w:t xml:space="preserve">; Kusunoki et al., 2019; </w:t>
              </w:r>
              <w:r w:rsidR="00672DD6">
                <w:rPr>
                  <w:rFonts w:cs="Times New Roman"/>
                  <w:noProof/>
                  <w:sz w:val="16"/>
                  <w:szCs w:val="16"/>
                  <w:lang w:val="en-GB"/>
                </w:rPr>
                <w:t xml:space="preserve">C. </w:t>
              </w:r>
              <w:r w:rsidR="00672DD6" w:rsidRPr="00D457DB">
                <w:rPr>
                  <w:rFonts w:cs="Times New Roman"/>
                  <w:noProof/>
                  <w:sz w:val="16"/>
                  <w:szCs w:val="16"/>
                  <w:lang w:val="en-GB"/>
                </w:rPr>
                <w:t>Li et al., 2020; Coppola et al., 2021</w:t>
              </w:r>
              <w:r w:rsidR="00672DD6">
                <w:rPr>
                  <w:rFonts w:cs="Times New Roman"/>
                  <w:noProof/>
                  <w:sz w:val="16"/>
                  <w:szCs w:val="16"/>
                  <w:lang w:val="en-GB"/>
                </w:rPr>
                <w:t>b</w:t>
              </w:r>
              <w:r w:rsidR="00672DD6" w:rsidRPr="00D457DB">
                <w:rPr>
                  <w:rFonts w:cs="Times New Roman"/>
                  <w:noProof/>
                  <w:sz w:val="16"/>
                  <w:szCs w:val="16"/>
                  <w:lang w:val="en-GB"/>
                </w:rPr>
                <w:t>)</w:t>
              </w:r>
              <w:r w:rsidR="00672DD6">
                <w:rPr>
                  <w:rFonts w:cs="Times New Roman"/>
                  <w:sz w:val="16"/>
                  <w:szCs w:val="16"/>
                  <w:lang w:val="en-GB"/>
                </w:rPr>
                <w:fldChar w:fldCharType="end"/>
              </w:r>
            </w:ins>
            <w:commentRangeStart w:id="6757"/>
            <w:del w:id="6758" w:author="Robin Matthews" w:date="2021-07-14T18:47:00Z">
              <w:r w:rsidRPr="00D424AA" w:rsidDel="00672DD6">
                <w:rPr>
                  <w:rFonts w:cs="Times New Roman"/>
                  <w:sz w:val="16"/>
                  <w:szCs w:val="16"/>
                  <w:lang w:val="en-GB"/>
                </w:rPr>
                <w:fldChar w:fldCharType="begin" w:fldLock="1"/>
              </w:r>
              <w:r w:rsidR="00FC4C2D" w:rsidRPr="00672DD6" w:rsidDel="00672DD6">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RPr="00672DD6" w:rsidDel="00672DD6">
                <w:rPr>
                  <w:rFonts w:cs="Times New Roman"/>
                  <w:noProof/>
                  <w:sz w:val="16"/>
                  <w:szCs w:val="16"/>
                  <w:lang w:val="en-GB"/>
                </w:rPr>
                <w:delText>(Li et al., 2020</w:delText>
              </w:r>
              <w:r w:rsidRPr="00D424AA" w:rsidDel="00672DD6">
                <w:rPr>
                  <w:rFonts w:cs="Times New Roman"/>
                  <w:sz w:val="16"/>
                  <w:szCs w:val="16"/>
                  <w:lang w:val="en-GB"/>
                </w:rPr>
                <w:fldChar w:fldCharType="end"/>
              </w:r>
              <w:commentRangeEnd w:id="6757"/>
              <w:r w:rsidR="00A26296" w:rsidDel="00672DD6">
                <w:rPr>
                  <w:rStyle w:val="Marquedecommentaire"/>
                </w:rPr>
                <w:commentReference w:id="6757"/>
              </w:r>
              <w:r w:rsidRPr="00841A35" w:rsidDel="00672DD6">
                <w:rPr>
                  <w:rFonts w:cs="Times New Roman"/>
                  <w:sz w:val="16"/>
                  <w:szCs w:val="16"/>
                  <w:lang w:val="en-GB"/>
                </w:rPr>
                <w:delText>;</w:delText>
              </w:r>
              <w:r w:rsidRPr="00D424AA" w:rsidDel="00672DD6">
                <w:rPr>
                  <w:rFonts w:cs="Times New Roman"/>
                  <w:noProof/>
                  <w:color w:val="000000" w:themeColor="text1"/>
                  <w:sz w:val="16"/>
                  <w:szCs w:val="16"/>
                  <w:lang w:val="en-GB"/>
                </w:rPr>
                <w:delText xml:space="preserve"> </w:delText>
              </w:r>
              <w:commentRangeStart w:id="6759"/>
              <w:r w:rsidRPr="00D424AA" w:rsidDel="00672DD6">
                <w:rPr>
                  <w:rFonts w:cs="Times New Roman"/>
                  <w:color w:val="000000" w:themeColor="text1"/>
                  <w:sz w:val="16"/>
                  <w:szCs w:val="16"/>
                  <w:lang w:val="en-GB"/>
                </w:rPr>
                <w:fldChar w:fldCharType="begin" w:fldLock="1"/>
              </w:r>
              <w:r w:rsidR="00FF6231" w:rsidDel="00672DD6">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672DD6">
                <w:rPr>
                  <w:rFonts w:cs="Times New Roman"/>
                  <w:color w:val="000000" w:themeColor="text1"/>
                  <w:sz w:val="16"/>
                  <w:szCs w:val="16"/>
                  <w:lang w:val="en-GB"/>
                </w:rPr>
                <w:fldChar w:fldCharType="separate"/>
              </w:r>
              <w:r w:rsidR="00A26296" w:rsidDel="00672DD6">
                <w:rPr>
                  <w:rFonts w:cs="Times New Roman"/>
                  <w:noProof/>
                  <w:color w:val="000000" w:themeColor="text1"/>
                  <w:sz w:val="16"/>
                  <w:szCs w:val="16"/>
                  <w:lang w:val="en-GB"/>
                </w:rPr>
                <w:delText>Chou et al., 2014</w:delText>
              </w:r>
              <w:r w:rsidRPr="00D424AA" w:rsidDel="00672DD6">
                <w:rPr>
                  <w:rFonts w:cs="Times New Roman"/>
                  <w:color w:val="000000" w:themeColor="text1"/>
                  <w:sz w:val="16"/>
                  <w:szCs w:val="16"/>
                  <w:lang w:val="en-GB"/>
                </w:rPr>
                <w:fldChar w:fldCharType="end"/>
              </w:r>
              <w:commentRangeEnd w:id="6759"/>
              <w:r w:rsidR="00A26296" w:rsidDel="00672DD6">
                <w:rPr>
                  <w:rStyle w:val="Marquedecommentaire"/>
                </w:rPr>
                <w:commentReference w:id="6759"/>
              </w:r>
              <w:r w:rsidRPr="00841A35" w:rsidDel="00672DD6">
                <w:rPr>
                  <w:rFonts w:cs="Times New Roman"/>
                  <w:color w:val="000000" w:themeColor="text1"/>
                  <w:sz w:val="16"/>
                  <w:szCs w:val="16"/>
                  <w:lang w:val="en-GB"/>
                </w:rPr>
                <w:delText xml:space="preserve">; </w:delText>
              </w:r>
              <w:commentRangeStart w:id="6760"/>
              <w:r w:rsidRPr="00D424AA" w:rsidDel="00672DD6">
                <w:rPr>
                  <w:rFonts w:cs="Times New Roman"/>
                  <w:sz w:val="16"/>
                  <w:szCs w:val="16"/>
                  <w:lang w:val="en-GB"/>
                </w:rPr>
                <w:fldChar w:fldCharType="begin" w:fldLock="1"/>
              </w:r>
              <w:r w:rsidR="00FC4C2D" w:rsidDel="00672DD6">
                <w:rPr>
                  <w:rFonts w:cs="Times New Roman"/>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Del="00672DD6">
                <w:rPr>
                  <w:rFonts w:cs="Times New Roman"/>
                  <w:noProof/>
                  <w:sz w:val="16"/>
                  <w:szCs w:val="16"/>
                  <w:lang w:val="nb-NO"/>
                </w:rPr>
                <w:delText>Coppola et al., 2021b</w:delText>
              </w:r>
              <w:r w:rsidRPr="00D424AA" w:rsidDel="00672DD6">
                <w:rPr>
                  <w:rFonts w:cs="Times New Roman"/>
                  <w:sz w:val="16"/>
                  <w:szCs w:val="16"/>
                  <w:lang w:val="en-GB"/>
                </w:rPr>
                <w:fldChar w:fldCharType="end"/>
              </w:r>
              <w:commentRangeEnd w:id="6760"/>
              <w:r w:rsidR="00A26296" w:rsidDel="00672DD6">
                <w:rPr>
                  <w:rStyle w:val="Marquedecommentaire"/>
                </w:rPr>
                <w:commentReference w:id="6760"/>
              </w:r>
              <w:r w:rsidRPr="00841A35" w:rsidDel="00672DD6">
                <w:rPr>
                  <w:rFonts w:cs="Times New Roman"/>
                  <w:sz w:val="16"/>
                  <w:szCs w:val="16"/>
                  <w:lang w:val="nb-NO"/>
                </w:rPr>
                <w:delText xml:space="preserve">; </w:delText>
              </w:r>
              <w:commentRangeStart w:id="6761"/>
              <w:r w:rsidRPr="00D424AA" w:rsidDel="00672DD6">
                <w:rPr>
                  <w:rFonts w:cs="Times New Roman"/>
                  <w:color w:val="000000" w:themeColor="text1"/>
                  <w:sz w:val="16"/>
                  <w:szCs w:val="16"/>
                  <w:lang w:val="en-GB"/>
                </w:rPr>
                <w:fldChar w:fldCharType="begin" w:fldLock="1"/>
              </w:r>
              <w:r w:rsidR="00FF6231" w:rsidDel="00672DD6">
                <w:rPr>
                  <w:rFonts w:cs="Times New Roman"/>
                  <w:color w:val="000000" w:themeColor="text1"/>
                  <w:sz w:val="16"/>
                  <w:szCs w:val="16"/>
                  <w:lang w:val="nb-NO"/>
                </w:rPr>
                <w:delInstrText>ADDIN CSL_CITATION { "citationItems" : [ { "id" : "ITEM-1", "itemData" : { "DOI" : "10.1007/s00382-019-04842-w", "ISSN" : "0930-7575", "author" : [ { "dropping-particle" : "", "family" : "Kusunoki", "given" : "Shoji", "non-dropping-particle" : "", "parse-names" : false, "suffix" : "" }, { "dropping-particle" : "", "family" : "Nakaegawa", "given" : "Tosiyuki", "non-dropping-particle" : "", "parse-names" : false, "suffix" : "" }, { "dropping-particle" : "", "family" : "Pinz\u00f3n", "given" : "Reinhardt", "non-dropping-particle" : "", "parse-names" : false, "suffix" : "" }, { "dropping-particle" : "", "family" : "Sanchez-Galan", "given" : "Javier E.", "non-dropping-particle" : "", "parse-names" : false, "suffix" : "" }, { "dropping-particle" : "", "family" : "F\u00e1brega", "given" : "Jos\u00e9 R.", "non-dropping-particle" : "", "parse-names" : false, "suffix" : "" } ], "container-title" : "Climate Dynamics", "id" : "ITEM-1", "issue" : "7-8", "issued" : { "date-parts" : [ [ "2019", "10", "12" ] ] }, "page" : "5019-5034", "title" : "Future precipitation changes over Panama projected with the atmospheric global model MRI-AGCM3.2", "translator" : [ { "dropping-particle" : "", "family" : "S2803", "given" : "", "non-dropping-particle" : "", "parse-names" : false, "suffix" : "" } ], "type" : "article-journal", "volume" : "53" }, "uris" : [ "http://www.mendeley.com/documents/?uuid=75f82e2a-dee5-45a5-97e4-aa5362785a4b" ] } ], "mendeley" : { "formattedCitation" : "(Kusunoki et al., 2019)", "manualFormatting" : "Kusunoki et al., 2019", "plainTextFormattedCitation" : "(Kusunoki et al., 2019)", "previouslyFormattedCitation" : "(Kusunoki et al., 2019)" }, "properties" : { "noteIndex" : 0 }, "schema" : "https://github.com/citation-style-language/schema/raw/master/csl-citation.json" }</w:delInstrText>
              </w:r>
              <w:r w:rsidRPr="00D424AA" w:rsidDel="00672DD6">
                <w:rPr>
                  <w:rFonts w:cs="Times New Roman"/>
                  <w:color w:val="000000" w:themeColor="text1"/>
                  <w:sz w:val="16"/>
                  <w:szCs w:val="16"/>
                  <w:lang w:val="en-GB"/>
                </w:rPr>
                <w:fldChar w:fldCharType="separate"/>
              </w:r>
              <w:r w:rsidR="00A26296" w:rsidDel="00672DD6">
                <w:rPr>
                  <w:rFonts w:cs="Times New Roman"/>
                  <w:noProof/>
                  <w:color w:val="000000" w:themeColor="text1"/>
                  <w:sz w:val="16"/>
                  <w:szCs w:val="16"/>
                  <w:lang w:val="nb-NO"/>
                </w:rPr>
                <w:delText>Kusunoki et al., 2019</w:delText>
              </w:r>
              <w:r w:rsidRPr="00D424AA" w:rsidDel="00672DD6">
                <w:rPr>
                  <w:rFonts w:cs="Times New Roman"/>
                  <w:color w:val="000000" w:themeColor="text1"/>
                  <w:sz w:val="16"/>
                  <w:szCs w:val="16"/>
                  <w:lang w:val="en-GB"/>
                </w:rPr>
                <w:fldChar w:fldCharType="end"/>
              </w:r>
              <w:commentRangeEnd w:id="6761"/>
              <w:r w:rsidR="00A26296" w:rsidDel="00672DD6">
                <w:rPr>
                  <w:rStyle w:val="Marquedecommentaire"/>
                </w:rPr>
                <w:commentReference w:id="6761"/>
              </w:r>
              <w:r w:rsidRPr="00841A35" w:rsidDel="00672DD6">
                <w:rPr>
                  <w:rFonts w:cs="Times New Roman"/>
                  <w:color w:val="000000" w:themeColor="text1"/>
                  <w:sz w:val="16"/>
                  <w:szCs w:val="16"/>
                  <w:lang w:val="nb-NO"/>
                </w:rPr>
                <w:delText xml:space="preserve">; </w:delText>
              </w:r>
              <w:commentRangeStart w:id="6762"/>
              <w:r w:rsidRPr="00D424AA" w:rsidDel="00672DD6">
                <w:rPr>
                  <w:rFonts w:cs="Times New Roman"/>
                  <w:color w:val="000000" w:themeColor="text1"/>
                  <w:sz w:val="16"/>
                  <w:szCs w:val="16"/>
                  <w:lang w:val="en-GB"/>
                </w:rPr>
                <w:fldChar w:fldCharType="begin" w:fldLock="1"/>
              </w:r>
              <w:r w:rsidR="00FF6231" w:rsidDel="00672DD6">
                <w:rPr>
                  <w:rFonts w:cs="Times New Roman"/>
                  <w:color w:val="000000" w:themeColor="text1"/>
                  <w:sz w:val="16"/>
                  <w:szCs w:val="16"/>
                  <w:lang w:val="nb-NO"/>
                </w:rPr>
                <w:delInstrText>ADDIN CSL_CITATION { "citationItems" : [ { "id" : "ITEM-1", "itemData" : { "DOI" : "10.1007/s00704-013-0934-9", "author" : [ { "dropping-particle" : "", "family" : "Nakaegawa", "given" : "Tosiyuki", "non-dropping-particle" : "", "parse-names" : false, "suffix" : "" }, { "dropping-particle" : "", "family" : "Kitoh", "given" : "A", "non-dropping-particle" : "", "parse-names" : false, "suffix" : "" }, { "dropping-particle" : "", "family" : "Murakami", "given" : "Hiroyuki", "non-dropping-particle" : "", "parse-names" : false, "suffix" : "" }, { "dropping-particle" : "", "family" : "Kusunoki", "given" : "S", "non-dropping-particle" : "", "parse-names" : false, "suffix" : "" } ], "container-title" : "Theoretical and Applied Climatology", "id" : "ITEM-1", "issued" : { "date-parts" : [ [ "2013", "6", "1" ] ] }, "title" : "Annual maximum 5-day rainfall total and maximum number of consecutive dry days over Central America and the Caribbean in the late twenty-first century projected by an atmospheric general circulation model with three different horizontal resolutions", "translator" : [ { "dropping-particle" : "", "family" : "S2998", "given" : "", "non-dropping-particle" : "", "parse-names" : false, "suffix" : "" } ], "type" : "article-journal", "volume" : "116" }, "uris" : [ "http://www.mendeley.com/documents/?uuid=45e93af5-b918-4cc8-8785-800c83e4c5be" ] } ], "mendeley" : { "formattedCitation" : "(Nakaegawa et al., 2013)", "manualFormatting" : "Nakaegawa et al., 2013)", "plainTextFormattedCitation" : "(Nakaegawa et al., 2013)", "previouslyFormattedCitation" : "(Nakaegawa et al., 2013)" }, "properties" : { "noteIndex" : 0 }, "schema" : "https://github.com/citation-style-language/schema/raw/master/csl-citation.json" }</w:delInstrText>
              </w:r>
              <w:r w:rsidRPr="00D424AA" w:rsidDel="00672DD6">
                <w:rPr>
                  <w:rFonts w:cs="Times New Roman"/>
                  <w:color w:val="000000" w:themeColor="text1"/>
                  <w:sz w:val="16"/>
                  <w:szCs w:val="16"/>
                  <w:lang w:val="en-GB"/>
                </w:rPr>
                <w:fldChar w:fldCharType="separate"/>
              </w:r>
              <w:r w:rsidR="00A26296" w:rsidDel="00672DD6">
                <w:rPr>
                  <w:rFonts w:cs="Times New Roman"/>
                  <w:noProof/>
                  <w:color w:val="000000" w:themeColor="text1"/>
                  <w:sz w:val="16"/>
                  <w:szCs w:val="16"/>
                  <w:lang w:val="nb-NO"/>
                </w:rPr>
                <w:delText>Nakaegawa et al., 2013)</w:delText>
              </w:r>
              <w:r w:rsidRPr="00D424AA" w:rsidDel="00672DD6">
                <w:rPr>
                  <w:rFonts w:cs="Times New Roman"/>
                  <w:color w:val="000000" w:themeColor="text1"/>
                  <w:sz w:val="16"/>
                  <w:szCs w:val="16"/>
                  <w:lang w:val="en-GB"/>
                </w:rPr>
                <w:fldChar w:fldCharType="end"/>
              </w:r>
            </w:del>
            <w:commentRangeEnd w:id="6762"/>
            <w:r w:rsidR="00A26296">
              <w:rPr>
                <w:rStyle w:val="Marquedecommentaire"/>
              </w:rPr>
              <w:commentReference w:id="6762"/>
            </w:r>
          </w:p>
        </w:tc>
      </w:tr>
      <w:bookmarkEnd w:id="6734"/>
      <w:tr w:rsidR="00D376F0" w:rsidRPr="00D424AA" w14:paraId="3F6D2BAE" w14:textId="77777777" w:rsidTr="00723657">
        <w:tc>
          <w:tcPr>
            <w:tcW w:w="2158" w:type="dxa"/>
            <w:vMerge/>
          </w:tcPr>
          <w:p w14:paraId="3D06A001" w14:textId="77777777" w:rsidR="00D376F0" w:rsidRPr="00D424AA" w:rsidRDefault="00D376F0" w:rsidP="00D424AA">
            <w:pPr>
              <w:rPr>
                <w:rFonts w:cs="Times New Roman"/>
                <w:color w:val="000000" w:themeColor="text1"/>
                <w:sz w:val="16"/>
                <w:szCs w:val="16"/>
                <w:lang w:val="nb-NO"/>
              </w:rPr>
            </w:pPr>
          </w:p>
        </w:tc>
        <w:tc>
          <w:tcPr>
            <w:tcW w:w="2158" w:type="dxa"/>
            <w:tcBorders>
              <w:top w:val="dashed" w:sz="4" w:space="0" w:color="000000"/>
            </w:tcBorders>
            <w:shd w:val="clear" w:color="auto" w:fill="D9D9D9"/>
          </w:tcPr>
          <w:p w14:paraId="4235089A"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0797C54E"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D9D9D9"/>
          </w:tcPr>
          <w:p w14:paraId="6478EE2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E54CCB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663F83E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pre-industrial) </w:t>
            </w:r>
          </w:p>
          <w:p w14:paraId="2DB4A19E" w14:textId="77777777" w:rsidR="00D376F0" w:rsidRPr="00D424AA" w:rsidRDefault="00D376F0" w:rsidP="00D424AA">
            <w:pPr>
              <w:jc w:val="both"/>
              <w:rPr>
                <w:rFonts w:cs="Times New Roman"/>
                <w:color w:val="000000" w:themeColor="text1"/>
                <w:sz w:val="16"/>
                <w:szCs w:val="16"/>
                <w:lang w:val="en-GB"/>
              </w:rPr>
            </w:pPr>
          </w:p>
        </w:tc>
        <w:tc>
          <w:tcPr>
            <w:tcW w:w="2159" w:type="dxa"/>
            <w:tcBorders>
              <w:top w:val="dashed" w:sz="4" w:space="0" w:color="000000"/>
            </w:tcBorders>
            <w:shd w:val="clear" w:color="auto" w:fill="D9D9D9"/>
          </w:tcPr>
          <w:p w14:paraId="05A8FCA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EF216E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686522C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pre-industrial) </w:t>
            </w:r>
          </w:p>
          <w:p w14:paraId="0AF5545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D9D9D9"/>
          </w:tcPr>
          <w:p w14:paraId="00B0573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80F47E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4D47329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r>
      <w:tr w:rsidR="00D376F0" w:rsidRPr="00D424AA" w14:paraId="74CEB6D4" w14:textId="77777777" w:rsidTr="00723657">
        <w:tc>
          <w:tcPr>
            <w:tcW w:w="2158" w:type="dxa"/>
            <w:vMerge w:val="restart"/>
          </w:tcPr>
          <w:p w14:paraId="5A317964"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Caribbean (CAR)</w:t>
            </w:r>
          </w:p>
          <w:p w14:paraId="370AE099" w14:textId="77777777" w:rsidR="00D376F0" w:rsidRPr="00D424AA" w:rsidRDefault="00D376F0" w:rsidP="00D424AA">
            <w:pPr>
              <w:rPr>
                <w:rFonts w:cs="Times New Roman"/>
                <w:color w:val="000000" w:themeColor="text1"/>
                <w:sz w:val="16"/>
                <w:szCs w:val="16"/>
                <w:lang w:val="en-GB"/>
              </w:rPr>
            </w:pPr>
          </w:p>
          <w:p w14:paraId="37571D4E"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240C1D5E" w14:textId="46D52169"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sufficient data and a </w:t>
            </w:r>
            <w:r w:rsidRPr="00D424AA">
              <w:rPr>
                <w:rFonts w:cs="Times New Roman"/>
                <w:bCs/>
                <w:color w:val="000000" w:themeColor="text1"/>
                <w:sz w:val="16"/>
                <w:szCs w:val="16"/>
                <w:lang w:val="en-GB"/>
              </w:rPr>
              <w:t xml:space="preserve">lack of agreement on the evidence of trends </w:t>
            </w:r>
            <w:bookmarkStart w:id="6763" w:name="_Hlk77194161"/>
            <w:ins w:id="6764" w:author="Robin Matthews" w:date="2021-07-14T22:29: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155/2015/425987", "ISSN" : "1687-9309", "abstract" : "End-of-century changes in Caribbean climate extremes are derived from the Providing Regional Climate for Impact Studies (PRECIS) regional climate model (RCM) under the A2 and B2 emission scenarios across five rainfall zones. Trends in rainfall, maximum temperature, and minimum temperature extremes from the RCM are validated against meteorological stations over 1979\u20131989. The model displays greater skill at representing trends in consecutive wet days (CWD) and extreme rainfall (R95P) than consecutive dry days (CDD), wet days (R10), and maximum 5-day precipitation (RX5). Trends in warm nights, cool days, and warm days were generally well reproduced. Projections for 2071\u20132099 relative to 1961\u20131989 are obtained from the ECHAM5 driven RCM. Northern and eastern zones are projected to experience more intense rainfall under A2 and B2. There is less consensus across scenarios with respect to changes in the dry and wet spell lengths. However, there is indication that a drying trend may be manifest over zone 5 (Trinidad and northern Guyana). Changes in the extreme temperature indices generally suggest a warmer Caribbean towards the end of century across both scenarios with the strongest changes over zone 4 (eastern Caribbean).", "author" : [ { "dropping-particle" : "", "family" : "McLean", "given" : "Natalie Melissa", "non-dropping-particle" : "", "parse-names" : false, "suffix" : "" }, { "dropping-particle" : "", "family" : "Stephenson", "given" : "Tannecia Sydia", "non-dropping-particle" : "", "parse-names" : false, "suffix" : "" }, { "dropping-particle" : "", "family" : "Taylor", "given" : "Michael Alexander", "non-dropping-particle" : "", "parse-names" : false, "suffix" : "" }, { "dropping-particle" : "", "family" : "Campbell", "given" : "Jayaka Danaco", "non-dropping-particle" : "", "parse-names" : false, "suffix" : "" } ], "container-title" : "Advances in Meteorology", "id" : "ITEM-3", "issued" : { "date-parts" : [ [ "2015" ] ] }, "page" : "1-18", "title" : "Characterization of Future Caribbean Rainfall and Temperature Extremes across Rainfall Zones", "translator" : [ { "dropping-particle" : "", "family" : "S178", "given" : "", "non-dropping-particle" : "", "parse-names" : false, "suffix" : "" } ], "type" : "article-journal", "volume" : "2015" }, "uris" : [ "http://www.mendeley.com/documents/?uuid=9bb11e8a-336f-422f-8203-52e620c04be1" ] }, { "id" : "ITEM-4", "itemData" : { "DOI" : "10.1002/joc.3889", "ISBN" : "1097-0088", "ISSN" : "0899-8418", "abstract" : "ABSTRACT: A workshop was held at the University of the West Indies, Jamaica, in May 2012 to build capacity in climate data rescue and to enhance knowledge about climate change in the Caribbean region. Scientists brought their daily observational surface temperature and precipitation data from weather stations for an assessment of quality and homogeneity and for the calculation of climate indices helpful for studying climate change in their region. This study presents the trends in daily and extreme temperature and precipitation indices in the Caribbean region for records spanning the 1961\u20132010 and 1986\u20132010 intervals. Overall, the results show a warming of the surface air temperature at land stations. In general, the indices based on minimum temperature show stronger warming trends than indices calculated from maximum temperature. The frequency of warm days, warm nights and extreme high temperatures has increased while fewer cool days, cool nights and extreme low temperatures were found for both periods. Changes in precipitation indices are less consistent and the trends are generally weak. Small positive trends were found in annual total precipitation, daily intensity, maximum number of consecutive dry days and heavy rainfall events particularly during the period 1986\u20132010. Correlations between indices and the Atlantic multidecadal oscillation (AMO) index suggest that temperature variability and, to a lesser extent, precipitation extremes are related to the AMO signal of the North Atlantic surface sea temperatures: stronger associations are found in August and September for the temperature indices and in June and October for some of the precipitation indices.", "author" : [ { "dropping-particle" : "", "family" : "Stephenson", "given" : "Tannecia S.", "non-dropping-particle" : "", "parse-names" : false, "suffix" : "" }, { "dropping-particle" : "", "family" : "Vincent", "given" : "Lucie A.", "non-dropping-particle" : "", "parse-names" : false, "suffix" : "" }, { "dropping-particle" : "", "family" : "Allen", "given" : "Theodore", "non-dropping-particle" : "", "parse-names" : false, "suffix" : "" }, { "dropping-particle" : "", "family" : "Meerbeeck", "given" : "Cedric J.", "non-dropping-particle" : "Van", "parse-names" : false, "suffix" : "" }, { "dropping-particle" : "", "family" : "McLean", "given" : "Natalie", "non-dropping-particle" : "", "parse-names" : false, "suffix" : "" }, { "dropping-particle" : "", "family" : "Peterson", "given" : "Thomas C.", "non-dropping-particle" : "", "parse-names" : false, "suffix" : "" }, { "dropping-particle" : "", "family" : "Taylor", "given" : "Michael A.", "non-dropping-particle" : "", "parse-names" : false, "suffix" : "" }, { "dropping-particle" : "", "family" : "Aaron\u2010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u2010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dropping-particle" : "", "family" : "Aaron-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container-title" : "International Journal of Climatology", "id" : "ITEM-4", "issue" : "9", "issued" : { "date-parts" : [ [ "2014", "1", "13" ] ] }, "page" : "2957-2971", "publisher" : "Wiley-Blackwell", "title" : "Changes in extreme temperature and precipitation in the Caribbean region, 1961\u20132010", "translator" : [ { "dropping-particle" : "", "family" : "S3316", "given" : "", "non-dropping-particle" : "", "parse-names" : false, "suffix" : "" } ], "type" : "article-journal", "volume" : "34" }, "uris" : [ "http://www.mendeley.com/documents/?uuid=27026b9d-24c8-4ebd-910c-64e4ee33c9c4" ] } ], "mendeley" : { "formattedCitation" : "(Stephenson et al., 2014; McLean et al., 2015; Dunn et al., 2020; Sun et al., 2020a)", "manualFormatting" : "(Stephenson et al., 2014; McLean et al., 2015; Dunn et al., 2020; Sun et al., 2020b)", "plainTextFormattedCitation" : "(Stephenson et al., 2014; McLean et al., 2015; Dunn et al., 2020; Sun et al., 2020a)", "previouslyFormattedCitation" : "(Stephenson et al., 2014; McLean et al., 2015; Dunn et al., 2020; Sun et al., 2020a)" }, "properties" : { "noteIndex" : 0 }, "schema" : "https://github.com/citation-style-language/schema/raw/master/csl-citation.json" }</w:instrText>
            </w:r>
            <w:ins w:id="6765" w:author="Robin Matthews" w:date="2021-07-14T22:29:00Z">
              <w:r w:rsidR="00CD6781">
                <w:rPr>
                  <w:rFonts w:cs="Times New Roman"/>
                  <w:sz w:val="16"/>
                  <w:szCs w:val="16"/>
                  <w:lang w:val="en-GB"/>
                </w:rPr>
                <w:fldChar w:fldCharType="separate"/>
              </w:r>
              <w:r w:rsidR="00CD6781" w:rsidRPr="00142071">
                <w:rPr>
                  <w:rFonts w:cs="Times New Roman"/>
                  <w:noProof/>
                  <w:sz w:val="16"/>
                  <w:szCs w:val="16"/>
                  <w:lang w:val="en-GB"/>
                </w:rPr>
                <w:t>(Stephenson et al., 2014; McLean et al., 2015; Dunn et al., 2020; Sun et al., 2020</w:t>
              </w:r>
              <w:r w:rsidR="00CD6781">
                <w:rPr>
                  <w:rFonts w:cs="Times New Roman"/>
                  <w:noProof/>
                  <w:sz w:val="16"/>
                  <w:szCs w:val="16"/>
                  <w:lang w:val="en-GB"/>
                </w:rPr>
                <w:t>b</w:t>
              </w:r>
              <w:r w:rsidR="00CD6781" w:rsidRPr="00142071">
                <w:rPr>
                  <w:rFonts w:cs="Times New Roman"/>
                  <w:noProof/>
                  <w:sz w:val="16"/>
                  <w:szCs w:val="16"/>
                  <w:lang w:val="en-GB"/>
                </w:rPr>
                <w:t>)</w:t>
              </w:r>
              <w:r w:rsidR="00CD6781">
                <w:rPr>
                  <w:rFonts w:cs="Times New Roman"/>
                  <w:sz w:val="16"/>
                  <w:szCs w:val="16"/>
                  <w:lang w:val="en-GB"/>
                </w:rPr>
                <w:fldChar w:fldCharType="end"/>
              </w:r>
            </w:ins>
            <w:commentRangeStart w:id="6766"/>
            <w:del w:id="6767" w:author="Robin Matthews" w:date="2021-07-14T22:29:00Z">
              <w:r w:rsidRPr="00D424AA" w:rsidDel="00CD6781">
                <w:rPr>
                  <w:rFonts w:cs="Times New Roman"/>
                  <w:sz w:val="16"/>
                  <w:szCs w:val="16"/>
                  <w:lang w:val="en-GB"/>
                </w:rPr>
                <w:fldChar w:fldCharType="begin" w:fldLock="1"/>
              </w:r>
              <w:r w:rsidR="00AB36D4" w:rsidDel="00CD6781">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Sun et al., 2020</w:delText>
              </w:r>
              <w:r w:rsidRPr="00D424AA" w:rsidDel="00CD6781">
                <w:rPr>
                  <w:rFonts w:cs="Times New Roman"/>
                  <w:sz w:val="16"/>
                  <w:szCs w:val="16"/>
                  <w:lang w:val="en-GB"/>
                </w:rPr>
                <w:fldChar w:fldCharType="end"/>
              </w:r>
              <w:commentRangeEnd w:id="6766"/>
              <w:r w:rsidR="00A26296" w:rsidDel="00CD6781">
                <w:rPr>
                  <w:rStyle w:val="Marquedecommentaire"/>
                </w:rPr>
                <w:commentReference w:id="6766"/>
              </w:r>
              <w:r w:rsidRPr="00841A35" w:rsidDel="00CD6781">
                <w:rPr>
                  <w:rFonts w:cs="Times New Roman"/>
                  <w:sz w:val="16"/>
                  <w:szCs w:val="16"/>
                  <w:lang w:val="en-GB"/>
                </w:rPr>
                <w:delText xml:space="preserve">; </w:delText>
              </w:r>
              <w:commentRangeStart w:id="6768"/>
              <w:r w:rsidRPr="00D424AA" w:rsidDel="00CD6781">
                <w:rPr>
                  <w:rFonts w:cs="Times New Roman"/>
                  <w:sz w:val="16"/>
                  <w:szCs w:val="16"/>
                  <w:lang w:val="en-GB"/>
                </w:rPr>
                <w:fldChar w:fldCharType="begin" w:fldLock="1"/>
              </w:r>
              <w:r w:rsidR="00FF6231" w:rsidDel="00CD6781">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Dunn et al., 2020</w:delText>
              </w:r>
              <w:r w:rsidRPr="00D424AA" w:rsidDel="00CD6781">
                <w:rPr>
                  <w:rFonts w:cs="Times New Roman"/>
                  <w:sz w:val="16"/>
                  <w:szCs w:val="16"/>
                  <w:lang w:val="en-GB"/>
                </w:rPr>
                <w:fldChar w:fldCharType="end"/>
              </w:r>
              <w:commentRangeEnd w:id="6768"/>
              <w:r w:rsidR="00A26296" w:rsidDel="00CD6781">
                <w:rPr>
                  <w:rStyle w:val="Marquedecommentaire"/>
                </w:rPr>
                <w:commentReference w:id="6768"/>
              </w:r>
              <w:r w:rsidRPr="00841A35" w:rsidDel="00CD6781">
                <w:rPr>
                  <w:rFonts w:cs="Times New Roman"/>
                  <w:sz w:val="16"/>
                  <w:szCs w:val="16"/>
                  <w:lang w:val="en-GB"/>
                </w:rPr>
                <w:delText>;</w:delText>
              </w:r>
              <w:r w:rsidRPr="00D424AA" w:rsidDel="00CD6781">
                <w:rPr>
                  <w:rFonts w:cs="Times New Roman"/>
                  <w:color w:val="000000" w:themeColor="text1"/>
                  <w:sz w:val="16"/>
                  <w:szCs w:val="16"/>
                  <w:lang w:val="en-GB"/>
                </w:rPr>
                <w:delText xml:space="preserve"> </w:delText>
              </w:r>
              <w:commentRangeStart w:id="6769"/>
              <w:r w:rsidRPr="00D424AA"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en-GB"/>
                </w:rPr>
                <w:delInstrText>ADDIN CSL_CITATION { "citationItems" : [ { "id" : "ITEM-1", "itemData" : { "DOI" : "10.1155/2015/425987", "ISSN" : "1687-9309", "abstract" : "End-of-century changes in Caribbean climate extremes are derived from the Providing Regional Climate for Impact Studies (PRECIS) regional climate model (RCM) under the A2 and B2 emission scenarios across five rainfall zones. Trends in rainfall, maximum temperature, and minimum temperature extremes from the RCM are validated against meteorological stations over 1979\u20131989. The model displays greater skill at representing trends in consecutive wet days (CWD) and extreme rainfall (R95P) than consecutive dry days (CDD), wet days (R10), and maximum 5-day precipitation (RX5). Trends in warm nights, cool days, and warm days were generally well reproduced. Projections for 2071\u20132099 relative to 1961\u20131989 are obtained from the ECHAM5 driven RCM. Northern and eastern zones are projected to experience more intense rainfall under A2 and B2. There is less consensus across scenarios with respect to changes in the dry and wet spell lengths. However, there is indication that a drying trend may be manifest over zone 5 (Trinidad and northern Guyana). Changes in the extreme temperature indices generally suggest a warmer Caribbean towards the end of century across both scenarios with the strongest changes over zone 4 (eastern Caribbean).", "author" : [ { "dropping-particle" : "", "family" : "McLean", "given" : "Natalie Melissa", "non-dropping-particle" : "", "parse-names" : false, "suffix" : "" }, { "dropping-particle" : "", "family" : "Stephenson", "given" : "Tannecia Sydia", "non-dropping-particle" : "", "parse-names" : false, "suffix" : "" }, { "dropping-particle" : "", "family" : "Taylor", "given" : "Michael Alexander", "non-dropping-particle" : "", "parse-names" : false, "suffix" : "" }, { "dropping-particle" : "", "family" : "Campbell", "given" : "Jayaka Danaco", "non-dropping-particle" : "", "parse-names" : false, "suffix" : "" } ], "container-title" : "Advances in Meteorology", "id" : "ITEM-1", "issued" : { "date-parts" : [ [ "2015" ] ] }, "page" : "1-18", "title" : "Characterization of Future Caribbean Rainfall and Temperature Extremes across Rainfall Zones", "translator" : [ { "dropping-particle" : "", "family" : "S178", "given" : "", "non-dropping-particle" : "", "parse-names" : false, "suffix" : "" } ], "type" : "article-journal", "volume" : "2015" }, "uris" : [ "http://www.mendeley.com/documents/?uuid=9bb11e8a-336f-422f-8203-52e620c04be1" ] } ], "mendeley" : { "formattedCitation" : "(McLean et al., 2015)", "manualFormatting" : "McLean et al., 2015", "plainTextFormattedCitation" : "(McLean et al., 2015)", "previouslyFormattedCitation" : "(McLean et al., 2015)" }, "properties" : { "noteIndex" : 0 }, "schema" : "https://github.com/citation-style-language/schema/raw/master/csl-citation.json" }</w:delInstrText>
              </w:r>
              <w:r w:rsidRPr="00D424AA"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en-GB"/>
                </w:rPr>
                <w:delText>McLean et al., 2015</w:delText>
              </w:r>
              <w:r w:rsidRPr="00D424AA" w:rsidDel="00CD6781">
                <w:rPr>
                  <w:rFonts w:cs="Times New Roman"/>
                  <w:color w:val="000000" w:themeColor="text1"/>
                  <w:sz w:val="16"/>
                  <w:szCs w:val="16"/>
                  <w:lang w:val="en-GB"/>
                </w:rPr>
                <w:fldChar w:fldCharType="end"/>
              </w:r>
              <w:commentRangeEnd w:id="6769"/>
              <w:r w:rsidR="00A26296" w:rsidDel="00CD6781">
                <w:rPr>
                  <w:rStyle w:val="Marquedecommentaire"/>
                </w:rPr>
                <w:commentReference w:id="6769"/>
              </w:r>
              <w:r w:rsidRPr="00841A35" w:rsidDel="00CD6781">
                <w:rPr>
                  <w:rFonts w:cs="Times New Roman"/>
                  <w:color w:val="000000" w:themeColor="text1"/>
                  <w:sz w:val="16"/>
                  <w:szCs w:val="16"/>
                  <w:lang w:val="en-GB"/>
                </w:rPr>
                <w:delText xml:space="preserve">; </w:delText>
              </w:r>
              <w:commentRangeStart w:id="6770"/>
              <w:r w:rsidRPr="00D424AA"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en-GB"/>
                </w:rPr>
                <w:delInstrText>ADDIN CSL_CITATION { "citationItems" : [ { "id" : "ITEM-1", "itemData" : { "DOI" : "10.1002/joc.3889", "ISBN" : "1097-0088", "ISSN" : "0899-8418", "abstract" : "ABSTRACT: A workshop was held at the University of the West Indies, Jamaica, in May 2012 to build capacity in climate data rescue and to enhance knowledge about climate change in the Caribbean region. Scientists brought their daily observational surface temperature and precipitation data from weather stations for an assessment of quality and homogeneity and for the calculation of climate indices helpful for studying climate change in their region. This study presents the trends in daily and extreme temperature and precipitation indices in the Caribbean region for records spanning the 1961\u20132010 and 1986\u20132010 intervals. Overall, the results show a warming of the surface air temperature at land stations. In general, the indices based on minimum temperature show stronger warming trends than indices calculated from maximum temperature. The frequency of warm days, warm nights and extreme high temperatures has increased while fewer cool days, cool nights and extreme low temperatures were found for both periods. Changes in precipitation indices are less consistent and the trends are generally weak. Small positive trends were found in annual total precipitation, daily intensity, maximum number of consecutive dry days and heavy rainfall events particularly during the period 1986\u20132010. Correlations between indices and the Atlantic multidecadal oscillation (AMO) index suggest that temperature variability and, to a lesser extent, precipitation extremes are related to the AMO signal of the North Atlantic surface sea temperatures: stronger associations are found in August and September for the temperature indices and in June and October for some of the precipitation indices.", "author" : [ { "dropping-particle" : "", "family" : "Stephenson", "given" : "Tannecia S.", "non-dropping-particle" : "", "parse-names" : false, "suffix" : "" }, { "dropping-particle" : "", "family" : "Vincent", "given" : "Lucie A.", "non-dropping-particle" : "", "parse-names" : false, "suffix" : "" }, { "dropping-particle" : "", "family" : "Allen", "given" : "Theodore", "non-dropping-particle" : "", "parse-names" : false, "suffix" : "" }, { "dropping-particle" : "", "family" : "Meerbeeck", "given" : "Cedric J.", "non-dropping-particle" : "Van", "parse-names" : false, "suffix" : "" }, { "dropping-particle" : "", "family" : "McLean", "given" : "Natalie", "non-dropping-particle" : "", "parse-names" : false, "suffix" : "" }, { "dropping-particle" : "", "family" : "Peterson", "given" : "Thomas C.", "non-dropping-particle" : "", "parse-names" : false, "suffix" : "" }, { "dropping-particle" : "", "family" : "Taylor", "given" : "Michael A.", "non-dropping-particle" : "", "parse-names" : false, "suffix" : "" }, { "dropping-particle" : "", "family" : "Aaron\u2010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u2010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dropping-particle" : "", "family" : "Aaron-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container-title" : "International Journal of Climatology", "id" : "ITEM-1", "issue" : "9", "issued" : { "date-parts" : [ [ "2014", "1", "13" ] ] }, "page" : "2957-2971", "publisher" : "Wiley-Blackwell", "title" : "Changes in extreme temperature and precipitation in the Caribbean region, 1961\u20132010", "translator" : [ { "dropping-particle" : "", "family" : "S3316", "given" : "", "non-dropping-particle" : "", "parse-names" : false, "suffix" : "" } ], "type" : "article-journal", "volume" : "34" }, "uris" : [ "http://www.mendeley.com/documents/?uuid=27026b9d-24c8-4ebd-910c-64e4ee33c9c4" ] } ], "mendeley" : { "formattedCitation" : "(Stephenson et al., 2014)", "manualFormatting" : "Stephenson et al., 2014)", "plainTextFormattedCitation" : "(Stephenson et al., 2014)", "previouslyFormattedCitation" : "(Stephenson et al., 2014)" }, "properties" : { "noteIndex" : 0 }, "schema" : "https://github.com/citation-style-language/schema/raw/master/csl-citation.json" }</w:delInstrText>
              </w:r>
              <w:r w:rsidRPr="00D424AA"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en-GB"/>
                </w:rPr>
                <w:delText>Stephenson et al., 2014)</w:delText>
              </w:r>
              <w:r w:rsidRPr="00D424AA" w:rsidDel="00CD6781">
                <w:rPr>
                  <w:rFonts w:cs="Times New Roman"/>
                  <w:color w:val="000000" w:themeColor="text1"/>
                  <w:sz w:val="16"/>
                  <w:szCs w:val="16"/>
                  <w:lang w:val="en-GB"/>
                </w:rPr>
                <w:fldChar w:fldCharType="end"/>
              </w:r>
            </w:del>
            <w:bookmarkEnd w:id="6763"/>
            <w:commentRangeEnd w:id="6770"/>
            <w:r w:rsidR="00A26296">
              <w:rPr>
                <w:rStyle w:val="Marquedecommentaire"/>
              </w:rPr>
              <w:commentReference w:id="6770"/>
            </w:r>
          </w:p>
        </w:tc>
        <w:tc>
          <w:tcPr>
            <w:tcW w:w="2158" w:type="dxa"/>
            <w:tcBorders>
              <w:top w:val="dashed" w:sz="4" w:space="0" w:color="000000"/>
            </w:tcBorders>
            <w:shd w:val="clear" w:color="auto" w:fill="D9D9D9"/>
          </w:tcPr>
          <w:p w14:paraId="7FCF656D" w14:textId="3F5D9837"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Evidence of a human contribution for some events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38/s41586-018-0673-2", "ISSN" : "0028-0836",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1", "issue" : "7731", "issued" : { "date-parts" : [ [ "2018", "11", "14" ] ] }, "page" : "339-346", "title" : "Anthropogenic influences on major tropical cyclone events", "translator" : [ { "dropping-particle" : "", "family" : "S3178", "given" : "", "non-dropping-particle" : "", "parse-names" : false, "suffix" : "" } ], "type" : "article-journal", "volume" : "563" }, "uris" : [ "http://www.mendeley.com/documents/?uuid=776d2c5b-069e-4e66-9c0a-89810c5d8239" ] } ], "mendeley" : { "formattedCitation" : "(Patricola and Wehner, 2018)", "plainTextFormattedCitation" : "(Patricola and Wehner, 2018)", "previouslyFormattedCitation" : "(Patricola and Wehner,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Patricola and Wehner, 2018)</w:t>
            </w:r>
            <w:r w:rsidRPr="00D424AA">
              <w:rPr>
                <w:rFonts w:cs="Times New Roman"/>
                <w:sz w:val="16"/>
                <w:szCs w:val="16"/>
                <w:lang w:val="en-GB"/>
              </w:rPr>
              <w:fldChar w:fldCharType="end"/>
            </w:r>
            <w:r w:rsidRPr="00841A35">
              <w:rPr>
                <w:rFonts w:cs="Times New Roman"/>
                <w:sz w:val="16"/>
                <w:szCs w:val="16"/>
                <w:lang w:val="en-GB"/>
              </w:rPr>
              <w:t>,</w:t>
            </w:r>
            <w:r w:rsidRPr="00D424AA">
              <w:rPr>
                <w:rFonts w:cs="Times New Roman"/>
                <w:color w:val="000000" w:themeColor="text1"/>
                <w:sz w:val="16"/>
                <w:szCs w:val="16"/>
                <w:lang w:val="en-GB"/>
              </w:rPr>
              <w:t xml:space="preserve"> but cannot be generalized</w:t>
            </w:r>
          </w:p>
        </w:tc>
        <w:tc>
          <w:tcPr>
            <w:tcW w:w="2158" w:type="dxa"/>
            <w:shd w:val="clear" w:color="auto" w:fill="D9D9D9"/>
          </w:tcPr>
          <w:p w14:paraId="52731556" w14:textId="549A5741" w:rsidR="00D376F0" w:rsidRPr="00841A35" w:rsidRDefault="00D376F0" w:rsidP="00D424AA">
            <w:pPr>
              <w:rPr>
                <w:rFonts w:cs="Times New Roman"/>
                <w:i/>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bookmarkStart w:id="6771" w:name="_Hlk77194222"/>
            <w:ins w:id="6772" w:author="Robin Matthews" w:date="2021-07-14T22:30: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773" w:author="Robin Matthews" w:date="2021-07-14T22:30:00Z">
              <w:r w:rsidR="00CD6781">
                <w:rPr>
                  <w:rFonts w:cs="Times New Roman"/>
                  <w:sz w:val="16"/>
                  <w:szCs w:val="16"/>
                  <w:lang w:val="en-GB"/>
                </w:rPr>
                <w:fldChar w:fldCharType="separate"/>
              </w:r>
              <w:r w:rsidR="00CD6781" w:rsidRPr="00142071">
                <w:rPr>
                  <w:rFonts w:cs="Times New Roman"/>
                  <w:noProof/>
                  <w:sz w:val="16"/>
                  <w:szCs w:val="16"/>
                  <w:lang w:val="en-GB"/>
                </w:rPr>
                <w:t xml:space="preserve">(Chou et al., 2014; </w:t>
              </w:r>
              <w:r w:rsidR="00CD6781">
                <w:rPr>
                  <w:rFonts w:cs="Times New Roman"/>
                  <w:noProof/>
                  <w:sz w:val="16"/>
                  <w:szCs w:val="16"/>
                  <w:lang w:val="en-GB"/>
                </w:rPr>
                <w:t xml:space="preserve">C. </w:t>
              </w:r>
              <w:r w:rsidR="00CD6781" w:rsidRPr="00142071">
                <w:rPr>
                  <w:rFonts w:cs="Times New Roman"/>
                  <w:noProof/>
                  <w:sz w:val="16"/>
                  <w:szCs w:val="16"/>
                  <w:lang w:val="en-GB"/>
                </w:rPr>
                <w:t>Li et al., 2020)</w:t>
              </w:r>
              <w:r w:rsidR="00CD6781">
                <w:rPr>
                  <w:rFonts w:cs="Times New Roman"/>
                  <w:sz w:val="16"/>
                  <w:szCs w:val="16"/>
                  <w:lang w:val="en-GB"/>
                </w:rPr>
                <w:fldChar w:fldCharType="end"/>
              </w:r>
            </w:ins>
            <w:commentRangeStart w:id="6774"/>
            <w:del w:id="6775" w:author="Robin Matthews" w:date="2021-07-14T22:30:00Z">
              <w:r w:rsidRPr="00D424AA" w:rsidDel="00CD6781">
                <w:rPr>
                  <w:rFonts w:cs="Times New Roman"/>
                  <w:sz w:val="16"/>
                  <w:szCs w:val="16"/>
                  <w:lang w:val="en-GB"/>
                </w:rPr>
                <w:fldChar w:fldCharType="begin" w:fldLock="1"/>
              </w:r>
              <w:r w:rsidR="00FC4C2D" w:rsidDel="00CD678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Li et al., 2020</w:delText>
              </w:r>
              <w:r w:rsidRPr="00D424AA" w:rsidDel="00CD6781">
                <w:rPr>
                  <w:rFonts w:cs="Times New Roman"/>
                  <w:sz w:val="16"/>
                  <w:szCs w:val="16"/>
                  <w:lang w:val="en-GB"/>
                </w:rPr>
                <w:fldChar w:fldCharType="end"/>
              </w:r>
              <w:commentRangeEnd w:id="6774"/>
              <w:r w:rsidR="00A26296" w:rsidDel="00CD6781">
                <w:rPr>
                  <w:rStyle w:val="Marquedecommentaire"/>
                </w:rPr>
                <w:commentReference w:id="6774"/>
              </w:r>
              <w:r w:rsidRPr="00841A35" w:rsidDel="00CD6781">
                <w:rPr>
                  <w:rFonts w:cs="Times New Roman"/>
                  <w:sz w:val="16"/>
                  <w:szCs w:val="16"/>
                  <w:lang w:val="en-GB"/>
                </w:rPr>
                <w:delText xml:space="preserve">; </w:delText>
              </w:r>
              <w:commentRangeStart w:id="6776"/>
              <w:r w:rsidRPr="00D424AA"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en-GB"/>
                </w:rPr>
                <w:delText>Chou et al., 2014)</w:delText>
              </w:r>
              <w:r w:rsidRPr="00D424AA" w:rsidDel="00CD6781">
                <w:rPr>
                  <w:rFonts w:cs="Times New Roman"/>
                  <w:color w:val="000000" w:themeColor="text1"/>
                  <w:sz w:val="16"/>
                  <w:szCs w:val="16"/>
                  <w:lang w:val="en-GB"/>
                </w:rPr>
                <w:fldChar w:fldCharType="end"/>
              </w:r>
            </w:del>
            <w:bookmarkEnd w:id="6771"/>
            <w:commentRangeEnd w:id="6776"/>
            <w:r w:rsidR="00A26296">
              <w:rPr>
                <w:rStyle w:val="Marquedecommentaire"/>
              </w:rPr>
              <w:commentReference w:id="6776"/>
            </w:r>
          </w:p>
        </w:tc>
        <w:tc>
          <w:tcPr>
            <w:tcW w:w="2159" w:type="dxa"/>
            <w:shd w:val="clear" w:color="auto" w:fill="D9D9D9"/>
          </w:tcPr>
          <w:p w14:paraId="24065F22" w14:textId="20D309A7" w:rsidR="00D376F0" w:rsidRPr="00841A35" w:rsidRDefault="00D376F0" w:rsidP="00D424AA">
            <w:pPr>
              <w:rPr>
                <w:rFonts w:cs="Times New Roman"/>
                <w:i/>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ins w:id="6777" w:author="Robin Matthews" w:date="2021-07-14T22:31: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778" w:author="Robin Matthews" w:date="2021-07-14T22:31:00Z">
              <w:r w:rsidR="00CD6781">
                <w:rPr>
                  <w:rFonts w:cs="Times New Roman"/>
                  <w:sz w:val="16"/>
                  <w:szCs w:val="16"/>
                  <w:lang w:val="en-GB"/>
                </w:rPr>
                <w:fldChar w:fldCharType="separate"/>
              </w:r>
              <w:r w:rsidR="00CD6781" w:rsidRPr="00142071">
                <w:rPr>
                  <w:rFonts w:cs="Times New Roman"/>
                  <w:noProof/>
                  <w:sz w:val="16"/>
                  <w:szCs w:val="16"/>
                  <w:lang w:val="en-GB"/>
                </w:rPr>
                <w:t xml:space="preserve">(Chou et al., 2014; </w:t>
              </w:r>
              <w:r w:rsidR="00CD6781">
                <w:rPr>
                  <w:rFonts w:cs="Times New Roman"/>
                  <w:noProof/>
                  <w:sz w:val="16"/>
                  <w:szCs w:val="16"/>
                  <w:lang w:val="en-GB"/>
                </w:rPr>
                <w:t xml:space="preserve">C. </w:t>
              </w:r>
              <w:r w:rsidR="00CD6781" w:rsidRPr="00142071">
                <w:rPr>
                  <w:rFonts w:cs="Times New Roman"/>
                  <w:noProof/>
                  <w:sz w:val="16"/>
                  <w:szCs w:val="16"/>
                  <w:lang w:val="en-GB"/>
                </w:rPr>
                <w:t>Li et al., 2020)</w:t>
              </w:r>
              <w:r w:rsidR="00CD6781">
                <w:rPr>
                  <w:rFonts w:cs="Times New Roman"/>
                  <w:sz w:val="16"/>
                  <w:szCs w:val="16"/>
                  <w:lang w:val="en-GB"/>
                </w:rPr>
                <w:fldChar w:fldCharType="end"/>
              </w:r>
            </w:ins>
            <w:commentRangeStart w:id="6779"/>
            <w:del w:id="6780" w:author="Robin Matthews" w:date="2021-07-14T22:31:00Z">
              <w:r w:rsidRPr="00D424AA" w:rsidDel="00CD6781">
                <w:rPr>
                  <w:rFonts w:cs="Times New Roman"/>
                  <w:sz w:val="16"/>
                  <w:szCs w:val="16"/>
                  <w:lang w:val="en-GB"/>
                </w:rPr>
                <w:fldChar w:fldCharType="begin" w:fldLock="1"/>
              </w:r>
              <w:r w:rsidR="00FC4C2D" w:rsidRPr="00CD6781" w:rsidDel="00CD678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RPr="00CD6781" w:rsidDel="00CD6781">
                <w:rPr>
                  <w:rFonts w:cs="Times New Roman"/>
                  <w:noProof/>
                  <w:sz w:val="16"/>
                  <w:szCs w:val="16"/>
                  <w:lang w:val="en-GB"/>
                </w:rPr>
                <w:delText>(Li et al., 2020</w:delText>
              </w:r>
              <w:r w:rsidRPr="00D424AA" w:rsidDel="00CD6781">
                <w:rPr>
                  <w:rFonts w:cs="Times New Roman"/>
                  <w:sz w:val="16"/>
                  <w:szCs w:val="16"/>
                  <w:lang w:val="en-GB"/>
                </w:rPr>
                <w:fldChar w:fldCharType="end"/>
              </w:r>
              <w:commentRangeEnd w:id="6779"/>
              <w:r w:rsidR="00A26296" w:rsidDel="00CD6781">
                <w:rPr>
                  <w:rStyle w:val="Marquedecommentaire"/>
                </w:rPr>
                <w:commentReference w:id="6779"/>
              </w:r>
              <w:r w:rsidRPr="00841A35" w:rsidDel="00CD6781">
                <w:rPr>
                  <w:rFonts w:cs="Times New Roman"/>
                  <w:sz w:val="16"/>
                  <w:szCs w:val="16"/>
                  <w:lang w:val="en-GB"/>
                </w:rPr>
                <w:delText xml:space="preserve">; </w:delText>
              </w:r>
              <w:commentRangeStart w:id="6781"/>
              <w:r w:rsidRPr="00D424AA"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en-GB"/>
                </w:rPr>
                <w:delText>Chou et al., 2014)</w:delText>
              </w:r>
              <w:r w:rsidRPr="00D424AA" w:rsidDel="00CD6781">
                <w:rPr>
                  <w:rFonts w:cs="Times New Roman"/>
                  <w:color w:val="000000" w:themeColor="text1"/>
                  <w:sz w:val="16"/>
                  <w:szCs w:val="16"/>
                  <w:lang w:val="en-GB"/>
                </w:rPr>
                <w:fldChar w:fldCharType="end"/>
              </w:r>
            </w:del>
            <w:commentRangeEnd w:id="6781"/>
            <w:r w:rsidR="00A26296">
              <w:rPr>
                <w:rStyle w:val="Marquedecommentaire"/>
              </w:rPr>
              <w:commentReference w:id="6781"/>
            </w:r>
          </w:p>
        </w:tc>
        <w:tc>
          <w:tcPr>
            <w:tcW w:w="2159" w:type="dxa"/>
            <w:shd w:val="clear" w:color="auto" w:fill="D9D9D9"/>
          </w:tcPr>
          <w:p w14:paraId="237C5B7E" w14:textId="5C23B926" w:rsidR="00D376F0" w:rsidRPr="00841A35" w:rsidRDefault="00D376F0" w:rsidP="00D424AA">
            <w:pPr>
              <w:rPr>
                <w:rFonts w:cs="Times New Roman"/>
                <w:i/>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bookmarkStart w:id="6782" w:name="_Hlk77194304"/>
            <w:ins w:id="6783" w:author="Robin Matthews" w:date="2021-07-14T22:32: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4", "itemData" : { "DOI" : "10.1007/s00704-013-0934-9", "author" : [ { "dropping-particle" : "", "family" : "Nakaegawa", "given" : "Tosiyuki", "non-dropping-particle" : "", "parse-names" : false, "suffix" : "" }, { "dropping-particle" : "", "family" : "Kitoh", "given" : "A", "non-dropping-particle" : "", "parse-names" : false, "suffix" : "" }, { "dropping-particle" : "", "family" : "Murakami", "given" : "Hiroyuki", "non-dropping-particle" : "", "parse-names" : false, "suffix" : "" }, { "dropping-particle" : "", "family" : "Kusunoki", "given" : "S", "non-dropping-particle" : "", "parse-names" : false, "suffix" : "" } ], "container-title" : "Theoretical and Applied Climatology", "id" : "ITEM-4", "issued" : { "date-parts" : [ [ "2013", "6", "1" ] ] }, "title" : "Annual maximum 5-day rainfall total and maximum number of consecutive dry days over Central America and the Caribbean in the late twenty-first century projected by an atmospheric general circulation model with three different horizontal resolutions", "translator" : [ { "dropping-particle" : "", "family" : "S2998", "given" : "", "non-dropping-particle" : "", "parse-names" : false, "suffix" : "" } ], "type" : "article-journal", "volume" : "116" }, "uris" : [ "http://www.mendeley.com/documents/?uuid=45e93af5-b918-4cc8-8785-800c83e4c5be" ] }, { "id" : "ITEM-5", "itemData" : { "DOI" : "10.1007/s00704-012-0779-7", "ISSN" : "0177-798X", "author" : [ { "dropping-particle" : "", "family" : "Hall", "given" : "Trevor C.", "non-dropping-particle" : "", "parse-names" : false, "suffix" : "" }, { "dropping-particle" : "", "family" : "Sealy", "given" : "Andrea M.", "non-dropping-particle" : "", "parse-names" : false, "suffix" : "" }, { "dropping-particle" : "", "family" : "Stephenson", "given" : "Tannecia S.", "non-dropping-particle" : "", "parse-names" : false, "suffix" : "" }, { "dropping-particle" : "", "family" : "Kusunoki", "given" : "Shoji", "non-dropping-particle" : "", "parse-names" : false, "suffix" : "" }, { "dropping-particle" : "", "family" : "Taylor", "given" : "Michael A.", "non-dropping-particle" : "", "parse-names" : false, "suffix" : "" }, { "dropping-particle" : "", "family" : "Chen", "given" : "A. Anthony", "non-dropping-particle" : "", "parse-names" : false, "suffix" : "" }, { "dropping-particle" : "", "family" : "Kitoh", "given" : "Akio", "non-dropping-particle" : "", "parse-names" : false, "suffix" : "" } ], "container-title" : "Theoretical and Applied Climatology", "id" : "ITEM-5", "issue" : "1-2", "issued" : { "date-parts" : [ [ "2013", "7", "1" ] ] }, "page" : "271-287", "title" : "Future climate of the Caribbean from a super-high-resolution atmospheric general circulation model", "translator" : [ { "dropping-particle" : "", "family" : "S3116", "given" : "", "non-dropping-particle" : "", "parse-names" : false, "suffix" : "" } ], "type" : "article-journal", "volume" : "113" }, "uris" : [ "http://www.mendeley.com/documents/?uuid=943050b9-6845-49ed-9a6e-5847f70cd235" ] } ], "mendeley" : { "formattedCitation" : "(Hall et al., 2013; Nakaegawa et al., 2013; Chou et al., 2014a; Li et al., 2020a; Coppola et al., 2021b)", "manualFormatting" : "(Hall et al., 2013; Nakaegawa et al., 2013; Chou et al., 2014a; C. Li et al., 2020; Coppola et al., 2021b)", "plainTextFormattedCitation" : "(Hall et al., 2013; Nakaegawa et al., 2013; Chou et al., 2014a; Li et al., 2020a; Coppola et al., 2021b)", "previouslyFormattedCitation" : "(Hall et al., 2013; Nakaegawa et al., 2013; Chou et al., 2014a; Li et al., 2020a; Coppola et al., 2021b)" }, "properties" : { "noteIndex" : 0 }, "schema" : "https://github.com/citation-style-language/schema/raw/master/csl-citation.json" }</w:instrText>
            </w:r>
            <w:ins w:id="6784" w:author="Robin Matthews" w:date="2021-07-14T22:32:00Z">
              <w:r w:rsidR="00CD6781">
                <w:rPr>
                  <w:rFonts w:cs="Times New Roman"/>
                  <w:sz w:val="16"/>
                  <w:szCs w:val="16"/>
                  <w:lang w:val="en-GB"/>
                </w:rPr>
                <w:fldChar w:fldCharType="separate"/>
              </w:r>
              <w:r w:rsidR="00CD6781" w:rsidRPr="00142071">
                <w:rPr>
                  <w:rFonts w:cs="Times New Roman"/>
                  <w:noProof/>
                  <w:sz w:val="16"/>
                  <w:szCs w:val="16"/>
                  <w:lang w:val="en-GB"/>
                </w:rPr>
                <w:t>(Hall et al., 2013; Nakaegawa et al., 2013; Chou et al., 2014</w:t>
              </w:r>
              <w:r w:rsidR="00CD6781">
                <w:rPr>
                  <w:rFonts w:cs="Times New Roman"/>
                  <w:noProof/>
                  <w:sz w:val="16"/>
                  <w:szCs w:val="16"/>
                  <w:lang w:val="en-GB"/>
                </w:rPr>
                <w:t>a</w:t>
              </w:r>
              <w:r w:rsidR="00CD6781" w:rsidRPr="00142071">
                <w:rPr>
                  <w:rFonts w:cs="Times New Roman"/>
                  <w:noProof/>
                  <w:sz w:val="16"/>
                  <w:szCs w:val="16"/>
                  <w:lang w:val="en-GB"/>
                </w:rPr>
                <w:t>;</w:t>
              </w:r>
              <w:r w:rsidR="00CD6781">
                <w:rPr>
                  <w:rFonts w:cs="Times New Roman"/>
                  <w:noProof/>
                  <w:sz w:val="16"/>
                  <w:szCs w:val="16"/>
                  <w:lang w:val="en-GB"/>
                </w:rPr>
                <w:t xml:space="preserve"> C.</w:t>
              </w:r>
              <w:r w:rsidR="00CD6781" w:rsidRPr="00142071">
                <w:rPr>
                  <w:rFonts w:cs="Times New Roman"/>
                  <w:noProof/>
                  <w:sz w:val="16"/>
                  <w:szCs w:val="16"/>
                  <w:lang w:val="en-GB"/>
                </w:rPr>
                <w:t xml:space="preserve"> Li et al., 2020; Coppola et al., 2021</w:t>
              </w:r>
              <w:r w:rsidR="00CD6781">
                <w:rPr>
                  <w:rFonts w:cs="Times New Roman"/>
                  <w:noProof/>
                  <w:sz w:val="16"/>
                  <w:szCs w:val="16"/>
                  <w:lang w:val="en-GB"/>
                </w:rPr>
                <w:t>b</w:t>
              </w:r>
              <w:r w:rsidR="00CD6781" w:rsidRPr="00142071">
                <w:rPr>
                  <w:rFonts w:cs="Times New Roman"/>
                  <w:noProof/>
                  <w:sz w:val="16"/>
                  <w:szCs w:val="16"/>
                  <w:lang w:val="en-GB"/>
                </w:rPr>
                <w:t>)</w:t>
              </w:r>
              <w:r w:rsidR="00CD6781">
                <w:rPr>
                  <w:rFonts w:cs="Times New Roman"/>
                  <w:sz w:val="16"/>
                  <w:szCs w:val="16"/>
                  <w:lang w:val="en-GB"/>
                </w:rPr>
                <w:fldChar w:fldCharType="end"/>
              </w:r>
            </w:ins>
            <w:commentRangeStart w:id="6785"/>
            <w:del w:id="6786" w:author="Robin Matthews" w:date="2021-07-14T22:32:00Z">
              <w:r w:rsidRPr="00D424AA" w:rsidDel="00CD6781">
                <w:rPr>
                  <w:rFonts w:cs="Times New Roman"/>
                  <w:sz w:val="16"/>
                  <w:szCs w:val="16"/>
                  <w:lang w:val="en-GB"/>
                </w:rPr>
                <w:fldChar w:fldCharType="begin" w:fldLock="1"/>
              </w:r>
              <w:r w:rsidR="00FC4C2D" w:rsidDel="00CD678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Li et al., 2020</w:delText>
              </w:r>
              <w:r w:rsidRPr="00D424AA" w:rsidDel="00CD6781">
                <w:rPr>
                  <w:rFonts w:cs="Times New Roman"/>
                  <w:sz w:val="16"/>
                  <w:szCs w:val="16"/>
                  <w:lang w:val="en-GB"/>
                </w:rPr>
                <w:fldChar w:fldCharType="end"/>
              </w:r>
              <w:commentRangeEnd w:id="6785"/>
              <w:r w:rsidR="00A26296" w:rsidDel="00CD6781">
                <w:rPr>
                  <w:rStyle w:val="Marquedecommentaire"/>
                </w:rPr>
                <w:commentReference w:id="6785"/>
              </w:r>
              <w:r w:rsidRPr="00841A35" w:rsidDel="00CD6781">
                <w:rPr>
                  <w:rFonts w:cs="Times New Roman"/>
                  <w:sz w:val="16"/>
                  <w:szCs w:val="16"/>
                  <w:lang w:val="en-GB"/>
                </w:rPr>
                <w:delText xml:space="preserve">; </w:delText>
              </w:r>
              <w:commentRangeStart w:id="6787"/>
              <w:r w:rsidRPr="00D424AA" w:rsidDel="00CD6781">
                <w:rPr>
                  <w:rFonts w:cs="Times New Roman"/>
                  <w:sz w:val="16"/>
                  <w:szCs w:val="16"/>
                  <w:lang w:val="en-GB"/>
                </w:rPr>
                <w:fldChar w:fldCharType="begin" w:fldLock="1"/>
              </w:r>
              <w:r w:rsidR="00FC4C2D" w:rsidDel="00CD6781">
                <w:rPr>
                  <w:rFonts w:cs="Times New Roman"/>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nb-NO"/>
                </w:rPr>
                <w:delText>Coppola et al., 2021b</w:delText>
              </w:r>
              <w:r w:rsidRPr="00D424AA" w:rsidDel="00CD6781">
                <w:rPr>
                  <w:rFonts w:cs="Times New Roman"/>
                  <w:sz w:val="16"/>
                  <w:szCs w:val="16"/>
                  <w:lang w:val="en-GB"/>
                </w:rPr>
                <w:fldChar w:fldCharType="end"/>
              </w:r>
              <w:commentRangeEnd w:id="6787"/>
              <w:r w:rsidR="00A26296" w:rsidDel="00CD6781">
                <w:rPr>
                  <w:rStyle w:val="Marquedecommentaire"/>
                </w:rPr>
                <w:commentReference w:id="6787"/>
              </w:r>
              <w:r w:rsidRPr="00841A35" w:rsidDel="00CD6781">
                <w:rPr>
                  <w:rFonts w:cs="Times New Roman"/>
                  <w:sz w:val="16"/>
                  <w:szCs w:val="16"/>
                  <w:lang w:val="nb-NO"/>
                </w:rPr>
                <w:delText xml:space="preserve">; </w:delText>
              </w:r>
              <w:commentRangeStart w:id="6788"/>
              <w:r w:rsidRPr="00D424AA"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nb-NO"/>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nb-NO"/>
                </w:rPr>
                <w:delText>Chou et al., 2014</w:delText>
              </w:r>
              <w:r w:rsidRPr="00D424AA" w:rsidDel="00CD6781">
                <w:rPr>
                  <w:rFonts w:cs="Times New Roman"/>
                  <w:color w:val="000000" w:themeColor="text1"/>
                  <w:sz w:val="16"/>
                  <w:szCs w:val="16"/>
                  <w:lang w:val="en-GB"/>
                </w:rPr>
                <w:fldChar w:fldCharType="end"/>
              </w:r>
              <w:commentRangeEnd w:id="6788"/>
              <w:r w:rsidR="00A26296" w:rsidDel="00CD6781">
                <w:rPr>
                  <w:rStyle w:val="Marquedecommentaire"/>
                </w:rPr>
                <w:commentReference w:id="6788"/>
              </w:r>
              <w:r w:rsidRPr="00841A35" w:rsidDel="00CD6781">
                <w:rPr>
                  <w:rFonts w:cs="Times New Roman"/>
                  <w:color w:val="000000" w:themeColor="text1"/>
                  <w:sz w:val="16"/>
                  <w:szCs w:val="16"/>
                  <w:lang w:val="nb-NO"/>
                </w:rPr>
                <w:delText xml:space="preserve">; </w:delText>
              </w:r>
              <w:commentRangeStart w:id="6789"/>
              <w:r w:rsidRPr="00841A35"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nb-NO"/>
                </w:rPr>
                <w:delInstrText>ADDIN CSL_CITATION { "citationItems" : [ { "id" : "ITEM-1", "itemData" : { "DOI" : "10.1007/s00704-013-0934-9", "author" : [ { "dropping-particle" : "", "family" : "Nakaegawa", "given" : "Tosiyuki", "non-dropping-particle" : "", "parse-names" : false, "suffix" : "" }, { "dropping-particle" : "", "family" : "Kitoh", "given" : "A", "non-dropping-particle" : "", "parse-names" : false, "suffix" : "" }, { "dropping-particle" : "", "family" : "Murakami", "given" : "Hiroyuki", "non-dropping-particle" : "", "parse-names" : false, "suffix" : "" }, { "dropping-particle" : "", "family" : "Kusunoki", "given" : "S", "non-dropping-particle" : "", "parse-names" : false, "suffix" : "" } ], "container-title" : "Theoretical and Applied Climatology", "id" : "ITEM-1", "issued" : { "date-parts" : [ [ "2013", "6", "1" ] ] }, "title" : "Annual maximum 5-day rainfall total and maximum number of consecutive dry days over Central America and the Caribbean in the late twenty-first century projected by an atmospheric general circulation model with three different horizontal resolutions", "translator" : [ { "dropping-particle" : "", "family" : "S2998", "given" : "", "non-dropping-particle" : "", "parse-names" : false, "suffix" : "" } ], "type" : "article-journal", "volume" : "116" }, "uris" : [ "http://www.mendeley.com/documents/?uuid=45e93af5-b918-4cc8-8785-800c83e4c5be" ] } ], "mendeley" : { "formattedCitation" : "(Nakaegawa et al., 2013)", "manualFormatting" : "Nakaegawa et al., 2013", "plainTextFormattedCitation" : "(Nakaegawa et al., 2013)", "previouslyFormattedCitation" : "(Nakaegawa et al., 2013)" }, "properties" : { "noteIndex" : 0 }, "schema" : "https://github.com/citation-style-language/schema/raw/master/csl-citation.json" }</w:delInstrText>
              </w:r>
              <w:r w:rsidRPr="00841A35"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nb-NO"/>
                </w:rPr>
                <w:delText>Nakaegawa et al., 2013</w:delText>
              </w:r>
              <w:r w:rsidRPr="00841A35" w:rsidDel="00CD6781">
                <w:rPr>
                  <w:rFonts w:cs="Times New Roman"/>
                  <w:color w:val="000000" w:themeColor="text1"/>
                  <w:sz w:val="16"/>
                  <w:szCs w:val="16"/>
                  <w:lang w:val="en-GB"/>
                </w:rPr>
                <w:fldChar w:fldCharType="end"/>
              </w:r>
              <w:commentRangeEnd w:id="6789"/>
              <w:r w:rsidR="00A26296" w:rsidDel="00CD6781">
                <w:rPr>
                  <w:rStyle w:val="Marquedecommentaire"/>
                </w:rPr>
                <w:commentReference w:id="6789"/>
              </w:r>
              <w:r w:rsidRPr="00841A35" w:rsidDel="00CD6781">
                <w:rPr>
                  <w:rFonts w:cs="Times New Roman"/>
                  <w:color w:val="000000" w:themeColor="text1"/>
                  <w:sz w:val="16"/>
                  <w:szCs w:val="16"/>
                  <w:lang w:val="nb-NO"/>
                </w:rPr>
                <w:delText xml:space="preserve">; </w:delText>
              </w:r>
              <w:commentRangeStart w:id="6790"/>
              <w:r w:rsidRPr="00D424AA" w:rsidDel="00CD6781">
                <w:rPr>
                  <w:rFonts w:cs="Times New Roman"/>
                  <w:sz w:val="16"/>
                  <w:szCs w:val="16"/>
                  <w:lang w:val="en-GB"/>
                </w:rPr>
                <w:fldChar w:fldCharType="begin" w:fldLock="1"/>
              </w:r>
              <w:r w:rsidR="00FF6231" w:rsidDel="00CD6781">
                <w:rPr>
                  <w:rFonts w:cs="Times New Roman"/>
                  <w:sz w:val="16"/>
                  <w:szCs w:val="16"/>
                  <w:lang w:val="nb-NO"/>
                </w:rPr>
                <w:delInstrText>ADDIN CSL_CITATION { "citationItems" : [ { "id" : "ITEM-1", "itemData" : { "DOI" : "10.1007/s00704-012-0779-7", "ISSN" : "0177-798X", "author" : [ { "dropping-particle" : "", "family" : "Hall", "given" : "Trevor C.", "non-dropping-particle" : "", "parse-names" : false, "suffix" : "" }, { "dropping-particle" : "", "family" : "Sealy", "given" : "Andrea M.", "non-dropping-particle" : "", "parse-names" : false, "suffix" : "" }, { "dropping-particle" : "", "family" : "Stephenson", "given" : "Tannecia S.", "non-dropping-particle" : "", "parse-names" : false, "suffix" : "" }, { "dropping-particle" : "", "family" : "Kusunoki", "given" : "Shoji", "non-dropping-particle" : "", "parse-names" : false, "suffix" : "" }, { "dropping-particle" : "", "family" : "Taylor", "given" : "Michael A.", "non-dropping-particle" : "", "parse-names" : false, "suffix" : "" }, { "dropping-particle" : "", "family" : "Chen", "given" : "A. Anthony", "non-dropping-particle" : "", "parse-names" : false, "suffix" : "" }, { "dropping-particle" : "", "family" : "Kitoh", "given" : "Akio", "non-dropping-particle" : "", "parse-names" : false, "suffix" : "" } ], "container-title" : "Theoretical and Applied Climatology", "id" : "ITEM-1", "issue" : "1-2", "issued" : { "date-parts" : [ [ "2013", "7", "1" ] ] }, "page" : "271-287", "title" : "Future climate of the Caribbean from a super-high-resolution atmospheric general circulation model", "translator" : [ { "dropping-particle" : "", "family" : "S3116", "given" : "", "non-dropping-particle" : "", "parse-names" : false, "suffix" : "" } ], "type" : "article-journal", "volume" : "113" }, "uris" : [ "http://www.mendeley.com/documents/?uuid=943050b9-6845-49ed-9a6e-5847f70cd235" ] } ], "mendeley" : { "formattedCitation" : "(Hall et al., 2013)", "manualFormatting" : "Hall et al., 2013)", "plainTextFormattedCitation" : "(Hall et al., 2013)", "previouslyFormattedCitation" : "(Hall et al., 2013)"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Hall et al., 2013)</w:delText>
              </w:r>
              <w:r w:rsidRPr="00D424AA" w:rsidDel="00CD6781">
                <w:rPr>
                  <w:rFonts w:cs="Times New Roman"/>
                  <w:sz w:val="16"/>
                  <w:szCs w:val="16"/>
                  <w:lang w:val="en-GB"/>
                </w:rPr>
                <w:fldChar w:fldCharType="end"/>
              </w:r>
            </w:del>
            <w:bookmarkEnd w:id="6782"/>
            <w:commentRangeEnd w:id="6790"/>
            <w:r w:rsidR="00A26296">
              <w:rPr>
                <w:rStyle w:val="Marquedecommentaire"/>
              </w:rPr>
              <w:commentReference w:id="6790"/>
            </w:r>
          </w:p>
        </w:tc>
      </w:tr>
      <w:tr w:rsidR="00D376F0" w:rsidRPr="00D424AA" w14:paraId="5B8F7166" w14:textId="77777777" w:rsidTr="00723657">
        <w:trPr>
          <w:trHeight w:val="241"/>
        </w:trPr>
        <w:tc>
          <w:tcPr>
            <w:tcW w:w="2158" w:type="dxa"/>
            <w:vMerge/>
          </w:tcPr>
          <w:p w14:paraId="3948DCDA"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3B4D5829"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213BE2E1"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shd w:val="clear" w:color="auto" w:fill="D9D9D9"/>
          </w:tcPr>
          <w:p w14:paraId="117B9E3E" w14:textId="77777777" w:rsidR="00D376F0" w:rsidRPr="00D424AA" w:rsidRDefault="00D376F0" w:rsidP="00D424AA">
            <w:pPr>
              <w:rPr>
                <w:rFonts w:cs="Times New Roman"/>
                <w:color w:val="000000" w:themeColor="text1"/>
                <w:sz w:val="16"/>
                <w:szCs w:val="16"/>
                <w:lang w:val="en-GB"/>
              </w:rPr>
            </w:pPr>
            <w:r w:rsidRPr="00D424AA">
              <w:rPr>
                <w:rFonts w:cs="Times New Roman"/>
                <w:i/>
                <w:sz w:val="16"/>
                <w:szCs w:val="16"/>
                <w:lang w:val="en-GB"/>
              </w:rPr>
              <w:t>Low confidence</w:t>
            </w:r>
          </w:p>
        </w:tc>
        <w:tc>
          <w:tcPr>
            <w:tcW w:w="2159" w:type="dxa"/>
            <w:shd w:val="clear" w:color="auto" w:fill="D9D9D9"/>
          </w:tcPr>
          <w:p w14:paraId="4E727575" w14:textId="77777777" w:rsidR="00D376F0" w:rsidRPr="00D424AA" w:rsidRDefault="00D376F0" w:rsidP="00D424AA">
            <w:pPr>
              <w:rPr>
                <w:rFonts w:cs="Times New Roman"/>
                <w:color w:val="000000" w:themeColor="text1"/>
                <w:sz w:val="16"/>
                <w:szCs w:val="16"/>
                <w:lang w:val="en-GB"/>
              </w:rPr>
            </w:pPr>
            <w:r w:rsidRPr="00D424AA">
              <w:rPr>
                <w:rFonts w:cs="Times New Roman"/>
                <w:i/>
                <w:sz w:val="16"/>
                <w:szCs w:val="16"/>
                <w:lang w:val="en-GB"/>
              </w:rPr>
              <w:t>Low confidence</w:t>
            </w:r>
          </w:p>
        </w:tc>
        <w:tc>
          <w:tcPr>
            <w:tcW w:w="2159" w:type="dxa"/>
            <w:shd w:val="clear" w:color="auto" w:fill="D9D9D9"/>
          </w:tcPr>
          <w:p w14:paraId="1810E78B" w14:textId="77777777" w:rsidR="00D376F0" w:rsidRPr="00D424AA" w:rsidRDefault="00D376F0" w:rsidP="00D424AA">
            <w:pPr>
              <w:rPr>
                <w:rFonts w:cs="Times New Roman"/>
                <w:color w:val="000000" w:themeColor="text1"/>
                <w:sz w:val="16"/>
                <w:szCs w:val="16"/>
                <w:lang w:val="en-GB"/>
              </w:rPr>
            </w:pPr>
            <w:r w:rsidRPr="00D424AA">
              <w:rPr>
                <w:rFonts w:cs="Times New Roman"/>
                <w:i/>
                <w:sz w:val="16"/>
                <w:szCs w:val="16"/>
                <w:lang w:val="en-GB"/>
              </w:rPr>
              <w:t>Low confidence</w:t>
            </w:r>
          </w:p>
        </w:tc>
      </w:tr>
      <w:tr w:rsidR="00D376F0" w:rsidRPr="00F1665C" w14:paraId="3AD88A46" w14:textId="77777777" w:rsidTr="00723657">
        <w:tc>
          <w:tcPr>
            <w:tcW w:w="2158" w:type="dxa"/>
            <w:vMerge w:val="restart"/>
          </w:tcPr>
          <w:p w14:paraId="28FE2ED9"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western South America (NWS)</w:t>
            </w:r>
          </w:p>
          <w:p w14:paraId="3A57F7AD" w14:textId="77777777" w:rsidR="00D376F0" w:rsidRPr="00D424AA" w:rsidRDefault="00D376F0" w:rsidP="00D424AA">
            <w:pPr>
              <w:rPr>
                <w:rFonts w:cs="Times New Roman"/>
                <w:color w:val="000000" w:themeColor="text1"/>
                <w:sz w:val="16"/>
                <w:szCs w:val="16"/>
                <w:lang w:val="en-GB"/>
              </w:rPr>
            </w:pPr>
          </w:p>
          <w:p w14:paraId="5BC56E3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4021B03C" w14:textId="585A287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sufficient data coverage and trends in available data are generally not significant </w:t>
            </w:r>
            <w:bookmarkStart w:id="6791" w:name="_Hlk77194382"/>
            <w:ins w:id="6792" w:author="Robin Matthews" w:date="2021-07-14T22:33: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Dunn et al., 2020; Sun et al., 2020a)", "manualFormatting" : "(Dereczynski et al., 2020; Dunn et al., 2020; Sun et al., 2020b)", "plainTextFormattedCitation" : "(Dereczynski et al., 2020; Dunn et al., 2020; Sun et al., 2020a)", "previouslyFormattedCitation" : "(Dereczynski et al., 2020; Dunn et al., 2020; Sun et al., 2020a)" }, "properties" : { "noteIndex" : 0 }, "schema" : "https://github.com/citation-style-language/schema/raw/master/csl-citation.json" }</w:instrText>
            </w:r>
            <w:ins w:id="6793" w:author="Robin Matthews" w:date="2021-07-14T22:33:00Z">
              <w:r w:rsidR="00CD6781">
                <w:rPr>
                  <w:rFonts w:cs="Times New Roman"/>
                  <w:sz w:val="16"/>
                  <w:szCs w:val="16"/>
                  <w:lang w:val="en-GB"/>
                </w:rPr>
                <w:fldChar w:fldCharType="separate"/>
              </w:r>
              <w:r w:rsidR="00CD6781" w:rsidRPr="00142071">
                <w:rPr>
                  <w:rFonts w:cs="Times New Roman"/>
                  <w:noProof/>
                  <w:sz w:val="16"/>
                  <w:szCs w:val="16"/>
                  <w:lang w:val="en-GB"/>
                </w:rPr>
                <w:t>(Dereczynski et al., 2020; Dunn et al., 2020; Sun et al., 2020</w:t>
              </w:r>
              <w:r w:rsidR="00CD6781">
                <w:rPr>
                  <w:rFonts w:cs="Times New Roman"/>
                  <w:noProof/>
                  <w:sz w:val="16"/>
                  <w:szCs w:val="16"/>
                  <w:lang w:val="en-GB"/>
                </w:rPr>
                <w:t>b</w:t>
              </w:r>
              <w:r w:rsidR="00CD6781" w:rsidRPr="00142071">
                <w:rPr>
                  <w:rFonts w:cs="Times New Roman"/>
                  <w:noProof/>
                  <w:sz w:val="16"/>
                  <w:szCs w:val="16"/>
                  <w:lang w:val="en-GB"/>
                </w:rPr>
                <w:t>)</w:t>
              </w:r>
              <w:r w:rsidR="00CD6781">
                <w:rPr>
                  <w:rFonts w:cs="Times New Roman"/>
                  <w:sz w:val="16"/>
                  <w:szCs w:val="16"/>
                  <w:lang w:val="en-GB"/>
                </w:rPr>
                <w:fldChar w:fldCharType="end"/>
              </w:r>
            </w:ins>
            <w:commentRangeStart w:id="6794"/>
            <w:del w:id="6795" w:author="Robin Matthews" w:date="2021-07-14T22:33:00Z">
              <w:r w:rsidRPr="00D424AA" w:rsidDel="00CD6781">
                <w:rPr>
                  <w:rFonts w:cs="Times New Roman"/>
                  <w:sz w:val="16"/>
                  <w:szCs w:val="16"/>
                  <w:lang w:val="en-GB"/>
                </w:rPr>
                <w:fldChar w:fldCharType="begin" w:fldLock="1"/>
              </w:r>
              <w:r w:rsidR="00AB36D4" w:rsidDel="00CD6781">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Sun et al., 2020</w:delText>
              </w:r>
              <w:r w:rsidRPr="00D424AA" w:rsidDel="00CD6781">
                <w:rPr>
                  <w:rFonts w:cs="Times New Roman"/>
                  <w:sz w:val="16"/>
                  <w:szCs w:val="16"/>
                  <w:lang w:val="en-GB"/>
                </w:rPr>
                <w:fldChar w:fldCharType="end"/>
              </w:r>
              <w:commentRangeEnd w:id="6794"/>
              <w:r w:rsidR="00A26296" w:rsidDel="00CD6781">
                <w:rPr>
                  <w:rStyle w:val="Marquedecommentaire"/>
                </w:rPr>
                <w:commentReference w:id="6794"/>
              </w:r>
              <w:r w:rsidRPr="00841A35" w:rsidDel="00CD6781">
                <w:rPr>
                  <w:rFonts w:cs="Times New Roman"/>
                  <w:sz w:val="16"/>
                  <w:szCs w:val="16"/>
                  <w:lang w:val="en-GB"/>
                </w:rPr>
                <w:delText xml:space="preserve">; </w:delText>
              </w:r>
              <w:commentRangeStart w:id="6796"/>
              <w:r w:rsidRPr="00D424AA" w:rsidDel="00CD6781">
                <w:rPr>
                  <w:rFonts w:cs="Times New Roman"/>
                  <w:sz w:val="16"/>
                  <w:szCs w:val="16"/>
                  <w:lang w:val="en-GB"/>
                </w:rPr>
                <w:fldChar w:fldCharType="begin" w:fldLock="1"/>
              </w:r>
              <w:r w:rsidR="00FF6231" w:rsidDel="00CD6781">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Dunn et al., 2020</w:delText>
              </w:r>
              <w:r w:rsidRPr="00D424AA" w:rsidDel="00CD6781">
                <w:rPr>
                  <w:rFonts w:cs="Times New Roman"/>
                  <w:sz w:val="16"/>
                  <w:szCs w:val="16"/>
                  <w:lang w:val="en-GB"/>
                </w:rPr>
                <w:fldChar w:fldCharType="end"/>
              </w:r>
              <w:commentRangeEnd w:id="6796"/>
              <w:r w:rsidR="00A26296" w:rsidDel="00CD6781">
                <w:rPr>
                  <w:rStyle w:val="Marquedecommentaire"/>
                </w:rPr>
                <w:commentReference w:id="6796"/>
              </w:r>
              <w:r w:rsidRPr="00841A35" w:rsidDel="00CD6781">
                <w:rPr>
                  <w:rFonts w:cs="Times New Roman"/>
                  <w:sz w:val="16"/>
                  <w:szCs w:val="16"/>
                  <w:lang w:val="en-GB"/>
                </w:rPr>
                <w:delText xml:space="preserve">; </w:delText>
              </w:r>
              <w:commentRangeStart w:id="6797"/>
              <w:r w:rsidRPr="00D424AA" w:rsidDel="00CD6781">
                <w:rPr>
                  <w:rFonts w:cs="Times New Roman"/>
                  <w:sz w:val="16"/>
                  <w:szCs w:val="16"/>
                  <w:lang w:val="en-GB"/>
                </w:rPr>
                <w:fldChar w:fldCharType="begin" w:fldLock="1"/>
              </w:r>
              <w:r w:rsidR="00FF6231" w:rsidDel="00CD6781">
                <w:rPr>
                  <w:rFonts w:cs="Times New Roman"/>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Dereczynski et al., 2020)</w:delText>
              </w:r>
              <w:r w:rsidRPr="00D424AA" w:rsidDel="00CD6781">
                <w:rPr>
                  <w:rFonts w:cs="Times New Roman"/>
                  <w:sz w:val="16"/>
                  <w:szCs w:val="16"/>
                  <w:lang w:val="en-GB"/>
                </w:rPr>
                <w:fldChar w:fldCharType="end"/>
              </w:r>
            </w:del>
            <w:bookmarkEnd w:id="6791"/>
            <w:commentRangeEnd w:id="6797"/>
            <w:r w:rsidR="00A26296">
              <w:rPr>
                <w:rStyle w:val="Marquedecommentaire"/>
              </w:rPr>
              <w:commentReference w:id="6797"/>
            </w:r>
          </w:p>
        </w:tc>
        <w:tc>
          <w:tcPr>
            <w:tcW w:w="2158" w:type="dxa"/>
            <w:tcBorders>
              <w:top w:val="dashed" w:sz="4" w:space="0" w:color="000000"/>
            </w:tcBorders>
            <w:shd w:val="clear" w:color="auto" w:fill="D9D9D9"/>
          </w:tcPr>
          <w:p w14:paraId="6772C47D" w14:textId="47EB47DB"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Disagreement among studies </w:t>
            </w:r>
            <w:bookmarkStart w:id="6798" w:name="_Hlk77194483"/>
            <w:ins w:id="6799" w:author="Robin Matthews" w:date="2021-07-14T22:35: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id" : "ITEM-2", "itemData" : { "DOI" : "10.1007/s10584-018-2258-3", "ISSN" : "1573-1480", "abstract" : "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u00b0C and 2 \u00b0C of global mean temperature rise. We find that this approach not only addresses important decision-making gaps, but also improves the robustness of future risk assessment and attribution statements alike.", "author" : [ { "dropping-particle" : "", "family" : "Otto", "given" : "Friederike E L", "non-dropping-particle" : "", "parse-names" : false, "suffix" : "" }, { "dropping-particle" : "", "family" : "Philip", "given" : "Sjoukje", "non-dropping-particle" : "", "parse-names" : false, "suffix" : "" }, { "dropping-particle" : "", "family" : "Kew", "given" : "Sarah", "non-dropping-particle" : "", "parse-names" : false, "suffix" : "" }, { "dropping-particle" : "", "family" : "Li", "given" : "Sihan", "non-dropping-particle" : "", "parse-names" : false, "suffix" : "" }, { "dropping-particle" : "", "family" : "King", "given" : "Andrew", "non-dropping-particle" : "", "parse-names" : false, "suffix" : "" }, { "dropping-particle" : "", "family" : "Cullen", "given" : "Heidi", "non-dropping-particle" : "", "parse-names" : false, "suffix" : "" } ], "container-title" : "Climatic Change", "id" : "ITEM-2", "issue" : "3-4", "issued" : { "date-parts" : [ [ "2018", "8", "2" ] ] }, "page" : "399-412", "title" : "Attributing high-impact extreme events across timescales \u2013 a case study of four different types of events", "translator" : [ { "dropping-particle" : "", "family" : "S1532", "given" : "", "non-dropping-particle" : "", "parse-names" : false, "suffix" : "" } ], "type" : "article-journal", "volume" : "149" }, "uris" : [ "http://www.mendeley.com/documents/?uuid=ad7858dc-7525-4c0e-b23d-2bcbc63fdc82" ] } ], "mendeley" : { "formattedCitation" : "(Otto et al., 2018a; Li et al., 2019d)", "manualFormatting" : "(Otto et al., 2018; S. Li et al., 2019)", "plainTextFormattedCitation" : "(Otto et al., 2018a; Li et al., 2019d)", "previouslyFormattedCitation" : "(Otto et al., 2018a; Li et al., 2019d)" }, "properties" : { "noteIndex" : 0 }, "schema" : "https://github.com/citation-style-language/schema/raw/master/csl-citation.json" }</w:instrText>
            </w:r>
            <w:ins w:id="6800" w:author="Robin Matthews" w:date="2021-07-14T22:35:00Z">
              <w:r w:rsidR="00CD6781">
                <w:rPr>
                  <w:rFonts w:cs="Times New Roman"/>
                  <w:sz w:val="16"/>
                  <w:szCs w:val="16"/>
                  <w:lang w:val="en-GB"/>
                </w:rPr>
                <w:fldChar w:fldCharType="separate"/>
              </w:r>
              <w:r w:rsidR="00CD6781" w:rsidRPr="00142071">
                <w:rPr>
                  <w:rFonts w:cs="Times New Roman"/>
                  <w:noProof/>
                  <w:sz w:val="16"/>
                  <w:szCs w:val="16"/>
                  <w:lang w:val="en-GB"/>
                </w:rPr>
                <w:t xml:space="preserve">(Otto et al., 2018; </w:t>
              </w:r>
              <w:r w:rsidR="00CD6781">
                <w:rPr>
                  <w:rFonts w:cs="Times New Roman"/>
                  <w:noProof/>
                  <w:sz w:val="16"/>
                  <w:szCs w:val="16"/>
                  <w:lang w:val="en-GB"/>
                </w:rPr>
                <w:t xml:space="preserve">S. </w:t>
              </w:r>
              <w:r w:rsidR="00CD6781" w:rsidRPr="00142071">
                <w:rPr>
                  <w:rFonts w:cs="Times New Roman"/>
                  <w:noProof/>
                  <w:sz w:val="16"/>
                  <w:szCs w:val="16"/>
                  <w:lang w:val="en-GB"/>
                </w:rPr>
                <w:t>Li et al., 2019)</w:t>
              </w:r>
              <w:r w:rsidR="00CD6781">
                <w:rPr>
                  <w:rFonts w:cs="Times New Roman"/>
                  <w:sz w:val="16"/>
                  <w:szCs w:val="16"/>
                  <w:lang w:val="en-GB"/>
                </w:rPr>
                <w:fldChar w:fldCharType="end"/>
              </w:r>
            </w:ins>
            <w:commentRangeStart w:id="6801"/>
            <w:del w:id="6802" w:author="Robin Matthews" w:date="2021-07-14T22:35:00Z">
              <w:r w:rsidRPr="00D424AA" w:rsidDel="00CD6781">
                <w:rPr>
                  <w:rFonts w:cs="Times New Roman"/>
                  <w:sz w:val="16"/>
                  <w:szCs w:val="16"/>
                  <w:lang w:val="en-GB"/>
                </w:rPr>
                <w:fldChar w:fldCharType="begin" w:fldLock="1"/>
              </w:r>
              <w:r w:rsidR="00FF6231" w:rsidDel="00CD6781">
                <w:rPr>
                  <w:rFonts w:cs="Times New Roman"/>
                  <w:sz w:val="16"/>
                  <w:szCs w:val="16"/>
                  <w:lang w:val="en-GB"/>
                </w:rPr>
                <w:del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manualFormatting" : "(Li et al., 2019", "plainTextFormattedCitation" : "(Li et al., 2019d)", "previouslyFormattedCitation" : "(Li et al., 2019d)"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Li et al., 2019</w:delText>
              </w:r>
              <w:r w:rsidRPr="00D424AA" w:rsidDel="00CD6781">
                <w:rPr>
                  <w:rFonts w:cs="Times New Roman"/>
                  <w:sz w:val="16"/>
                  <w:szCs w:val="16"/>
                  <w:lang w:val="en-GB"/>
                </w:rPr>
                <w:fldChar w:fldCharType="end"/>
              </w:r>
              <w:commentRangeEnd w:id="6801"/>
              <w:r w:rsidR="00A26296" w:rsidDel="00CD6781">
                <w:rPr>
                  <w:rStyle w:val="Marquedecommentaire"/>
                </w:rPr>
                <w:commentReference w:id="6801"/>
              </w:r>
              <w:r w:rsidRPr="00841A35" w:rsidDel="00CD6781">
                <w:rPr>
                  <w:rFonts w:cs="Times New Roman"/>
                  <w:sz w:val="16"/>
                  <w:szCs w:val="16"/>
                  <w:lang w:val="en-GB"/>
                </w:rPr>
                <w:delText>;</w:delText>
              </w:r>
              <w:r w:rsidRPr="00D424AA" w:rsidDel="00CD6781">
                <w:rPr>
                  <w:rFonts w:cs="Times New Roman"/>
                  <w:b/>
                  <w:sz w:val="16"/>
                  <w:szCs w:val="16"/>
                  <w:lang w:val="en-GB"/>
                </w:rPr>
                <w:delText xml:space="preserve"> </w:delText>
              </w:r>
              <w:commentRangeStart w:id="6803"/>
              <w:r w:rsidRPr="00D424AA" w:rsidDel="00CD6781">
                <w:rPr>
                  <w:rFonts w:cs="Times New Roman"/>
                  <w:b/>
                  <w:sz w:val="16"/>
                  <w:szCs w:val="16"/>
                  <w:lang w:val="en-GB"/>
                </w:rPr>
                <w:fldChar w:fldCharType="begin" w:fldLock="1"/>
              </w:r>
              <w:r w:rsidR="00FF6231" w:rsidDel="00CD6781">
                <w:rPr>
                  <w:rFonts w:cs="Times New Roman"/>
                  <w:b/>
                  <w:sz w:val="16"/>
                  <w:szCs w:val="16"/>
                  <w:lang w:val="en-GB"/>
                </w:rPr>
                <w:delInstrText>ADDIN CSL_CITATION { "citationItems" : [ { "id" : "ITEM-1", "itemData" : { "DOI" : "10.1007/s10584-018-2258-3", "ISSN" : "1573-1480", "abstract" : "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u00b0C and 2 \u00b0C of global mean temperature rise. We find that this approach not only addresses important decision-making gaps, but also improves the robustness of future risk assessment and attribution statements alike.", "author" : [ { "dropping-particle" : "", "family" : "Otto", "given" : "Friederike E L", "non-dropping-particle" : "", "parse-names" : false, "suffix" : "" }, { "dropping-particle" : "", "family" : "Philip", "given" : "Sjoukje", "non-dropping-particle" : "", "parse-names" : false, "suffix" : "" }, { "dropping-particle" : "", "family" : "Kew", "given" : "Sarah", "non-dropping-particle" : "", "parse-names" : false, "suffix" : "" }, { "dropping-particle" : "", "family" : "Li", "given" : "Sihan", "non-dropping-particle" : "", "parse-names" : false, "suffix" : "" }, { "dropping-particle" : "", "family" : "King", "given" : "Andrew", "non-dropping-particle" : "", "parse-names" : false, "suffix" : "" }, { "dropping-particle" : "", "family" : "Cullen", "given" : "Heidi", "non-dropping-particle" : "", "parse-names" : false, "suffix" : "" } ], "container-title" : "Climatic Change", "id" : "ITEM-1", "issue" : "3-4", "issued" : { "date-parts" : [ [ "2018", "8", "2" ] ] }, "page" : "399-412", "title" : "Attributing high-impact extreme events across timescales \u2013 a case study of four different types of events", "translator" : [ { "dropping-particle" : "", "family" : "S1532", "given" : "", "non-dropping-particle" : "", "parse-names" : false, "suffix" : "" } ], "type" : "article-journal", "volume" : "149" }, "uris" : [ "http://www.mendeley.com/documents/?uuid=ad7858dc-7525-4c0e-b23d-2bcbc63fdc82" ] } ], "mendeley" : { "formattedCitation" : "(Otto et al., 2018a)", "manualFormatting" : "Otto et al., 2018a)", "plainTextFormattedCitation" : "(Otto et al., 2018a)", "previouslyFormattedCitation" : "(Otto et al., 2018a)" }, "properties" : { "noteIndex" : 0 }, "schema" : "https://github.com/citation-style-language/schema/raw/master/csl-citation.json" }</w:delInstrText>
              </w:r>
              <w:r w:rsidRPr="00D424AA" w:rsidDel="00CD6781">
                <w:rPr>
                  <w:rFonts w:cs="Times New Roman"/>
                  <w:b/>
                  <w:sz w:val="16"/>
                  <w:szCs w:val="16"/>
                  <w:lang w:val="en-GB"/>
                </w:rPr>
                <w:fldChar w:fldCharType="separate"/>
              </w:r>
              <w:r w:rsidR="00A26296" w:rsidDel="00CD6781">
                <w:rPr>
                  <w:rFonts w:cs="Times New Roman"/>
                  <w:noProof/>
                  <w:sz w:val="16"/>
                  <w:szCs w:val="16"/>
                  <w:lang w:val="en-GB"/>
                </w:rPr>
                <w:delText>Otto et al., 2018a)</w:delText>
              </w:r>
              <w:r w:rsidRPr="00D424AA" w:rsidDel="00CD6781">
                <w:rPr>
                  <w:rFonts w:cs="Times New Roman"/>
                  <w:b/>
                  <w:sz w:val="16"/>
                  <w:szCs w:val="16"/>
                  <w:lang w:val="en-GB"/>
                </w:rPr>
                <w:fldChar w:fldCharType="end"/>
              </w:r>
            </w:del>
            <w:bookmarkEnd w:id="6798"/>
            <w:commentRangeEnd w:id="6803"/>
            <w:r w:rsidR="00A26296">
              <w:rPr>
                <w:rStyle w:val="Marquedecommentaire"/>
              </w:rPr>
              <w:commentReference w:id="6803"/>
            </w:r>
          </w:p>
        </w:tc>
        <w:tc>
          <w:tcPr>
            <w:tcW w:w="2158" w:type="dxa"/>
            <w:shd w:val="clear" w:color="auto" w:fill="D9D9D9"/>
          </w:tcPr>
          <w:p w14:paraId="38E8CF52" w14:textId="43C134F0" w:rsidR="00D376F0" w:rsidRPr="00841A35" w:rsidRDefault="00D376F0" w:rsidP="00D424AA">
            <w:pPr>
              <w:rPr>
                <w:rFonts w:cs="Times New Roman"/>
                <w:i/>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bookmarkStart w:id="6804" w:name="_Hlk77194530"/>
            <w:ins w:id="6805" w:author="Robin Matthews" w:date="2021-07-14T22:35: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806" w:author="Robin Matthews" w:date="2021-07-14T22:35:00Z">
              <w:r w:rsidR="00CD6781">
                <w:rPr>
                  <w:rFonts w:cs="Times New Roman"/>
                  <w:sz w:val="16"/>
                  <w:szCs w:val="16"/>
                  <w:lang w:val="en-GB"/>
                </w:rPr>
                <w:fldChar w:fldCharType="separate"/>
              </w:r>
              <w:r w:rsidR="00CD6781" w:rsidRPr="00142071">
                <w:rPr>
                  <w:rFonts w:cs="Times New Roman"/>
                  <w:noProof/>
                  <w:sz w:val="16"/>
                  <w:szCs w:val="16"/>
                  <w:lang w:val="en-GB"/>
                </w:rPr>
                <w:t xml:space="preserve">(Chou et al., 2014; </w:t>
              </w:r>
              <w:r w:rsidR="00CD6781">
                <w:rPr>
                  <w:rFonts w:cs="Times New Roman"/>
                  <w:noProof/>
                  <w:sz w:val="16"/>
                  <w:szCs w:val="16"/>
                  <w:lang w:val="en-GB"/>
                </w:rPr>
                <w:t xml:space="preserve">C. </w:t>
              </w:r>
              <w:r w:rsidR="00CD6781" w:rsidRPr="00142071">
                <w:rPr>
                  <w:rFonts w:cs="Times New Roman"/>
                  <w:noProof/>
                  <w:sz w:val="16"/>
                  <w:szCs w:val="16"/>
                  <w:lang w:val="en-GB"/>
                </w:rPr>
                <w:t>Li et al., 2020)</w:t>
              </w:r>
              <w:r w:rsidR="00CD6781">
                <w:rPr>
                  <w:rFonts w:cs="Times New Roman"/>
                  <w:sz w:val="16"/>
                  <w:szCs w:val="16"/>
                  <w:lang w:val="en-GB"/>
                </w:rPr>
                <w:fldChar w:fldCharType="end"/>
              </w:r>
            </w:ins>
            <w:commentRangeStart w:id="6807"/>
            <w:del w:id="6808" w:author="Robin Matthews" w:date="2021-07-14T22:35:00Z">
              <w:r w:rsidRPr="00D424AA" w:rsidDel="00CD6781">
                <w:rPr>
                  <w:rFonts w:cs="Times New Roman"/>
                  <w:sz w:val="16"/>
                  <w:szCs w:val="16"/>
                  <w:lang w:val="en-GB"/>
                </w:rPr>
                <w:fldChar w:fldCharType="begin" w:fldLock="1"/>
              </w:r>
              <w:r w:rsidR="00FC4C2D" w:rsidDel="00CD678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Li et al., 2020</w:delText>
              </w:r>
              <w:r w:rsidRPr="00D424AA" w:rsidDel="00CD6781">
                <w:rPr>
                  <w:rFonts w:cs="Times New Roman"/>
                  <w:sz w:val="16"/>
                  <w:szCs w:val="16"/>
                  <w:lang w:val="en-GB"/>
                </w:rPr>
                <w:fldChar w:fldCharType="end"/>
              </w:r>
              <w:commentRangeEnd w:id="6807"/>
              <w:r w:rsidR="00A26296" w:rsidDel="00CD6781">
                <w:rPr>
                  <w:rStyle w:val="Marquedecommentaire"/>
                </w:rPr>
                <w:commentReference w:id="6807"/>
              </w:r>
              <w:r w:rsidRPr="00841A35" w:rsidDel="00CD6781">
                <w:rPr>
                  <w:rFonts w:cs="Times New Roman"/>
                  <w:sz w:val="16"/>
                  <w:szCs w:val="16"/>
                  <w:lang w:val="en-GB"/>
                </w:rPr>
                <w:delText>;</w:delText>
              </w:r>
              <w:r w:rsidRPr="00D424AA" w:rsidDel="00CD6781">
                <w:rPr>
                  <w:rFonts w:cs="Times New Roman"/>
                  <w:color w:val="000000" w:themeColor="text1"/>
                  <w:sz w:val="16"/>
                  <w:szCs w:val="16"/>
                  <w:lang w:val="en-GB"/>
                </w:rPr>
                <w:delText xml:space="preserve"> </w:delText>
              </w:r>
              <w:commentRangeStart w:id="6809"/>
              <w:r w:rsidRPr="00D424AA"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en-GB"/>
                </w:rPr>
                <w:delText>Chou et al., 2014)</w:delText>
              </w:r>
              <w:r w:rsidRPr="00D424AA" w:rsidDel="00CD6781">
                <w:rPr>
                  <w:rFonts w:cs="Times New Roman"/>
                  <w:color w:val="000000" w:themeColor="text1"/>
                  <w:sz w:val="16"/>
                  <w:szCs w:val="16"/>
                  <w:lang w:val="en-GB"/>
                </w:rPr>
                <w:fldChar w:fldCharType="end"/>
              </w:r>
            </w:del>
            <w:bookmarkEnd w:id="6804"/>
            <w:commentRangeEnd w:id="6809"/>
            <w:r w:rsidR="00A26296">
              <w:rPr>
                <w:rStyle w:val="Marquedecommentaire"/>
              </w:rPr>
              <w:commentReference w:id="6809"/>
            </w:r>
          </w:p>
        </w:tc>
        <w:tc>
          <w:tcPr>
            <w:tcW w:w="2159" w:type="dxa"/>
            <w:shd w:val="clear" w:color="auto" w:fill="D9D9D9"/>
          </w:tcPr>
          <w:p w14:paraId="56664372" w14:textId="12C12132" w:rsidR="00D376F0" w:rsidRPr="00841A35" w:rsidRDefault="00D376F0" w:rsidP="00D424AA">
            <w:pPr>
              <w:rPr>
                <w:rFonts w:cs="Times New Roman"/>
                <w:i/>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ins w:id="6810" w:author="Robin Matthews" w:date="2021-07-14T22:35: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811" w:author="Robin Matthews" w:date="2021-07-14T22:35:00Z">
              <w:r w:rsidR="00CD6781">
                <w:rPr>
                  <w:rFonts w:cs="Times New Roman"/>
                  <w:sz w:val="16"/>
                  <w:szCs w:val="16"/>
                  <w:lang w:val="en-GB"/>
                </w:rPr>
                <w:fldChar w:fldCharType="separate"/>
              </w:r>
              <w:r w:rsidR="00CD6781" w:rsidRPr="00142071">
                <w:rPr>
                  <w:rFonts w:cs="Times New Roman"/>
                  <w:noProof/>
                  <w:sz w:val="16"/>
                  <w:szCs w:val="16"/>
                  <w:lang w:val="en-GB"/>
                </w:rPr>
                <w:t xml:space="preserve">(Chou et al., 2014; </w:t>
              </w:r>
              <w:r w:rsidR="00CD6781">
                <w:rPr>
                  <w:rFonts w:cs="Times New Roman"/>
                  <w:noProof/>
                  <w:sz w:val="16"/>
                  <w:szCs w:val="16"/>
                  <w:lang w:val="en-GB"/>
                </w:rPr>
                <w:t xml:space="preserve">C. </w:t>
              </w:r>
              <w:r w:rsidR="00CD6781" w:rsidRPr="00142071">
                <w:rPr>
                  <w:rFonts w:cs="Times New Roman"/>
                  <w:noProof/>
                  <w:sz w:val="16"/>
                  <w:szCs w:val="16"/>
                  <w:lang w:val="en-GB"/>
                </w:rPr>
                <w:t>Li et al., 2020)</w:t>
              </w:r>
              <w:r w:rsidR="00CD6781">
                <w:rPr>
                  <w:rFonts w:cs="Times New Roman"/>
                  <w:sz w:val="16"/>
                  <w:szCs w:val="16"/>
                  <w:lang w:val="en-GB"/>
                </w:rPr>
                <w:fldChar w:fldCharType="end"/>
              </w:r>
            </w:ins>
            <w:commentRangeStart w:id="6812"/>
            <w:del w:id="6813" w:author="Robin Matthews" w:date="2021-07-14T22:35:00Z">
              <w:r w:rsidRPr="00D424AA" w:rsidDel="00CD6781">
                <w:rPr>
                  <w:rFonts w:cs="Times New Roman"/>
                  <w:sz w:val="16"/>
                  <w:szCs w:val="16"/>
                  <w:lang w:val="en-GB"/>
                </w:rPr>
                <w:fldChar w:fldCharType="begin" w:fldLock="1"/>
              </w:r>
              <w:r w:rsidR="00FC4C2D" w:rsidRPr="00CD6781" w:rsidDel="00CD678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RPr="00CD6781" w:rsidDel="00CD6781">
                <w:rPr>
                  <w:rFonts w:cs="Times New Roman"/>
                  <w:noProof/>
                  <w:sz w:val="16"/>
                  <w:szCs w:val="16"/>
                  <w:lang w:val="en-GB"/>
                </w:rPr>
                <w:delText>(Li et al., 2020</w:delText>
              </w:r>
              <w:r w:rsidRPr="00D424AA" w:rsidDel="00CD6781">
                <w:rPr>
                  <w:rFonts w:cs="Times New Roman"/>
                  <w:sz w:val="16"/>
                  <w:szCs w:val="16"/>
                  <w:lang w:val="en-GB"/>
                </w:rPr>
                <w:fldChar w:fldCharType="end"/>
              </w:r>
              <w:commentRangeEnd w:id="6812"/>
              <w:r w:rsidR="00A26296" w:rsidDel="00CD6781">
                <w:rPr>
                  <w:rStyle w:val="Marquedecommentaire"/>
                </w:rPr>
                <w:commentReference w:id="6812"/>
              </w:r>
              <w:r w:rsidRPr="00841A35" w:rsidDel="00CD6781">
                <w:rPr>
                  <w:rFonts w:cs="Times New Roman"/>
                  <w:sz w:val="16"/>
                  <w:szCs w:val="16"/>
                  <w:lang w:val="en-GB"/>
                </w:rPr>
                <w:delText xml:space="preserve">; </w:delText>
              </w:r>
              <w:commentRangeStart w:id="6814"/>
              <w:r w:rsidRPr="00D424AA"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en-GB"/>
                </w:rPr>
                <w:delText>Chou et al., 2014)</w:delText>
              </w:r>
              <w:r w:rsidRPr="00D424AA" w:rsidDel="00CD6781">
                <w:rPr>
                  <w:rFonts w:cs="Times New Roman"/>
                  <w:color w:val="000000" w:themeColor="text1"/>
                  <w:sz w:val="16"/>
                  <w:szCs w:val="16"/>
                  <w:lang w:val="en-GB"/>
                </w:rPr>
                <w:fldChar w:fldCharType="end"/>
              </w:r>
            </w:del>
            <w:commentRangeEnd w:id="6814"/>
            <w:r w:rsidR="00A26296">
              <w:rPr>
                <w:rStyle w:val="Marquedecommentaire"/>
              </w:rPr>
              <w:commentReference w:id="6814"/>
            </w:r>
          </w:p>
        </w:tc>
        <w:tc>
          <w:tcPr>
            <w:tcW w:w="2159" w:type="dxa"/>
            <w:shd w:val="clear" w:color="auto" w:fill="D9D9D9"/>
          </w:tcPr>
          <w:p w14:paraId="2C365145" w14:textId="04D1FFEB" w:rsidR="00D376F0" w:rsidRPr="00841A35" w:rsidRDefault="00D376F0" w:rsidP="00D424AA">
            <w:pPr>
              <w:rPr>
                <w:rFonts w:cs="Times New Roman"/>
                <w:i/>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ins w:id="6815" w:author="Robin Matthews" w:date="2021-07-14T22:35: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816" w:author="Robin Matthews" w:date="2021-07-14T22:35:00Z">
              <w:r w:rsidR="00CD6781">
                <w:rPr>
                  <w:rFonts w:cs="Times New Roman"/>
                  <w:sz w:val="16"/>
                  <w:szCs w:val="16"/>
                  <w:lang w:val="en-GB"/>
                </w:rPr>
                <w:fldChar w:fldCharType="separate"/>
              </w:r>
              <w:r w:rsidR="00CD6781" w:rsidRPr="00142071">
                <w:rPr>
                  <w:rFonts w:cs="Times New Roman"/>
                  <w:noProof/>
                  <w:sz w:val="16"/>
                  <w:szCs w:val="16"/>
                  <w:lang w:val="en-GB"/>
                </w:rPr>
                <w:t xml:space="preserve">(Chou et al., 2014; </w:t>
              </w:r>
              <w:r w:rsidR="00CD6781">
                <w:rPr>
                  <w:rFonts w:cs="Times New Roman"/>
                  <w:noProof/>
                  <w:sz w:val="16"/>
                  <w:szCs w:val="16"/>
                  <w:lang w:val="en-GB"/>
                </w:rPr>
                <w:t xml:space="preserve">C. </w:t>
              </w:r>
              <w:r w:rsidR="00CD6781" w:rsidRPr="00142071">
                <w:rPr>
                  <w:rFonts w:cs="Times New Roman"/>
                  <w:noProof/>
                  <w:sz w:val="16"/>
                  <w:szCs w:val="16"/>
                  <w:lang w:val="en-GB"/>
                </w:rPr>
                <w:t>Li et al., 2020)</w:t>
              </w:r>
              <w:r w:rsidR="00CD6781">
                <w:rPr>
                  <w:rFonts w:cs="Times New Roman"/>
                  <w:sz w:val="16"/>
                  <w:szCs w:val="16"/>
                  <w:lang w:val="en-GB"/>
                </w:rPr>
                <w:fldChar w:fldCharType="end"/>
              </w:r>
            </w:ins>
            <w:commentRangeStart w:id="6817"/>
            <w:del w:id="6818" w:author="Robin Matthews" w:date="2021-07-14T22:35:00Z">
              <w:r w:rsidRPr="00D424AA" w:rsidDel="00CD6781">
                <w:rPr>
                  <w:rFonts w:cs="Times New Roman"/>
                  <w:sz w:val="16"/>
                  <w:szCs w:val="16"/>
                  <w:lang w:val="en-GB"/>
                </w:rPr>
                <w:fldChar w:fldCharType="begin" w:fldLock="1"/>
              </w:r>
              <w:r w:rsidR="00FC4C2D" w:rsidRPr="00CD6781" w:rsidDel="00CD678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RPr="00CD6781" w:rsidDel="00CD6781">
                <w:rPr>
                  <w:rFonts w:cs="Times New Roman"/>
                  <w:noProof/>
                  <w:sz w:val="16"/>
                  <w:szCs w:val="16"/>
                  <w:lang w:val="en-GB"/>
                </w:rPr>
                <w:delText>(Li et al., 2020</w:delText>
              </w:r>
              <w:r w:rsidRPr="00D424AA" w:rsidDel="00CD6781">
                <w:rPr>
                  <w:rFonts w:cs="Times New Roman"/>
                  <w:sz w:val="16"/>
                  <w:szCs w:val="16"/>
                  <w:lang w:val="en-GB"/>
                </w:rPr>
                <w:fldChar w:fldCharType="end"/>
              </w:r>
              <w:commentRangeEnd w:id="6817"/>
              <w:r w:rsidR="00A26296" w:rsidDel="00CD6781">
                <w:rPr>
                  <w:rStyle w:val="Marquedecommentaire"/>
                </w:rPr>
                <w:commentReference w:id="6817"/>
              </w:r>
              <w:r w:rsidRPr="00841A35" w:rsidDel="00CD6781">
                <w:rPr>
                  <w:rFonts w:cs="Times New Roman"/>
                  <w:sz w:val="16"/>
                  <w:szCs w:val="16"/>
                  <w:lang w:val="en-GB"/>
                </w:rPr>
                <w:delText>;</w:delText>
              </w:r>
              <w:r w:rsidRPr="00D424AA" w:rsidDel="00CD6781">
                <w:rPr>
                  <w:rFonts w:cs="Times New Roman"/>
                  <w:color w:val="000000" w:themeColor="text1"/>
                  <w:sz w:val="16"/>
                  <w:szCs w:val="16"/>
                  <w:lang w:val="en-GB"/>
                </w:rPr>
                <w:delText xml:space="preserve"> </w:delText>
              </w:r>
              <w:commentRangeStart w:id="6819"/>
              <w:r w:rsidRPr="00D424AA"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en-GB"/>
                </w:rPr>
                <w:delText>Chou et al., 2014)</w:delText>
              </w:r>
              <w:r w:rsidRPr="00D424AA" w:rsidDel="00CD6781">
                <w:rPr>
                  <w:rFonts w:cs="Times New Roman"/>
                  <w:color w:val="000000" w:themeColor="text1"/>
                  <w:sz w:val="16"/>
                  <w:szCs w:val="16"/>
                  <w:lang w:val="en-GB"/>
                </w:rPr>
                <w:fldChar w:fldCharType="end"/>
              </w:r>
            </w:del>
            <w:commentRangeEnd w:id="6819"/>
            <w:r w:rsidR="00A26296">
              <w:rPr>
                <w:rStyle w:val="Marquedecommentaire"/>
              </w:rPr>
              <w:commentReference w:id="6819"/>
            </w:r>
          </w:p>
        </w:tc>
      </w:tr>
      <w:tr w:rsidR="00D376F0" w:rsidRPr="00F1665C" w14:paraId="57031FBB" w14:textId="77777777" w:rsidTr="00723657">
        <w:trPr>
          <w:trHeight w:val="287"/>
        </w:trPr>
        <w:tc>
          <w:tcPr>
            <w:tcW w:w="2158" w:type="dxa"/>
            <w:vMerge/>
          </w:tcPr>
          <w:p w14:paraId="203D80D7"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728470AC" w14:textId="77777777" w:rsidR="00D376F0" w:rsidRPr="00D424AA" w:rsidRDefault="00D376F0" w:rsidP="00D424AA">
            <w:pPr>
              <w:jc w:val="both"/>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5DE37C01"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shd w:val="clear" w:color="auto" w:fill="D9D9D9"/>
          </w:tcPr>
          <w:p w14:paraId="7B192693" w14:textId="77777777" w:rsidR="00D376F0" w:rsidRPr="00D424AA" w:rsidRDefault="00D376F0" w:rsidP="00D424AA">
            <w:pPr>
              <w:rPr>
                <w:rFonts w:cs="Times New Roman"/>
                <w:color w:val="000000" w:themeColor="text1"/>
                <w:sz w:val="16"/>
                <w:szCs w:val="16"/>
                <w:lang w:val="en-GB"/>
              </w:rPr>
            </w:pPr>
            <w:r w:rsidRPr="00D424AA">
              <w:rPr>
                <w:rFonts w:cs="Times New Roman"/>
                <w:i/>
                <w:sz w:val="16"/>
                <w:szCs w:val="16"/>
                <w:lang w:val="en-GB"/>
              </w:rPr>
              <w:t>Low confidence</w:t>
            </w:r>
          </w:p>
        </w:tc>
        <w:tc>
          <w:tcPr>
            <w:tcW w:w="2159" w:type="dxa"/>
            <w:shd w:val="clear" w:color="auto" w:fill="D9D9D9"/>
          </w:tcPr>
          <w:p w14:paraId="0EE9CB0B" w14:textId="77777777" w:rsidR="00D376F0" w:rsidRPr="00D424AA" w:rsidRDefault="00D376F0" w:rsidP="00D424AA">
            <w:pPr>
              <w:rPr>
                <w:rFonts w:cs="Times New Roman"/>
                <w:color w:val="000000" w:themeColor="text1"/>
                <w:sz w:val="16"/>
                <w:szCs w:val="16"/>
                <w:lang w:val="en-GB"/>
              </w:rPr>
            </w:pPr>
            <w:r w:rsidRPr="00D424AA">
              <w:rPr>
                <w:rFonts w:cs="Times New Roman"/>
                <w:i/>
                <w:sz w:val="16"/>
                <w:szCs w:val="16"/>
                <w:lang w:val="en-GB"/>
              </w:rPr>
              <w:t>Low confidence</w:t>
            </w:r>
          </w:p>
        </w:tc>
        <w:tc>
          <w:tcPr>
            <w:tcW w:w="2159" w:type="dxa"/>
            <w:shd w:val="clear" w:color="auto" w:fill="D9D9D9"/>
          </w:tcPr>
          <w:p w14:paraId="3A1F1F5E" w14:textId="77777777" w:rsidR="00D376F0" w:rsidRPr="00D424AA" w:rsidRDefault="00D376F0" w:rsidP="00D424AA">
            <w:pPr>
              <w:rPr>
                <w:rFonts w:cs="Times New Roman"/>
                <w:color w:val="000000" w:themeColor="text1"/>
                <w:sz w:val="16"/>
                <w:szCs w:val="16"/>
                <w:lang w:val="en-GB"/>
              </w:rPr>
            </w:pPr>
            <w:r w:rsidRPr="00D424AA">
              <w:rPr>
                <w:rFonts w:cs="Times New Roman"/>
                <w:i/>
                <w:sz w:val="16"/>
                <w:szCs w:val="16"/>
                <w:lang w:val="en-GB"/>
              </w:rPr>
              <w:t>Low confidence</w:t>
            </w:r>
          </w:p>
        </w:tc>
      </w:tr>
      <w:tr w:rsidR="00D376F0" w:rsidRPr="00F1665C" w14:paraId="4C9EA4B3" w14:textId="77777777" w:rsidTr="00723657">
        <w:tc>
          <w:tcPr>
            <w:tcW w:w="2158" w:type="dxa"/>
            <w:vMerge w:val="restart"/>
          </w:tcPr>
          <w:p w14:paraId="2DE526D2"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ern South America (NSA)</w:t>
            </w:r>
          </w:p>
          <w:p w14:paraId="4B0F109E" w14:textId="77777777" w:rsidR="00D376F0" w:rsidRPr="00D424AA" w:rsidRDefault="00D376F0" w:rsidP="00D424AA">
            <w:pPr>
              <w:rPr>
                <w:rFonts w:cs="Times New Roman"/>
                <w:color w:val="000000" w:themeColor="text1"/>
                <w:sz w:val="16"/>
                <w:szCs w:val="16"/>
                <w:lang w:val="en-GB"/>
              </w:rPr>
            </w:pPr>
          </w:p>
          <w:p w14:paraId="1BFD5E6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621C846A" w14:textId="3C368630" w:rsidR="00D376F0" w:rsidRPr="00841A35" w:rsidRDefault="00D376F0" w:rsidP="00D424AA">
            <w:pPr>
              <w:rPr>
                <w:rFonts w:cs="Times New Roman"/>
                <w:i/>
                <w:color w:val="000000" w:themeColor="text1"/>
                <w:sz w:val="16"/>
                <w:szCs w:val="16"/>
                <w:lang w:val="nb-NO"/>
              </w:rPr>
            </w:pPr>
            <w:r w:rsidRPr="00D424AA">
              <w:rPr>
                <w:rFonts w:cs="Times New Roman"/>
                <w:color w:val="000000" w:themeColor="text1"/>
                <w:sz w:val="16"/>
                <w:szCs w:val="16"/>
                <w:lang w:val="en-GB"/>
              </w:rPr>
              <w:t xml:space="preserve">Insufficient data coverage and trends in available data are generally not significant </w:t>
            </w:r>
            <w:bookmarkStart w:id="6820" w:name="_Hlk77194437"/>
            <w:ins w:id="6821" w:author="Robin Matthews" w:date="2021-07-14T22:34:00Z">
              <w:r w:rsidR="00CD678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4",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4",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Dereczynski et al., 2020; Dunn et al., 2020; Sun et al., 2020a)", "manualFormatting" : "(Avila-Diaz et al., 2020; Dereczynski et al., 2020; Dunn et al., 2020; Sun et al., 2020b)", "plainTextFormattedCitation" : "(Avila-Diaz et al., 2020; Dereczynski et al., 2020; Dunn et al., 2020; Sun et al., 2020a)", "previouslyFormattedCitation" : "(Avila-Diaz et al., 2020; Dereczynski et al., 2020; Dunn et al., 2020; Sun et al., 2020a)" }, "properties" : { "noteIndex" : 0 }, "schema" : "https://github.com/citation-style-language/schema/raw/master/csl-citation.json" }</w:instrText>
            </w:r>
            <w:ins w:id="6822" w:author="Robin Matthews" w:date="2021-07-14T22:34:00Z">
              <w:r w:rsidR="00CD6781">
                <w:rPr>
                  <w:rFonts w:cs="Times New Roman"/>
                  <w:sz w:val="16"/>
                  <w:szCs w:val="16"/>
                  <w:lang w:val="en-GB"/>
                </w:rPr>
                <w:fldChar w:fldCharType="separate"/>
              </w:r>
              <w:r w:rsidR="00CD6781" w:rsidRPr="00142071">
                <w:rPr>
                  <w:rFonts w:cs="Times New Roman"/>
                  <w:noProof/>
                  <w:sz w:val="16"/>
                  <w:szCs w:val="16"/>
                  <w:lang w:val="en-GB"/>
                </w:rPr>
                <w:t>(Avila-Diaz et al., 2020; Dereczynski et al., 2020; Dunn et al., 2020; Sun et al., 2020</w:t>
              </w:r>
              <w:r w:rsidR="00CD6781">
                <w:rPr>
                  <w:rFonts w:cs="Times New Roman"/>
                  <w:noProof/>
                  <w:sz w:val="16"/>
                  <w:szCs w:val="16"/>
                  <w:lang w:val="en-GB"/>
                </w:rPr>
                <w:t>b</w:t>
              </w:r>
              <w:r w:rsidR="00CD6781" w:rsidRPr="00142071">
                <w:rPr>
                  <w:rFonts w:cs="Times New Roman"/>
                  <w:noProof/>
                  <w:sz w:val="16"/>
                  <w:szCs w:val="16"/>
                  <w:lang w:val="en-GB"/>
                </w:rPr>
                <w:t>)</w:t>
              </w:r>
              <w:r w:rsidR="00CD6781">
                <w:rPr>
                  <w:rFonts w:cs="Times New Roman"/>
                  <w:sz w:val="16"/>
                  <w:szCs w:val="16"/>
                  <w:lang w:val="en-GB"/>
                </w:rPr>
                <w:fldChar w:fldCharType="end"/>
              </w:r>
            </w:ins>
            <w:commentRangeStart w:id="6823"/>
            <w:del w:id="6824" w:author="Robin Matthews" w:date="2021-07-14T22:34:00Z">
              <w:r w:rsidRPr="00D424AA" w:rsidDel="00CD6781">
                <w:rPr>
                  <w:rFonts w:cs="Times New Roman"/>
                  <w:sz w:val="16"/>
                  <w:szCs w:val="16"/>
                  <w:lang w:val="en-GB"/>
                </w:rPr>
                <w:fldChar w:fldCharType="begin" w:fldLock="1"/>
              </w:r>
              <w:r w:rsidR="00AB36D4" w:rsidDel="00CD6781">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en-GB"/>
                </w:rPr>
                <w:delText>(Sun et al., 2020</w:delText>
              </w:r>
              <w:r w:rsidRPr="00D424AA" w:rsidDel="00CD6781">
                <w:rPr>
                  <w:rFonts w:cs="Times New Roman"/>
                  <w:sz w:val="16"/>
                  <w:szCs w:val="16"/>
                  <w:lang w:val="en-GB"/>
                </w:rPr>
                <w:fldChar w:fldCharType="end"/>
              </w:r>
              <w:commentRangeEnd w:id="6823"/>
              <w:r w:rsidR="00A26296" w:rsidDel="00CD6781">
                <w:rPr>
                  <w:rStyle w:val="Marquedecommentaire"/>
                </w:rPr>
                <w:commentReference w:id="6823"/>
              </w:r>
              <w:r w:rsidRPr="00841A35" w:rsidDel="00CD6781">
                <w:rPr>
                  <w:rFonts w:cs="Times New Roman"/>
                  <w:sz w:val="16"/>
                  <w:szCs w:val="16"/>
                  <w:lang w:val="en-GB"/>
                </w:rPr>
                <w:delText xml:space="preserve">; </w:delText>
              </w:r>
              <w:commentRangeStart w:id="6825"/>
              <w:r w:rsidRPr="00D424AA" w:rsidDel="00CD6781">
                <w:rPr>
                  <w:rFonts w:cs="Times New Roman"/>
                  <w:sz w:val="16"/>
                  <w:szCs w:val="16"/>
                  <w:lang w:val="en-GB"/>
                </w:rPr>
                <w:fldChar w:fldCharType="begin" w:fldLock="1"/>
              </w:r>
              <w:r w:rsidR="00FF6231" w:rsidDel="00CD6781">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w:delInstrText>
              </w:r>
              <w:r w:rsidR="00FF6231" w:rsidRPr="006A2665" w:rsidDel="00CD6781">
                <w:rPr>
                  <w:rFonts w:cs="Times New Roman"/>
                  <w:sz w:val="16"/>
                  <w:szCs w:val="16"/>
                </w:rPr>
                <w:delInstrText>"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nb-NO"/>
                </w:rPr>
                <w:delText>Dunn et al., 2020</w:delText>
              </w:r>
              <w:r w:rsidRPr="00D424AA" w:rsidDel="00CD6781">
                <w:rPr>
                  <w:rFonts w:cs="Times New Roman"/>
                  <w:sz w:val="16"/>
                  <w:szCs w:val="16"/>
                  <w:lang w:val="en-GB"/>
                </w:rPr>
                <w:fldChar w:fldCharType="end"/>
              </w:r>
              <w:commentRangeEnd w:id="6825"/>
              <w:r w:rsidR="00A26296" w:rsidDel="00CD6781">
                <w:rPr>
                  <w:rStyle w:val="Marquedecommentaire"/>
                </w:rPr>
                <w:commentReference w:id="6825"/>
              </w:r>
              <w:r w:rsidRPr="00841A35" w:rsidDel="00CD6781">
                <w:rPr>
                  <w:rFonts w:cs="Times New Roman"/>
                  <w:sz w:val="16"/>
                  <w:szCs w:val="16"/>
                  <w:lang w:val="nb-NO"/>
                </w:rPr>
                <w:delText>;</w:delText>
              </w:r>
              <w:r w:rsidRPr="00D424AA" w:rsidDel="00CD6781">
                <w:rPr>
                  <w:rFonts w:cs="Times New Roman"/>
                  <w:color w:val="000000" w:themeColor="text1"/>
                  <w:sz w:val="16"/>
                  <w:szCs w:val="16"/>
                  <w:lang w:val="nb-NO"/>
                </w:rPr>
                <w:delText xml:space="preserve"> </w:delText>
              </w:r>
              <w:commentRangeStart w:id="6826"/>
              <w:r w:rsidRPr="00D424AA" w:rsidDel="00CD6781">
                <w:rPr>
                  <w:rFonts w:cs="Times New Roman"/>
                  <w:sz w:val="16"/>
                  <w:szCs w:val="16"/>
                  <w:lang w:val="en-GB"/>
                </w:rPr>
                <w:fldChar w:fldCharType="begin" w:fldLock="1"/>
              </w:r>
              <w:r w:rsidR="00FF6231" w:rsidDel="00CD6781">
                <w:rPr>
                  <w:rFonts w:cs="Times New Roman"/>
                  <w:sz w:val="16"/>
                  <w:szCs w:val="16"/>
                  <w:lang w:val="nb-NO"/>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CD6781">
                <w:rPr>
                  <w:rFonts w:cs="Times New Roman"/>
                  <w:sz w:val="16"/>
                  <w:szCs w:val="16"/>
                  <w:lang w:val="en-GB"/>
                </w:rPr>
                <w:fldChar w:fldCharType="separate"/>
              </w:r>
              <w:r w:rsidR="00A26296" w:rsidDel="00CD6781">
                <w:rPr>
                  <w:rFonts w:cs="Times New Roman"/>
                  <w:noProof/>
                  <w:sz w:val="16"/>
                  <w:szCs w:val="16"/>
                  <w:lang w:val="nb-NO"/>
                </w:rPr>
                <w:delText>Dereczynski et al., 2020</w:delText>
              </w:r>
              <w:r w:rsidRPr="00D424AA" w:rsidDel="00CD6781">
                <w:rPr>
                  <w:rFonts w:cs="Times New Roman"/>
                  <w:sz w:val="16"/>
                  <w:szCs w:val="16"/>
                  <w:lang w:val="en-GB"/>
                </w:rPr>
                <w:fldChar w:fldCharType="end"/>
              </w:r>
              <w:commentRangeEnd w:id="6826"/>
              <w:r w:rsidR="00A26296" w:rsidDel="00CD6781">
                <w:rPr>
                  <w:rStyle w:val="Marquedecommentaire"/>
                </w:rPr>
                <w:commentReference w:id="6826"/>
              </w:r>
              <w:r w:rsidRPr="00841A35" w:rsidDel="00CD6781">
                <w:rPr>
                  <w:rFonts w:cs="Times New Roman"/>
                  <w:sz w:val="16"/>
                  <w:szCs w:val="16"/>
                  <w:lang w:val="nb-NO"/>
                </w:rPr>
                <w:delText>;</w:delText>
              </w:r>
              <w:r w:rsidRPr="00D424AA" w:rsidDel="00CD6781">
                <w:rPr>
                  <w:rFonts w:cs="Times New Roman"/>
                  <w:color w:val="000000" w:themeColor="text1"/>
                  <w:sz w:val="16"/>
                  <w:szCs w:val="16"/>
                  <w:lang w:val="nb-NO"/>
                </w:rPr>
                <w:delText xml:space="preserve"> </w:delText>
              </w:r>
              <w:commentRangeStart w:id="6827"/>
              <w:r w:rsidRPr="00D424AA" w:rsidDel="00CD6781">
                <w:rPr>
                  <w:rFonts w:cs="Times New Roman"/>
                  <w:color w:val="000000" w:themeColor="text1"/>
                  <w:sz w:val="16"/>
                  <w:szCs w:val="16"/>
                  <w:lang w:val="en-GB"/>
                </w:rPr>
                <w:fldChar w:fldCharType="begin" w:fldLock="1"/>
              </w:r>
              <w:r w:rsidR="00FF6231" w:rsidDel="00CD6781">
                <w:rPr>
                  <w:rFonts w:cs="Times New Roman"/>
                  <w:color w:val="000000" w:themeColor="text1"/>
                  <w:sz w:val="16"/>
                  <w:szCs w:val="16"/>
                  <w:lang w:val="nb-NO"/>
                </w:rPr>
                <w:delInstrText>ADDIN CSL_CITATION { "citationItems" : [ { "id" : "ITEM-1",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1",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manualFormatting" : "Avila-Diaz et al., 2020)", "plainTextFormattedCitation" : "(Avila-Diaz et al., 2020)", "previouslyFormattedCitation" : "(Avila-Diaz et al., 2020)" }, "properties" : { "noteIndex" : 0 }, "schema" : "https://github.com/citation-style-language/schema/raw/master/csl-citation.json" }</w:delInstrText>
              </w:r>
              <w:r w:rsidRPr="00D424AA" w:rsidDel="00CD6781">
                <w:rPr>
                  <w:rFonts w:cs="Times New Roman"/>
                  <w:color w:val="000000" w:themeColor="text1"/>
                  <w:sz w:val="16"/>
                  <w:szCs w:val="16"/>
                  <w:lang w:val="en-GB"/>
                </w:rPr>
                <w:fldChar w:fldCharType="separate"/>
              </w:r>
              <w:r w:rsidR="00A26296" w:rsidDel="00CD6781">
                <w:rPr>
                  <w:rFonts w:cs="Times New Roman"/>
                  <w:noProof/>
                  <w:color w:val="000000" w:themeColor="text1"/>
                  <w:sz w:val="16"/>
                  <w:szCs w:val="16"/>
                  <w:lang w:val="nb-NO"/>
                </w:rPr>
                <w:delText>Avila-Diaz et al., 2020)</w:delText>
              </w:r>
              <w:r w:rsidRPr="00D424AA" w:rsidDel="00CD6781">
                <w:rPr>
                  <w:rFonts w:cs="Times New Roman"/>
                  <w:color w:val="000000" w:themeColor="text1"/>
                  <w:sz w:val="16"/>
                  <w:szCs w:val="16"/>
                  <w:lang w:val="en-GB"/>
                </w:rPr>
                <w:fldChar w:fldCharType="end"/>
              </w:r>
            </w:del>
            <w:bookmarkEnd w:id="6820"/>
            <w:commentRangeEnd w:id="6827"/>
            <w:r w:rsidR="00A26296">
              <w:rPr>
                <w:rStyle w:val="Marquedecommentaire"/>
              </w:rPr>
              <w:commentReference w:id="6827"/>
            </w:r>
          </w:p>
        </w:tc>
        <w:tc>
          <w:tcPr>
            <w:tcW w:w="2158" w:type="dxa"/>
            <w:tcBorders>
              <w:top w:val="dashed" w:sz="4" w:space="0" w:color="000000"/>
            </w:tcBorders>
            <w:shd w:val="clear" w:color="auto" w:fill="D9D9D9"/>
          </w:tcPr>
          <w:p w14:paraId="7B10CA45" w14:textId="3A59D83D"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Evidence of a human contribution for some events </w:t>
            </w:r>
            <w:commentRangeStart w:id="6828"/>
            <w:r w:rsidRPr="00D424AA">
              <w:rPr>
                <w:rFonts w:cs="Times New Roman"/>
                <w:sz w:val="16"/>
                <w:szCs w:val="16"/>
                <w:lang w:val="en-GB"/>
              </w:rPr>
              <w:fldChar w:fldCharType="begin" w:fldLock="1"/>
            </w:r>
            <w:ins w:id="6829" w:author="Robin Matthews" w:date="2021-07-14T22:42:00Z">
              <w:r w:rsidR="00A30321">
                <w:rPr>
                  <w:rFonts w:cs="Times New Roman"/>
                  <w:sz w:val="16"/>
                  <w:szCs w:val="16"/>
                  <w:lang w:val="en-GB"/>
                </w:rPr>
                <w: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manualFormatting" : "(S. Li et al., 2019)", "plainTextFormattedCitation" : "(Li et al., 2019d)", "previouslyFormattedCitation" : "(Li et al., 2019d)" }, "properties" : { "noteIndex" : 0 }, "schema" : "https://github.com/citation-style-language/schema/raw/master/csl-citation.json" }</w:instrText>
              </w:r>
            </w:ins>
            <w:del w:id="6830" w:author="Robin Matthews" w:date="2021-07-14T22:42:00Z">
              <w:r w:rsidR="00FF6231" w:rsidDel="00A30321">
                <w:rPr>
                  <w:rFonts w:cs="Times New Roman"/>
                  <w:sz w:val="16"/>
                  <w:szCs w:val="16"/>
                  <w:lang w:val="en-GB"/>
                </w:rPr>
                <w:del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plainTextFormattedCitation" : "(Li et al., 2019d)", "previouslyFormattedCitation" : "(Li et al., 2019d)"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831" w:author="Robin Matthews" w:date="2021-07-14T22:42:00Z">
              <w:r w:rsidR="00A30321">
                <w:rPr>
                  <w:rFonts w:cs="Times New Roman"/>
                  <w:noProof/>
                  <w:sz w:val="16"/>
                  <w:szCs w:val="16"/>
                  <w:lang w:val="en-GB"/>
                </w:rPr>
                <w:t xml:space="preserve">S. </w:t>
              </w:r>
            </w:ins>
            <w:r w:rsidR="00A26296">
              <w:rPr>
                <w:rFonts w:cs="Times New Roman"/>
                <w:noProof/>
                <w:sz w:val="16"/>
                <w:szCs w:val="16"/>
                <w:lang w:val="en-GB"/>
              </w:rPr>
              <w:t>Li et al., 2019</w:t>
            </w:r>
            <w:del w:id="6832" w:author="Robin Matthews" w:date="2021-07-14T22:42:00Z">
              <w:r w:rsidR="00A26296" w:rsidDel="00A30321">
                <w:rPr>
                  <w:rFonts w:cs="Times New Roman"/>
                  <w:noProof/>
                  <w:sz w:val="16"/>
                  <w:szCs w:val="16"/>
                  <w:lang w:val="en-GB"/>
                </w:rPr>
                <w:delText>d</w:delText>
              </w:r>
            </w:del>
            <w:r w:rsidR="00A26296">
              <w:rPr>
                <w:rFonts w:cs="Times New Roman"/>
                <w:noProof/>
                <w:sz w:val="16"/>
                <w:szCs w:val="16"/>
                <w:lang w:val="en-GB"/>
              </w:rPr>
              <w:t>)</w:t>
            </w:r>
            <w:r w:rsidRPr="00D424AA">
              <w:rPr>
                <w:rFonts w:cs="Times New Roman"/>
                <w:sz w:val="16"/>
                <w:szCs w:val="16"/>
                <w:lang w:val="en-GB"/>
              </w:rPr>
              <w:fldChar w:fldCharType="end"/>
            </w:r>
            <w:commentRangeEnd w:id="6828"/>
            <w:r w:rsidR="00A26296">
              <w:rPr>
                <w:rStyle w:val="Marquedecommentaire"/>
              </w:rPr>
              <w:commentReference w:id="6828"/>
            </w:r>
            <w:r w:rsidRPr="00841A35">
              <w:rPr>
                <w:rFonts w:cs="Times New Roman"/>
                <w:color w:val="000000" w:themeColor="text1"/>
                <w:sz w:val="16"/>
                <w:szCs w:val="16"/>
                <w:lang w:val="en-GB"/>
              </w:rPr>
              <w:t>, but cannot be generalized</w:t>
            </w:r>
          </w:p>
        </w:tc>
        <w:tc>
          <w:tcPr>
            <w:tcW w:w="2158" w:type="dxa"/>
            <w:tcBorders>
              <w:top w:val="dashed" w:sz="4" w:space="0" w:color="000000"/>
            </w:tcBorders>
            <w:shd w:val="clear" w:color="auto" w:fill="D9D9D9"/>
          </w:tcPr>
          <w:p w14:paraId="4E2CAB4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Conflicting projections by the CMIP6 multi-model ensemble and limited RCM simulations; more weight is given to the CMIP6 results.</w:t>
            </w:r>
          </w:p>
          <w:p w14:paraId="22B2D5ED"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DEEAF6"/>
          </w:tcPr>
          <w:p w14:paraId="41C59B7F" w14:textId="4BE6F8D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83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6834" w:author="Robin Matthews" w:date="2021-07-14T22:40:00Z">
              <w:r w:rsidR="00A3032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833"/>
            <w:r w:rsidR="00A26296">
              <w:rPr>
                <w:rStyle w:val="Marquedecommentaire"/>
              </w:rPr>
              <w:commentReference w:id="6833"/>
            </w:r>
            <w:r w:rsidRPr="00841A35">
              <w:rPr>
                <w:rFonts w:cs="Times New Roman"/>
                <w:color w:val="000000" w:themeColor="text1"/>
                <w:sz w:val="16"/>
                <w:szCs w:val="16"/>
                <w:lang w:val="en-GB"/>
              </w:rPr>
              <w:t>; Annex). Median increase of more than 4% in the 50-year Rx1day and Rx5d</w:t>
            </w:r>
            <w:r w:rsidRPr="00D424AA">
              <w:rPr>
                <w:rFonts w:cs="Times New Roman"/>
                <w:color w:val="000000" w:themeColor="text1"/>
                <w:sz w:val="16"/>
                <w:szCs w:val="16"/>
                <w:lang w:val="en-GB"/>
              </w:rPr>
              <w:t xml:space="preserve">ay events compared to the 1°C warming level </w:t>
            </w:r>
            <w:commentRangeStart w:id="683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836" w:author="Robin Matthews" w:date="2021-07-14T17:38:00Z">
              <w:r w:rsidR="00A26296" w:rsidDel="00D50B01">
                <w:rPr>
                  <w:rFonts w:cs="Times New Roman"/>
                  <w:noProof/>
                  <w:sz w:val="16"/>
                  <w:szCs w:val="16"/>
                  <w:lang w:val="en-GB"/>
                </w:rPr>
                <w:delText>Li et al., 2020a</w:delText>
              </w:r>
            </w:del>
            <w:ins w:id="6837"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835"/>
            <w:r w:rsidR="00A26296">
              <w:rPr>
                <w:rStyle w:val="Marquedecommentaire"/>
              </w:rPr>
              <w:commentReference w:id="6835"/>
            </w:r>
            <w:r w:rsidRPr="00841A35">
              <w:rPr>
                <w:rFonts w:cs="Times New Roman"/>
                <w:color w:val="000000" w:themeColor="text1"/>
                <w:sz w:val="16"/>
                <w:szCs w:val="16"/>
                <w:lang w:val="en-GB"/>
              </w:rPr>
              <w:t xml:space="preserve"> and more than 4% in annual Rx1day and Rx5day and 0% in annual Rx30day compared to pre-industrial (Annex).</w:t>
            </w:r>
          </w:p>
          <w:p w14:paraId="54EB2C08" w14:textId="77777777" w:rsidR="00D376F0" w:rsidRPr="00D424AA" w:rsidRDefault="00D376F0" w:rsidP="00D424AA">
            <w:pPr>
              <w:rPr>
                <w:rFonts w:cs="Times New Roman"/>
                <w:color w:val="000000" w:themeColor="text1"/>
                <w:sz w:val="16"/>
                <w:szCs w:val="16"/>
                <w:lang w:val="en-GB"/>
              </w:rPr>
            </w:pPr>
          </w:p>
          <w:p w14:paraId="5D05010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Conflicting projections by the CMIP6 multi-model ensemble and limited RCM simulations; more weight is given to the CMIP6 results.</w:t>
            </w:r>
          </w:p>
        </w:tc>
        <w:tc>
          <w:tcPr>
            <w:tcW w:w="2159" w:type="dxa"/>
            <w:tcBorders>
              <w:top w:val="dashed" w:sz="4" w:space="0" w:color="000000"/>
            </w:tcBorders>
            <w:shd w:val="clear" w:color="auto" w:fill="DEEAF6"/>
          </w:tcPr>
          <w:p w14:paraId="24054662" w14:textId="4C21ADF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838"/>
            <w:r w:rsidRPr="00D424AA">
              <w:rPr>
                <w:rFonts w:cs="Times New Roman"/>
                <w:sz w:val="16"/>
                <w:szCs w:val="16"/>
                <w:lang w:val="en-GB"/>
              </w:rPr>
              <w:fldChar w:fldCharType="begin" w:fldLock="1"/>
            </w:r>
            <w:ins w:id="6839" w:author="Robin Matthews" w:date="2021-07-14T22:40:00Z">
              <w:r w:rsidR="00A3032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840" w:author="Robin Matthews" w:date="2021-07-14T22:40:00Z">
              <w:r w:rsidR="00FC4C2D" w:rsidDel="00A3032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841" w:author="Robin Matthews" w:date="2021-07-14T22:40:00Z">
              <w:r w:rsidR="00A3032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838"/>
            <w:r w:rsidR="00A26296">
              <w:rPr>
                <w:rStyle w:val="Marquedecommentaire"/>
              </w:rPr>
              <w:commentReference w:id="6838"/>
            </w:r>
            <w:r w:rsidRPr="00841A35">
              <w:rPr>
                <w:rFonts w:cs="Times New Roman"/>
                <w:color w:val="000000" w:themeColor="text1"/>
                <w:sz w:val="16"/>
                <w:szCs w:val="16"/>
                <w:lang w:val="en-GB"/>
              </w:rPr>
              <w:t xml:space="preserve">; Annex). Median increase of more than 15% in the 50-year Rx1day and Rx5day events compared to the 1°C warming level </w:t>
            </w:r>
            <w:commentRangeStart w:id="684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843" w:author="Robin Matthews" w:date="2021-07-14T17:38:00Z">
              <w:r w:rsidR="00A26296" w:rsidDel="00D50B01">
                <w:rPr>
                  <w:rFonts w:cs="Times New Roman"/>
                  <w:noProof/>
                  <w:sz w:val="16"/>
                  <w:szCs w:val="16"/>
                  <w:lang w:val="en-GB"/>
                </w:rPr>
                <w:delText>Li et al., 2020a</w:delText>
              </w:r>
            </w:del>
            <w:ins w:id="6844"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842"/>
            <w:r w:rsidR="00A26296">
              <w:rPr>
                <w:rStyle w:val="Marquedecommentaire"/>
              </w:rPr>
              <w:commentReference w:id="6842"/>
            </w:r>
            <w:r w:rsidRPr="00841A35">
              <w:rPr>
                <w:rFonts w:cs="Times New Roman"/>
                <w:color w:val="000000" w:themeColor="text1"/>
                <w:sz w:val="16"/>
                <w:szCs w:val="16"/>
                <w:lang w:val="en-GB"/>
              </w:rPr>
              <w:t xml:space="preserve"> and more than 10% in annual Rx1day and Rx5day and 0% in annual</w:t>
            </w:r>
            <w:r w:rsidRPr="00D424AA">
              <w:rPr>
                <w:rFonts w:cs="Times New Roman"/>
                <w:color w:val="000000" w:themeColor="text1"/>
                <w:sz w:val="16"/>
                <w:szCs w:val="16"/>
                <w:lang w:val="en-GB"/>
              </w:rPr>
              <w:t xml:space="preserve"> Rx30day compared to pre-industrial (Annex).</w:t>
            </w:r>
          </w:p>
          <w:p w14:paraId="7969D319" w14:textId="77777777" w:rsidR="00D376F0" w:rsidRPr="00D424AA" w:rsidRDefault="00D376F0" w:rsidP="00D424AA">
            <w:pPr>
              <w:rPr>
                <w:rFonts w:cs="Times New Roman"/>
                <w:color w:val="000000" w:themeColor="text1"/>
                <w:sz w:val="16"/>
                <w:szCs w:val="16"/>
                <w:lang w:val="en-GB"/>
              </w:rPr>
            </w:pPr>
          </w:p>
          <w:p w14:paraId="6BD45A7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Conflicting projections by the CMIP6 multi-model ensemble and limited RCM simulations; more weight is given to the CMIP6 results.</w:t>
            </w:r>
          </w:p>
        </w:tc>
      </w:tr>
      <w:tr w:rsidR="00D376F0" w:rsidRPr="00F1665C" w14:paraId="2C4278FF" w14:textId="77777777" w:rsidTr="00723657">
        <w:tc>
          <w:tcPr>
            <w:tcW w:w="2158" w:type="dxa"/>
            <w:vMerge/>
          </w:tcPr>
          <w:p w14:paraId="7D214668"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00970CC1"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3DD0FD17"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158A1EF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ED1E2B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04F32DD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DEEAF6"/>
          </w:tcPr>
          <w:p w14:paraId="003192B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8D5CCD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0D1F6E6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DEEAF6"/>
          </w:tcPr>
          <w:p w14:paraId="09DC478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2B0948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Medium confidence </w:t>
            </w:r>
            <w:r w:rsidRPr="00D424AA">
              <w:rPr>
                <w:rFonts w:cs="Times New Roman"/>
                <w:color w:val="000000" w:themeColor="text1"/>
                <w:sz w:val="16"/>
                <w:szCs w:val="16"/>
                <w:lang w:val="en-GB"/>
              </w:rPr>
              <w:t>(compared with the recent past (1995-2014))</w:t>
            </w:r>
          </w:p>
          <w:p w14:paraId="2B3F08D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r>
      <w:tr w:rsidR="00D376F0" w:rsidRPr="00F1665C" w14:paraId="53F1416D" w14:textId="77777777" w:rsidTr="00723657">
        <w:tc>
          <w:tcPr>
            <w:tcW w:w="2158" w:type="dxa"/>
            <w:vMerge w:val="restart"/>
          </w:tcPr>
          <w:p w14:paraId="0D288929"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South American Monsoon (SAM)</w:t>
            </w:r>
          </w:p>
          <w:p w14:paraId="6722980C" w14:textId="77777777" w:rsidR="00D376F0" w:rsidRPr="00D424AA" w:rsidRDefault="00D376F0" w:rsidP="00D424AA">
            <w:pPr>
              <w:rPr>
                <w:rFonts w:cs="Times New Roman"/>
                <w:color w:val="000000" w:themeColor="text1"/>
                <w:sz w:val="16"/>
                <w:szCs w:val="16"/>
                <w:lang w:val="en-GB"/>
              </w:rPr>
            </w:pPr>
          </w:p>
          <w:p w14:paraId="3530005E"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0D8AE13B" w14:textId="78D4EB47" w:rsidR="00D376F0" w:rsidRPr="00D424AA" w:rsidRDefault="00D376F0" w:rsidP="00D424AA">
            <w:pPr>
              <w:rPr>
                <w:rFonts w:cs="Times New Roman"/>
                <w:i/>
                <w:color w:val="000000" w:themeColor="text1"/>
                <w:sz w:val="16"/>
                <w:szCs w:val="16"/>
                <w:lang w:val="nb-NO"/>
              </w:rPr>
            </w:pPr>
            <w:r w:rsidRPr="00D424AA">
              <w:rPr>
                <w:rFonts w:cs="Times New Roman"/>
                <w:color w:val="000000" w:themeColor="text1"/>
                <w:sz w:val="16"/>
                <w:szCs w:val="16"/>
                <w:lang w:val="en-GB"/>
              </w:rPr>
              <w:t xml:space="preserve">Insufficient data coverage and trends in available data are generally not significant </w:t>
            </w:r>
            <w:ins w:id="6845" w:author="Robin Matthews" w:date="2021-07-14T22:41:00Z">
              <w:r w:rsidR="00A30321">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4",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4",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Dereczynski et al., 2020; Dunn et al., 2020; Sun et al., 2020a)", "manualFormatting" : "(Avila-Diaz et al., 2020; Dereczynski et al., 2020; Dunn et al., 2020; Sun et al., 2020b)", "plainTextFormattedCitation" : "(Avila-Diaz et al., 2020; Dereczynski et al., 2020; Dunn et al., 2020; Sun et al., 2020a)", "previouslyFormattedCitation" : "(Avila-Diaz et al., 2020; Dereczynski et al., 2020; Dunn et al., 2020; Sun et al., 2020a)" }, "properties" : { "noteIndex" : 0 }, "schema" : "https://github.com/citation-style-language/schema/raw/master/csl-citation.json" }</w:instrText>
            </w:r>
            <w:ins w:id="6846" w:author="Robin Matthews" w:date="2021-07-14T22:41:00Z">
              <w:r w:rsidR="00A30321">
                <w:rPr>
                  <w:rFonts w:cs="Times New Roman"/>
                  <w:sz w:val="16"/>
                  <w:szCs w:val="16"/>
                  <w:lang w:val="en-GB"/>
                </w:rPr>
                <w:fldChar w:fldCharType="separate"/>
              </w:r>
              <w:r w:rsidR="00A30321" w:rsidRPr="00142071">
                <w:rPr>
                  <w:rFonts w:cs="Times New Roman"/>
                  <w:noProof/>
                  <w:sz w:val="16"/>
                  <w:szCs w:val="16"/>
                  <w:lang w:val="en-GB"/>
                </w:rPr>
                <w:t>(Avila-Diaz et al., 2020; Dereczynski et al., 2020; Dunn et al., 2020; Sun et al., 2020</w:t>
              </w:r>
              <w:r w:rsidR="00A30321">
                <w:rPr>
                  <w:rFonts w:cs="Times New Roman"/>
                  <w:noProof/>
                  <w:sz w:val="16"/>
                  <w:szCs w:val="16"/>
                  <w:lang w:val="en-GB"/>
                </w:rPr>
                <w:t>b</w:t>
              </w:r>
              <w:r w:rsidR="00A30321" w:rsidRPr="00142071">
                <w:rPr>
                  <w:rFonts w:cs="Times New Roman"/>
                  <w:noProof/>
                  <w:sz w:val="16"/>
                  <w:szCs w:val="16"/>
                  <w:lang w:val="en-GB"/>
                </w:rPr>
                <w:t>)</w:t>
              </w:r>
              <w:r w:rsidR="00A30321">
                <w:rPr>
                  <w:rFonts w:cs="Times New Roman"/>
                  <w:sz w:val="16"/>
                  <w:szCs w:val="16"/>
                  <w:lang w:val="en-GB"/>
                </w:rPr>
                <w:fldChar w:fldCharType="end"/>
              </w:r>
            </w:ins>
            <w:commentRangeStart w:id="6847"/>
            <w:del w:id="6848" w:author="Robin Matthews" w:date="2021-07-14T22:41:00Z">
              <w:r w:rsidRPr="00D424AA" w:rsidDel="00A30321">
                <w:rPr>
                  <w:rFonts w:cs="Times New Roman"/>
                  <w:sz w:val="16"/>
                  <w:szCs w:val="16"/>
                  <w:lang w:val="en-GB"/>
                </w:rPr>
                <w:fldChar w:fldCharType="begin" w:fldLock="1"/>
              </w:r>
              <w:r w:rsidR="00AB36D4" w:rsidDel="00A30321">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A30321">
                <w:rPr>
                  <w:rFonts w:cs="Times New Roman"/>
                  <w:sz w:val="16"/>
                  <w:szCs w:val="16"/>
                  <w:lang w:val="en-GB"/>
                </w:rPr>
                <w:fldChar w:fldCharType="separate"/>
              </w:r>
              <w:r w:rsidR="00A26296" w:rsidDel="00A30321">
                <w:rPr>
                  <w:rFonts w:cs="Times New Roman"/>
                  <w:noProof/>
                  <w:sz w:val="16"/>
                  <w:szCs w:val="16"/>
                  <w:lang w:val="en-GB"/>
                </w:rPr>
                <w:delText>(Sun et al., 2020</w:delText>
              </w:r>
              <w:r w:rsidRPr="00D424AA" w:rsidDel="00A30321">
                <w:rPr>
                  <w:rFonts w:cs="Times New Roman"/>
                  <w:sz w:val="16"/>
                  <w:szCs w:val="16"/>
                  <w:lang w:val="en-GB"/>
                </w:rPr>
                <w:fldChar w:fldCharType="end"/>
              </w:r>
              <w:commentRangeEnd w:id="6847"/>
              <w:r w:rsidR="00A26296" w:rsidDel="00A30321">
                <w:rPr>
                  <w:rStyle w:val="Marquedecommentaire"/>
                </w:rPr>
                <w:commentReference w:id="6847"/>
              </w:r>
              <w:r w:rsidRPr="00841A35" w:rsidDel="00A30321">
                <w:rPr>
                  <w:rFonts w:cs="Times New Roman"/>
                  <w:sz w:val="16"/>
                  <w:szCs w:val="16"/>
                  <w:lang w:val="en-GB"/>
                </w:rPr>
                <w:delText xml:space="preserve">; </w:delText>
              </w:r>
              <w:commentRangeStart w:id="6849"/>
              <w:r w:rsidRPr="00D424AA" w:rsidDel="00A30321">
                <w:rPr>
                  <w:rFonts w:cs="Times New Roman"/>
                  <w:sz w:val="16"/>
                  <w:szCs w:val="16"/>
                  <w:lang w:val="en-GB"/>
                </w:rPr>
                <w:fldChar w:fldCharType="begin" w:fldLock="1"/>
              </w:r>
              <w:r w:rsidR="00FF6231" w:rsidDel="00A30321">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w:delInstrText>
              </w:r>
              <w:r w:rsidR="00FF6231" w:rsidRPr="006A2665" w:rsidDel="00A30321">
                <w:rPr>
                  <w:rFonts w:cs="Times New Roman"/>
                  <w:sz w:val="16"/>
                  <w:szCs w:val="16"/>
                </w:rPr>
                <w:delInstrText>"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A30321">
                <w:rPr>
                  <w:rFonts w:cs="Times New Roman"/>
                  <w:sz w:val="16"/>
                  <w:szCs w:val="16"/>
                  <w:lang w:val="en-GB"/>
                </w:rPr>
                <w:fldChar w:fldCharType="separate"/>
              </w:r>
              <w:r w:rsidR="00A26296" w:rsidDel="00A30321">
                <w:rPr>
                  <w:rFonts w:cs="Times New Roman"/>
                  <w:noProof/>
                  <w:sz w:val="16"/>
                  <w:szCs w:val="16"/>
                  <w:lang w:val="nb-NO"/>
                </w:rPr>
                <w:delText>Dunn et al., 2020</w:delText>
              </w:r>
              <w:r w:rsidRPr="00D424AA" w:rsidDel="00A30321">
                <w:rPr>
                  <w:rFonts w:cs="Times New Roman"/>
                  <w:sz w:val="16"/>
                  <w:szCs w:val="16"/>
                  <w:lang w:val="en-GB"/>
                </w:rPr>
                <w:fldChar w:fldCharType="end"/>
              </w:r>
              <w:commentRangeEnd w:id="6849"/>
              <w:r w:rsidR="00A26296" w:rsidDel="00A30321">
                <w:rPr>
                  <w:rStyle w:val="Marquedecommentaire"/>
                </w:rPr>
                <w:commentReference w:id="6849"/>
              </w:r>
              <w:r w:rsidRPr="00841A35" w:rsidDel="00A30321">
                <w:rPr>
                  <w:rFonts w:cs="Times New Roman"/>
                  <w:sz w:val="16"/>
                  <w:szCs w:val="16"/>
                  <w:lang w:val="nb-NO"/>
                </w:rPr>
                <w:delText>;</w:delText>
              </w:r>
              <w:r w:rsidRPr="00D424AA" w:rsidDel="00A30321">
                <w:rPr>
                  <w:rFonts w:cs="Times New Roman"/>
                  <w:color w:val="000000" w:themeColor="text1"/>
                  <w:sz w:val="16"/>
                  <w:szCs w:val="16"/>
                  <w:lang w:val="nb-NO"/>
                </w:rPr>
                <w:delText xml:space="preserve"> </w:delText>
              </w:r>
              <w:commentRangeStart w:id="6850"/>
              <w:r w:rsidRPr="00D424AA" w:rsidDel="00A30321">
                <w:rPr>
                  <w:rFonts w:cs="Times New Roman"/>
                  <w:sz w:val="16"/>
                  <w:szCs w:val="16"/>
                  <w:lang w:val="en-GB"/>
                </w:rPr>
                <w:fldChar w:fldCharType="begin" w:fldLock="1"/>
              </w:r>
              <w:r w:rsidR="00FF6231" w:rsidDel="00A30321">
                <w:rPr>
                  <w:rFonts w:cs="Times New Roman"/>
                  <w:sz w:val="16"/>
                  <w:szCs w:val="16"/>
                  <w:lang w:val="nb-NO"/>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A30321">
                <w:rPr>
                  <w:rFonts w:cs="Times New Roman"/>
                  <w:sz w:val="16"/>
                  <w:szCs w:val="16"/>
                  <w:lang w:val="en-GB"/>
                </w:rPr>
                <w:fldChar w:fldCharType="separate"/>
              </w:r>
              <w:r w:rsidR="00A26296" w:rsidDel="00A30321">
                <w:rPr>
                  <w:rFonts w:cs="Times New Roman"/>
                  <w:noProof/>
                  <w:sz w:val="16"/>
                  <w:szCs w:val="16"/>
                  <w:lang w:val="nb-NO"/>
                </w:rPr>
                <w:delText>Dereczynski et al., 2020</w:delText>
              </w:r>
              <w:r w:rsidRPr="00D424AA" w:rsidDel="00A30321">
                <w:rPr>
                  <w:rFonts w:cs="Times New Roman"/>
                  <w:sz w:val="16"/>
                  <w:szCs w:val="16"/>
                  <w:lang w:val="en-GB"/>
                </w:rPr>
                <w:fldChar w:fldCharType="end"/>
              </w:r>
              <w:commentRangeEnd w:id="6850"/>
              <w:r w:rsidR="00A26296" w:rsidDel="00A30321">
                <w:rPr>
                  <w:rStyle w:val="Marquedecommentaire"/>
                </w:rPr>
                <w:commentReference w:id="6850"/>
              </w:r>
              <w:r w:rsidRPr="00841A35" w:rsidDel="00A30321">
                <w:rPr>
                  <w:rFonts w:cs="Times New Roman"/>
                  <w:sz w:val="16"/>
                  <w:szCs w:val="16"/>
                  <w:lang w:val="nb-NO"/>
                </w:rPr>
                <w:delText>;</w:delText>
              </w:r>
              <w:r w:rsidRPr="00D424AA" w:rsidDel="00A30321">
                <w:rPr>
                  <w:rFonts w:cs="Times New Roman"/>
                  <w:color w:val="000000" w:themeColor="text1"/>
                  <w:sz w:val="16"/>
                  <w:szCs w:val="16"/>
                  <w:lang w:val="nb-NO"/>
                </w:rPr>
                <w:delText xml:space="preserve"> </w:delText>
              </w:r>
              <w:commentRangeStart w:id="6851"/>
              <w:r w:rsidRPr="00D424AA" w:rsidDel="00A30321">
                <w:rPr>
                  <w:rFonts w:cs="Times New Roman"/>
                  <w:color w:val="000000" w:themeColor="text1"/>
                  <w:sz w:val="16"/>
                  <w:szCs w:val="16"/>
                  <w:lang w:val="en-GB"/>
                </w:rPr>
                <w:fldChar w:fldCharType="begin" w:fldLock="1"/>
              </w:r>
              <w:r w:rsidR="00FF6231" w:rsidDel="00A30321">
                <w:rPr>
                  <w:rFonts w:cs="Times New Roman"/>
                  <w:color w:val="000000" w:themeColor="text1"/>
                  <w:sz w:val="16"/>
                  <w:szCs w:val="16"/>
                  <w:lang w:val="nb-NO"/>
                </w:rPr>
                <w:delInstrText>ADDIN CSL_CITATION { "citationItems" : [ { "id" : "ITEM-1",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1",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manualFormatting" : "Avila-Diaz et al., 2020)", "plainTextFormattedCitation" : "(Avila-Diaz et al., 2020)", "previouslyFormattedCitation" : "(Avila-Diaz et al., 2020)" }, "properties" : { "noteIndex" : 0 }, "schema" : "https://github.com/citation-style-language/schema/raw/master/csl-citation.json" }</w:delInstrText>
              </w:r>
              <w:r w:rsidRPr="00D424AA" w:rsidDel="00A30321">
                <w:rPr>
                  <w:rFonts w:cs="Times New Roman"/>
                  <w:color w:val="000000" w:themeColor="text1"/>
                  <w:sz w:val="16"/>
                  <w:szCs w:val="16"/>
                  <w:lang w:val="en-GB"/>
                </w:rPr>
                <w:fldChar w:fldCharType="separate"/>
              </w:r>
              <w:r w:rsidR="00A26296" w:rsidDel="00A30321">
                <w:rPr>
                  <w:rFonts w:cs="Times New Roman"/>
                  <w:noProof/>
                  <w:color w:val="000000" w:themeColor="text1"/>
                  <w:sz w:val="16"/>
                  <w:szCs w:val="16"/>
                  <w:lang w:val="nb-NO"/>
                </w:rPr>
                <w:delText>Avila-Diaz et al., 2020)</w:delText>
              </w:r>
              <w:r w:rsidRPr="00D424AA" w:rsidDel="00A30321">
                <w:rPr>
                  <w:rFonts w:cs="Times New Roman"/>
                  <w:color w:val="000000" w:themeColor="text1"/>
                  <w:sz w:val="16"/>
                  <w:szCs w:val="16"/>
                  <w:lang w:val="en-GB"/>
                </w:rPr>
                <w:fldChar w:fldCharType="end"/>
              </w:r>
            </w:del>
            <w:commentRangeEnd w:id="6851"/>
            <w:r w:rsidR="00A26296">
              <w:rPr>
                <w:rStyle w:val="Marquedecommentaire"/>
              </w:rPr>
              <w:commentReference w:id="6851"/>
            </w:r>
            <w:r w:rsidRPr="00841A35">
              <w:rPr>
                <w:rFonts w:cs="Times New Roman"/>
                <w:color w:val="000000" w:themeColor="text1"/>
                <w:sz w:val="16"/>
                <w:szCs w:val="16"/>
                <w:lang w:val="nb-NO"/>
              </w:rPr>
              <w:t xml:space="preserve"> </w:t>
            </w:r>
          </w:p>
        </w:tc>
        <w:tc>
          <w:tcPr>
            <w:tcW w:w="2158" w:type="dxa"/>
            <w:tcBorders>
              <w:top w:val="dashed" w:sz="4" w:space="0" w:color="000000"/>
            </w:tcBorders>
            <w:shd w:val="clear" w:color="auto" w:fill="D9D9D9"/>
          </w:tcPr>
          <w:p w14:paraId="23EF4810" w14:textId="468A26EA"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Evidence of a human contribution for some events </w:t>
            </w:r>
            <w:commentRangeStart w:id="6852"/>
            <w:r w:rsidRPr="00D424AA">
              <w:rPr>
                <w:rFonts w:cs="Times New Roman"/>
                <w:sz w:val="16"/>
                <w:szCs w:val="16"/>
                <w:lang w:val="en-GB"/>
              </w:rPr>
              <w:fldChar w:fldCharType="begin" w:fldLock="1"/>
            </w:r>
            <w:ins w:id="6853" w:author="Robin Matthews" w:date="2021-07-14T22:41:00Z">
              <w:r w:rsidR="00A30321">
                <w:rPr>
                  <w:rFonts w:cs="Times New Roman"/>
                  <w:sz w:val="16"/>
                  <w:szCs w:val="16"/>
                  <w:lang w:val="en-GB"/>
                </w:rPr>
                <w: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manualFormatting" : "(S. Li et al., 2019)", "plainTextFormattedCitation" : "(Li et al., 2019d)", "previouslyFormattedCitation" : "(Li et al., 2019d)" }, "properties" : { "noteIndex" : 0 }, "schema" : "https://github.com/citation-style-language/schema/raw/master/csl-citation.json" }</w:instrText>
              </w:r>
            </w:ins>
            <w:del w:id="6854" w:author="Robin Matthews" w:date="2021-07-14T22:41:00Z">
              <w:r w:rsidR="00FF6231" w:rsidDel="00A30321">
                <w:rPr>
                  <w:rFonts w:cs="Times New Roman"/>
                  <w:sz w:val="16"/>
                  <w:szCs w:val="16"/>
                  <w:lang w:val="en-GB"/>
                </w:rPr>
                <w:del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plainTextFormattedCitation" : "(Li et al., 2019d)", "previouslyFormattedCitation" : "(Li et al., 2019d)"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855" w:author="Robin Matthews" w:date="2021-07-14T22:41:00Z">
              <w:r w:rsidR="00A30321">
                <w:rPr>
                  <w:rFonts w:cs="Times New Roman"/>
                  <w:noProof/>
                  <w:sz w:val="16"/>
                  <w:szCs w:val="16"/>
                  <w:lang w:val="en-GB"/>
                </w:rPr>
                <w:t xml:space="preserve">S. </w:t>
              </w:r>
            </w:ins>
            <w:r w:rsidR="00A26296">
              <w:rPr>
                <w:rFonts w:cs="Times New Roman"/>
                <w:noProof/>
                <w:sz w:val="16"/>
                <w:szCs w:val="16"/>
                <w:lang w:val="en-GB"/>
              </w:rPr>
              <w:t>Li et al., 2019</w:t>
            </w:r>
            <w:del w:id="6856" w:author="Robin Matthews" w:date="2021-07-14T22:41:00Z">
              <w:r w:rsidR="00A26296" w:rsidDel="00A30321">
                <w:rPr>
                  <w:rFonts w:cs="Times New Roman"/>
                  <w:noProof/>
                  <w:sz w:val="16"/>
                  <w:szCs w:val="16"/>
                  <w:lang w:val="en-GB"/>
                </w:rPr>
                <w:delText>d</w:delText>
              </w:r>
            </w:del>
            <w:r w:rsidR="00A26296">
              <w:rPr>
                <w:rFonts w:cs="Times New Roman"/>
                <w:noProof/>
                <w:sz w:val="16"/>
                <w:szCs w:val="16"/>
                <w:lang w:val="en-GB"/>
              </w:rPr>
              <w:t>)</w:t>
            </w:r>
            <w:r w:rsidRPr="00D424AA">
              <w:rPr>
                <w:rFonts w:cs="Times New Roman"/>
                <w:sz w:val="16"/>
                <w:szCs w:val="16"/>
                <w:lang w:val="en-GB"/>
              </w:rPr>
              <w:fldChar w:fldCharType="end"/>
            </w:r>
            <w:commentRangeEnd w:id="6852"/>
            <w:r w:rsidR="00A26296">
              <w:rPr>
                <w:rStyle w:val="Marquedecommentaire"/>
              </w:rPr>
              <w:commentReference w:id="6852"/>
            </w:r>
            <w:r w:rsidRPr="00841A35">
              <w:rPr>
                <w:rFonts w:cs="Times New Roman"/>
                <w:color w:val="000000" w:themeColor="text1"/>
                <w:sz w:val="16"/>
                <w:szCs w:val="16"/>
                <w:lang w:val="en-GB"/>
              </w:rPr>
              <w:t>, but cannot be generalized</w:t>
            </w:r>
          </w:p>
        </w:tc>
        <w:tc>
          <w:tcPr>
            <w:tcW w:w="2158" w:type="dxa"/>
            <w:tcBorders>
              <w:top w:val="dashed" w:sz="4" w:space="0" w:color="000000"/>
            </w:tcBorders>
            <w:shd w:val="clear" w:color="auto" w:fill="D9D9D9"/>
          </w:tcPr>
          <w:p w14:paraId="2DAC470F" w14:textId="7E35A5C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ins w:id="6857" w:author="Robin Matthews" w:date="2021-07-14T22:40:00Z">
              <w:r w:rsidR="00D63A40">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858" w:author="Robin Matthews" w:date="2021-07-14T22:40:00Z">
              <w:r w:rsidR="00D63A40">
                <w:rPr>
                  <w:rFonts w:cs="Times New Roman"/>
                  <w:sz w:val="16"/>
                  <w:szCs w:val="16"/>
                  <w:lang w:val="en-GB"/>
                </w:rPr>
                <w:fldChar w:fldCharType="separate"/>
              </w:r>
              <w:r w:rsidR="00D63A40" w:rsidRPr="00142071">
                <w:rPr>
                  <w:rFonts w:cs="Times New Roman"/>
                  <w:noProof/>
                  <w:sz w:val="16"/>
                  <w:szCs w:val="16"/>
                  <w:lang w:val="en-GB"/>
                </w:rPr>
                <w:t xml:space="preserve">(Chou et al., 2014; </w:t>
              </w:r>
              <w:r w:rsidR="00D63A40">
                <w:rPr>
                  <w:rFonts w:cs="Times New Roman"/>
                  <w:noProof/>
                  <w:sz w:val="16"/>
                  <w:szCs w:val="16"/>
                  <w:lang w:val="en-GB"/>
                </w:rPr>
                <w:t xml:space="preserve">C. </w:t>
              </w:r>
              <w:r w:rsidR="00D63A40" w:rsidRPr="00142071">
                <w:rPr>
                  <w:rFonts w:cs="Times New Roman"/>
                  <w:noProof/>
                  <w:sz w:val="16"/>
                  <w:szCs w:val="16"/>
                  <w:lang w:val="en-GB"/>
                </w:rPr>
                <w:t>Li et al., 2020)</w:t>
              </w:r>
              <w:r w:rsidR="00D63A40">
                <w:rPr>
                  <w:rFonts w:cs="Times New Roman"/>
                  <w:sz w:val="16"/>
                  <w:szCs w:val="16"/>
                  <w:lang w:val="en-GB"/>
                </w:rPr>
                <w:fldChar w:fldCharType="end"/>
              </w:r>
            </w:ins>
            <w:commentRangeStart w:id="6859"/>
            <w:del w:id="6860" w:author="Robin Matthews" w:date="2021-07-14T22:40:00Z">
              <w:r w:rsidRPr="00D424AA" w:rsidDel="00D63A40">
                <w:rPr>
                  <w:rFonts w:cs="Times New Roman"/>
                  <w:sz w:val="16"/>
                  <w:szCs w:val="16"/>
                  <w:lang w:val="en-GB"/>
                </w:rPr>
                <w:fldChar w:fldCharType="begin" w:fldLock="1"/>
              </w:r>
              <w:r w:rsidR="00FC4C2D" w:rsidDel="00D63A40">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D63A40">
                <w:rPr>
                  <w:rFonts w:cs="Times New Roman"/>
                  <w:sz w:val="16"/>
                  <w:szCs w:val="16"/>
                  <w:lang w:val="en-GB"/>
                </w:rPr>
                <w:fldChar w:fldCharType="separate"/>
              </w:r>
              <w:r w:rsidR="00A26296" w:rsidDel="00D63A40">
                <w:rPr>
                  <w:rFonts w:cs="Times New Roman"/>
                  <w:noProof/>
                  <w:sz w:val="16"/>
                  <w:szCs w:val="16"/>
                  <w:lang w:val="en-GB"/>
                </w:rPr>
                <w:delText>(Li et al., 2020</w:delText>
              </w:r>
              <w:r w:rsidRPr="00D424AA" w:rsidDel="00D63A40">
                <w:rPr>
                  <w:rFonts w:cs="Times New Roman"/>
                  <w:sz w:val="16"/>
                  <w:szCs w:val="16"/>
                  <w:lang w:val="en-GB"/>
                </w:rPr>
                <w:fldChar w:fldCharType="end"/>
              </w:r>
              <w:commentRangeEnd w:id="6859"/>
              <w:r w:rsidR="00A26296" w:rsidDel="00D63A40">
                <w:rPr>
                  <w:rStyle w:val="Marquedecommentaire"/>
                </w:rPr>
                <w:commentReference w:id="6859"/>
              </w:r>
              <w:r w:rsidRPr="00841A35" w:rsidDel="00D63A40">
                <w:rPr>
                  <w:rFonts w:cs="Times New Roman"/>
                  <w:sz w:val="16"/>
                  <w:szCs w:val="16"/>
                  <w:lang w:val="en-GB"/>
                </w:rPr>
                <w:delText>;</w:delText>
              </w:r>
              <w:r w:rsidRPr="00D424AA" w:rsidDel="00D63A40">
                <w:rPr>
                  <w:rFonts w:cs="Times New Roman"/>
                  <w:color w:val="000000" w:themeColor="text1"/>
                  <w:sz w:val="16"/>
                  <w:szCs w:val="16"/>
                  <w:lang w:val="en-GB"/>
                </w:rPr>
                <w:delText xml:space="preserve"> </w:delText>
              </w:r>
              <w:commentRangeStart w:id="6861"/>
              <w:r w:rsidRPr="00D424AA" w:rsidDel="00D63A40">
                <w:rPr>
                  <w:rFonts w:cs="Times New Roman"/>
                  <w:color w:val="000000" w:themeColor="text1"/>
                  <w:sz w:val="16"/>
                  <w:szCs w:val="16"/>
                  <w:lang w:val="en-GB"/>
                </w:rPr>
                <w:fldChar w:fldCharType="begin" w:fldLock="1"/>
              </w:r>
              <w:r w:rsidR="00FF6231" w:rsidDel="00D63A40">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D63A40">
                <w:rPr>
                  <w:rFonts w:cs="Times New Roman"/>
                  <w:color w:val="000000" w:themeColor="text1"/>
                  <w:sz w:val="16"/>
                  <w:szCs w:val="16"/>
                  <w:lang w:val="en-GB"/>
                </w:rPr>
                <w:fldChar w:fldCharType="separate"/>
              </w:r>
              <w:r w:rsidR="00A26296" w:rsidDel="00D63A40">
                <w:rPr>
                  <w:rFonts w:cs="Times New Roman"/>
                  <w:noProof/>
                  <w:color w:val="000000" w:themeColor="text1"/>
                  <w:sz w:val="16"/>
                  <w:szCs w:val="16"/>
                  <w:lang w:val="en-GB"/>
                </w:rPr>
                <w:delText>Chou et al., 2014)</w:delText>
              </w:r>
              <w:r w:rsidRPr="00D424AA" w:rsidDel="00D63A40">
                <w:rPr>
                  <w:rFonts w:cs="Times New Roman"/>
                  <w:color w:val="000000" w:themeColor="text1"/>
                  <w:sz w:val="16"/>
                  <w:szCs w:val="16"/>
                  <w:lang w:val="en-GB"/>
                </w:rPr>
                <w:fldChar w:fldCharType="end"/>
              </w:r>
            </w:del>
            <w:commentRangeEnd w:id="6861"/>
            <w:r w:rsidR="00A26296">
              <w:rPr>
                <w:rStyle w:val="Marquedecommentaire"/>
              </w:rPr>
              <w:commentReference w:id="6861"/>
            </w:r>
            <w:r w:rsidRPr="00841A35">
              <w:rPr>
                <w:rFonts w:cs="Times New Roman"/>
                <w:color w:val="000000" w:themeColor="text1"/>
                <w:sz w:val="16"/>
                <w:szCs w:val="16"/>
                <w:lang w:val="en-GB"/>
              </w:rPr>
              <w:t xml:space="preserve"> </w:t>
            </w:r>
          </w:p>
        </w:tc>
        <w:tc>
          <w:tcPr>
            <w:tcW w:w="2159" w:type="dxa"/>
            <w:tcBorders>
              <w:top w:val="dashed" w:sz="4" w:space="0" w:color="000000"/>
            </w:tcBorders>
            <w:shd w:val="clear" w:color="auto" w:fill="DEEAF6"/>
          </w:tcPr>
          <w:p w14:paraId="452EDB99" w14:textId="3C91876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862"/>
            <w:r w:rsidRPr="00D424AA">
              <w:rPr>
                <w:rFonts w:cs="Times New Roman"/>
                <w:sz w:val="16"/>
                <w:szCs w:val="16"/>
                <w:lang w:val="en-GB"/>
              </w:rPr>
              <w:fldChar w:fldCharType="begin" w:fldLock="1"/>
            </w:r>
            <w:ins w:id="6863" w:author="Robin Matthews" w:date="2021-07-14T22:41:00Z">
              <w:r w:rsidR="00A3032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864" w:author="Robin Matthews" w:date="2021-07-14T22:41:00Z">
              <w:r w:rsidR="00FC4C2D" w:rsidDel="00A3032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865" w:author="Robin Matthews" w:date="2021-07-14T22:41:00Z">
              <w:r w:rsidR="00A3032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862"/>
            <w:r w:rsidR="00A26296">
              <w:rPr>
                <w:rStyle w:val="Marquedecommentaire"/>
              </w:rPr>
              <w:commentReference w:id="6862"/>
            </w:r>
            <w:r w:rsidRPr="00841A35">
              <w:rPr>
                <w:rFonts w:cs="Times New Roman"/>
                <w:color w:val="000000" w:themeColor="text1"/>
                <w:sz w:val="16"/>
                <w:szCs w:val="16"/>
                <w:lang w:val="en-GB"/>
              </w:rPr>
              <w:t xml:space="preserve">; Annex). Median increase of more than 2% in the 50-year Rx1day and Rx5day events compared to the 1°C warming level </w:t>
            </w:r>
            <w:commentRangeStart w:id="686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867" w:author="Robin Matthews" w:date="2021-07-14T17:38:00Z">
              <w:r w:rsidR="00A26296" w:rsidDel="00D50B01">
                <w:rPr>
                  <w:rFonts w:cs="Times New Roman"/>
                  <w:noProof/>
                  <w:sz w:val="16"/>
                  <w:szCs w:val="16"/>
                  <w:lang w:val="en-GB"/>
                </w:rPr>
                <w:delText>Li et al., 2020a</w:delText>
              </w:r>
            </w:del>
            <w:ins w:id="6868"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866"/>
            <w:r w:rsidR="00A26296">
              <w:rPr>
                <w:rStyle w:val="Marquedecommentaire"/>
              </w:rPr>
              <w:commentReference w:id="6866"/>
            </w:r>
            <w:r w:rsidRPr="00841A35">
              <w:rPr>
                <w:rFonts w:cs="Times New Roman"/>
                <w:color w:val="000000" w:themeColor="text1"/>
                <w:sz w:val="16"/>
                <w:szCs w:val="16"/>
                <w:lang w:val="en-GB"/>
              </w:rPr>
              <w:t xml:space="preserve"> and more than 6% in annual Rx1day and Rx5day and 2% in annual Rx30day compared to pre-industrial (Annex).</w:t>
            </w:r>
          </w:p>
          <w:p w14:paraId="31AB4B8F" w14:textId="77777777" w:rsidR="00D376F0" w:rsidRPr="00D424AA" w:rsidRDefault="00D376F0" w:rsidP="00D424AA">
            <w:pPr>
              <w:rPr>
                <w:rFonts w:cs="Times New Roman"/>
                <w:color w:val="000000" w:themeColor="text1"/>
                <w:sz w:val="16"/>
                <w:szCs w:val="16"/>
                <w:lang w:val="en-GB"/>
              </w:rPr>
            </w:pPr>
          </w:p>
          <w:p w14:paraId="137E71A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Conflicting projections by the CMIP6 multi-model ensemble and limited RCM simulations; more weight is given to the CMIP6 results.</w:t>
            </w:r>
          </w:p>
        </w:tc>
        <w:tc>
          <w:tcPr>
            <w:tcW w:w="2159" w:type="dxa"/>
            <w:tcBorders>
              <w:top w:val="dashed" w:sz="4" w:space="0" w:color="000000"/>
            </w:tcBorders>
            <w:shd w:val="clear" w:color="auto" w:fill="DEEAF6"/>
          </w:tcPr>
          <w:p w14:paraId="74DB2986" w14:textId="11596FF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86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6870" w:author="Robin Matthews" w:date="2021-07-14T22:41:00Z">
              <w:r w:rsidR="00A30321">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869"/>
            <w:r w:rsidR="00A26296">
              <w:rPr>
                <w:rStyle w:val="Marquedecommentaire"/>
              </w:rPr>
              <w:commentReference w:id="6869"/>
            </w:r>
            <w:r w:rsidRPr="00841A35">
              <w:rPr>
                <w:rFonts w:cs="Times New Roman"/>
                <w:color w:val="000000" w:themeColor="text1"/>
                <w:sz w:val="16"/>
                <w:szCs w:val="16"/>
                <w:lang w:val="en-GB"/>
              </w:rPr>
              <w:t xml:space="preserve">; Annex). Median increase of more than 10% in the 50-year Rx1day and Rx5day events compared to the 1°C warming level </w:t>
            </w:r>
            <w:commentRangeStart w:id="687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872" w:author="Robin Matthews" w:date="2021-07-14T17:38:00Z">
              <w:r w:rsidR="00A26296" w:rsidDel="00D50B01">
                <w:rPr>
                  <w:rFonts w:cs="Times New Roman"/>
                  <w:noProof/>
                  <w:sz w:val="16"/>
                  <w:szCs w:val="16"/>
                  <w:lang w:val="en-GB"/>
                </w:rPr>
                <w:delText>Li et al., 2020a</w:delText>
              </w:r>
            </w:del>
            <w:ins w:id="6873"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871"/>
            <w:r w:rsidR="00A26296">
              <w:rPr>
                <w:rStyle w:val="Marquedecommentaire"/>
              </w:rPr>
              <w:commentReference w:id="6871"/>
            </w:r>
            <w:r w:rsidRPr="00841A35">
              <w:rPr>
                <w:rFonts w:cs="Times New Roman"/>
                <w:sz w:val="16"/>
                <w:szCs w:val="16"/>
                <w:lang w:val="en-GB"/>
              </w:rPr>
              <w:t xml:space="preserve"> </w:t>
            </w:r>
            <w:r w:rsidRPr="00D424AA">
              <w:rPr>
                <w:rFonts w:cs="Times New Roman"/>
                <w:color w:val="000000" w:themeColor="text1"/>
                <w:sz w:val="16"/>
                <w:szCs w:val="16"/>
                <w:lang w:val="en-GB"/>
              </w:rPr>
              <w:t>and more than 10% in annual Rx1day and Rx5day and 4% in annual Rx30day compared to pre-industrial (Annex).</w:t>
            </w:r>
          </w:p>
          <w:p w14:paraId="16D4DE50" w14:textId="77777777" w:rsidR="00D376F0" w:rsidRPr="00D424AA" w:rsidRDefault="00D376F0" w:rsidP="00D424AA">
            <w:pPr>
              <w:rPr>
                <w:rFonts w:cs="Times New Roman"/>
                <w:color w:val="000000" w:themeColor="text1"/>
                <w:sz w:val="16"/>
                <w:szCs w:val="16"/>
                <w:lang w:val="en-GB"/>
              </w:rPr>
            </w:pPr>
          </w:p>
          <w:p w14:paraId="7F61547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Conflicting projections by the CMIP6 multi-model ensemble and limited RCM simulations; more weight is given to the CMIP6 results.</w:t>
            </w:r>
          </w:p>
        </w:tc>
      </w:tr>
      <w:tr w:rsidR="00D376F0" w:rsidRPr="00F1665C" w14:paraId="2FA7E610" w14:textId="77777777" w:rsidTr="00723657">
        <w:tc>
          <w:tcPr>
            <w:tcW w:w="2158" w:type="dxa"/>
            <w:vMerge/>
          </w:tcPr>
          <w:p w14:paraId="6967CC6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4E1AB65C"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71D2C0CF"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3D3BB9C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753462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10B678B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DEEAF6"/>
          </w:tcPr>
          <w:p w14:paraId="4340FF2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F8A829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6FC0D6D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DEEAF6"/>
          </w:tcPr>
          <w:p w14:paraId="53FFA75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1C474E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Medium confidence </w:t>
            </w:r>
            <w:r w:rsidRPr="00D424AA">
              <w:rPr>
                <w:rFonts w:cs="Times New Roman"/>
                <w:color w:val="000000" w:themeColor="text1"/>
                <w:sz w:val="16"/>
                <w:szCs w:val="16"/>
                <w:lang w:val="en-GB"/>
              </w:rPr>
              <w:t>(compared with the recent past (1995-2014))</w:t>
            </w:r>
          </w:p>
          <w:p w14:paraId="38C66F4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r>
      <w:tr w:rsidR="00D376F0" w:rsidRPr="00F1665C" w14:paraId="0550E31C" w14:textId="77777777" w:rsidTr="00723657">
        <w:tc>
          <w:tcPr>
            <w:tcW w:w="2158" w:type="dxa"/>
            <w:vMerge w:val="restart"/>
          </w:tcPr>
          <w:p w14:paraId="5731C389"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eastern South America (NES)</w:t>
            </w:r>
          </w:p>
          <w:p w14:paraId="2B2742CD" w14:textId="77777777" w:rsidR="00D376F0" w:rsidRPr="00D424AA" w:rsidRDefault="00D376F0" w:rsidP="00D424AA">
            <w:pPr>
              <w:rPr>
                <w:rFonts w:cs="Times New Roman"/>
                <w:color w:val="000000" w:themeColor="text1"/>
                <w:sz w:val="16"/>
                <w:szCs w:val="16"/>
                <w:lang w:val="en-GB"/>
              </w:rPr>
            </w:pPr>
          </w:p>
          <w:p w14:paraId="1C3A78C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0A376C7E" w14:textId="3BBAFB03" w:rsidR="00D376F0" w:rsidRPr="00D424AA" w:rsidRDefault="00D376F0" w:rsidP="00D424AA">
            <w:pPr>
              <w:rPr>
                <w:rFonts w:cs="Times New Roman"/>
                <w:i/>
                <w:color w:val="000000" w:themeColor="text1"/>
                <w:sz w:val="16"/>
                <w:szCs w:val="16"/>
                <w:lang w:val="nb-NO"/>
              </w:rPr>
            </w:pPr>
            <w:r w:rsidRPr="00D424AA">
              <w:rPr>
                <w:rFonts w:cs="Times New Roman"/>
                <w:color w:val="000000" w:themeColor="text1"/>
                <w:sz w:val="16"/>
                <w:szCs w:val="16"/>
                <w:lang w:val="en-GB"/>
              </w:rPr>
              <w:t xml:space="preserve">Insufficient data coverage and trends in available data are generally not significant </w:t>
            </w:r>
            <w:bookmarkStart w:id="6874" w:name="_Hlk77194761"/>
            <w:ins w:id="6875" w:author="Robin Matthews" w:date="2021-07-14T22:39:00Z">
              <w:r w:rsidR="00D63A40">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4",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4",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Dereczynski et al., 2020; Dunn et al., 2020; Sun et al., 2020a)", "manualFormatting" : "(Avila-Diaz et al., 2020; Dereczynski et al., 2020; Dunn et al., 2020; Sun et al., 2020b)", "plainTextFormattedCitation" : "(Avila-Diaz et al., 2020; Dereczynski et al., 2020; Dunn et al., 2020; Sun et al., 2020a)", "previouslyFormattedCitation" : "(Avila-Diaz et al., 2020; Dereczynski et al., 2020; Dunn et al., 2020; Sun et al., 2020a)" }, "properties" : { "noteIndex" : 0 }, "schema" : "https://github.com/citation-style-language/schema/raw/master/csl-citation.json" }</w:instrText>
            </w:r>
            <w:ins w:id="6876" w:author="Robin Matthews" w:date="2021-07-14T22:39:00Z">
              <w:r w:rsidR="00D63A40">
                <w:rPr>
                  <w:rFonts w:cs="Times New Roman"/>
                  <w:sz w:val="16"/>
                  <w:szCs w:val="16"/>
                  <w:lang w:val="en-GB"/>
                </w:rPr>
                <w:fldChar w:fldCharType="separate"/>
              </w:r>
              <w:r w:rsidR="00D63A40" w:rsidRPr="00142071">
                <w:rPr>
                  <w:rFonts w:cs="Times New Roman"/>
                  <w:noProof/>
                  <w:sz w:val="16"/>
                  <w:szCs w:val="16"/>
                  <w:lang w:val="en-GB"/>
                </w:rPr>
                <w:t>(Avila-Diaz et al., 2020; Dereczynski et al., 2020; Dunn et al., 2020; Sun et al., 2020</w:t>
              </w:r>
              <w:r w:rsidR="00D63A40">
                <w:rPr>
                  <w:rFonts w:cs="Times New Roman"/>
                  <w:noProof/>
                  <w:sz w:val="16"/>
                  <w:szCs w:val="16"/>
                  <w:lang w:val="en-GB"/>
                </w:rPr>
                <w:t>b</w:t>
              </w:r>
              <w:r w:rsidR="00D63A40" w:rsidRPr="00142071">
                <w:rPr>
                  <w:rFonts w:cs="Times New Roman"/>
                  <w:noProof/>
                  <w:sz w:val="16"/>
                  <w:szCs w:val="16"/>
                  <w:lang w:val="en-GB"/>
                </w:rPr>
                <w:t>)</w:t>
              </w:r>
              <w:r w:rsidR="00D63A40">
                <w:rPr>
                  <w:rFonts w:cs="Times New Roman"/>
                  <w:sz w:val="16"/>
                  <w:szCs w:val="16"/>
                  <w:lang w:val="en-GB"/>
                </w:rPr>
                <w:fldChar w:fldCharType="end"/>
              </w:r>
            </w:ins>
            <w:commentRangeStart w:id="6877"/>
            <w:del w:id="6878" w:author="Robin Matthews" w:date="2021-07-14T22:39:00Z">
              <w:r w:rsidRPr="00D424AA" w:rsidDel="00D63A40">
                <w:rPr>
                  <w:rFonts w:cs="Times New Roman"/>
                  <w:sz w:val="16"/>
                  <w:szCs w:val="16"/>
                  <w:lang w:val="en-GB"/>
                </w:rPr>
                <w:fldChar w:fldCharType="begin" w:fldLock="1"/>
              </w:r>
              <w:r w:rsidR="00AB36D4" w:rsidDel="00D63A40">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D63A40">
                <w:rPr>
                  <w:rFonts w:cs="Times New Roman"/>
                  <w:sz w:val="16"/>
                  <w:szCs w:val="16"/>
                  <w:lang w:val="en-GB"/>
                </w:rPr>
                <w:fldChar w:fldCharType="separate"/>
              </w:r>
              <w:r w:rsidR="00A26296" w:rsidDel="00D63A40">
                <w:rPr>
                  <w:rFonts w:cs="Times New Roman"/>
                  <w:noProof/>
                  <w:sz w:val="16"/>
                  <w:szCs w:val="16"/>
                  <w:lang w:val="en-GB"/>
                </w:rPr>
                <w:delText>(Sun et al., 2020</w:delText>
              </w:r>
              <w:r w:rsidRPr="00D424AA" w:rsidDel="00D63A40">
                <w:rPr>
                  <w:rFonts w:cs="Times New Roman"/>
                  <w:sz w:val="16"/>
                  <w:szCs w:val="16"/>
                  <w:lang w:val="en-GB"/>
                </w:rPr>
                <w:fldChar w:fldCharType="end"/>
              </w:r>
              <w:commentRangeEnd w:id="6877"/>
              <w:r w:rsidR="00A26296" w:rsidDel="00D63A40">
                <w:rPr>
                  <w:rStyle w:val="Marquedecommentaire"/>
                </w:rPr>
                <w:commentReference w:id="6877"/>
              </w:r>
              <w:r w:rsidRPr="00841A35" w:rsidDel="00D63A40">
                <w:rPr>
                  <w:rFonts w:cs="Times New Roman"/>
                  <w:sz w:val="16"/>
                  <w:szCs w:val="16"/>
                  <w:lang w:val="en-GB"/>
                </w:rPr>
                <w:delText xml:space="preserve">; </w:delText>
              </w:r>
              <w:commentRangeStart w:id="6879"/>
              <w:r w:rsidRPr="00D424AA" w:rsidDel="00D63A40">
                <w:rPr>
                  <w:rFonts w:cs="Times New Roman"/>
                  <w:sz w:val="16"/>
                  <w:szCs w:val="16"/>
                  <w:lang w:val="en-GB"/>
                </w:rPr>
                <w:fldChar w:fldCharType="begin" w:fldLock="1"/>
              </w:r>
              <w:r w:rsidR="00FF6231" w:rsidDel="00D63A40">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w:delInstrText>
              </w:r>
              <w:r w:rsidR="00FF6231" w:rsidRPr="006A2665" w:rsidDel="00D63A40">
                <w:rPr>
                  <w:rFonts w:cs="Times New Roman"/>
                  <w:sz w:val="16"/>
                  <w:szCs w:val="16"/>
                </w:rPr>
                <w:delInstrText>"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D63A40">
                <w:rPr>
                  <w:rFonts w:cs="Times New Roman"/>
                  <w:sz w:val="16"/>
                  <w:szCs w:val="16"/>
                  <w:lang w:val="en-GB"/>
                </w:rPr>
                <w:fldChar w:fldCharType="separate"/>
              </w:r>
              <w:r w:rsidR="00A26296" w:rsidDel="00D63A40">
                <w:rPr>
                  <w:rFonts w:cs="Times New Roman"/>
                  <w:noProof/>
                  <w:sz w:val="16"/>
                  <w:szCs w:val="16"/>
                  <w:lang w:val="nb-NO"/>
                </w:rPr>
                <w:delText>Dunn et al., 2020</w:delText>
              </w:r>
              <w:r w:rsidRPr="00D424AA" w:rsidDel="00D63A40">
                <w:rPr>
                  <w:rFonts w:cs="Times New Roman"/>
                  <w:sz w:val="16"/>
                  <w:szCs w:val="16"/>
                  <w:lang w:val="en-GB"/>
                </w:rPr>
                <w:fldChar w:fldCharType="end"/>
              </w:r>
              <w:commentRangeEnd w:id="6879"/>
              <w:r w:rsidR="00A26296" w:rsidDel="00D63A40">
                <w:rPr>
                  <w:rStyle w:val="Marquedecommentaire"/>
                </w:rPr>
                <w:commentReference w:id="6879"/>
              </w:r>
              <w:r w:rsidRPr="00841A35" w:rsidDel="00D63A40">
                <w:rPr>
                  <w:rFonts w:cs="Times New Roman"/>
                  <w:sz w:val="16"/>
                  <w:szCs w:val="16"/>
                  <w:lang w:val="nb-NO"/>
                </w:rPr>
                <w:delText>;</w:delText>
              </w:r>
              <w:r w:rsidRPr="00D424AA" w:rsidDel="00D63A40">
                <w:rPr>
                  <w:rFonts w:cs="Times New Roman"/>
                  <w:color w:val="000000" w:themeColor="text1"/>
                  <w:sz w:val="16"/>
                  <w:szCs w:val="16"/>
                  <w:lang w:val="nb-NO"/>
                </w:rPr>
                <w:delText xml:space="preserve"> </w:delText>
              </w:r>
              <w:commentRangeStart w:id="6880"/>
              <w:r w:rsidRPr="00D424AA" w:rsidDel="00D63A40">
                <w:rPr>
                  <w:rFonts w:cs="Times New Roman"/>
                  <w:sz w:val="16"/>
                  <w:szCs w:val="16"/>
                  <w:lang w:val="en-GB"/>
                </w:rPr>
                <w:fldChar w:fldCharType="begin" w:fldLock="1"/>
              </w:r>
              <w:r w:rsidR="00FF6231" w:rsidDel="00D63A40">
                <w:rPr>
                  <w:rFonts w:cs="Times New Roman"/>
                  <w:sz w:val="16"/>
                  <w:szCs w:val="16"/>
                  <w:lang w:val="nb-NO"/>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D63A40">
                <w:rPr>
                  <w:rFonts w:cs="Times New Roman"/>
                  <w:sz w:val="16"/>
                  <w:szCs w:val="16"/>
                  <w:lang w:val="en-GB"/>
                </w:rPr>
                <w:fldChar w:fldCharType="separate"/>
              </w:r>
              <w:r w:rsidR="00A26296" w:rsidDel="00D63A40">
                <w:rPr>
                  <w:rFonts w:cs="Times New Roman"/>
                  <w:noProof/>
                  <w:sz w:val="16"/>
                  <w:szCs w:val="16"/>
                  <w:lang w:val="nb-NO"/>
                </w:rPr>
                <w:delText>Dereczynski et al., 2020</w:delText>
              </w:r>
              <w:r w:rsidRPr="00D424AA" w:rsidDel="00D63A40">
                <w:rPr>
                  <w:rFonts w:cs="Times New Roman"/>
                  <w:sz w:val="16"/>
                  <w:szCs w:val="16"/>
                  <w:lang w:val="en-GB"/>
                </w:rPr>
                <w:fldChar w:fldCharType="end"/>
              </w:r>
              <w:commentRangeEnd w:id="6880"/>
              <w:r w:rsidR="00A26296" w:rsidDel="00D63A40">
                <w:rPr>
                  <w:rStyle w:val="Marquedecommentaire"/>
                </w:rPr>
                <w:commentReference w:id="6880"/>
              </w:r>
              <w:r w:rsidRPr="00841A35" w:rsidDel="00D63A40">
                <w:rPr>
                  <w:rFonts w:cs="Times New Roman"/>
                  <w:sz w:val="16"/>
                  <w:szCs w:val="16"/>
                  <w:lang w:val="nb-NO"/>
                </w:rPr>
                <w:delText>;</w:delText>
              </w:r>
              <w:r w:rsidRPr="00D424AA" w:rsidDel="00D63A40">
                <w:rPr>
                  <w:rFonts w:cs="Times New Roman"/>
                  <w:color w:val="000000" w:themeColor="text1"/>
                  <w:sz w:val="16"/>
                  <w:szCs w:val="16"/>
                  <w:lang w:val="nb-NO"/>
                </w:rPr>
                <w:delText xml:space="preserve"> </w:delText>
              </w:r>
              <w:commentRangeStart w:id="6881"/>
              <w:r w:rsidRPr="00D424AA" w:rsidDel="00D63A40">
                <w:rPr>
                  <w:rFonts w:cs="Times New Roman"/>
                  <w:color w:val="000000" w:themeColor="text1"/>
                  <w:sz w:val="16"/>
                  <w:szCs w:val="16"/>
                  <w:lang w:val="en-GB"/>
                </w:rPr>
                <w:fldChar w:fldCharType="begin" w:fldLock="1"/>
              </w:r>
              <w:r w:rsidR="00FF6231" w:rsidDel="00D63A40">
                <w:rPr>
                  <w:rFonts w:cs="Times New Roman"/>
                  <w:color w:val="000000" w:themeColor="text1"/>
                  <w:sz w:val="16"/>
                  <w:szCs w:val="16"/>
                  <w:lang w:val="nb-NO"/>
                </w:rPr>
                <w:delInstrText>ADDIN CSL_CITATION { "citationItems" : [ { "id" : "ITEM-1",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1",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manualFormatting" : "Avila-Diaz et al., 2020)", "plainTextFormattedCitation" : "(Avila-Diaz et al., 2020)", "previouslyFormattedCitation" : "(Avila-Diaz et al., 2020)" }, "properties" : { "noteIndex" : 0 }, "schema" : "https://github.com/citation-style-language/schema/raw/master/csl-citation.json" }</w:delInstrText>
              </w:r>
              <w:r w:rsidRPr="00D424AA" w:rsidDel="00D63A40">
                <w:rPr>
                  <w:rFonts w:cs="Times New Roman"/>
                  <w:color w:val="000000" w:themeColor="text1"/>
                  <w:sz w:val="16"/>
                  <w:szCs w:val="16"/>
                  <w:lang w:val="en-GB"/>
                </w:rPr>
                <w:fldChar w:fldCharType="separate"/>
              </w:r>
              <w:r w:rsidR="00A26296" w:rsidDel="00D63A40">
                <w:rPr>
                  <w:rFonts w:cs="Times New Roman"/>
                  <w:noProof/>
                  <w:color w:val="000000" w:themeColor="text1"/>
                  <w:sz w:val="16"/>
                  <w:szCs w:val="16"/>
                  <w:lang w:val="nb-NO"/>
                </w:rPr>
                <w:delText>Avila-Diaz et al., 2020)</w:delText>
              </w:r>
              <w:r w:rsidRPr="00D424AA" w:rsidDel="00D63A40">
                <w:rPr>
                  <w:rFonts w:cs="Times New Roman"/>
                  <w:color w:val="000000" w:themeColor="text1"/>
                  <w:sz w:val="16"/>
                  <w:szCs w:val="16"/>
                  <w:lang w:val="en-GB"/>
                </w:rPr>
                <w:fldChar w:fldCharType="end"/>
              </w:r>
            </w:del>
            <w:bookmarkEnd w:id="6874"/>
            <w:commentRangeEnd w:id="6881"/>
            <w:r w:rsidR="00A26296">
              <w:rPr>
                <w:rStyle w:val="Marquedecommentaire"/>
              </w:rPr>
              <w:commentReference w:id="6881"/>
            </w:r>
            <w:r w:rsidRPr="00841A35">
              <w:rPr>
                <w:rFonts w:cs="Times New Roman"/>
                <w:color w:val="000000" w:themeColor="text1"/>
                <w:sz w:val="16"/>
                <w:szCs w:val="16"/>
                <w:lang w:val="nb-NO"/>
              </w:rPr>
              <w:t xml:space="preserve"> </w:t>
            </w:r>
          </w:p>
        </w:tc>
        <w:tc>
          <w:tcPr>
            <w:tcW w:w="2158" w:type="dxa"/>
            <w:tcBorders>
              <w:top w:val="dashed" w:sz="4" w:space="0" w:color="000000"/>
            </w:tcBorders>
            <w:shd w:val="clear" w:color="auto" w:fill="D9D9D9"/>
          </w:tcPr>
          <w:p w14:paraId="0B49D23A" w14:textId="121F6B12"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Evidence of a human contribution for some events </w:t>
            </w:r>
            <w:commentRangeStart w:id="6882"/>
            <w:r w:rsidRPr="00D424AA">
              <w:rPr>
                <w:rFonts w:cs="Times New Roman"/>
                <w:sz w:val="16"/>
                <w:szCs w:val="16"/>
                <w:lang w:val="en-GB"/>
              </w:rPr>
              <w:fldChar w:fldCharType="begin" w:fldLock="1"/>
            </w:r>
            <w:ins w:id="6883" w:author="Robin Matthews" w:date="2021-07-14T22:42:00Z">
              <w:r w:rsidR="00A30321">
                <w:rPr>
                  <w:rFonts w:cs="Times New Roman"/>
                  <w:sz w:val="16"/>
                  <w:szCs w:val="16"/>
                  <w:lang w:val="en-GB"/>
                </w:rPr>
                <w: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manualFormatting" : "(S. Li et al., 2019)", "plainTextFormattedCitation" : "(Li et al., 2019d)", "previouslyFormattedCitation" : "(Li et al., 2019d)" }, "properties" : { "noteIndex" : 0 }, "schema" : "https://github.com/citation-style-language/schema/raw/master/csl-citation.json" }</w:instrText>
              </w:r>
            </w:ins>
            <w:del w:id="6884" w:author="Robin Matthews" w:date="2021-07-14T22:42:00Z">
              <w:r w:rsidR="00FF6231" w:rsidDel="00A30321">
                <w:rPr>
                  <w:rFonts w:cs="Times New Roman"/>
                  <w:sz w:val="16"/>
                  <w:szCs w:val="16"/>
                  <w:lang w:val="en-GB"/>
                </w:rPr>
                <w:del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plainTextFormattedCitation" : "(Li et al., 2019d)", "previouslyFormattedCitation" : "(Li et al., 2019d)"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885" w:author="Robin Matthews" w:date="2021-07-14T22:42:00Z">
              <w:r w:rsidR="00A30321">
                <w:rPr>
                  <w:rFonts w:cs="Times New Roman"/>
                  <w:noProof/>
                  <w:sz w:val="16"/>
                  <w:szCs w:val="16"/>
                  <w:lang w:val="en-GB"/>
                </w:rPr>
                <w:t xml:space="preserve">S. </w:t>
              </w:r>
            </w:ins>
            <w:r w:rsidR="00A26296">
              <w:rPr>
                <w:rFonts w:cs="Times New Roman"/>
                <w:noProof/>
                <w:sz w:val="16"/>
                <w:szCs w:val="16"/>
                <w:lang w:val="en-GB"/>
              </w:rPr>
              <w:t>Li et al., 2019</w:t>
            </w:r>
            <w:del w:id="6886" w:author="Robin Matthews" w:date="2021-07-14T22:42:00Z">
              <w:r w:rsidR="00A26296" w:rsidDel="00A30321">
                <w:rPr>
                  <w:rFonts w:cs="Times New Roman"/>
                  <w:noProof/>
                  <w:sz w:val="16"/>
                  <w:szCs w:val="16"/>
                  <w:lang w:val="en-GB"/>
                </w:rPr>
                <w:delText>d</w:delText>
              </w:r>
            </w:del>
            <w:r w:rsidR="00A26296">
              <w:rPr>
                <w:rFonts w:cs="Times New Roman"/>
                <w:noProof/>
                <w:sz w:val="16"/>
                <w:szCs w:val="16"/>
                <w:lang w:val="en-GB"/>
              </w:rPr>
              <w:t>)</w:t>
            </w:r>
            <w:r w:rsidRPr="00D424AA">
              <w:rPr>
                <w:rFonts w:cs="Times New Roman"/>
                <w:sz w:val="16"/>
                <w:szCs w:val="16"/>
                <w:lang w:val="en-GB"/>
              </w:rPr>
              <w:fldChar w:fldCharType="end"/>
            </w:r>
            <w:commentRangeEnd w:id="6882"/>
            <w:r w:rsidR="00A26296">
              <w:rPr>
                <w:rStyle w:val="Marquedecommentaire"/>
              </w:rPr>
              <w:commentReference w:id="6882"/>
            </w:r>
            <w:r w:rsidRPr="00841A35">
              <w:rPr>
                <w:rFonts w:cs="Times New Roman"/>
                <w:color w:val="000000" w:themeColor="text1"/>
                <w:sz w:val="16"/>
                <w:szCs w:val="16"/>
                <w:lang w:val="en-GB"/>
              </w:rPr>
              <w:t>, but cannot be generalized</w:t>
            </w:r>
          </w:p>
        </w:tc>
        <w:tc>
          <w:tcPr>
            <w:tcW w:w="2158" w:type="dxa"/>
            <w:tcBorders>
              <w:top w:val="dashed" w:sz="4" w:space="0" w:color="000000"/>
            </w:tcBorders>
            <w:shd w:val="clear" w:color="auto" w:fill="D9D9D9"/>
          </w:tcPr>
          <w:p w14:paraId="2A12B43E" w14:textId="2A10421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ins w:id="6887" w:author="Robin Matthews" w:date="2021-07-14T22:38:00Z">
              <w:r w:rsidR="00D63A40">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888" w:author="Robin Matthews" w:date="2021-07-14T22:38:00Z">
              <w:r w:rsidR="00D63A40">
                <w:rPr>
                  <w:rFonts w:cs="Times New Roman"/>
                  <w:sz w:val="16"/>
                  <w:szCs w:val="16"/>
                  <w:lang w:val="en-GB"/>
                </w:rPr>
                <w:fldChar w:fldCharType="separate"/>
              </w:r>
              <w:r w:rsidR="00D63A40" w:rsidRPr="00142071">
                <w:rPr>
                  <w:rFonts w:cs="Times New Roman"/>
                  <w:noProof/>
                  <w:sz w:val="16"/>
                  <w:szCs w:val="16"/>
                  <w:lang w:val="en-GB"/>
                </w:rPr>
                <w:t xml:space="preserve">(Chou et al., 2014; </w:t>
              </w:r>
              <w:r w:rsidR="00D63A40">
                <w:rPr>
                  <w:rFonts w:cs="Times New Roman"/>
                  <w:noProof/>
                  <w:sz w:val="16"/>
                  <w:szCs w:val="16"/>
                  <w:lang w:val="en-GB"/>
                </w:rPr>
                <w:t xml:space="preserve">C. </w:t>
              </w:r>
              <w:r w:rsidR="00D63A40" w:rsidRPr="00142071">
                <w:rPr>
                  <w:rFonts w:cs="Times New Roman"/>
                  <w:noProof/>
                  <w:sz w:val="16"/>
                  <w:szCs w:val="16"/>
                  <w:lang w:val="en-GB"/>
                </w:rPr>
                <w:t>Li et al., 2020)</w:t>
              </w:r>
              <w:r w:rsidR="00D63A40">
                <w:rPr>
                  <w:rFonts w:cs="Times New Roman"/>
                  <w:sz w:val="16"/>
                  <w:szCs w:val="16"/>
                  <w:lang w:val="en-GB"/>
                </w:rPr>
                <w:fldChar w:fldCharType="end"/>
              </w:r>
            </w:ins>
            <w:commentRangeStart w:id="6889"/>
            <w:del w:id="6890" w:author="Robin Matthews" w:date="2021-07-14T22:38:00Z">
              <w:r w:rsidRPr="00D424AA" w:rsidDel="00D63A40">
                <w:rPr>
                  <w:rFonts w:cs="Times New Roman"/>
                  <w:sz w:val="16"/>
                  <w:szCs w:val="16"/>
                  <w:lang w:val="en-GB"/>
                </w:rPr>
                <w:fldChar w:fldCharType="begin" w:fldLock="1"/>
              </w:r>
              <w:r w:rsidR="00FC4C2D" w:rsidRPr="00D63A40" w:rsidDel="00D63A40">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D63A40">
                <w:rPr>
                  <w:rFonts w:cs="Times New Roman"/>
                  <w:sz w:val="16"/>
                  <w:szCs w:val="16"/>
                  <w:lang w:val="en-GB"/>
                </w:rPr>
                <w:fldChar w:fldCharType="separate"/>
              </w:r>
              <w:r w:rsidR="00A26296" w:rsidRPr="00D63A40" w:rsidDel="00D63A40">
                <w:rPr>
                  <w:rFonts w:cs="Times New Roman"/>
                  <w:noProof/>
                  <w:sz w:val="16"/>
                  <w:szCs w:val="16"/>
                  <w:lang w:val="en-GB"/>
                </w:rPr>
                <w:delText>(Li et al., 2020</w:delText>
              </w:r>
              <w:r w:rsidRPr="00D424AA" w:rsidDel="00D63A40">
                <w:rPr>
                  <w:rFonts w:cs="Times New Roman"/>
                  <w:sz w:val="16"/>
                  <w:szCs w:val="16"/>
                  <w:lang w:val="en-GB"/>
                </w:rPr>
                <w:fldChar w:fldCharType="end"/>
              </w:r>
              <w:commentRangeEnd w:id="6889"/>
              <w:r w:rsidR="00A26296" w:rsidDel="00D63A40">
                <w:rPr>
                  <w:rStyle w:val="Marquedecommentaire"/>
                </w:rPr>
                <w:commentReference w:id="6889"/>
              </w:r>
              <w:r w:rsidRPr="00841A35" w:rsidDel="00D63A40">
                <w:rPr>
                  <w:rFonts w:cs="Times New Roman"/>
                  <w:sz w:val="16"/>
                  <w:szCs w:val="16"/>
                  <w:lang w:val="en-GB"/>
                </w:rPr>
                <w:delText>;</w:delText>
              </w:r>
              <w:r w:rsidRPr="00D424AA" w:rsidDel="00D63A40">
                <w:rPr>
                  <w:rFonts w:cs="Times New Roman"/>
                  <w:color w:val="000000" w:themeColor="text1"/>
                  <w:sz w:val="16"/>
                  <w:szCs w:val="16"/>
                  <w:lang w:val="en-GB"/>
                </w:rPr>
                <w:delText xml:space="preserve"> </w:delText>
              </w:r>
              <w:commentRangeStart w:id="6891"/>
              <w:r w:rsidRPr="00D424AA" w:rsidDel="00D63A40">
                <w:rPr>
                  <w:rFonts w:cs="Times New Roman"/>
                  <w:color w:val="000000" w:themeColor="text1"/>
                  <w:sz w:val="16"/>
                  <w:szCs w:val="16"/>
                  <w:lang w:val="en-GB"/>
                </w:rPr>
                <w:fldChar w:fldCharType="begin" w:fldLock="1"/>
              </w:r>
              <w:r w:rsidR="00FF6231" w:rsidDel="00D63A40">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D63A40">
                <w:rPr>
                  <w:rFonts w:cs="Times New Roman"/>
                  <w:color w:val="000000" w:themeColor="text1"/>
                  <w:sz w:val="16"/>
                  <w:szCs w:val="16"/>
                  <w:lang w:val="en-GB"/>
                </w:rPr>
                <w:fldChar w:fldCharType="separate"/>
              </w:r>
              <w:r w:rsidR="00A26296" w:rsidDel="00D63A40">
                <w:rPr>
                  <w:rFonts w:cs="Times New Roman"/>
                  <w:noProof/>
                  <w:color w:val="000000" w:themeColor="text1"/>
                  <w:sz w:val="16"/>
                  <w:szCs w:val="16"/>
                  <w:lang w:val="en-GB"/>
                </w:rPr>
                <w:delText>Chou et al., 2014)</w:delText>
              </w:r>
              <w:r w:rsidRPr="00D424AA" w:rsidDel="00D63A40">
                <w:rPr>
                  <w:rFonts w:cs="Times New Roman"/>
                  <w:color w:val="000000" w:themeColor="text1"/>
                  <w:sz w:val="16"/>
                  <w:szCs w:val="16"/>
                  <w:lang w:val="en-GB"/>
                </w:rPr>
                <w:fldChar w:fldCharType="end"/>
              </w:r>
            </w:del>
            <w:commentRangeEnd w:id="6891"/>
            <w:r w:rsidR="00A26296">
              <w:rPr>
                <w:rStyle w:val="Marquedecommentaire"/>
              </w:rPr>
              <w:commentReference w:id="6891"/>
            </w:r>
          </w:p>
        </w:tc>
        <w:tc>
          <w:tcPr>
            <w:tcW w:w="2159" w:type="dxa"/>
            <w:tcBorders>
              <w:top w:val="dashed" w:sz="4" w:space="0" w:color="000000"/>
            </w:tcBorders>
            <w:shd w:val="clear" w:color="auto" w:fill="DEEAF6"/>
          </w:tcPr>
          <w:p w14:paraId="2A9978B4" w14:textId="650D4B7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892"/>
            <w:r w:rsidRPr="00D424AA">
              <w:rPr>
                <w:rFonts w:cs="Times New Roman"/>
                <w:sz w:val="16"/>
                <w:szCs w:val="16"/>
                <w:lang w:val="en-GB"/>
              </w:rPr>
              <w:fldChar w:fldCharType="begin" w:fldLock="1"/>
            </w:r>
            <w:ins w:id="6893" w:author="Robin Matthews" w:date="2021-07-14T22:38:00Z">
              <w:r w:rsidR="00D63A40">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894" w:author="Robin Matthews" w:date="2021-07-14T22:38:00Z">
              <w:r w:rsidR="00FC4C2D" w:rsidDel="00D63A40">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895" w:author="Robin Matthews" w:date="2021-07-14T22:38:00Z">
              <w:r w:rsidR="00D63A40">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892"/>
            <w:r w:rsidR="00A26296">
              <w:rPr>
                <w:rStyle w:val="Marquedecommentaire"/>
              </w:rPr>
              <w:commentReference w:id="6892"/>
            </w:r>
            <w:r w:rsidRPr="00841A35">
              <w:rPr>
                <w:rFonts w:cs="Times New Roman"/>
                <w:color w:val="000000" w:themeColor="text1"/>
                <w:sz w:val="16"/>
                <w:szCs w:val="16"/>
                <w:lang w:val="en-GB"/>
              </w:rPr>
              <w:t>; Annex). Med</w:t>
            </w:r>
            <w:r w:rsidRPr="00D424AA">
              <w:rPr>
                <w:rFonts w:cs="Times New Roman"/>
                <w:color w:val="000000" w:themeColor="text1"/>
                <w:sz w:val="16"/>
                <w:szCs w:val="16"/>
                <w:lang w:val="en-GB"/>
              </w:rPr>
              <w:t xml:space="preserve">ian increase of more than 4% in the 50-year Rx1day and Rx5day events compared to the 1°C warming level </w:t>
            </w:r>
            <w:commentRangeStart w:id="689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897" w:author="Robin Matthews" w:date="2021-07-14T17:38:00Z">
              <w:r w:rsidR="00A26296" w:rsidDel="00D50B01">
                <w:rPr>
                  <w:rFonts w:cs="Times New Roman"/>
                  <w:noProof/>
                  <w:sz w:val="16"/>
                  <w:szCs w:val="16"/>
                  <w:lang w:val="en-GB"/>
                </w:rPr>
                <w:delText>Li et al., 2020a</w:delText>
              </w:r>
            </w:del>
            <w:ins w:id="6898"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896"/>
            <w:r w:rsidR="00A26296">
              <w:rPr>
                <w:rStyle w:val="Marquedecommentaire"/>
              </w:rPr>
              <w:commentReference w:id="6896"/>
            </w:r>
            <w:r w:rsidRPr="00841A35">
              <w:rPr>
                <w:rFonts w:cs="Times New Roman"/>
                <w:color w:val="000000" w:themeColor="text1"/>
                <w:sz w:val="16"/>
                <w:szCs w:val="16"/>
                <w:lang w:val="en-GB"/>
              </w:rPr>
              <w:t xml:space="preserve"> and more than 8% in annual Rx1day and Rx5day and 4% in annual Rx30day compared to pre-indus</w:t>
            </w:r>
            <w:r w:rsidRPr="00D424AA">
              <w:rPr>
                <w:rFonts w:cs="Times New Roman"/>
                <w:color w:val="000000" w:themeColor="text1"/>
                <w:sz w:val="16"/>
                <w:szCs w:val="16"/>
                <w:lang w:val="en-GB"/>
              </w:rPr>
              <w:t>trial (Annex).</w:t>
            </w:r>
          </w:p>
          <w:p w14:paraId="5CB8647C" w14:textId="77777777" w:rsidR="00D376F0" w:rsidRPr="00D424AA" w:rsidRDefault="00D376F0" w:rsidP="00D424AA">
            <w:pPr>
              <w:rPr>
                <w:rFonts w:cs="Times New Roman"/>
                <w:color w:val="000000" w:themeColor="text1"/>
                <w:sz w:val="16"/>
                <w:szCs w:val="16"/>
                <w:lang w:val="en-GB"/>
              </w:rPr>
            </w:pPr>
          </w:p>
          <w:p w14:paraId="28F3D3B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Conflicting projections by the CMIP6 multi-model ensemble and limited RCM simulations; more weight is given to the CMIP6 results.</w:t>
            </w:r>
          </w:p>
          <w:p w14:paraId="2D0F130A"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DEEAF6"/>
          </w:tcPr>
          <w:p w14:paraId="365A3981" w14:textId="52AB019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89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6900" w:author="Robin Matthews" w:date="2021-07-14T22:38:00Z">
              <w:r w:rsidR="00D63A40">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899"/>
            <w:r w:rsidR="00A26296">
              <w:rPr>
                <w:rStyle w:val="Marquedecommentaire"/>
              </w:rPr>
              <w:commentReference w:id="6899"/>
            </w:r>
            <w:r w:rsidRPr="00841A35">
              <w:rPr>
                <w:rFonts w:cs="Times New Roman"/>
                <w:color w:val="000000" w:themeColor="text1"/>
                <w:sz w:val="16"/>
                <w:szCs w:val="16"/>
                <w:lang w:val="en-GB"/>
              </w:rPr>
              <w:t xml:space="preserve">; Annex). Median increase of more than 15% in the 50-year Rx1day and Rx5day events compared to the 1°C warming level </w:t>
            </w:r>
            <w:commentRangeStart w:id="690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902" w:author="Robin Matthews" w:date="2021-07-14T17:38:00Z">
              <w:r w:rsidR="00A26296" w:rsidDel="00D50B01">
                <w:rPr>
                  <w:rFonts w:cs="Times New Roman"/>
                  <w:noProof/>
                  <w:sz w:val="16"/>
                  <w:szCs w:val="16"/>
                  <w:lang w:val="en-GB"/>
                </w:rPr>
                <w:delText>Li et al., 2020a</w:delText>
              </w:r>
            </w:del>
            <w:ins w:id="6903"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901"/>
            <w:r w:rsidR="00A26296">
              <w:rPr>
                <w:rStyle w:val="Marquedecommentaire"/>
              </w:rPr>
              <w:commentReference w:id="6901"/>
            </w:r>
            <w:r w:rsidRPr="00841A35">
              <w:rPr>
                <w:rFonts w:cs="Times New Roman"/>
                <w:color w:val="000000" w:themeColor="text1"/>
                <w:sz w:val="16"/>
                <w:szCs w:val="16"/>
                <w:lang w:val="en-GB"/>
              </w:rPr>
              <w:t xml:space="preserve"> and more than 20% in annual Rx1day and Rx5day and 10% in annual Rx30day compared to pre-industrial (Annex).</w:t>
            </w:r>
          </w:p>
          <w:p w14:paraId="3E5CDFA8" w14:textId="77777777" w:rsidR="00D376F0" w:rsidRPr="00D424AA" w:rsidRDefault="00D376F0" w:rsidP="00D424AA">
            <w:pPr>
              <w:rPr>
                <w:rFonts w:cs="Times New Roman"/>
                <w:color w:val="000000" w:themeColor="text1"/>
                <w:sz w:val="16"/>
                <w:szCs w:val="16"/>
                <w:lang w:val="en-GB"/>
              </w:rPr>
            </w:pPr>
          </w:p>
          <w:p w14:paraId="0BFD090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Conflicting projections by the CMIP6 multi-model ensemble and limited RCM simulations; more weight is given to the CMIP6 results.</w:t>
            </w:r>
          </w:p>
        </w:tc>
      </w:tr>
      <w:tr w:rsidR="00D376F0" w:rsidRPr="00F1665C" w14:paraId="457B0B33" w14:textId="77777777" w:rsidTr="00723657">
        <w:tc>
          <w:tcPr>
            <w:tcW w:w="2158" w:type="dxa"/>
            <w:vMerge/>
          </w:tcPr>
          <w:p w14:paraId="0B25632C"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345A32BA"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0358D5B4"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020AFC7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A84ED5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58915F8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DEEAF6"/>
          </w:tcPr>
          <w:p w14:paraId="5C0B58E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A5E3DA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4C6F2DA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DEEAF6"/>
          </w:tcPr>
          <w:p w14:paraId="6037CD5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57CD62B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Medium confidence </w:t>
            </w:r>
            <w:r w:rsidRPr="00D424AA">
              <w:rPr>
                <w:rFonts w:cs="Times New Roman"/>
                <w:color w:val="000000" w:themeColor="text1"/>
                <w:sz w:val="16"/>
                <w:szCs w:val="16"/>
                <w:lang w:val="en-GB"/>
              </w:rPr>
              <w:t>(compared with the recent past (1995-2014))</w:t>
            </w:r>
          </w:p>
          <w:p w14:paraId="7D51C83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r>
      <w:tr w:rsidR="00D376F0" w:rsidRPr="00F1665C" w14:paraId="69D4C903" w14:textId="77777777" w:rsidTr="00723657">
        <w:tc>
          <w:tcPr>
            <w:tcW w:w="2158" w:type="dxa"/>
            <w:vMerge w:val="restart"/>
          </w:tcPr>
          <w:p w14:paraId="1C696AF0"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Southwestern South America (SWS)</w:t>
            </w:r>
          </w:p>
          <w:p w14:paraId="133830A3" w14:textId="77777777" w:rsidR="00D376F0" w:rsidRPr="00D424AA" w:rsidRDefault="00D376F0" w:rsidP="00D424AA">
            <w:pPr>
              <w:rPr>
                <w:rFonts w:cs="Times New Roman"/>
                <w:color w:val="000000" w:themeColor="text1"/>
                <w:sz w:val="16"/>
                <w:szCs w:val="16"/>
                <w:lang w:val="en-GB"/>
              </w:rPr>
            </w:pPr>
          </w:p>
          <w:p w14:paraId="6DAEA093"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5F530C8E" w14:textId="240F7A5E"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Insufficient data coverage and trends in available data are generally not significant </w:t>
            </w:r>
            <w:ins w:id="6904" w:author="Robin Matthews" w:date="2021-07-14T22:37:00Z">
              <w:r w:rsidR="003A4F90">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4", "itemData" : { "DOI" : "10.1016/j.wace.2020.100267", "ISSN" : "22120947", "author" : [ { "dropping-particle" : "", "family" : "Olmo", "given" : "Mat\u00edas", "non-dropping-particle" : "", "parse-names" : false, "suffix" : "" }, { "dropping-particle" : "", "family" : "Bettolli", "given" : "Mar\u00eda Laura", "non-dropping-particle" : "", "parse-names" : false, "suffix" : "" }, { "dropping-particle" : "", "family" : "Rusticucci", "given" : "Matilde", "non-dropping-particle" : "", "parse-names" : false, "suffix" : "" } ], "container-title" : "Weather and Climate Extremes", "id" : "ITEM-4", "issued" : { "date-parts" : [ [ "2020", "9" ] ] }, "page" : "100267", "title" : "Atmospheric circulation influence on temperature and precipitation individual and compound daily extreme events: Spatial variability and trends over southern South America", "translator" : [ { "dropping-particle" : "", "family" : "S3115", "given" : "", "non-dropping-particle" : "", "parse-names" : false, "suffix" : "" } ], "type" : "article-journal", "volume" : "29" }, "uris" : [ "http://www.mendeley.com/documents/?uuid=c6733b1b-a434-4bbe-bbfe-7105bcb5580c" ] } ], "mendeley" : { "formattedCitation" : "(Dereczynski et al., 2020; Dunn et al., 2020; Olmo et al., 2020; Sun et al., 2020a)", "manualFormatting" : "(Dereczynski et al., 2020; Dunn et al., 2020; Olmo et al., 2020; Sun et al., 2020b)", "plainTextFormattedCitation" : "(Dereczynski et al., 2020; Dunn et al., 2020; Olmo et al., 2020; Sun et al., 2020a)", "previouslyFormattedCitation" : "(Dereczynski et al., 2020; Dunn et al., 2020; Olmo et al., 2020; Sun et al., 2020a)" }, "properties" : { "noteIndex" : 0 }, "schema" : "https://github.com/citation-style-language/schema/raw/master/csl-citation.json" }</w:instrText>
            </w:r>
            <w:ins w:id="6905" w:author="Robin Matthews" w:date="2021-07-14T22:37:00Z">
              <w:r w:rsidR="003A4F90">
                <w:rPr>
                  <w:rFonts w:cs="Times New Roman"/>
                  <w:sz w:val="16"/>
                  <w:szCs w:val="16"/>
                  <w:lang w:val="en-GB"/>
                </w:rPr>
                <w:fldChar w:fldCharType="separate"/>
              </w:r>
              <w:r w:rsidR="003A4F90" w:rsidRPr="00142071">
                <w:rPr>
                  <w:rFonts w:cs="Times New Roman"/>
                  <w:noProof/>
                  <w:sz w:val="16"/>
                  <w:szCs w:val="16"/>
                  <w:lang w:val="en-GB"/>
                </w:rPr>
                <w:t>(Dereczynski et al., 2020; Dunn et al., 2020; Olmo et al., 2020; Sun et al., 2020</w:t>
              </w:r>
              <w:r w:rsidR="003A4F90">
                <w:rPr>
                  <w:rFonts w:cs="Times New Roman"/>
                  <w:noProof/>
                  <w:sz w:val="16"/>
                  <w:szCs w:val="16"/>
                  <w:lang w:val="en-GB"/>
                </w:rPr>
                <w:t>b</w:t>
              </w:r>
              <w:r w:rsidR="003A4F90" w:rsidRPr="00142071">
                <w:rPr>
                  <w:rFonts w:cs="Times New Roman"/>
                  <w:noProof/>
                  <w:sz w:val="16"/>
                  <w:szCs w:val="16"/>
                  <w:lang w:val="en-GB"/>
                </w:rPr>
                <w:t>)</w:t>
              </w:r>
              <w:r w:rsidR="003A4F90">
                <w:rPr>
                  <w:rFonts w:cs="Times New Roman"/>
                  <w:sz w:val="16"/>
                  <w:szCs w:val="16"/>
                  <w:lang w:val="en-GB"/>
                </w:rPr>
                <w:fldChar w:fldCharType="end"/>
              </w:r>
            </w:ins>
            <w:commentRangeStart w:id="6906"/>
            <w:del w:id="6907" w:author="Robin Matthews" w:date="2021-07-14T22:37:00Z">
              <w:r w:rsidRPr="00D424AA" w:rsidDel="003A4F90">
                <w:rPr>
                  <w:rFonts w:cs="Times New Roman"/>
                  <w:sz w:val="16"/>
                  <w:szCs w:val="16"/>
                  <w:lang w:val="en-GB"/>
                </w:rPr>
                <w:fldChar w:fldCharType="begin" w:fldLock="1"/>
              </w:r>
              <w:r w:rsidR="00AB36D4" w:rsidDel="003A4F90">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3A4F90">
                <w:rPr>
                  <w:rFonts w:cs="Times New Roman"/>
                  <w:sz w:val="16"/>
                  <w:szCs w:val="16"/>
                  <w:lang w:val="en-GB"/>
                </w:rPr>
                <w:fldChar w:fldCharType="separate"/>
              </w:r>
              <w:r w:rsidR="00A26296" w:rsidDel="003A4F90">
                <w:rPr>
                  <w:rFonts w:cs="Times New Roman"/>
                  <w:noProof/>
                  <w:sz w:val="16"/>
                  <w:szCs w:val="16"/>
                  <w:lang w:val="en-GB"/>
                </w:rPr>
                <w:delText>(Sun et al., 2020</w:delText>
              </w:r>
              <w:r w:rsidRPr="00D424AA" w:rsidDel="003A4F90">
                <w:rPr>
                  <w:rFonts w:cs="Times New Roman"/>
                  <w:sz w:val="16"/>
                  <w:szCs w:val="16"/>
                  <w:lang w:val="en-GB"/>
                </w:rPr>
                <w:fldChar w:fldCharType="end"/>
              </w:r>
              <w:commentRangeEnd w:id="6906"/>
              <w:r w:rsidR="00A26296" w:rsidDel="003A4F90">
                <w:rPr>
                  <w:rStyle w:val="Marquedecommentaire"/>
                </w:rPr>
                <w:commentReference w:id="6906"/>
              </w:r>
              <w:r w:rsidRPr="00841A35" w:rsidDel="003A4F90">
                <w:rPr>
                  <w:rFonts w:cs="Times New Roman"/>
                  <w:sz w:val="16"/>
                  <w:szCs w:val="16"/>
                  <w:lang w:val="en-GB"/>
                </w:rPr>
                <w:delText xml:space="preserve">; </w:delText>
              </w:r>
              <w:commentRangeStart w:id="6908"/>
              <w:r w:rsidRPr="00D424AA" w:rsidDel="003A4F90">
                <w:rPr>
                  <w:rFonts w:cs="Times New Roman"/>
                  <w:sz w:val="16"/>
                  <w:szCs w:val="16"/>
                  <w:lang w:val="en-GB"/>
                </w:rPr>
                <w:fldChar w:fldCharType="begin" w:fldLock="1"/>
              </w:r>
              <w:r w:rsidR="00FF6231" w:rsidDel="003A4F90">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3A4F90">
                <w:rPr>
                  <w:rFonts w:cs="Times New Roman"/>
                  <w:sz w:val="16"/>
                  <w:szCs w:val="16"/>
                  <w:lang w:val="en-GB"/>
                </w:rPr>
                <w:fldChar w:fldCharType="separate"/>
              </w:r>
              <w:r w:rsidR="00A26296" w:rsidDel="003A4F90">
                <w:rPr>
                  <w:rFonts w:cs="Times New Roman"/>
                  <w:noProof/>
                  <w:sz w:val="16"/>
                  <w:szCs w:val="16"/>
                  <w:lang w:val="en-GB"/>
                </w:rPr>
                <w:delText>Dunn et al., 2020</w:delText>
              </w:r>
              <w:r w:rsidRPr="00D424AA" w:rsidDel="003A4F90">
                <w:rPr>
                  <w:rFonts w:cs="Times New Roman"/>
                  <w:sz w:val="16"/>
                  <w:szCs w:val="16"/>
                  <w:lang w:val="en-GB"/>
                </w:rPr>
                <w:fldChar w:fldCharType="end"/>
              </w:r>
              <w:commentRangeEnd w:id="6908"/>
              <w:r w:rsidR="00A26296" w:rsidDel="003A4F90">
                <w:rPr>
                  <w:rStyle w:val="Marquedecommentaire"/>
                </w:rPr>
                <w:commentReference w:id="6908"/>
              </w:r>
              <w:r w:rsidRPr="00841A35" w:rsidDel="003A4F90">
                <w:rPr>
                  <w:rFonts w:cs="Times New Roman"/>
                  <w:sz w:val="16"/>
                  <w:szCs w:val="16"/>
                  <w:lang w:val="en-GB"/>
                </w:rPr>
                <w:delText>;</w:delText>
              </w:r>
              <w:r w:rsidRPr="00D424AA" w:rsidDel="003A4F90">
                <w:rPr>
                  <w:rFonts w:cs="Times New Roman"/>
                  <w:color w:val="000000" w:themeColor="text1"/>
                  <w:sz w:val="16"/>
                  <w:szCs w:val="16"/>
                  <w:lang w:val="en-GB"/>
                </w:rPr>
                <w:delText xml:space="preserve"> </w:delText>
              </w:r>
              <w:commentRangeStart w:id="6909"/>
              <w:r w:rsidRPr="00D424AA" w:rsidDel="003A4F90">
                <w:rPr>
                  <w:rFonts w:cs="Times New Roman"/>
                  <w:sz w:val="16"/>
                  <w:szCs w:val="16"/>
                  <w:lang w:val="en-GB"/>
                </w:rPr>
                <w:fldChar w:fldCharType="begin" w:fldLock="1"/>
              </w:r>
              <w:r w:rsidR="00FF6231" w:rsidDel="003A4F90">
                <w:rPr>
                  <w:rFonts w:cs="Times New Roman"/>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3A4F90">
                <w:rPr>
                  <w:rFonts w:cs="Times New Roman"/>
                  <w:sz w:val="16"/>
                  <w:szCs w:val="16"/>
                  <w:lang w:val="en-GB"/>
                </w:rPr>
                <w:fldChar w:fldCharType="separate"/>
              </w:r>
              <w:r w:rsidR="00A26296" w:rsidDel="003A4F90">
                <w:rPr>
                  <w:rFonts w:cs="Times New Roman"/>
                  <w:noProof/>
                  <w:sz w:val="16"/>
                  <w:szCs w:val="16"/>
                  <w:lang w:val="en-GB"/>
                </w:rPr>
                <w:delText>Dereczynski et al., 2020</w:delText>
              </w:r>
              <w:r w:rsidRPr="00D424AA" w:rsidDel="003A4F90">
                <w:rPr>
                  <w:rFonts w:cs="Times New Roman"/>
                  <w:sz w:val="16"/>
                  <w:szCs w:val="16"/>
                  <w:lang w:val="en-GB"/>
                </w:rPr>
                <w:fldChar w:fldCharType="end"/>
              </w:r>
              <w:commentRangeEnd w:id="6909"/>
              <w:r w:rsidR="00A26296" w:rsidDel="003A4F90">
                <w:rPr>
                  <w:rStyle w:val="Marquedecommentaire"/>
                </w:rPr>
                <w:commentReference w:id="6909"/>
              </w:r>
              <w:r w:rsidRPr="00841A35" w:rsidDel="003A4F90">
                <w:rPr>
                  <w:rFonts w:cs="Times New Roman"/>
                  <w:sz w:val="16"/>
                  <w:szCs w:val="16"/>
                  <w:lang w:val="en-GB"/>
                </w:rPr>
                <w:delText xml:space="preserve">; </w:delText>
              </w:r>
              <w:commentRangeStart w:id="6910"/>
              <w:r w:rsidRPr="00D424AA" w:rsidDel="003A4F90">
                <w:rPr>
                  <w:rFonts w:cs="Times New Roman"/>
                  <w:sz w:val="16"/>
                  <w:szCs w:val="16"/>
                  <w:lang w:val="en-GB"/>
                </w:rPr>
                <w:fldChar w:fldCharType="begin" w:fldLock="1"/>
              </w:r>
              <w:r w:rsidR="00FF6231" w:rsidDel="003A4F90">
                <w:rPr>
                  <w:rFonts w:cs="Times New Roman"/>
                  <w:sz w:val="16"/>
                  <w:szCs w:val="16"/>
                  <w:lang w:val="en-GB"/>
                </w:rPr>
                <w:delInstrText>ADDIN CSL_CITATION { "citationItems" : [ { "id" : "ITEM-1", "itemData" : { "DOI" : "10.1016/j.wace.2020.100267", "ISSN" : "22120947", "author" : [ { "dropping-particle" : "", "family" : "Olmo", "given" : "Mat\u00edas", "non-dropping-particle" : "", "parse-names" : false, "suffix" : "" }, { "dropping-particle" : "", "family" : "Bettolli", "given" : "Mar\u00eda Laura", "non-dropping-particle" : "", "parse-names" : false, "suffix" : "" }, { "dropping-particle" : "", "family" : "Rusticucci", "given" : "Matilde", "non-dropping-particle" : "", "parse-names" : false, "suffix" : "" } ], "container-title" : "Weather and Climate Extremes", "id" : "ITEM-1", "issued" : { "date-parts" : [ [ "2020", "9" ] ] }, "page" : "100267", "title" : "Atmospheric circulation influence on temperature and precipitation individual and compound daily extreme events: Spatial variability and trends over southern South America", "translator" : [ { "dropping-particle" : "", "family" : "S3115", "given" : "", "non-dropping-particle" : "", "parse-names" : false, "suffix" : "" } ], "type" : "article-journal", "volume" : "29" }, "uris" : [ "http://www.mendeley.com/documents/?uuid=c6733b1b-a434-4bbe-bbfe-7105bcb5580c" ] } ], "mendeley" : { "formattedCitation" : "(Olmo et al., 2020)", "manualFormatting" : "Olmo et al., 2020)", "plainTextFormattedCitation" : "(Olmo et al., 2020)", "previouslyFormattedCitation" : "(Olmo et al., 2020)" }, "properties" : { "noteIndex" : 0 }, "schema" : "https://github.com/citation-style-language/schema/raw/master/csl-citation.json" }</w:delInstrText>
              </w:r>
              <w:r w:rsidRPr="00D424AA" w:rsidDel="003A4F90">
                <w:rPr>
                  <w:rFonts w:cs="Times New Roman"/>
                  <w:sz w:val="16"/>
                  <w:szCs w:val="16"/>
                  <w:lang w:val="en-GB"/>
                </w:rPr>
                <w:fldChar w:fldCharType="separate"/>
              </w:r>
              <w:r w:rsidR="00A26296" w:rsidDel="003A4F90">
                <w:rPr>
                  <w:rFonts w:cs="Times New Roman"/>
                  <w:noProof/>
                  <w:sz w:val="16"/>
                  <w:szCs w:val="16"/>
                  <w:lang w:val="en-GB"/>
                </w:rPr>
                <w:delText>Olmo et al., 2020)</w:delText>
              </w:r>
              <w:r w:rsidRPr="00D424AA" w:rsidDel="003A4F90">
                <w:rPr>
                  <w:rFonts w:cs="Times New Roman"/>
                  <w:sz w:val="16"/>
                  <w:szCs w:val="16"/>
                  <w:lang w:val="en-GB"/>
                </w:rPr>
                <w:fldChar w:fldCharType="end"/>
              </w:r>
            </w:del>
            <w:commentRangeEnd w:id="6910"/>
            <w:r w:rsidR="00A26296">
              <w:rPr>
                <w:rStyle w:val="Marquedecommentaire"/>
              </w:rPr>
              <w:commentReference w:id="6910"/>
            </w:r>
          </w:p>
        </w:tc>
        <w:tc>
          <w:tcPr>
            <w:tcW w:w="2158" w:type="dxa"/>
            <w:tcBorders>
              <w:top w:val="dashed" w:sz="4" w:space="0" w:color="000000"/>
            </w:tcBorders>
            <w:shd w:val="clear" w:color="auto" w:fill="D9D9D9"/>
          </w:tcPr>
          <w:p w14:paraId="101585D2" w14:textId="0EF6146A"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Evidence of a human contribution for some events </w:t>
            </w:r>
            <w:commentRangeStart w:id="6911"/>
            <w:r w:rsidRPr="00D424AA">
              <w:rPr>
                <w:rFonts w:cs="Times New Roman"/>
                <w:sz w:val="16"/>
                <w:szCs w:val="16"/>
                <w:lang w:val="en-GB"/>
              </w:rPr>
              <w:fldChar w:fldCharType="begin" w:fldLock="1"/>
            </w:r>
            <w:ins w:id="6912" w:author="Robin Matthews" w:date="2021-07-14T22:43:00Z">
              <w:r w:rsidR="00A30321">
                <w:rPr>
                  <w:rFonts w:cs="Times New Roman"/>
                  <w:sz w:val="16"/>
                  <w:szCs w:val="16"/>
                  <w:lang w:val="en-GB"/>
                </w:rPr>
                <w: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manualFormatting" : "(S. Li et al., 2019)", "plainTextFormattedCitation" : "(Li et al., 2019d)", "previouslyFormattedCitation" : "(Li et al., 2019d)" }, "properties" : { "noteIndex" : 0 }, "schema" : "https://github.com/citation-style-language/schema/raw/master/csl-citation.json" }</w:instrText>
              </w:r>
            </w:ins>
            <w:del w:id="6913" w:author="Robin Matthews" w:date="2021-07-14T22:43:00Z">
              <w:r w:rsidR="00FF6231" w:rsidDel="00A30321">
                <w:rPr>
                  <w:rFonts w:cs="Times New Roman"/>
                  <w:sz w:val="16"/>
                  <w:szCs w:val="16"/>
                  <w:lang w:val="en-GB"/>
                </w:rPr>
                <w:del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plainTextFormattedCitation" : "(Li et al., 2019d)", "previouslyFormattedCitation" : "(Li et al., 2019d)"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914" w:author="Robin Matthews" w:date="2021-07-14T22:43:00Z">
              <w:r w:rsidR="00A30321">
                <w:rPr>
                  <w:rFonts w:cs="Times New Roman"/>
                  <w:noProof/>
                  <w:sz w:val="16"/>
                  <w:szCs w:val="16"/>
                  <w:lang w:val="en-GB"/>
                </w:rPr>
                <w:t xml:space="preserve">S. </w:t>
              </w:r>
            </w:ins>
            <w:r w:rsidR="00A26296">
              <w:rPr>
                <w:rFonts w:cs="Times New Roman"/>
                <w:noProof/>
                <w:sz w:val="16"/>
                <w:szCs w:val="16"/>
                <w:lang w:val="en-GB"/>
              </w:rPr>
              <w:t>Li et al., 2019</w:t>
            </w:r>
            <w:del w:id="6915" w:author="Robin Matthews" w:date="2021-07-14T22:43:00Z">
              <w:r w:rsidR="00A26296" w:rsidDel="00A30321">
                <w:rPr>
                  <w:rFonts w:cs="Times New Roman"/>
                  <w:noProof/>
                  <w:sz w:val="16"/>
                  <w:szCs w:val="16"/>
                  <w:lang w:val="en-GB"/>
                </w:rPr>
                <w:delText>d</w:delText>
              </w:r>
            </w:del>
            <w:r w:rsidR="00A26296">
              <w:rPr>
                <w:rFonts w:cs="Times New Roman"/>
                <w:noProof/>
                <w:sz w:val="16"/>
                <w:szCs w:val="16"/>
                <w:lang w:val="en-GB"/>
              </w:rPr>
              <w:t>)</w:t>
            </w:r>
            <w:r w:rsidRPr="00D424AA">
              <w:rPr>
                <w:rFonts w:cs="Times New Roman"/>
                <w:sz w:val="16"/>
                <w:szCs w:val="16"/>
                <w:lang w:val="en-GB"/>
              </w:rPr>
              <w:fldChar w:fldCharType="end"/>
            </w:r>
            <w:commentRangeEnd w:id="6911"/>
            <w:r w:rsidR="00A26296">
              <w:rPr>
                <w:rStyle w:val="Marquedecommentaire"/>
              </w:rPr>
              <w:commentReference w:id="6911"/>
            </w:r>
            <w:r w:rsidRPr="00841A35">
              <w:rPr>
                <w:rFonts w:cs="Times New Roman"/>
                <w:color w:val="000000" w:themeColor="text1"/>
                <w:sz w:val="16"/>
                <w:szCs w:val="16"/>
                <w:lang w:val="en-GB"/>
              </w:rPr>
              <w:t>, but cannot be generalized</w:t>
            </w:r>
          </w:p>
        </w:tc>
        <w:tc>
          <w:tcPr>
            <w:tcW w:w="2158" w:type="dxa"/>
            <w:tcBorders>
              <w:top w:val="dashed" w:sz="4" w:space="0" w:color="000000"/>
            </w:tcBorders>
            <w:shd w:val="clear" w:color="auto" w:fill="D9D9D9"/>
          </w:tcPr>
          <w:p w14:paraId="24BB81C9" w14:textId="2ACA8EA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bookmarkStart w:id="6916" w:name="_Hlk77194666"/>
            <w:ins w:id="6917" w:author="Robin Matthews" w:date="2021-07-14T22:38:00Z">
              <w:r w:rsidR="003A4F90">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918" w:author="Robin Matthews" w:date="2021-07-14T22:38:00Z">
              <w:r w:rsidR="003A4F90">
                <w:rPr>
                  <w:rFonts w:cs="Times New Roman"/>
                  <w:sz w:val="16"/>
                  <w:szCs w:val="16"/>
                  <w:lang w:val="en-GB"/>
                </w:rPr>
                <w:fldChar w:fldCharType="separate"/>
              </w:r>
              <w:r w:rsidR="003A4F90" w:rsidRPr="00142071">
                <w:rPr>
                  <w:rFonts w:cs="Times New Roman"/>
                  <w:noProof/>
                  <w:sz w:val="16"/>
                  <w:szCs w:val="16"/>
                  <w:lang w:val="en-GB"/>
                </w:rPr>
                <w:t xml:space="preserve">(Chou et al., 2014; </w:t>
              </w:r>
              <w:r w:rsidR="003A4F90">
                <w:rPr>
                  <w:rFonts w:cs="Times New Roman"/>
                  <w:noProof/>
                  <w:sz w:val="16"/>
                  <w:szCs w:val="16"/>
                  <w:lang w:val="en-GB"/>
                </w:rPr>
                <w:t xml:space="preserve">C. </w:t>
              </w:r>
              <w:r w:rsidR="003A4F90" w:rsidRPr="00142071">
                <w:rPr>
                  <w:rFonts w:cs="Times New Roman"/>
                  <w:noProof/>
                  <w:sz w:val="16"/>
                  <w:szCs w:val="16"/>
                  <w:lang w:val="en-GB"/>
                </w:rPr>
                <w:t>Li et al., 2020)</w:t>
              </w:r>
              <w:r w:rsidR="003A4F90">
                <w:rPr>
                  <w:rFonts w:cs="Times New Roman"/>
                  <w:sz w:val="16"/>
                  <w:szCs w:val="16"/>
                  <w:lang w:val="en-GB"/>
                </w:rPr>
                <w:fldChar w:fldCharType="end"/>
              </w:r>
            </w:ins>
            <w:commentRangeStart w:id="6919"/>
            <w:del w:id="6920" w:author="Robin Matthews" w:date="2021-07-14T22:38:00Z">
              <w:r w:rsidRPr="00D424AA" w:rsidDel="003A4F90">
                <w:rPr>
                  <w:rFonts w:cs="Times New Roman"/>
                  <w:sz w:val="16"/>
                  <w:szCs w:val="16"/>
                  <w:lang w:val="en-GB"/>
                </w:rPr>
                <w:fldChar w:fldCharType="begin" w:fldLock="1"/>
              </w:r>
              <w:r w:rsidR="00FC4C2D" w:rsidDel="003A4F90">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3A4F90">
                <w:rPr>
                  <w:rFonts w:cs="Times New Roman"/>
                  <w:sz w:val="16"/>
                  <w:szCs w:val="16"/>
                  <w:lang w:val="en-GB"/>
                </w:rPr>
                <w:fldChar w:fldCharType="separate"/>
              </w:r>
              <w:r w:rsidR="00A26296" w:rsidDel="003A4F90">
                <w:rPr>
                  <w:rFonts w:cs="Times New Roman"/>
                  <w:noProof/>
                  <w:sz w:val="16"/>
                  <w:szCs w:val="16"/>
                  <w:lang w:val="en-GB"/>
                </w:rPr>
                <w:delText>(Li et al., 2020</w:delText>
              </w:r>
              <w:r w:rsidRPr="00D424AA" w:rsidDel="003A4F90">
                <w:rPr>
                  <w:rFonts w:cs="Times New Roman"/>
                  <w:sz w:val="16"/>
                  <w:szCs w:val="16"/>
                  <w:lang w:val="en-GB"/>
                </w:rPr>
                <w:fldChar w:fldCharType="end"/>
              </w:r>
              <w:commentRangeEnd w:id="6919"/>
              <w:r w:rsidR="00A26296" w:rsidDel="003A4F90">
                <w:rPr>
                  <w:rStyle w:val="Marquedecommentaire"/>
                </w:rPr>
                <w:commentReference w:id="6919"/>
              </w:r>
              <w:r w:rsidRPr="00841A35" w:rsidDel="003A4F90">
                <w:rPr>
                  <w:rFonts w:cs="Times New Roman"/>
                  <w:sz w:val="16"/>
                  <w:szCs w:val="16"/>
                  <w:lang w:val="en-GB"/>
                </w:rPr>
                <w:delText>;</w:delText>
              </w:r>
              <w:r w:rsidRPr="00D424AA" w:rsidDel="003A4F90">
                <w:rPr>
                  <w:rFonts w:cs="Times New Roman"/>
                  <w:color w:val="000000" w:themeColor="text1"/>
                  <w:sz w:val="16"/>
                  <w:szCs w:val="16"/>
                  <w:lang w:val="en-GB"/>
                </w:rPr>
                <w:delText xml:space="preserve"> </w:delText>
              </w:r>
              <w:commentRangeStart w:id="6921"/>
              <w:r w:rsidRPr="00D424AA" w:rsidDel="003A4F90">
                <w:rPr>
                  <w:rFonts w:cs="Times New Roman"/>
                  <w:color w:val="000000" w:themeColor="text1"/>
                  <w:sz w:val="16"/>
                  <w:szCs w:val="16"/>
                  <w:lang w:val="en-GB"/>
                </w:rPr>
                <w:fldChar w:fldCharType="begin" w:fldLock="1"/>
              </w:r>
              <w:r w:rsidR="00FF6231" w:rsidDel="003A4F90">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3A4F90">
                <w:rPr>
                  <w:rFonts w:cs="Times New Roman"/>
                  <w:color w:val="000000" w:themeColor="text1"/>
                  <w:sz w:val="16"/>
                  <w:szCs w:val="16"/>
                  <w:lang w:val="en-GB"/>
                </w:rPr>
                <w:fldChar w:fldCharType="separate"/>
              </w:r>
              <w:r w:rsidR="00A26296" w:rsidDel="003A4F90">
                <w:rPr>
                  <w:rFonts w:cs="Times New Roman"/>
                  <w:noProof/>
                  <w:color w:val="000000" w:themeColor="text1"/>
                  <w:sz w:val="16"/>
                  <w:szCs w:val="16"/>
                  <w:lang w:val="en-GB"/>
                </w:rPr>
                <w:delText>Chou et al., 2014)</w:delText>
              </w:r>
              <w:r w:rsidRPr="00D424AA" w:rsidDel="003A4F90">
                <w:rPr>
                  <w:rFonts w:cs="Times New Roman"/>
                  <w:color w:val="000000" w:themeColor="text1"/>
                  <w:sz w:val="16"/>
                  <w:szCs w:val="16"/>
                  <w:lang w:val="en-GB"/>
                </w:rPr>
                <w:fldChar w:fldCharType="end"/>
              </w:r>
            </w:del>
            <w:bookmarkEnd w:id="6916"/>
            <w:commentRangeEnd w:id="6921"/>
            <w:r w:rsidR="00A26296">
              <w:rPr>
                <w:rStyle w:val="Marquedecommentaire"/>
              </w:rPr>
              <w:commentReference w:id="6921"/>
            </w:r>
            <w:r w:rsidRPr="00841A35">
              <w:rPr>
                <w:rFonts w:cs="Times New Roman"/>
                <w:color w:val="000000" w:themeColor="text1"/>
                <w:sz w:val="16"/>
                <w:szCs w:val="16"/>
                <w:lang w:val="en-GB"/>
              </w:rPr>
              <w:t xml:space="preserve"> </w:t>
            </w:r>
          </w:p>
        </w:tc>
        <w:tc>
          <w:tcPr>
            <w:tcW w:w="2159" w:type="dxa"/>
            <w:tcBorders>
              <w:top w:val="dashed" w:sz="4" w:space="0" w:color="000000"/>
            </w:tcBorders>
            <w:shd w:val="clear" w:color="auto" w:fill="D9D9D9"/>
          </w:tcPr>
          <w:p w14:paraId="486ED436" w14:textId="016E322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ins w:id="6922" w:author="Robin Matthews" w:date="2021-07-14T22:38:00Z">
              <w:r w:rsidR="003A4F90">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923" w:author="Robin Matthews" w:date="2021-07-14T22:38:00Z">
              <w:r w:rsidR="003A4F90">
                <w:rPr>
                  <w:rFonts w:cs="Times New Roman"/>
                  <w:sz w:val="16"/>
                  <w:szCs w:val="16"/>
                  <w:lang w:val="en-GB"/>
                </w:rPr>
                <w:fldChar w:fldCharType="separate"/>
              </w:r>
              <w:r w:rsidR="003A4F90" w:rsidRPr="00142071">
                <w:rPr>
                  <w:rFonts w:cs="Times New Roman"/>
                  <w:noProof/>
                  <w:sz w:val="16"/>
                  <w:szCs w:val="16"/>
                  <w:lang w:val="en-GB"/>
                </w:rPr>
                <w:t xml:space="preserve">(Chou et al., 2014; </w:t>
              </w:r>
              <w:r w:rsidR="003A4F90">
                <w:rPr>
                  <w:rFonts w:cs="Times New Roman"/>
                  <w:noProof/>
                  <w:sz w:val="16"/>
                  <w:szCs w:val="16"/>
                  <w:lang w:val="en-GB"/>
                </w:rPr>
                <w:t xml:space="preserve">C. </w:t>
              </w:r>
              <w:r w:rsidR="003A4F90" w:rsidRPr="00142071">
                <w:rPr>
                  <w:rFonts w:cs="Times New Roman"/>
                  <w:noProof/>
                  <w:sz w:val="16"/>
                  <w:szCs w:val="16"/>
                  <w:lang w:val="en-GB"/>
                </w:rPr>
                <w:t>Li et al., 2020)</w:t>
              </w:r>
              <w:r w:rsidR="003A4F90">
                <w:rPr>
                  <w:rFonts w:cs="Times New Roman"/>
                  <w:sz w:val="16"/>
                  <w:szCs w:val="16"/>
                  <w:lang w:val="en-GB"/>
                </w:rPr>
                <w:fldChar w:fldCharType="end"/>
              </w:r>
            </w:ins>
            <w:commentRangeStart w:id="6924"/>
            <w:del w:id="6925" w:author="Robin Matthews" w:date="2021-07-14T22:38:00Z">
              <w:r w:rsidRPr="00D424AA" w:rsidDel="003A4F90">
                <w:rPr>
                  <w:rFonts w:cs="Times New Roman"/>
                  <w:sz w:val="16"/>
                  <w:szCs w:val="16"/>
                  <w:lang w:val="en-GB"/>
                </w:rPr>
                <w:fldChar w:fldCharType="begin" w:fldLock="1"/>
              </w:r>
              <w:r w:rsidR="00FC4C2D" w:rsidRPr="003A4F90" w:rsidDel="003A4F90">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3A4F90">
                <w:rPr>
                  <w:rFonts w:cs="Times New Roman"/>
                  <w:sz w:val="16"/>
                  <w:szCs w:val="16"/>
                  <w:lang w:val="en-GB"/>
                </w:rPr>
                <w:fldChar w:fldCharType="separate"/>
              </w:r>
              <w:r w:rsidR="00A26296" w:rsidRPr="003A4F90" w:rsidDel="003A4F90">
                <w:rPr>
                  <w:rFonts w:cs="Times New Roman"/>
                  <w:noProof/>
                  <w:sz w:val="16"/>
                  <w:szCs w:val="16"/>
                  <w:lang w:val="en-GB"/>
                </w:rPr>
                <w:delText>(Li et al., 2020</w:delText>
              </w:r>
              <w:r w:rsidRPr="00D424AA" w:rsidDel="003A4F90">
                <w:rPr>
                  <w:rFonts w:cs="Times New Roman"/>
                  <w:sz w:val="16"/>
                  <w:szCs w:val="16"/>
                  <w:lang w:val="en-GB"/>
                </w:rPr>
                <w:fldChar w:fldCharType="end"/>
              </w:r>
              <w:commentRangeEnd w:id="6924"/>
              <w:r w:rsidR="00A26296" w:rsidDel="003A4F90">
                <w:rPr>
                  <w:rStyle w:val="Marquedecommentaire"/>
                </w:rPr>
                <w:commentReference w:id="6924"/>
              </w:r>
              <w:r w:rsidRPr="00841A35" w:rsidDel="003A4F90">
                <w:rPr>
                  <w:rFonts w:cs="Times New Roman"/>
                  <w:sz w:val="16"/>
                  <w:szCs w:val="16"/>
                  <w:lang w:val="en-GB"/>
                </w:rPr>
                <w:delText>;</w:delText>
              </w:r>
              <w:r w:rsidRPr="00D424AA" w:rsidDel="003A4F90">
                <w:rPr>
                  <w:rFonts w:cs="Times New Roman"/>
                  <w:color w:val="000000" w:themeColor="text1"/>
                  <w:sz w:val="16"/>
                  <w:szCs w:val="16"/>
                  <w:lang w:val="en-GB"/>
                </w:rPr>
                <w:delText xml:space="preserve"> </w:delText>
              </w:r>
              <w:commentRangeStart w:id="6926"/>
              <w:r w:rsidRPr="00D424AA" w:rsidDel="003A4F90">
                <w:rPr>
                  <w:rFonts w:cs="Times New Roman"/>
                  <w:color w:val="000000" w:themeColor="text1"/>
                  <w:sz w:val="16"/>
                  <w:szCs w:val="16"/>
                  <w:lang w:val="en-GB"/>
                </w:rPr>
                <w:fldChar w:fldCharType="begin" w:fldLock="1"/>
              </w:r>
              <w:r w:rsidR="00FF6231" w:rsidDel="003A4F90">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3A4F90">
                <w:rPr>
                  <w:rFonts w:cs="Times New Roman"/>
                  <w:color w:val="000000" w:themeColor="text1"/>
                  <w:sz w:val="16"/>
                  <w:szCs w:val="16"/>
                  <w:lang w:val="en-GB"/>
                </w:rPr>
                <w:fldChar w:fldCharType="separate"/>
              </w:r>
              <w:r w:rsidR="00A26296" w:rsidDel="003A4F90">
                <w:rPr>
                  <w:rFonts w:cs="Times New Roman"/>
                  <w:noProof/>
                  <w:color w:val="000000" w:themeColor="text1"/>
                  <w:sz w:val="16"/>
                  <w:szCs w:val="16"/>
                  <w:lang w:val="en-GB"/>
                </w:rPr>
                <w:delText>Chou et al., 2014)</w:delText>
              </w:r>
              <w:r w:rsidRPr="00D424AA" w:rsidDel="003A4F90">
                <w:rPr>
                  <w:rFonts w:cs="Times New Roman"/>
                  <w:color w:val="000000" w:themeColor="text1"/>
                  <w:sz w:val="16"/>
                  <w:szCs w:val="16"/>
                  <w:lang w:val="en-GB"/>
                </w:rPr>
                <w:fldChar w:fldCharType="end"/>
              </w:r>
            </w:del>
            <w:commentRangeEnd w:id="6926"/>
            <w:r w:rsidR="00A26296">
              <w:rPr>
                <w:rStyle w:val="Marquedecommentaire"/>
              </w:rPr>
              <w:commentReference w:id="6926"/>
            </w:r>
          </w:p>
        </w:tc>
        <w:tc>
          <w:tcPr>
            <w:tcW w:w="2159" w:type="dxa"/>
            <w:tcBorders>
              <w:top w:val="dashed" w:sz="4" w:space="0" w:color="000000"/>
            </w:tcBorders>
            <w:shd w:val="clear" w:color="auto" w:fill="D9D9D9"/>
          </w:tcPr>
          <w:p w14:paraId="5ECFED70" w14:textId="3FE16AC9"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ins w:id="6927" w:author="Robin Matthews" w:date="2021-07-14T22:38:00Z">
              <w:r w:rsidR="003A4F90">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928" w:author="Robin Matthews" w:date="2021-07-14T22:38:00Z">
              <w:r w:rsidR="003A4F90">
                <w:rPr>
                  <w:rFonts w:cs="Times New Roman"/>
                  <w:sz w:val="16"/>
                  <w:szCs w:val="16"/>
                  <w:lang w:val="en-GB"/>
                </w:rPr>
                <w:fldChar w:fldCharType="separate"/>
              </w:r>
              <w:r w:rsidR="003A4F90" w:rsidRPr="00142071">
                <w:rPr>
                  <w:rFonts w:cs="Times New Roman"/>
                  <w:noProof/>
                  <w:sz w:val="16"/>
                  <w:szCs w:val="16"/>
                  <w:lang w:val="en-GB"/>
                </w:rPr>
                <w:t xml:space="preserve">(Chou et al., 2014; </w:t>
              </w:r>
              <w:r w:rsidR="003A4F90">
                <w:rPr>
                  <w:rFonts w:cs="Times New Roman"/>
                  <w:noProof/>
                  <w:sz w:val="16"/>
                  <w:szCs w:val="16"/>
                  <w:lang w:val="en-GB"/>
                </w:rPr>
                <w:t xml:space="preserve">C. </w:t>
              </w:r>
              <w:r w:rsidR="003A4F90" w:rsidRPr="00142071">
                <w:rPr>
                  <w:rFonts w:cs="Times New Roman"/>
                  <w:noProof/>
                  <w:sz w:val="16"/>
                  <w:szCs w:val="16"/>
                  <w:lang w:val="en-GB"/>
                </w:rPr>
                <w:t>Li et al., 2020)</w:t>
              </w:r>
              <w:r w:rsidR="003A4F90">
                <w:rPr>
                  <w:rFonts w:cs="Times New Roman"/>
                  <w:sz w:val="16"/>
                  <w:szCs w:val="16"/>
                  <w:lang w:val="en-GB"/>
                </w:rPr>
                <w:fldChar w:fldCharType="end"/>
              </w:r>
            </w:ins>
            <w:commentRangeStart w:id="6929"/>
            <w:del w:id="6930" w:author="Robin Matthews" w:date="2021-07-14T22:38:00Z">
              <w:r w:rsidRPr="00D424AA" w:rsidDel="003A4F90">
                <w:rPr>
                  <w:rFonts w:cs="Times New Roman"/>
                  <w:sz w:val="16"/>
                  <w:szCs w:val="16"/>
                  <w:lang w:val="en-GB"/>
                </w:rPr>
                <w:fldChar w:fldCharType="begin" w:fldLock="1"/>
              </w:r>
              <w:r w:rsidR="00FC4C2D" w:rsidRPr="003A4F90" w:rsidDel="003A4F90">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3A4F90">
                <w:rPr>
                  <w:rFonts w:cs="Times New Roman"/>
                  <w:sz w:val="16"/>
                  <w:szCs w:val="16"/>
                  <w:lang w:val="en-GB"/>
                </w:rPr>
                <w:fldChar w:fldCharType="separate"/>
              </w:r>
              <w:r w:rsidR="00A26296" w:rsidRPr="003A4F90" w:rsidDel="003A4F90">
                <w:rPr>
                  <w:rFonts w:cs="Times New Roman"/>
                  <w:noProof/>
                  <w:sz w:val="16"/>
                  <w:szCs w:val="16"/>
                  <w:lang w:val="en-GB"/>
                </w:rPr>
                <w:delText>(Li et al., 2020</w:delText>
              </w:r>
              <w:r w:rsidRPr="00D424AA" w:rsidDel="003A4F90">
                <w:rPr>
                  <w:rFonts w:cs="Times New Roman"/>
                  <w:sz w:val="16"/>
                  <w:szCs w:val="16"/>
                  <w:lang w:val="en-GB"/>
                </w:rPr>
                <w:fldChar w:fldCharType="end"/>
              </w:r>
              <w:commentRangeEnd w:id="6929"/>
              <w:r w:rsidR="00A26296" w:rsidDel="003A4F90">
                <w:rPr>
                  <w:rStyle w:val="Marquedecommentaire"/>
                </w:rPr>
                <w:commentReference w:id="6929"/>
              </w:r>
              <w:r w:rsidRPr="00841A35" w:rsidDel="003A4F90">
                <w:rPr>
                  <w:rFonts w:cs="Times New Roman"/>
                  <w:sz w:val="16"/>
                  <w:szCs w:val="16"/>
                  <w:lang w:val="en-GB"/>
                </w:rPr>
                <w:delText>;</w:delText>
              </w:r>
              <w:r w:rsidRPr="00D424AA" w:rsidDel="003A4F90">
                <w:rPr>
                  <w:rFonts w:cs="Times New Roman"/>
                  <w:color w:val="000000" w:themeColor="text1"/>
                  <w:sz w:val="16"/>
                  <w:szCs w:val="16"/>
                  <w:lang w:val="en-GB"/>
                </w:rPr>
                <w:delText xml:space="preserve"> </w:delText>
              </w:r>
              <w:commentRangeStart w:id="6931"/>
              <w:r w:rsidRPr="00D424AA" w:rsidDel="003A4F90">
                <w:rPr>
                  <w:rFonts w:cs="Times New Roman"/>
                  <w:color w:val="000000" w:themeColor="text1"/>
                  <w:sz w:val="16"/>
                  <w:szCs w:val="16"/>
                  <w:lang w:val="en-GB"/>
                </w:rPr>
                <w:fldChar w:fldCharType="begin" w:fldLock="1"/>
              </w:r>
              <w:r w:rsidR="00FF6231" w:rsidDel="003A4F90">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3A4F90">
                <w:rPr>
                  <w:rFonts w:cs="Times New Roman"/>
                  <w:color w:val="000000" w:themeColor="text1"/>
                  <w:sz w:val="16"/>
                  <w:szCs w:val="16"/>
                  <w:lang w:val="en-GB"/>
                </w:rPr>
                <w:fldChar w:fldCharType="separate"/>
              </w:r>
              <w:r w:rsidR="00A26296" w:rsidDel="003A4F90">
                <w:rPr>
                  <w:rFonts w:cs="Times New Roman"/>
                  <w:noProof/>
                  <w:color w:val="000000" w:themeColor="text1"/>
                  <w:sz w:val="16"/>
                  <w:szCs w:val="16"/>
                  <w:lang w:val="en-GB"/>
                </w:rPr>
                <w:delText>Chou et al., 2014)</w:delText>
              </w:r>
              <w:r w:rsidRPr="00D424AA" w:rsidDel="003A4F90">
                <w:rPr>
                  <w:rFonts w:cs="Times New Roman"/>
                  <w:color w:val="000000" w:themeColor="text1"/>
                  <w:sz w:val="16"/>
                  <w:szCs w:val="16"/>
                  <w:lang w:val="en-GB"/>
                </w:rPr>
                <w:fldChar w:fldCharType="end"/>
              </w:r>
            </w:del>
            <w:commentRangeEnd w:id="6931"/>
            <w:r w:rsidR="00A26296">
              <w:rPr>
                <w:rStyle w:val="Marquedecommentaire"/>
              </w:rPr>
              <w:commentReference w:id="6931"/>
            </w:r>
          </w:p>
        </w:tc>
      </w:tr>
      <w:tr w:rsidR="00D376F0" w:rsidRPr="00F1665C" w14:paraId="57C7CEA3" w14:textId="77777777" w:rsidTr="00723657">
        <w:tc>
          <w:tcPr>
            <w:tcW w:w="2158" w:type="dxa"/>
            <w:vMerge/>
          </w:tcPr>
          <w:p w14:paraId="23306470"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1289E931"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4FC3C1BC"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23EC2755"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9" w:type="dxa"/>
            <w:tcBorders>
              <w:top w:val="dashed" w:sz="4" w:space="0" w:color="000000"/>
            </w:tcBorders>
            <w:shd w:val="clear" w:color="auto" w:fill="D9D9D9"/>
          </w:tcPr>
          <w:p w14:paraId="35ADC02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p>
        </w:tc>
        <w:tc>
          <w:tcPr>
            <w:tcW w:w="2159" w:type="dxa"/>
            <w:tcBorders>
              <w:top w:val="dashed" w:sz="4" w:space="0" w:color="000000"/>
            </w:tcBorders>
            <w:shd w:val="clear" w:color="auto" w:fill="D9D9D9"/>
          </w:tcPr>
          <w:p w14:paraId="65B1243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p>
        </w:tc>
      </w:tr>
      <w:tr w:rsidR="00D376F0" w:rsidRPr="00F1665C" w14:paraId="7E3567F4" w14:textId="77777777" w:rsidTr="00723657">
        <w:tc>
          <w:tcPr>
            <w:tcW w:w="2158" w:type="dxa"/>
            <w:vMerge w:val="restart"/>
          </w:tcPr>
          <w:p w14:paraId="274F2FF0"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Southeastern South America (SES)</w:t>
            </w:r>
          </w:p>
          <w:p w14:paraId="23EED32B" w14:textId="77777777" w:rsidR="00D376F0" w:rsidRPr="00D424AA" w:rsidRDefault="00D376F0" w:rsidP="00D424AA">
            <w:pPr>
              <w:rPr>
                <w:rFonts w:cs="Times New Roman"/>
                <w:color w:val="000000" w:themeColor="text1"/>
                <w:sz w:val="16"/>
                <w:szCs w:val="16"/>
                <w:lang w:val="en-GB"/>
              </w:rPr>
            </w:pPr>
          </w:p>
          <w:p w14:paraId="1C27EF51"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4314AFF9" w14:textId="543EB1F0"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eastAsia="en-CA"/>
              </w:rPr>
              <w:t xml:space="preserve">Significant intensification of heavy precipitation </w:t>
            </w:r>
            <w:bookmarkStart w:id="6932" w:name="_Hlk77181036"/>
            <w:ins w:id="6933" w:author="Robin Matthews" w:date="2021-07-14T18:51:00Z">
              <w:r w:rsidR="00672DD6">
                <w:rPr>
                  <w:rFonts w:cs="Times New Roman"/>
                  <w:sz w:val="16"/>
                  <w:szCs w:val="16"/>
                  <w:lang w:val="en-GB"/>
                </w:rPr>
                <w:fldChar w:fldCharType="begin" w:fldLock="1"/>
              </w:r>
            </w:ins>
            <w:r w:rsidR="00DB48AC">
              <w:rPr>
                <w:rFonts w:cs="Times New Roman"/>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2",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3", "itemData" : { "DOI" : "10.1016/j.wace.2020.100267", "ISSN" : "22120947", "author" : [ { "dropping-particle" : "", "family" : "Olmo", "given" : "Mat\u00edas", "non-dropping-particle" : "", "parse-names" : false, "suffix" : "" }, { "dropping-particle" : "", "family" : "Bettolli", "given" : "Mar\u00eda Laura", "non-dropping-particle" : "", "parse-names" : false, "suffix" : "" }, { "dropping-particle" : "", "family" : "Rusticucci", "given" : "Matilde", "non-dropping-particle" : "", "parse-names" : false, "suffix" : "" } ], "container-title" : "Weather and Climate Extremes", "id" : "ITEM-3", "issued" : { "date-parts" : [ [ "2020", "9" ] ] }, "page" : "100267", "title" : "Atmospheric circulation influence on temperature and precipitation individual and compound daily extreme events: Spatial variability and trends over southern South America", "translator" : [ { "dropping-particle" : "", "family" : "S3115", "given" : "", "non-dropping-particle" : "", "parse-names" : false, "suffix" : "" } ], "type" : "article-journal", "volume" : "29" }, "uris" : [ "http://www.mendeley.com/documents/?uuid=c6733b1b-a434-4bbe-bbfe-7105bcb5580c" ] }, { "id" : "ITEM-4",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4",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Dereczynski et al., 2020; Dunn et al., 2020; Olmo et al., 2020)", "plainTextFormattedCitation" : "(Avila-Diaz et al., 2020; Dereczynski et al., 2020; Dunn et al., 2020; Olmo et al., 2020)", "previouslyFormattedCitation" : "(Avila-Diaz et al., 2020; Dereczynski et al., 2020; Dunn et al., 2020; Olmo et al., 2020)" }, "properties" : { "noteIndex" : 0 }, "schema" : "https://github.com/citation-style-language/schema/raw/master/csl-citation.json" }</w:instrText>
            </w:r>
            <w:ins w:id="6934" w:author="Robin Matthews" w:date="2021-07-14T18:51:00Z">
              <w:r w:rsidR="00672DD6">
                <w:rPr>
                  <w:rFonts w:cs="Times New Roman"/>
                  <w:sz w:val="16"/>
                  <w:szCs w:val="16"/>
                  <w:lang w:val="en-GB"/>
                </w:rPr>
                <w:fldChar w:fldCharType="separate"/>
              </w:r>
              <w:r w:rsidR="00672DD6" w:rsidRPr="00D457DB">
                <w:rPr>
                  <w:rFonts w:cs="Times New Roman"/>
                  <w:noProof/>
                  <w:sz w:val="16"/>
                  <w:szCs w:val="16"/>
                  <w:lang w:val="en-GB"/>
                </w:rPr>
                <w:t>(Avila-Diaz et al., 2020; Dereczynski et al., 2020; Dunn et al., 2020; Olmo et al., 2020)</w:t>
              </w:r>
              <w:r w:rsidR="00672DD6">
                <w:rPr>
                  <w:rFonts w:cs="Times New Roman"/>
                  <w:sz w:val="16"/>
                  <w:szCs w:val="16"/>
                  <w:lang w:val="en-GB"/>
                </w:rPr>
                <w:fldChar w:fldCharType="end"/>
              </w:r>
            </w:ins>
            <w:commentRangeStart w:id="6935"/>
            <w:del w:id="6936" w:author="Robin Matthews" w:date="2021-07-14T18:51:00Z">
              <w:r w:rsidRPr="00D424AA" w:rsidDel="00672DD6">
                <w:rPr>
                  <w:rFonts w:cs="Times New Roman"/>
                  <w:sz w:val="16"/>
                  <w:szCs w:val="16"/>
                  <w:lang w:val="en-GB"/>
                </w:rPr>
                <w:fldChar w:fldCharType="begin" w:fldLock="1"/>
              </w:r>
              <w:r w:rsidR="00FF6231" w:rsidDel="00672DD6">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w:delInstrText>
              </w:r>
              <w:r w:rsidR="00FF6231" w:rsidRPr="006A2665" w:rsidDel="00672DD6">
                <w:rPr>
                  <w:rFonts w:cs="Times New Roman"/>
                  <w:sz w:val="16"/>
                  <w:szCs w:val="16"/>
                </w:rPr>
                <w:delInstrText>"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Del="00672DD6">
                <w:rPr>
                  <w:rFonts w:cs="Times New Roman"/>
                  <w:noProof/>
                  <w:sz w:val="16"/>
                  <w:szCs w:val="16"/>
                  <w:lang w:val="nb-NO"/>
                </w:rPr>
                <w:delText>Dunn et al., 2020</w:delText>
              </w:r>
              <w:r w:rsidRPr="00D424AA" w:rsidDel="00672DD6">
                <w:rPr>
                  <w:rFonts w:cs="Times New Roman"/>
                  <w:sz w:val="16"/>
                  <w:szCs w:val="16"/>
                  <w:lang w:val="en-GB"/>
                </w:rPr>
                <w:fldChar w:fldCharType="end"/>
              </w:r>
              <w:commentRangeEnd w:id="6935"/>
              <w:r w:rsidR="00A26296" w:rsidDel="00672DD6">
                <w:rPr>
                  <w:rStyle w:val="Marquedecommentaire"/>
                </w:rPr>
                <w:commentReference w:id="6935"/>
              </w:r>
              <w:r w:rsidRPr="00841A35" w:rsidDel="00672DD6">
                <w:rPr>
                  <w:rFonts w:cs="Times New Roman"/>
                  <w:sz w:val="16"/>
                  <w:szCs w:val="16"/>
                  <w:lang w:val="nb-NO"/>
                </w:rPr>
                <w:delText>;</w:delText>
              </w:r>
              <w:r w:rsidRPr="00D424AA" w:rsidDel="00672DD6">
                <w:rPr>
                  <w:rFonts w:cs="Times New Roman"/>
                  <w:color w:val="000000" w:themeColor="text1"/>
                  <w:sz w:val="16"/>
                  <w:szCs w:val="16"/>
                  <w:lang w:val="nb-NO"/>
                </w:rPr>
                <w:delText xml:space="preserve"> </w:delText>
              </w:r>
              <w:commentRangeStart w:id="6937"/>
              <w:r w:rsidRPr="00D424AA" w:rsidDel="00672DD6">
                <w:rPr>
                  <w:rFonts w:cs="Times New Roman"/>
                  <w:sz w:val="16"/>
                  <w:szCs w:val="16"/>
                  <w:lang w:val="en-GB"/>
                </w:rPr>
                <w:fldChar w:fldCharType="begin" w:fldLock="1"/>
              </w:r>
              <w:r w:rsidR="00FF6231" w:rsidDel="00672DD6">
                <w:rPr>
                  <w:rFonts w:cs="Times New Roman"/>
                  <w:sz w:val="16"/>
                  <w:szCs w:val="16"/>
                  <w:lang w:val="nb-NO"/>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Del="00672DD6">
                <w:rPr>
                  <w:rFonts w:cs="Times New Roman"/>
                  <w:noProof/>
                  <w:sz w:val="16"/>
                  <w:szCs w:val="16"/>
                  <w:lang w:val="nb-NO"/>
                </w:rPr>
                <w:delText>Dereczynski et al., 2020</w:delText>
              </w:r>
              <w:r w:rsidRPr="00D424AA" w:rsidDel="00672DD6">
                <w:rPr>
                  <w:rFonts w:cs="Times New Roman"/>
                  <w:sz w:val="16"/>
                  <w:szCs w:val="16"/>
                  <w:lang w:val="en-GB"/>
                </w:rPr>
                <w:fldChar w:fldCharType="end"/>
              </w:r>
              <w:commentRangeEnd w:id="6937"/>
              <w:r w:rsidR="00A26296" w:rsidDel="00672DD6">
                <w:rPr>
                  <w:rStyle w:val="Marquedecommentaire"/>
                </w:rPr>
                <w:commentReference w:id="6937"/>
              </w:r>
              <w:r w:rsidRPr="00841A35" w:rsidDel="00672DD6">
                <w:rPr>
                  <w:rFonts w:cs="Times New Roman"/>
                  <w:sz w:val="16"/>
                  <w:szCs w:val="16"/>
                  <w:lang w:val="nb-NO"/>
                </w:rPr>
                <w:delText xml:space="preserve">; </w:delText>
              </w:r>
              <w:commentRangeStart w:id="6938"/>
              <w:r w:rsidRPr="00D424AA" w:rsidDel="00672DD6">
                <w:rPr>
                  <w:rFonts w:cs="Times New Roman"/>
                  <w:sz w:val="16"/>
                  <w:szCs w:val="16"/>
                  <w:lang w:val="en-GB"/>
                </w:rPr>
                <w:fldChar w:fldCharType="begin" w:fldLock="1"/>
              </w:r>
              <w:r w:rsidR="00FF6231" w:rsidDel="00672DD6">
                <w:rPr>
                  <w:rFonts w:cs="Times New Roman"/>
                  <w:sz w:val="16"/>
                  <w:szCs w:val="16"/>
                  <w:lang w:val="nb-NO"/>
                </w:rPr>
                <w:delInstrText>ADDIN CSL_CITATION { "citationItems" : [ { "id" : "ITEM-1", "itemData" : { "DOI" : "10.1016/j.wace.2020.100267", "ISSN" : "22120947", "author" : [ { "dropping-particle" : "", "family" : "Olmo", "given" : "Mat\u00edas", "non-dropping-particle" : "", "parse-names" : false, "suffix" : "" }, { "dropping-particle" : "", "family" : "Bettolli", "given" : "Mar\u00eda Laura", "non-dropping-particle" : "", "parse-names" : false, "suffix" : "" }, { "dropping-particle" : "", "family" : "Rusticucci", "given" : "Matilde", "non-dropping-particle" : "", "parse-names" : false, "suffix" : "" } ], "container-title" : "Weather and Climate Extremes", "id" : "ITEM-1", "issued" : { "date-parts" : [ [ "2020", "9" ] ] }, "page" : "100267", "title" : "Atmospheric circulation influence on temperature and precipitation individual and compound daily extreme events: Spatial variability and trends over southern South America", "translator" : [ { "dropping-particle" : "", "family" : "S3115", "given" : "", "non-dropping-particle" : "", "parse-names" : false, "suffix" : "" } ], "type" : "article-journal", "volume" : "29" }, "uris" : [ "http://www.mendeley.com/documents/?uuid=c6733b1b-a434-4bbe-bbfe-7105bcb5580c" ] } ], "mendeley" : { "formattedCitation" : "(Olmo et al., 2020)", "manualFormatting" : "Olmo et al., 2020", "plainTextFormattedCitation" : "(Olmo et al., 2020)", "previouslyFormattedCitation" : "(Olmo et al., 2020)" }, "properties" : { "noteIndex" : 0 }, "schema" : "https://github.com/citation-style-language/schema/raw/master/csl-citation.json" }</w:delInstrText>
              </w:r>
              <w:r w:rsidRPr="00D424AA" w:rsidDel="00672DD6">
                <w:rPr>
                  <w:rFonts w:cs="Times New Roman"/>
                  <w:sz w:val="16"/>
                  <w:szCs w:val="16"/>
                  <w:lang w:val="en-GB"/>
                </w:rPr>
                <w:fldChar w:fldCharType="separate"/>
              </w:r>
              <w:r w:rsidR="00A26296" w:rsidDel="00672DD6">
                <w:rPr>
                  <w:rFonts w:cs="Times New Roman"/>
                  <w:noProof/>
                  <w:sz w:val="16"/>
                  <w:szCs w:val="16"/>
                  <w:lang w:val="nb-NO"/>
                </w:rPr>
                <w:delText>Olmo et al., 2020</w:delText>
              </w:r>
              <w:r w:rsidRPr="00D424AA" w:rsidDel="00672DD6">
                <w:rPr>
                  <w:rFonts w:cs="Times New Roman"/>
                  <w:sz w:val="16"/>
                  <w:szCs w:val="16"/>
                  <w:lang w:val="en-GB"/>
                </w:rPr>
                <w:fldChar w:fldCharType="end"/>
              </w:r>
              <w:commentRangeStart w:id="6939"/>
              <w:commentRangeEnd w:id="6938"/>
              <w:r w:rsidR="00A26296" w:rsidDel="00672DD6">
                <w:rPr>
                  <w:rStyle w:val="Marquedecommentaire"/>
                </w:rPr>
                <w:commentReference w:id="6938"/>
              </w:r>
              <w:r w:rsidRPr="00841A35" w:rsidDel="00672DD6">
                <w:rPr>
                  <w:rFonts w:cs="Times New Roman"/>
                  <w:sz w:val="16"/>
                  <w:szCs w:val="16"/>
                  <w:lang w:val="nb-NO"/>
                </w:rPr>
                <w:delText xml:space="preserve">; </w:delText>
              </w:r>
              <w:r w:rsidRPr="00D424AA" w:rsidDel="00672DD6">
                <w:rPr>
                  <w:rFonts w:cs="Times New Roman"/>
                  <w:color w:val="000000" w:themeColor="text1"/>
                  <w:sz w:val="16"/>
                  <w:szCs w:val="16"/>
                  <w:lang w:val="en-GB"/>
                </w:rPr>
                <w:fldChar w:fldCharType="begin" w:fldLock="1"/>
              </w:r>
              <w:r w:rsidR="00FF6231" w:rsidDel="00672DD6">
                <w:rPr>
                  <w:rFonts w:cs="Times New Roman"/>
                  <w:color w:val="000000" w:themeColor="text1"/>
                  <w:sz w:val="16"/>
                  <w:szCs w:val="16"/>
                  <w:lang w:val="nb-NO"/>
                </w:rPr>
                <w:delInstrText>ADDIN CSL_CITATION { "citationItems" : [ { "id" : "ITEM-1",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1",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Avila-Diaz et al., 2020)", "manualFormatting" : " Avila-Diaz et al. (2020)", "plainTextFormattedCitation" : "(Avila-Diaz et al., 2020)", "previouslyFormattedCitation" : "(Avila-Diaz et al., 2020)" }, "properties" : { "noteIndex" : 0 }, "schema" : "https://github.com/citation-style-language/schema/raw/master/csl-citation.json" }</w:delInstrText>
              </w:r>
              <w:r w:rsidRPr="00D424AA" w:rsidDel="00672DD6">
                <w:rPr>
                  <w:rFonts w:cs="Times New Roman"/>
                  <w:color w:val="000000" w:themeColor="text1"/>
                  <w:sz w:val="16"/>
                  <w:szCs w:val="16"/>
                  <w:lang w:val="en-GB"/>
                </w:rPr>
                <w:fldChar w:fldCharType="separate"/>
              </w:r>
              <w:r w:rsidR="00A26296" w:rsidDel="00672DD6">
                <w:rPr>
                  <w:rFonts w:cs="Times New Roman"/>
                  <w:noProof/>
                  <w:color w:val="000000" w:themeColor="text1"/>
                  <w:sz w:val="16"/>
                  <w:szCs w:val="16"/>
                  <w:lang w:val="nb-NO"/>
                </w:rPr>
                <w:delText xml:space="preserve"> Avila-Diaz et al. (2020)</w:delText>
              </w:r>
              <w:r w:rsidRPr="00D424AA" w:rsidDel="00672DD6">
                <w:rPr>
                  <w:rFonts w:cs="Times New Roman"/>
                  <w:color w:val="000000" w:themeColor="text1"/>
                  <w:sz w:val="16"/>
                  <w:szCs w:val="16"/>
                  <w:lang w:val="en-GB"/>
                </w:rPr>
                <w:fldChar w:fldCharType="end"/>
              </w:r>
            </w:del>
            <w:bookmarkEnd w:id="6932"/>
            <w:commentRangeEnd w:id="6939"/>
            <w:r w:rsidR="00A26296">
              <w:rPr>
                <w:rStyle w:val="Marquedecommentaire"/>
              </w:rPr>
              <w:commentReference w:id="6939"/>
            </w:r>
          </w:p>
        </w:tc>
        <w:tc>
          <w:tcPr>
            <w:tcW w:w="2158" w:type="dxa"/>
            <w:tcBorders>
              <w:top w:val="dashed" w:sz="4" w:space="0" w:color="000000"/>
            </w:tcBorders>
            <w:shd w:val="clear" w:color="auto" w:fill="D9D9D9"/>
          </w:tcPr>
          <w:p w14:paraId="0BAFAA1E" w14:textId="70CB23BD" w:rsidR="00D376F0" w:rsidRPr="00D424AA" w:rsidRDefault="00D376F0" w:rsidP="00D424AA">
            <w:pPr>
              <w:rPr>
                <w:rFonts w:cs="Times New Roman"/>
                <w:i/>
                <w:color w:val="000000" w:themeColor="text1"/>
                <w:sz w:val="16"/>
                <w:szCs w:val="16"/>
                <w:lang w:val="en-GB"/>
              </w:rPr>
            </w:pPr>
            <w:r w:rsidRPr="00841A35">
              <w:rPr>
                <w:rFonts w:cs="Times New Roman"/>
                <w:color w:val="000000" w:themeColor="text1"/>
                <w:sz w:val="16"/>
                <w:szCs w:val="16"/>
                <w:lang w:val="en-GB"/>
              </w:rPr>
              <w:t>Evidence of a human contributi</w:t>
            </w:r>
            <w:r w:rsidRPr="00D424AA">
              <w:rPr>
                <w:rFonts w:cs="Times New Roman"/>
                <w:color w:val="000000" w:themeColor="text1"/>
                <w:sz w:val="16"/>
                <w:szCs w:val="16"/>
                <w:lang w:val="en-GB"/>
              </w:rPr>
              <w:t xml:space="preserve">on for some events </w:t>
            </w:r>
            <w:commentRangeStart w:id="6940"/>
            <w:r w:rsidRPr="00D424AA">
              <w:rPr>
                <w:rFonts w:cs="Times New Roman"/>
                <w:sz w:val="16"/>
                <w:szCs w:val="16"/>
                <w:lang w:val="en-GB"/>
              </w:rPr>
              <w:fldChar w:fldCharType="begin" w:fldLock="1"/>
            </w:r>
            <w:ins w:id="6941" w:author="Robin Matthews" w:date="2021-07-14T18:52:00Z">
              <w:r w:rsidR="007C24AB">
                <w:rPr>
                  <w:rFonts w:cs="Times New Roman"/>
                  <w:sz w:val="16"/>
                  <w:szCs w:val="16"/>
                  <w:lang w:val="en-GB"/>
                </w:rPr>
                <w: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manualFormatting" : "(S. Li et al., 2019)", "plainTextFormattedCitation" : "(Li et al., 2019d)", "previouslyFormattedCitation" : "(Li et al., 2019d)" }, "properties" : { "noteIndex" : 0 }, "schema" : "https://github.com/citation-style-language/schema/raw/master/csl-citation.json" }</w:instrText>
              </w:r>
            </w:ins>
            <w:del w:id="6942" w:author="Robin Matthews" w:date="2021-07-14T18:52:00Z">
              <w:r w:rsidR="00FF6231" w:rsidDel="007C24AB">
                <w:rPr>
                  <w:rFonts w:cs="Times New Roman"/>
                  <w:sz w:val="16"/>
                  <w:szCs w:val="16"/>
                  <w:lang w:val="en-GB"/>
                </w:rPr>
                <w:del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plainTextFormattedCitation" : "(Li et al., 2019d)", "previouslyFormattedCitation" : "(Li et al., 2019d)"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943" w:author="Robin Matthews" w:date="2021-07-14T18:52:00Z">
              <w:r w:rsidR="007C24AB">
                <w:rPr>
                  <w:rFonts w:cs="Times New Roman"/>
                  <w:noProof/>
                  <w:sz w:val="16"/>
                  <w:szCs w:val="16"/>
                  <w:lang w:val="en-GB"/>
                </w:rPr>
                <w:t xml:space="preserve">S. </w:t>
              </w:r>
            </w:ins>
            <w:r w:rsidR="00A26296">
              <w:rPr>
                <w:rFonts w:cs="Times New Roman"/>
                <w:noProof/>
                <w:sz w:val="16"/>
                <w:szCs w:val="16"/>
                <w:lang w:val="en-GB"/>
              </w:rPr>
              <w:t>Li et al., 2019</w:t>
            </w:r>
            <w:del w:id="6944" w:author="Robin Matthews" w:date="2021-07-14T18:52:00Z">
              <w:r w:rsidR="00A26296" w:rsidDel="007C24AB">
                <w:rPr>
                  <w:rFonts w:cs="Times New Roman"/>
                  <w:noProof/>
                  <w:sz w:val="16"/>
                  <w:szCs w:val="16"/>
                  <w:lang w:val="en-GB"/>
                </w:rPr>
                <w:delText>d</w:delText>
              </w:r>
            </w:del>
            <w:r w:rsidR="00A26296">
              <w:rPr>
                <w:rFonts w:cs="Times New Roman"/>
                <w:noProof/>
                <w:sz w:val="16"/>
                <w:szCs w:val="16"/>
                <w:lang w:val="en-GB"/>
              </w:rPr>
              <w:t>)</w:t>
            </w:r>
            <w:r w:rsidRPr="00D424AA">
              <w:rPr>
                <w:rFonts w:cs="Times New Roman"/>
                <w:sz w:val="16"/>
                <w:szCs w:val="16"/>
                <w:lang w:val="en-GB"/>
              </w:rPr>
              <w:fldChar w:fldCharType="end"/>
            </w:r>
            <w:commentRangeEnd w:id="6940"/>
            <w:r w:rsidR="00A26296">
              <w:rPr>
                <w:rStyle w:val="Marquedecommentaire"/>
              </w:rPr>
              <w:commentReference w:id="6940"/>
            </w:r>
            <w:r w:rsidRPr="00841A35">
              <w:rPr>
                <w:rFonts w:cs="Times New Roman"/>
                <w:color w:val="000000" w:themeColor="text1"/>
                <w:sz w:val="16"/>
                <w:szCs w:val="16"/>
                <w:lang w:val="en-GB"/>
              </w:rPr>
              <w:t>, but cannot be generalized</w:t>
            </w:r>
          </w:p>
        </w:tc>
        <w:tc>
          <w:tcPr>
            <w:tcW w:w="2158" w:type="dxa"/>
            <w:tcBorders>
              <w:top w:val="dashed" w:sz="4" w:space="0" w:color="000000"/>
            </w:tcBorders>
            <w:shd w:val="clear" w:color="auto" w:fill="D9D9D9"/>
          </w:tcPr>
          <w:p w14:paraId="6D1DFF63" w14:textId="525C9B55"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ins w:id="6945" w:author="Robin Matthews" w:date="2021-07-14T18:51:00Z">
              <w:r w:rsidR="007C24AB">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946" w:author="Robin Matthews" w:date="2021-07-14T18:51:00Z">
              <w:r w:rsidR="007C24AB">
                <w:rPr>
                  <w:rFonts w:cs="Times New Roman"/>
                  <w:sz w:val="16"/>
                  <w:szCs w:val="16"/>
                  <w:lang w:val="en-GB"/>
                </w:rPr>
                <w:fldChar w:fldCharType="separate"/>
              </w:r>
              <w:r w:rsidR="007C24AB" w:rsidRPr="00D457DB">
                <w:rPr>
                  <w:rFonts w:cs="Times New Roman"/>
                  <w:noProof/>
                  <w:sz w:val="16"/>
                  <w:szCs w:val="16"/>
                  <w:lang w:val="en-GB"/>
                </w:rPr>
                <w:t xml:space="preserve">(Chou et al., 2014; </w:t>
              </w:r>
              <w:r w:rsidR="007C24AB">
                <w:rPr>
                  <w:rFonts w:cs="Times New Roman"/>
                  <w:noProof/>
                  <w:sz w:val="16"/>
                  <w:szCs w:val="16"/>
                  <w:lang w:val="en-GB"/>
                </w:rPr>
                <w:t xml:space="preserve">C. </w:t>
              </w:r>
              <w:r w:rsidR="007C24AB" w:rsidRPr="00D457DB">
                <w:rPr>
                  <w:rFonts w:cs="Times New Roman"/>
                  <w:noProof/>
                  <w:sz w:val="16"/>
                  <w:szCs w:val="16"/>
                  <w:lang w:val="en-GB"/>
                </w:rPr>
                <w:t>Li et al., 2020)</w:t>
              </w:r>
              <w:r w:rsidR="007C24AB">
                <w:rPr>
                  <w:rFonts w:cs="Times New Roman"/>
                  <w:sz w:val="16"/>
                  <w:szCs w:val="16"/>
                  <w:lang w:val="en-GB"/>
                </w:rPr>
                <w:fldChar w:fldCharType="end"/>
              </w:r>
            </w:ins>
            <w:commentRangeStart w:id="6947"/>
            <w:del w:id="6948" w:author="Robin Matthews" w:date="2021-07-14T18:51:00Z">
              <w:r w:rsidRPr="00D424AA" w:rsidDel="007C24AB">
                <w:rPr>
                  <w:rFonts w:cs="Times New Roman"/>
                  <w:sz w:val="16"/>
                  <w:szCs w:val="16"/>
                  <w:lang w:val="en-GB"/>
                </w:rPr>
                <w:fldChar w:fldCharType="begin" w:fldLock="1"/>
              </w:r>
              <w:r w:rsidR="00FC4C2D" w:rsidDel="007C24AB">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7C24AB">
                <w:rPr>
                  <w:rFonts w:cs="Times New Roman"/>
                  <w:sz w:val="16"/>
                  <w:szCs w:val="16"/>
                  <w:lang w:val="en-GB"/>
                </w:rPr>
                <w:fldChar w:fldCharType="separate"/>
              </w:r>
              <w:r w:rsidR="00A26296" w:rsidDel="007C24AB">
                <w:rPr>
                  <w:rFonts w:cs="Times New Roman"/>
                  <w:noProof/>
                  <w:sz w:val="16"/>
                  <w:szCs w:val="16"/>
                  <w:lang w:val="en-GB"/>
                </w:rPr>
                <w:delText>(Li et al., 2020</w:delText>
              </w:r>
              <w:r w:rsidRPr="00D424AA" w:rsidDel="007C24AB">
                <w:rPr>
                  <w:rFonts w:cs="Times New Roman"/>
                  <w:sz w:val="16"/>
                  <w:szCs w:val="16"/>
                  <w:lang w:val="en-GB"/>
                </w:rPr>
                <w:fldChar w:fldCharType="end"/>
              </w:r>
              <w:commentRangeEnd w:id="6947"/>
              <w:r w:rsidR="00A26296" w:rsidDel="007C24AB">
                <w:rPr>
                  <w:rStyle w:val="Marquedecommentaire"/>
                </w:rPr>
                <w:commentReference w:id="6947"/>
              </w:r>
              <w:r w:rsidRPr="00841A35" w:rsidDel="007C24AB">
                <w:rPr>
                  <w:rFonts w:cs="Times New Roman"/>
                  <w:sz w:val="16"/>
                  <w:szCs w:val="16"/>
                  <w:lang w:val="en-GB"/>
                </w:rPr>
                <w:delText>;</w:delText>
              </w:r>
              <w:r w:rsidRPr="00D424AA" w:rsidDel="007C24AB">
                <w:rPr>
                  <w:rFonts w:cs="Times New Roman"/>
                  <w:color w:val="000000" w:themeColor="text1"/>
                  <w:sz w:val="16"/>
                  <w:szCs w:val="16"/>
                  <w:lang w:val="en-GB"/>
                </w:rPr>
                <w:delText xml:space="preserve"> </w:delText>
              </w:r>
              <w:commentRangeStart w:id="6949"/>
              <w:r w:rsidRPr="00D424AA" w:rsidDel="007C24AB">
                <w:rPr>
                  <w:rFonts w:cs="Times New Roman"/>
                  <w:color w:val="000000" w:themeColor="text1"/>
                  <w:sz w:val="16"/>
                  <w:szCs w:val="16"/>
                  <w:lang w:val="en-GB"/>
                </w:rPr>
                <w:fldChar w:fldCharType="begin" w:fldLock="1"/>
              </w:r>
              <w:r w:rsidR="00FF6231" w:rsidDel="007C24AB">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7C24AB">
                <w:rPr>
                  <w:rFonts w:cs="Times New Roman"/>
                  <w:color w:val="000000" w:themeColor="text1"/>
                  <w:sz w:val="16"/>
                  <w:szCs w:val="16"/>
                  <w:lang w:val="en-GB"/>
                </w:rPr>
                <w:fldChar w:fldCharType="separate"/>
              </w:r>
              <w:r w:rsidR="00A26296" w:rsidDel="007C24AB">
                <w:rPr>
                  <w:rFonts w:cs="Times New Roman"/>
                  <w:noProof/>
                  <w:color w:val="000000" w:themeColor="text1"/>
                  <w:sz w:val="16"/>
                  <w:szCs w:val="16"/>
                  <w:lang w:val="en-GB"/>
                </w:rPr>
                <w:delText>Chou et al., 2014)</w:delText>
              </w:r>
              <w:r w:rsidRPr="00D424AA" w:rsidDel="007C24AB">
                <w:rPr>
                  <w:rFonts w:cs="Times New Roman"/>
                  <w:color w:val="000000" w:themeColor="text1"/>
                  <w:sz w:val="16"/>
                  <w:szCs w:val="16"/>
                  <w:lang w:val="en-GB"/>
                </w:rPr>
                <w:fldChar w:fldCharType="end"/>
              </w:r>
            </w:del>
            <w:commentRangeEnd w:id="6949"/>
            <w:r w:rsidR="00A26296">
              <w:rPr>
                <w:rStyle w:val="Marquedecommentaire"/>
              </w:rPr>
              <w:commentReference w:id="6949"/>
            </w:r>
          </w:p>
        </w:tc>
        <w:tc>
          <w:tcPr>
            <w:tcW w:w="2159" w:type="dxa"/>
            <w:tcBorders>
              <w:top w:val="dashed" w:sz="4" w:space="0" w:color="000000"/>
            </w:tcBorders>
            <w:shd w:val="clear" w:color="auto" w:fill="DEEAF6"/>
          </w:tcPr>
          <w:p w14:paraId="32DB6589" w14:textId="771CB1C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950"/>
            <w:r w:rsidRPr="00D424AA">
              <w:rPr>
                <w:rFonts w:cs="Times New Roman"/>
                <w:sz w:val="16"/>
                <w:szCs w:val="16"/>
                <w:lang w:val="en-GB"/>
              </w:rPr>
              <w:fldChar w:fldCharType="begin" w:fldLock="1"/>
            </w:r>
            <w:ins w:id="6951" w:author="Robin Matthews" w:date="2021-07-14T18:51:00Z">
              <w:r w:rsidR="007C24AB">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952" w:author="Robin Matthews" w:date="2021-07-14T18:51:00Z">
              <w:r w:rsidR="00FC4C2D" w:rsidDel="007C24AB">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953" w:author="Robin Matthews" w:date="2021-07-14T18:51:00Z">
              <w:r w:rsidR="007C24AB">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950"/>
            <w:r w:rsidR="00A26296">
              <w:rPr>
                <w:rStyle w:val="Marquedecommentaire"/>
              </w:rPr>
              <w:commentReference w:id="6950"/>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695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955" w:author="Robin Matthews" w:date="2021-07-14T17:38:00Z">
              <w:r w:rsidR="00A26296" w:rsidDel="00D50B01">
                <w:rPr>
                  <w:rFonts w:cs="Times New Roman"/>
                  <w:noProof/>
                  <w:sz w:val="16"/>
                  <w:szCs w:val="16"/>
                  <w:lang w:val="en-GB"/>
                </w:rPr>
                <w:delText>Li et al., 2020a</w:delText>
              </w:r>
            </w:del>
            <w:ins w:id="6956"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954"/>
            <w:r w:rsidR="00A26296">
              <w:rPr>
                <w:rStyle w:val="Marquedecommentaire"/>
              </w:rPr>
              <w:commentReference w:id="6954"/>
            </w:r>
            <w:r w:rsidRPr="00841A35">
              <w:rPr>
                <w:rFonts w:cs="Times New Roman"/>
                <w:sz w:val="16"/>
                <w:szCs w:val="16"/>
                <w:lang w:val="en-GB"/>
              </w:rPr>
              <w:t xml:space="preserve"> </w:t>
            </w:r>
            <w:r w:rsidRPr="00D424AA">
              <w:rPr>
                <w:rFonts w:cs="Times New Roman"/>
                <w:color w:val="000000" w:themeColor="text1"/>
                <w:sz w:val="16"/>
                <w:szCs w:val="16"/>
                <w:lang w:val="en-GB"/>
              </w:rPr>
              <w:t>and more than 8% in annual Rx1day and Rx5day and 6% in annual Rx30day compared to pre-industrial (Annex).</w:t>
            </w:r>
          </w:p>
          <w:p w14:paraId="25D31A41" w14:textId="77777777" w:rsidR="00D376F0" w:rsidRPr="00D424AA" w:rsidRDefault="00D376F0" w:rsidP="00D424AA">
            <w:pPr>
              <w:rPr>
                <w:rFonts w:cs="Times New Roman"/>
                <w:color w:val="000000" w:themeColor="text1"/>
                <w:sz w:val="16"/>
                <w:szCs w:val="16"/>
                <w:lang w:val="en-GB"/>
              </w:rPr>
            </w:pPr>
          </w:p>
          <w:p w14:paraId="2EA2EF27" w14:textId="34C7125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7EC5F6"/>
          </w:tcPr>
          <w:p w14:paraId="3BBD8635" w14:textId="79BC229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695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6958" w:author="Robin Matthews" w:date="2021-07-14T18:51:00Z">
              <w:r w:rsidR="007C24AB">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957"/>
            <w:r w:rsidR="00A26296">
              <w:rPr>
                <w:rStyle w:val="Marquedecommentaire"/>
              </w:rPr>
              <w:commentReference w:id="6957"/>
            </w:r>
            <w:r w:rsidRPr="00841A35">
              <w:rPr>
                <w:rFonts w:cs="Times New Roman"/>
                <w:color w:val="000000" w:themeColor="text1"/>
                <w:sz w:val="16"/>
                <w:szCs w:val="16"/>
                <w:lang w:val="en-GB"/>
              </w:rPr>
              <w:t xml:space="preserve">; Annex). Median increase of more than 8% in the 50-year Rx1day and Rx5day events compared to the 1°C warming level </w:t>
            </w:r>
            <w:commentRangeStart w:id="695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960" w:author="Robin Matthews" w:date="2021-07-14T17:38:00Z">
              <w:r w:rsidR="00A26296" w:rsidDel="00D50B01">
                <w:rPr>
                  <w:rFonts w:cs="Times New Roman"/>
                  <w:noProof/>
                  <w:sz w:val="16"/>
                  <w:szCs w:val="16"/>
                  <w:lang w:val="en-GB"/>
                </w:rPr>
                <w:delText>Li et al., 2020a</w:delText>
              </w:r>
            </w:del>
            <w:ins w:id="6961"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959"/>
            <w:r w:rsidR="00A26296">
              <w:rPr>
                <w:rStyle w:val="Marquedecommentaire"/>
              </w:rPr>
              <w:commentReference w:id="6959"/>
            </w:r>
            <w:r w:rsidRPr="00841A35">
              <w:rPr>
                <w:rFonts w:cs="Times New Roman"/>
                <w:sz w:val="16"/>
                <w:szCs w:val="16"/>
                <w:lang w:val="en-GB"/>
              </w:rPr>
              <w:t xml:space="preserve"> </w:t>
            </w:r>
            <w:r w:rsidRPr="00D424AA">
              <w:rPr>
                <w:rFonts w:cs="Times New Roman"/>
                <w:color w:val="000000" w:themeColor="text1"/>
                <w:sz w:val="16"/>
                <w:szCs w:val="16"/>
                <w:lang w:val="en-GB"/>
              </w:rPr>
              <w:t>and more than 20% in annual Rx1day and Rx5day and 15% in annual Rx30day compared to pre-industrial (Annex).</w:t>
            </w:r>
          </w:p>
          <w:p w14:paraId="70D26D54" w14:textId="77777777" w:rsidR="00D376F0" w:rsidRPr="00D424AA" w:rsidRDefault="00D376F0" w:rsidP="00D424AA">
            <w:pPr>
              <w:rPr>
                <w:rFonts w:cs="Times New Roman"/>
                <w:color w:val="000000" w:themeColor="text1"/>
                <w:sz w:val="16"/>
                <w:szCs w:val="16"/>
                <w:lang w:val="en-GB"/>
              </w:rPr>
            </w:pPr>
          </w:p>
          <w:p w14:paraId="53B913B2" w14:textId="58AD5E4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r>
      <w:tr w:rsidR="00D376F0" w:rsidRPr="00F1665C" w14:paraId="41CEC531" w14:textId="77777777" w:rsidTr="00723657">
        <w:tc>
          <w:tcPr>
            <w:tcW w:w="2158" w:type="dxa"/>
            <w:vMerge/>
          </w:tcPr>
          <w:p w14:paraId="61E2091A"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37842840" w14:textId="77777777" w:rsidR="00D376F0" w:rsidRPr="00841A35"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inintensification of heavy precipitation</w:t>
            </w:r>
          </w:p>
        </w:tc>
        <w:tc>
          <w:tcPr>
            <w:tcW w:w="2158" w:type="dxa"/>
            <w:tcBorders>
              <w:top w:val="dashed" w:sz="4" w:space="0" w:color="000000"/>
            </w:tcBorders>
            <w:shd w:val="clear" w:color="auto" w:fill="D9D9D9"/>
          </w:tcPr>
          <w:p w14:paraId="6408F81D"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47235AB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25BBA5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0408FE6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DEEAF6"/>
          </w:tcPr>
          <w:p w14:paraId="6814FBA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8080D8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37FB497C" w14:textId="77777777" w:rsidR="00D376F0" w:rsidRPr="00841A35"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7EC5F6"/>
          </w:tcPr>
          <w:p w14:paraId="3E3EED4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F22288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ikely </w:t>
            </w:r>
            <w:r w:rsidRPr="00D424AA">
              <w:rPr>
                <w:rFonts w:cs="Times New Roman"/>
                <w:color w:val="000000" w:themeColor="text1"/>
                <w:sz w:val="16"/>
                <w:szCs w:val="16"/>
                <w:lang w:val="en-GB"/>
              </w:rPr>
              <w:t>(compared with the recent past (1995-2014))</w:t>
            </w:r>
          </w:p>
          <w:p w14:paraId="2C793AB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ikely </w:t>
            </w:r>
            <w:r w:rsidRPr="00D424AA">
              <w:rPr>
                <w:rFonts w:cs="Times New Roman"/>
                <w:color w:val="000000" w:themeColor="text1"/>
                <w:sz w:val="16"/>
                <w:szCs w:val="16"/>
                <w:lang w:val="en-GB"/>
              </w:rPr>
              <w:t xml:space="preserve">(compared with pre-industrial) </w:t>
            </w:r>
          </w:p>
        </w:tc>
      </w:tr>
      <w:tr w:rsidR="00D376F0" w:rsidRPr="00F1665C" w14:paraId="3DEF5A0C" w14:textId="77777777" w:rsidTr="00723657">
        <w:tc>
          <w:tcPr>
            <w:tcW w:w="2158" w:type="dxa"/>
            <w:vMerge w:val="restart"/>
          </w:tcPr>
          <w:p w14:paraId="346FB78D"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Southern South America (SSA)</w:t>
            </w:r>
          </w:p>
          <w:p w14:paraId="3CE17264" w14:textId="77777777" w:rsidR="00D376F0" w:rsidRPr="00D424AA" w:rsidRDefault="00D376F0" w:rsidP="00D424AA">
            <w:pPr>
              <w:rPr>
                <w:rFonts w:cs="Times New Roman"/>
                <w:color w:val="000000" w:themeColor="text1"/>
                <w:sz w:val="16"/>
                <w:szCs w:val="16"/>
                <w:lang w:val="en-GB"/>
              </w:rPr>
            </w:pPr>
          </w:p>
          <w:p w14:paraId="2FEE3BD3"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6179CACB" w14:textId="7D512F4A" w:rsidR="00D376F0" w:rsidRPr="00D424AA" w:rsidDel="007C24AB" w:rsidRDefault="00D376F0" w:rsidP="00DB48AC">
            <w:pPr>
              <w:rPr>
                <w:del w:id="6962" w:author="Robin Matthews" w:date="2021-07-14T18:53:00Z"/>
                <w:rFonts w:cs="Times New Roman"/>
                <w:sz w:val="16"/>
                <w:szCs w:val="16"/>
                <w:lang w:val="en-GB"/>
              </w:rPr>
            </w:pPr>
            <w:r w:rsidRPr="00D424AA">
              <w:rPr>
                <w:rFonts w:cs="Times New Roman"/>
                <w:color w:val="000000" w:themeColor="text1"/>
                <w:sz w:val="16"/>
                <w:szCs w:val="16"/>
                <w:lang w:val="en-GB"/>
              </w:rPr>
              <w:t xml:space="preserve">Insufficient data coverage and trends are generally not significant </w:t>
            </w:r>
            <w:bookmarkStart w:id="6963" w:name="_Hlk77181210"/>
            <w:ins w:id="6964" w:author="Robin Matthews" w:date="2021-07-14T18:53:00Z">
              <w:r w:rsidR="007C24AB">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Dunn et al., 2020; Sun et al., 2020a)", "manualFormatting" : "(Dereczynski et al., 2020; Dunn et al., 2020; Sun et al., 2020b)", "plainTextFormattedCitation" : "(Dereczynski et al., 2020; Dunn et al., 2020; Sun et al., 2020a)", "previouslyFormattedCitation" : "(Dereczynski et al., 2020; Dunn et al., 2020; Sun et al., 2020a)" }, "properties" : { "noteIndex" : 0 }, "schema" : "https://github.com/citation-style-language/schema/raw/master/csl-citation.json" }</w:instrText>
            </w:r>
            <w:ins w:id="6965" w:author="Robin Matthews" w:date="2021-07-14T18:53:00Z">
              <w:r w:rsidR="007C24AB">
                <w:rPr>
                  <w:rFonts w:cs="Times New Roman"/>
                  <w:sz w:val="16"/>
                  <w:szCs w:val="16"/>
                  <w:lang w:val="en-GB"/>
                </w:rPr>
                <w:fldChar w:fldCharType="separate"/>
              </w:r>
              <w:r w:rsidR="007C24AB" w:rsidRPr="00D457DB">
                <w:rPr>
                  <w:rFonts w:cs="Times New Roman"/>
                  <w:noProof/>
                  <w:sz w:val="16"/>
                  <w:szCs w:val="16"/>
                  <w:lang w:val="en-GB"/>
                </w:rPr>
                <w:t>(Dereczynski et al., 2020; Dunn et al., 2020; Sun et al., 2020</w:t>
              </w:r>
              <w:r w:rsidR="007C24AB">
                <w:rPr>
                  <w:rFonts w:cs="Times New Roman"/>
                  <w:noProof/>
                  <w:sz w:val="16"/>
                  <w:szCs w:val="16"/>
                  <w:lang w:val="en-GB"/>
                </w:rPr>
                <w:t>b</w:t>
              </w:r>
              <w:r w:rsidR="007C24AB" w:rsidRPr="00D457DB">
                <w:rPr>
                  <w:rFonts w:cs="Times New Roman"/>
                  <w:noProof/>
                  <w:sz w:val="16"/>
                  <w:szCs w:val="16"/>
                  <w:lang w:val="en-GB"/>
                </w:rPr>
                <w:t>)</w:t>
              </w:r>
              <w:r w:rsidR="007C24AB">
                <w:rPr>
                  <w:rFonts w:cs="Times New Roman"/>
                  <w:sz w:val="16"/>
                  <w:szCs w:val="16"/>
                  <w:lang w:val="en-GB"/>
                </w:rPr>
                <w:fldChar w:fldCharType="end"/>
              </w:r>
            </w:ins>
            <w:commentRangeStart w:id="6966"/>
            <w:del w:id="6967" w:author="Robin Matthews" w:date="2021-07-14T18:53:00Z">
              <w:r w:rsidRPr="00D424AA" w:rsidDel="007C24AB">
                <w:rPr>
                  <w:rFonts w:cs="Times New Roman"/>
                  <w:sz w:val="16"/>
                  <w:szCs w:val="16"/>
                  <w:lang w:val="en-GB"/>
                </w:rPr>
                <w:fldChar w:fldCharType="begin" w:fldLock="1"/>
              </w:r>
              <w:r w:rsidR="00AB36D4" w:rsidDel="007C24AB">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7C24AB">
                <w:rPr>
                  <w:rFonts w:cs="Times New Roman"/>
                  <w:sz w:val="16"/>
                  <w:szCs w:val="16"/>
                  <w:lang w:val="en-GB"/>
                </w:rPr>
                <w:fldChar w:fldCharType="separate"/>
              </w:r>
              <w:r w:rsidR="00A26296" w:rsidDel="007C24AB">
                <w:rPr>
                  <w:rFonts w:cs="Times New Roman"/>
                  <w:noProof/>
                  <w:sz w:val="16"/>
                  <w:szCs w:val="16"/>
                  <w:lang w:val="en-GB"/>
                </w:rPr>
                <w:delText>(Sun et al., 2020</w:delText>
              </w:r>
              <w:r w:rsidRPr="00D424AA" w:rsidDel="007C24AB">
                <w:rPr>
                  <w:rFonts w:cs="Times New Roman"/>
                  <w:sz w:val="16"/>
                  <w:szCs w:val="16"/>
                  <w:lang w:val="en-GB"/>
                </w:rPr>
                <w:fldChar w:fldCharType="end"/>
              </w:r>
              <w:commentRangeEnd w:id="6966"/>
              <w:r w:rsidR="00A26296" w:rsidDel="007C24AB">
                <w:rPr>
                  <w:rStyle w:val="Marquedecommentaire"/>
                </w:rPr>
                <w:commentReference w:id="6966"/>
              </w:r>
              <w:r w:rsidRPr="00841A35" w:rsidDel="007C24AB">
                <w:rPr>
                  <w:rFonts w:cs="Times New Roman"/>
                  <w:sz w:val="16"/>
                  <w:szCs w:val="16"/>
                  <w:lang w:val="en-GB"/>
                </w:rPr>
                <w:delText xml:space="preserve">; </w:delText>
              </w:r>
            </w:del>
          </w:p>
          <w:commentRangeStart w:id="6968"/>
          <w:p w14:paraId="1865AFFB" w14:textId="2F1A4515" w:rsidR="00D376F0" w:rsidRPr="00841A35" w:rsidDel="007C24AB" w:rsidRDefault="00D376F0" w:rsidP="00DB48AC">
            <w:pPr>
              <w:rPr>
                <w:del w:id="6969" w:author="Robin Matthews" w:date="2021-07-14T18:53:00Z"/>
                <w:rFonts w:cs="Times New Roman"/>
                <w:i/>
                <w:color w:val="000000" w:themeColor="text1"/>
                <w:sz w:val="16"/>
                <w:szCs w:val="16"/>
                <w:lang w:val="en-GB"/>
              </w:rPr>
            </w:pPr>
            <w:del w:id="6970" w:author="Robin Matthews" w:date="2021-07-14T18:53:00Z">
              <w:r w:rsidRPr="00D424AA" w:rsidDel="007C24AB">
                <w:rPr>
                  <w:rFonts w:cs="Times New Roman"/>
                  <w:sz w:val="16"/>
                  <w:szCs w:val="16"/>
                  <w:lang w:val="en-GB"/>
                </w:rPr>
                <w:fldChar w:fldCharType="begin" w:fldLock="1"/>
              </w:r>
              <w:r w:rsidR="00FF6231" w:rsidDel="007C24AB">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7C24AB">
                <w:rPr>
                  <w:rFonts w:cs="Times New Roman"/>
                  <w:sz w:val="16"/>
                  <w:szCs w:val="16"/>
                  <w:lang w:val="en-GB"/>
                </w:rPr>
                <w:fldChar w:fldCharType="separate"/>
              </w:r>
              <w:r w:rsidR="00A26296" w:rsidDel="007C24AB">
                <w:rPr>
                  <w:rFonts w:cs="Times New Roman"/>
                  <w:noProof/>
                  <w:sz w:val="16"/>
                  <w:szCs w:val="16"/>
                  <w:lang w:val="en-GB"/>
                </w:rPr>
                <w:delText>Dunn et al., 2020</w:delText>
              </w:r>
              <w:r w:rsidRPr="00D424AA" w:rsidDel="007C24AB">
                <w:rPr>
                  <w:rFonts w:cs="Times New Roman"/>
                  <w:sz w:val="16"/>
                  <w:szCs w:val="16"/>
                  <w:lang w:val="en-GB"/>
                </w:rPr>
                <w:fldChar w:fldCharType="end"/>
              </w:r>
              <w:commentRangeEnd w:id="6968"/>
              <w:r w:rsidR="00A26296" w:rsidDel="007C24AB">
                <w:rPr>
                  <w:rStyle w:val="Marquedecommentaire"/>
                </w:rPr>
                <w:commentReference w:id="6968"/>
              </w:r>
              <w:r w:rsidRPr="00841A35" w:rsidDel="007C24AB">
                <w:rPr>
                  <w:rFonts w:cs="Times New Roman"/>
                  <w:sz w:val="16"/>
                  <w:szCs w:val="16"/>
                  <w:lang w:val="en-GB"/>
                </w:rPr>
                <w:delText xml:space="preserve">; </w:delText>
              </w:r>
              <w:commentRangeStart w:id="6971"/>
              <w:r w:rsidRPr="00D424AA" w:rsidDel="007C24AB">
                <w:rPr>
                  <w:rFonts w:cs="Times New Roman"/>
                  <w:sz w:val="16"/>
                  <w:szCs w:val="16"/>
                  <w:lang w:val="en-GB"/>
                </w:rPr>
                <w:fldChar w:fldCharType="begin" w:fldLock="1"/>
              </w:r>
              <w:r w:rsidR="00FF6231" w:rsidDel="007C24AB">
                <w:rPr>
                  <w:rFonts w:cs="Times New Roman"/>
                  <w:sz w:val="16"/>
                  <w:szCs w:val="16"/>
                  <w:lang w:val="en-GB"/>
                </w:rPr>
                <w:delInstrText>ADDIN CSL_CITATION { "citationItems" : [ { "id" : "ITEM-1",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1",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mendeley" : { "formattedCitation" : "(Dereczynski et al., 2020)", "manualFormatting" : "Dereczynski et al., 2020)", "plainTextFormattedCitation" : "(Dereczynski et al., 2020)", "previouslyFormattedCitation" : "(Dereczynski et al., 2020)" }, "properties" : { "noteIndex" : 0 }, "schema" : "https://github.com/citation-style-language/schema/raw/master/csl-citation.json" }</w:delInstrText>
              </w:r>
              <w:r w:rsidRPr="00D424AA" w:rsidDel="007C24AB">
                <w:rPr>
                  <w:rFonts w:cs="Times New Roman"/>
                  <w:sz w:val="16"/>
                  <w:szCs w:val="16"/>
                  <w:lang w:val="en-GB"/>
                </w:rPr>
                <w:fldChar w:fldCharType="separate"/>
              </w:r>
              <w:r w:rsidR="00A26296" w:rsidDel="007C24AB">
                <w:rPr>
                  <w:rFonts w:cs="Times New Roman"/>
                  <w:noProof/>
                  <w:sz w:val="16"/>
                  <w:szCs w:val="16"/>
                  <w:lang w:val="en-GB"/>
                </w:rPr>
                <w:delText>Dereczynski et al., 2020)</w:delText>
              </w:r>
              <w:r w:rsidRPr="00D424AA" w:rsidDel="007C24AB">
                <w:rPr>
                  <w:rFonts w:cs="Times New Roman"/>
                  <w:sz w:val="16"/>
                  <w:szCs w:val="16"/>
                  <w:lang w:val="en-GB"/>
                </w:rPr>
                <w:fldChar w:fldCharType="end"/>
              </w:r>
              <w:commentRangeEnd w:id="6971"/>
              <w:r w:rsidR="00A26296" w:rsidDel="007C24AB">
                <w:rPr>
                  <w:rStyle w:val="Marquedecommentaire"/>
                </w:rPr>
                <w:commentReference w:id="6971"/>
              </w:r>
            </w:del>
          </w:p>
          <w:bookmarkEnd w:id="6963"/>
          <w:p w14:paraId="101CE8AF" w14:textId="77777777" w:rsidR="00D376F0" w:rsidRPr="00D424AA" w:rsidRDefault="00D376F0" w:rsidP="00037826">
            <w:pPr>
              <w:rPr>
                <w:rFonts w:cs="Times New Roman"/>
                <w:i/>
                <w:color w:val="000000" w:themeColor="text1"/>
                <w:sz w:val="16"/>
                <w:szCs w:val="16"/>
                <w:lang w:val="en-GB"/>
              </w:rPr>
            </w:pPr>
          </w:p>
        </w:tc>
        <w:tc>
          <w:tcPr>
            <w:tcW w:w="2158" w:type="dxa"/>
            <w:tcBorders>
              <w:top w:val="dashed" w:sz="4" w:space="0" w:color="000000"/>
            </w:tcBorders>
            <w:shd w:val="clear" w:color="auto" w:fill="D9D9D9"/>
          </w:tcPr>
          <w:p w14:paraId="40173367" w14:textId="40876E69"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Evidence of a human contribution for some events </w:t>
            </w:r>
            <w:commentRangeStart w:id="6972"/>
            <w:r w:rsidRPr="00D424AA">
              <w:rPr>
                <w:rFonts w:cs="Times New Roman"/>
                <w:sz w:val="16"/>
                <w:szCs w:val="16"/>
                <w:lang w:val="en-GB"/>
              </w:rPr>
              <w:fldChar w:fldCharType="begin" w:fldLock="1"/>
            </w:r>
            <w:ins w:id="6973" w:author="Robin Matthews" w:date="2021-07-14T18:54:00Z">
              <w:r w:rsidR="00526137">
                <w:rPr>
                  <w:rFonts w:cs="Times New Roman"/>
                  <w:sz w:val="16"/>
                  <w:szCs w:val="16"/>
                  <w:lang w:val="en-GB"/>
                </w:rPr>
                <w: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manualFormatting" : "(S. Li et al., 2019)", "plainTextFormattedCitation" : "(Li et al., 2019d)", "previouslyFormattedCitation" : "(Li et al., 2019d)" }, "properties" : { "noteIndex" : 0 }, "schema" : "https://github.com/citation-style-language/schema/raw/master/csl-citation.json" }</w:instrText>
              </w:r>
            </w:ins>
            <w:del w:id="6974" w:author="Robin Matthews" w:date="2021-07-14T18:54:00Z">
              <w:r w:rsidR="00FF6231" w:rsidDel="00526137">
                <w:rPr>
                  <w:rFonts w:cs="Times New Roman"/>
                  <w:sz w:val="16"/>
                  <w:szCs w:val="16"/>
                  <w:lang w:val="en-GB"/>
                </w:rPr>
                <w:delInstrText>ADDIN CSL_CITATION { "citationItems" : [ { "id" : "ITEM-1", "itemData" : { "DOI" : "10.1088/1748-9326/ab50a2", "ISSN" : "1748-9326", "abstract" : "This study investigates the future changes in dangerous extreme precipitation event in South America, using the multi-model ensemble simulations from the HAPPI experiments. The risks of dangerous extreme precipitation events occurrence, and changes in area and population exposure are quantified. Our results show that the likelihood of dangerous extreme precipitation increases in large parts of South America under future warming; changes in extreme precipitation are non-linear with increasing global mean temperatures; and exposure plays a minor role compared to hazard. In all the models, limiting warming to 1.5 \u00b0C as opposed to 2 \u00b0C shows a general reduction in both area and population exposure to dangerous extreme precipitation throughout South America. The southeast region of South America exhibited the highest multi-model median percentage of avoided area exposure at 13.3%, while the southwest region shows the lowest percentage at 3.1%. Under all Shared Socioeconomic Pathways, South America Monsoon region and southern South America region yielded the highest multi-model median percentage of avoided population exposure (&gt;10%). The strong spatial heterogeneity in projected changes in all the models highlights the importance of considering location-specific information when designing adaptation measures and investing in disaster preparedness.", "author"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dropping-particle" : "", "family" : "Wallom", "given" : "Sihan Li and Friederike E L Otto and Luke James Harrington and Sarah Naomi Sparrow and David", "non-dropping-particle" : "", "parse-names" : false, "suffix" : "" }, { "dropping-particle" : "", "family" : "Li", "given" : "Sihan", "non-dropping-particle" : "", "parse-names" : false, "suffix" : "" }, { "dropping-particle" : "", "family" : "Otto", "given" : "Friederike E.L.", "non-dropping-particle" : "", "parse-names" : false, "suffix" : "" }, { "dropping-particle" : "", "family" : "Harrington", "given" : "Luke James", "non-dropping-particle" : "", "parse-names" : false, "suffix" : "" }, { "dropping-particle" : "", "family" : "Sparrow", "given" : "Sarah Naomi", "non-dropping-particle" : "", "parse-names" : false, "suffix" : "" }, { "dropping-particle" : "", "family" : "Wallom", "given" : "David", "non-dropping-particle" : "", "parse-names" : false, "suffix" : "" } ], "container-title" : "Environmental Research Letters", "id" : "ITEM-1", "issued" : { "date-parts" : [ [ "2019", "10", "23" ] ] }, "title" : "A pan-South-America assessment of avoided exposure to dangerous extreme precipitation by limiting to 1.5 \u00b0C warming", "translator" : [ { "dropping-particle" : "", "family" : "S3402", "given" : "", "non-dropping-particle" : "", "parse-names" : false, "suffix" : "" } ], "type" : "article-journal" }, "uris" : [ "http://www.mendeley.com/documents/?uuid=ba7cec46-d451-4d24-aa68-5e20a16b29f8" ] } ], "mendeley" : { "formattedCitation" : "(Li et al., 2019d)", "plainTextFormattedCitation" : "(Li et al., 2019d)", "previouslyFormattedCitation" : "(Li et al., 2019d)"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975" w:author="Robin Matthews" w:date="2021-07-14T18:54:00Z">
              <w:r w:rsidR="00526137">
                <w:rPr>
                  <w:rFonts w:cs="Times New Roman"/>
                  <w:noProof/>
                  <w:sz w:val="16"/>
                  <w:szCs w:val="16"/>
                  <w:lang w:val="en-GB"/>
                </w:rPr>
                <w:t xml:space="preserve">S. </w:t>
              </w:r>
            </w:ins>
            <w:r w:rsidR="00A26296">
              <w:rPr>
                <w:rFonts w:cs="Times New Roman"/>
                <w:noProof/>
                <w:sz w:val="16"/>
                <w:szCs w:val="16"/>
                <w:lang w:val="en-GB"/>
              </w:rPr>
              <w:t>Li et al., 2019</w:t>
            </w:r>
            <w:del w:id="6976" w:author="Robin Matthews" w:date="2021-07-14T18:54:00Z">
              <w:r w:rsidR="00A26296" w:rsidDel="00526137">
                <w:rPr>
                  <w:rFonts w:cs="Times New Roman"/>
                  <w:noProof/>
                  <w:sz w:val="16"/>
                  <w:szCs w:val="16"/>
                  <w:lang w:val="en-GB"/>
                </w:rPr>
                <w:delText>d</w:delText>
              </w:r>
            </w:del>
            <w:r w:rsidR="00A26296">
              <w:rPr>
                <w:rFonts w:cs="Times New Roman"/>
                <w:noProof/>
                <w:sz w:val="16"/>
                <w:szCs w:val="16"/>
                <w:lang w:val="en-GB"/>
              </w:rPr>
              <w:t>)</w:t>
            </w:r>
            <w:r w:rsidRPr="00D424AA">
              <w:rPr>
                <w:rFonts w:cs="Times New Roman"/>
                <w:sz w:val="16"/>
                <w:szCs w:val="16"/>
                <w:lang w:val="en-GB"/>
              </w:rPr>
              <w:fldChar w:fldCharType="end"/>
            </w:r>
            <w:commentRangeEnd w:id="6972"/>
            <w:r w:rsidR="00A26296">
              <w:rPr>
                <w:rStyle w:val="Marquedecommentaire"/>
              </w:rPr>
              <w:commentReference w:id="6972"/>
            </w:r>
            <w:r w:rsidRPr="00841A35">
              <w:rPr>
                <w:rFonts w:cs="Times New Roman"/>
                <w:color w:val="000000" w:themeColor="text1"/>
                <w:sz w:val="16"/>
                <w:szCs w:val="16"/>
                <w:lang w:val="en-GB"/>
              </w:rPr>
              <w:t>, but cannot be generalized</w:t>
            </w:r>
          </w:p>
        </w:tc>
        <w:tc>
          <w:tcPr>
            <w:tcW w:w="2158" w:type="dxa"/>
            <w:tcBorders>
              <w:top w:val="dashed" w:sz="4" w:space="0" w:color="000000"/>
            </w:tcBorders>
            <w:shd w:val="clear" w:color="auto" w:fill="D9D9D9"/>
          </w:tcPr>
          <w:p w14:paraId="551BC83D" w14:textId="4C94605B"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bookmarkStart w:id="6977" w:name="_Hlk77181184"/>
            <w:ins w:id="6978" w:author="Robin Matthews" w:date="2021-07-14T18:53:00Z">
              <w:r w:rsidR="007C24AB">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Li et al., 2020a)", "manualFormatting" : "(Chou et al., 2014; C. Li et al., 2020)", "plainTextFormattedCitation" : "(Chou et al., 2014a; Li et al., 2020a)", "previouslyFormattedCitation" : "(Chou et al., 2014a; Li et al., 2020a)" }, "properties" : { "noteIndex" : 0 }, "schema" : "https://github.com/citation-style-language/schema/raw/master/csl-citation.json" }</w:instrText>
            </w:r>
            <w:ins w:id="6979" w:author="Robin Matthews" w:date="2021-07-14T18:53:00Z">
              <w:r w:rsidR="007C24AB">
                <w:rPr>
                  <w:rFonts w:cs="Times New Roman"/>
                  <w:sz w:val="16"/>
                  <w:szCs w:val="16"/>
                  <w:lang w:val="en-GB"/>
                </w:rPr>
                <w:fldChar w:fldCharType="separate"/>
              </w:r>
              <w:r w:rsidR="007C24AB" w:rsidRPr="00D457DB">
                <w:rPr>
                  <w:rFonts w:cs="Times New Roman"/>
                  <w:noProof/>
                  <w:sz w:val="16"/>
                  <w:szCs w:val="16"/>
                  <w:lang w:val="en-GB"/>
                </w:rPr>
                <w:t xml:space="preserve">(Chou et al., 2014; </w:t>
              </w:r>
              <w:r w:rsidR="007C24AB">
                <w:rPr>
                  <w:rFonts w:cs="Times New Roman"/>
                  <w:noProof/>
                  <w:sz w:val="16"/>
                  <w:szCs w:val="16"/>
                  <w:lang w:val="en-GB"/>
                </w:rPr>
                <w:t xml:space="preserve">C. </w:t>
              </w:r>
              <w:r w:rsidR="007C24AB" w:rsidRPr="00D457DB">
                <w:rPr>
                  <w:rFonts w:cs="Times New Roman"/>
                  <w:noProof/>
                  <w:sz w:val="16"/>
                  <w:szCs w:val="16"/>
                  <w:lang w:val="en-GB"/>
                </w:rPr>
                <w:t>Li et al., 2020)</w:t>
              </w:r>
              <w:r w:rsidR="007C24AB">
                <w:rPr>
                  <w:rFonts w:cs="Times New Roman"/>
                  <w:sz w:val="16"/>
                  <w:szCs w:val="16"/>
                  <w:lang w:val="en-GB"/>
                </w:rPr>
                <w:fldChar w:fldCharType="end"/>
              </w:r>
            </w:ins>
            <w:commentRangeStart w:id="6980"/>
            <w:del w:id="6981" w:author="Robin Matthews" w:date="2021-07-14T18:53:00Z">
              <w:r w:rsidRPr="00D424AA" w:rsidDel="007C24AB">
                <w:rPr>
                  <w:rFonts w:cs="Times New Roman"/>
                  <w:sz w:val="16"/>
                  <w:szCs w:val="16"/>
                  <w:lang w:val="en-GB"/>
                </w:rPr>
                <w:fldChar w:fldCharType="begin" w:fldLock="1"/>
              </w:r>
              <w:r w:rsidR="00FC4C2D" w:rsidDel="007C24AB">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7C24AB">
                <w:rPr>
                  <w:rFonts w:cs="Times New Roman"/>
                  <w:sz w:val="16"/>
                  <w:szCs w:val="16"/>
                  <w:lang w:val="en-GB"/>
                </w:rPr>
                <w:fldChar w:fldCharType="separate"/>
              </w:r>
              <w:r w:rsidR="00A26296" w:rsidDel="007C24AB">
                <w:rPr>
                  <w:rFonts w:cs="Times New Roman"/>
                  <w:noProof/>
                  <w:sz w:val="16"/>
                  <w:szCs w:val="16"/>
                  <w:lang w:val="en-GB"/>
                </w:rPr>
                <w:delText>(Li et al., 2020</w:delText>
              </w:r>
              <w:r w:rsidRPr="00D424AA" w:rsidDel="007C24AB">
                <w:rPr>
                  <w:rFonts w:cs="Times New Roman"/>
                  <w:sz w:val="16"/>
                  <w:szCs w:val="16"/>
                  <w:lang w:val="en-GB"/>
                </w:rPr>
                <w:fldChar w:fldCharType="end"/>
              </w:r>
              <w:commentRangeEnd w:id="6980"/>
              <w:r w:rsidR="00A26296" w:rsidDel="007C24AB">
                <w:rPr>
                  <w:rStyle w:val="Marquedecommentaire"/>
                </w:rPr>
                <w:commentReference w:id="6980"/>
              </w:r>
              <w:r w:rsidRPr="00841A35" w:rsidDel="007C24AB">
                <w:rPr>
                  <w:rFonts w:cs="Times New Roman"/>
                  <w:sz w:val="16"/>
                  <w:szCs w:val="16"/>
                  <w:lang w:val="en-GB"/>
                </w:rPr>
                <w:delText>;</w:delText>
              </w:r>
              <w:r w:rsidRPr="00D424AA" w:rsidDel="007C24AB">
                <w:rPr>
                  <w:rFonts w:cs="Times New Roman"/>
                  <w:color w:val="000000" w:themeColor="text1"/>
                  <w:sz w:val="16"/>
                  <w:szCs w:val="16"/>
                  <w:lang w:val="en-GB"/>
                </w:rPr>
                <w:delText xml:space="preserve"> </w:delText>
              </w:r>
              <w:commentRangeStart w:id="6982"/>
              <w:r w:rsidRPr="00D424AA" w:rsidDel="007C24AB">
                <w:rPr>
                  <w:rFonts w:cs="Times New Roman"/>
                  <w:color w:val="000000" w:themeColor="text1"/>
                  <w:sz w:val="16"/>
                  <w:szCs w:val="16"/>
                  <w:lang w:val="en-GB"/>
                </w:rPr>
                <w:fldChar w:fldCharType="begin" w:fldLock="1"/>
              </w:r>
              <w:r w:rsidR="00FF6231" w:rsidDel="007C24AB">
                <w:rPr>
                  <w:rFonts w:cs="Times New Roman"/>
                  <w:color w:val="000000" w:themeColor="text1"/>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manualFormatting" : "Chou et al., 2014)", "plainTextFormattedCitation" : "(Chou et al., 2014a)", "previouslyFormattedCitation" : "(Chou et al., 2014a)" }, "properties" : { "noteIndex" : 0 }, "schema" : "https://github.com/citation-style-language/schema/raw/master/csl-citation.json" }</w:delInstrText>
              </w:r>
              <w:r w:rsidRPr="00D424AA" w:rsidDel="007C24AB">
                <w:rPr>
                  <w:rFonts w:cs="Times New Roman"/>
                  <w:color w:val="000000" w:themeColor="text1"/>
                  <w:sz w:val="16"/>
                  <w:szCs w:val="16"/>
                  <w:lang w:val="en-GB"/>
                </w:rPr>
                <w:fldChar w:fldCharType="separate"/>
              </w:r>
              <w:r w:rsidR="00A26296" w:rsidDel="007C24AB">
                <w:rPr>
                  <w:rFonts w:cs="Times New Roman"/>
                  <w:noProof/>
                  <w:color w:val="000000" w:themeColor="text1"/>
                  <w:sz w:val="16"/>
                  <w:szCs w:val="16"/>
                  <w:lang w:val="en-GB"/>
                </w:rPr>
                <w:delText>Chou et al., 2014)</w:delText>
              </w:r>
              <w:r w:rsidRPr="00D424AA" w:rsidDel="007C24AB">
                <w:rPr>
                  <w:rFonts w:cs="Times New Roman"/>
                  <w:color w:val="000000" w:themeColor="text1"/>
                  <w:sz w:val="16"/>
                  <w:szCs w:val="16"/>
                  <w:lang w:val="en-GB"/>
                </w:rPr>
                <w:fldChar w:fldCharType="end"/>
              </w:r>
            </w:del>
            <w:bookmarkEnd w:id="6977"/>
            <w:commentRangeEnd w:id="6982"/>
            <w:r w:rsidR="00A26296">
              <w:rPr>
                <w:rStyle w:val="Marquedecommentaire"/>
              </w:rPr>
              <w:commentReference w:id="6982"/>
            </w:r>
          </w:p>
        </w:tc>
        <w:tc>
          <w:tcPr>
            <w:tcW w:w="2159" w:type="dxa"/>
            <w:tcBorders>
              <w:top w:val="dashed" w:sz="4" w:space="0" w:color="000000"/>
            </w:tcBorders>
            <w:shd w:val="clear" w:color="auto" w:fill="DEEAF6"/>
          </w:tcPr>
          <w:p w14:paraId="25DDB37D" w14:textId="5D71699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6983"/>
            <w:r w:rsidRPr="00D424AA">
              <w:rPr>
                <w:rFonts w:cs="Times New Roman"/>
                <w:sz w:val="16"/>
                <w:szCs w:val="16"/>
                <w:lang w:val="en-GB"/>
              </w:rPr>
              <w:fldChar w:fldCharType="begin" w:fldLock="1"/>
            </w:r>
            <w:ins w:id="6984" w:author="Robin Matthews" w:date="2021-07-14T18:54:00Z">
              <w:r w:rsidR="00526137">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6985" w:author="Robin Matthews" w:date="2021-07-14T18:54:00Z">
              <w:r w:rsidR="00FC4C2D" w:rsidDel="00526137">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6986" w:author="Robin Matthews" w:date="2021-07-14T18:54:00Z">
              <w:r w:rsidR="00526137">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983"/>
            <w:r w:rsidR="00A26296">
              <w:rPr>
                <w:rStyle w:val="Marquedecommentaire"/>
              </w:rPr>
              <w:commentReference w:id="6983"/>
            </w:r>
            <w:r w:rsidRPr="00841A35">
              <w:rPr>
                <w:rFonts w:cs="Times New Roman"/>
                <w:color w:val="000000" w:themeColor="text1"/>
                <w:sz w:val="16"/>
                <w:szCs w:val="16"/>
                <w:lang w:val="en-GB"/>
              </w:rPr>
              <w:t>; Annex). Median increase of more than 4% in the 50-year Rx1day and Rx5d</w:t>
            </w:r>
            <w:r w:rsidRPr="00D424AA">
              <w:rPr>
                <w:rFonts w:cs="Times New Roman"/>
                <w:color w:val="000000" w:themeColor="text1"/>
                <w:sz w:val="16"/>
                <w:szCs w:val="16"/>
                <w:lang w:val="en-GB"/>
              </w:rPr>
              <w:t xml:space="preserve">ay events compared to the 1°C warming level </w:t>
            </w:r>
            <w:commentRangeStart w:id="698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988" w:author="Robin Matthews" w:date="2021-07-14T17:38:00Z">
              <w:r w:rsidR="00A26296" w:rsidDel="00D50B01">
                <w:rPr>
                  <w:rFonts w:cs="Times New Roman"/>
                  <w:noProof/>
                  <w:sz w:val="16"/>
                  <w:szCs w:val="16"/>
                  <w:lang w:val="en-GB"/>
                </w:rPr>
                <w:delText>Li et al., 2020a</w:delText>
              </w:r>
            </w:del>
            <w:ins w:id="6989"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987"/>
            <w:r w:rsidR="00A26296">
              <w:rPr>
                <w:rStyle w:val="Marquedecommentaire"/>
              </w:rPr>
              <w:commentReference w:id="6987"/>
            </w:r>
            <w:r w:rsidRPr="00841A35">
              <w:rPr>
                <w:rFonts w:cs="Times New Roman"/>
                <w:sz w:val="16"/>
                <w:szCs w:val="16"/>
                <w:lang w:val="en-GB"/>
              </w:rPr>
              <w:t xml:space="preserve"> </w:t>
            </w:r>
            <w:r w:rsidRPr="00D424AA">
              <w:rPr>
                <w:rFonts w:cs="Times New Roman"/>
                <w:color w:val="000000" w:themeColor="text1"/>
                <w:sz w:val="16"/>
                <w:szCs w:val="16"/>
                <w:lang w:val="en-GB"/>
              </w:rPr>
              <w:t>and more than 2% in annual Rx1day and Rx5day and 0% in annual Rx30day compared to pre-industrial (Annex).</w:t>
            </w:r>
          </w:p>
          <w:p w14:paraId="453B8865" w14:textId="77777777" w:rsidR="00D376F0" w:rsidRPr="00D424AA" w:rsidRDefault="00D376F0" w:rsidP="00D424AA">
            <w:pPr>
              <w:rPr>
                <w:rFonts w:cs="Times New Roman"/>
                <w:color w:val="000000" w:themeColor="text1"/>
                <w:sz w:val="16"/>
                <w:szCs w:val="16"/>
                <w:lang w:val="en-GB"/>
              </w:rPr>
            </w:pPr>
          </w:p>
          <w:p w14:paraId="17EC5732" w14:textId="1DEFD20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7EC5F6"/>
          </w:tcPr>
          <w:p w14:paraId="60D9DE19" w14:textId="3804B93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699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6991" w:author="Robin Matthews" w:date="2021-07-14T18:54:00Z">
              <w:r w:rsidR="00526137">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6990"/>
            <w:r w:rsidR="00A26296">
              <w:rPr>
                <w:rStyle w:val="Marquedecommentaire"/>
              </w:rPr>
              <w:commentReference w:id="6990"/>
            </w:r>
            <w:r w:rsidRPr="00841A35">
              <w:rPr>
                <w:rFonts w:cs="Times New Roman"/>
                <w:color w:val="000000" w:themeColor="text1"/>
                <w:sz w:val="16"/>
                <w:szCs w:val="16"/>
                <w:lang w:val="en-GB"/>
              </w:rPr>
              <w:t xml:space="preserve">; Annex). Median increase of more than 15% in the 50-year Rx1day and Rx5day events compared to the 1°C warming level </w:t>
            </w:r>
            <w:commentRangeStart w:id="699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6993" w:author="Robin Matthews" w:date="2021-07-14T17:38:00Z">
              <w:r w:rsidR="00A26296" w:rsidDel="00D50B01">
                <w:rPr>
                  <w:rFonts w:cs="Times New Roman"/>
                  <w:noProof/>
                  <w:sz w:val="16"/>
                  <w:szCs w:val="16"/>
                  <w:lang w:val="en-GB"/>
                </w:rPr>
                <w:delText>Li et al., 2020a</w:delText>
              </w:r>
            </w:del>
            <w:ins w:id="6994"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6992"/>
            <w:r w:rsidR="00A26296">
              <w:rPr>
                <w:rStyle w:val="Marquedecommentaire"/>
              </w:rPr>
              <w:commentReference w:id="6992"/>
            </w:r>
            <w:r w:rsidRPr="00841A35">
              <w:rPr>
                <w:rFonts w:cs="Times New Roman"/>
                <w:color w:val="000000" w:themeColor="text1"/>
                <w:sz w:val="16"/>
                <w:szCs w:val="16"/>
                <w:lang w:val="en-GB"/>
              </w:rPr>
              <w:t xml:space="preserve"> and more than 8% in annual Rx1day and Rx5day and 2% in annual Rx30day compared to pre-industrial (Annex).</w:t>
            </w:r>
          </w:p>
          <w:p w14:paraId="212A431F" w14:textId="77777777" w:rsidR="00D376F0" w:rsidRPr="00D424AA" w:rsidRDefault="00D376F0" w:rsidP="00D424AA">
            <w:pPr>
              <w:rPr>
                <w:rFonts w:cs="Times New Roman"/>
                <w:color w:val="000000" w:themeColor="text1"/>
                <w:sz w:val="16"/>
                <w:szCs w:val="16"/>
                <w:lang w:val="en-GB"/>
              </w:rPr>
            </w:pPr>
          </w:p>
          <w:p w14:paraId="6D5DAE29" w14:textId="22B0071F"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p>
        </w:tc>
      </w:tr>
      <w:tr w:rsidR="00D376F0" w:rsidRPr="00F1665C" w14:paraId="050480ED" w14:textId="77777777" w:rsidTr="00723657">
        <w:tc>
          <w:tcPr>
            <w:tcW w:w="2158" w:type="dxa"/>
            <w:vMerge/>
          </w:tcPr>
          <w:p w14:paraId="225E61A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19D49DE8"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0CBA9225"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6C85462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FE0D5D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7F77FE8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DEEAF6"/>
          </w:tcPr>
          <w:p w14:paraId="396B888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D62ACC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7D8BAF3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7EC5F6"/>
          </w:tcPr>
          <w:p w14:paraId="72CE28F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A07B24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ikely </w:t>
            </w:r>
            <w:r w:rsidRPr="00D424AA">
              <w:rPr>
                <w:rFonts w:cs="Times New Roman"/>
                <w:color w:val="000000" w:themeColor="text1"/>
                <w:sz w:val="16"/>
                <w:szCs w:val="16"/>
                <w:lang w:val="en-GB"/>
              </w:rPr>
              <w:t>(compared with the recent past (1995-2014))</w:t>
            </w:r>
          </w:p>
          <w:p w14:paraId="444E259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 xml:space="preserve">(compared with pre-industrial) </w:t>
            </w:r>
          </w:p>
        </w:tc>
      </w:tr>
    </w:tbl>
    <w:p w14:paraId="18D2B5A1" w14:textId="77777777" w:rsidR="00D376F0" w:rsidRPr="00D424AA" w:rsidRDefault="00D376F0" w:rsidP="00841A35">
      <w:pPr>
        <w:rPr>
          <w:rFonts w:cs="Times New Roman"/>
          <w:b/>
          <w:color w:val="000000" w:themeColor="text1"/>
          <w:lang w:val="en-GB"/>
        </w:rPr>
      </w:pPr>
    </w:p>
    <w:p w14:paraId="668E976F"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14 HERE]</w:t>
      </w:r>
    </w:p>
    <w:p w14:paraId="07547523" w14:textId="77777777" w:rsidR="00D376F0" w:rsidRPr="00D424AA" w:rsidRDefault="00D376F0" w:rsidP="00D424AA">
      <w:pPr>
        <w:rPr>
          <w:rFonts w:cs="Times New Roman"/>
          <w:b/>
          <w:color w:val="000000" w:themeColor="text1"/>
          <w:lang w:val="en-GB"/>
        </w:rPr>
      </w:pPr>
    </w:p>
    <w:p w14:paraId="4E1E8433" w14:textId="77777777" w:rsidR="00D376F0" w:rsidRPr="00D424AA" w:rsidRDefault="00D376F0" w:rsidP="00D424AA">
      <w:pPr>
        <w:rPr>
          <w:rFonts w:cs="Times New Roman"/>
          <w:b/>
          <w:color w:val="000000" w:themeColor="text1"/>
          <w:lang w:val="en-GB"/>
        </w:rPr>
      </w:pPr>
    </w:p>
    <w:p w14:paraId="03C2731F"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15 HERE]</w:t>
      </w:r>
    </w:p>
    <w:p w14:paraId="55C71087" w14:textId="77777777" w:rsidR="00D376F0" w:rsidRPr="00D424AA" w:rsidRDefault="00D376F0" w:rsidP="00D424AA">
      <w:pPr>
        <w:rPr>
          <w:rFonts w:cs="Times New Roman"/>
          <w:b/>
          <w:color w:val="000000" w:themeColor="text1"/>
          <w:lang w:val="en-GB"/>
        </w:rPr>
      </w:pPr>
    </w:p>
    <w:p w14:paraId="50D1E196" w14:textId="6B0DD94B" w:rsidR="00D376F0" w:rsidRPr="00D424AA" w:rsidRDefault="00D376F0" w:rsidP="00D6213A">
      <w:pPr>
        <w:pStyle w:val="AR6Chap11Table"/>
        <w:rPr>
          <w:lang w:val="en-GB"/>
        </w:rPr>
      </w:pPr>
      <w:r w:rsidRPr="00D424AA">
        <w:rPr>
          <w:lang w:val="en-GB"/>
        </w:rPr>
        <w:t xml:space="preserve">Observed trends, human contribution to observed trends, and projected changes at 1.5°C, 2°C and 4°C of global warming for meteorological droughts (MET), agricultural and ecological droughts (AGR/ECOL), and hydrological droughts (HYDR) in Central and South America, subdivided by AR6 regions. See Sections 11.9.1 and 11.9.4 for details. </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708"/>
        <w:gridCol w:w="2268"/>
        <w:gridCol w:w="1560"/>
        <w:gridCol w:w="2409"/>
        <w:gridCol w:w="2410"/>
        <w:gridCol w:w="2607"/>
      </w:tblGrid>
      <w:tr w:rsidR="00D376F0" w:rsidRPr="00F1665C" w14:paraId="7422FB84" w14:textId="77777777" w:rsidTr="00723657">
        <w:tc>
          <w:tcPr>
            <w:tcW w:w="1696" w:type="dxa"/>
            <w:gridSpan w:val="2"/>
            <w:vMerge w:val="restart"/>
          </w:tcPr>
          <w:p w14:paraId="1EC80977" w14:textId="77777777" w:rsidR="00D376F0" w:rsidRPr="00D424AA" w:rsidRDefault="00D376F0" w:rsidP="00D424AA">
            <w:pPr>
              <w:rPr>
                <w:rFonts w:cs="Times New Roman"/>
                <w:sz w:val="16"/>
                <w:szCs w:val="16"/>
                <w:lang w:val="en-GB"/>
              </w:rPr>
            </w:pPr>
            <w:r w:rsidRPr="00D424AA">
              <w:rPr>
                <w:rFonts w:cs="Times New Roman"/>
                <w:sz w:val="16"/>
                <w:szCs w:val="16"/>
                <w:lang w:val="en-GB"/>
              </w:rPr>
              <w:t>Region</w:t>
            </w:r>
          </w:p>
        </w:tc>
        <w:tc>
          <w:tcPr>
            <w:tcW w:w="2268" w:type="dxa"/>
            <w:vMerge w:val="restart"/>
          </w:tcPr>
          <w:p w14:paraId="7B1FE920" w14:textId="77777777" w:rsidR="00D376F0" w:rsidRPr="00D424AA" w:rsidRDefault="00D376F0" w:rsidP="00D424AA">
            <w:pPr>
              <w:rPr>
                <w:rFonts w:cs="Times New Roman"/>
                <w:sz w:val="16"/>
                <w:szCs w:val="16"/>
                <w:lang w:val="en-GB"/>
              </w:rPr>
            </w:pPr>
            <w:r w:rsidRPr="00D424AA">
              <w:rPr>
                <w:rFonts w:cs="Times New Roman"/>
                <w:sz w:val="16"/>
                <w:szCs w:val="16"/>
                <w:lang w:val="en-GB"/>
              </w:rPr>
              <w:t>Observed trends</w:t>
            </w:r>
          </w:p>
        </w:tc>
        <w:tc>
          <w:tcPr>
            <w:tcW w:w="1560" w:type="dxa"/>
            <w:vMerge w:val="restart"/>
          </w:tcPr>
          <w:p w14:paraId="123F7B18" w14:textId="77777777" w:rsidR="00D376F0" w:rsidRPr="00D424AA" w:rsidRDefault="00D376F0" w:rsidP="00D424AA">
            <w:pPr>
              <w:rPr>
                <w:rFonts w:cs="Times New Roman"/>
                <w:sz w:val="16"/>
                <w:szCs w:val="16"/>
                <w:lang w:val="en-GB"/>
              </w:rPr>
            </w:pPr>
          </w:p>
          <w:p w14:paraId="286214F9" w14:textId="77777777" w:rsidR="00D376F0" w:rsidRPr="00D424AA" w:rsidRDefault="00D376F0" w:rsidP="00D424AA">
            <w:pPr>
              <w:rPr>
                <w:rFonts w:cs="Times New Roman"/>
                <w:sz w:val="16"/>
                <w:szCs w:val="16"/>
                <w:lang w:val="en-GB"/>
              </w:rPr>
            </w:pPr>
            <w:r w:rsidRPr="00D424AA">
              <w:rPr>
                <w:rFonts w:cs="Times New Roman"/>
                <w:sz w:val="16"/>
                <w:szCs w:val="16"/>
                <w:lang w:val="en-GB"/>
              </w:rPr>
              <w:t>Human contribution</w:t>
            </w:r>
          </w:p>
        </w:tc>
        <w:tc>
          <w:tcPr>
            <w:tcW w:w="7426" w:type="dxa"/>
            <w:gridSpan w:val="3"/>
          </w:tcPr>
          <w:p w14:paraId="55CB5259" w14:textId="77777777" w:rsidR="00D376F0" w:rsidRPr="00D424AA" w:rsidRDefault="00D376F0" w:rsidP="00D424AA">
            <w:pPr>
              <w:rPr>
                <w:rFonts w:cs="Times New Roman"/>
                <w:sz w:val="16"/>
                <w:szCs w:val="16"/>
                <w:lang w:val="en-GB"/>
              </w:rPr>
            </w:pPr>
            <w:r w:rsidRPr="00D424AA">
              <w:rPr>
                <w:rFonts w:cs="Times New Roman"/>
                <w:sz w:val="16"/>
                <w:szCs w:val="16"/>
                <w:lang w:val="en-GB"/>
              </w:rPr>
              <w:t>Projections</w:t>
            </w:r>
          </w:p>
        </w:tc>
      </w:tr>
      <w:tr w:rsidR="00D376F0" w:rsidRPr="00F1665C" w14:paraId="784CFAA6" w14:textId="77777777" w:rsidTr="00723657">
        <w:tc>
          <w:tcPr>
            <w:tcW w:w="1696" w:type="dxa"/>
            <w:gridSpan w:val="2"/>
            <w:vMerge/>
          </w:tcPr>
          <w:p w14:paraId="7D17F953" w14:textId="77777777" w:rsidR="00D376F0" w:rsidRPr="00D424AA" w:rsidRDefault="00D376F0" w:rsidP="00D424AA">
            <w:pPr>
              <w:rPr>
                <w:rFonts w:cs="Times New Roman"/>
                <w:sz w:val="16"/>
                <w:szCs w:val="16"/>
                <w:lang w:val="en-GB"/>
              </w:rPr>
            </w:pPr>
          </w:p>
        </w:tc>
        <w:tc>
          <w:tcPr>
            <w:tcW w:w="2268" w:type="dxa"/>
            <w:vMerge/>
          </w:tcPr>
          <w:p w14:paraId="1BC4E775" w14:textId="77777777" w:rsidR="00D376F0" w:rsidRPr="00D424AA" w:rsidRDefault="00D376F0" w:rsidP="00D424AA">
            <w:pPr>
              <w:rPr>
                <w:rFonts w:cs="Times New Roman"/>
                <w:sz w:val="16"/>
                <w:szCs w:val="16"/>
                <w:lang w:val="en-GB"/>
              </w:rPr>
            </w:pPr>
          </w:p>
        </w:tc>
        <w:tc>
          <w:tcPr>
            <w:tcW w:w="1560" w:type="dxa"/>
            <w:vMerge/>
          </w:tcPr>
          <w:p w14:paraId="6BF0222F" w14:textId="77777777" w:rsidR="00D376F0" w:rsidRPr="00D424AA" w:rsidRDefault="00D376F0" w:rsidP="00D424AA">
            <w:pPr>
              <w:rPr>
                <w:rFonts w:cs="Times New Roman"/>
                <w:sz w:val="16"/>
                <w:szCs w:val="16"/>
                <w:lang w:val="en-GB"/>
              </w:rPr>
            </w:pPr>
          </w:p>
        </w:tc>
        <w:tc>
          <w:tcPr>
            <w:tcW w:w="2409" w:type="dxa"/>
          </w:tcPr>
          <w:p w14:paraId="765C4521" w14:textId="77777777" w:rsidR="00D376F0" w:rsidRPr="00D424AA" w:rsidRDefault="00D376F0" w:rsidP="00D424AA">
            <w:pPr>
              <w:rPr>
                <w:rFonts w:cs="Times New Roman"/>
                <w:sz w:val="16"/>
                <w:szCs w:val="16"/>
                <w:lang w:val="en-GB"/>
              </w:rPr>
            </w:pPr>
            <w:r w:rsidRPr="00D424AA">
              <w:rPr>
                <w:rFonts w:cs="Times New Roman"/>
                <w:sz w:val="16"/>
                <w:szCs w:val="16"/>
                <w:lang w:val="en-GB"/>
              </w:rPr>
              <w:t>+1.5 °C</w:t>
            </w:r>
          </w:p>
        </w:tc>
        <w:tc>
          <w:tcPr>
            <w:tcW w:w="2410" w:type="dxa"/>
          </w:tcPr>
          <w:p w14:paraId="4CD4FE18" w14:textId="77777777" w:rsidR="00D376F0" w:rsidRPr="00D424AA" w:rsidRDefault="00D376F0" w:rsidP="00D424AA">
            <w:pPr>
              <w:rPr>
                <w:rFonts w:cs="Times New Roman"/>
                <w:sz w:val="16"/>
                <w:szCs w:val="16"/>
                <w:lang w:val="en-GB"/>
              </w:rPr>
            </w:pPr>
            <w:r w:rsidRPr="00D424AA">
              <w:rPr>
                <w:rFonts w:cs="Times New Roman"/>
                <w:sz w:val="16"/>
                <w:szCs w:val="16"/>
                <w:lang w:val="en-GB"/>
              </w:rPr>
              <w:t>+2 °C</w:t>
            </w:r>
          </w:p>
        </w:tc>
        <w:tc>
          <w:tcPr>
            <w:tcW w:w="2607" w:type="dxa"/>
          </w:tcPr>
          <w:p w14:paraId="2224C958" w14:textId="77777777" w:rsidR="00D376F0" w:rsidRPr="00D424AA" w:rsidRDefault="00D376F0" w:rsidP="00D424AA">
            <w:pPr>
              <w:rPr>
                <w:rFonts w:cs="Times New Roman"/>
                <w:sz w:val="16"/>
                <w:szCs w:val="16"/>
                <w:lang w:val="en-GB"/>
              </w:rPr>
            </w:pPr>
            <w:r w:rsidRPr="00D424AA">
              <w:rPr>
                <w:rFonts w:cs="Times New Roman"/>
                <w:sz w:val="16"/>
                <w:szCs w:val="16"/>
                <w:lang w:val="en-GB"/>
              </w:rPr>
              <w:t>+4 °C</w:t>
            </w:r>
          </w:p>
        </w:tc>
      </w:tr>
      <w:tr w:rsidR="00D376F0" w:rsidRPr="00F1665C" w14:paraId="70B49488" w14:textId="77777777" w:rsidTr="00723657">
        <w:trPr>
          <w:trHeight w:val="537"/>
        </w:trPr>
        <w:tc>
          <w:tcPr>
            <w:tcW w:w="988" w:type="dxa"/>
            <w:vMerge w:val="restart"/>
          </w:tcPr>
          <w:p w14:paraId="3C38AFA9" w14:textId="77777777" w:rsidR="00D376F0" w:rsidRPr="00D424AA" w:rsidRDefault="00D376F0" w:rsidP="00841A35">
            <w:pPr>
              <w:rPr>
                <w:rFonts w:cs="Times New Roman"/>
                <w:sz w:val="16"/>
                <w:szCs w:val="16"/>
                <w:lang w:val="en-GB"/>
              </w:rPr>
            </w:pPr>
            <w:r w:rsidRPr="00D424AA">
              <w:rPr>
                <w:rFonts w:cs="Times New Roman"/>
                <w:color w:val="000000" w:themeColor="text1"/>
                <w:sz w:val="16"/>
                <w:szCs w:val="16"/>
                <w:lang w:val="en-GB" w:eastAsia="pt-BR"/>
              </w:rPr>
              <w:t>South Central America (SCA)</w:t>
            </w:r>
          </w:p>
        </w:tc>
        <w:tc>
          <w:tcPr>
            <w:tcW w:w="708" w:type="dxa"/>
          </w:tcPr>
          <w:p w14:paraId="65B7BBE3" w14:textId="77777777" w:rsidR="00D376F0" w:rsidRPr="00D424AA" w:rsidRDefault="00D376F0" w:rsidP="00D424AA">
            <w:pPr>
              <w:rPr>
                <w:rFonts w:cs="Times New Roman"/>
                <w:sz w:val="16"/>
                <w:szCs w:val="16"/>
                <w:lang w:val="en-GB"/>
              </w:rPr>
            </w:pPr>
            <w:r w:rsidRPr="00D424AA">
              <w:rPr>
                <w:rFonts w:cs="Times New Roman"/>
                <w:sz w:val="16"/>
                <w:szCs w:val="16"/>
                <w:lang w:val="en-GB"/>
              </w:rPr>
              <w:t>MET</w:t>
            </w:r>
          </w:p>
        </w:tc>
        <w:tc>
          <w:tcPr>
            <w:tcW w:w="2268" w:type="dxa"/>
            <w:shd w:val="clear" w:color="auto" w:fill="D9D9D9" w:themeFill="background1" w:themeFillShade="D9"/>
          </w:tcPr>
          <w:p w14:paraId="54AFD6F8" w14:textId="5BEE60F4" w:rsidR="00D376F0" w:rsidRPr="00D424AA"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Mixed signal</w:t>
            </w:r>
            <w:r w:rsidRPr="00D424AA">
              <w:rPr>
                <w:rFonts w:cs="Times New Roman"/>
                <w:sz w:val="16"/>
                <w:szCs w:val="16"/>
                <w:lang w:val="en-GB" w:eastAsia="en-CA"/>
              </w:rPr>
              <w:t xml:space="preserve">. Dominant decrease in drought duration but mixed trends between subregions </w:t>
            </w:r>
            <w:r w:rsidRPr="00D424AA">
              <w:rPr>
                <w:rFonts w:cs="Times New Roman"/>
                <w:sz w:val="16"/>
                <w:szCs w:val="16"/>
                <w:lang w:val="en-GB" w:eastAsia="en-CA"/>
              </w:rPr>
              <w:fldChar w:fldCharType="begin" w:fldLock="1"/>
            </w:r>
            <w:r w:rsidR="007D2D56">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29/2005JD006119", "ISSN" : "0148-0227", "author" : [ { "dropping-particle" : "", "family" : "Aguilar", "given" : "E.", "non-dropping-particle" : "", "parse-names" : false, "suffix" : "" }, { "dropping-particle" : "", "family" : "Peterson", "given" : "T. C.", "non-dropping-particle" : "", "parse-names" : false, "suffix" : "" }, { "dropping-particle" : "", "family" : "Obando", "given" : "P. Ram\u00edrez", "non-dropping-particle" : "", "parse-names" : false, "suffix" : "" }, { "dropping-particle" : "", "family" : "Frutos", "given" : "R.", "non-dropping-particle" : "", "parse-names" : false, "suffix" : "" }, { "dropping-particle" : "", "family" : "Retana", "given" : "J. A.", "non-dropping-particle" : "", "parse-names" : false, "suffix" : "" }, { "dropping-particle" : "", "family" : "Solera", "given" : "M.", "non-dropping-particle" : "", "parse-names" : false, "suffix" : "" }, { "dropping-particle" : "", "family" : "Soley", "given" : "J.", "non-dropping-particle" : "", "parse-names" : false, "suffix" : "" }, { "dropping-particle" : "", "family" : "Garc\u00eda", "given" : "I. Gonz\u00e1lez", "non-dropping-particle" : "", "parse-names" : false, "suffix" : "" }, { "dropping-particle" : "", "family" : "Araujo", "given" : "R. M.", "non-dropping-particle" : "", "parse-names" : false, "suffix" : "" }, { "dropping-particle" : "", "family" : "Santos", "given" : "A. Rosa", "non-dropping-particle" : "", "parse-names" : false, "suffix" : "" }, { "dropping-particle" : "", "family" : "Valle", "given" : "V. E.", "non-dropping-particle" : "", "parse-names" : false, "suffix" : "" }, { "dropping-particle" : "", "family" : "Brunet", "given" : "M.", "non-dropping-particle" : "", "parse-names" : false, "suffix" : "" }, { "dropping-particle" : "", "family" : "Aguilar", "given" : "L.", "non-dropping-particle" : "", "parse-names" : false, "suffix" : "" }, { "dropping-particle" : "", "family" : "\u00c1lvarez", "given" : "L.", "non-dropping-particle" : "", "parse-names" : false, "suffix" : "" }, { "dropping-particle" : "", "family" : "Bautista", "given" : "M.", "non-dropping-particle" : "", "parse-names" : false, "suffix" : "" }, { "dropping-particle" : "", "family" : "Casta\u00f1\u00f3n", "given" : "C.", "non-dropping-particle" : "", "parse-names" : false, "suffix" : "" }, { "dropping-particle" : "", "family" : "Herrera", "given" : "L.", "non-dropping-particle" : "", "parse-names" : false, "suffix" : "" }, { "dropping-particle" : "", "family" : "Ruano", "given" : "E.", "non-dropping-particle" : "", "parse-names" : false, "suffix" : "" }, { "dropping-particle" : "", "family" : "Sinay", "given" : "J. J.", "non-dropping-particle" : "", "parse-names" : false, "suffix" : "" }, { "dropping-particle" : "", "family" : "S\u00e1nchez", "given" : "E.", "non-dropping-particle" : "", "parse-names" : false, "suffix" : "" }, { "dropping-particle" : "", "family" : "Oviedo", "given" : "G. I. Hern\u00e1ndez", "non-dropping-particle" : "", "parse-names" : false, "suffix" : "" }, { "dropping-particle" : "", "family" : "Obed", "given" : "F.", "non-dropping-particle" : "", "parse-names" : false, "suffix" : "" }, { "dropping-particle" : "", "family" : "Salgado", "given" : "J. E.", "non-dropping-particle" : "", "parse-names" : false, "suffix" : "" }, { "dropping-particle" : "", "family" : "V\u00e1zquez", "given" : "J. L.", "non-dropping-particle" : "", "parse-names" : false, "suffix" : "" }, { "dropping-particle" : "", "family" : "Baca", "given" : "M.", "non-dropping-particle" : "", "parse-names" : false, "suffix" : "" }, { "dropping-particle" : "", "family" : "Guti\u00e9rrez", "given" : "M.", "non-dropping-particle" : "", "parse-names" : false, "suffix" : "" }, { "dropping-particle" : "", "family" : "Centella", "given" : "C.", "non-dropping-particle" : "", "parse-names" : false, "suffix" : "" }, { "dropping-particle" : "", "family" : "Espinosa", "given" : "J.", "non-dropping-particle" : "", "parse-names" : false, "suffix" : "" }, { "dropping-particle" : "", "family" : "Mart\u00ednez", "given" : "D.", "non-dropping-particle" : "", "parse-names" : false, "suffix" : "" }, { "dropping-particle" : "", "family" : "Olmedo", "given" : "B.", "non-dropping-particle" : "", "parse-names" : false, "suffix" : "" }, { "dropping-particle" : "", "family" : "Espinoza", "given" : "C. E. Ojeda", "non-dropping-particle" : "", "parse-names" : false, "suffix" : "" }, { "dropping-particle" : "", "family" : "N\u00fa\u00f1ez", "given" : "R.", "non-dropping-particle" : "", "parse-names" : false, "suffix" : "" }, { "dropping-particle" : "", "family" : "Haylock", "given" : "M.", "non-dropping-particle" : "", "parse-names" : false, "suffix" : "" }, { "dropping-particle" : "", "family" : "Benavides", "given" : "H.", "non-dropping-particle" : "", "parse-names" : false, "suffix" : "" }, { "dropping-particle" : "", "family" : "Mayorga", "given" : "R.", "non-dropping-particle" : "", "parse-names" : false, "suffix" : "" } ], "container-title" : "Journal of Geophysical Research: Atmospheres", "id" : "ITEM-3", "issue" : "D23", "issued" : { "date-parts" : [ [ "2005" ] ] }, "page" : "D23107", "title" : "Changes in precipitation and temperature extremes in Central America and northern South America, 1961\u20132003", "translator" : [ { "dropping-particle" : "", "family" : "S3193", "given" : "", "non-dropping-particle" : "", "parse-names" : false, "suffix" : "" } ], "type" : "article-journal", "volume" : "110" }, "uris" : [ "http://www.mendeley.com/documents/?uuid=4dc9826b-8882-4029-8038-795e6cab7d24" ] } ], "mendeley" : { "formattedCitation" : "(Aguilar et al., 2005; Spinoni et al., 2019; Dunn et al., 2020)", "plainTextFormattedCitation" : "(Aguilar et al., 2005; Spinoni et al., 2019; Dunn et al., 2020)", "previouslyFormattedCitation" : "(Aguilar et al., 2005; Spinoni et al., 2019;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Aguilar et al., 2005; Spinoni et al., 2019; Dunn et al., 2020)</w:t>
            </w:r>
            <w:r w:rsidRPr="00D424AA">
              <w:rPr>
                <w:rFonts w:cs="Times New Roman"/>
                <w:sz w:val="16"/>
                <w:szCs w:val="16"/>
                <w:lang w:val="en-GB" w:eastAsia="en-CA"/>
              </w:rPr>
              <w:fldChar w:fldCharType="end"/>
            </w:r>
            <w:r w:rsidRPr="00841A35">
              <w:rPr>
                <w:rFonts w:cs="Times New Roman"/>
                <w:sz w:val="16"/>
                <w:szCs w:val="16"/>
                <w:lang w:val="en-GB" w:eastAsia="en-CA"/>
              </w:rPr>
              <w:t>.</w:t>
            </w:r>
          </w:p>
        </w:tc>
        <w:tc>
          <w:tcPr>
            <w:tcW w:w="1560" w:type="dxa"/>
            <w:shd w:val="clear" w:color="auto" w:fill="D9D9D9" w:themeFill="background1" w:themeFillShade="D9"/>
          </w:tcPr>
          <w:p w14:paraId="78D6CA52"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w:t>
            </w:r>
          </w:p>
        </w:tc>
        <w:tc>
          <w:tcPr>
            <w:tcW w:w="2409" w:type="dxa"/>
            <w:shd w:val="clear" w:color="auto" w:fill="D9D9D9" w:themeFill="background1" w:themeFillShade="D9"/>
            <w:tcMar>
              <w:top w:w="40" w:type="dxa"/>
              <w:left w:w="40" w:type="dxa"/>
              <w:bottom w:w="40" w:type="dxa"/>
              <w:right w:w="40" w:type="dxa"/>
            </w:tcMar>
          </w:tcPr>
          <w:p w14:paraId="631CB102" w14:textId="1C80CE41" w:rsidR="00D376F0" w:rsidRPr="00841A35" w:rsidRDefault="00D376F0" w:rsidP="00D424AA">
            <w:pPr>
              <w:rPr>
                <w:rFonts w:cs="Times New Roman"/>
                <w:b/>
                <w:sz w:val="16"/>
                <w:szCs w:val="16"/>
                <w:lang w:val="nb-NO"/>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 xml:space="preserve">. Available evidence suggests increase in drought severity </w:t>
            </w:r>
            <w:r w:rsidRPr="00D424AA">
              <w:rPr>
                <w:rFonts w:cs="Times New Roman"/>
                <w:bCs/>
                <w:color w:val="000000" w:themeColor="text1"/>
                <w:sz w:val="16"/>
                <w:szCs w:val="16"/>
                <w:lang w:val="en-GB"/>
              </w:rPr>
              <w:t xml:space="preserve">(Chapter 11 Supplementary Material (11.SM) </w:t>
            </w:r>
            <w:r w:rsidRPr="00D424AA">
              <w:rPr>
                <w:rFonts w:cs="Times New Roman"/>
                <w:b/>
                <w:sz w:val="18"/>
                <w:szCs w:val="18"/>
                <w:lang w:val="en-GB"/>
              </w:rPr>
              <w:t xml:space="preserve"> </w:t>
            </w:r>
            <w:r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2",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mendeley" : { "formattedCitation" : "(Chou et al., 2014a; Imbach et al., 2018)", "plainTextFormattedCitation" : "(Chou et al., 2014a; Imbach et al., 2018)", "previouslyFormattedCitation" : "(Chou et al., 2014a; Imbach et al., 2018)"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nb-NO"/>
              </w:rPr>
              <w:t>(Chou et al., 2014a; Imbach et al., 2018)</w:t>
            </w:r>
            <w:r w:rsidRPr="00D424AA">
              <w:rPr>
                <w:rFonts w:cs="Times New Roman"/>
                <w:b/>
                <w:sz w:val="16"/>
                <w:szCs w:val="16"/>
                <w:lang w:val="en-GB"/>
              </w:rPr>
              <w:fldChar w:fldCharType="end"/>
            </w:r>
          </w:p>
          <w:p w14:paraId="5EBF986E" w14:textId="77777777" w:rsidR="00D376F0" w:rsidRPr="00D424AA" w:rsidRDefault="00D376F0" w:rsidP="00D424AA">
            <w:pPr>
              <w:rPr>
                <w:rFonts w:cs="Times New Roman"/>
                <w:b/>
                <w:sz w:val="16"/>
                <w:szCs w:val="16"/>
                <w:lang w:val="nb-NO"/>
              </w:rPr>
            </w:pPr>
          </w:p>
          <w:p w14:paraId="774793B7" w14:textId="60464AE2" w:rsidR="00D376F0" w:rsidRPr="00D707C3" w:rsidRDefault="00D376F0" w:rsidP="00D424AA">
            <w:pPr>
              <w:rPr>
                <w:rFonts w:cs="Times New Roman"/>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w:instrText>
            </w:r>
            <w:r w:rsidR="00FF6231" w:rsidRPr="006A2665">
              <w:rPr>
                <w:rFonts w:cs="Times New Roman"/>
                <w:color w:val="000000" w:themeColor="text1"/>
                <w:sz w:val="16"/>
                <w:szCs w:val="16"/>
                <w:lang w:val="en-GB"/>
              </w:rPr>
              <w:instrText>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D707C3">
              <w:rPr>
                <w:rFonts w:cs="Times New Roman"/>
                <w:sz w:val="16"/>
                <w:szCs w:val="16"/>
                <w:lang w:val="en-GB"/>
              </w:rPr>
              <w:t>: RCM simulations with Eta model driven with 2 different GCMs.</w:t>
            </w:r>
          </w:p>
        </w:tc>
        <w:tc>
          <w:tcPr>
            <w:tcW w:w="2410" w:type="dxa"/>
            <w:shd w:val="clear" w:color="auto" w:fill="FEE2D9"/>
            <w:tcMar>
              <w:top w:w="40" w:type="dxa"/>
              <w:left w:w="40" w:type="dxa"/>
              <w:bottom w:w="40" w:type="dxa"/>
              <w:right w:w="40" w:type="dxa"/>
            </w:tcMar>
          </w:tcPr>
          <w:p w14:paraId="0FFAD8EE" w14:textId="74A8AD67" w:rsidR="00D376F0" w:rsidRPr="00FE4BC4" w:rsidRDefault="00D376F0" w:rsidP="00D424AA">
            <w:pPr>
              <w:rPr>
                <w:rFonts w:cs="Times New Roman"/>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in drought severity </w:t>
            </w:r>
            <w:commentRangeStart w:id="6995"/>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2",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Chou et al., 2014a; Imbach et al., 2018; Xu et al., 2019a; Spinoni et al., 2020)", "manualFormatting" : "(Chou et al., 2014a; Imbach et al., 2018; L. Xu et al., 2019; Spinoni et al., 2020)", "plainTextFormattedCitation" : "(Chou et al., 2014a; Imbach et al., 2018; Xu et al., 2019a; Spinoni et al., 2020)", "previouslyFormattedCitation" : "(Chou et al., 2014a; Imbach et al., 2018;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 xml:space="preserve">(Chou et al., 2014a; Imbach et al., 2018; </w:t>
            </w:r>
            <w:del w:id="6996" w:author="Robin Matthews" w:date="2021-07-14T12:31:00Z">
              <w:r w:rsidR="00A26296" w:rsidDel="00FC4A87">
                <w:rPr>
                  <w:rFonts w:cs="Times New Roman"/>
                  <w:noProof/>
                  <w:color w:val="000000" w:themeColor="text1"/>
                  <w:sz w:val="16"/>
                  <w:szCs w:val="16"/>
                </w:rPr>
                <w:delText>Xu et al., 2019a</w:delText>
              </w:r>
            </w:del>
            <w:ins w:id="6997" w:author="Robin Matthews" w:date="2021-07-14T12:31: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w:t>
            </w:r>
            <w:r w:rsidRPr="00D424AA">
              <w:rPr>
                <w:rFonts w:cs="Times New Roman"/>
                <w:color w:val="000000" w:themeColor="text1"/>
                <w:sz w:val="16"/>
                <w:szCs w:val="16"/>
                <w:lang w:val="en-GB"/>
              </w:rPr>
              <w:fldChar w:fldCharType="end"/>
            </w:r>
            <w:commentRangeEnd w:id="6995"/>
            <w:r w:rsidR="00A26296">
              <w:rPr>
                <w:rStyle w:val="Marquedecommentaire"/>
              </w:rPr>
              <w:commentReference w:id="6995"/>
            </w:r>
            <w:r w:rsidRPr="00FE4BC4">
              <w:rPr>
                <w:rFonts w:cs="Times New Roman"/>
                <w:color w:val="000000" w:themeColor="text1"/>
                <w:sz w:val="16"/>
                <w:szCs w:val="16"/>
              </w:rPr>
              <w:t xml:space="preserve">(Chapter 11 Supplementary Material (11.SM) </w:t>
            </w:r>
          </w:p>
          <w:p w14:paraId="2560E945" w14:textId="77777777" w:rsidR="00D376F0" w:rsidRPr="00FE4BC4" w:rsidRDefault="00D376F0" w:rsidP="00D424AA">
            <w:pPr>
              <w:rPr>
                <w:rFonts w:cs="Times New Roman"/>
                <w:color w:val="000000" w:themeColor="text1"/>
                <w:sz w:val="16"/>
                <w:szCs w:val="16"/>
              </w:rPr>
            </w:pPr>
          </w:p>
          <w:p w14:paraId="11E1C87F" w14:textId="051414A9" w:rsidR="00D376F0" w:rsidRPr="00D424AA" w:rsidRDefault="00D376F0" w:rsidP="00D424AA">
            <w:pPr>
              <w:rPr>
                <w:rFonts w:cs="Times New Roman"/>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w:instrText>
            </w:r>
            <w:r w:rsidR="00FF6231" w:rsidRPr="006A2665">
              <w:rPr>
                <w:rFonts w:cs="Times New Roman"/>
                <w:color w:val="000000" w:themeColor="text1"/>
                <w:sz w:val="16"/>
                <w:szCs w:val="16"/>
                <w:lang w:val="en-GB"/>
              </w:rPr>
              <w:instrText>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sz w:val="16"/>
                <w:szCs w:val="16"/>
                <w:lang w:val="en-GB"/>
              </w:rPr>
              <w:t>: RCM simulations with Eta model driven with 2 different GCMs.</w:t>
            </w:r>
          </w:p>
        </w:tc>
        <w:tc>
          <w:tcPr>
            <w:tcW w:w="2607" w:type="dxa"/>
            <w:shd w:val="clear" w:color="auto" w:fill="FEBA9F"/>
            <w:tcMar>
              <w:top w:w="40" w:type="dxa"/>
              <w:left w:w="40" w:type="dxa"/>
              <w:bottom w:w="40" w:type="dxa"/>
              <w:right w:w="40" w:type="dxa"/>
            </w:tcMar>
          </w:tcPr>
          <w:p w14:paraId="1DD56E1B" w14:textId="5608BA1A" w:rsidR="00D376F0" w:rsidRPr="00D74FF3" w:rsidRDefault="00D376F0" w:rsidP="00D424AA">
            <w:pPr>
              <w:widowControl/>
              <w:rPr>
                <w:rFonts w:cs="Times New Roman"/>
                <w:sz w:val="16"/>
                <w:szCs w:val="16"/>
                <w:lang w:eastAsia="zh-CN"/>
              </w:rPr>
            </w:pPr>
            <w:r w:rsidRPr="00D424AA">
              <w:rPr>
                <w:rFonts w:cs="Times New Roman"/>
                <w:b/>
                <w:bCs/>
                <w:i/>
                <w:iCs/>
                <w:color w:val="000000" w:themeColor="text1"/>
                <w:sz w:val="16"/>
                <w:szCs w:val="16"/>
                <w:lang w:val="en-GB" w:eastAsia="zh-CN"/>
              </w:rPr>
              <w:t>High confidence:</w:t>
            </w:r>
            <w:r w:rsidRPr="00D424AA">
              <w:rPr>
                <w:rFonts w:cs="Times New Roman"/>
                <w:color w:val="000000" w:themeColor="text1"/>
                <w:sz w:val="16"/>
                <w:szCs w:val="16"/>
                <w:lang w:val="en-GB" w:eastAsia="zh-CN"/>
              </w:rPr>
              <w:t xml:space="preserve"> </w:t>
            </w:r>
            <w:r w:rsidRPr="00D424AA">
              <w:rPr>
                <w:rFonts w:cs="Times New Roman"/>
                <w:b/>
                <w:bCs/>
                <w:color w:val="000000" w:themeColor="text1"/>
                <w:sz w:val="16"/>
                <w:szCs w:val="16"/>
                <w:lang w:val="en-GB" w:eastAsia="zh-CN"/>
              </w:rPr>
              <w:t>Increase</w:t>
            </w:r>
            <w:r w:rsidRPr="00D424AA">
              <w:rPr>
                <w:rFonts w:cs="Times New Roman"/>
                <w:color w:val="000000" w:themeColor="text1"/>
                <w:sz w:val="16"/>
                <w:szCs w:val="16"/>
                <w:lang w:val="en-GB" w:eastAsia="zh-CN"/>
              </w:rPr>
              <w:t xml:space="preserve"> in drought severity </w:t>
            </w:r>
            <w:r w:rsidRPr="00D424AA">
              <w:rPr>
                <w:rFonts w:cs="Times New Roman"/>
                <w:color w:val="000000" w:themeColor="text1"/>
                <w:sz w:val="16"/>
                <w:szCs w:val="16"/>
                <w:lang w:val="en-GB" w:eastAsia="zh-CN"/>
              </w:rPr>
              <w:fldChar w:fldCharType="begin" w:fldLock="1"/>
            </w:r>
            <w:r w:rsidR="00FC4C2D">
              <w:rPr>
                <w:rFonts w:cs="Times New Roman"/>
                <w:color w:val="000000" w:themeColor="text1"/>
                <w:sz w:val="16"/>
                <w:szCs w:val="16"/>
                <w:lang w:val="en-GB" w:eastAsia="zh-CN"/>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3",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4", "itemData" : { "DOI" : "10.1007/s00382-019-04842-w", "ISSN" : "0930-7575", "author" : [ { "dropping-particle" : "", "family" : "Kusunoki", "given" : "Shoji", "non-dropping-particle" : "", "parse-names" : false, "suffix" : "" }, { "dropping-particle" : "", "family" : "Nakaegawa", "given" : "Tosiyuki", "non-dropping-particle" : "", "parse-names" : false, "suffix" : "" }, { "dropping-particle" : "", "family" : "Pinz\u00f3n", "given" : "Reinhardt", "non-dropping-particle" : "", "parse-names" : false, "suffix" : "" }, { "dropping-particle" : "", "family" : "Sanchez-Galan", "given" : "Javier E.", "non-dropping-particle" : "", "parse-names" : false, "suffix" : "" }, { "dropping-particle" : "", "family" : "F\u00e1brega", "given" : "Jos\u00e9 R.", "non-dropping-particle" : "", "parse-names" : false, "suffix" : "" } ], "container-title" : "Climate Dynamics", "id" : "ITEM-4", "issue" : "7-8", "issued" : { "date-parts" : [ [ "2019", "10", "12" ] ] }, "page" : "5019-5034", "title" : "Future precipitation changes over Panama projected with the atmospheric global model MRI-AGCM3.2", "translator" : [ { "dropping-particle" : "", "family" : "S2803", "given" : "", "non-dropping-particle" : "", "parse-names" : false, "suffix" : "" } ], "type" : "article-journal", "volume" : "53" }, "uris" : [ "http://www.mendeley.com/documents/?uuid=75f82e2a-dee5-45a5-97e4-aa5362785a4b" ] }, { "id" : "ITEM-5", "itemData" : { "DOI" : "10.1007/s00704-013-0934-9", "author" : [ { "dropping-particle" : "", "family" : "Nakaegawa", "given" : "Tosiyuki", "non-dropping-particle" : "", "parse-names" : false, "suffix" : "" }, { "dropping-particle" : "", "family" : "Kitoh", "given" : "A", "non-dropping-particle" : "", "parse-names" : false, "suffix" : "" }, { "dropping-particle" : "", "family" : "Murakami", "given" : "Hiroyuki", "non-dropping-particle" : "", "parse-names" : false, "suffix" : "" }, { "dropping-particle" : "", "family" : "Kusunoki", "given" : "S", "non-dropping-particle" : "", "parse-names" : false, "suffix" : "" } ], "container-title" : "Theoretical and Applied Climatology", "id" : "ITEM-5", "issued" : { "date-parts" : [ [ "2013", "6", "1" ] ] }, "title" : "Annual maximum 5-day rainfall total and maximum number of consecutive dry days over Central America and the Caribbean in the late twenty-first century projected by an atmospheric general circulation model with three different horizontal resolutions", "translator" : [ { "dropping-particle" : "", "family" : "S2998", "given" : "", "non-dropping-particle" : "", "parse-names" : false, "suffix" : "" } ], "type" : "article-journal", "volume" : "116" }, "uris" : [ "http://www.mendeley.com/documents/?uuid=45e93af5-b918-4cc8-8785-800c83e4c5be" ] }, { "id" : "ITEM-6",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6",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7", "itemData" : { "DOI" : "10.1002/joc.6296", "abstract" : "The southern Mexico and Central America (SMCA) region shows a dominant well-defined precipitation annual cycle. The rainy season usually begins in May and ends in October, with a relatively dry period in July and August known as the mid-summer drought (MSD); notable exceptions are the Caribbean coast of Honduras and Costa Rica. This MSD phenomenon is expected to be affected as the SMCA experiences an enhanced differential warming between the Pacific and Atlantic Oceans (PO-AO) towards the end of the 21st century. Previous studies have suggested that this differential warming will induce a strengthening of the westward Caribbean low-level jet (CLLJ) and that this heightened CLLJ will shift precipitation westwards, falling on the PO instead that within the SMCA region causing a severe drought. In this work we examine this scenario with a new model, the Rossby Center Regional Climate Model (RCA4), for the COordinated Regional climate Downscaling EXperiment (CORDEX) Central America domain, forced with different general circulation models (GCMs) and for different representative concentration paths (RCPs). We consider 25-year periods as \u201cpresent conditions\u201d (1981\u20132005) and \u201cfuture scenario\u201d (2071\u20132095), focusing on the \u201cextended summer\u201d season (May\u2013October). Results suggest that in the future the spatial extension of the MSD will decrease and that in certain areas the MSD will be more intense but less frequent compared to present conditions. Also, the oceanic differential warming, the intensification of the CLLJ, and the reduction in regional precipitation in the future scenario, suggested by previous works, were verified in this study. \u00a9 2019 Royal Meteorological Society", "author" : [ { "dropping-particle" : "", "family" : "Corrales-Suastegui", "given" : "A", "non-dropping-particle" : "", "parse-names" : false, "suffix" : "" }, { "dropping-particle" : "", "family" : "Fuentes-Franco", "given" : "R", "non-dropping-particle" : "", "parse-names" : false, "suffix" : "" }, { "dropping-particle" : "", "family" : "Pavia", "given" : "E G", "non-dropping-particle" : "", "parse-names" : false, "suffix" : "" } ], "container-title" : "International Journal of Climatology", "id" : "ITEM-7", "issued" : { "date-parts" : [ [ "2019" ] ] }, "note" : "cited By 0", "title" : "The mid-summer drought over Mexico and Central America in the 21st century", "translator" : [ { "dropping-particle" : "", "family" : "S2539", "given" : "", "non-dropping-particle" : "", "parse-names" : false, "suffix" : "" } ], "type" : "article-journal" }, "uris" : [ "http://www.mendeley.com/documents/?uuid=a60f690e-c7e6-4843-a6ab-3ee621a2aa1c" ] } ], "mendeley" : { "formattedCitation" : "(Nakaegawa et al., 2013; Chou et al., 2014a; Touma et al., 2015; Corrales-Suastegui et al., 2019; Kusunoki et al., 2019; Spinoni et al., 2020; Coppola et al., 2021b)", "plainTextFormattedCitation" : "(Nakaegawa et al., 2013; Chou et al., 2014a; Touma et al., 2015; Corrales-Suastegui et al., 2019; Kusunoki et al., 2019; Spinoni et al., 2020; Coppola et al., 2021b)", "previouslyFormattedCitation" : "(Nakaegawa et al., 2013; Chou et al., 2014a; Touma et al., 2015; Corrales-Suastegui et al., 2019; Kusunoki et al., 2019;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eastAsia="zh-CN"/>
              </w:rPr>
              <w:fldChar w:fldCharType="separate"/>
            </w:r>
            <w:r w:rsidR="00A26296">
              <w:rPr>
                <w:rFonts w:cs="Times New Roman"/>
                <w:noProof/>
                <w:color w:val="000000" w:themeColor="text1"/>
                <w:sz w:val="16"/>
                <w:szCs w:val="16"/>
                <w:lang w:eastAsia="zh-CN"/>
              </w:rPr>
              <w:t>(Nakaegawa et al., 2013; Chou et al., 2014a; Touma et al., 2015; Corrales-Suastegui et al., 2019; Kusunoki et al., 2019; Spinoni et al., 2020; Coppola et al., 2021b)</w:t>
            </w:r>
            <w:r w:rsidRPr="00D424AA">
              <w:rPr>
                <w:rFonts w:cs="Times New Roman"/>
                <w:color w:val="000000" w:themeColor="text1"/>
                <w:sz w:val="16"/>
                <w:szCs w:val="16"/>
                <w:lang w:val="en-GB" w:eastAsia="zh-CN"/>
              </w:rPr>
              <w:fldChar w:fldCharType="end"/>
            </w:r>
          </w:p>
          <w:p w14:paraId="1FEDBD9B" w14:textId="77777777" w:rsidR="00D376F0" w:rsidRPr="00D74FF3" w:rsidRDefault="00D376F0" w:rsidP="00D424AA">
            <w:pPr>
              <w:rPr>
                <w:rFonts w:cs="Times New Roman"/>
                <w:color w:val="000000" w:themeColor="text1"/>
                <w:sz w:val="16"/>
                <w:szCs w:val="16"/>
              </w:rPr>
            </w:pPr>
            <w:r w:rsidRPr="00D74FF3">
              <w:rPr>
                <w:rFonts w:cs="Times New Roman"/>
                <w:bCs/>
                <w:color w:val="000000" w:themeColor="text1"/>
                <w:sz w:val="16"/>
                <w:szCs w:val="16"/>
              </w:rPr>
              <w:t xml:space="preserve"> (Chapter 11 Supplementary Material (11.SM) </w:t>
            </w:r>
            <w:r w:rsidRPr="00D74FF3">
              <w:rPr>
                <w:rFonts w:cs="Times New Roman"/>
                <w:color w:val="000000" w:themeColor="text1"/>
                <w:sz w:val="16"/>
                <w:szCs w:val="16"/>
              </w:rPr>
              <w:t>.</w:t>
            </w:r>
          </w:p>
          <w:p w14:paraId="7E8F94D5" w14:textId="77777777" w:rsidR="00D376F0" w:rsidRPr="00D74FF3" w:rsidRDefault="00D376F0" w:rsidP="00D424AA">
            <w:pPr>
              <w:rPr>
                <w:rFonts w:cs="Times New Roman"/>
                <w:color w:val="000000" w:themeColor="text1"/>
                <w:sz w:val="16"/>
                <w:szCs w:val="16"/>
              </w:rPr>
            </w:pPr>
          </w:p>
          <w:p w14:paraId="654DB20D" w14:textId="6ACFD718" w:rsidR="00D376F0" w:rsidRPr="00D424AA" w:rsidRDefault="00D376F0" w:rsidP="00D424AA">
            <w:pPr>
              <w:rPr>
                <w:rFonts w:cs="Times New Roman"/>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w:instrText>
            </w:r>
            <w:r w:rsidR="00FF6231" w:rsidRPr="006A2665">
              <w:rPr>
                <w:rFonts w:cs="Times New Roman"/>
                <w:color w:val="000000" w:themeColor="text1"/>
                <w:sz w:val="16"/>
                <w:szCs w:val="16"/>
                <w:lang w:val="en-GB"/>
              </w:rPr>
              <w:instrText>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w:t>
            </w:r>
            <w:r w:rsidRPr="00D424AA">
              <w:rPr>
                <w:rFonts w:cs="Times New Roman"/>
                <w:color w:val="000000" w:themeColor="text1"/>
                <w:sz w:val="16"/>
                <w:szCs w:val="16"/>
                <w:lang w:val="en-GB"/>
              </w:rPr>
              <w:fldChar w:fldCharType="end"/>
            </w:r>
            <w:r w:rsidRPr="00841A35">
              <w:rPr>
                <w:rFonts w:cs="Times New Roman"/>
                <w:sz w:val="16"/>
                <w:szCs w:val="16"/>
                <w:lang w:val="en-GB"/>
              </w:rPr>
              <w:t>: RCM simulations with Eta model driven with 2 different GCMs.</w:t>
            </w:r>
          </w:p>
        </w:tc>
      </w:tr>
      <w:tr w:rsidR="00D376F0" w:rsidRPr="000F1B8F" w14:paraId="725051B0" w14:textId="77777777" w:rsidTr="00723657">
        <w:trPr>
          <w:trHeight w:val="20"/>
        </w:trPr>
        <w:tc>
          <w:tcPr>
            <w:tcW w:w="988" w:type="dxa"/>
            <w:vMerge/>
          </w:tcPr>
          <w:p w14:paraId="5AB31041" w14:textId="77777777" w:rsidR="00D376F0" w:rsidRPr="00D424AA" w:rsidRDefault="00D376F0" w:rsidP="00D424AA">
            <w:pPr>
              <w:rPr>
                <w:rFonts w:cs="Times New Roman"/>
                <w:sz w:val="16"/>
                <w:szCs w:val="16"/>
                <w:lang w:val="en-GB"/>
              </w:rPr>
            </w:pPr>
          </w:p>
        </w:tc>
        <w:tc>
          <w:tcPr>
            <w:tcW w:w="708" w:type="dxa"/>
          </w:tcPr>
          <w:p w14:paraId="2283685B" w14:textId="77777777" w:rsidR="00D376F0" w:rsidRPr="00D424AA" w:rsidRDefault="00D376F0" w:rsidP="00D424AA">
            <w:pPr>
              <w:rPr>
                <w:rFonts w:cs="Times New Roman"/>
                <w:sz w:val="16"/>
                <w:szCs w:val="16"/>
                <w:lang w:val="en-GB"/>
              </w:rPr>
            </w:pPr>
            <w:r w:rsidRPr="00D424AA">
              <w:rPr>
                <w:rFonts w:cs="Times New Roman"/>
                <w:sz w:val="16"/>
                <w:szCs w:val="16"/>
                <w:lang w:val="en-GB"/>
              </w:rPr>
              <w:t>AGR</w:t>
            </w:r>
          </w:p>
          <w:p w14:paraId="26471D43" w14:textId="77777777" w:rsidR="00D376F0" w:rsidRPr="00D424AA" w:rsidRDefault="00D376F0" w:rsidP="00D424AA">
            <w:pPr>
              <w:rPr>
                <w:rFonts w:cs="Times New Roman"/>
                <w:sz w:val="16"/>
                <w:szCs w:val="16"/>
                <w:lang w:val="en-GB"/>
              </w:rPr>
            </w:pPr>
            <w:r w:rsidRPr="00D424AA">
              <w:rPr>
                <w:rFonts w:cs="Times New Roman"/>
                <w:sz w:val="16"/>
                <w:szCs w:val="16"/>
                <w:lang w:val="en-GB"/>
              </w:rPr>
              <w:t>ECOL</w:t>
            </w:r>
          </w:p>
        </w:tc>
        <w:tc>
          <w:tcPr>
            <w:tcW w:w="2268" w:type="dxa"/>
            <w:shd w:val="clear" w:color="auto" w:fill="D9D9D9" w:themeFill="background1" w:themeFillShade="D9"/>
          </w:tcPr>
          <w:p w14:paraId="113A61A5" w14:textId="6DB5961C" w:rsidR="00D376F0" w:rsidRPr="00D424AA" w:rsidRDefault="00D376F0" w:rsidP="00D424AA">
            <w:pPr>
              <w:rPr>
                <w:rFonts w:cs="Times New Roman"/>
                <w:sz w:val="16"/>
                <w:szCs w:val="16"/>
                <w:lang w:val="nb-NO"/>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Mixed trends in different subregions and in different drought metrics, including soil moisture,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w:instrText>
            </w:r>
            <w:r w:rsidR="00FF6231" w:rsidRPr="006A2665">
              <w:rPr>
                <w:rFonts w:cs="Times New Roman"/>
                <w:bCs/>
                <w:color w:val="000000" w:themeColor="text1"/>
                <w:sz w:val="16"/>
                <w:szCs w:val="16"/>
              </w:rPr>
              <w:instrText>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Greve et al., 2014; Dai and Zhao, 2017; Spinoni et al., 2019; Padrón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w:t>
            </w:r>
          </w:p>
        </w:tc>
        <w:tc>
          <w:tcPr>
            <w:tcW w:w="1560" w:type="dxa"/>
            <w:shd w:val="clear" w:color="auto" w:fill="D9D9D9" w:themeFill="background1" w:themeFillShade="D9"/>
          </w:tcPr>
          <w:p w14:paraId="07C0A34D"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w:t>
            </w:r>
          </w:p>
        </w:tc>
        <w:tc>
          <w:tcPr>
            <w:tcW w:w="2409" w:type="dxa"/>
            <w:shd w:val="clear" w:color="auto" w:fill="D9D9D9" w:themeFill="background1" w:themeFillShade="D9"/>
            <w:tcMar>
              <w:top w:w="40" w:type="dxa"/>
              <w:left w:w="40" w:type="dxa"/>
              <w:bottom w:w="40" w:type="dxa"/>
              <w:right w:w="40" w:type="dxa"/>
            </w:tcMar>
          </w:tcPr>
          <w:p w14:paraId="044588D5" w14:textId="3CBB50AC"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in drought trends. Inconsistent drying trend (but stronger tendency towards drying) based on total column soil moisture </w:t>
            </w:r>
            <w:r w:rsidRPr="00D424AA">
              <w:rPr>
                <w:rFonts w:cs="Times New Roman"/>
                <w:color w:val="000000" w:themeColor="text1"/>
                <w:sz w:val="16"/>
                <w:szCs w:val="16"/>
                <w:lang w:val="en-GB" w:eastAsia="pt-BR"/>
              </w:rPr>
              <w:t xml:space="preserve"> </w:t>
            </w:r>
            <w:commentRangeStart w:id="6998"/>
            <w:r w:rsidRPr="00D424AA">
              <w:rPr>
                <w:rFonts w:cs="Times New Roman"/>
                <w:b/>
                <w:sz w:val="16"/>
                <w:szCs w:val="16"/>
                <w:lang w:val="en-GB"/>
              </w:rPr>
              <w:fldChar w:fldCharType="begin" w:fldLock="1"/>
            </w:r>
            <w:ins w:id="6999" w:author="Robin Matthews" w:date="2021-07-14T12:31:00Z">
              <w:r w:rsidR="00FC4A87">
                <w:rPr>
                  <w:rFonts w:cs="Times New Roman"/>
                  <w:b/>
                  <w:sz w:val="16"/>
                  <w:szCs w:val="16"/>
                  <w:lang w:val="en-GB"/>
                </w:rPr>
                <w:instrText>ADDIN CSL_CITATION { "citationItems" : [ { "id" : "ITEM-1",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1",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Imbach et al., 2018; Xu et al., 2019a)", "manualFormatting" : "(Imbach et al., 2018; L. Xu et al., 2019)", "plainTextFormattedCitation" : "(Imbach et al., 2018; Xu et al., 2019a)", "previouslyFormattedCitation" : "(Imbach et al., 2018; Xu et al., 2019a)" }, "properties" : { "noteIndex" : 0 }, "schema" : "https://github.com/citation-style-language/schema/raw/master/csl-citation.json" }</w:instrText>
              </w:r>
            </w:ins>
            <w:del w:id="7000" w:author="Robin Matthews" w:date="2021-07-14T12:31:00Z">
              <w:r w:rsidR="00FF6231" w:rsidDel="00FC4A87">
                <w:rPr>
                  <w:rFonts w:cs="Times New Roman"/>
                  <w:b/>
                  <w:sz w:val="16"/>
                  <w:szCs w:val="16"/>
                  <w:lang w:val="en-GB"/>
                </w:rPr>
                <w:delInstrText>ADDIN CSL_CITATION { "citationItems" : [ { "id" : "ITEM-1", "itemData" : { "DOI" : "10.1371/journal.pone.0193570", "ISSN" : "1932-6203", "PMID" : "29694355", "abstract" : "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 "author" : [ { "dropping-particle" : "", "family" : "Imbach", "given" : "Pablo", "non-dropping-particle" : "", "parse-names" : false, "suffix" : "" }, { "dropping-particle" : "", "family" : "Chou", "given" : "Sin Chan", "non-dropping-particle" : "", "parse-names" : false, "suffix" : "" }, { "dropping-particle" : "", "family" : "Lyra", "given" : "Andr\u00e9", "non-dropping-particle" : "", "parse-names" : false, "suffix" : "" }, { "dropping-particle" : "", "family" : "Rodrigues", "given" : "Daniela", "non-dropping-particle" : "", "parse-names" : false, "suffix" : "" }, { "dropping-particle" : "", "family" : "Rodriguez", "given" : "Daniel", "non-dropping-particle" : "", "parse-names" : false, "suffix" : "" }, { "dropping-particle" : "", "family" : "Latinovic", "given" : "Dragan", "non-dropping-particle" : "", "parse-names" : false, "suffix" : "" }, { "dropping-particle" : "", "family" : "Siqueira", "given" : "Gracielle", "non-dropping-particle" : "", "parse-names" : false, "suffix" : "" }, { "dropping-particle" : "", "family" : "Silva", "given" : "Adan", "non-dropping-particle" : "", "parse-names" : false, "suffix" : "" }, { "dropping-particle" : "", "family" : "Garofolo", "given" : "Lucas", "non-dropping-particle" : "", "parse-names" : false, "suffix" : "" }, { "dropping-particle" : "", "family" : "Georgiou", "given" : "Selena", "non-dropping-particle" : "", "parse-names" : false, "suffix" : "" } ], "container-title" : "PLOS ONE", "editor" : [ { "dropping-particle" : "", "family" : "Dias", "given" : "Jo\u00e3o Miguel", "non-dropping-particle" : "", "parse-names" : false, "suffix" : "" } ], "id" : "ITEM-1", "issue" : "4", "issued" : { "date-parts" : [ [ "2018", "4", "25" ] ] }, "page" : "e0193570", "title" : "Future climate change scenarios in Central America at high spatial resolution", "translator" : [ { "dropping-particle" : "", "family" : "S165", "given" : "", "non-dropping-particle" : "", "parse-names" : false, "suffix" : "" } ], "type" : "article-journal", "volume" : "13" }, "uris" : [ "http://www.mendeley.com/documents/?uuid=7ff39282-8764-4371-8d09-be743fb7002c"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Imbach et al., 2018; Xu et al., 2019a)", "plainTextFormattedCitation" : "(Imbach et al., 2018; Xu et al., 2019a)", "previouslyFormattedCitation" : "(Imbach et al., 2018; Xu et al., 2019a)" }, "properties" : { "noteIndex" : 0 }, "schema" : "https://github.com/citation-style-language/schema/raw/master/csl-citation.json" }</w:delInstrText>
              </w:r>
            </w:del>
            <w:r w:rsidRPr="00D424AA">
              <w:rPr>
                <w:rFonts w:cs="Times New Roman"/>
                <w:b/>
                <w:sz w:val="16"/>
                <w:szCs w:val="16"/>
                <w:lang w:val="en-GB"/>
              </w:rPr>
              <w:fldChar w:fldCharType="separate"/>
            </w:r>
            <w:r w:rsidR="00A26296">
              <w:rPr>
                <w:rFonts w:cs="Times New Roman"/>
                <w:noProof/>
                <w:sz w:val="16"/>
                <w:szCs w:val="16"/>
                <w:lang w:val="en-GB"/>
              </w:rPr>
              <w:t xml:space="preserve">(Imbach et al., 2018; </w:t>
            </w:r>
            <w:del w:id="7001" w:author="Robin Matthews" w:date="2021-07-14T12:31:00Z">
              <w:r w:rsidR="00A26296" w:rsidDel="00FC4A87">
                <w:rPr>
                  <w:rFonts w:cs="Times New Roman"/>
                  <w:noProof/>
                  <w:sz w:val="16"/>
                  <w:szCs w:val="16"/>
                  <w:lang w:val="en-GB"/>
                </w:rPr>
                <w:delText>Xu et al., 2019a</w:delText>
              </w:r>
            </w:del>
            <w:ins w:id="7002" w:author="Robin Matthews" w:date="2021-07-14T12:31:00Z">
              <w:r w:rsidR="00FC4A87">
                <w:rPr>
                  <w:rFonts w:cs="Times New Roman"/>
                  <w:noProof/>
                  <w:sz w:val="16"/>
                  <w:szCs w:val="16"/>
                  <w:lang w:val="en-GB"/>
                </w:rPr>
                <w:t>L. Xu et al., 2019</w:t>
              </w:r>
            </w:ins>
            <w:r w:rsidR="00A26296">
              <w:rPr>
                <w:rFonts w:cs="Times New Roman"/>
                <w:noProof/>
                <w:sz w:val="16"/>
                <w:szCs w:val="16"/>
                <w:lang w:val="en-GB"/>
              </w:rPr>
              <w:t>)</w:t>
            </w:r>
            <w:r w:rsidRPr="00D424AA">
              <w:rPr>
                <w:rFonts w:cs="Times New Roman"/>
                <w:b/>
                <w:sz w:val="16"/>
                <w:szCs w:val="16"/>
                <w:lang w:val="en-GB"/>
              </w:rPr>
              <w:fldChar w:fldCharType="end"/>
            </w:r>
            <w:commentRangeEnd w:id="6998"/>
            <w:r w:rsidR="00A26296">
              <w:rPr>
                <w:rStyle w:val="Marquedecommentaire"/>
              </w:rPr>
              <w:commentReference w:id="6998"/>
            </w:r>
            <w:r w:rsidRPr="00841A35">
              <w:rPr>
                <w:rFonts w:cs="Times New Roman"/>
                <w:b/>
                <w:sz w:val="16"/>
                <w:szCs w:val="16"/>
                <w:lang w:val="en-GB"/>
              </w:rPr>
              <w:t xml:space="preserve">(Chapter 11 Supplementary Material (11.SM) </w:t>
            </w:r>
            <w:r w:rsidRPr="00D424AA">
              <w:rPr>
                <w:rFonts w:cs="Times New Roman"/>
                <w:bCs/>
                <w:color w:val="000000" w:themeColor="text1"/>
                <w:sz w:val="16"/>
                <w:szCs w:val="16"/>
                <w:lang w:val="en-GB"/>
              </w:rPr>
              <w:t xml:space="preserve">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410" w:type="dxa"/>
            <w:shd w:val="clear" w:color="auto" w:fill="FFE1D9"/>
            <w:tcMar>
              <w:top w:w="40" w:type="dxa"/>
              <w:left w:w="40" w:type="dxa"/>
              <w:bottom w:w="40" w:type="dxa"/>
              <w:right w:w="40" w:type="dxa"/>
            </w:tcMar>
          </w:tcPr>
          <w:p w14:paraId="7A9F0E45" w14:textId="0F851342" w:rsidR="00D376F0" w:rsidRPr="00D424AA" w:rsidRDefault="00D376F0" w:rsidP="00D424AA">
            <w:pPr>
              <w:rPr>
                <w:rFonts w:cs="Times New Roman"/>
                <w:sz w:val="16"/>
                <w:szCs w:val="16"/>
                <w:lang w:val="nb-NO"/>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drought  based on total and surface soil moisture </w:t>
            </w:r>
            <w:commentRangeStart w:id="7003"/>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Cook et al., 2020)", "plainTextFormattedCitation" : "(Xu et al., 2019a; Cook et al., 2020)", "previouslyFormattedCitation" : "(Xu et al., 2019a;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004" w:author="Robin Matthews" w:date="2021-07-14T12:31:00Z">
              <w:r w:rsidR="00A26296" w:rsidDel="00FC4A87">
                <w:rPr>
                  <w:rFonts w:cs="Times New Roman"/>
                  <w:bCs/>
                  <w:noProof/>
                  <w:color w:val="000000" w:themeColor="text1"/>
                  <w:sz w:val="16"/>
                  <w:szCs w:val="16"/>
                  <w:lang w:val="en-GB"/>
                </w:rPr>
                <w:delText>Xu et al., 2019a</w:delText>
              </w:r>
            </w:del>
            <w:ins w:id="7005" w:author="Robin Matthews" w:date="2021-07-14T12:31: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 Cook et al., 2020)</w:t>
            </w:r>
            <w:r w:rsidRPr="00D424AA">
              <w:rPr>
                <w:rFonts w:cs="Times New Roman"/>
                <w:bCs/>
                <w:color w:val="000000" w:themeColor="text1"/>
                <w:sz w:val="16"/>
                <w:szCs w:val="16"/>
                <w:lang w:val="en-GB"/>
              </w:rPr>
              <w:fldChar w:fldCharType="end"/>
            </w:r>
            <w:commentRangeEnd w:id="7003"/>
            <w:r w:rsidR="00A26296">
              <w:rPr>
                <w:rStyle w:val="Marquedecommentaire"/>
              </w:rPr>
              <w:commentReference w:id="7003"/>
            </w:r>
            <w:r w:rsidRPr="00841A35">
              <w:rPr>
                <w:rFonts w:cs="Times New Roman"/>
                <w:bCs/>
                <w:color w:val="000000" w:themeColor="text1"/>
                <w:sz w:val="16"/>
                <w:szCs w:val="16"/>
                <w:lang w:val="en-GB"/>
              </w:rPr>
              <w:t xml:space="preserve">(Chapter 11 Supplementary Material (11.SM)  and  on SPEI-PM </w:t>
            </w:r>
            <w:commentRangeStart w:id="7006"/>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Gu et al., 2020)", "manualFormatting" : "(Naumann et al., 2018; L. Xu et al., 2019; Gu et al., 2020)", "plainTextFormattedCitation" : "(Naumann et al., 2018; Xu et al., 2019a; Gu et al., 2020)", "previouslyFormattedCitation" : "(Naumann et al., 2018; Xu et al., 2019a;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Naumann et al., 2018; </w:t>
            </w:r>
            <w:del w:id="7007" w:author="Robin Matthews" w:date="2021-07-14T12:31:00Z">
              <w:r w:rsidR="00A26296" w:rsidDel="00FC4A87">
                <w:rPr>
                  <w:rFonts w:cs="Times New Roman"/>
                  <w:bCs/>
                  <w:noProof/>
                  <w:color w:val="000000" w:themeColor="text1"/>
                  <w:sz w:val="16"/>
                  <w:szCs w:val="16"/>
                  <w:lang w:val="nb-NO"/>
                </w:rPr>
                <w:delText>Xu et al., 2019a</w:delText>
              </w:r>
            </w:del>
            <w:ins w:id="7008" w:author="Robin Matthews" w:date="2021-07-14T12:31:00Z">
              <w:r w:rsidR="00FC4A87">
                <w:rPr>
                  <w:rFonts w:cs="Times New Roman"/>
                  <w:bCs/>
                  <w:noProof/>
                  <w:color w:val="000000" w:themeColor="text1"/>
                  <w:sz w:val="16"/>
                  <w:szCs w:val="16"/>
                  <w:lang w:val="nb-NO"/>
                </w:rPr>
                <w:t>L. Xu et al., 2019</w:t>
              </w:r>
            </w:ins>
            <w:r w:rsidR="00A26296">
              <w:rPr>
                <w:rFonts w:cs="Times New Roman"/>
                <w:bCs/>
                <w:noProof/>
                <w:color w:val="000000" w:themeColor="text1"/>
                <w:sz w:val="16"/>
                <w:szCs w:val="16"/>
                <w:lang w:val="nb-NO"/>
              </w:rPr>
              <w:t>; Gu et al., 2020)</w:t>
            </w:r>
            <w:r w:rsidRPr="00D424AA">
              <w:rPr>
                <w:rFonts w:cs="Times New Roman"/>
                <w:bCs/>
                <w:color w:val="000000" w:themeColor="text1"/>
                <w:sz w:val="16"/>
                <w:szCs w:val="16"/>
                <w:lang w:val="en-GB"/>
              </w:rPr>
              <w:fldChar w:fldCharType="end"/>
            </w:r>
            <w:commentRangeEnd w:id="7006"/>
            <w:r w:rsidR="00A26296">
              <w:rPr>
                <w:rStyle w:val="Marquedecommentaire"/>
              </w:rPr>
              <w:commentReference w:id="7006"/>
            </w:r>
            <w:r w:rsidRPr="00841A35">
              <w:rPr>
                <w:rFonts w:cs="Times New Roman"/>
                <w:bCs/>
                <w:color w:val="000000" w:themeColor="text1"/>
                <w:sz w:val="16"/>
                <w:szCs w:val="16"/>
                <w:lang w:val="nb-NO"/>
              </w:rPr>
              <w:t>.</w:t>
            </w:r>
          </w:p>
          <w:p w14:paraId="42F3646D" w14:textId="77777777" w:rsidR="00D376F0" w:rsidRPr="00D424AA" w:rsidRDefault="00D376F0" w:rsidP="00D424AA">
            <w:pPr>
              <w:rPr>
                <w:rFonts w:cs="Times New Roman"/>
                <w:sz w:val="16"/>
                <w:szCs w:val="16"/>
                <w:lang w:val="nb-NO"/>
              </w:rPr>
            </w:pPr>
          </w:p>
        </w:tc>
        <w:tc>
          <w:tcPr>
            <w:tcW w:w="2607" w:type="dxa"/>
            <w:shd w:val="clear" w:color="auto" w:fill="FEBA9F"/>
            <w:tcMar>
              <w:top w:w="40" w:type="dxa"/>
              <w:left w:w="40" w:type="dxa"/>
              <w:bottom w:w="40" w:type="dxa"/>
              <w:right w:w="40" w:type="dxa"/>
            </w:tcMar>
          </w:tcPr>
          <w:p w14:paraId="0E609114" w14:textId="168A4259"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High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drought severity with different metrics and high agreement between studies (Chapter 11 Supplementary Material (11.SM) </w:t>
            </w:r>
            <w:commentRangeStart w:id="7009"/>
            <w:r w:rsidRPr="00D424AA">
              <w:rPr>
                <w:rFonts w:cs="Times New Roman"/>
                <w:bCs/>
                <w:color w:val="000000" w:themeColor="text1"/>
                <w:sz w:val="16"/>
                <w:szCs w:val="16"/>
                <w:lang w:val="en-GB"/>
              </w:rPr>
              <w:fldChar w:fldCharType="begin" w:fldLock="1"/>
            </w:r>
            <w:r w:rsidR="00DB48AC">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2020; Dai et al., 2018; Lu et al., 2019; Vicente-Serrano et al., 2020</w:t>
            </w:r>
            <w:del w:id="7010" w:author="Robin Matthews" w:date="2021-07-14T18:49:00Z">
              <w:r w:rsidR="00A26296" w:rsidDel="00672DD6">
                <w:rPr>
                  <w:rFonts w:cs="Times New Roman"/>
                  <w:bCs/>
                  <w:noProof/>
                  <w:color w:val="000000" w:themeColor="text1"/>
                  <w:sz w:val="16"/>
                  <w:szCs w:val="16"/>
                  <w:lang w:val="nb-NO"/>
                </w:rPr>
                <w:delText>a</w:delText>
              </w:r>
            </w:del>
            <w:ins w:id="7011" w:author="Robin Matthews" w:date="2021-07-14T18:49:00Z">
              <w:r w:rsidR="00672DD6">
                <w:rPr>
                  <w:rFonts w:cs="Times New Roman"/>
                  <w:bCs/>
                  <w:noProof/>
                  <w:color w:val="000000" w:themeColor="text1"/>
                  <w:sz w:val="16"/>
                  <w:szCs w:val="16"/>
                  <w:lang w:val="nb-NO"/>
                </w:rPr>
                <w:t>c</w:t>
              </w:r>
            </w:ins>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7009"/>
            <w:r w:rsidR="00A26296">
              <w:rPr>
                <w:rStyle w:val="Marquedecommentaire"/>
              </w:rPr>
              <w:commentReference w:id="7009"/>
            </w:r>
            <w:r w:rsidRPr="00841A35">
              <w:rPr>
                <w:rFonts w:cs="Times New Roman"/>
                <w:bCs/>
                <w:color w:val="000000" w:themeColor="text1"/>
                <w:sz w:val="16"/>
                <w:szCs w:val="16"/>
                <w:lang w:val="nb-NO"/>
              </w:rPr>
              <w:t>.</w:t>
            </w:r>
          </w:p>
          <w:p w14:paraId="29AA59D3" w14:textId="77777777" w:rsidR="00D376F0" w:rsidRPr="00D424AA" w:rsidRDefault="00D376F0" w:rsidP="00D424AA">
            <w:pPr>
              <w:rPr>
                <w:rFonts w:cs="Times New Roman"/>
                <w:bCs/>
                <w:color w:val="000000" w:themeColor="text1"/>
                <w:sz w:val="16"/>
                <w:szCs w:val="16"/>
                <w:lang w:val="nb-NO"/>
              </w:rPr>
            </w:pPr>
          </w:p>
          <w:p w14:paraId="0744B7EA" w14:textId="77777777" w:rsidR="00D376F0" w:rsidRPr="00D424AA" w:rsidRDefault="00D376F0" w:rsidP="00D424AA">
            <w:pPr>
              <w:spacing w:line="276" w:lineRule="auto"/>
              <w:rPr>
                <w:rFonts w:cs="Times New Roman"/>
                <w:sz w:val="16"/>
                <w:szCs w:val="16"/>
                <w:lang w:val="nb-NO"/>
              </w:rPr>
            </w:pPr>
          </w:p>
        </w:tc>
      </w:tr>
      <w:tr w:rsidR="00D376F0" w:rsidRPr="00F1665C" w14:paraId="5B4C228F" w14:textId="77777777" w:rsidTr="00723657">
        <w:trPr>
          <w:trHeight w:val="536"/>
        </w:trPr>
        <w:tc>
          <w:tcPr>
            <w:tcW w:w="988" w:type="dxa"/>
            <w:vMerge/>
          </w:tcPr>
          <w:p w14:paraId="0E5ACA4C" w14:textId="77777777" w:rsidR="00D376F0" w:rsidRPr="00D424AA" w:rsidRDefault="00D376F0" w:rsidP="00D424AA">
            <w:pPr>
              <w:rPr>
                <w:rFonts w:cs="Times New Roman"/>
                <w:sz w:val="16"/>
                <w:szCs w:val="16"/>
                <w:lang w:val="nb-NO"/>
              </w:rPr>
            </w:pPr>
          </w:p>
        </w:tc>
        <w:tc>
          <w:tcPr>
            <w:tcW w:w="708" w:type="dxa"/>
          </w:tcPr>
          <w:p w14:paraId="4C0F74BD" w14:textId="77777777" w:rsidR="00D376F0" w:rsidRPr="00D424AA" w:rsidRDefault="00D376F0" w:rsidP="00D424AA">
            <w:pPr>
              <w:rPr>
                <w:rFonts w:cs="Times New Roman"/>
                <w:sz w:val="16"/>
                <w:szCs w:val="16"/>
                <w:lang w:val="en-GB"/>
              </w:rPr>
            </w:pPr>
            <w:r w:rsidRPr="00D424AA">
              <w:rPr>
                <w:rFonts w:cs="Times New Roman"/>
                <w:sz w:val="16"/>
                <w:szCs w:val="16"/>
                <w:lang w:val="en-GB"/>
              </w:rPr>
              <w:t>HYDR</w:t>
            </w:r>
          </w:p>
        </w:tc>
        <w:tc>
          <w:tcPr>
            <w:tcW w:w="2268" w:type="dxa"/>
            <w:tcBorders>
              <w:bottom w:val="single" w:sz="4" w:space="0" w:color="auto"/>
            </w:tcBorders>
            <w:shd w:val="clear" w:color="auto" w:fill="D9D9D9" w:themeFill="background1" w:themeFillShade="D9"/>
          </w:tcPr>
          <w:p w14:paraId="07FE5A2B" w14:textId="3D3F4354" w:rsidR="00D376F0" w:rsidRPr="00D424AA"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Insufficient evidence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2",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2",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Gudmundsson et al., 2021)", "plainTextFormattedCitation" : "(Dai and Zhao, 2017; Gudmundsson et al., 2021)", "previouslyFormattedCitation" : "(Dai and Zhao, 2017; Gudmundsson et al., 2021)"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Dai and Zhao, 2017; Gudmundsson et al., 2021)</w:t>
            </w:r>
            <w:r w:rsidRPr="00D424AA">
              <w:rPr>
                <w:rFonts w:cs="Times New Roman"/>
                <w:sz w:val="16"/>
                <w:szCs w:val="16"/>
                <w:lang w:val="en-GB" w:eastAsia="en-CA"/>
              </w:rPr>
              <w:fldChar w:fldCharType="end"/>
            </w:r>
            <w:r w:rsidRPr="00841A35">
              <w:rPr>
                <w:rFonts w:cs="Times New Roman"/>
                <w:sz w:val="16"/>
                <w:szCs w:val="16"/>
                <w:lang w:val="en-GB" w:eastAsia="en-CA"/>
              </w:rPr>
              <w:t>.</w:t>
            </w:r>
          </w:p>
          <w:p w14:paraId="43D5DF7D" w14:textId="77777777" w:rsidR="00D376F0" w:rsidRPr="00D424AA" w:rsidRDefault="00D376F0" w:rsidP="00D424AA">
            <w:pPr>
              <w:rPr>
                <w:rFonts w:cs="Times New Roman"/>
                <w:sz w:val="16"/>
                <w:szCs w:val="16"/>
                <w:lang w:val="en-GB"/>
              </w:rPr>
            </w:pPr>
          </w:p>
        </w:tc>
        <w:tc>
          <w:tcPr>
            <w:tcW w:w="1560" w:type="dxa"/>
            <w:tcBorders>
              <w:bottom w:val="single" w:sz="4" w:space="0" w:color="auto"/>
            </w:tcBorders>
            <w:shd w:val="clear" w:color="auto" w:fill="D9D9D9" w:themeFill="background1" w:themeFillShade="D9"/>
          </w:tcPr>
          <w:p w14:paraId="7EEB9D44"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w:t>
            </w:r>
          </w:p>
        </w:tc>
        <w:tc>
          <w:tcPr>
            <w:tcW w:w="2409" w:type="dxa"/>
            <w:tcBorders>
              <w:bottom w:val="single" w:sz="4" w:space="0" w:color="auto"/>
            </w:tcBorders>
            <w:shd w:val="clear" w:color="auto" w:fill="D9D9D9" w:themeFill="background1" w:themeFillShade="D9"/>
            <w:tcMar>
              <w:top w:w="40" w:type="dxa"/>
              <w:left w:w="40" w:type="dxa"/>
              <w:bottom w:w="40" w:type="dxa"/>
              <w:right w:w="40" w:type="dxa"/>
            </w:tcMar>
          </w:tcPr>
          <w:p w14:paraId="2FFD3842" w14:textId="0ECA5D25"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One study shows inconsistent changes </w:t>
            </w:r>
            <w:r w:rsidRPr="00841A35">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841A35">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841A35">
              <w:rPr>
                <w:rFonts w:cs="Times New Roman"/>
                <w:b/>
                <w:color w:val="000000" w:themeColor="text1"/>
                <w:sz w:val="16"/>
                <w:szCs w:val="16"/>
                <w:lang w:val="en-GB"/>
              </w:rPr>
              <w:fldChar w:fldCharType="end"/>
            </w:r>
          </w:p>
        </w:tc>
        <w:tc>
          <w:tcPr>
            <w:tcW w:w="2410" w:type="dxa"/>
            <w:shd w:val="clear" w:color="auto" w:fill="D9D9D9" w:themeFill="background1" w:themeFillShade="D9"/>
            <w:tcMar>
              <w:top w:w="40" w:type="dxa"/>
              <w:left w:w="40" w:type="dxa"/>
              <w:bottom w:w="40" w:type="dxa"/>
              <w:right w:w="40" w:type="dxa"/>
            </w:tcMar>
          </w:tcPr>
          <w:p w14:paraId="20640DE0" w14:textId="5BDEF610"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Inconsistent changes</w:t>
            </w:r>
            <w:r w:rsidRPr="00D424AA">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r w:rsidRPr="00841A35">
              <w:rPr>
                <w:rFonts w:cs="Times New Roman"/>
                <w:b/>
                <w:bCs/>
                <w:sz w:val="16"/>
                <w:szCs w:val="16"/>
                <w:lang w:val="en-GB" w:eastAsia="en-CA"/>
              </w:rPr>
              <w:t xml:space="preserve"> </w:t>
            </w:r>
            <w:r w:rsidRPr="00D424AA">
              <w:rPr>
                <w:rFonts w:cs="Times New Roman"/>
                <w:sz w:val="16"/>
                <w:szCs w:val="16"/>
                <w:lang w:val="en-GB" w:eastAsia="en-CA"/>
              </w:rPr>
              <w:t xml:space="preserve">or drying in part of region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Cook et al., 2020)</w:t>
            </w:r>
            <w:r w:rsidRPr="00D424AA">
              <w:rPr>
                <w:rFonts w:cs="Times New Roman"/>
                <w:sz w:val="16"/>
                <w:szCs w:val="16"/>
                <w:lang w:val="en-GB" w:eastAsia="en-CA"/>
              </w:rPr>
              <w:fldChar w:fldCharType="end"/>
            </w:r>
          </w:p>
        </w:tc>
        <w:tc>
          <w:tcPr>
            <w:tcW w:w="2607" w:type="dxa"/>
            <w:shd w:val="clear" w:color="auto" w:fill="FEE2D9"/>
            <w:tcMar>
              <w:top w:w="40" w:type="dxa"/>
              <w:left w:w="40" w:type="dxa"/>
              <w:bottom w:w="40" w:type="dxa"/>
              <w:right w:w="40" w:type="dxa"/>
            </w:tcMar>
          </w:tcPr>
          <w:p w14:paraId="3975124F" w14:textId="7D37E47F" w:rsidR="00D376F0" w:rsidRPr="006A2665" w:rsidRDefault="00D376F0" w:rsidP="00D424AA">
            <w:pPr>
              <w:rPr>
                <w:rFonts w:cs="Times New Roman"/>
                <w:sz w:val="16"/>
                <w:szCs w:val="16"/>
                <w:lang w:val="en-GB"/>
              </w:rPr>
            </w:pPr>
            <w:r w:rsidRPr="00D424AA">
              <w:rPr>
                <w:rFonts w:cs="Times New Roman"/>
                <w:b/>
                <w:bCs/>
                <w:i/>
                <w:color w:val="000000" w:themeColor="text1"/>
                <w:sz w:val="16"/>
                <w:szCs w:val="16"/>
                <w:lang w:val="en-GB"/>
              </w:rPr>
              <w:t>Medium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Increase</w:t>
            </w:r>
            <w:r w:rsidRPr="00D424AA">
              <w:rPr>
                <w:rFonts w:cs="Times New Roman"/>
                <w:iCs/>
                <w:color w:val="000000" w:themeColor="text1"/>
                <w:sz w:val="16"/>
                <w:szCs w:val="16"/>
                <w:lang w:val="en-GB"/>
              </w:rPr>
              <w:t xml:space="preserve"> in drought severity </w:t>
            </w:r>
            <w:r w:rsidRPr="00841A35">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841A35">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841A35">
              <w:rPr>
                <w:rFonts w:cs="Times New Roman"/>
                <w:iCs/>
                <w:color w:val="000000" w:themeColor="text1"/>
                <w:sz w:val="16"/>
                <w:szCs w:val="16"/>
                <w:lang w:val="en-GB"/>
              </w:rPr>
              <w:fldChar w:fldCharType="end"/>
            </w:r>
          </w:p>
        </w:tc>
      </w:tr>
      <w:tr w:rsidR="00D376F0" w:rsidRPr="00F1665C" w14:paraId="1239097A" w14:textId="77777777" w:rsidTr="00723657">
        <w:trPr>
          <w:trHeight w:val="537"/>
        </w:trPr>
        <w:tc>
          <w:tcPr>
            <w:tcW w:w="988" w:type="dxa"/>
            <w:vMerge w:val="restart"/>
          </w:tcPr>
          <w:p w14:paraId="12D6BB31" w14:textId="77777777" w:rsidR="00D376F0" w:rsidRPr="00D424AA" w:rsidRDefault="00D376F0" w:rsidP="00841A35">
            <w:pPr>
              <w:rPr>
                <w:rFonts w:cs="Times New Roman"/>
                <w:sz w:val="16"/>
                <w:szCs w:val="16"/>
                <w:lang w:val="en-GB"/>
              </w:rPr>
            </w:pPr>
            <w:r w:rsidRPr="00D424AA">
              <w:rPr>
                <w:rFonts w:cs="Times New Roman"/>
                <w:color w:val="000000" w:themeColor="text1"/>
                <w:sz w:val="16"/>
                <w:szCs w:val="16"/>
                <w:lang w:val="en-GB" w:eastAsia="pt-BR"/>
              </w:rPr>
              <w:t>Caribbean (CAR)</w:t>
            </w:r>
          </w:p>
        </w:tc>
        <w:tc>
          <w:tcPr>
            <w:tcW w:w="708" w:type="dxa"/>
          </w:tcPr>
          <w:p w14:paraId="52D80836" w14:textId="77777777" w:rsidR="00D376F0" w:rsidRPr="00D424AA" w:rsidRDefault="00D376F0" w:rsidP="00D424AA">
            <w:pPr>
              <w:rPr>
                <w:rFonts w:cs="Times New Roman"/>
                <w:sz w:val="16"/>
                <w:szCs w:val="16"/>
                <w:lang w:val="en-GB"/>
              </w:rPr>
            </w:pPr>
            <w:r w:rsidRPr="00D424AA">
              <w:rPr>
                <w:rFonts w:cs="Times New Roman"/>
                <w:sz w:val="16"/>
                <w:szCs w:val="16"/>
                <w:lang w:val="en-GB"/>
              </w:rPr>
              <w:t>MET</w:t>
            </w:r>
          </w:p>
        </w:tc>
        <w:tc>
          <w:tcPr>
            <w:tcW w:w="2268" w:type="dxa"/>
            <w:tcBorders>
              <w:top w:val="single" w:sz="4" w:space="0" w:color="auto"/>
            </w:tcBorders>
            <w:shd w:val="clear" w:color="auto" w:fill="D9D9D9" w:themeFill="background1" w:themeFillShade="D9"/>
          </w:tcPr>
          <w:p w14:paraId="44BFEF69" w14:textId="6C82289F" w:rsidR="00D376F0" w:rsidRPr="00D424AA" w:rsidRDefault="00D376F0" w:rsidP="00D424AA">
            <w:pPr>
              <w:rPr>
                <w:rFonts w:cs="Times New Roman"/>
                <w:sz w:val="16"/>
                <w:szCs w:val="16"/>
                <w:lang w:val="nb-NO"/>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Mixed signal</w:t>
            </w:r>
            <w:r w:rsidRPr="00D424AA">
              <w:rPr>
                <w:rFonts w:cs="Times New Roman"/>
                <w:sz w:val="16"/>
                <w:szCs w:val="16"/>
                <w:lang w:val="en-GB" w:eastAsia="en-CA"/>
              </w:rPr>
              <w:t xml:space="preserve">. Mixed trends between subregions, but some evidence of increases in drought duration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155/2015/425987", "ISSN" : "1687-9309", "abstract" : "End-of-century changes in Caribbean climate extremes are derived from the Providing Regional Climate for Impact Studies (PRECIS) regional climate model (RCM) under the A2 and B2 emission scenarios across five rainfall zones. Trends in rainfall, maximum temperature, and minimum temperature extremes from the RCM are validated against meteorological stations over 1979\u20131989. The model displays greater skill at representing trends in consecutive wet days (CWD) and extreme rainfall (R95P) than consecutive dry days (CDD), wet days (R10), and maximum 5-day precipitation (RX5). Trends in warm nights, cool days, and warm days were generally well reproduced. Projections for 2071\u20132099 relative to 1961\u20131989 are obtained from the ECHAM5 driven RCM. Northern and eastern zones are projected to experience more intense rainfall under A2 and B2. There is less consensus across scenarios with respect to changes in the dry and wet spell lengths. However, there is indication that a drying trend may be manifest over zone 5 (Trinidad and northern Guyana). Changes in the extreme temperature indices generally suggest a warmer Caribbean towards the end of century across both scenarios with the strongest changes over zone 4 (eastern Caribbean).", "author" : [ { "dropping-particle" : "", "family" : "McLean", "given" : "Natalie Melissa", "non-dropping-particle" : "", "parse-names" : false, "suffix" : "" }, { "dropping-particle" : "", "family" : "Stephenson", "given" : "Tannecia Sydia", "non-dropping-particle" : "", "parse-names" : false, "suffix" : "" }, { "dropping-particle" : "", "family" : "Taylor", "given" : "Michael Alexander", "non-dropping-particle" : "", "parse-names" : false, "suffix" : "" }, { "dropping-particle" : "", "family" : "Campbell", "given" : "Jayaka Danaco", "non-dropping-particle" : "", "parse-names" : false, "suffix" : "" } ], "container-title" : "Advances in Meteorology", "id" : "ITEM-3", "issued" : { "date-parts" : [ [ "2015" ] ] }, "page" : "1-18", "title" : "Characterization of Future Caribbean Rainfall and Temperature Extremes across Rainfall Zones", "translator" : [ { "dropping-particle" : "", "family" : "S178", "given" : "", "non-dropping-particle" : "", "parse-names" : false, "suffix" : "" } ], "type" : "article-journal", "volume" : "2015" }, "uris" : [ "http://www.mendeley.com/documents/?uuid=9bb11e8a-336f-422f-8203-52e620c04be1" ] }, { "id" : "ITEM-4", "itemData" : { "DOI" : "10.1002/joc.3889", "ISBN" : "1097-0088", "ISSN" : "0899-8418", "abstract" : "ABSTRACT: A workshop was held at the University of the West Indies, Jamaica, in May 2012 to build capacity in climate data rescue and to enhance knowledge about climate change in the Caribbean region. Scientists brought their daily observational surface temperature and precipitation data from weather stations for an assessment of quality and homogeneity and for the calculation of climate indices helpful for studying climate change in their region. This study presents the trends in daily and extreme temperature and precipitation indices in the Caribbean region for records spanning the 1961\u20132010 and 1986\u20132010 intervals. Overall, the results show a warming of the surface air temperature at land stations. In general, the indices based on minimum temperature show stronger warming trends than indices calculated from maximum temperature. The frequency of warm days, warm nights and extreme high temperatures has increased while fewer cool days, cool nights and extreme low temperatures were found for both periods. Changes in precipitation indices are less consistent and the trends are generally weak. Small positive trends were found in annual total precipitation, daily intensity, maximum number of consecutive dry days and heavy rainfall events particularly during the period 1986\u20132010. Correlations between indices and the Atlantic multidecadal oscillation (AMO) index suggest that temperature variability and, to a lesser extent, precipitation extremes are related to the AMO signal of the North Atlantic surface sea temperatures: stronger associations are found in August and September for the temperature indices and in June and October for some of the precipitation indices.", "author" : [ { "dropping-particle" : "", "family" : "Stephenson", "given" : "Tannecia S.", "non-dropping-particle" : "", "parse-names" : false, "suffix" : "" }, { "dropping-particle" : "", "family" : "Vincent", "given" : "Lucie A.", "non-dropping-particle" : "", "parse-names" : false, "suffix" : "" }, { "dropping-particle" : "", "family" : "Allen", "given" : "Theodore", "non-dropping-particle" : "", "parse-names" : false, "suffix" : "" }, { "dropping-particle" : "", "family" : "Meerbeeck", "given" : "Cedric J.", "non-dropping-particle" : "Van", "parse-names" : false, "suffix" : "" }, { "dropping-particle" : "", "family" : "McLean", "given" : "Natalie", "non-dropping-particle" : "", "parse-names" : false, "suffix" : "" }, { "dropping-particle" : "", "family" : "Peterson", "given" : "Thomas C.", "non-dropping-particle" : "", "parse-names" : false, "suffix" : "" }, { "dropping-particle" : "", "family" : "Taylor", "given" : "Michael A.", "non-dropping-particle" : "", "parse-names" : false, "suffix" : "" }, { "dropping-particle" : "", "family" : "Aaron\u2010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u2010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dropping-particle" : "", "family" : "Aaron-Morrison", "given" : "Arlene P.", "non-dropping-particle" : "", "parse-names" : false, "suffix" : "" }, { "dropping-particle" : "", "family" : "Auguste", "given" : "Thomas", "non-dropping-particle" : "", "parse-names" : false, "suffix" : "" }, { "dropping-particle" : "", "family" : "Bernard", "given" : "Didier", "non-dropping-particle" : "", "parse-names" : false, "suffix" : "" }, { "dropping-particle" : "", "family" : "Boekhoudt", "given" : "Joffrey R.I. I.", "non-dropping-particle" : "", "parse-names" : false, "suffix" : "" }, { "dropping-particle" : "", "family" : "Blenman", "given" : "Rosalind C.", "non-dropping-particle" : "", "parse-names" : false, "suffix" : "" }, { "dropping-particle" : "", "family" : "Braithwaite", "given" : "George C.", "non-dropping-particle" : "", "parse-names" : false, "suffix" : "" }, { "dropping-particle" : "", "family" : "Brown", "given" : "Glenroy", "non-dropping-particle" : "", "parse-names" : false, "suffix" : "" }, { "dropping-particle" : "", "family" : "Butler", "given" : "Mary", "non-dropping-particle" : "", "parse-names" : false, "suffix" : "" }, { "dropping-particle" : "", "family" : "Cumberbatch", "given" : "Catherine J.M. M.", "non-dropping-particle" : "", "parse-names" : false, "suffix" : "" }, { "dropping-particle" : "", "family" : "Etienne-Leblanc", "given" : "Sheryl", "non-dropping-particle" : "", "parse-names" : false, "suffix" : "" }, { "dropping-particle" : "", "family" : "Lake", "given" : "Dale E.", "non-dropping-particle" : "", "parse-names" : false, "suffix" : "" }, { "dropping-particle" : "", "family" : "Martin", "given" : "Delver E.", "non-dropping-particle" : "", "parse-names" : false, "suffix" : "" }, { "dropping-particle" : "", "family" : "Mcdonald", "given" : "Joan L.", "non-dropping-particle" : "", "parse-names" : false, "suffix" : "" }, { "dropping-particle" : "", "family" : "Ozoria Zaruela", "given" : "Maria", "non-dropping-particle" : "", "parse-names" : false, "suffix" : "" }, { "dropping-particle" : "", "family" : "Porter", "given" : "Avalon O.", "non-dropping-particle" : "", "parse-names" : false, "suffix" : "" }, { "dropping-particle" : "", "family" : "Santana Ramirez", "given" : "Mayra", "non-dropping-particle" : "", "parse-names" : false, "suffix" : "" }, { "dropping-particle" : "", "family" : "Tamar", "given" : "Gerard A.", "non-dropping-particle" : "", "parse-names" : false, "suffix" : "" }, { "dropping-particle" : "", "family" : "Roberts", "given" : "Bridget A.", "non-dropping-particle" : "", "parse-names" : false, "suffix" : "" }, { "dropping-particle" : "", "family" : "Sallons Mitro", "given" : "Sukarni", "non-dropping-particle" : "", "parse-names" : false, "suffix" : "" }, { "dropping-particle" : "", "family" : "Shaw", "given" : "Adrian", "non-dropping-particle" : "", "parse-names" : false, "suffix" : "" }, { "dropping-particle" : "", "famil</w:instrText>
            </w:r>
            <w:r w:rsidR="00FF6231" w:rsidRPr="006A2665">
              <w:rPr>
                <w:rFonts w:cs="Times New Roman"/>
                <w:sz w:val="16"/>
                <w:szCs w:val="16"/>
                <w:lang w:eastAsia="en-CA"/>
              </w:rPr>
              <w:instrText>y" : "Spence", "given" : "Jacqueline M.", "non-dropping-particle" : "", "parse-names" : false, "suffix" : "" }, { "dropping-particle" : "", "family" : "Winter", "given" : "Amos", "non-dropping-particle" : "", "parse-names" : false, "suffix" : "" }, { "dropping-particle" : "", "family" : "Trotman", "given" : "Adrian R.", "non-dropping-particle" : "", "parse-names" : false, "suffix" : "" } ], "container-title" : "International Journal of Climatology", "id" : "ITEM-4", "issue" : "9", "issued" : { "date-parts" : [ [ "2014", "1", "13" ] ] }, "page" : "2957-2971", "publisher" : "Wiley-Blackwell", "title" : "Changes in extreme temperature and precipitation in the Caribbean region, 1961\u20132010", "translator" : [ { "dropping-particle" : "", "family" : "S3316", "given" : "", "non-dropping-particle" : "", "parse-names" : false, "suffix" : "" } ], "type" : "article-journal", "volume" : "34" }, "uris" : [ "http://www.mendeley.com/documents/?uuid=27026b9d-24c8-4ebd-910c-64e4ee33c9c4" ] } ], "mendeley" : { "formattedCitation" : "(Stephenson et al., 2014; McLean et al., 2015; Spinoni et al., 2019; Dunn et al., 2020)", "plainTextFormattedCitation" : "(Stephenson et al., 2014; McLean et al., 2015; Spinoni et al., 2019; Dunn et al., 2020)", "previouslyFormattedCitation" : "(Stephenson et al., 2014; McLean et al., 2015; Spinoni et al., 2019;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nb-NO" w:eastAsia="en-CA"/>
              </w:rPr>
              <w:t>(Stephenson et al., 2014; McLean et al., 2015; Spinoni et al., 2019; Dunn et al., 2020)</w:t>
            </w:r>
            <w:r w:rsidRPr="00D424AA">
              <w:rPr>
                <w:rFonts w:cs="Times New Roman"/>
                <w:sz w:val="16"/>
                <w:szCs w:val="16"/>
                <w:lang w:val="en-GB" w:eastAsia="en-CA"/>
              </w:rPr>
              <w:fldChar w:fldCharType="end"/>
            </w:r>
            <w:r w:rsidRPr="00841A35">
              <w:rPr>
                <w:rFonts w:cs="Times New Roman"/>
                <w:sz w:val="16"/>
                <w:szCs w:val="16"/>
                <w:lang w:val="nb-NO" w:eastAsia="en-CA"/>
              </w:rPr>
              <w:t>.</w:t>
            </w:r>
          </w:p>
        </w:tc>
        <w:tc>
          <w:tcPr>
            <w:tcW w:w="1560" w:type="dxa"/>
            <w:tcBorders>
              <w:top w:val="single" w:sz="4" w:space="0" w:color="auto"/>
            </w:tcBorders>
            <w:shd w:val="clear" w:color="auto" w:fill="D9D9D9" w:themeFill="background1" w:themeFillShade="D9"/>
          </w:tcPr>
          <w:p w14:paraId="12506949"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single" w:sz="4" w:space="0" w:color="auto"/>
            </w:tcBorders>
            <w:shd w:val="clear" w:color="auto" w:fill="D9D9D9" w:themeFill="background1" w:themeFillShade="D9"/>
            <w:tcMar>
              <w:top w:w="40" w:type="dxa"/>
              <w:left w:w="40" w:type="dxa"/>
              <w:bottom w:w="40" w:type="dxa"/>
              <w:right w:w="40" w:type="dxa"/>
            </w:tcMar>
          </w:tcPr>
          <w:p w14:paraId="31E3DCB4" w14:textId="0FEBAC80" w:rsidR="00D376F0" w:rsidRPr="00D424AA" w:rsidRDefault="00D376F0" w:rsidP="00D424AA">
            <w:pPr>
              <w:rPr>
                <w:rFonts w:cs="Times New Roman"/>
                <w:bCs/>
                <w:color w:val="000000" w:themeColor="text1"/>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Increase</w:t>
            </w:r>
            <w:r w:rsidRPr="00D424AA">
              <w:rPr>
                <w:rFonts w:cs="Times New Roman"/>
                <w:sz w:val="16"/>
                <w:szCs w:val="16"/>
                <w:lang w:val="en-GB" w:eastAsia="en-CA"/>
              </w:rPr>
              <w:t xml:space="preserve"> in drought duration </w:t>
            </w:r>
            <w:r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en-GB"/>
              </w:rPr>
              <w:t>(Chou et al., 2014a)</w:t>
            </w:r>
            <w:r w:rsidRPr="00D424AA">
              <w:rPr>
                <w:rFonts w:cs="Times New Roman"/>
                <w:b/>
                <w:sz w:val="16"/>
                <w:szCs w:val="16"/>
                <w:lang w:val="en-GB"/>
              </w:rPr>
              <w:fldChar w:fldCharType="end"/>
            </w:r>
            <w:r w:rsidRPr="00841A35">
              <w:rPr>
                <w:rFonts w:cs="Times New Roman"/>
                <w:b/>
                <w:sz w:val="16"/>
                <w:szCs w:val="16"/>
                <w:lang w:val="en-GB"/>
              </w:rPr>
              <w:t xml:space="preserve">; </w:t>
            </w:r>
            <w:r w:rsidRPr="00D424AA">
              <w:rPr>
                <w:rFonts w:cs="Times New Roman"/>
                <w:bCs/>
                <w:sz w:val="16"/>
                <w:szCs w:val="16"/>
                <w:lang w:val="en-GB"/>
              </w:rPr>
              <w:t>inconsistent changes in CDD</w:t>
            </w:r>
            <w:r w:rsidRPr="00D424AA">
              <w:rPr>
                <w:rFonts w:cs="Times New Roman"/>
                <w:bCs/>
                <w:sz w:val="16"/>
                <w:szCs w:val="16"/>
                <w:lang w:val="en-GB" w:eastAsia="en-CA"/>
              </w:rPr>
              <w:t xml:space="preserve"> </w:t>
            </w:r>
            <w:r w:rsidRPr="00D424AA">
              <w:rPr>
                <w:rFonts w:cs="Times New Roman"/>
                <w:bCs/>
                <w:color w:val="000000" w:themeColor="text1"/>
                <w:sz w:val="16"/>
                <w:szCs w:val="16"/>
                <w:lang w:val="en-GB"/>
              </w:rPr>
              <w:t xml:space="preserve">(Chapter 11 Supplementary Material (11.SM) </w:t>
            </w:r>
          </w:p>
          <w:p w14:paraId="0D96AE4D" w14:textId="77777777" w:rsidR="00D376F0" w:rsidRPr="00D424AA" w:rsidRDefault="00D376F0" w:rsidP="00D424AA">
            <w:pPr>
              <w:rPr>
                <w:rFonts w:cs="Times New Roman"/>
                <w:bCs/>
                <w:color w:val="000000" w:themeColor="text1"/>
                <w:sz w:val="16"/>
                <w:szCs w:val="16"/>
                <w:lang w:val="en-GB"/>
              </w:rPr>
            </w:pPr>
          </w:p>
          <w:p w14:paraId="68A96955" w14:textId="77777777" w:rsidR="00D376F0" w:rsidRPr="00D424AA" w:rsidRDefault="00D376F0" w:rsidP="00D424AA">
            <w:pPr>
              <w:rPr>
                <w:rFonts w:cs="Times New Roman"/>
                <w:sz w:val="16"/>
                <w:szCs w:val="16"/>
                <w:lang w:val="en-GB"/>
              </w:rPr>
            </w:pPr>
          </w:p>
        </w:tc>
        <w:tc>
          <w:tcPr>
            <w:tcW w:w="2410" w:type="dxa"/>
            <w:shd w:val="clear" w:color="auto" w:fill="D9D9D9" w:themeFill="background1" w:themeFillShade="D9"/>
            <w:tcMar>
              <w:top w:w="40" w:type="dxa"/>
              <w:left w:w="40" w:type="dxa"/>
              <w:bottom w:w="40" w:type="dxa"/>
              <w:right w:w="40" w:type="dxa"/>
            </w:tcMar>
          </w:tcPr>
          <w:p w14:paraId="463AC5E8" w14:textId="0238FCBF" w:rsidR="00D376F0" w:rsidRPr="00D424AA"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 and inconsistent changes</w:t>
            </w:r>
            <w:r w:rsidRPr="00D424AA">
              <w:rPr>
                <w:rFonts w:cs="Times New Roman"/>
                <w:sz w:val="16"/>
                <w:szCs w:val="16"/>
                <w:lang w:val="en-GB" w:eastAsia="en-CA"/>
              </w:rPr>
              <w:t xml:space="preserve">. One study suggests increase in drought duration </w:t>
            </w:r>
            <w:r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en-GB"/>
              </w:rPr>
              <w:t>(Chou et al., 2014a)</w:t>
            </w:r>
            <w:r w:rsidRPr="00D424AA">
              <w:rPr>
                <w:rFonts w:cs="Times New Roman"/>
                <w:b/>
                <w:sz w:val="16"/>
                <w:szCs w:val="16"/>
                <w:lang w:val="en-GB"/>
              </w:rPr>
              <w:fldChar w:fldCharType="end"/>
            </w:r>
            <w:r w:rsidRPr="00841A35">
              <w:rPr>
                <w:rFonts w:cs="Times New Roman"/>
                <w:bCs/>
                <w:sz w:val="16"/>
                <w:szCs w:val="16"/>
                <w:lang w:val="en-GB"/>
              </w:rPr>
              <w:t>, but CMIP6 projections show inconsistent changes in CDD</w:t>
            </w:r>
            <w:r w:rsidRPr="00D424AA">
              <w:rPr>
                <w:rFonts w:cs="Times New Roman"/>
                <w:bCs/>
                <w:sz w:val="16"/>
                <w:szCs w:val="16"/>
                <w:lang w:val="en-GB" w:eastAsia="en-CA"/>
              </w:rPr>
              <w:t xml:space="preserve"> </w:t>
            </w:r>
            <w:r w:rsidRPr="00D424AA">
              <w:rPr>
                <w:rFonts w:cs="Times New Roman"/>
                <w:bCs/>
                <w:color w:val="000000" w:themeColor="text1"/>
                <w:sz w:val="16"/>
                <w:szCs w:val="16"/>
                <w:lang w:val="en-GB"/>
              </w:rPr>
              <w:t xml:space="preserve">(Chapter 11 Supplementary Material (11.SM) </w:t>
            </w:r>
          </w:p>
        </w:tc>
        <w:tc>
          <w:tcPr>
            <w:tcW w:w="2607" w:type="dxa"/>
            <w:shd w:val="clear" w:color="auto" w:fill="FEE2D9"/>
            <w:tcMar>
              <w:top w:w="40" w:type="dxa"/>
              <w:left w:w="40" w:type="dxa"/>
              <w:bottom w:w="40" w:type="dxa"/>
              <w:right w:w="40" w:type="dxa"/>
            </w:tcMar>
          </w:tcPr>
          <w:p w14:paraId="57C741ED" w14:textId="72121FD8" w:rsidR="00D376F0" w:rsidRPr="00841A35" w:rsidRDefault="00D376F0" w:rsidP="00D424AA">
            <w:pPr>
              <w:widowControl/>
              <w:rPr>
                <w:rFonts w:cs="Times New Roman"/>
                <w:sz w:val="16"/>
                <w:szCs w:val="16"/>
                <w:lang w:val="en-GB" w:eastAsia="zh-CN"/>
              </w:rPr>
            </w:pPr>
            <w:r w:rsidRPr="00D424AA">
              <w:rPr>
                <w:rFonts w:cs="Times New Roman"/>
                <w:b/>
                <w:bCs/>
                <w:i/>
                <w:iCs/>
                <w:sz w:val="16"/>
                <w:szCs w:val="16"/>
                <w:lang w:val="en-GB" w:eastAsia="en-CA"/>
              </w:rPr>
              <w:t>Medium confidence</w:t>
            </w:r>
            <w:r w:rsidRPr="00D424AA">
              <w:rPr>
                <w:rFonts w:cs="Times New Roman"/>
                <w:sz w:val="16"/>
                <w:szCs w:val="16"/>
                <w:lang w:val="en-GB" w:eastAsia="en-CA"/>
              </w:rPr>
              <w:t xml:space="preserve">: </w:t>
            </w:r>
            <w:r w:rsidRPr="00D424AA">
              <w:rPr>
                <w:rFonts w:cs="Times New Roman"/>
                <w:b/>
                <w:bCs/>
                <w:sz w:val="16"/>
                <w:szCs w:val="16"/>
                <w:lang w:val="en-GB" w:eastAsia="en-CA"/>
              </w:rPr>
              <w:t>Increase</w:t>
            </w:r>
            <w:r w:rsidRPr="00D424AA">
              <w:rPr>
                <w:rFonts w:cs="Times New Roman"/>
                <w:sz w:val="16"/>
                <w:szCs w:val="16"/>
                <w:lang w:val="en-GB" w:eastAsia="en-CA"/>
              </w:rPr>
              <w:t xml:space="preserve"> in drought duration </w:t>
            </w:r>
            <w:r w:rsidRPr="00D424AA">
              <w:rPr>
                <w:rFonts w:cs="Times New Roman"/>
                <w:bCs/>
                <w:color w:val="000000" w:themeColor="text1"/>
                <w:sz w:val="16"/>
                <w:szCs w:val="16"/>
                <w:lang w:val="en-GB" w:eastAsia="zh-CN"/>
              </w:rPr>
              <w:t xml:space="preserve">(Chapter 11 Supplementary Material (11.SM) </w:t>
            </w:r>
            <w:r w:rsidRPr="00D424AA">
              <w:rPr>
                <w:rFonts w:cs="Times New Roman"/>
                <w:b/>
                <w:sz w:val="18"/>
                <w:szCs w:val="18"/>
                <w:lang w:val="en-GB" w:eastAsia="zh-CN"/>
              </w:rPr>
              <w:t xml:space="preserve"> </w:t>
            </w:r>
            <w:r w:rsidRPr="00D424AA">
              <w:rPr>
                <w:rFonts w:cs="Times New Roman"/>
                <w:b/>
                <w:sz w:val="18"/>
                <w:szCs w:val="18"/>
                <w:lang w:val="en-GB" w:eastAsia="zh-CN"/>
              </w:rPr>
              <w:fldChar w:fldCharType="begin" w:fldLock="1"/>
            </w:r>
            <w:r w:rsidR="00FC4C2D">
              <w:rPr>
                <w:rFonts w:cs="Times New Roman"/>
                <w:b/>
                <w:sz w:val="18"/>
                <w:szCs w:val="18"/>
                <w:lang w:val="en-GB" w:eastAsia="zh-CN"/>
              </w:rPr>
              <w:instrText>ADDIN CSL_CITATION { "citationItems" : [ { "id" : "ITEM-1", "itemData" : { "DOI" : "10.1002/joc.5126", "ISSN" : "08998418", "author" : [ { "dropping-particle" : "", "family" : "Stennett-Brown", "given" : "Roxann K.", "non-dropping-particle" : "", "parse-names" : false, "suffix" : "" }, { "dropping-particle" : "", "family" : "Jones", "given" : "Jhordanne J. P.", "non-dropping-particle" : "", "parse-names" : false, "suffix" : "" }, { "dropping-particle" : "", "family" : "Stephenson", "given" : "Tannecia S.", "non-dropping-particle" : "", "parse-names" : false, "suffix" : "" }, { "dropping-particle" : "", "family" : "Taylor", "given" : "Michael A.", "non-dropping-particle" : "", "parse-names" : false, "suffix" : "" } ], "container-title" : "International Journal of Climatology", "id" : "ITEM-1", "issue" : "14", "issued" : { "date-parts" : [ [ "2017", "11" ] ] }, "page" : "4828-4845", "title" : "Future Caribbean temperature and rainfall extremes from statistical downscaling", "translator" : [ { "dropping-particle" : "", "family" : "S1908", "given" : "", "non-dropping-particle" : "", "parse-names" : false, "suffix" : "" } ], "type" : "article-journal", "volume" : "37" }, "uris" : [ "http://www.mendeley.com/documents/?uuid=20f33f22-4f09-4b20-b2aa-e58feae7b04d"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3", "itemData" : { "DOI" : "10.1007/s00704-013-0934-9", "author" : [ { "dropping-particle" : "", "family" : "Nakaegawa", "given" : "Tosiyuki", "non-dropping-particle" : "", "parse-names" : false, "suffix" : "" }, { "dropping-particle" : "", "family" : "Kitoh", "given" : "A", "non-dropping-particle" : "", "parse-names" : false, "suffix" : "" }, { "dropping-particle" : "", "family" : "Murakami", "given" : "Hiroyuki", "non-dropping-particle" : "", "parse-names" : false, "suffix" : "" }, { "dropping-particle" : "", "family" : "Kusunoki", "given" : "S", "non-dropping-particle" : "", "parse-names" : false, "suffix" : "" } ], "container-title" : "Theoretical and Applied Climatology", "id" : "ITEM-3", "issued" : { "date-parts" : [ [ "2013", "6", "1" ] ] }, "title" : "Annual maximum 5-day rainfall total and maximum number of consecutive dry days over Central America and the Caribbean in the late twenty-first century projected by an atmospheric general circulation model with three different horizontal resolutions", "translator" : [ { "dropping-particle" : "", "family" : "S2998", "given" : "", "non-dropping-particle" : "", "parse-names" : false, "suffix" : "" } ], "type" : "article-journal", "volume" : "116" }, "uris" : [ "http://www.mendeley.com/documents/?uuid=45e93af5-b918-4cc8-8785-800c83e4c5be"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Nakaegawa et al., 2013; Chou et al., 2014a; Stennett-Brown et al., 2017; Coppola et al., 2021b)", "plainTextFormattedCitation" : "(Nakaegawa et al., 2013; Chou et al., 2014a; Stennett-Brown et al., 2017; Coppola et al., 2021b)", "previouslyFormattedCitation" : "(Nakaegawa et al., 2013; Chou et al., 2014a; Stennett-Brown et al., 2017; Coppola et al., 2021b)" }, "properties" : { "noteIndex" : 0 }, "schema" : "https://github.com/citation-style-language/schema/raw/master/csl-citation.json" }</w:instrText>
            </w:r>
            <w:r w:rsidRPr="00D424AA">
              <w:rPr>
                <w:rFonts w:cs="Times New Roman"/>
                <w:b/>
                <w:sz w:val="18"/>
                <w:szCs w:val="18"/>
                <w:lang w:val="en-GB" w:eastAsia="zh-CN"/>
              </w:rPr>
              <w:fldChar w:fldCharType="separate"/>
            </w:r>
            <w:r w:rsidR="00A26296">
              <w:rPr>
                <w:rFonts w:cs="Times New Roman"/>
                <w:noProof/>
                <w:sz w:val="16"/>
                <w:szCs w:val="16"/>
                <w:lang w:val="en-GB" w:eastAsia="zh-CN"/>
              </w:rPr>
              <w:t>(Nakaegawa et al., 2013; Chou et al., 2014a; Stennett-Brown et al., 2017; Coppola et al., 2021b)</w:t>
            </w:r>
            <w:r w:rsidRPr="00D424AA">
              <w:rPr>
                <w:rFonts w:cs="Times New Roman"/>
                <w:b/>
                <w:sz w:val="18"/>
                <w:szCs w:val="18"/>
                <w:lang w:val="en-GB" w:eastAsia="zh-CN"/>
              </w:rPr>
              <w:fldChar w:fldCharType="end"/>
            </w:r>
          </w:p>
        </w:tc>
      </w:tr>
      <w:tr w:rsidR="00D376F0" w:rsidRPr="00F1665C" w14:paraId="7016B9FB" w14:textId="77777777" w:rsidTr="00D707C3">
        <w:trPr>
          <w:trHeight w:val="536"/>
        </w:trPr>
        <w:tc>
          <w:tcPr>
            <w:tcW w:w="988" w:type="dxa"/>
            <w:vMerge/>
          </w:tcPr>
          <w:p w14:paraId="312D41C5" w14:textId="77777777" w:rsidR="00D376F0" w:rsidRPr="00D424AA" w:rsidRDefault="00D376F0" w:rsidP="00D424AA">
            <w:pPr>
              <w:rPr>
                <w:rFonts w:cs="Times New Roman"/>
                <w:sz w:val="16"/>
                <w:szCs w:val="16"/>
                <w:lang w:val="en-GB"/>
              </w:rPr>
            </w:pPr>
          </w:p>
        </w:tc>
        <w:tc>
          <w:tcPr>
            <w:tcW w:w="708" w:type="dxa"/>
          </w:tcPr>
          <w:p w14:paraId="3041021A" w14:textId="77777777" w:rsidR="00D376F0" w:rsidRPr="00D424AA" w:rsidRDefault="00D376F0" w:rsidP="00D424AA">
            <w:pPr>
              <w:rPr>
                <w:rFonts w:cs="Times New Roman"/>
                <w:sz w:val="16"/>
                <w:szCs w:val="16"/>
                <w:lang w:val="en-GB"/>
              </w:rPr>
            </w:pPr>
            <w:r w:rsidRPr="00D424AA">
              <w:rPr>
                <w:rFonts w:cs="Times New Roman"/>
                <w:sz w:val="16"/>
                <w:szCs w:val="16"/>
                <w:lang w:val="en-GB"/>
              </w:rPr>
              <w:t>AGR</w:t>
            </w:r>
          </w:p>
          <w:p w14:paraId="48FA69A0" w14:textId="77777777" w:rsidR="00D376F0" w:rsidRPr="00D424AA" w:rsidRDefault="00D376F0" w:rsidP="00D424AA">
            <w:pPr>
              <w:rPr>
                <w:rFonts w:cs="Times New Roman"/>
                <w:sz w:val="16"/>
                <w:szCs w:val="16"/>
                <w:lang w:val="en-GB"/>
              </w:rPr>
            </w:pPr>
            <w:r w:rsidRPr="00D424AA">
              <w:rPr>
                <w:rFonts w:cs="Times New Roman"/>
                <w:sz w:val="16"/>
                <w:szCs w:val="16"/>
                <w:lang w:val="en-GB"/>
              </w:rPr>
              <w:t>ECOL</w:t>
            </w:r>
          </w:p>
        </w:tc>
        <w:tc>
          <w:tcPr>
            <w:tcW w:w="2268" w:type="dxa"/>
            <w:shd w:val="clear" w:color="auto" w:fill="D9D9D9" w:themeFill="background1" w:themeFillShade="D9"/>
          </w:tcPr>
          <w:p w14:paraId="49B2F238" w14:textId="5A90972A"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Mixed trends between subregions with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2",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2",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Spinoni et al., 2019)", "plainTextFormattedCitation" : "(Dai and Zhao, 2017; Spinoni et al., 2019)", "previouslyFormattedCitation" : "(Dai and Zhao, 2017; Spinoni et al., 2019)"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and Zhao, 2017; Spinoni et al., 2019)</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1560" w:type="dxa"/>
            <w:shd w:val="clear" w:color="auto" w:fill="D9D9D9" w:themeFill="background1" w:themeFillShade="D9"/>
          </w:tcPr>
          <w:p w14:paraId="7103390A"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 xml:space="preserve">Limited evidence </w:t>
            </w:r>
          </w:p>
        </w:tc>
        <w:tc>
          <w:tcPr>
            <w:tcW w:w="2409" w:type="dxa"/>
            <w:shd w:val="clear" w:color="auto" w:fill="D9D9D9" w:themeFill="background1" w:themeFillShade="D9"/>
            <w:tcMar>
              <w:top w:w="40" w:type="dxa"/>
              <w:left w:w="40" w:type="dxa"/>
              <w:bottom w:w="40" w:type="dxa"/>
              <w:right w:w="40" w:type="dxa"/>
            </w:tcMar>
          </w:tcPr>
          <w:p w14:paraId="23B027A6" w14:textId="5121FB9A"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onsistent trends</w:t>
            </w:r>
            <w:r w:rsidRPr="00D424AA">
              <w:rPr>
                <w:rFonts w:cs="Times New Roman"/>
                <w:bCs/>
                <w:color w:val="000000" w:themeColor="text1"/>
                <w:sz w:val="16"/>
                <w:szCs w:val="16"/>
                <w:lang w:val="en-GB"/>
              </w:rPr>
              <w:t xml:space="preserve"> in total column and surface soil moisture (Chapter 11 Supplementary Material (11.SM) ,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410" w:type="dxa"/>
            <w:shd w:val="clear" w:color="auto" w:fill="FFE2D9"/>
            <w:tcMar>
              <w:top w:w="40" w:type="dxa"/>
              <w:left w:w="40" w:type="dxa"/>
              <w:bottom w:w="40" w:type="dxa"/>
              <w:right w:w="40" w:type="dxa"/>
            </w:tcMar>
          </w:tcPr>
          <w:p w14:paraId="37EDDE40" w14:textId="129A22E7" w:rsidR="00D376F0" w:rsidRPr="00D424AA" w:rsidRDefault="00B57E94" w:rsidP="00D424AA">
            <w:pPr>
              <w:rPr>
                <w:rFonts w:cs="Times New Roman"/>
                <w:sz w:val="16"/>
                <w:szCs w:val="16"/>
                <w:lang w:val="en-GB"/>
              </w:rPr>
            </w:pPr>
            <w:r>
              <w:rPr>
                <w:rFonts w:cs="Times New Roman"/>
                <w:b/>
                <w:i/>
                <w:iCs/>
                <w:color w:val="000000" w:themeColor="text1"/>
                <w:sz w:val="16"/>
                <w:szCs w:val="16"/>
                <w:lang w:val="en-GB"/>
              </w:rPr>
              <w:t>Medium</w:t>
            </w:r>
            <w:r w:rsidR="00D376F0" w:rsidRPr="00D424AA">
              <w:rPr>
                <w:rFonts w:cs="Times New Roman"/>
                <w:b/>
                <w:i/>
                <w:iCs/>
                <w:color w:val="000000" w:themeColor="text1"/>
                <w:sz w:val="16"/>
                <w:szCs w:val="16"/>
                <w:lang w:val="en-GB"/>
              </w:rPr>
              <w:t xml:space="preserve"> confidence:</w:t>
            </w:r>
            <w:r w:rsidR="00D376F0" w:rsidRPr="00D424AA">
              <w:rPr>
                <w:rFonts w:cs="Times New Roman"/>
                <w:bCs/>
                <w:color w:val="000000" w:themeColor="text1"/>
                <w:sz w:val="16"/>
                <w:szCs w:val="16"/>
                <w:lang w:val="en-GB"/>
              </w:rPr>
              <w:t xml:space="preserve"> </w:t>
            </w:r>
            <w:r w:rsidRPr="00D707C3">
              <w:rPr>
                <w:rFonts w:cs="Times New Roman"/>
                <w:b/>
                <w:color w:val="000000" w:themeColor="text1"/>
                <w:sz w:val="16"/>
                <w:szCs w:val="16"/>
                <w:lang w:val="en-GB"/>
              </w:rPr>
              <w:t>Increase</w:t>
            </w:r>
            <w:r>
              <w:rPr>
                <w:rFonts w:cs="Times New Roman"/>
                <w:bCs/>
                <w:color w:val="000000" w:themeColor="text1"/>
                <w:sz w:val="16"/>
                <w:szCs w:val="16"/>
                <w:lang w:val="en-GB"/>
              </w:rPr>
              <w:t xml:space="preserve">, but </w:t>
            </w:r>
            <w:r w:rsidRPr="00B57E94">
              <w:rPr>
                <w:rFonts w:cs="Times New Roman"/>
                <w:bCs/>
                <w:color w:val="000000" w:themeColor="text1"/>
                <w:sz w:val="16"/>
                <w:szCs w:val="16"/>
                <w:lang w:val="en-GB"/>
              </w:rPr>
              <w:t xml:space="preserve">including </w:t>
            </w:r>
            <w:r w:rsidRPr="00D707C3">
              <w:rPr>
                <w:rFonts w:cs="Times New Roman"/>
                <w:bCs/>
                <w:color w:val="000000" w:themeColor="text1"/>
                <w:sz w:val="16"/>
                <w:szCs w:val="16"/>
                <w:lang w:val="en-GB"/>
              </w:rPr>
              <w:t>m</w:t>
            </w:r>
            <w:r w:rsidR="00D376F0" w:rsidRPr="00D707C3">
              <w:rPr>
                <w:rFonts w:cs="Times New Roman"/>
                <w:bCs/>
                <w:color w:val="000000" w:themeColor="text1"/>
                <w:sz w:val="16"/>
                <w:szCs w:val="16"/>
                <w:lang w:val="en-GB"/>
              </w:rPr>
              <w:t>ixed signal</w:t>
            </w:r>
            <w:r w:rsidR="00D376F0" w:rsidRPr="00D424AA">
              <w:rPr>
                <w:rFonts w:cs="Times New Roman"/>
                <w:bCs/>
                <w:color w:val="000000" w:themeColor="text1"/>
                <w:sz w:val="16"/>
                <w:szCs w:val="16"/>
                <w:lang w:val="en-GB"/>
              </w:rPr>
              <w:t xml:space="preserve"> in changes of drought severity, with inconsistent trends in total soil moisture, (Chapter 11 Supplementary Material (11.SM) , and drying trend based on SPEI-PM </w:t>
            </w:r>
            <w:r w:rsidR="00D376F0"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00D376F0"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00D376F0" w:rsidRPr="00D424AA">
              <w:rPr>
                <w:rFonts w:cs="Times New Roman"/>
                <w:bCs/>
                <w:color w:val="000000" w:themeColor="text1"/>
                <w:sz w:val="16"/>
                <w:szCs w:val="16"/>
                <w:lang w:val="en-GB"/>
              </w:rPr>
              <w:fldChar w:fldCharType="end"/>
            </w:r>
            <w:r w:rsidR="00D376F0" w:rsidRPr="00841A35">
              <w:rPr>
                <w:rFonts w:cs="Times New Roman"/>
                <w:bCs/>
                <w:color w:val="000000" w:themeColor="text1"/>
                <w:sz w:val="16"/>
                <w:szCs w:val="16"/>
                <w:lang w:val="en-GB"/>
              </w:rPr>
              <w:t>.</w:t>
            </w:r>
            <w:r>
              <w:rPr>
                <w:rFonts w:cs="Times New Roman"/>
                <w:bCs/>
                <w:color w:val="000000" w:themeColor="text1"/>
                <w:sz w:val="16"/>
                <w:szCs w:val="16"/>
                <w:lang w:val="en-GB"/>
              </w:rPr>
              <w:t xml:space="preserve"> See also Chapter 12.</w:t>
            </w:r>
          </w:p>
        </w:tc>
        <w:tc>
          <w:tcPr>
            <w:tcW w:w="2607" w:type="dxa"/>
            <w:shd w:val="clear" w:color="auto" w:fill="FEE2D9"/>
            <w:tcMar>
              <w:top w:w="40" w:type="dxa"/>
              <w:left w:w="40" w:type="dxa"/>
              <w:bottom w:w="40" w:type="dxa"/>
              <w:right w:w="40" w:type="dxa"/>
            </w:tcMar>
          </w:tcPr>
          <w:p w14:paraId="3B741A03" w14:textId="6F9EFCE5" w:rsidR="00D376F0" w:rsidRPr="00841A35" w:rsidRDefault="00D376F0" w:rsidP="00D424AA">
            <w:pPr>
              <w:rPr>
                <w:rFonts w:cs="Times New Roman"/>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Drying trend with surface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Dai et al., 2018; Lu et al., 2019)", "plainTextFormattedCitation" : "(Dai et al., 2018; Lu et al., 2019)", "previouslyFormattedCitation" : "(Dai et al., 2018; Lu et al., 2019)"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7012"/>
            <w:r w:rsidRPr="00D424AA">
              <w:rPr>
                <w:rFonts w:cs="Times New Roman"/>
                <w:bCs/>
                <w:color w:val="000000" w:themeColor="text1"/>
                <w:sz w:val="16"/>
                <w:szCs w:val="16"/>
                <w:lang w:val="en-GB"/>
              </w:rPr>
              <w:fldChar w:fldCharType="begin" w:fldLock="1"/>
            </w:r>
            <w:ins w:id="7013" w:author="Robin Matthews" w:date="2021-07-14T18:48:00Z">
              <w:r w:rsidR="00672DD6">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7014" w:author="Robin Matthews" w:date="2021-07-14T18:48:00Z">
              <w:r w:rsidR="003B3493" w:rsidDel="00672DD6">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del w:id="7015" w:author="Robin Matthews" w:date="2021-07-14T18:48:00Z">
              <w:r w:rsidR="00A26296" w:rsidDel="00672DD6">
                <w:rPr>
                  <w:rFonts w:cs="Times New Roman"/>
                  <w:bCs/>
                  <w:noProof/>
                  <w:color w:val="000000" w:themeColor="text1"/>
                  <w:sz w:val="16"/>
                  <w:szCs w:val="16"/>
                  <w:lang w:val="en-GB"/>
                </w:rPr>
                <w:delText>a</w:delText>
              </w:r>
            </w:del>
            <w:ins w:id="7016" w:author="Robin Matthews" w:date="2021-07-14T18:48:00Z">
              <w:r w:rsidR="00672DD6">
                <w:rPr>
                  <w:rFonts w:cs="Times New Roman"/>
                  <w:bCs/>
                  <w:noProof/>
                  <w:color w:val="000000" w:themeColor="text1"/>
                  <w:sz w:val="16"/>
                  <w:szCs w:val="16"/>
                  <w:lang w:val="en-GB"/>
                </w:rPr>
                <w:t>c</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12"/>
            <w:r w:rsidR="00A26296">
              <w:rPr>
                <w:rStyle w:val="Marquedecommentaire"/>
              </w:rPr>
              <w:commentReference w:id="7012"/>
            </w:r>
            <w:r w:rsidRPr="00841A35">
              <w:rPr>
                <w:rFonts w:cs="Times New Roman"/>
                <w:bCs/>
                <w:color w:val="000000" w:themeColor="text1"/>
                <w:sz w:val="16"/>
                <w:szCs w:val="16"/>
                <w:lang w:val="en-GB"/>
              </w:rPr>
              <w:t xml:space="preserve">. Total soil moisture shows weak (Chapter 11 Supplementary Material (11.SM)  or no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p>
        </w:tc>
      </w:tr>
      <w:tr w:rsidR="00D376F0" w:rsidRPr="00F1665C" w14:paraId="1746FEE2" w14:textId="77777777" w:rsidTr="00723657">
        <w:trPr>
          <w:trHeight w:val="536"/>
        </w:trPr>
        <w:tc>
          <w:tcPr>
            <w:tcW w:w="988" w:type="dxa"/>
            <w:vMerge/>
          </w:tcPr>
          <w:p w14:paraId="32E9CAAB" w14:textId="77777777" w:rsidR="00D376F0" w:rsidRPr="00D424AA" w:rsidRDefault="00D376F0" w:rsidP="00D424AA">
            <w:pPr>
              <w:rPr>
                <w:rFonts w:cs="Times New Roman"/>
                <w:sz w:val="16"/>
                <w:szCs w:val="16"/>
                <w:lang w:val="en-GB"/>
              </w:rPr>
            </w:pPr>
          </w:p>
        </w:tc>
        <w:tc>
          <w:tcPr>
            <w:tcW w:w="708" w:type="dxa"/>
          </w:tcPr>
          <w:p w14:paraId="4E10DEF5" w14:textId="77777777" w:rsidR="00D376F0" w:rsidRPr="00D424AA" w:rsidRDefault="00D376F0" w:rsidP="00D424AA">
            <w:pPr>
              <w:rPr>
                <w:rFonts w:cs="Times New Roman"/>
                <w:sz w:val="16"/>
                <w:szCs w:val="16"/>
                <w:lang w:val="en-GB"/>
              </w:rPr>
            </w:pPr>
            <w:r w:rsidRPr="00D424AA">
              <w:rPr>
                <w:rFonts w:cs="Times New Roman"/>
                <w:sz w:val="16"/>
                <w:szCs w:val="16"/>
                <w:lang w:val="en-GB"/>
              </w:rPr>
              <w:t>HYDR</w:t>
            </w:r>
          </w:p>
        </w:tc>
        <w:tc>
          <w:tcPr>
            <w:tcW w:w="2268" w:type="dxa"/>
            <w:tcBorders>
              <w:bottom w:val="single" w:sz="4" w:space="0" w:color="auto"/>
            </w:tcBorders>
            <w:shd w:val="clear" w:color="auto" w:fill="D9D9D9" w:themeFill="background1" w:themeFillShade="D9"/>
          </w:tcPr>
          <w:p w14:paraId="784638DD" w14:textId="77777777" w:rsidR="00D376F0" w:rsidRPr="00D424AA"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r w:rsidRPr="00D424AA">
              <w:rPr>
                <w:rFonts w:cs="Times New Roman"/>
                <w:sz w:val="16"/>
                <w:szCs w:val="16"/>
                <w:lang w:val="en-GB" w:eastAsia="en-CA"/>
              </w:rPr>
              <w:t>.</w:t>
            </w:r>
          </w:p>
          <w:p w14:paraId="39006AA6" w14:textId="77777777" w:rsidR="00D376F0" w:rsidRPr="00D424AA" w:rsidRDefault="00D376F0" w:rsidP="00D424AA">
            <w:pPr>
              <w:rPr>
                <w:rFonts w:cs="Times New Roman"/>
                <w:sz w:val="16"/>
                <w:szCs w:val="16"/>
                <w:lang w:val="en-GB"/>
              </w:rPr>
            </w:pPr>
          </w:p>
        </w:tc>
        <w:tc>
          <w:tcPr>
            <w:tcW w:w="1560" w:type="dxa"/>
            <w:tcBorders>
              <w:bottom w:val="single" w:sz="4" w:space="0" w:color="auto"/>
            </w:tcBorders>
            <w:shd w:val="clear" w:color="auto" w:fill="D9D9D9" w:themeFill="background1" w:themeFillShade="D9"/>
          </w:tcPr>
          <w:p w14:paraId="60083F97"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bottom w:val="single" w:sz="4" w:space="0" w:color="auto"/>
            </w:tcBorders>
            <w:shd w:val="clear" w:color="auto" w:fill="D9D9D9" w:themeFill="background1" w:themeFillShade="D9"/>
            <w:tcMar>
              <w:top w:w="40" w:type="dxa"/>
              <w:left w:w="40" w:type="dxa"/>
              <w:bottom w:w="40" w:type="dxa"/>
              <w:right w:w="40" w:type="dxa"/>
            </w:tcMar>
          </w:tcPr>
          <w:p w14:paraId="377C632A"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p>
        </w:tc>
        <w:tc>
          <w:tcPr>
            <w:tcW w:w="2410" w:type="dxa"/>
            <w:shd w:val="clear" w:color="auto" w:fill="D9D9D9" w:themeFill="background1" w:themeFillShade="D9"/>
            <w:tcMar>
              <w:top w:w="40" w:type="dxa"/>
              <w:left w:w="40" w:type="dxa"/>
              <w:bottom w:w="40" w:type="dxa"/>
              <w:right w:w="40" w:type="dxa"/>
            </w:tcMar>
          </w:tcPr>
          <w:p w14:paraId="39F51DE5"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p>
        </w:tc>
        <w:tc>
          <w:tcPr>
            <w:tcW w:w="2607" w:type="dxa"/>
            <w:shd w:val="clear" w:color="auto" w:fill="D9D9D9" w:themeFill="background1" w:themeFillShade="D9"/>
            <w:tcMar>
              <w:top w:w="40" w:type="dxa"/>
              <w:left w:w="40" w:type="dxa"/>
              <w:bottom w:w="40" w:type="dxa"/>
              <w:right w:w="40" w:type="dxa"/>
            </w:tcMar>
          </w:tcPr>
          <w:p w14:paraId="0B88B9A7" w14:textId="22324821" w:rsidR="00D376F0" w:rsidRPr="00841A35" w:rsidRDefault="00D376F0" w:rsidP="00D424AA">
            <w:pPr>
              <w:rPr>
                <w:rFonts w:cs="Times New Roman"/>
                <w:sz w:val="16"/>
                <w:szCs w:val="16"/>
                <w:lang w:val="en-GB"/>
              </w:rPr>
            </w:pPr>
            <w:r w:rsidRPr="00D424AA">
              <w:rPr>
                <w:rFonts w:cs="Times New Roman"/>
                <w:b/>
                <w:bCs/>
                <w:i/>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Mixed signal</w:t>
            </w:r>
            <w:r w:rsidRPr="00D424AA">
              <w:rPr>
                <w:rFonts w:cs="Times New Roman"/>
                <w:iCs/>
                <w:color w:val="000000" w:themeColor="text1"/>
                <w:sz w:val="16"/>
                <w:szCs w:val="16"/>
                <w:lang w:val="en-GB"/>
              </w:rPr>
              <w:t xml:space="preserve"> among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F1665C" w14:paraId="669CB981" w14:textId="77777777" w:rsidTr="00723657">
        <w:trPr>
          <w:trHeight w:val="317"/>
        </w:trPr>
        <w:tc>
          <w:tcPr>
            <w:tcW w:w="988" w:type="dxa"/>
            <w:vMerge w:val="restart"/>
          </w:tcPr>
          <w:p w14:paraId="19ACD4F5" w14:textId="77777777" w:rsidR="00D376F0" w:rsidRPr="00D424AA" w:rsidRDefault="00D376F0" w:rsidP="00841A35">
            <w:pPr>
              <w:rPr>
                <w:rFonts w:cs="Times New Roman"/>
                <w:sz w:val="16"/>
                <w:szCs w:val="16"/>
                <w:lang w:val="en-GB"/>
              </w:rPr>
            </w:pPr>
            <w:r w:rsidRPr="00D424AA">
              <w:rPr>
                <w:rFonts w:cs="Times New Roman"/>
                <w:color w:val="000000" w:themeColor="text1"/>
                <w:sz w:val="16"/>
                <w:szCs w:val="16"/>
                <w:lang w:val="en-GB" w:eastAsia="pt-BR"/>
              </w:rPr>
              <w:t>North-western South America (NWS)</w:t>
            </w:r>
          </w:p>
        </w:tc>
        <w:tc>
          <w:tcPr>
            <w:tcW w:w="708" w:type="dxa"/>
          </w:tcPr>
          <w:p w14:paraId="16727EF7" w14:textId="77777777" w:rsidR="00D376F0" w:rsidRPr="00D424AA" w:rsidRDefault="00D376F0" w:rsidP="00D424AA">
            <w:pPr>
              <w:rPr>
                <w:rFonts w:cs="Times New Roman"/>
                <w:sz w:val="16"/>
                <w:szCs w:val="16"/>
                <w:lang w:val="en-GB"/>
              </w:rPr>
            </w:pPr>
            <w:r w:rsidRPr="00D424AA">
              <w:rPr>
                <w:rFonts w:cs="Times New Roman"/>
                <w:sz w:val="16"/>
                <w:szCs w:val="16"/>
                <w:lang w:val="en-GB"/>
              </w:rPr>
              <w:t>MET</w:t>
            </w:r>
          </w:p>
        </w:tc>
        <w:tc>
          <w:tcPr>
            <w:tcW w:w="2268" w:type="dxa"/>
            <w:tcBorders>
              <w:top w:val="single" w:sz="4" w:space="0" w:color="auto"/>
            </w:tcBorders>
            <w:shd w:val="clear" w:color="auto" w:fill="D9D9D9" w:themeFill="background1" w:themeFillShade="D9"/>
          </w:tcPr>
          <w:p w14:paraId="417D99E7" w14:textId="43E0EF47" w:rsidR="00D376F0" w:rsidRPr="00D424AA" w:rsidRDefault="00D376F0" w:rsidP="00D424AA">
            <w:pPr>
              <w:rPr>
                <w:rFonts w:cs="Times New Roman"/>
                <w:sz w:val="16"/>
                <w:szCs w:val="16"/>
                <w:lang w:val="nb-NO"/>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Mixed signal.</w:t>
            </w:r>
            <w:r w:rsidRPr="00D424AA">
              <w:rPr>
                <w:rFonts w:cs="Times New Roman"/>
                <w:sz w:val="16"/>
                <w:szCs w:val="16"/>
                <w:lang w:val="en-GB" w:eastAsia="en-CA"/>
              </w:rPr>
              <w:t xml:space="preserve"> Mixed trends between subregions </w:t>
            </w:r>
            <w:r w:rsidRPr="00D424AA">
              <w:rPr>
                <w:rFonts w:cs="Times New Roman"/>
                <w:sz w:val="16"/>
                <w:szCs w:val="16"/>
                <w:lang w:val="en-GB" w:eastAsia="en-CA"/>
              </w:rPr>
              <w:fldChar w:fldCharType="begin" w:fldLock="1"/>
            </w:r>
            <w:r w:rsidR="00FF6231">
              <w:rPr>
                <w:rFonts w:cs="Times New Roman"/>
                <w:sz w:val="16"/>
                <w:szCs w:val="16"/>
                <w:lang w:val="en-GB" w:eastAsia="en-CA"/>
              </w:rPr>
              <w:instrText xml:space="preserve">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4",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w:instrText>
            </w:r>
            <w:r w:rsidR="00FF6231" w:rsidRPr="006A2665">
              <w:rPr>
                <w:rFonts w:cs="Times New Roman"/>
                <w:sz w:val="16"/>
                <w:szCs w:val="16"/>
                <w:lang w:eastAsia="en-CA"/>
              </w:rPr>
              <w:instrText>"",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4",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Spinoni et al., 2019; Dereczynski et al., 2020; Dunn et al., 2020)", "plainTextFormattedCitation" : "(Skansi et al., 2013; Spinoni et al., 2019; Dereczynski et al., 2020; Dunn et al., 2020)", "previouslyFormattedCitation" : "(Skansi et al., 2013; Spinoni et al., 2019; Dereczynski et al., 2020;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nb-NO" w:eastAsia="en-CA"/>
              </w:rPr>
              <w:t>(Skansi et al., 2013; Spinoni et al., 2019; Dereczynski et al., 2020; Dunn et al., 2020)</w:t>
            </w:r>
            <w:r w:rsidRPr="00D424AA">
              <w:rPr>
                <w:rFonts w:cs="Times New Roman"/>
                <w:sz w:val="16"/>
                <w:szCs w:val="16"/>
                <w:lang w:val="en-GB" w:eastAsia="en-CA"/>
              </w:rPr>
              <w:fldChar w:fldCharType="end"/>
            </w:r>
            <w:r w:rsidRPr="00841A35">
              <w:rPr>
                <w:rFonts w:cs="Times New Roman"/>
                <w:sz w:val="16"/>
                <w:szCs w:val="16"/>
                <w:lang w:val="nb-NO" w:eastAsia="en-CA"/>
              </w:rPr>
              <w:t>.</w:t>
            </w:r>
          </w:p>
        </w:tc>
        <w:tc>
          <w:tcPr>
            <w:tcW w:w="1560" w:type="dxa"/>
            <w:tcBorders>
              <w:top w:val="single" w:sz="4" w:space="0" w:color="auto"/>
            </w:tcBorders>
            <w:shd w:val="clear" w:color="auto" w:fill="D9D9D9" w:themeFill="background1" w:themeFillShade="D9"/>
          </w:tcPr>
          <w:p w14:paraId="0A861A66"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single" w:sz="4" w:space="0" w:color="auto"/>
            </w:tcBorders>
            <w:shd w:val="clear" w:color="auto" w:fill="D9D9D9" w:themeFill="background1" w:themeFillShade="D9"/>
            <w:tcMar>
              <w:top w:w="40" w:type="dxa"/>
              <w:left w:w="40" w:type="dxa"/>
              <w:bottom w:w="40" w:type="dxa"/>
              <w:right w:w="40" w:type="dxa"/>
            </w:tcMar>
          </w:tcPr>
          <w:p w14:paraId="55AF689C" w14:textId="2188F265" w:rsidR="00D376F0" w:rsidRPr="006A2665" w:rsidRDefault="00D376F0" w:rsidP="00D424AA">
            <w:pPr>
              <w:rPr>
                <w:rFonts w:cs="Times New Roman"/>
                <w:b/>
                <w:sz w:val="18"/>
                <w:szCs w:val="18"/>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Inconsistent trends</w:t>
            </w:r>
            <w:r w:rsidRPr="00D424AA">
              <w:rPr>
                <w:rFonts w:cs="Times New Roman"/>
                <w:sz w:val="16"/>
                <w:szCs w:val="16"/>
                <w:lang w:val="en-GB" w:eastAsia="en-CA"/>
              </w:rPr>
              <w:t xml:space="preserve"> </w:t>
            </w:r>
            <w:r w:rsidRPr="00D424AA">
              <w:rPr>
                <w:rFonts w:cs="Times New Roman"/>
                <w:bCs/>
                <w:color w:val="000000" w:themeColor="text1"/>
                <w:sz w:val="16"/>
                <w:szCs w:val="16"/>
                <w:lang w:val="en-GB"/>
              </w:rPr>
              <w:t xml:space="preserve">(Chapter 11 Supplementary Material (11.SM) </w:t>
            </w:r>
            <w:commentRangeStart w:id="7017"/>
            <w:r w:rsidRPr="00D424AA">
              <w:rPr>
                <w:rFonts w:cs="Times New Roman"/>
                <w:b/>
                <w:sz w:val="16"/>
                <w:szCs w:val="16"/>
                <w:lang w:val="en-GB"/>
              </w:rPr>
              <w:fldChar w:fldCharType="begin" w:fldLock="1"/>
            </w:r>
            <w:ins w:id="7018" w:author="Robin Matthews" w:date="2021-07-14T12:32:00Z">
              <w:r w:rsidR="00FC4A87">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Chou et al., 2014a; Touma et al., 2015; Xu et al., 2019a)", "manualFormatting" : "(Chou et al., 2014a; Touma et al., 2015; L. Xu et al., 2019)", "plainTextFormattedCitation" : "(Chou et al., 2014a; Touma et al., 2015; Xu et al., 2019a)", "previouslyFormattedCitation" : "(Chou et al., 2014a; Touma et al., 2015; Xu et al., 2019a)" }, "properties" : { "noteIndex" : 0 }, "schema" : "https://github.com/citation-style-language/schema/raw/master/csl-citation.json" }</w:instrText>
              </w:r>
            </w:ins>
            <w:del w:id="7019" w:author="Robin Matthews" w:date="2021-07-14T12:32:00Z">
              <w:r w:rsidR="00FF6231" w:rsidDel="00FC4A87">
                <w:rPr>
                  <w:rFonts w:cs="Times New Roman"/>
                  <w:b/>
                  <w:sz w:val="16"/>
                  <w:szCs w:val="16"/>
                  <w:lang w:val="en-GB"/>
                </w:rPr>
                <w:del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Chou et al., 2014a; Touma et al., 2015; Xu et al., 2019a)", "plainTextFormattedCitation" : "(Chou et al., 2014a; Touma et al., 2015; Xu et al., 2019a)", "previouslyFormattedCitation" : "(Chou et al., 2014a; Touma et al., 2015; Xu et al., 2019a)" }, "properties" : { "noteIndex" : 0 }, "schema" : "https://github.com/citation-style-language/schema/raw/master/csl-citation.json" }</w:delInstrText>
              </w:r>
            </w:del>
            <w:r w:rsidRPr="00D424AA">
              <w:rPr>
                <w:rFonts w:cs="Times New Roman"/>
                <w:b/>
                <w:sz w:val="16"/>
                <w:szCs w:val="16"/>
                <w:lang w:val="en-GB"/>
              </w:rPr>
              <w:fldChar w:fldCharType="separate"/>
            </w:r>
            <w:r w:rsidR="00A26296">
              <w:rPr>
                <w:rFonts w:cs="Times New Roman"/>
                <w:noProof/>
                <w:sz w:val="16"/>
                <w:szCs w:val="16"/>
                <w:lang w:val="en-GB"/>
              </w:rPr>
              <w:t xml:space="preserve">(Chou et al., 2014a; Touma et al., 2015; </w:t>
            </w:r>
            <w:del w:id="7020" w:author="Robin Matthews" w:date="2021-07-14T12:32:00Z">
              <w:r w:rsidR="00A26296" w:rsidDel="00FC4A87">
                <w:rPr>
                  <w:rFonts w:cs="Times New Roman"/>
                  <w:noProof/>
                  <w:sz w:val="16"/>
                  <w:szCs w:val="16"/>
                  <w:lang w:val="en-GB"/>
                </w:rPr>
                <w:delText>Xu et al., 2019a</w:delText>
              </w:r>
            </w:del>
            <w:ins w:id="7021" w:author="Robin Matthews" w:date="2021-07-14T12:32:00Z">
              <w:r w:rsidR="00FC4A87">
                <w:rPr>
                  <w:rFonts w:cs="Times New Roman"/>
                  <w:noProof/>
                  <w:sz w:val="16"/>
                  <w:szCs w:val="16"/>
                  <w:lang w:val="en-GB"/>
                </w:rPr>
                <w:t>L. Xu et al., 2019</w:t>
              </w:r>
            </w:ins>
            <w:r w:rsidR="00A26296">
              <w:rPr>
                <w:rFonts w:cs="Times New Roman"/>
                <w:noProof/>
                <w:sz w:val="16"/>
                <w:szCs w:val="16"/>
                <w:lang w:val="en-GB"/>
              </w:rPr>
              <w:t>)</w:t>
            </w:r>
            <w:r w:rsidRPr="00D424AA">
              <w:rPr>
                <w:rFonts w:cs="Times New Roman"/>
                <w:b/>
                <w:sz w:val="16"/>
                <w:szCs w:val="16"/>
                <w:lang w:val="en-GB"/>
              </w:rPr>
              <w:fldChar w:fldCharType="end"/>
            </w:r>
            <w:commentRangeEnd w:id="7017"/>
            <w:r w:rsidR="00A26296">
              <w:rPr>
                <w:rStyle w:val="Marquedecommentaire"/>
              </w:rPr>
              <w:commentReference w:id="7017"/>
            </w:r>
          </w:p>
          <w:p w14:paraId="454D134B" w14:textId="77777777" w:rsidR="00D376F0" w:rsidRPr="006A2665" w:rsidRDefault="00D376F0" w:rsidP="00D424AA">
            <w:pPr>
              <w:rPr>
                <w:rFonts w:cs="Times New Roman"/>
                <w:b/>
                <w:sz w:val="18"/>
                <w:szCs w:val="18"/>
                <w:lang w:val="en-GB"/>
              </w:rPr>
            </w:pPr>
          </w:p>
          <w:p w14:paraId="38EA104B" w14:textId="77777777" w:rsidR="00D376F0" w:rsidRPr="006A2665" w:rsidRDefault="00D376F0" w:rsidP="00D424AA">
            <w:pPr>
              <w:rPr>
                <w:rFonts w:cs="Times New Roman"/>
                <w:sz w:val="16"/>
                <w:szCs w:val="16"/>
                <w:lang w:val="en-GB"/>
              </w:rPr>
            </w:pPr>
          </w:p>
        </w:tc>
        <w:tc>
          <w:tcPr>
            <w:tcW w:w="2410" w:type="dxa"/>
            <w:shd w:val="clear" w:color="auto" w:fill="D9D9D9" w:themeFill="background1" w:themeFillShade="D9"/>
            <w:tcMar>
              <w:top w:w="40" w:type="dxa"/>
              <w:left w:w="40" w:type="dxa"/>
              <w:bottom w:w="40" w:type="dxa"/>
              <w:right w:w="40" w:type="dxa"/>
            </w:tcMar>
          </w:tcPr>
          <w:p w14:paraId="067FE43E" w14:textId="15EADBB7" w:rsidR="00D376F0" w:rsidRPr="00D424AA" w:rsidRDefault="00D376F0" w:rsidP="00D424AA">
            <w:pPr>
              <w:rPr>
                <w:rFonts w:cs="Times New Roman"/>
                <w:bCs/>
                <w:color w:val="000000" w:themeColor="text1"/>
                <w:sz w:val="16"/>
                <w:szCs w:val="16"/>
                <w:lang w:val="en-GB"/>
              </w:rPr>
            </w:pPr>
            <w:r w:rsidRPr="006A2665">
              <w:rPr>
                <w:rFonts w:cs="Times New Roman"/>
                <w:b/>
                <w:bCs/>
                <w:i/>
                <w:iCs/>
                <w:color w:val="000000" w:themeColor="text1"/>
                <w:sz w:val="16"/>
                <w:szCs w:val="16"/>
                <w:lang w:val="en-GB"/>
              </w:rPr>
              <w:t>Low confidence:</w:t>
            </w:r>
            <w:r w:rsidRPr="006A2665">
              <w:rPr>
                <w:rFonts w:cs="Times New Roman"/>
                <w:color w:val="000000" w:themeColor="text1"/>
                <w:sz w:val="16"/>
                <w:szCs w:val="16"/>
                <w:lang w:val="en-GB"/>
              </w:rPr>
              <w:t xml:space="preserve"> </w:t>
            </w:r>
            <w:r w:rsidRPr="006A2665">
              <w:rPr>
                <w:rFonts w:cs="Times New Roman"/>
                <w:b/>
                <w:bCs/>
                <w:color w:val="000000" w:themeColor="text1"/>
                <w:sz w:val="16"/>
                <w:szCs w:val="16"/>
                <w:lang w:val="en-GB"/>
              </w:rPr>
              <w:t xml:space="preserve">Mixed signal </w:t>
            </w:r>
            <w:r w:rsidRPr="00D424AA">
              <w:rPr>
                <w:rFonts w:cs="Times New Roman"/>
                <w:color w:val="000000" w:themeColor="text1"/>
                <w:sz w:val="16"/>
                <w:szCs w:val="16"/>
                <w:lang w:val="en-GB"/>
              </w:rPr>
              <w:t xml:space="preserve">between different studies and models </w:t>
            </w:r>
            <w:commentRangeStart w:id="7022"/>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Chou et al., 2014a; Touma et al., 2015; Xu et al., 2019a; Spinoni et al., 2020)", "manualFormatting" : "(Chou et al., 2014a; Touma et al., 2015; L. Xu et al., 2019; Spinoni et al., 2020)", "plainTextFormattedCitation" : "(Chou et al., 2014a; Touma et al., 2015; Xu et al., 2019a; Spinoni et al., 2020)", "previouslyFormattedCitation" : "(Chou et al., 2014a; Touma et al., 2015;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Chou et al., 2014a; Touma et al., 2015; </w:t>
            </w:r>
            <w:del w:id="7023" w:author="Robin Matthews" w:date="2021-07-14T12:32:00Z">
              <w:r w:rsidR="00A26296" w:rsidDel="00FC4A87">
                <w:rPr>
                  <w:rFonts w:cs="Times New Roman"/>
                  <w:noProof/>
                  <w:color w:val="000000" w:themeColor="text1"/>
                  <w:sz w:val="16"/>
                  <w:szCs w:val="16"/>
                  <w:lang w:val="en-GB"/>
                </w:rPr>
                <w:delText>Xu et al., 2019a</w:delText>
              </w:r>
            </w:del>
            <w:ins w:id="7024" w:author="Robin Matthews" w:date="2021-07-14T12:32: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 Spinoni et al., 2020)</w:t>
            </w:r>
            <w:r w:rsidRPr="00D424AA">
              <w:rPr>
                <w:rFonts w:cs="Times New Roman"/>
                <w:color w:val="000000" w:themeColor="text1"/>
                <w:sz w:val="16"/>
                <w:szCs w:val="16"/>
                <w:lang w:val="en-GB"/>
              </w:rPr>
              <w:fldChar w:fldCharType="end"/>
            </w:r>
            <w:commentRangeEnd w:id="7022"/>
            <w:r w:rsidR="00A26296">
              <w:rPr>
                <w:rStyle w:val="Marquedecommentaire"/>
              </w:rPr>
              <w:commentReference w:id="7022"/>
            </w:r>
            <w:r w:rsidRPr="00841A35">
              <w:rPr>
                <w:rFonts w:cs="Times New Roman"/>
                <w:bCs/>
                <w:color w:val="000000" w:themeColor="text1"/>
                <w:sz w:val="16"/>
                <w:szCs w:val="16"/>
                <w:lang w:val="en-GB"/>
              </w:rPr>
              <w:t xml:space="preserve"> (Chapter 11 Supplementary Material (11.SM) </w:t>
            </w:r>
          </w:p>
          <w:p w14:paraId="7363CD93" w14:textId="77777777" w:rsidR="00D376F0" w:rsidRPr="00D424AA" w:rsidRDefault="00D376F0" w:rsidP="00D424AA">
            <w:pPr>
              <w:rPr>
                <w:rFonts w:cs="Times New Roman"/>
                <w:bCs/>
                <w:color w:val="000000" w:themeColor="text1"/>
                <w:sz w:val="16"/>
                <w:szCs w:val="16"/>
                <w:lang w:val="en-GB"/>
              </w:rPr>
            </w:pPr>
          </w:p>
          <w:p w14:paraId="56D2834D" w14:textId="77777777" w:rsidR="00D376F0" w:rsidRPr="00D424AA" w:rsidRDefault="00D376F0" w:rsidP="00D424AA">
            <w:pPr>
              <w:rPr>
                <w:rFonts w:cs="Times New Roman"/>
                <w:sz w:val="16"/>
                <w:szCs w:val="16"/>
                <w:lang w:val="en-GB"/>
              </w:rPr>
            </w:pPr>
          </w:p>
        </w:tc>
        <w:tc>
          <w:tcPr>
            <w:tcW w:w="2607" w:type="dxa"/>
            <w:shd w:val="clear" w:color="auto" w:fill="FEE2D9"/>
            <w:tcMar>
              <w:top w:w="40" w:type="dxa"/>
              <w:left w:w="40" w:type="dxa"/>
              <w:bottom w:w="40" w:type="dxa"/>
              <w:right w:w="40" w:type="dxa"/>
            </w:tcMar>
          </w:tcPr>
          <w:p w14:paraId="65040766" w14:textId="497D4F8A" w:rsidR="00D376F0" w:rsidRPr="00841A35" w:rsidRDefault="00D376F0" w:rsidP="00D424AA">
            <w:pPr>
              <w:rPr>
                <w:rFonts w:cs="Times New Roman"/>
                <w:sz w:val="16"/>
                <w:szCs w:val="16"/>
                <w:lang w:val="en-GB"/>
              </w:rPr>
            </w:pPr>
            <w:r w:rsidRPr="00D424AA">
              <w:rPr>
                <w:rFonts w:cs="Times New Roman"/>
                <w:b/>
                <w:bCs/>
                <w:i/>
                <w:iCs/>
                <w:color w:val="000000" w:themeColor="text1"/>
                <w:sz w:val="16"/>
                <w:szCs w:val="16"/>
                <w:lang w:val="en-GB"/>
              </w:rPr>
              <w:t>Medium confidence</w:t>
            </w:r>
            <w:r w:rsidRPr="00D424AA">
              <w:rPr>
                <w:rFonts w:cs="Times New Roman"/>
                <w:i/>
                <w:iCs/>
                <w:color w:val="000000" w:themeColor="text1"/>
                <w:sz w:val="16"/>
                <w:szCs w:val="16"/>
                <w:lang w:val="en-GB"/>
              </w:rPr>
              <w:t>:</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Dominant signal is positive CDD trend (increasing dryness; </w:t>
            </w:r>
            <w:r w:rsidRPr="00D424AA">
              <w:rPr>
                <w:rFonts w:cs="Times New Roman"/>
                <w:bCs/>
                <w:color w:val="000000" w:themeColor="text1"/>
                <w:sz w:val="16"/>
                <w:szCs w:val="16"/>
                <w:lang w:val="en-GB"/>
              </w:rPr>
              <w:t>Chapter 11 Supplementary Material (11.SM)</w:t>
            </w:r>
            <w:r w:rsidRPr="00D424AA">
              <w:rPr>
                <w:rFonts w:cs="Times New Roman"/>
                <w:color w:val="000000" w:themeColor="text1"/>
                <w:sz w:val="16"/>
                <w:szCs w:val="16"/>
                <w:lang w:val="en-GB"/>
              </w:rPr>
              <w:t xml:space="preserve">); also some mixed signals between different studies </w:t>
            </w: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4", "itemData" : { "DOI" : "10.1073/pnas.1421010112", "ISSN" : "0027-8424", "abstract" : "\u00a9 2015 PNAS. Future intensification of Amazon drought resulting from climate change may cause increased fire activity, tree mortality, and emissions of carbon to the atmosphere across large areas of Amazonia. To provide a basis for addressing these issues, we examine properties of recent and future meteorological droughts in the Amazon in 35 climate models participating in the Coupled Model Intercomparison Project Phase 5 (CMIP5). We find that the CMIP5 climate models, as a group, simulate important properties of historical meteorological droughts in the Amazon. In addition, this group of models reproduces observed relationships between Amazon precipitation and regional sea surface temperature anomalies in the tropical Pacific and the North Atlantic oceans. Assuming the Representative Concentration Pathway 8.5 scenario for future drivers of climate change, the models project increases in the frequency and geographic extent of meteorological drought in the eastern Amazon, and the opposite in the West. For the region as a whole, the CMIP5 models suggest that the area affected bymild and severemeteorological drought will nearly double and triple, respectively, by 2100. Extremes of wetness are also projected to increase after 2040. Specifically, the frequency of periods of unusual wetness and the area affected by unusual wetness are projected to increase after 2040 in the Amazon as a whole, including in locations where annualmean precipitation is projected to decrease. Our analyses suggest that continued emissions of greenhouse gases will increase the likelihood of extreme events that have been shown to alter and degrade Amazonian forests.", "author" : [ { "dropping-particle" : "", "family" : "Duffy", "given" : "Philip B.", "non-dropping-particle" : "", "parse-names" : false, "suffix" : "" }, { "dropping-particle" : "", "family" : "Brando", "given" : "Paulo", "non-dropping-particle" : "", "parse-names" : false, "suffix" : "" }, { "dropping-particle" : "", "family" : "Asner", "given" : "Gregory P.", "non-dropping-particle" : "", "parse-names" : false, "suffix" : "" }, { "dropping-particle" : "", "family" : "Field", "given" : "Christopher B.", "non-dropping-particle" : "", "parse-names" : false, "suffix" : "" } ], "container-title" : "Proceedings of the National Academy of Sciences", "id" : "ITEM-4", "issue" : "43", "issued" : { "date-parts" : [ [ "2015", "10", "27" ] ] }, "page" : "13172-13177", "title" : "Projections of future meteorological drought and wet periods in the Amazon", "translator" : [ { "dropping-particle" : "", "family" : "S1434", "given" : "", "non-dropping-particle" : "", "parse-names" : false, "suffix" : "" } ], "type" : "article-journal", "volume" : "112" }, "uris" : [ "http://www.mendeley.com/documents/?uuid=66f89785-15da-4ccd-a5a9-68a072e9e1b3" ] }, { "id" : "ITEM-5",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5",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hou et al., 2014a; Duffy et al., 2015; Touma et al., 2015; Spinoni et al., 2020; Coppola et al., 2021b)", "plainTextFormattedCitation" : "(Chou et al., 2014a; Duffy et al., 2015; Touma et al., 2015; Spinoni et al., 2020; Coppola et al., 2021b)", "previouslyFormattedCitation" : "(Chou et al., 2014a; Duffy et al., 2015; Touma et al., 2015;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 Duffy et al., 2015; Touma et al., 2015; Spinoni et al., 2020; Coppola et al., 2021b)</w:t>
            </w:r>
            <w:r w:rsidRPr="00D424AA">
              <w:rPr>
                <w:rFonts w:cs="Times New Roman"/>
                <w:color w:val="000000" w:themeColor="text1"/>
                <w:sz w:val="16"/>
                <w:szCs w:val="16"/>
                <w:lang w:val="en-GB"/>
              </w:rPr>
              <w:fldChar w:fldCharType="end"/>
            </w:r>
          </w:p>
        </w:tc>
      </w:tr>
      <w:tr w:rsidR="00D376F0" w:rsidRPr="002775D3" w14:paraId="678B032E" w14:textId="77777777" w:rsidTr="00723657">
        <w:trPr>
          <w:trHeight w:val="317"/>
        </w:trPr>
        <w:tc>
          <w:tcPr>
            <w:tcW w:w="988" w:type="dxa"/>
            <w:vMerge/>
          </w:tcPr>
          <w:p w14:paraId="258587D2" w14:textId="77777777" w:rsidR="00D376F0" w:rsidRPr="00D424AA" w:rsidRDefault="00D376F0" w:rsidP="00D424AA">
            <w:pPr>
              <w:rPr>
                <w:rFonts w:cs="Times New Roman"/>
                <w:sz w:val="16"/>
                <w:szCs w:val="16"/>
                <w:lang w:val="en-GB"/>
              </w:rPr>
            </w:pPr>
          </w:p>
        </w:tc>
        <w:tc>
          <w:tcPr>
            <w:tcW w:w="708" w:type="dxa"/>
          </w:tcPr>
          <w:p w14:paraId="0EB843BB" w14:textId="77777777" w:rsidR="00D376F0" w:rsidRPr="00D424AA" w:rsidRDefault="00D376F0" w:rsidP="00D424AA">
            <w:pPr>
              <w:rPr>
                <w:rFonts w:cs="Times New Roman"/>
                <w:sz w:val="16"/>
                <w:szCs w:val="16"/>
                <w:lang w:val="en-GB"/>
              </w:rPr>
            </w:pPr>
            <w:r w:rsidRPr="00D424AA">
              <w:rPr>
                <w:rFonts w:cs="Times New Roman"/>
                <w:sz w:val="16"/>
                <w:szCs w:val="16"/>
                <w:lang w:val="en-GB"/>
              </w:rPr>
              <w:t>AGR</w:t>
            </w:r>
          </w:p>
          <w:p w14:paraId="4E0B1880" w14:textId="77777777" w:rsidR="00D376F0" w:rsidRPr="00D424AA" w:rsidRDefault="00D376F0" w:rsidP="00D424AA">
            <w:pPr>
              <w:rPr>
                <w:rFonts w:cs="Times New Roman"/>
                <w:sz w:val="16"/>
                <w:szCs w:val="16"/>
                <w:lang w:val="en-GB"/>
              </w:rPr>
            </w:pPr>
            <w:r w:rsidRPr="00D424AA">
              <w:rPr>
                <w:rFonts w:cs="Times New Roman"/>
                <w:sz w:val="16"/>
                <w:szCs w:val="16"/>
                <w:lang w:val="en-GB"/>
              </w:rPr>
              <w:t>ECOL</w:t>
            </w:r>
          </w:p>
        </w:tc>
        <w:tc>
          <w:tcPr>
            <w:tcW w:w="2268" w:type="dxa"/>
            <w:shd w:val="clear" w:color="auto" w:fill="D9D9D9" w:themeFill="background1" w:themeFillShade="D9"/>
          </w:tcPr>
          <w:p w14:paraId="1AB7CFDA" w14:textId="1806554C" w:rsidR="00D376F0" w:rsidRPr="00D707C3"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s</w:t>
            </w:r>
            <w:r w:rsidRPr="00D424AA">
              <w:rPr>
                <w:rFonts w:cs="Times New Roman"/>
                <w:bCs/>
                <w:color w:val="000000" w:themeColor="text1"/>
                <w:sz w:val="16"/>
                <w:szCs w:val="16"/>
                <w:lang w:val="en-GB"/>
              </w:rPr>
              <w:t xml:space="preserve"> between subregions and drought metrics, including soil moisture,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Dai and Zhao, 2017; Spinoni et al., 2019; Padrón et al., 2020)</w:t>
            </w:r>
            <w:r w:rsidRPr="00D424AA">
              <w:rPr>
                <w:rFonts w:cs="Times New Roman"/>
                <w:bCs/>
                <w:color w:val="000000" w:themeColor="text1"/>
                <w:sz w:val="16"/>
                <w:szCs w:val="16"/>
                <w:lang w:val="en-GB"/>
              </w:rPr>
              <w:fldChar w:fldCharType="end"/>
            </w:r>
          </w:p>
        </w:tc>
        <w:tc>
          <w:tcPr>
            <w:tcW w:w="1560" w:type="dxa"/>
            <w:shd w:val="clear" w:color="auto" w:fill="D9D9D9" w:themeFill="background1" w:themeFillShade="D9"/>
          </w:tcPr>
          <w:p w14:paraId="18ADA082" w14:textId="77777777" w:rsidR="00D376F0" w:rsidRPr="00D424AA" w:rsidRDefault="00D376F0" w:rsidP="00D424AA">
            <w:pPr>
              <w:rPr>
                <w:rFonts w:cs="Times New Roman"/>
                <w:sz w:val="16"/>
                <w:szCs w:val="16"/>
                <w:lang w:val="en-GB"/>
              </w:rPr>
            </w:pPr>
            <w:r w:rsidRPr="00D707C3">
              <w:rPr>
                <w:rFonts w:cs="Times New Roman"/>
                <w:b/>
                <w:bCs/>
                <w:i/>
                <w:iCs/>
                <w:sz w:val="16"/>
                <w:szCs w:val="16"/>
                <w:lang w:val="en-GB"/>
              </w:rPr>
              <w:t>Low c</w:t>
            </w:r>
            <w:r w:rsidRPr="00D424AA">
              <w:rPr>
                <w:rFonts w:cs="Times New Roman"/>
                <w:b/>
                <w:bCs/>
                <w:i/>
                <w:iCs/>
                <w:sz w:val="16"/>
                <w:szCs w:val="16"/>
                <w:lang w:val="en-GB"/>
              </w:rPr>
              <w:t>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shd w:val="clear" w:color="auto" w:fill="D9D9D9" w:themeFill="background1" w:themeFillShade="D9"/>
            <w:tcMar>
              <w:top w:w="40" w:type="dxa"/>
              <w:left w:w="40" w:type="dxa"/>
              <w:bottom w:w="40" w:type="dxa"/>
              <w:right w:w="40" w:type="dxa"/>
            </w:tcMar>
          </w:tcPr>
          <w:p w14:paraId="57F36B8C" w14:textId="758D0BA2"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s</w:t>
            </w:r>
            <w:r w:rsidRPr="00D424AA">
              <w:rPr>
                <w:rFonts w:cs="Times New Roman"/>
                <w:bCs/>
                <w:color w:val="000000" w:themeColor="text1"/>
                <w:sz w:val="16"/>
                <w:szCs w:val="16"/>
                <w:lang w:val="en-GB"/>
              </w:rPr>
              <w:t xml:space="preserve"> based on different metrics, including decrease in total column soil moisture, (Chapter 11 Supplementary Material (11.SM) , weak drying with surface soil moisture </w:t>
            </w:r>
            <w:commentRangeStart w:id="7025"/>
            <w:r w:rsidRPr="00D424AA">
              <w:rPr>
                <w:rFonts w:cs="Times New Roman"/>
                <w:bCs/>
                <w:color w:val="000000" w:themeColor="text1"/>
                <w:sz w:val="16"/>
                <w:szCs w:val="16"/>
                <w:lang w:val="en-GB"/>
              </w:rPr>
              <w:fldChar w:fldCharType="begin" w:fldLock="1"/>
            </w:r>
            <w:ins w:id="7026" w:author="Robin Matthews" w:date="2021-07-14T12:32: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7027" w:author="Robin Matthews" w:date="2021-07-14T12:32: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028" w:author="Robin Matthews" w:date="2021-07-14T12:32:00Z">
              <w:r w:rsidR="00A26296" w:rsidDel="00FC4A87">
                <w:rPr>
                  <w:rFonts w:cs="Times New Roman"/>
                  <w:bCs/>
                  <w:noProof/>
                  <w:color w:val="000000" w:themeColor="text1"/>
                  <w:sz w:val="16"/>
                  <w:szCs w:val="16"/>
                  <w:lang w:val="en-GB"/>
                </w:rPr>
                <w:delText>Xu et al., 2019a</w:delText>
              </w:r>
            </w:del>
            <w:ins w:id="7029"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25"/>
            <w:r w:rsidR="00A26296">
              <w:rPr>
                <w:rStyle w:val="Marquedecommentaire"/>
              </w:rPr>
              <w:commentReference w:id="7025"/>
            </w:r>
            <w:r w:rsidRPr="00841A35">
              <w:rPr>
                <w:rFonts w:cs="Times New Roman"/>
                <w:bCs/>
                <w:color w:val="000000" w:themeColor="text1"/>
                <w:sz w:val="16"/>
                <w:szCs w:val="16"/>
                <w:lang w:val="en-GB"/>
              </w:rPr>
              <w:t xml:space="preserve"> and wetting based on the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410" w:type="dxa"/>
            <w:shd w:val="clear" w:color="auto" w:fill="D9D9D9" w:themeFill="background1" w:themeFillShade="D9"/>
            <w:tcMar>
              <w:top w:w="40" w:type="dxa"/>
              <w:left w:w="40" w:type="dxa"/>
              <w:bottom w:w="40" w:type="dxa"/>
              <w:right w:w="40" w:type="dxa"/>
            </w:tcMar>
          </w:tcPr>
          <w:p w14:paraId="3071CF46" w14:textId="658A1BB8"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in changes in drought severity with drying in total column soil moisture, (Chapter 11 Supplementary Material (11.SM) , lack of signal in the surface soil moisture </w:t>
            </w:r>
            <w:commentRangeStart w:id="7030"/>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031" w:author="Robin Matthews" w:date="2021-07-14T12:32:00Z">
              <w:r w:rsidR="00A26296" w:rsidDel="00FC4A87">
                <w:rPr>
                  <w:rFonts w:cs="Times New Roman"/>
                  <w:bCs/>
                  <w:noProof/>
                  <w:color w:val="000000" w:themeColor="text1"/>
                  <w:sz w:val="16"/>
                  <w:szCs w:val="16"/>
                  <w:lang w:val="en-GB"/>
                </w:rPr>
                <w:delText>Xu et al., 2019a</w:delText>
              </w:r>
            </w:del>
            <w:ins w:id="7032"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30"/>
            <w:r w:rsidR="00A26296">
              <w:rPr>
                <w:rStyle w:val="Marquedecommentaire"/>
              </w:rPr>
              <w:commentReference w:id="7030"/>
            </w:r>
            <w:r w:rsidRPr="00841A35">
              <w:rPr>
                <w:rFonts w:cs="Times New Roman"/>
                <w:bCs/>
                <w:color w:val="000000" w:themeColor="text1"/>
                <w:sz w:val="16"/>
                <w:szCs w:val="16"/>
                <w:lang w:val="en-GB"/>
              </w:rPr>
              <w:t xml:space="preserve"> and wetting trends with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607" w:type="dxa"/>
            <w:shd w:val="clear" w:color="auto" w:fill="D9D9D9" w:themeFill="background1" w:themeFillShade="D9"/>
            <w:tcMar>
              <w:top w:w="40" w:type="dxa"/>
              <w:left w:w="40" w:type="dxa"/>
              <w:bottom w:w="40" w:type="dxa"/>
              <w:right w:w="40" w:type="dxa"/>
            </w:tcMar>
          </w:tcPr>
          <w:p w14:paraId="19297C1C" w14:textId="17E6FFC7" w:rsidR="00D376F0" w:rsidRPr="00D74FF3" w:rsidRDefault="00D376F0" w:rsidP="00D424AA">
            <w:pPr>
              <w:rPr>
                <w:rFonts w:cs="Times New Roman"/>
                <w:sz w:val="16"/>
                <w:szCs w:val="16"/>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w:t>
            </w:r>
            <w:r w:rsidRPr="00D424AA">
              <w:rPr>
                <w:rFonts w:cs="Times New Roman"/>
                <w:bCs/>
                <w:color w:val="000000" w:themeColor="text1"/>
                <w:sz w:val="16"/>
                <w:szCs w:val="16"/>
                <w:lang w:val="en-GB"/>
              </w:rPr>
              <w:t xml:space="preserve"> between different drought metrics </w:t>
            </w:r>
            <w:commentRangeStart w:id="7033"/>
            <w:r w:rsidRPr="00D424AA">
              <w:rPr>
                <w:rFonts w:cs="Times New Roman"/>
                <w:bCs/>
                <w:color w:val="000000" w:themeColor="text1"/>
                <w:sz w:val="16"/>
                <w:szCs w:val="16"/>
                <w:lang w:val="en-GB"/>
              </w:rPr>
              <w:fldChar w:fldCharType="begin" w:fldLock="1"/>
            </w:r>
            <w:ins w:id="7034" w:author="Robin Matthews" w:date="2021-07-14T18:49:00Z">
              <w:r w:rsidR="00672DD6">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ins>
            <w:del w:id="7035" w:author="Robin Matthews" w:date="2021-07-14T18:49:00Z">
              <w:r w:rsidR="00AB36D4" w:rsidDel="00672DD6">
                <w:rPr>
                  <w:rFonts w:cs="Times New Roman"/>
                  <w:bCs/>
                  <w:color w:val="000000" w:themeColor="text1"/>
                  <w:sz w:val="16"/>
                  <w:szCs w:val="16"/>
                  <w:lang w:val="en-GB"/>
                </w:rPr>
                <w:del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Cook et al., 2014a, 2020; Dai et al., 2018; Lu et al., 2019; Vicente-Serrano et al., 2020</w:t>
            </w:r>
            <w:del w:id="7036" w:author="Robin Matthews" w:date="2021-07-14T18:49:00Z">
              <w:r w:rsidR="00A26296" w:rsidDel="00672DD6">
                <w:rPr>
                  <w:rFonts w:cs="Times New Roman"/>
                  <w:bCs/>
                  <w:noProof/>
                  <w:color w:val="000000" w:themeColor="text1"/>
                  <w:sz w:val="16"/>
                  <w:szCs w:val="16"/>
                </w:rPr>
                <w:delText>a</w:delText>
              </w:r>
            </w:del>
            <w:ins w:id="7037" w:author="Robin Matthews" w:date="2021-07-14T18:49:00Z">
              <w:r w:rsidR="00672DD6">
                <w:rPr>
                  <w:rFonts w:cs="Times New Roman"/>
                  <w:bCs/>
                  <w:noProof/>
                  <w:color w:val="000000" w:themeColor="text1"/>
                  <w:sz w:val="16"/>
                  <w:szCs w:val="16"/>
                </w:rPr>
                <w:t>c</w:t>
              </w:r>
            </w:ins>
            <w:r w:rsidR="00A26296">
              <w:rPr>
                <w:rFonts w:cs="Times New Roman"/>
                <w:bCs/>
                <w:noProof/>
                <w:color w:val="000000" w:themeColor="text1"/>
                <w:sz w:val="16"/>
                <w:szCs w:val="16"/>
              </w:rPr>
              <w:t>)</w:t>
            </w:r>
            <w:r w:rsidRPr="00D424AA">
              <w:rPr>
                <w:rFonts w:cs="Times New Roman"/>
                <w:bCs/>
                <w:color w:val="000000" w:themeColor="text1"/>
                <w:sz w:val="16"/>
                <w:szCs w:val="16"/>
                <w:lang w:val="en-GB"/>
              </w:rPr>
              <w:fldChar w:fldCharType="end"/>
            </w:r>
            <w:commentRangeEnd w:id="7033"/>
            <w:r w:rsidR="00A26296">
              <w:rPr>
                <w:rStyle w:val="Marquedecommentaire"/>
              </w:rPr>
              <w:commentReference w:id="7033"/>
            </w:r>
            <w:r w:rsidRPr="00D74FF3">
              <w:rPr>
                <w:rFonts w:cs="Times New Roman"/>
                <w:bCs/>
                <w:color w:val="000000" w:themeColor="text1"/>
                <w:sz w:val="16"/>
                <w:szCs w:val="16"/>
              </w:rPr>
              <w:t xml:space="preserve"> (Chapter 11 Supplementary Material (11.SM).</w:t>
            </w:r>
          </w:p>
        </w:tc>
      </w:tr>
      <w:tr w:rsidR="00D376F0" w:rsidRPr="00F1665C" w14:paraId="17FBD571" w14:textId="77777777" w:rsidTr="00723657">
        <w:trPr>
          <w:trHeight w:val="317"/>
        </w:trPr>
        <w:tc>
          <w:tcPr>
            <w:tcW w:w="988" w:type="dxa"/>
            <w:vMerge/>
          </w:tcPr>
          <w:p w14:paraId="5B05E0B7" w14:textId="77777777" w:rsidR="00D376F0" w:rsidRPr="00D74FF3" w:rsidRDefault="00D376F0" w:rsidP="00D424AA">
            <w:pPr>
              <w:rPr>
                <w:rFonts w:cs="Times New Roman"/>
                <w:sz w:val="16"/>
                <w:szCs w:val="16"/>
              </w:rPr>
            </w:pPr>
          </w:p>
        </w:tc>
        <w:tc>
          <w:tcPr>
            <w:tcW w:w="708" w:type="dxa"/>
          </w:tcPr>
          <w:p w14:paraId="0B8AA0A1" w14:textId="77777777" w:rsidR="00D376F0" w:rsidRPr="00D424AA" w:rsidRDefault="00D376F0" w:rsidP="00D424AA">
            <w:pPr>
              <w:rPr>
                <w:rFonts w:cs="Times New Roman"/>
                <w:sz w:val="16"/>
                <w:szCs w:val="16"/>
                <w:lang w:val="en-GB"/>
              </w:rPr>
            </w:pPr>
            <w:r w:rsidRPr="00D424AA">
              <w:rPr>
                <w:rFonts w:cs="Times New Roman"/>
                <w:sz w:val="16"/>
                <w:szCs w:val="16"/>
                <w:lang w:val="en-GB"/>
              </w:rPr>
              <w:t>HYDR</w:t>
            </w:r>
          </w:p>
        </w:tc>
        <w:tc>
          <w:tcPr>
            <w:tcW w:w="2268" w:type="dxa"/>
            <w:tcBorders>
              <w:bottom w:val="single" w:sz="4" w:space="0" w:color="auto"/>
            </w:tcBorders>
            <w:shd w:val="clear" w:color="auto" w:fill="D9D9D9" w:themeFill="background1" w:themeFillShade="D9"/>
          </w:tcPr>
          <w:p w14:paraId="6040F34A" w14:textId="77777777" w:rsidR="00D376F0" w:rsidRPr="00D424AA"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imited evidence.</w:t>
            </w:r>
          </w:p>
          <w:p w14:paraId="36C23D91" w14:textId="77777777" w:rsidR="00D376F0" w:rsidRPr="00D424AA" w:rsidRDefault="00D376F0" w:rsidP="00D424AA">
            <w:pPr>
              <w:rPr>
                <w:rFonts w:cs="Times New Roman"/>
                <w:sz w:val="16"/>
                <w:szCs w:val="16"/>
                <w:lang w:val="en-GB"/>
              </w:rPr>
            </w:pPr>
          </w:p>
        </w:tc>
        <w:tc>
          <w:tcPr>
            <w:tcW w:w="1560" w:type="dxa"/>
            <w:tcBorders>
              <w:bottom w:val="single" w:sz="4" w:space="0" w:color="auto"/>
            </w:tcBorders>
            <w:shd w:val="clear" w:color="auto" w:fill="D9D9D9" w:themeFill="background1" w:themeFillShade="D9"/>
          </w:tcPr>
          <w:p w14:paraId="54C0BBCA"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shd w:val="clear" w:color="auto" w:fill="D9D9D9" w:themeFill="background1" w:themeFillShade="D9"/>
            <w:tcMar>
              <w:top w:w="40" w:type="dxa"/>
              <w:left w:w="40" w:type="dxa"/>
              <w:bottom w:w="40" w:type="dxa"/>
              <w:right w:w="40" w:type="dxa"/>
            </w:tcMar>
          </w:tcPr>
          <w:p w14:paraId="00F1259B" w14:textId="5D02D86F"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One study shows inconsistent changes</w:t>
            </w:r>
            <w:del w:id="7038" w:author="Robin Matthews" w:date="2021-07-15T12:31:00Z">
              <w:r w:rsidRPr="00D424AA" w:rsidDel="0074094D">
                <w:rPr>
                  <w:rFonts w:cs="Times New Roman"/>
                  <w:b/>
                  <w:color w:val="000000" w:themeColor="text1"/>
                  <w:sz w:val="16"/>
                  <w:szCs w:val="16"/>
                  <w:lang w:val="en-GB"/>
                </w:rPr>
                <w:delText xml:space="preserve"> </w:delText>
              </w:r>
            </w:del>
            <w:r w:rsidRPr="00D424AA">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410" w:type="dxa"/>
            <w:shd w:val="clear" w:color="auto" w:fill="D9D9D9" w:themeFill="background1" w:themeFillShade="D9"/>
            <w:tcMar>
              <w:top w:w="40" w:type="dxa"/>
              <w:left w:w="40" w:type="dxa"/>
              <w:bottom w:w="40" w:type="dxa"/>
              <w:right w:w="40" w:type="dxa"/>
            </w:tcMar>
          </w:tcPr>
          <w:p w14:paraId="3E3C4A08" w14:textId="2C28C2F4" w:rsidR="00D376F0" w:rsidRPr="00D707C3" w:rsidRDefault="00D376F0" w:rsidP="00D424AA">
            <w:pPr>
              <w:rPr>
                <w:rFonts w:cs="Times New Roman"/>
                <w:sz w:val="16"/>
                <w:szCs w:val="16"/>
                <w:lang w:val="nb-NO"/>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Inconsistent chang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Touma et al., 2015; Cook et al., 2020)</w:t>
            </w:r>
            <w:r w:rsidRPr="00D424AA">
              <w:rPr>
                <w:rFonts w:cs="Times New Roman"/>
                <w:bCs/>
                <w:color w:val="000000" w:themeColor="text1"/>
                <w:sz w:val="16"/>
                <w:szCs w:val="16"/>
                <w:lang w:val="en-GB"/>
              </w:rPr>
              <w:fldChar w:fldCharType="end"/>
            </w:r>
          </w:p>
        </w:tc>
        <w:tc>
          <w:tcPr>
            <w:tcW w:w="2607" w:type="dxa"/>
            <w:shd w:val="clear" w:color="auto" w:fill="D9D9D9" w:themeFill="background1" w:themeFillShade="D9"/>
            <w:tcMar>
              <w:top w:w="40" w:type="dxa"/>
              <w:left w:w="40" w:type="dxa"/>
              <w:bottom w:w="40" w:type="dxa"/>
              <w:right w:w="40" w:type="dxa"/>
            </w:tcMar>
          </w:tcPr>
          <w:p w14:paraId="29F0DA84" w14:textId="4E9107D4" w:rsidR="00D376F0" w:rsidRPr="00D707C3" w:rsidRDefault="00D376F0" w:rsidP="00D424AA">
            <w:pPr>
              <w:rPr>
                <w:rFonts w:cs="Times New Roman"/>
                <w:sz w:val="16"/>
                <w:szCs w:val="16"/>
                <w:lang w:val="nb-NO"/>
              </w:rPr>
            </w:pPr>
            <w:r w:rsidRPr="00D707C3">
              <w:rPr>
                <w:rFonts w:cs="Times New Roman"/>
                <w:b/>
                <w:bCs/>
                <w:i/>
                <w:color w:val="000000" w:themeColor="text1"/>
                <w:sz w:val="16"/>
                <w:szCs w:val="16"/>
                <w:lang w:val="nb-NO"/>
              </w:rPr>
              <w:t>Low confidence:</w:t>
            </w:r>
            <w:r w:rsidRPr="00D707C3">
              <w:rPr>
                <w:rFonts w:cs="Times New Roman"/>
                <w:iCs/>
                <w:color w:val="000000" w:themeColor="text1"/>
                <w:sz w:val="16"/>
                <w:szCs w:val="16"/>
                <w:lang w:val="nb-NO"/>
              </w:rPr>
              <w:t xml:space="preserve"> </w:t>
            </w:r>
            <w:r w:rsidRPr="00D707C3">
              <w:rPr>
                <w:rFonts w:cs="Times New Roman"/>
                <w:b/>
                <w:bCs/>
                <w:iCs/>
                <w:color w:val="000000" w:themeColor="text1"/>
                <w:sz w:val="16"/>
                <w:szCs w:val="16"/>
                <w:lang w:val="nb-NO"/>
              </w:rPr>
              <w:t>Lack of signal</w:t>
            </w:r>
            <w:r w:rsidRPr="00D707C3">
              <w:rPr>
                <w:rFonts w:cs="Times New Roman"/>
                <w:iCs/>
                <w:color w:val="000000" w:themeColor="text1"/>
                <w:sz w:val="16"/>
                <w:szCs w:val="16"/>
                <w:lang w:val="nb-NO"/>
              </w:rPr>
              <w:t xml:space="preserve">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nb-NO"/>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nb-NO"/>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2775D3" w14:paraId="4CACFECB" w14:textId="77777777" w:rsidTr="00723657">
        <w:trPr>
          <w:trHeight w:val="723"/>
        </w:trPr>
        <w:tc>
          <w:tcPr>
            <w:tcW w:w="988" w:type="dxa"/>
            <w:vMerge w:val="restart"/>
          </w:tcPr>
          <w:p w14:paraId="33382193" w14:textId="77777777" w:rsidR="00D376F0" w:rsidRPr="00D707C3" w:rsidRDefault="00D376F0" w:rsidP="00841A35">
            <w:pPr>
              <w:rPr>
                <w:rFonts w:cs="Times New Roman"/>
                <w:sz w:val="16"/>
                <w:szCs w:val="16"/>
                <w:lang w:val="nb-NO"/>
              </w:rPr>
            </w:pPr>
            <w:r w:rsidRPr="00D707C3">
              <w:rPr>
                <w:rFonts w:cs="Times New Roman"/>
                <w:color w:val="000000" w:themeColor="text1"/>
                <w:sz w:val="16"/>
                <w:szCs w:val="16"/>
                <w:lang w:val="nb-NO" w:eastAsia="pt-BR"/>
              </w:rPr>
              <w:t>Northern South America (NSA)</w:t>
            </w:r>
          </w:p>
        </w:tc>
        <w:tc>
          <w:tcPr>
            <w:tcW w:w="708" w:type="dxa"/>
          </w:tcPr>
          <w:p w14:paraId="0B6CCFDC" w14:textId="77777777" w:rsidR="00D376F0" w:rsidRPr="00D707C3" w:rsidRDefault="00D376F0" w:rsidP="00D424AA">
            <w:pPr>
              <w:rPr>
                <w:rFonts w:cs="Times New Roman"/>
                <w:sz w:val="16"/>
                <w:szCs w:val="16"/>
                <w:lang w:val="nb-NO"/>
              </w:rPr>
            </w:pPr>
            <w:r w:rsidRPr="00D707C3">
              <w:rPr>
                <w:rFonts w:cs="Times New Roman"/>
                <w:sz w:val="16"/>
                <w:szCs w:val="16"/>
                <w:lang w:val="nb-NO"/>
              </w:rPr>
              <w:t>MET</w:t>
            </w:r>
          </w:p>
        </w:tc>
        <w:tc>
          <w:tcPr>
            <w:tcW w:w="2268" w:type="dxa"/>
            <w:tcBorders>
              <w:top w:val="single" w:sz="4" w:space="0" w:color="auto"/>
              <w:bottom w:val="single" w:sz="4" w:space="0" w:color="auto"/>
            </w:tcBorders>
            <w:shd w:val="clear" w:color="auto" w:fill="D9D9D9" w:themeFill="background1" w:themeFillShade="D9"/>
          </w:tcPr>
          <w:p w14:paraId="686EDB06" w14:textId="1365194E" w:rsidR="00D376F0" w:rsidRPr="00841A35" w:rsidRDefault="00D376F0" w:rsidP="00D424AA">
            <w:pPr>
              <w:rPr>
                <w:rFonts w:cs="Times New Roman"/>
                <w:sz w:val="16"/>
                <w:szCs w:val="16"/>
                <w:lang w:val="en-GB"/>
              </w:rPr>
            </w:pPr>
            <w:r w:rsidRPr="006A2665">
              <w:rPr>
                <w:rFonts w:cs="Times New Roman"/>
                <w:b/>
                <w:bCs/>
                <w:i/>
                <w:iCs/>
                <w:sz w:val="16"/>
                <w:szCs w:val="16"/>
                <w:lang w:val="en-GB" w:eastAsia="en-CA"/>
              </w:rPr>
              <w:t>Low confidence:</w:t>
            </w:r>
            <w:r w:rsidRPr="006A2665">
              <w:rPr>
                <w:rFonts w:cs="Times New Roman"/>
                <w:sz w:val="16"/>
                <w:szCs w:val="16"/>
                <w:lang w:val="en-GB" w:eastAsia="en-CA"/>
              </w:rPr>
              <w:t xml:space="preserve"> </w:t>
            </w:r>
            <w:r w:rsidRPr="00D424AA">
              <w:rPr>
                <w:rFonts w:cs="Times New Roman"/>
                <w:b/>
                <w:bCs/>
                <w:sz w:val="16"/>
                <w:szCs w:val="16"/>
                <w:lang w:val="en-GB" w:eastAsia="en-CA"/>
              </w:rPr>
              <w:t>Mixed trends</w:t>
            </w:r>
            <w:r w:rsidRPr="00D424AA">
              <w:rPr>
                <w:rFonts w:cs="Times New Roman"/>
                <w:sz w:val="16"/>
                <w:szCs w:val="16"/>
                <w:lang w:val="en-GB" w:eastAsia="en-CA"/>
              </w:rPr>
              <w:t xml:space="preserve"> between subregions, but some evidence of increased drought duration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4",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4",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id" : "ITEM-5", "itemData" : { "DOI" : "10.1002/joc.4420", "ISSN" : "08998418", "author" : [ { "dropping-particle" : "", "family" : "Marengo", "given" : "J. A.", "non-dropping-particle" : "", "parse-names" : false, "suffix" : "" }, { "dropping-particle" : "", "family" : "Espinoza", "given" : "J. C.", "non-dropping-particle" : "", "parse-names" : false, "suffix" : "" } ], "container-title" : "International Journal of Climatology", "id" : "ITEM-5", "issue" : "3", "issued" : { "date-parts" : [ [ "2016", "3" ] ] }, "page" : "1033-1050", "title" : "Extreme seasonal droughts and floods in Amazonia: causes, trends and impacts", "translator" : [ { "dropping-particle" : "", "family" : "S65", "given" : "", "non-dropping-particle" : "", "parse-names" : false, "suffix" : "" } ], "type" : "article-journal", "volume" : "36" }, "uris" : [ "http://www.mendeley.com/documents/?uuid=2595b0f4-6aed-432b-b111-143ecee94fdf" ] }, { "id" : "ITEM-6",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6",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Marengo and Espinoza, 2016; Spinoni et al., 2019; Avila-Diaz et al., 2020; Dereczynski et al., 2020; Dunn et al., 2020)", "plainTextFormattedCitation" : "(Skansi et al., 2013; Marengo and Espinoza, 2016; Spinoni et al., 2019; Avila-Diaz et al., 2020; Dereczynski et al., 2020; Dunn et al., 2020)", "previouslyFormattedCitation" : "(Skansi et al., 2013; Marengo and Espinoza, 2016; Spinoni et al., 2019; Avila-Diaz et al., 2020; Dereczynski et al., 2020;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Skansi et al., 2013; Marengo and Espinoza, 2016; Spinoni et al., 2019; Avila-Diaz et al., 2020; Dereczynski et al., 2020; Dunn et al., 2020)</w:t>
            </w:r>
            <w:r w:rsidRPr="00D424AA">
              <w:rPr>
                <w:rFonts w:cs="Times New Roman"/>
                <w:sz w:val="16"/>
                <w:szCs w:val="16"/>
                <w:lang w:val="en-GB" w:eastAsia="en-CA"/>
              </w:rPr>
              <w:fldChar w:fldCharType="end"/>
            </w:r>
          </w:p>
        </w:tc>
        <w:tc>
          <w:tcPr>
            <w:tcW w:w="1560" w:type="dxa"/>
            <w:tcBorders>
              <w:top w:val="single" w:sz="4" w:space="0" w:color="auto"/>
            </w:tcBorders>
            <w:shd w:val="clear" w:color="auto" w:fill="D9D9D9" w:themeFill="background1" w:themeFillShade="D9"/>
          </w:tcPr>
          <w:p w14:paraId="7FD5668B"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shd w:val="clear" w:color="auto" w:fill="FFE4DB"/>
            <w:tcMar>
              <w:top w:w="40" w:type="dxa"/>
              <w:left w:w="40" w:type="dxa"/>
              <w:bottom w:w="40" w:type="dxa"/>
              <w:right w:w="40" w:type="dxa"/>
            </w:tcMar>
          </w:tcPr>
          <w:p w14:paraId="38CBDBE1" w14:textId="3E2DAF88" w:rsidR="00D376F0" w:rsidRPr="00D424AA" w:rsidRDefault="00D376F0" w:rsidP="00D424AA">
            <w:pPr>
              <w:rPr>
                <w:rFonts w:cs="Times New Roman"/>
                <w:sz w:val="16"/>
                <w:szCs w:val="16"/>
                <w:lang w:val="nb-NO"/>
              </w:rPr>
            </w:pPr>
            <w:r w:rsidRPr="00D424AA">
              <w:rPr>
                <w:rFonts w:cs="Times New Roman"/>
                <w:b/>
                <w:bCs/>
                <w:i/>
                <w:iCs/>
                <w:sz w:val="16"/>
                <w:szCs w:val="16"/>
                <w:lang w:val="en-GB" w:eastAsia="en-CA"/>
              </w:rPr>
              <w:t>Medium confidence:</w:t>
            </w:r>
            <w:r w:rsidRPr="00D424AA">
              <w:rPr>
                <w:rFonts w:cs="Times New Roman"/>
                <w:sz w:val="16"/>
                <w:szCs w:val="16"/>
                <w:lang w:val="en-GB" w:eastAsia="en-CA"/>
              </w:rPr>
              <w:t xml:space="preserve"> Available evidence suggests drying </w:t>
            </w:r>
            <w:r w:rsidRPr="00D424AA">
              <w:rPr>
                <w:rFonts w:cs="Times New Roman"/>
                <w:bCs/>
                <w:color w:val="000000" w:themeColor="text1"/>
                <w:sz w:val="16"/>
                <w:szCs w:val="16"/>
                <w:lang w:val="en-GB"/>
              </w:rPr>
              <w:t xml:space="preserve">(Chapter 11 Supplementary Material (11.SM) </w:t>
            </w:r>
            <w:r w:rsidRPr="00D424AA">
              <w:rPr>
                <w:rFonts w:cs="Times New Roman"/>
                <w:b/>
                <w:sz w:val="16"/>
                <w:szCs w:val="16"/>
                <w:lang w:val="en-GB"/>
              </w:rPr>
              <w:t xml:space="preserve"> </w:t>
            </w:r>
            <w:commentRangeStart w:id="7039"/>
            <w:r w:rsidRPr="00D424AA">
              <w:rPr>
                <w:rFonts w:cs="Times New Roman"/>
                <w:b/>
                <w:sz w:val="16"/>
                <w:szCs w:val="16"/>
                <w:lang w:val="en-GB"/>
              </w:rPr>
              <w:fldChar w:fldCharType="begin" w:fldLock="1"/>
            </w:r>
            <w:r w:rsidR="003A5209">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Chou et al., 2014a; Touma et al., 2015; Xu et al., 2019a)", "manualFormatting" : "(Chou et al., 2014a; Touma et al., 2015; L. Xu et al., 2019)", "plainTextFormattedCitation" : "(Chou et al., 2014a; Touma et al., 2015; Xu et al., 2019a)", "previouslyFormattedCitation" : "(Chou et al., 2014a; Touma et al., 2015; Xu et al., 2019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nb-NO"/>
              </w:rPr>
              <w:t xml:space="preserve">(Chou et al., 2014a; Touma et al., 2015; </w:t>
            </w:r>
            <w:del w:id="7040" w:author="Robin Matthews" w:date="2021-07-14T12:32:00Z">
              <w:r w:rsidR="00A26296" w:rsidDel="00FC4A87">
                <w:rPr>
                  <w:rFonts w:cs="Times New Roman"/>
                  <w:noProof/>
                  <w:sz w:val="16"/>
                  <w:szCs w:val="16"/>
                  <w:lang w:val="nb-NO"/>
                </w:rPr>
                <w:delText>Xu et al., 2019a</w:delText>
              </w:r>
            </w:del>
            <w:ins w:id="7041" w:author="Robin Matthews" w:date="2021-07-14T12:32:00Z">
              <w:r w:rsidR="00FC4A87">
                <w:rPr>
                  <w:rFonts w:cs="Times New Roman"/>
                  <w:noProof/>
                  <w:sz w:val="16"/>
                  <w:szCs w:val="16"/>
                  <w:lang w:val="nb-NO"/>
                </w:rPr>
                <w:t>L. Xu et al., 2019</w:t>
              </w:r>
            </w:ins>
            <w:r w:rsidR="00A26296">
              <w:rPr>
                <w:rFonts w:cs="Times New Roman"/>
                <w:noProof/>
                <w:sz w:val="16"/>
                <w:szCs w:val="16"/>
                <w:lang w:val="nb-NO"/>
              </w:rPr>
              <w:t>)</w:t>
            </w:r>
            <w:r w:rsidRPr="00D424AA">
              <w:rPr>
                <w:rFonts w:cs="Times New Roman"/>
                <w:b/>
                <w:sz w:val="16"/>
                <w:szCs w:val="16"/>
                <w:lang w:val="en-GB"/>
              </w:rPr>
              <w:fldChar w:fldCharType="end"/>
            </w:r>
            <w:commentRangeEnd w:id="7039"/>
            <w:r w:rsidR="00A26296">
              <w:rPr>
                <w:rStyle w:val="Marquedecommentaire"/>
              </w:rPr>
              <w:commentReference w:id="7039"/>
            </w:r>
            <w:r w:rsidRPr="00841A35">
              <w:rPr>
                <w:rFonts w:cs="Times New Roman"/>
                <w:b/>
                <w:sz w:val="16"/>
                <w:szCs w:val="16"/>
                <w:lang w:val="nb-NO"/>
              </w:rPr>
              <w:t>.</w:t>
            </w:r>
          </w:p>
        </w:tc>
        <w:tc>
          <w:tcPr>
            <w:tcW w:w="2410" w:type="dxa"/>
            <w:shd w:val="clear" w:color="auto" w:fill="FFE1D9"/>
            <w:tcMar>
              <w:top w:w="40" w:type="dxa"/>
              <w:left w:w="40" w:type="dxa"/>
              <w:bottom w:w="40" w:type="dxa"/>
              <w:right w:w="40" w:type="dxa"/>
            </w:tcMar>
          </w:tcPr>
          <w:p w14:paraId="7FBF2A77" w14:textId="7F33B951" w:rsidR="00D376F0" w:rsidRPr="00D74FF3" w:rsidRDefault="00D376F0" w:rsidP="00D424AA">
            <w:pPr>
              <w:rPr>
                <w:rFonts w:cs="Times New Roman"/>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in drought severity </w:t>
            </w:r>
            <w:commentRangeStart w:id="7042"/>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id" : "ITEM-4",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4",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Chou et al., 2014a; Touma et al., 2015; Xu et al., 2019a; Spinoni et al., 2020)", "manualFormatting" : "(Chou et al., 2014a; Touma et al., 2015; L. Xu et al., 2019; Spinoni et al., 2020)", "plainTextFormattedCitation" : "(Chou et al., 2014a; Touma et al., 2015; Xu et al., 2019a; Spinoni et al., 2020)", "previouslyFormattedCitation" : "(Chou et al., 2014a; Touma et al., 2015;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 xml:space="preserve">(Chou et al., 2014a; Touma et al., 2015; </w:t>
            </w:r>
            <w:del w:id="7043" w:author="Robin Matthews" w:date="2021-07-14T12:32:00Z">
              <w:r w:rsidR="00A26296" w:rsidDel="00FC4A87">
                <w:rPr>
                  <w:rFonts w:cs="Times New Roman"/>
                  <w:noProof/>
                  <w:color w:val="000000" w:themeColor="text1"/>
                  <w:sz w:val="16"/>
                  <w:szCs w:val="16"/>
                </w:rPr>
                <w:delText>Xu et al., 2019a</w:delText>
              </w:r>
            </w:del>
            <w:ins w:id="7044" w:author="Robin Matthews" w:date="2021-07-14T12:32: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w:t>
            </w:r>
            <w:r w:rsidRPr="00D424AA">
              <w:rPr>
                <w:rFonts w:cs="Times New Roman"/>
                <w:color w:val="000000" w:themeColor="text1"/>
                <w:sz w:val="16"/>
                <w:szCs w:val="16"/>
                <w:lang w:val="en-GB"/>
              </w:rPr>
              <w:fldChar w:fldCharType="end"/>
            </w:r>
            <w:commentRangeEnd w:id="7042"/>
            <w:r w:rsidR="00A26296">
              <w:rPr>
                <w:rStyle w:val="Marquedecommentaire"/>
              </w:rPr>
              <w:commentReference w:id="7042"/>
            </w:r>
            <w:r w:rsidRPr="00D74FF3">
              <w:rPr>
                <w:rFonts w:cs="Times New Roman"/>
                <w:bCs/>
                <w:color w:val="000000" w:themeColor="text1"/>
                <w:sz w:val="16"/>
                <w:szCs w:val="16"/>
              </w:rPr>
              <w:t xml:space="preserve"> (Chapter 11 Supplementary Material (11.SM).</w:t>
            </w:r>
          </w:p>
        </w:tc>
        <w:tc>
          <w:tcPr>
            <w:tcW w:w="2607" w:type="dxa"/>
            <w:shd w:val="clear" w:color="auto" w:fill="FEBA9F"/>
            <w:tcMar>
              <w:top w:w="40" w:type="dxa"/>
              <w:left w:w="40" w:type="dxa"/>
              <w:bottom w:w="40" w:type="dxa"/>
              <w:right w:w="40" w:type="dxa"/>
            </w:tcMar>
          </w:tcPr>
          <w:p w14:paraId="63CD0E5D" w14:textId="5FB24E63" w:rsidR="00D376F0" w:rsidRPr="00D74FF3" w:rsidRDefault="00D376F0" w:rsidP="00D424AA">
            <w:pPr>
              <w:rPr>
                <w:rFonts w:cs="Times New Roman"/>
                <w:sz w:val="16"/>
                <w:szCs w:val="16"/>
              </w:rPr>
            </w:pPr>
            <w:r w:rsidRPr="00D424AA">
              <w:rPr>
                <w:rFonts w:cs="Times New Roman"/>
                <w:b/>
                <w:bCs/>
                <w:i/>
                <w:iCs/>
                <w:color w:val="000000" w:themeColor="text1"/>
                <w:sz w:val="16"/>
                <w:szCs w:val="16"/>
                <w:lang w:val="en-GB"/>
              </w:rPr>
              <w:t>High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Increase </w:t>
            </w:r>
            <w:r w:rsidRPr="00D424AA">
              <w:rPr>
                <w:rFonts w:cs="Times New Roman"/>
                <w:color w:val="000000" w:themeColor="text1"/>
                <w:sz w:val="16"/>
                <w:szCs w:val="16"/>
                <w:lang w:val="en-GB"/>
              </w:rPr>
              <w:t xml:space="preserve">in drought severity </w:t>
            </w: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4", "itemData" : { "DOI" : "10.1002/joc.4420", "ISSN" : "08998418", "author" : [ { "dropping-particle" : "", "family" : "Marengo", "given" : "J. A.", "non-dropping-particle" : "", "parse-names" : false, "suffix" : "" }, { "dropping-particle" : "", "family" : "Espinoza", "given" : "J. C.", "non-dropping-particle" : "", "parse-names" : false, "suffix" : "" } ], "container-title" : "International Journal of Climatology", "id" : "ITEM-4", "issue" : "3", "issued" : { "date-parts" : [ [ "2016", "3" ] ] }, "page" : "1033-1050", "title" : "Extreme seasonal droughts and floods in Amazonia: causes, trends and impacts", "translator" : [ { "dropping-particle" : "", "family" : "S65", "given" : "", "non-dropping-particle" : "", "parse-names" : false, "suffix" : "" } ], "type" : "article-journal", "volume" : "36" }, "uris" : [ "http://www.mendeley.com/documents/?uuid=2595b0f4-6aed-432b-b111-143ecee94fdf" ] }, { "id" : "ITEM-5", "itemData" : { "DOI" : "10.1073/pnas.1421010112", "ISSN" : "0027-8424", "abstract" : "\u00a9 2015 PNAS. Future intensification of Amazon drought resulting from climate change may cause increased fire activity, tree mortality, and emissions of carbon to the atmosphere across large areas of Amazonia. To provide a basis for addressing these issues, we examine properties of recent and future meteorological droughts in the Amazon in 35 climate models participating in the Coupled Model Intercomparison Project Phase 5 (CMIP5). We find that the CMIP5 climate models, as a group, simulate important properties of historical meteorological droughts in the Amazon. In addition, this group of models reproduces observed relationships between Amazon precipitation and regional sea surface temperature anomalies in the tropical Pacific and the North Atlantic oceans. Assuming the Representative Concentration Pathway 8.5 scenario for future drivers of climate change, the models project increases in the frequency and geographic extent of meteorological drought in the eastern Amazon, and the opposite in the West. For the region as a whole, the CMIP5 models suggest that the area affected bymild and severemeteorological drought will nearly double and triple, respectively, by 2100. Extremes of wetness are also projected to increase after 2040. Specifically, the frequency of periods of unusual wetness and the area affected by unusual wetness are projected to increase after 2040 in the Amazon as a whole, including in locations where annualmean precipitation is projected to decrease. Our analyses suggest that continued emissions of greenhouse gases will increase the likelihood of extreme events that have been shown to alter and degrade Amazonian forests.", "author" : [ { "dropping-particle" : "", "family" : "Duffy", "given" : "Philip B.", "non-dropping-particle" : "", "parse-names" : false, "suffix" : "" }, { "dropping-particle" : "", "family" : "Brando", "given" : "Paulo", "non-dropping-particle" : "", "parse-names" : false, "suffix" : "" }, { "dropping-particle" : "", "family" : "Asner", "given" : "Gregory P.", "non-dropping-particle" : "", "parse-names" : false, "suffix" : "" }, { "dropping-particle" : "", "family" : "Field", "given" : "Christopher B.", "non-dropping-particle" : "", "parse-names" : false, "suffix" : "" } ], "container-title" : "Proceedings of the National Academy of Sciences", "id" : "ITEM-5", "issue" : "43", "issued" : { "date-parts" : [ [ "2015", "10", "27" ] ] }, "page" : "13172-13177", "title" : "Projections of future meteorological drought and wet periods in the Amazon", "translator" : [ { "dropping-particle" : "", "family" : "S1434", "given" : "", "non-dropping-particle" : "", "parse-names" : false, "suffix" : "" } ], "type" : "article-journal", "volume" : "112" }, "uris" : [ "http://www.mendeley.com/documents/?uuid=66f89785-15da-4ccd-a5a9-68a072e9e1b3" ] }, { "id" : "ITEM-6",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6",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hou et al., 2014a; Duffy et al., 2015; Touma et al., 2015; Marengo and Espinoza, 2016; Spinoni et al., 2020; Coppola et al., 2021b)", "plainTextFormattedCitation" : "(Chou et al., 2014a; Duffy et al., 2015; Touma et al., 2015; Marengo and Espinoza, 2016; Spinoni et al., 2020; Coppola et al., 2021b)", "previouslyFormattedCitation" : "(Chou et al., 2014a; Duffy et al., 2015; Touma et al., 2015; Marengo and Espinoza, 2016;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Chou et al., 2014a; Duffy et al., 2015; Touma et al., 2015; Marengo and Espinoza, 2016; Spinoni et al., 2020; Coppola et al., 2021b)</w:t>
            </w:r>
            <w:r w:rsidRPr="00D424AA">
              <w:rPr>
                <w:rFonts w:cs="Times New Roman"/>
                <w:color w:val="000000" w:themeColor="text1"/>
                <w:sz w:val="16"/>
                <w:szCs w:val="16"/>
                <w:lang w:val="en-GB"/>
              </w:rPr>
              <w:fldChar w:fldCharType="end"/>
            </w:r>
            <w:r w:rsidRPr="00D74FF3">
              <w:rPr>
                <w:rFonts w:cs="Times New Roman"/>
                <w:bCs/>
                <w:color w:val="000000" w:themeColor="text1"/>
                <w:sz w:val="16"/>
                <w:szCs w:val="16"/>
              </w:rPr>
              <w:t xml:space="preserve"> (Chapter 11 Supplementary Material (11.SM)</w:t>
            </w:r>
            <w:r w:rsidRPr="00D74FF3">
              <w:rPr>
                <w:rFonts w:cs="Times New Roman"/>
                <w:color w:val="000000" w:themeColor="text1"/>
                <w:sz w:val="16"/>
                <w:szCs w:val="16"/>
              </w:rPr>
              <w:t>.</w:t>
            </w:r>
          </w:p>
        </w:tc>
      </w:tr>
      <w:tr w:rsidR="00D376F0" w:rsidRPr="000F1B8F" w14:paraId="7C5ACB91" w14:textId="77777777" w:rsidTr="00723657">
        <w:trPr>
          <w:trHeight w:val="2707"/>
        </w:trPr>
        <w:tc>
          <w:tcPr>
            <w:tcW w:w="988" w:type="dxa"/>
            <w:vMerge/>
          </w:tcPr>
          <w:p w14:paraId="23B79900" w14:textId="77777777" w:rsidR="00D376F0" w:rsidRPr="00D74FF3" w:rsidRDefault="00D376F0" w:rsidP="00D424AA">
            <w:pPr>
              <w:rPr>
                <w:rFonts w:cs="Times New Roman"/>
                <w:sz w:val="16"/>
                <w:szCs w:val="16"/>
              </w:rPr>
            </w:pPr>
          </w:p>
        </w:tc>
        <w:tc>
          <w:tcPr>
            <w:tcW w:w="708" w:type="dxa"/>
          </w:tcPr>
          <w:p w14:paraId="55755404" w14:textId="77777777" w:rsidR="00D376F0" w:rsidRPr="00D424AA" w:rsidRDefault="00D376F0" w:rsidP="00D424AA">
            <w:pPr>
              <w:rPr>
                <w:rFonts w:cs="Times New Roman"/>
                <w:sz w:val="16"/>
                <w:szCs w:val="16"/>
                <w:lang w:val="en-GB"/>
              </w:rPr>
            </w:pPr>
            <w:r w:rsidRPr="00D424AA">
              <w:rPr>
                <w:rFonts w:cs="Times New Roman"/>
                <w:sz w:val="16"/>
                <w:szCs w:val="16"/>
                <w:lang w:val="en-GB"/>
              </w:rPr>
              <w:t>AGR</w:t>
            </w:r>
          </w:p>
          <w:p w14:paraId="1124EE14" w14:textId="77777777" w:rsidR="00D376F0" w:rsidRPr="00D424AA" w:rsidRDefault="00D376F0" w:rsidP="00D424AA">
            <w:pPr>
              <w:rPr>
                <w:rFonts w:cs="Times New Roman"/>
                <w:sz w:val="16"/>
                <w:szCs w:val="16"/>
                <w:lang w:val="en-GB"/>
              </w:rPr>
            </w:pPr>
            <w:r w:rsidRPr="00D424AA">
              <w:rPr>
                <w:rFonts w:cs="Times New Roman"/>
                <w:sz w:val="16"/>
                <w:szCs w:val="16"/>
                <w:lang w:val="en-GB"/>
              </w:rPr>
              <w:t>ECOL</w:t>
            </w:r>
          </w:p>
        </w:tc>
        <w:tc>
          <w:tcPr>
            <w:tcW w:w="2268" w:type="dxa"/>
            <w:tcBorders>
              <w:top w:val="single" w:sz="4" w:space="0" w:color="auto"/>
              <w:bottom w:val="single" w:sz="4" w:space="0" w:color="auto"/>
            </w:tcBorders>
            <w:shd w:val="clear" w:color="auto" w:fill="D9D9D9" w:themeFill="background1" w:themeFillShade="D9"/>
          </w:tcPr>
          <w:p w14:paraId="50CE39D3" w14:textId="0B2DC5F7" w:rsidR="00D376F0" w:rsidRPr="006A2665"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Mixed trends</w:t>
            </w:r>
            <w:r w:rsidRPr="00D424AA">
              <w:rPr>
                <w:rFonts w:cs="Times New Roman"/>
                <w:bCs/>
                <w:color w:val="000000" w:themeColor="text1"/>
                <w:sz w:val="16"/>
                <w:szCs w:val="16"/>
                <w:lang w:val="en-GB"/>
              </w:rPr>
              <w:t xml:space="preserve"> between subregions and different drought metrics, including soil moisture, PDSI-PM and SPEI-PM, but some evidence of decrease in drought severity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Dai and Zhao, 2017; Spinoni et al., 2019; Padrón et al., 2020)</w:t>
            </w:r>
            <w:r w:rsidRPr="00D424AA">
              <w:rPr>
                <w:rFonts w:cs="Times New Roman"/>
                <w:bCs/>
                <w:color w:val="000000" w:themeColor="text1"/>
                <w:sz w:val="16"/>
                <w:szCs w:val="16"/>
                <w:lang w:val="en-GB"/>
              </w:rPr>
              <w:fldChar w:fldCharType="end"/>
            </w:r>
          </w:p>
        </w:tc>
        <w:tc>
          <w:tcPr>
            <w:tcW w:w="1560" w:type="dxa"/>
            <w:shd w:val="clear" w:color="auto" w:fill="D9D9D9" w:themeFill="background1" w:themeFillShade="D9"/>
          </w:tcPr>
          <w:p w14:paraId="128D3536" w14:textId="77777777" w:rsidR="00D376F0" w:rsidRPr="006A2665" w:rsidRDefault="00D376F0" w:rsidP="00D424AA">
            <w:pPr>
              <w:rPr>
                <w:rFonts w:cs="Times New Roman"/>
                <w:sz w:val="16"/>
                <w:szCs w:val="16"/>
                <w:lang w:val="en-GB"/>
              </w:rPr>
            </w:pPr>
            <w:r w:rsidRPr="006A2665">
              <w:rPr>
                <w:rFonts w:cs="Times New Roman"/>
                <w:b/>
                <w:bCs/>
                <w:i/>
                <w:iCs/>
                <w:sz w:val="16"/>
                <w:szCs w:val="16"/>
                <w:lang w:val="en-GB"/>
              </w:rPr>
              <w:t>Low confidence:</w:t>
            </w:r>
            <w:r w:rsidRPr="006A2665">
              <w:rPr>
                <w:rFonts w:cs="Times New Roman"/>
                <w:sz w:val="16"/>
                <w:szCs w:val="16"/>
                <w:lang w:val="en-GB"/>
              </w:rPr>
              <w:t xml:space="preserve"> </w:t>
            </w:r>
            <w:r w:rsidRPr="006A2665">
              <w:rPr>
                <w:rFonts w:cs="Times New Roman"/>
                <w:b/>
                <w:bCs/>
                <w:sz w:val="16"/>
                <w:szCs w:val="16"/>
                <w:lang w:val="en-GB"/>
              </w:rPr>
              <w:t>Limited evidence</w:t>
            </w:r>
          </w:p>
        </w:tc>
        <w:tc>
          <w:tcPr>
            <w:tcW w:w="2409" w:type="dxa"/>
            <w:shd w:val="clear" w:color="auto" w:fill="FFE4DB"/>
            <w:tcMar>
              <w:top w:w="40" w:type="dxa"/>
              <w:left w:w="40" w:type="dxa"/>
              <w:bottom w:w="40" w:type="dxa"/>
              <w:right w:w="40" w:type="dxa"/>
            </w:tcMar>
          </w:tcPr>
          <w:p w14:paraId="4E3F1F20" w14:textId="7BF5E93D" w:rsidR="00D376F0" w:rsidRPr="00841A35" w:rsidRDefault="00D376F0" w:rsidP="00D424AA">
            <w:pPr>
              <w:rPr>
                <w:rFonts w:cs="Times New Roman"/>
                <w:sz w:val="16"/>
                <w:szCs w:val="16"/>
                <w:lang w:val="en-GB"/>
              </w:rPr>
            </w:pPr>
            <w:r w:rsidRPr="006A2665">
              <w:rPr>
                <w:rFonts w:cs="Times New Roman"/>
                <w:b/>
                <w:i/>
                <w:iCs/>
                <w:color w:val="000000" w:themeColor="text1"/>
                <w:sz w:val="16"/>
                <w:szCs w:val="16"/>
                <w:lang w:val="en-GB"/>
              </w:rPr>
              <w:t>Medium confidence:</w:t>
            </w:r>
            <w:r w:rsidRPr="006A2665">
              <w:rPr>
                <w:rFonts w:cs="Times New Roman"/>
                <w:bCs/>
                <w:color w:val="000000" w:themeColor="text1"/>
                <w:sz w:val="16"/>
                <w:szCs w:val="16"/>
                <w:lang w:val="en-GB"/>
              </w:rPr>
              <w:t xml:space="preserve"> </w:t>
            </w:r>
            <w:r w:rsidRPr="006A2665">
              <w:rPr>
                <w:rFonts w:cs="Times New Roman"/>
                <w:b/>
                <w:color w:val="000000" w:themeColor="text1"/>
                <w:sz w:val="16"/>
                <w:szCs w:val="16"/>
                <w:lang w:val="en-GB"/>
              </w:rPr>
              <w:t>Increase</w:t>
            </w:r>
            <w:r w:rsidRPr="006A2665">
              <w:rPr>
                <w:rFonts w:cs="Times New Roman"/>
                <w:bCs/>
                <w:color w:val="000000" w:themeColor="text1"/>
                <w:sz w:val="16"/>
                <w:szCs w:val="16"/>
                <w:lang w:val="en-GB"/>
              </w:rPr>
              <w:t xml:space="preserve"> in drying. Tendency towards incre</w:t>
            </w:r>
            <w:r w:rsidRPr="00D424AA">
              <w:rPr>
                <w:rFonts w:cs="Times New Roman"/>
                <w:bCs/>
                <w:color w:val="000000" w:themeColor="text1"/>
                <w:sz w:val="16"/>
                <w:szCs w:val="16"/>
                <w:lang w:val="en-GB"/>
              </w:rPr>
              <w:t>ase in drought severity in total and surface soil moisture</w:t>
            </w:r>
            <w:r w:rsidRPr="00D424AA" w:rsidDel="009C11F5">
              <w:rPr>
                <w:rFonts w:cs="Times New Roman"/>
                <w:b/>
                <w:color w:val="000000" w:themeColor="text1"/>
                <w:sz w:val="16"/>
                <w:szCs w:val="16"/>
                <w:lang w:val="en-GB"/>
              </w:rPr>
              <w:t xml:space="preserve"> </w:t>
            </w:r>
            <w:r w:rsidRPr="00D424AA">
              <w:rPr>
                <w:rFonts w:cs="Times New Roman"/>
                <w:bCs/>
                <w:color w:val="000000" w:themeColor="text1"/>
                <w:sz w:val="16"/>
                <w:szCs w:val="16"/>
                <w:lang w:val="en-GB"/>
              </w:rPr>
              <w:t xml:space="preserve">(Chapter 11 Supplementary Material (11.SM)  </w:t>
            </w:r>
            <w:commentRangeStart w:id="7045"/>
            <w:r w:rsidRPr="00D424AA">
              <w:rPr>
                <w:rFonts w:cs="Times New Roman"/>
                <w:bCs/>
                <w:color w:val="000000" w:themeColor="text1"/>
                <w:sz w:val="16"/>
                <w:szCs w:val="16"/>
                <w:lang w:val="en-GB"/>
              </w:rPr>
              <w:fldChar w:fldCharType="begin" w:fldLock="1"/>
            </w:r>
            <w:ins w:id="7046" w:author="Robin Matthews" w:date="2021-07-14T12:32: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7047" w:author="Robin Matthews" w:date="2021-07-14T12:32: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048" w:author="Robin Matthews" w:date="2021-07-14T12:32:00Z">
              <w:r w:rsidR="00A26296" w:rsidDel="00FC4A87">
                <w:rPr>
                  <w:rFonts w:cs="Times New Roman"/>
                  <w:bCs/>
                  <w:noProof/>
                  <w:color w:val="000000" w:themeColor="text1"/>
                  <w:sz w:val="16"/>
                  <w:szCs w:val="16"/>
                  <w:lang w:val="en-GB"/>
                </w:rPr>
                <w:delText>Xu et al., 2019a</w:delText>
              </w:r>
            </w:del>
            <w:ins w:id="7049"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45"/>
            <w:r w:rsidR="00A26296">
              <w:rPr>
                <w:rStyle w:val="Marquedecommentaire"/>
              </w:rPr>
              <w:commentReference w:id="7045"/>
            </w:r>
            <w:r w:rsidRPr="00841A35">
              <w:rPr>
                <w:rFonts w:cs="Times New Roman"/>
                <w:bCs/>
                <w:color w:val="000000" w:themeColor="text1"/>
                <w:sz w:val="16"/>
                <w:szCs w:val="16"/>
                <w:lang w:val="en-GB"/>
              </w:rPr>
              <w:t xml:space="preserve"> inconsistent trends in studiesbased on the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410" w:type="dxa"/>
            <w:shd w:val="clear" w:color="auto" w:fill="FFE1D9"/>
            <w:tcMar>
              <w:top w:w="40" w:type="dxa"/>
              <w:left w:w="40" w:type="dxa"/>
              <w:bottom w:w="40" w:type="dxa"/>
              <w:right w:w="40" w:type="dxa"/>
            </w:tcMar>
          </w:tcPr>
          <w:p w14:paraId="6699E58A" w14:textId="3CC9EBE4"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Tendency towards increase in drought severity in total soil moisture (Chapter 11 Supplementary Material (11.SM) , surface soil moisture </w:t>
            </w:r>
            <w:commentRangeStart w:id="7050"/>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051" w:author="Robin Matthews" w:date="2021-07-14T12:32:00Z">
              <w:r w:rsidR="00A26296" w:rsidDel="00FC4A87">
                <w:rPr>
                  <w:rFonts w:cs="Times New Roman"/>
                  <w:bCs/>
                  <w:noProof/>
                  <w:color w:val="000000" w:themeColor="text1"/>
                  <w:sz w:val="16"/>
                  <w:szCs w:val="16"/>
                  <w:lang w:val="en-GB"/>
                </w:rPr>
                <w:delText>Xu et al., 2019a</w:delText>
              </w:r>
            </w:del>
            <w:ins w:id="7052"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50"/>
            <w:r w:rsidR="00A26296">
              <w:rPr>
                <w:rStyle w:val="Marquedecommentaire"/>
              </w:rPr>
              <w:commentReference w:id="7050"/>
            </w:r>
            <w:r w:rsidRPr="00841A35">
              <w:rPr>
                <w:rFonts w:cs="Times New Roman"/>
                <w:bCs/>
                <w:color w:val="000000" w:themeColor="text1"/>
                <w:sz w:val="16"/>
                <w:szCs w:val="16"/>
                <w:lang w:val="en-GB"/>
              </w:rPr>
              <w:t xml:space="preserve">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607" w:type="dxa"/>
            <w:shd w:val="clear" w:color="auto" w:fill="FEBA9F"/>
            <w:tcMar>
              <w:top w:w="40" w:type="dxa"/>
              <w:left w:w="40" w:type="dxa"/>
              <w:bottom w:w="40" w:type="dxa"/>
              <w:right w:w="40" w:type="dxa"/>
            </w:tcMar>
          </w:tcPr>
          <w:p w14:paraId="3907D3F2" w14:textId="639ADBCC" w:rsidR="00D376F0" w:rsidRPr="00D424AA" w:rsidRDefault="00D376F0" w:rsidP="00D424AA">
            <w:pPr>
              <w:rPr>
                <w:rFonts w:cs="Times New Roman"/>
                <w:sz w:val="16"/>
                <w:szCs w:val="16"/>
                <w:lang w:val="nb-NO"/>
              </w:rPr>
            </w:pPr>
            <w:r w:rsidRPr="00D424AA">
              <w:rPr>
                <w:rFonts w:cs="Times New Roman"/>
                <w:b/>
                <w:i/>
                <w:iCs/>
                <w:color w:val="000000" w:themeColor="text1"/>
                <w:sz w:val="16"/>
                <w:szCs w:val="16"/>
                <w:lang w:val="en-GB"/>
              </w:rPr>
              <w:t>High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rease </w:t>
            </w:r>
            <w:r w:rsidRPr="00D424AA">
              <w:rPr>
                <w:rFonts w:cs="Times New Roman"/>
                <w:bCs/>
                <w:color w:val="000000" w:themeColor="text1"/>
                <w:sz w:val="16"/>
                <w:szCs w:val="16"/>
                <w:lang w:val="en-GB"/>
              </w:rPr>
              <w:t xml:space="preserve">in drought severity with different metrics and high agreement between studies (Chapter 11 Supplementary Material (11.SM) </w:t>
            </w:r>
            <w:commentRangeStart w:id="7053"/>
            <w:r w:rsidRPr="00D424AA">
              <w:rPr>
                <w:rFonts w:cs="Times New Roman"/>
                <w:bCs/>
                <w:color w:val="000000" w:themeColor="text1"/>
                <w:sz w:val="16"/>
                <w:szCs w:val="16"/>
                <w:lang w:val="en-GB"/>
              </w:rPr>
              <w:fldChar w:fldCharType="begin" w:fldLock="1"/>
            </w:r>
            <w:ins w:id="7054" w:author="Robin Matthews" w:date="2021-07-14T18:55:00Z">
              <w:r w:rsidR="00526137">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ins>
            <w:del w:id="7055" w:author="Robin Matthews" w:date="2021-07-14T18:55:00Z">
              <w:r w:rsidR="00AB36D4" w:rsidDel="00526137">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2020; Dai et al., 2018; Lu et al., 2019; Vicente-Serrano et al., 2020</w:t>
            </w:r>
            <w:del w:id="7056" w:author="Robin Matthews" w:date="2021-07-14T18:55:00Z">
              <w:r w:rsidR="00A26296" w:rsidDel="00526137">
                <w:rPr>
                  <w:rFonts w:cs="Times New Roman"/>
                  <w:bCs/>
                  <w:noProof/>
                  <w:color w:val="000000" w:themeColor="text1"/>
                  <w:sz w:val="16"/>
                  <w:szCs w:val="16"/>
                  <w:lang w:val="nb-NO"/>
                </w:rPr>
                <w:delText>a</w:delText>
              </w:r>
            </w:del>
            <w:ins w:id="7057" w:author="Robin Matthews" w:date="2021-07-14T18:55:00Z">
              <w:r w:rsidR="00526137">
                <w:rPr>
                  <w:rFonts w:cs="Times New Roman"/>
                  <w:bCs/>
                  <w:noProof/>
                  <w:color w:val="000000" w:themeColor="text1"/>
                  <w:sz w:val="16"/>
                  <w:szCs w:val="16"/>
                  <w:lang w:val="nb-NO"/>
                </w:rPr>
                <w:t>c</w:t>
              </w:r>
            </w:ins>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7053"/>
            <w:r w:rsidR="00A26296">
              <w:rPr>
                <w:rStyle w:val="Marquedecommentaire"/>
              </w:rPr>
              <w:commentReference w:id="7053"/>
            </w:r>
            <w:r w:rsidRPr="00841A35">
              <w:rPr>
                <w:rFonts w:cs="Times New Roman"/>
                <w:bCs/>
                <w:color w:val="000000" w:themeColor="text1"/>
                <w:sz w:val="16"/>
                <w:szCs w:val="16"/>
                <w:lang w:val="nb-NO"/>
              </w:rPr>
              <w:t>.</w:t>
            </w:r>
          </w:p>
        </w:tc>
      </w:tr>
      <w:tr w:rsidR="00D376F0" w:rsidRPr="00F1665C" w14:paraId="2356C990" w14:textId="77777777" w:rsidTr="00723657">
        <w:trPr>
          <w:trHeight w:val="916"/>
        </w:trPr>
        <w:tc>
          <w:tcPr>
            <w:tcW w:w="988" w:type="dxa"/>
            <w:vMerge/>
          </w:tcPr>
          <w:p w14:paraId="42408604" w14:textId="77777777" w:rsidR="00D376F0" w:rsidRPr="00D424AA" w:rsidRDefault="00D376F0" w:rsidP="00D424AA">
            <w:pPr>
              <w:rPr>
                <w:rFonts w:cs="Times New Roman"/>
                <w:sz w:val="16"/>
                <w:szCs w:val="16"/>
                <w:lang w:val="nb-NO"/>
              </w:rPr>
            </w:pPr>
          </w:p>
        </w:tc>
        <w:tc>
          <w:tcPr>
            <w:tcW w:w="708" w:type="dxa"/>
          </w:tcPr>
          <w:p w14:paraId="40622989" w14:textId="77777777" w:rsidR="00D376F0" w:rsidRPr="00D424AA" w:rsidRDefault="00D376F0" w:rsidP="00D424AA">
            <w:pPr>
              <w:rPr>
                <w:rFonts w:cs="Times New Roman"/>
                <w:sz w:val="16"/>
                <w:szCs w:val="16"/>
                <w:lang w:val="en-GB"/>
              </w:rPr>
            </w:pPr>
            <w:r w:rsidRPr="00D424AA">
              <w:rPr>
                <w:rFonts w:cs="Times New Roman"/>
                <w:sz w:val="16"/>
                <w:szCs w:val="16"/>
                <w:lang w:val="en-GB"/>
              </w:rPr>
              <w:t>HYDR</w:t>
            </w:r>
          </w:p>
        </w:tc>
        <w:tc>
          <w:tcPr>
            <w:tcW w:w="2268" w:type="dxa"/>
            <w:tcBorders>
              <w:top w:val="single" w:sz="4" w:space="0" w:color="auto"/>
              <w:bottom w:val="single" w:sz="4" w:space="0" w:color="auto"/>
            </w:tcBorders>
            <w:shd w:val="clear" w:color="auto" w:fill="D9D9D9" w:themeFill="background1" w:themeFillShade="D9"/>
          </w:tcPr>
          <w:p w14:paraId="10E03DB2" w14:textId="06746645" w:rsidR="00D376F0" w:rsidRPr="006A2665"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 xml:space="preserve">Available evidence suggest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2", "itemData" : { "DOI" : "10.1002/joc.4420", "ISSN" : "08998418", "author" : [ { "dropping-particle" : "", "family" : "Marengo", "given" : "J. A.", "non-dropping-particle" : "", "parse-names" : false, "suffix" : "" }, { "dropping-particle" : "", "family" : "Espinoza", "given" : "J. C.", "non-dropping-particle" : "", "parse-names" : false, "suffix" : "" } ], "container-title" : "International Journal of Climatology", "id" : "ITEM-2", "issue" : "3", "issued" : { "date-parts" : [ [ "2016", "3" ] ] }, "page" : "1033-1050", "title" : "Extreme seasonal droughts and floods in Amazonia: causes, trends and impacts", "translator" : [ { "dropping-particle" : "", "family" : "S65", "given" : "", "non-dropping-particle" : "", "parse-names" : false, "suffix" : "" } ], "type" : "article-journal", "volume" : "36" }, "uris" : [ "http://www.mendeley.com/documents/?uuid=2595b0f4-6aed-432b-b111-143ecee94fdf" ] } ], "mendeley" : { "formattedCitation" : "(Marengo and Espinoza, 2016; Gudmundsson et al., 2021)", "plainTextFormattedCitation" : "(Marengo and Espinoza, 2016; Gudmundsson et al., 2021)", "previouslyFormattedCitation" : "(Marengo and Espinoza, 2016; Gudmundsson et al., 2021)"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Marengo and Espinoza, 2016; Gudmundsson et al., 2021)</w:t>
            </w:r>
            <w:r w:rsidRPr="00D424AA">
              <w:rPr>
                <w:rFonts w:cs="Times New Roman"/>
                <w:bCs/>
                <w:color w:val="000000" w:themeColor="text1"/>
                <w:sz w:val="16"/>
                <w:szCs w:val="16"/>
                <w:lang w:val="en-GB"/>
              </w:rPr>
              <w:fldChar w:fldCharType="end"/>
            </w:r>
          </w:p>
        </w:tc>
        <w:tc>
          <w:tcPr>
            <w:tcW w:w="1560" w:type="dxa"/>
            <w:tcBorders>
              <w:bottom w:val="single" w:sz="4" w:space="0" w:color="auto"/>
            </w:tcBorders>
            <w:shd w:val="clear" w:color="auto" w:fill="D9D9D9" w:themeFill="background1" w:themeFillShade="D9"/>
          </w:tcPr>
          <w:p w14:paraId="05AB8FBD" w14:textId="77777777" w:rsidR="00D376F0" w:rsidRPr="006A2665" w:rsidRDefault="00D376F0" w:rsidP="00D424AA">
            <w:pPr>
              <w:rPr>
                <w:rFonts w:cs="Times New Roman"/>
                <w:sz w:val="16"/>
                <w:szCs w:val="16"/>
                <w:lang w:val="en-GB"/>
              </w:rPr>
            </w:pPr>
            <w:r w:rsidRPr="006A2665">
              <w:rPr>
                <w:rFonts w:cs="Times New Roman"/>
                <w:b/>
                <w:bCs/>
                <w:i/>
                <w:iCs/>
                <w:sz w:val="16"/>
                <w:szCs w:val="16"/>
                <w:lang w:val="en-GB"/>
              </w:rPr>
              <w:t>Low confidence:</w:t>
            </w:r>
            <w:r w:rsidRPr="006A2665">
              <w:rPr>
                <w:rFonts w:cs="Times New Roman"/>
                <w:sz w:val="16"/>
                <w:szCs w:val="16"/>
                <w:lang w:val="en-GB"/>
              </w:rPr>
              <w:t xml:space="preserve"> </w:t>
            </w:r>
            <w:r w:rsidRPr="006A2665">
              <w:rPr>
                <w:rFonts w:cs="Times New Roman"/>
                <w:b/>
                <w:bCs/>
                <w:sz w:val="16"/>
                <w:szCs w:val="16"/>
                <w:lang w:val="en-GB"/>
              </w:rPr>
              <w:t>Limited evidence</w:t>
            </w:r>
            <w:r w:rsidRPr="006A2665">
              <w:rPr>
                <w:rFonts w:cs="Times New Roman"/>
                <w:sz w:val="16"/>
                <w:szCs w:val="16"/>
                <w:lang w:val="en-GB"/>
              </w:rPr>
              <w:t xml:space="preserve"> </w:t>
            </w:r>
          </w:p>
        </w:tc>
        <w:tc>
          <w:tcPr>
            <w:tcW w:w="2409" w:type="dxa"/>
            <w:shd w:val="clear" w:color="auto" w:fill="D9D9D9" w:themeFill="background1" w:themeFillShade="D9"/>
            <w:tcMar>
              <w:top w:w="40" w:type="dxa"/>
              <w:left w:w="40" w:type="dxa"/>
              <w:bottom w:w="40" w:type="dxa"/>
              <w:right w:w="40" w:type="dxa"/>
            </w:tcMar>
          </w:tcPr>
          <w:p w14:paraId="21B5F05F" w14:textId="7A1B6DBE" w:rsidR="00D376F0" w:rsidRPr="006A2665" w:rsidRDefault="00D376F0" w:rsidP="00D424AA">
            <w:pPr>
              <w:rPr>
                <w:rFonts w:cs="Times New Roman"/>
                <w:sz w:val="16"/>
                <w:szCs w:val="16"/>
                <w:lang w:val="en-GB" w:eastAsia="en-CA"/>
              </w:rPr>
            </w:pPr>
            <w:r w:rsidRPr="006A2665">
              <w:rPr>
                <w:rFonts w:cs="Times New Roman"/>
                <w:b/>
                <w:bCs/>
                <w:i/>
                <w:iCs/>
                <w:sz w:val="16"/>
                <w:szCs w:val="16"/>
                <w:lang w:val="en-GB" w:eastAsia="en-CA"/>
              </w:rPr>
              <w:t>Low c</w:t>
            </w:r>
            <w:r w:rsidRPr="00D424AA">
              <w:rPr>
                <w:rFonts w:cs="Times New Roman"/>
                <w:b/>
                <w:bCs/>
                <w:i/>
                <w:iCs/>
                <w:sz w:val="16"/>
                <w:szCs w:val="16"/>
                <w:lang w:val="en-GB" w:eastAsia="en-CA"/>
              </w:rPr>
              <w:t>onfidence:</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One study shows mixed trends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410" w:type="dxa"/>
            <w:shd w:val="clear" w:color="auto" w:fill="D9D9D9" w:themeFill="background1" w:themeFillShade="D9"/>
            <w:tcMar>
              <w:top w:w="40" w:type="dxa"/>
              <w:left w:w="40" w:type="dxa"/>
              <w:bottom w:w="40" w:type="dxa"/>
              <w:right w:w="40" w:type="dxa"/>
            </w:tcMar>
          </w:tcPr>
          <w:p w14:paraId="5BD33484" w14:textId="0F5B1812" w:rsidR="00D376F0" w:rsidRPr="006A2665" w:rsidRDefault="00D376F0" w:rsidP="00D424AA">
            <w:pPr>
              <w:rPr>
                <w:rFonts w:cs="Times New Roman"/>
                <w:sz w:val="16"/>
                <w:szCs w:val="16"/>
                <w:lang w:val="en-GB" w:eastAsia="en-CA"/>
              </w:rPr>
            </w:pPr>
            <w:r w:rsidRPr="006A2665">
              <w:rPr>
                <w:rFonts w:cs="Times New Roman"/>
                <w:b/>
                <w:bCs/>
                <w:i/>
                <w:iCs/>
                <w:sz w:val="16"/>
                <w:szCs w:val="16"/>
                <w:lang w:val="en-GB" w:eastAsia="en-CA"/>
              </w:rPr>
              <w:t>Low confidence</w:t>
            </w:r>
            <w:r w:rsidRPr="006A2665">
              <w:rPr>
                <w:rFonts w:cs="Times New Roman"/>
                <w:sz w:val="16"/>
                <w:szCs w:val="16"/>
                <w:lang w:val="en-GB" w:eastAsia="en-CA"/>
              </w:rPr>
              <w:t xml:space="preserve">: </w:t>
            </w:r>
            <w:r w:rsidRPr="006A2665">
              <w:rPr>
                <w:rFonts w:cs="Times New Roman"/>
                <w:b/>
                <w:bCs/>
                <w:color w:val="000000" w:themeColor="text1"/>
                <w:sz w:val="16"/>
                <w:szCs w:val="16"/>
                <w:lang w:val="en-GB"/>
              </w:rPr>
              <w:t>Limited evidence.</w:t>
            </w:r>
            <w:r w:rsidRPr="006A2665">
              <w:rPr>
                <w:rFonts w:cs="Times New Roman"/>
                <w:color w:val="000000" w:themeColor="text1"/>
                <w:sz w:val="16"/>
                <w:szCs w:val="16"/>
                <w:lang w:val="en-GB"/>
              </w:rPr>
              <w:t xml:space="preserve"> Tendency to drying in two studies </w:t>
            </w:r>
            <w:r w:rsidRPr="00D424AA">
              <w:rPr>
                <w:rFonts w:cs="Times New Roman"/>
                <w:color w:val="000000" w:themeColor="text1"/>
                <w:sz w:val="16"/>
                <w:szCs w:val="16"/>
                <w:lang w:val="en-GB"/>
              </w:rPr>
              <w:fldChar w:fldCharType="begin" w:fldLock="1"/>
            </w:r>
            <w:r w:rsidR="00FF6231" w:rsidRPr="006A2665">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w:instrText>
            </w:r>
            <w:r w:rsidR="00FF6231">
              <w:rPr>
                <w:rFonts w:cs="Times New Roman"/>
                <w:color w:val="000000" w:themeColor="text1"/>
                <w:sz w:val="16"/>
                <w:szCs w:val="16"/>
              </w:rPr>
              <w:instrText xml:space="preserve">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w:instrText>
            </w:r>
            <w:r w:rsidR="00FF6231" w:rsidRPr="006A2665">
              <w:rPr>
                <w:rFonts w:cs="Times New Roman"/>
                <w:color w:val="000000" w:themeColor="text1"/>
                <w:sz w:val="16"/>
                <w:szCs w:val="16"/>
                <w:lang w:val="en-GB"/>
              </w:rPr>
              <w:instrText>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 Cook et al., 2020)</w:t>
            </w:r>
            <w:r w:rsidRPr="00D424AA">
              <w:rPr>
                <w:rFonts w:cs="Times New Roman"/>
                <w:color w:val="000000" w:themeColor="text1"/>
                <w:sz w:val="16"/>
                <w:szCs w:val="16"/>
                <w:lang w:val="en-GB"/>
              </w:rPr>
              <w:fldChar w:fldCharType="end"/>
            </w:r>
          </w:p>
        </w:tc>
        <w:tc>
          <w:tcPr>
            <w:tcW w:w="2607" w:type="dxa"/>
            <w:shd w:val="clear" w:color="auto" w:fill="FEBA9F"/>
            <w:tcMar>
              <w:top w:w="40" w:type="dxa"/>
              <w:left w:w="40" w:type="dxa"/>
              <w:bottom w:w="40" w:type="dxa"/>
              <w:right w:w="40" w:type="dxa"/>
            </w:tcMar>
          </w:tcPr>
          <w:p w14:paraId="50929B25" w14:textId="6FE1F2CE" w:rsidR="00D376F0" w:rsidRPr="006A2665" w:rsidRDefault="00D376F0" w:rsidP="00D424AA">
            <w:pPr>
              <w:rPr>
                <w:rFonts w:cs="Times New Roman"/>
                <w:iCs/>
                <w:color w:val="000000" w:themeColor="text1"/>
                <w:sz w:val="16"/>
                <w:szCs w:val="16"/>
                <w:lang w:val="en-GB"/>
              </w:rPr>
            </w:pPr>
            <w:r w:rsidRPr="006A2665">
              <w:rPr>
                <w:rFonts w:cs="Times New Roman"/>
                <w:b/>
                <w:bCs/>
                <w:i/>
                <w:color w:val="000000" w:themeColor="text1"/>
                <w:sz w:val="16"/>
                <w:szCs w:val="16"/>
                <w:lang w:val="en-GB"/>
              </w:rPr>
              <w:t>High confidence:</w:t>
            </w:r>
            <w:r w:rsidRPr="006A2665">
              <w:rPr>
                <w:rFonts w:cs="Times New Roman"/>
                <w:iCs/>
                <w:color w:val="000000" w:themeColor="text1"/>
                <w:sz w:val="16"/>
                <w:szCs w:val="16"/>
                <w:lang w:val="en-GB"/>
              </w:rPr>
              <w:t xml:space="preserve"> </w:t>
            </w:r>
            <w:r w:rsidRPr="006A2665">
              <w:rPr>
                <w:rFonts w:cs="Times New Roman"/>
                <w:b/>
                <w:bCs/>
                <w:iCs/>
                <w:color w:val="000000" w:themeColor="text1"/>
                <w:sz w:val="16"/>
                <w:szCs w:val="16"/>
                <w:lang w:val="en-GB"/>
              </w:rPr>
              <w:t>Increase</w:t>
            </w:r>
            <w:r w:rsidRPr="006A2665">
              <w:rPr>
                <w:rFonts w:cs="Times New Roman"/>
                <w:iCs/>
                <w:color w:val="000000" w:themeColor="text1"/>
                <w:sz w:val="16"/>
                <w:szCs w:val="16"/>
                <w:lang w:val="en-GB"/>
              </w:rPr>
              <w:t xml:space="preserve"> in drought severity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2775D3" w14:paraId="1D4359C1" w14:textId="77777777" w:rsidTr="00723657">
        <w:tc>
          <w:tcPr>
            <w:tcW w:w="988" w:type="dxa"/>
            <w:vMerge w:val="restart"/>
            <w:tcBorders>
              <w:top w:val="single" w:sz="4" w:space="0" w:color="000000"/>
              <w:left w:val="single" w:sz="4" w:space="0" w:color="000000"/>
              <w:right w:val="single" w:sz="4" w:space="0" w:color="000000"/>
            </w:tcBorders>
          </w:tcPr>
          <w:p w14:paraId="537F5B19" w14:textId="77777777" w:rsidR="00D376F0" w:rsidRPr="00D424AA" w:rsidRDefault="00D376F0" w:rsidP="00841A35">
            <w:pPr>
              <w:rPr>
                <w:rFonts w:cs="Times New Roman"/>
                <w:sz w:val="16"/>
                <w:szCs w:val="16"/>
                <w:lang w:val="en-GB"/>
              </w:rPr>
            </w:pPr>
            <w:r w:rsidRPr="00D424AA">
              <w:rPr>
                <w:rFonts w:cs="Times New Roman"/>
                <w:color w:val="000000" w:themeColor="text1"/>
                <w:sz w:val="16"/>
                <w:szCs w:val="16"/>
                <w:lang w:val="en-GB" w:eastAsia="pt-BR"/>
              </w:rPr>
              <w:t>South American Monsoon (SAM)</w:t>
            </w:r>
          </w:p>
        </w:tc>
        <w:tc>
          <w:tcPr>
            <w:tcW w:w="708" w:type="dxa"/>
            <w:tcBorders>
              <w:top w:val="single" w:sz="4" w:space="0" w:color="000000"/>
              <w:left w:val="single" w:sz="4" w:space="0" w:color="000000"/>
              <w:bottom w:val="single" w:sz="4" w:space="0" w:color="000000"/>
              <w:right w:val="single" w:sz="4" w:space="0" w:color="000000"/>
            </w:tcBorders>
          </w:tcPr>
          <w:p w14:paraId="57D6BA5A" w14:textId="77777777" w:rsidR="00D376F0" w:rsidRPr="00D424AA" w:rsidRDefault="00D376F0" w:rsidP="00D424AA">
            <w:pPr>
              <w:rPr>
                <w:rFonts w:cs="Times New Roman"/>
                <w:sz w:val="16"/>
                <w:szCs w:val="16"/>
                <w:lang w:val="en-GB"/>
              </w:rPr>
            </w:pPr>
            <w:r w:rsidRPr="00D424AA">
              <w:rPr>
                <w:rFonts w:cs="Times New Roman"/>
                <w:sz w:val="16"/>
                <w:szCs w:val="16"/>
                <w:lang w:val="en-GB"/>
              </w:rPr>
              <w:t>MET</w:t>
            </w:r>
          </w:p>
        </w:tc>
        <w:tc>
          <w:tcPr>
            <w:tcW w:w="2268" w:type="dxa"/>
            <w:tcBorders>
              <w:top w:val="single" w:sz="4" w:space="0" w:color="auto"/>
              <w:left w:val="single" w:sz="4" w:space="0" w:color="000000"/>
              <w:bottom w:val="single" w:sz="4" w:space="0" w:color="000000"/>
              <w:right w:val="single" w:sz="4" w:space="0" w:color="000000"/>
            </w:tcBorders>
            <w:shd w:val="clear" w:color="auto" w:fill="FEE2D9"/>
          </w:tcPr>
          <w:p w14:paraId="63B7FA97" w14:textId="2F9FDF0B" w:rsidR="00D376F0" w:rsidRPr="00D424AA" w:rsidRDefault="00D376F0" w:rsidP="00D424AA">
            <w:pPr>
              <w:rPr>
                <w:rFonts w:cs="Times New Roman"/>
                <w:sz w:val="16"/>
                <w:szCs w:val="16"/>
                <w:lang w:val="nb-NO"/>
              </w:rPr>
            </w:pPr>
            <w:r w:rsidRPr="00D424AA">
              <w:rPr>
                <w:rFonts w:cs="Times New Roman"/>
                <w:b/>
                <w:bCs/>
                <w:i/>
                <w:iCs/>
                <w:sz w:val="16"/>
                <w:szCs w:val="16"/>
                <w:shd w:val="clear" w:color="auto" w:fill="FEE2D9"/>
                <w:lang w:val="en-GB" w:eastAsia="en-CA"/>
              </w:rPr>
              <w:t>Medium confidence:</w:t>
            </w:r>
            <w:r w:rsidRPr="00D424AA">
              <w:rPr>
                <w:rFonts w:cs="Times New Roman"/>
                <w:b/>
                <w:bCs/>
                <w:sz w:val="16"/>
                <w:szCs w:val="16"/>
                <w:shd w:val="clear" w:color="auto" w:fill="FEE2D9"/>
                <w:lang w:val="en-GB" w:eastAsia="en-CA"/>
              </w:rPr>
              <w:t xml:space="preserve"> Increase</w:t>
            </w:r>
            <w:r w:rsidRPr="00D424AA">
              <w:rPr>
                <w:rFonts w:cs="Times New Roman"/>
                <w:sz w:val="16"/>
                <w:szCs w:val="16"/>
                <w:shd w:val="clear" w:color="auto" w:fill="FEE2D9"/>
                <w:lang w:val="en-GB" w:eastAsia="en-CA"/>
              </w:rPr>
              <w:t xml:space="preserve"> in the frequency and severity of meteorological droughts based on SPI and CDD </w:t>
            </w:r>
            <w:r w:rsidRPr="00D424AA">
              <w:rPr>
                <w:rFonts w:cs="Times New Roman"/>
                <w:sz w:val="16"/>
                <w:szCs w:val="16"/>
                <w:shd w:val="clear" w:color="auto" w:fill="FEE2D9"/>
                <w:lang w:val="en-GB" w:eastAsia="en-CA"/>
              </w:rPr>
              <w:fldChar w:fldCharType="begin" w:fldLock="1"/>
            </w:r>
            <w:r w:rsidR="00FF6231">
              <w:rPr>
                <w:rFonts w:cs="Times New Roman"/>
                <w:sz w:val="16"/>
                <w:szCs w:val="16"/>
                <w:shd w:val="clear" w:color="auto" w:fill="FEE2D9"/>
                <w:lang w:val="en-GB" w:eastAsia="en-CA"/>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2",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2",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3", "itemData" : { "DOI" : "10.1007/s00382-020-05333-z", "ISSN" : "0930-7575", "author" : [ { "dropping-particle" : "", "family" : "Avila-Diaz", "given" : "Alvaro", "non-dropping-particle" : "", "parse-names" : false, "suffix" : "" }, { "dropping-particle" : "", "family" : "Benezoli", "given" : "Victor", "non-dropping-particle" : "", "parse-</w:instrText>
            </w:r>
            <w:r w:rsidR="00FF6231" w:rsidRPr="006A2665">
              <w:rPr>
                <w:rFonts w:cs="Times New Roman"/>
                <w:sz w:val="16"/>
                <w:szCs w:val="16"/>
                <w:shd w:val="clear" w:color="auto" w:fill="FEE2D9"/>
                <w:lang w:eastAsia="en-CA"/>
              </w:rPr>
              <w:instrText>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3",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mendeley" : { "formattedCitation" : "(Spinoni et al., 2019; Avila-Diaz et al., 2020; Dereczynski et al., 2020)", "plainTextFormattedCitation" : "(Spinoni et al., 2019; Avila-Diaz et al., 2020; Dereczynski et al., 2020)", "previouslyFormattedCitation" : "(Spinoni et al., 2019; Avila-Diaz et al., 2020; Dereczynski et al., 2020)" }, "properties" : { "noteIndex" : 0 }, "schema" : "https://github.com/citation-style-language/schema/raw/master/csl-citation.json" }</w:instrText>
            </w:r>
            <w:r w:rsidRPr="00D424AA">
              <w:rPr>
                <w:rFonts w:cs="Times New Roman"/>
                <w:sz w:val="16"/>
                <w:szCs w:val="16"/>
                <w:shd w:val="clear" w:color="auto" w:fill="FEE2D9"/>
                <w:lang w:val="en-GB" w:eastAsia="en-CA"/>
              </w:rPr>
              <w:fldChar w:fldCharType="separate"/>
            </w:r>
            <w:r w:rsidR="00A26296">
              <w:rPr>
                <w:rFonts w:cs="Times New Roman"/>
                <w:noProof/>
                <w:sz w:val="16"/>
                <w:szCs w:val="16"/>
                <w:shd w:val="clear" w:color="auto" w:fill="FEE2D9"/>
                <w:lang w:val="nb-NO" w:eastAsia="en-CA"/>
              </w:rPr>
              <w:t>(Spinoni et al., 2019; Avila-Diaz et al., 2020; Dereczynski et al., 2020)</w:t>
            </w:r>
            <w:r w:rsidRPr="00D424AA">
              <w:rPr>
                <w:rFonts w:cs="Times New Roman"/>
                <w:sz w:val="16"/>
                <w:szCs w:val="16"/>
                <w:shd w:val="clear" w:color="auto" w:fill="FEE2D9"/>
                <w:lang w:val="en-GB" w:eastAsia="en-CA"/>
              </w:rPr>
              <w:fldChar w:fldCharType="end"/>
            </w:r>
            <w:r w:rsidRPr="00841A35">
              <w:rPr>
                <w:rFonts w:cs="Times New Roman"/>
                <w:bCs/>
                <w:sz w:val="18"/>
                <w:szCs w:val="18"/>
                <w:lang w:val="nb-NO"/>
              </w:rPr>
              <w:t>.</w:t>
            </w:r>
          </w:p>
        </w:tc>
        <w:tc>
          <w:tcPr>
            <w:tcW w:w="1560"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24156247" w14:textId="627448EC"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and recent droughts as in 2010 were not attributed to anthropogenic climate change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2/asl2.435", "ISBN" : "1530-261X", "ISSN" : "1530261X", "abstract" : "Abstract We produced 100-member event attribution ensembles during 2009?2012 under all forcing conditions and in two different counterfactual worlds without anthropogenic forcing (mainly greenhouse gases and aerosols) and without aerosol emission changes using the MIROC5 atmospheric general circulation model. It seemed that both human influences and the sea surface temperature (SST) natural variability increased probabilities of the 2010 severe drought in the South Amazon region, and that changes in aerosols emissions had little effect on the drought. It should be noted that our assessments were sensitive to bias corrections according to the relationships between the SST natural variability and precipitation.", "author" : [ { "dropping-particle" : "", "family" : "Shiogama", "given" : "Hideo", "non-dropping-particle" : "", "parse-names" : false, "suffix" : "" }, { "dropping-particle" : "", "family" : "Watanabe", "given" : "Masahiro", "non-dropping-particle" : "", "parse-names" : false, "suffix" : "" }, { "dropping-particle" : "", "family" : "Imada", "given" : "Yukiko", "non-dropping-particle" : "", "parse-names" : false, "suffix" : "" }, { "dropping-particle" : "", "family" : "Mori", "given" : "Masato", "non-dropping-particle" : "", "parse-names" : false, "suffix" : "" }, { "dropping-particle" : "", "family" : "Ishii", "given" : "Masayoshi", "non-dropping-particle" : "", "parse-names" : false, "suffix" : "" }, { "dropping-particle" : "", "family" : "Kimoto", "given" : "Masahide", "non-dropping-particle" : "", "parse-names" : false, "suffix" : "" } ], "container-title" : "Atmospheric Science Letters", "id" : "ITEM-1", "issue" : "3", "issued" : { "date-parts" : [ [ "2013", "7", "17" ] ] }, "note" : "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 Shiogama, Hideo; Watanabe, Masahiro; Imada, Yukiko; Mori, Masato; Ishii, Masayoshi; Kimoto, Masahide)\n\nFrom Duplicate 1 (An event attribution of the 2010 drought in the South Amazon region using the MIROC5 model - Hideo, Shiogama; Masahiro, Watanabe; Yukiko, Imada; Masato, Mori; Masayoshi, Ishii; Masahide, Kimoto; Shiogama, Hideo; Watanabe, Masahiro; Imada, Yukiko; Mori, Masato; Ishii, Masayoshi; Kimoto, Masahide)\n\nFrom Duplicate 1 (An event attribution of the 2010 drought in the South Amazon region using the MIROC5 model - Hideo, Shiogama; Masahiro, Watanabe; Yukiko, Imada; Masato, Mori; Masayoshi, Ishii; Masahide, Kimoto; Shiogama, Hideo; Watanabe, Masahiro; Imada, Yukiko; Mori, Masato; Ishii, Masayoshi; Kimoto, Masahide)\n\nFrom Duplicate 1 (An event attribution of the 2010 drought in the South Amazon region using the MIROC5 model - Shiogama, Hideo; Watanabe, Masahiro; Imada, Yukiko; Mori, Masato; Ishii, Masayoshi; Kimoto, Masahide)\n\n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 Shiogama, Hideo; Watanabe, Masahiro; Imada, Yukiko; Mori, Masato; Ishii, Masayoshi; Kimoto, Masahide; Hideo, Shiogama; Masahiro, Watanabe; Yukiko, Imada; Masato, Mori; Masayoshi, Ishii; Masahide, Kimoto)\n\n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 Shiogama, Hideo; Watanabe, Masahiro; Imada, Yukiko; Mori, Masato; Ishii, Masayoshi; Kimoto, Masahide; Hideo, Shiogama; Masahiro, Watanabe; Yukiko, Imada; Masato, Mori; Masayoshi, Ishii; Masahide, Kimoto)\n\nFrom Duplicate 1 (An event attribution of the 2010 drought in the South Amazon region using the MIROC5 model - Shiogama, Hideo; Watanabe, Masahiro; Imada, Yukiko; Mori, Masato; Ishii, Masayoshi; Kimoto, Masahide; Hideo, Shiogama; Masahiro, Watanabe; Yukiko, Imada; Masato, Mori; Masayoshi, Ishii; Masahide, Kimoto)\n\n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Shiogama, Hideo; Watanabe, Masahiro; Imada, Yukiko; Mori, Masato; Ishii, Masayoshi; Kimoto, Masahide; Hideo, Shiogama; Masahiro, Watanabe; Yukiko, Imada; Masato, Mori; Masayoshi, Ishii; Masahide, Kimoto)\n\nFrom Duplicate 1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n\ndoi: 10.1002/asl2.435\n\nFrom Duplicate 2 (An event attribution of the 2010 drought in the South Amazon region using the MIROC5 model - Hideo, Shiogama; Masahiro, Watanabe; Yukiko, Imada; Masato, Mori; Masayoshi, Ishii; Masahide, Kimoto)\n\ndoi: 10.1002/asl2.435", "page" : "170-175", "publisher" : "Wiley-Blackwell", "title" : "An event attribution of the 2010 drought in the South Amazon region using the MIROC5 model", "translator" : [ { "dropping-particle" : "", "family" : "S1564", "given" : "", "non-dropping-particle" : "", "parse-names" : false, "suffix" : "" } ], "type" : "article-journal", "volume" : "14" }, "uris" : [ "http://www.mendeley.com/documents/?uuid=8ecd350a-0dda-459d-a12a-8492a6d4c518" ] } ], "mendeley" : { "formattedCitation" : "(Shiogama et al., 2013)", "plainTextFormattedCitation" : "(Shiogama et al., 2013)", "previouslyFormattedCitation" : "(Shiogama et al., 2013)"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Shiogama et al., 2013)</w:t>
            </w:r>
            <w:r w:rsidRPr="00D424AA">
              <w:rPr>
                <w:rFonts w:cs="Times New Roman"/>
                <w:sz w:val="16"/>
                <w:szCs w:val="16"/>
                <w:lang w:val="en-GB"/>
              </w:rPr>
              <w:fldChar w:fldCharType="end"/>
            </w:r>
            <w:r w:rsidRPr="00841A35">
              <w:rPr>
                <w:rFonts w:cs="Times New Roman"/>
                <w:sz w:val="16"/>
                <w:szCs w:val="16"/>
                <w:lang w:val="en-GB"/>
              </w:rPr>
              <w:t>.</w:t>
            </w:r>
          </w:p>
        </w:tc>
        <w:tc>
          <w:tcPr>
            <w:tcW w:w="2409" w:type="dxa"/>
            <w:tcBorders>
              <w:top w:val="single" w:sz="4" w:space="0" w:color="auto"/>
              <w:left w:val="single" w:sz="4" w:space="0" w:color="000000"/>
              <w:bottom w:val="single" w:sz="4" w:space="0" w:color="000000"/>
              <w:right w:val="single" w:sz="4" w:space="0" w:color="000000"/>
            </w:tcBorders>
            <w:shd w:val="clear" w:color="auto" w:fill="FFE4DB"/>
          </w:tcPr>
          <w:p w14:paraId="6367F517" w14:textId="53F58699" w:rsidR="00D376F0" w:rsidRPr="00841A35" w:rsidRDefault="00D376F0" w:rsidP="00D424AA">
            <w:pPr>
              <w:rPr>
                <w:rFonts w:cs="Times New Roman"/>
                <w:b/>
                <w:sz w:val="16"/>
                <w:szCs w:val="16"/>
                <w:lang w:val="en-GB"/>
              </w:rPr>
            </w:pPr>
            <w:r w:rsidRPr="00D424AA">
              <w:rPr>
                <w:rFonts w:cs="Times New Roman"/>
                <w:b/>
                <w:bCs/>
                <w:i/>
                <w:iCs/>
                <w:sz w:val="16"/>
                <w:szCs w:val="16"/>
                <w:lang w:val="en-GB" w:eastAsia="en-CA"/>
              </w:rPr>
              <w:t>Medium confidence:</w:t>
            </w:r>
            <w:r w:rsidRPr="00D424AA">
              <w:rPr>
                <w:rFonts w:cs="Times New Roman"/>
                <w:sz w:val="16"/>
                <w:szCs w:val="16"/>
                <w:lang w:val="en-GB" w:eastAsia="en-CA"/>
              </w:rPr>
              <w:t xml:space="preserve"> </w:t>
            </w:r>
            <w:r w:rsidRPr="00D424AA">
              <w:rPr>
                <w:rFonts w:cs="Times New Roman"/>
                <w:b/>
                <w:bCs/>
                <w:sz w:val="16"/>
                <w:szCs w:val="16"/>
                <w:lang w:val="en-GB" w:eastAsia="en-CA"/>
              </w:rPr>
              <w:t xml:space="preserve">Increase </w:t>
            </w:r>
            <w:r w:rsidRPr="00D424AA">
              <w:rPr>
                <w:rFonts w:cs="Times New Roman"/>
                <w:sz w:val="16"/>
                <w:szCs w:val="16"/>
                <w:lang w:val="en-GB" w:eastAsia="en-CA"/>
              </w:rPr>
              <w:t xml:space="preserve">meteorological droughts </w:t>
            </w:r>
            <w:r w:rsidRPr="00D424AA">
              <w:rPr>
                <w:rFonts w:cs="Times New Roman"/>
                <w:bCs/>
                <w:color w:val="000000" w:themeColor="text1"/>
                <w:sz w:val="16"/>
                <w:szCs w:val="16"/>
                <w:lang w:val="en-GB"/>
              </w:rPr>
              <w:t xml:space="preserve">(Chapter 11 Supplementary Material (11.SM) </w:t>
            </w:r>
            <w:r w:rsidRPr="00D424AA">
              <w:rPr>
                <w:rFonts w:cs="Times New Roman"/>
                <w:b/>
                <w:sz w:val="18"/>
                <w:szCs w:val="18"/>
                <w:lang w:val="en-GB"/>
              </w:rPr>
              <w:t xml:space="preserve"> </w:t>
            </w:r>
            <w:commentRangeStart w:id="7058"/>
            <w:r w:rsidRPr="00D424AA">
              <w:rPr>
                <w:rFonts w:cs="Times New Roman"/>
                <w:b/>
                <w:sz w:val="16"/>
                <w:szCs w:val="16"/>
                <w:lang w:val="en-GB"/>
              </w:rPr>
              <w:fldChar w:fldCharType="begin" w:fldLock="1"/>
            </w:r>
            <w:r w:rsidR="003A5209">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Chou et al., 2014a; Touma et al., 2015; Xu et al., 2019a)", "manualFormatting" : "(Chou et al., 2014a; Touma et al., 2015; L. Xu et al., 2019)", "plainTextFormattedCitation" : "(Chou et al., 2014a; Touma et al., 2015; Xu et al., 2019a)", "previouslyFormattedCitation" : "(Chou et al., 2014a; Touma et al., 2015; Xu et al., 2019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nb-NO"/>
              </w:rPr>
              <w:t xml:space="preserve">(Chou et al., 2014a; Touma et al., 2015; </w:t>
            </w:r>
            <w:del w:id="7059" w:author="Robin Matthews" w:date="2021-07-14T12:32:00Z">
              <w:r w:rsidR="00A26296" w:rsidDel="00FC4A87">
                <w:rPr>
                  <w:rFonts w:cs="Times New Roman"/>
                  <w:noProof/>
                  <w:sz w:val="16"/>
                  <w:szCs w:val="16"/>
                  <w:lang w:val="nb-NO"/>
                </w:rPr>
                <w:delText>Xu et al., 2019a</w:delText>
              </w:r>
            </w:del>
            <w:ins w:id="7060" w:author="Robin Matthews" w:date="2021-07-14T12:32:00Z">
              <w:r w:rsidR="00FC4A87">
                <w:rPr>
                  <w:rFonts w:cs="Times New Roman"/>
                  <w:noProof/>
                  <w:sz w:val="16"/>
                  <w:szCs w:val="16"/>
                  <w:lang w:val="nb-NO"/>
                </w:rPr>
                <w:t>L. Xu et al., 2019</w:t>
              </w:r>
            </w:ins>
            <w:r w:rsidR="00A26296">
              <w:rPr>
                <w:rFonts w:cs="Times New Roman"/>
                <w:noProof/>
                <w:sz w:val="16"/>
                <w:szCs w:val="16"/>
                <w:lang w:val="nb-NO"/>
              </w:rPr>
              <w:t>)</w:t>
            </w:r>
            <w:r w:rsidRPr="00D424AA">
              <w:rPr>
                <w:rFonts w:cs="Times New Roman"/>
                <w:b/>
                <w:sz w:val="16"/>
                <w:szCs w:val="16"/>
                <w:lang w:val="en-GB"/>
              </w:rPr>
              <w:fldChar w:fldCharType="end"/>
            </w:r>
            <w:commentRangeEnd w:id="7058"/>
            <w:r w:rsidR="00A26296">
              <w:rPr>
                <w:rStyle w:val="Marquedecommentaire"/>
              </w:rPr>
              <w:commentReference w:id="7058"/>
            </w:r>
            <w:r w:rsidRPr="00841A35">
              <w:rPr>
                <w:rFonts w:cs="Times New Roman"/>
                <w:b/>
                <w:sz w:val="16"/>
                <w:szCs w:val="16"/>
                <w:lang w:val="nb-NO"/>
              </w:rPr>
              <w:t xml:space="preserve">.. </w:t>
            </w:r>
            <w:r w:rsidRPr="00D424AA">
              <w:rPr>
                <w:rFonts w:cs="Times New Roman"/>
                <w:bCs/>
                <w:sz w:val="16"/>
                <w:szCs w:val="16"/>
                <w:lang w:val="en-GB"/>
              </w:rPr>
              <w:t xml:space="preserve">Drying trends in CDD in </w:t>
            </w:r>
            <w:r w:rsidRPr="00D424AA">
              <w:rPr>
                <w:rFonts w:cs="Times New Roman"/>
                <w:bCs/>
                <w:color w:val="000000" w:themeColor="text1"/>
                <w:sz w:val="16"/>
                <w:szCs w:val="16"/>
                <w:lang w:val="en-GB"/>
              </w:rPr>
              <w:t xml:space="preserve">CMIP6 and SPI in CMIP5 </w:t>
            </w:r>
            <w:commentRangeStart w:id="7061"/>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Touma et al., 2015; </w:t>
            </w:r>
            <w:del w:id="7062" w:author="Robin Matthews" w:date="2021-07-14T12:32:00Z">
              <w:r w:rsidR="00A26296" w:rsidDel="00FC4A87">
                <w:rPr>
                  <w:rFonts w:cs="Times New Roman"/>
                  <w:bCs/>
                  <w:noProof/>
                  <w:color w:val="000000" w:themeColor="text1"/>
                  <w:sz w:val="16"/>
                  <w:szCs w:val="16"/>
                  <w:lang w:val="en-GB"/>
                </w:rPr>
                <w:delText>Xu et al., 2019a</w:delText>
              </w:r>
            </w:del>
            <w:ins w:id="7063"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61"/>
            <w:r w:rsidR="00A26296">
              <w:rPr>
                <w:rStyle w:val="Marquedecommentaire"/>
              </w:rPr>
              <w:commentReference w:id="7061"/>
            </w:r>
            <w:r w:rsidRPr="00841A35">
              <w:rPr>
                <w:rFonts w:cs="Times New Roman"/>
                <w:bCs/>
                <w:color w:val="000000" w:themeColor="text1"/>
                <w:sz w:val="16"/>
                <w:szCs w:val="16"/>
                <w:lang w:val="en-GB"/>
              </w:rPr>
              <w:t xml:space="preserve"> but divergent trends in an RCM driven by two GCM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hou et al., 2014a)</w:t>
            </w:r>
            <w:r w:rsidRPr="00D424AA">
              <w:rPr>
                <w:rFonts w:cs="Times New Roman"/>
                <w:bCs/>
                <w:color w:val="000000" w:themeColor="text1"/>
                <w:sz w:val="16"/>
                <w:szCs w:val="16"/>
                <w:lang w:val="en-GB"/>
              </w:rPr>
              <w:fldChar w:fldCharType="end"/>
            </w:r>
          </w:p>
          <w:p w14:paraId="26324F25" w14:textId="77777777" w:rsidR="00D376F0" w:rsidRPr="00D424AA" w:rsidRDefault="00D376F0" w:rsidP="00D424AA">
            <w:pPr>
              <w:rPr>
                <w:rFonts w:cs="Times New Roman"/>
                <w:b/>
                <w:sz w:val="16"/>
                <w:szCs w:val="16"/>
                <w:lang w:val="en-GB"/>
              </w:rPr>
            </w:pPr>
          </w:p>
          <w:p w14:paraId="73130578" w14:textId="77777777" w:rsidR="00D376F0" w:rsidRPr="00D424AA" w:rsidRDefault="00D376F0" w:rsidP="00D424AA">
            <w:pPr>
              <w:rPr>
                <w:rFonts w:cs="Times New Roman"/>
                <w:sz w:val="16"/>
                <w:szCs w:val="16"/>
                <w:lang w:val="en-GB"/>
              </w:rPr>
            </w:pPr>
          </w:p>
        </w:tc>
        <w:tc>
          <w:tcPr>
            <w:tcW w:w="2410" w:type="dxa"/>
            <w:tcBorders>
              <w:top w:val="single" w:sz="4" w:space="0" w:color="auto"/>
              <w:left w:val="single" w:sz="4" w:space="0" w:color="000000"/>
              <w:bottom w:val="single" w:sz="4" w:space="0" w:color="000000"/>
              <w:right w:val="single" w:sz="4" w:space="0" w:color="000000"/>
            </w:tcBorders>
            <w:shd w:val="clear" w:color="auto" w:fill="FFE4DB"/>
          </w:tcPr>
          <w:p w14:paraId="3BC5D44A" w14:textId="67AFD612" w:rsidR="00D376F0" w:rsidRPr="00D424AA" w:rsidRDefault="00D376F0" w:rsidP="00D424AA">
            <w:pPr>
              <w:rPr>
                <w:rFonts w:cs="Times New Roman"/>
                <w:sz w:val="16"/>
                <w:szCs w:val="16"/>
                <w:lang w:val="en-GB"/>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sz w:val="16"/>
                <w:szCs w:val="16"/>
                <w:lang w:val="en-GB" w:eastAsia="en-CA"/>
              </w:rPr>
              <w:t xml:space="preserve">Increase </w:t>
            </w:r>
            <w:r w:rsidRPr="00D424AA">
              <w:rPr>
                <w:rFonts w:cs="Times New Roman"/>
                <w:sz w:val="16"/>
                <w:szCs w:val="16"/>
                <w:lang w:val="en-GB" w:eastAsia="en-CA"/>
              </w:rPr>
              <w:t>in meteorological droughts</w:t>
            </w:r>
            <w:r w:rsidRPr="00D424AA">
              <w:rPr>
                <w:rFonts w:cs="Times New Roman"/>
                <w:color w:val="000000" w:themeColor="text1"/>
                <w:sz w:val="16"/>
                <w:szCs w:val="16"/>
                <w:lang w:val="en-GB"/>
              </w:rPr>
              <w:t xml:space="preserve"> </w:t>
            </w:r>
            <w:commentRangeStart w:id="7064"/>
            <w:r w:rsidRPr="00D424AA">
              <w:rPr>
                <w:rFonts w:cs="Times New Roman"/>
                <w:b/>
                <w:sz w:val="16"/>
                <w:szCs w:val="16"/>
                <w:lang w:val="en-GB"/>
              </w:rPr>
              <w:fldChar w:fldCharType="begin" w:fldLock="1"/>
            </w:r>
            <w:r w:rsidR="003A5209">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Chou et al., 2014a; Touma et al., 2015; Xu et al., 2019a)", "manualFormatting" : "(Chou et al., 2014a; Touma et al., 2015; L. Xu et al., 2019)", "plainTextFormattedCitation" : "(Chou et al., 2014a; Touma et al., 2015; Xu et al., 2019a)", "previouslyFormattedCitation" : "(Chou et al., 2014a; Touma et al., 2015; Xu et al., 2019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rPr>
              <w:t xml:space="preserve">(Chou et al., 2014a; Touma et al., 2015; </w:t>
            </w:r>
            <w:del w:id="7065" w:author="Robin Matthews" w:date="2021-07-14T12:32:00Z">
              <w:r w:rsidR="00A26296" w:rsidDel="00FC4A87">
                <w:rPr>
                  <w:rFonts w:cs="Times New Roman"/>
                  <w:noProof/>
                  <w:sz w:val="16"/>
                  <w:szCs w:val="16"/>
                </w:rPr>
                <w:delText>Xu et al., 2019a</w:delText>
              </w:r>
            </w:del>
            <w:ins w:id="7066" w:author="Robin Matthews" w:date="2021-07-14T12:32:00Z">
              <w:r w:rsidR="00FC4A87">
                <w:rPr>
                  <w:rFonts w:cs="Times New Roman"/>
                  <w:noProof/>
                  <w:sz w:val="16"/>
                  <w:szCs w:val="16"/>
                </w:rPr>
                <w:t>L. Xu et al., 2019</w:t>
              </w:r>
            </w:ins>
            <w:r w:rsidR="00A26296">
              <w:rPr>
                <w:rFonts w:cs="Times New Roman"/>
                <w:noProof/>
                <w:sz w:val="16"/>
                <w:szCs w:val="16"/>
              </w:rPr>
              <w:t>)</w:t>
            </w:r>
            <w:r w:rsidRPr="00D424AA">
              <w:rPr>
                <w:rFonts w:cs="Times New Roman"/>
                <w:b/>
                <w:sz w:val="16"/>
                <w:szCs w:val="16"/>
                <w:lang w:val="en-GB"/>
              </w:rPr>
              <w:fldChar w:fldCharType="end"/>
            </w:r>
            <w:commentRangeEnd w:id="7064"/>
            <w:r w:rsidR="00A26296">
              <w:rPr>
                <w:rStyle w:val="Marquedecommentaire"/>
              </w:rPr>
              <w:commentReference w:id="7064"/>
            </w:r>
            <w:r w:rsidRPr="00D74FF3">
              <w:rPr>
                <w:rFonts w:cs="Times New Roman"/>
                <w:bCs/>
                <w:color w:val="000000" w:themeColor="text1"/>
                <w:sz w:val="16"/>
                <w:szCs w:val="16"/>
              </w:rPr>
              <w:t xml:space="preserve"> (Chapter 11 Supplementary Material (11.SM). </w:t>
            </w:r>
            <w:r w:rsidRPr="00841A35">
              <w:rPr>
                <w:rFonts w:cs="Times New Roman"/>
                <w:bCs/>
                <w:color w:val="000000" w:themeColor="text1"/>
                <w:sz w:val="16"/>
                <w:szCs w:val="16"/>
                <w:lang w:val="en-GB"/>
              </w:rPr>
              <w:t xml:space="preserve">Drying trend in CDD in CMIP6 and SPI in CMIP5 </w:t>
            </w:r>
            <w:commentRangeStart w:id="7067"/>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Touma et al., 2015; </w:t>
            </w:r>
            <w:del w:id="7068" w:author="Robin Matthews" w:date="2021-07-14T12:32:00Z">
              <w:r w:rsidR="00A26296" w:rsidDel="00FC4A87">
                <w:rPr>
                  <w:rFonts w:cs="Times New Roman"/>
                  <w:bCs/>
                  <w:noProof/>
                  <w:color w:val="000000" w:themeColor="text1"/>
                  <w:sz w:val="16"/>
                  <w:szCs w:val="16"/>
                  <w:lang w:val="en-GB"/>
                </w:rPr>
                <w:delText>Xu et al., 2019a</w:delText>
              </w:r>
            </w:del>
            <w:ins w:id="7069"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67"/>
            <w:r w:rsidR="00A26296">
              <w:rPr>
                <w:rStyle w:val="Marquedecommentaire"/>
              </w:rPr>
              <w:commentReference w:id="7067"/>
            </w:r>
            <w:r w:rsidRPr="00841A35">
              <w:rPr>
                <w:rFonts w:cs="Times New Roman"/>
                <w:bCs/>
                <w:color w:val="000000" w:themeColor="text1"/>
                <w:sz w:val="16"/>
                <w:szCs w:val="16"/>
                <w:lang w:val="en-GB"/>
              </w:rPr>
              <w:t xml:space="preserve"> but divergent trends in an RCM driven by two GCM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hou et al., 2014a)</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weak trends in CMIP5-based SPI projection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607" w:type="dxa"/>
            <w:tcBorders>
              <w:top w:val="single" w:sz="4" w:space="0" w:color="auto"/>
              <w:left w:val="single" w:sz="4" w:space="0" w:color="000000"/>
              <w:bottom w:val="single" w:sz="4" w:space="0" w:color="000000"/>
              <w:right w:val="single" w:sz="4" w:space="0" w:color="000000"/>
            </w:tcBorders>
            <w:shd w:val="clear" w:color="auto" w:fill="FEBA9F"/>
          </w:tcPr>
          <w:p w14:paraId="2F6DF2ED" w14:textId="51B45104" w:rsidR="00D376F0" w:rsidRPr="00D74FF3" w:rsidRDefault="00D376F0" w:rsidP="00D424AA">
            <w:pPr>
              <w:rPr>
                <w:rFonts w:cs="Times New Roman"/>
                <w:color w:val="000000" w:themeColor="text1"/>
                <w:sz w:val="16"/>
                <w:szCs w:val="16"/>
              </w:rPr>
            </w:pPr>
            <w:r w:rsidRPr="00D424AA">
              <w:rPr>
                <w:rFonts w:cs="Times New Roman"/>
                <w:b/>
                <w:bCs/>
                <w:i/>
                <w:iCs/>
                <w:color w:val="000000" w:themeColor="text1"/>
                <w:sz w:val="16"/>
                <w:szCs w:val="16"/>
                <w:lang w:val="en-GB"/>
              </w:rPr>
              <w:t>High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in drought severity </w:t>
            </w: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hou et al., 2014a; Touma et al., 2015; Spinoni et al., 2020; Coppola et al., 2021b)", "plainTextFormattedCitation" : "(Chou et al., 2014a; Touma et al., 2015; Spinoni et al., 2020; Coppola et al., 2021b)", "previouslyFormattedCitation" : "(Chou et al., 2014a; Touma et al., 2015;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Chou et al., 2014a; Touma et al., 2015; Spinoni et al., 2020; Coppola et al., 2021b)</w:t>
            </w:r>
            <w:r w:rsidRPr="00D424AA">
              <w:rPr>
                <w:rFonts w:cs="Times New Roman"/>
                <w:color w:val="000000" w:themeColor="text1"/>
                <w:sz w:val="16"/>
                <w:szCs w:val="16"/>
                <w:lang w:val="en-GB"/>
              </w:rPr>
              <w:fldChar w:fldCharType="end"/>
            </w:r>
            <w:r w:rsidRPr="00D74FF3">
              <w:rPr>
                <w:rFonts w:cs="Times New Roman"/>
                <w:bCs/>
                <w:color w:val="000000" w:themeColor="text1"/>
                <w:sz w:val="16"/>
                <w:szCs w:val="16"/>
              </w:rPr>
              <w:t xml:space="preserve"> (Chapter 11 Supplementary Material (11.SM)</w:t>
            </w:r>
            <w:r w:rsidRPr="00D74FF3">
              <w:rPr>
                <w:rFonts w:cs="Times New Roman"/>
                <w:color w:val="000000" w:themeColor="text1"/>
                <w:sz w:val="16"/>
                <w:szCs w:val="16"/>
              </w:rPr>
              <w:t>.</w:t>
            </w:r>
          </w:p>
          <w:p w14:paraId="280D31FC" w14:textId="77777777" w:rsidR="00D376F0" w:rsidRPr="00D74FF3" w:rsidRDefault="00D376F0" w:rsidP="00D424AA">
            <w:pPr>
              <w:rPr>
                <w:rFonts w:cs="Times New Roman"/>
                <w:sz w:val="16"/>
                <w:szCs w:val="16"/>
              </w:rPr>
            </w:pPr>
          </w:p>
        </w:tc>
      </w:tr>
      <w:tr w:rsidR="00D376F0" w:rsidRPr="000F1B8F" w14:paraId="4E19BD7A" w14:textId="77777777" w:rsidTr="00723657">
        <w:tc>
          <w:tcPr>
            <w:tcW w:w="988" w:type="dxa"/>
            <w:vMerge/>
            <w:tcBorders>
              <w:left w:val="single" w:sz="4" w:space="0" w:color="000000"/>
              <w:right w:val="single" w:sz="4" w:space="0" w:color="000000"/>
            </w:tcBorders>
          </w:tcPr>
          <w:p w14:paraId="3BD70659" w14:textId="77777777" w:rsidR="00D376F0" w:rsidRPr="00D74FF3" w:rsidRDefault="00D376F0" w:rsidP="00D424AA">
            <w:pPr>
              <w:rPr>
                <w:rFonts w:cs="Times New Roman"/>
                <w:sz w:val="16"/>
                <w:szCs w:val="16"/>
              </w:rPr>
            </w:pPr>
          </w:p>
        </w:tc>
        <w:tc>
          <w:tcPr>
            <w:tcW w:w="708" w:type="dxa"/>
            <w:tcBorders>
              <w:top w:val="single" w:sz="4" w:space="0" w:color="000000"/>
              <w:left w:val="single" w:sz="4" w:space="0" w:color="000000"/>
              <w:bottom w:val="single" w:sz="4" w:space="0" w:color="000000"/>
              <w:right w:val="single" w:sz="4" w:space="0" w:color="000000"/>
            </w:tcBorders>
          </w:tcPr>
          <w:p w14:paraId="431B57E1" w14:textId="77777777" w:rsidR="00D376F0" w:rsidRPr="00D424AA" w:rsidRDefault="00D376F0" w:rsidP="00D424AA">
            <w:pPr>
              <w:rPr>
                <w:rFonts w:cs="Times New Roman"/>
                <w:sz w:val="16"/>
                <w:szCs w:val="16"/>
                <w:lang w:val="en-GB"/>
              </w:rPr>
            </w:pPr>
            <w:r w:rsidRPr="00D424AA">
              <w:rPr>
                <w:rFonts w:cs="Times New Roman"/>
                <w:sz w:val="16"/>
                <w:szCs w:val="16"/>
                <w:lang w:val="en-GB"/>
              </w:rPr>
              <w:t>AGR</w:t>
            </w:r>
          </w:p>
          <w:p w14:paraId="0B071A86" w14:textId="77777777" w:rsidR="00D376F0" w:rsidRPr="00D424AA" w:rsidRDefault="00D376F0" w:rsidP="00D424AA">
            <w:pPr>
              <w:rPr>
                <w:rFonts w:cs="Times New Roman"/>
                <w:sz w:val="16"/>
                <w:szCs w:val="16"/>
                <w:lang w:val="en-GB"/>
              </w:rPr>
            </w:pPr>
            <w:r w:rsidRPr="00D424AA">
              <w:rPr>
                <w:rFonts w:cs="Times New Roman"/>
                <w:sz w:val="16"/>
                <w:szCs w:val="16"/>
                <w:lang w:val="en-GB"/>
              </w:rPr>
              <w:t>ECOL</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A913A9B" w14:textId="24C37F88" w:rsidR="00D376F0" w:rsidRPr="00841A35"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s</w:t>
            </w:r>
            <w:r w:rsidRPr="00D424AA">
              <w:rPr>
                <w:rFonts w:cs="Times New Roman"/>
                <w:bCs/>
                <w:color w:val="000000" w:themeColor="text1"/>
                <w:sz w:val="16"/>
                <w:szCs w:val="16"/>
                <w:lang w:val="en-GB"/>
              </w:rPr>
              <w:t xml:space="preserve"> depending on subregions and drought metrics, including soil moisture,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Dai and Zhao, 2017; Spinoni et al., 2019; Padrón et al., 2020)</w:t>
            </w:r>
            <w:r w:rsidRPr="00D424AA">
              <w:rPr>
                <w:rFonts w:cs="Times New Roman"/>
                <w:bCs/>
                <w:color w:val="000000" w:themeColor="text1"/>
                <w:sz w:val="16"/>
                <w:szCs w:val="16"/>
                <w:lang w:val="en-GB"/>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082216E"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dashed" w:sz="4" w:space="0" w:color="000000"/>
              <w:left w:val="single" w:sz="4" w:space="0" w:color="000000"/>
              <w:bottom w:val="single" w:sz="4" w:space="0" w:color="000000"/>
              <w:right w:val="single" w:sz="4" w:space="0" w:color="000000"/>
            </w:tcBorders>
            <w:shd w:val="clear" w:color="auto" w:fill="FFE4DB"/>
          </w:tcPr>
          <w:p w14:paraId="3B4939A0" w14:textId="5A7DA0D6"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 xml:space="preserve">Medium confidenc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agricultural and ecological droughts based on total column and surface soil moisture, (Chapter 11 Supplementary Material (11.SM)  </w:t>
            </w:r>
            <w:commentRangeStart w:id="7070"/>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071" w:author="Robin Matthews" w:date="2021-07-14T12:32:00Z">
              <w:r w:rsidR="00A26296" w:rsidDel="00FC4A87">
                <w:rPr>
                  <w:rFonts w:cs="Times New Roman"/>
                  <w:bCs/>
                  <w:noProof/>
                  <w:color w:val="000000" w:themeColor="text1"/>
                  <w:sz w:val="16"/>
                  <w:szCs w:val="16"/>
                  <w:lang w:val="en-GB"/>
                </w:rPr>
                <w:delText>Xu et al., 2019a</w:delText>
              </w:r>
            </w:del>
            <w:ins w:id="7072"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70"/>
            <w:r w:rsidR="00A26296">
              <w:rPr>
                <w:rStyle w:val="Marquedecommentaire"/>
              </w:rPr>
              <w:commentReference w:id="7070"/>
            </w:r>
            <w:r w:rsidRPr="00841A35">
              <w:rPr>
                <w:rFonts w:cs="Times New Roman"/>
                <w:bCs/>
                <w:color w:val="000000" w:themeColor="text1"/>
                <w:sz w:val="16"/>
                <w:szCs w:val="16"/>
                <w:lang w:val="en-GB"/>
              </w:rPr>
              <w:t xml:space="preserve">, and inconsistent signal with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410" w:type="dxa"/>
            <w:tcBorders>
              <w:top w:val="dashed" w:sz="4" w:space="0" w:color="000000"/>
              <w:left w:val="single" w:sz="4" w:space="0" w:color="000000"/>
              <w:bottom w:val="single" w:sz="4" w:space="0" w:color="000000"/>
              <w:right w:val="single" w:sz="4" w:space="0" w:color="000000"/>
            </w:tcBorders>
            <w:shd w:val="clear" w:color="auto" w:fill="FEBA9F"/>
          </w:tcPr>
          <w:p w14:paraId="03347F9A" w14:textId="703069D3" w:rsidR="00D376F0" w:rsidRPr="00D74FF3" w:rsidRDefault="00D376F0" w:rsidP="00D424AA">
            <w:pPr>
              <w:rPr>
                <w:rFonts w:cs="Times New Roman"/>
                <w:sz w:val="16"/>
                <w:szCs w:val="16"/>
              </w:rPr>
            </w:pPr>
            <w:r w:rsidRPr="00D424AA">
              <w:rPr>
                <w:rFonts w:cs="Times New Roman"/>
                <w:b/>
                <w:i/>
                <w:iCs/>
                <w:color w:val="000000" w:themeColor="text1"/>
                <w:sz w:val="16"/>
                <w:szCs w:val="16"/>
                <w:lang w:val="en-GB"/>
              </w:rPr>
              <w:t>High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drought severity with different metrics </w:t>
            </w:r>
            <w:commentRangeStart w:id="7073"/>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Gu et al., 2020)", "manualFormatting" : "(Naumann et al., 2018; L. Xu et al., 2019; Gu et al., 2020)", "plainTextFormattedCitation" : "(Naumann et al., 2018; Xu et al., 2019a; Gu et al., 2020)", "previouslyFormattedCitation" : "(Naumann et al., 2018; Xu et al., 2019a;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 xml:space="preserve">(Naumann et al., 2018; </w:t>
            </w:r>
            <w:del w:id="7074" w:author="Robin Matthews" w:date="2021-07-14T12:32:00Z">
              <w:r w:rsidR="00A26296" w:rsidDel="00FC4A87">
                <w:rPr>
                  <w:rFonts w:cs="Times New Roman"/>
                  <w:bCs/>
                  <w:noProof/>
                  <w:color w:val="000000" w:themeColor="text1"/>
                  <w:sz w:val="16"/>
                  <w:szCs w:val="16"/>
                </w:rPr>
                <w:delText>Xu et al., 2019a</w:delText>
              </w:r>
            </w:del>
            <w:ins w:id="7075" w:author="Robin Matthews" w:date="2021-07-14T12:32: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Gu et al., 2020)</w:t>
            </w:r>
            <w:r w:rsidRPr="00D424AA">
              <w:rPr>
                <w:rFonts w:cs="Times New Roman"/>
                <w:bCs/>
                <w:color w:val="000000" w:themeColor="text1"/>
                <w:sz w:val="16"/>
                <w:szCs w:val="16"/>
                <w:lang w:val="en-GB"/>
              </w:rPr>
              <w:fldChar w:fldCharType="end"/>
            </w:r>
            <w:commentRangeEnd w:id="7073"/>
            <w:r w:rsidR="00A26296">
              <w:rPr>
                <w:rStyle w:val="Marquedecommentaire"/>
              </w:rPr>
              <w:commentReference w:id="7073"/>
            </w:r>
            <w:r w:rsidRPr="00D74FF3">
              <w:rPr>
                <w:rFonts w:cs="Times New Roman"/>
                <w:bCs/>
                <w:color w:val="000000" w:themeColor="text1"/>
                <w:sz w:val="16"/>
                <w:szCs w:val="16"/>
              </w:rPr>
              <w:t xml:space="preserve"> (Chapter 11 Supplementary Material (11.SM).</w:t>
            </w:r>
          </w:p>
        </w:tc>
        <w:tc>
          <w:tcPr>
            <w:tcW w:w="2607" w:type="dxa"/>
            <w:tcBorders>
              <w:top w:val="dashed" w:sz="4" w:space="0" w:color="000000"/>
              <w:left w:val="single" w:sz="4" w:space="0" w:color="000000"/>
              <w:bottom w:val="single" w:sz="4" w:space="0" w:color="000000"/>
              <w:right w:val="single" w:sz="4" w:space="0" w:color="000000"/>
            </w:tcBorders>
            <w:shd w:val="clear" w:color="auto" w:fill="FEBA9F"/>
          </w:tcPr>
          <w:p w14:paraId="100FED92" w14:textId="226822DE" w:rsidR="00D376F0" w:rsidRPr="00D424AA" w:rsidRDefault="00D376F0" w:rsidP="00D424AA">
            <w:pPr>
              <w:rPr>
                <w:rFonts w:cs="Times New Roman"/>
                <w:sz w:val="16"/>
                <w:szCs w:val="16"/>
                <w:lang w:val="nb-NO"/>
              </w:rPr>
            </w:pPr>
            <w:r w:rsidRPr="00D424AA">
              <w:rPr>
                <w:rFonts w:cs="Times New Roman"/>
                <w:b/>
                <w:i/>
                <w:iCs/>
                <w:color w:val="000000" w:themeColor="text1"/>
                <w:sz w:val="16"/>
                <w:szCs w:val="16"/>
                <w:lang w:val="en-GB"/>
              </w:rPr>
              <w:t>High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drought severity with different metrics and high agreement between studies (Chapter 11 Supplementary Material (11.SM) </w:t>
            </w:r>
            <w:commentRangeStart w:id="7076"/>
            <w:r w:rsidRPr="00841A35">
              <w:rPr>
                <w:rFonts w:cs="Times New Roman"/>
                <w:bCs/>
                <w:color w:val="000000" w:themeColor="text1"/>
                <w:sz w:val="16"/>
                <w:szCs w:val="16"/>
                <w:lang w:val="en-GB"/>
              </w:rPr>
              <w:fldChar w:fldCharType="begin" w:fldLock="1"/>
            </w:r>
            <w:r w:rsidR="00DB48AC">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r w:rsidRPr="00841A35">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2020; Dai et al., 2018; Lu et al., 2019; Vicente-Serrano et al., 2020</w:t>
            </w:r>
            <w:del w:id="7077" w:author="Robin Matthews" w:date="2021-07-14T18:55:00Z">
              <w:r w:rsidR="00A26296" w:rsidDel="00526137">
                <w:rPr>
                  <w:rFonts w:cs="Times New Roman"/>
                  <w:bCs/>
                  <w:noProof/>
                  <w:color w:val="000000" w:themeColor="text1"/>
                  <w:sz w:val="16"/>
                  <w:szCs w:val="16"/>
                  <w:lang w:val="nb-NO"/>
                </w:rPr>
                <w:delText>a</w:delText>
              </w:r>
            </w:del>
            <w:ins w:id="7078" w:author="Robin Matthews" w:date="2021-07-14T18:55:00Z">
              <w:r w:rsidR="00526137">
                <w:rPr>
                  <w:rFonts w:cs="Times New Roman"/>
                  <w:bCs/>
                  <w:noProof/>
                  <w:color w:val="000000" w:themeColor="text1"/>
                  <w:sz w:val="16"/>
                  <w:szCs w:val="16"/>
                  <w:lang w:val="nb-NO"/>
                </w:rPr>
                <w:t>c</w:t>
              </w:r>
            </w:ins>
            <w:r w:rsidR="00A26296">
              <w:rPr>
                <w:rFonts w:cs="Times New Roman"/>
                <w:bCs/>
                <w:noProof/>
                <w:color w:val="000000" w:themeColor="text1"/>
                <w:sz w:val="16"/>
                <w:szCs w:val="16"/>
                <w:lang w:val="nb-NO"/>
              </w:rPr>
              <w:t>)</w:t>
            </w:r>
            <w:r w:rsidRPr="00841A35">
              <w:rPr>
                <w:rFonts w:cs="Times New Roman"/>
                <w:bCs/>
                <w:color w:val="000000" w:themeColor="text1"/>
                <w:sz w:val="16"/>
                <w:szCs w:val="16"/>
                <w:lang w:val="en-GB"/>
              </w:rPr>
              <w:fldChar w:fldCharType="end"/>
            </w:r>
            <w:commentRangeEnd w:id="7076"/>
            <w:r w:rsidR="00A26296">
              <w:rPr>
                <w:rStyle w:val="Marquedecommentaire"/>
              </w:rPr>
              <w:commentReference w:id="7076"/>
            </w:r>
            <w:r w:rsidRPr="00841A35">
              <w:rPr>
                <w:rFonts w:cs="Times New Roman"/>
                <w:bCs/>
                <w:color w:val="000000" w:themeColor="text1"/>
                <w:sz w:val="16"/>
                <w:szCs w:val="16"/>
                <w:lang w:val="nb-NO"/>
              </w:rPr>
              <w:t>.</w:t>
            </w:r>
          </w:p>
        </w:tc>
      </w:tr>
      <w:tr w:rsidR="00D376F0" w:rsidRPr="000F1B8F" w14:paraId="52064F11" w14:textId="77777777" w:rsidTr="00723657">
        <w:tc>
          <w:tcPr>
            <w:tcW w:w="988" w:type="dxa"/>
            <w:vMerge/>
            <w:tcBorders>
              <w:left w:val="single" w:sz="4" w:space="0" w:color="000000"/>
              <w:bottom w:val="single" w:sz="4" w:space="0" w:color="000000"/>
              <w:right w:val="single" w:sz="4" w:space="0" w:color="000000"/>
            </w:tcBorders>
          </w:tcPr>
          <w:p w14:paraId="4C86CE15" w14:textId="77777777" w:rsidR="00D376F0" w:rsidRPr="00D424AA" w:rsidRDefault="00D376F0" w:rsidP="00D424AA">
            <w:pPr>
              <w:rPr>
                <w:rFonts w:cs="Times New Roman"/>
                <w:sz w:val="16"/>
                <w:szCs w:val="16"/>
                <w:lang w:val="nb-NO"/>
              </w:rPr>
            </w:pPr>
          </w:p>
        </w:tc>
        <w:tc>
          <w:tcPr>
            <w:tcW w:w="708" w:type="dxa"/>
            <w:tcBorders>
              <w:top w:val="single" w:sz="4" w:space="0" w:color="000000"/>
              <w:left w:val="single" w:sz="4" w:space="0" w:color="000000"/>
              <w:bottom w:val="single" w:sz="4" w:space="0" w:color="000000"/>
              <w:right w:val="single" w:sz="4" w:space="0" w:color="000000"/>
            </w:tcBorders>
          </w:tcPr>
          <w:p w14:paraId="6A9CD085" w14:textId="77777777" w:rsidR="00D376F0" w:rsidRPr="00D424AA" w:rsidRDefault="00D376F0" w:rsidP="00D424AA">
            <w:pPr>
              <w:rPr>
                <w:rFonts w:cs="Times New Roman"/>
                <w:sz w:val="16"/>
                <w:szCs w:val="16"/>
                <w:lang w:val="en-GB"/>
              </w:rPr>
            </w:pPr>
            <w:r w:rsidRPr="00D424AA">
              <w:rPr>
                <w:rFonts w:cs="Times New Roman"/>
                <w:sz w:val="16"/>
                <w:szCs w:val="16"/>
                <w:lang w:val="en-GB"/>
              </w:rPr>
              <w:t>HYDR</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CF876CE" w14:textId="0448B506" w:rsidR="00D376F0" w:rsidRPr="00841A35"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Limited evidence.</w:t>
            </w:r>
            <w:r w:rsidRPr="00D424AA">
              <w:rPr>
                <w:rFonts w:cs="Times New Roman"/>
                <w:bCs/>
                <w:color w:val="000000" w:themeColor="text1"/>
                <w:sz w:val="16"/>
                <w:szCs w:val="16"/>
                <w:lang w:val="en-GB"/>
              </w:rPr>
              <w:t xml:space="preserve"> Available evidence suggests lack of signal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21)", "plainTextFormattedCitation" : "(Gudmundsson et al., 2021)", "previouslyFormattedCitation" : "(Gudmundsson et al., 2021)"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udmundsson et al., 2021)</w:t>
            </w:r>
            <w:r w:rsidRPr="00D424AA">
              <w:rPr>
                <w:rFonts w:cs="Times New Roman"/>
                <w:bCs/>
                <w:color w:val="000000" w:themeColor="text1"/>
                <w:sz w:val="16"/>
                <w:szCs w:val="16"/>
                <w:lang w:val="en-GB"/>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02F27350"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A3E7990" w14:textId="08335FD7"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One study shows mixed signal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p>
        </w:tc>
        <w:tc>
          <w:tcPr>
            <w:tcW w:w="241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9CA5751" w14:textId="71B3FEAF" w:rsidR="00D376F0" w:rsidRPr="00D424AA"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 xml:space="preserve">Limited evidence. </w:t>
            </w:r>
            <w:r w:rsidRPr="00D424AA">
              <w:rPr>
                <w:rFonts w:cs="Times New Roman"/>
                <w:color w:val="000000" w:themeColor="text1"/>
                <w:sz w:val="16"/>
                <w:szCs w:val="16"/>
                <w:lang w:val="en-GB"/>
              </w:rPr>
              <w:t xml:space="preserve">Mixed signal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or tendency to drying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t>
            </w:r>
          </w:p>
        </w:tc>
        <w:tc>
          <w:tcPr>
            <w:tcW w:w="2607" w:type="dxa"/>
            <w:tcBorders>
              <w:top w:val="dashed" w:sz="4" w:space="0" w:color="000000"/>
              <w:left w:val="single" w:sz="4" w:space="0" w:color="000000"/>
              <w:bottom w:val="single" w:sz="4" w:space="0" w:color="000000"/>
              <w:right w:val="single" w:sz="4" w:space="0" w:color="000000"/>
            </w:tcBorders>
            <w:shd w:val="clear" w:color="auto" w:fill="FEBA9F"/>
          </w:tcPr>
          <w:p w14:paraId="22848C47" w14:textId="7226B02A" w:rsidR="00D376F0" w:rsidRPr="00D424AA" w:rsidRDefault="00D376F0" w:rsidP="00D424AA">
            <w:pPr>
              <w:rPr>
                <w:rFonts w:cs="Times New Roman"/>
                <w:sz w:val="16"/>
                <w:szCs w:val="16"/>
                <w:lang w:val="nb-NO"/>
              </w:rPr>
            </w:pPr>
            <w:r w:rsidRPr="00D424AA">
              <w:rPr>
                <w:rFonts w:cs="Times New Roman"/>
                <w:b/>
                <w:bCs/>
                <w:i/>
                <w:color w:val="000000" w:themeColor="text1"/>
                <w:sz w:val="16"/>
                <w:szCs w:val="16"/>
                <w:lang w:val="en-GB"/>
              </w:rPr>
              <w:t>High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 xml:space="preserve">Increase </w:t>
            </w:r>
            <w:r w:rsidRPr="00D424AA">
              <w:rPr>
                <w:rFonts w:cs="Times New Roman"/>
                <w:iCs/>
                <w:color w:val="000000" w:themeColor="text1"/>
                <w:sz w:val="16"/>
                <w:szCs w:val="16"/>
                <w:lang w:val="en-GB"/>
              </w:rPr>
              <w:t xml:space="preserve">in drought severity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nb-NO"/>
              </w:rPr>
              <w:t>(Prudhomme et al., 2014; Giuntoli et al., 2015; 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nb-NO"/>
              </w:rPr>
              <w:t>.</w:t>
            </w:r>
          </w:p>
        </w:tc>
      </w:tr>
      <w:tr w:rsidR="00D376F0" w:rsidRPr="002775D3" w14:paraId="3BD141D0" w14:textId="77777777" w:rsidTr="00723657">
        <w:tc>
          <w:tcPr>
            <w:tcW w:w="988" w:type="dxa"/>
            <w:vMerge w:val="restart"/>
          </w:tcPr>
          <w:p w14:paraId="57141FC2" w14:textId="77777777" w:rsidR="00D376F0" w:rsidRPr="00D424AA" w:rsidRDefault="00D376F0" w:rsidP="00841A35">
            <w:pPr>
              <w:rPr>
                <w:rFonts w:cs="Times New Roman"/>
                <w:sz w:val="16"/>
                <w:szCs w:val="16"/>
                <w:lang w:val="en-GB"/>
              </w:rPr>
            </w:pPr>
            <w:r w:rsidRPr="00D424AA">
              <w:rPr>
                <w:rFonts w:cs="Times New Roman"/>
                <w:color w:val="000000" w:themeColor="text1"/>
                <w:sz w:val="16"/>
                <w:szCs w:val="16"/>
                <w:lang w:val="en-GB" w:eastAsia="pt-BR"/>
              </w:rPr>
              <w:t>North-eastern South America (NES)</w:t>
            </w:r>
          </w:p>
        </w:tc>
        <w:tc>
          <w:tcPr>
            <w:tcW w:w="708" w:type="dxa"/>
          </w:tcPr>
          <w:p w14:paraId="3A13347C" w14:textId="77777777" w:rsidR="00D376F0" w:rsidRPr="00D424AA" w:rsidRDefault="00D376F0" w:rsidP="00D424AA">
            <w:pPr>
              <w:rPr>
                <w:rFonts w:cs="Times New Roman"/>
                <w:sz w:val="16"/>
                <w:szCs w:val="16"/>
                <w:lang w:val="en-GB"/>
              </w:rPr>
            </w:pPr>
            <w:r w:rsidRPr="00D424AA">
              <w:rPr>
                <w:rFonts w:cs="Times New Roman"/>
                <w:sz w:val="16"/>
                <w:szCs w:val="16"/>
                <w:lang w:val="en-GB"/>
              </w:rPr>
              <w:t>MET</w:t>
            </w:r>
          </w:p>
        </w:tc>
        <w:tc>
          <w:tcPr>
            <w:tcW w:w="2268" w:type="dxa"/>
            <w:tcBorders>
              <w:top w:val="single" w:sz="4" w:space="0" w:color="auto"/>
              <w:bottom w:val="single" w:sz="4" w:space="0" w:color="auto"/>
            </w:tcBorders>
            <w:shd w:val="clear" w:color="auto" w:fill="FEBA9F"/>
          </w:tcPr>
          <w:p w14:paraId="0DD15F2D" w14:textId="4AB8FBE6"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High confidence:</w:t>
            </w:r>
            <w:r w:rsidRPr="00D424AA">
              <w:rPr>
                <w:rFonts w:cs="Times New Roman"/>
                <w:sz w:val="16"/>
                <w:szCs w:val="16"/>
                <w:lang w:val="en-GB" w:eastAsia="en-CA"/>
              </w:rPr>
              <w:t xml:space="preserve">  </w:t>
            </w:r>
            <w:r w:rsidRPr="00D424AA">
              <w:rPr>
                <w:rFonts w:cs="Times New Roman"/>
                <w:b/>
                <w:bCs/>
                <w:sz w:val="16"/>
                <w:szCs w:val="16"/>
                <w:lang w:val="en-GB" w:eastAsia="en-CA"/>
              </w:rPr>
              <w:t>Increase</w:t>
            </w:r>
            <w:r w:rsidRPr="00D424AA">
              <w:rPr>
                <w:rFonts w:cs="Times New Roman"/>
                <w:sz w:val="16"/>
                <w:szCs w:val="16"/>
                <w:lang w:val="en-GB" w:eastAsia="en-CA"/>
              </w:rPr>
              <w:t xml:space="preserve"> in drought duration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4", "itemData" : { "DOI" : "10.1007/s00382-020-05333-z", "ISSN" : "0930-7575", "author" : [ { "dropping-particle" : "", "family" : "Avila-Diaz", "given" : "Alvaro", "non-dropping-particle" : "", "parse-names" : false, "suffix" : "" }, { "dropping-particle" : "", "family" : "Benezoli", "given" : "Victor", "non-dropping-particle" : "", "parse-names" : false, "suffix" : "" }, { "dropping-particle" : "", "family" : "Justino", "given" : "Flavio", "non-dropping-particle" : "", "parse-names" : false, "suffix" : "" }, { "dropping-particle" : "", "family" : "Torres", "given" : "Roger", "non-dropping-particle" : "", "parse-names" : false, "suffix" : "" }, { "dropping-particle" : "", "family" : "Wilson", "given" : "Aaron", "non-dropping-particle" : "", "parse-names" : false, "suffix" : "" } ], "container-title" : "Climate Dynamics", "id" : "ITEM-4", "issue" : "5-6", "issued" : { "date-parts" : [ [ "2020", "9", "15" ] ] }, "page" : "1403-1426", "title" : "Assessing current and future trends of climate extremes across Brazil based on reanalyses and earth system model projections", "translator" : [ { "dropping-particle" : "", "family" : "S3191", "given" : "", "non-dropping-particle" : "", "parse-names" : false, "suffix" : "" } ], "type" : "article-journal", "volume" : "55" }, "uris" : [ "http://www.mendeley.com/documents/?uuid=7921dc63-0fbb-4e48-b574-3fafe2e3618d" ] }, { "id" : "ITEM-5", "itemData" : { "DOI" : "10.1002/joc.5225", "ISSN" : "08998418", "author" : [ { "dropping-particle" : "", "family" : "Brito", "given" : "S. S. B.", "non-dropping-particle" : "", "parse-names" : false, "suffix" : "" }, { "dropping-particle" : "", "family" : "Cunha", "given" : "A. P. M. A.", "non-dropping-particle" : "", "parse-names" : false, "suffix" : "" }, { "dropping-particle" : "", "family" : "Cunningham", "given" : "C. C.", "non-dropping-particle" : "", "parse-names" : false, "suffix" : "" }, { "dropping-particle" : "", "family" : "Alval\u00e1", "given" : "R. C.", "non-dropping-particle" : "", "parse-names" : false, "suffix" : "" }, { "dropping-particle" : "", "family" : "Marengo", "given" : "J. A.", "non-dropping-particle" : "", "parse-names" : false, "suffix" : "" }, { "dropping-particle" : "", "family" : "Carvalho", "given" : "M. A.", "non-dropping-particle" : "", "parse-names" : false, "suffix" : "" } ], "container-title" : "International Journal of Climatology", "id" : "ITEM-5", "issue" : "2", "issued" : { "date-parts" : [ [ "2018", "2" ] ] }, "page" : "517-529", "title" : "Frequency, duration and severity of drought in the Semiarid Northeast Brazil region", "translator" : [ { "dropping-particle" : "", "family" : "S2662", "given" : "", "non-dropping-particle" : "", "parse-names" : false, "suffix" : "" } ], "type" : "article-journal", "volume" : "38" }, "uris" : [ "http://www.mendeley.com/documents/?uuid=20db5a77-2eb9-48ab-ac03-6ff3a55c0cf9" ] }, { "id" : "ITEM-6", "itemData" : { "DOI" : "10.1007/s00704-016-1840-8", "ISSN" : "0177-798X", "abstract" : "\u00a9 2016, Springer-Verlag Wien. This study provides an overview of the drought situation in Northeast Brazil for the past, present, and future. Droughts affect more people than any other natural hazard owing to their large scale and long-lasting nature. They are recurrent in the region and while some measures have been taken by the governments to mitigate their impacts, there is still a perception that residents, mainly in rural areas, are not yet adapted to these hazards. The drought affecting the Northeast from 2012 to 2015, however, has had an intensity and impact not seen in several decades and has already destroyed large swaths of cropland, affecting hundreds of cities and towns across the region, and leaving ranchers struggling to feed and water cattle. Future climate projections for the area show large temperature increases and rainfall reductions, which, together with a tendency for longer periods with consecutive dry days, suggest the occurrence of more frequent/intense dry spells and droughts and a tendency toward aridification in the region. All these conditions lead to an increase in evaporation from reservoirs and lakes, affecting irrigation and agriculture as well as key water uses including hydropower and industry, and thus, the welfare of the residents. Integrating drought monitoring and seasonal forecasting provides efficient means of assessing impacts of climate variability and change, identifying vulnerabilities, and allowing for better adaptation measures not only for medium- and long-term climate change but also for extremes of the interannual climate variability, particularly droughts.", "author" : [ { "dropping-particle" : "", "family" : "Marengo", "given" : "Jose A.", "non-dropping-particle" : "", "parse-names" : false, "suffix" : "" }, { "dropping-particle" : "", "family" : "Torres", "given" : "Roger Rodrigues", "non-dropping-particle" : "", "parse-names" : false, "suffix" : "" }, { "dropping-particle" : "", "family" : "Alves", "given" : "Lincoln Muniz", "non-dropping-particle" : "", "parse-names" : false, "suffix" : "" } ], "container-title" : "Theoretical and Applied Climatology", "id" : "ITEM-6", "issue" : "3-4", "issued" : { "date-parts" : [ [ "2017", "8", "9" ] ] }, "page" : "1189-1200", "publisher" : "Springer Vienna", "title" : "Drought in Northeast Brazil \u2013 past, present, and future", "translator" : [ { "dropping-particle" : "", "family" : "S1569", "given" : "", "non-dropping-particle" : "", "parse-names" : false, "suffix" : "" } ], "type" : "article-journal", "volume" : "129" }, "uris" : [ "http://www.mendeley.com/documents/?uuid=7288806a-9e15-4d27-9c12-c9a6792a00e9" ] } ], "mendeley" : { "formattedCitation" : "(Marengo et al., 2017; Brito et al., 2018; Spinoni et al., 2019; Avila-Diaz et al., 2020; Dereczynski et al., 2020; Dunn et al., 2020)", "plainTextFormattedCitation" : "(Marengo et al., 2017; Brito et al., 2018; Spinoni et al., 2019; Avila-Diaz et al., 2020; Dereczynski et al., 2020; Dunn et al., 2020)", "previouslyFormattedCitation" : "(Marengo et al., 2017; Brito et al., 2018; Spinoni et al., 2019; Avila-Diaz et al., 2020; Dereczynski et al., 2020;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Marengo et al., 2017; Brito et al., 2018; Spinoni et al., 2019; Avila-Diaz et al., 2020; Dereczynski et al., 2020; Dunn et al., 2020)</w:t>
            </w:r>
            <w:r w:rsidRPr="00D424AA">
              <w:rPr>
                <w:rFonts w:cs="Times New Roman"/>
                <w:sz w:val="16"/>
                <w:szCs w:val="16"/>
                <w:lang w:val="en-GB" w:eastAsia="en-CA"/>
              </w:rPr>
              <w:fldChar w:fldCharType="end"/>
            </w:r>
          </w:p>
        </w:tc>
        <w:tc>
          <w:tcPr>
            <w:tcW w:w="1560" w:type="dxa"/>
            <w:tcBorders>
              <w:top w:val="single" w:sz="4" w:space="0" w:color="auto"/>
              <w:bottom w:val="single" w:sz="4" w:space="0" w:color="auto"/>
            </w:tcBorders>
            <w:shd w:val="clear" w:color="auto" w:fill="D9D9D9" w:themeFill="background1" w:themeFillShade="D9"/>
          </w:tcPr>
          <w:p w14:paraId="343D0AEE" w14:textId="01EA1F5C" w:rsidR="00D376F0" w:rsidRPr="00D424AA" w:rsidRDefault="00D376F0" w:rsidP="00D424AA">
            <w:pPr>
              <w:rPr>
                <w:rFonts w:cs="Times New Roman"/>
                <w:sz w:val="16"/>
                <w:szCs w:val="16"/>
                <w:lang w:val="en-GB"/>
              </w:rPr>
            </w:pPr>
            <w:r w:rsidRPr="00D424AA">
              <w:rPr>
                <w:rFonts w:cs="Times New Roman"/>
                <w:b/>
                <w:bCs/>
                <w:i/>
                <w:iCs/>
                <w:sz w:val="16"/>
                <w:szCs w:val="16"/>
                <w:shd w:val="clear" w:color="auto" w:fill="D9D9D9" w:themeFill="background1" w:themeFillShade="D9"/>
                <w:lang w:val="en-GB"/>
              </w:rPr>
              <w:t>Low confidence:</w:t>
            </w:r>
            <w:r w:rsidRPr="00D424AA">
              <w:rPr>
                <w:rFonts w:cs="Times New Roman"/>
                <w:sz w:val="16"/>
                <w:szCs w:val="16"/>
                <w:shd w:val="clear" w:color="auto" w:fill="D9D9D9" w:themeFill="background1" w:themeFillShade="D9"/>
                <w:lang w:val="en-GB"/>
              </w:rPr>
              <w:t xml:space="preserve"> Low confidence in human influence on meteorological drought in the region </w:t>
            </w:r>
            <w:r w:rsidRPr="00D424AA">
              <w:rPr>
                <w:rFonts w:cs="Times New Roman"/>
                <w:sz w:val="16"/>
                <w:szCs w:val="16"/>
                <w:shd w:val="clear" w:color="auto" w:fill="D9D9D9" w:themeFill="background1" w:themeFillShade="D9"/>
                <w:lang w:val="en-GB"/>
              </w:rPr>
              <w:fldChar w:fldCharType="begin" w:fldLock="1"/>
            </w:r>
            <w:r w:rsidR="00FF6231">
              <w:rPr>
                <w:rFonts w:cs="Times New Roman"/>
                <w:sz w:val="16"/>
                <w:szCs w:val="16"/>
                <w:shd w:val="clear" w:color="auto" w:fill="D9D9D9" w:themeFill="background1" w:themeFillShade="D9"/>
                <w:lang w:val="en-GB"/>
              </w:rPr>
              <w:instrText>ADDIN CSL_CITATION { "citationItems" : [ { "id" : "ITEM-1", "itemData" : { "DOI" : "10.1175/BAMS-D-15-00120.1", "ISSN" : "0003-0007", "author" : [ { "dropping-particle" : "", "family" : "Otto", "given" : "Friederike E. L.", "non-dropping-particle" : "", "parse-names" : false, "suffix" : "" }, { "dropping-particle" : "", "family" : "Haustein", "given" : "Karsten", "non-dropping-particle" : "", "parse-names" : false, "suffix" : "" }, { "dropping-particle" : "", "family" : "Uhe", "given" : "Peter", "non-dropping-particle" : "", "parse-names" : false, "suffix" : "" }, { "dropping-particle" : "", "family" : "Coelho", "given" : "Caio A. S.", "non-dropping-particle" : "", "parse-names" : false, "suffix" : "" }, { "dropping-particle" : "", "family" : "Aravequia", "given" : "Jose Antonio", "non-dropping-particle" : "", "parse-names" : false, "suffix" : "" }, { "dropping-particle" : "", "family" : "Almeida", "given" : "Waldenio", "non-dropping-particle" : "", "parse-names" : false, "suffix" : "" }, { "dropping-particle" : "", "family" : "King", "given" : "Andrew", "non-dropping-particle" : "", "parse-names" : false, "suffix" : "" }, { "dropping-particle" : "", "family" : "Coughlan de Perez", "given" : "Erin", "non-dropping-particle" : "", "parse-names" : false, "suffix" : "" }, { "dropping-particle" : "", "family" : "Wada", "given" : "Yoshihide", "non-dropping-particle" : "", "parse-names" : false, "suffix" : "" }, { "dropping-particle" : "", "family" : "Jan van Oldenborgh", "given" : "Geert", "non-dropping-particle" : "", "parse-names" : false, "suffix" : "" }, { "dropping-particle" : "", "family" : "Haarsma", "given" : "Rein", "non-dropping-particle" : "", "parse-names" : false, "suffix" : "" }, { "dropping-particle" : "", "family" : "Aalst", "given" : "Maarten", "non-dropping-particle" : "van", "parse-names" : false, "suffix" : "" }, { "dropping-particle" : "", "family" : "Cullen", "given" : "Heidi", "non-dropping-particle" : "", "parse-names" : false, "suffix" : "" } ], "container-title" : "Bulletin of the American Meteorological Society", "id" : "ITEM-1", "issue" : "12", "issued" : { "date-parts" : [ [ "2015", "12" ] ] }, "page" : "S35-S40", "title" : "Factors Other Than Climate Change, Main Drivers of 2014/15 Water Shortage in Southeast Brazil", "translator" : [ { "dropping-particle" : "", "family" : "S381", "given" : "", "non-dropping-particle" : "", "parse-names" : false, "suffix" : "" } ], "type" : "article-journal", "volume" : "96" }, "uris" : [ "http://www.mendeley.com/documents/?uuid=7254fe48-86e1-44e2-b667-c6edb6908cbc" ] }, { "id" : "ITEM-2", "itemData" : { "DOI" : "10.1175/BAMS-D-17-0102.1", "ISSN" : "0003-0007", "author" : [ { "dropping-particle" : "", "family" : "Martins", "given" : "Eduardo S. P. R.", "non-dropping-particle" : "", "parse-names" : false, "suffix" : "" }, { "dropping-particle" : "", "family" : "Coelho", "given" : "Caio A. S.", "non-dropping-particle" : "", "parse-names" : false, "suffix" : "" }, { "dropping-particle" : "", "family" : "Haarsma", "given" : "Rein", "non-dropping-particle" : "", "parse-names" : false, "suffix" : "" }, { "dropping-particle" : "", "family" : "Otto", "given" : "Friederike E. L.", "non-dropping-particle" : "", "parse-names" : false, "suffix" : "" }, { "dropping-particle" : "", "family" : "King", "given" : "Andrew D.", "non-dropping-particle" : "", "parse-names" : false, "suffix" : "" }, { "dropping-particle" : "", "family" : "Jan van Oldenborgh", "given" : "Geert", "non-dropping-particle" : "", "parse-names" : false, "suffix" : "" }, { "dropping-particle" : "", "family" : "Kew", "given" : "Sarah", "non-dropping-particle" : "", "parse-names" : false, "suffix" : "" }, { "dropping-particle" : "", "family" : "Philip", "given" : "Sjoukje", "non-dropping-particle" : "", "parse-names" : false, "suffix" : "" }, { "dropping-particle" : "", "family" : "Vasconcelos J\u00fanior", "given" : "Francisco C.", "non-dropping-particle" : "", "parse-names" : false, "suffix" : "" }, { "dropping-particle" : "", "family" : "Cullen", "given" : "Heidi", "non-dropping-particle" : "", "parse-names" : false, "suffix" : "" } ], "container-title" : "Bulletin of the American Meteorological Society", "id" : "ITEM-2", "issue" : "1", "issued" : { "date-parts" : [ [ "2018", "1", "1" ] ] }, "page" : "S65-S69", "title" : "A Multimethod Attribution Analysis of the Prolonged Northeast Brazil Hydrometeorological Drought (2012\u201316)", "translator" : [ { "dropping-particle" : "", "family" : "S380", "given" : "", "non-dropping-particle" : "", "parse-names" : false, "suffix" : "" } ], "type" : "article-journal", "volume" : "99" }, "uris" : [ "http://www.mendeley.com/documents/?uuid=79703b14-bfbe-48c7-b7d7-630db2865385" ] } ], "mendeley" : { "formattedCitation" : "(Otto et al., 2015b; Martins et al., 2018)", "plainTextFormattedCitation" : "(Otto et al., 2015b; Martins et al., 2018)", "previouslyFormattedCitation" : "(Otto et al., 2015b; Martins et al., 2018)" }, "properties" : { "noteIndex" : 0 }, "schema" : "https://github.com/citation-style-language/schema/raw/master/csl-citation.json" }</w:instrText>
            </w:r>
            <w:r w:rsidRPr="00D424AA">
              <w:rPr>
                <w:rFonts w:cs="Times New Roman"/>
                <w:sz w:val="16"/>
                <w:szCs w:val="16"/>
                <w:shd w:val="clear" w:color="auto" w:fill="D9D9D9" w:themeFill="background1" w:themeFillShade="D9"/>
                <w:lang w:val="en-GB"/>
              </w:rPr>
              <w:fldChar w:fldCharType="separate"/>
            </w:r>
            <w:r w:rsidR="00A26296">
              <w:rPr>
                <w:rFonts w:cs="Times New Roman"/>
                <w:noProof/>
                <w:sz w:val="16"/>
                <w:szCs w:val="16"/>
                <w:shd w:val="clear" w:color="auto" w:fill="D9D9D9" w:themeFill="background1" w:themeFillShade="D9"/>
                <w:lang w:val="en-GB"/>
              </w:rPr>
              <w:t>(Otto et al., 2015b; Martins et al., 2018)</w:t>
            </w:r>
            <w:r w:rsidRPr="00D424AA">
              <w:rPr>
                <w:rFonts w:cs="Times New Roman"/>
                <w:sz w:val="16"/>
                <w:szCs w:val="16"/>
                <w:shd w:val="clear" w:color="auto" w:fill="D9D9D9" w:themeFill="background1" w:themeFillShade="D9"/>
                <w:lang w:val="en-GB"/>
              </w:rPr>
              <w:fldChar w:fldCharType="end"/>
            </w:r>
            <w:r w:rsidRPr="00841A35">
              <w:rPr>
                <w:rFonts w:cs="Times New Roman"/>
                <w:sz w:val="16"/>
                <w:szCs w:val="16"/>
                <w:lang w:val="en-GB"/>
              </w:rPr>
              <w:t>.</w:t>
            </w:r>
          </w:p>
        </w:tc>
        <w:tc>
          <w:tcPr>
            <w:tcW w:w="2409" w:type="dxa"/>
            <w:shd w:val="clear" w:color="auto" w:fill="D9D9D9" w:themeFill="background1" w:themeFillShade="D9"/>
            <w:tcMar>
              <w:top w:w="40" w:type="dxa"/>
              <w:left w:w="40" w:type="dxa"/>
              <w:bottom w:w="40" w:type="dxa"/>
              <w:right w:w="40" w:type="dxa"/>
            </w:tcMar>
          </w:tcPr>
          <w:p w14:paraId="24D90E2D" w14:textId="38153FC2" w:rsidR="00D376F0" w:rsidRPr="00D424AA" w:rsidRDefault="007F2216" w:rsidP="00D424AA">
            <w:pPr>
              <w:rPr>
                <w:rFonts w:cs="Times New Roman"/>
                <w:sz w:val="16"/>
                <w:szCs w:val="16"/>
                <w:lang w:val="en-GB"/>
              </w:rPr>
            </w:pPr>
            <w:r w:rsidRPr="00D424AA">
              <w:rPr>
                <w:rFonts w:cs="Times New Roman"/>
                <w:b/>
                <w:bCs/>
                <w:i/>
                <w:iCs/>
                <w:sz w:val="16"/>
                <w:szCs w:val="16"/>
                <w:lang w:val="en-GB" w:eastAsia="en-CA"/>
              </w:rPr>
              <w:t>Medium</w:t>
            </w:r>
            <w:r w:rsidR="00D376F0" w:rsidRPr="00D424AA">
              <w:rPr>
                <w:rFonts w:cs="Times New Roman"/>
                <w:b/>
                <w:bCs/>
                <w:i/>
                <w:iCs/>
                <w:sz w:val="16"/>
                <w:szCs w:val="16"/>
                <w:lang w:val="en-GB" w:eastAsia="en-CA"/>
              </w:rPr>
              <w:t xml:space="preserve"> confidence:</w:t>
            </w:r>
            <w:r w:rsidR="00D376F0" w:rsidRPr="00D424AA">
              <w:rPr>
                <w:rFonts w:cs="Times New Roman"/>
                <w:b/>
                <w:bCs/>
                <w:sz w:val="16"/>
                <w:szCs w:val="16"/>
                <w:lang w:val="en-GB" w:eastAsia="en-CA"/>
              </w:rPr>
              <w:t xml:space="preserve"> Increase</w:t>
            </w:r>
            <w:r w:rsidR="00D376F0" w:rsidRPr="00D424AA">
              <w:rPr>
                <w:rFonts w:cs="Times New Roman"/>
                <w:sz w:val="16"/>
                <w:szCs w:val="16"/>
                <w:lang w:val="en-GB" w:eastAsia="en-CA"/>
              </w:rPr>
              <w:t xml:space="preserve"> of CDD </w:t>
            </w:r>
            <w:r w:rsidR="00D376F0" w:rsidRPr="00D424AA">
              <w:rPr>
                <w:rFonts w:cs="Times New Roman"/>
                <w:bCs/>
                <w:color w:val="000000" w:themeColor="text1"/>
                <w:sz w:val="16"/>
                <w:szCs w:val="16"/>
                <w:lang w:val="en-GB"/>
              </w:rPr>
              <w:t>(Chapter 11 Supplementary Material (11.SM)</w:t>
            </w:r>
            <w:r w:rsidR="00D376F0"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w:instrText>
            </w:r>
            <w:r w:rsidR="00FF6231" w:rsidRPr="00F1665C">
              <w:rPr>
                <w:rFonts w:cs="Times New Roman"/>
                <w:b/>
                <w:sz w:val="16"/>
                <w:szCs w:val="16"/>
              </w:rPr>
              <w:instrText>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w:instrText>
            </w:r>
            <w:r w:rsidR="00FF6231" w:rsidRPr="006A2665">
              <w:rPr>
                <w:rFonts w:cs="Times New Roman"/>
                <w:b/>
                <w:sz w:val="16"/>
                <w:szCs w:val="16"/>
              </w:rPr>
              <w:instrText>l., 2014a)", "previouslyFormattedCitation" : "(Chou et al., 2014a)" }, "properties" : { "noteIndex" : 0 }, "schema" : "https://github.com/citation-style-language/schema/raw/master/csl-citation.json" }</w:instrText>
            </w:r>
            <w:r w:rsidR="00D376F0" w:rsidRPr="00D424AA">
              <w:rPr>
                <w:rFonts w:cs="Times New Roman"/>
                <w:b/>
                <w:sz w:val="16"/>
                <w:szCs w:val="16"/>
                <w:lang w:val="en-GB"/>
              </w:rPr>
              <w:fldChar w:fldCharType="separate"/>
            </w:r>
            <w:r w:rsidR="00A26296">
              <w:rPr>
                <w:rFonts w:cs="Times New Roman"/>
                <w:noProof/>
                <w:sz w:val="16"/>
                <w:szCs w:val="16"/>
              </w:rPr>
              <w:t>(Chou et al., 2014a)</w:t>
            </w:r>
            <w:r w:rsidR="00D376F0" w:rsidRPr="00D424AA">
              <w:rPr>
                <w:rFonts w:cs="Times New Roman"/>
                <w:b/>
                <w:sz w:val="16"/>
                <w:szCs w:val="16"/>
                <w:lang w:val="en-GB"/>
              </w:rPr>
              <w:fldChar w:fldCharType="end"/>
            </w:r>
            <w:r w:rsidRPr="006A2665">
              <w:rPr>
                <w:rFonts w:cs="Times New Roman"/>
                <w:b/>
                <w:sz w:val="16"/>
                <w:szCs w:val="16"/>
              </w:rPr>
              <w:t xml:space="preserve"> </w:t>
            </w:r>
            <w:r w:rsidRPr="006A2665">
              <w:rPr>
                <w:rFonts w:cs="Times New Roman"/>
                <w:bCs/>
                <w:sz w:val="16"/>
                <w:szCs w:val="16"/>
              </w:rPr>
              <w:t xml:space="preserve">and SPI </w:t>
            </w:r>
            <w:r w:rsidR="00397EA8" w:rsidRPr="006A2665">
              <w:rPr>
                <w:rFonts w:cs="Times New Roman"/>
                <w:bCs/>
                <w:sz w:val="16"/>
                <w:szCs w:val="16"/>
              </w:rPr>
              <w:t xml:space="preserve">(Xu et al. 2019, Touma et al. 2015). </w:t>
            </w:r>
            <w:r w:rsidR="00397EA8" w:rsidRPr="00D424AA">
              <w:rPr>
                <w:rFonts w:cs="Times New Roman"/>
                <w:bCs/>
                <w:sz w:val="16"/>
                <w:szCs w:val="16"/>
                <w:lang w:val="en-GB"/>
              </w:rPr>
              <w:t xml:space="preserve">Increase in CDD for change of +0.5°C in global warming based on CMIP5 </w:t>
            </w:r>
            <w:r w:rsidR="004A7A10" w:rsidRPr="00D424AA">
              <w:rPr>
                <w:rFonts w:cs="Times New Roman"/>
                <w:bCs/>
                <w:sz w:val="16"/>
                <w:szCs w:val="16"/>
                <w:lang w:val="en-GB"/>
              </w:rPr>
              <w:fldChar w:fldCharType="begin" w:fldLock="1"/>
            </w:r>
            <w:r w:rsidR="007D2D56">
              <w:rPr>
                <w:rFonts w:cs="Times New Roman"/>
                <w:bCs/>
                <w:sz w:val="16"/>
                <w:szCs w:val="16"/>
                <w:lang w:val="en-GB"/>
              </w:rPr>
              <w:instrText>ADDIN CSL_CITATION { "citationItems" : [ { "id" : "ITEM-1", "itemData" : { "DOI" : "10.5194/gmd-10-3609-2017", "ISSN" : "1991-9603", "abstract" : "Abstract. This article extends a previous study Seneviratne et al. (2016) to provide regional analyses of changes in climate extremes as a function of projected changes in global mean temperature. We introduce the DROUGHT-HEAT Regional Climate Atlas, an interactive tool to analyse and display a range of well-established climate extremes and water-cycle indices and their changes as a function of global warming. These projections are based on simulations from the fifth 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 and 1.5\u00b0 limits agreed within the 2015 Paris Agreemen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S926", "given" : "", "non-dropping-particle" : "", "parse-names" : false, "suffix" : "" } ], "type" : "article-journal", "volume" : "10" }, "uris" : [ "http://www.mendeley.com/documents/?uuid=b9ef9414-5ed1-4f3e-9c3b-4f1e3475fb02" ] } ], "mendeley" : { "formattedCitation" : "(Wartenburger et al., 2017)", "plainTextFormattedCitation" : "(Wartenburger et al., 2017)", "previouslyFormattedCitation" : "(Wartenburger et al., 2017)" }, "properties" : { "noteIndex" : 0 }, "schema" : "https://github.com/citation-style-language/schema/raw/master/csl-citation.json" }</w:instrText>
            </w:r>
            <w:r w:rsidR="004A7A10" w:rsidRPr="00D424AA">
              <w:rPr>
                <w:rFonts w:cs="Times New Roman"/>
                <w:bCs/>
                <w:sz w:val="16"/>
                <w:szCs w:val="16"/>
                <w:lang w:val="en-GB"/>
              </w:rPr>
              <w:fldChar w:fldCharType="separate"/>
            </w:r>
            <w:r w:rsidR="00A26296">
              <w:rPr>
                <w:rFonts w:cs="Times New Roman"/>
                <w:bCs/>
                <w:noProof/>
                <w:sz w:val="16"/>
                <w:szCs w:val="16"/>
                <w:lang w:val="en-GB"/>
              </w:rPr>
              <w:t>(Wartenburger et al., 2017)</w:t>
            </w:r>
            <w:r w:rsidR="004A7A10" w:rsidRPr="00D424AA">
              <w:rPr>
                <w:rFonts w:cs="Times New Roman"/>
                <w:bCs/>
                <w:sz w:val="16"/>
                <w:szCs w:val="16"/>
                <w:lang w:val="en-GB"/>
              </w:rPr>
              <w:fldChar w:fldCharType="end"/>
            </w:r>
            <w:r w:rsidR="004A7A10" w:rsidRPr="00841A35">
              <w:rPr>
                <w:rFonts w:cs="Times New Roman"/>
                <w:bCs/>
                <w:sz w:val="16"/>
                <w:szCs w:val="16"/>
                <w:lang w:val="en-GB"/>
              </w:rPr>
              <w:t>(SR15, Ch3)</w:t>
            </w:r>
          </w:p>
        </w:tc>
        <w:tc>
          <w:tcPr>
            <w:tcW w:w="2410" w:type="dxa"/>
            <w:shd w:val="clear" w:color="auto" w:fill="FFE4DB"/>
            <w:tcMar>
              <w:top w:w="40" w:type="dxa"/>
              <w:left w:w="40" w:type="dxa"/>
              <w:bottom w:w="40" w:type="dxa"/>
              <w:right w:w="40" w:type="dxa"/>
            </w:tcMar>
          </w:tcPr>
          <w:p w14:paraId="3601934A" w14:textId="099355D8" w:rsidR="00D376F0" w:rsidRPr="00D74FF3" w:rsidRDefault="00D376F0" w:rsidP="00D424AA">
            <w:pPr>
              <w:rPr>
                <w:rFonts w:cs="Times New Roman"/>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Increase </w:t>
            </w:r>
            <w:r w:rsidRPr="00D424AA">
              <w:rPr>
                <w:rFonts w:cs="Times New Roman"/>
                <w:color w:val="000000" w:themeColor="text1"/>
                <w:sz w:val="16"/>
                <w:szCs w:val="16"/>
                <w:lang w:val="en-GB"/>
              </w:rPr>
              <w:t xml:space="preserve">in drought severity </w:t>
            </w:r>
            <w:commentRangeStart w:id="7079"/>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id" : "ITEM-4",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4",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Chou et al., 2014a; Touma et al., 2015; Xu et al., 2019a; Spinoni et al., 2020)", "manualFormatting" : "(Chou et al., 2014a; Touma et al., 2015; L. Xu et al., 2019; Spinoni et al., 2020)", "plainTextFormattedCitation" : "(Chou et al., 2014a; Touma et al., 2015; Xu et al., 2019a; Spinoni et al., 2020)", "previouslyFormattedCitation" : "(Chou et al., 2014a; Touma et al., 2015;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 xml:space="preserve">(Chou et al., 2014a; Touma et al., 2015; </w:t>
            </w:r>
            <w:del w:id="7080" w:author="Robin Matthews" w:date="2021-07-14T12:32:00Z">
              <w:r w:rsidR="00A26296" w:rsidDel="00FC4A87">
                <w:rPr>
                  <w:rFonts w:cs="Times New Roman"/>
                  <w:noProof/>
                  <w:color w:val="000000" w:themeColor="text1"/>
                  <w:sz w:val="16"/>
                  <w:szCs w:val="16"/>
                </w:rPr>
                <w:delText>Xu et al., 2019a</w:delText>
              </w:r>
            </w:del>
            <w:ins w:id="7081" w:author="Robin Matthews" w:date="2021-07-14T12:32: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w:t>
            </w:r>
            <w:r w:rsidRPr="00D424AA">
              <w:rPr>
                <w:rFonts w:cs="Times New Roman"/>
                <w:color w:val="000000" w:themeColor="text1"/>
                <w:sz w:val="16"/>
                <w:szCs w:val="16"/>
                <w:lang w:val="en-GB"/>
              </w:rPr>
              <w:fldChar w:fldCharType="end"/>
            </w:r>
            <w:commentRangeEnd w:id="7079"/>
            <w:r w:rsidR="00A26296">
              <w:rPr>
                <w:rStyle w:val="Marquedecommentaire"/>
              </w:rPr>
              <w:commentReference w:id="7079"/>
            </w:r>
            <w:r w:rsidRPr="00D74FF3">
              <w:rPr>
                <w:rFonts w:cs="Times New Roman"/>
                <w:b/>
                <w:color w:val="000000" w:themeColor="text1"/>
                <w:sz w:val="16"/>
                <w:szCs w:val="16"/>
              </w:rPr>
              <w:t xml:space="preserve"> </w:t>
            </w:r>
            <w:r w:rsidRPr="00D74FF3">
              <w:rPr>
                <w:rFonts w:cs="Times New Roman"/>
                <w:bCs/>
                <w:color w:val="000000" w:themeColor="text1"/>
                <w:sz w:val="16"/>
                <w:szCs w:val="16"/>
              </w:rPr>
              <w:t xml:space="preserve"> (Chapter 11 Supplementary Material (11.SM).</w:t>
            </w:r>
          </w:p>
        </w:tc>
        <w:tc>
          <w:tcPr>
            <w:tcW w:w="2607" w:type="dxa"/>
            <w:shd w:val="clear" w:color="auto" w:fill="FEE2D9"/>
            <w:tcMar>
              <w:top w:w="40" w:type="dxa"/>
              <w:left w:w="40" w:type="dxa"/>
              <w:bottom w:w="40" w:type="dxa"/>
              <w:right w:w="40" w:type="dxa"/>
            </w:tcMar>
          </w:tcPr>
          <w:p w14:paraId="757C4789" w14:textId="32B915CF" w:rsidR="00D376F0" w:rsidRPr="00D74FF3" w:rsidRDefault="00D376F0" w:rsidP="00D424AA">
            <w:pPr>
              <w:rPr>
                <w:rFonts w:cs="Times New Roman"/>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in drought severity </w:t>
            </w: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hou et al., 2014a; Touma et al., 2015; Spinoni et al., 2020; Coppola et al., 2021b)", "plainTextFormattedCitation" : "(Chou et al., 2014a; Touma et al., 2015; Spinoni et al., 2020; Coppola et al., 2021b)", "previouslyFormattedCitation" : "(Chou et al., 2014a; Touma et al., 2015;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Chou et al., 2014a; Touma et al., 2015; Spinoni et al., 2020; Coppola et al., 2021b)</w:t>
            </w:r>
            <w:r w:rsidRPr="00D424AA">
              <w:rPr>
                <w:rFonts w:cs="Times New Roman"/>
                <w:color w:val="000000" w:themeColor="text1"/>
                <w:sz w:val="16"/>
                <w:szCs w:val="16"/>
                <w:lang w:val="en-GB"/>
              </w:rPr>
              <w:fldChar w:fldCharType="end"/>
            </w:r>
            <w:r w:rsidRPr="00D74FF3">
              <w:rPr>
                <w:rFonts w:cs="Times New Roman"/>
                <w:bCs/>
                <w:color w:val="000000" w:themeColor="text1"/>
                <w:sz w:val="16"/>
                <w:szCs w:val="16"/>
              </w:rPr>
              <w:t xml:space="preserve"> (Chapter 11 Supplementary Material (11.SM)</w:t>
            </w:r>
            <w:r w:rsidRPr="00D74FF3">
              <w:rPr>
                <w:rFonts w:cs="Times New Roman"/>
                <w:color w:val="000000" w:themeColor="text1"/>
                <w:sz w:val="16"/>
                <w:szCs w:val="16"/>
              </w:rPr>
              <w:t>.</w:t>
            </w:r>
          </w:p>
        </w:tc>
      </w:tr>
      <w:tr w:rsidR="00D376F0" w:rsidRPr="000F1B8F" w14:paraId="22229CCE" w14:textId="77777777" w:rsidTr="00723657">
        <w:tc>
          <w:tcPr>
            <w:tcW w:w="988" w:type="dxa"/>
            <w:vMerge/>
          </w:tcPr>
          <w:p w14:paraId="65D6A9E4" w14:textId="77777777" w:rsidR="00D376F0" w:rsidRPr="00D74FF3" w:rsidRDefault="00D376F0" w:rsidP="00D424AA">
            <w:pPr>
              <w:rPr>
                <w:rFonts w:cs="Times New Roman"/>
                <w:sz w:val="16"/>
                <w:szCs w:val="16"/>
              </w:rPr>
            </w:pPr>
          </w:p>
        </w:tc>
        <w:tc>
          <w:tcPr>
            <w:tcW w:w="708" w:type="dxa"/>
          </w:tcPr>
          <w:p w14:paraId="77408E27" w14:textId="77777777" w:rsidR="00D376F0" w:rsidRPr="00D424AA" w:rsidRDefault="00D376F0" w:rsidP="00D424AA">
            <w:pPr>
              <w:rPr>
                <w:rFonts w:cs="Times New Roman"/>
                <w:sz w:val="16"/>
                <w:szCs w:val="16"/>
                <w:lang w:val="en-GB"/>
              </w:rPr>
            </w:pPr>
            <w:r w:rsidRPr="00D424AA">
              <w:rPr>
                <w:rFonts w:cs="Times New Roman"/>
                <w:sz w:val="16"/>
                <w:szCs w:val="16"/>
                <w:lang w:val="en-GB"/>
              </w:rPr>
              <w:t>AGR</w:t>
            </w:r>
          </w:p>
          <w:p w14:paraId="029A77D1" w14:textId="77777777" w:rsidR="00D376F0" w:rsidRPr="00D424AA" w:rsidRDefault="00D376F0" w:rsidP="00D424AA">
            <w:pPr>
              <w:rPr>
                <w:rFonts w:cs="Times New Roman"/>
                <w:sz w:val="16"/>
                <w:szCs w:val="16"/>
                <w:lang w:val="en-GB"/>
              </w:rPr>
            </w:pPr>
            <w:r w:rsidRPr="00D424AA">
              <w:rPr>
                <w:rFonts w:cs="Times New Roman"/>
                <w:sz w:val="16"/>
                <w:szCs w:val="16"/>
                <w:lang w:val="en-GB"/>
              </w:rPr>
              <w:t>ECOL</w:t>
            </w:r>
          </w:p>
        </w:tc>
        <w:tc>
          <w:tcPr>
            <w:tcW w:w="2268" w:type="dxa"/>
            <w:tcBorders>
              <w:top w:val="single" w:sz="4" w:space="0" w:color="auto"/>
              <w:bottom w:val="single" w:sz="4" w:space="0" w:color="000000"/>
            </w:tcBorders>
            <w:shd w:val="clear" w:color="auto" w:fill="FEE2D9"/>
          </w:tcPr>
          <w:p w14:paraId="7AF333F6" w14:textId="20F34569" w:rsidR="00D376F0" w:rsidRPr="00841A35" w:rsidRDefault="00D376F0" w:rsidP="00D424AA">
            <w:pPr>
              <w:rPr>
                <w:rFonts w:cs="Times New Roman"/>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drought severity based on different drought metrics, including soil moisture,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Dai and Zhao, 2017; Spinoni et al., 2019; Padrón et al., 2020)</w:t>
            </w:r>
            <w:r w:rsidRPr="00D424AA">
              <w:rPr>
                <w:rFonts w:cs="Times New Roman"/>
                <w:bCs/>
                <w:color w:val="000000" w:themeColor="text1"/>
                <w:sz w:val="16"/>
                <w:szCs w:val="16"/>
                <w:lang w:val="en-GB"/>
              </w:rPr>
              <w:fldChar w:fldCharType="end"/>
            </w:r>
          </w:p>
        </w:tc>
        <w:tc>
          <w:tcPr>
            <w:tcW w:w="1560" w:type="dxa"/>
            <w:tcBorders>
              <w:top w:val="single" w:sz="4" w:space="0" w:color="auto"/>
              <w:bottom w:val="single" w:sz="4" w:space="0" w:color="000000"/>
            </w:tcBorders>
            <w:shd w:val="clear" w:color="auto" w:fill="D9D9D9" w:themeFill="background1" w:themeFillShade="D9"/>
          </w:tcPr>
          <w:p w14:paraId="5F1D568F"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Limited evidence </w:t>
            </w:r>
          </w:p>
          <w:p w14:paraId="038E95FA" w14:textId="77777777" w:rsidR="00D376F0" w:rsidRPr="00D424AA" w:rsidRDefault="00D376F0" w:rsidP="00D424AA">
            <w:pPr>
              <w:rPr>
                <w:rFonts w:cs="Times New Roman"/>
                <w:sz w:val="16"/>
                <w:szCs w:val="16"/>
                <w:lang w:val="en-GB"/>
              </w:rPr>
            </w:pPr>
          </w:p>
          <w:p w14:paraId="101C4C20" w14:textId="77777777" w:rsidR="00D376F0" w:rsidRPr="00D424AA" w:rsidRDefault="00D376F0" w:rsidP="00D424AA">
            <w:pPr>
              <w:rPr>
                <w:rFonts w:cs="Times New Roman"/>
                <w:sz w:val="16"/>
                <w:szCs w:val="16"/>
                <w:lang w:val="en-GB"/>
              </w:rPr>
            </w:pPr>
          </w:p>
        </w:tc>
        <w:tc>
          <w:tcPr>
            <w:tcW w:w="2409" w:type="dxa"/>
            <w:tcBorders>
              <w:top w:val="dashed" w:sz="4" w:space="0" w:color="000000"/>
              <w:bottom w:val="single" w:sz="4" w:space="0" w:color="000000"/>
            </w:tcBorders>
            <w:shd w:val="clear" w:color="auto" w:fill="D9D9D9" w:themeFill="background1" w:themeFillShade="D9"/>
          </w:tcPr>
          <w:p w14:paraId="28A112DC" w14:textId="3ED60F10"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Lack of signal</w:t>
            </w:r>
            <w:r w:rsidRPr="00D424AA">
              <w:rPr>
                <w:rFonts w:cs="Times New Roman"/>
                <w:bCs/>
                <w:color w:val="000000" w:themeColor="text1"/>
                <w:sz w:val="16"/>
                <w:szCs w:val="16"/>
                <w:lang w:val="en-GB"/>
              </w:rPr>
              <w:t xml:space="preserve"> based on different metrics, including total and surface column soil moisture, (Chapter 11 Supplementary Material (11.SM) </w:t>
            </w:r>
            <w:commentRangeStart w:id="7082"/>
            <w:r w:rsidRPr="00D424AA">
              <w:rPr>
                <w:rFonts w:cs="Times New Roman"/>
                <w:bCs/>
                <w:color w:val="000000" w:themeColor="text1"/>
                <w:sz w:val="16"/>
                <w:szCs w:val="16"/>
                <w:lang w:val="en-GB"/>
              </w:rPr>
              <w:fldChar w:fldCharType="begin" w:fldLock="1"/>
            </w:r>
            <w:ins w:id="7083" w:author="Robin Matthews" w:date="2021-07-14T12:32: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7084" w:author="Robin Matthews" w:date="2021-07-14T12:32: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085" w:author="Robin Matthews" w:date="2021-07-14T12:32:00Z">
              <w:r w:rsidR="00A26296" w:rsidDel="00FC4A87">
                <w:rPr>
                  <w:rFonts w:cs="Times New Roman"/>
                  <w:bCs/>
                  <w:noProof/>
                  <w:color w:val="000000" w:themeColor="text1"/>
                  <w:sz w:val="16"/>
                  <w:szCs w:val="16"/>
                  <w:lang w:val="en-GB"/>
                </w:rPr>
                <w:delText>Xu et al., 2019a</w:delText>
              </w:r>
            </w:del>
            <w:ins w:id="7086"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82"/>
            <w:r w:rsidR="00A26296">
              <w:rPr>
                <w:rStyle w:val="Marquedecommentaire"/>
              </w:rPr>
              <w:commentReference w:id="7082"/>
            </w:r>
            <w:r w:rsidRPr="00841A35">
              <w:rPr>
                <w:rFonts w:cs="Times New Roman"/>
                <w:bCs/>
                <w:color w:val="000000" w:themeColor="text1"/>
                <w:sz w:val="16"/>
                <w:szCs w:val="16"/>
                <w:lang w:val="en-GB"/>
              </w:rPr>
              <w:t xml:space="preserve">,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410" w:type="dxa"/>
            <w:tcBorders>
              <w:top w:val="dashed" w:sz="4" w:space="0" w:color="000000"/>
              <w:bottom w:val="single" w:sz="4" w:space="0" w:color="000000"/>
            </w:tcBorders>
            <w:shd w:val="clear" w:color="auto" w:fill="FFE4DB"/>
          </w:tcPr>
          <w:p w14:paraId="465D5458" w14:textId="7EA51B10"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Dominant increase in drying with some inconsistencies between different drought metrics and models </w:t>
            </w:r>
            <w:commentRangeStart w:id="7087"/>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Gu et al., 2020)", "manualFormatting" : "(Naumann et al., 2018; L. Xu et al., 2019; Gu et al., 2020)", "plainTextFormattedCitation" : "(Naumann et al., 2018; Xu et al., 2019a; Gu et al., 2020)", "previouslyFormattedCitation" : "(Naumann et al., 2018; Xu et al., 2019a;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Naumann et al., 2018; </w:t>
            </w:r>
            <w:del w:id="7088" w:author="Robin Matthews" w:date="2021-07-14T12:32:00Z">
              <w:r w:rsidR="00A26296" w:rsidDel="00FC4A87">
                <w:rPr>
                  <w:rFonts w:cs="Times New Roman"/>
                  <w:bCs/>
                  <w:noProof/>
                  <w:color w:val="000000" w:themeColor="text1"/>
                  <w:sz w:val="16"/>
                  <w:szCs w:val="16"/>
                  <w:lang w:val="en-GB"/>
                </w:rPr>
                <w:delText>Xu et al., 2019a</w:delText>
              </w:r>
            </w:del>
            <w:ins w:id="7089"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 Gu et al., 2020)</w:t>
            </w:r>
            <w:r w:rsidRPr="00D424AA">
              <w:rPr>
                <w:rFonts w:cs="Times New Roman"/>
                <w:bCs/>
                <w:color w:val="000000" w:themeColor="text1"/>
                <w:sz w:val="16"/>
                <w:szCs w:val="16"/>
                <w:lang w:val="en-GB"/>
              </w:rPr>
              <w:fldChar w:fldCharType="end"/>
            </w:r>
            <w:commentRangeEnd w:id="7087"/>
            <w:r w:rsidR="00A26296">
              <w:rPr>
                <w:rStyle w:val="Marquedecommentaire"/>
              </w:rPr>
              <w:commentReference w:id="7087"/>
            </w:r>
            <w:r w:rsidRPr="00841A35">
              <w:rPr>
                <w:rFonts w:cs="Times New Roman"/>
                <w:bCs/>
                <w:color w:val="000000" w:themeColor="text1"/>
                <w:sz w:val="16"/>
                <w:szCs w:val="16"/>
                <w:lang w:val="en-GB"/>
              </w:rPr>
              <w:t xml:space="preserve"> </w:t>
            </w:r>
            <w:r w:rsidRPr="00D424AA">
              <w:rPr>
                <w:rFonts w:cs="Times New Roman"/>
                <w:bCs/>
                <w:color w:val="000000" w:themeColor="text1"/>
                <w:sz w:val="16"/>
                <w:szCs w:val="16"/>
                <w:lang w:val="en-GB"/>
              </w:rPr>
              <w:t>(Chapter 11 Supplementary Material (11.SM)</w:t>
            </w:r>
          </w:p>
        </w:tc>
        <w:tc>
          <w:tcPr>
            <w:tcW w:w="2607" w:type="dxa"/>
            <w:tcBorders>
              <w:top w:val="dashed" w:sz="4" w:space="0" w:color="000000"/>
              <w:bottom w:val="single" w:sz="4" w:space="0" w:color="000000"/>
            </w:tcBorders>
            <w:shd w:val="clear" w:color="auto" w:fill="FEE2D9"/>
          </w:tcPr>
          <w:p w14:paraId="05798652" w14:textId="37815717" w:rsidR="00D376F0" w:rsidRPr="00D424AA" w:rsidRDefault="00D376F0" w:rsidP="00D424AA">
            <w:pPr>
              <w:rPr>
                <w:rFonts w:cs="Times New Roman"/>
                <w:sz w:val="16"/>
                <w:szCs w:val="16"/>
                <w:lang w:val="nb-NO"/>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drought severity with different metrics and high agreement between different studies (Chapter 11 Supplementary Material (11.SM) </w:t>
            </w:r>
            <w:commentRangeStart w:id="7090"/>
            <w:r w:rsidRPr="00D424AA">
              <w:rPr>
                <w:rFonts w:cs="Times New Roman"/>
                <w:bCs/>
                <w:color w:val="000000" w:themeColor="text1"/>
                <w:sz w:val="16"/>
                <w:szCs w:val="16"/>
                <w:lang w:val="en-GB"/>
              </w:rPr>
              <w:fldChar w:fldCharType="begin" w:fldLock="1"/>
            </w:r>
            <w:ins w:id="7091" w:author="Robin Matthews" w:date="2021-07-14T18:56:00Z">
              <w:r w:rsidR="00526137">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ins>
            <w:del w:id="7092" w:author="Robin Matthews" w:date="2021-07-14T18:56:00Z">
              <w:r w:rsidR="00AB36D4" w:rsidDel="00526137">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2020; Dai et al., 2018; Lu et al., 2019; Vicente-Serrano et al., 2020</w:t>
            </w:r>
            <w:del w:id="7093" w:author="Robin Matthews" w:date="2021-07-14T18:56:00Z">
              <w:r w:rsidR="00A26296" w:rsidDel="00526137">
                <w:rPr>
                  <w:rFonts w:cs="Times New Roman"/>
                  <w:bCs/>
                  <w:noProof/>
                  <w:color w:val="000000" w:themeColor="text1"/>
                  <w:sz w:val="16"/>
                  <w:szCs w:val="16"/>
                  <w:lang w:val="nb-NO"/>
                </w:rPr>
                <w:delText>a</w:delText>
              </w:r>
            </w:del>
            <w:ins w:id="7094" w:author="Robin Matthews" w:date="2021-07-14T18:56:00Z">
              <w:r w:rsidR="00526137">
                <w:rPr>
                  <w:rFonts w:cs="Times New Roman"/>
                  <w:bCs/>
                  <w:noProof/>
                  <w:color w:val="000000" w:themeColor="text1"/>
                  <w:sz w:val="16"/>
                  <w:szCs w:val="16"/>
                  <w:lang w:val="nb-NO"/>
                </w:rPr>
                <w:t>c</w:t>
              </w:r>
            </w:ins>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7090"/>
            <w:r w:rsidR="00A26296">
              <w:rPr>
                <w:rStyle w:val="Marquedecommentaire"/>
              </w:rPr>
              <w:commentReference w:id="7090"/>
            </w:r>
            <w:r w:rsidRPr="00841A35">
              <w:rPr>
                <w:rFonts w:cs="Times New Roman"/>
                <w:bCs/>
                <w:color w:val="000000" w:themeColor="text1"/>
                <w:sz w:val="16"/>
                <w:szCs w:val="16"/>
                <w:lang w:val="nb-NO"/>
              </w:rPr>
              <w:t>.</w:t>
            </w:r>
          </w:p>
        </w:tc>
      </w:tr>
      <w:tr w:rsidR="00D376F0" w:rsidRPr="000F1B8F" w14:paraId="6634DBDC" w14:textId="77777777" w:rsidTr="00723657">
        <w:tc>
          <w:tcPr>
            <w:tcW w:w="988" w:type="dxa"/>
            <w:vMerge/>
          </w:tcPr>
          <w:p w14:paraId="24E65A56" w14:textId="77777777" w:rsidR="00D376F0" w:rsidRPr="00D424AA" w:rsidRDefault="00D376F0" w:rsidP="00D424AA">
            <w:pPr>
              <w:rPr>
                <w:rFonts w:cs="Times New Roman"/>
                <w:sz w:val="16"/>
                <w:szCs w:val="16"/>
                <w:lang w:val="nb-NO"/>
              </w:rPr>
            </w:pPr>
          </w:p>
        </w:tc>
        <w:tc>
          <w:tcPr>
            <w:tcW w:w="708" w:type="dxa"/>
          </w:tcPr>
          <w:p w14:paraId="3424645E" w14:textId="77777777" w:rsidR="00D376F0" w:rsidRPr="00D424AA" w:rsidRDefault="00D376F0" w:rsidP="00D424AA">
            <w:pPr>
              <w:rPr>
                <w:rFonts w:cs="Times New Roman"/>
                <w:sz w:val="16"/>
                <w:szCs w:val="16"/>
                <w:lang w:val="en-GB"/>
              </w:rPr>
            </w:pPr>
            <w:r w:rsidRPr="00D424AA">
              <w:rPr>
                <w:rFonts w:cs="Times New Roman"/>
                <w:sz w:val="16"/>
                <w:szCs w:val="16"/>
                <w:lang w:val="en-GB"/>
              </w:rPr>
              <w:t>HYDR</w:t>
            </w:r>
          </w:p>
        </w:tc>
        <w:tc>
          <w:tcPr>
            <w:tcW w:w="2268" w:type="dxa"/>
            <w:tcBorders>
              <w:top w:val="single" w:sz="4" w:space="0" w:color="000000"/>
              <w:bottom w:val="single" w:sz="4" w:space="0" w:color="auto"/>
            </w:tcBorders>
            <w:shd w:val="clear" w:color="auto" w:fill="D9D9D9" w:themeFill="background1" w:themeFillShade="D9"/>
          </w:tcPr>
          <w:p w14:paraId="732B3CCB" w14:textId="3769D873" w:rsidR="00D376F0" w:rsidRPr="00841A35"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Limited evidence.</w:t>
            </w:r>
            <w:r w:rsidRPr="00D424AA">
              <w:rPr>
                <w:rFonts w:cs="Times New Roman"/>
                <w:bCs/>
                <w:color w:val="000000" w:themeColor="text1"/>
                <w:sz w:val="16"/>
                <w:szCs w:val="16"/>
                <w:lang w:val="en-GB"/>
              </w:rPr>
              <w:t xml:space="preserve"> One study shows an increase in drought severity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21)", "plainTextFormattedCitation" : "(Gudmundsson et al., 2021)", "previouslyFormattedCitation" : "(Gudmundsson et al., 2021)"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udmundsson et al., 2021)</w:t>
            </w:r>
            <w:r w:rsidRPr="00D424AA">
              <w:rPr>
                <w:rFonts w:cs="Times New Roman"/>
                <w:bCs/>
                <w:color w:val="000000" w:themeColor="text1"/>
                <w:sz w:val="16"/>
                <w:szCs w:val="16"/>
                <w:lang w:val="en-GB"/>
              </w:rPr>
              <w:fldChar w:fldCharType="end"/>
            </w:r>
          </w:p>
        </w:tc>
        <w:tc>
          <w:tcPr>
            <w:tcW w:w="1560" w:type="dxa"/>
            <w:tcBorders>
              <w:top w:val="single" w:sz="4" w:space="0" w:color="000000"/>
              <w:bottom w:val="single" w:sz="4" w:space="0" w:color="auto"/>
            </w:tcBorders>
            <w:shd w:val="clear" w:color="auto" w:fill="D9D9D9" w:themeFill="background1" w:themeFillShade="D9"/>
          </w:tcPr>
          <w:p w14:paraId="5CC81EFF"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single" w:sz="4" w:space="0" w:color="000000"/>
              <w:bottom w:val="single" w:sz="4" w:space="0" w:color="auto"/>
            </w:tcBorders>
            <w:shd w:val="clear" w:color="auto" w:fill="D9D9D9" w:themeFill="background1" w:themeFillShade="D9"/>
          </w:tcPr>
          <w:p w14:paraId="045A022B" w14:textId="390AEBDC" w:rsidR="00D376F0" w:rsidRPr="00841A35"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color w:val="000000" w:themeColor="text1"/>
                <w:sz w:val="16"/>
                <w:szCs w:val="16"/>
                <w:lang w:val="en-GB"/>
              </w:rPr>
              <w:t xml:space="preserve">Limited evidence. One study shows a weak drying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p>
          <w:p w14:paraId="0C11E3D2" w14:textId="77777777" w:rsidR="00D376F0" w:rsidRPr="00D424AA" w:rsidRDefault="00D376F0" w:rsidP="00D424AA">
            <w:pPr>
              <w:rPr>
                <w:rFonts w:cs="Times New Roman"/>
                <w:sz w:val="16"/>
                <w:szCs w:val="16"/>
                <w:lang w:val="en-GB"/>
              </w:rPr>
            </w:pPr>
          </w:p>
        </w:tc>
        <w:tc>
          <w:tcPr>
            <w:tcW w:w="2410" w:type="dxa"/>
            <w:tcBorders>
              <w:top w:val="single" w:sz="4" w:space="0" w:color="000000"/>
              <w:bottom w:val="single" w:sz="4" w:space="0" w:color="auto"/>
            </w:tcBorders>
            <w:shd w:val="clear" w:color="auto" w:fill="D9D9D9" w:themeFill="background1" w:themeFillShade="D9"/>
          </w:tcPr>
          <w:p w14:paraId="255DAB9C" w14:textId="3E7E6BDF"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eak drying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or inconsistent trend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p>
        </w:tc>
        <w:tc>
          <w:tcPr>
            <w:tcW w:w="2607" w:type="dxa"/>
            <w:tcBorders>
              <w:top w:val="single" w:sz="4" w:space="0" w:color="000000"/>
              <w:bottom w:val="single" w:sz="4" w:space="0" w:color="auto"/>
            </w:tcBorders>
            <w:shd w:val="clear" w:color="auto" w:fill="D9D9D9" w:themeFill="background1" w:themeFillShade="D9"/>
          </w:tcPr>
          <w:p w14:paraId="158D3B9E" w14:textId="1332EC65" w:rsidR="00D376F0" w:rsidRPr="00D424AA" w:rsidRDefault="00D376F0" w:rsidP="00D424AA">
            <w:pPr>
              <w:rPr>
                <w:rFonts w:cs="Times New Roman"/>
                <w:sz w:val="16"/>
                <w:szCs w:val="16"/>
                <w:lang w:val="nb-NO"/>
              </w:rPr>
            </w:pPr>
            <w:r w:rsidRPr="00D424AA">
              <w:rPr>
                <w:rFonts w:cs="Times New Roman"/>
                <w:b/>
                <w:bCs/>
                <w:i/>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Mixed signal</w:t>
            </w:r>
            <w:r w:rsidRPr="00D424AA">
              <w:rPr>
                <w:rFonts w:cs="Times New Roman"/>
                <w:iCs/>
                <w:color w:val="000000" w:themeColor="text1"/>
                <w:sz w:val="16"/>
                <w:szCs w:val="16"/>
                <w:lang w:val="en-GB"/>
              </w:rPr>
              <w:t xml:space="preserve"> among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nb-NO"/>
              </w:rPr>
              <w:t>(Prudhomme et al., 2014; Giuntoli et al., 2015; 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nb-NO"/>
              </w:rPr>
              <w:t>.</w:t>
            </w:r>
          </w:p>
        </w:tc>
      </w:tr>
      <w:tr w:rsidR="00D376F0" w:rsidRPr="000F1B8F" w14:paraId="463E89D7" w14:textId="77777777" w:rsidTr="00723657">
        <w:tc>
          <w:tcPr>
            <w:tcW w:w="988" w:type="dxa"/>
            <w:vMerge w:val="restart"/>
            <w:tcBorders>
              <w:top w:val="single" w:sz="4" w:space="0" w:color="000000"/>
              <w:left w:val="single" w:sz="4" w:space="0" w:color="000000"/>
              <w:right w:val="single" w:sz="4" w:space="0" w:color="000000"/>
            </w:tcBorders>
          </w:tcPr>
          <w:p w14:paraId="14E3815C" w14:textId="77777777" w:rsidR="00D376F0" w:rsidRPr="00D424AA" w:rsidRDefault="00D376F0" w:rsidP="00841A35">
            <w:pPr>
              <w:rPr>
                <w:rFonts w:cs="Times New Roman"/>
                <w:sz w:val="16"/>
                <w:szCs w:val="16"/>
                <w:lang w:val="en-GB"/>
              </w:rPr>
            </w:pPr>
            <w:r w:rsidRPr="00D424AA">
              <w:rPr>
                <w:rFonts w:cs="Times New Roman"/>
                <w:color w:val="000000" w:themeColor="text1"/>
                <w:sz w:val="16"/>
                <w:szCs w:val="16"/>
                <w:lang w:val="en-GB" w:eastAsia="pt-BR"/>
              </w:rPr>
              <w:t>South-western South America (SWS)</w:t>
            </w:r>
          </w:p>
        </w:tc>
        <w:tc>
          <w:tcPr>
            <w:tcW w:w="708" w:type="dxa"/>
            <w:tcBorders>
              <w:top w:val="single" w:sz="4" w:space="0" w:color="000000"/>
              <w:left w:val="single" w:sz="4" w:space="0" w:color="000000"/>
              <w:bottom w:val="single" w:sz="4" w:space="0" w:color="000000"/>
              <w:right w:val="single" w:sz="4" w:space="0" w:color="000000"/>
            </w:tcBorders>
          </w:tcPr>
          <w:p w14:paraId="76E65240" w14:textId="77777777" w:rsidR="00D376F0" w:rsidRPr="00D424AA" w:rsidRDefault="00D376F0" w:rsidP="00D424AA">
            <w:pPr>
              <w:rPr>
                <w:rFonts w:cs="Times New Roman"/>
                <w:sz w:val="16"/>
                <w:szCs w:val="16"/>
                <w:lang w:val="en-GB"/>
              </w:rPr>
            </w:pPr>
            <w:r w:rsidRPr="00D424AA">
              <w:rPr>
                <w:rFonts w:cs="Times New Roman"/>
                <w:sz w:val="16"/>
                <w:szCs w:val="16"/>
                <w:lang w:val="en-GB"/>
              </w:rPr>
              <w:t>MET</w:t>
            </w:r>
          </w:p>
        </w:tc>
        <w:tc>
          <w:tcPr>
            <w:tcW w:w="2268" w:type="dxa"/>
            <w:tcBorders>
              <w:top w:val="dashed" w:sz="4" w:space="0" w:color="000000"/>
              <w:left w:val="single" w:sz="4" w:space="0" w:color="000000"/>
              <w:bottom w:val="single" w:sz="4" w:space="0" w:color="000000"/>
              <w:right w:val="single" w:sz="4" w:space="0" w:color="000000"/>
            </w:tcBorders>
            <w:shd w:val="clear" w:color="auto" w:fill="FEE2D9"/>
          </w:tcPr>
          <w:p w14:paraId="7CEE6B6A" w14:textId="58C8E3A6"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Medium confidence:</w:t>
            </w:r>
            <w:r w:rsidRPr="00D424AA">
              <w:rPr>
                <w:rFonts w:cs="Times New Roman"/>
                <w:sz w:val="16"/>
                <w:szCs w:val="16"/>
                <w:lang w:val="en-GB" w:eastAsia="en-CA"/>
              </w:rPr>
              <w:t xml:space="preserve"> </w:t>
            </w:r>
            <w:r w:rsidRPr="00D424AA">
              <w:rPr>
                <w:rFonts w:cs="Times New Roman"/>
                <w:b/>
                <w:bCs/>
                <w:sz w:val="16"/>
                <w:szCs w:val="16"/>
                <w:lang w:val="en-GB" w:eastAsia="en-CA"/>
              </w:rPr>
              <w:t>Increase</w:t>
            </w:r>
            <w:r w:rsidRPr="00D424AA">
              <w:rPr>
                <w:rFonts w:cs="Times New Roman"/>
                <w:sz w:val="16"/>
                <w:szCs w:val="16"/>
                <w:lang w:val="en-GB" w:eastAsia="en-CA"/>
              </w:rPr>
              <w:t xml:space="preserve"> in drought duration and severity </w:t>
            </w:r>
            <w:r w:rsidRPr="00D424AA">
              <w:rPr>
                <w:rFonts w:cs="Times New Roman"/>
                <w:sz w:val="16"/>
                <w:szCs w:val="16"/>
                <w:lang w:val="en-GB" w:eastAsia="en-CA"/>
              </w:rPr>
              <w:fldChar w:fldCharType="begin" w:fldLock="1"/>
            </w:r>
            <w:r w:rsidR="007D2D56">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2",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3", "itemData" : { "DOI" : "10.5194/hess-21-6307-2017", "ISSN" : "1607-7938", "abstract" : "Abstract. Since 2010 an uninterrupted sequence of dry years, with annual rainfall deficits ranging from 25 to 45 %, has prevailed in central Chile (western South America, 30\u201338\u00b0 S). Although intense 1- or 2-year droughts are recurrent in this Mediterranean-like region, the ongoing event stands out because of its longevity and large extent. The extraordinary character of the so-called central Chile megadrought (MD) was established against century long historical records and a millennial tree-ring reconstruction of regional precipitation. The largest MD-averaged rainfall relative anomalies occurred in the northern, semi-arid sector of central Chile, but the event was unprecedented to the south of 35\u00b0 S. ENSO-neutral conditions have prevailed since 2011 (except for the strong El Ni\u00f1o in 2015), contrasting with La Ni\u00f1a conditions that often accompanied past droughts. The precipitation deficit diminished the Andean snowpack and resulted in amplified declines (up to 90 %) of river flow, reservoir volumes and groundwater levels along central Chile and westernmost Argentina. In some semi-arid basins we found a decrease in the runoff-to-rainfall coefficient. A substantial decrease in vegetation productivity occurred in the shrubland-dominated, northern sector, but a mix of greening and browning patches occurred farther south, where irrigated croplands and exotic forest plantations dominate. The ongoing warming in central Chile, making the MD one of the warmest 6-year periods on record, may have also contributed to such complex vegetation changes by increasing potential evapotranspiration. We also report some of the measures taken by the central government to relieve the MD effects and the public perception of this event. The understanding of the nature and biophysical impacts of the MD helps as a foundation for preparedness efforts to confront a dry, warm future regional climate scenario.", "author" : [ { "dropping-particle" : "", "family" : "Garreaud", "given" : "Ren\u00e9 D", "non-dropping-particle" : "", "parse-names" : false, "suffix" : "" }, { "dropping-particle" : "", "family" : "Alvarez-Garreton", "given" : "Camila", "non-dropping-particle" : "", "parse-names" : false, "suffix" : "" }, { "dropping-particle" : "", "family" : "Barichivich", "given" : "Jonathan", "non-dropping-particle" : "", "parse-names" : false, "suffix" : "" }, { "dropping-particle" : "", "family" : "Boisier", "given" : "Juan Pablo", "non-dropping-particle" : "", "parse-names" : false, "suffix" : "" }, { "dropping-particle" : "", "family" : "Christie", "given" : "Duncan", "non-dropping-particle" : "", "parse-names" : false, "suffix" : "" }, { "dropping-particle" : "", "family" : "Galleguillos", "given" : "Mauricio", "non-dropping-particle" : "", "parse-names" : false, "suffix" : "" }, { "dropping-particle" : "", "family" : "LeQuesne", "given" : "Carlos", "non-dropping-particle" : "", "parse-names" : false, "suffix" : "" }, { "dropping-particle" : "", "family" : "McPhee", "given" : "James", "non-dropping-particle" : "", "parse-names" : false, "suffix" : "" }, { "dropping-particle" : "", "family" : "Zambrano-Bigiarini", "given" : "Mauricio", "non-dropping-particle" : "", "parse-names" : false, "suffix" : "" } ], "container-title" : "Hydrology and Earth System Sciences", "id" : "ITEM-3", "issue" : "12", "issued" : { "date-parts" : [ [ "2017", "12", "13" ] ] }, "page" : "6307-6327", "title" : "The 2010\u20132015 megadrought in central Chile: impacts on regional hydroclimate and vegetation", "translator" : [ { "dropping-particle" : "", "family" : "S2351", "given" : "", "non-dropping-particle" : "", "parse-names" : false, "suffix" : "" } ], "type" : "article-journal", "volume" : "21" }, "uris" : [ "http://www.mendeley.com/documents/?uuid=f72baffb-6450-4c89-bc56-e2d9cb915647" ] }, { "id" : "ITEM-4", "itemData" : { "DOI" : "10.1002/joc.6219", "ISSN" : "0899-8418", "author" : [ { "dropping-particle" : "", "family" : "Garreaud", "given" : "Ren\u00e9 D", "non-dropping-particle" : "", "parse-names" : false, "suffix" : "" }, { "dropping-particle" : "", "family" : "Boisier", "given" : "Juan P", "non-dropping-particle" : "", "parse-names" : false, "suffix" : "" }, { "dropping-particle" : "", "family" : "Rondanelli", "given" : "Roberto", "non-dropping-particle" : "", "parse-names" : false, "suffix" : "" }, { "dropping-particle" : "", "family" : "Montecinos", "given" : "Aldo", "non-dropping-particle" : "", "parse-names" : false, "suffix" : "" }, { "dropping-particle" : "", "family" : "Sep\u00falveda", "given" : "Hector H", "non-dropping-particle" : "", "parse-names" : false, "suffix" : "" }, { "dropping-particle" : "", "family" : "Veloso\u2010Aguila", "given" : "Daniel", "non-dropping-particle" : "", "parse-names" : false, "suffix" : "" } ], "container-title" : "International Journal of Climatology", "id" : "ITEM-4", "issue" : "1", "issued" : { "date-parts" : [ [ "2020", "1", "21" ] ] }, "page" : "421-439", "title" : "The Central Chile Mega Drought (2010\u20132018): A climate dynamics perspective", "translator" : [ { "dropping-particle" : "", "family" : "S2549", "given" : "", "non-dropping-particle" : "", "parse-names" : false, "suffix" : "" } ], "type" : "article-journal", "volume" : "40" }, "uris" : [ "http://www.mendeley.com/documents/?uuid=d99e4883-42ce-4ce5-8540-a76f6f575bd6" ] }, { "id" : "ITEM-5", "itemData" : { "DOI" : "10.1525/elementa.328", "ISSN" : "2325-1026", "author" : [ { "dropping-particle" : "", "family" : "Boisier", "given" : "Juan P", "non-dropping-particle" : "", "parse-names" : false, "suffix" : "" }, { "dropping-particle" : "", "family" : "Alvarez-Garret\u00f3n", "given" : "Camila", "non-dropping-particle" : "", "parse-names" : false, "suffix" : "" }, { "dropping-particle" : "", "family" : "Cordero", "given" : "Ra\u00fal R.", "non-dropping-particle" : "", "parse-names" : false, "suffix" : "" }, { "dropping-particle" : "", "family" : "Damiani", "given" : "Alessandro", "non-dropping-particle" : "", "parse-names" : false, "suffix" : "" }, { "dropping-particle" : "", "family" : "Gallardo", "given" : "Laura", "non-dropping-particle" : "", "parse-names" : false, "suffix" : "" }, { "dropping-particle" : "", "family" : "Garreaud", "given" : "Ren\u00e9 D.", "non-dropping-particle" : "", "parse-names" : false, "suffix" : "" }, { "dropping-particle" : "", "family" : "Lambert", "given" : "Fabrice", "non-dropping-particle" : "", "parse-names" : false, "suffix" : "" }, { "dropping-particle" : "", "family" : "Ramallo", "given" : "Cinthya", "non-dropping-particle" : "", "parse-names" : false, "suffix" : "" }, { "dropping-particle" : "", "family" : "Rojas", "given" : "Maisa", "non-dropping-particle" : "", "parse-names" : false, "suffix" : "" }, { "dropping-particle" : "", "family" : "Rondanelli", "given" : "Roberto", "non-dropping-particle" : "", "parse-names" : false, "suffix" : "" } ], "container-title" : "Elementa: Science of the Anthropocene", "id" : "ITEM-5", "issue" : "1", "issued" : { "date-parts" : [ [ "2018", "12", "7" ] ] }, "page" : "74", "title" : "Anthropogenic drying in central-southern Chile evidenced by long-term observations and climate model simulations", "translator" : [ { "dropping-particle" : "", "family" : "S1105", "given" : "", "non-dropping-particle" : "", "parse-names" : false, "suffix" : "" } ], "type" : "article-journal", "volume" : "6" }, "uris" : [ "http://www.mendeley.com/documents/?uuid=8602d2e8-3cde-4e5e-9add-cebd8057696a" ] }, { "id" : "ITEM-6", "itemData" : { "DOI" : "10.1002/joc.4810", "ISSN" : "08998418", "author" : [ { "dropping-particle" : "", "family" : "Saurral", "given" : "Ramiro I.", "non-dropping-particle" : "", "parse-names" : false, "suffix" : "" }, { "dropping-particle" : "", "family" : "Camilloni", "given" : "In\u00e9s A.", "non-dropping-particle" : "", "parse-names" : false, "suffix" : "" }, { "dropping-particle" : "", "family" : "Barros", "given" : "Vicente R.", "non-dropping-particle" : "", "parse-names" : false, "suffix" : "" } ], "container-title" : "International Journal of Climatology", "id" : "ITEM-6", "issue" : "4", "issued" : { "date-parts" : [ [ "2017", "3" ] ] }, "page" : "1774-1793", "publisher" : "Wiley-Blackwell", "title" : "Low-frequency variability and trends in centennial precipitation stations in southern South America", "translator" : [ { "dropping-particle" : "", "family" : "S81", "given" : "", "non-dropping-particle" : "", "parse-names" : false, "suffix" : "" } ], "type" : "article-journal", "volume" : "37" }, "uris" : [ "http://www.mendeley.com/documents/?uuid=5d7b1280-c649-3cd4-b328-08a45c8ec216" ] }, { "id" : "ITEM-7",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7",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Garreaud et al., 2017, 2020; Saurral et al., 2017; Boisier et al., 2018; Dereczynski et al., 2020; Dunn et al., 2020)", "plainTextFormattedCitation" : "(Skansi et al., 2013; Garreaud et al., 2017, 2020; Saurral et al., 2017; Boisier et al., 2018; Dereczynski et al., 2020; Dunn et al., 2020)", "previouslyFormattedCitation" : "(Skansi et al., 2013; Garreaud et al., 2017, 2020; Saurral et al., 2017; Boisier et al., 2018; Dereczynski et al., 2020;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Skansi et al., 2013; Garreaud et al., 2017, 2020; Saurral et al., 2017; Boisier et al., 2018; Dereczynski et al., 2020; Dunn et al., 2020)</w:t>
            </w:r>
            <w:r w:rsidRPr="00D424AA">
              <w:rPr>
                <w:rFonts w:cs="Times New Roman"/>
                <w:sz w:val="16"/>
                <w:szCs w:val="16"/>
                <w:lang w:val="en-GB" w:eastAsia="en-CA"/>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FFE4DB"/>
          </w:tcPr>
          <w:p w14:paraId="619BBF9C" w14:textId="77777777" w:rsidR="00D376F0" w:rsidRPr="00D424AA" w:rsidRDefault="00D376F0" w:rsidP="00D424AA">
            <w:pPr>
              <w:rPr>
                <w:rFonts w:cs="Times New Roman"/>
                <w:b/>
                <w:bCs/>
                <w:sz w:val="16"/>
                <w:szCs w:val="16"/>
                <w:lang w:val="en-GB"/>
              </w:rPr>
            </w:pPr>
            <w:r w:rsidRPr="00D424AA">
              <w:rPr>
                <w:rFonts w:cs="Times New Roman"/>
                <w:b/>
                <w:bCs/>
                <w:i/>
                <w:iCs/>
                <w:sz w:val="16"/>
                <w:szCs w:val="16"/>
                <w:lang w:val="en-GB"/>
              </w:rPr>
              <w:t>Medium confidence</w:t>
            </w:r>
            <w:r w:rsidRPr="00D424AA">
              <w:rPr>
                <w:rFonts w:cs="Times New Roman"/>
                <w:sz w:val="16"/>
                <w:szCs w:val="16"/>
                <w:lang w:val="en-GB"/>
              </w:rPr>
              <w:t xml:space="preserve"> </w:t>
            </w:r>
          </w:p>
          <w:p w14:paraId="2F12B87D" w14:textId="75FE8FBA" w:rsidR="00D376F0" w:rsidRPr="00841A35" w:rsidRDefault="00D376F0" w:rsidP="00D424AA">
            <w:pPr>
              <w:rPr>
                <w:rFonts w:cs="Times New Roman"/>
                <w:sz w:val="16"/>
                <w:szCs w:val="16"/>
                <w:lang w:val="en-GB"/>
              </w:rPr>
            </w:pPr>
            <w:r w:rsidRPr="00D424AA">
              <w:rPr>
                <w:rFonts w:cs="Times New Roman"/>
                <w:sz w:val="16"/>
                <w:szCs w:val="16"/>
                <w:lang w:val="en-GB"/>
              </w:rPr>
              <w:t xml:space="preserve"> that human-induced climate change has contributed to long-term trends and Central Chile drought between 2010 and 2018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2/2015GL067265", "ISSN" : "0094-8276", "abstract" : "Abstract Within large uncertainties in the precipitation response to greenhouse gas forcing, the Southeast Pacific drying stands out as a robust signature within climate models. A precipitation decline, of consistent direction but of larger amplitude than obtained in simulations with historical climate forcing, has been observed in central Chile since the late 1970s. To attribute the causes of this trend, we analyze local rain gauge data and contrast them to a large ensemble of both fully coupled and sea surface temperature-forced simulations. We show that in concomitance with large-scale circulation changes, the Pacific Decadal Oscillation explains about half of the precipitation trend observed in central Chile. The remaining fraction is unlikely to be driven exclusively by natural phenomena but rather consistent with the simulated regional effect of anthropogenic climate change. We particularly estimate that a quarter of the rainfall deficit affecting this region since 2010 is of anthropogenic origin. An increased persistence and recurrence of droughts in central Chile emerges then as a realistic scenario under the current socioeconomic pathway.", "author" : [ { "dropping-particle" : "", "family" : "Boisier", "given" : "Juan P", "non-dropping-particle" : "", "parse-names" : false, "suffix" : "" }, { "dropping-particle" : "", "family" : "Rondanelli", "given" : "Roberto", "non-dropping-particle" : "", "parse-names" : false, "suffix" : "" }, { "dropping-particle" : "", "family" : "Garreaud", "given" : "Ren\u00e9 D", "non-dropping-particle" : "", "parse-names" : false, "suffix" : "" }, { "dropping-particle" : "", "family" : "Mu\u00f1oz", "given" : "Francisca", "non-dropping-particle" : "", "parse-names" : false, "suffix" : "" } ], "container-title" : "Geophysical Research Letters", "id" : "ITEM-1", "issue" : "1", "issued" : { "date-parts" : [ [ "2016", "1", "16" ] ] }, "note" : "doi: 10.1002/2015GL067265", "page" : "413-421", "publisher" : "John Wiley &amp; Sons, Ltd", "title" : "Anthropogenic and natural contributions to the Southeast Pacific precipitation decline and recent megadrought in central Chile", "translator" : [ { "dropping-particle" : "", "family" : "S2922", "given" : "", "non-dropping-particle" : "", "parse-names" : false, "suffix" : "" } ], "type" : "article-journal", "volume" : "43" }, "uris" : [ "http://www.mendeley.com/documents/?uuid=dec2ee62-dd31-41db-b2f5-77f3fb768338" ] }, { "id" : "ITEM-2", "itemData" : { "DOI" : "10.1002/joc.6219", "ISSN" : "0899-8418", "author" : [ { "dropping-particle" : "", "family" : "Garreaud", "given" : "Ren\u00e9 D", "non-dropping-particle" : "", "parse-names" : false, "suffix" : "" }, { "dropping-particle" : "", "family" : "Boisier", "given" : "Juan P", "non-dropping-particle" : "", "parse-names" : false, "suffix" : "" }, { "dropping-particle" : "", "family" : "Rondanelli", "given" : "Roberto", "non-dropping-particle" : "", "parse-names" : false, "suffix" : "" }, { "dropping-particle" : "", "family" : "Montecinos", "given" : "Aldo", "non-dropping-particle" : "", "parse-names" : false, "suffix" : "" }, { "dropping-particle" : "", "family" : "Sep\u00falveda", "given" : "Hector H", "non-dropping-particle" : "", "parse-names" : false, "suffix" : "" }, { "dropping-particle" : "", "family" : "Veloso\u2010Aguila", "given" : "Daniel", "non-dropping-particle" : "", "parse-names" : false, "suffix" : "" } ], "container-title" : "International Journal of Climatology", "id" : "ITEM-2", "issue" : "1", "issued" : { "date-parts" : [ [ "2020", "1", "21" ] ] }, "page" : "421-439", "title" : "The Central Chile Mega Drought (2010\u20132018): A climate dynamics perspective", "translator" : [ { "dropping-particle" : "", "family" : "S2549", "given" : "", "non-dropping-particle" : "", "parse-names" : false, "suffix" : "" } ], "type" : "article-journal", "volume" : "40" }, "uris" : [ "http://www.mendeley.com/documents/?uuid=d99e4883-42ce-4ce5-8540-a76f6f575bd6" ] } ], "mendeley" : { "formattedCitation" : "(Boisier et al., 2016; Garreaud et al., 2020)", "plainTextFormattedCitation" : "(Boisier et al., 2016; Garreaud et al., 2020)", "previouslyFormattedCitation" : "(Boisier et al., 2016; Garreaud et al., 2020)"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Boisier et al., 2016; Garreaud et al., 2020)</w:t>
            </w:r>
            <w:r w:rsidRPr="00D424AA">
              <w:rPr>
                <w:rFonts w:cs="Times New Roman"/>
                <w:sz w:val="16"/>
                <w:szCs w:val="16"/>
                <w:lang w:val="en-GB"/>
              </w:rPr>
              <w:fldChar w:fldCharType="end"/>
            </w:r>
          </w:p>
        </w:tc>
        <w:tc>
          <w:tcPr>
            <w:tcW w:w="2409"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7C3C4DB3" w14:textId="3EBA4FBD" w:rsidR="00D376F0" w:rsidRPr="00D424AA" w:rsidRDefault="00D376F0" w:rsidP="00D424AA">
            <w:pPr>
              <w:rPr>
                <w:rFonts w:cs="Times New Roman"/>
                <w:b/>
                <w:sz w:val="16"/>
                <w:szCs w:val="16"/>
                <w:lang w:val="en-GB"/>
              </w:rPr>
            </w:pPr>
            <w:r w:rsidRPr="00D424AA">
              <w:rPr>
                <w:rFonts w:cs="Times New Roman"/>
                <w:b/>
                <w:bCs/>
                <w:i/>
                <w:iCs/>
                <w:sz w:val="16"/>
                <w:szCs w:val="16"/>
                <w:lang w:val="en-GB" w:eastAsia="en-CA"/>
              </w:rPr>
              <w:t xml:space="preserve">Low confidence: </w:t>
            </w:r>
            <w:r w:rsidRPr="00D424AA">
              <w:rPr>
                <w:rFonts w:cs="Times New Roman"/>
                <w:b/>
                <w:bCs/>
                <w:sz w:val="16"/>
                <w:szCs w:val="16"/>
                <w:lang w:val="en-GB" w:eastAsia="en-CA"/>
              </w:rPr>
              <w:t>Inconsistent trends</w:t>
            </w:r>
            <w:r w:rsidRPr="00D424AA">
              <w:rPr>
                <w:rFonts w:cs="Times New Roman"/>
                <w:b/>
                <w:bCs/>
                <w:i/>
                <w:iCs/>
                <w:sz w:val="16"/>
                <w:szCs w:val="16"/>
                <w:lang w:val="en-GB" w:eastAsia="en-CA"/>
              </w:rPr>
              <w:t xml:space="preserve"> </w:t>
            </w:r>
            <w:r w:rsidRPr="00D424AA">
              <w:rPr>
                <w:rFonts w:cs="Times New Roman"/>
                <w:sz w:val="16"/>
                <w:szCs w:val="16"/>
                <w:lang w:val="en-GB" w:eastAsia="en-CA"/>
              </w:rPr>
              <w:t xml:space="preserve">Increase in meteorological drought based on CDD in CMIP6 GCMs </w:t>
            </w:r>
            <w:r w:rsidRPr="00D424AA">
              <w:rPr>
                <w:rFonts w:cs="Times New Roman"/>
                <w:bCs/>
                <w:color w:val="000000" w:themeColor="text1"/>
                <w:sz w:val="16"/>
                <w:szCs w:val="16"/>
                <w:lang w:val="en-GB"/>
              </w:rPr>
              <w:t xml:space="preserve">(Chapter 11 Supplementary Material (11.SM), but inconsistent trends in SPI in CMIP5 </w:t>
            </w:r>
            <w:commentRangeStart w:id="7095"/>
            <w:r w:rsidRPr="00D424AA">
              <w:rPr>
                <w:rFonts w:cs="Times New Roman"/>
                <w:bCs/>
                <w:color w:val="000000" w:themeColor="text1"/>
                <w:sz w:val="16"/>
                <w:szCs w:val="16"/>
                <w:lang w:val="en-GB"/>
              </w:rPr>
              <w:fldChar w:fldCharType="begin" w:fldLock="1"/>
            </w:r>
            <w:ins w:id="7096" w:author="Robin Matthews" w:date="2021-07-14T12:32:00Z">
              <w:r w:rsidR="00FC4A87">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ins>
            <w:del w:id="7097" w:author="Robin Matthews" w:date="2021-07-14T12:32:00Z">
              <w:r w:rsidR="00FF6231" w:rsidDel="00FC4A87">
                <w:rPr>
                  <w:rFonts w:cs="Times New Roman"/>
                  <w:bCs/>
                  <w:color w:val="000000" w:themeColor="text1"/>
                  <w:sz w:val="16"/>
                  <w:szCs w:val="16"/>
                  <w:lang w:val="en-GB"/>
                </w:rPr>
                <w:del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plainTextFormattedCitation" : "(Touma et al., 2015; Xu et al., 2019a)", "previouslyFormattedCitation" : "(Touma et al., 2015;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Touma et al., 2015; </w:t>
            </w:r>
            <w:del w:id="7098" w:author="Robin Matthews" w:date="2021-07-14T12:32:00Z">
              <w:r w:rsidR="00A26296" w:rsidDel="00FC4A87">
                <w:rPr>
                  <w:rFonts w:cs="Times New Roman"/>
                  <w:bCs/>
                  <w:noProof/>
                  <w:color w:val="000000" w:themeColor="text1"/>
                  <w:sz w:val="16"/>
                  <w:szCs w:val="16"/>
                  <w:lang w:val="en-GB"/>
                </w:rPr>
                <w:delText>Xu et al., 2019a</w:delText>
              </w:r>
            </w:del>
            <w:ins w:id="7099"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095"/>
            <w:r w:rsidR="00A26296">
              <w:rPr>
                <w:rStyle w:val="Marquedecommentaire"/>
              </w:rPr>
              <w:commentReference w:id="7095"/>
            </w:r>
            <w:r w:rsidRPr="00841A35">
              <w:rPr>
                <w:rFonts w:cs="Times New Roman"/>
                <w:b/>
                <w:sz w:val="16"/>
                <w:szCs w:val="16"/>
                <w:lang w:val="en-GB"/>
              </w:rPr>
              <w:t xml:space="preserve"> </w:t>
            </w:r>
            <w:r w:rsidRPr="00D424AA">
              <w:rPr>
                <w:rFonts w:cs="Times New Roman"/>
                <w:bCs/>
                <w:sz w:val="16"/>
                <w:szCs w:val="16"/>
                <w:lang w:val="en-GB"/>
              </w:rPr>
              <w:t>and substantial model spread in Eta-RCM driven with two GCMs</w:t>
            </w:r>
            <w:r w:rsidRPr="00D424AA">
              <w:rPr>
                <w:rFonts w:cs="Times New Roman"/>
                <w:b/>
                <w:sz w:val="16"/>
                <w:szCs w:val="16"/>
                <w:lang w:val="en-GB"/>
              </w:rPr>
              <w:t xml:space="preserve"> </w:t>
            </w:r>
            <w:r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en-GB"/>
              </w:rPr>
              <w:t>(Chou et al., 2014a)</w:t>
            </w:r>
            <w:r w:rsidRPr="00D424AA">
              <w:rPr>
                <w:rFonts w:cs="Times New Roman"/>
                <w:b/>
                <w:sz w:val="16"/>
                <w:szCs w:val="16"/>
                <w:lang w:val="en-GB"/>
              </w:rPr>
              <w:fldChar w:fldCharType="end"/>
            </w:r>
            <w:r w:rsidRPr="00841A35">
              <w:rPr>
                <w:rFonts w:cs="Times New Roman"/>
                <w:b/>
                <w:sz w:val="16"/>
                <w:szCs w:val="16"/>
                <w:lang w:val="en-GB"/>
              </w:rPr>
              <w:t>.</w:t>
            </w:r>
          </w:p>
          <w:p w14:paraId="307DD85F" w14:textId="77777777" w:rsidR="00D376F0" w:rsidRPr="00D424AA" w:rsidRDefault="00D376F0" w:rsidP="00D424AA">
            <w:pPr>
              <w:rPr>
                <w:rFonts w:cs="Times New Roman"/>
                <w:sz w:val="16"/>
                <w:szCs w:val="16"/>
                <w:lang w:val="en-GB"/>
              </w:rPr>
            </w:pPr>
          </w:p>
        </w:tc>
        <w:tc>
          <w:tcPr>
            <w:tcW w:w="241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6E2703A" w14:textId="797393DB" w:rsidR="00D376F0" w:rsidRPr="00D424AA" w:rsidRDefault="00D376F0" w:rsidP="00D424AA">
            <w:pPr>
              <w:rPr>
                <w:rFonts w:cs="Times New Roman"/>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Mixed trends</w:t>
            </w:r>
            <w:r w:rsidRPr="00D424AA">
              <w:rPr>
                <w:rFonts w:cs="Times New Roman"/>
                <w:color w:val="000000" w:themeColor="text1"/>
                <w:sz w:val="16"/>
                <w:szCs w:val="16"/>
                <w:lang w:val="en-GB"/>
              </w:rPr>
              <w:t xml:space="preserve"> between studies and models.  </w:t>
            </w:r>
            <w:r w:rsidRPr="00D424AA">
              <w:rPr>
                <w:rFonts w:cs="Times New Roman"/>
                <w:sz w:val="16"/>
                <w:szCs w:val="16"/>
                <w:lang w:val="en-GB" w:eastAsia="en-CA"/>
              </w:rPr>
              <w:t xml:space="preserve">Increase in meteorological drought based on CDD in CMIP6 GCMs </w:t>
            </w:r>
            <w:r w:rsidRPr="00D424AA">
              <w:rPr>
                <w:rFonts w:cs="Times New Roman"/>
                <w:bCs/>
                <w:color w:val="000000" w:themeColor="text1"/>
                <w:sz w:val="16"/>
                <w:szCs w:val="16"/>
                <w:lang w:val="en-GB"/>
              </w:rPr>
              <w:t xml:space="preserve">(Chapter 11 supplementary Material (11.SM) , but inconsistent trends in SPI in CMIP5 </w:t>
            </w:r>
            <w:commentRangeStart w:id="7100"/>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Touma et al., 2015; </w:t>
            </w:r>
            <w:del w:id="7101" w:author="Robin Matthews" w:date="2021-07-14T12:32:00Z">
              <w:r w:rsidR="00A26296" w:rsidDel="00FC4A87">
                <w:rPr>
                  <w:rFonts w:cs="Times New Roman"/>
                  <w:bCs/>
                  <w:noProof/>
                  <w:color w:val="000000" w:themeColor="text1"/>
                  <w:sz w:val="16"/>
                  <w:szCs w:val="16"/>
                  <w:lang w:val="en-GB"/>
                </w:rPr>
                <w:delText>Xu et al., 2019a</w:delText>
              </w:r>
            </w:del>
            <w:ins w:id="7102" w:author="Robin Matthews" w:date="2021-07-14T12:32: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100"/>
            <w:r w:rsidR="00A26296">
              <w:rPr>
                <w:rStyle w:val="Marquedecommentaire"/>
              </w:rPr>
              <w:commentReference w:id="7100"/>
            </w:r>
            <w:r w:rsidRPr="00841A35">
              <w:rPr>
                <w:rFonts w:cs="Times New Roman"/>
                <w:b/>
                <w:sz w:val="16"/>
                <w:szCs w:val="16"/>
                <w:lang w:val="en-GB"/>
              </w:rPr>
              <w:t xml:space="preserve"> </w:t>
            </w:r>
            <w:r w:rsidRPr="00D424AA">
              <w:rPr>
                <w:rFonts w:cs="Times New Roman"/>
                <w:bCs/>
                <w:sz w:val="16"/>
                <w:szCs w:val="16"/>
                <w:lang w:val="en-GB"/>
              </w:rPr>
              <w:t>and substantial model spread in Eta-RCM driven with two GCMs</w:t>
            </w:r>
            <w:r w:rsidRPr="00D424AA">
              <w:rPr>
                <w:rFonts w:cs="Times New Roman"/>
                <w:b/>
                <w:sz w:val="16"/>
                <w:szCs w:val="16"/>
                <w:lang w:val="en-GB"/>
              </w:rPr>
              <w:t xml:space="preserve"> </w:t>
            </w:r>
            <w:r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en-GB"/>
              </w:rPr>
              <w:t>(Chou et al., 2014a)</w:t>
            </w:r>
            <w:r w:rsidRPr="00D424AA">
              <w:rPr>
                <w:rFonts w:cs="Times New Roman"/>
                <w:b/>
                <w:sz w:val="16"/>
                <w:szCs w:val="16"/>
                <w:lang w:val="en-GB"/>
              </w:rPr>
              <w:fldChar w:fldCharType="end"/>
            </w:r>
            <w:r w:rsidRPr="00841A35">
              <w:rPr>
                <w:rFonts w:cs="Times New Roman"/>
                <w:b/>
                <w:sz w:val="16"/>
                <w:szCs w:val="16"/>
                <w:lang w:val="en-GB"/>
              </w:rPr>
              <w:t>.</w:t>
            </w:r>
          </w:p>
        </w:tc>
        <w:tc>
          <w:tcPr>
            <w:tcW w:w="2607" w:type="dxa"/>
            <w:tcBorders>
              <w:top w:val="dashed" w:sz="4" w:space="0" w:color="000000"/>
              <w:left w:val="single" w:sz="4" w:space="0" w:color="000000"/>
              <w:bottom w:val="single" w:sz="4" w:space="0" w:color="000000"/>
              <w:right w:val="single" w:sz="4" w:space="0" w:color="000000"/>
            </w:tcBorders>
            <w:shd w:val="clear" w:color="auto" w:fill="FEE2D9"/>
          </w:tcPr>
          <w:p w14:paraId="17F8585C" w14:textId="725A2249" w:rsidR="00D376F0" w:rsidRPr="00D424AA" w:rsidRDefault="00D376F0" w:rsidP="00D424AA">
            <w:pPr>
              <w:rPr>
                <w:rFonts w:cs="Times New Roman"/>
                <w:color w:val="000000" w:themeColor="text1"/>
                <w:sz w:val="16"/>
                <w:szCs w:val="16"/>
                <w:lang w:val="nb-NO"/>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in drought severity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w:instrText>
            </w:r>
            <w:r w:rsidR="00FF6231" w:rsidRPr="006A2665">
              <w:rPr>
                <w:rFonts w:cs="Times New Roman"/>
                <w:color w:val="000000" w:themeColor="text1"/>
                <w:sz w:val="16"/>
                <w:szCs w:val="16"/>
              </w:rPr>
              <w:instrText>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Touma et al., 2015; Spinoni et al., 2020)", "plainTextFormattedCitation" : "(Chou et al., 2014a; Touma et al., 2015; Spinoni et al., 2020)", "previouslyFormattedCitation" : "(Chou et al., 2014a; Touma et al., 2015;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Chou et al., 2014a; Touma et al., 2015; Spinoni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nb-NO"/>
              </w:rPr>
              <w:t>.</w:t>
            </w:r>
          </w:p>
          <w:p w14:paraId="2D627B7E" w14:textId="77777777" w:rsidR="00D376F0" w:rsidRPr="00D424AA" w:rsidRDefault="00D376F0" w:rsidP="00D424AA">
            <w:pPr>
              <w:rPr>
                <w:rFonts w:cs="Times New Roman"/>
                <w:color w:val="000000" w:themeColor="text1"/>
                <w:sz w:val="16"/>
                <w:szCs w:val="16"/>
                <w:lang w:val="nb-NO"/>
              </w:rPr>
            </w:pPr>
          </w:p>
          <w:p w14:paraId="362861D9" w14:textId="77777777" w:rsidR="00D376F0" w:rsidRPr="00D424AA" w:rsidRDefault="00D376F0" w:rsidP="00D424AA">
            <w:pPr>
              <w:rPr>
                <w:rFonts w:cs="Times New Roman"/>
                <w:sz w:val="16"/>
                <w:szCs w:val="16"/>
                <w:lang w:val="nb-NO"/>
              </w:rPr>
            </w:pPr>
          </w:p>
        </w:tc>
      </w:tr>
      <w:tr w:rsidR="00D376F0" w:rsidRPr="000F1B8F" w14:paraId="322D111E" w14:textId="77777777" w:rsidTr="00723657">
        <w:tc>
          <w:tcPr>
            <w:tcW w:w="988" w:type="dxa"/>
            <w:vMerge/>
            <w:tcBorders>
              <w:left w:val="single" w:sz="4" w:space="0" w:color="000000"/>
              <w:right w:val="single" w:sz="4" w:space="0" w:color="000000"/>
            </w:tcBorders>
          </w:tcPr>
          <w:p w14:paraId="683AC5EF" w14:textId="77777777" w:rsidR="00D376F0" w:rsidRPr="00D424AA" w:rsidRDefault="00D376F0" w:rsidP="00D424AA">
            <w:pPr>
              <w:rPr>
                <w:rFonts w:cs="Times New Roman"/>
                <w:sz w:val="16"/>
                <w:szCs w:val="16"/>
                <w:lang w:val="nb-NO"/>
              </w:rPr>
            </w:pPr>
          </w:p>
        </w:tc>
        <w:tc>
          <w:tcPr>
            <w:tcW w:w="708" w:type="dxa"/>
            <w:tcBorders>
              <w:top w:val="single" w:sz="4" w:space="0" w:color="000000"/>
              <w:left w:val="single" w:sz="4" w:space="0" w:color="000000"/>
              <w:bottom w:val="single" w:sz="4" w:space="0" w:color="000000"/>
              <w:right w:val="single" w:sz="4" w:space="0" w:color="000000"/>
            </w:tcBorders>
          </w:tcPr>
          <w:p w14:paraId="31C850F2" w14:textId="77777777" w:rsidR="00D376F0" w:rsidRPr="00D424AA" w:rsidRDefault="00D376F0" w:rsidP="00D424AA">
            <w:pPr>
              <w:rPr>
                <w:rFonts w:cs="Times New Roman"/>
                <w:sz w:val="16"/>
                <w:szCs w:val="16"/>
                <w:lang w:val="en-GB"/>
              </w:rPr>
            </w:pPr>
            <w:r w:rsidRPr="00D424AA">
              <w:rPr>
                <w:rFonts w:cs="Times New Roman"/>
                <w:sz w:val="16"/>
                <w:szCs w:val="16"/>
                <w:lang w:val="en-GB"/>
              </w:rPr>
              <w:t>AGR</w:t>
            </w:r>
          </w:p>
          <w:p w14:paraId="6CD615B3" w14:textId="77777777" w:rsidR="00D376F0" w:rsidRPr="00D424AA" w:rsidRDefault="00D376F0" w:rsidP="00D424AA">
            <w:pPr>
              <w:rPr>
                <w:rFonts w:cs="Times New Roman"/>
                <w:sz w:val="16"/>
                <w:szCs w:val="16"/>
                <w:lang w:val="en-GB"/>
              </w:rPr>
            </w:pPr>
            <w:r w:rsidRPr="00D424AA">
              <w:rPr>
                <w:rFonts w:cs="Times New Roman"/>
                <w:sz w:val="16"/>
                <w:szCs w:val="16"/>
                <w:lang w:val="en-GB"/>
              </w:rPr>
              <w:t>ECOL</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C0B604C" w14:textId="2F5FAF4D" w:rsidR="00D376F0" w:rsidRPr="00841A35"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s</w:t>
            </w:r>
            <w:r w:rsidRPr="00D424AA">
              <w:rPr>
                <w:rFonts w:cs="Times New Roman"/>
                <w:bCs/>
                <w:color w:val="000000" w:themeColor="text1"/>
                <w:sz w:val="16"/>
                <w:szCs w:val="16"/>
                <w:lang w:val="en-GB"/>
              </w:rPr>
              <w:t xml:space="preserve"> according to subregions and different drought metrics, including soil moisture,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Dai and Zhao, 2017; Spinoni et al., 2019; Padrón et al., 2020)</w:t>
            </w:r>
            <w:r w:rsidRPr="00D424AA">
              <w:rPr>
                <w:rFonts w:cs="Times New Roman"/>
                <w:bCs/>
                <w:color w:val="000000" w:themeColor="text1"/>
                <w:sz w:val="16"/>
                <w:szCs w:val="16"/>
                <w:lang w:val="en-GB"/>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0B7A2F96"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980373A" w14:textId="7B76D236"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s</w:t>
            </w:r>
            <w:r w:rsidRPr="00D424AA">
              <w:rPr>
                <w:rFonts w:cs="Times New Roman"/>
                <w:bCs/>
                <w:color w:val="000000" w:themeColor="text1"/>
                <w:sz w:val="16"/>
                <w:szCs w:val="16"/>
                <w:lang w:val="en-GB"/>
              </w:rPr>
              <w:t xml:space="preserve"> based on different metrics, including decrease in total column and surface soil moisture in CMIP6 (Chapter 11 Supplementary Material (11.SM) , weak drying in total and surface soil moisture in CMIP5 </w:t>
            </w:r>
            <w:commentRangeStart w:id="7103"/>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104" w:author="Robin Matthews" w:date="2021-07-14T12:33:00Z">
              <w:r w:rsidR="00A26296" w:rsidDel="00FC4A87">
                <w:rPr>
                  <w:rFonts w:cs="Times New Roman"/>
                  <w:bCs/>
                  <w:noProof/>
                  <w:color w:val="000000" w:themeColor="text1"/>
                  <w:sz w:val="16"/>
                  <w:szCs w:val="16"/>
                  <w:lang w:val="en-GB"/>
                </w:rPr>
                <w:delText>Xu et al., 2019a</w:delText>
              </w:r>
            </w:del>
            <w:ins w:id="7105" w:author="Robin Matthews" w:date="2021-07-14T12:33: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103"/>
            <w:r w:rsidR="00A26296">
              <w:rPr>
                <w:rStyle w:val="Marquedecommentaire"/>
              </w:rPr>
              <w:commentReference w:id="7103"/>
            </w:r>
            <w:r w:rsidRPr="00841A35">
              <w:rPr>
                <w:rFonts w:cs="Times New Roman"/>
                <w:bCs/>
                <w:color w:val="000000" w:themeColor="text1"/>
                <w:sz w:val="16"/>
                <w:szCs w:val="16"/>
                <w:lang w:val="en-GB"/>
              </w:rPr>
              <w:t xml:space="preserve">, and weak signal based on the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410" w:type="dxa"/>
            <w:tcBorders>
              <w:top w:val="dashed" w:sz="4" w:space="0" w:color="000000"/>
              <w:left w:val="single" w:sz="4" w:space="0" w:color="000000"/>
              <w:bottom w:val="single" w:sz="4" w:space="0" w:color="000000"/>
              <w:right w:val="single" w:sz="4" w:space="0" w:color="000000"/>
            </w:tcBorders>
            <w:shd w:val="clear" w:color="auto" w:fill="FEE2D9"/>
          </w:tcPr>
          <w:p w14:paraId="76D38C93" w14:textId="7143EF28"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drought severity based on total and surface soil moisture in CMIP6 (Chapter 11 Supplementary Material (11.SM)  and CMIP5 </w:t>
            </w:r>
            <w:commentRangeStart w:id="7106"/>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107" w:author="Robin Matthews" w:date="2021-07-14T12:33:00Z">
              <w:r w:rsidR="00A26296" w:rsidDel="00FC4A87">
                <w:rPr>
                  <w:rFonts w:cs="Times New Roman"/>
                  <w:bCs/>
                  <w:noProof/>
                  <w:color w:val="000000" w:themeColor="text1"/>
                  <w:sz w:val="16"/>
                  <w:szCs w:val="16"/>
                  <w:lang w:val="en-GB"/>
                </w:rPr>
                <w:delText>Xu et al., 2019a</w:delText>
              </w:r>
            </w:del>
            <w:ins w:id="7108" w:author="Robin Matthews" w:date="2021-07-14T12:33: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106"/>
            <w:r w:rsidR="00A26296">
              <w:rPr>
                <w:rStyle w:val="Marquedecommentaire"/>
              </w:rPr>
              <w:commentReference w:id="7106"/>
            </w:r>
            <w:r w:rsidRPr="00841A35">
              <w:rPr>
                <w:rFonts w:cs="Times New Roman"/>
                <w:bCs/>
                <w:color w:val="000000" w:themeColor="text1"/>
                <w:sz w:val="16"/>
                <w:szCs w:val="16"/>
                <w:lang w:val="en-GB"/>
              </w:rPr>
              <w:t xml:space="preserve">,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2CC4E1CF" w14:textId="77777777" w:rsidR="00D376F0" w:rsidRPr="00D424AA" w:rsidRDefault="00D376F0" w:rsidP="00D424AA">
            <w:pPr>
              <w:rPr>
                <w:rFonts w:cs="Times New Roman"/>
                <w:bCs/>
                <w:color w:val="000000" w:themeColor="text1"/>
                <w:sz w:val="16"/>
                <w:szCs w:val="16"/>
                <w:lang w:val="en-GB"/>
              </w:rPr>
            </w:pPr>
          </w:p>
          <w:p w14:paraId="18178629" w14:textId="77777777" w:rsidR="00D376F0" w:rsidRPr="00D424AA" w:rsidRDefault="00D376F0" w:rsidP="00D424AA">
            <w:pPr>
              <w:spacing w:line="276" w:lineRule="auto"/>
              <w:rPr>
                <w:rFonts w:cs="Times New Roman"/>
                <w:sz w:val="16"/>
                <w:szCs w:val="16"/>
                <w:lang w:val="en-GB"/>
              </w:rPr>
            </w:pPr>
          </w:p>
        </w:tc>
        <w:tc>
          <w:tcPr>
            <w:tcW w:w="2607" w:type="dxa"/>
            <w:tcBorders>
              <w:top w:val="dashed" w:sz="4" w:space="0" w:color="000000"/>
              <w:left w:val="single" w:sz="4" w:space="0" w:color="000000"/>
              <w:bottom w:val="single" w:sz="4" w:space="0" w:color="000000"/>
              <w:right w:val="single" w:sz="4" w:space="0" w:color="000000"/>
            </w:tcBorders>
            <w:shd w:val="clear" w:color="auto" w:fill="FEBA9F"/>
          </w:tcPr>
          <w:p w14:paraId="5982A311" w14:textId="162F5CEF" w:rsidR="00D376F0" w:rsidRPr="00D424AA" w:rsidRDefault="00D376F0" w:rsidP="00D424AA">
            <w:pPr>
              <w:rPr>
                <w:rFonts w:cs="Times New Roman"/>
                <w:bCs/>
                <w:color w:val="000000" w:themeColor="text1"/>
                <w:sz w:val="16"/>
                <w:szCs w:val="16"/>
                <w:lang w:val="nb-NO"/>
              </w:rPr>
            </w:pPr>
            <w:r w:rsidRPr="00D424AA">
              <w:rPr>
                <w:rFonts w:cs="Times New Roman"/>
                <w:b/>
                <w:i/>
                <w:iCs/>
                <w:color w:val="000000" w:themeColor="text1"/>
                <w:sz w:val="16"/>
                <w:szCs w:val="16"/>
                <w:lang w:val="en-GB"/>
              </w:rPr>
              <w:t>High confidence:</w:t>
            </w:r>
            <w:r w:rsidRPr="00D424AA">
              <w:rPr>
                <w:rFonts w:cs="Times New Roman"/>
                <w:b/>
                <w:color w:val="000000" w:themeColor="text1"/>
                <w:sz w:val="16"/>
                <w:szCs w:val="16"/>
                <w:lang w:val="en-GB"/>
              </w:rPr>
              <w:t xml:space="preserve"> Increase</w:t>
            </w:r>
            <w:r w:rsidRPr="00D424AA">
              <w:rPr>
                <w:rFonts w:cs="Times New Roman"/>
                <w:bCs/>
                <w:color w:val="000000" w:themeColor="text1"/>
                <w:sz w:val="16"/>
                <w:szCs w:val="16"/>
                <w:lang w:val="en-GB"/>
              </w:rPr>
              <w:t xml:space="preserve"> in drought severity with different metrics and high agreement between studies (Chapter 11 Supplementary Material (11.SM) </w:t>
            </w:r>
            <w:commentRangeStart w:id="7109"/>
            <w:r w:rsidRPr="00D424AA">
              <w:rPr>
                <w:rFonts w:cs="Times New Roman"/>
                <w:bCs/>
                <w:color w:val="000000" w:themeColor="text1"/>
                <w:sz w:val="16"/>
                <w:szCs w:val="16"/>
                <w:lang w:val="en-GB"/>
              </w:rPr>
              <w:fldChar w:fldCharType="begin" w:fldLock="1"/>
            </w:r>
            <w:ins w:id="7110" w:author="Robin Matthews" w:date="2021-07-14T18:56:00Z">
              <w:r w:rsidR="00526137">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ins>
            <w:del w:id="7111" w:author="Robin Matthews" w:date="2021-07-14T18:56:00Z">
              <w:r w:rsidR="00AB36D4" w:rsidDel="00526137">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2020; Dai et al., 2018; Lu et al., 2019; Vicente-Serrano et al., 2020</w:t>
            </w:r>
            <w:del w:id="7112" w:author="Robin Matthews" w:date="2021-07-14T18:56:00Z">
              <w:r w:rsidR="00A26296" w:rsidDel="00526137">
                <w:rPr>
                  <w:rFonts w:cs="Times New Roman"/>
                  <w:bCs/>
                  <w:noProof/>
                  <w:color w:val="000000" w:themeColor="text1"/>
                  <w:sz w:val="16"/>
                  <w:szCs w:val="16"/>
                  <w:lang w:val="nb-NO"/>
                </w:rPr>
                <w:delText>a</w:delText>
              </w:r>
            </w:del>
            <w:ins w:id="7113" w:author="Robin Matthews" w:date="2021-07-14T18:56:00Z">
              <w:r w:rsidR="00526137">
                <w:rPr>
                  <w:rFonts w:cs="Times New Roman"/>
                  <w:bCs/>
                  <w:noProof/>
                  <w:color w:val="000000" w:themeColor="text1"/>
                  <w:sz w:val="16"/>
                  <w:szCs w:val="16"/>
                  <w:lang w:val="nb-NO"/>
                </w:rPr>
                <w:t>c</w:t>
              </w:r>
            </w:ins>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7109"/>
            <w:r w:rsidR="00A26296">
              <w:rPr>
                <w:rStyle w:val="Marquedecommentaire"/>
              </w:rPr>
              <w:commentReference w:id="7109"/>
            </w:r>
            <w:r w:rsidRPr="00841A35">
              <w:rPr>
                <w:rFonts w:cs="Times New Roman"/>
                <w:bCs/>
                <w:color w:val="000000" w:themeColor="text1"/>
                <w:sz w:val="16"/>
                <w:szCs w:val="16"/>
                <w:lang w:val="nb-NO"/>
              </w:rPr>
              <w:t>.</w:t>
            </w:r>
          </w:p>
          <w:p w14:paraId="03B6AAA8" w14:textId="77777777" w:rsidR="00D376F0" w:rsidRPr="00D424AA" w:rsidRDefault="00D376F0" w:rsidP="00D424AA">
            <w:pPr>
              <w:rPr>
                <w:rFonts w:cs="Times New Roman"/>
                <w:bCs/>
                <w:color w:val="000000" w:themeColor="text1"/>
                <w:sz w:val="16"/>
                <w:szCs w:val="16"/>
                <w:lang w:val="nb-NO"/>
              </w:rPr>
            </w:pPr>
          </w:p>
          <w:p w14:paraId="11BD9C97" w14:textId="77777777" w:rsidR="00D376F0" w:rsidRPr="00D424AA" w:rsidRDefault="00D376F0" w:rsidP="00D424AA">
            <w:pPr>
              <w:spacing w:line="276" w:lineRule="auto"/>
              <w:rPr>
                <w:rFonts w:cs="Times New Roman"/>
                <w:sz w:val="16"/>
                <w:szCs w:val="16"/>
                <w:lang w:val="nb-NO"/>
              </w:rPr>
            </w:pPr>
          </w:p>
        </w:tc>
      </w:tr>
      <w:tr w:rsidR="00D376F0" w:rsidRPr="000F1B8F" w14:paraId="21F605C8" w14:textId="77777777" w:rsidTr="00723657">
        <w:tc>
          <w:tcPr>
            <w:tcW w:w="988" w:type="dxa"/>
            <w:vMerge/>
            <w:tcBorders>
              <w:left w:val="single" w:sz="4" w:space="0" w:color="000000"/>
              <w:bottom w:val="single" w:sz="4" w:space="0" w:color="000000"/>
              <w:right w:val="single" w:sz="4" w:space="0" w:color="000000"/>
            </w:tcBorders>
          </w:tcPr>
          <w:p w14:paraId="05F67196" w14:textId="77777777" w:rsidR="00D376F0" w:rsidRPr="00D424AA" w:rsidRDefault="00D376F0" w:rsidP="00D424AA">
            <w:pPr>
              <w:rPr>
                <w:rFonts w:cs="Times New Roman"/>
                <w:sz w:val="16"/>
                <w:szCs w:val="16"/>
                <w:lang w:val="nb-NO"/>
              </w:rPr>
            </w:pPr>
          </w:p>
        </w:tc>
        <w:tc>
          <w:tcPr>
            <w:tcW w:w="708" w:type="dxa"/>
            <w:tcBorders>
              <w:top w:val="single" w:sz="4" w:space="0" w:color="000000"/>
              <w:left w:val="single" w:sz="4" w:space="0" w:color="000000"/>
              <w:bottom w:val="single" w:sz="4" w:space="0" w:color="000000"/>
              <w:right w:val="single" w:sz="4" w:space="0" w:color="000000"/>
            </w:tcBorders>
          </w:tcPr>
          <w:p w14:paraId="5A70381F" w14:textId="77777777" w:rsidR="00D376F0" w:rsidRPr="00D424AA" w:rsidRDefault="00D376F0" w:rsidP="00D424AA">
            <w:pPr>
              <w:rPr>
                <w:rFonts w:cs="Times New Roman"/>
                <w:sz w:val="16"/>
                <w:szCs w:val="16"/>
                <w:lang w:val="en-GB"/>
              </w:rPr>
            </w:pPr>
            <w:r w:rsidRPr="00D424AA">
              <w:rPr>
                <w:rFonts w:cs="Times New Roman"/>
                <w:sz w:val="16"/>
                <w:szCs w:val="16"/>
                <w:lang w:val="en-GB"/>
              </w:rPr>
              <w:t>HYDR</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E25D2AF" w14:textId="2DB83EE4" w:rsidR="00D376F0" w:rsidRPr="00841A35"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Limited evidence</w:t>
            </w:r>
            <w:r w:rsidRPr="00D424AA">
              <w:rPr>
                <w:rFonts w:cs="Times New Roman"/>
                <w:bCs/>
                <w:color w:val="000000" w:themeColor="text1"/>
                <w:sz w:val="16"/>
                <w:szCs w:val="16"/>
                <w:lang w:val="en-GB"/>
              </w:rPr>
              <w:t xml:space="preserve">. General lack of signal in one study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21)", "plainTextFormattedCitation" : "(Gudmundsson et al., 2021)", "previouslyFormattedCitation" : "(Gudmundsson et al., 2021)"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udmundsson et al., 2021)</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but streamflow decrease in subregions in another study (</w:t>
            </w:r>
            <w:r w:rsidRPr="00D424AA">
              <w:rPr>
                <w:rFonts w:cs="Times New Roman"/>
                <w:b/>
                <w:sz w:val="16"/>
                <w:szCs w:val="16"/>
                <w:lang w:val="en-GB"/>
              </w:rPr>
              <w:fldChar w:fldCharType="begin" w:fldLock="1"/>
            </w:r>
            <w:r w:rsidR="007D2D56">
              <w:rPr>
                <w:rFonts w:cs="Times New Roman"/>
                <w:b/>
                <w:sz w:val="16"/>
                <w:szCs w:val="16"/>
                <w:lang w:val="en-GB"/>
              </w:rPr>
              <w:instrText>ADDIN CSL_CITATION { "citationItems" : [ { "id" : "ITEM-1", "itemData" : { "DOI" : "10.1525/elementa.328", "ISSN" : "2325-1026", "author" : [ { "dropping-particle" : "", "family" : "Boisier", "given" : "Juan P", "non-dropping-particle" : "", "parse-names" : false, "suffix" : "" }, { "dropping-particle" : "", "family" : "Alvarez-Garret\u00f3n", "given" : "Camila", "non-dropping-particle" : "", "parse-names" : false, "suffix" : "" }, { "dropping-particle" : "", "family" : "Cordero", "given" : "Ra\u00fal R.", "non-dropping-particle" : "", "parse-names" : false, "suffix" : "" }, { "dropping-particle" : "", "family" : "Damiani", "given" : "Alessandro", "non-dropping-particle" : "", "parse-names" : false, "suffix" : "" }, { "dropping-particle" : "", "family" : "Gallardo", "given" : "Laura", "non-dropping-particle" : "", "parse-names" : false, "suffix" : "" }, { "dropping-particle" : "", "family" : "Garreaud", "given" : "Ren\u00e9 D.", "non-dropping-particle" : "", "parse-names" : false, "suffix" : "" }, { "dropping-particle" : "", "family" : "Lambert", "given" : "Fabrice", "non-dropping-particle" : "", "parse-names" : false, "suffix" : "" }, { "dropping-particle" : "", "family" : "Ramallo", "given" : "Cinthya", "non-dropping-particle" : "", "parse-names" : false, "suffix" : "" }, { "dropping-particle" : "", "family" : "Rojas", "given" : "Maisa", "non-dropping-particle" : "", "parse-names" : false, "suffix" : "" }, { "dropping-particle" : "", "family" : "Rondanelli", "given" : "Roberto", "non-dropping-particle" : "", "parse-names" : false, "suffix" : "" } ], "container-title" : "Elementa: Science of the Anthropocene", "id" : "ITEM-1", "issue" : "1", "issued" : { "date-parts" : [ [ "2018", "12", "7" ] ] }, "page" : "74", "title" : "Anthropogenic drying in central-southern Chile evidenced by long-term observations and climate model simulations", "translator" : [ { "dropping-particle" : "", "family" : "S1105", "given" : "", "non-dropping-particle" : "", "parse-names" : false, "suffix" : "" } ], "type" : "article-journal", "volume" : "6" }, "uris" : [ "http://www.mendeley.com/documents/?uuid=8602d2e8-3cde-4e5e-9add-cebd8057696a" ] } ], "mendeley" : { "formattedCitation" : "(Boisier et al., 2018)", "manualFormatting" : "Boisier et al. (2018)", "plainTextFormattedCitation" : "(Boisier et al., 2018)", "previouslyFormattedCitation" : "(Boisier et al., 2018)"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en-GB"/>
              </w:rPr>
              <w:t>Boisier et al. (2018)</w:t>
            </w:r>
            <w:r w:rsidRPr="00D424AA">
              <w:rPr>
                <w:rFonts w:cs="Times New Roman"/>
                <w:b/>
                <w:sz w:val="16"/>
                <w:szCs w:val="16"/>
                <w:lang w:val="en-GB"/>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C1039C0"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 xml:space="preserve">Limited evidence </w:t>
            </w:r>
          </w:p>
        </w:tc>
        <w:tc>
          <w:tcPr>
            <w:tcW w:w="2409"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05843ABE" w14:textId="1EFD44F0" w:rsidR="00D376F0" w:rsidRPr="006A2665" w:rsidRDefault="00D376F0" w:rsidP="00D424AA">
            <w:pPr>
              <w:rPr>
                <w:rFonts w:cs="Times New Roman"/>
                <w:b/>
                <w:bCs/>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One study shows drying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p>
          <w:p w14:paraId="3CCE4325" w14:textId="77777777" w:rsidR="00D376F0" w:rsidRPr="006A2665" w:rsidRDefault="00D376F0" w:rsidP="00D424AA">
            <w:pPr>
              <w:rPr>
                <w:rFonts w:cs="Times New Roman"/>
                <w:sz w:val="16"/>
                <w:szCs w:val="16"/>
                <w:lang w:val="en-GB"/>
              </w:rPr>
            </w:pPr>
          </w:p>
        </w:tc>
        <w:tc>
          <w:tcPr>
            <w:tcW w:w="241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FF2BE27" w14:textId="0E1D98DE" w:rsidR="00D376F0" w:rsidRPr="00841A35" w:rsidRDefault="00D376F0" w:rsidP="00D424AA">
            <w:pPr>
              <w:rPr>
                <w:rFonts w:cs="Times New Roman"/>
                <w:sz w:val="16"/>
                <w:szCs w:val="16"/>
                <w:lang w:val="en-GB" w:eastAsia="en-CA"/>
              </w:rPr>
            </w:pPr>
            <w:r w:rsidRPr="006A2665">
              <w:rPr>
                <w:rFonts w:cs="Times New Roman"/>
                <w:b/>
                <w:bCs/>
                <w:i/>
                <w:iCs/>
                <w:sz w:val="16"/>
                <w:szCs w:val="16"/>
                <w:lang w:val="en-GB" w:eastAsia="en-CA"/>
              </w:rPr>
              <w:t>Low confidence:</w:t>
            </w:r>
            <w:r w:rsidRPr="006A2665">
              <w:rPr>
                <w:rFonts w:cs="Times New Roman"/>
                <w:sz w:val="16"/>
                <w:szCs w:val="16"/>
                <w:lang w:val="en-GB" w:eastAsia="en-CA"/>
              </w:rPr>
              <w:t xml:space="preserve"> </w:t>
            </w:r>
            <w:r w:rsidRPr="006A2665">
              <w:rPr>
                <w:rFonts w:cs="Times New Roman"/>
                <w:b/>
                <w:bCs/>
                <w:color w:val="000000" w:themeColor="text1"/>
                <w:sz w:val="16"/>
                <w:szCs w:val="16"/>
                <w:lang w:val="en-GB"/>
              </w:rPr>
              <w:t>Limited evidence.</w:t>
            </w:r>
            <w:r w:rsidRPr="006A2665">
              <w:rPr>
                <w:rFonts w:cs="Times New Roman"/>
                <w:color w:val="000000" w:themeColor="text1"/>
                <w:sz w:val="16"/>
                <w:szCs w:val="16"/>
                <w:lang w:val="en-GB"/>
              </w:rPr>
              <w:t xml:space="preserve"> Strong drying in </w:t>
            </w:r>
            <w:r w:rsidRPr="00D424AA">
              <w:rPr>
                <w:rFonts w:cs="Times New Roman"/>
                <w:color w:val="000000" w:themeColor="text1"/>
                <w:sz w:val="16"/>
                <w:szCs w:val="16"/>
                <w:lang w:val="en-GB"/>
              </w:rPr>
              <w:fldChar w:fldCharType="begin" w:fldLock="1"/>
            </w:r>
            <w:r w:rsidR="00FF6231" w:rsidRPr="006A2665">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w:instrText>
            </w:r>
            <w:r w:rsidR="00FF6231" w:rsidRPr="00D707C3">
              <w:rPr>
                <w:rFonts w:cs="Times New Roman"/>
                <w:color w:val="000000" w:themeColor="text1"/>
                <w:sz w:val="16"/>
                <w:szCs w:val="16"/>
                <w:lang w:val="en-GB"/>
              </w:rPr>
              <w:instrText>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w:instrText>
            </w:r>
            <w:r w:rsidR="00FF6231">
              <w:rPr>
                <w:rFonts w:cs="Times New Roman"/>
                <w:color w:val="000000" w:themeColor="text1"/>
                <w:sz w:val="16"/>
                <w:szCs w:val="16"/>
              </w:rPr>
              <w:instrText xml:space="preserve">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eak drying i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p>
          <w:p w14:paraId="2E75C499" w14:textId="77777777" w:rsidR="00D376F0" w:rsidRPr="00D424AA" w:rsidRDefault="00D376F0" w:rsidP="00D424AA">
            <w:pPr>
              <w:rPr>
                <w:rFonts w:cs="Times New Roman"/>
                <w:sz w:val="16"/>
                <w:szCs w:val="16"/>
                <w:lang w:val="en-GB"/>
              </w:rPr>
            </w:pPr>
          </w:p>
        </w:tc>
        <w:tc>
          <w:tcPr>
            <w:tcW w:w="2607" w:type="dxa"/>
            <w:tcBorders>
              <w:top w:val="dashed" w:sz="4" w:space="0" w:color="000000"/>
              <w:left w:val="single" w:sz="4" w:space="0" w:color="000000"/>
              <w:bottom w:val="single" w:sz="4" w:space="0" w:color="000000"/>
              <w:right w:val="single" w:sz="4" w:space="0" w:color="000000"/>
            </w:tcBorders>
            <w:shd w:val="clear" w:color="auto" w:fill="FEBA9F"/>
          </w:tcPr>
          <w:p w14:paraId="7703E0AB" w14:textId="27A6A3A8" w:rsidR="00D376F0" w:rsidRPr="00D424AA" w:rsidRDefault="00D376F0" w:rsidP="00D424AA">
            <w:pPr>
              <w:rPr>
                <w:rFonts w:cs="Times New Roman"/>
                <w:iCs/>
                <w:color w:val="000000" w:themeColor="text1"/>
                <w:sz w:val="16"/>
                <w:szCs w:val="16"/>
                <w:lang w:val="nb-NO"/>
              </w:rPr>
            </w:pPr>
            <w:r w:rsidRPr="00D424AA">
              <w:rPr>
                <w:rFonts w:cs="Times New Roman"/>
                <w:b/>
                <w:bCs/>
                <w:i/>
                <w:color w:val="000000" w:themeColor="text1"/>
                <w:sz w:val="16"/>
                <w:szCs w:val="16"/>
                <w:lang w:val="en-GB"/>
              </w:rPr>
              <w:t>High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 xml:space="preserve">Increase </w:t>
            </w:r>
            <w:r w:rsidRPr="00D424AA">
              <w:rPr>
                <w:rFonts w:cs="Times New Roman"/>
                <w:iCs/>
                <w:color w:val="000000" w:themeColor="text1"/>
                <w:sz w:val="16"/>
                <w:szCs w:val="16"/>
                <w:lang w:val="en-GB"/>
              </w:rPr>
              <w:t xml:space="preserve">in drought severity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nb-NO"/>
              </w:rPr>
              <w:t>(Prudhomme et al., 2014; Giuntoli et al., 2015; 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nb-NO"/>
              </w:rPr>
              <w:t>.</w:t>
            </w:r>
          </w:p>
          <w:p w14:paraId="6ACEFE13" w14:textId="77777777" w:rsidR="00D376F0" w:rsidRPr="00D424AA" w:rsidRDefault="00D376F0" w:rsidP="00D424AA">
            <w:pPr>
              <w:rPr>
                <w:rFonts w:cs="Times New Roman"/>
                <w:sz w:val="16"/>
                <w:szCs w:val="16"/>
                <w:lang w:val="nb-NO"/>
              </w:rPr>
            </w:pPr>
          </w:p>
        </w:tc>
      </w:tr>
      <w:tr w:rsidR="00D376F0" w:rsidRPr="002775D3" w14:paraId="37DA1F06" w14:textId="77777777" w:rsidTr="00723657">
        <w:tc>
          <w:tcPr>
            <w:tcW w:w="988" w:type="dxa"/>
            <w:vMerge w:val="restart"/>
            <w:tcBorders>
              <w:top w:val="single" w:sz="4" w:space="0" w:color="000000"/>
              <w:left w:val="single" w:sz="4" w:space="0" w:color="000000"/>
              <w:right w:val="single" w:sz="4" w:space="0" w:color="000000"/>
            </w:tcBorders>
          </w:tcPr>
          <w:p w14:paraId="76488C44" w14:textId="77777777" w:rsidR="00D376F0" w:rsidRPr="00D424AA" w:rsidRDefault="00D376F0" w:rsidP="00841A35">
            <w:pPr>
              <w:rPr>
                <w:rFonts w:cs="Times New Roman"/>
                <w:sz w:val="16"/>
                <w:szCs w:val="16"/>
                <w:lang w:val="en-GB"/>
              </w:rPr>
            </w:pPr>
            <w:r w:rsidRPr="00D424AA">
              <w:rPr>
                <w:rFonts w:cs="Times New Roman"/>
                <w:color w:val="000000" w:themeColor="text1"/>
                <w:sz w:val="16"/>
                <w:szCs w:val="16"/>
                <w:lang w:val="en-GB" w:eastAsia="pt-BR"/>
              </w:rPr>
              <w:t>South-eastern South America (SES)</w:t>
            </w:r>
          </w:p>
        </w:tc>
        <w:tc>
          <w:tcPr>
            <w:tcW w:w="708" w:type="dxa"/>
            <w:tcBorders>
              <w:top w:val="single" w:sz="4" w:space="0" w:color="000000"/>
              <w:left w:val="single" w:sz="4" w:space="0" w:color="000000"/>
              <w:bottom w:val="single" w:sz="4" w:space="0" w:color="000000"/>
              <w:right w:val="single" w:sz="4" w:space="0" w:color="000000"/>
            </w:tcBorders>
          </w:tcPr>
          <w:p w14:paraId="5839F8E6" w14:textId="77777777" w:rsidR="00D376F0" w:rsidRPr="00D424AA" w:rsidRDefault="00D376F0" w:rsidP="00D424AA">
            <w:pPr>
              <w:rPr>
                <w:rFonts w:cs="Times New Roman"/>
                <w:sz w:val="16"/>
                <w:szCs w:val="16"/>
                <w:lang w:val="en-GB"/>
              </w:rPr>
            </w:pPr>
            <w:r w:rsidRPr="00D424AA">
              <w:rPr>
                <w:rFonts w:cs="Times New Roman"/>
                <w:sz w:val="16"/>
                <w:szCs w:val="16"/>
                <w:lang w:val="en-GB"/>
              </w:rPr>
              <w:t>MET</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30E747C" w14:textId="5E9A0D84"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Mixed signals</w:t>
            </w:r>
            <w:r w:rsidRPr="00D424AA">
              <w:rPr>
                <w:rFonts w:cs="Times New Roman"/>
                <w:sz w:val="16"/>
                <w:szCs w:val="16"/>
                <w:lang w:val="en-GB" w:eastAsia="en-CA"/>
              </w:rPr>
              <w:t xml:space="preserve"> in observed trends depending on subregion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02/joc.4810", "ISSN" : "08998418", "author" : [ { "dropping-particle" : "", "family" : "Saurral", "given" : "Ramiro I.", "non-dropping-particle" : "", "parse-names" : false, "suffix" : "" }, { "dropping-particle" : "", "family" : "Camilloni", "given" : "In\u00e9s A.", "non-dropping-particle" : "", "parse-names" : false, "suffix" : "" }, { "dropping-particle" : "", "family" : "Barros", "given" : "Vicente R.", "non-dropping-particle" : "", "parse-names" : false, "suffix" : "" } ], "container-title" : "International Journal of Climatology", "id" : "ITEM-3", "issue" : "4", "issued" : { "date-parts" : [ [ "2017", "3" ] ] }, "page" : "1774-1793", "publisher" : "Wiley-Blackwell", "title" : "Low-frequency variability and trends in centennial precipitation stations in southern South America", "translator" : [ { "dropping-particle" : "", "family" : "S81", "given" : "", "non-dropping-particle" : "", "parse-names" : false, "suffix" : "" } ], "type" : "article-journal", "volume" : "37" }, "uris" : [ "http://www.mendeley.com/documents/?uuid=5d7b1280-c649-3cd4-b328-08a45c8ec216" ] }, { "id" : "ITEM-4",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4",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5",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5",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mendeley" : { "formattedCitation" : "(Saurral et al., 2017; Knutson and Zeng, 2018; Spinoni et al., 2019; Dereczynski et al., 2020; Dunn et al., 2020)", "plainTextFormattedCitation" : "(Saurral et al., 2017; Knutson and Zeng, 2018; Spinoni et al., 2019; Dereczynski et al., 2020; Dunn et al., 2020)", "previouslyFormattedCitation" : "(Saurral et al., 2017; Knutson and Zeng, 2018; Spinoni et al., 2019; Dereczynski et al., 2020;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Saurral et al., 2017; Knutson and Zeng, 2018; Spinoni et al., 2019; Dereczynski et al., 2020; Dunn et al., 2020)</w:t>
            </w:r>
            <w:r w:rsidRPr="00D424AA">
              <w:rPr>
                <w:rFonts w:cs="Times New Roman"/>
                <w:sz w:val="16"/>
                <w:szCs w:val="16"/>
                <w:lang w:val="en-GB" w:eastAsia="en-CA"/>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C97863A" w14:textId="03E62A82" w:rsidR="00D376F0" w:rsidRPr="00841A35" w:rsidRDefault="00D376F0" w:rsidP="00D424AA">
            <w:pPr>
              <w:rPr>
                <w:rFonts w:cs="Times New Roman"/>
                <w:b/>
                <w:bCs/>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 xml:space="preserve">Limited evidence. </w:t>
            </w:r>
            <w:r w:rsidRPr="00D424AA">
              <w:rPr>
                <w:rFonts w:cs="Times New Roman"/>
                <w:sz w:val="16"/>
                <w:szCs w:val="16"/>
                <w:lang w:val="en-GB"/>
              </w:rPr>
              <w:t>Wetting trend in models and observations in part of region in one study</w:t>
            </w:r>
            <w:r w:rsidRPr="00D424AA">
              <w:rPr>
                <w:rFonts w:cs="Times New Roman"/>
                <w:b/>
                <w:bCs/>
                <w:sz w:val="16"/>
                <w:szCs w:val="16"/>
                <w:lang w:val="en-GB"/>
              </w:rPr>
              <w:t xml:space="preserve"> </w:t>
            </w:r>
            <w:r w:rsidRPr="00D424AA">
              <w:rPr>
                <w:rFonts w:cs="Times New Roman"/>
                <w:b/>
                <w:bCs/>
                <w:sz w:val="16"/>
                <w:szCs w:val="16"/>
                <w:lang w:val="en-GB"/>
              </w:rPr>
              <w:fldChar w:fldCharType="begin" w:fldLock="1"/>
            </w:r>
            <w:r w:rsidR="00FF6231">
              <w:rPr>
                <w:rFonts w:cs="Times New Roman"/>
                <w:b/>
                <w:bCs/>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D424AA">
              <w:rPr>
                <w:rFonts w:cs="Times New Roman"/>
                <w:b/>
                <w:bCs/>
                <w:sz w:val="16"/>
                <w:szCs w:val="16"/>
                <w:lang w:val="en-GB"/>
              </w:rPr>
              <w:fldChar w:fldCharType="separate"/>
            </w:r>
            <w:r w:rsidR="00A26296">
              <w:rPr>
                <w:rFonts w:cs="Times New Roman"/>
                <w:bCs/>
                <w:noProof/>
                <w:sz w:val="16"/>
                <w:szCs w:val="16"/>
                <w:lang w:val="en-GB"/>
              </w:rPr>
              <w:t>(Knutson and Zeng, 2018)</w:t>
            </w:r>
            <w:r w:rsidRPr="00D424AA">
              <w:rPr>
                <w:rFonts w:cs="Times New Roman"/>
                <w:b/>
                <w:bCs/>
                <w:sz w:val="16"/>
                <w:szCs w:val="16"/>
                <w:lang w:val="en-GB"/>
              </w:rPr>
              <w:fldChar w:fldCharType="end"/>
            </w:r>
            <w:r w:rsidRPr="00841A35">
              <w:rPr>
                <w:rFonts w:cs="Times New Roman"/>
                <w:b/>
                <w:bCs/>
                <w:sz w:val="16"/>
                <w:szCs w:val="16"/>
                <w:lang w:val="en-GB"/>
              </w:rPr>
              <w:t>.</w:t>
            </w:r>
          </w:p>
          <w:p w14:paraId="7C0515FD" w14:textId="77777777" w:rsidR="00D376F0" w:rsidRPr="00D424AA" w:rsidRDefault="00D376F0" w:rsidP="00D424AA">
            <w:pPr>
              <w:rPr>
                <w:rFonts w:cs="Times New Roman"/>
                <w:sz w:val="16"/>
                <w:szCs w:val="16"/>
                <w:lang w:val="en-GB"/>
              </w:rPr>
            </w:pPr>
            <w:r w:rsidRPr="00D424AA">
              <w:rPr>
                <w:rFonts w:cs="Times New Roman"/>
                <w:sz w:val="16"/>
                <w:szCs w:val="16"/>
                <w:lang w:val="en-GB"/>
              </w:rPr>
              <w:t xml:space="preserve"> </w:t>
            </w:r>
          </w:p>
        </w:tc>
        <w:tc>
          <w:tcPr>
            <w:tcW w:w="2409"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A299094" w14:textId="185794CC" w:rsidR="00D376F0" w:rsidRPr="00D424AA"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Inconsistent trends.</w:t>
            </w:r>
            <w:r w:rsidRPr="00D424AA">
              <w:rPr>
                <w:rFonts w:cs="Times New Roman"/>
                <w:sz w:val="16"/>
                <w:szCs w:val="16"/>
                <w:lang w:val="en-GB" w:eastAsia="en-CA"/>
              </w:rPr>
              <w:t xml:space="preserve"> Weak drying trend based on CDDCMIP6 </w:t>
            </w:r>
            <w:r w:rsidRPr="00D424AA">
              <w:rPr>
                <w:rFonts w:cs="Times New Roman"/>
                <w:bCs/>
                <w:color w:val="000000" w:themeColor="text1"/>
                <w:sz w:val="16"/>
                <w:szCs w:val="16"/>
                <w:lang w:val="en-GB"/>
              </w:rPr>
              <w:t xml:space="preserve">(Chapter 11 Supplementary Material (11.SM) , inconsistent trend between models based on SPI in CMIP5 </w:t>
            </w:r>
            <w:commentRangeStart w:id="7114"/>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 xml:space="preserve">(Touma et al., 2015; </w:t>
            </w:r>
            <w:del w:id="7115" w:author="Robin Matthews" w:date="2021-07-14T12:33:00Z">
              <w:r w:rsidR="00A26296" w:rsidDel="00FC4A87">
                <w:rPr>
                  <w:rFonts w:cs="Times New Roman"/>
                  <w:bCs/>
                  <w:noProof/>
                  <w:color w:val="000000" w:themeColor="text1"/>
                  <w:sz w:val="16"/>
                  <w:szCs w:val="16"/>
                  <w:lang w:val="en-GB"/>
                </w:rPr>
                <w:delText>Xu et al., 2019a</w:delText>
              </w:r>
            </w:del>
            <w:ins w:id="7116" w:author="Robin Matthews" w:date="2021-07-14T12:33: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114"/>
            <w:r w:rsidR="00A26296">
              <w:rPr>
                <w:rStyle w:val="Marquedecommentaire"/>
              </w:rPr>
              <w:commentReference w:id="7114"/>
            </w:r>
            <w:r w:rsidRPr="00841A35">
              <w:rPr>
                <w:rFonts w:cs="Times New Roman"/>
                <w:b/>
                <w:sz w:val="16"/>
                <w:szCs w:val="16"/>
                <w:lang w:val="en-GB"/>
              </w:rPr>
              <w:t xml:space="preserve"> </w:t>
            </w:r>
            <w:r w:rsidRPr="00D424AA">
              <w:rPr>
                <w:rFonts w:cs="Times New Roman"/>
                <w:bCs/>
                <w:sz w:val="16"/>
                <w:szCs w:val="16"/>
                <w:lang w:val="en-GB"/>
              </w:rPr>
              <w:t>and lack of signal in study with one RCM driven by two GCMs</w:t>
            </w:r>
            <w:r w:rsidRPr="00D424AA">
              <w:rPr>
                <w:rFonts w:cs="Times New Roman"/>
                <w:b/>
                <w:sz w:val="16"/>
                <w:szCs w:val="16"/>
                <w:lang w:val="en-GB"/>
              </w:rPr>
              <w:t xml:space="preserve"> </w:t>
            </w:r>
            <w:r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en-GB"/>
              </w:rPr>
              <w:t>(Chou et al., 2014a)</w:t>
            </w:r>
            <w:r w:rsidRPr="00D424AA">
              <w:rPr>
                <w:rFonts w:cs="Times New Roman"/>
                <w:b/>
                <w:sz w:val="16"/>
                <w:szCs w:val="16"/>
                <w:lang w:val="en-GB"/>
              </w:rPr>
              <w:fldChar w:fldCharType="end"/>
            </w:r>
            <w:r w:rsidRPr="00841A35">
              <w:rPr>
                <w:rFonts w:cs="Times New Roman"/>
                <w:b/>
                <w:sz w:val="16"/>
                <w:szCs w:val="16"/>
                <w:lang w:val="en-GB"/>
              </w:rPr>
              <w:t>.</w:t>
            </w:r>
          </w:p>
        </w:tc>
        <w:tc>
          <w:tcPr>
            <w:tcW w:w="241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79C7FC4" w14:textId="542DAB68" w:rsidR="00D376F0" w:rsidRPr="00D74FF3" w:rsidRDefault="00D376F0" w:rsidP="00D424AA">
            <w:pPr>
              <w:rPr>
                <w:rFonts w:cs="Times New Roman"/>
                <w:bCs/>
                <w:color w:val="000000" w:themeColor="text1"/>
                <w:sz w:val="16"/>
                <w:szCs w:val="16"/>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Mixed signals</w:t>
            </w:r>
            <w:r w:rsidRPr="00D424AA">
              <w:rPr>
                <w:rFonts w:cs="Times New Roman"/>
                <w:color w:val="000000" w:themeColor="text1"/>
                <w:sz w:val="16"/>
                <w:szCs w:val="16"/>
                <w:lang w:val="en-GB"/>
              </w:rPr>
              <w:t xml:space="preserve"> between studies and models </w:t>
            </w:r>
            <w:commentRangeStart w:id="7117"/>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Chou et al., 2014a; Touma et al., 2015; Xu et al., 2019a; Spinoni et al., 2020)", "manualFormatting" : "(Chou et al., 2014a; Touma et al., 2015; L. Xu et al., 2019; Spinoni et al., 2020)", "plainTextFormattedCitation" : "(Chou et al., 2014a; Touma et al., 2015; Xu et al., 2019a; Spinoni et al., 2020)", "previouslyFormattedCitation" : "(Chou et al., 2014a; Touma et al., 2015;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 xml:space="preserve">(Chou et al., 2014a; Touma et al., 2015; </w:t>
            </w:r>
            <w:del w:id="7118" w:author="Robin Matthews" w:date="2021-07-14T12:33:00Z">
              <w:r w:rsidR="00A26296" w:rsidDel="00FC4A87">
                <w:rPr>
                  <w:rFonts w:cs="Times New Roman"/>
                  <w:noProof/>
                  <w:color w:val="000000" w:themeColor="text1"/>
                  <w:sz w:val="16"/>
                  <w:szCs w:val="16"/>
                </w:rPr>
                <w:delText>Xu et al., 2019a</w:delText>
              </w:r>
            </w:del>
            <w:ins w:id="7119" w:author="Robin Matthews" w:date="2021-07-14T12:33: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w:t>
            </w:r>
            <w:r w:rsidRPr="00D424AA">
              <w:rPr>
                <w:rFonts w:cs="Times New Roman"/>
                <w:color w:val="000000" w:themeColor="text1"/>
                <w:sz w:val="16"/>
                <w:szCs w:val="16"/>
                <w:lang w:val="en-GB"/>
              </w:rPr>
              <w:fldChar w:fldCharType="end"/>
            </w:r>
            <w:commentRangeEnd w:id="7117"/>
            <w:r w:rsidR="00A26296">
              <w:rPr>
                <w:rStyle w:val="Marquedecommentaire"/>
              </w:rPr>
              <w:commentReference w:id="7117"/>
            </w:r>
            <w:r w:rsidRPr="00D74FF3">
              <w:rPr>
                <w:rFonts w:cs="Times New Roman"/>
                <w:bCs/>
                <w:color w:val="000000" w:themeColor="text1"/>
                <w:sz w:val="16"/>
                <w:szCs w:val="16"/>
              </w:rPr>
              <w:t xml:space="preserve"> (Chapter 11 Supplementary Material (11.SM) .</w:t>
            </w:r>
          </w:p>
          <w:p w14:paraId="29DE61AA" w14:textId="77777777" w:rsidR="00D376F0" w:rsidRPr="00D74FF3" w:rsidRDefault="00D376F0" w:rsidP="00D424AA">
            <w:pPr>
              <w:rPr>
                <w:rFonts w:cs="Times New Roman"/>
                <w:bCs/>
                <w:color w:val="000000" w:themeColor="text1"/>
                <w:sz w:val="16"/>
                <w:szCs w:val="16"/>
              </w:rPr>
            </w:pPr>
          </w:p>
          <w:p w14:paraId="535579F8" w14:textId="77777777" w:rsidR="00D376F0" w:rsidRPr="00D74FF3" w:rsidRDefault="00D376F0" w:rsidP="00D424AA">
            <w:pPr>
              <w:rPr>
                <w:rFonts w:cs="Times New Roman"/>
                <w:sz w:val="16"/>
                <w:szCs w:val="16"/>
              </w:rPr>
            </w:pP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134F650" w14:textId="7F1F2516" w:rsidR="00D376F0" w:rsidRPr="00D74FF3" w:rsidRDefault="00D376F0" w:rsidP="00D424AA">
            <w:pPr>
              <w:rPr>
                <w:rFonts w:cs="Times New Roman"/>
                <w:sz w:val="16"/>
                <w:szCs w:val="16"/>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Mixed signals</w:t>
            </w:r>
            <w:r w:rsidRPr="00D424AA">
              <w:rPr>
                <w:rFonts w:cs="Times New Roman"/>
                <w:color w:val="000000" w:themeColor="text1"/>
                <w:sz w:val="16"/>
                <w:szCs w:val="16"/>
                <w:lang w:val="en-GB"/>
              </w:rPr>
              <w:t xml:space="preserve"> between studies and models </w:t>
            </w: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hou et al., 2014a; Touma et al., 2015; Spinoni et al., 2020; Coppola et al., 2021b)", "plainTextFormattedCitation" : "(Chou et al., 2014a; Touma et al., 2015; Spinoni et al., 2020; Coppola et al., 2021b)", "previouslyFormattedCitation" : "(Chou et al., 2014a; Touma et al., 2015;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Chou et al., 2014a; Touma et al., 2015; Spinoni et al., 2020; Coppola et al., 2021b)</w:t>
            </w:r>
            <w:r w:rsidRPr="00D424AA">
              <w:rPr>
                <w:rFonts w:cs="Times New Roman"/>
                <w:color w:val="000000" w:themeColor="text1"/>
                <w:sz w:val="16"/>
                <w:szCs w:val="16"/>
                <w:lang w:val="en-GB"/>
              </w:rPr>
              <w:fldChar w:fldCharType="end"/>
            </w:r>
            <w:r w:rsidRPr="00D74FF3">
              <w:rPr>
                <w:rFonts w:cs="Times New Roman"/>
                <w:bCs/>
                <w:color w:val="000000" w:themeColor="text1"/>
                <w:sz w:val="16"/>
                <w:szCs w:val="16"/>
              </w:rPr>
              <w:t xml:space="preserve"> (Chapter 11 Supplementary Material (11.SM)</w:t>
            </w:r>
            <w:r w:rsidRPr="00D74FF3">
              <w:rPr>
                <w:rFonts w:cs="Times New Roman"/>
                <w:color w:val="000000" w:themeColor="text1"/>
                <w:sz w:val="16"/>
                <w:szCs w:val="16"/>
              </w:rPr>
              <w:t>.</w:t>
            </w:r>
          </w:p>
        </w:tc>
      </w:tr>
      <w:tr w:rsidR="00D376F0" w:rsidRPr="000F1B8F" w14:paraId="7E8B16A5" w14:textId="77777777" w:rsidTr="00723657">
        <w:tc>
          <w:tcPr>
            <w:tcW w:w="988" w:type="dxa"/>
            <w:vMerge/>
            <w:tcBorders>
              <w:left w:val="single" w:sz="4" w:space="0" w:color="000000"/>
              <w:right w:val="single" w:sz="4" w:space="0" w:color="000000"/>
            </w:tcBorders>
          </w:tcPr>
          <w:p w14:paraId="45E4F95A" w14:textId="77777777" w:rsidR="00D376F0" w:rsidRPr="00D74FF3" w:rsidRDefault="00D376F0" w:rsidP="00D424AA">
            <w:pPr>
              <w:rPr>
                <w:rFonts w:cs="Times New Roman"/>
                <w:sz w:val="16"/>
                <w:szCs w:val="16"/>
              </w:rPr>
            </w:pPr>
          </w:p>
        </w:tc>
        <w:tc>
          <w:tcPr>
            <w:tcW w:w="708" w:type="dxa"/>
            <w:tcBorders>
              <w:top w:val="single" w:sz="4" w:space="0" w:color="000000"/>
              <w:left w:val="single" w:sz="4" w:space="0" w:color="000000"/>
              <w:bottom w:val="single" w:sz="4" w:space="0" w:color="000000"/>
              <w:right w:val="single" w:sz="4" w:space="0" w:color="000000"/>
            </w:tcBorders>
          </w:tcPr>
          <w:p w14:paraId="7C3ED92B" w14:textId="77777777" w:rsidR="00D376F0" w:rsidRPr="00D424AA" w:rsidRDefault="00D376F0" w:rsidP="00D424AA">
            <w:pPr>
              <w:rPr>
                <w:rFonts w:cs="Times New Roman"/>
                <w:sz w:val="16"/>
                <w:szCs w:val="16"/>
                <w:lang w:val="en-GB"/>
              </w:rPr>
            </w:pPr>
            <w:r w:rsidRPr="00D424AA">
              <w:rPr>
                <w:rFonts w:cs="Times New Roman"/>
                <w:sz w:val="16"/>
                <w:szCs w:val="16"/>
                <w:lang w:val="en-GB"/>
              </w:rPr>
              <w:t>AGR</w:t>
            </w:r>
          </w:p>
          <w:p w14:paraId="121E40E8" w14:textId="77777777" w:rsidR="00D376F0" w:rsidRPr="00D424AA" w:rsidRDefault="00D376F0" w:rsidP="00D424AA">
            <w:pPr>
              <w:rPr>
                <w:rFonts w:cs="Times New Roman"/>
                <w:sz w:val="16"/>
                <w:szCs w:val="16"/>
                <w:lang w:val="en-GB"/>
              </w:rPr>
            </w:pPr>
            <w:r w:rsidRPr="00D424AA">
              <w:rPr>
                <w:rFonts w:cs="Times New Roman"/>
                <w:sz w:val="16"/>
                <w:szCs w:val="16"/>
                <w:lang w:val="en-GB"/>
              </w:rPr>
              <w:t>ECOL</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DACC88B" w14:textId="4318A3FB" w:rsidR="00D376F0" w:rsidRPr="00D707C3"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s</w:t>
            </w:r>
            <w:r w:rsidRPr="00D424AA">
              <w:rPr>
                <w:rFonts w:cs="Times New Roman"/>
                <w:bCs/>
                <w:color w:val="000000" w:themeColor="text1"/>
                <w:sz w:val="16"/>
                <w:szCs w:val="16"/>
                <w:lang w:val="en-GB"/>
              </w:rPr>
              <w:t xml:space="preserve"> according to subregions and different drought metrics, including soil moisture,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Dai and Zhao, 2017; Spinoni et al., 2019; Padrón et al., 2020)</w:t>
            </w:r>
            <w:r w:rsidRPr="00D424AA">
              <w:rPr>
                <w:rFonts w:cs="Times New Roman"/>
                <w:bCs/>
                <w:color w:val="000000" w:themeColor="text1"/>
                <w:sz w:val="16"/>
                <w:szCs w:val="16"/>
                <w:lang w:val="en-GB"/>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896422E" w14:textId="77777777" w:rsidR="00D376F0" w:rsidRPr="00D424AA" w:rsidRDefault="00D376F0" w:rsidP="00D424AA">
            <w:pPr>
              <w:rPr>
                <w:rFonts w:cs="Times New Roman"/>
                <w:sz w:val="16"/>
                <w:szCs w:val="16"/>
                <w:lang w:val="en-GB"/>
              </w:rPr>
            </w:pPr>
            <w:r w:rsidRPr="00D707C3">
              <w:rPr>
                <w:rFonts w:cs="Times New Roman"/>
                <w:b/>
                <w:bCs/>
                <w:i/>
                <w:iCs/>
                <w:sz w:val="16"/>
                <w:szCs w:val="16"/>
                <w:lang w:val="en-GB"/>
              </w:rPr>
              <w:t xml:space="preserve">Low </w:t>
            </w:r>
            <w:r w:rsidRPr="00D424AA">
              <w:rPr>
                <w:rFonts w:cs="Times New Roman"/>
                <w:b/>
                <w:bCs/>
                <w:i/>
                <w:iCs/>
                <w:sz w:val="16"/>
                <w:szCs w:val="16"/>
                <w:lang w:val="en-GB"/>
              </w:rPr>
              <w:t>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775B5B5" w14:textId="64F290D4"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s</w:t>
            </w:r>
            <w:r w:rsidRPr="00D424AA">
              <w:rPr>
                <w:rFonts w:cs="Times New Roman"/>
                <w:bCs/>
                <w:color w:val="000000" w:themeColor="text1"/>
                <w:sz w:val="16"/>
                <w:szCs w:val="16"/>
                <w:lang w:val="en-GB"/>
              </w:rPr>
              <w:t xml:space="preserve"> based on different metrics, including lack of signal in total column soil moisture, (Chapter 11 Supplementary Material (11.SM) , weak drying with surface soil moisture </w:t>
            </w:r>
            <w:commentRangeStart w:id="7120"/>
            <w:r w:rsidRPr="00D424AA">
              <w:rPr>
                <w:rFonts w:cs="Times New Roman"/>
                <w:bCs/>
                <w:color w:val="000000" w:themeColor="text1"/>
                <w:sz w:val="16"/>
                <w:szCs w:val="16"/>
                <w:lang w:val="en-GB"/>
              </w:rPr>
              <w:fldChar w:fldCharType="begin" w:fldLock="1"/>
            </w:r>
            <w:ins w:id="7121" w:author="Robin Matthews" w:date="2021-07-14T12:33: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7122" w:author="Robin Matthews" w:date="2021-07-14T12:33: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123" w:author="Robin Matthews" w:date="2021-07-14T12:33:00Z">
              <w:r w:rsidR="00A26296" w:rsidDel="00FC4A87">
                <w:rPr>
                  <w:rFonts w:cs="Times New Roman"/>
                  <w:bCs/>
                  <w:noProof/>
                  <w:color w:val="000000" w:themeColor="text1"/>
                  <w:sz w:val="16"/>
                  <w:szCs w:val="16"/>
                  <w:lang w:val="en-GB"/>
                </w:rPr>
                <w:delText>Xu et al., 2019a</w:delText>
              </w:r>
            </w:del>
            <w:ins w:id="7124" w:author="Robin Matthews" w:date="2021-07-14T12:33: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120"/>
            <w:r w:rsidR="00A26296">
              <w:rPr>
                <w:rStyle w:val="Marquedecommentaire"/>
              </w:rPr>
              <w:commentReference w:id="7120"/>
            </w:r>
            <w:r w:rsidRPr="00841A35">
              <w:rPr>
                <w:rFonts w:cs="Times New Roman"/>
                <w:bCs/>
                <w:color w:val="000000" w:themeColor="text1"/>
                <w:sz w:val="16"/>
                <w:szCs w:val="16"/>
                <w:lang w:val="en-GB"/>
              </w:rPr>
              <w:t xml:space="preserve"> and wetting based on the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41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19C88FD0" w14:textId="4E033544" w:rsidR="00D376F0" w:rsidRPr="00D424AA" w:rsidRDefault="00D376F0" w:rsidP="00D424AA">
            <w:pPr>
              <w:rPr>
                <w:rFonts w:cs="Times New Roman"/>
                <w:sz w:val="16"/>
                <w:szCs w:val="16"/>
                <w:lang w:val="nb-NO"/>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in changes in drought severity with different metrics, (Chapter 11 Supplementary Material (11.SM), </w:t>
            </w:r>
            <w:commentRangeStart w:id="7125"/>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Gu et al., 2020)", "manualFormatting" : "(Naumann et al., 2018; L. Xu et al., 2019; Gu et al., 2020)", "plainTextFormattedCitation" : "(Naumann et al., 2018; Xu et al., 2019a; Gu et al., 2020)", "previouslyFormattedCitation" : "(Naumann et al., 2018; Xu et al., 2019a;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Naumann et al., 2018; </w:t>
            </w:r>
            <w:del w:id="7126" w:author="Robin Matthews" w:date="2021-07-14T12:33:00Z">
              <w:r w:rsidR="00A26296" w:rsidDel="00FC4A87">
                <w:rPr>
                  <w:rFonts w:cs="Times New Roman"/>
                  <w:bCs/>
                  <w:noProof/>
                  <w:color w:val="000000" w:themeColor="text1"/>
                  <w:sz w:val="16"/>
                  <w:szCs w:val="16"/>
                  <w:lang w:val="nb-NO"/>
                </w:rPr>
                <w:delText>Xu et al., 2019a</w:delText>
              </w:r>
            </w:del>
            <w:ins w:id="7127" w:author="Robin Matthews" w:date="2021-07-14T12:33:00Z">
              <w:r w:rsidR="00FC4A87">
                <w:rPr>
                  <w:rFonts w:cs="Times New Roman"/>
                  <w:bCs/>
                  <w:noProof/>
                  <w:color w:val="000000" w:themeColor="text1"/>
                  <w:sz w:val="16"/>
                  <w:szCs w:val="16"/>
                  <w:lang w:val="nb-NO"/>
                </w:rPr>
                <w:t>L. Xu et al., 2019</w:t>
              </w:r>
            </w:ins>
            <w:r w:rsidR="00A26296">
              <w:rPr>
                <w:rFonts w:cs="Times New Roman"/>
                <w:bCs/>
                <w:noProof/>
                <w:color w:val="000000" w:themeColor="text1"/>
                <w:sz w:val="16"/>
                <w:szCs w:val="16"/>
                <w:lang w:val="nb-NO"/>
              </w:rPr>
              <w:t>; Gu et al., 2020)</w:t>
            </w:r>
            <w:r w:rsidRPr="00D424AA">
              <w:rPr>
                <w:rFonts w:cs="Times New Roman"/>
                <w:bCs/>
                <w:color w:val="000000" w:themeColor="text1"/>
                <w:sz w:val="16"/>
                <w:szCs w:val="16"/>
                <w:lang w:val="en-GB"/>
              </w:rPr>
              <w:fldChar w:fldCharType="end"/>
            </w:r>
            <w:commentRangeEnd w:id="7125"/>
            <w:r w:rsidR="00A26296">
              <w:rPr>
                <w:rStyle w:val="Marquedecommentaire"/>
              </w:rPr>
              <w:commentReference w:id="7125"/>
            </w:r>
            <w:r w:rsidRPr="00841A35">
              <w:rPr>
                <w:rFonts w:cs="Times New Roman"/>
                <w:bCs/>
                <w:color w:val="000000" w:themeColor="text1"/>
                <w:sz w:val="16"/>
                <w:szCs w:val="16"/>
                <w:lang w:val="nb-NO"/>
              </w:rPr>
              <w:t>.</w:t>
            </w: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E41D4BC" w14:textId="2532483A" w:rsidR="00D376F0" w:rsidRPr="00D424AA" w:rsidRDefault="00D376F0" w:rsidP="00D424AA">
            <w:pPr>
              <w:rPr>
                <w:rFonts w:cs="Times New Roman"/>
                <w:sz w:val="16"/>
                <w:szCs w:val="16"/>
                <w:lang w:val="nb-NO"/>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s</w:t>
            </w:r>
            <w:r w:rsidRPr="00841A35">
              <w:rPr>
                <w:rFonts w:cs="Times New Roman"/>
                <w:bCs/>
                <w:color w:val="000000" w:themeColor="text1"/>
                <w:sz w:val="16"/>
                <w:szCs w:val="16"/>
                <w:lang w:val="en-GB"/>
              </w:rPr>
              <w:t xml:space="preserve"> Inconsistent trends or lack of signal in total and surface soil moisture(Chapter 11 Supplementary Material (11.S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Dai et al., 2018; Lu et al., 2019; Cook et al., 2020)", "plainTextFormattedCitation" : "(Dai et al., 2018; Lu et al., 2019; Cook et al., 2020)", "previouslyFormattedCitation" : "(Dai et al., 2018; Lu et al., 2019;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 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decreasing drought severity in PDSI and SPEI-PM </w:t>
            </w:r>
            <w:commentRangeStart w:id="7128"/>
            <w:r w:rsidRPr="00D424AA">
              <w:rPr>
                <w:rFonts w:cs="Times New Roman"/>
                <w:bCs/>
                <w:color w:val="000000" w:themeColor="text1"/>
                <w:sz w:val="16"/>
                <w:szCs w:val="16"/>
                <w:lang w:val="en-GB"/>
              </w:rPr>
              <w:fldChar w:fldCharType="begin" w:fldLock="1"/>
            </w:r>
            <w:ins w:id="7129" w:author="Robin Matthews" w:date="2021-07-14T18:57:00Z">
              <w:r w:rsidR="00526137">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3",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3",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Dai et al., 2018; Vicente-Serrano et al., 2020a)", "manualFormatting" : "(Cook et al., 2014a; Dai et al., 2018; Vicente-Serrano et al., 2020c)", "plainTextFormattedCitation" : "(Cook et al., 2014a; Dai et al., 2018; Vicente-Serrano et al., 2020a)", "previouslyFormattedCitation" : "(Cook et al., 2014a; Dai et al., 2018; Vicente-Serrano et al., 2020a)" }, "properties" : { "noteIndex" : 0 }, "schema" : "https://github.com/citation-style-language/schema/raw/master/csl-citation.json" }</w:instrText>
              </w:r>
            </w:ins>
            <w:del w:id="7130" w:author="Robin Matthews" w:date="2021-07-14T18:57:00Z">
              <w:r w:rsidR="003B3493" w:rsidDel="00526137">
                <w:rPr>
                  <w:rFonts w:cs="Times New Roman"/>
                  <w:bCs/>
                  <w:color w:val="000000" w:themeColor="text1"/>
                  <w:sz w:val="16"/>
                  <w:szCs w:val="16"/>
                  <w:lang w:val="en-GB"/>
                </w:rPr>
                <w:del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2",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3",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3",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Dai et al., 2018; Vicente-Serrano et al., 2020a)", "plainTextFormattedCitation" : "(Cook et al., 2014a; Dai et al., 2018; Vicente-Serrano et al., 2020a)", "previouslyFormattedCitation" : "(Cook et al., 2014a; Dai et al., 2018;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Dai et al., 2018; Vicente-Serrano et al., 2020</w:t>
            </w:r>
            <w:del w:id="7131" w:author="Robin Matthews" w:date="2021-07-14T18:57:00Z">
              <w:r w:rsidR="00A26296" w:rsidDel="00526137">
                <w:rPr>
                  <w:rFonts w:cs="Times New Roman"/>
                  <w:bCs/>
                  <w:noProof/>
                  <w:color w:val="000000" w:themeColor="text1"/>
                  <w:sz w:val="16"/>
                  <w:szCs w:val="16"/>
                  <w:lang w:val="nb-NO"/>
                </w:rPr>
                <w:delText>a</w:delText>
              </w:r>
            </w:del>
            <w:ins w:id="7132" w:author="Robin Matthews" w:date="2021-07-14T18:57:00Z">
              <w:r w:rsidR="00526137">
                <w:rPr>
                  <w:rFonts w:cs="Times New Roman"/>
                  <w:bCs/>
                  <w:noProof/>
                  <w:color w:val="000000" w:themeColor="text1"/>
                  <w:sz w:val="16"/>
                  <w:szCs w:val="16"/>
                  <w:lang w:val="nb-NO"/>
                </w:rPr>
                <w:t>c</w:t>
              </w:r>
            </w:ins>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7128"/>
            <w:r w:rsidR="00A26296">
              <w:rPr>
                <w:rStyle w:val="Marquedecommentaire"/>
              </w:rPr>
              <w:commentReference w:id="7128"/>
            </w:r>
            <w:r w:rsidRPr="00841A35">
              <w:rPr>
                <w:rFonts w:cs="Times New Roman"/>
                <w:bCs/>
                <w:color w:val="000000" w:themeColor="text1"/>
                <w:sz w:val="16"/>
                <w:szCs w:val="16"/>
                <w:lang w:val="nb-NO"/>
              </w:rPr>
              <w:t xml:space="preserve">. </w:t>
            </w:r>
          </w:p>
        </w:tc>
      </w:tr>
      <w:tr w:rsidR="00D376F0" w:rsidRPr="000F1B8F" w14:paraId="76E354D3" w14:textId="77777777" w:rsidTr="00723657">
        <w:tc>
          <w:tcPr>
            <w:tcW w:w="988" w:type="dxa"/>
            <w:vMerge/>
            <w:tcBorders>
              <w:left w:val="single" w:sz="4" w:space="0" w:color="000000"/>
              <w:bottom w:val="single" w:sz="4" w:space="0" w:color="000000"/>
              <w:right w:val="single" w:sz="4" w:space="0" w:color="000000"/>
            </w:tcBorders>
          </w:tcPr>
          <w:p w14:paraId="38F0BCCA" w14:textId="77777777" w:rsidR="00D376F0" w:rsidRPr="00D424AA" w:rsidRDefault="00D376F0" w:rsidP="00D424AA">
            <w:pPr>
              <w:rPr>
                <w:rFonts w:cs="Times New Roman"/>
                <w:sz w:val="16"/>
                <w:szCs w:val="16"/>
                <w:lang w:val="nb-NO"/>
              </w:rPr>
            </w:pPr>
          </w:p>
        </w:tc>
        <w:tc>
          <w:tcPr>
            <w:tcW w:w="708" w:type="dxa"/>
            <w:tcBorders>
              <w:top w:val="single" w:sz="4" w:space="0" w:color="000000"/>
              <w:left w:val="single" w:sz="4" w:space="0" w:color="000000"/>
              <w:bottom w:val="single" w:sz="4" w:space="0" w:color="000000"/>
              <w:right w:val="single" w:sz="4" w:space="0" w:color="000000"/>
            </w:tcBorders>
          </w:tcPr>
          <w:p w14:paraId="06876D2C" w14:textId="77777777" w:rsidR="00D376F0" w:rsidRPr="00D424AA" w:rsidRDefault="00D376F0" w:rsidP="00D424AA">
            <w:pPr>
              <w:rPr>
                <w:rFonts w:cs="Times New Roman"/>
                <w:sz w:val="16"/>
                <w:szCs w:val="16"/>
                <w:lang w:val="en-GB"/>
              </w:rPr>
            </w:pPr>
            <w:r w:rsidRPr="00D424AA">
              <w:rPr>
                <w:rFonts w:cs="Times New Roman"/>
                <w:sz w:val="16"/>
                <w:szCs w:val="16"/>
                <w:lang w:val="en-GB"/>
              </w:rPr>
              <w:t>HYDR</w:t>
            </w:r>
          </w:p>
        </w:tc>
        <w:tc>
          <w:tcPr>
            <w:tcW w:w="2268" w:type="dxa"/>
            <w:tcBorders>
              <w:top w:val="dashed" w:sz="4" w:space="0" w:color="000000"/>
              <w:left w:val="single" w:sz="4" w:space="0" w:color="000000"/>
              <w:bottom w:val="single" w:sz="4" w:space="0" w:color="000000"/>
              <w:right w:val="single" w:sz="4" w:space="0" w:color="000000"/>
            </w:tcBorders>
            <w:shd w:val="clear" w:color="auto" w:fill="DDECF7"/>
          </w:tcPr>
          <w:p w14:paraId="1473F805" w14:textId="3ADC1C76" w:rsidR="00D376F0" w:rsidRPr="00841A35" w:rsidRDefault="00D376F0" w:rsidP="00D424AA">
            <w:pPr>
              <w:rPr>
                <w:rFonts w:cs="Times New Roman"/>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Decrease.</w:t>
            </w:r>
            <w:r w:rsidRPr="00D424AA">
              <w:rPr>
                <w:rFonts w:cs="Times New Roman"/>
                <w:bCs/>
                <w:color w:val="000000" w:themeColor="text1"/>
                <w:sz w:val="16"/>
                <w:szCs w:val="16"/>
                <w:lang w:val="en-GB"/>
              </w:rPr>
              <w:t xml:space="preserve"> Reduction of hydrological droughts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7/s00704-017-2243-1", "ISSN" : "1434-4483", "abstract" : "This paper performed a streamflow drought climatology considering some of the most important rivers of Southern South America, a region highly vulnerable to climatic variations, based on the analysis of monthly streamflow records. The standardized hydrological drought index (SHDI) was used in order to depict the main characteristics of droughts\u2014number of drought events, mean duration, and mean severity\u2014over the period 1961\u20132006. Firstly, the suitability of this index based on the two-parameter gamma distribution was evaluated, considering that the use of the SHDI has been limited over the region. The regional aspects of streamflow droughts were identified through a clear relationship between drought frequency and its duration, indicating different temporal variations in streamflow records over the study area. Spatial patterns exhibit heterogeneous features in terms of streamflow drought severity and can be associated to the geographical characteristics of the basins. Observed trends in the SSI are in line with the increases in precipitation totals over the second half of the twentieth century over much of the study area. Nevertheless, drought conditions are observed more often in the basins south of 40\u00b0S, in line with recent trends in large-scale climatic oscillations. The streamflow drought characteristics can provide critical values for different water-based activities, as also information to develop strategic plans that are needed for adequate water resource management considering the different climatic features over Southern South America.", "author" : [ { "dropping-particle" : "", "family" : "Rivera", "given" : "Juan Antonio", "non-dropping-particle" : "", "parse-names" : false, "suffix" : "" }, { "dropping-particle" : "", "family" : "Penalba", "given" : "Olga C", "non-dropping-particle" : "", "parse-names" : false, "suffix" : "" } ], "container-title" : "Theoretical and Applied Climatology", "id" : "ITEM-1", "issue" : "3", "issued" : { "date-parts" : [ [ "2018" ] ] }, "page" : "1021-1033", "title" : "Spatio-temporal assessment of streamflow droughts over Southern South America: 1961\u20132006", "translator" : [ { "dropping-particle" : "", "family" : "S2970", "given" : "", "non-dropping-particle" : "", "parse-names" : false, "suffix" : "" } ], "type" : "article-journal", "volume" : "133" }, "uris" : [ "http://www.mendeley.com/documents/?uuid=3ab6ed47-1733-4ff1-ae17-ac49a24970e3" ] }, { "id" : "ITEM-2",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2",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Rivera and Penalba, 2018)", "plainTextFormattedCitation" : "(Dai and Zhao, 2017; Rivera and Penalba, 2018)", "previouslyFormattedCitation" : "(Dai and Zhao, 2017; Rivera and Penalba,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Dai and Zhao, 2017; Rivera and Penalba, 2018)</w:t>
            </w:r>
            <w:r w:rsidRPr="00D424AA">
              <w:rPr>
                <w:rFonts w:cs="Times New Roman"/>
                <w:sz w:val="16"/>
                <w:szCs w:val="16"/>
                <w:lang w:val="en-GB"/>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FFE92C9"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45200FD" w14:textId="1A5D44E0"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i/>
                <w:iCs/>
                <w:sz w:val="16"/>
                <w:szCs w:val="16"/>
                <w:lang w:val="en-GB" w:eastAsia="en-CA"/>
              </w:rPr>
              <w:t>:</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One study shows mixed signal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p>
        </w:tc>
        <w:tc>
          <w:tcPr>
            <w:tcW w:w="241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78FCA6D3" w14:textId="1A6BA099" w:rsidR="00D376F0" w:rsidRPr="00841A35"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Mixed signal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r w:rsidRPr="00841A35">
              <w:rPr>
                <w:rFonts w:cs="Times New Roman"/>
                <w:sz w:val="16"/>
                <w:szCs w:val="16"/>
                <w:lang w:val="en-GB" w:eastAsia="en-CA"/>
              </w:rPr>
              <w:t xml:space="preserve"> or wetting </w:t>
            </w:r>
            <w:r w:rsidRPr="00D424AA">
              <w:rPr>
                <w:rFonts w:cs="Times New Roman"/>
                <w:sz w:val="16"/>
                <w:szCs w:val="16"/>
                <w:lang w:val="en-GB" w:eastAsia="en-CA"/>
              </w:rPr>
              <w:fldChar w:fldCharType="begin" w:fldLock="1"/>
            </w:r>
            <w:r w:rsidR="00FF6231">
              <w:rPr>
                <w:rFonts w:cs="Times New Roman"/>
                <w:sz w:val="16"/>
                <w:szCs w:val="16"/>
                <w:lang w:val="en-GB" w:eastAsia="en-CA"/>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en-GB" w:eastAsia="en-CA"/>
              </w:rPr>
              <w:t>(Cook et al., 2020)</w:t>
            </w:r>
            <w:r w:rsidRPr="00D424AA">
              <w:rPr>
                <w:rFonts w:cs="Times New Roman"/>
                <w:sz w:val="16"/>
                <w:szCs w:val="16"/>
                <w:lang w:val="en-GB" w:eastAsia="en-CA"/>
              </w:rPr>
              <w:fldChar w:fldCharType="end"/>
            </w:r>
          </w:p>
        </w:tc>
        <w:tc>
          <w:tcPr>
            <w:tcW w:w="2607"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0F98E058" w14:textId="570B1127" w:rsidR="00D376F0" w:rsidRPr="00D424AA" w:rsidRDefault="00D376F0" w:rsidP="00D424AA">
            <w:pPr>
              <w:rPr>
                <w:rFonts w:cs="Times New Roman"/>
                <w:sz w:val="16"/>
                <w:szCs w:val="16"/>
                <w:lang w:val="nb-NO"/>
              </w:rPr>
            </w:pPr>
            <w:r w:rsidRPr="00D424AA">
              <w:rPr>
                <w:rFonts w:cs="Times New Roman"/>
                <w:b/>
                <w:bCs/>
                <w:i/>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Mixed signal</w:t>
            </w:r>
            <w:r w:rsidRPr="00D424AA">
              <w:rPr>
                <w:rFonts w:cs="Times New Roman"/>
                <w:iCs/>
                <w:color w:val="000000" w:themeColor="text1"/>
                <w:sz w:val="16"/>
                <w:szCs w:val="16"/>
                <w:lang w:val="en-GB"/>
              </w:rPr>
              <w:t xml:space="preserve"> among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nb-NO"/>
              </w:rPr>
              <w:t>(Prudhomme et al., 2014; Giuntoli et al., 2015; 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nb-NO"/>
              </w:rPr>
              <w:t>.</w:t>
            </w:r>
          </w:p>
        </w:tc>
      </w:tr>
      <w:tr w:rsidR="00D376F0" w:rsidRPr="00F1665C" w14:paraId="4C1DCF43" w14:textId="77777777" w:rsidTr="00723657">
        <w:tc>
          <w:tcPr>
            <w:tcW w:w="988" w:type="dxa"/>
            <w:vMerge w:val="restart"/>
            <w:tcBorders>
              <w:top w:val="single" w:sz="4" w:space="0" w:color="000000"/>
              <w:left w:val="single" w:sz="4" w:space="0" w:color="000000"/>
              <w:right w:val="single" w:sz="4" w:space="0" w:color="000000"/>
            </w:tcBorders>
          </w:tcPr>
          <w:p w14:paraId="0A3A2016" w14:textId="77777777" w:rsidR="00D376F0" w:rsidRPr="00D424AA" w:rsidRDefault="00D376F0" w:rsidP="00841A35">
            <w:pPr>
              <w:rPr>
                <w:rFonts w:cs="Times New Roman"/>
                <w:sz w:val="16"/>
                <w:szCs w:val="16"/>
                <w:lang w:val="en-GB"/>
              </w:rPr>
            </w:pPr>
            <w:r w:rsidRPr="00D424AA">
              <w:rPr>
                <w:rFonts w:cs="Times New Roman"/>
                <w:color w:val="000000" w:themeColor="text1"/>
                <w:sz w:val="16"/>
                <w:szCs w:val="16"/>
                <w:lang w:val="en-GB" w:eastAsia="pt-BR"/>
              </w:rPr>
              <w:t>Southern South America (SSA)</w:t>
            </w:r>
          </w:p>
        </w:tc>
        <w:tc>
          <w:tcPr>
            <w:tcW w:w="708" w:type="dxa"/>
            <w:tcBorders>
              <w:top w:val="single" w:sz="4" w:space="0" w:color="000000"/>
              <w:left w:val="single" w:sz="4" w:space="0" w:color="000000"/>
              <w:bottom w:val="single" w:sz="4" w:space="0" w:color="000000"/>
              <w:right w:val="single" w:sz="4" w:space="0" w:color="000000"/>
            </w:tcBorders>
          </w:tcPr>
          <w:p w14:paraId="72EDA22A" w14:textId="77777777" w:rsidR="00D376F0" w:rsidRPr="00D424AA" w:rsidRDefault="00D376F0" w:rsidP="00D424AA">
            <w:pPr>
              <w:rPr>
                <w:rFonts w:cs="Times New Roman"/>
                <w:sz w:val="16"/>
                <w:szCs w:val="16"/>
                <w:lang w:val="en-GB"/>
              </w:rPr>
            </w:pPr>
            <w:r w:rsidRPr="00D424AA">
              <w:rPr>
                <w:rFonts w:cs="Times New Roman"/>
                <w:sz w:val="16"/>
                <w:szCs w:val="16"/>
                <w:lang w:val="en-GB"/>
              </w:rPr>
              <w:t>MET</w:t>
            </w:r>
          </w:p>
        </w:tc>
        <w:tc>
          <w:tcPr>
            <w:tcW w:w="2268" w:type="dxa"/>
            <w:tcBorders>
              <w:top w:val="dashed" w:sz="4" w:space="0" w:color="000000"/>
              <w:left w:val="single" w:sz="4" w:space="0" w:color="000000"/>
              <w:bottom w:val="single" w:sz="4" w:space="0" w:color="000000"/>
              <w:right w:val="single" w:sz="4" w:space="0" w:color="000000"/>
            </w:tcBorders>
            <w:shd w:val="clear" w:color="auto" w:fill="FEE2D9"/>
          </w:tcPr>
          <w:p w14:paraId="21730B9D" w14:textId="6913E650" w:rsidR="00D376F0" w:rsidRPr="00D424AA" w:rsidRDefault="00D376F0" w:rsidP="00D424AA">
            <w:pPr>
              <w:rPr>
                <w:rFonts w:cs="Times New Roman"/>
                <w:sz w:val="16"/>
                <w:szCs w:val="16"/>
                <w:lang w:val="nb-NO"/>
              </w:rPr>
            </w:pPr>
            <w:r w:rsidRPr="00D424AA">
              <w:rPr>
                <w:rFonts w:cs="Times New Roman"/>
                <w:b/>
                <w:bCs/>
                <w:i/>
                <w:iCs/>
                <w:sz w:val="16"/>
                <w:szCs w:val="16"/>
                <w:lang w:val="en-GB" w:eastAsia="en-CA"/>
              </w:rPr>
              <w:t>Medium confidence:</w:t>
            </w:r>
            <w:r w:rsidRPr="00D424AA">
              <w:rPr>
                <w:rFonts w:cs="Times New Roman"/>
                <w:sz w:val="16"/>
                <w:szCs w:val="16"/>
                <w:lang w:val="en-GB" w:eastAsia="en-CA"/>
              </w:rPr>
              <w:t xml:space="preserve"> </w:t>
            </w:r>
            <w:r w:rsidRPr="00D424AA">
              <w:rPr>
                <w:rFonts w:cs="Times New Roman"/>
                <w:b/>
                <w:bCs/>
                <w:sz w:val="16"/>
                <w:szCs w:val="16"/>
                <w:lang w:val="en-GB" w:eastAsia="en-CA"/>
              </w:rPr>
              <w:t>Increase</w:t>
            </w:r>
            <w:r w:rsidRPr="00D424AA">
              <w:rPr>
                <w:rFonts w:cs="Times New Roman"/>
                <w:sz w:val="16"/>
                <w:szCs w:val="16"/>
                <w:lang w:val="en-GB" w:eastAsia="en-CA"/>
              </w:rPr>
              <w:t xml:space="preserve"> in the frequency of droughts </w:t>
            </w:r>
            <w:r w:rsidRPr="00D424AA">
              <w:rPr>
                <w:rFonts w:cs="Times New Roman"/>
                <w:sz w:val="16"/>
                <w:szCs w:val="16"/>
                <w:lang w:val="en-GB" w:eastAsia="en-CA"/>
              </w:rPr>
              <w:fldChar w:fldCharType="begin" w:fldLock="1"/>
            </w:r>
            <w:r w:rsidR="00FF6231">
              <w:rPr>
                <w:rFonts w:cs="Times New Roman"/>
                <w:sz w:val="16"/>
                <w:szCs w:val="16"/>
                <w:lang w:val="en-GB" w:eastAsia="en-CA"/>
              </w:rPr>
              <w:instrText xml:space="preserve">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16/j.wace.2020.100273", "ISSN" : "22120947", "author" : [ { "dropping-particle" : "", "family" : "Dereczynski", "given" : "Claudine", "non-dropping-particle" : "", "parse-names" : false, "suffix" : "" }, { "dropping-particle" : "", "family" : "Chan Chou", "given" : "Sin", "non-dropping-particle" : "", "parse-names" : false, "suffix" : "" }, { "dropping-particle" : "", "family" : "Lyra", "given" : "Andr\u00e9", "non-dropping-particle" : "", "parse-names" : false, "suffix" : "" }, { "dropping-particle" : "", "family" : "Sondermann", "given" : "Marcely", "non-dropping-particle" : "", "parse-names" : false, "suffix" : "" }, { "dropping-particle" : "", "family" : "Regoto", "given" : "Pedro", "non-dropping-particle" : "", "parse-names" : false, "suffix" : "" }, { "dropping-particle" : "", "family" : "Tavares", "given" : "Priscila", "non-dropping-particle" : "", "parse-names" : false, "suffix" : "" }, { "dropping-particle" : "", "family" : "Chagas", "given" : "Diego", "non-dropping-particle" : "", "parse-names" : false, "suffix" : "" }, { "dropping-particle" : "", "family" : "Gomes", "given" : "Jorge Lu\u00eds", "non-dropping-particle" : "", "parse-names" : false, "suffix" : "" }, { "dropping-particle" : "", "family" : "Rodrigues", "given" : "Daniela Carneiro", "non-dropping-particle" : "", "parse-names" : false, "suffix" : "" }, { "dropping-particle" : "", "family" : "Skansi", "given" : "Mar\u00eda de los Milagros", "non-dropping-particle" : "", "parse-names" : false, "suffix" : "" } ], "container-title" : "Weather and Climate Extremes", "id" : "ITEM-3", "issued" : { "date-parts" : [ [ "2020", "9" ] ] }, "page" : "100273", "title" : "Downscaling of climate extremes over South America \u2013 Part I: Model evaluation in the reference climate", "translator" : [ { "dropping-particle" : "", "family" : "S2804", "given" : "", "non-dropping-particle" : "", "parse-names" : false, "suffix" : "" } ], "type" : "article-journal", "volume" : "29" }, "uris" : [ "http://www.mendeley.com/documents/?uuid=0293aae9-f517-472d-b2e8-e0367d26d0f5" ] }, { "id" : "ITEM-4", "itemData" : { "DOI" : "10.1016/j.gloplacha.2012.11.004", "ISBN" : "0003155579", "ISSN" : "09218181", "abstract" : "Here we show and discuss the results of an assessment of changes in both area-averaged and station-based climate extreme indices over South America (SA) for the 1950-2010 and 1969-2009 periods using high-quality daily maximum and minimum temperature and precipitation series. A weeklong regional workshop in Guayaquil (Ecuador) provided the opportunity to extend the current picture of changes in climate extreme indices over SA.Our results provide evidence of warming and wetting across the whole SA since the mid-20th century onwards. Nighttime (minimum) temperature indices show the largest rates of warming (e.g. for tropical nights, cold and warm nights), while daytime (maximum) temperature indices also point to warming (e.g. for cold days, summer days, the annual lowest daytime temperature), but at lower rates than for minimums. Both tails of night-time temperatures have warmed by a similar magnitude, with cold days (the annual lowest nighttime and daytime temperatures) seeing reductions (increases). Trends are strong and moderate (moderate to weak) for regional-averaged (local) indices, most of them pointing to a less cold SA during the day and warmer night-time temperatures.Regionally-averaged precipitation indices show clear wetting and a signature of intensified heavy rain events over the eastern part of the continent. The annual amounts of rainfall are rising strongly over south-east SA (26.41. mm/decade) and Amazonia (16.09. mm/decade), but north-east Brazil and the western part of SA have experienced non-significant decreases. Very wet and extremely days, the annual maximum 5-day and 1-day precipitation show the largest upward trends, indicating an intensified rainfall signal for SA, particularly over Amazonia and south-east SA. Local trends for precipitation extreme indices are in general less coherent spatially, but with more general spatially coherent upward trends in extremely wet days over all SA. \u00a9 2012 Elsevier B.V.", "author" : [ { "dropping-particle" : "", "family" : "Skansi", "given" : "Mar\u00eda de los Milagr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revalo Groening", "given" : "Juan Andr\u00e9s", "non-dropping-particle" : "", "parse-names" : false, "suffix" : "" }, { "dropping-particle" : "", "family" : "Bentancur", "given" : "Oscar J.", "non-dropping-particle" : "", "parse-names" : false, "suffix" : "" }, { "dropping-particle" : "", "family" : "Castell\u00f3n Geier", "given" : "Yaruska Rosa", "non-dropping-particle" : "", "parse-names" : false, "suffix" : "" }, { "dropping-particle" : "", "family" : "Correa Amaya", "given" : "Ruth Leonor", "non-dropping-particle" : "", "parse-names" : false, "suffix" : "" }, { "dropping-particle" : "", "family" : "J\u00e1come", "given" : "Homero", "non-dropping-particle" : "", "parse-names" : false, "suffix" : "" }, { "dropping-particle" : "", "family" : "Malheiros Ramos", "given" : "Andrea", "non-dropping-particle" : "", "parse-names" : false, "suffix" : "" }, { "dropping-particle" : "", "family" : "Oria Rojas", "given" : "Clara", "non-dropping-particle" : "", "parse-names" : false, "suffix" : "" }, { "dropping-particle" : "", "family" : "Pasten", "given" : "Alejandro Max", "non-dropping-particle" : "", "parse-names" : false, "suffix" : "" }, { "dropping-particle" : "", "family" : "Sallons Mitro", "given" : "Sukarni", "non-dropping-particle" : "", "parse-names" : false, "suffix" : "" }, { "dropping-particle" : "", "family" : "Villaroel Jim\u00e9nez", "given" : "Claudia", "non-dropping-particle" : "", "parse-names" : false, "suffix" : "" }, { "dropping-particle" : "",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dropping-particle" : "", "family" : "Milagros", "given" : "Mar\u00eda De Los", "non-dropping-particle" : "", "parse-names" : false, "suffix" : "" }, { "dropping-particle" : "", "family" : "Brunet", "given" : "Manola", "non-dropping-particle" : "", "parse-names" : false, "suffix" : "" }, { "dropping-particle" : "", "family" : "Sigr\u00f3", "given" : "Javier", "non-dropping-particle" : "", "parse-names" : false, "suffix" : "" }, { "dropping-particle" : "", "family" : "Aguilar", "given" : "Enric", "non-dropping-particle" : "", "parse-names" : false, "suffix" : "" }, { "dropping-particle" : "", "family" : "Andr\u00e9s", "given" : "Juan", "non-dropping-particle" : "", "parse-names" : false, "suffix" : "" }, { "dropping-particle" : "", "family" : "Groening", "given" : "Arevalo", "non-dropping-particle" : "", "parse-names" : false, "suffix" : "" }, { "dropping-particle" : "", "family" : "Bentancur", "given" : "Oscar J.", "non-dropping-particle" : "", "parse-names" : false, "suffix" : "" }, { "dropping-particle" : "", "family" : "Rosa", "given" : "Yaruska", "non-dropping-particle" : "", "parse-names" : false, "suffix" : "" }, { "dropping-particle" : "", "family" : "Geier", "given" : "Castell\u00f3n", "non-dropping-particle" : "", "parse-names" : false, "suffix" : "" }, { "dropping-particle" : "", "family" : "Leonor", "given" : "Ruth", "non-dropping-particle" : "", "parse-names" : false, "suffix" : "" }, { "dropping-particle" : "", "family" : "Amaya", "given" : "Correa", "non-dropping-particle" : "", "parse-names" : false, "suffix" : "" }, { "dropping-particle" : "", "family" : "J\u00e1come", "given" : "Homero", "non-dropping-particle" : "", "parse-names" : false, "suffix" : "" }, { "dropping-particle" : "", "family" : "Malheiros", "given" : "Andrea", "non-dropping-particle" : "", "parse-names" : false, "suffix" : "" }, { "dropping-particle" : "", "family" : "Oria", "given" : "Clara", "non-dropping-particle" : "", "parse-names" : false, "suffix" : "" }, { "dropping-particle" : "", "family" : "Max", "given" : "Alejandro", "non-dropping-particle" : "", "parse-names" : false, "suffix" : "" }, { "dropping-particle" : "", "family" : "Sallons", "given" : "Sukarni", "non-dropping-particle" : "", "parse-names" : false, "suffix" : "" }, { "dropping-particle" : "", "family" : "Villaroel", "given" : "Claudia", "non-dropping-particle" : "", "parse-names" : false, "suffix" : "" }, { "dropping-particle" : </w:instrText>
            </w:r>
            <w:r w:rsidR="00FF6231" w:rsidRPr="006A2665">
              <w:rPr>
                <w:rFonts w:cs="Times New Roman"/>
                <w:sz w:val="16"/>
                <w:szCs w:val="16"/>
                <w:lang w:eastAsia="en-CA"/>
              </w:rPr>
              <w:instrText>"", "family" : "Mart\u00ednez", "given" : "Rodney", "non-dropping-particle" : "", "parse-names" : false, "suffix" : "" }, { "dropping-particle" : "V.", "family" : "Alexander", "given" : "Lisa", "non-dropping-particle" : "", "parse-names" : false, "suffix" : "" }, { "dropping-particle" : "", "family" : "Jones", "given" : "P.D. D.", "non-dropping-particle" : "", "parse-names" : false, "suffix" : "" } ], "container-title" : "Global and Planetary Change", "id" : "ITEM-4", "issued" : { "date-parts" : [ [ "2013", "1" ] ] }, "page" : "295-307", "publisher" : "Elsevier B.V.", "title" : "Warming and wetting signals emerging from analysis of changes in climate extreme indices over South America", "translator" : [ { "dropping-particle" : "", "family" : "S1555", "given" : "", "non-dropping-particle" : "", "parse-names" : false, "suffix" : "" } ], "type" : "article-journal", "volume" : "100" }, "uris" : [ "http://www.mendeley.com/documents/?uuid=49f24196-5f8a-4afb-a2f6-e9b705c9160a" ] } ], "mendeley" : { "formattedCitation" : "(Skansi et al., 2013; Spinoni et al., 2019; Dereczynski et al., 2020; Dunn et al., 2020)", "plainTextFormattedCitation" : "(Skansi et al., 2013; Spinoni et al., 2019; Dereczynski et al., 2020; Dunn et al., 2020)", "previouslyFormattedCitation" : "(Skansi et al., 2013; Spinoni et al., 2019; Dereczynski et al., 2020; Dunn et al., 2020)" }, "properties" : { "noteIndex" : 0 }, "schema" : "https://github.com/citation-style-language/schema/raw/master/csl-citation.json" }</w:instrText>
            </w:r>
            <w:r w:rsidRPr="00D424AA">
              <w:rPr>
                <w:rFonts w:cs="Times New Roman"/>
                <w:sz w:val="16"/>
                <w:szCs w:val="16"/>
                <w:lang w:val="en-GB" w:eastAsia="en-CA"/>
              </w:rPr>
              <w:fldChar w:fldCharType="separate"/>
            </w:r>
            <w:r w:rsidR="00A26296">
              <w:rPr>
                <w:rFonts w:cs="Times New Roman"/>
                <w:noProof/>
                <w:sz w:val="16"/>
                <w:szCs w:val="16"/>
                <w:lang w:val="nb-NO" w:eastAsia="en-CA"/>
              </w:rPr>
              <w:t>(Skansi et al., 2013; Spinoni et al., 2019; Dereczynski et al., 2020; Dunn et al., 2020)</w:t>
            </w:r>
            <w:r w:rsidRPr="00D424AA">
              <w:rPr>
                <w:rFonts w:cs="Times New Roman"/>
                <w:sz w:val="16"/>
                <w:szCs w:val="16"/>
                <w:lang w:val="en-GB" w:eastAsia="en-CA"/>
              </w:rPr>
              <w:fldChar w:fldCharType="end"/>
            </w:r>
            <w:r w:rsidRPr="00841A35">
              <w:rPr>
                <w:rFonts w:cs="Times New Roman"/>
                <w:sz w:val="16"/>
                <w:szCs w:val="16"/>
                <w:lang w:val="nb-NO" w:eastAsia="en-CA"/>
              </w:rPr>
              <w:t>.</w:t>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5913E4E"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p>
        </w:tc>
        <w:tc>
          <w:tcPr>
            <w:tcW w:w="2409"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0101FFC" w14:textId="6ECE3EEE" w:rsidR="00D376F0" w:rsidRPr="00D424AA"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sz w:val="16"/>
                <w:szCs w:val="16"/>
                <w:lang w:val="en-GB" w:eastAsia="en-CA"/>
              </w:rPr>
              <w:t>Lack of signal</w:t>
            </w:r>
            <w:r w:rsidRPr="00D424AA">
              <w:rPr>
                <w:rFonts w:cs="Times New Roman"/>
                <w:sz w:val="16"/>
                <w:szCs w:val="16"/>
                <w:lang w:val="en-GB" w:eastAsia="en-CA"/>
              </w:rPr>
              <w:t xml:space="preserve"> </w:t>
            </w:r>
            <w:r w:rsidRPr="00D424AA">
              <w:rPr>
                <w:rFonts w:cs="Times New Roman"/>
                <w:bCs/>
                <w:color w:val="000000" w:themeColor="text1"/>
                <w:sz w:val="16"/>
                <w:szCs w:val="16"/>
                <w:lang w:val="en-GB"/>
              </w:rPr>
              <w:t xml:space="preserve">(Chapter 11 Supplementary Material (11.SM) </w:t>
            </w:r>
            <w:r w:rsidRPr="00D424AA">
              <w:rPr>
                <w:rFonts w:cs="Times New Roman"/>
                <w:b/>
                <w:sz w:val="16"/>
                <w:szCs w:val="16"/>
                <w:lang w:val="en-GB"/>
              </w:rPr>
              <w:t xml:space="preserve"> </w:t>
            </w:r>
            <w:r w:rsidRPr="00D424AA">
              <w:rPr>
                <w:rFonts w:cs="Times New Roman"/>
                <w:b/>
                <w:sz w:val="16"/>
                <w:szCs w:val="16"/>
                <w:lang w:val="en-GB"/>
              </w:rPr>
              <w:fldChar w:fldCharType="begin" w:fldLock="1"/>
            </w:r>
            <w:r w:rsidR="00FF6231">
              <w:rPr>
                <w:rFonts w:cs="Times New Roman"/>
                <w:b/>
                <w:sz w:val="16"/>
                <w:szCs w:val="16"/>
                <w:lang w:val="en-GB"/>
              </w:rPr>
              <w:instrText>ADDIN CSL_CITATION { "citationItems" : [ { "id" : "ITEM-1",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mendeley" : { "formattedCitation" : "(Chou et al., 2014a)", "plainTextFormattedCitation" : "(Chou et al., 2014a)", "previouslyFormattedCitation" : "(Chou et al., 2014a)" }, "properties" : { "noteIndex" : 0 }, "schema" : "https://github.com/citation-style-language/schema/raw/master/csl-citation.json" }</w:instrText>
            </w:r>
            <w:r w:rsidRPr="00D424AA">
              <w:rPr>
                <w:rFonts w:cs="Times New Roman"/>
                <w:b/>
                <w:sz w:val="16"/>
                <w:szCs w:val="16"/>
                <w:lang w:val="en-GB"/>
              </w:rPr>
              <w:fldChar w:fldCharType="separate"/>
            </w:r>
            <w:r w:rsidR="00A26296">
              <w:rPr>
                <w:rFonts w:cs="Times New Roman"/>
                <w:noProof/>
                <w:sz w:val="16"/>
                <w:szCs w:val="16"/>
                <w:lang w:val="en-GB"/>
              </w:rPr>
              <w:t>(Chou et al., 2014a)</w:t>
            </w:r>
            <w:r w:rsidRPr="00D424AA">
              <w:rPr>
                <w:rFonts w:cs="Times New Roman"/>
                <w:b/>
                <w:sz w:val="16"/>
                <w:szCs w:val="16"/>
                <w:lang w:val="en-GB"/>
              </w:rPr>
              <w:fldChar w:fldCharType="end"/>
            </w:r>
            <w:r w:rsidRPr="00841A35">
              <w:rPr>
                <w:rFonts w:cs="Times New Roman"/>
                <w:b/>
                <w:sz w:val="16"/>
                <w:szCs w:val="16"/>
                <w:lang w:val="en-GB"/>
              </w:rPr>
              <w:t>.</w:t>
            </w:r>
          </w:p>
        </w:tc>
        <w:tc>
          <w:tcPr>
            <w:tcW w:w="2410" w:type="dxa"/>
            <w:tcBorders>
              <w:top w:val="dashed" w:sz="4" w:space="0" w:color="000000"/>
              <w:left w:val="single" w:sz="4" w:space="0" w:color="000000"/>
              <w:bottom w:val="single" w:sz="4" w:space="0" w:color="000000"/>
              <w:right w:val="single" w:sz="4" w:space="0" w:color="000000"/>
            </w:tcBorders>
            <w:shd w:val="clear" w:color="auto" w:fill="FFE4DB"/>
          </w:tcPr>
          <w:p w14:paraId="45A7E4BB" w14:textId="088C0E77" w:rsidR="00D376F0" w:rsidRPr="00D74FF3" w:rsidRDefault="00D376F0" w:rsidP="00D424AA">
            <w:pPr>
              <w:rPr>
                <w:rFonts w:cs="Times New Roman"/>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Cs/>
                <w:color w:val="000000" w:themeColor="text1"/>
                <w:sz w:val="16"/>
                <w:szCs w:val="16"/>
                <w:lang w:val="en-GB"/>
              </w:rPr>
              <w:t>Increase in drought severity</w:t>
            </w:r>
            <w:r w:rsidRPr="00D424AA">
              <w:rPr>
                <w:rFonts w:cs="Times New Roman"/>
                <w:color w:val="000000" w:themeColor="text1"/>
                <w:sz w:val="16"/>
                <w:szCs w:val="16"/>
                <w:lang w:val="en-GB"/>
              </w:rPr>
              <w:t xml:space="preserve"> </w:t>
            </w:r>
            <w:commentRangeStart w:id="7133"/>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Chou et al., 2014a; Touma et al., 2015; Xu et al., 2019a; Spinoni et al., 2020)", "manualFormatting" : "(Chou et al., 2014a; Touma et al., 2015; L. Xu et al., 2019; Spinoni et al., 2020)", "plainTextFormattedCitation" : "(Chou et al., 2014a; Touma et al., 2015; Xu et al., 2019a; Spinoni et al., 2020)", "previouslyFormattedCitation" : "(Chou et al., 2014a; Touma et al., 2015;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 xml:space="preserve">(Chou et al., 2014a; Touma et al., 2015; </w:t>
            </w:r>
            <w:del w:id="7134" w:author="Robin Matthews" w:date="2021-07-14T12:33:00Z">
              <w:r w:rsidR="00A26296" w:rsidDel="00FC4A87">
                <w:rPr>
                  <w:rFonts w:cs="Times New Roman"/>
                  <w:noProof/>
                  <w:color w:val="000000" w:themeColor="text1"/>
                  <w:sz w:val="16"/>
                  <w:szCs w:val="16"/>
                </w:rPr>
                <w:delText>Xu et al., 2019a</w:delText>
              </w:r>
            </w:del>
            <w:ins w:id="7135" w:author="Robin Matthews" w:date="2021-07-14T12:33: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w:t>
            </w:r>
            <w:r w:rsidRPr="00D424AA">
              <w:rPr>
                <w:rFonts w:cs="Times New Roman"/>
                <w:color w:val="000000" w:themeColor="text1"/>
                <w:sz w:val="16"/>
                <w:szCs w:val="16"/>
                <w:lang w:val="en-GB"/>
              </w:rPr>
              <w:fldChar w:fldCharType="end"/>
            </w:r>
            <w:commentRangeEnd w:id="7133"/>
            <w:r w:rsidR="00A26296">
              <w:rPr>
                <w:rStyle w:val="Marquedecommentaire"/>
              </w:rPr>
              <w:commentReference w:id="7133"/>
            </w:r>
            <w:r w:rsidRPr="00D74FF3">
              <w:rPr>
                <w:rFonts w:cs="Times New Roman"/>
                <w:bCs/>
                <w:color w:val="000000" w:themeColor="text1"/>
                <w:sz w:val="16"/>
                <w:szCs w:val="16"/>
              </w:rPr>
              <w:t xml:space="preserve"> (Chapter 11 Supplementary Material (11.SM).</w:t>
            </w:r>
          </w:p>
        </w:tc>
        <w:tc>
          <w:tcPr>
            <w:tcW w:w="2607" w:type="dxa"/>
            <w:tcBorders>
              <w:top w:val="dashed" w:sz="4" w:space="0" w:color="000000"/>
              <w:left w:val="single" w:sz="4" w:space="0" w:color="000000"/>
              <w:bottom w:val="single" w:sz="4" w:space="0" w:color="000000"/>
              <w:right w:val="single" w:sz="4" w:space="0" w:color="000000"/>
            </w:tcBorders>
            <w:shd w:val="clear" w:color="auto" w:fill="FFE0D9"/>
          </w:tcPr>
          <w:p w14:paraId="54FEC023" w14:textId="371EFF33" w:rsidR="00D376F0" w:rsidRPr="00D424AA" w:rsidRDefault="00D376F0" w:rsidP="00D424AA">
            <w:pPr>
              <w:rPr>
                <w:rFonts w:cs="Times New Roman"/>
                <w:sz w:val="16"/>
                <w:szCs w:val="16"/>
                <w:lang w:val="en-GB"/>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Increase in drought severity </w:t>
            </w:r>
            <w:r w:rsidRPr="00D424AA">
              <w:rPr>
                <w:rFonts w:cs="Times New Roman"/>
                <w:color w:val="000000" w:themeColor="text1"/>
                <w:sz w:val="16"/>
                <w:szCs w:val="16"/>
                <w:lang w:val="en-GB"/>
              </w:rPr>
              <w:fldChar w:fldCharType="begin" w:fldLock="1"/>
            </w:r>
            <w:r w:rsidR="00FC4C2D">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4236/ajcc.2014.35043", "ISSN" : "2167-9495",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S69", "given" : "", "non-dropping-particle" : "", "parse-names" : false, "suffix" : "" } ], "type" : "article-journal", "volume" : "03" }, "uris" : [ "http://www.mendeley.com/documents/?uuid=f5e0a2c1-9e63-4b8e-a83a-f5e5a2da5aab"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hou et al., 2014a; Touma et al., 2015; Spinoni et al., 2020; Coppola et al., 2021b)", "plainTextFormattedCitation" : "(Chou et al., 2014a; Touma et al., 2015; Spinoni et al., 2020; Coppola et al., 2021b)", "previouslyFormattedCitation" : "(Chou et al., 2014a; Touma et al., 2015; Spinoni et al., 2020; Coppola et al., 2021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hou et al., 2014a; Touma et al., 2015; Spinoni et al., 2020; Coppola et al., 2021b)</w:t>
            </w:r>
            <w:r w:rsidRPr="00D424AA">
              <w:rPr>
                <w:rFonts w:cs="Times New Roman"/>
                <w:color w:val="000000" w:themeColor="text1"/>
                <w:sz w:val="16"/>
                <w:szCs w:val="16"/>
                <w:lang w:val="en-GB"/>
              </w:rPr>
              <w:fldChar w:fldCharType="end"/>
            </w:r>
            <w:r w:rsidRPr="00841A35">
              <w:rPr>
                <w:rFonts w:cs="Times New Roman"/>
                <w:bCs/>
                <w:color w:val="000000" w:themeColor="text1"/>
                <w:sz w:val="16"/>
                <w:szCs w:val="16"/>
                <w:lang w:val="en-GB"/>
              </w:rPr>
              <w:t xml:space="preserve"> (Chapter 11 Supplementary Material (11.SM)</w:t>
            </w:r>
          </w:p>
        </w:tc>
      </w:tr>
      <w:tr w:rsidR="00D376F0" w:rsidRPr="000F1B8F" w14:paraId="77AEC0F3" w14:textId="77777777" w:rsidTr="00723657">
        <w:tc>
          <w:tcPr>
            <w:tcW w:w="988" w:type="dxa"/>
            <w:vMerge/>
            <w:tcBorders>
              <w:left w:val="single" w:sz="4" w:space="0" w:color="000000"/>
              <w:right w:val="single" w:sz="4" w:space="0" w:color="000000"/>
            </w:tcBorders>
          </w:tcPr>
          <w:p w14:paraId="2EA5214C" w14:textId="77777777" w:rsidR="00D376F0" w:rsidRPr="00D424AA" w:rsidRDefault="00D376F0" w:rsidP="00D424AA">
            <w:pPr>
              <w:rPr>
                <w:rFonts w:cs="Times New Roman"/>
                <w:sz w:val="16"/>
                <w:szCs w:val="16"/>
                <w:lang w:val="en-GB"/>
              </w:rPr>
            </w:pPr>
          </w:p>
        </w:tc>
        <w:tc>
          <w:tcPr>
            <w:tcW w:w="708" w:type="dxa"/>
            <w:tcBorders>
              <w:top w:val="single" w:sz="4" w:space="0" w:color="000000"/>
              <w:left w:val="single" w:sz="4" w:space="0" w:color="000000"/>
              <w:bottom w:val="single" w:sz="4" w:space="0" w:color="000000"/>
              <w:right w:val="single" w:sz="4" w:space="0" w:color="000000"/>
            </w:tcBorders>
          </w:tcPr>
          <w:p w14:paraId="0FFB1FED" w14:textId="77777777" w:rsidR="00D376F0" w:rsidRPr="00D424AA" w:rsidRDefault="00D376F0" w:rsidP="00D424AA">
            <w:pPr>
              <w:rPr>
                <w:rFonts w:cs="Times New Roman"/>
                <w:sz w:val="16"/>
                <w:szCs w:val="16"/>
                <w:lang w:val="en-GB"/>
              </w:rPr>
            </w:pPr>
            <w:r w:rsidRPr="00D424AA">
              <w:rPr>
                <w:rFonts w:cs="Times New Roman"/>
                <w:sz w:val="16"/>
                <w:szCs w:val="16"/>
                <w:lang w:val="en-GB"/>
              </w:rPr>
              <w:t>AGR</w:t>
            </w:r>
          </w:p>
          <w:p w14:paraId="30048D3B" w14:textId="77777777" w:rsidR="00D376F0" w:rsidRPr="00D424AA" w:rsidRDefault="00D376F0" w:rsidP="00D424AA">
            <w:pPr>
              <w:rPr>
                <w:rFonts w:cs="Times New Roman"/>
                <w:sz w:val="16"/>
                <w:szCs w:val="16"/>
                <w:lang w:val="en-GB"/>
              </w:rPr>
            </w:pPr>
            <w:r w:rsidRPr="00D424AA">
              <w:rPr>
                <w:rFonts w:cs="Times New Roman"/>
                <w:sz w:val="16"/>
                <w:szCs w:val="16"/>
                <w:lang w:val="en-GB"/>
              </w:rPr>
              <w:t>ECOL</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9AAEADF" w14:textId="6430A378" w:rsidR="00D376F0" w:rsidRPr="00D707C3"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trends</w:t>
            </w:r>
            <w:r w:rsidRPr="00D424AA">
              <w:rPr>
                <w:rFonts w:cs="Times New Roman"/>
                <w:bCs/>
                <w:color w:val="000000" w:themeColor="text1"/>
                <w:sz w:val="16"/>
                <w:szCs w:val="16"/>
                <w:lang w:val="en-GB"/>
              </w:rPr>
              <w:t xml:space="preserve"> depending on subregions and drought metrics, including soil moisture, PDSI-P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Dai and Zhao, 2017; Spinoni et al., 2019; Padrón et al., 2020)</w:t>
            </w:r>
            <w:r w:rsidRPr="00D424AA">
              <w:rPr>
                <w:rFonts w:cs="Times New Roman"/>
                <w:bCs/>
                <w:color w:val="000000" w:themeColor="text1"/>
                <w:sz w:val="16"/>
                <w:szCs w:val="16"/>
                <w:lang w:val="en-GB"/>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D015011" w14:textId="77777777" w:rsidR="00D376F0" w:rsidRPr="00D424AA" w:rsidRDefault="00D376F0" w:rsidP="00D424AA">
            <w:pPr>
              <w:rPr>
                <w:rFonts w:cs="Times New Roman"/>
                <w:sz w:val="16"/>
                <w:szCs w:val="16"/>
                <w:lang w:val="en-GB"/>
              </w:rPr>
            </w:pPr>
            <w:r w:rsidRPr="00D707C3">
              <w:rPr>
                <w:rFonts w:cs="Times New Roman"/>
                <w:b/>
                <w:bCs/>
                <w:i/>
                <w:iCs/>
                <w:sz w:val="16"/>
                <w:szCs w:val="16"/>
                <w:lang w:val="en-GB"/>
              </w:rPr>
              <w:t xml:space="preserve">Low </w:t>
            </w:r>
            <w:r w:rsidRPr="00D424AA">
              <w:rPr>
                <w:rFonts w:cs="Times New Roman"/>
                <w:b/>
                <w:bCs/>
                <w:i/>
                <w:iCs/>
                <w:sz w:val="16"/>
                <w:szCs w:val="16"/>
                <w:lang w:val="en-GB"/>
              </w:rPr>
              <w:t>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dashed" w:sz="4" w:space="0" w:color="000000"/>
              <w:left w:val="single" w:sz="4" w:space="0" w:color="000000"/>
              <w:bottom w:val="single" w:sz="4" w:space="0" w:color="000000"/>
              <w:right w:val="single" w:sz="4" w:space="0" w:color="000000"/>
            </w:tcBorders>
            <w:shd w:val="clear" w:color="auto" w:fill="FFE0D9"/>
          </w:tcPr>
          <w:p w14:paraId="66697AF5" w14:textId="0BF6DE46" w:rsidR="00D376F0" w:rsidRPr="00D424AA" w:rsidRDefault="00D376F0" w:rsidP="00D424AA">
            <w:pPr>
              <w:rPr>
                <w:rFonts w:cs="Times New Roman"/>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rease </w:t>
            </w:r>
            <w:r w:rsidRPr="00D424AA">
              <w:rPr>
                <w:rFonts w:cs="Times New Roman"/>
                <w:bCs/>
                <w:color w:val="000000" w:themeColor="text1"/>
                <w:sz w:val="16"/>
                <w:szCs w:val="16"/>
                <w:lang w:val="en-GB"/>
              </w:rPr>
              <w:t xml:space="preserve">in drought severity considering total column soil moisture, (Chapter 11 Supplementary Material (11.SM) , and surface soil moisture </w:t>
            </w:r>
            <w:commentRangeStart w:id="7136"/>
            <w:r w:rsidRPr="00D424AA">
              <w:rPr>
                <w:rFonts w:cs="Times New Roman"/>
                <w:bCs/>
                <w:color w:val="000000" w:themeColor="text1"/>
                <w:sz w:val="16"/>
                <w:szCs w:val="16"/>
                <w:lang w:val="en-GB"/>
              </w:rPr>
              <w:fldChar w:fldCharType="begin" w:fldLock="1"/>
            </w:r>
            <w:ins w:id="7137" w:author="Robin Matthews" w:date="2021-07-14T12:33: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7138" w:author="Robin Matthews" w:date="2021-07-14T12:33: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7139" w:author="Robin Matthews" w:date="2021-07-14T12:33:00Z">
              <w:r w:rsidR="00A26296" w:rsidDel="00FC4A87">
                <w:rPr>
                  <w:rFonts w:cs="Times New Roman"/>
                  <w:bCs/>
                  <w:noProof/>
                  <w:color w:val="000000" w:themeColor="text1"/>
                  <w:sz w:val="16"/>
                  <w:szCs w:val="16"/>
                  <w:lang w:val="en-GB"/>
                </w:rPr>
                <w:delText>Xu et al., 2019a</w:delText>
              </w:r>
            </w:del>
            <w:ins w:id="7140" w:author="Robin Matthews" w:date="2021-07-14T12:33: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7136"/>
            <w:r w:rsidR="00A26296">
              <w:rPr>
                <w:rStyle w:val="Marquedecommentaire"/>
              </w:rPr>
              <w:commentReference w:id="7136"/>
            </w:r>
            <w:r w:rsidRPr="00841A35">
              <w:rPr>
                <w:rFonts w:cs="Times New Roman"/>
                <w:bCs/>
                <w:color w:val="000000" w:themeColor="text1"/>
                <w:sz w:val="16"/>
                <w:szCs w:val="16"/>
                <w:lang w:val="en-GB"/>
              </w:rPr>
              <w:t xml:space="preserve"> and weak drying with the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410" w:type="dxa"/>
            <w:tcBorders>
              <w:top w:val="dashed" w:sz="4" w:space="0" w:color="000000"/>
              <w:left w:val="single" w:sz="4" w:space="0" w:color="000000"/>
              <w:bottom w:val="single" w:sz="4" w:space="0" w:color="000000"/>
              <w:right w:val="single" w:sz="4" w:space="0" w:color="000000"/>
            </w:tcBorders>
            <w:shd w:val="clear" w:color="auto" w:fill="FEBA9F"/>
          </w:tcPr>
          <w:p w14:paraId="779F00A9" w14:textId="01E8214B" w:rsidR="00D376F0" w:rsidRPr="00D74FF3" w:rsidRDefault="00D376F0" w:rsidP="00D424AA">
            <w:pPr>
              <w:rPr>
                <w:rFonts w:cs="Times New Roman"/>
                <w:sz w:val="16"/>
                <w:szCs w:val="16"/>
              </w:rPr>
            </w:pPr>
            <w:r w:rsidRPr="00D424AA">
              <w:rPr>
                <w:rFonts w:cs="Times New Roman"/>
                <w:b/>
                <w:i/>
                <w:iCs/>
                <w:color w:val="000000" w:themeColor="text1"/>
                <w:sz w:val="16"/>
                <w:szCs w:val="16"/>
                <w:lang w:val="en-GB"/>
              </w:rPr>
              <w:t>High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rease </w:t>
            </w:r>
            <w:r w:rsidRPr="00D424AA">
              <w:rPr>
                <w:rFonts w:cs="Times New Roman"/>
                <w:bCs/>
                <w:color w:val="000000" w:themeColor="text1"/>
                <w:sz w:val="16"/>
                <w:szCs w:val="16"/>
                <w:lang w:val="en-GB"/>
              </w:rPr>
              <w:t xml:space="preserve">in drought severity </w:t>
            </w:r>
            <w:commentRangeStart w:id="7141"/>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Gu et al., 2020)", "manualFormatting" : "(Naumann et al., 2018; L. Xu et al., 2019; Gu et al., 2020)", "plainTextFormattedCitation" : "(Naumann et al., 2018; Xu et al., 2019a; Gu et al., 2020)", "previouslyFormattedCitation" : "(Naumann et al., 2018; Xu et al., 2019a;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 xml:space="preserve">(Naumann et al., 2018; </w:t>
            </w:r>
            <w:del w:id="7142" w:author="Robin Matthews" w:date="2021-07-14T12:33:00Z">
              <w:r w:rsidR="00A26296" w:rsidDel="00FC4A87">
                <w:rPr>
                  <w:rFonts w:cs="Times New Roman"/>
                  <w:bCs/>
                  <w:noProof/>
                  <w:color w:val="000000" w:themeColor="text1"/>
                  <w:sz w:val="16"/>
                  <w:szCs w:val="16"/>
                </w:rPr>
                <w:delText>Xu et al., 2019a</w:delText>
              </w:r>
            </w:del>
            <w:ins w:id="7143" w:author="Robin Matthews" w:date="2021-07-14T12:33: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Gu et al., 2020)</w:t>
            </w:r>
            <w:r w:rsidRPr="00D424AA">
              <w:rPr>
                <w:rFonts w:cs="Times New Roman"/>
                <w:bCs/>
                <w:color w:val="000000" w:themeColor="text1"/>
                <w:sz w:val="16"/>
                <w:szCs w:val="16"/>
                <w:lang w:val="en-GB"/>
              </w:rPr>
              <w:fldChar w:fldCharType="end"/>
            </w:r>
            <w:commentRangeEnd w:id="7141"/>
            <w:r w:rsidR="00A26296">
              <w:rPr>
                <w:rStyle w:val="Marquedecommentaire"/>
              </w:rPr>
              <w:commentReference w:id="7141"/>
            </w:r>
            <w:r w:rsidRPr="00D74FF3">
              <w:rPr>
                <w:rFonts w:cs="Times New Roman"/>
                <w:bCs/>
                <w:color w:val="000000" w:themeColor="text1"/>
                <w:sz w:val="16"/>
                <w:szCs w:val="16"/>
              </w:rPr>
              <w:t xml:space="preserve"> (Chapter 11 Supplementary Material (11.SM). </w:t>
            </w:r>
          </w:p>
        </w:tc>
        <w:tc>
          <w:tcPr>
            <w:tcW w:w="2607" w:type="dxa"/>
            <w:tcBorders>
              <w:top w:val="dashed" w:sz="4" w:space="0" w:color="000000"/>
              <w:left w:val="single" w:sz="4" w:space="0" w:color="000000"/>
              <w:bottom w:val="single" w:sz="4" w:space="0" w:color="000000"/>
              <w:right w:val="single" w:sz="4" w:space="0" w:color="000000"/>
            </w:tcBorders>
            <w:shd w:val="clear" w:color="auto" w:fill="FEBA9F"/>
          </w:tcPr>
          <w:p w14:paraId="29E956AC" w14:textId="08F86AD4" w:rsidR="00D376F0" w:rsidRPr="00D424AA" w:rsidRDefault="00D376F0" w:rsidP="00D424AA">
            <w:pPr>
              <w:rPr>
                <w:rFonts w:cs="Times New Roman"/>
                <w:sz w:val="16"/>
                <w:szCs w:val="16"/>
                <w:lang w:val="nb-NO"/>
              </w:rPr>
            </w:pPr>
            <w:r w:rsidRPr="00D424AA">
              <w:rPr>
                <w:rFonts w:cs="Times New Roman"/>
                <w:b/>
                <w:i/>
                <w:iCs/>
                <w:color w:val="000000" w:themeColor="text1"/>
                <w:sz w:val="16"/>
                <w:szCs w:val="16"/>
                <w:lang w:val="en-GB"/>
              </w:rPr>
              <w:t>High confidence:</w:t>
            </w:r>
            <w:r w:rsidRPr="00D424AA">
              <w:rPr>
                <w:rFonts w:cs="Times New Roman"/>
                <w:b/>
                <w:color w:val="000000" w:themeColor="text1"/>
                <w:sz w:val="16"/>
                <w:szCs w:val="16"/>
                <w:lang w:val="en-GB"/>
              </w:rPr>
              <w:t xml:space="preserve"> Increase</w:t>
            </w:r>
            <w:r w:rsidRPr="00D424AA">
              <w:rPr>
                <w:rFonts w:cs="Times New Roman"/>
                <w:bCs/>
                <w:color w:val="000000" w:themeColor="text1"/>
                <w:sz w:val="16"/>
                <w:szCs w:val="16"/>
                <w:lang w:val="en-GB"/>
              </w:rPr>
              <w:t xml:space="preserve"> in drought severity with different metrics and high agreement between studies (Chapter 11 Supplementary Material (11.SM) </w:t>
            </w:r>
            <w:commentRangeStart w:id="7144"/>
            <w:r w:rsidRPr="00D424AA">
              <w:rPr>
                <w:rFonts w:cs="Times New Roman"/>
                <w:bCs/>
                <w:color w:val="000000" w:themeColor="text1"/>
                <w:sz w:val="16"/>
                <w:szCs w:val="16"/>
                <w:lang w:val="en-GB"/>
              </w:rPr>
              <w:fldChar w:fldCharType="begin" w:fldLock="1"/>
            </w:r>
            <w:ins w:id="7145" w:author="Robin Matthews" w:date="2021-07-14T18:58:00Z">
              <w:r w:rsidR="00526137">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ins>
            <w:del w:id="7146" w:author="Robin Matthews" w:date="2021-07-14T18:58:00Z">
              <w:r w:rsidR="00AB36D4" w:rsidDel="00526137">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2020; Dai et al., 2018; Lu et al., 2019; Vicente-Serrano et al., 2020</w:t>
            </w:r>
            <w:del w:id="7147" w:author="Robin Matthews" w:date="2021-07-14T18:58:00Z">
              <w:r w:rsidR="00A26296" w:rsidDel="00526137">
                <w:rPr>
                  <w:rFonts w:cs="Times New Roman"/>
                  <w:bCs/>
                  <w:noProof/>
                  <w:color w:val="000000" w:themeColor="text1"/>
                  <w:sz w:val="16"/>
                  <w:szCs w:val="16"/>
                  <w:lang w:val="nb-NO"/>
                </w:rPr>
                <w:delText>a</w:delText>
              </w:r>
            </w:del>
            <w:ins w:id="7148" w:author="Robin Matthews" w:date="2021-07-14T18:58:00Z">
              <w:r w:rsidR="00526137">
                <w:rPr>
                  <w:rFonts w:cs="Times New Roman"/>
                  <w:bCs/>
                  <w:noProof/>
                  <w:color w:val="000000" w:themeColor="text1"/>
                  <w:sz w:val="16"/>
                  <w:szCs w:val="16"/>
                  <w:lang w:val="nb-NO"/>
                </w:rPr>
                <w:t>c</w:t>
              </w:r>
            </w:ins>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7144"/>
            <w:r w:rsidR="00A26296">
              <w:rPr>
                <w:rStyle w:val="Marquedecommentaire"/>
              </w:rPr>
              <w:commentReference w:id="7144"/>
            </w:r>
            <w:r w:rsidRPr="00841A35">
              <w:rPr>
                <w:rFonts w:cs="Times New Roman"/>
                <w:bCs/>
                <w:color w:val="000000" w:themeColor="text1"/>
                <w:sz w:val="16"/>
                <w:szCs w:val="16"/>
                <w:lang w:val="nb-NO"/>
              </w:rPr>
              <w:t>.</w:t>
            </w:r>
          </w:p>
        </w:tc>
      </w:tr>
      <w:tr w:rsidR="00D376F0" w:rsidRPr="00F1665C" w14:paraId="74131544" w14:textId="77777777" w:rsidTr="00723657">
        <w:tc>
          <w:tcPr>
            <w:tcW w:w="988" w:type="dxa"/>
            <w:vMerge/>
            <w:tcBorders>
              <w:left w:val="single" w:sz="4" w:space="0" w:color="000000"/>
              <w:bottom w:val="single" w:sz="4" w:space="0" w:color="000000"/>
              <w:right w:val="single" w:sz="4" w:space="0" w:color="000000"/>
            </w:tcBorders>
          </w:tcPr>
          <w:p w14:paraId="062D1A86" w14:textId="77777777" w:rsidR="00D376F0" w:rsidRPr="00D424AA" w:rsidRDefault="00D376F0" w:rsidP="00D424AA">
            <w:pPr>
              <w:rPr>
                <w:rFonts w:cs="Times New Roman"/>
                <w:sz w:val="16"/>
                <w:szCs w:val="16"/>
                <w:lang w:val="nb-NO"/>
              </w:rPr>
            </w:pPr>
          </w:p>
        </w:tc>
        <w:tc>
          <w:tcPr>
            <w:tcW w:w="708" w:type="dxa"/>
            <w:tcBorders>
              <w:top w:val="single" w:sz="4" w:space="0" w:color="000000"/>
              <w:left w:val="single" w:sz="4" w:space="0" w:color="000000"/>
              <w:bottom w:val="single" w:sz="4" w:space="0" w:color="000000"/>
              <w:right w:val="single" w:sz="4" w:space="0" w:color="000000"/>
            </w:tcBorders>
          </w:tcPr>
          <w:p w14:paraId="0B5F3E0E" w14:textId="77777777" w:rsidR="00D376F0" w:rsidRPr="00D424AA" w:rsidRDefault="00D376F0" w:rsidP="00D424AA">
            <w:pPr>
              <w:rPr>
                <w:rFonts w:cs="Times New Roman"/>
                <w:sz w:val="16"/>
                <w:szCs w:val="16"/>
                <w:lang w:val="en-GB"/>
              </w:rPr>
            </w:pPr>
            <w:r w:rsidRPr="00D424AA">
              <w:rPr>
                <w:rFonts w:cs="Times New Roman"/>
                <w:sz w:val="16"/>
                <w:szCs w:val="16"/>
                <w:lang w:val="en-GB"/>
              </w:rPr>
              <w:t>HYDR</w:t>
            </w:r>
          </w:p>
        </w:tc>
        <w:tc>
          <w:tcPr>
            <w:tcW w:w="2268"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5FDC5B7A" w14:textId="55ECF4F5" w:rsidR="00D376F0" w:rsidRPr="00841A35" w:rsidRDefault="00D376F0" w:rsidP="00D424AA">
            <w:pPr>
              <w:rPr>
                <w:rFonts w:cs="Times New Roman"/>
                <w:sz w:val="16"/>
                <w:szCs w:val="16"/>
                <w:lang w:val="en-GB"/>
              </w:rPr>
            </w:pPr>
            <w:r w:rsidRPr="00D424AA">
              <w:rPr>
                <w:rFonts w:cs="Times New Roman"/>
                <w:b/>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Limited evidence and lack of signal</w:t>
            </w:r>
            <w:r w:rsidRPr="00D424AA">
              <w:rPr>
                <w:rFonts w:cs="Times New Roman"/>
                <w:bCs/>
                <w:color w:val="000000" w:themeColor="text1"/>
                <w:sz w:val="16"/>
                <w:szCs w:val="16"/>
                <w:lang w:val="en-GB"/>
              </w:rPr>
              <w:t xml:space="preserv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21)", "plainTextFormattedCitation" : "(Gudmundsson et al., 2021)", "previouslyFormattedCitation" : "(Gudmundsson et al., 2021)"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udmundsson et al., 2021)</w:t>
            </w:r>
            <w:r w:rsidRPr="00D424AA">
              <w:rPr>
                <w:rFonts w:cs="Times New Roman"/>
                <w:bCs/>
                <w:color w:val="000000" w:themeColor="text1"/>
                <w:sz w:val="16"/>
                <w:szCs w:val="16"/>
                <w:lang w:val="en-GB"/>
              </w:rPr>
              <w:fldChar w:fldCharType="end"/>
            </w:r>
          </w:p>
        </w:tc>
        <w:tc>
          <w:tcPr>
            <w:tcW w:w="156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3AE4099" w14:textId="77777777" w:rsidR="00D376F0" w:rsidRPr="00D424AA" w:rsidRDefault="00D376F0" w:rsidP="00D424AA">
            <w:pPr>
              <w:rPr>
                <w:rFonts w:cs="Times New Roman"/>
                <w:sz w:val="16"/>
                <w:szCs w:val="16"/>
                <w:lang w:val="en-GB"/>
              </w:rPr>
            </w:pPr>
            <w:r w:rsidRPr="00D424AA">
              <w:rPr>
                <w:rFonts w:cs="Times New Roman"/>
                <w:b/>
                <w:bCs/>
                <w:i/>
                <w:iCs/>
                <w:sz w:val="16"/>
                <w:szCs w:val="16"/>
                <w:lang w:val="en-GB"/>
              </w:rPr>
              <w:t>Low confidence:</w:t>
            </w:r>
            <w:r w:rsidRPr="00D424AA">
              <w:rPr>
                <w:rFonts w:cs="Times New Roman"/>
                <w:sz w:val="16"/>
                <w:szCs w:val="16"/>
                <w:lang w:val="en-GB"/>
              </w:rPr>
              <w:t xml:space="preserve"> </w:t>
            </w:r>
            <w:r w:rsidRPr="00D424AA">
              <w:rPr>
                <w:rFonts w:cs="Times New Roman"/>
                <w:b/>
                <w:bCs/>
                <w:sz w:val="16"/>
                <w:szCs w:val="16"/>
                <w:lang w:val="en-GB"/>
              </w:rPr>
              <w:t>Limited evidence</w:t>
            </w:r>
            <w:r w:rsidRPr="00D424AA">
              <w:rPr>
                <w:rFonts w:cs="Times New Roman"/>
                <w:sz w:val="16"/>
                <w:szCs w:val="16"/>
                <w:lang w:val="en-GB"/>
              </w:rPr>
              <w:t xml:space="preserve"> </w:t>
            </w:r>
          </w:p>
        </w:tc>
        <w:tc>
          <w:tcPr>
            <w:tcW w:w="2409"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6EF0E8EC" w14:textId="4BB26926" w:rsidR="00D376F0" w:rsidRPr="00841A35" w:rsidRDefault="00D376F0" w:rsidP="00D424AA">
            <w:pPr>
              <w:rPr>
                <w:rFonts w:cs="Times New Roman"/>
                <w:sz w:val="16"/>
                <w:szCs w:val="16"/>
                <w:lang w:val="en-GB" w:eastAsia="en-CA"/>
              </w:rPr>
            </w:pPr>
            <w:r w:rsidRPr="00D424AA">
              <w:rPr>
                <w:rFonts w:cs="Times New Roman"/>
                <w:b/>
                <w:bCs/>
                <w:i/>
                <w:iCs/>
                <w:sz w:val="16"/>
                <w:szCs w:val="16"/>
                <w:lang w:val="en-GB" w:eastAsia="en-CA"/>
              </w:rPr>
              <w:t>Low confidence:</w:t>
            </w:r>
            <w:r w:rsidRPr="00D424AA">
              <w:rPr>
                <w:rFonts w:cs="Times New Roman"/>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One study shows drying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p>
          <w:p w14:paraId="2B24A08B" w14:textId="77777777" w:rsidR="00D376F0" w:rsidRPr="00D424AA" w:rsidRDefault="00D376F0" w:rsidP="00D424AA">
            <w:pPr>
              <w:rPr>
                <w:rFonts w:cs="Times New Roman"/>
                <w:sz w:val="16"/>
                <w:szCs w:val="16"/>
                <w:lang w:val="en-GB" w:eastAsia="en-CA"/>
              </w:rPr>
            </w:pPr>
          </w:p>
          <w:p w14:paraId="372FC33F" w14:textId="77777777" w:rsidR="00D376F0" w:rsidRPr="00D424AA" w:rsidRDefault="00D376F0" w:rsidP="00D424AA">
            <w:pPr>
              <w:rPr>
                <w:rFonts w:cs="Times New Roman"/>
                <w:sz w:val="16"/>
                <w:szCs w:val="16"/>
                <w:lang w:val="en-GB"/>
              </w:rPr>
            </w:pPr>
          </w:p>
        </w:tc>
        <w:tc>
          <w:tcPr>
            <w:tcW w:w="2410"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3E621E0E" w14:textId="58467329" w:rsidR="00D376F0" w:rsidRPr="00D424AA" w:rsidRDefault="00D376F0" w:rsidP="00D424AA">
            <w:pPr>
              <w:rPr>
                <w:rFonts w:cs="Times New Roman"/>
                <w:sz w:val="16"/>
                <w:szCs w:val="16"/>
                <w:lang w:val="en-GB"/>
              </w:rPr>
            </w:pPr>
            <w:r w:rsidRPr="00D424AA">
              <w:rPr>
                <w:rFonts w:cs="Times New Roman"/>
                <w:b/>
                <w:bCs/>
                <w:i/>
                <w:iCs/>
                <w:sz w:val="16"/>
                <w:szCs w:val="16"/>
                <w:lang w:val="en-GB" w:eastAsia="en-CA"/>
              </w:rPr>
              <w:t>Low confidence:</w:t>
            </w:r>
            <w:r w:rsidRPr="00D424AA">
              <w:rPr>
                <w:rFonts w:cs="Times New Roman"/>
                <w:b/>
                <w:bCs/>
                <w:sz w:val="16"/>
                <w:szCs w:val="16"/>
                <w:lang w:val="en-GB" w:eastAsia="en-CA"/>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Drying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Touma et al., 2015; Cook et al., 2020)", "plainTextFormattedCitation" : "(Touma et al., 2015; Cook et al., 2020)", "previouslyFormattedCitation" : "(Touma et al., 2015;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 Cook et al., 2020)</w:t>
            </w:r>
            <w:r w:rsidRPr="00D424AA">
              <w:rPr>
                <w:rFonts w:cs="Times New Roman"/>
                <w:color w:val="000000" w:themeColor="text1"/>
                <w:sz w:val="16"/>
                <w:szCs w:val="16"/>
                <w:lang w:val="en-GB"/>
              </w:rPr>
              <w:fldChar w:fldCharType="end"/>
            </w:r>
            <w:r w:rsidRPr="00841A35">
              <w:rPr>
                <w:rFonts w:cs="Times New Roman"/>
                <w:b/>
                <w:bCs/>
                <w:sz w:val="16"/>
                <w:szCs w:val="16"/>
                <w:lang w:val="en-GB" w:eastAsia="en-CA"/>
              </w:rPr>
              <w:t xml:space="preserve"> </w:t>
            </w:r>
            <w:r w:rsidRPr="00D424AA">
              <w:rPr>
                <w:rFonts w:cs="Times New Roman"/>
                <w:sz w:val="16"/>
                <w:szCs w:val="16"/>
                <w:lang w:val="en-GB" w:eastAsia="en-CA"/>
              </w:rPr>
              <w:t xml:space="preserve">or inconsistent trend </w:t>
            </w:r>
            <w:commentRangeStart w:id="7149"/>
            <w:r w:rsidRPr="00D424AA">
              <w:rPr>
                <w:rFonts w:cs="Times New Roman"/>
                <w:sz w:val="16"/>
                <w:szCs w:val="16"/>
                <w:lang w:val="en-GB" w:eastAsia="en-CA"/>
              </w:rPr>
              <w:fldChar w:fldCharType="begin" w:fldLock="1"/>
            </w:r>
            <w:ins w:id="7150" w:author="Robin Matthews" w:date="2021-07-15T10:15:00Z">
              <w:r w:rsidR="00655B9D">
                <w:rPr>
                  <w:rFonts w:cs="Times New Roman"/>
                  <w:sz w:val="16"/>
                  <w:szCs w:val="16"/>
                  <w:lang w:val="en-GB" w:eastAsia="en-CA"/>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manualFormatting" : "(R. Zhai et al., 2020)", "plainTextFormattedCitation" : "(Zhai et al., 2020b)", "previouslyFormattedCitation" : "(Zhai et al., 2020b)" }, "properties" : { "noteIndex" : 0 }, "schema" : "https://github.com/citation-style-language/schema/raw/master/csl-citation.json" }</w:instrText>
              </w:r>
            </w:ins>
            <w:del w:id="7151" w:author="Robin Matthews" w:date="2021-07-15T10:15:00Z">
              <w:r w:rsidR="00FF6231" w:rsidDel="00655B9D">
                <w:rPr>
                  <w:rFonts w:cs="Times New Roman"/>
                  <w:sz w:val="16"/>
                  <w:szCs w:val="16"/>
                  <w:lang w:val="en-GB" w:eastAsia="en-CA"/>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plainTextFormattedCitation" : "(Zhai et al., 2020b)", "previouslyFormattedCitation" : "(Zhai et al., 2020b)" }, "properties" : { "noteIndex" : 0 }, "schema" : "https://github.com/citation-style-language/schema/raw/master/csl-citation.json" }</w:delInstrText>
              </w:r>
            </w:del>
            <w:r w:rsidRPr="00D424AA">
              <w:rPr>
                <w:rFonts w:cs="Times New Roman"/>
                <w:sz w:val="16"/>
                <w:szCs w:val="16"/>
                <w:lang w:val="en-GB" w:eastAsia="en-CA"/>
              </w:rPr>
              <w:fldChar w:fldCharType="separate"/>
            </w:r>
            <w:r w:rsidR="00A26296">
              <w:rPr>
                <w:rFonts w:cs="Times New Roman"/>
                <w:noProof/>
                <w:sz w:val="16"/>
                <w:szCs w:val="16"/>
                <w:lang w:val="en-GB" w:eastAsia="en-CA"/>
              </w:rPr>
              <w:t>(</w:t>
            </w:r>
            <w:ins w:id="7152" w:author="Robin Matthews" w:date="2021-07-15T10:15:00Z">
              <w:r w:rsidR="00655B9D">
                <w:rPr>
                  <w:rFonts w:cs="Times New Roman"/>
                  <w:noProof/>
                  <w:sz w:val="16"/>
                  <w:szCs w:val="16"/>
                  <w:lang w:val="en-GB" w:eastAsia="en-CA"/>
                </w:rPr>
                <w:t xml:space="preserve">R. </w:t>
              </w:r>
            </w:ins>
            <w:r w:rsidR="00A26296">
              <w:rPr>
                <w:rFonts w:cs="Times New Roman"/>
                <w:noProof/>
                <w:sz w:val="16"/>
                <w:szCs w:val="16"/>
                <w:lang w:val="en-GB" w:eastAsia="en-CA"/>
              </w:rPr>
              <w:t>Zhai et al., 2020</w:t>
            </w:r>
            <w:del w:id="7153" w:author="Robin Matthews" w:date="2021-07-15T10:15:00Z">
              <w:r w:rsidR="00A26296" w:rsidDel="00655B9D">
                <w:rPr>
                  <w:rFonts w:cs="Times New Roman"/>
                  <w:noProof/>
                  <w:sz w:val="16"/>
                  <w:szCs w:val="16"/>
                  <w:lang w:val="en-GB" w:eastAsia="en-CA"/>
                </w:rPr>
                <w:delText>b</w:delText>
              </w:r>
            </w:del>
            <w:r w:rsidR="00A26296">
              <w:rPr>
                <w:rFonts w:cs="Times New Roman"/>
                <w:noProof/>
                <w:sz w:val="16"/>
                <w:szCs w:val="16"/>
                <w:lang w:val="en-GB" w:eastAsia="en-CA"/>
              </w:rPr>
              <w:t>)</w:t>
            </w:r>
            <w:r w:rsidRPr="00D424AA">
              <w:rPr>
                <w:rFonts w:cs="Times New Roman"/>
                <w:sz w:val="16"/>
                <w:szCs w:val="16"/>
                <w:lang w:val="en-GB" w:eastAsia="en-CA"/>
              </w:rPr>
              <w:fldChar w:fldCharType="end"/>
            </w:r>
            <w:commentRangeEnd w:id="7149"/>
            <w:r w:rsidR="00A26296">
              <w:rPr>
                <w:rStyle w:val="Marquedecommentaire"/>
              </w:rPr>
              <w:commentReference w:id="7149"/>
            </w:r>
            <w:r w:rsidRPr="00841A35">
              <w:rPr>
                <w:rFonts w:cs="Times New Roman"/>
                <w:sz w:val="16"/>
                <w:szCs w:val="16"/>
                <w:lang w:val="en-GB" w:eastAsia="en-CA"/>
              </w:rPr>
              <w:t>.</w:t>
            </w:r>
          </w:p>
        </w:tc>
        <w:tc>
          <w:tcPr>
            <w:tcW w:w="2607" w:type="dxa"/>
            <w:tcBorders>
              <w:top w:val="dashed" w:sz="4" w:space="0" w:color="000000"/>
              <w:left w:val="single" w:sz="4" w:space="0" w:color="000000"/>
              <w:bottom w:val="single" w:sz="4" w:space="0" w:color="000000"/>
              <w:right w:val="single" w:sz="4" w:space="0" w:color="000000"/>
            </w:tcBorders>
            <w:shd w:val="clear" w:color="auto" w:fill="FEBA9F"/>
          </w:tcPr>
          <w:p w14:paraId="5527D494" w14:textId="3FEB0E9C" w:rsidR="00D376F0" w:rsidRPr="006A2665" w:rsidRDefault="00D376F0" w:rsidP="00D424AA">
            <w:pPr>
              <w:rPr>
                <w:rFonts w:cs="Times New Roman"/>
                <w:sz w:val="16"/>
                <w:szCs w:val="16"/>
                <w:lang w:val="en-GB"/>
              </w:rPr>
            </w:pPr>
            <w:r w:rsidRPr="00D424AA">
              <w:rPr>
                <w:rFonts w:cs="Times New Roman"/>
                <w:b/>
                <w:bCs/>
                <w:i/>
                <w:color w:val="000000" w:themeColor="text1"/>
                <w:sz w:val="16"/>
                <w:szCs w:val="16"/>
                <w:lang w:val="en-GB"/>
              </w:rPr>
              <w:t>High confidence:</w:t>
            </w:r>
            <w:r w:rsidRPr="00D424AA">
              <w:rPr>
                <w:rFonts w:cs="Times New Roman"/>
                <w:iCs/>
                <w:color w:val="000000" w:themeColor="text1"/>
                <w:sz w:val="16"/>
                <w:szCs w:val="16"/>
                <w:lang w:val="en-GB"/>
              </w:rPr>
              <w:t xml:space="preserve"> Increase in drought severity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bl>
    <w:p w14:paraId="1B23DA4D" w14:textId="77777777" w:rsidR="00D376F0" w:rsidRPr="006A2665" w:rsidRDefault="00D376F0" w:rsidP="00841A35">
      <w:pPr>
        <w:rPr>
          <w:rFonts w:cs="Times New Roman"/>
          <w:b/>
          <w:color w:val="000000" w:themeColor="text1"/>
          <w:lang w:val="en-GB"/>
        </w:rPr>
      </w:pPr>
    </w:p>
    <w:p w14:paraId="497A748B" w14:textId="77777777" w:rsidR="00D376F0" w:rsidRPr="00D424AA" w:rsidRDefault="00D376F0" w:rsidP="00D424AA">
      <w:pPr>
        <w:rPr>
          <w:rFonts w:cs="Times New Roman"/>
          <w:b/>
          <w:color w:val="000000" w:themeColor="text1"/>
          <w:lang w:val="en-GB"/>
        </w:rPr>
      </w:pPr>
      <w:r w:rsidRPr="006A2665">
        <w:rPr>
          <w:rFonts w:cs="Times New Roman"/>
          <w:b/>
          <w:color w:val="000000" w:themeColor="text1"/>
          <w:lang w:val="en-GB"/>
        </w:rPr>
        <w:t xml:space="preserve">[END </w:t>
      </w:r>
      <w:r w:rsidRPr="00D424AA">
        <w:rPr>
          <w:rFonts w:cs="Times New Roman"/>
          <w:b/>
          <w:color w:val="000000" w:themeColor="text1"/>
          <w:lang w:val="en-GB"/>
        </w:rPr>
        <w:t>TABLE 11.15 HERE]</w:t>
      </w:r>
    </w:p>
    <w:p w14:paraId="79D5D7A7" w14:textId="77777777" w:rsidR="00D376F0" w:rsidRPr="00D424AA" w:rsidRDefault="00D376F0" w:rsidP="00D424AA">
      <w:pPr>
        <w:rPr>
          <w:rFonts w:cs="Times New Roman"/>
          <w:b/>
          <w:color w:val="000000" w:themeColor="text1"/>
          <w:lang w:val="en-GB"/>
        </w:rPr>
      </w:pPr>
    </w:p>
    <w:p w14:paraId="1BBF15BC" w14:textId="77777777" w:rsidR="00D376F0" w:rsidRPr="00D424AA" w:rsidRDefault="00D376F0" w:rsidP="00D424AA">
      <w:pPr>
        <w:rPr>
          <w:rFonts w:cs="Times New Roman"/>
          <w:b/>
          <w:color w:val="000000" w:themeColor="text1"/>
          <w:lang w:val="en-GB"/>
        </w:rPr>
      </w:pPr>
    </w:p>
    <w:p w14:paraId="0CB18EB6"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16 HERE]</w:t>
      </w:r>
    </w:p>
    <w:p w14:paraId="12BCA58D" w14:textId="77777777" w:rsidR="00D376F0" w:rsidRPr="00D424AA" w:rsidRDefault="00D376F0" w:rsidP="00D424AA">
      <w:pPr>
        <w:rPr>
          <w:rFonts w:cs="Times New Roman"/>
          <w:b/>
          <w:color w:val="000000" w:themeColor="text1"/>
          <w:lang w:val="en-GB"/>
        </w:rPr>
      </w:pPr>
    </w:p>
    <w:p w14:paraId="6A27C5FF" w14:textId="1F8D891A" w:rsidR="00D376F0" w:rsidRPr="00D424AA" w:rsidRDefault="00D376F0" w:rsidP="00D6213A">
      <w:pPr>
        <w:pStyle w:val="AR6Chap11Table"/>
        <w:rPr>
          <w:rFonts w:eastAsia="SimSun"/>
          <w:lang w:val="en-GB"/>
        </w:rPr>
      </w:pPr>
      <w:bookmarkStart w:id="7154" w:name="_Hlk63162803"/>
      <w:r w:rsidRPr="00D424AA">
        <w:rPr>
          <w:rFonts w:eastAsia="SimSun"/>
          <w:lang w:val="en-GB"/>
        </w:rPr>
        <w:t xml:space="preserve">Observed trends, human contribution to observed trends, and projected changes at 1.5°C, 2°C and 4°C of global warming for temperature extremes in Europe, subdivided by AR6 regions. See Sections 11.9.1 and 11.9.2 for details. </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F1665C" w14:paraId="4DA07B58" w14:textId="77777777" w:rsidTr="00723657">
        <w:tc>
          <w:tcPr>
            <w:tcW w:w="2158" w:type="dxa"/>
            <w:vMerge w:val="restart"/>
            <w:vAlign w:val="center"/>
          </w:tcPr>
          <w:p w14:paraId="12E3B52F"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w:t>
            </w:r>
          </w:p>
        </w:tc>
        <w:tc>
          <w:tcPr>
            <w:tcW w:w="2158" w:type="dxa"/>
            <w:vMerge w:val="restart"/>
            <w:vAlign w:val="center"/>
          </w:tcPr>
          <w:p w14:paraId="44AA94FB"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2158" w:type="dxa"/>
            <w:vMerge w:val="restart"/>
            <w:vAlign w:val="center"/>
          </w:tcPr>
          <w:p w14:paraId="5F2230E8"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Detection and attribution; event attribution</w:t>
            </w:r>
          </w:p>
        </w:tc>
        <w:tc>
          <w:tcPr>
            <w:tcW w:w="6476" w:type="dxa"/>
            <w:gridSpan w:val="3"/>
            <w:vAlign w:val="center"/>
          </w:tcPr>
          <w:p w14:paraId="3DBB1850"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F1665C" w14:paraId="2FB9E26D" w14:textId="77777777" w:rsidTr="00723657">
        <w:tc>
          <w:tcPr>
            <w:tcW w:w="2158" w:type="dxa"/>
            <w:vMerge/>
            <w:vAlign w:val="center"/>
          </w:tcPr>
          <w:p w14:paraId="20A8C759"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05F455C9"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098BB932" w14:textId="77777777" w:rsidR="00D376F0" w:rsidRPr="00D424AA" w:rsidRDefault="00D376F0" w:rsidP="00D424AA">
            <w:pPr>
              <w:rPr>
                <w:rFonts w:cs="Times New Roman"/>
                <w:color w:val="000000" w:themeColor="text1"/>
                <w:sz w:val="16"/>
                <w:szCs w:val="16"/>
                <w:lang w:val="en-GB"/>
              </w:rPr>
            </w:pPr>
          </w:p>
        </w:tc>
        <w:tc>
          <w:tcPr>
            <w:tcW w:w="2158" w:type="dxa"/>
            <w:vAlign w:val="center"/>
          </w:tcPr>
          <w:p w14:paraId="504C56FB"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159" w:type="dxa"/>
            <w:vAlign w:val="center"/>
          </w:tcPr>
          <w:p w14:paraId="1BB1AE48"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159" w:type="dxa"/>
            <w:vAlign w:val="center"/>
          </w:tcPr>
          <w:p w14:paraId="0A77C47F"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4 °C</w:t>
            </w:r>
          </w:p>
        </w:tc>
      </w:tr>
      <w:bookmarkEnd w:id="7154"/>
      <w:tr w:rsidR="00D376F0" w:rsidRPr="00F1665C" w14:paraId="318FF8BD" w14:textId="77777777" w:rsidTr="00723657">
        <w:tc>
          <w:tcPr>
            <w:tcW w:w="2158" w:type="dxa"/>
            <w:vMerge w:val="restart"/>
          </w:tcPr>
          <w:p w14:paraId="09304279"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All Europe</w:t>
            </w:r>
          </w:p>
          <w:p w14:paraId="1B72CB6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1DF16DFB" w14:textId="77777777" w:rsidR="00D376F0" w:rsidRPr="00D424AA" w:rsidRDefault="00D376F0" w:rsidP="00D424AA">
            <w:pPr>
              <w:spacing w:after="160" w:line="259" w:lineRule="auto"/>
              <w:rPr>
                <w:rFonts w:cs="Times New Roman"/>
                <w:color w:val="000000" w:themeColor="text1"/>
                <w:sz w:val="16"/>
                <w:szCs w:val="16"/>
                <w:lang w:val="en-GB"/>
              </w:rPr>
            </w:pPr>
            <w:r w:rsidRPr="00D424AA">
              <w:rPr>
                <w:rFonts w:cs="Times New Roman"/>
                <w:color w:val="000000" w:themeColor="text1"/>
                <w:sz w:val="16"/>
                <w:szCs w:val="16"/>
                <w:lang w:val="en-GB"/>
              </w:rPr>
              <w:t xml:space="preserve">All subregions show a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F6365"/>
          </w:tcPr>
          <w:p w14:paraId="521507EE" w14:textId="24AC8188" w:rsidR="00D376F0" w:rsidRPr="006A2665" w:rsidDel="00AB27CD" w:rsidRDefault="00D376F0" w:rsidP="00DB48AC">
            <w:pPr>
              <w:rPr>
                <w:del w:id="7155" w:author="Robin Matthews" w:date="2021-07-14T19:46:00Z"/>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7156" w:name="_Hlk77184383"/>
            <w:ins w:id="7157" w:author="Robin Matthews" w:date="2021-07-14T19:46:00Z">
              <w:r w:rsidR="00AB27CD">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id" : "ITEM-2",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2",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Hu et al., 2020; Seong et al., 2020)", "plainTextFormattedCitation" : "(Hu et al., 2020; Seong et al., 2020)", "previouslyFormattedCitation" : "(Hu et al., 2020; Seong et al., 2020)" }, "properties" : { "noteIndex" : 0 }, "schema" : "https://github.com/citation-style-language/schema/raw/master/csl-citation.json" }</w:instrText>
            </w:r>
            <w:ins w:id="7158" w:author="Robin Matthews" w:date="2021-07-14T19:46:00Z">
              <w:r w:rsidR="00AB27CD">
                <w:rPr>
                  <w:rFonts w:cs="Times New Roman"/>
                  <w:color w:val="000000" w:themeColor="text1"/>
                  <w:sz w:val="16"/>
                  <w:szCs w:val="16"/>
                  <w:lang w:val="en-GB"/>
                </w:rPr>
                <w:fldChar w:fldCharType="separate"/>
              </w:r>
              <w:r w:rsidR="00AB27CD" w:rsidRPr="006E78B3">
                <w:rPr>
                  <w:rFonts w:cs="Times New Roman"/>
                  <w:noProof/>
                  <w:color w:val="000000" w:themeColor="text1"/>
                  <w:sz w:val="16"/>
                  <w:szCs w:val="16"/>
                  <w:lang w:val="en-GB"/>
                </w:rPr>
                <w:t>(Hu et al., 2020; Seong et al., 2020)</w:t>
              </w:r>
              <w:r w:rsidR="00AB27CD">
                <w:rPr>
                  <w:rFonts w:cs="Times New Roman"/>
                  <w:color w:val="000000" w:themeColor="text1"/>
                  <w:sz w:val="16"/>
                  <w:szCs w:val="16"/>
                  <w:lang w:val="en-GB"/>
                </w:rPr>
                <w:fldChar w:fldCharType="end"/>
              </w:r>
            </w:ins>
            <w:commentRangeStart w:id="7159"/>
            <w:del w:id="7160" w:author="Robin Matthews" w:date="2021-07-14T19:46:00Z">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en-GB"/>
                </w:rPr>
                <w:delInstrText>ADDIN CSL_CITATION { "citationItems" : [ { "id" : "ITEM-1", "itemData" : { "DOI" : "10.1088/1748-9326/ab8497", "ISSN" : "1748-9326",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Environmental Research Letters", "id" : "ITEM-1", "issue" : "6", "issued" : { "date-parts" : [ [ "2020", "6", "8" ] ] }, "page" : "064014", "title" : "Human influence on frequency of temperature extremes", "translator" : [ { "dropping-particle" : "", "family" : "S2658", "given" : "", "non-dropping-particle" : "", "parse-names" : false, "suffix" : "" } ], "type" : "article-journal", "volume" : "15" }, "uris" : [ "http://www.mendeley.com/documents/?uuid=cc411083-a076-484c-9b07-4652c6536415" ] } ], "mendeley" : { "formattedCitation" : "(Hu et al., 2020)", "manualFormatting" : "(Hu et al., 2020;", "plainTextFormattedCitation" : "(Hu et al., 2020)", "previouslyFormattedCitation" : "(Hu et al., 2020)"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en-GB"/>
                </w:rPr>
                <w:delText>(Hu et al., 2020;</w:delText>
              </w:r>
              <w:r w:rsidRPr="00D424AA" w:rsidDel="00AB27CD">
                <w:rPr>
                  <w:rFonts w:cs="Times New Roman"/>
                  <w:color w:val="000000" w:themeColor="text1"/>
                  <w:sz w:val="16"/>
                  <w:szCs w:val="16"/>
                  <w:lang w:val="en-GB"/>
                </w:rPr>
                <w:fldChar w:fldCharType="end"/>
              </w:r>
              <w:commentRangeEnd w:id="7159"/>
              <w:r w:rsidR="00A26296" w:rsidDel="00AB27CD">
                <w:rPr>
                  <w:rStyle w:val="Marquedecommentaire"/>
                </w:rPr>
                <w:commentReference w:id="7159"/>
              </w:r>
              <w:r w:rsidRPr="00841A35" w:rsidDel="00AB27CD">
                <w:rPr>
                  <w:rFonts w:cs="Times New Roman"/>
                  <w:color w:val="000000" w:themeColor="text1"/>
                  <w:sz w:val="16"/>
                  <w:szCs w:val="16"/>
                  <w:lang w:val="en-GB"/>
                </w:rPr>
                <w:delText xml:space="preserve"> </w:delText>
              </w:r>
              <w:commentRangeStart w:id="7161"/>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en-GB"/>
                </w:rPr>
                <w:delText>Seong et al., 2020)</w:delText>
              </w:r>
              <w:r w:rsidRPr="00D424AA" w:rsidDel="00AB27CD">
                <w:rPr>
                  <w:rFonts w:cs="Times New Roman"/>
                  <w:color w:val="000000" w:themeColor="text1"/>
                  <w:sz w:val="16"/>
                  <w:szCs w:val="16"/>
                  <w:lang w:val="en-GB"/>
                </w:rPr>
                <w:fldChar w:fldCharType="end"/>
              </w:r>
              <w:commentRangeEnd w:id="7161"/>
              <w:r w:rsidR="00A26296" w:rsidDel="00AB27CD">
                <w:rPr>
                  <w:rStyle w:val="Marquedecommentaire"/>
                </w:rPr>
                <w:commentReference w:id="7161"/>
              </w:r>
            </w:del>
          </w:p>
          <w:bookmarkEnd w:id="7156"/>
          <w:p w14:paraId="0BDE15D2" w14:textId="77777777" w:rsidR="00D376F0" w:rsidRPr="006A2665" w:rsidRDefault="00D376F0">
            <w:pPr>
              <w:rPr>
                <w:rFonts w:eastAsiaTheme="minorHAnsi" w:cs="Times New Roman"/>
                <w:color w:val="000000" w:themeColor="text1"/>
                <w:sz w:val="16"/>
                <w:szCs w:val="16"/>
                <w:lang w:val="en-GB" w:eastAsia="en-US"/>
              </w:rPr>
              <w:pPrChange w:id="7162" w:author="Robin Matthews" w:date="2021-07-14T19:46:00Z">
                <w:pPr>
                  <w:spacing w:after="160" w:line="259" w:lineRule="auto"/>
                </w:pPr>
              </w:pPrChange>
            </w:pPr>
          </w:p>
        </w:tc>
        <w:tc>
          <w:tcPr>
            <w:tcW w:w="2158" w:type="dxa"/>
            <w:tcBorders>
              <w:top w:val="dashed" w:sz="4" w:space="0" w:color="000000"/>
            </w:tcBorders>
            <w:shd w:val="clear" w:color="auto" w:fill="FF6365"/>
          </w:tcPr>
          <w:p w14:paraId="61F7E364" w14:textId="6EAAEDDC" w:rsidR="00D376F0" w:rsidRPr="006A266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 robust increase in the intensity and frequency of </w:t>
            </w:r>
            <w:r w:rsidRPr="00D424AA">
              <w:rPr>
                <w:rFonts w:cs="Times New Roman"/>
                <w:color w:val="000000" w:themeColor="text1"/>
                <w:sz w:val="16"/>
                <w:szCs w:val="16"/>
                <w:lang w:val="en-GB"/>
              </w:rPr>
              <w:t xml:space="preserve">TXx events and a robust decrease in the intensity and frequency of TNn events </w:t>
            </w:r>
            <w:commentRangeStart w:id="7163"/>
            <w:r w:rsidRPr="00D424AA">
              <w:rPr>
                <w:rFonts w:cs="Times New Roman"/>
                <w:color w:val="000000" w:themeColor="text1"/>
                <w:sz w:val="16"/>
                <w:szCs w:val="16"/>
                <w:lang w:val="en-GB"/>
              </w:rPr>
              <w:fldChar w:fldCharType="begin" w:fldLock="1"/>
            </w:r>
            <w:ins w:id="7164" w:author="Robin Matthews" w:date="2021-07-14T18:59:00Z">
              <w:r w:rsidR="000B38AB">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165" w:author="Robin Matthews" w:date="2021-07-14T18:59:00Z">
              <w:r w:rsidR="00FC4C2D" w:rsidDel="000B38AB">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166" w:author="Robin Matthews" w:date="2021-07-14T18:59:00Z">
              <w:r w:rsidR="00A26296" w:rsidDel="000B38AB">
                <w:rPr>
                  <w:rFonts w:cs="Times New Roman"/>
                  <w:noProof/>
                  <w:color w:val="000000" w:themeColor="text1"/>
                  <w:sz w:val="16"/>
                  <w:szCs w:val="16"/>
                  <w:lang w:val="en-GB"/>
                </w:rPr>
                <w:delText>Li et al., 2020</w:delText>
              </w:r>
            </w:del>
            <w:ins w:id="7167"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163"/>
            <w:r w:rsidR="00A26296">
              <w:rPr>
                <w:rStyle w:val="Marquedecommentaire"/>
              </w:rPr>
              <w:commentReference w:id="7163"/>
            </w:r>
            <w:r w:rsidRPr="00841A35">
              <w:rPr>
                <w:rFonts w:cs="Times New Roman"/>
                <w:color w:val="000000" w:themeColor="text1"/>
                <w:sz w:val="16"/>
                <w:szCs w:val="16"/>
                <w:lang w:val="en-GB"/>
              </w:rPr>
              <w:t xml:space="preserve">). Median increase of more than 0.5°C in the 50-year TXx and TNn events compared to the 1°C warming level </w:t>
            </w:r>
            <w:commentRangeStart w:id="716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169" w:author="Robin Matthews" w:date="2021-07-14T18:59:00Z">
              <w:r w:rsidR="00A26296" w:rsidDel="000B38AB">
                <w:rPr>
                  <w:rFonts w:cs="Times New Roman"/>
                  <w:noProof/>
                  <w:color w:val="000000" w:themeColor="text1"/>
                  <w:sz w:val="16"/>
                  <w:szCs w:val="16"/>
                  <w:lang w:val="en-GB"/>
                </w:rPr>
                <w:delText>Li et al., 2020</w:delText>
              </w:r>
            </w:del>
            <w:ins w:id="7170"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168"/>
            <w:r w:rsidR="00A26296">
              <w:rPr>
                <w:rStyle w:val="Marquedecommentaire"/>
              </w:rPr>
              <w:commentReference w:id="7168"/>
            </w:r>
            <w:r w:rsidRPr="006A2665">
              <w:rPr>
                <w:rFonts w:cs="Times New Roman"/>
                <w:color w:val="000000" w:themeColor="text1"/>
                <w:sz w:val="16"/>
                <w:szCs w:val="16"/>
                <w:lang w:val="en-GB"/>
              </w:rPr>
              <w:t>)</w:t>
            </w:r>
          </w:p>
        </w:tc>
        <w:tc>
          <w:tcPr>
            <w:tcW w:w="2159" w:type="dxa"/>
            <w:tcBorders>
              <w:top w:val="dashed" w:sz="4" w:space="0" w:color="000000"/>
            </w:tcBorders>
            <w:shd w:val="clear" w:color="auto" w:fill="E52F2F"/>
          </w:tcPr>
          <w:p w14:paraId="7DDB65D1" w14:textId="33EC4568" w:rsidR="00D376F0" w:rsidRPr="006A266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 robust increase in the intensity and frequency of TXx </w:t>
            </w:r>
            <w:r w:rsidRPr="00D424AA">
              <w:rPr>
                <w:rFonts w:cs="Times New Roman"/>
                <w:color w:val="000000" w:themeColor="text1"/>
                <w:sz w:val="16"/>
                <w:szCs w:val="16"/>
                <w:lang w:val="en-GB"/>
              </w:rPr>
              <w:t xml:space="preserve">events and a robust decrease in the intensity and frequency of TNn events </w:t>
            </w:r>
            <w:commentRangeStart w:id="7171"/>
            <w:r w:rsidRPr="00D424AA">
              <w:rPr>
                <w:rFonts w:cs="Times New Roman"/>
                <w:color w:val="000000" w:themeColor="text1"/>
                <w:sz w:val="16"/>
                <w:szCs w:val="16"/>
                <w:lang w:val="en-GB"/>
              </w:rPr>
              <w:fldChar w:fldCharType="begin" w:fldLock="1"/>
            </w:r>
            <w:ins w:id="7172" w:author="Robin Matthews" w:date="2021-07-14T18:59:00Z">
              <w:r w:rsidR="000B38AB">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173" w:author="Robin Matthews" w:date="2021-07-14T18:59:00Z">
              <w:r w:rsidR="00FC4C2D" w:rsidDel="000B38AB">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174" w:author="Robin Matthews" w:date="2021-07-14T18:59:00Z">
              <w:r w:rsidR="00A26296" w:rsidDel="000B38AB">
                <w:rPr>
                  <w:rFonts w:cs="Times New Roman"/>
                  <w:noProof/>
                  <w:color w:val="000000" w:themeColor="text1"/>
                  <w:sz w:val="16"/>
                  <w:szCs w:val="16"/>
                  <w:lang w:val="en-GB"/>
                </w:rPr>
                <w:delText>Li et al., 2020</w:delText>
              </w:r>
            </w:del>
            <w:ins w:id="7175"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171"/>
            <w:r w:rsidR="00A26296">
              <w:rPr>
                <w:rStyle w:val="Marquedecommentaire"/>
              </w:rPr>
              <w:commentReference w:id="7171"/>
            </w:r>
            <w:r w:rsidRPr="00841A35">
              <w:rPr>
                <w:rFonts w:cs="Times New Roman"/>
                <w:color w:val="000000" w:themeColor="text1"/>
                <w:sz w:val="16"/>
                <w:szCs w:val="16"/>
                <w:lang w:val="en-GB"/>
              </w:rPr>
              <w:t>). M</w:t>
            </w:r>
            <w:r w:rsidRPr="00D424AA">
              <w:rPr>
                <w:rFonts w:cs="Times New Roman"/>
                <w:color w:val="000000" w:themeColor="text1"/>
                <w:sz w:val="16"/>
                <w:szCs w:val="16"/>
                <w:lang w:val="en-GB"/>
              </w:rPr>
              <w:t xml:space="preserve">edian increase of more than 1.5°C in the 50-year TXx and TNn events compared to the 1°C warming level </w:t>
            </w:r>
            <w:commentRangeStart w:id="717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177" w:author="Robin Matthews" w:date="2021-07-14T18:59:00Z">
              <w:r w:rsidR="00A26296" w:rsidDel="000B38AB">
                <w:rPr>
                  <w:rFonts w:cs="Times New Roman"/>
                  <w:noProof/>
                  <w:color w:val="000000" w:themeColor="text1"/>
                  <w:sz w:val="16"/>
                  <w:szCs w:val="16"/>
                  <w:lang w:val="en-GB"/>
                </w:rPr>
                <w:delText>Li et al., 2020</w:delText>
              </w:r>
            </w:del>
            <w:ins w:id="7178"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176"/>
            <w:r w:rsidR="00A26296">
              <w:rPr>
                <w:rStyle w:val="Marquedecommentaire"/>
              </w:rPr>
              <w:commentReference w:id="7176"/>
            </w:r>
            <w:r w:rsidRPr="006A2665">
              <w:rPr>
                <w:rFonts w:cs="Times New Roman"/>
                <w:color w:val="000000" w:themeColor="text1"/>
                <w:sz w:val="16"/>
                <w:szCs w:val="16"/>
                <w:lang w:val="en-GB"/>
              </w:rPr>
              <w:t>)</w:t>
            </w:r>
          </w:p>
        </w:tc>
        <w:tc>
          <w:tcPr>
            <w:tcW w:w="2159" w:type="dxa"/>
            <w:tcBorders>
              <w:top w:val="dashed" w:sz="4" w:space="0" w:color="000000"/>
            </w:tcBorders>
            <w:shd w:val="clear" w:color="auto" w:fill="AD0204"/>
          </w:tcPr>
          <w:p w14:paraId="64DDF1BE" w14:textId="6B2D2216" w:rsidR="00D376F0" w:rsidRPr="006A266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 robust increase in the intensity and frequency of TXx </w:t>
            </w:r>
            <w:r w:rsidRPr="00D424AA">
              <w:rPr>
                <w:rFonts w:cs="Times New Roman"/>
                <w:color w:val="000000" w:themeColor="text1"/>
                <w:sz w:val="16"/>
                <w:szCs w:val="16"/>
                <w:lang w:val="en-GB"/>
              </w:rPr>
              <w:t xml:space="preserve">events and a robust decrease in the intensity and frequency of TNn events </w:t>
            </w:r>
            <w:commentRangeStart w:id="717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180" w:author="Robin Matthews" w:date="2021-07-14T18:59:00Z">
              <w:r w:rsidR="00A26296" w:rsidDel="000B38AB">
                <w:rPr>
                  <w:rFonts w:cs="Times New Roman"/>
                  <w:noProof/>
                  <w:color w:val="000000" w:themeColor="text1"/>
                  <w:sz w:val="16"/>
                  <w:szCs w:val="16"/>
                  <w:lang w:val="en-GB"/>
                </w:rPr>
                <w:delText>Li et al., 2020</w:delText>
              </w:r>
            </w:del>
            <w:ins w:id="7181"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179"/>
            <w:r w:rsidR="00A26296">
              <w:rPr>
                <w:rStyle w:val="Marquedecommentaire"/>
              </w:rPr>
              <w:commentReference w:id="7179"/>
            </w:r>
            <w:r w:rsidRPr="00841A35">
              <w:rPr>
                <w:rFonts w:cs="Times New Roman"/>
                <w:color w:val="000000" w:themeColor="text1"/>
                <w:sz w:val="16"/>
                <w:szCs w:val="16"/>
                <w:lang w:val="en-GB"/>
              </w:rPr>
              <w:t xml:space="preserve">). Median increase of more than 5°C in the 50-year TXx and TNn events compared to the 1°C warming level </w:t>
            </w:r>
            <w:commentRangeStart w:id="718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183" w:author="Robin Matthews" w:date="2021-07-14T18:59:00Z">
              <w:r w:rsidR="00A26296" w:rsidDel="000B38AB">
                <w:rPr>
                  <w:rFonts w:cs="Times New Roman"/>
                  <w:noProof/>
                  <w:color w:val="000000" w:themeColor="text1"/>
                  <w:sz w:val="16"/>
                  <w:szCs w:val="16"/>
                  <w:lang w:val="en-GB"/>
                </w:rPr>
                <w:delText>Li et al., 2020</w:delText>
              </w:r>
            </w:del>
            <w:ins w:id="7184"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182"/>
            <w:r w:rsidR="00A26296">
              <w:rPr>
                <w:rStyle w:val="Marquedecommentaire"/>
              </w:rPr>
              <w:commentReference w:id="7182"/>
            </w:r>
            <w:r w:rsidRPr="006A2665">
              <w:rPr>
                <w:rFonts w:cs="Times New Roman"/>
                <w:color w:val="000000" w:themeColor="text1"/>
                <w:sz w:val="16"/>
                <w:szCs w:val="16"/>
                <w:lang w:val="en-GB"/>
              </w:rPr>
              <w:t>)</w:t>
            </w:r>
          </w:p>
        </w:tc>
      </w:tr>
      <w:tr w:rsidR="00D376F0" w:rsidRPr="00F1665C" w14:paraId="391AE985" w14:textId="77777777" w:rsidTr="00723657">
        <w:tc>
          <w:tcPr>
            <w:tcW w:w="2158" w:type="dxa"/>
            <w:vMerge/>
          </w:tcPr>
          <w:p w14:paraId="7B464804" w14:textId="77777777" w:rsidR="00D376F0" w:rsidRPr="006A2665"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5245CE18"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6A2665">
              <w:rPr>
                <w:rFonts w:cs="Times New Roman"/>
                <w:i/>
                <w:color w:val="000000" w:themeColor="text1"/>
                <w:sz w:val="16"/>
                <w:szCs w:val="16"/>
                <w:lang w:val="en-GB"/>
              </w:rPr>
              <w:t>Very likely</w:t>
            </w:r>
            <w:r w:rsidRPr="006A2665">
              <w:rPr>
                <w:rFonts w:cs="Times New Roman"/>
                <w:color w:val="000000" w:themeColor="text1"/>
                <w:sz w:val="16"/>
                <w:szCs w:val="16"/>
                <w:lang w:val="en-GB"/>
              </w:rPr>
              <w:t xml:space="preserve"> increase in the intensity and frequency of hot extremes and de</w:t>
            </w:r>
            <w:r w:rsidRPr="00D424AA">
              <w:rPr>
                <w:rFonts w:cs="Times New Roman"/>
                <w:color w:val="000000" w:themeColor="text1"/>
                <w:sz w:val="16"/>
                <w:szCs w:val="16"/>
                <w:lang w:val="en-GB"/>
              </w:rPr>
              <w:t>crease in the intensity and frequency of cold extremes</w:t>
            </w:r>
            <w:r w:rsidRPr="00D424AA" w:rsidDel="000F4C20">
              <w:rPr>
                <w:rFonts w:eastAsiaTheme="minorHAnsi" w:cs="Times New Roman"/>
                <w:i/>
                <w:color w:val="000000" w:themeColor="text1"/>
                <w:sz w:val="16"/>
                <w:szCs w:val="16"/>
                <w:lang w:val="en-GB" w:eastAsia="en-US"/>
              </w:rPr>
              <w:t xml:space="preserve"> </w:t>
            </w:r>
          </w:p>
          <w:p w14:paraId="5B00464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34962B80"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bookmarkStart w:id="7185" w:name="_Hlk64953606"/>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very 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and frequency of cold extremes </w:t>
            </w:r>
          </w:p>
          <w:bookmarkEnd w:id="7185"/>
          <w:p w14:paraId="000FAF6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74C9F84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347D76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61E5BE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05B8D1EB" w14:textId="77777777" w:rsidR="00D376F0" w:rsidRPr="00D424AA" w:rsidRDefault="00D376F0" w:rsidP="00D424AA">
            <w:pPr>
              <w:rPr>
                <w:rFonts w:cs="Times New Roman"/>
                <w:color w:val="000000" w:themeColor="text1"/>
                <w:sz w:val="16"/>
                <w:szCs w:val="16"/>
                <w:lang w:val="en-GB"/>
              </w:rPr>
            </w:pPr>
          </w:p>
          <w:p w14:paraId="1E59C78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547CDB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Extremely likely </w:t>
            </w:r>
            <w:r w:rsidRPr="00D424AA">
              <w:rPr>
                <w:rFonts w:cs="Times New Roman"/>
                <w:color w:val="000000" w:themeColor="text1"/>
                <w:sz w:val="16"/>
                <w:szCs w:val="16"/>
                <w:lang w:val="en-GB"/>
              </w:rPr>
              <w:t xml:space="preserve">(compared with pre-industrial) </w:t>
            </w:r>
          </w:p>
        </w:tc>
        <w:tc>
          <w:tcPr>
            <w:tcW w:w="2159" w:type="dxa"/>
            <w:tcBorders>
              <w:top w:val="dashed" w:sz="4" w:space="0" w:color="000000"/>
            </w:tcBorders>
            <w:shd w:val="clear" w:color="auto" w:fill="E52F2F"/>
          </w:tcPr>
          <w:p w14:paraId="5EAB0F1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36EAEB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28314F4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06BB9531" w14:textId="77777777" w:rsidR="00D376F0" w:rsidRPr="00D424AA" w:rsidRDefault="00D376F0" w:rsidP="00D424AA">
            <w:pPr>
              <w:rPr>
                <w:rFonts w:cs="Times New Roman"/>
                <w:color w:val="000000" w:themeColor="text1"/>
                <w:sz w:val="16"/>
                <w:szCs w:val="16"/>
                <w:lang w:val="en-GB"/>
              </w:rPr>
            </w:pPr>
          </w:p>
          <w:p w14:paraId="65571AF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59B26F5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Pr>
          <w:p w14:paraId="2D662EE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421322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488DAF6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7E8FB758" w14:textId="77777777" w:rsidR="00D376F0" w:rsidRPr="00D424AA" w:rsidRDefault="00D376F0" w:rsidP="00D424AA">
            <w:pPr>
              <w:rPr>
                <w:rFonts w:cs="Times New Roman"/>
                <w:color w:val="000000" w:themeColor="text1"/>
                <w:sz w:val="16"/>
                <w:szCs w:val="16"/>
                <w:lang w:val="en-GB"/>
              </w:rPr>
            </w:pPr>
          </w:p>
          <w:p w14:paraId="6A79A77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81BAF2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D424AA" w14:paraId="3A630165" w14:textId="77777777" w:rsidTr="00723657">
        <w:tc>
          <w:tcPr>
            <w:tcW w:w="2158" w:type="dxa"/>
            <w:vMerge w:val="restart"/>
          </w:tcPr>
          <w:p w14:paraId="587D6D4E"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Greenland/Iceland (GIC)</w:t>
            </w:r>
          </w:p>
        </w:tc>
        <w:tc>
          <w:tcPr>
            <w:tcW w:w="2158" w:type="dxa"/>
            <w:tcBorders>
              <w:top w:val="dashed" w:sz="4" w:space="0" w:color="000000"/>
            </w:tcBorders>
            <w:shd w:val="clear" w:color="auto" w:fill="FF6365"/>
          </w:tcPr>
          <w:p w14:paraId="5ED728F1" w14:textId="6ECB3547" w:rsidR="00D376F0" w:rsidRPr="006A266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del w:id="7186" w:author="Robin Matthews" w:date="2021-07-14T19:48:00Z">
              <w:r w:rsidRPr="00D424AA" w:rsidDel="00AB27CD">
                <w:rPr>
                  <w:rFonts w:cs="Times New Roman"/>
                  <w:color w:val="000000" w:themeColor="text1"/>
                  <w:sz w:val="16"/>
                  <w:szCs w:val="16"/>
                  <w:lang w:val="en-GB"/>
                </w:rPr>
                <w:delText>(</w:delText>
              </w:r>
            </w:del>
            <w:bookmarkStart w:id="7187" w:name="_Hlk77184482"/>
            <w:ins w:id="7188" w:author="Robin Matthews" w:date="2021-07-14T19:48:00Z">
              <w:r w:rsidR="00AB27CD">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id" : "ITEM-2", "itemData" : { "DOI" : "10.1002/joc.3777", "author" : [ { "dropping-particle" : "", "family" : "Mernild", "given" : "Sebastian H.", "non-dropping-particle" : "", "parse-names" : false, "suffix" : "" }, { "dropping-particle" : "", "family" : "Hanna", "given" : "Edward", "non-dropping-particle" : "", "parse-names" : false, "suffix" : "" }, { "dropping-particle" : "", "family" : "Yde", "given" : "Jacob C.", "non-dropping-particle" : "", "parse-names" : false, "suffix" : "" }, { "dropping-particle" : "", "family" : "Cappelen", "given" : "John", "non-dropping-particle" : "", "parse-names" : false, "suffix" : "" }, { "dropping-particle" : "", "family" : "Malmros", "given" : "Jeppe K.", "non-dropping-particle" : "", "parse-names" : false, "suffix" : "" } ], "container-title" : "International Journal of Climatology", "id" : "ITEM-2", "issue" : "1472-1487", "issued" : { "date-parts" : [ [ "2014" ] ] }, "title" : "Coastal Greenland air temperature extremes and trends 1890-2010: annual and monthly analysis", "translator" : [ { "dropping-particle" : "", "family" : "S2520", "given" : "", "non-dropping-particle" : "", "parse-names" : false, "suffix" : "" } ], "type" : "article-journal", "volume" : "34" }, "uris" : [ "http://www.mendeley.com/documents/?uuid=010d1f5b-eaa3-4c5b-a896-cea100a7e845" ] }, { "id" : "ITEM-3", "itemData" : { "DOI" : "10.1007/s13131-017-1137-5", "author" : [ { "dropping-particle" : "", "family" : "Sui", "given" : "Cuijuan", "non-dropping-particle" : "", "parse-names" : false, "suffix" : "" }, { "dropping-particle" : "", "family" : "Zhang", "given" : "Zhanhai", "non-dropping-particle" : "", "parse-names" : false, "suffix" : "" }, { "dropping-particle" : "", "family" : "Yu", "given" : "Lejiang", "non-dropping-particle" : "", "parse-names" : false, "suffix" : "" }, { "dropping-particle" : "", "family" : "Li", "given" : "Yi", "non-dropping-particle" : "", "parse-names" : false, "suffix" : "" }, { "dropping-particle" : "", "family" : "Song", "given" : "Mirong", "non-dropping-particle" : "", "parse-names" : false, "suffix" : "" } ], "container-title" : "Acta Oceanologica Sinica", "id" : "ITEM-3", "issue" : "11", "issued" : { "date-parts" : [ [ "2017" ] ] }, "page" : "51-60", "title" : "Investigation of Arctic air temperature extremes at north of 60N in winter", "translator" : [ { "dropping-particle" : "", "family" : "S2526", "given" : "", "non-dropping-particle" : "", "parse-names" : false, "suffix" : "" } ], "type" : "article-journal", "volume" : "36" }, "uris" : [ "http://www.mendeley.com/documents/?uuid=5e70c653-7e6c-4fb7-b418-68522b61ce5b"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Mernild et al., 2014; Sui et al., 2017; Dunn et al., 2020; Pe\u00f1a-Angulo et al., 2020a)", "manualFormatting" : "(Mernild et al., 2014; Sui et al., 2017; Dunn et al., 2020; Pe\u00f1a-Angulo et al., 2020a)", "plainTextFormattedCitation" : "(Mernild et al., 2014; Sui et al., 2017; Dunn et al., 2020; Pe\u00f1a-Angulo et al., 2020a)", "previouslyFormattedCitation" : "(Mernild et al., 2014; Sui et al., 2017; Dunn et al., 2020; Pe\u00f1a-Angulo et al., 2020a)" }, "properties" : { "noteIndex" : 0 }, "schema" : "https://github.com/citation-style-language/schema/raw/master/csl-citation.json" }</w:instrText>
            </w:r>
            <w:ins w:id="7189" w:author="Robin Matthews" w:date="2021-07-14T19:48:00Z">
              <w:r w:rsidR="00AB27CD">
                <w:rPr>
                  <w:rFonts w:cs="Times New Roman"/>
                  <w:color w:val="000000" w:themeColor="text1"/>
                  <w:sz w:val="16"/>
                  <w:szCs w:val="16"/>
                  <w:lang w:val="en-GB"/>
                </w:rPr>
                <w:fldChar w:fldCharType="separate"/>
              </w:r>
              <w:r w:rsidR="00AB27CD" w:rsidRPr="006E78B3">
                <w:rPr>
                  <w:rFonts w:cs="Times New Roman"/>
                  <w:noProof/>
                  <w:color w:val="000000" w:themeColor="text1"/>
                  <w:sz w:val="16"/>
                  <w:szCs w:val="16"/>
                  <w:lang w:val="en-GB"/>
                </w:rPr>
                <w:t>(Mernild et al., 2014; Sui et al., 2017; Dunn et al., 2020; Peña-Angulo et al., 2020</w:t>
              </w:r>
              <w:r w:rsidR="00AB27CD">
                <w:rPr>
                  <w:rFonts w:cs="Times New Roman"/>
                  <w:noProof/>
                  <w:color w:val="000000" w:themeColor="text1"/>
                  <w:sz w:val="16"/>
                  <w:szCs w:val="16"/>
                  <w:lang w:val="en-GB"/>
                </w:rPr>
                <w:t>a</w:t>
              </w:r>
              <w:r w:rsidR="00AB27CD" w:rsidRPr="006E78B3">
                <w:rPr>
                  <w:rFonts w:cs="Times New Roman"/>
                  <w:noProof/>
                  <w:color w:val="000000" w:themeColor="text1"/>
                  <w:sz w:val="16"/>
                  <w:szCs w:val="16"/>
                  <w:lang w:val="en-GB"/>
                </w:rPr>
                <w:t>)</w:t>
              </w:r>
              <w:r w:rsidR="00AB27CD">
                <w:rPr>
                  <w:rFonts w:cs="Times New Roman"/>
                  <w:color w:val="000000" w:themeColor="text1"/>
                  <w:sz w:val="16"/>
                  <w:szCs w:val="16"/>
                  <w:lang w:val="en-GB"/>
                </w:rPr>
                <w:fldChar w:fldCharType="end"/>
              </w:r>
            </w:ins>
            <w:commentRangeStart w:id="7190"/>
            <w:del w:id="7191" w:author="Robin Matthews" w:date="2021-07-14T19:48:00Z">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en-GB"/>
                </w:rPr>
                <w:del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w:delInstrText>
              </w:r>
              <w:r w:rsidR="00FF6231" w:rsidRPr="00F1665C" w:rsidDel="00AB27CD">
                <w:rPr>
                  <w:rFonts w:cs="Times New Roman"/>
                  <w:color w:val="000000" w:themeColor="text1"/>
                  <w:sz w:val="16"/>
                  <w:szCs w:val="16"/>
                </w:rPr>
                <w:delInstrText xml:space="preserve">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mendeley" : { "formattedCitation" : "(Pe\u00f1a-Angulo et al., 2020a)", "manualFormattin</w:delInstrText>
              </w:r>
              <w:r w:rsidR="00FF6231" w:rsidRPr="006A2665" w:rsidDel="00AB27CD">
                <w:rPr>
                  <w:rFonts w:cs="Times New Roman"/>
                  <w:color w:val="000000" w:themeColor="text1"/>
                  <w:sz w:val="16"/>
                  <w:szCs w:val="16"/>
                </w:rPr>
                <w:delInstrText>g" : "Pe\u00f1a-Angulo et al., 2020", "plainTextFormattedCitation" : "(Pe\u00f1a-Angulo et al., 2020a)", "previouslyFormattedCitation" : "(Pe\u00f1a-Angulo et al., 2020a)"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nb-NO"/>
                </w:rPr>
                <w:delText>Peña-Angulo et al., 2020</w:delText>
              </w:r>
              <w:r w:rsidRPr="00D424AA" w:rsidDel="00AB27CD">
                <w:rPr>
                  <w:rFonts w:cs="Times New Roman"/>
                  <w:color w:val="000000" w:themeColor="text1"/>
                  <w:sz w:val="16"/>
                  <w:szCs w:val="16"/>
                  <w:lang w:val="en-GB"/>
                </w:rPr>
                <w:fldChar w:fldCharType="end"/>
              </w:r>
              <w:commentRangeEnd w:id="7190"/>
              <w:r w:rsidR="00A26296" w:rsidDel="00AB27CD">
                <w:rPr>
                  <w:rStyle w:val="Marquedecommentaire"/>
                </w:rPr>
                <w:commentReference w:id="7190"/>
              </w:r>
              <w:r w:rsidRPr="000F1B8F" w:rsidDel="00AB27CD">
                <w:rPr>
                  <w:rFonts w:cs="Times New Roman"/>
                  <w:color w:val="000000" w:themeColor="text1"/>
                  <w:sz w:val="16"/>
                  <w:szCs w:val="16"/>
                  <w:lang w:val="nb-NO"/>
                </w:rPr>
                <w:delText xml:space="preserve">; </w:delText>
              </w:r>
              <w:commentRangeStart w:id="7192"/>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nb-NO"/>
                </w:rPr>
                <w:delInstrText>ADDIN CSL_CITATION { "citationItems" : [ { "id" : "ITEM-1", "itemData" : { "DOI" : "10.1002/joc.3777", "author" : [ { "dropping-particle" : "", "family" : "Mernild", "given" : "Sebastian H.", "non-dropping-particle" : "", "parse-names" : false, "suffix" : "" }, { "dropping-particle" : "", "family" : "Hanna", "given" : "Edward", "non-dropping-particle" : "", "parse-names" : false, "suffix" : "" }, { "dropping-particle" : "", "family" : "Yde", "given" : "Jacob C.", "non-dropping-particle" : "", "parse-names" : false, "suffix" : "" }, { "dropping-particle" : "", "family" : "Cappelen", "given" : "John", "non-dropping-particle" : "", "parse-names" : false, "suffix" : "" }, { "dropping-particle" : "", "family" : "Malmros", "given" : "Jeppe K.", "non-dropping-particle" : "", "parse-names" : false, "suffix" : "" } ], "container-title" : "International Journal of Climatology", "id" : "ITEM-1", "issue" : "1472-1487", "issued" : { "date-parts" : [ [ "2014" ] ] }, "title" : "Coastal Greenland air temperature extremes and trends 1890-2010: annual and monthly analysis", "translator" : [ { "dropping-particle" : "", "family" : "S2520", "given" : "", "non-dropping-particle" : "", "parse-names" : false, "suffix" : "" } ], "type" : "article-journal", "volume" : "34" }, "uris" : [ "http://www.mendeley.com/documents/?uuid=010d1f5b-eaa3-4c5b-a896-cea100a7e845" ] } ], "mendeley" : { "formattedCitation" : "(Mernild et al., 2014)", "manualFormatting" : "Mernild et al., 2014", "plainTextFormattedCitation" : "(Mernild et al., 2014)", "previouslyFormattedCitation" : "(Mernild et al., 2014)"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nb-NO"/>
                </w:rPr>
                <w:delText>Mernild et al., 2014</w:delText>
              </w:r>
              <w:r w:rsidRPr="00D424AA" w:rsidDel="00AB27CD">
                <w:rPr>
                  <w:rFonts w:cs="Times New Roman"/>
                  <w:color w:val="000000" w:themeColor="text1"/>
                  <w:sz w:val="16"/>
                  <w:szCs w:val="16"/>
                  <w:lang w:val="en-GB"/>
                </w:rPr>
                <w:fldChar w:fldCharType="end"/>
              </w:r>
              <w:commentRangeEnd w:id="7192"/>
              <w:r w:rsidR="00A26296" w:rsidDel="00AB27CD">
                <w:rPr>
                  <w:rStyle w:val="Marquedecommentaire"/>
                </w:rPr>
                <w:commentReference w:id="7192"/>
              </w:r>
              <w:r w:rsidRPr="00841A35" w:rsidDel="00AB27CD">
                <w:rPr>
                  <w:rFonts w:cs="Times New Roman"/>
                  <w:color w:val="000000" w:themeColor="text1"/>
                  <w:sz w:val="16"/>
                  <w:szCs w:val="16"/>
                  <w:lang w:val="nb-NO"/>
                </w:rPr>
                <w:delText xml:space="preserve">; </w:delText>
              </w:r>
              <w:commentRangeStart w:id="7193"/>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nb-NO"/>
                </w:rPr>
                <w:delInstrText>ADDIN CSL_CITATION { "citationItems" : [ { "id" : "ITEM-1", "itemData" : { "DOI" : "10.1007/s13131-017-1137-5", "author" : [ { "dropping-particle" : "", "family" : "Sui", "given" : "Cuijuan", "non-dropping-particle" : "", "parse-names" : false, "suffix" : "" }, { "dropping-particle" : "", "family" : "Zhang", "given" : "Zhanhai", "non-dropping-particle" : "", "parse-names" : false, "suffix" : "" }, { "dropping-particle" : "", "family" : "Yu", "given" : "Lejiang", "non-dropping-particle" : "", "parse-names" : false, "suffix" : "" }, { "dropping-particle" : "", "family" : "Li", "given" : "Yi", "non-dropping-particle" : "", "parse-names" : false, "suffix" : "" }, { "dropping-particle" : "", "family" : "Song", "given" : "Mirong", "non-dropping-particle" : "", "parse-names" : false, "suffix" : "" } ], "container-title" : "Acta Oceanologica Sinica", "id" : "ITEM-1", "issue" : "11", "issued" : { "date-parts" : [ [ "2017" ] ] }, "page" : "51-60", "title" : "Investigation of Arctic air temperature extremes at north of 60N in winter", "translator" : [ { "dropping-particle" : "", "family" : "S2526", "given" : "", "non-dropping-particle" : "", "parse-names" : false, "suffix" : "" } ], "type" : "article-journal", "volume" : "36" }, "uris" : [ "http://www.mendeley.com/documents/?uuid=5e70c653-7e6c-4fb7-b418-68522b61ce5b" ] } ], "mendeley" : { "formattedCitation" : "(Sui et al., 2017)", "manualFormatting" : "Sui et al., 2017", "plainTextFormattedCitation" : "(Sui et al., 2017)", "previouslyFormattedCitation" : "(Sui et al., 2017)"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nb-NO"/>
                </w:rPr>
                <w:delText>Sui et al., 2017</w:delText>
              </w:r>
              <w:r w:rsidRPr="00D424AA" w:rsidDel="00AB27CD">
                <w:rPr>
                  <w:rFonts w:cs="Times New Roman"/>
                  <w:color w:val="000000" w:themeColor="text1"/>
                  <w:sz w:val="16"/>
                  <w:szCs w:val="16"/>
                  <w:lang w:val="en-GB"/>
                </w:rPr>
                <w:fldChar w:fldCharType="end"/>
              </w:r>
              <w:commentRangeEnd w:id="7193"/>
              <w:r w:rsidR="00A26296" w:rsidDel="00AB27CD">
                <w:rPr>
                  <w:rStyle w:val="Marquedecommentaire"/>
                </w:rPr>
                <w:commentReference w:id="7193"/>
              </w:r>
              <w:r w:rsidRPr="00841A35" w:rsidDel="00AB27CD">
                <w:rPr>
                  <w:rFonts w:cs="Times New Roman"/>
                  <w:color w:val="000000" w:themeColor="text1"/>
                  <w:sz w:val="16"/>
                  <w:szCs w:val="16"/>
                  <w:lang w:val="nb-NO"/>
                </w:rPr>
                <w:delText xml:space="preserve">; </w:delText>
              </w:r>
              <w:commentRangeStart w:id="7194"/>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nb-NO"/>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en-GB"/>
                </w:rPr>
                <w:delText>Dunn et al., 2020)</w:delText>
              </w:r>
              <w:r w:rsidRPr="00D424AA" w:rsidDel="00AB27CD">
                <w:rPr>
                  <w:rFonts w:cs="Times New Roman"/>
                  <w:color w:val="000000" w:themeColor="text1"/>
                  <w:sz w:val="16"/>
                  <w:szCs w:val="16"/>
                  <w:lang w:val="en-GB"/>
                </w:rPr>
                <w:fldChar w:fldCharType="end"/>
              </w:r>
            </w:del>
            <w:bookmarkEnd w:id="7187"/>
            <w:commentRangeEnd w:id="7194"/>
            <w:r w:rsidR="00A26296">
              <w:rPr>
                <w:rStyle w:val="Marquedecommentaire"/>
              </w:rPr>
              <w:commentReference w:id="7194"/>
            </w:r>
          </w:p>
          <w:p w14:paraId="7F4A9D0F" w14:textId="77777777" w:rsidR="00D376F0" w:rsidRPr="006A2665" w:rsidRDefault="00D376F0" w:rsidP="00D424AA">
            <w:pPr>
              <w:rPr>
                <w:rFonts w:cs="Times New Roman"/>
                <w:i/>
                <w:color w:val="000000" w:themeColor="text1"/>
                <w:sz w:val="16"/>
                <w:szCs w:val="16"/>
                <w:lang w:val="en-GB"/>
              </w:rPr>
            </w:pPr>
          </w:p>
        </w:tc>
        <w:tc>
          <w:tcPr>
            <w:tcW w:w="2158" w:type="dxa"/>
            <w:tcBorders>
              <w:top w:val="dashed" w:sz="4" w:space="0" w:color="000000"/>
            </w:tcBorders>
            <w:shd w:val="clear" w:color="auto" w:fill="FFE2D9"/>
          </w:tcPr>
          <w:p w14:paraId="6C783DC9" w14:textId="77777777" w:rsidR="00D376F0" w:rsidRPr="00D424AA" w:rsidRDefault="00D376F0" w:rsidP="00D424AA">
            <w:pPr>
              <w:rPr>
                <w:rFonts w:cs="Times New Roman"/>
                <w:i/>
                <w:color w:val="000000"/>
                <w:sz w:val="16"/>
                <w:szCs w:val="16"/>
                <w:lang w:val="en-GB"/>
              </w:rPr>
            </w:pPr>
            <w:r w:rsidRPr="006A2665">
              <w:rPr>
                <w:rFonts w:cs="Times New Roman"/>
                <w:color w:val="000000" w:themeColor="text1"/>
                <w:sz w:val="16"/>
                <w:szCs w:val="16"/>
                <w:lang w:val="en-GB"/>
              </w:rPr>
              <w:t xml:space="preserve">Strong evidence of changes from observations that are in the direction of </w:t>
            </w:r>
            <w:r w:rsidRPr="00D424AA">
              <w:rPr>
                <w:rFonts w:cs="Times New Roman"/>
                <w:color w:val="000000" w:themeColor="text1"/>
                <w:sz w:val="16"/>
                <w:szCs w:val="16"/>
                <w:lang w:val="en-GB"/>
              </w:rPr>
              <w:t>model projected changes for the future. The magnitude of projected changes increases with global warming.</w:t>
            </w:r>
          </w:p>
        </w:tc>
        <w:tc>
          <w:tcPr>
            <w:tcW w:w="2158" w:type="dxa"/>
            <w:tcBorders>
              <w:top w:val="dashed" w:sz="4" w:space="0" w:color="000000"/>
            </w:tcBorders>
            <w:shd w:val="clear" w:color="auto" w:fill="FD9693"/>
            <w:tcMar>
              <w:top w:w="40" w:type="dxa"/>
              <w:left w:w="0" w:type="dxa"/>
              <w:bottom w:w="40" w:type="dxa"/>
              <w:right w:w="0" w:type="dxa"/>
            </w:tcMar>
          </w:tcPr>
          <w:p w14:paraId="5BE7333E" w14:textId="43B0269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195"/>
            <w:r w:rsidRPr="00841A35">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841A35">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196" w:author="Robin Matthews" w:date="2021-07-14T18:59:00Z">
              <w:r w:rsidR="00A26296" w:rsidDel="000B38AB">
                <w:rPr>
                  <w:rFonts w:cs="Times New Roman"/>
                  <w:noProof/>
                  <w:color w:val="000000" w:themeColor="text1"/>
                  <w:sz w:val="16"/>
                  <w:szCs w:val="16"/>
                  <w:lang w:val="en-GB"/>
                </w:rPr>
                <w:delText>Li et al., 2020</w:delText>
              </w:r>
            </w:del>
            <w:ins w:id="7197" w:author="Robin Matthews" w:date="2021-07-14T18:59:00Z">
              <w:r w:rsidR="000B38AB">
                <w:rPr>
                  <w:rFonts w:cs="Times New Roman"/>
                  <w:noProof/>
                  <w:color w:val="000000" w:themeColor="text1"/>
                  <w:sz w:val="16"/>
                  <w:szCs w:val="16"/>
                  <w:lang w:val="en-GB"/>
                </w:rPr>
                <w:t>C. Li et al., 2020</w:t>
              </w:r>
            </w:ins>
            <w:r w:rsidRPr="00841A35">
              <w:rPr>
                <w:rFonts w:cs="Times New Roman"/>
                <w:color w:val="000000" w:themeColor="text1"/>
                <w:sz w:val="16"/>
                <w:szCs w:val="16"/>
                <w:lang w:val="en-GB"/>
              </w:rPr>
              <w:fldChar w:fldCharType="end"/>
            </w:r>
            <w:commentRangeEnd w:id="7195"/>
            <w:r w:rsidR="00A26296">
              <w:rPr>
                <w:rStyle w:val="Marquedecommentaire"/>
              </w:rPr>
              <w:commentReference w:id="7195"/>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C in the 50-year TXx and TNn events compared to the 1°C warming level </w:t>
            </w:r>
            <w:commentRangeStart w:id="7198"/>
            <w:r w:rsidRPr="00D424AA">
              <w:rPr>
                <w:rFonts w:cs="Times New Roman"/>
                <w:color w:val="000000" w:themeColor="text1"/>
                <w:sz w:val="16"/>
                <w:szCs w:val="16"/>
                <w:lang w:val="en-GB"/>
              </w:rPr>
              <w:fldChar w:fldCharType="begin" w:fldLock="1"/>
            </w:r>
            <w:ins w:id="7199" w:author="Robin Matthews" w:date="2021-07-14T18:59:00Z">
              <w:r w:rsidR="000B38AB">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200" w:author="Robin Matthews" w:date="2021-07-14T18:59:00Z">
              <w:r w:rsidR="00FC4C2D" w:rsidDel="000B38AB">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01" w:author="Robin Matthews" w:date="2021-07-14T18:59:00Z">
              <w:r w:rsidR="00A26296" w:rsidDel="000B38AB">
                <w:rPr>
                  <w:rFonts w:cs="Times New Roman"/>
                  <w:noProof/>
                  <w:color w:val="000000" w:themeColor="text1"/>
                  <w:sz w:val="16"/>
                  <w:szCs w:val="16"/>
                  <w:lang w:val="en-GB"/>
                </w:rPr>
                <w:delText>Li et al., 2020</w:delText>
              </w:r>
            </w:del>
            <w:ins w:id="7202"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198"/>
            <w:r w:rsidR="00A26296">
              <w:rPr>
                <w:rStyle w:val="Marquedecommentaire"/>
              </w:rPr>
              <w:commentReference w:id="7198"/>
            </w:r>
            <w:r w:rsidRPr="00841A35">
              <w:rPr>
                <w:rFonts w:cs="Times New Roman"/>
                <w:color w:val="000000" w:themeColor="text1"/>
                <w:sz w:val="16"/>
                <w:szCs w:val="16"/>
                <w:lang w:val="en-GB"/>
              </w:rPr>
              <w:t>) and more than 1°C in annual TXx and TNn compared to pre</w:t>
            </w:r>
            <w:r w:rsidRPr="00D424AA">
              <w:rPr>
                <w:rFonts w:cs="Times New Roman"/>
                <w:color w:val="000000" w:themeColor="text1"/>
                <w:sz w:val="16"/>
                <w:szCs w:val="16"/>
                <w:lang w:val="en-GB"/>
              </w:rPr>
              <w:t>-industrial (Annex).</w:t>
            </w:r>
          </w:p>
          <w:p w14:paraId="4FA5A8AA" w14:textId="77777777" w:rsidR="00D376F0" w:rsidRPr="00D424AA" w:rsidRDefault="00D376F0" w:rsidP="00D424AA">
            <w:pPr>
              <w:rPr>
                <w:rFonts w:cs="Times New Roman"/>
                <w:color w:val="000000" w:themeColor="text1"/>
                <w:sz w:val="16"/>
                <w:szCs w:val="16"/>
                <w:lang w:val="en-GB"/>
              </w:rPr>
            </w:pPr>
          </w:p>
          <w:p w14:paraId="2144651D" w14:textId="31944D3E"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and frequency of hot extremes and decrease in the intensity and frequency of cold extremes </w:t>
            </w:r>
            <w:bookmarkStart w:id="7203" w:name="_Hlk77184544"/>
            <w:ins w:id="7204" w:author="Robin Matthews" w:date="2021-07-14T19:49:00Z">
              <w:r w:rsidR="00AB27CD">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2",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2",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Wehner et al., 2018b; Cardell et al., 2020)", "manualFormatting" : "(Wehner et al., 2018b; Cardell et al., 2020)", "plainTextFormattedCitation" : "(Wehner et al., 2018b; Cardell et al., 2020)", "previouslyFormattedCitation" : "(Wehner et al., 2018b; Cardell et al., 2020)" }, "properties" : { "noteIndex" : 0 }, "schema" : "https://github.com/citation-style-language/schema/raw/master/csl-citation.json" }</w:instrText>
            </w:r>
            <w:ins w:id="7205" w:author="Robin Matthews" w:date="2021-07-14T19:49:00Z">
              <w:r w:rsidR="00AB27CD">
                <w:rPr>
                  <w:rFonts w:cs="Times New Roman"/>
                  <w:color w:val="000000" w:themeColor="text1"/>
                  <w:sz w:val="16"/>
                  <w:szCs w:val="16"/>
                  <w:lang w:val="en-GB"/>
                </w:rPr>
                <w:fldChar w:fldCharType="separate"/>
              </w:r>
              <w:r w:rsidR="00AB27CD" w:rsidRPr="006E78B3">
                <w:rPr>
                  <w:rFonts w:cs="Times New Roman"/>
                  <w:noProof/>
                  <w:color w:val="000000" w:themeColor="text1"/>
                  <w:sz w:val="16"/>
                  <w:szCs w:val="16"/>
                  <w:lang w:val="en-GB"/>
                </w:rPr>
                <w:t>(Wehner et al., 2018</w:t>
              </w:r>
              <w:r w:rsidR="00AB27CD">
                <w:rPr>
                  <w:rFonts w:cs="Times New Roman"/>
                  <w:noProof/>
                  <w:color w:val="000000" w:themeColor="text1"/>
                  <w:sz w:val="16"/>
                  <w:szCs w:val="16"/>
                  <w:lang w:val="en-GB"/>
                </w:rPr>
                <w:t>b</w:t>
              </w:r>
              <w:r w:rsidR="00AB27CD" w:rsidRPr="006E78B3">
                <w:rPr>
                  <w:rFonts w:cs="Times New Roman"/>
                  <w:noProof/>
                  <w:color w:val="000000" w:themeColor="text1"/>
                  <w:sz w:val="16"/>
                  <w:szCs w:val="16"/>
                  <w:lang w:val="en-GB"/>
                </w:rPr>
                <w:t>; Cardell et al., 2020)</w:t>
              </w:r>
              <w:r w:rsidR="00AB27CD">
                <w:rPr>
                  <w:rFonts w:cs="Times New Roman"/>
                  <w:color w:val="000000" w:themeColor="text1"/>
                  <w:sz w:val="16"/>
                  <w:szCs w:val="16"/>
                  <w:lang w:val="en-GB"/>
                </w:rPr>
                <w:fldChar w:fldCharType="end"/>
              </w:r>
              <w:r w:rsidR="00AB27CD">
                <w:rPr>
                  <w:rFonts w:cs="Times New Roman"/>
                  <w:color w:val="000000" w:themeColor="text1"/>
                  <w:sz w:val="16"/>
                  <w:szCs w:val="16"/>
                  <w:lang w:val="en-GB"/>
                </w:rPr>
                <w:t>.</w:t>
              </w:r>
            </w:ins>
            <w:commentRangeStart w:id="7206"/>
            <w:del w:id="7207" w:author="Robin Matthews" w:date="2021-07-14T19:49:00Z">
              <w:r w:rsidRPr="00D424AA" w:rsidDel="00AB27CD">
                <w:rPr>
                  <w:rFonts w:cs="Times New Roman"/>
                  <w:color w:val="000000" w:themeColor="text1"/>
                  <w:sz w:val="16"/>
                  <w:szCs w:val="16"/>
                  <w:lang w:val="en-GB"/>
                </w:rPr>
                <w:fldChar w:fldCharType="begin" w:fldLock="1"/>
              </w:r>
              <w:r w:rsidR="00417CA4" w:rsidDel="00AB27CD">
                <w:rPr>
                  <w:rFonts w:cs="Times New Roman"/>
                  <w:color w:val="000000" w:themeColor="text1"/>
                  <w:sz w:val="16"/>
                  <w:szCs w:val="16"/>
                  <w:lang w:val="en-GB"/>
                </w:rPr>
                <w:del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mendeley" : { "formattedCitation" : "(Wehner et al., 2018b)", "manualFormatting" : "(Wehner et al., 2018", "plainTextFormattedCitation" : "(Wehner et al., 2018b)", "previouslyFormattedCitation" : "(Wehner et al., 2018b)"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en-GB"/>
                </w:rPr>
                <w:delText>(Wehner et al., 2018</w:delText>
              </w:r>
              <w:r w:rsidRPr="00D424AA" w:rsidDel="00AB27CD">
                <w:rPr>
                  <w:rFonts w:cs="Times New Roman"/>
                  <w:color w:val="000000" w:themeColor="text1"/>
                  <w:sz w:val="16"/>
                  <w:szCs w:val="16"/>
                  <w:lang w:val="en-GB"/>
                </w:rPr>
                <w:fldChar w:fldCharType="end"/>
              </w:r>
              <w:commentRangeEnd w:id="7206"/>
              <w:r w:rsidR="00A26296" w:rsidDel="00AB27CD">
                <w:rPr>
                  <w:rStyle w:val="Marquedecommentaire"/>
                </w:rPr>
                <w:commentReference w:id="7206"/>
              </w:r>
              <w:r w:rsidRPr="00841A35" w:rsidDel="00AB27CD">
                <w:rPr>
                  <w:rFonts w:cs="Times New Roman"/>
                  <w:color w:val="000000" w:themeColor="text1"/>
                  <w:sz w:val="16"/>
                  <w:szCs w:val="16"/>
                  <w:lang w:val="en-GB"/>
                </w:rPr>
                <w:delText xml:space="preserve">;  </w:delText>
              </w:r>
              <w:commentRangeStart w:id="7208"/>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en-GB"/>
                </w:rPr>
                <w:delText>Cardell et al., 2020)</w:delText>
              </w:r>
              <w:r w:rsidRPr="00D424AA" w:rsidDel="00AB27CD">
                <w:rPr>
                  <w:rFonts w:cs="Times New Roman"/>
                  <w:color w:val="000000" w:themeColor="text1"/>
                  <w:sz w:val="16"/>
                  <w:szCs w:val="16"/>
                  <w:lang w:val="en-GB"/>
                </w:rPr>
                <w:fldChar w:fldCharType="end"/>
              </w:r>
              <w:commentRangeEnd w:id="7208"/>
              <w:r w:rsidR="00A26296" w:rsidDel="00AB27CD">
                <w:rPr>
                  <w:rStyle w:val="Marquedecommentaire"/>
                </w:rPr>
                <w:commentReference w:id="7208"/>
              </w:r>
              <w:r w:rsidRPr="00D424AA" w:rsidDel="00AB27CD">
                <w:rPr>
                  <w:rFonts w:cs="Times New Roman"/>
                  <w:color w:val="000000" w:themeColor="text1"/>
                  <w:sz w:val="16"/>
                  <w:szCs w:val="16"/>
                  <w:lang w:val="en-GB"/>
                </w:rPr>
                <w:delText>.</w:delText>
              </w:r>
            </w:del>
            <w:bookmarkEnd w:id="7203"/>
          </w:p>
        </w:tc>
        <w:tc>
          <w:tcPr>
            <w:tcW w:w="2159" w:type="dxa"/>
            <w:tcBorders>
              <w:top w:val="dashed" w:sz="4" w:space="0" w:color="000000"/>
            </w:tcBorders>
            <w:shd w:val="clear" w:color="auto" w:fill="FF6365"/>
            <w:tcMar>
              <w:top w:w="40" w:type="dxa"/>
              <w:left w:w="40" w:type="dxa"/>
              <w:bottom w:w="40" w:type="dxa"/>
              <w:right w:w="40" w:type="dxa"/>
            </w:tcMar>
          </w:tcPr>
          <w:p w14:paraId="57E7DDD4" w14:textId="5B9CC02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20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10" w:author="Robin Matthews" w:date="2021-07-14T18:59:00Z">
              <w:r w:rsidR="00A26296" w:rsidDel="000B38AB">
                <w:rPr>
                  <w:rFonts w:cs="Times New Roman"/>
                  <w:noProof/>
                  <w:color w:val="000000" w:themeColor="text1"/>
                  <w:sz w:val="16"/>
                  <w:szCs w:val="16"/>
                  <w:lang w:val="en-GB"/>
                </w:rPr>
                <w:delText>Li et al., 2020</w:delText>
              </w:r>
            </w:del>
            <w:ins w:id="7211"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09"/>
            <w:r w:rsidR="00A26296">
              <w:rPr>
                <w:rStyle w:val="Marquedecommentaire"/>
              </w:rPr>
              <w:commentReference w:id="7209"/>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721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13" w:author="Robin Matthews" w:date="2021-07-14T18:59:00Z">
              <w:r w:rsidR="00A26296" w:rsidDel="000B38AB">
                <w:rPr>
                  <w:rFonts w:cs="Times New Roman"/>
                  <w:noProof/>
                  <w:color w:val="000000" w:themeColor="text1"/>
                  <w:sz w:val="16"/>
                  <w:szCs w:val="16"/>
                  <w:lang w:val="en-GB"/>
                </w:rPr>
                <w:delText>Li et al., 2020</w:delText>
              </w:r>
            </w:del>
            <w:ins w:id="7214"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12"/>
            <w:r w:rsidR="00A26296">
              <w:rPr>
                <w:rStyle w:val="Marquedecommentaire"/>
              </w:rPr>
              <w:commentReference w:id="7212"/>
            </w:r>
            <w:r w:rsidRPr="00841A35">
              <w:rPr>
                <w:rFonts w:cs="Times New Roman"/>
                <w:color w:val="000000" w:themeColor="text1"/>
                <w:sz w:val="16"/>
                <w:szCs w:val="16"/>
                <w:lang w:val="en-GB"/>
              </w:rPr>
              <w:t>) and more than 1.5°C in annual TXx and TNn compared t</w:t>
            </w:r>
            <w:r w:rsidRPr="00D424AA">
              <w:rPr>
                <w:rFonts w:cs="Times New Roman"/>
                <w:color w:val="000000" w:themeColor="text1"/>
                <w:sz w:val="16"/>
                <w:szCs w:val="16"/>
                <w:lang w:val="en-GB"/>
              </w:rPr>
              <w:t>o pre-industrial (Annex).</w:t>
            </w:r>
          </w:p>
          <w:p w14:paraId="7535F51D" w14:textId="77777777" w:rsidR="00D376F0" w:rsidRPr="00D424AA" w:rsidRDefault="00D376F0" w:rsidP="00D424AA">
            <w:pPr>
              <w:rPr>
                <w:rFonts w:cs="Times New Roman"/>
                <w:color w:val="000000" w:themeColor="text1"/>
                <w:sz w:val="16"/>
                <w:szCs w:val="16"/>
                <w:lang w:val="en-GB"/>
              </w:rPr>
            </w:pPr>
          </w:p>
          <w:p w14:paraId="32095757" w14:textId="2A2377D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and frequency of hot extremes and decrease in the intensity and frequency of cold extremes </w:t>
            </w:r>
            <w:bookmarkStart w:id="7215" w:name="_Hlk77184634"/>
            <w:ins w:id="7216" w:author="Robin Matthews" w:date="2021-07-14T19:50:00Z">
              <w:r w:rsidR="00AB27CD">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2",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2",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Wehner et al., 2018b; Cardell et al., 2020)", "manualFormatting" : "(Wehner et al., 2018b; Cardell et al., 2020)", "plainTextFormattedCitation" : "(Wehner et al., 2018b; Cardell et al., 2020)", "previouslyFormattedCitation" : "(Wehner et al., 2018b; Cardell et al., 2020)" }, "properties" : { "noteIndex" : 0 }, "schema" : "https://github.com/citation-style-language/schema/raw/master/csl-citation.json" }</w:instrText>
            </w:r>
            <w:ins w:id="7217" w:author="Robin Matthews" w:date="2021-07-14T19:50:00Z">
              <w:r w:rsidR="00AB27CD">
                <w:rPr>
                  <w:rFonts w:cs="Times New Roman"/>
                  <w:color w:val="000000" w:themeColor="text1"/>
                  <w:sz w:val="16"/>
                  <w:szCs w:val="16"/>
                  <w:lang w:val="en-GB"/>
                </w:rPr>
                <w:fldChar w:fldCharType="separate"/>
              </w:r>
              <w:r w:rsidR="00AB27CD" w:rsidRPr="006E78B3">
                <w:rPr>
                  <w:rFonts w:cs="Times New Roman"/>
                  <w:noProof/>
                  <w:color w:val="000000" w:themeColor="text1"/>
                  <w:sz w:val="16"/>
                  <w:szCs w:val="16"/>
                  <w:lang w:val="en-GB"/>
                </w:rPr>
                <w:t>(Wehner et al., 2018</w:t>
              </w:r>
              <w:r w:rsidR="00AB27CD">
                <w:rPr>
                  <w:rFonts w:cs="Times New Roman"/>
                  <w:noProof/>
                  <w:color w:val="000000" w:themeColor="text1"/>
                  <w:sz w:val="16"/>
                  <w:szCs w:val="16"/>
                  <w:lang w:val="en-GB"/>
                </w:rPr>
                <w:t>b</w:t>
              </w:r>
              <w:r w:rsidR="00AB27CD" w:rsidRPr="006E78B3">
                <w:rPr>
                  <w:rFonts w:cs="Times New Roman"/>
                  <w:noProof/>
                  <w:color w:val="000000" w:themeColor="text1"/>
                  <w:sz w:val="16"/>
                  <w:szCs w:val="16"/>
                  <w:lang w:val="en-GB"/>
                </w:rPr>
                <w:t>; Cardell et al., 2020)</w:t>
              </w:r>
              <w:r w:rsidR="00AB27CD">
                <w:rPr>
                  <w:rFonts w:cs="Times New Roman"/>
                  <w:color w:val="000000" w:themeColor="text1"/>
                  <w:sz w:val="16"/>
                  <w:szCs w:val="16"/>
                  <w:lang w:val="en-GB"/>
                </w:rPr>
                <w:fldChar w:fldCharType="end"/>
              </w:r>
            </w:ins>
            <w:commentRangeStart w:id="7218"/>
            <w:del w:id="7219" w:author="Robin Matthews" w:date="2021-07-14T19:50:00Z">
              <w:r w:rsidRPr="00D424AA" w:rsidDel="00AB27CD">
                <w:rPr>
                  <w:rFonts w:cs="Times New Roman"/>
                  <w:color w:val="000000" w:themeColor="text1"/>
                  <w:sz w:val="16"/>
                  <w:szCs w:val="16"/>
                  <w:lang w:val="en-GB"/>
                </w:rPr>
                <w:fldChar w:fldCharType="begin" w:fldLock="1"/>
              </w:r>
              <w:r w:rsidR="00417CA4" w:rsidDel="00AB27CD">
                <w:rPr>
                  <w:rFonts w:cs="Times New Roman"/>
                  <w:color w:val="000000" w:themeColor="text1"/>
                  <w:sz w:val="16"/>
                  <w:szCs w:val="16"/>
                  <w:lang w:val="en-GB"/>
                </w:rPr>
                <w:del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mendeley" : { "formattedCitation" : "(Wehner et al., 2018b)", "manualFormatting" : "(Wehner et al., 2018;", "plainTextFormattedCitation" : "(Wehner et al., 2018b)", "previouslyFormattedCitation" : "(Wehner et al., 2018b)"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en-GB"/>
                </w:rPr>
                <w:delText>(Wehner et al., 2018;</w:delText>
              </w:r>
              <w:r w:rsidRPr="00D424AA" w:rsidDel="00AB27CD">
                <w:rPr>
                  <w:rFonts w:cs="Times New Roman"/>
                  <w:color w:val="000000" w:themeColor="text1"/>
                  <w:sz w:val="16"/>
                  <w:szCs w:val="16"/>
                  <w:lang w:val="en-GB"/>
                </w:rPr>
                <w:fldChar w:fldCharType="end"/>
              </w:r>
              <w:commentRangeEnd w:id="7218"/>
              <w:r w:rsidR="00A26296" w:rsidDel="00AB27CD">
                <w:rPr>
                  <w:rStyle w:val="Marquedecommentaire"/>
                </w:rPr>
                <w:commentReference w:id="7218"/>
              </w:r>
              <w:r w:rsidRPr="00841A35" w:rsidDel="00AB27CD">
                <w:rPr>
                  <w:rFonts w:cs="Times New Roman"/>
                  <w:color w:val="000000" w:themeColor="text1"/>
                  <w:sz w:val="16"/>
                  <w:szCs w:val="16"/>
                  <w:lang w:val="en-GB"/>
                </w:rPr>
                <w:delText xml:space="preserve"> </w:delText>
              </w:r>
              <w:commentRangeStart w:id="7220"/>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en-GB"/>
                </w:rPr>
                <w:delText>Cardell et al., 2020)</w:delText>
              </w:r>
              <w:r w:rsidRPr="00D424AA" w:rsidDel="00AB27CD">
                <w:rPr>
                  <w:rFonts w:cs="Times New Roman"/>
                  <w:color w:val="000000" w:themeColor="text1"/>
                  <w:sz w:val="16"/>
                  <w:szCs w:val="16"/>
                  <w:lang w:val="en-GB"/>
                </w:rPr>
                <w:fldChar w:fldCharType="end"/>
              </w:r>
            </w:del>
            <w:bookmarkEnd w:id="7215"/>
            <w:commentRangeEnd w:id="7220"/>
            <w:r w:rsidR="00A26296">
              <w:rPr>
                <w:rStyle w:val="Marquedecommentaire"/>
              </w:rPr>
              <w:commentReference w:id="7220"/>
            </w:r>
            <w:r w:rsidRPr="00D424AA">
              <w:rPr>
                <w:rFonts w:cs="Times New Roman"/>
                <w:color w:val="000000" w:themeColor="text1"/>
                <w:sz w:val="16"/>
                <w:szCs w:val="16"/>
                <w:lang w:val="en-GB"/>
              </w:rPr>
              <w:t>.</w:t>
            </w:r>
          </w:p>
        </w:tc>
        <w:tc>
          <w:tcPr>
            <w:tcW w:w="2159" w:type="dxa"/>
            <w:tcBorders>
              <w:top w:val="dashed" w:sz="4" w:space="0" w:color="000000"/>
            </w:tcBorders>
            <w:shd w:val="clear" w:color="auto" w:fill="AD0204"/>
            <w:tcMar>
              <w:top w:w="40" w:type="dxa"/>
              <w:left w:w="40" w:type="dxa"/>
              <w:bottom w:w="40" w:type="dxa"/>
              <w:right w:w="40" w:type="dxa"/>
            </w:tcMar>
          </w:tcPr>
          <w:p w14:paraId="2B687D8C" w14:textId="29AED2C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22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22" w:author="Robin Matthews" w:date="2021-07-14T18:59:00Z">
              <w:r w:rsidR="00A26296" w:rsidDel="000B38AB">
                <w:rPr>
                  <w:rFonts w:cs="Times New Roman"/>
                  <w:noProof/>
                  <w:color w:val="000000" w:themeColor="text1"/>
                  <w:sz w:val="16"/>
                  <w:szCs w:val="16"/>
                  <w:lang w:val="en-GB"/>
                </w:rPr>
                <w:delText>Li et al., 2020</w:delText>
              </w:r>
            </w:del>
            <w:ins w:id="7223"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21"/>
            <w:r w:rsidR="00A26296">
              <w:rPr>
                <w:rStyle w:val="Marquedecommentaire"/>
              </w:rPr>
              <w:commentReference w:id="7221"/>
            </w:r>
            <w:r w:rsidRPr="00841A35">
              <w:rPr>
                <w:rFonts w:cs="Times New Roman"/>
                <w:color w:val="000000" w:themeColor="text1"/>
                <w:sz w:val="16"/>
                <w:szCs w:val="16"/>
                <w:lang w:val="en-GB"/>
              </w:rPr>
              <w:t xml:space="preserve">; Annex). Median increase of more than 1°C in the 50-year TXx and TNn events compared to the 1°C warming level </w:t>
            </w:r>
            <w:commentRangeStart w:id="722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25" w:author="Robin Matthews" w:date="2021-07-14T18:59:00Z">
              <w:r w:rsidR="00A26296" w:rsidDel="000B38AB">
                <w:rPr>
                  <w:rFonts w:cs="Times New Roman"/>
                  <w:noProof/>
                  <w:color w:val="000000" w:themeColor="text1"/>
                  <w:sz w:val="16"/>
                  <w:szCs w:val="16"/>
                  <w:lang w:val="en-GB"/>
                </w:rPr>
                <w:delText>Li et al., 2020</w:delText>
              </w:r>
            </w:del>
            <w:ins w:id="7226" w:author="Robin Matthews" w:date="2021-07-14T18:59: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24"/>
            <w:r w:rsidR="00A26296">
              <w:rPr>
                <w:rStyle w:val="Marquedecommentaire"/>
              </w:rPr>
              <w:commentReference w:id="7224"/>
            </w:r>
            <w:r w:rsidRPr="00841A35">
              <w:rPr>
                <w:rFonts w:cs="Times New Roman"/>
                <w:color w:val="000000" w:themeColor="text1"/>
                <w:sz w:val="16"/>
                <w:szCs w:val="16"/>
                <w:lang w:val="en-GB"/>
              </w:rPr>
              <w:t>)</w:t>
            </w:r>
            <w:r w:rsidRPr="00D424AA">
              <w:rPr>
                <w:rFonts w:cs="Times New Roman"/>
                <w:color w:val="000000" w:themeColor="text1"/>
                <w:sz w:val="16"/>
                <w:szCs w:val="16"/>
                <w:lang w:val="en-GB"/>
              </w:rPr>
              <w:t xml:space="preserve"> and more than 2.5°C in annual TXx and TNn compared to pre-industrial (Annex).</w:t>
            </w:r>
          </w:p>
          <w:p w14:paraId="62A52EA3" w14:textId="77777777" w:rsidR="00D376F0" w:rsidRPr="00D424AA" w:rsidRDefault="00D376F0" w:rsidP="00D424AA">
            <w:pPr>
              <w:rPr>
                <w:rFonts w:cs="Times New Roman"/>
                <w:color w:val="000000" w:themeColor="text1"/>
                <w:sz w:val="16"/>
                <w:szCs w:val="16"/>
                <w:lang w:val="en-GB"/>
              </w:rPr>
            </w:pPr>
          </w:p>
          <w:p w14:paraId="75FB07B1" w14:textId="6BFB0180" w:rsidR="00D376F0" w:rsidRPr="00D424AA"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and frequency of hot extremes and decrease in the intensity and frequency of cold extremes </w:t>
            </w:r>
            <w:bookmarkStart w:id="7227" w:name="_Hlk77184597"/>
            <w:ins w:id="7228" w:author="Robin Matthews" w:date="2021-07-14T19:50:00Z">
              <w:r w:rsidR="00AB27CD">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Cardell et al., 2020)", "manualFormatting" : "(Sillmann et al., 2013b; Cardell et al., 2020)", "plainTextFormattedCitation" : "(Sillmann et al., 2013b; Cardell et al., 2020)", "previouslyFormattedCitation" : "(Sillmann et al., 2013b; Cardell et al., 2020)" }, "properties" : { "noteIndex" : 0 }, "schema" : "https://github.com/citation-style-language/schema/raw/master/csl-citation.json" }</w:instrText>
            </w:r>
            <w:ins w:id="7229" w:author="Robin Matthews" w:date="2021-07-14T19:50:00Z">
              <w:r w:rsidR="00AB27CD">
                <w:rPr>
                  <w:rFonts w:cs="Times New Roman"/>
                  <w:color w:val="000000" w:themeColor="text1"/>
                  <w:sz w:val="16"/>
                  <w:szCs w:val="16"/>
                  <w:lang w:val="en-GB"/>
                </w:rPr>
                <w:fldChar w:fldCharType="separate"/>
              </w:r>
              <w:r w:rsidR="00AB27CD" w:rsidRPr="006E78B3">
                <w:rPr>
                  <w:rFonts w:cs="Times New Roman"/>
                  <w:noProof/>
                  <w:color w:val="000000" w:themeColor="text1"/>
                  <w:sz w:val="16"/>
                  <w:szCs w:val="16"/>
                  <w:lang w:val="en-GB"/>
                </w:rPr>
                <w:t>(Sillmann et al., 2013</w:t>
              </w:r>
              <w:r w:rsidR="00AB27CD">
                <w:rPr>
                  <w:rFonts w:cs="Times New Roman"/>
                  <w:noProof/>
                  <w:color w:val="000000" w:themeColor="text1"/>
                  <w:sz w:val="16"/>
                  <w:szCs w:val="16"/>
                  <w:lang w:val="en-GB"/>
                </w:rPr>
                <w:t>b</w:t>
              </w:r>
              <w:r w:rsidR="00AB27CD" w:rsidRPr="006E78B3">
                <w:rPr>
                  <w:rFonts w:cs="Times New Roman"/>
                  <w:noProof/>
                  <w:color w:val="000000" w:themeColor="text1"/>
                  <w:sz w:val="16"/>
                  <w:szCs w:val="16"/>
                  <w:lang w:val="en-GB"/>
                </w:rPr>
                <w:t>; Cardell et al., 2020)</w:t>
              </w:r>
              <w:r w:rsidR="00AB27CD">
                <w:rPr>
                  <w:rFonts w:cs="Times New Roman"/>
                  <w:color w:val="000000" w:themeColor="text1"/>
                  <w:sz w:val="16"/>
                  <w:szCs w:val="16"/>
                  <w:lang w:val="en-GB"/>
                </w:rPr>
                <w:fldChar w:fldCharType="end"/>
              </w:r>
            </w:ins>
            <w:commentRangeStart w:id="7230"/>
            <w:del w:id="7231" w:author="Robin Matthews" w:date="2021-07-14T19:50:00Z">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en-GB"/>
                </w:rPr>
                <w:delText>(Cardell et al., 2020</w:delText>
              </w:r>
              <w:r w:rsidRPr="00D424AA" w:rsidDel="00AB27CD">
                <w:rPr>
                  <w:rFonts w:cs="Times New Roman"/>
                  <w:color w:val="000000" w:themeColor="text1"/>
                  <w:sz w:val="16"/>
                  <w:szCs w:val="16"/>
                  <w:lang w:val="en-GB"/>
                </w:rPr>
                <w:fldChar w:fldCharType="end"/>
              </w:r>
              <w:commentRangeEnd w:id="7230"/>
              <w:r w:rsidR="00A26296" w:rsidDel="00AB27CD">
                <w:rPr>
                  <w:rStyle w:val="Marquedecommentaire"/>
                </w:rPr>
                <w:commentReference w:id="7230"/>
              </w:r>
              <w:r w:rsidRPr="00841A35" w:rsidDel="00AB27CD">
                <w:rPr>
                  <w:rFonts w:cs="Times New Roman"/>
                  <w:color w:val="000000" w:themeColor="text1"/>
                  <w:sz w:val="16"/>
                  <w:szCs w:val="16"/>
                  <w:lang w:val="en-GB"/>
                </w:rPr>
                <w:delText xml:space="preserve">; </w:delText>
              </w:r>
              <w:commentRangeStart w:id="7232"/>
              <w:r w:rsidRPr="00D424AA" w:rsidDel="00AB27CD">
                <w:rPr>
                  <w:rFonts w:cs="Times New Roman"/>
                  <w:color w:val="000000" w:themeColor="text1"/>
                  <w:sz w:val="16"/>
                  <w:szCs w:val="16"/>
                  <w:lang w:val="en-GB"/>
                </w:rPr>
                <w:fldChar w:fldCharType="begin" w:fldLock="1"/>
              </w:r>
              <w:r w:rsidR="00FF6231" w:rsidDel="00AB27CD">
                <w:rPr>
                  <w:rFonts w:cs="Times New Roman"/>
                  <w:color w:val="000000" w:themeColor="text1"/>
                  <w:sz w:val="16"/>
                  <w:szCs w:val="16"/>
                  <w:lang w:val="en-GB"/>
                </w:rPr>
                <w:del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manualFormatting" : "Sillmann et al., 2013)", "plainTextFormattedCitation" : "(Sillmann et al., 2013b)", "previouslyFormattedCitation" : "(Sillmann et al., 2013b)" }, "properties" : { "noteIndex" : 0 }, "schema" : "https://github.com/citation-style-language/schema/raw/master/csl-citation.json" }</w:delInstrText>
              </w:r>
              <w:r w:rsidRPr="00D424AA" w:rsidDel="00AB27CD">
                <w:rPr>
                  <w:rFonts w:cs="Times New Roman"/>
                  <w:color w:val="000000" w:themeColor="text1"/>
                  <w:sz w:val="16"/>
                  <w:szCs w:val="16"/>
                  <w:lang w:val="en-GB"/>
                </w:rPr>
                <w:fldChar w:fldCharType="separate"/>
              </w:r>
              <w:r w:rsidR="00A26296" w:rsidDel="00AB27CD">
                <w:rPr>
                  <w:rFonts w:cs="Times New Roman"/>
                  <w:noProof/>
                  <w:color w:val="000000" w:themeColor="text1"/>
                  <w:sz w:val="16"/>
                  <w:szCs w:val="16"/>
                  <w:lang w:val="en-GB"/>
                </w:rPr>
                <w:delText>Sillmann et al., 2013)</w:delText>
              </w:r>
              <w:r w:rsidRPr="00D424AA" w:rsidDel="00AB27CD">
                <w:rPr>
                  <w:rFonts w:cs="Times New Roman"/>
                  <w:color w:val="000000" w:themeColor="text1"/>
                  <w:sz w:val="16"/>
                  <w:szCs w:val="16"/>
                  <w:lang w:val="en-GB"/>
                </w:rPr>
                <w:fldChar w:fldCharType="end"/>
              </w:r>
              <w:commentRangeEnd w:id="7232"/>
              <w:r w:rsidR="00A26296" w:rsidDel="00AB27CD">
                <w:rPr>
                  <w:rStyle w:val="Marquedecommentaire"/>
                </w:rPr>
                <w:commentReference w:id="7232"/>
              </w:r>
              <w:r w:rsidRPr="00841A35" w:rsidDel="00AB27CD">
                <w:rPr>
                  <w:rFonts w:cs="Times New Roman"/>
                  <w:color w:val="000000" w:themeColor="text1"/>
                  <w:sz w:val="16"/>
                  <w:szCs w:val="16"/>
                  <w:lang w:val="en-GB"/>
                </w:rPr>
                <w:delText>.</w:delText>
              </w:r>
            </w:del>
            <w:bookmarkEnd w:id="7227"/>
          </w:p>
        </w:tc>
      </w:tr>
      <w:tr w:rsidR="00D376F0" w:rsidRPr="00F1665C" w14:paraId="7DB7A9BE" w14:textId="77777777" w:rsidTr="00723657">
        <w:tc>
          <w:tcPr>
            <w:tcW w:w="2158" w:type="dxa"/>
            <w:vMerge/>
          </w:tcPr>
          <w:p w14:paraId="03394F58"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48A599A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FE2D9"/>
          </w:tcPr>
          <w:p w14:paraId="1404FF88" w14:textId="77777777" w:rsidR="00D376F0" w:rsidRPr="00D424AA" w:rsidRDefault="00D376F0" w:rsidP="00D424AA">
            <w:pPr>
              <w:rPr>
                <w:rFonts w:cs="Times New Roman"/>
                <w:color w:val="000000"/>
                <w:sz w:val="16"/>
                <w:szCs w:val="16"/>
                <w:lang w:val="en-GB"/>
              </w:rPr>
            </w:pPr>
            <w:r w:rsidRPr="00D424AA">
              <w:rPr>
                <w:rFonts w:cs="Times New Roman"/>
                <w:i/>
                <w:color w:val="000000"/>
                <w:sz w:val="16"/>
                <w:szCs w:val="16"/>
                <w:lang w:val="en-GB"/>
              </w:rPr>
              <w:t>Medium confidence</w:t>
            </w:r>
            <w:r w:rsidRPr="00D424AA">
              <w:rPr>
                <w:rFonts w:cs="Times New Roman"/>
                <w:color w:val="000000"/>
                <w:sz w:val="16"/>
                <w:szCs w:val="16"/>
                <w:lang w:val="en-GB"/>
              </w:rPr>
              <w:t xml:space="preserve"> in a human contribution to the observed increase in the intensity and frequency of hot extremes and decrease in the intensity and frequency of cold extremes.</w:t>
            </w:r>
          </w:p>
          <w:p w14:paraId="1ECBB6A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Mar>
              <w:top w:w="40" w:type="dxa"/>
              <w:left w:w="0" w:type="dxa"/>
              <w:bottom w:w="40" w:type="dxa"/>
              <w:right w:w="0" w:type="dxa"/>
            </w:tcMar>
          </w:tcPr>
          <w:p w14:paraId="082C2CD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1C1291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A515FC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6ED3E64D" w14:textId="77777777" w:rsidR="00D376F0" w:rsidRPr="00D424AA" w:rsidRDefault="00D376F0" w:rsidP="00D424AA">
            <w:pPr>
              <w:rPr>
                <w:rFonts w:cs="Times New Roman"/>
                <w:color w:val="000000" w:themeColor="text1"/>
                <w:sz w:val="16"/>
                <w:szCs w:val="16"/>
                <w:lang w:val="en-GB"/>
              </w:rPr>
            </w:pPr>
          </w:p>
          <w:p w14:paraId="5236FAB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23D9AF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 xml:space="preserve">(compared with pre-industrial) </w:t>
            </w:r>
          </w:p>
        </w:tc>
        <w:tc>
          <w:tcPr>
            <w:tcW w:w="2159" w:type="dxa"/>
            <w:tcBorders>
              <w:top w:val="dashed" w:sz="4" w:space="0" w:color="000000"/>
            </w:tcBorders>
            <w:shd w:val="clear" w:color="auto" w:fill="FF6365"/>
            <w:tcMar>
              <w:top w:w="40" w:type="dxa"/>
              <w:left w:w="40" w:type="dxa"/>
              <w:bottom w:w="40" w:type="dxa"/>
              <w:right w:w="40" w:type="dxa"/>
            </w:tcMar>
          </w:tcPr>
          <w:p w14:paraId="306FF1E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1A0909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7D726D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3F95B2C" w14:textId="77777777" w:rsidR="00D376F0" w:rsidRPr="00D424AA" w:rsidRDefault="00D376F0" w:rsidP="00D424AA">
            <w:pPr>
              <w:rPr>
                <w:rFonts w:cs="Times New Roman"/>
                <w:color w:val="000000" w:themeColor="text1"/>
                <w:sz w:val="16"/>
                <w:szCs w:val="16"/>
                <w:lang w:val="en-GB"/>
              </w:rPr>
            </w:pPr>
          </w:p>
          <w:p w14:paraId="002B7DC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F8415A1"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293E840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E5BCDC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2F2C90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715E030" w14:textId="77777777" w:rsidR="00D376F0" w:rsidRPr="00D424AA" w:rsidRDefault="00D376F0" w:rsidP="00D424AA">
            <w:pPr>
              <w:rPr>
                <w:rFonts w:cs="Times New Roman"/>
                <w:color w:val="000000" w:themeColor="text1"/>
                <w:sz w:val="16"/>
                <w:szCs w:val="16"/>
                <w:lang w:val="en-GB"/>
              </w:rPr>
            </w:pPr>
          </w:p>
          <w:p w14:paraId="5D466D7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1E1C7B7"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63056DED" w14:textId="77777777" w:rsidTr="00723657">
        <w:tc>
          <w:tcPr>
            <w:tcW w:w="2158" w:type="dxa"/>
            <w:vMerge w:val="restart"/>
          </w:tcPr>
          <w:p w14:paraId="09F7DE61" w14:textId="77777777" w:rsidR="00D376F0" w:rsidRPr="00841A35"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Mediterranean (MED)</w:t>
            </w:r>
            <w:r w:rsidRPr="00D424AA">
              <w:rPr>
                <w:rFonts w:cs="Times New Roman"/>
                <w:color w:val="000000" w:themeColor="text1"/>
                <w:sz w:val="16"/>
                <w:szCs w:val="16"/>
                <w:vertAlign w:val="superscript"/>
                <w:lang w:val="en-GB"/>
              </w:rPr>
              <w:t xml:space="preserve"> </w:t>
            </w:r>
            <w:r w:rsidRPr="00D37B08">
              <w:rPr>
                <w:rStyle w:val="Appelnotedebasdep"/>
              </w:rPr>
              <w:footnoteReference w:id="5"/>
            </w:r>
          </w:p>
        </w:tc>
        <w:tc>
          <w:tcPr>
            <w:tcW w:w="2158" w:type="dxa"/>
            <w:tcBorders>
              <w:top w:val="dashed" w:sz="4" w:space="0" w:color="000000"/>
            </w:tcBorders>
            <w:shd w:val="clear" w:color="auto" w:fill="FF6365"/>
          </w:tcPr>
          <w:p w14:paraId="051AE890" w14:textId="73CBD7BF"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7233" w:author="Robin Matthews" w:date="2021-07-14T22:44:00Z">
              <w:r w:rsidR="008F5267">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id" : "ITEM-2", "itemData" : { "DOI" : "10.1007/s00704-012-0797-5", "abstract" : "A procedure for classifying daily summer temperature extremes in northeastern Spain into homogenous regions has been presented and evaluated. This procedure employed daily temperature series from a dense network of 128 weather stations spanning the period from 1960 to 2006. Characteristics of temperature extremes included temperature frequency (e.g., warm days), intensity (e.g., warmest day), and duration (e.g., maximum length of hot spell). Following the results of the principal components analysis and Ward's method of clustering, the study area was divided into four homogenous sub-regions in terms of both the geographic and climatic meanings: the Mediterranean region, the mainland and the Cantabrian region, the moderately elevated areas westward and southward, and the mountainous region. Based on an internal cluster validation measure (Silhouette width), the quality of clustering was evaluated and ensured. The temporal evolution of the long-term (1960-2006) temperature extremes clearly showed a different behavior amongst these sub-regions. The Mediterranean and the highly elevated regions revealed the strongest signals in both daytime and nighttime extremes. For mainland areas, considerable differences in the behavior of the daytime and nighttime temperature extremes were evident. The influence of atmospheric circulation on spatial and temporal variability of temperature extremes was also explored. The variability of summer temperature extremes in NE Spain appears to be mainly driven by the Scandinavian (SCA), the Western Mediterranean Oscillation (WeMO), and the East Atlantic (EA) patterns, with a tendency toward increasing during the positive (negative) phases of the EA (WeMO and SCA) circulation modes. In such a region with complex geography and climate, regionalization of summer temperature extremes can be advantageous for extracting finer-scale information, which may prove useful for the vulnerability assessments and the development of local adaptation strategies in areas such as health, ecosystems and agriculture. \u00a9 2012 Springer-Verlag Wien.", "author" : [ { "dropping-particle" : "", "family" : "Kenawy", "given" : "A.", "non-dropping-particle" : "El", "parse-names" : false, "suffix" : "" }, { "dropping-particle" : "", "family" : "L\u00f3pez-Moreno", "given" : "J.I.", "non-dropping-particle" : "", "parse-names" : false, "suffix" : "" }, { "dropping-particle" : "", "family" : "Vicente-Serrano", "given" : "S.M.", "non-dropping-particle" : "", "parse-names" : false, "suffix" : "" } ], "container-title" : "Theoretical and Applied Climatology", "id" : "ITEM-2", "issue" : "3-4", "issued" : { "date-parts" : [ [ "2013" ] ] }, "page" : "387-405", "title" : "Summer temperature extremes in northeastern Spain: Spatial regionalization and links to atmospheric circulation (1960-2006)", "translator" : [ { "dropping-particle" : "", "family" : "S791", "given" : "", "non-dropping-particle" : "", "parse-names" : false, "suffix" : "" } ], "type" : "article-journal", "volume" : "113" }, "uris" : [ "http://www.mendeley.com/documents/?uuid=695c48b9-e234-45ea-9f20-d56db032f42c" ] } ], "mendeley" : { "formattedCitation" : "(El Kenawy et al., 2013; Pe\u00f1a-Angulo et al., 2020a)", "manualFormatting" : "(El Kenawy et al., 2013; Pe\u00f1a-Angulo et al., 2020a)", "plainTextFormattedCitation" : "(El Kenawy et al., 2013; Pe\u00f1a-Angulo et al., 2020a)", "previouslyFormattedCitation" : "(El Kenawy et al., 2013; Pe\u00f1a-Angulo et al., 2020a)" }, "properties" : { "noteIndex" : 0 }, "schema" : "https://github.com/citation-style-language/schema/raw/master/csl-citation.json" }</w:instrText>
            </w:r>
            <w:ins w:id="7234" w:author="Robin Matthews" w:date="2021-07-14T22:44:00Z">
              <w:r w:rsidR="008F5267">
                <w:rPr>
                  <w:rFonts w:cs="Times New Roman"/>
                  <w:color w:val="000000" w:themeColor="text1"/>
                  <w:sz w:val="16"/>
                  <w:szCs w:val="16"/>
                  <w:lang w:val="en-GB"/>
                </w:rPr>
                <w:fldChar w:fldCharType="separate"/>
              </w:r>
              <w:r w:rsidR="008F5267" w:rsidRPr="007F3EB1">
                <w:rPr>
                  <w:rFonts w:cs="Times New Roman"/>
                  <w:noProof/>
                  <w:color w:val="000000" w:themeColor="text1"/>
                  <w:sz w:val="16"/>
                  <w:szCs w:val="16"/>
                  <w:lang w:val="en-GB"/>
                </w:rPr>
                <w:t>(El Kenawy et al., 2013; Peña-Angulo et al., 2020</w:t>
              </w:r>
              <w:r w:rsidR="008F5267">
                <w:rPr>
                  <w:rFonts w:cs="Times New Roman"/>
                  <w:noProof/>
                  <w:color w:val="000000" w:themeColor="text1"/>
                  <w:sz w:val="16"/>
                  <w:szCs w:val="16"/>
                  <w:lang w:val="en-GB"/>
                </w:rPr>
                <w:t>a</w:t>
              </w:r>
              <w:r w:rsidR="008F5267" w:rsidRPr="007F3EB1">
                <w:rPr>
                  <w:rFonts w:cs="Times New Roman"/>
                  <w:noProof/>
                  <w:color w:val="000000" w:themeColor="text1"/>
                  <w:sz w:val="16"/>
                  <w:szCs w:val="16"/>
                  <w:lang w:val="en-GB"/>
                </w:rPr>
                <w:t>)</w:t>
              </w:r>
              <w:r w:rsidR="008F5267">
                <w:rPr>
                  <w:rFonts w:cs="Times New Roman"/>
                  <w:color w:val="000000" w:themeColor="text1"/>
                  <w:sz w:val="16"/>
                  <w:szCs w:val="16"/>
                  <w:lang w:val="en-GB"/>
                </w:rPr>
                <w:fldChar w:fldCharType="end"/>
              </w:r>
              <w:r w:rsidR="008F5267" w:rsidRPr="00D424AA" w:rsidDel="008F5267">
                <w:rPr>
                  <w:rFonts w:cs="Times New Roman"/>
                  <w:color w:val="000000" w:themeColor="text1"/>
                  <w:sz w:val="16"/>
                  <w:szCs w:val="16"/>
                  <w:lang w:val="en-GB"/>
                </w:rPr>
                <w:t xml:space="preserve"> </w:t>
              </w:r>
            </w:ins>
            <w:del w:id="7235" w:author="Robin Matthews" w:date="2021-07-14T22:44:00Z">
              <w:r w:rsidRPr="00D424AA" w:rsidDel="008F5267">
                <w:rPr>
                  <w:rFonts w:cs="Times New Roman"/>
                  <w:color w:val="000000" w:themeColor="text1"/>
                  <w:sz w:val="16"/>
                  <w:szCs w:val="16"/>
                  <w:lang w:val="en-GB"/>
                </w:rPr>
                <w:delText>(</w:delText>
              </w:r>
              <w:commentRangeStart w:id="7236"/>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mendeley" : { "formattedCitation" : "(Pe\u00f1a-Angulo et al., 2020a)", "manualFormatting" : "Pe\u00f1a-Angulo et al., 2020", "plainTextFormattedCitation" : "(Pe\u00f1a-Angulo et al., 2020a)", "previouslyFormattedCitation" : "(Pe\u00f1a-Angulo et al., 2020a)"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Peña-Angulo et al., 2020</w:delText>
              </w:r>
              <w:r w:rsidRPr="00D424AA" w:rsidDel="008F5267">
                <w:rPr>
                  <w:rFonts w:cs="Times New Roman"/>
                  <w:color w:val="000000" w:themeColor="text1"/>
                  <w:sz w:val="16"/>
                  <w:szCs w:val="16"/>
                  <w:lang w:val="en-GB"/>
                </w:rPr>
                <w:fldChar w:fldCharType="end"/>
              </w:r>
              <w:commentRangeEnd w:id="7236"/>
              <w:r w:rsidR="00A26296" w:rsidDel="008F5267">
                <w:rPr>
                  <w:rStyle w:val="Marquedecommentaire"/>
                </w:rPr>
                <w:commentReference w:id="7236"/>
              </w:r>
              <w:r w:rsidRPr="00841A35" w:rsidDel="008F5267">
                <w:rPr>
                  <w:rFonts w:cs="Times New Roman"/>
                  <w:color w:val="000000" w:themeColor="text1"/>
                  <w:sz w:val="16"/>
                  <w:szCs w:val="16"/>
                  <w:lang w:val="en-GB"/>
                </w:rPr>
                <w:delText xml:space="preserve">; </w:delText>
              </w:r>
              <w:commentRangeStart w:id="7237"/>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7/s00704-012-0797-5", "abstract" : "A procedure for classifying daily summer temperature extremes in northeastern Spain into homogenous regions has been presented and evaluated. This procedure employed daily temperature series from a dense network of 128 weather stations spanning the period from 1960 to 2006. Characteristics of temperature extremes included temperature frequency (e.g., warm days), intensity (e.g., warmest day), and duration (e.g., maximum length of hot spell). Following the results of the principal components analysis and Ward's method of clustering, the study area was divided into four homogenous sub-regions in terms of both the geographic and climatic meanings: the Mediterranean region, the mainland and the Cantabrian region, the moderately elevated areas westward and southward, and the mountainous region. Based on an internal cluster validation measure (Silhouette width), the quality of clustering was evaluated and ensured. The temporal evolution of the long-term (1960-2006) temperature extremes clearly showed a different behavior amongst these sub-regions. The Mediterranean and the highly elevated regions revealed the strongest signals in both daytime and nighttime extremes. For mainland areas, considerable differences in the behavior of the daytime and nighttime temperature extremes were evident. The influence of atmospheric circulation on spatial and temporal variability of temperature extremes was also explored. The variability of summer temperature extremes in NE Spain appears to be mainly driven by the Scandinavian (SCA), the Western Mediterranean Oscillation (WeMO), and the East Atlantic (EA) patterns, with a tendency toward increasing during the positive (negative) phases of the EA (WeMO and SCA) circulation modes. In such a region with complex geography and climate, regionalization of summer temperature extremes can be advantageous for extracting finer-scale information, which may prove useful for the vulnerability assessments and the development of local adaptation strategies in areas such as health, ecosystems and agriculture. \u00a9 2012 Springer-Verlag Wien.", "author" : [ { "dropping-particle" : "", "family" : "Kenawy", "given" : "A.", "non-dropping-particle" : "El", "parse-names" : false, "suffix" : "" }, { "dropping-particle" : "", "family" : "L\u00f3pez-Moreno", "given" : "J.I.", "non-dropping-particle" : "", "parse-names" : false, "suffix" : "" }, { "dropping-particle" : "", "family" : "Vicente-Serrano", "given" : "S.M.", "non-dropping-particle" : "", "parse-names" : false, "suffix" : "" } ], "container-title" : "Theoretical and Applied Climatology", "id" : "ITEM-1", "issue" : "3-4", "issued" : { "date-parts" : [ [ "2013" ] ] }, "page" : "387-405", "title" : "Summer temperature extremes in northeastern Spain: Spatial regionalization and links to atmospheric circulation (1960-2006)", "translator" : [ { "dropping-particle" : "", "family" : "S791", "given" : "", "non-dropping-particle" : "", "parse-names" : false, "suffix" : "" } ], "type" : "article-journal", "volume" : "113" }, "uris" : [ "http://www.mendeley.com/documents/?uuid=695c48b9-e234-45ea-9f20-d56db032f42c" ] } ], "mendeley" : { "formattedCitation" : "(El Kenawy et al., 2013)", "manualFormatting" : "El Kenawy et al., 2013;", "plainTextFormattedCitation" : "(El Kenawy et al., 2013)", "previouslyFormattedCitation" : "(El Kenawy et al., 2013)"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El Kenawy et al., 2013;</w:delText>
              </w:r>
              <w:r w:rsidRPr="00D424AA" w:rsidDel="008F5267">
                <w:rPr>
                  <w:rFonts w:cs="Times New Roman"/>
                  <w:color w:val="000000" w:themeColor="text1"/>
                  <w:sz w:val="16"/>
                  <w:szCs w:val="16"/>
                  <w:lang w:val="en-GB"/>
                </w:rPr>
                <w:fldChar w:fldCharType="end"/>
              </w:r>
            </w:del>
            <w:commentRangeEnd w:id="7237"/>
            <w:r w:rsidR="00A26296">
              <w:rPr>
                <w:rStyle w:val="Marquedecommentaire"/>
              </w:rPr>
              <w:commentReference w:id="7237"/>
            </w:r>
            <w:r w:rsidRPr="00841A35">
              <w:rPr>
                <w:rFonts w:cs="Times New Roman"/>
                <w:color w:val="000000" w:themeColor="text1"/>
                <w:sz w:val="16"/>
                <w:szCs w:val="16"/>
                <w:lang w:val="en-GB"/>
              </w:rPr>
              <w:t xml:space="preserve"> for Spain, </w:t>
            </w:r>
            <w:bookmarkStart w:id="7238" w:name="_Hlk77195090"/>
            <w:ins w:id="7239" w:author="Robin Matthews" w:date="2021-07-14T22:45:00Z">
              <w:r w:rsidR="008F5267">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02/2013JD020590", "ISSN" : "2169-897X", "abstract" : "Heat wave event trends over the Iberian Peninsula (IP) are studied using extreme value theory, specifically the peaks-over-threshold (POT) approach. Summer (June?August) daily temperature records from 20 observatories regularly distributed over Iberia in places far from urban effects were available for the common period 1961?2010. Heat waves are defined as days occurring above the 95th percentile of the temperature distribution, considering both maximum (Tmax) and minimum (Tmin) temperatures. These events were identified using a ?run declustering? scheme to select independent extreme events exceeding the threshold. Also, the dates of occurrence of the independent events were fitted to a Poisson process. Trends in the following parameters were studied: the scale parameter of the POT approach, the Poisson intensity, mean, return level period, and low (25th percentile) and high (75th percentile) values. The optimal trends in the Poisson intensity considering both Tmax and Tmin show a major increase in the occurrence of heat waves. Also, the rise in the return level trend was less than that in the mean of Tmin and Tmax, and the analysis of the values of Tminand Tmax showed a greater increasing trend in the low values (25th percentile) than in the high values (75th percentile), especially for Tmax, leading to a decrease in the variance. Over the IP, temperature extremes are increasing but not as much as the mean because the variance is tending to decrease. This highlights the important role of variance in the evolution of extremes.", "author" : [ { "dropping-particle" : "", "family" : "Acero", "given" : "F J", "non-dropping-particle" : "", "parse-names" : false, "suffix" : "" }, { "dropping-particle" : "", "family" : "Garc\u00eda", "given" : "Jos\u00e9 Agust\u00edn", "non-dropping-particle" : "", "parse-names" : false, "suffix" : "" }, { "dropping-particle" : "", "family" : "Gallego", "given" : "Mar\u00eda Cruz", "non-dropping-particle" : "", "parse-names" : false, "suffix" : "" }, { "dropping-particle" : "", "family" : "Parey", "given" : "Sylvie", "non-dropping-particle" : "", "parse-names" : false, "suffix" : "" }, { "dropping-particle" : "", "family" : "Dacunha-Castelle", "given" : "Didier", "non-dropping-particle" : "", "parse-names" : false, "suffix" : "" } ], "container-title" : "Journal of Geophysical Research: Atmospheres", "id" : "ITEM-1", "issue" : "1", "issued" : { "date-parts" : [ [ "2014", "1", "16" ] ] }, "note" : "doi: 10.1002/2013JD020590", "page" : "39-53", "publisher" : "John Wiley &amp; Sons, Ltd", "title" : "Trends in summer extreme temperatures over the Iberian Peninsula using nonurban station data", "translator" : [ { "dropping-particle" : "", "family" : "S2895", "given" : "", "non-dropping-particle" : "", "parse-names" : false, "suffix" : "" } ], "type" : "article-journal", "volume" : "119" }, "uris" : [ "http://www.mendeley.com/documents/?uuid=7cc8dcd8-f003-4765-9d3c-6480a2c982eb" ] }, { "id" : "ITEM-2", "itemData" : { "DOI" : "10.1007/s00704-014-1362-1", "ISSN" : "0177-798X", "abstract" : "\u00a9 2015, Springer-Verlag Wien. The assessment of climate change impacts requires updated estimates of the tendencies in temperature extremes. With the objective of studying recent variations in frequency and intensity of temperature extremes over Italy, a collection of daily minimum and maximum temperature time series was selected for the calculation of a set of indices recommended by the Expert Team on Climate Change Detection and Indices (ETCCDI). The trend of each index was investigated through a non-parametric statistical analysis over the last half-century (1961\u20132011), and its spatial variability was illustrated through trend maps. Mean national-scale trends were also assessed at annual and seasonal level. The results show that mean annual series exhibit a general warming tendency from 1961 to 2011, with significant trends for summer days, tropical nights, heat waves, and percentile-based indices at most stations, with warming trends more pronounced in summer and spring and weaker in winter and autumn. As a changepoint was identified in 1977 for the minimum (Tmin) and maximum temperature (Tmax) Italian annual series, the trend analysis was also performed for the two sub-periods 1961\u20131977 and 1978\u20132011. Non-significant \u201ccooling\u201d trends characterize the sub-period 1961\u20131977, while significant \u201cwarming\u201d trends were identified over the period 1978\u20132011. This study updates previous research in the extent of time series, in the number of indices and in the approach followed for their analysis, providing useful information for evaluating the impacts of temperature extremes in the context of a changing climate in Italy.", "author" : [ { "dropping-particle" : "", "family" : "Fioravanti", "given" : "Guido", "non-dropping-particle" : "", "parse-names" : false, "suffix" : "" }, { "dropping-particle" : "", "family" : "Piervitali", "given" : "Emanuela", "non-dropping-particle" : "", "parse-names" : false, "suffix" : "" }, { "dropping-particle" : "", "family" : "Desiato", "given" : "Franco", "non-dropping-particle" : "", "parse-names" : false, "suffix" : "" } ], "container-title" : "Theoretical and Applied Climatology", "id" : "ITEM-2", "issue" : "3-4", "issued" : { "date-parts" : [ [ "2016", "2", "13" ] ] }, "page" : "473-486", "title" : "Recent changes of temperature extremes over Italy: an index-based analysis", "translator" : [ { "dropping-particle" : "", "family" : "S790", "given" : "", "non-dropping-particle" : "", "parse-names" : false, "suffix" : "" } ], "type" : "article-journal", "volume" : "123" }, "uris" : [ "http://www.mendeley.com/documents/?uuid=8e82ed74-29cf-480b-acd9-49280113e50a" ] }, { "id" : "ITEM-3", "itemData" : { "DOI" : "10.1016/j.atmosres.2016.08.013", "ISSN" : "01698095", "abstract" : "\u00ef\u00bf\u00bd 2016 Elsevier B.V. The analysis of spatiotemporal changes of temperature extremes in Serbia, based on 18 ETCCDI indices, was performed using daily minimum and maximum temperature observations from 26 meteorological stations over the period 1961\u20132010. The observation period was divided into two sub-periods (1961\u20131980 and 1981\u20132010) according to the results of the sequential Mann\u2013Kendall test. Temporal trends were evaluated by a least-squares linear regression method. The average annual minimum temperature displayed a mixed pattern of increasing, decreasing, and no trends over 1961\u20131980 and a significant increasing trend over 1981\u20132010 across the whole country, with a regionally averaged rate of 0.48\u00ef\u00bf\u00bd\u00ef\u00bf\u00bdC per decade. The average annual maximum temperature showed a decreasing trend during 1961\u20131980 and a significant increasing trend at all stations during 1981\u20132010, with a regionally averaged rate of 0.56\u00ef\u00bf\u00bd\u00ef\u00bf\u00bdC per decade. Hot indices exhibited a general cooling tendency until 1980 and a warming tendency afterwards, with the most pronounced trends in the number of summer and tropical days during the first period and in the frequency of warm days and nights in the second. Cold indices displayed a mostly warming tendency over the entire period, with the most remarkable increase in the lowest annual maximum temperature and the number of ice days during the first period and in the frequency of cool nights during the second. At most stations, the diurnal temperature range showed a decrease until 1980 and no change or a slight increase afterwards. The lengthening of the growing season was much more pronounced in the later period. The computed correlation coefficient between the annual temperature indices and large-scale circulation features revealed that the East Atlantic pattern displayed much stronger association with examined indices than the North Atlantic Oscillation and East Atlantic/West Russia pattern.", "author" : [ { "dropping-particle" : "", "family" : "Ruml", "given" : "Mirjana", "non-dropping-particle" : "", "parse-names" : false, "suffix" : "" }, { "dropping-particle" : "", "family" : "Gregori\u0107", "given" : "Enike", "non-dropping-particle" : "", "parse-names" : false, "suffix" : "" }, { "dropping-particle" : "", "family" : "Vujadinovi\u0107", "given" : "Mirjam", "non-dropping-particle" : "", "parse-names" : false, "suffix" : "" }, { "dropping-particle" : "", "family" : "Radovanovi\u0107", "given" : "Slavica", "non-dropping-particle" : "", "parse-names" : false, "suffix" : "" }, { "dropping-particle" : "", "family" : "Matovi\u0107", "given" : "Gordana", "non-dropping-particle" : "", "parse-names" : false, "suffix" : "" }, { "dropping-particle" : "", "family" : "Vukovi\u0107", "given" : "Ana", "non-dropping-particle" : "", "parse-names" : false, "suffix" : "" }, { "dropping-particle" : "", "family" : "Po\u010du\u010da", "given" : "Vesna", "non-dropping-particle" : "", "parse-names" : false, "suffix" : "" }, { "dropping-particle" : "", "family" : "Stoji\u010di\u0107", "given" : "Djurdja", "non-dropping-particle" : "", "parse-names" : false, "suffix" : "" } ], "container-title" : "Atmospheric Research", "id" : "ITEM-3", "issued" : { "date-parts" : [ [ "2017", "1" ] ] }, "page" : "26-41", "title" : "Observed changes of temperature extremes in Serbia over the period 1961 \u2212 2010", "translator" : [ { "dropping-particle" : "", "family" : "S795", "given" : "", "non-dropping-particle" : "", "parse-names" : false, "suffix" : "" } ], "type" : "article-journal", "volume" : "183" }, "uris" : [ "http://www.mendeley.com/documents/?uuid=5dd606cd-446f-4dab-a629-ca65210aea67" ] }, { "id" : "ITEM-4", "itemData" : { "DOI" : "10.1002/joc.5720", "ISSN" : "0899-8418", "abstract" : "The study investigated temporal variations of record and absolute maximum and minimum air temperatures (Tmax and Tmin, respectively), and surface and upper atmospheric conditions in years, in which the highest number of events were observed at 90 stations of Turkey during period of 1950?2015. The results have shown that annual frequency of record Tmin events revealed an evident decreasing since mid-1980s while frequency of Tmax events increased particularly starting from the year of 2000. Half of record Tmax events were recorded during 2000?2015 period. On the other hand, daily absolute Tmax occurred mostly in 2000, whereas daily absolute Tmin events were mostly recorded in 1953. With respect to linkages to atmospheric teleconnection patterns, statistically significant negative relationships were detected between numbers of Turkey's record Tmax events and the North Atlantic Oscillation Index (NAOI) in July, December, and annually, and between the Arctic Oscillation Index (AOI) and the record Tmax events in winter months. The North Sea?Caspian Pattern Index (NCPI) had a significantly strong negative relationship with record-breaking Tmax events in February, March, August, October, and annually. However, statistically significant relationships found between the NCPI and record Tmin events in November, January, and annually are different from other atmospheric oscillations. Well-defined synoptic-scale surface and upper atmospheric circulation anomalies closely controlled occurrence and nature/magnitude of highest number of record-breaking Tmax events in Turkey by carrying frequently the tropical origin weather systems and continental tropical warm/hot air masses towards Turkey and her surroundings. On the other hands, record-breaking Tmin events detected were related closely with the patterns of surface and upper atmospheric circulation anomalies carrying frequently polar and subpolar or mid-latitudinal weather systems with the continental polar air masses mostly cold and stable to Turkey and her surrounding regions.", "author" : [ { "dropping-particle" : "", "family" : "T\u00fcrke\u015f", "given" : "Murat", "non-dropping-particle" : "", "parse-names" : false, "suffix" : "" }, { "dropping-particle" : "", "family" : "Erlat", "given" : "Ecmel", "non-dropping-particle" : "", "parse-names" : false, "suffix" : "" } ], "container-title" : "International Journal of Climatology", "id" : "ITEM-4", "issue" : "14", "issued" : { "date-parts" : [ [ "2018", "11", "1" ] ] }, "note" : "doi: 10.1002/joc.5720", "page" : "5182-5204", "publisher" : "John Wiley &amp; Sons, Ltd", "title" : "Variability and trends in record air temperature events of Turkey and their associations with atmospheric oscillations and anomalous circulation patterns", "translator" : [ { "dropping-particle" : "", "family" : "S1101", "given" : "", "non-dropping-particle" : "", "parse-names" : false, "suffix" : "" } ], "type" : "article-journal", "volume" : "38" }, "uris" : [ "http://www.mendeley.com/documents/?uuid=7633fbca-0ad4-47ad-b779-6e1f88872124" ] }, { "id" : "ITEM-5",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5",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id" : "ITEM-6",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6",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7",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7",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id" : "ITEM-8", "itemData" : { "DOI" : "10.1007/s00704-015-1472-4", "ISSN" : "0177-798X", "author" : [ { "dropping-particle" : "", "family" : "Filahi", "given" : "S.", "non-dropping-particle" : "", "parse-names" : false, "suffix" : "" }, { "dropping-particle" : "", "family" : "Tanarhte", "given" : "Meryem", "non-dropping-particle" : "", "parse-names" : false, "suffix" : "" }, { "dropping-particle" : "", "family" : "Mouhir", "given" : "L.", "non-dropping-particle" : "", "parse-names" : false, "suffix" : "" }, { "dropping-particle" : "", "family" : "Morhit", "given" : "Mohammed", "non-dropping-particle" : "El", "parse-names" : false, "suffix" : "" }, { "dropping-particle" : "", "family" : "Tramblay", "given" : "Yves", "non-dropping-particle" : "", "parse-names" : false, "suffix" : "" } ], "container-title" : "Theoretical and Applied Climatology", "id" : "ITEM-8", "issue" : "3-4", "issued" : { "date-parts" : [ [ "2016", "4", "26" ] ] }, "page" : "959-972", "publisher" : "Springer Vienna", "title" : "Trends in indices of daily temperature and precipitations extremes in Morocco", "translator" : [ { "dropping-particle" : "", "family" : "S3329", "given" : "", "non-dropping-particle" : "", "parse-names" : false, "suffix" : "" } ], "type" : "article-journal", "volume" : "124" }, "uris" : [ "http://www.mendeley.com/documents/?uuid=7707edc2-8221-4864-b68a-1b7eca701283" ] }, { "id" : "ITEM-9", "itemData" : { "DOI" : "10.1002/joc.6734", "ISSN" : "0899-8418", "author" : [ { "dropping-particle" : "", "family" : "Driouech", "given" : "Fatima", "non-dropping-particle" : "", "parse-names" : false, "suffix" : "" }, { "dropping-particle" : "", "family" : "Stafi", "given" : "Hafid", "non-dropping-particle" : "", "parse-names" : false, "suffix" : "" }, { "dropping-particle" : "", "family" : "Khouakhi", "given" : "Abdou", "non-dropping-particle" : "", "parse-names" : false, "suffix" : "" }, { "dropping-particle" : "", "family" : "Moutia", "given" : "Sara", "non-dropping-particle" : "", "parse-names" : false, "suffix" : "" }, { "dropping-particle" : "", "family" : "Badi", "given" : "Wafae", "non-dropping-particle" : "", "parse-names" : false, "suffix" : "" }, { "dropping-particle" : "", "family" : "ElRhaz", "given" : "Khalid", "non-dropping-particle" : "", "parse-names" : false, "suffix" : "" }, { "dropping-particle" : "", "family" : "Chehbouni", "given" : "Abdelghani", "non-dropping-particle" : "", "parse-names" : false, "suffix" : "" } ], "container-title" : "International Journal of Climatology", "id" : "ITEM-9", "issue" : "S1", "issued" : { "date-parts" : [ [ "2021", "1", "29" ] ] }, "page" : "1-20", "title" : "Recent observed country-wide climate trends in Morocco", "translator" : [ { "dropping-particle" : "", "family" : "S3513", "given" : "", "non-dropping-particle" : "", "parse-names" : false, "suffix" : "" } ], "type" : "article-journal", "volume" : "41" }, "uris" : [ "http://www.mendeley.com/documents/?uuid=f5274322-78b0-4b32-8377-b11a80322fcc" ] } ], "mendeley" : { "formattedCitation" : "(Donat et al., 2013a, 2014a, 2016a; Acero et al., 2014; Filahi et al., 2016; Fioravanti et al., 2016; Ruml et al., 2017; T\u00fcrke\u015f and Erlat, 2018; Driouech et al., 2021)", "manualFormatting" : "Donat et al., 2013, 2014, 2016; Acero et al., 2014; Filahi et al., 2016; Fioravanti et al., 2016; Ruml et al., 2017; T\u00fcrke\u015f and Erlat, 2018; Driouech et al., 2021)", "plainTextFormattedCitation" : "(Donat et al., 2013a, 2014a, 2016a; Acero et al., 2014; Filahi et al., 2016; Fioravanti et al., 2016; Ruml et al., 2017; T\u00fcrke\u015f and Erlat, 2018; Driouech et al., 2021)", "previouslyFormattedCitation" : "(Donat et al., 2013a, 2014a, 2016a; Acero et al., 2014; Filahi et al., 2016; Fioravanti et al., 2016; Ruml et al., 2017; T\u00fcrke\u015f and Erlat, 2018; Driouech et al., 2021)" }, "properties" : { "noteIndex" : 0 }, "schema" : "https://github.com/citation-style-language/schema/raw/master/csl-citation.json" }</w:instrText>
            </w:r>
            <w:ins w:id="7240" w:author="Robin Matthews" w:date="2021-07-14T22:45:00Z">
              <w:r w:rsidR="008F5267">
                <w:rPr>
                  <w:rFonts w:cs="Times New Roman"/>
                  <w:color w:val="000000" w:themeColor="text1"/>
                  <w:sz w:val="16"/>
                  <w:szCs w:val="16"/>
                  <w:lang w:val="en-GB"/>
                </w:rPr>
                <w:fldChar w:fldCharType="separate"/>
              </w:r>
              <w:r w:rsidR="008F5267" w:rsidRPr="007F3EB1">
                <w:rPr>
                  <w:rFonts w:cs="Times New Roman"/>
                  <w:noProof/>
                  <w:color w:val="000000" w:themeColor="text1"/>
                  <w:sz w:val="16"/>
                  <w:szCs w:val="16"/>
                  <w:lang w:val="en-GB"/>
                </w:rPr>
                <w:t>Donat et al., 2013, 2014, 2016; Acero et al., 2014; Filahi et al., 2016; Fioravanti et al., 2016; Ruml et al., 2017; Türkeş and Erlat, 2018; Driouech et al., 2021)</w:t>
              </w:r>
              <w:r w:rsidR="008F5267">
                <w:rPr>
                  <w:rFonts w:cs="Times New Roman"/>
                  <w:color w:val="000000" w:themeColor="text1"/>
                  <w:sz w:val="16"/>
                  <w:szCs w:val="16"/>
                  <w:lang w:val="en-GB"/>
                </w:rPr>
                <w:fldChar w:fldCharType="end"/>
              </w:r>
            </w:ins>
            <w:commentRangeStart w:id="7241"/>
            <w:del w:id="7242" w:author="Robin Matthews" w:date="2021-07-14T22:45: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2013JD020590", "ISSN" : "2169-897X", "abstract" : "Heat wave event trends over the Iberian Peninsula (IP) are studied using extreme value theory, specifically the peaks-over-threshold (POT) approach. Summer (June?August) daily temperature records from 20 observatories regularly distributed over Iberia in places far from urban effects were available for the common period 1961?2010. Heat waves are defined as days occurring above the 95th percentile of the temperature distribution, considering both maximum (Tmax) and minimum (Tmin) temperatures. These events were identified using a ?run declustering? scheme to select independent extreme events exceeding the threshold. Also, the dates of occurrence of the independent events were fitted to a Poisson process. Trends in the following parameters were studied: the scale parameter of the POT approach, the Poisson intensity, mean, return level period, and low (25th percentile) and high (75th percentile) values. The optimal trends in the Poisson intensity considering both Tmax and Tmin show a major increase in the occurrence of heat waves. Also, the rise in the return level trend was less than that in the mean of Tmin and Tmax, and the analysis of the values of Tminand Tmax showed a greater increasing trend in the low values (25th percentile) than in the high values (75th percentile), especially for Tmax, leading to a decrease in the variance. Over the IP, temperature extremes are increasing but not as much as the mean because the variance is tending to decrease. This highlights the important role of variance in the evolution of extremes.", "author" : [ { "dropping-particle" : "", "family" : "Acero", "given" : "F J", "non-dropping-particle" : "", "parse-names" : false, "suffix" : "" }, { "dropping-particle" : "", "family" : "Garc\u00eda", "given" : "Jos\u00e9 Agust\u00edn", "non-dropping-particle" : "", "parse-names" : false, "suffix" : "" }, { "dropping-particle" : "", "family" : "Gallego", "given" : "Mar\u00eda Cruz", "non-dropping-particle" : "", "parse-names" : false, "suffix" : "" }, { "dropping-particle" : "", "family" : "Parey", "given" : "Sylvie", "non-dropping-particle" : "", "parse-names" : false, "suffix" : "" }, { "dropping-particle" : "", "family" : "Dacunha-Castelle", "given" : "Didier", "non-dropping-particle" : "", "parse-names" : false, "suffix" : "" } ], "container-title" : "Journal of Geophysical Research: Atmospheres", "id" : "ITEM-1", "issue" : "1", "issued" : { "date-parts" : [ [ "2014", "1", "16" ] ] }, "note" : "doi: 10.1002/2013JD020590", "page" : "39-53", "publisher" : "John Wiley &amp; Sons, Ltd", "title" : "Trends in summer extreme temperatures over the Iberian Peninsula using nonurban station data", "translator" : [ { "dropping-particle" : "", "family" : "S2895", "given" : "", "non-dropping-particle" : "", "parse-names" : false, "suffix" : "" } ], "type" : "article-journal", "volume" : "119" }, "uris" : [ "http://www.mendeley.com/documents/?uuid=7cc8dcd8-f003-4765-9d3c-6480a2c982eb" ] } ], "mendeley" : { "formattedCitation" : "(Acero et al., 2014)", "manualFormatting" : "Acero et al., 2014", "plainTextFormattedCitation" : "(Acero et al., 2014)", "previouslyFormattedCitation" : "(Acero et al., 2014)"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Acero et al., 2014</w:delText>
              </w:r>
              <w:r w:rsidRPr="00D424AA" w:rsidDel="008F5267">
                <w:rPr>
                  <w:rFonts w:cs="Times New Roman"/>
                  <w:color w:val="000000" w:themeColor="text1"/>
                  <w:sz w:val="16"/>
                  <w:szCs w:val="16"/>
                  <w:lang w:val="en-GB"/>
                </w:rPr>
                <w:fldChar w:fldCharType="end"/>
              </w:r>
              <w:commentRangeEnd w:id="7241"/>
              <w:r w:rsidR="00A26296" w:rsidDel="008F5267">
                <w:rPr>
                  <w:rStyle w:val="Marquedecommentaire"/>
                </w:rPr>
                <w:commentReference w:id="7241"/>
              </w:r>
              <w:r w:rsidRPr="00841A35" w:rsidDel="008F5267">
                <w:rPr>
                  <w:rFonts w:cs="Times New Roman"/>
                  <w:color w:val="000000" w:themeColor="text1"/>
                  <w:sz w:val="16"/>
                  <w:szCs w:val="16"/>
                  <w:lang w:val="en-GB"/>
                </w:rPr>
                <w:delText xml:space="preserve">; </w:delText>
              </w:r>
              <w:commentRangeStart w:id="7243"/>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7/s00704-014-1362-1", "ISSN" : "0177-798X", "abstract" : "\u00a9 2015, Springer-Verlag Wien. The assessment of climate change impacts requires updated estimates of the tendencies in temperature extremes. With the objective of studying recent variations in frequency and intensity of temperature extremes over Italy, a collection of daily minimum and maximum temperature time series was selected for the calculation of a set of indices recommended by the Expert Team on Climate Change Detection and Indices (ETCCDI). The trend of each index was investigated through a non-parametric statistical analysis over the last half-century (1961\u20132011), and its spatial variability was illustrated through trend maps. Mean national-scale trends were also assessed at annual and seasonal level. The results show that mean annual series exhibit a general warming tendency from 1961 to 2011, with significant trends for summer days, tropical nights, heat waves, and percentile-based indices at most stations, with warming trends more pronounced in summer and spring and weaker in winter and autumn. As a changepoint was identified in 1977 for the minimum (Tmin) and maximum temperature (Tmax) Italian annual series, the trend analysis was also performed for the two sub-periods 1961\u20131977 and 1978\u20132011. Non-significant \u201ccooling\u201d trends characterize the sub-period 1961\u20131977, while significant \u201cwarming\u201d trends were identified over the period 1978\u20132011. This study updates previous research in the extent of time series, in the number of indices and in the approach followed for their analysis, providing useful information for evaluating the impacts of temperature extremes in the context of a changing climate in Italy.", "author" : [ { "dropping-particle" : "", "family" : "Fioravanti", "given" : "Guido", "non-dropping-particle" : "", "parse-names" : false, "suffix" : "" }, { "dropping-particle" : "", "family" : "Piervitali", "given" : "Emanuela", "non-dropping-particle" : "", "parse-names" : false, "suffix" : "" }, { "dropping-particle" : "", "family" : "Desiato", "given" : "Franco", "non-dropping-particle" : "", "parse-names" : false, "suffix" : "" } ], "container-title" : "Theoretical and Applied Climatology", "id" : "ITEM-1", "issue" : "3-4", "issued" : { "date-parts" : [ [ "2016", "2", "13" ] ] }, "page" : "473-486", "title" : "Recent changes of temperature extremes over Italy: an index-based analysis", "translator" : [ { "dropping-particle" : "", "family" : "S790", "given" : "", "non-dropping-particle" : "", "parse-names" : false, "suffix" : "" } ], "type" : "article-journal", "volume" : "123" }, "uris" : [ "http://www.mendeley.com/documents/?uuid=8e82ed74-29cf-480b-acd9-49280113e50a" ] } ], "mendeley" : { "formattedCitation" : "(Fioravanti et al., 2016)", "manualFormatting" : "Fioravanti et al., 2016", "plainTextFormattedCitation" : "(Fioravanti et al., 2016)", "previouslyFormattedCitation" : "(Fioravanti et al., 2016)"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Fioravanti et al., 2016</w:delText>
              </w:r>
              <w:r w:rsidRPr="00D424AA" w:rsidDel="008F5267">
                <w:rPr>
                  <w:rFonts w:cs="Times New Roman"/>
                  <w:color w:val="000000" w:themeColor="text1"/>
                  <w:sz w:val="16"/>
                  <w:szCs w:val="16"/>
                  <w:lang w:val="en-GB"/>
                </w:rPr>
                <w:fldChar w:fldCharType="end"/>
              </w:r>
              <w:commentRangeEnd w:id="7243"/>
              <w:r w:rsidR="00A26296" w:rsidDel="008F5267">
                <w:rPr>
                  <w:rStyle w:val="Marquedecommentaire"/>
                </w:rPr>
                <w:commentReference w:id="7243"/>
              </w:r>
              <w:r w:rsidRPr="00841A35" w:rsidDel="008F5267">
                <w:rPr>
                  <w:rFonts w:cs="Times New Roman"/>
                  <w:color w:val="000000" w:themeColor="text1"/>
                  <w:sz w:val="16"/>
                  <w:szCs w:val="16"/>
                  <w:lang w:val="en-GB"/>
                </w:rPr>
                <w:delText xml:space="preserve">; </w:delText>
              </w:r>
              <w:commentRangeStart w:id="7244"/>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16/j.atmosres.2016.08.013", "ISSN" : "01698095", "abstract" : "\u00ef\u00bf\u00bd 2016 Elsevier B.V. The analysis of spatiotemporal changes of temperature extremes in Serbia, based on 18 ETCCDI indices, was performed using daily minimum and maximum temperature observations from 26 meteorological stations over the period 1961\u20132010. The observation period was divided into two sub-periods (1961\u20131980 and 1981\u20132010) according to the results of the sequential Mann\u2013Kendall test. Temporal trends were evaluated by a least-squares linear regression method. The average annual minimum temperature displayed a mixed pattern of increasing, decreasing, and no trends over 1961\u20131980 and a significant increasing trend over 1981\u20132010 across the whole country, with a regionally averaged rate of 0.48\u00ef\u00bf\u00bd\u00ef\u00bf\u00bdC per decade. The average annual maximum temperature showed a decreasing trend during 1961\u20131980 and a significant increasing trend at all stations during 1981\u20132010, with a regionally averaged rate of 0.56\u00ef\u00bf\u00bd\u00ef\u00bf\u00bdC per decade. Hot indices exhibited a general cooling tendency until 1980 and a warming tendency afterwards, with the most pronounced trends in the number of summer and tropical days during the first period and in the frequency of warm days and nights in the second. Cold indices displayed a mostly warming tendency over the entire period, with the most remarkable increase in the lowest annual maximum temperature and the number of ice days during the first period and in the frequency of cool nights during the second. At most stations, the diurnal temperature range showed a decrease until 1980 and no change or a slight increase afterwards. The lengthening of the growing season was much more pronounced in the later period. The computed correlation coefficient between the annual temperature indices and large-scale circulation features revealed that the East Atlantic pattern displayed much stronger association with examined indices than the North Atlantic Oscillation and East Atlantic/West Russia pattern.", "author" : [ { "dropping-particle" : "", "family" : "Ruml", "given" : "Mirjana", "non-dropping-particle" : "", "parse-names" : false, "suffix" : "" }, { "dropping-particle" : "", "family" : "Gregori\u0107", "given" : "Enike", "non-dropping-particle" : "", "parse-names" : false, "suffix" : "" }, { "dropping-particle" : "", "family" : "Vujadinovi\u0107", "given" : "Mirjam", "non-dropping-particle" : "", "parse-names" : false, "suffix" : "" }, { "dropping-particle" : "", "family" : "Radovanovi\u0107", "given" : "Slavica", "non-dropping-particle" : "", "parse-names" : false, "suffix" : "" }, { "dropping-particle" : "", "family" : "Matovi\u0107", "given" : "Gordana", "non-dropping-particle" : "", "parse-names" : false, "suffix" : "" }, { "dropping-particle" : "", "family" : "Vukovi\u0107", "given" : "Ana", "non-dropping-particle" : "", "parse-names" : false, "suffix" : "" }, { "dropping-particle" : "", "family" : "Po\u010du\u010da", "given" : "Vesna", "non-dropping-particle" : "", "parse-names" : false, "suffix" : "" }, { "dropping-particle" : "", "family" : "Stoji\u010di\u0107", "given" : "Djurdja", "non-dropping-particle" : "", "parse-names" : false, "suffix" : "" } ], "container-title" : "Atmospheric Research", "id" : "ITEM-1", "issued" : { "date-parts" : [ [ "2017", "1" ] ] }, "page" : "26-41", "title" : "Observed changes of temperature extremes in Serbia over the period 1961 \u2212 2010", "translator" : [ { "dropping-particle" : "", "family" : "S795", "given" : "", "non-dropping-particle" : "", "parse-names" : false, "suffix" : "" } ], "type" : "article-journal", "volume" : "183" }, "uris" : [ "http://www.mendeley.com/documents/?uuid=5dd606cd-446f-4dab-a629-ca65210aea67" ] } ], "mendeley" : { "formattedCitation" : "(Ruml et al., 2017)", "manualFormatting" : "Ruml et al., 2017", "plainTextFormattedCitation" : "(Ruml et al., 2017)", "previouslyFormattedCitation" : "(Ruml et al., 2017)"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Ruml et al., 2017</w:delText>
              </w:r>
              <w:r w:rsidRPr="00D424AA" w:rsidDel="008F5267">
                <w:rPr>
                  <w:rFonts w:cs="Times New Roman"/>
                  <w:color w:val="000000" w:themeColor="text1"/>
                  <w:sz w:val="16"/>
                  <w:szCs w:val="16"/>
                  <w:lang w:val="en-GB"/>
                </w:rPr>
                <w:fldChar w:fldCharType="end"/>
              </w:r>
              <w:commentRangeEnd w:id="7244"/>
              <w:r w:rsidR="00A26296" w:rsidDel="008F5267">
                <w:rPr>
                  <w:rStyle w:val="Marquedecommentaire"/>
                </w:rPr>
                <w:commentReference w:id="7244"/>
              </w:r>
              <w:r w:rsidRPr="00841A35" w:rsidDel="008F5267">
                <w:rPr>
                  <w:rFonts w:cs="Times New Roman"/>
                  <w:color w:val="000000" w:themeColor="text1"/>
                  <w:sz w:val="16"/>
                  <w:szCs w:val="16"/>
                  <w:lang w:val="en-GB"/>
                </w:rPr>
                <w:delText xml:space="preserve">; </w:delText>
              </w:r>
              <w:commentRangeStart w:id="7245"/>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joc.5720", "ISSN" : "0899-8418", "abstract" : "The study investigated temporal variations of record and absolute maximum and minimum air temperatures (Tmax and Tmin, respectively), and surface and upper atmospheric conditions in years, in which the highest number of events were observed at 90 stations of Turkey during period of 1950?2015. The results have shown that annual frequency of record Tmin events revealed an evident decreasing since mid-1980s while frequency of Tmax events increased particularly starting from the year of 2000. Half of record Tmax events were recorded during 2000?2015 period. On the other hand, daily absolute Tmax occurred mostly in 2000, whereas daily absolute Tmin events were mostly recorded in 1953. With respect to linkages to atmospheric teleconnection patterns, statistically significant negative relationships were detected between numbers of Turkey's record Tmax events and the North Atlantic Oscillation Index (NAOI) in July, December, and annually, and between the Arctic Oscillation Index (AOI) and the record Tmax events in winter months. The North Sea?Caspian Pattern Index (NCPI) had a significantly strong negative relationship with record-breaking Tmax events in February, March, August, October, and annually. However, statistically significant relationships found between the NCPI and record Tmin events in November, January, and annually are different from other atmospheric oscillations. Well-defined synoptic-scale surface and upper atmospheric circulation anomalies closely controlled occurrence and nature/magnitude of highest number of record-breaking Tmax events in Turkey by carrying frequently the tropical origin weather systems and continental tropical warm/hot air masses towards Turkey and her surroundings. On the other hands, record-breaking Tmin events detected were related closely with the patterns of surface and upper atmospheric circulation anomalies carrying frequently polar and subpolar or mid-latitudinal weather systems with the continental polar air masses mostly cold and stable to Turkey and her surrounding regions.", "author" : [ { "dropping-particle" : "", "family" : "T\u00fcrke\u015f", "given" : "Murat", "non-dropping-particle" : "", "parse-names" : false, "suffix" : "" }, { "dropping-particle" : "", "family" : "Erlat", "given" : "Ecmel", "non-dropping-particle" : "", "parse-names" : false, "suffix" : "" } ], "container-title" : "International Journal of Climatology", "id" : "ITEM-1", "issue" : "14", "issued" : { "date-parts" : [ [ "2018", "11", "1" ] ] }, "note" : "doi: 10.1002/joc.5720", "page" : "5182-5204", "publisher" : "John Wiley &amp; Sons, Ltd", "title" : "Variability and trends in record air temperature events of Turkey and their associations with atmospheric oscillations and anomalous circulation patterns", "translator" : [ { "dropping-particle" : "", "family" : "S1101", "given" : "", "non-dropping-particle" : "", "parse-names" : false, "suffix" : "" } ], "type" : "article-journal", "volume" : "38" }, "uris" : [ "http://www.mendeley.com/documents/?uuid=7633fbca-0ad4-47ad-b779-6e1f88872124" ] } ], "mendeley" : { "formattedCitation" : "(T\u00fcrke\u015f and Erlat, 2018)", "manualFormatting" : "T\u00fcrke\u015f and Erlat, 2018", "plainTextFormattedCitation" : "(T\u00fcrke\u015f and Erlat, 2018)", "previouslyFormattedCitation" : "(T\u00fcrke\u015f and Erlat, 2018)"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Türkeş and Erlat, 2018</w:delText>
              </w:r>
              <w:r w:rsidRPr="00D424AA" w:rsidDel="008F5267">
                <w:rPr>
                  <w:rFonts w:cs="Times New Roman"/>
                  <w:color w:val="000000" w:themeColor="text1"/>
                  <w:sz w:val="16"/>
                  <w:szCs w:val="16"/>
                  <w:lang w:val="en-GB"/>
                </w:rPr>
                <w:fldChar w:fldCharType="end"/>
              </w:r>
              <w:commentRangeEnd w:id="7245"/>
              <w:r w:rsidR="00A26296" w:rsidDel="008F5267">
                <w:rPr>
                  <w:rStyle w:val="Marquedecommentaire"/>
                </w:rPr>
                <w:commentReference w:id="7245"/>
              </w:r>
              <w:r w:rsidRPr="00841A35" w:rsidDel="008F5267">
                <w:rPr>
                  <w:rFonts w:cs="Times New Roman"/>
                  <w:color w:val="000000" w:themeColor="text1"/>
                  <w:sz w:val="16"/>
                  <w:szCs w:val="16"/>
                  <w:lang w:val="en-GB"/>
                </w:rPr>
                <w:delText xml:space="preserve">; </w:delText>
              </w:r>
              <w:commentRangeStart w:id="7246"/>
              <w:r w:rsidRPr="00841A35"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id" : "ITEM-2",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2",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3",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3",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id" : "ITEM-4", "itemData" : { "DOI" : "10.1007/s00704-015-1472-4", "ISSN" : "0177-798X", "author" : [ { "dropping-particle" : "", "family" : "Filahi", "given" : "S.", "non-dropping-particle" : "", "parse-names" : false, "suffix" : "" }, { "dropping-particle" : "", "family" : "Tanarhte", "given" : "Meryem", "non-dropping-particle" : "", "parse-names" : false, "suffix" : "" }, { "dropping-particle" : "", "family" : "Mouhir", "given" : "L.", "non-dropping-particle" : "", "parse-names" : false, "suffix" : "" }, { "dropping-particle" : "", "family" : "Morhit", "given" : "Mohammed", "non-dropping-particle" : "El", "parse-names" : false, "suffix" : "" }, { "dropping-particle" : "", "family" : "Tramblay", "given" : "Yves", "non-dropping-particle" : "", "parse-names" : false, "suffix" : "" } ], "container-title" : "Theoretical and Applied Climatology", "id" : "ITEM-4", "issue" : "3-4", "issued" : { "date-parts" : [ [ "2016", "4", "26" ] ] }, "page" : "959-972", "publisher" : "Springer Vienna", "title" : "Trends in indices of daily temperature and precipitations extremes in Morocco", "translator" : [ { "dropping-particle" : "", "family" : "S3329", "given" : "", "non-dropping-particle" : "", "parse-names" : false, "suffix" : "" } ], "type" : "article-journal", "volume" : "124" }, "uris" : [ "http://www.mendeley.com/documents/?uuid=7707edc2-8221-4864-b68a-1b7eca701283" ] }, { "id" : "ITEM-5", "itemData" : { "DOI" : "10.1002/joc.6734", "ISSN" : "0899-8418", "author" : [ { "dropping-particle" : "", "family" : "Driouech", "given" : "Fatima", "non-dropping-particle" : "", "parse-names" : false, "suffix" : "" }, { "dropping-particle" : "", "family" : "Stafi", "given" : "Hafid", "non-dropping-particle" : "", "parse-names" : false, "suffix" : "" }, { "dropping-particle" : "", "family" : "Khouakhi", "given" : "Abdou", "non-dropping-particle" : "", "parse-names" : false, "suffix" : "" }, { "dropping-particle" : "", "family" : "Moutia", "given" : "Sara", "non-dropping-particle" : "", "parse-names" : false, "suffix" : "" }, { "dropping-particle" : "", "family" : "Badi", "given" : "Wafae", "non-dropping-particle" : "", "parse-names" : false, "suffix" : "" }, { "dropping-particle" : "", "family" : "ElRhaz", "given" : "Khalid", "non-dropping-particle" : "", "parse-names" : false, "suffix" : "" }, { "dropping-particle" : "", "family" : "Chehbouni", "given" : "Abdelghani", "non-dropping-particle" : "", "parse-names" : false, "suffix" : "" } ], "container-title" : "International Journal of Climatology", "id" : "ITEM-5", "issue" : "S1", "issued" : { "date-parts" : [ [ "2021", "1", "29" ] ] }, "page" : "1-20", "title" : "Recent observed country-wide climate trends in Morocco", "translator" : [ { "dropping-particle" : "", "family" : "S3513", "given" : "", "non-dropping-particle" : "", "parse-names" : false, "suffix" : "" } ], "type" : "article-journal", "volume" : "41" }, "uris" : [ "http://www.mendeley.com/documents/?uuid=f5274322-78b0-4b32-8377-b11a80322fcc" ] } ], "mendeley" : { "formattedCitation" : "(Donat et al., 2013a, 2014a, 2016a; Filahi et al., 2016; Driouech et al., 2021)", "manualFormatting" : "Donat et al., 2013, 2014, 2016; Filahi et al., 2016; Driouech et al., 2020; Dunn et al.2020)", "plainTextFormattedCitation" : "(Donat et al., 2013a, 2014a, 2016a; Filahi et al., 2016; Driouech et al., 2021)", "previouslyFormattedCitation" : "(Donat et al., 2013a, 2014a, 2016a; Filahi et al., 2016; Driouech et al., 2021)" }, "properties" : { "noteIndex" : 0 }, "schema" : "https://github.com/citation-style-language/schema/raw/master/csl-citation.json" }</w:delInstrText>
              </w:r>
              <w:r w:rsidRPr="00841A35"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Donat et al., 2013, 2014, 2016; Filahi et al., 2016; Driouech et al., 2020; Dunn et al.2020)</w:delText>
              </w:r>
              <w:r w:rsidRPr="00841A35" w:rsidDel="008F5267">
                <w:rPr>
                  <w:rFonts w:cs="Times New Roman"/>
                  <w:color w:val="000000" w:themeColor="text1"/>
                  <w:sz w:val="16"/>
                  <w:szCs w:val="16"/>
                  <w:lang w:val="en-GB"/>
                </w:rPr>
                <w:fldChar w:fldCharType="end"/>
              </w:r>
            </w:del>
            <w:bookmarkEnd w:id="7238"/>
            <w:commentRangeEnd w:id="7246"/>
            <w:r w:rsidR="00A26296">
              <w:rPr>
                <w:rStyle w:val="Marquedecommentaire"/>
              </w:rPr>
              <w:commentReference w:id="7246"/>
            </w:r>
          </w:p>
          <w:p w14:paraId="74588E10" w14:textId="77777777" w:rsidR="00D376F0" w:rsidRPr="00D424AA" w:rsidRDefault="00D376F0" w:rsidP="00D424AA">
            <w:pPr>
              <w:spacing w:after="160" w:line="259" w:lineRule="auto"/>
              <w:rPr>
                <w:rFonts w:cs="Times New Roman"/>
                <w:i/>
                <w:color w:val="000000" w:themeColor="text1"/>
                <w:sz w:val="16"/>
                <w:szCs w:val="16"/>
                <w:lang w:val="en-GB"/>
              </w:rPr>
            </w:pPr>
          </w:p>
        </w:tc>
        <w:tc>
          <w:tcPr>
            <w:tcW w:w="2158" w:type="dxa"/>
            <w:tcBorders>
              <w:top w:val="dashed" w:sz="4" w:space="0" w:color="000000"/>
            </w:tcBorders>
            <w:shd w:val="clear" w:color="auto" w:fill="FD9693"/>
          </w:tcPr>
          <w:p w14:paraId="044EED08" w14:textId="2202B24D" w:rsidR="00D376F0" w:rsidRPr="00D424AA" w:rsidDel="008F5267" w:rsidRDefault="00D376F0" w:rsidP="00DB48AC">
            <w:pPr>
              <w:rPr>
                <w:del w:id="7247" w:author="Robin Matthews" w:date="2021-07-14T22:46:00Z"/>
                <w:rFonts w:cs="Times New Roman"/>
                <w:color w:val="000000" w:themeColor="text1"/>
                <w:sz w:val="16"/>
                <w:szCs w:val="16"/>
                <w:lang w:val="nb-NO"/>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7248" w:name="_Hlk77195160"/>
            <w:ins w:id="7249" w:author="Robin Matthews" w:date="2021-07-14T22:46:00Z">
              <w:r w:rsidR="008F5267">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007/s10584-014-1153-9", "abstract" : "With record breaking heat waves, dryness, and floods in several parts of the world in recent years the question arises whether and to what extent the hazard of hydrometeorological extreme weather events has changed, and if changes can be attributed to specific causes. The methodology of probabilistic event attribution allows to evaluate such potential changes in the occurence probabilities of particular types of extreme events. We show that such a probabilistic assessment not only provides information on changing hazards in hydrometerological events but also permits statements about multivariate combinations of hydrometeorological variables. Hence attribution studies could be targeted specifically towards relevant impacts in particular sectors, if different suitable multivariate proxies are used. We demonstrate our methodology by using combinations of temperature, precipitation and humidity in the large ensemble of climate simulations within the weather@home project in order to derive impact-relevant quantities such as a seasonal water balance and heat stress imposed on the human body. Finally, we estimate the hazard probabilities of those events in South-East Europe, a region that has recently experienced severe summer dryness (2012) in combination with multiple heat waves. \u00a9 2014 The Author(s).", "author" : [ { "dropping-particle" : "", "family" : "Sippel", "given" : "S.", "non-dropping-particle" : "", "parse-names" : false, "suffix" : "" }, { "dropping-particle" : "", "family" : "Otto", "given" : "F.E.L.", "non-dropping-particle" : "", "parse-names" : false, "suffix" : "" } ], "container-title" : "Climatic Change", "id" : "ITEM-3", "issue" : "3-4", "issued" : { "date-parts" : [ [ "2014" ] ] }, "page" : "381-398", "title" : "Beyond climatological extremes \u2013 assessing how the odds of hydrometeorological extreme events in South-East Europe change in a warming climate", "translator" : [ { "dropping-particle" : "", "family" : "S800", "given" : "", "non-dropping-particle" : "", "parse-names" : false, "suffix" : "" } ], "type" : "article-journal", "volume" : "125" }, "uris" : [ "http://www.mendeley.com/documents/?uuid=e87aa628-19c6-4180-babc-290adfd38638" ] }, { "id" : "ITEM-4", "itemData" : { "DOI" : "10.1007/s00382-017-3822-7", "author" : [ { "dropping-particle" : "", "family" : "Wilcox", "given" : "L J", "non-dropping-particle" : "", "parse-names" : false, "suffix" : "" }, { "dropping-particle" : "", "family" : "Yiou", "given" : "P", "non-dropping-particle" : "", "parse-names" : false, "suffix" : "" }, { "dropping-particle" : "", "family" : "Hauser", "given" : "M", "non-dropping-particle" : "", "parse-names" : false, "suffix" : "" }, { "dropping-particle" : "", "family" : "Lott", "given" : "F C", "non-dropping-particle" : "", "parse-names" : false, "suffix" : "" }, { "dropping-particle" : "", "family" : "Oldenborgh", "given" : "G J", "non-dropping-particle" : "van", "parse-names" : false, "suffix" : "" }, { "dropping-particle" : "", "family" : "Colfescu", "given" : "I", "non-dropping-particle" : "", "parse-names" : false, "suffix" : "" }, { "dropping-particle" : "", "family" : "Dong", "given" : "B", "non-dropping-particle" : "", "parse-names" : false, "suffix" : "" }, { "dropping-particle" : "", "family" : "Hegerl", "given" : "G", "non-dropping-particle" : "", "parse-names" : false, "suffix" : "" }, { "dropping-particle" : "", "family" : "Shaffrey", "given" : "L", "non-dropping-particle" : "", "parse-names" : false, "suffix" : "" }, { "dropping-particle" : "", "family" : "Sutton", "given" : "R", "non-dropping-particle" : "", "parse-names" : false, "suffix" : "" } ], "container-title" : "Climate Dynamics", "id" : "ITEM-4", "issue" : "9-10", "issued" : { "date-parts" : [ [ "2018" ] ] }, "page" : "3537-3555", "title" : "Multiple perspectives on the attribution of the extreme European summer of 2012 to climate change", "translator" : [ { "dropping-particle" : "", "family" : "S490", "given" : "", "non-dropping-particle" : "", "parse-names" : false, "suffix" : "" } ], "type" : "article-journal", "volume" : "50" }, "uris" : [ "http://www.mendeley.com/documents/?uuid=99320fa3-6e9c-4514-bd0b-52ca7cc43d3c" ] } ], "mendeley" : { "formattedCitation" : "(Sippel and Otto, 2014; Wang et al., 2017c; Wilcox et al., 2018; Seong et al., 2020)", "manualFormatting" : "(Sippel and Otto, 2014; Z. Wang et al., 2017a; Wilcox et al., 2018; Seong et al., 2020)", "plainTextFormattedCitation" : "(Sippel and Otto, 2014; Wang et al., 2017c; Wilcox et al., 2018; Seong et al., 2020)", "previouslyFormattedCitation" : "(Sippel and Otto, 2014; Wang et al., 2017c; Wilcox et al., 2018; Seong et al., 2020)" }, "properties" : { "noteIndex" : 0 }, "schema" : "https://github.com/citation-style-language/schema/raw/master/csl-citation.json" }</w:instrText>
            </w:r>
            <w:ins w:id="7250" w:author="Robin Matthews" w:date="2021-07-14T22:46:00Z">
              <w:r w:rsidR="008F5267">
                <w:rPr>
                  <w:rFonts w:cs="Times New Roman"/>
                  <w:color w:val="000000" w:themeColor="text1"/>
                  <w:sz w:val="16"/>
                  <w:szCs w:val="16"/>
                  <w:lang w:val="en-GB"/>
                </w:rPr>
                <w:fldChar w:fldCharType="separate"/>
              </w:r>
              <w:r w:rsidR="008F5267" w:rsidRPr="007F3EB1">
                <w:rPr>
                  <w:rFonts w:cs="Times New Roman"/>
                  <w:noProof/>
                  <w:color w:val="000000" w:themeColor="text1"/>
                  <w:sz w:val="16"/>
                  <w:szCs w:val="16"/>
                  <w:lang w:val="en-GB"/>
                </w:rPr>
                <w:t xml:space="preserve">(Sippel and Otto, 2014; </w:t>
              </w:r>
              <w:r w:rsidR="008F5267">
                <w:rPr>
                  <w:rFonts w:cs="Times New Roman"/>
                  <w:noProof/>
                  <w:color w:val="000000" w:themeColor="text1"/>
                  <w:sz w:val="16"/>
                  <w:szCs w:val="16"/>
                  <w:lang w:val="en-GB"/>
                </w:rPr>
                <w:t xml:space="preserve">Z. </w:t>
              </w:r>
              <w:r w:rsidR="008F5267" w:rsidRPr="007F3EB1">
                <w:rPr>
                  <w:rFonts w:cs="Times New Roman"/>
                  <w:noProof/>
                  <w:color w:val="000000" w:themeColor="text1"/>
                  <w:sz w:val="16"/>
                  <w:szCs w:val="16"/>
                  <w:lang w:val="en-GB"/>
                </w:rPr>
                <w:t>Wang et al., 2017</w:t>
              </w:r>
              <w:r w:rsidR="008F5267">
                <w:rPr>
                  <w:rFonts w:cs="Times New Roman"/>
                  <w:noProof/>
                  <w:color w:val="000000" w:themeColor="text1"/>
                  <w:sz w:val="16"/>
                  <w:szCs w:val="16"/>
                  <w:lang w:val="en-GB"/>
                </w:rPr>
                <w:t>a</w:t>
              </w:r>
              <w:r w:rsidR="008F5267" w:rsidRPr="007F3EB1">
                <w:rPr>
                  <w:rFonts w:cs="Times New Roman"/>
                  <w:noProof/>
                  <w:color w:val="000000" w:themeColor="text1"/>
                  <w:sz w:val="16"/>
                  <w:szCs w:val="16"/>
                  <w:lang w:val="en-GB"/>
                </w:rPr>
                <w:t>; Wilcox et al., 2018; Seong et al., 2020)</w:t>
              </w:r>
              <w:r w:rsidR="008F5267">
                <w:rPr>
                  <w:rFonts w:cs="Times New Roman"/>
                  <w:color w:val="000000" w:themeColor="text1"/>
                  <w:sz w:val="16"/>
                  <w:szCs w:val="16"/>
                  <w:lang w:val="en-GB"/>
                </w:rPr>
                <w:fldChar w:fldCharType="end"/>
              </w:r>
            </w:ins>
            <w:del w:id="7251" w:author="Robin Matthews" w:date="2021-07-14T22:46: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w:delInstrText>
              </w:r>
              <w:r w:rsidR="00FF6231" w:rsidRPr="006A2665" w:rsidDel="008F5267">
                <w:rPr>
                  <w:rFonts w:cs="Times New Roman"/>
                  <w:color w:val="000000" w:themeColor="text1"/>
                  <w:sz w:val="16"/>
                  <w:szCs w:val="16"/>
                </w:rPr>
                <w:delInstrText>"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plainTextFormattedCitation" : "(Seong et al., 2020)", "previouslyFormattedCitation" : "(Seong et al., 2020)"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nb-NO"/>
                </w:rPr>
                <w:delText>(Seong et al., 2020)</w:delText>
              </w:r>
              <w:r w:rsidRPr="00D424AA" w:rsidDel="008F5267">
                <w:rPr>
                  <w:rFonts w:cs="Times New Roman"/>
                  <w:color w:val="000000" w:themeColor="text1"/>
                  <w:sz w:val="16"/>
                  <w:szCs w:val="16"/>
                  <w:lang w:val="en-GB"/>
                </w:rPr>
                <w:fldChar w:fldCharType="end"/>
              </w:r>
              <w:r w:rsidRPr="00841A35" w:rsidDel="008F5267">
                <w:rPr>
                  <w:rFonts w:cs="Times New Roman"/>
                  <w:color w:val="000000" w:themeColor="text1"/>
                  <w:sz w:val="16"/>
                  <w:szCs w:val="16"/>
                  <w:lang w:val="nb-NO"/>
                </w:rPr>
                <w:delText>;</w:delText>
              </w:r>
            </w:del>
          </w:p>
          <w:commentRangeStart w:id="7252"/>
          <w:p w14:paraId="62E81110" w14:textId="30E365E8" w:rsidR="00D376F0" w:rsidRPr="00841A35" w:rsidRDefault="00D376F0" w:rsidP="00037826">
            <w:pPr>
              <w:rPr>
                <w:rFonts w:eastAsiaTheme="minorHAnsi" w:cs="Times New Roman"/>
                <w:color w:val="000000" w:themeColor="text1"/>
                <w:sz w:val="16"/>
                <w:szCs w:val="16"/>
                <w:lang w:val="en-GB" w:eastAsia="en-US"/>
              </w:rPr>
            </w:pPr>
            <w:del w:id="7253" w:author="Robin Matthews" w:date="2021-07-14T22:46: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nb-NO"/>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plainTextFormattedCitation" : "(Wang et al., 2017c)", "previouslyFormattedCitation" : "(Wang et al., 2017c)"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nb-NO"/>
                </w:rPr>
                <w:delText>(Wang et al., 2017c)</w:delText>
              </w:r>
              <w:r w:rsidRPr="00D424AA" w:rsidDel="008F5267">
                <w:rPr>
                  <w:rFonts w:cs="Times New Roman"/>
                  <w:color w:val="000000" w:themeColor="text1"/>
                  <w:sz w:val="16"/>
                  <w:szCs w:val="16"/>
                  <w:lang w:val="en-GB"/>
                </w:rPr>
                <w:fldChar w:fldCharType="end"/>
              </w:r>
              <w:commentRangeEnd w:id="7252"/>
              <w:r w:rsidR="00A26296" w:rsidDel="008F5267">
                <w:rPr>
                  <w:rStyle w:val="Marquedecommentaire"/>
                </w:rPr>
                <w:commentReference w:id="7252"/>
              </w:r>
              <w:r w:rsidRPr="00841A35" w:rsidDel="008F5267">
                <w:rPr>
                  <w:rFonts w:cs="Times New Roman"/>
                  <w:color w:val="000000" w:themeColor="text1"/>
                  <w:sz w:val="16"/>
                  <w:szCs w:val="16"/>
                  <w:lang w:val="nb-NO"/>
                </w:rPr>
                <w:delText xml:space="preserve">; </w:delText>
              </w:r>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nb-NO"/>
                </w:rPr>
                <w:delInstrText>ADDIN CSL_CITATION { "citationItems" : [ { "id" : "ITEM-1", "itemData" : { "DOI" : "10.1007/s10584-014-1153-9", "abstract" : "With record breaking heat waves, dryness, and floods in several parts of the world in recent years the question arises whether and to what extent the hazard of hydrometeorological extreme weather events has changed, and if changes can be attributed to specific causes. The methodology of probabilistic event attribution allows to evaluate such potential changes in the occurence probabilities of particular types of extreme events. We show that such a probabilistic assessment not only provides information on changing hazards in hydrometerological events but also permits statements about multivariate combinations of hydrometeorological variables. Hence attribution studies could be targeted specifically towards relevant impacts in particular sectors, if different suitable multivariate proxies are used. We demonstrate our methodology by using combinations of temperature, precipitation and humidity in the large ensemble of climate simulations within the weather@home project in order to derive impact-relevant quantities such as a seasonal water balance and heat stress imposed on the human body. Finally, we estimate the hazard probabilities of those events in South-East Europe, a region that has recently experienced severe summer dryness (2012) in combination with multiple heat waves. \u00a9 2014 The Author(s).", "author" : [ { "dropping-particle" : "", "family" : "Sippel", "given" : "S.", "non-dropping-particle" : "", "parse-names" : false, "suffix" : "" }, { "dropping-particle" : "", "family" : "Otto", "given" : "F.E.L.", "non-dropping-particle" : "", "parse-names" : false, "suffix" : "" } ], "container-title" : "Climatic Change", "id" : "ITEM-1", "issue" : "3-4", "issued" : { "date-parts" : [ [ "2014" ] ] }, "page" : "381-398", "title" : "Beyond climatological extremes \u2013 assessing how the odds of hydrometeorological extreme events in South-East Europe change in a warming climate", "translator" : [ { "dropping-particle" : "", "family" : "S800", "given" : "", "non-dropping-particle" : "", "parse-names" : false, "suffix" : "" } ], "type" : "article-journal", "volume" : "125" }, "uris" : [ "http://www.mendeley.com/documents/?uuid=e87aa628-19c6-4180-babc-290adfd38638" ] } ], "mendeley" : { "formattedCitation" : "(Sippel and Otto, 2014)", "plainTextFormattedCitation" : "(Sippel and Otto, 2014)", "previouslyFormattedCitation" : "(Sippel and Otto, 2014)"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nb-NO"/>
                </w:rPr>
                <w:delText>(Sippel and Otto, 2014)</w:delText>
              </w:r>
              <w:r w:rsidRPr="00D424AA" w:rsidDel="008F5267">
                <w:rPr>
                  <w:rFonts w:cs="Times New Roman"/>
                  <w:color w:val="000000" w:themeColor="text1"/>
                  <w:sz w:val="16"/>
                  <w:szCs w:val="16"/>
                  <w:lang w:val="en-GB"/>
                </w:rPr>
                <w:fldChar w:fldCharType="end"/>
              </w:r>
              <w:r w:rsidRPr="00841A35" w:rsidDel="008F5267">
                <w:rPr>
                  <w:rFonts w:cs="Times New Roman"/>
                  <w:color w:val="000000" w:themeColor="text1"/>
                  <w:sz w:val="16"/>
                  <w:szCs w:val="16"/>
                  <w:lang w:val="nb-NO"/>
                </w:rPr>
                <w:delText xml:space="preserve">; </w:delText>
              </w:r>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nb-NO"/>
                </w:rPr>
                <w:delInstrText>ADDIN CSL_CITATION { "citationItems" : [ { "id" : "ITEM-1", "itemData" : { "DOI" : "10.1007/s00382-017-3822-7", "author" : [ { "dropping-particle" : "", "family" : "Wilcox", "given" : "L J", "non-dropping-particle" : "", "parse-names" : false, "suffix" : "" }, { "dropping-particle" : "", "family" : "Yiou", "given" : "P", "non-dropping-particle" : "", "parse-names" : false, "suffix" : "" }, { "dropping-particle" : "", "family" : "Hauser", "given" : "M", "non-dropping-particle" : "", "parse-names" : false, "suffix" : "" }, { "dropping-particle" : "", "family" : "Lott", "given" : "F C", "non-dropping-particle" : "", "parse-names" : false, "suffix" : "" }, { "dropping-particle" : "", "family" : "Oldenborgh", "given" : "G J", "non-dropping-particle" : "van", "parse-names" : false, "suffix" : "" }, { "dropping-particle" : "", "family" : "Colfescu", "given" : "I", "non-dropping-particle" : "", "parse-names" : false, "suffix" : "" }, { "dropping-particle" : "", "family" : "Dong", "given" : "B", "non-dropping-particle" : "", "parse-names" : false, "suffix" : "" }, { "dropping-particle" : "", "family" : "Hegerl", "given" : "G", "non-dropping-particle" : "", "parse-names" : false, "suffix" : "" }, { "dropping-particle" : "", "family" : "Shaffrey", "given" : "L", "non-dropping-particle" : "", "parse-names" : false, "suffix" : "" }, { "dropping-particle" : "", "family" : "Sutton", "given" : "R", "non-dropping-particle" : "", "parse-names" : false, "suffix" : "" } ], "container-title" : "Climate Dynamics", "id" : "ITEM-1", "issue" : "9-10", "issued" : { "date-parts" : [ [ "2018" ] ] }, "page" : "3537-3555", "title" : "Multiple perspectives on the attribution of the extreme European summer of 2012 to climate change", "translator" : [ { "dropping-particle" : "", "family" : "S490", "given" : "", "non-dropping-particle" : "", "parse-names" : false, "suffix" : "" } ], "type" : "article-journal", "volume" : "50" }, "uris" : [ "http://www.mendeley.com/documents/?uuid=99320fa3-6e9c-4514-bd0b-52ca7cc43d3c" ] } ], "mendeley" : { "formattedCitation" : "(Wilcox et al., 2018)", "plainTextFormattedCitation" : "(Wilcox et al., 2018)", "previouslyFormattedCitation" : "(Wilcox et al., 2018)"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Wilcox et al., 2018)</w:delText>
              </w:r>
              <w:r w:rsidRPr="00D424AA" w:rsidDel="008F5267">
                <w:rPr>
                  <w:rFonts w:cs="Times New Roman"/>
                  <w:color w:val="000000" w:themeColor="text1"/>
                  <w:sz w:val="16"/>
                  <w:szCs w:val="16"/>
                  <w:lang w:val="en-GB"/>
                </w:rPr>
                <w:fldChar w:fldCharType="end"/>
              </w:r>
            </w:del>
            <w:bookmarkEnd w:id="7248"/>
          </w:p>
        </w:tc>
        <w:tc>
          <w:tcPr>
            <w:tcW w:w="2158" w:type="dxa"/>
            <w:tcBorders>
              <w:top w:val="dashed" w:sz="4" w:space="0" w:color="000000"/>
            </w:tcBorders>
            <w:shd w:val="clear" w:color="auto" w:fill="FD9693"/>
            <w:tcMar>
              <w:top w:w="40" w:type="dxa"/>
              <w:left w:w="0" w:type="dxa"/>
              <w:bottom w:w="40" w:type="dxa"/>
              <w:right w:w="0" w:type="dxa"/>
            </w:tcMar>
          </w:tcPr>
          <w:p w14:paraId="7BE385C0" w14:textId="7AFD2E9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25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55" w:author="Robin Matthews" w:date="2021-07-14T19:00:00Z">
              <w:r w:rsidR="00A26296" w:rsidDel="000B38AB">
                <w:rPr>
                  <w:rFonts w:cs="Times New Roman"/>
                  <w:noProof/>
                  <w:color w:val="000000" w:themeColor="text1"/>
                  <w:sz w:val="16"/>
                  <w:szCs w:val="16"/>
                  <w:lang w:val="en-GB"/>
                </w:rPr>
                <w:delText>Li et al., 2020</w:delText>
              </w:r>
            </w:del>
            <w:ins w:id="7256" w:author="Robin Matthews" w:date="2021-07-14T19:00: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54"/>
            <w:r w:rsidR="00A26296">
              <w:rPr>
                <w:rStyle w:val="Marquedecommentaire"/>
              </w:rPr>
              <w:commentReference w:id="7254"/>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725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58" w:author="Robin Matthews" w:date="2021-07-14T19:00:00Z">
              <w:r w:rsidR="00A26296" w:rsidDel="000B38AB">
                <w:rPr>
                  <w:rFonts w:cs="Times New Roman"/>
                  <w:noProof/>
                  <w:color w:val="000000" w:themeColor="text1"/>
                  <w:sz w:val="16"/>
                  <w:szCs w:val="16"/>
                  <w:lang w:val="en-GB"/>
                </w:rPr>
                <w:delText>Li et al., 2020</w:delText>
              </w:r>
            </w:del>
            <w:ins w:id="7259" w:author="Robin Matthews" w:date="2021-07-14T19:00: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57"/>
            <w:r w:rsidR="00A26296">
              <w:rPr>
                <w:rStyle w:val="Marquedecommentaire"/>
              </w:rPr>
              <w:commentReference w:id="7257"/>
            </w:r>
            <w:r w:rsidRPr="00841A35">
              <w:rPr>
                <w:rFonts w:cs="Times New Roman"/>
                <w:color w:val="000000" w:themeColor="text1"/>
                <w:sz w:val="16"/>
                <w:szCs w:val="16"/>
                <w:lang w:val="en-GB"/>
              </w:rPr>
              <w:t>) and more than 2°C in annual TXx and TNn compared to pre-industrial (Annex).</w:t>
            </w:r>
          </w:p>
          <w:p w14:paraId="628F0904" w14:textId="77777777" w:rsidR="00D376F0" w:rsidRPr="00D424AA" w:rsidRDefault="00D376F0" w:rsidP="00D424AA">
            <w:pPr>
              <w:rPr>
                <w:rFonts w:cs="Times New Roman"/>
                <w:color w:val="000000" w:themeColor="text1"/>
                <w:sz w:val="16"/>
                <w:szCs w:val="16"/>
                <w:lang w:val="en-GB"/>
              </w:rPr>
            </w:pPr>
          </w:p>
          <w:p w14:paraId="2459B872" w14:textId="4F7C661A" w:rsidR="00D376F0" w:rsidRPr="00841A35"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bookmarkStart w:id="7260" w:name="_Hlk77195224"/>
            <w:ins w:id="7261" w:author="Robin Matthews" w:date="2021-07-14T22:47:00Z">
              <w:r w:rsidR="008F5267">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2",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2",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3",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3",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Zollo et al., 2016; Weber et al., 2018; Cardoso et al., 2019)", "plainTextFormattedCitation" : "(Zollo et al., 2016; Weber et al., 2018; Cardoso et al., 2019)", "previouslyFormattedCitation" : "(Zollo et al., 2016; Weber et al., 2018; Cardoso et al., 2019)" }, "properties" : { "noteIndex" : 0 }, "schema" : "https://github.com/citation-style-language/schema/raw/master/csl-citation.json" }</w:instrText>
            </w:r>
            <w:ins w:id="7262" w:author="Robin Matthews" w:date="2021-07-14T22:47:00Z">
              <w:r w:rsidR="008F5267">
                <w:rPr>
                  <w:rFonts w:cs="Times New Roman"/>
                  <w:color w:val="000000" w:themeColor="text1"/>
                  <w:sz w:val="16"/>
                  <w:szCs w:val="16"/>
                  <w:lang w:val="en-GB"/>
                </w:rPr>
                <w:fldChar w:fldCharType="separate"/>
              </w:r>
              <w:r w:rsidR="008F5267" w:rsidRPr="007F3EB1">
                <w:rPr>
                  <w:rFonts w:cs="Times New Roman"/>
                  <w:noProof/>
                  <w:color w:val="000000" w:themeColor="text1"/>
                  <w:sz w:val="16"/>
                  <w:szCs w:val="16"/>
                  <w:lang w:val="en-GB"/>
                </w:rPr>
                <w:t>(Zollo et al., 2016; Weber et al., 2018; Cardoso et al., 2019)</w:t>
              </w:r>
              <w:r w:rsidR="008F5267">
                <w:rPr>
                  <w:rFonts w:cs="Times New Roman"/>
                  <w:color w:val="000000" w:themeColor="text1"/>
                  <w:sz w:val="16"/>
                  <w:szCs w:val="16"/>
                  <w:lang w:val="en-GB"/>
                </w:rPr>
                <w:fldChar w:fldCharType="end"/>
              </w:r>
            </w:ins>
            <w:commentRangeStart w:id="7263"/>
            <w:del w:id="7264" w:author="Robin Matthews" w:date="2021-07-14T22:47: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mendeley" : { "formattedCitation" : "(Cardoso et al., 2019)", "manualFormatting" : "(Cardoso et al., 2019", "plainTextFormattedCitation" : "(Cardoso et al., 2019)", "previouslyFormattedCitation" : "(Cardoso et al., 2019)"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Cardoso et al., 2019</w:delText>
              </w:r>
              <w:r w:rsidRPr="00D424AA" w:rsidDel="008F5267">
                <w:rPr>
                  <w:rFonts w:cs="Times New Roman"/>
                  <w:color w:val="000000" w:themeColor="text1"/>
                  <w:sz w:val="16"/>
                  <w:szCs w:val="16"/>
                  <w:lang w:val="en-GB"/>
                </w:rPr>
                <w:fldChar w:fldCharType="end"/>
              </w:r>
              <w:commentRangeEnd w:id="7263"/>
              <w:r w:rsidR="00A26296" w:rsidDel="008F5267">
                <w:rPr>
                  <w:rStyle w:val="Marquedecommentaire"/>
                </w:rPr>
                <w:commentReference w:id="7263"/>
              </w:r>
              <w:r w:rsidRPr="00841A35" w:rsidDel="008F5267">
                <w:rPr>
                  <w:rFonts w:cs="Times New Roman"/>
                  <w:color w:val="000000" w:themeColor="text1"/>
                  <w:sz w:val="16"/>
                  <w:szCs w:val="16"/>
                  <w:lang w:val="en-GB"/>
                </w:rPr>
                <w:delText xml:space="preserve">; </w:delText>
              </w:r>
              <w:commentRangeStart w:id="7265"/>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Zollo et al., 2016)</w:delText>
              </w:r>
              <w:r w:rsidRPr="00D424AA" w:rsidDel="008F5267">
                <w:rPr>
                  <w:rFonts w:cs="Times New Roman"/>
                  <w:color w:val="000000" w:themeColor="text1"/>
                  <w:sz w:val="16"/>
                  <w:szCs w:val="16"/>
                  <w:lang w:val="en-GB"/>
                </w:rPr>
                <w:fldChar w:fldCharType="end"/>
              </w:r>
              <w:commentRangeEnd w:id="7265"/>
              <w:r w:rsidR="00A26296" w:rsidDel="008F5267">
                <w:rPr>
                  <w:rStyle w:val="Marquedecommentaire"/>
                </w:rPr>
                <w:commentReference w:id="7265"/>
              </w:r>
              <w:r w:rsidRPr="00841A35" w:rsidDel="008F5267">
                <w:rPr>
                  <w:rFonts w:cs="Times New Roman"/>
                  <w:color w:val="000000" w:themeColor="text1"/>
                  <w:sz w:val="16"/>
                  <w:szCs w:val="16"/>
                  <w:lang w:val="en-GB"/>
                </w:rPr>
                <w:delText xml:space="preserve">; </w:delText>
              </w:r>
              <w:commentRangeStart w:id="7266"/>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Weber et al., 2018)</w:delText>
              </w:r>
              <w:r w:rsidRPr="00D424AA" w:rsidDel="008F5267">
                <w:rPr>
                  <w:rFonts w:cs="Times New Roman"/>
                  <w:color w:val="000000" w:themeColor="text1"/>
                  <w:sz w:val="16"/>
                  <w:szCs w:val="16"/>
                  <w:lang w:val="en-GB"/>
                </w:rPr>
                <w:fldChar w:fldCharType="end"/>
              </w:r>
            </w:del>
            <w:bookmarkEnd w:id="7260"/>
            <w:commentRangeEnd w:id="7266"/>
            <w:r w:rsidR="00A26296">
              <w:rPr>
                <w:rStyle w:val="Marquedecommentaire"/>
              </w:rPr>
              <w:commentReference w:id="7266"/>
            </w:r>
          </w:p>
        </w:tc>
        <w:tc>
          <w:tcPr>
            <w:tcW w:w="2159" w:type="dxa"/>
            <w:tcBorders>
              <w:top w:val="dashed" w:sz="4" w:space="0" w:color="000000"/>
            </w:tcBorders>
            <w:shd w:val="clear" w:color="auto" w:fill="FF6365"/>
            <w:tcMar>
              <w:top w:w="40" w:type="dxa"/>
              <w:left w:w="40" w:type="dxa"/>
              <w:bottom w:w="40" w:type="dxa"/>
              <w:right w:w="40" w:type="dxa"/>
            </w:tcMar>
          </w:tcPr>
          <w:p w14:paraId="2105A6A9" w14:textId="7DB9AED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26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68" w:author="Robin Matthews" w:date="2021-07-14T19:00:00Z">
              <w:r w:rsidR="00A26296" w:rsidDel="000B38AB">
                <w:rPr>
                  <w:rFonts w:cs="Times New Roman"/>
                  <w:noProof/>
                  <w:color w:val="000000" w:themeColor="text1"/>
                  <w:sz w:val="16"/>
                  <w:szCs w:val="16"/>
                  <w:lang w:val="en-GB"/>
                </w:rPr>
                <w:delText>Li et al., 2020</w:delText>
              </w:r>
            </w:del>
            <w:ins w:id="7269" w:author="Robin Matthews" w:date="2021-07-14T19:00: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67"/>
            <w:r w:rsidR="00A26296">
              <w:rPr>
                <w:rStyle w:val="Marquedecommentaire"/>
              </w:rPr>
              <w:commentReference w:id="7267"/>
            </w:r>
            <w:r w:rsidRPr="00841A35">
              <w:rPr>
                <w:rFonts w:cs="Times New Roman"/>
                <w:color w:val="000000" w:themeColor="text1"/>
                <w:sz w:val="16"/>
                <w:szCs w:val="16"/>
                <w:lang w:val="en-GB"/>
              </w:rPr>
              <w:t xml:space="preserve">; Annex). Median increase of </w:t>
            </w:r>
            <w:r w:rsidRPr="00D424AA">
              <w:rPr>
                <w:rFonts w:cs="Times New Roman"/>
                <w:color w:val="000000" w:themeColor="text1"/>
                <w:sz w:val="16"/>
                <w:szCs w:val="16"/>
                <w:lang w:val="en-GB"/>
              </w:rPr>
              <w:t xml:space="preserve">more than 1°C in the 50-year TXx and TNn events compared to the 1°C warming level </w:t>
            </w:r>
            <w:commentRangeStart w:id="727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71" w:author="Robin Matthews" w:date="2021-07-14T19:00:00Z">
              <w:r w:rsidR="00A26296" w:rsidDel="000B38AB">
                <w:rPr>
                  <w:rFonts w:cs="Times New Roman"/>
                  <w:noProof/>
                  <w:color w:val="000000" w:themeColor="text1"/>
                  <w:sz w:val="16"/>
                  <w:szCs w:val="16"/>
                  <w:lang w:val="en-GB"/>
                </w:rPr>
                <w:delText>Li et al., 2020</w:delText>
              </w:r>
            </w:del>
            <w:ins w:id="7272" w:author="Robin Matthews" w:date="2021-07-14T19:00: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70"/>
            <w:r w:rsidR="00A26296">
              <w:rPr>
                <w:rStyle w:val="Marquedecommentaire"/>
              </w:rPr>
              <w:commentReference w:id="7270"/>
            </w:r>
            <w:r w:rsidRPr="00841A35">
              <w:rPr>
                <w:rFonts w:cs="Times New Roman"/>
                <w:color w:val="000000" w:themeColor="text1"/>
                <w:sz w:val="16"/>
                <w:szCs w:val="16"/>
                <w:lang w:val="en-GB"/>
              </w:rPr>
              <w:t>) and more than 2.5°C in annual TXx and TNn compared to pre-industrial (Annex</w:t>
            </w:r>
            <w:r w:rsidRPr="00D424AA">
              <w:rPr>
                <w:rFonts w:cs="Times New Roman"/>
                <w:color w:val="000000" w:themeColor="text1"/>
                <w:sz w:val="16"/>
                <w:szCs w:val="16"/>
                <w:lang w:val="en-GB"/>
              </w:rPr>
              <w:t>).</w:t>
            </w:r>
          </w:p>
          <w:p w14:paraId="70D7728A" w14:textId="77777777" w:rsidR="00D376F0" w:rsidRPr="00D424AA" w:rsidRDefault="00D376F0" w:rsidP="00D424AA">
            <w:pPr>
              <w:rPr>
                <w:rFonts w:cs="Times New Roman"/>
                <w:color w:val="000000" w:themeColor="text1"/>
                <w:sz w:val="16"/>
                <w:szCs w:val="16"/>
                <w:lang w:val="en-GB"/>
              </w:rPr>
            </w:pPr>
          </w:p>
          <w:p w14:paraId="14520D79" w14:textId="1C43F820" w:rsidR="00D376F0" w:rsidRPr="00D74FF3" w:rsidDel="008F5267" w:rsidRDefault="00D376F0" w:rsidP="00DB48AC">
            <w:pPr>
              <w:spacing w:line="276" w:lineRule="auto"/>
              <w:rPr>
                <w:del w:id="7273" w:author="Robin Matthews" w:date="2021-07-14T22:48:00Z"/>
                <w:rFonts w:cs="Times New Roman"/>
                <w:color w:val="000000" w:themeColor="text1"/>
                <w:sz w:val="16"/>
                <w:szCs w:val="16"/>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bookmarkStart w:id="7274" w:name="_Hlk77195267"/>
            <w:ins w:id="7275" w:author="Robin Matthews" w:date="2021-07-14T22:48:00Z">
              <w:r w:rsidR="008F5267">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2", "itemData" : { "DOI" : "10.1007/s11069-013-0552-y", "author" : [ { "dropping-particle" : "", "family" : "Tomozeiu", "given" : "R", "non-dropping-particle" : "", "parse-names" : false, "suffix" : "" }, { "dropping-particle" : "", "family" : "Agrillo", "given" : "G", "non-dropping-particle" : "", "parse-names" : false, "suffix" : "" }, { "dropping-particle" : "", "family" : "Cacciamani", "given" : "C", "non-dropping-particle" : "", "parse-names" : false, "suffix" : "" }, { "dropping-particle" : "", "family" : "Pavan", "given" : "V", "non-dropping-particle" : "", "parse-names" : false, "suffix" : "" } ], "container-title" : "Natural Hazards", "id" : "ITEM-2", "issue" : "1", "issued" : { "date-parts" : [ [ "2014" ] ] }, "note" : "Cited By :20\n\nExport Date: 25 September 2020", "page" : "143-168", "title" : "Statistically downscaled climate change projections of surface temperature over Northern Italy for the periods 2021-2050 and 2070-2099", "translator" : [ { "dropping-particle" : "", "family" : "S2893", "given" : "", "non-dropping-particle" : "", "parse-names" : false, "suffix" : "" } ], "type" : "article-journal", "volume" : "72" }, "uris" : [ "http://www.mendeley.com/documents/?uuid=e4590456-d3ce-4efc-897a-75fea5fac487" ] }, { "id" : "ITEM-3", "itemData" : { "DOI" : "10.1016/j.gloplacha.2017.11.015", "author" : [ { "dropping-particle" : "", "family" : "Abaurrea", "given" : "J", "non-dropping-particle" : "", "parse-names" : false, "suffix" : "" }, { "dropping-particle" : "", "family" : "As\u00edn", "given" : "J", "non-dropping-particle" : "", "parse-names" : false, "suffix" : "" }, { "dropping-particle" : "", "family" : "Cebri\u00e1n", "given" : "A C", "non-dropping-particle" : "", "parse-names" : false, "suffix" : "" } ], "container-title" : "Global and Planetary Change", "id" : "ITEM-3", "issued" : { "date-parts" : [ [ "2018" ] ] }, "note" : "Cited By :5\n\nExport Date: 25 September 2020", "page" : "244-260", "title" : "Modelling the occurrence of heat waves in maximum and minimum temperatures over Spain and projections for the period 2031-60", "translator" : [ { "dropping-particle" : "", "family" : "S3090", "given" : "", "non-dropping-particle" : "", "parse-names" : false, "suffix" : "" } ], "type" : "article-journal", "volume" : "161" }, "uris" : [ "http://www.mendeley.com/documents/?uuid=9dcb2bd8-486a-48b5-876d-f899e47b39cb" ] }, { "id" : "ITEM-4", "itemData" : { "DOI" : "10.1016/j.atmosres.2014.02.005", "abstract" : "\u00a9 2014 Elsevier B.V. The aim of this study is to analyze and quantify the future projections of heat waves in Greece. For this reason, specific climatic indices were used in the analysis concerning absolute, percentile and duration indices defined by the CCl/CLIVAR/JCOMM Expert Team (ET) on Climate Change Detection and Indices (ETCCDI). The future projections (SRES A1B) of these indices such as summer days, tropical days, maximum daily maximum air temperature, warm days, tropical nights, maximum daily minimum air temperature, warm nights and warm spell duration were carried out using six regional climate models from the ENSEMBLES project, concerning the near future 2031-2050 and the far future 2071-2100 compared to the reference period 1961-1990. The ensemble means along with the inter-model-standard deviations of the examined extreme indices for the future model projections are presented and analyzed. Further, the findings of this analysis are discussed against recent recorded heat waves during 2007, in order to understand if such events are even more extreme or common in the future climate. It is very likely, that the anomalies observed in 2007, especially for extreme indices of minimum air temperature, could be more frequent considered as typical events by the end of the 21th century.", "author" : [ { "dropping-particle" : "", "family" : "Nastos", "given" : "P.T.", "non-dropping-particle" : "", "parse-names" : false, "suffix" : "" }, { "dropping-particle" : "", "family" : "Kapsomenakis", "given" : "J.", "non-dropping-particle" : "", "parse-names" : false, "suffix" : "" } ], "container-title" : "Atmospheric Research", "id" : "ITEM-4", "issued" : { "date-parts" : [ [ "2015" ] ] }, "page" : "43-60", "title" : "Regional climate model simulations of extreme air temperature in Greece. Abnormal or common records in the future climate?", "translator" : [ { "dropping-particle" : "", "family" : "S799", "given" : "", "non-dropping-particle" : "", "parse-names" : false, "suffix" : "" } ], "type" : "article-journal", "volume" : "152" }, "uris" : [ "http://www.mendeley.com/documents/?uuid=123b7718-076c-488b-9178-ad959428d2d9" ] }, { "id" : "ITEM-5",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5",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6",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6",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7",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7",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id" : "ITEM-8",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8",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Tomozeiu et al., 2014; Nastos and Kapsomenakis, 2015; Zollo et al., 2016; Abaurrea et al., 2018; Weber et al., 2018; Cardoso et al., 2019; Cardell et al., 2020; Coppola et al., 2021a)", "manualFormatting" : "(Tomozeiu et al., 2014; Nastos and Kapsomenakis, 2015; Zollo et al., 2016; Abaurrea et al., 2018; Weber et al., 2018; Cardoso et al., 2019; Cardell et al., 2020; Coppola et al., 2021a)", "plainTextFormattedCitation" : "(Tomozeiu et al., 2014; Nastos and Kapsomenakis, 2015; Zollo et al., 2016; Abaurrea et al., 2018; Weber et al., 2018; Cardoso et al., 2019; Cardell et al., 2020; Coppola et al., 2021a)", "previouslyFormattedCitation" : "(Tomozeiu et al., 2014; Nastos and Kapsomenakis, 2015; Zollo et al., 2016; Abaurrea et al., 2018; Weber et al., 2018; Cardoso et al., 2019; Cardell et al., 2020; Coppola et al., 2021a)" }, "properties" : { "noteIndex" : 0 }, "schema" : "https://github.com/citation-style-language/schema/raw/master/csl-citation.json" }</w:instrText>
            </w:r>
            <w:ins w:id="7276" w:author="Robin Matthews" w:date="2021-07-14T22:48:00Z">
              <w:r w:rsidR="008F5267">
                <w:rPr>
                  <w:rFonts w:cs="Times New Roman"/>
                  <w:color w:val="000000" w:themeColor="text1"/>
                  <w:sz w:val="16"/>
                  <w:szCs w:val="16"/>
                  <w:lang w:val="en-GB"/>
                </w:rPr>
                <w:fldChar w:fldCharType="separate"/>
              </w:r>
              <w:r w:rsidR="008F5267" w:rsidRPr="007F3EB1">
                <w:rPr>
                  <w:rFonts w:cs="Times New Roman"/>
                  <w:noProof/>
                  <w:color w:val="000000" w:themeColor="text1"/>
                  <w:sz w:val="16"/>
                  <w:szCs w:val="16"/>
                  <w:lang w:val="en-GB"/>
                </w:rPr>
                <w:t>(Tomozeiu et al., 2014; Nastos and Kapsomenakis, 2015; Zollo et al., 2016; Abaurrea et al., 2018; Weber et al., 2018; Cardoso et al., 2019; Cardell et al., 2020; Coppola et al., 2021</w:t>
              </w:r>
              <w:r w:rsidR="008F5267">
                <w:rPr>
                  <w:rFonts w:cs="Times New Roman"/>
                  <w:noProof/>
                  <w:color w:val="000000" w:themeColor="text1"/>
                  <w:sz w:val="16"/>
                  <w:szCs w:val="16"/>
                  <w:lang w:val="en-GB"/>
                </w:rPr>
                <w:t>a</w:t>
              </w:r>
              <w:r w:rsidR="008F5267" w:rsidRPr="007F3EB1">
                <w:rPr>
                  <w:rFonts w:cs="Times New Roman"/>
                  <w:noProof/>
                  <w:color w:val="000000" w:themeColor="text1"/>
                  <w:sz w:val="16"/>
                  <w:szCs w:val="16"/>
                  <w:lang w:val="en-GB"/>
                </w:rPr>
                <w:t>)</w:t>
              </w:r>
              <w:r w:rsidR="008F5267">
                <w:rPr>
                  <w:rFonts w:cs="Times New Roman"/>
                  <w:color w:val="000000" w:themeColor="text1"/>
                  <w:sz w:val="16"/>
                  <w:szCs w:val="16"/>
                  <w:lang w:val="en-GB"/>
                </w:rPr>
                <w:fldChar w:fldCharType="end"/>
              </w:r>
            </w:ins>
            <w:commentRangeStart w:id="7277"/>
            <w:del w:id="7278" w:author="Robin Matthews" w:date="2021-07-14T22:48: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w:delInstrText>
              </w:r>
              <w:r w:rsidR="00FF6231" w:rsidRPr="00F1665C" w:rsidDel="008F5267">
                <w:rPr>
                  <w:rFonts w:cs="Times New Roman"/>
                  <w:color w:val="000000" w:themeColor="text1"/>
                  <w:sz w:val="16"/>
                  <w:szCs w:val="16"/>
                </w:rPr>
                <w:delInstrText xml:space="preserve"> : "", "family" : "Cardoso", "given" : "Rita M.", "non-dropping-particle" : "", "parse-names" : false, "suffix" : "" }, { "dropping-particle" : "", "family" :</w:delInstrText>
              </w:r>
              <w:r w:rsidR="00FF6231" w:rsidRPr="006A2665" w:rsidDel="008F5267">
                <w:rPr>
                  <w:rFonts w:cs="Times New Roman"/>
                  <w:color w:val="000000" w:themeColor="text1"/>
                  <w:sz w:val="16"/>
                  <w:szCs w:val="16"/>
                </w:rPr>
                <w:delInstrText xml:space="preserve">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mendeley" : { "formattedCitation" : "(Cardoso et al., 2019)", "manualFormatting" : "(Cardoso et al., 2019", "plainTextFormattedCitation" : "(Cardoso et al., 2019)", "previouslyFormattedCitation" : "(Cardoso et al., 2019)"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rPr>
                <w:delText>(Cardoso et al., 2019</w:delText>
              </w:r>
              <w:r w:rsidRPr="00D424AA" w:rsidDel="008F5267">
                <w:rPr>
                  <w:rFonts w:cs="Times New Roman"/>
                  <w:color w:val="000000" w:themeColor="text1"/>
                  <w:sz w:val="16"/>
                  <w:szCs w:val="16"/>
                  <w:lang w:val="en-GB"/>
                </w:rPr>
                <w:fldChar w:fldCharType="end"/>
              </w:r>
              <w:commentRangeEnd w:id="7277"/>
              <w:r w:rsidR="00A26296" w:rsidDel="008F5267">
                <w:rPr>
                  <w:rStyle w:val="Marquedecommentaire"/>
                </w:rPr>
                <w:commentReference w:id="7277"/>
              </w:r>
              <w:r w:rsidRPr="00D74FF3" w:rsidDel="008F5267">
                <w:rPr>
                  <w:rFonts w:cs="Times New Roman"/>
                  <w:color w:val="000000" w:themeColor="text1"/>
                  <w:sz w:val="16"/>
                  <w:szCs w:val="16"/>
                </w:rPr>
                <w:delText xml:space="preserve">; </w:delText>
              </w:r>
              <w:commentRangeStart w:id="7279"/>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rPr>
                <w:delInstrText>ADDIN CSL_CITATION { "citationItems" : [ { "id" : "ITEM-1", "itemData" : { "DOI" : "10.1007/s11069-013-0552-y", "author" : [ { "dropping-particle" : "", "family" : "Tomozeiu", "given" : "R", "non-dropping-particle" : "", "parse-names" : false, "suffix" : "" }, { "dropping-particle" : "", "family" : "Agrillo", "given" : "G", "non-dropping-particle" : "", "parse-names" : false, "suffix" : "" }, { "dropping-particle" : "", "family" : "Cacciamani", "given" : "C", "non-dropping-particle" : "", "parse-names" : false, "suffix" : "" }, { "dropping-particle" : "", "family" : "Pavan", "given" : "V", "non-dropping-particle" : "", "parse-names" : false, "suffix" : "" } ], "container-title" : "Natural Hazards", "id" : "ITEM-1", "issue" : "1", "issued" : { "date-parts" : [ [ "2014" ] ] }, "note" : "Cited By :20\n\nExport Date: 25 September 2020", "page" : "143-168", "title" : "Statistically downscaled climate change projections of surface temperature over Northern Italy for the periods 2021-2050 and 2070-2099", "translator" : [ { "dropping-particle" : "", "family" : "S2893", "given" : "", "non-dropping-particle" : "", "parse-names" : false, "suffix" : "" } ], "type" : "article-journal", "volume" : "72" }, "uris" : [ "http://www.mendeley.com/documents/?uuid=e4590456-d3ce-4efc-897a-75fea5fac487" ] } ], "mendeley" : { "formattedCitation" : "(Tomozeiu et al., 2014)", "manualFormatting" : "Tomozeiu et al., 2014", "plainTextFormattedCitation" : "(Tomozeiu et al., 2014)", "previouslyFormattedCitation" : "(Tomozeiu et al., 2014)"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rPr>
                <w:delText>Tomozeiu et al., 2014</w:delText>
              </w:r>
              <w:r w:rsidRPr="00D424AA" w:rsidDel="008F5267">
                <w:rPr>
                  <w:rFonts w:cs="Times New Roman"/>
                  <w:color w:val="000000" w:themeColor="text1"/>
                  <w:sz w:val="16"/>
                  <w:szCs w:val="16"/>
                  <w:lang w:val="en-GB"/>
                </w:rPr>
                <w:fldChar w:fldCharType="end"/>
              </w:r>
              <w:commentRangeEnd w:id="7279"/>
              <w:r w:rsidR="00A26296" w:rsidDel="008F5267">
                <w:rPr>
                  <w:rStyle w:val="Marquedecommentaire"/>
                </w:rPr>
                <w:commentReference w:id="7279"/>
              </w:r>
              <w:r w:rsidRPr="00D74FF3" w:rsidDel="008F5267">
                <w:rPr>
                  <w:rFonts w:cs="Times New Roman"/>
                  <w:color w:val="000000" w:themeColor="text1"/>
                  <w:sz w:val="16"/>
                  <w:szCs w:val="16"/>
                </w:rPr>
                <w:delText xml:space="preserve">; </w:delText>
              </w:r>
            </w:del>
          </w:p>
          <w:commentRangeStart w:id="7280"/>
          <w:p w14:paraId="2ADB9FD1" w14:textId="40491D51" w:rsidR="00D376F0" w:rsidRPr="00841A35" w:rsidRDefault="00D376F0">
            <w:pPr>
              <w:spacing w:line="276" w:lineRule="auto"/>
              <w:rPr>
                <w:rFonts w:cs="Times New Roman"/>
                <w:color w:val="000000" w:themeColor="text1"/>
                <w:sz w:val="16"/>
                <w:szCs w:val="16"/>
                <w:lang w:val="en-GB"/>
              </w:rPr>
              <w:pPrChange w:id="7281" w:author="Robin Matthews" w:date="2021-07-14T22:48:00Z">
                <w:pPr/>
              </w:pPrChange>
            </w:pPr>
            <w:del w:id="7282" w:author="Robin Matthews" w:date="2021-07-14T22:48: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rPr>
                <w:delInstrText>ADDIN CSL_CITATION { "citationItems" : [ { "id" : "ITEM-1", "itemData" : { "DOI" : "10.1016/j.gloplacha.2017.11.015", "author" : [ { "dropping-particle" : "", "family" : "Abaurrea", "given" : "J", "non-dropping-particle" : "", "parse-names" : false, "suffix" : "" }, { "dropping-particle" : "", "family" : "As\u00edn", "given" : "J", "non-dropping-particle" : "", "parse-names" : false, "suffix" : "" }, { "dropping-particle" : "", "family" : "Cebri\u00e1n", "given" : "A C", "non-dropping-particle" : "", "parse-names" : false, "suffix" : "" } ], "container-title" : "Global and Planetary Change", "id" : "ITEM-1", "issued" : { "date-parts" : [ [ "2018" ] ] }, "note" : "Cited By :5\n\nExport Date: 25 September 2020", "page" : "244-260", "title" : "Modelling the occurrence of heat waves in maximum and minimum temperatures over Spain and projections for the period 2031-60", "translator" : [ { "dropping-particle" : "", "family" : "S3090", "given" : "", "non-dropping-particle" : "", "parse-names" : false, "suffix" : "" } ], "type" : "article-journal", "volume" : "161" }, "uris" : [ "http://www.mendeley.com/documents/?uuid=9dcb2bd8-486a-48b5-876d-f899e47b39cb" ] } ], "mendeley" : { "formattedCitation" : "(Abaurrea et al., 2018)", "manualFormatting" : "Abaurrea et al., 2018", "plainTextFormattedCitation" : "(Abaurrea et al., 2018)", "previouslyFormattedCitation" : "(Abaurrea et al., 2018)"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rPr>
                <w:delText>Abaurrea et al., 2018</w:delText>
              </w:r>
              <w:r w:rsidRPr="00D424AA" w:rsidDel="008F5267">
                <w:rPr>
                  <w:rFonts w:cs="Times New Roman"/>
                  <w:color w:val="000000" w:themeColor="text1"/>
                  <w:sz w:val="16"/>
                  <w:szCs w:val="16"/>
                  <w:lang w:val="en-GB"/>
                </w:rPr>
                <w:fldChar w:fldCharType="end"/>
              </w:r>
              <w:commentRangeEnd w:id="7280"/>
              <w:r w:rsidR="00A26296" w:rsidDel="008F5267">
                <w:rPr>
                  <w:rStyle w:val="Marquedecommentaire"/>
                </w:rPr>
                <w:commentReference w:id="7280"/>
              </w:r>
              <w:r w:rsidRPr="00D74FF3" w:rsidDel="008F5267">
                <w:rPr>
                  <w:rFonts w:cs="Times New Roman"/>
                  <w:color w:val="000000" w:themeColor="text1"/>
                  <w:sz w:val="16"/>
                  <w:szCs w:val="16"/>
                </w:rPr>
                <w:delText xml:space="preserve">; </w:delText>
              </w:r>
              <w:commentRangeStart w:id="7283"/>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rPr>
                <w:delInstrText>ADDIN CSL_CITATION { "citationItems" : [ { "id" : "ITEM-1", "itemData" : { "DOI" : "10.1016/j.atmosres.2014.02.005", "abstract" : "\u00a9 2014 Elsevier B.V. The aim of this study is to analyze and quantify the future projections of heat waves in Greece. For this reason, specific climatic indices were used in the analysis concerning absolute, percentile and duration indices defined by the CCl/CLIVAR/JCOMM Expert Team (ET) on Climate Change Detection and Indices (ETCCDI). The future projections (SRES A1B) of these indices such as summer days, tropical days, maximum daily maximum air temperature, warm days, tropical nights, maximum daily minimum air temperature, warm nights and warm spell duration were carried out using six regional climate models from the ENSEMBLES project, concerning the near future 2031-2050 and the far future 2071-2100 compared to the reference period 1961-1990. The ensemble means along with the inter-model-standard deviations of the examined extreme indices for the future model projections are presented and analyzed. Further, the findings of this analysis are discussed against recent recorded heat waves during 2007, in order to understand if such events are even more extreme or common in the future climate. It is very likely, that the anomalies observed in 2007, especially for extreme indices of minimum air temperature, could be more frequent considered as typical events by the end of the 21th century.", "author" : [ { "dropping-particle" : "", "family" : "Nastos", "given" : "P.T.", "non-dropping-particle" : "", "parse-names" : false, "suffix" : "" }, { "dropping-particle" : "", "family" : "Kapsomenakis", "given" : "J.", "non-dropping-particle" : "", "parse-names" : false, "suffix" : "" } ], "container-title" : "Atmospheric Research", "id" : "ITEM-1", "issued" : { "date-parts" : [ [ "2015" ] ] }, "page" : "43-60", "title" : "Regional climate model simulations of extreme air temperature in Greece. Abnormal or common records in the future climate?", "translator" : [ { "dropping-particle" : "", "family" : "S799", "given" : "", "non-dropping-particle" : "", "parse-names" : false, "suffix" : "" } ], "type" : "article-journal", "volume" : "152" }, "uris" : [ "http://www.mendeley.com/documents/?uuid=123b7718-076c-488b-9178-ad959428d2d9" ] } ], "mendeley" : { "formattedCitation" : "(Nastos and Kapsomenakis, 2015)", "manualFormatting" : "Nastos and Kapsomenakis, 2015", "plainTextFormattedCitation" : "(Nastos and Kapsomenakis, 2015)", "previouslyFormattedCitation" : "(Nastos and Kapsomenakis, 2015)"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rPr>
                <w:delText>Nastos and Kapsomenakis, 2015</w:delText>
              </w:r>
              <w:r w:rsidRPr="00D424AA" w:rsidDel="008F5267">
                <w:rPr>
                  <w:rFonts w:cs="Times New Roman"/>
                  <w:color w:val="000000" w:themeColor="text1"/>
                  <w:sz w:val="16"/>
                  <w:szCs w:val="16"/>
                  <w:lang w:val="en-GB"/>
                </w:rPr>
                <w:fldChar w:fldCharType="end"/>
              </w:r>
              <w:commentRangeEnd w:id="7283"/>
              <w:r w:rsidR="00A26296" w:rsidDel="008F5267">
                <w:rPr>
                  <w:rStyle w:val="Marquedecommentaire"/>
                </w:rPr>
                <w:commentReference w:id="7283"/>
              </w:r>
              <w:r w:rsidRPr="00D74FF3" w:rsidDel="008F5267">
                <w:rPr>
                  <w:rFonts w:cs="Times New Roman"/>
                  <w:color w:val="000000" w:themeColor="text1"/>
                  <w:sz w:val="16"/>
                  <w:szCs w:val="16"/>
                </w:rPr>
                <w:delText xml:space="preserve">; </w:delText>
              </w:r>
              <w:commentRangeStart w:id="7284"/>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Cardell et al., 2020</w:delText>
              </w:r>
              <w:r w:rsidRPr="00D424AA" w:rsidDel="008F5267">
                <w:rPr>
                  <w:rFonts w:cs="Times New Roman"/>
                  <w:color w:val="000000" w:themeColor="text1"/>
                  <w:sz w:val="16"/>
                  <w:szCs w:val="16"/>
                  <w:lang w:val="en-GB"/>
                </w:rPr>
                <w:fldChar w:fldCharType="end"/>
              </w:r>
              <w:commentRangeEnd w:id="7284"/>
              <w:r w:rsidR="00A26296" w:rsidDel="008F5267">
                <w:rPr>
                  <w:rStyle w:val="Marquedecommentaire"/>
                </w:rPr>
                <w:commentReference w:id="7284"/>
              </w:r>
              <w:r w:rsidRPr="00841A35" w:rsidDel="008F5267">
                <w:rPr>
                  <w:rFonts w:cs="Times New Roman"/>
                  <w:color w:val="000000" w:themeColor="text1"/>
                  <w:sz w:val="16"/>
                  <w:szCs w:val="16"/>
                  <w:lang w:val="en-GB"/>
                </w:rPr>
                <w:delText xml:space="preserve">; </w:delText>
              </w:r>
              <w:commentRangeStart w:id="7285"/>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Zollo et al., 2016</w:delText>
              </w:r>
              <w:r w:rsidRPr="00D424AA" w:rsidDel="008F5267">
                <w:rPr>
                  <w:rFonts w:cs="Times New Roman"/>
                  <w:color w:val="000000" w:themeColor="text1"/>
                  <w:sz w:val="16"/>
                  <w:szCs w:val="16"/>
                  <w:lang w:val="en-GB"/>
                </w:rPr>
                <w:fldChar w:fldCharType="end"/>
              </w:r>
              <w:commentRangeEnd w:id="7285"/>
              <w:r w:rsidR="00A26296" w:rsidDel="008F5267">
                <w:rPr>
                  <w:rStyle w:val="Marquedecommentaire"/>
                </w:rPr>
                <w:commentReference w:id="7285"/>
              </w:r>
              <w:r w:rsidRPr="00841A35" w:rsidDel="008F5267">
                <w:rPr>
                  <w:rFonts w:cs="Times New Roman"/>
                  <w:color w:val="000000" w:themeColor="text1"/>
                  <w:sz w:val="16"/>
                  <w:szCs w:val="16"/>
                  <w:lang w:val="en-GB"/>
                </w:rPr>
                <w:delText xml:space="preserve">; </w:delText>
              </w:r>
              <w:commentRangeStart w:id="7286"/>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1", "issue" : "4", "issued" : { "date-parts" : [ [ "2018", "4" ] ] }, "page" : "643-655", "title" : "Analyzing Regional Climate Change in Africa in a 1.5, 2, and 3\u00b0C Global Warming World", "translator" : [ { "dropping-particle" : "", "family" : "S3263", "given" : "", "non-dropping-particle" : "", "parse-names" : false, "suffix" : "" } ], "type" : "article-journal", "volume" : "6" }, "uris" : [ "http://www.mendeley.com/documents/?uuid=b82cd42f-69b6-42ef-9348-652859f1ef73" ] } ], "mendeley" : { "formattedCitation" : "(Weber et al., 2018)", "manualFormatting" : "Weber et al., 2018", "plainTextFormattedCitation" : "(Weber et al., 2018)", "previouslyFormattedCitation" : "(Weber et al., 2018)"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Weber et al., 2018</w:delText>
              </w:r>
              <w:r w:rsidRPr="00D424AA" w:rsidDel="008F5267">
                <w:rPr>
                  <w:rFonts w:cs="Times New Roman"/>
                  <w:color w:val="000000" w:themeColor="text1"/>
                  <w:sz w:val="16"/>
                  <w:szCs w:val="16"/>
                  <w:lang w:val="en-GB"/>
                </w:rPr>
                <w:fldChar w:fldCharType="end"/>
              </w:r>
              <w:commentRangeEnd w:id="7286"/>
              <w:r w:rsidR="00A26296" w:rsidDel="008F5267">
                <w:rPr>
                  <w:rStyle w:val="Marquedecommentaire"/>
                </w:rPr>
                <w:commentReference w:id="7286"/>
              </w:r>
              <w:r w:rsidRPr="00841A35" w:rsidDel="008F5267">
                <w:rPr>
                  <w:rFonts w:cs="Times New Roman"/>
                  <w:color w:val="000000" w:themeColor="text1"/>
                  <w:sz w:val="16"/>
                  <w:szCs w:val="16"/>
                  <w:lang w:val="en-GB"/>
                </w:rPr>
                <w:delText xml:space="preserve">; </w:delText>
              </w:r>
              <w:commentRangeStart w:id="7287"/>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Coppola et al., 2021a)</w:delText>
              </w:r>
              <w:r w:rsidRPr="00D424AA" w:rsidDel="008F5267">
                <w:rPr>
                  <w:rFonts w:cs="Times New Roman"/>
                  <w:color w:val="000000" w:themeColor="text1"/>
                  <w:sz w:val="16"/>
                  <w:szCs w:val="16"/>
                  <w:lang w:val="en-GB"/>
                </w:rPr>
                <w:fldChar w:fldCharType="end"/>
              </w:r>
            </w:del>
            <w:bookmarkEnd w:id="7274"/>
            <w:commentRangeEnd w:id="7287"/>
            <w:r w:rsidR="00A26296">
              <w:rPr>
                <w:rStyle w:val="Marquedecommentaire"/>
              </w:rPr>
              <w:commentReference w:id="7287"/>
            </w:r>
          </w:p>
        </w:tc>
        <w:tc>
          <w:tcPr>
            <w:tcW w:w="2159" w:type="dxa"/>
            <w:tcBorders>
              <w:top w:val="dashed" w:sz="4" w:space="0" w:color="000000"/>
            </w:tcBorders>
            <w:shd w:val="clear" w:color="auto" w:fill="AD0204"/>
            <w:tcMar>
              <w:top w:w="40" w:type="dxa"/>
              <w:left w:w="40" w:type="dxa"/>
              <w:bottom w:w="40" w:type="dxa"/>
              <w:right w:w="40" w:type="dxa"/>
            </w:tcMar>
          </w:tcPr>
          <w:p w14:paraId="468EEBFE" w14:textId="1571FDC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28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89" w:author="Robin Matthews" w:date="2021-07-14T19:00:00Z">
              <w:r w:rsidR="00A26296" w:rsidDel="000B38AB">
                <w:rPr>
                  <w:rFonts w:cs="Times New Roman"/>
                  <w:noProof/>
                  <w:color w:val="000000" w:themeColor="text1"/>
                  <w:sz w:val="16"/>
                  <w:szCs w:val="16"/>
                  <w:lang w:val="en-GB"/>
                </w:rPr>
                <w:delText>Li et al., 2020</w:delText>
              </w:r>
            </w:del>
            <w:ins w:id="7290" w:author="Robin Matthews" w:date="2021-07-14T19:00: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88"/>
            <w:r w:rsidR="00A26296">
              <w:rPr>
                <w:rStyle w:val="Marquedecommentaire"/>
              </w:rPr>
              <w:commentReference w:id="7288"/>
            </w:r>
            <w:r w:rsidRPr="00841A35">
              <w:rPr>
                <w:rFonts w:cs="Times New Roman"/>
                <w:color w:val="000000" w:themeColor="text1"/>
                <w:sz w:val="16"/>
                <w:szCs w:val="16"/>
                <w:lang w:val="en-GB"/>
              </w:rPr>
              <w:t xml:space="preserve">; Annex). Median increase of more than 3.5°C in the 50-year TXx and TNn events compared to the 1°C warming level </w:t>
            </w:r>
            <w:commentRangeStart w:id="729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292" w:author="Robin Matthews" w:date="2021-07-14T19:00:00Z">
              <w:r w:rsidR="00A26296" w:rsidDel="000B38AB">
                <w:rPr>
                  <w:rFonts w:cs="Times New Roman"/>
                  <w:noProof/>
                  <w:color w:val="000000" w:themeColor="text1"/>
                  <w:sz w:val="16"/>
                  <w:szCs w:val="16"/>
                  <w:lang w:val="en-GB"/>
                </w:rPr>
                <w:delText>Li et al., 2020</w:delText>
              </w:r>
            </w:del>
            <w:ins w:id="7293" w:author="Robin Matthews" w:date="2021-07-14T19:00: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291"/>
            <w:r w:rsidR="00A26296">
              <w:rPr>
                <w:rStyle w:val="Marquedecommentaire"/>
              </w:rPr>
              <w:commentReference w:id="7291"/>
            </w:r>
            <w:r w:rsidRPr="00841A35">
              <w:rPr>
                <w:rFonts w:cs="Times New Roman"/>
                <w:color w:val="000000" w:themeColor="text1"/>
                <w:sz w:val="16"/>
                <w:szCs w:val="16"/>
                <w:lang w:val="en-GB"/>
              </w:rPr>
              <w:t>) and more than 5°C in annual TXx and TNn compared to pre-industrial (Annex).</w:t>
            </w:r>
          </w:p>
          <w:p w14:paraId="74004BA8" w14:textId="77777777" w:rsidR="00D376F0" w:rsidRPr="00D424AA" w:rsidRDefault="00D376F0" w:rsidP="00D424AA">
            <w:pPr>
              <w:rPr>
                <w:rFonts w:cs="Times New Roman"/>
                <w:color w:val="000000" w:themeColor="text1"/>
                <w:sz w:val="16"/>
                <w:szCs w:val="16"/>
                <w:lang w:val="en-GB"/>
              </w:rPr>
            </w:pPr>
          </w:p>
          <w:p w14:paraId="553AF982" w14:textId="757D2B60" w:rsidR="008F5267" w:rsidRDefault="00D376F0" w:rsidP="008F5267">
            <w:pPr>
              <w:rPr>
                <w:ins w:id="7294" w:author="Robin Matthews" w:date="2021-07-14T22:49:00Z"/>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bookmarkStart w:id="7295" w:name="_Hlk77195335"/>
            <w:ins w:id="7296" w:author="Robin Matthews" w:date="2021-07-14T22:49:00Z">
              <w:r w:rsidR="008F5267">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id" : "ITEM-2", "itemData" : { "DOI" : "10.1016/j.atmosres.2014.02.005", "abstract" : "\u00a9 2014 Elsevier B.V. The aim of this study is to analyze and quantify the future projections of heat waves in Greece. For this reason, specific climatic indices were used in the analysis concerning absolute, percentile and duration indices defined by the CCl/CLIVAR/JCOMM Expert Team (ET) on Climate Change Detection and Indices (ETCCDI). The future projections (SRES A1B) of these indices such as summer days, tropical days, maximum daily maximum air temperature, warm days, tropical nights, maximum daily minimum air temperature, warm nights and warm spell duration were carried out using six regional climate models from the ENSEMBLES project, concerning the near future 2031-2050 and the far future 2071-2100 compared to the reference period 1961-1990. The ensemble means along with the inter-model-standard deviations of the examined extreme indices for the future model projections are presented and analyzed. Further, the findings of this analysis are discussed against recent recorded heat waves during 2007, in order to understand if such events are even more extreme or common in the future climate. It is very likely, that the anomalies observed in 2007, especially for extreme indices of minimum air temperature, could be more frequent considered as typical events by the end of the 21th century.", "author" : [ { "dropping-particle" : "", "family" : "Nastos", "given" : "P.T.", "non-dropping-particle" : "", "parse-names" : false, "suffix" : "" }, { "dropping-particle" : "", "family" : "Kapsomenakis", "given" : "J.", "non-dropping-particle" : "", "parse-names" : false, "suffix" : "" } ], "container-title" : "Atmospheric Research", "id" : "ITEM-2", "issued" : { "date-parts" : [ [ "2015" ] ] }, "page" : "43-60", "title" : "Regional climate model simulations of extreme air temperature in Greece. Abnormal or common records in the future climate?", "translator" : [ { "dropping-particle" : "", "family" : "S799", "given" : "", "non-dropping-particle" : "", "parse-names" : false, "suffix" : "" } ], "type" : "article-journal", "volume" : "152" }, "uris" : [ "http://www.mendeley.com/documents/?uuid=123b7718-076c-488b-9178-ad959428d2d9" ] }, { "id" : "ITEM-3", "itemData" : { "DOI" : "10.1007/s11069-013-0552-y", "author" : [ { "dropping-particle" : "", "family" : "Tomozeiu", "given" : "R", "non-dropping-particle" : "", "parse-names" : false, "suffix" : "" }, { "dropping-particle" : "", "family" : "Agrillo", "given" : "G", "non-dropping-particle" : "", "parse-names" : false, "suffix" : "" }, { "dropping-particle" : "", "family" : "Cacciamani", "given" : "C", "non-dropping-particle" : "", "parse-names" : false, "suffix" : "" }, { "dropping-particle" : "", "family" : "Pavan", "given" : "V", "non-dropping-particle" : "", "parse-names" : false, "suffix" : "" } ], "container-title" : "Natural Hazards", "id" : "ITEM-3", "issue" : "1", "issued" : { "date-parts" : [ [ "2014" ] ] }, "note" : "Cited By :20\n\nExport Date: 25 September 2020", "page" : "143-168", "title" : "Statistically downscaled climate change projections of surface temperature over Northern Italy for the periods 2021-2050 and 2070-2099", "translator" : [ { "dropping-particle" : "", "family" : "S2893", "given" : "", "non-dropping-particle" : "", "parse-names" : false, "suffix" : "" } ], "type" : "article-journal", "volume" : "72" }, "uris" : [ "http://www.mendeley.com/documents/?uuid=e4590456-d3ce-4efc-897a-75fea5fac487" ] }, { "id" : "ITEM-4",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4",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5",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5",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6",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6",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id" : "ITEM-7", "itemData" : { "DOI" : "10.1007/s41748-020-00169-3", "ISSN" : "2509-9426",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 \u00b0C/decade to 0.5 \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7", "issue" : "3", "issued" : { "date-parts" : [ [ "2020", "9", "25" ] ] }, "page" : "477-492", "publisher" : "Springer Science and Business Media Deutschland GmbH", "title" : "Assessing Future Changes of Climate Extreme Events in the CORDEX-MENA Region Using Regional Climate Model ALADIN-Climate", "translator" : [ { "dropping-particle" : "", "family" : "S3411", "given" : "", "non-dropping-particle" : "", "parse-names" : false, "suffix" : "" } ], "type" : "article-journal", "volume" : "4" }, "uris" : [ "http://www.mendeley.com/documents/?uuid=47b90b6a-7b20-44f7-9062-59fa9c10b19c" ] }, { "id" : "ITEM-8",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8",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id" : "ITEM-9",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9",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Giorgi et al., 2014; Tomozeiu et al., 2014; Engelbrecht et al., 2015; Nastos and Kapsomenakis, 2015; Zollo et al., 2016; Cardoso et al., 2019; Cardell et al., 2020; Driouech et al., 2020; Coppola et al., 2021a)", "manualFormatting" : "(Giorgi et al., 2014; Tomozeiu et al., 2014; Engelbrecht et al., 2015; Nastos and Kapsomenakis, 2015; Zollo et al., 2016; Cardoso et al., 2019; Cardell et al., 2020; Driouech et al., 2020; Coppola et al., 2021a)", "plainTextFormattedCitation" : "(Giorgi et al., 2014; Tomozeiu et al., 2014; Engelbrecht et al., 2015; Nastos and Kapsomenakis, 2015; Zollo et al., 2016; Cardoso et al., 2019; Cardell et al., 2020; Driouech et al., 2020; Coppola et al., 2021a)", "previouslyFormattedCitation" : "(Giorgi et al., 2014; Tomozeiu et al., 2014; Engelbrecht et al., 2015; Nastos and Kapsomenakis, 2015; Zollo et al., 2016; Cardoso et al., 2019; Cardell et al., 2020; Driouech et al., 2020; Coppola et al., 2021a)" }, "properties" : { "noteIndex" : 0 }, "schema" : "https://github.com/citation-style-language/schema/raw/master/csl-citation.json" }</w:instrText>
            </w:r>
            <w:ins w:id="7297" w:author="Robin Matthews" w:date="2021-07-14T22:49:00Z">
              <w:r w:rsidR="008F5267">
                <w:rPr>
                  <w:rFonts w:cs="Times New Roman"/>
                  <w:color w:val="000000" w:themeColor="text1"/>
                  <w:sz w:val="16"/>
                  <w:szCs w:val="16"/>
                  <w:lang w:val="en-GB"/>
                </w:rPr>
                <w:fldChar w:fldCharType="separate"/>
              </w:r>
              <w:r w:rsidR="008F5267" w:rsidRPr="007F3EB1">
                <w:rPr>
                  <w:rFonts w:cs="Times New Roman"/>
                  <w:noProof/>
                  <w:color w:val="000000" w:themeColor="text1"/>
                  <w:sz w:val="16"/>
                  <w:szCs w:val="16"/>
                  <w:lang w:val="en-GB"/>
                </w:rPr>
                <w:t>(Giorgi et al., 2014; Tomozeiu et al., 2014; Engelbrecht et al., 2015; Nastos and Kapsomenakis, 2015; Zollo et al., 2016; Cardoso et al., 2019; Cardell et al., 2020; Driouech et al., 2020; Coppola et al., 2021</w:t>
              </w:r>
              <w:r w:rsidR="008F5267">
                <w:rPr>
                  <w:rFonts w:cs="Times New Roman"/>
                  <w:noProof/>
                  <w:color w:val="000000" w:themeColor="text1"/>
                  <w:sz w:val="16"/>
                  <w:szCs w:val="16"/>
                  <w:lang w:val="en-GB"/>
                </w:rPr>
                <w:t>a</w:t>
              </w:r>
              <w:r w:rsidR="008F5267" w:rsidRPr="007F3EB1">
                <w:rPr>
                  <w:rFonts w:cs="Times New Roman"/>
                  <w:noProof/>
                  <w:color w:val="000000" w:themeColor="text1"/>
                  <w:sz w:val="16"/>
                  <w:szCs w:val="16"/>
                  <w:lang w:val="en-GB"/>
                </w:rPr>
                <w:t>)</w:t>
              </w:r>
              <w:r w:rsidR="008F5267">
                <w:rPr>
                  <w:rFonts w:cs="Times New Roman"/>
                  <w:color w:val="000000" w:themeColor="text1"/>
                  <w:sz w:val="16"/>
                  <w:szCs w:val="16"/>
                  <w:lang w:val="en-GB"/>
                </w:rPr>
                <w:fldChar w:fldCharType="end"/>
              </w:r>
            </w:ins>
          </w:p>
          <w:commentRangeStart w:id="7298"/>
          <w:p w14:paraId="4A636ACF" w14:textId="5282C6B1" w:rsidR="00D376F0" w:rsidRPr="00841A35" w:rsidRDefault="00D376F0" w:rsidP="00D424AA">
            <w:pPr>
              <w:rPr>
                <w:rFonts w:cs="Times New Roman"/>
                <w:color w:val="000000" w:themeColor="text1"/>
                <w:sz w:val="16"/>
                <w:szCs w:val="16"/>
                <w:lang w:val="en-GB"/>
              </w:rPr>
            </w:pPr>
            <w:del w:id="7299" w:author="Robin Matthews" w:date="2021-07-14T22:49: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7/s00382-018-4124-4", "ISSN" : "0930-7575", "abstract" : "\u00a9 2018 Springer-Verlag GmbH Germany, part of Springer Nature Large temperature spatio-temporal gradients are a common feature of Mediterranean climates. The Portuguese complex topography and coastlines enhances such features, and in a small region large temperature gradients with high interannual variability is detected. In this study, the EURO-CORDEX high-resolution regional climate simulations (0.11\u00b0 and 0.44\u00b0 resolutions) are used to investigate the maximum and minimum temperature projections across the twenty-first century according to RCP4.5 and RCP8.5. An additional WRF simulation with even higher resolution (9 km) for RCP8.5 scenario is also examined. All simulations for the historical period (1971\u20132000) are evaluated against the available station observations and the EURO-CORDEX model results are ranked in order to build multi-model ensembles. In present climate models are able to reproduce the main topography/coast related temperature gradients. Although there are discernible differences between models, most present a cold bias. The multi-model ensembles improve the overall representation of the temperature. The ensembles project a significant increase of the maximum and minimum temperatures in all seasons and scenarios. Maximum increments of 8 \u00b0C in summer and autumn and between 2 and 4 \u00b0C in winter and spring are projected in RCP8.5. The temperature distributions for all models show a significant increase in the upper tails of the PDFs. In RCP8.5 more than half of the extended summer (MJJAS) has maximum temperatures exceeding the historical 90th percentile and, on average, 60 tropical nights are projected for the end of the century, whilst there are only 7 tropical nights in the historical period. Conversely, the number of cold days almost disappears. The yearly average number of heat waves increases by seven to ninefold by 2100 and the most frequent length rises from 5 to 22 days throughout the twenty-first century. 5% of the longest events will last for more than one month. The amplitude is overwhelming larger, reaching values which are not observed in the historical period. More than half of the heat waves will be stronger than the extreme heat wave of 2003 by the end of the century. The future heatwaves will also enclose larger areas, approximately 100 events in the 2071\u20132100 period (more than 3 per year) will cover the whole country. The RCP4.5 scenario has in general smaller magnitudes.",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Miranda", "given" : "Pedro M. A.", "non-dropping-particle" : "", "parse-names" : false, "suffix" : "" } ], "container-title" : "Climate Dynamics", "id" : "ITEM-1", "issue" : "1-2", "issued" : { "date-parts" : [ [ "2019", "1", "16" ] ] }, "page" : "129-157", "title" : "Mean and extreme temperatures in a warming climate: EURO CORDEX and WRF regional climate high-resolution projections for Portugal", "translator" : [ { "dropping-particle" : "", "family" : "S1585", "given" : "", "non-dropping-particle" : "", "parse-names" : false, "suffix" : "" } ], "type" : "article-journal", "volume" : "52" }, "uris" : [ "http://www.mendeley.com/documents/?uuid=e4bc2928-0ee3-40bb-935e-f99f10895493" ] } ], "mendeley" : { "formattedCitation" : "(Cardoso et al., 2019)", "manualFormatting" : "(Cardoso et al., 2019", "plainTextFormattedCitation" : "(Cardoso et al., 2019)", "previouslyFormattedCitation" : "(Cardoso et al., 2019)"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Cardoso et al., 2019</w:delText>
              </w:r>
              <w:r w:rsidRPr="00D424AA" w:rsidDel="008F5267">
                <w:rPr>
                  <w:rFonts w:cs="Times New Roman"/>
                  <w:color w:val="000000" w:themeColor="text1"/>
                  <w:sz w:val="16"/>
                  <w:szCs w:val="16"/>
                  <w:lang w:val="en-GB"/>
                </w:rPr>
                <w:fldChar w:fldCharType="end"/>
              </w:r>
              <w:commentRangeEnd w:id="7298"/>
              <w:r w:rsidR="00A26296" w:rsidDel="008F5267">
                <w:rPr>
                  <w:rStyle w:val="Marquedecommentaire"/>
                </w:rPr>
                <w:commentReference w:id="7298"/>
              </w:r>
              <w:r w:rsidRPr="00841A35" w:rsidDel="008F5267">
                <w:rPr>
                  <w:rFonts w:cs="Times New Roman"/>
                  <w:color w:val="000000" w:themeColor="text1"/>
                  <w:sz w:val="16"/>
                  <w:szCs w:val="16"/>
                  <w:lang w:val="en-GB"/>
                </w:rPr>
                <w:delText xml:space="preserve">; </w:delText>
              </w:r>
              <w:commentRangeStart w:id="7300"/>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16/j.atmosres.2014.02.005", "abstract" : "\u00a9 2014 Elsevier B.V. The aim of this study is to analyze and quantify the future projections of heat waves in Greece. For this reason, specific climatic indices were used in the analysis concerning absolute, percentile and duration indices defined by the CCl/CLIVAR/JCOMM Expert Team (ET) on Climate Change Detection and Indices (ETCCDI). The future projections (SRES A1B) of these indices such as summer days, tropical days, maximum daily maximum air temperature, warm days, tropical nights, maximum daily minimum air temperature, warm nights and warm spell duration were carried out using six regional climate models from the ENSEMBLES project, concerning the near future 2031-2050 and the far future 2071-2100 compared to the reference period 1961-1990. The ensemble means along with the inter-model-standard deviations of the examined extreme indices for the future model projections are presented and analyzed. Further, the findings of this analysis are discussed against recent recorded heat waves during 2007, in order to understand if such events are even more extreme or common in the future climate. It is very likely, that the anomalies observed in 2007, especially for extreme indices of minimum air temperature, could be more frequent considered as typical events by the end of the 21th century.", "author" : [ { "dropping-particle" : "", "family" : "Nastos", "given" : "P.T.", "non-dropping-particle" : "", "parse-names" : false, "suffix" : "" }, { "dropping-particle" : "", "family" : "Kapsomenakis", "given" : "J.", "non-dropping-particle" : "", "parse-names" : false, "suffix" : "" } ], "container-title" : "Atmospheric Research", "id" : "ITEM-1", "issued" : { "date-parts" : [ [ "2015" ] ] }, "page" : "43-60", "title" : "Regional climate model simulations of extreme air temperature in Greece. Abnormal or common records in the future climate?", "translator" : [ { "dropping-particle" : "", "family" : "S799", "given" : "", "non-dropping-particle" : "", "parse-names" : false, "suffix" : "" } ], "type" : "article-journal", "volume" : "152" }, "uris" : [ "http://www.mendeley.com/documents/?uuid=123b7718-076c-488b-9178-ad959428d2d9" ] } ], "mendeley" : { "formattedCitation" : "(Nastos and Kapsomenakis, 2015)", "manualFormatting" : "Nastos and Kapsomenakis, 2015", "plainTextFormattedCitation" : "(Nastos and Kapsomenakis, 2015)", "previouslyFormattedCitation" : "(Nastos and Kapsomenakis, 2015)"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Nastos and Kapsomenakis, 2015</w:delText>
              </w:r>
              <w:r w:rsidRPr="00D424AA" w:rsidDel="008F5267">
                <w:rPr>
                  <w:rFonts w:cs="Times New Roman"/>
                  <w:color w:val="000000" w:themeColor="text1"/>
                  <w:sz w:val="16"/>
                  <w:szCs w:val="16"/>
                  <w:lang w:val="en-GB"/>
                </w:rPr>
                <w:fldChar w:fldCharType="end"/>
              </w:r>
              <w:commentRangeEnd w:id="7300"/>
              <w:r w:rsidR="00A26296" w:rsidDel="008F5267">
                <w:rPr>
                  <w:rStyle w:val="Marquedecommentaire"/>
                </w:rPr>
                <w:commentReference w:id="7300"/>
              </w:r>
              <w:r w:rsidRPr="00841A35" w:rsidDel="008F5267">
                <w:rPr>
                  <w:rFonts w:cs="Times New Roman"/>
                  <w:color w:val="000000" w:themeColor="text1"/>
                  <w:sz w:val="16"/>
                  <w:szCs w:val="16"/>
                  <w:lang w:val="en-GB"/>
                </w:rPr>
                <w:delText xml:space="preserve">; </w:delText>
              </w:r>
              <w:commentRangeStart w:id="7301"/>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7/s11069-013-0552-y", "author" : [ { "dropping-particle" : "", "family" : "Tomozeiu", "given" : "R", "non-dropping-particle" : "", "parse-names" : false, "suffix" : "" }, { "dropping-particle" : "", "family" : "Agrillo", "given" : "G", "non-dropping-particle" : "", "parse-names" : false, "suffix" : "" }, { "dropping-particle" : "", "family" : "Cacciamani", "given" : "C", "non-dropping-particle" : "", "parse-names" : false, "suffix" : "" }, { "dropping-particle" : "", "family" : "Pavan", "given" : "V", "non-dropping-particle" : "", "parse-names" : false, "suffix" : "" } ], "container-title" : "Natural Hazards", "id" : "ITEM-1", "issue" : "1", "issued" : { "date-parts" : [ [ "2014" ] ] }, "note" : "Cited By :20\n\nExport Date: 25 September 2020", "page" : "143-168", "title" : "Statistically downscaled climate change projections of surface temperature over Northern Italy for the periods 2021-2050 and 2070-2099", "translator" : [ { "dropping-particle" : "", "family" : "S2893", "given" : "", "non-dropping-particle" : "", "parse-names" : false, "suffix" : "" } ], "type" : "article-journal", "volume" : "72" }, "uris" : [ "http://www.mendeley.com/documents/?uuid=e4590456-d3ce-4efc-897a-75fea5fac487" ] } ], "mendeley" : { "formattedCitation" : "(Tomozeiu et al., 2014)", "manualFormatting" : "Tomozeiu et al., 2014", "plainTextFormattedCitation" : "(Tomozeiu et al., 2014)", "previouslyFormattedCitation" : "(Tomozeiu et al., 2014)"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Tomozeiu et al., 2014</w:delText>
              </w:r>
              <w:r w:rsidRPr="00D424AA" w:rsidDel="008F5267">
                <w:rPr>
                  <w:rFonts w:cs="Times New Roman"/>
                  <w:color w:val="000000" w:themeColor="text1"/>
                  <w:sz w:val="16"/>
                  <w:szCs w:val="16"/>
                  <w:lang w:val="en-GB"/>
                </w:rPr>
                <w:fldChar w:fldCharType="end"/>
              </w:r>
              <w:commentRangeEnd w:id="7301"/>
              <w:r w:rsidR="00A26296" w:rsidDel="008F5267">
                <w:rPr>
                  <w:rStyle w:val="Marquedecommentaire"/>
                </w:rPr>
                <w:commentReference w:id="7301"/>
              </w:r>
              <w:r w:rsidRPr="00841A35" w:rsidDel="008F5267">
                <w:rPr>
                  <w:rFonts w:cs="Times New Roman"/>
                  <w:color w:val="000000" w:themeColor="text1"/>
                  <w:sz w:val="16"/>
                  <w:szCs w:val="16"/>
                  <w:lang w:val="en-GB"/>
                </w:rPr>
                <w:delText xml:space="preserve">; </w:delText>
              </w:r>
              <w:commentRangeStart w:id="7302"/>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Cardell et al., 2020</w:delText>
              </w:r>
              <w:r w:rsidRPr="00D424AA" w:rsidDel="008F5267">
                <w:rPr>
                  <w:rFonts w:cs="Times New Roman"/>
                  <w:color w:val="000000" w:themeColor="text1"/>
                  <w:sz w:val="16"/>
                  <w:szCs w:val="16"/>
                  <w:lang w:val="en-GB"/>
                </w:rPr>
                <w:fldChar w:fldCharType="end"/>
              </w:r>
              <w:commentRangeEnd w:id="7302"/>
              <w:r w:rsidR="00A26296" w:rsidDel="008F5267">
                <w:rPr>
                  <w:rStyle w:val="Marquedecommentaire"/>
                </w:rPr>
                <w:commentReference w:id="7302"/>
              </w:r>
              <w:r w:rsidRPr="00841A35" w:rsidDel="008F5267">
                <w:rPr>
                  <w:rFonts w:cs="Times New Roman"/>
                  <w:color w:val="000000" w:themeColor="text1"/>
                  <w:sz w:val="16"/>
                  <w:szCs w:val="16"/>
                  <w:lang w:val="en-GB"/>
                </w:rPr>
                <w:delText xml:space="preserve">;  </w:delText>
              </w:r>
              <w:commentRangeStart w:id="7303"/>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Zollo et al., 2016</w:delText>
              </w:r>
              <w:r w:rsidRPr="00D424AA" w:rsidDel="008F5267">
                <w:rPr>
                  <w:rFonts w:cs="Times New Roman"/>
                  <w:color w:val="000000" w:themeColor="text1"/>
                  <w:sz w:val="16"/>
                  <w:szCs w:val="16"/>
                  <w:lang w:val="en-GB"/>
                </w:rPr>
                <w:fldChar w:fldCharType="end"/>
              </w:r>
              <w:commentRangeEnd w:id="7303"/>
              <w:r w:rsidR="00A26296" w:rsidDel="008F5267">
                <w:rPr>
                  <w:rStyle w:val="Marquedecommentaire"/>
                </w:rPr>
                <w:commentReference w:id="7303"/>
              </w:r>
              <w:r w:rsidRPr="00841A35" w:rsidDel="008F5267">
                <w:rPr>
                  <w:rFonts w:cs="Times New Roman"/>
                  <w:color w:val="000000" w:themeColor="text1"/>
                  <w:sz w:val="16"/>
                  <w:szCs w:val="16"/>
                  <w:lang w:val="en-GB"/>
                </w:rPr>
                <w:delText xml:space="preserve">; </w:delText>
              </w:r>
              <w:commentRangeStart w:id="7304"/>
              <w:r w:rsidRPr="00D424AA" w:rsidDel="008F5267">
                <w:rPr>
                  <w:rFonts w:cs="Times New Roman"/>
                  <w:noProof/>
                  <w:color w:val="000000" w:themeColor="text1"/>
                  <w:sz w:val="16"/>
                  <w:szCs w:val="16"/>
                  <w:lang w:val="en-GB"/>
                </w:rPr>
                <w:fldChar w:fldCharType="begin" w:fldLock="1"/>
              </w:r>
              <w:r w:rsidR="00FF6231" w:rsidDel="008F5267">
                <w:rPr>
                  <w:rFonts w:cs="Times New Roman"/>
                  <w:noProof/>
                  <w:color w:val="000000" w:themeColor="text1"/>
                  <w:sz w:val="16"/>
                  <w:szCs w:val="16"/>
                  <w:lang w:val="en-GB"/>
                </w:rPr>
                <w:delInstrText>ADDIN CSL_CITATION { "citationItems" : [ { "id" : "ITEM-1", "itemData" : { "DOI" : "10.1007/s10584-014-1117-0", "ISSN" : "15731480", "abstract" : "We analyze changes of four extreme hydroclimatic indices in the RCP8.5 projec- tions of the Phase I CREMA experiment, which includes 21st century projections over 5 CORDEX domains (Africa, Central America, South America, South Asia, Mediterranean) with the ICTP regional model RegCM4 driven by three CMIP5 global models. The indices are: HeatWave Day Index (HWD), Maximum Consecutive Dry Day index (CDD), fraction of precipitation above the 95th intensity percentile (R95) and Hydroclimatic Intensity index (HY- INT). Comparison with coarse (GPCP) and high (TRMM) resolution daily precipitation data for the present day conditions shows that the precipitation intensity distributions from the GCMs are close to the GPCP data, while the RegCM4 ones are closer to TRMM, illustrating the added value of the increased resolution of the regional model. All global and regional model simulations project predominant increases in HWD, CDD, R95 and HY-INT, implying a regime shift towards more intense, less frequent rain events and increasing risk of heat wave, drought and flood with global warming. However, the magnitudes of the changes are generally larger in the global than the regional models, likely because of the relatively low \u201cclimate sensitivity\u201d of the RegCM4, especially when using the CLMland surface scheme. In addition, This pronounced regional differences in the change signals are found. The data from these simulations are available for use in impact assessment studies. 1",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 ] }, "page" : "39-51", "title" : "Changes in extremes and hydroclimatic regimes in the CREMA ensemble projections", "translator" : [ { "dropping-particle" : "", "family" : "S461", "given" : "", "non-dropping-particle" : "", "parse-names" : false, "suffix" : "" } ], "type" : "article-journal", "volume" : "125" }, "uris" : [ "http://www.mendeley.com/documents/?uuid=1d99de1f-38f3-4fef-af43-8d0a83eacc81" ] } ], "mendeley" : { "formattedCitation" : "(Giorgi et al., 2014)", "manualFormatting" : "Giorgi et al., 2014", "plainTextFormattedCitation" : "(Giorgi et al., 2014)", "previouslyFormattedCitation" : "(Giorgi et al., 2014)" }, "properties" : { "noteIndex" : 0 }, "schema" : "https://github.com/citation-style-language/schema/raw/master/csl-citation.json" }</w:delInstrText>
              </w:r>
              <w:r w:rsidRPr="00D424AA" w:rsidDel="008F5267">
                <w:rPr>
                  <w:rFonts w:cs="Times New Roman"/>
                  <w:noProof/>
                  <w:color w:val="000000" w:themeColor="text1"/>
                  <w:sz w:val="16"/>
                  <w:szCs w:val="16"/>
                  <w:lang w:val="en-GB"/>
                </w:rPr>
                <w:fldChar w:fldCharType="separate"/>
              </w:r>
              <w:r w:rsidR="00A26296" w:rsidDel="008F5267">
                <w:rPr>
                  <w:rFonts w:cs="Times New Roman"/>
                  <w:noProof/>
                  <w:color w:val="000000" w:themeColor="text1"/>
                  <w:sz w:val="16"/>
                  <w:szCs w:val="16"/>
                  <w:lang w:val="en-GB"/>
                </w:rPr>
                <w:delText>Giorgi et al., 2014</w:delText>
              </w:r>
              <w:r w:rsidRPr="00D424AA" w:rsidDel="008F5267">
                <w:rPr>
                  <w:rFonts w:cs="Times New Roman"/>
                  <w:noProof/>
                  <w:color w:val="000000" w:themeColor="text1"/>
                  <w:sz w:val="16"/>
                  <w:szCs w:val="16"/>
                  <w:lang w:val="en-GB"/>
                </w:rPr>
                <w:fldChar w:fldCharType="end"/>
              </w:r>
              <w:commentRangeEnd w:id="7304"/>
              <w:r w:rsidR="00A26296" w:rsidDel="008F5267">
                <w:rPr>
                  <w:rStyle w:val="Marquedecommentaire"/>
                </w:rPr>
                <w:commentReference w:id="7304"/>
              </w:r>
              <w:r w:rsidRPr="00841A35" w:rsidDel="008F5267">
                <w:rPr>
                  <w:rFonts w:cs="Times New Roman"/>
                  <w:noProof/>
                  <w:color w:val="000000" w:themeColor="text1"/>
                  <w:sz w:val="16"/>
                  <w:szCs w:val="16"/>
                  <w:lang w:val="en-GB"/>
                </w:rPr>
                <w:delText xml:space="preserve">; </w:delText>
              </w:r>
              <w:commentRangeStart w:id="7305"/>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7/s41748-020-00169-3", "ISSN" : "2509-9426",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 \u00b0C/decade to 0.5 \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1", "issue" : "3", "issued" : { "date-parts" : [ [ "2020", "9", "25" ] ] }, "page" : "477-492", "publisher" : "Springer Science and Business Media Deutschland GmbH", "title" : "Assessing Future Changes of Climate Extreme Events in the CORDEX-MENA Region Using Regional Climate Model ALADIN-Climate", "translator" : [ { "dropping-particle" : "", "family" : "S3411", "given" : "", "non-dropping-particle" : "", "parse-names" : false, "suffix" : "" } ], "type" : "article-journal", "volume" : "4" }, "uris" : [ "http://www.mendeley.com/documents/?uuid=47b90b6a-7b20-44f7-9062-59fa9c10b19c" ] } ], "mendeley" : { "formattedCitation" : "(Driouech et al., 2020)", "manualFormatting" : "Driouech et al., 2020", "plainTextFormattedCitation" : "(Driouech et al., 2020)", "previouslyFormattedCitation" : "(Driouech et al., 2020)"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Driouech et al., 2020</w:delText>
              </w:r>
              <w:r w:rsidRPr="00D424AA" w:rsidDel="008F5267">
                <w:rPr>
                  <w:rFonts w:cs="Times New Roman"/>
                  <w:color w:val="000000" w:themeColor="text1"/>
                  <w:sz w:val="16"/>
                  <w:szCs w:val="16"/>
                  <w:lang w:val="en-GB"/>
                </w:rPr>
                <w:fldChar w:fldCharType="end"/>
              </w:r>
              <w:commentRangeEnd w:id="7305"/>
              <w:r w:rsidR="00A26296" w:rsidDel="008F5267">
                <w:rPr>
                  <w:rStyle w:val="Marquedecommentaire"/>
                </w:rPr>
                <w:commentReference w:id="7305"/>
              </w:r>
              <w:r w:rsidRPr="00841A35" w:rsidDel="008F5267">
                <w:rPr>
                  <w:rFonts w:cs="Times New Roman"/>
                  <w:color w:val="000000" w:themeColor="text1"/>
                  <w:sz w:val="16"/>
                  <w:szCs w:val="16"/>
                  <w:lang w:val="en-GB"/>
                </w:rPr>
                <w:delText xml:space="preserve">; </w:delText>
              </w:r>
              <w:commentRangeStart w:id="7306"/>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Coppola et al., 2021a</w:delText>
              </w:r>
              <w:r w:rsidRPr="00D424AA" w:rsidDel="008F5267">
                <w:rPr>
                  <w:rFonts w:cs="Times New Roman"/>
                  <w:color w:val="000000" w:themeColor="text1"/>
                  <w:sz w:val="16"/>
                  <w:szCs w:val="16"/>
                  <w:lang w:val="en-GB"/>
                </w:rPr>
                <w:fldChar w:fldCharType="end"/>
              </w:r>
              <w:commentRangeEnd w:id="7306"/>
              <w:r w:rsidR="00A26296" w:rsidDel="008F5267">
                <w:rPr>
                  <w:rStyle w:val="Marquedecommentaire"/>
                </w:rPr>
                <w:commentReference w:id="7306"/>
              </w:r>
              <w:r w:rsidRPr="00841A35" w:rsidDel="008F5267">
                <w:rPr>
                  <w:rFonts w:cs="Times New Roman"/>
                  <w:color w:val="000000" w:themeColor="text1"/>
                  <w:sz w:val="16"/>
                  <w:szCs w:val="16"/>
                  <w:lang w:val="en-GB"/>
                </w:rPr>
                <w:delText xml:space="preserve">; </w:delText>
              </w:r>
              <w:commentRangeStart w:id="7307"/>
              <w:r w:rsidRPr="00D424AA" w:rsidDel="008F5267">
                <w:rPr>
                  <w:rFonts w:cs="Times New Roman"/>
                  <w:color w:val="000000" w:themeColor="text1"/>
                  <w:sz w:val="16"/>
                  <w:szCs w:val="16"/>
                  <w:lang w:val="en-GB"/>
                </w:rPr>
                <w:fldChar w:fldCharType="begin" w:fldLock="1"/>
              </w:r>
              <w:r w:rsidR="00417CA4" w:rsidDel="008F5267">
                <w:rPr>
                  <w:rFonts w:cs="Times New Roman"/>
                  <w:color w:val="000000" w:themeColor="text1"/>
                  <w:sz w:val="16"/>
                  <w:szCs w:val="16"/>
                  <w:lang w:val="en-GB"/>
                </w:rPr>
                <w:delInstrText>ADDIN CSL_CITATION { "citationItems" : [ { "id" : "ITEM-1", "itemData" : { "DOI" : "10.1088/1748-9326/10/8/085004", "ISBN" : "http://ntrs.nasa.gov/search.jsp?R=20150019762",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u20136 \u00b0C over the subtropics and 3\u201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A.",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 ] }, "page" : "085004", "publisher" : "IOP Publishing", "title" : "Projections of rapidly rising surface temperatures over Africa under low mitigation", "translator" : [ { "dropping-particle" : "", "family" : "S593", "given" : "", "non-dropping-particle" : "", "parse-names" : false, "suffix" : "" } ], "type" : "article-journal", "volume" : "10" }, "uris" : [ "http://www.mendeley.com/documents/?uuid=b4287890-6f35-41af-b55e-bfde94941e70" ] } ], "mendeley" : { "formattedCitation" : "(Engelbrecht et al., 2015)", "manualFormatting" : "Engelbrecht et al., 2015)", "plainTextFormattedCitation" : "(Engelbrecht et al., 2015)", "previouslyFormattedCitation" : "(Engelbrecht et al., 2015)"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Engelbrecht et al., 2015)</w:delText>
              </w:r>
              <w:r w:rsidRPr="00D424AA" w:rsidDel="008F5267">
                <w:rPr>
                  <w:rFonts w:cs="Times New Roman"/>
                  <w:color w:val="000000" w:themeColor="text1"/>
                  <w:sz w:val="16"/>
                  <w:szCs w:val="16"/>
                  <w:lang w:val="en-GB"/>
                </w:rPr>
                <w:fldChar w:fldCharType="end"/>
              </w:r>
            </w:del>
            <w:bookmarkEnd w:id="7295"/>
            <w:commentRangeEnd w:id="7307"/>
            <w:r w:rsidR="00A26296">
              <w:rPr>
                <w:rStyle w:val="Marquedecommentaire"/>
              </w:rPr>
              <w:commentReference w:id="7307"/>
            </w:r>
          </w:p>
        </w:tc>
      </w:tr>
      <w:tr w:rsidR="00D376F0" w:rsidRPr="00F1665C" w14:paraId="6E3FF9C7" w14:textId="77777777" w:rsidTr="00723657">
        <w:tc>
          <w:tcPr>
            <w:tcW w:w="2158" w:type="dxa"/>
            <w:vMerge/>
          </w:tcPr>
          <w:p w14:paraId="6256F80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3D7744EC"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r w:rsidRPr="00D424AA" w:rsidDel="000F4C20">
              <w:rPr>
                <w:rFonts w:eastAsiaTheme="minorHAnsi" w:cs="Times New Roman"/>
                <w:i/>
                <w:color w:val="000000" w:themeColor="text1"/>
                <w:sz w:val="16"/>
                <w:szCs w:val="16"/>
                <w:lang w:val="en-GB" w:eastAsia="en-US"/>
              </w:rPr>
              <w:t xml:space="preserve"> </w:t>
            </w:r>
          </w:p>
          <w:p w14:paraId="239BD3AC"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2C144155"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and frequency of cold extremes </w:t>
            </w:r>
          </w:p>
          <w:p w14:paraId="201B172C" w14:textId="77777777" w:rsidR="00D376F0" w:rsidRPr="00D424AA" w:rsidRDefault="00D376F0" w:rsidP="00D424AA">
            <w:pPr>
              <w:spacing w:after="160" w:line="254" w:lineRule="auto"/>
              <w:rPr>
                <w:rFonts w:cs="Times New Roman"/>
                <w:color w:val="000000" w:themeColor="text1"/>
                <w:sz w:val="16"/>
                <w:szCs w:val="16"/>
                <w:lang w:val="en-GB"/>
              </w:rPr>
            </w:pPr>
          </w:p>
        </w:tc>
        <w:tc>
          <w:tcPr>
            <w:tcW w:w="2158" w:type="dxa"/>
            <w:tcBorders>
              <w:top w:val="dashed" w:sz="4" w:space="0" w:color="000000"/>
            </w:tcBorders>
            <w:shd w:val="clear" w:color="auto" w:fill="FD9693"/>
            <w:tcMar>
              <w:top w:w="40" w:type="dxa"/>
              <w:left w:w="0" w:type="dxa"/>
              <w:bottom w:w="40" w:type="dxa"/>
              <w:right w:w="0" w:type="dxa"/>
            </w:tcMar>
          </w:tcPr>
          <w:p w14:paraId="4A54BCC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FDB680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F31A0F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7DF80853" w14:textId="77777777" w:rsidR="00D376F0" w:rsidRPr="00D424AA" w:rsidRDefault="00D376F0" w:rsidP="00D424AA">
            <w:pPr>
              <w:rPr>
                <w:rFonts w:cs="Times New Roman"/>
                <w:color w:val="000000" w:themeColor="text1"/>
                <w:sz w:val="16"/>
                <w:szCs w:val="16"/>
                <w:lang w:val="en-GB"/>
              </w:rPr>
            </w:pPr>
          </w:p>
          <w:p w14:paraId="2F6462F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39369A7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 xml:space="preserve">(compared with pre-industrial) </w:t>
            </w:r>
          </w:p>
        </w:tc>
        <w:tc>
          <w:tcPr>
            <w:tcW w:w="2159" w:type="dxa"/>
            <w:tcBorders>
              <w:top w:val="dashed" w:sz="4" w:space="0" w:color="000000"/>
            </w:tcBorders>
            <w:shd w:val="clear" w:color="auto" w:fill="FF6365"/>
            <w:tcMar>
              <w:top w:w="40" w:type="dxa"/>
              <w:left w:w="40" w:type="dxa"/>
              <w:bottom w:w="40" w:type="dxa"/>
              <w:right w:w="40" w:type="dxa"/>
            </w:tcMar>
          </w:tcPr>
          <w:p w14:paraId="7ECFB7A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1C5F41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230D4A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465B6935" w14:textId="77777777" w:rsidR="00D376F0" w:rsidRPr="00D424AA" w:rsidRDefault="00D376F0" w:rsidP="00D424AA">
            <w:pPr>
              <w:rPr>
                <w:rFonts w:cs="Times New Roman"/>
                <w:color w:val="000000" w:themeColor="text1"/>
                <w:sz w:val="16"/>
                <w:szCs w:val="16"/>
                <w:lang w:val="en-GB"/>
              </w:rPr>
            </w:pPr>
          </w:p>
          <w:p w14:paraId="3BDFF2D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974F59C"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36FF15A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2EF439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0001AF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7F1686C2" w14:textId="77777777" w:rsidR="00D376F0" w:rsidRPr="00D424AA" w:rsidRDefault="00D376F0" w:rsidP="00D424AA">
            <w:pPr>
              <w:rPr>
                <w:rFonts w:cs="Times New Roman"/>
                <w:color w:val="000000" w:themeColor="text1"/>
                <w:sz w:val="16"/>
                <w:szCs w:val="16"/>
                <w:lang w:val="en-GB"/>
              </w:rPr>
            </w:pPr>
          </w:p>
          <w:p w14:paraId="1E3CC04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BAA45AF"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11189959" w14:textId="77777777" w:rsidTr="00723657">
        <w:tc>
          <w:tcPr>
            <w:tcW w:w="2158" w:type="dxa"/>
            <w:vMerge w:val="restart"/>
          </w:tcPr>
          <w:p w14:paraId="275E31C5"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Western and Central Europe (WCE)</w:t>
            </w:r>
          </w:p>
        </w:tc>
        <w:tc>
          <w:tcPr>
            <w:tcW w:w="2158" w:type="dxa"/>
            <w:tcBorders>
              <w:top w:val="dashed" w:sz="4" w:space="0" w:color="000000"/>
            </w:tcBorders>
            <w:shd w:val="clear" w:color="auto" w:fill="FF6365"/>
          </w:tcPr>
          <w:p w14:paraId="63A80A63" w14:textId="593B7BAA"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bookmarkStart w:id="7308" w:name="_Hlk77195404"/>
            <w:ins w:id="7309" w:author="Robin Matthews" w:date="2021-07-14T22:50:00Z">
              <w:r w:rsidR="008F5267">
                <w:rPr>
                  <w:rFonts w:eastAsiaTheme="minorHAnsi" w:cs="Times New Roman"/>
                  <w:color w:val="000000" w:themeColor="text1"/>
                  <w:sz w:val="16"/>
                  <w:szCs w:val="16"/>
                  <w:lang w:val="en-GB" w:eastAsia="en-US"/>
                </w:rPr>
                <w:fldChar w:fldCharType="begin" w:fldLock="1"/>
              </w:r>
            </w:ins>
            <w:r w:rsidR="00DB48AC">
              <w:rPr>
                <w:rFonts w:eastAsiaTheme="minorHAnsi" w:cs="Times New Roman"/>
                <w:color w:val="000000" w:themeColor="text1"/>
                <w:sz w:val="16"/>
                <w:szCs w:val="16"/>
                <w:lang w:val="en-GB" w:eastAsia="en-US"/>
              </w:rPr>
              <w:instrText>ADDIN CSL_CITATION { "citationItems" : [ { "id" : "ITEM-1", "itemData" : { "DOI" : "10.1038/nclimate2468", "abstract" : "Socio-economic stress from the unequivocal warming of the global climate system could be mostly felt by societies through weather and climate extremes. The vulnerability of European citizens was made evident during the summer heatwave of 2003 (refs,) when the heat-related death toll ran into tens of thousands. Human influence at least doubled the chances of the event according to the first formal event attribution study, which also made the ominous forecast that severe heatwaves could become commonplace by the 2040s. Here we investigate how the likelihood of having another extremely hot summer in one of the worst affected parts of Europe has changed ten years after the original study was published, given an observed summer temperature increase of 0.81 K since then. Our analysis benefits from the availability of new observations and data from several new models. Using a previously employed temperature threshold to define extremely hot summers, we find that events that would occur twice a century in the early 2000s are now expected to occur twice a decade. For the more extreme threshold observed in 2003, the return time reduces from thousands of years in the late twentieth century to about a hundred years in little over a decade.", "author" : [ { "dropping-particle" : "", "family" : "Christidis", "given" : "N.", "non-dropping-particle" : "", "parse-names" : false, "suffix" : "" }, { "dropping-particle" : "", "family" : "Jones", "given" : "G.S.", "non-dropping-particle" : "", "parse-names" : false, "suffix" : "" }, { "dropping-particle" : "", "family" : "Stott", "given" : "P.A.", "non-dropping-particle" : "", "parse-names" : false, "suffix" : "" } ], "container-title" : "Nature Climate Change", "id" : "ITEM-1", "issue" : "1", "issued" : { "date-parts" : [ [ "2015" ] ] }, "page" : "46-50", "title" : "Dramatically increasing chance of extremely hot summers since the 2003 European heatwave", "translator" : [ { "dropping-particle" : "", "family" : "S788", "given" : "", "non-dropping-particle" : "", "parse-names" : false, "suffix" : "" } ], "type" : "article-journal", "volume" : "5" }, "uris" : [ "http://www.mendeley.com/documents/?uuid=fb8defa5-ab3a-4ab7-962e-c806ecd06bac" ] }, { "id" : "ITEM-2", "itemData" : { "DOI" : "10.1007/s00704-012-0757-0", "abstract" : "The paper focuses on exceptionally hot summers (EHS) as a manifestation of contemporary climate warming. The study identifies EHS occurrences in Central and Eastern Europe and describes the characteristic features of the region's thermal conditions. Average air temperatures in June, July and August were considered, as well as the number of days with maximum temperatures exceeding 25, 30 and 35 \u00b0C, and with a minimum temperature greater than &gt;20 \u00b0C, as recorded at 59 weather stations in 1951-2010. Extremely hot summers are defined as having an average temperature equal to or greater than the long-term average plus 2 SD. A calendar of EHSs was compiled and their spatial extent identified. The region experienced 12 EHSs, which occurred in a given year at 5 % or more stations (1972, 1981, 1988, 1992, 1997, 1998, 1999, 2002, 2003, 2006, 2007 and 2010). The EHS frequency of occurrence was found to be clearly on an increase. Indeed, only one EHS occurred during the first 30 years, but these occurred five times during the last 10 years of the study period. Their geographical extent varied both in terms of location and size. EHSs were observed at 57 out of the total of 59 weather stations in the study (the exceptions were Pecora and Cluj). The average air temperature of EHSs tended to exceed the relevant long-term average by 2-4 \u00b0C. The summer of 2010 was among the hottest (temperature anomaly 5. 5-6 \u00b0C) and spatially largest. \u00a9 2012 The Author(s).", "author" : [ { "dropping-particle" : "", "family" : "Twardosz", "given" : "R.", "non-dropping-particle" : "", "parse-names" : false, "suffix" : "" }, { "dropping-particle" : "", "family" : "Kossowska-Cezak", "given" : "U.", "non-dropping-particle" : "", "parse-names" : false, "suffix" : "" } ], "container-title" : "Theoretical and Applied Climatology", "id" : "ITEM-2", "issue" : "3-4", "issued" : { "date-parts" : [ [ "2013" ] ] }, "page" : "617-628", "title" : "Exceptionally hot summers in Central and Eastern Europe (1951-2010)", "translator" : [ { "dropping-particle" : "", "family" : "S798", "given" : "", "non-dropping-particle" : "", "parse-names" : false, "suffix" : "" } ], "type" : "article-journal", "volume" : "112" }, "uris" : [ "http://www.mendeley.com/documents/?uuid=599b3283-ac5d-41cc-9570-aeccdaa4baa1" ] }, { "id" : "ITEM-3", "itemData" : { "DOI" : "10.1002/joc.3792", "abstract" : "In the past few decades, severe heat waves were representative of the weather conditions in various parts of the world. They had distinctly negative impacts on humans, plants, animals and different economic sectors. Particularly in cities, where most humans are living, their well-being, efficiency and health were affected, which even caused a relatively high mortality rate. This is why a large interest still exists to analyse heat waves in the past by use of statistical methods. As an investigation on heat waves is not available for the territory of Ukraine up to now, a retrospective analysis was conducted. Its main aims were (1) to determine the frequency of heat wave episodes for this country and (2) to analyse their spatiotemporal distribution, duration and intensity. On the basis of 13 selected stations of the meteorological network of the Ukrainian Hydrometeorological Centre, daily values of maximum air temperature (Ta,max) in the summer months June to August were used to determine heat wave episodes according to the definition recommended by the IPCC. For all stations, complete and reliable Ta,maxtime series were available for the period 1951-2011. With respect to some stations, the Ta,maxtime series already started some years earlier, e.g. in 1936 for five stations and even in 1911 for four stations. However, the Ta,maxtime series of almost all stations had gaps in the summer months before 1951, particularly in the 1940s of the 20th century. As they could not be filled in a satisfying way, this limitation was considered in the data analysis. The results indicate that most of the heat wave episodes occurred at stations located in Eastern Ukraine. In contrast to other decades, the number of heat wave episodes was highest for almost all stations in the decade 2001-2010. The fewest heat wave episodes were determined for the two decades 1961 to 1980. The longest heat wave duration varied between 7d in Henichesk (southern seashore) and 24d in Lugansk (Eastern Ukraine). For many stations, the longest heat wave duration occurred in the first two decades of August 2010, i.e. in the period of the extremely severe heat wave in Western Russia. The intensity of heat waves was analysed by use of the cumulative Ta,maxexcess. The results show that heat waves of the longest duration mostly represented the strongest heat waves. The 24-d heat wave 2010 in Lugansk was the strongest in the investigation period quantified by a cumulative Ta,maxexcess of 128\u00b0C. \u00a9 2013 \u2026", "author" : [ { "dropping-particle" : "", "family" : "Shevchenko", "given" : "O.", "non-dropping-particle" : "", "parse-names" : false, "suffix" : "" }, { "dropping-particle" : "", "family" : "Lee", "given" : "H.", "non-dropping-particle" : "", "parse-names" : false, "suffix" : "" }, { "dropping-particle" : "", "family" : "Snizhko", "given" : "S.", "non-dropping-particle" : "", "parse-names" : false, "suffix" : "" }, { "dropping-particle" : "", "family" : "Mayer", "given" : "H.", "non-dropping-particle" : "", "parse-names" : false, "suffix" : "" } ], "container-title" : "International Journal of Climatology", "id" : "ITEM-3", "issue" : "5", "issued" : { "date-parts" : [ [ "2014" ] ] }, "page" : "1642-1650", "title" : "Long-term analysis of heat waves in Ukraine", "translator" : [ { "dropping-particle" : "", "family" : "S789", "given" : "", "non-dropping-particle" : "", "parse-names" : false, "suffix" : "" } ], "type" : "article-journal", "volume" : "34" }, "uris" : [ "http://www.mendeley.com/documents/?uuid=8926db83-cf90-4170-8874-79fa7f094477" ] }, { "id" : "ITEM-4", "itemData" : { "DOI" : "10.1002/2015JD024634", "ISSN" : "2169897X", "abstract" : "\u00a9 2016. American Geophysical Union. All Rights Reserved. Changes in intensity and frequency of daily heavy precipitation and hot temperature extremes are analyzed in Swiss observations for the years 1901\u20132014/2015. A spatial pooling of temperature and precipitation stations is applied to analyze the emergence of trends. Over 90% of the series show increases in heavy precipitation intensity, expressed as annual maximum daily precipitation (mean change: +10.4% 100 years-1; 31% significant, p &lt; 0.05) and in heavy precipitation frequency, expressed as the number of events greater than the 99th percentile of daily precipitation (mean change: +26.5% 100 years-1; 35% significant, p &lt; 0.05). The intensity of heavy precipitation increases on average by 7.7% K-1smoothed Swiss annual mean temperature, a value close to the Clausius-Clapeyron scaling. The hottest day and week of the year have warmed by 1.6 K to 2.3 K depending on the region, while the Swiss annual mean temperature increased by 1.9 K. The frequency of very hot days exceeding the 99th percentile of daily maximum temperature has more than tripled. Despite considerable local internal variability, increasing trends in heavy precipitation and hot temperature extremes are now found at most Swiss stations. The identified trends are unlikely to be random and are consistent with climate model projections, with theoretical understanding of a human-induced change in the energy budget and water cycle and with detection and attribution studies of extremes on larger scales.", "author" : [ { "dropping-particle" : "", "family" : "Scherrer", "given" : "S. C.", "non-dropping-particle" : "", "parse-names" : false, "suffix" : "" }, { "dropping-particle" : "", "family" : "Fischer", "given" : "E. M.", "non-dropping-particle" : "", "parse-names" : false, "suffix" : "" }, { "dropping-particle" : "", "family" : "Posselt", "given" : "R.", "non-dropping-particle" : "", "parse-names" : false, "suffix" : "" }, { "dropping-particle" : "", "family" : "Liniger", "given" : "M. A.", "non-dropping-particle" : "", "parse-names" : false, "suffix" : "" }, { "dropping-particle" : "", "family" : "Croci-Maspoli", "given" : "M.", "non-dropping-particle" : "", "parse-names" : false, "suffix" : "" }, { "dropping-particle" : "", "family" : "Knutti", "given" : "R.", "non-dropping-particle" : "", "parse-names" : false, "suffix" : "" } ], "container-title" : "Journal of Geophysical Research: Atmospheres", "id" : "ITEM-4", "issue" : "6", "issued" : { "date-parts" : [ [ "2016", "3", "27" ] ] }, "page" : "2626-2637", "title" : "Emerging trends in heavy precipitation and hot temperature extremes in Switzerland", "translator" : [ { "dropping-particle" : "", "family" : "S601", "given" : "", "non-dropping-particle" : "", "parse-names" : false, "suffix" : "" } ], "type" : "article-journal", "volume" : "121" }, "uris" : [ "http://www.mendeley.com/documents/?uuid=521d5bef-fa52-48d6-b61c-3363bfda75d9" ] }, { "id" : "ITEM-5",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5",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Twardosz and Kossowska-Cezak, 2013; Shevchenko et al., 2014; Christidis et al., 2015; Scherrer et al., 2016; Dunn et al., 2020)", "plainTextFormattedCitation" : "(Twardosz and Kossowska-Cezak, 2013; Shevchenko et al., 2014; Christidis et al., 2015; Scherrer et al., 2016; Dunn et al., 2020)", "previouslyFormattedCitation" : "(Twardosz and Kossowska-Cezak, 2013; Shevchenko et al., 2014; Christidis et al., 2015; Scherrer et al., 2016; Dunn et al., 2020)" }, "properties" : { "noteIndex" : 0 }, "schema" : "https://github.com/citation-style-language/schema/raw/master/csl-citation.json" }</w:instrText>
            </w:r>
            <w:ins w:id="7310" w:author="Robin Matthews" w:date="2021-07-14T22:50:00Z">
              <w:r w:rsidR="008F5267">
                <w:rPr>
                  <w:rFonts w:eastAsiaTheme="minorHAnsi" w:cs="Times New Roman"/>
                  <w:color w:val="000000" w:themeColor="text1"/>
                  <w:sz w:val="16"/>
                  <w:szCs w:val="16"/>
                  <w:lang w:val="en-GB" w:eastAsia="en-US"/>
                </w:rPr>
                <w:fldChar w:fldCharType="separate"/>
              </w:r>
              <w:r w:rsidR="008F5267" w:rsidRPr="007F3EB1">
                <w:rPr>
                  <w:rFonts w:eastAsiaTheme="minorHAnsi" w:cs="Times New Roman"/>
                  <w:noProof/>
                  <w:color w:val="000000" w:themeColor="text1"/>
                  <w:sz w:val="16"/>
                  <w:szCs w:val="16"/>
                  <w:lang w:val="en-GB" w:eastAsia="en-US"/>
                </w:rPr>
                <w:t>(Twardosz and Kossowska-Cezak, 2013; Shevchenko et al., 2014; Christidis et al., 2015; Scherrer et al., 2016; Dunn et al., 2020)</w:t>
              </w:r>
              <w:r w:rsidR="008F5267">
                <w:rPr>
                  <w:rFonts w:eastAsiaTheme="minorHAnsi" w:cs="Times New Roman"/>
                  <w:color w:val="000000" w:themeColor="text1"/>
                  <w:sz w:val="16"/>
                  <w:szCs w:val="16"/>
                  <w:lang w:val="en-GB" w:eastAsia="en-US"/>
                </w:rPr>
                <w:fldChar w:fldCharType="end"/>
              </w:r>
            </w:ins>
            <w:commentRangeStart w:id="7311"/>
            <w:del w:id="7312" w:author="Robin Matthews" w:date="2021-07-14T22:50:00Z">
              <w:r w:rsidRPr="00D424AA" w:rsidDel="008F5267">
                <w:rPr>
                  <w:rFonts w:eastAsiaTheme="minorHAnsi" w:cs="Times New Roman"/>
                  <w:color w:val="000000" w:themeColor="text1"/>
                  <w:sz w:val="16"/>
                  <w:szCs w:val="16"/>
                  <w:lang w:val="en-GB" w:eastAsia="en-US"/>
                </w:rPr>
                <w:fldChar w:fldCharType="begin" w:fldLock="1"/>
              </w:r>
              <w:r w:rsidR="00FF6231" w:rsidDel="008F5267">
                <w:rPr>
                  <w:rFonts w:eastAsiaTheme="minorHAnsi" w:cs="Times New Roman"/>
                  <w:color w:val="000000" w:themeColor="text1"/>
                  <w:sz w:val="16"/>
                  <w:szCs w:val="16"/>
                  <w:lang w:val="en-GB" w:eastAsia="en-US"/>
                </w:rPr>
                <w:delInstrText>ADDIN CSL_CITATION { "citationItems" : [ { "id" : "ITEM-1", "itemData" : { "DOI" : "10.1038/nclimate2468", "abstract" : "Socio-economic stress from the unequivocal warming of the global climate system could be mostly felt by societies through weather and climate extremes. The vulnerability of European citizens was made evident during the summer heatwave of 2003 (refs,) when the heat-related death toll ran into tens of thousands. Human influence at least doubled the chances of the event according to the first formal event attribution study, which also made the ominous forecast that severe heatwaves could become commonplace by the 2040s. Here we investigate how the likelihood of having another extremely hot summer in one of the worst affected parts of Europe has changed ten years after the original study was published, given an observed summer temperature increase of 0.81 K since then. Our analysis benefits from the availability of new observations and data from several new models. Using a previously employed temperature threshold to define extremely hot summers, we find that events that would occur twice a century in the early 2000s are now expected to occur twice a decade. For the more extreme threshold observed in 2003, the return time reduces from thousands of years in the late twentieth century to about a hundred years in little over a decade.", "author" : [ { "dropping-particle" : "", "family" : "Christidis", "given" : "N.", "non-dropping-particle" : "", "parse-names" : false, "suffix" : "" }, { "dropping-particle" : "", "family" : "Jones", "given" : "G.S.", "non-dropping-particle" : "", "parse-names" : false, "suffix" : "" }, { "dropping-particle" : "", "family" : "Stott", "given" : "P.A.", "non-dropping-particle" : "", "parse-names" : false, "suffix" : "" } ], "container-title" : "Nature Climate Change", "id" : "ITEM-1", "issue" : "1", "issued" : { "date-parts" : [ [ "2015" ] ] }, "page" : "46-50", "title" : "Dramatically increasing chance of extremely hot summers since the 2003 European heatwave", "translator" : [ { "dropping-particle" : "", "family" : "S788", "given" : "", "non-dropping-particle" : "", "parse-names" : false, "suffix" : "" } ], "type" : "article-journal", "volume" : "5" }, "uris" : [ "http://www.mendeley.com/documents/?uuid=fb8defa5-ab3a-4ab7-962e-c806ecd06bac" ] }, { "id" : "ITEM-2", "itemData" : { "DOI" : "10.1007/s00704-012-0757-0", "abstract" : "The paper focuses on exceptionally hot summers (EHS) as a manifestation of contemporary climate warming. The study identifies EHS occurrences in Central and Eastern Europe and describes the characteristic features of the region's thermal conditions. Average air temperatures in June, July and August were considered, as well as the number of days with maximum temperatures exceeding 25, 30 and 35 \u00b0C, and with a minimum temperature greater than &gt;20 \u00b0C, as recorded at 59 weather stations in 1951-2010. Extremely hot summers are defined as having an average temperature equal to or greater than the long-term average plus 2 SD. A calendar of EHSs was compiled and their spatial extent identified. The region experienced 12 EHSs, which occurred in a given year at 5 % or more stations (1972, 1981, 1988, 1992, 1997, 1998, 1999, 2002, 2003, 2006, 2007 and 2010). The EHS frequency of occurrence was found to be clearly on an increase. Indeed, only one EHS occurred during the first 30 years, but these occurred five times during the last 10 years of the study period. Their geographical extent varied both in terms of location and size. EHSs were observed at 57 out of the total of 59 weather stations in the study (the exceptions were Pecora and Cluj). The average air temperature of EHSs tended to exceed the relevant long-term average by 2-4 \u00b0C. The summer of 2010 was among the hottest (temperature anomaly 5. 5-6 \u00b0C) and spatially largest. \u00a9 2012 The Author(s).", "author" : [ { "dropping-particle" : "", "family" : "Twardosz", "given" : "R.", "non-dropping-particle" : "", "parse-names" : false, "suffix" : "" }, { "dropping-particle" : "", "family" : "Kossowska-Cezak", "given" : "U.", "non-dropping-particle" : "", "parse-names" : false, "suffix" : "" } ], "container-title" : "Theoretical and Applied Climatology", "id" : "ITEM-2", "issue" : "3-4", "issued" : { "date-parts" : [ [ "2013" ] ] }, "page" : "617-628", "title" : "Exceptionally hot summers in Central and Eastern Europe (1951-2010)", "translator" : [ { "dropping-particle" : "", "family" : "S798", "given" : "", "non-dropping-particle" : "", "parse-names" : false, "suffix" : "" } ], "type" : "article-journal", "volume" : "112" }, "uris" : [ "http://www.mendeley.com/documents/?uuid=599b3283-ac5d-41cc-9570-aeccdaa4baa1" ] }, { "id" : "ITEM-3", "itemData" : { "DOI" : "10.1002/joc.3792", "abstract" : "In the past few decades, severe heat waves were representative of the weather conditions in various parts of the world. They had distinctly negative impacts on humans, plants, animals and different economic sectors. Particularly in cities, where most humans are living, their well-being, efficiency and health were affected, which even caused a relatively high mortality rate. This is why a large interest still exists to analyse heat waves in the past by use of statistical methods. As an investigation on heat waves is not available for the territory of Ukraine up to now, a retrospective analysis was conducted. Its main aims were (1) to determine the frequency of heat wave episodes for this country and (2) to analyse their spatiotemporal distribution, duration and intensity. On the basis of 13 selected stations of the meteorological network of the Ukrainian Hydrometeorological Centre, daily values of maximum air temperature (Ta,max) in the summer months June to August were used to determine heat wave episodes according to the definition recommended by the IPCC. For all stations, complete and reliable Ta,maxtime series were available for the period 1951-2011. With respect to some stations, the Ta,maxtime series already started some years earlier, e.g. in 1936 for five stations and even in 1911 for four stations. However, the Ta,maxtime series of almost all stations had gaps in the summer months before 1951, particularly in the 1940s of the 20th century. As they could not be filled in a satisfying way, this limitation was considered in the data analysis. The results indicate that most of the heat wave episodes occurred at stations located in Eastern Ukraine. In contrast to other decades, the number of heat wave episodes was highest for almost all stations in the decade 2001-2010. The fewest heat wave episodes were determined for the two decades 1961 to 1980. The longest heat wave duration varied between 7d in Henichesk (southern seashore) and 24d in Lugansk (Eastern Ukraine). For many stations, the longest heat wave duration occurred in the first two decades of August 2010, i.e. in the period of the extremely severe heat wave in Western Russia. The intensity of heat waves was analysed by use of the cumulative Ta,maxexcess. The results show that heat waves of the longest duration mostly represented the strongest heat waves. The 24-d heat wave 2010 in Lugansk was the strongest in the investigation period quantified by a cumulative Ta,maxexcess of 128\u00b0C. \u00a9 2013 \u2026", "author" : [ { "dropping-particle" : "", "family" : "Shevchenko", "given" : "O.", "non-dropping-particle" : "", "parse-names" : false, "suffix" : "" }, { "dropping-particle" : "", "family" : "Lee", "given" : "H.", "non-dropping-particle" : "", "parse-names" : false, "suffix" : "" }, { "dropping-particle" : "", "family" : "Snizhko", "given" : "S.", "non-dropping-particle" : "", "parse-names" : false, "suffix" : "" }, { "dropping-particle" : "", "family" : "Mayer", "given" : "H.", "non-dropping-particle" : "", "parse-names" : false, "suffix" : "" } ], "container-title" : "International Journal of Climatology", "id" : "ITEM-3", "issue" : "5", "issued" : { "date-parts" : [ [ "2014" ] ] }, "page" : "1642-1650", "title" : "Long-term analysis of heat waves in Ukraine", "translator" : [ { "dropping-particle" : "", "family" : "S789", "given" : "", "non-dropping-particle" : "", "parse-names" : false, "suffix" : "" } ], "type" : "article-journal", "volume" : "34" }, "uris" : [ "http://www.mendeley.com/documents/?uuid=8926db83-cf90-4170-8874-79fa7f094477" ] }, { "id" : "ITEM-4", "itemData" : { "DOI" : "10.1002/2015JD024634", "ISSN" : "2169897X", "abstract" : "\u00a9 2016. American Geophysical Union. All Rights Reserved. Changes in intensity and frequency of daily heavy precipitation and hot temperature extremes are analyzed in Swiss observations for the years 1901\u20132014/2015. A spatial pooling of temperature and precipitation stations is applied to analyze the emergence of trends. Over 90% of the series show increases in heavy precipitation intensity, expressed as annual maximum daily precipitation (mean change: +10.4% 100 years-1; 31% significant, p &lt; 0.05) and in heavy precipitation frequency, expressed as the number of events greater than the 99th percentile of daily precipitation (mean change: +26.5% 100 years-1; 35% significant, p &lt; 0.05). The intensity of heavy precipitation increases on average by 7.7% K-1smoothed Swiss annual mean temperature, a value close to the Clausius-Clapeyron scaling. The hottest day and week of the year have warmed by 1.6 K to 2.3 K depending on the region, while the Swiss annual mean temperature increased by 1.9 K. The frequency of very hot days exceeding the 99th percentile of daily maximum temperature has more than tripled. Despite considerable local internal variability, increasing trends in heavy precipitation and hot temperature extremes are now found at most Swiss stations. The identified trends are unlikely to be random and are consistent with climate model projections, with theoretical understanding of a human-induced change in the energy budget and water cycle and with detection and attribution studies of extremes on larger scales.", "author" : [ { "dropping-particle" : "", "family" : "Scherrer", "given" : "S. C.", "non-dropping-particle" : "", "parse-names" : false, "suffix" : "" }, { "dropping-particle" : "", "family" : "Fischer", "given" : "E. M.", "non-dropping-particle" : "", "parse-names" : false, "suffix" : "" }, { "dropping-particle" : "", "family" : "Posselt", "given" : "R.", "non-dropping-particle" : "", "parse-names" : false, "suffix" : "" }, { "dropping-particle" : "", "family" : "Liniger", "given" : "M. A.", "non-dropping-particle" : "", "parse-names" : false, "suffix" : "" }, { "dropping-particle" : "", "family" : "Croci-Maspoli</w:delInstrText>
              </w:r>
              <w:r w:rsidR="00FF6231" w:rsidRPr="006A2665" w:rsidDel="008F5267">
                <w:rPr>
                  <w:rFonts w:eastAsiaTheme="minorHAnsi" w:cs="Times New Roman"/>
                  <w:color w:val="000000" w:themeColor="text1"/>
                  <w:sz w:val="16"/>
                  <w:szCs w:val="16"/>
                  <w:lang w:eastAsia="en-US"/>
                </w:rPr>
                <w:delInstrText>", "given" : "M.", "non-dropping-particle" : "", "parse-names" : false, "suffix" : "" }, { "dropping-particle" : "", "family" : "Knutti", "given" : "R.", "non-dropping-particle" : "", "parse-names" : false, "suffix" : "" } ], "container-title" : "Journal of Geophysical Research: Atmospheres", "id" : "ITEM-4", "issue" : "6", "issued" : { "date-parts" : [ [ "2016", "3", "27" ] ] }, "page" : "2626-2637", "title" : "Emerging trends in heavy precipitation and hot temperature extremes in Switzerland", "translator" : [ { "dropping-particle" : "", "family" : "S601", "given" : "", "non-dropping-particle" : "", "parse-names" : false, "suffix" : "" } ], "type" : "article-journal", "volume" : "121" }, "uris" : [ "http://www.mendeley.com/documents/?uuid=521d5bef-fa52-48d6-b61c-3363bfda75d9" ] } ], "mendeley" : { "formattedCitation" : "(Twardosz and Kossowska-Cezak, 2013; Shevchenko et al., 2014; Christidis et al., 2015; Scherrer et al., 2016)", "manualFormatting" : "(Christidis et al., 2015; Scherrer et al., 2016; Shevchenko et al., 2014; Twardosz and Kossowska-Cezak, 2013", "plainTextFormattedCitation" : "(Twardosz and Kossowska-Cezak, 2013; Shevchenko et al., 2014; Christidis et al., 2015; Scherrer et al., 2016)", "previouslyFormattedCitation" : "(Twardosz and Kossowska-Cezak, 2013; Shevchenko et al., 2014; Christidis et al., 2015; Scherrer et al., 2016)" }, "properties" : { "noteIndex" : 0 }, "schema" : "https://github.com/citation-style-language/schema/raw/master/csl-citation.json" }</w:delInstrText>
              </w:r>
              <w:r w:rsidRPr="00D424AA" w:rsidDel="008F5267">
                <w:rPr>
                  <w:rFonts w:eastAsiaTheme="minorHAnsi" w:cs="Times New Roman"/>
                  <w:color w:val="000000" w:themeColor="text1"/>
                  <w:sz w:val="16"/>
                  <w:szCs w:val="16"/>
                  <w:lang w:val="en-GB" w:eastAsia="en-US"/>
                </w:rPr>
                <w:fldChar w:fldCharType="separate"/>
              </w:r>
              <w:r w:rsidR="00A26296" w:rsidDel="008F5267">
                <w:rPr>
                  <w:rFonts w:eastAsiaTheme="minorHAnsi" w:cs="Times New Roman"/>
                  <w:noProof/>
                  <w:color w:val="000000" w:themeColor="text1"/>
                  <w:sz w:val="16"/>
                  <w:szCs w:val="16"/>
                  <w:lang w:eastAsia="en-US"/>
                </w:rPr>
                <w:delText>(Christidis et al., 2015; Scherrer et al., 2016; Shevchenko et al., 2014; Twardosz and Kossowska-Cezak, 2013</w:delText>
              </w:r>
              <w:r w:rsidRPr="00D424AA" w:rsidDel="008F5267">
                <w:rPr>
                  <w:rFonts w:eastAsiaTheme="minorHAnsi" w:cs="Times New Roman"/>
                  <w:color w:val="000000" w:themeColor="text1"/>
                  <w:sz w:val="16"/>
                  <w:szCs w:val="16"/>
                  <w:lang w:val="en-GB" w:eastAsia="en-US"/>
                </w:rPr>
                <w:fldChar w:fldCharType="end"/>
              </w:r>
              <w:commentRangeEnd w:id="7311"/>
              <w:r w:rsidR="00A26296" w:rsidDel="008F5267">
                <w:rPr>
                  <w:rStyle w:val="Marquedecommentaire"/>
                </w:rPr>
                <w:commentReference w:id="7311"/>
              </w:r>
              <w:r w:rsidRPr="00D74FF3" w:rsidDel="008F5267">
                <w:rPr>
                  <w:rFonts w:eastAsiaTheme="minorHAnsi" w:cs="Times New Roman"/>
                  <w:color w:val="000000" w:themeColor="text1"/>
                  <w:sz w:val="16"/>
                  <w:szCs w:val="16"/>
                  <w:lang w:eastAsia="en-US"/>
                </w:rPr>
                <w:delText xml:space="preserve">; </w:delText>
              </w:r>
              <w:commentRangeStart w:id="7313"/>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w:delInstrText>
              </w:r>
              <w:r w:rsidR="00FF6231" w:rsidRPr="006A2665" w:rsidDel="008F5267">
                <w:rPr>
                  <w:rFonts w:cs="Times New Roman"/>
                  <w:color w:val="000000" w:themeColor="text1"/>
                  <w:sz w:val="16"/>
                  <w:szCs w:val="16"/>
                  <w:lang w:val="en-GB"/>
                </w:rPr>
                <w:delInstrText xml:space="preserve">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Dunn et al., 2020)</w:delText>
              </w:r>
              <w:r w:rsidRPr="00D424AA" w:rsidDel="008F5267">
                <w:rPr>
                  <w:rFonts w:cs="Times New Roman"/>
                  <w:color w:val="000000" w:themeColor="text1"/>
                  <w:sz w:val="16"/>
                  <w:szCs w:val="16"/>
                  <w:lang w:val="en-GB"/>
                </w:rPr>
                <w:fldChar w:fldCharType="end"/>
              </w:r>
            </w:del>
            <w:bookmarkEnd w:id="7308"/>
            <w:commentRangeEnd w:id="7313"/>
            <w:r w:rsidR="00A26296">
              <w:rPr>
                <w:rStyle w:val="Marquedecommentaire"/>
              </w:rPr>
              <w:commentReference w:id="7313"/>
            </w:r>
          </w:p>
        </w:tc>
        <w:tc>
          <w:tcPr>
            <w:tcW w:w="2158" w:type="dxa"/>
            <w:tcBorders>
              <w:top w:val="dashed" w:sz="4" w:space="0" w:color="000000"/>
            </w:tcBorders>
            <w:shd w:val="clear" w:color="auto" w:fill="FD9693"/>
          </w:tcPr>
          <w:p w14:paraId="29BE93D9" w14:textId="22517A70" w:rsidR="00C3365A" w:rsidRDefault="00D376F0" w:rsidP="00C3365A">
            <w:pPr>
              <w:rPr>
                <w:ins w:id="7314" w:author="Robin Matthews" w:date="2021-07-15T00:04:00Z"/>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7315" w:name="_Hlk77199825"/>
            <w:ins w:id="7316" w:author="Robin Matthews" w:date="2021-07-15T00:04:00Z">
              <w:r w:rsidR="00C3365A">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5194/hess-21-441-2017", "ISSN" : "1607-7938", "abstract" : "&lt;p&gt;&lt;p&gt;&lt;strong&gt;Abstract.&lt;/strong&gt; Daily precipitation extremes and annual totals have increased in large parts of the global land area over the past decades. These observations are consistent with theoretical considerations of a warming climate. However, until recently these trends have not been shown to consistently affect dry regions over land. A recent study, published by Donat et\u00a0al. (2016), now identified significant increases in annual-maximum daily extreme precipitation\u00a0(Rx1d) and annual precipitation totals\u00a0(PRCPTOT) in dry regions. Here, we revisit the applied methods and explore the sensitivity of changes in precipitation extremes and annual totals to alternative choices of defining a dry region (i.e. in terms of aridity as opposed to precipitation characteristics alone). We find that (a)\u00a0statistical artifacts introduced by data pre-processing based on a time-invariant reference period lead to an overestimation of the reported trends by up to 40&lt;span class=\"thinspace\"&gt;&lt;/span&gt;%, and that (b)\u00a0the reported trends of globally aggregated extremes and annual totals are highly sensitive to the definition of a &lt;q&gt;dry region of the globe&lt;/q&gt;. For example, using the same observational dataset, accounting for the statistical artifacts, and based on different aridity-based dryness definitions, we find a reduction in the positive trend of Rx1d from the originally reported +1.6&lt;span class=\"thinspace\"&gt;&lt;/span&gt;%&lt;span class=\"thinspace\"&gt;&lt;/span&gt;decade&lt;sup&gt;\u22121&lt;/sup&gt; to +0.2\u00a0to +0.9&lt;span class=\"thinspace\"&gt;&lt;/span&gt;%&lt;span class=\"thinspace\"&gt;&lt;/span&gt;decade&lt;sup&gt;\u22121&lt;/sup&gt; (period changes for 1981&amp;amp;ndash;2010 averages relative to\u00a01951&amp;amp;ndash;1980 are reduced to \u22121.32\u00a0to +0.97&lt;span class=\"thinspace\"&gt;&lt;/span&gt;% as opposed to +4.85&lt;span class=\"thinspace\"&gt;&lt;/span&gt;% in the original study). If we include additional but less homogenized data to cover larger regions, the global trend increases slightly (Rx1d: +0.4\u00a0to +1.1&lt;span class=\"thinspace\"&gt;&lt;/span&gt;%&lt;span class=\"thinspace\"&gt;&lt;/span&gt;decade&lt;sup&gt;\u22121&lt;/sup&gt;), and in this case we can indeed confirm (partly) significant increases in Rx1d. However, these globally aggregated estimates remain uncertain as considerable gaps in long-term observations in the Earth's arid and semi-arid regions remain. In summary, adequate data pre-processing and accounting for uncertainties regarding the definition of dryness are crucial to the quantification of spatially aggregated trends in precipitation extremes in the world's dry regions. In view of the high\u2026", "author" : [ { "dropping-particle" : "", "family" : "Sippel", "given" : "Sebastian", "non-dropping-particle" : "", "parse-names" : false, "suffix" : "" }, { "dropping-particle" : "", "family" : "Zscheischler", "given" : "Jakob", "non-dropping-particle" : "", "parse-names" : false, "suffix" : "" }, { "dropping-particle" : "", "family" : "Heimann", "given" : "Martin", "non-dropping-particle" : "", "parse-names" : false, "suffix" : "" }, { "dropping-particle" : "", "family" : "Lange", "given" : "Holger", "non-dropping-particle" : "", "parse-names" : false, "suffix" : "" }, { "dropping-particle" : "", "family" : "Mahecha", "given" : "Miguel D.",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Reichstein", "given" : "Markus", "non-dropping-particle" : "", "parse-names" : false, "suffix" : "" } ], "container-title" : "Hydrology and Earth System Sciences", "id" : "ITEM-3", "issue" : "1", "issued" : { "date-parts" : [ [ "2017", "1", "25" ] ] }, "page" : "441-458", "title" : "Have precipitation extremes and annual totals been increasing in the world's dry regions over the last 60\u00a0years?", "translator" : [ { "dropping-particle" : "", "family" : "S431", "given" : "", "non-dropping-particle" : "", "parse-names" : false, "suffix" : "" } ], "type" : "article-journal", "volume" : "21" }, "uris" : [ "http://www.mendeley.com/documents/?uuid=37f1c134-a3f7-4027-90c7-d23071e97e2c" ] }, { "id" : "ITEM-4", "itemData" : { "DOI" : "10.1175/BAMS-D-17-0135.1", "ISSN" : "0003-0007", "author" : [ { "dropping-particle" : "", "family" : "Sippel", "given" : "Sebastian", "non-dropping-particle" : "", "parse-names" : false, "suffix" : "" }, { "dropping-particle" : "", "family" : "El-Madany", "given" : "Tarek S", "non-dropping-particle" : "", "parse-names" : false, "suffix" : "" }, { "dropping-particle" : "", "family" : "Migliavacca", "given" : "Mirco", "non-dropping-particle" : "", "parse-names" : false, "suffix" : "" }, { "dropping-particle" : "", "family" : "Mahecha", "given" : "Miguel D", "non-dropping-particle" : "", "parse-names" : false, "suffix" : "" }, { "dropping-particle" : "", "family" : "Carrara", "given" : "Arnaud", "non-dropping-particle" : "", "parse-names" : false, "suffix" : "" }, { "dropping-particle" : "", "family" : "Flach", "given" : "Milan", "non-dropping-particle" : "", "parse-names" : false, "suffix" : "" }, { "dropping-particle" : "", "family" : "Kaminski", "given" : "Thomas", "non-dropping-particle" : "", "parse-names" : false, "suffix" : "" }, { "dropping-particle" : "", "family" : "Otto", "given" : "Friederike E L", "non-dropping-particle" : "", "parse-names" : false, "suffix" : "" }, { "dropping-particle" : "", "family" : "Thonicke", "given" : "Kirsten", "non-dropping-particle" : "", "parse-names" : false, "suffix" : "" }, { "dropping-particle" : "", "family" : "Vossbeck", "given" : "Michael", "non-dropping-particle" : "", "parse-names" : false, "suffix" : "" }, { "dropping-particle" : "", "family" : "Reichstein", "given" : "Markus", "non-dropping-particle" : "", "parse-names" : false, "suffix" : "" } ], "container-title" : "Bulletin of the American Meteorological Society", "id" : "ITEM-4", "issue" : "1", "issued" : { "date-parts" : [ [ "2018", "1", "1" ] ] }, "note" : "doi: 10.1175/BAMS-D-17-0135.1", "page" : "S80-S85", "publisher" : "American Meteorological Society", "title" : "Warm Winter, Wet Spring, and an Extreme Response in Ecosystem Functioning on the Iberian Peninsula", "translator" : [ { "dropping-particle" : "", "family" : "S609", "given" : "", "non-dropping-particle" : "", "parse-names" : false, "suffix" : "" } ], "type" : "article-journal", "volume" : "99" }, "uris" : [ "http://www.mendeley.com/documents/?uuid=b24f5c84-b613-4dd2-8e57-ae7b3e398f60" ] }, { "id" : "ITEM-5", "itemData" : { "DOI" : "10.1175/BAMS-D-16-0140.1", "ISSN" : "0003-0007", "author" : [ { "dropping-particle" : "", "family" : "Dong", "given" : "Buwen", "non-dropping-particle" : "", "parse-names" : false, "suffix" : "" }, { "dropping-particle" : "", "family" : "Sutton", "given" : "Rowan", "non-dropping-particle" : "", "parse-names" : false, "suffix" : "" }, { "dropping-particle" : "", "family" : "Shaffrey", "given" : "Len", "non-dropping-particle" : "", "parse-names" : false, "suffix" : "" }, { "dropping-particle" : "", "family" : "Wilcox", "given" : "Laura", "non-dropping-particle" : "", "parse-names" : false, "suffix" : "" } ], "container-title" : "Bulletin of the American Meteorological Society", "id" : "ITEM-5", "issue" : "12", "issued" : { "date-parts" : [ [ "2016", "12", "1" ] ] }, "page" : "S57-S62", "title" : "The 2015 European Heat Wave", "translator" : [ { "dropping-particle" : "", "family" : "S3547", "given" : "", "non-dropping-particle" : "", "parse-names" : false, "suffix" : "" } ], "type" : "article-journal", "volume" : "97" }, "uris" : [ "http://www.mendeley.com/documents/?uuid=4f443dc5-f0b3-46fc-aacf-089c315b3b2a" ] }, { "id" : "ITEM-6", "itemData" : { "author" : [ { "dropping-particle" : "", "family" : "Dong", "given" : "Buwen", "non-dropping-particle" : "", "parse-names" : false, "suffix" : "" }, { "dropping-particle" : "", "family" : "Sutton", "given" : "R.", "non-dropping-particle" : "", "parse-names" : false, "suffix" : "" }, { "dropping-particle" : "", "family" : "Shaffrey", "given" : "L.", "non-dropping-particle" : "", "parse-names" : false, "suffix" : "" } ], "container-title" : "Bulletin of the American Meteorological Society", "id" : "ITEM-6", "issue" : "9", "issued" : { "date-parts" : [ [ "2014" ] ] }, "page" : "S62-S66", "title" : "The 2013 hot, dry, summer in western Europe [in \"Explaining Extreme Events of 2013 from a Climate Perspective\"]", "translator" : [ { "dropping-particle" : "", "family" : "S3548", "given" : "", "non-dropping-particle" : "", "parse-names" : false, "suffix" : "" } ], "type" : "article-journal", "volume" : "95" }, "uris" : [ "http://www.mendeley.com/documents/?uuid=fb747352-dd12-4663-9963-0b631c4c3e4c" ] }, { "id" : "ITEM-7", "itemData" : { "DOI" : "10.1175/BAMS-D-16-0150.1.", "ISSN" : "0003-0007", "author" : [ { "dropping-particle" : "", "family" : "Sippel", "given" : "Sebastian", "non-dropping-particle" : "", "parse-names" : false, "suffix" : "" }, { "dropping-particle" : "", "family" : "Otto", "given" : "Friederike E. L.", "non-dropping-particle" : "", "parse-names" : false, "suffix" : "" }, { "dropping-particle" : "", "family" : "Flach", "given" : "Milan", "non-dropping-particle" : "", "parse-names" : false, "suffix" : "" }, { "dropping-particle" : "", "family" : "Oldenborgh", "given" : "Geert Jan", "non-dropping-particle" : "van", "parse-names" : false, "suffix" : "" } ], "container-title" : "Bulletin of the American Meteorological Society", "id" : "ITEM-7", "issue" : "12", "issued" : { "date-parts" : [ [ "2016", "12" ] ] }, "page" : "S51-S56", "title" : "The role of anthropogenic warming in 2015 central european heat waves", "translator" : [ { "dropping-particle" : "", "family" : "S2291", "given" : "", "non-dropping-particle" : "", "parse-names" : false, "suffix" : "" } ], "type" : "article-journal", "volume" : "97" }, "uris" : [ "http://www.mendeley.com/documents/?uuid=1661e2b7-4a8d-4b3e-88f4-704217aab393" ] }, { "id" : "ITEM-8", "itemData" : { "DOI" : "10.1038/nclimate2468", "abstract" : "Socio-economic stress from the unequivocal warming of the global climate system could be mostly felt by societies through weather and climate extremes. The vulnerability of European citizens was made evident during the summer heatwave of 2003 (refs,) when the heat-related death toll ran into tens of thousands. Human influence at least doubled the chances of the event according to the first formal event attribution study, which also made the ominous forecast that severe heatwaves could become commonplace by the 2040s. Here we investigate how the likelihood of having another extremely hot summer in one of the worst affected parts of Europe has changed ten years after the original study was published, given an observed summer temperature increase of 0.81 K since then. Our analysis benefits from the availability of new observations and data from several new models. Using a previously employed temperature threshold to define extremely hot summers, we find that events that would occur twice a century in the early 2000s are now expected to occur twice a decade. For the more extreme threshold observed in 2003, the return time reduces from thousands of years in the late twentieth century to about a hundred years in little over a decade.", "author" : [ { "dropping-particle" : "", "family" : "Christidis", "given" : "N.", "non-dropping-particle" : "", "parse-names" : false, "suffix" : "" }, { "dropping-particle" : "", "family" : "Jones", "given" : "G.S.", "non-dropping-particle" : "", "parse-names" : false, "suffix" : "" }, { "dropping-particle" : "", "family" : "Stott", "given" : "P.A.", "non-dropping-particle" : "", "parse-names" : false, "suffix" : "" } ], "container-title" : "Nature Climate Change", "id" : "ITEM-8", "issue" : "1", "issued" : { "date-parts" : [ [ "2015" ] ] }, "page" : "46-50", "title" : "Dramatically increasing chance of extremely hot summers since the 2003 European heatwave", "translator" : [ { "dropping-particle" : "", "family" : "S788", "given" : "", "non-dropping-particle" : "", "parse-names" : false, "suffix" : "" } ], "type" : "article-journal", "volume" : "5" }, "uris" : [ "http://www.mendeley.com/documents/?uuid=fb8defa5-ab3a-4ab7-962e-c806ecd06bac" ] }, { "id" : "ITEM-9", "itemData" : { "DOI" : "10.1175/BAMS-D-17-0281.1", "ISSN" : "0003-0007", "abstract" : "AbstractWeather extremes are the showcase of climate variability. Given their societal and environmental impacts, they are of great public interest. The prevention of natural hazards, the monitoring of single events, and, more recently, their attribution to anthropogenic climate change constitute key challenges for both weather services and scientific communities. Before a single event can be scrutinized, it must be properly defined; in particular, its spatiotemporal characteristics must be chosen. So far, this definition is made with some degree of arbitrariness, yet it might affect conclusions when explaining an extreme weather event from a climate perspective. Here, we propose a generic road map for defining single events as objectively as possible. In particular, as extreme events are inherently characterized by a small probability of occurrence, we suggest selecting the space?time characteristics that minimize this probability. In this way, we are able to automatically identify the spatiotemporal scale at which the event has been the most extreme. According to our methodology, the European heat wave of summer 2003 would be defined as a 2-week event over France and Spain and the Boulder, Colorado, intense rainfall of September 2013 a 5-day local event. Importantly, we show that in both cases, maximizing the rarity of the event does not maximize (or minimize) its fraction of attributable risk to anthropogenic climate change.", "author" : [ { "dropping-particle" : "", "family" : "Cattiaux", "given" : "Julien", "non-dropping-particle" : "", "parse-names" : false, "suffix" : "" }, { "dropping-particle" : "", "family" : "Ribes", "given" : "Aur\u00e9lien", "non-dropping-particle" : "", "parse-names" : false, "suffix" : "" } ], "container-title" : "Bulletin of the American Meteorological Society", "id" : "ITEM-9", "issue" : "8", "issued" : { "date-parts" : [ [ "2018", "3", "13" ] ] }, "note" : "From Duplicate 1 (Defining Single Extreme Weather Events in a Climate Perspective - Cattiaux, Julien; Ribes, Aur\u00e9lien)\n\nFrom Duplicate 2 (Defining Single Extreme Weather Events in a Climate Perspective - Cattiaux, Julien; Ribes, Aur\u00e9lien)\n\ndoi: 10.1175/BAMS-D-17-0281.1", "page" : "1557-1568", "publisher" : "American Meteorological Society", "title" : "Defining Single Extreme Weather Events in a Climate Perspective", "translator" : [ { "dropping-particle" : "", "family" : "S2993", "given" : "", "non-dropping-particle" : "", "parse-names" : false, "suffix" : "" } ], "type" : "article-journal", "volume" : "99" }, "uris" : [ "http://www.mendeley.com/documents/?uuid=4e2cd3cf-dd93-4053-85f4-e69bba70d9e8" ] }, { "id" : "ITEM-10", "itemData" : { "DOI" : "10.1175/BAMS-D-19-0201.1", "ISSN" : "0003-0007", "author" : [ { "dropping-particle" : "", "family" : "Leach", "given" : "Nicholas J.", "non-dropping-particle" : "", "parse-names" : false, "suffix" : "" }, { "dropping-particle" : "", "family" : "Li", "given" : "Sihan", "non-dropping-particle" : "", "parse-names" : false, "suffix" : "" }, { "dropping-particle" : "", "family" : "Sparrow", "given" : "Sarah", "non-dropping-particle" : "", "parse-names" : false, "suffix" : "" }, { "dropping-particle" : "", "family" : "Oldenborgh", "given" : "Geert Jan", "non-dropping-particle" : "van", "parse-names" : false, "suffix" : "" }, { "dropping-particle" : "", "family" : "Lott", "given" : "Fraser C.", "non-dropping-particle" : "", "parse-names" : false, "suffix" : "" }, { "dropping-particle" : "", "family" : "Weisheimer", "given" : "Antje", "non-dropping-particle" : "", "parse-names" : false, "suffix" : "" }, { "dropping-particle" : "", "family" : "Allen", "given" : "Myles R.", "non-dropping-particle" : "", "parse-names" : false, "suffix" : "" } ], "container-title" : "Bulletin of the American Meteorological Society", "id" : "ITEM-10", "issue" : "1", "issued" : { "date-parts" : [ [ "2020", "1" ] ] }, "page" : "S41-S46", "title" : "Anthropogenic Influence on the 2018 Summer Warm Spell in Europe: The Impact of Different Spatio-Temporal Scales", "translator" : [ { "dropping-particle" : "", "family" : "S2533", "given" : "", "non-dropping-particle" : "", "parse-names" : false, "suffix" : "" } ], "type" : "article-journal", "volume" : "101" }, "uris" : [ "http://www.mendeley.com/documents/?uuid=b55b0596-ce55-475c-818a-8a37192b16c9" ] } ], "mendeley" : { "formattedCitation" : "(Dong et al., 2014, 2016a; Christidis et al., 2015; Sippel et al., 2016, 2017a, 2018; Wang et al., 2017c; Cattiaux and Ribes, 2018; Leach et al., 2020; Seong et al., 2020)", "manualFormatting" : "(Dong et al., 2014, 2016a; Christidis et al., 2015; Sippel et al., 2016, 2017a, 2018; Z. Wang et al., 2017a; Cattiaux and Ribes, 2018; Leach et al., 2020; Seong et al., 2020)", "plainTextFormattedCitation" : "(Dong et al., 2014, 2016a; Christidis et al., 2015; Sippel et al., 2016, 2017a, 2018; Wang et al., 2017c; Cattiaux and Ribes, 2018; Leach et al., 2020; Seong et al., 2020)", "previouslyFormattedCitation" : "(Dong et al., 2014, 2016a; Christidis et al., 2015; Sippel et al., 2016, 2017a, 2018; Wang et al., 2017c; Cattiaux and Ribes, 2018; Leach et al., 2020; Seong et al., 2020)" }, "properties" : { "noteIndex" : 0 }, "schema" : "https://github.com/citation-style-language/schema/raw/master/csl-citation.json" }</w:instrText>
            </w:r>
            <w:ins w:id="7317" w:author="Robin Matthews" w:date="2021-07-15T00:04:00Z">
              <w:r w:rsidR="00C3365A">
                <w:rPr>
                  <w:rFonts w:cs="Times New Roman"/>
                  <w:color w:val="000000" w:themeColor="text1"/>
                  <w:sz w:val="16"/>
                  <w:szCs w:val="16"/>
                  <w:lang w:val="en-GB"/>
                </w:rPr>
                <w:fldChar w:fldCharType="separate"/>
              </w:r>
              <w:r w:rsidR="00C3365A" w:rsidRPr="00DB0D89">
                <w:rPr>
                  <w:rFonts w:cs="Times New Roman"/>
                  <w:noProof/>
                  <w:color w:val="000000" w:themeColor="text1"/>
                  <w:sz w:val="16"/>
                  <w:szCs w:val="16"/>
                  <w:lang w:val="en-GB"/>
                </w:rPr>
                <w:t>(Dong et al., 2014, 2016</w:t>
              </w:r>
              <w:r w:rsidR="00C3365A">
                <w:rPr>
                  <w:rFonts w:cs="Times New Roman"/>
                  <w:noProof/>
                  <w:color w:val="000000" w:themeColor="text1"/>
                  <w:sz w:val="16"/>
                  <w:szCs w:val="16"/>
                  <w:lang w:val="en-GB"/>
                </w:rPr>
                <w:t>a</w:t>
              </w:r>
              <w:r w:rsidR="00C3365A" w:rsidRPr="00DB0D89">
                <w:rPr>
                  <w:rFonts w:cs="Times New Roman"/>
                  <w:noProof/>
                  <w:color w:val="000000" w:themeColor="text1"/>
                  <w:sz w:val="16"/>
                  <w:szCs w:val="16"/>
                  <w:lang w:val="en-GB"/>
                </w:rPr>
                <w:t>; Christidis et al., 2015; Sippel et al., 2016, 2017</w:t>
              </w:r>
              <w:r w:rsidR="00C3365A">
                <w:rPr>
                  <w:rFonts w:cs="Times New Roman"/>
                  <w:noProof/>
                  <w:color w:val="000000" w:themeColor="text1"/>
                  <w:sz w:val="16"/>
                  <w:szCs w:val="16"/>
                  <w:lang w:val="en-GB"/>
                </w:rPr>
                <w:t>a</w:t>
              </w:r>
              <w:r w:rsidR="00C3365A" w:rsidRPr="00DB0D89">
                <w:rPr>
                  <w:rFonts w:cs="Times New Roman"/>
                  <w:noProof/>
                  <w:color w:val="000000" w:themeColor="text1"/>
                  <w:sz w:val="16"/>
                  <w:szCs w:val="16"/>
                  <w:lang w:val="en-GB"/>
                </w:rPr>
                <w:t xml:space="preserve">, 2018; </w:t>
              </w:r>
              <w:r w:rsidR="00C3365A">
                <w:rPr>
                  <w:rFonts w:cs="Times New Roman"/>
                  <w:noProof/>
                  <w:color w:val="000000" w:themeColor="text1"/>
                  <w:sz w:val="16"/>
                  <w:szCs w:val="16"/>
                  <w:lang w:val="en-GB"/>
                </w:rPr>
                <w:t xml:space="preserve">Z. </w:t>
              </w:r>
              <w:r w:rsidR="00C3365A" w:rsidRPr="00DB0D89">
                <w:rPr>
                  <w:rFonts w:cs="Times New Roman"/>
                  <w:noProof/>
                  <w:color w:val="000000" w:themeColor="text1"/>
                  <w:sz w:val="16"/>
                  <w:szCs w:val="16"/>
                  <w:lang w:val="en-GB"/>
                </w:rPr>
                <w:t>Wang et al., 2017</w:t>
              </w:r>
              <w:r w:rsidR="00C3365A">
                <w:rPr>
                  <w:rFonts w:cs="Times New Roman"/>
                  <w:noProof/>
                  <w:color w:val="000000" w:themeColor="text1"/>
                  <w:sz w:val="16"/>
                  <w:szCs w:val="16"/>
                  <w:lang w:val="en-GB"/>
                </w:rPr>
                <w:t>a</w:t>
              </w:r>
              <w:r w:rsidR="00C3365A" w:rsidRPr="00DB0D89">
                <w:rPr>
                  <w:rFonts w:cs="Times New Roman"/>
                  <w:noProof/>
                  <w:color w:val="000000" w:themeColor="text1"/>
                  <w:sz w:val="16"/>
                  <w:szCs w:val="16"/>
                  <w:lang w:val="en-GB"/>
                </w:rPr>
                <w:t>; Cattiaux and Ribes, 2018; Leach et al., 2020; Seong et al., 2020)</w:t>
              </w:r>
              <w:r w:rsidR="00C3365A">
                <w:rPr>
                  <w:rFonts w:cs="Times New Roman"/>
                  <w:color w:val="000000" w:themeColor="text1"/>
                  <w:sz w:val="16"/>
                  <w:szCs w:val="16"/>
                  <w:lang w:val="en-GB"/>
                </w:rPr>
                <w:fldChar w:fldCharType="end"/>
              </w:r>
            </w:ins>
          </w:p>
          <w:commentRangeStart w:id="7318"/>
          <w:p w14:paraId="40A35E2B" w14:textId="0F3AC5E7" w:rsidR="00D376F0" w:rsidRPr="00D424AA" w:rsidDel="00C3365A" w:rsidRDefault="00D376F0" w:rsidP="00DB48AC">
            <w:pPr>
              <w:rPr>
                <w:del w:id="7319" w:author="Robin Matthews" w:date="2021-07-15T00:04:00Z"/>
                <w:rFonts w:cs="Times New Roman"/>
                <w:color w:val="000000" w:themeColor="text1"/>
                <w:sz w:val="16"/>
                <w:szCs w:val="16"/>
                <w:lang w:val="en-GB"/>
              </w:rPr>
            </w:pPr>
            <w:del w:id="7320" w:author="Robin Matthews" w:date="2021-07-15T00:04:00Z">
              <w:r w:rsidRPr="00D424AA" w:rsidDel="00C3365A">
                <w:rPr>
                  <w:rFonts w:cs="Times New Roman"/>
                  <w:color w:val="000000" w:themeColor="text1"/>
                  <w:sz w:val="16"/>
                  <w:szCs w:val="16"/>
                  <w:lang w:val="en-GB"/>
                </w:rPr>
                <w:fldChar w:fldCharType="begin" w:fldLock="1"/>
              </w:r>
              <w:r w:rsidR="00FF6231" w:rsidDel="00C3365A">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C3365A">
                <w:rPr>
                  <w:rFonts w:cs="Times New Roman"/>
                  <w:color w:val="000000" w:themeColor="text1"/>
                  <w:sz w:val="16"/>
                  <w:szCs w:val="16"/>
                  <w:lang w:val="en-GB"/>
                </w:rPr>
                <w:fldChar w:fldCharType="separate"/>
              </w:r>
              <w:r w:rsidR="00A26296" w:rsidDel="00C3365A">
                <w:rPr>
                  <w:rFonts w:cs="Times New Roman"/>
                  <w:noProof/>
                  <w:color w:val="000000" w:themeColor="text1"/>
                  <w:sz w:val="16"/>
                  <w:szCs w:val="16"/>
                  <w:lang w:val="en-GB"/>
                </w:rPr>
                <w:delText>(Seong et al., 2020</w:delText>
              </w:r>
              <w:r w:rsidRPr="00D424AA" w:rsidDel="00C3365A">
                <w:rPr>
                  <w:rFonts w:cs="Times New Roman"/>
                  <w:color w:val="000000" w:themeColor="text1"/>
                  <w:sz w:val="16"/>
                  <w:szCs w:val="16"/>
                  <w:lang w:val="en-GB"/>
                </w:rPr>
                <w:fldChar w:fldCharType="end"/>
              </w:r>
              <w:commentRangeEnd w:id="7318"/>
              <w:r w:rsidR="00A26296" w:rsidDel="00C3365A">
                <w:rPr>
                  <w:rStyle w:val="Marquedecommentaire"/>
                </w:rPr>
                <w:commentReference w:id="7318"/>
              </w:r>
              <w:r w:rsidRPr="00841A35" w:rsidDel="00C3365A">
                <w:rPr>
                  <w:rFonts w:cs="Times New Roman"/>
                  <w:color w:val="000000" w:themeColor="text1"/>
                  <w:sz w:val="16"/>
                  <w:szCs w:val="16"/>
                  <w:lang w:val="en-GB"/>
                </w:rPr>
                <w:delText>;</w:delText>
              </w:r>
            </w:del>
          </w:p>
          <w:commentRangeStart w:id="7321"/>
          <w:p w14:paraId="5660682B" w14:textId="1F293C66" w:rsidR="00D376F0" w:rsidRPr="00841A35" w:rsidRDefault="00D376F0" w:rsidP="00037826">
            <w:pPr>
              <w:rPr>
                <w:rFonts w:eastAsiaTheme="minorHAnsi" w:cs="Times New Roman"/>
                <w:color w:val="000000" w:themeColor="text1"/>
                <w:sz w:val="16"/>
                <w:szCs w:val="16"/>
                <w:lang w:val="en-GB" w:eastAsia="en-US"/>
              </w:rPr>
            </w:pPr>
            <w:del w:id="7322" w:author="Robin Matthews" w:date="2021-07-15T00:04:00Z">
              <w:r w:rsidRPr="00D424AA" w:rsidDel="00C3365A">
                <w:rPr>
                  <w:rFonts w:cs="Times New Roman"/>
                  <w:color w:val="000000" w:themeColor="text1"/>
                  <w:sz w:val="16"/>
                  <w:szCs w:val="16"/>
                  <w:lang w:val="en-GB"/>
                </w:rPr>
                <w:fldChar w:fldCharType="begin" w:fldLock="1"/>
              </w:r>
              <w:r w:rsidR="00FF6231" w:rsidDel="00C3365A">
                <w:rPr>
                  <w:rFonts w:cs="Times New Roman"/>
                  <w:color w:val="000000" w:themeColor="text1"/>
                  <w:sz w:val="16"/>
                  <w:szCs w:val="16"/>
                  <w:lang w:val="en-GB"/>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C3365A">
                <w:rPr>
                  <w:rFonts w:cs="Times New Roman"/>
                  <w:color w:val="000000" w:themeColor="text1"/>
                  <w:sz w:val="16"/>
                  <w:szCs w:val="16"/>
                  <w:lang w:val="en-GB"/>
                </w:rPr>
                <w:fldChar w:fldCharType="separate"/>
              </w:r>
              <w:r w:rsidR="00A26296" w:rsidDel="00C3365A">
                <w:rPr>
                  <w:rFonts w:cs="Times New Roman"/>
                  <w:noProof/>
                  <w:color w:val="000000" w:themeColor="text1"/>
                  <w:sz w:val="16"/>
                  <w:szCs w:val="16"/>
                  <w:lang w:val="en-GB"/>
                </w:rPr>
                <w:delText>Wang et al., 2017</w:delText>
              </w:r>
              <w:r w:rsidRPr="00D424AA" w:rsidDel="00C3365A">
                <w:rPr>
                  <w:rFonts w:cs="Times New Roman"/>
                  <w:color w:val="000000" w:themeColor="text1"/>
                  <w:sz w:val="16"/>
                  <w:szCs w:val="16"/>
                  <w:lang w:val="en-GB"/>
                </w:rPr>
                <w:fldChar w:fldCharType="end"/>
              </w:r>
              <w:commentRangeEnd w:id="7321"/>
              <w:r w:rsidR="00A26296" w:rsidDel="00C3365A">
                <w:rPr>
                  <w:rStyle w:val="Marquedecommentaire"/>
                </w:rPr>
                <w:commentReference w:id="7321"/>
              </w:r>
              <w:r w:rsidRPr="00841A35" w:rsidDel="00C3365A">
                <w:rPr>
                  <w:rFonts w:cs="Times New Roman"/>
                  <w:color w:val="000000" w:themeColor="text1"/>
                  <w:sz w:val="16"/>
                  <w:szCs w:val="16"/>
                  <w:lang w:val="en-GB"/>
                </w:rPr>
                <w:delText>;</w:delText>
              </w:r>
              <w:r w:rsidRPr="00D424AA" w:rsidDel="00C3365A">
                <w:rPr>
                  <w:rFonts w:eastAsiaTheme="minorHAnsi" w:cs="Times New Roman"/>
                  <w:color w:val="000000" w:themeColor="text1"/>
                  <w:sz w:val="16"/>
                  <w:szCs w:val="16"/>
                  <w:lang w:val="en-GB" w:eastAsia="en-US"/>
                </w:rPr>
                <w:delText xml:space="preserve"> </w:delText>
              </w:r>
              <w:commentRangeStart w:id="7323"/>
              <w:r w:rsidRPr="00D424AA" w:rsidDel="00C3365A">
                <w:rPr>
                  <w:rFonts w:eastAsiaTheme="minorHAnsi" w:cs="Times New Roman"/>
                  <w:color w:val="000000" w:themeColor="text1"/>
                  <w:sz w:val="16"/>
                  <w:szCs w:val="16"/>
                  <w:lang w:val="en-GB" w:eastAsia="en-US"/>
                </w:rPr>
                <w:fldChar w:fldCharType="begin" w:fldLock="1"/>
              </w:r>
              <w:r w:rsidR="00FF6231" w:rsidDel="00C3365A">
                <w:rPr>
                  <w:rFonts w:eastAsiaTheme="minorHAnsi" w:cs="Times New Roman"/>
                  <w:color w:val="000000" w:themeColor="text1"/>
                  <w:sz w:val="16"/>
                  <w:szCs w:val="16"/>
                  <w:lang w:val="en-GB" w:eastAsia="en-US"/>
                </w:rPr>
                <w:delInstrText>ADDIN CSL_CITATION { "citationItems" : [ { "id" : "ITEM-1", "itemData" : { "DOI" : "10.5194/hess-21-441-2017", "ISSN" : "1607-7938", "abstract" : "&lt;p&gt;&lt;p&gt;&lt;strong&gt;Abstract.&lt;/strong&gt; Daily precipitation extremes and annual totals have increased in large parts of the global land area over the past decades. These observations are consistent with theoretical considerations of a warming climate. However, until recently these trends have not been shown to consistently affect dry regions over land. A recent study, published by Donat et\u00a0al. (2016), now identified significant increases in annual-maximum daily extreme precipitation\u00a0(Rx1d) and annual precipitation totals\u00a0(PRCPTOT) in dry regions. Here, we revisit the applied methods and explore the sensitivity of changes in precipitation extremes and annual totals to alternative choices of defining a dry region (i.e. in terms of aridity as opposed to precipitation characteristics alone). We find that (a)\u00a0statistical artifacts introduced by data pre-processing based on a time-invariant reference period lead to an overestimation of the reported trends by up to 40&lt;span class=\"thinspace\"&gt;&lt;/span&gt;%, and that (b)\u00a0the reported trends of globally aggregated extremes and annual totals are highly sensitive to the definition of a &lt;q&gt;dry region of the globe&lt;/q&gt;. For example, using the same observational dataset, accounting for the statistical artifacts, and based on different aridity-based dryness definitions, we find a reduction in the positive trend of Rx1d from the originally reported +1.6&lt;span class=\"thinspace\"&gt;&lt;/span&gt;%&lt;span class=\"thinspace\"&gt;&lt;/span&gt;decade&lt;sup&gt;\u22121&lt;/sup&gt; to +0.2\u00a0to +0.9&lt;span class=\"thinspace\"&gt;&lt;/span&gt;%&lt;span class=\"thinspace\"&gt;&lt;/span&gt;decade&lt;sup&gt;\u22121&lt;/sup&gt; (period changes for 1981&amp;amp;ndash;2010 averages relative to\u00a01951&amp;amp;ndash;1980 are reduced to \u22121.32\u00a0to +0.97&lt;span class=\"thinspace\"&gt;&lt;/span&gt;% as opposed to +4.85&lt;span class=\"thinspace\"&gt;&lt;/span&gt;% in the original study). If we include additional but less homogenized data to cover larger regions, the global trend increases slightly (Rx1d: +0.4\u00a0to +1.1&lt;span class=\"thinspace\"&gt;&lt;/span&gt;%&lt;span class=\"thinspace\"&gt;&lt;/span&gt;decade&lt;sup&gt;\u22121&lt;/sup&gt;), and in this case we can indeed confirm (partly) significant increases in Rx1d. However, these globally aggregated estimates remain uncertain as considerable gaps in long-term observations in the Earth's arid and semi-arid regions remain. In summary, adequate data pre-processing and accounting for uncertainties regarding the definition of dryness are crucial to the quantification of spatially aggregated trends in precipitation extremes in the world's dry regions. In view of the high\u2026", "author" : [ { "dropping-particle" : "", "family" : "Sippel", "given" : "Sebastian", "non-dropping-particle" : "", "parse-names" : false, "suffix" : "" }, { "dropping-particle" : "", "family" : "Zscheischler", "given" : "Jakob", "non-dropping-particle" : "", "parse-names" : false, "suffix" : "" }, { "dropping-particle" : "", "family" : "Heimann", "given" : "Martin", "non-dropping-particle" : "", "parse-names" : false, "suffix" : "" }, { "dropping-particle" : "", "family" : "Lange", "given" : "Holger", "non-dropping-particle" : "", "parse-names" : false, "suffix" : "" }, { "dropping-particle" : "", "family" : "Mahecha", "given" : "Miguel D.",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Reichstein", "given" : "Markus", "non-dropping-particle" : "", "parse-names" : false, "suffix" : "" } ], "container-title" : "Hydrology and Earth System Sciences", "id" : "ITEM-1", "issue" : "1", "issued" : { "date-parts" : [ [ "2017", "1", "25" ] ] }, "page" : "441-458", "title" : "Have precipitation extremes and annual totals been increasing in the world's dry regions over the last 60\u00a0years?", "translator" : [ { "dropping-particle" : "", "family" : "S431", "given" : "", "non-dropping-particle" : "", "parse-names" : false, "suffix" : "" } ], "type" : "article-journal", "volume" : "21" }, "uris" : [ "http://www.mendeley.com/documents/?uuid=37f1c134-a3f7-4027-90c7-d23071e97e2c" ] }, { "id" : "ITEM-2", "itemData" : { "DOI" : "10.1175/BAMS-D-17-0135.1", "ISSN" : "0003-0007", "author" : [ { "dropping-particle" : "", "family" : "Sippel", "given" : "Sebastian", "non-dropping-particle" : "", "parse-names" : false, "suffix" : "" }, { "dropping-particle" : "", "family" : "El-Madany", "given" : "Tarek S", "non-dropping-particle" : "", "parse-names" : false, "suffix" : "" }, { "dropping-particle" : "", "family" : "Migliavacca", "given" : "Mirco", "non-dropping-particle" : "", "parse-names" : false, "suffix" : "" }, { "dropping-particle" : "", "family" : "Mahecha", "given" : "Miguel D", "non-dropping-particle" : "", "parse-names" : false, "suffix" : "" }, { "dropping-particle" : "", "family" : "Carrara", "given" : "Arnaud", "non-dropping-particle" : "", "parse-names" : false, "suffix" : "" }, { "dropping-particle" : "", "family" : "Flach", "given" : "Milan", "non-dropping-particle" : "", "parse-names" : false, "suffix" : "" }, { "dropping-particle" : "", "family" : "Kaminski", "given" : "Thomas", "non-dropping-particle" : "", "parse-names" : false, "suffix" : "" }, { "dropping-particle" : "", "family" : "Otto", "given" : "Friederike E L", "non-dropping-particle" : "", "parse-names" : false, "</w:delInstrText>
              </w:r>
              <w:r w:rsidR="00FF6231" w:rsidRPr="006A2665" w:rsidDel="00C3365A">
                <w:rPr>
                  <w:rFonts w:eastAsiaTheme="minorHAnsi" w:cs="Times New Roman"/>
                  <w:color w:val="000000" w:themeColor="text1"/>
                  <w:sz w:val="16"/>
                  <w:szCs w:val="16"/>
                  <w:lang w:eastAsia="en-US"/>
                </w:rPr>
                <w:delInstrText>suffix" : "" }, { "dropping-particle" : "", "family" : "Thonicke", "given" : "Kirsten", "non-dropping-particle" : "", "parse-names" : false, "suffix" : "" }, { "dropping-particle" : "", "family" : "Vossbeck", "given" : "Michael", "non-dropping-particle" : "", "parse-names" : false, "suffix" : "" }, { "dropping-particle" : "", "family" : "Reichstein", "given" : "Markus", "non-dropping-particle" : "", "parse-names" : false, "suffix" : "" } ], "container-title" : "Bulletin of the American Meteorological Society", "id" : "ITEM-2", "issue" : "1", "issued" : { "date-parts" : [ [ "2018", "1", "1" ] ] }, "note" : "doi: 10.1175/BAMS-D-17-0135.1", "page" : "S80-S85", "publisher" : "American Meteorological Society", "title" : "Warm Winter, Wet Spring, and an Extreme Response in Ecosystem Functioning on the Iberian Peninsula", "translator" : [ { "dropping-particle" : "", "family" : "S609", "given" : "", "non-dropping-particle" : "", "parse-names" : false, "suffix" : "" } ], "type" : "article-journal", "volume" : "99" }, "uris" : [ "http://www.mendeley.com/documents/?uuid=b24f5c84-b613-4dd2-8e57-ae7b3e398f60" ] } ], "mendeley" : { "formattedCitation" : "(Sippel et al., 2017a, 2018)", "manualFormatting" : "Sippel et al., 2017, 2018;", "plainTextFormattedCitation" : "(Sippel et al., 2017a, 2018)", "previouslyFormattedCitation" : "(Sippel et al., 2017a, 2018)" }, "properties" : { "noteIndex" : 0 }, "schema" : "https://github.com/citation-style-language/schema/raw/master/csl-citation.json" }</w:delInstrText>
              </w:r>
              <w:r w:rsidRPr="00D424AA" w:rsidDel="00C3365A">
                <w:rPr>
                  <w:rFonts w:eastAsiaTheme="minorHAnsi" w:cs="Times New Roman"/>
                  <w:color w:val="000000" w:themeColor="text1"/>
                  <w:sz w:val="16"/>
                  <w:szCs w:val="16"/>
                  <w:lang w:val="en-GB" w:eastAsia="en-US"/>
                </w:rPr>
                <w:fldChar w:fldCharType="separate"/>
              </w:r>
              <w:r w:rsidR="00A26296" w:rsidDel="00C3365A">
                <w:rPr>
                  <w:rFonts w:eastAsiaTheme="minorHAnsi" w:cs="Times New Roman"/>
                  <w:noProof/>
                  <w:color w:val="000000" w:themeColor="text1"/>
                  <w:sz w:val="16"/>
                  <w:szCs w:val="16"/>
                  <w:lang w:eastAsia="en-US"/>
                </w:rPr>
                <w:delText>Sippel et al., 2017, 2018;</w:delText>
              </w:r>
              <w:r w:rsidRPr="00D424AA" w:rsidDel="00C3365A">
                <w:rPr>
                  <w:rFonts w:eastAsiaTheme="minorHAnsi" w:cs="Times New Roman"/>
                  <w:color w:val="000000" w:themeColor="text1"/>
                  <w:sz w:val="16"/>
                  <w:szCs w:val="16"/>
                  <w:lang w:val="en-GB" w:eastAsia="en-US"/>
                </w:rPr>
                <w:fldChar w:fldCharType="end"/>
              </w:r>
              <w:commentRangeEnd w:id="7323"/>
              <w:r w:rsidR="00A26296" w:rsidDel="00C3365A">
                <w:rPr>
                  <w:rStyle w:val="Marquedecommentaire"/>
                </w:rPr>
                <w:commentReference w:id="7323"/>
              </w:r>
              <w:r w:rsidRPr="006A2665" w:rsidDel="00C3365A">
                <w:rPr>
                  <w:rFonts w:cs="Times New Roman"/>
                  <w:color w:val="000000" w:themeColor="text1"/>
                  <w:sz w:val="16"/>
                  <w:szCs w:val="16"/>
                </w:rPr>
                <w:delText xml:space="preserve"> </w:delText>
              </w:r>
              <w:commentRangeStart w:id="7324"/>
              <w:r w:rsidRPr="00D424AA" w:rsidDel="00C3365A">
                <w:rPr>
                  <w:rFonts w:cs="Times New Roman"/>
                  <w:color w:val="000000" w:themeColor="text1"/>
                  <w:sz w:val="16"/>
                  <w:szCs w:val="16"/>
                  <w:lang w:val="en-GB"/>
                </w:rPr>
                <w:fldChar w:fldCharType="begin" w:fldLock="1"/>
              </w:r>
              <w:r w:rsidR="00FF6231" w:rsidRPr="006A2665" w:rsidDel="00C3365A">
                <w:rPr>
                  <w:rFonts w:cs="Times New Roman"/>
                  <w:color w:val="000000" w:themeColor="text1"/>
                  <w:sz w:val="16"/>
                  <w:szCs w:val="16"/>
                </w:rPr>
                <w:delInstrText>ADDIN CSL_CITATION { "citationItems" : [ { "id" : "ITEM-1", "itemData" : { "DOI" : "10.1175/BAMS-D-16-0140.1", "ISSN" : "0003-0007", "author" : [ { "dropping-particle" : "", "family" : "Dong", "given" : "Buwen", "non-dropping-particle" : "", "parse-names" : false, "suffix" : "" }, { "dropping-particle" : "", "family" : "Sutton", "given" : "Rowan", "non-dropping-particle" : "", "parse-names" : false, "suffix" : "" }, { "dropping-particle" : "", "family" : "Shaffrey", "given" : "Len", "non-dropping-particle" : "", "parse-names" : false, "suffix" : "" }, { "dropping-particle" : "", "family" : "Wilcox", "given" : "Laura", "non-dropping-particle" : "", "parse-names" : false, "suffix" : "" } ], "container-title" : "Bulletin of the American Meteorological Society", "id" : "ITEM-1", "issue" : "12", "issued" : { "date-parts" : [ [ "2016", "12", "1" ] ] }, "page" : "S57-S62", "title" : "The 2015 European Heat Wave", "translator" : [ { "dropping-particle" : "", "family" : "S3547", "given" : "", "non-dropping-particle" : "", "parse-names" : false, "suffix" : "" } ], "type" : "article-journal", "volume" : "97" }, "uris" : [ "http://www.mendeley.com/documents/?uuid=4f443dc5-f0b3-46fc-aacf-089c315b3b2a" ] }, { "id" : "ITEM-2", "itemData" : { "author" : [ { "dropping-particle" : "", "family" : "Dong", "given" : "Buwen", "non-dropping-particle" : "", "parse-names" : false, "suffix" : "" }, { "dropping-particle" : "", "family" : "Sutton", "given" : "R.", "non-dropping-particle" : "", "parse-names" : false, "suffix" : "" }, { "dropping-particle" : "", "family" : "Shaffrey", "given" : "L.", "non-dropping-particle" : "", "parse-names" : false, "suffix" : "" } ], "container-title" : "Bulletin of the American Meteorological Society", "id" : "ITEM-2", "issue" : "9", "issued" : { "date-parts" : [ [ "2014" ] ] }, "page" : "S62-S66", "title" : "The 2013 hot, dry, summer in western Europe [in \"Explaining Extreme Events of 2013 from a Climate Perspective\"]", "translator" : [ { "dropping-particle" : "", "family" : "S3548", "given" : "", "non-dropping-particle" : "", "parse-names" : false, "suffix" : "" } ], "type" : "article-journal", "volume" : "95" }, "uris" : [ "http://www.mendeley.com/documents/?uuid=fb747352-dd12-4663-9963-0b631c4c3e4c" ] } ], "mendeley" : { "formattedCitation" : "(Dong et al., 2014, 2016a)", "manualFormatting" : "Dong et al., 2014, 2016", "plainTextFormattedCitation" : "(Dong et al., 2014, 2016a)", "previouslyFormattedCitation" : "(Dong et al., 2014, 2016a)" }, "properties" : { "noteIndex" : 0 }, "schema" : "https://github.com/citation-style-language/schema/raw/master/csl-citation.json" }</w:delInstrText>
              </w:r>
              <w:r w:rsidRPr="00D424AA" w:rsidDel="00C3365A">
                <w:rPr>
                  <w:rFonts w:cs="Times New Roman"/>
                  <w:color w:val="000000" w:themeColor="text1"/>
                  <w:sz w:val="16"/>
                  <w:szCs w:val="16"/>
                  <w:lang w:val="en-GB"/>
                </w:rPr>
                <w:fldChar w:fldCharType="separate"/>
              </w:r>
              <w:r w:rsidR="00A26296" w:rsidDel="00C3365A">
                <w:rPr>
                  <w:rFonts w:cs="Times New Roman"/>
                  <w:noProof/>
                  <w:color w:val="000000" w:themeColor="text1"/>
                  <w:sz w:val="16"/>
                  <w:szCs w:val="16"/>
                </w:rPr>
                <w:delText>Dong et al., 2014, 2016</w:delText>
              </w:r>
              <w:r w:rsidRPr="00D424AA" w:rsidDel="00C3365A">
                <w:rPr>
                  <w:rFonts w:cs="Times New Roman"/>
                  <w:color w:val="000000" w:themeColor="text1"/>
                  <w:sz w:val="16"/>
                  <w:szCs w:val="16"/>
                  <w:lang w:val="en-GB"/>
                </w:rPr>
                <w:fldChar w:fldCharType="end"/>
              </w:r>
              <w:commentRangeEnd w:id="7324"/>
              <w:r w:rsidR="00A26296" w:rsidDel="00C3365A">
                <w:rPr>
                  <w:rStyle w:val="Marquedecommentaire"/>
                </w:rPr>
                <w:commentReference w:id="7324"/>
              </w:r>
              <w:r w:rsidRPr="006A2665" w:rsidDel="00C3365A">
                <w:rPr>
                  <w:rFonts w:cs="Times New Roman"/>
                  <w:color w:val="000000" w:themeColor="text1"/>
                  <w:sz w:val="16"/>
                  <w:szCs w:val="16"/>
                </w:rPr>
                <w:delText>;</w:delText>
              </w:r>
              <w:r w:rsidRPr="006A2665" w:rsidDel="00C3365A">
                <w:rPr>
                  <w:rFonts w:cs="Times New Roman"/>
                  <w:sz w:val="16"/>
                  <w:szCs w:val="16"/>
                </w:rPr>
                <w:delText xml:space="preserve"> </w:delText>
              </w:r>
              <w:commentRangeStart w:id="7325"/>
              <w:r w:rsidRPr="00D424AA" w:rsidDel="00C3365A">
                <w:rPr>
                  <w:rFonts w:cs="Times New Roman"/>
                  <w:sz w:val="16"/>
                  <w:szCs w:val="16"/>
                  <w:lang w:val="en-GB"/>
                </w:rPr>
                <w:fldChar w:fldCharType="begin" w:fldLock="1"/>
              </w:r>
              <w:r w:rsidR="00FF6231" w:rsidRPr="006A2665" w:rsidDel="00C3365A">
                <w:rPr>
                  <w:rFonts w:cs="Times New Roman"/>
                  <w:sz w:val="16"/>
                  <w:szCs w:val="16"/>
                </w:rPr>
                <w:delInstrText>ADDIN CSL_CITATION { "citationItems" : [ { "id" : "ITEM-1", "itemData" : { "DOI" : "10.1175/BAMS-D-16-0150.1.", "ISSN" : "0003-0007", "author" : [ { "dropping-particle" : "", "family" : "Sippel", "given" : "Sebastian", "non-dropping-particle" : "", "parse-names" : false, "suffix" : "" }, { "dropping-particle" : "", "family" : "Otto", "given" : "Friederike E. L.", "non-dropping-particle" : "", "parse-names" : false, "suffix" : "" }, { "dropping-particle" : "", "family" : "Flach", "given" : "Milan", "non-dropping-particle" : "", "parse-names" : false, "suffix" : "" }, { "dropping-particle" : "", "family" : "Oldenborgh", "given" : "Geert Jan", "non-dropping-particle" : "van", "parse-names" : false, "suffix" : "" } ], "container-title" : "Bulletin of the American Meteorological Society", "id" : "ITEM-1", "issue" : "12", "issued" : { "date-parts" : [ [ "2016", "12" ] ] }, "page" : "S51-S56", "title" : "The role of anthropogenic warming in 2015 central european heat waves", "translator" : [ { "dropping-particle" : "", "family" : "S2291", "given" : "", "non-dropping-particle" : "", "parse-names" : false, "suffix" : "" } ], "type" : "article-journal", "volume" : "97" }, "uris" : [ "http://www.mendeley.com/documents/?uuid=1661e2b7-4a8d-4b3e-88f4-704217aab393" ] } ], "mendeley" : { "formattedCitation" : "(Sippel et al., 2016)", "manualFormatting" : "Sippel et al., 2016", "plainTextFormattedCitation" : "(Sippel et al., 2016)", "previouslyFormattedCitation" : "(Sippel et al., 2016)" }, "properties" : { "noteIndex" : 0 }, "schema" : "https://github.com/citation-style-language/schema/raw/master/csl-citation.json" }</w:delInstrText>
              </w:r>
              <w:r w:rsidRPr="00D424AA" w:rsidDel="00C3365A">
                <w:rPr>
                  <w:rFonts w:cs="Times New Roman"/>
                  <w:sz w:val="16"/>
                  <w:szCs w:val="16"/>
                  <w:lang w:val="en-GB"/>
                </w:rPr>
                <w:fldChar w:fldCharType="separate"/>
              </w:r>
              <w:r w:rsidR="00A26296" w:rsidDel="00C3365A">
                <w:rPr>
                  <w:rFonts w:cs="Times New Roman"/>
                  <w:noProof/>
                  <w:sz w:val="16"/>
                  <w:szCs w:val="16"/>
                </w:rPr>
                <w:delText>Sippel et al., 2016</w:delText>
              </w:r>
              <w:r w:rsidRPr="00D424AA" w:rsidDel="00C3365A">
                <w:rPr>
                  <w:rFonts w:cs="Times New Roman"/>
                  <w:sz w:val="16"/>
                  <w:szCs w:val="16"/>
                  <w:lang w:val="en-GB"/>
                </w:rPr>
                <w:fldChar w:fldCharType="end"/>
              </w:r>
              <w:commentRangeEnd w:id="7325"/>
              <w:r w:rsidR="00A26296" w:rsidDel="00C3365A">
                <w:rPr>
                  <w:rStyle w:val="Marquedecommentaire"/>
                </w:rPr>
                <w:commentReference w:id="7325"/>
              </w:r>
              <w:r w:rsidRPr="006A2665" w:rsidDel="00C3365A">
                <w:rPr>
                  <w:rFonts w:cs="Times New Roman"/>
                  <w:sz w:val="16"/>
                  <w:szCs w:val="16"/>
                </w:rPr>
                <w:delText xml:space="preserve">; </w:delText>
              </w:r>
              <w:commentRangeStart w:id="7326"/>
              <w:r w:rsidRPr="00D424AA" w:rsidDel="00C3365A">
                <w:rPr>
                  <w:rFonts w:cs="Times New Roman"/>
                  <w:noProof/>
                  <w:sz w:val="16"/>
                  <w:szCs w:val="16"/>
                  <w:lang w:val="en-GB"/>
                </w:rPr>
                <w:fldChar w:fldCharType="begin" w:fldLock="1"/>
              </w:r>
              <w:r w:rsidR="00FF6231" w:rsidRPr="006A2665" w:rsidDel="00C3365A">
                <w:rPr>
                  <w:rFonts w:cs="Times New Roman"/>
                  <w:noProof/>
                  <w:sz w:val="16"/>
                  <w:szCs w:val="16"/>
                </w:rPr>
                <w:delInstrText>ADDIN CSL_CITATION { "citationItems" : [ { "id" : "ITEM-1", "itemData" : { "DOI" : "10.1038/nclimate2468", "abstract" : "Socio-economic stress from the unequivocal warming of the global climate system could be mostly felt by societies through weather and climate extremes. The vulnerability of European citizens was made evident during the summer heatwave of 2003 (refs,) when the heat-related death toll ran into tens of thousands. Human influence at least doubled the chances of the event according to the first formal event attribution study, which also made the ominous forecast that severe heatwaves could become commonplace by the 2040s. Here we investigate how the likelihood of having another extremely hot summer in one of the worst affected parts of Europe has changed ten years after the original study was published, given an observed summer temperature increase of 0.81 K since then. Our analysis benefits from the availability of new observations and data from several new models. Using a previously employed temperature threshold to define extremely hot summers, we find that events that would occur twice a century in the early 2000s are now expected to occur twice a decade. For the more extreme threshold observed in 2003, the return time reduces from thousands of years in the late twentieth century to about a hundred years in little over a decade.", "author" : [ { "dropping-particle" : "", "family" : "Christidis", "given" : "N.", "non-dropping-particle" : "", "parse-names" : false, "suffix" : "" }, { "dropping-particle" : "", "family" : "Jones", "given" : "G.S.", "non-dropping-particle" : "", "parse-names" : false, "suffix" : "" }, { "dropping-particle" : "", "family" : "Stott", "given" : "P.A.", "non-dropping-particle" : "", "parse-names" : false, "suffix" : "" } ], "container-title" : "Nature Climate Change", "id" : "ITEM-1", "issue" : "1", "issued" : { "date-parts" : [ [ "2015" ] ] }, "page" : "46-50", "title" : "Dramatically increasing chance of extremely hot summers since the 2003 European heatwave", "translator" : [ { "dropping-particle" : "", "family" : "S788", "given" : "", "non-dropping-particle" : "", "parse-names" : false, "suffix" : "" } ], "type" : "article-journal", "volume" : "5" }, "uris" : [ "http://www.mendeley.com/documents/?uuid=fb8defa5-ab3a-4ab7-962e-c806ecd06bac" ] } ], "mendeley" : { "formattedCitation" : "(Christidis et al., 2015)", "manualFormatting" : "Christidis et al., 2015", "plainTextFormattedCitation" : "(Christidis et al., 2015)", "previouslyFormattedCitation" : "(Christidis et al., 2015)" }, "properties" : { "noteIndex" : 0 }, "schema" : "https://github.com/citation-style-language/schema/raw/master/csl-citation.json" }</w:delInstrText>
              </w:r>
              <w:r w:rsidRPr="00D424AA" w:rsidDel="00C3365A">
                <w:rPr>
                  <w:rFonts w:cs="Times New Roman"/>
                  <w:noProof/>
                  <w:sz w:val="16"/>
                  <w:szCs w:val="16"/>
                  <w:lang w:val="en-GB"/>
                </w:rPr>
                <w:fldChar w:fldCharType="separate"/>
              </w:r>
              <w:r w:rsidR="00A26296" w:rsidDel="00C3365A">
                <w:rPr>
                  <w:rFonts w:cs="Times New Roman"/>
                  <w:noProof/>
                  <w:sz w:val="16"/>
                  <w:szCs w:val="16"/>
                </w:rPr>
                <w:delText>Christidis et al., 2015</w:delText>
              </w:r>
              <w:r w:rsidRPr="00D424AA" w:rsidDel="00C3365A">
                <w:rPr>
                  <w:rFonts w:cs="Times New Roman"/>
                  <w:noProof/>
                  <w:sz w:val="16"/>
                  <w:szCs w:val="16"/>
                  <w:lang w:val="en-GB"/>
                </w:rPr>
                <w:fldChar w:fldCharType="end"/>
              </w:r>
              <w:commentRangeEnd w:id="7326"/>
              <w:r w:rsidR="00A26296" w:rsidDel="00C3365A">
                <w:rPr>
                  <w:rStyle w:val="Marquedecommentaire"/>
                </w:rPr>
                <w:commentReference w:id="7326"/>
              </w:r>
              <w:r w:rsidRPr="006A2665" w:rsidDel="00C3365A">
                <w:rPr>
                  <w:rFonts w:cs="Times New Roman"/>
                  <w:noProof/>
                  <w:sz w:val="16"/>
                  <w:szCs w:val="16"/>
                </w:rPr>
                <w:delText xml:space="preserve">; </w:delText>
              </w:r>
              <w:commentRangeStart w:id="7327"/>
              <w:r w:rsidRPr="00D424AA" w:rsidDel="00C3365A">
                <w:rPr>
                  <w:rFonts w:cs="Times New Roman"/>
                  <w:sz w:val="16"/>
                  <w:szCs w:val="16"/>
                  <w:lang w:val="en-GB"/>
                </w:rPr>
                <w:fldChar w:fldCharType="begin" w:fldLock="1"/>
              </w:r>
              <w:r w:rsidR="00FF6231" w:rsidRPr="006A2665" w:rsidDel="00C3365A">
                <w:rPr>
                  <w:rFonts w:cs="Times New Roman"/>
                  <w:sz w:val="16"/>
                  <w:szCs w:val="16"/>
                </w:rPr>
                <w:delInstrText>ADDIN CSL_CITATION { "citationItems" : [ { "id" : "ITEM-1", "itemData" : { "DOI" : "10.1175/BAMS-D-17-0281.1", "ISSN" : "0003-0007", "abstract" : "AbstractWeather extremes are the showcase of climate variability. Given their societal and environmental impacts, they are of great public interest. The prevention of natural hazards, the monitoring of single events, and, more recently, their attribution to anthropogenic climate change constitute key challenges for both weather services and scientific communities. Before a single event can be scrutinized, it must be properly defined; in particular, its spatiotemporal characteristics must be chosen. So far, this definition is made with some degree of arbitrariness, yet it might affect conclusions when explaining an extreme weather event from a climate perspective. Here, we propose a generic road map for defining single events as objectively as possible. In particular, as extreme events are inherently characterized by a small probability of occurrence, we suggest selecting the space?time characteristics that minimize this probability. In this way, we are able to automatically identify the spatiotemporal scale at which the event has been the most extreme. According to our methodology, the European heat wave of summer 2003 would be defined as a 2-week event over France and Spain and the Boulder, Colorado, intense rainfall of September 2013 a 5-day local event. Importantly, we show that in both cases, maximizi</w:delInstrText>
              </w:r>
              <w:r w:rsidR="00FF6231" w:rsidDel="00C3365A">
                <w:rPr>
                  <w:rFonts w:cs="Times New Roman"/>
                  <w:sz w:val="16"/>
                  <w:szCs w:val="16"/>
                  <w:lang w:val="en-GB"/>
                </w:rPr>
                <w:delInstrText>ng the rarity of the event does not maximize (or minimize) its fraction of attributable risk to anthropogenic climate change.", "author" : [ { "dropping-particle" : "", "family" : "Cattiaux", "given" : "Julien", "non-dropping-particle" : "", "parse-names" : false, "suffix" : "" }, { "dropping-particle" : "", "family" : "Ribes", "given" : "Aur\u00e9lien", "non-dropping-particle" : "", "parse-names" : false, "suffix" : "" } ], "container-title" : "Bulletin of the American Meteorological Society", "id" : "ITEM-1", "issue" : "8", "issued" : { "date-parts" : [ [ "2018", "3", "13" ] ] }, "note" : "From Duplicate 1 (Defining Single Extreme Weather Events in a Climate Perspective - Cattiaux, Julien; Ribes, Aur\u00e9lien)\n\nFrom Duplicate 2 (Defining Single Extreme Weather Events in a Climate Perspective - Cattiaux, Julien; Ribes, Aur\u00e9lien)\n\ndoi: 10.1175/BAMS-D-17-0281.1", "page" : "1557-1568", "publisher" : "American Meteorological Society", "title" : "Defining Single Extreme Weather Events in a Climate Perspective", "translator" : [ { "dropping-particle" : "", "family" : "S2993", "given" : "", "non-dropping-particle" : "", "parse-names" : false, "suffix" : "" } ], "type" : "article-journal", "volume" : "99" }, "uris" : [ "http://www.mendeley.com/documents/?uuid=4e2cd3cf-dd93-4053-85f4-e69bba70d9e8" ] } ], "mendeley" : { "formattedCitation" : "(Cattiaux and Ribes, 2018)", "manualFormatting" : "Cattiaux and Ribes, 2018", "plainTextFormattedCitation" : "(Cattiaux and Ribes, 2018)", "previouslyFormattedCitation" : "(Cattiaux and Ribes, 2018)" }, "properties" : { "noteIndex" : 0 }, "schema" : "https://github.com/citation-style-language/schema/raw/master/csl-citation.json" }</w:delInstrText>
              </w:r>
              <w:r w:rsidRPr="00D424AA" w:rsidDel="00C3365A">
                <w:rPr>
                  <w:rFonts w:cs="Times New Roman"/>
                  <w:sz w:val="16"/>
                  <w:szCs w:val="16"/>
                  <w:lang w:val="en-GB"/>
                </w:rPr>
                <w:fldChar w:fldCharType="separate"/>
              </w:r>
              <w:r w:rsidR="00A26296" w:rsidDel="00C3365A">
                <w:rPr>
                  <w:rFonts w:cs="Times New Roman"/>
                  <w:noProof/>
                  <w:sz w:val="16"/>
                  <w:szCs w:val="16"/>
                  <w:lang w:val="en-GB"/>
                </w:rPr>
                <w:delText>Cattiaux and Ribes, 2018</w:delText>
              </w:r>
              <w:r w:rsidRPr="00D424AA" w:rsidDel="00C3365A">
                <w:rPr>
                  <w:rFonts w:cs="Times New Roman"/>
                  <w:sz w:val="16"/>
                  <w:szCs w:val="16"/>
                  <w:lang w:val="en-GB"/>
                </w:rPr>
                <w:fldChar w:fldCharType="end"/>
              </w:r>
              <w:commentRangeEnd w:id="7327"/>
              <w:r w:rsidR="00A26296" w:rsidDel="00C3365A">
                <w:rPr>
                  <w:rStyle w:val="Marquedecommentaire"/>
                </w:rPr>
                <w:commentReference w:id="7327"/>
              </w:r>
              <w:r w:rsidRPr="00841A35" w:rsidDel="00C3365A">
                <w:rPr>
                  <w:rFonts w:cs="Times New Roman"/>
                  <w:sz w:val="16"/>
                  <w:szCs w:val="16"/>
                  <w:lang w:val="en-GB"/>
                </w:rPr>
                <w:delText xml:space="preserve">; </w:delText>
              </w:r>
              <w:commentRangeStart w:id="7328"/>
              <w:r w:rsidRPr="00D424AA" w:rsidDel="00C3365A">
                <w:rPr>
                  <w:rFonts w:cs="Times New Roman"/>
                  <w:sz w:val="16"/>
                  <w:szCs w:val="16"/>
                  <w:lang w:val="en-GB"/>
                </w:rPr>
                <w:fldChar w:fldCharType="begin" w:fldLock="1"/>
              </w:r>
              <w:r w:rsidR="00FF6231" w:rsidDel="00C3365A">
                <w:rPr>
                  <w:rFonts w:cs="Times New Roman"/>
                  <w:sz w:val="16"/>
                  <w:szCs w:val="16"/>
                  <w:lang w:val="en-GB"/>
                </w:rPr>
                <w:delInstrText>ADDIN CSL_CITATION { "citationItems" : [ { "id" : "ITEM-1", "itemData" : { "DOI" : "10.1175/BAMS-D-19-0201.1", "ISSN" : "0003-0007", "author" : [ { "dropping-particle" : "", "family" : "Leach", "given" : "Nicholas J.", "non-dropping-particle" : "", "parse-names" : false, "suffix" : "" }, { "dropping-particle" : "", "family" : "Li", "given" : "Sihan", "non-dropping-particle" : "", "parse-names" : false, "suffix" : "" }, { "dropping-particle" : "", "family" : "Sparrow", "given" : "Sarah", "non-dropping-particle" : "", "parse-names" : false, "suffix" : "" }, { "dropping-particle" : "", "family" : "Oldenborgh", "given" : "Geert Jan", "non-dropping-particle" : "van", "parse-names" : false, "suffix" : "" }, { "dropping-particle" : "", "family" : "Lott", "given" : "Fraser C.", "non-dropping-particle" : "", "parse-names" : false, "suffix" : "" }, { "dropping-particle" : "", "family" : "Weisheimer", "given" : "Antje", "non-dropping-particle" : "", "parse-names" : false, "suffix" : "" }, { "dropping-particle" : "", "family" : "Allen", "given" : "Myles R.", "non-dropping-particle" : "", "parse-names" : false, "suffix" : "" } ], "container-title" : "Bulletin of the American Meteorological Society", "id" : "ITEM-1", "issue" : "1", "issued" : { "date-parts" : [ [ "2020", "1" ] ] }, "page" : "S41-S46", "title" : "Anthropogenic Influence on the 2018 Summer Warm Spell in Europe: The Impact of Different Spatio-Temporal Scales", "translator" : [ { "dropping-particle" : "", "family" : "S2533", "given" : "", "non-dropping-particle" : "", "parse-names" : false, "suffix" : "" } ], "type" : "article-journal", "volume" : "101" }, "uris" : [ "http://www.mendeley.com/documents/?uuid=b55b0596-ce55-475c-818a-8a37192b16c9" ] } ], "mendeley" : { "formattedCitation" : "(Leach et al., 2020)", "manualFormatting" : "Leach et al., 2020)", "plainTextFormattedCitation" : "(Leach et al., 2020)", "previouslyFormattedCitation" : "(Leach et al., 2020)" }, "properties" : { "noteIndex" : 0 }, "schema" : "https://github.com/citation-style-language/schema/raw/master/csl-citation.json" }</w:delInstrText>
              </w:r>
              <w:r w:rsidRPr="00D424AA" w:rsidDel="00C3365A">
                <w:rPr>
                  <w:rFonts w:cs="Times New Roman"/>
                  <w:sz w:val="16"/>
                  <w:szCs w:val="16"/>
                  <w:lang w:val="en-GB"/>
                </w:rPr>
                <w:fldChar w:fldCharType="separate"/>
              </w:r>
              <w:r w:rsidR="00A26296" w:rsidDel="00C3365A">
                <w:rPr>
                  <w:rFonts w:cs="Times New Roman"/>
                  <w:noProof/>
                  <w:sz w:val="16"/>
                  <w:szCs w:val="16"/>
                  <w:lang w:val="en-GB"/>
                </w:rPr>
                <w:delText>Leach et al., 2020)</w:delText>
              </w:r>
              <w:r w:rsidRPr="00D424AA" w:rsidDel="00C3365A">
                <w:rPr>
                  <w:rFonts w:cs="Times New Roman"/>
                  <w:sz w:val="16"/>
                  <w:szCs w:val="16"/>
                  <w:lang w:val="en-GB"/>
                </w:rPr>
                <w:fldChar w:fldCharType="end"/>
              </w:r>
            </w:del>
            <w:bookmarkEnd w:id="7315"/>
            <w:commentRangeEnd w:id="7328"/>
            <w:r w:rsidR="00A26296">
              <w:rPr>
                <w:rStyle w:val="Marquedecommentaire"/>
              </w:rPr>
              <w:commentReference w:id="7328"/>
            </w:r>
          </w:p>
        </w:tc>
        <w:tc>
          <w:tcPr>
            <w:tcW w:w="2158" w:type="dxa"/>
            <w:tcBorders>
              <w:top w:val="dashed" w:sz="4" w:space="0" w:color="000000"/>
            </w:tcBorders>
            <w:shd w:val="clear" w:color="auto" w:fill="FD9693"/>
            <w:tcMar>
              <w:top w:w="40" w:type="dxa"/>
              <w:left w:w="0" w:type="dxa"/>
              <w:bottom w:w="40" w:type="dxa"/>
              <w:right w:w="0" w:type="dxa"/>
            </w:tcMar>
          </w:tcPr>
          <w:p w14:paraId="4B891D93" w14:textId="782FCED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329"/>
            <w:r w:rsidRPr="00D424AA">
              <w:rPr>
                <w:rFonts w:cs="Times New Roman"/>
                <w:color w:val="000000" w:themeColor="text1"/>
                <w:sz w:val="16"/>
                <w:szCs w:val="16"/>
                <w:lang w:val="en-GB"/>
              </w:rPr>
              <w:fldChar w:fldCharType="begin" w:fldLock="1"/>
            </w:r>
            <w:ins w:id="7330" w:author="Robin Matthews" w:date="2021-07-14T22:50:00Z">
              <w:r w:rsidR="008F5267">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331" w:author="Robin Matthews" w:date="2021-07-14T22:50:00Z">
              <w:r w:rsidR="00FC4C2D" w:rsidDel="008F5267">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332" w:author="Robin Matthews" w:date="2021-07-14T22:50:00Z">
              <w:r w:rsidR="00A26296" w:rsidDel="008F5267">
                <w:rPr>
                  <w:rFonts w:cs="Times New Roman"/>
                  <w:noProof/>
                  <w:color w:val="000000" w:themeColor="text1"/>
                  <w:sz w:val="16"/>
                  <w:szCs w:val="16"/>
                  <w:lang w:val="en-GB"/>
                </w:rPr>
                <w:delText>Li et al., 2020</w:delText>
              </w:r>
            </w:del>
            <w:ins w:id="7333" w:author="Robin Matthews" w:date="2021-07-14T22:50: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329"/>
            <w:r w:rsidR="00A26296">
              <w:rPr>
                <w:rStyle w:val="Marquedecommentaire"/>
              </w:rPr>
              <w:commentReference w:id="7329"/>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733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335" w:author="Robin Matthews" w:date="2021-07-14T22:50:00Z">
              <w:r w:rsidR="00A26296" w:rsidDel="008F5267">
                <w:rPr>
                  <w:rFonts w:cs="Times New Roman"/>
                  <w:noProof/>
                  <w:color w:val="000000" w:themeColor="text1"/>
                  <w:sz w:val="16"/>
                  <w:szCs w:val="16"/>
                  <w:lang w:val="en-GB"/>
                </w:rPr>
                <w:delText>Li et al., 2020</w:delText>
              </w:r>
            </w:del>
            <w:ins w:id="7336" w:author="Robin Matthews" w:date="2021-07-14T22:50: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334"/>
            <w:r w:rsidR="00A26296">
              <w:rPr>
                <w:rStyle w:val="Marquedecommentaire"/>
              </w:rPr>
              <w:commentReference w:id="7334"/>
            </w:r>
            <w:r w:rsidRPr="00841A35">
              <w:rPr>
                <w:rFonts w:cs="Times New Roman"/>
                <w:color w:val="000000" w:themeColor="text1"/>
                <w:sz w:val="16"/>
                <w:szCs w:val="16"/>
                <w:lang w:val="en-GB"/>
              </w:rPr>
              <w:t xml:space="preserve">) and more than 2°C in annual TXx and TNn compared to </w:t>
            </w:r>
            <w:r w:rsidRPr="00D424AA">
              <w:rPr>
                <w:rFonts w:cs="Times New Roman"/>
                <w:color w:val="000000" w:themeColor="text1"/>
                <w:sz w:val="16"/>
                <w:szCs w:val="16"/>
                <w:lang w:val="en-GB"/>
              </w:rPr>
              <w:t>pre-industrial (Annex).</w:t>
            </w:r>
          </w:p>
          <w:p w14:paraId="66407614" w14:textId="77777777" w:rsidR="00D376F0" w:rsidRPr="00D424AA" w:rsidRDefault="00D376F0" w:rsidP="00D424AA">
            <w:pPr>
              <w:rPr>
                <w:rFonts w:cs="Times New Roman"/>
                <w:color w:val="000000" w:themeColor="text1"/>
                <w:sz w:val="16"/>
                <w:szCs w:val="16"/>
                <w:lang w:val="en-GB"/>
              </w:rPr>
            </w:pPr>
          </w:p>
          <w:p w14:paraId="51FEC9C3" w14:textId="6413B5E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w:t>
            </w:r>
            <w:bookmarkStart w:id="7337" w:name="_Hlk77200181"/>
            <w:ins w:id="7338" w:author="Robin Matthews" w:date="2021-07-15T00:10:00Z">
              <w:r w:rsidR="00E04E88">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175/JCLI-D-13-00284.1", "abstract" : "The synoptic behavior of present-day heat waves (HW) over Europe is studied using the GFDL highresolution atmospheric model (HiRAM) with 50-km grid spacing. Three regions of enhanced and coherent temperature variability are identified over western Russia, eastern Europe, and western Europe. The simulated HW characteristics are compared with those derived from Climate Forecast System Reanalysis products. Composite charts for outstanding HW episodes resemble well-known recurrent circulation types. The HW region is overlain by a prominent upper-level anticyclone, which blocks the passage of synoptic-scale transients. The altered eddy vorticity transports in turn reinforce the anticyclone. The anticyclone is part of a planetary-scale wave train. The successive downstream development of this wave train is indicative of Rossby wave dispersion. Additional runs of HiRAMare conducted for the \"time slices\" of 2026-35 and 2086-95 in the climate scenario corresponding to representative concentration pathway 4.5 (RCP4.5). By the end of the twenty-first century, the average duration and frequency ofHWin the three European sites are projected to increase by a factor of 1.4-2.0 and 2.2-4.5, respectively, fromthe present-day values. These changes can be reproduced by adding the mean shift between the present and future climatological temperatures to the daily fluctuations in the present-day simulation. The output from a continuous integration of a coupled general circulation model through the 1901-2100 period indicates a monotonic increase in severity, duration, and HW days during the twenty-first century.", "author" : [ { "dropping-particle" : "", "family" : "Lau", "given" : "N.-C.", "non-dropping-particle" : "", "parse-names" : false, "suffix" : "" }, { "dropping-particle" : "", "family" : "Nath", "given" : "M.J.", "non-dropping-particle" : "", "parse-names" : false, "suffix" : "" } ], "container-title" : "Journal of Climate", "id" : "ITEM-1", "issue" : "10", "issued" : { "date-parts" : [ [ "2014" ] ] }, "page" : "3713-3730", "title" : "Model simulation and projection of European heat waves in present-day and future climates", "translator" : [ { "dropping-particle" : "", "family" : "S606", "given" : "", "non-dropping-particle" : "", "parse-names" : false, "suffix" : "" } ], "type" : "article-journal", "volume" : "27" }, "uris" : [ "http://www.mendeley.com/documents/?uuid=611c1ea3-0932-4763-9f5e-7073af4f9f96" ] }, { "id" : "ITEM-2", "itemData" : { "DOI" : "10.1007/s00704-016-2031-3", "abstract" : "\u00a9 2017, Springer-Verlag Wien. The study examines climate change scenarios of Central European heat waves with a focus on related uncertainties in a large ensemble of regional climate model (RCM) simulations from the EURO-CORDEX and ENSEMBLES projects. Historical runs (1970\u20131999) driven by global climate models (GCMs) are evaluated against the E-OBS gridded data set in the first step. Although the RCMs are found to reproduce the frequency of heat waves quite well, those RCMs with the coarser grid (25 and 50\u00a0km) considerably overestimate the frequency of severe heat waves. This deficiency is improved in higher-resolution (12.5 km) EURO-CORDEX RCMs. In the near future (2020\u20132049), heat waves are projected to be nearly twice as frequent in comparison to the modelled historical period, and the increase is even larger for severe heat waves. Uncertainty originates mainly from the selection of RCMs and GCMs because the increase is similar for all concentration scenarios. For the late twenty-first century (2070\u20132099), a substantial increase in heat wave frequencies is projected, the magnitude of which depends mainly upon concentration scenario. Three to four heat waves per summer are projected in this period (compared to less than one in the recent climate), and severe heat waves are likely to become a regular phenomenon. This increment is primarily driven by a positive shift of temperature distribution, but changes in its scale and enhanced temporal autocorrelation of temperature also contribute to the projected increase in heat wave frequencies.", "author" : [ { "dropping-particle" : "", "family" : "Lhotka", "given" : "O.", "non-dropping-particle" : "", "parse-names" : false, "suffix" : "" }, { "dropping-particle" : "", "family" : "Kysel\u00fd", "given" : "J.", "non-dropping-particle" : "", "parse-names" : false, "suffix" : "" }, { "dropping-particle" : "", "family" : "Farda", "given" : "A.", "non-dropping-particle" : "", "parse-names" : false, "suffix" : "" } ], "container-title" : "Theoretical and Applied Climatology", "id" : "ITEM-2", "issue" : "3-4", "issued" : { "date-parts" : [ [ "2018" ] ] }, "page" : "1043-1054", "title" : "Climate change scenarios of heat waves in Central Europe and their uncertainties", "translator" : [ { "dropping-particle" : "", "family" : "S608", "given" : "", "non-dropping-particle" : "", "parse-names" : false, "suffix" : "" } ], "type" : "article-journal", "volume" : "131" }, "uris" : [ "http://www.mendeley.com/documents/?uuid=20bd8d82-4b60-4cc9-8ef5-6b0425ca778a" ] } ], "mendeley" : { "formattedCitation" : "(Lau and Nath, 2014; Lhotka et al., 2018)", "plainTextFormattedCitation" : "(Lau and Nath, 2014; Lhotka et al., 2018)", "previouslyFormattedCitation" : "(Lau and Nath, 2014; Lhotka et al., 2018)" }, "properties" : { "noteIndex" : 0 }, "schema" : "https://github.com/citation-style-language/schema/raw/master/csl-citation.json" }</w:instrText>
            </w:r>
            <w:ins w:id="7339" w:author="Robin Matthews" w:date="2021-07-15T00:10:00Z">
              <w:r w:rsidR="00E04E88">
                <w:rPr>
                  <w:rFonts w:cs="Times New Roman"/>
                  <w:color w:val="000000" w:themeColor="text1"/>
                  <w:sz w:val="16"/>
                  <w:szCs w:val="16"/>
                  <w:lang w:val="en-GB"/>
                </w:rPr>
                <w:fldChar w:fldCharType="separate"/>
              </w:r>
              <w:r w:rsidR="00E04E88" w:rsidRPr="00DB0D89">
                <w:rPr>
                  <w:rFonts w:cs="Times New Roman"/>
                  <w:noProof/>
                  <w:color w:val="000000" w:themeColor="text1"/>
                  <w:sz w:val="16"/>
                  <w:szCs w:val="16"/>
                  <w:lang w:val="en-GB"/>
                </w:rPr>
                <w:t>(Lau and Nath, 2014; Lhotka et al., 2018)</w:t>
              </w:r>
              <w:r w:rsidR="00E04E88">
                <w:rPr>
                  <w:rFonts w:cs="Times New Roman"/>
                  <w:color w:val="000000" w:themeColor="text1"/>
                  <w:sz w:val="16"/>
                  <w:szCs w:val="16"/>
                  <w:lang w:val="en-GB"/>
                </w:rPr>
                <w:fldChar w:fldCharType="end"/>
              </w:r>
            </w:ins>
            <w:commentRangeStart w:id="7340"/>
            <w:del w:id="7341" w:author="Robin Matthews" w:date="2021-07-15T00:10:00Z">
              <w:r w:rsidRPr="00D424AA" w:rsidDel="00E04E88">
                <w:rPr>
                  <w:rFonts w:cs="Times New Roman"/>
                  <w:color w:val="000000" w:themeColor="text1"/>
                  <w:sz w:val="16"/>
                  <w:szCs w:val="16"/>
                  <w:lang w:val="en-GB"/>
                </w:rPr>
                <w:fldChar w:fldCharType="begin" w:fldLock="1"/>
              </w:r>
              <w:r w:rsidR="00FF6231" w:rsidDel="00E04E88">
                <w:rPr>
                  <w:rFonts w:cs="Times New Roman"/>
                  <w:color w:val="000000" w:themeColor="text1"/>
                  <w:sz w:val="16"/>
                  <w:szCs w:val="16"/>
                  <w:lang w:val="en-GB"/>
                </w:rPr>
                <w:delInstrText>ADDIN CSL_CITATION { "citationItems" : [ { "id" : "ITEM-1", "itemData" : { "DOI" : "10.1175/JCLI-D-13-00284.1", "abstract" : "The synoptic behavior of present-day heat waves (HW) over Europe is studied using the GFDL highresolution atmospheric model (HiRAM) with 50-km grid spacing. Three regions of enhanced and coherent temperature variability are identified over western Russia, eastern Europe, and western Europe. The simulated HW characteristics are compared with those derived from Climate Forecast System Reanalysis products. Composite charts for outstanding HW episodes resemble well-known recurrent circulation types. The HW region is overlain by a prominent upper-level anticyclone, which blocks the passage of synoptic-scale transients. The altered eddy vorticity transports in turn reinforce the anticyclone. The anticyclone is part of a planetary-scale wave train. The successive downstream development of this wave train is indicative of Rossby wave dispersion. Additional runs of HiRAMare conducted for the \"time slices\" of 2026-35 and 2086-95 in the climate scenario corresponding to representative concentration pathway 4.5 (RCP4.5). By the end of the twenty-first century, the average duration and frequency ofHWin the three European sites are projected to increase by a factor of 1.4-2.0 and 2.2-4.5, respectively, fromthe present-day values. These changes can be reproduced by adding the mean shift between the present and future climatological temperatures to the daily fluctuations in the present-day simulation. The output from a continuous integration of a coupled general circulation model through the 1901-2100 period indicates a monotonic increase in severity, duration, and HW days during the twenty-first century.", "author" : [ { "dropping-particle" : "", "family" : "Lau", "given" : "N.-C.", "non-dropping-particle" : "", "parse-names" : false, "suffix" : "" }, { "dropping-particle" : "", "family" : "Nath", "given" : "M.J.", "non-dropping-particle" : "", "parse-names" : false, "suffix" : "" } ], "container-title" : "Journal of Climate", "id" : "ITEM-1", "issue" : "10", "issued" : { "date-parts" : [ [ "2014" ] ] }, "page" : "3713-3730", "title" : "Model simulation and projection of European heat waves in present-day and future climates", "translator" : [ { "dropping-particle" : "", "family" : "S606", "given" : "", "non-dropping-particle" : "", "parse-names" : false, "suffix" : "" } ], "type" : "article-journal", "volume" : "27" }, "uris" : [ "http://www.mendeley.com/documents/?uuid=611c1ea3-0932-4763-9f5e-7073af4f9f96" ] } ], "mendeley" : { "formattedCitation" : "(Lau and Nath, 2014)", "manualFormatting" : "(Lau and Nath, 2014", "plainTextFormattedCitation" : "(Lau and Nath, 2014)", "previouslyFormattedCitation" : "(Lau and Nath, 2014)" }, "properties" : { "noteIndex" : 0 }, "schema" : "https://github.com/citation-style-language/schema/raw/master/csl-citation.json" }</w:delInstrText>
              </w:r>
              <w:r w:rsidRPr="00D424AA" w:rsidDel="00E04E88">
                <w:rPr>
                  <w:rFonts w:cs="Times New Roman"/>
                  <w:color w:val="000000" w:themeColor="text1"/>
                  <w:sz w:val="16"/>
                  <w:szCs w:val="16"/>
                  <w:lang w:val="en-GB"/>
                </w:rPr>
                <w:fldChar w:fldCharType="separate"/>
              </w:r>
              <w:r w:rsidR="00A26296" w:rsidDel="00E04E88">
                <w:rPr>
                  <w:rFonts w:cs="Times New Roman"/>
                  <w:noProof/>
                  <w:color w:val="000000" w:themeColor="text1"/>
                  <w:sz w:val="16"/>
                  <w:szCs w:val="16"/>
                  <w:lang w:val="en-GB"/>
                </w:rPr>
                <w:delText>(Lau and Nath, 2014</w:delText>
              </w:r>
              <w:r w:rsidRPr="00D424AA" w:rsidDel="00E04E88">
                <w:rPr>
                  <w:rFonts w:cs="Times New Roman"/>
                  <w:color w:val="000000" w:themeColor="text1"/>
                  <w:sz w:val="16"/>
                  <w:szCs w:val="16"/>
                  <w:lang w:val="en-GB"/>
                </w:rPr>
                <w:fldChar w:fldCharType="end"/>
              </w:r>
              <w:commentRangeEnd w:id="7340"/>
              <w:r w:rsidR="00A26296" w:rsidDel="00E04E88">
                <w:rPr>
                  <w:rStyle w:val="Marquedecommentaire"/>
                </w:rPr>
                <w:commentReference w:id="7340"/>
              </w:r>
              <w:r w:rsidRPr="00841A35" w:rsidDel="00E04E88">
                <w:rPr>
                  <w:rFonts w:cs="Times New Roman"/>
                  <w:color w:val="000000" w:themeColor="text1"/>
                  <w:sz w:val="16"/>
                  <w:szCs w:val="16"/>
                  <w:lang w:val="en-GB"/>
                </w:rPr>
                <w:delText xml:space="preserve">; </w:delText>
              </w:r>
              <w:commentRangeStart w:id="7342"/>
              <w:r w:rsidRPr="00D424AA" w:rsidDel="00E04E88">
                <w:rPr>
                  <w:rFonts w:cs="Times New Roman"/>
                  <w:color w:val="000000" w:themeColor="text1"/>
                  <w:sz w:val="16"/>
                  <w:szCs w:val="16"/>
                  <w:lang w:val="en-GB"/>
                </w:rPr>
                <w:fldChar w:fldCharType="begin" w:fldLock="1"/>
              </w:r>
              <w:r w:rsidR="00FF6231" w:rsidDel="00E04E88">
                <w:rPr>
                  <w:rFonts w:cs="Times New Roman"/>
                  <w:color w:val="000000" w:themeColor="text1"/>
                  <w:sz w:val="16"/>
                  <w:szCs w:val="16"/>
                  <w:lang w:val="en-GB"/>
                </w:rPr>
                <w:delInstrText>ADDIN CSL_CITATION { "citationItems" : [ { "id" : "ITEM-1", "itemData" : { "DOI" : "10.1007/s00704-016-2031-3", "abstract" : "\u00a9 2017, Springer-Verlag Wien. The study examines climate change scenarios of Central European heat waves with a focus on related uncertainties in a large ensemble of regional climate model (RCM) simulations from the EURO-CORDEX and ENSEMBLES projects. Historical runs (1970\u20131999) driven by global climate models (GCMs) are evaluated against the E-OBS gridded data set in the first step. Although the RCMs are found to reproduce the frequency of heat waves quite well, those RCMs with the coarser grid (25 and 50\u00a0km) considerably overestimate the frequency of severe heat waves. This deficiency is improved in higher-resolution (12.5 km) EURO-CORDEX RCMs. In the near future (2020\u20132049), heat waves are projected to be nearly twice as frequent in comparison to the modelled historical period, and the increase is even larger for severe heat waves. Uncertainty originates mainly from the selection of RCMs and GCMs because the increase is similar for all concentration scenarios. For the late twenty-first century (2070\u20132099), a substantial increase in heat wave frequencies is projected, the magnitude of which depends mainly upon concentration scenario. Three to four heat waves per summer are projected in this period (compared to less than one in the recent climate), and severe heat waves are likely to become a regular phenomenon. This increment is primarily driven by a positive shift of temperature distribution, but changes in its scale and enhanced temporal autocorrelation of temperature also contribute to the projected increase in heat wave frequencies.", "author" : [ { "dropping-particle" : "", "family" : "Lhotka", "given" : "O.", "non-dropping-particle" : "", "parse-names" : false, "suffix" : "" }, { "dropping-particle" : "", "family" : "Kysel\u00fd", "given" : "J.", "non-dropping-particle" : "", "parse-names" : false, "suffix" : "" }, { "dropping-particle" : "", "family" : "Farda", "given" : "A.", "non-dropping-particle" : "", "parse-names" : false, "suffix" : "" } ], "container-title" : "Theoretical and Applied Climatology", "id" : "ITEM-1", "issue" : "3-4", "issued" : { "date-parts" : [ [ "2018" ] ] }, "page" : "1043-1054", "title" : "Climate change scenarios of heat waves in Central Europe and their uncertainties", "translator" : [ { "dropping-particle" : "", "family" : "S608", "given" : "", "non-dropping-particle" : "", "parse-names" : false, "suffix" : "" } ], "type" : "article-journal", "volume" : "131" }, "uris" : [ "http://www.mendeley.com/documents/?uuid=20bd8d82-4b60-4cc9-8ef5-6b0425ca778a" ] } ], "mendeley" : { "formattedCitation" : "(Lhotka et al., 2018)", "manualFormatting" : "Lhotka et al., 2018)", "plainTextFormattedCitation" : "(Lhotka et al., 2018)", "previouslyFormattedCitation" : "(Lhotka et al., 2018)" }, "properties" : { "noteIndex" : 0 }, "schema" : "https://github.com/citation-style-language/schema/raw/master/csl-citation.json" }</w:delInstrText>
              </w:r>
              <w:r w:rsidRPr="00D424AA" w:rsidDel="00E04E88">
                <w:rPr>
                  <w:rFonts w:cs="Times New Roman"/>
                  <w:color w:val="000000" w:themeColor="text1"/>
                  <w:sz w:val="16"/>
                  <w:szCs w:val="16"/>
                  <w:lang w:val="en-GB"/>
                </w:rPr>
                <w:fldChar w:fldCharType="separate"/>
              </w:r>
              <w:r w:rsidR="00A26296" w:rsidDel="00E04E88">
                <w:rPr>
                  <w:rFonts w:cs="Times New Roman"/>
                  <w:noProof/>
                  <w:color w:val="000000" w:themeColor="text1"/>
                  <w:sz w:val="16"/>
                  <w:szCs w:val="16"/>
                  <w:lang w:val="en-GB"/>
                </w:rPr>
                <w:delText>Lhotka et al., 2018)</w:delText>
              </w:r>
              <w:r w:rsidRPr="00D424AA" w:rsidDel="00E04E88">
                <w:rPr>
                  <w:rFonts w:cs="Times New Roman"/>
                  <w:color w:val="000000" w:themeColor="text1"/>
                  <w:sz w:val="16"/>
                  <w:szCs w:val="16"/>
                  <w:lang w:val="en-GB"/>
                </w:rPr>
                <w:fldChar w:fldCharType="end"/>
              </w:r>
            </w:del>
            <w:bookmarkEnd w:id="7337"/>
            <w:commentRangeEnd w:id="7342"/>
            <w:r w:rsidR="00A26296">
              <w:rPr>
                <w:rStyle w:val="Marquedecommentaire"/>
              </w:rPr>
              <w:commentReference w:id="7342"/>
            </w:r>
          </w:p>
        </w:tc>
        <w:tc>
          <w:tcPr>
            <w:tcW w:w="2159" w:type="dxa"/>
            <w:tcBorders>
              <w:top w:val="dashed" w:sz="4" w:space="0" w:color="000000"/>
            </w:tcBorders>
            <w:shd w:val="clear" w:color="auto" w:fill="FF6365"/>
            <w:tcMar>
              <w:top w:w="40" w:type="dxa"/>
              <w:left w:w="40" w:type="dxa"/>
              <w:bottom w:w="40" w:type="dxa"/>
              <w:right w:w="40" w:type="dxa"/>
            </w:tcMar>
          </w:tcPr>
          <w:p w14:paraId="368F1847" w14:textId="1B135F5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34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344" w:author="Robin Matthews" w:date="2021-07-14T22:50:00Z">
              <w:r w:rsidR="00A26296" w:rsidDel="008F5267">
                <w:rPr>
                  <w:rFonts w:cs="Times New Roman"/>
                  <w:noProof/>
                  <w:color w:val="000000" w:themeColor="text1"/>
                  <w:sz w:val="16"/>
                  <w:szCs w:val="16"/>
                  <w:lang w:val="en-GB"/>
                </w:rPr>
                <w:delText>Li et al., 2020</w:delText>
              </w:r>
            </w:del>
            <w:ins w:id="7345" w:author="Robin Matthews" w:date="2021-07-14T22:50: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343"/>
            <w:r w:rsidR="00A26296">
              <w:rPr>
                <w:rStyle w:val="Marquedecommentaire"/>
              </w:rPr>
              <w:commentReference w:id="7343"/>
            </w:r>
            <w:r w:rsidRPr="00841A35">
              <w:rPr>
                <w:rFonts w:cs="Times New Roman"/>
                <w:color w:val="000000" w:themeColor="text1"/>
                <w:sz w:val="16"/>
                <w:szCs w:val="16"/>
                <w:lang w:val="en-GB"/>
              </w:rPr>
              <w:t xml:space="preserve">; Annex). Median increase of more than 1.5°C in the 50-year TXx and TNn events compared to the </w:t>
            </w:r>
            <w:r w:rsidRPr="00D424AA">
              <w:rPr>
                <w:rFonts w:cs="Times New Roman"/>
                <w:color w:val="000000" w:themeColor="text1"/>
                <w:sz w:val="16"/>
                <w:szCs w:val="16"/>
                <w:lang w:val="en-GB"/>
              </w:rPr>
              <w:t xml:space="preserve">1°C warming level </w:t>
            </w:r>
            <w:commentRangeStart w:id="734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347" w:author="Robin Matthews" w:date="2021-07-14T22:50:00Z">
              <w:r w:rsidR="00A26296" w:rsidDel="008F5267">
                <w:rPr>
                  <w:rFonts w:cs="Times New Roman"/>
                  <w:noProof/>
                  <w:color w:val="000000" w:themeColor="text1"/>
                  <w:sz w:val="16"/>
                  <w:szCs w:val="16"/>
                  <w:lang w:val="en-GB"/>
                </w:rPr>
                <w:delText>Li et al., 2020</w:delText>
              </w:r>
            </w:del>
            <w:ins w:id="7348" w:author="Robin Matthews" w:date="2021-07-14T22:50: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346"/>
            <w:r w:rsidR="00A26296">
              <w:rPr>
                <w:rStyle w:val="Marquedecommentaire"/>
              </w:rPr>
              <w:commentReference w:id="7346"/>
            </w:r>
            <w:r w:rsidRPr="00841A35">
              <w:rPr>
                <w:rFonts w:cs="Times New Roman"/>
                <w:color w:val="000000" w:themeColor="text1"/>
                <w:sz w:val="16"/>
                <w:szCs w:val="16"/>
                <w:lang w:val="en-GB"/>
              </w:rPr>
              <w:t>) and more than 3°C in annual TXx and TNn compared to pre-industrial (Annex).</w:t>
            </w:r>
          </w:p>
          <w:p w14:paraId="2AA33EDA" w14:textId="77777777" w:rsidR="00D376F0" w:rsidRPr="00D424AA" w:rsidRDefault="00D376F0" w:rsidP="00D424AA">
            <w:pPr>
              <w:rPr>
                <w:rFonts w:cs="Times New Roman"/>
                <w:color w:val="000000" w:themeColor="text1"/>
                <w:sz w:val="16"/>
                <w:szCs w:val="16"/>
                <w:lang w:val="en-GB"/>
              </w:rPr>
            </w:pPr>
          </w:p>
          <w:p w14:paraId="53AEE99E" w14:textId="1EF7769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w:t>
            </w:r>
            <w:bookmarkStart w:id="7349" w:name="_Hlk77236581"/>
            <w:commentRangeStart w:id="7350"/>
            <w:ins w:id="7351" w:author="Robin Matthews" w:date="2021-07-15T10:18:00Z">
              <w:r w:rsidR="00655B9D">
                <w:rPr>
                  <w:rFonts w:eastAsiaTheme="minorHAnsi" w:cs="Times New Roman"/>
                  <w:color w:val="000000" w:themeColor="text1"/>
                  <w:sz w:val="16"/>
                  <w:szCs w:val="16"/>
                  <w:lang w:val="en-GB" w:eastAsia="en-US"/>
                </w:rPr>
                <w:fldChar w:fldCharType="begin" w:fldLock="1"/>
              </w:r>
            </w:ins>
            <w:r w:rsidR="00DB48AC">
              <w:rPr>
                <w:rFonts w:eastAsiaTheme="minorHAnsi" w:cs="Times New Roman"/>
                <w:color w:val="000000" w:themeColor="text1"/>
                <w:sz w:val="16"/>
                <w:szCs w:val="16"/>
                <w:lang w:val="en-GB" w:eastAsia="en-US"/>
              </w:rPr>
              <w:instrText>ADDIN CSL_CITATION { "citationItems" : [ { "id" : "ITEM-1", "itemData" : { "DOI" : "10.1175/JCLI-D-13-00284.1", "abstract" : "The synoptic behavior of present-day heat waves (HW) over Europe is studied using the GFDL highresolution atmospheric model (HiRAM) with 50-km grid spacing. Three regions of enhanced and coherent temperature variability are identified over western Russia, eastern Europe, and western Europe. The simulated HW characteristics are compared with those derived from Climate Forecast System Reanalysis products. Composite charts for outstanding HW episodes resemble well-known recurrent circulation types. The HW region is overlain by a prominent upper-level anticyclone, which blocks the passage of synoptic-scale transients. The altered eddy vorticity transports in turn reinforce the anticyclone. The anticyclone is part of a planetary-scale wave train. The successive downstream development of this wave train is indicative of Rossby wave dispersion. Additional runs of HiRAMare conducted for the \"time slices\" of 2026-35 and 2086-95 in the climate scenario corresponding to representative concentration pathway 4.5 (RCP4.5). By the end of the twenty-first century, the average duration and frequency ofHWin the three European sites are projected to increase by a factor of 1.4-2.0 and 2.2-4.5, respectively, fromthe present-day values. These changes can be reproduced by adding the mean shift between the present and future climatological temperatures to the daily fluctuations in the present-day simulation. The output from a continuous integration of a coupled general circulation model through the 1901-2100 period indicates a monotonic increase in severity, duration, and HW days during the twenty-first century.", "author" : [ { "dropping-particle" : "", "family" : "Lau", "given" : "N.-C.", "non-dropping-particle" : "", "parse-names" : false, "suffix" : "" }, { "dropping-particle" : "", "family" : "Nath", "given" : "M.J.", "non-dropping-particle" : "", "parse-names" : false, "suffix" : "" } ], "container-title" : "Journal of Climate", "id" : "ITEM-1", "issue" : "10", "issued" : { "date-parts" : [ [ "2014" ] ] }, "page" : "3713-3730", "title" : "Model simulation and projection of European heat waves in present-day and future climates", "translator" : [ { "dropping-particle" : "", "family" : "S606", "given" : "", "non-dropping-particle" : "", "parse-names" : false, "suffix" : "" } ], "type" : "article-journal", "volume" : "27" }, "uris" : [ "http://www.mendeley.com/documents/?uuid=611c1ea3-0932-4763-9f5e-7073af4f9f96" ] }, { "id" : "ITEM-2",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2",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id" : "ITEM-3", "itemData" : { "DOI" : "10.1007/s00704-016-2031-3", "abstract" : "\u00a9 2017, Springer-Verlag Wien. The study examines climate change scenarios of Central European heat waves with a focus on related uncertainties in a large ensemble of regional climate model (RCM) simulations from the EURO-CORDEX and ENSEMBLES projects. Historical runs (1970\u20131999) driven by global climate models (GCMs) are evaluated against the E-OBS gridded data set in the first step. Although the RCMs are found to reproduce the frequency of heat waves quite well, those RCMs with the coarser grid (25 and 50\u00a0km) considerably overestimate the frequency of severe heat waves. This deficiency is improved in higher-resolution (12.5 km) EURO-CORDEX RCMs. In the near future (2020\u20132049), heat waves are projected to be nearly twice as frequent in comparison to the modelled historical period, and the increase is even larger for severe heat waves. Uncertainty originates mainly from the selection of RCMs and GCMs because the increase is similar for all concentration scenarios. For the late twenty-first century (2070\u20132099), a substantial increase in heat wave frequencies is projected, the magnitude of which depends mainly upon concentration scenario. Three to four heat waves per summer are projected in this period (compared to less than one in the recent climate), and severe heat waves are likely to become a regular phenomenon. This increment is primarily driven by a positive shift of temperature distribution, but changes in its scale and enhanced temporal autocorrelation of temperature also contribute to the projected increase in heat wave frequencies.", "author" : [ { "dropping-particle" : "", "family" : "Lhotka", "given" : "O.", "non-dropping-particle" : "", "parse-names" : false, "suffix" : "" }, { "dropping-particle" : "", "family" : "Kysel\u00fd", "given" : "J.", "non-dropping-particle" : "", "parse-names" : false, "suffix" : "" }, { "dropping-particle" : "", "family" : "Farda", "given" : "A.", "non-dropping-particle" : "", "parse-names" : false, "suffix" : "" } ], "container-title" : "Theoretical and Applied Climatology", "id" : "ITEM-3", "issue" : "3-4", "issued" : { "date-parts" : [ [ "2018" ] ] }, "page" : "1043-1054", "title" : "Climate change scenarios of heat waves in Central Europe and their uncertainties", "translator" : [ { "dropping-particle" : "", "family" : "S608", "given" : "", "non-dropping-particle" : "", "parse-names" : false, "suffix" : "" } ], "type" : "article-journal", "volume" : "131" }, "uris" : [ "http://www.mendeley.com/documents/?uuid=20bd8d82-4b60-4cc9-8ef5-6b0425ca778a" ] }, { "id" : "ITEM-4", "itemData" : { "DOI" : "10.1038/s41558-018-0114-0", "abstract" : "\u00a9 2018 The Author(s). The 2010 heatwave in eastern Europe and Russia ranks among the hottest events ever recorded in the region1,2. The excessive summer warmth was related to an anomalously widespread and intense quasi-stationary anticyclonic circulation anomaly over western Russia, reinforced by depletion of spring soil moisture1,3-5. At present, high soil moisture levels and strong surface evaporation generally tend to cap maximum summer temperatures6-8, but these constraints may weaken under future warming9,10. Here, we use a data assimilation technique in which future climate model simulations are nudged to realistically represent the persistence and strength of the 2010 blocked atmospheric flow. In the future, synoptically driven extreme warming under favourable large-scale atmospheric conditions will no longer be suppressed by abundant soil moisture, leading to a disproportional intensification of future heatwaves. This implies that future mid-latitude heatwaves analogous to the 2010 event will become even more extreme than previously thought, with temperature extremes increasing by 8.4 \u00b0C over western Russia. Thus, the socioeconomic impacts of future heatwaves will probably be amplified beyond current estimates.", "author" : [ { "dropping-particle" : "", "family" : "Rasmijn", "given" : "L.M.", "non-dropping-particle" : "", "parse-names" : false, "suffix" : "" }, { "dropping-particle" : "", "family" : "Schrier", "given" : "G.", "non-dropping-particle" : "Van Der", "parse-names" : false, "suffix" : "" }, { "dropping-particle" : "", "family" : "Bintanja", "given" : "R.", "non-dropping-particle" : "", "parse-names" : false, "suffix" : "" }, { "dropping-particle" : "", "family" : "Barkmeijer", "given" : "J.", "non-dropping-particle" : "", "parse-names" : false, "suffix" : "" }, { "dropping-particle" : "", "family" : "Sterl", "given" : "A.", "non-dropping-particle" : "", "parse-names" : false, "suffix" : "" }, { "dropping-particle" : "", "family" : "Hazeleger", "given" : "W.", "non-dropping-particle" : "", "parse-names" : false, "suffix" : "" } ], "container-title" : "Nature Climate Change", "id" : "ITEM-4", "issue" : "5", "issued" : { "date-parts" : [ [ "2018" ] ] }, "page" : "381-385", "title" : "Future equivalent of 2010 Russian heatwave intensified by weakening soil moisture constraints", "translator" : [ { "dropping-particle" : "", "family" : "S607", "given" : "", "non-dropping-particle" : "", "parse-names" : false, "suffix" : "" } ], "type" : "article-journal", "volume" : "8" }, "uris" : [ "http://www.mendeley.com/documents/?uuid=d709aac9-2846-4aed-bfe7-5ff37deaa66d" ] }, { "id" : "ITEM-5", "itemData" : { "DOI" : "10.1088/1748-9326/10/12/124003", "ISSN" : "1748-9326", "abstract" : "\u00a9 2015 IOP Publishing Ltd. The Russian heatwave in 2010 killed tens of thousands of people, and was by far the worst event in Europe since at least 1950, according to recent studies and a novel universal heatwave index capturing both the duration and magnitude of heatwaves. Here, by taking an improved version of this index, namely the heat wave magnitude index daily, we rank the top ten European heatwaves that occurred in the period 1950-2014, and show the spatial distribution of the magnitude of the most recent heatwave in summer 2015. We demonstrate that all these events had a strong impact reported in historical newspapers. We further reveal that the 1972 heatwave in Finland had a comparable spatial extent and magnitude as the European heatwave of 2003, considered the second strongest heatwave of the observational era. In the next two decades (2021-2040), regional climate projections suggest that Europe experiences an enhanced probability for heatwaves comparable to or greater than the magnitude, extent and duration of the Russian heatwave in 2010. We demonstrate that the probability of experiencing a major European heatwave in the coming decades is higher in RCP8.5 than RCP4.5 even though global mean temperature projections do not differ substantially. This calls for a proactive vulnerability assessment in Europe in support of formulating heatwave adaptation strategies to reduce the adverse impacts of heatwaves.", "author" : [ { "dropping-particle" : "", "family" : "Russo", "given" : "Simone", "non-dropping-particle" : "", "parse-names" : false, "suffix" : "" }, { "dropping-particle" : "", "family" : "Sillmann", "given" : "Jana", "non-dropping-particle" : "", "parse-names" : false, "suffix" : "" }, { "dropping-particle" : "", "family" : "Fischer", "given" : "Erich M", "non-dropping-particle" : "", "parse-names" : false, "suffix" : "" } ], "container-title" : "Environmental Research Letters", "id" : "ITEM-5", "issue" : "12", "issued" : { "date-parts" : [ [ "2015", "12", "1" ] ] }, "page" : "124003", "publisher" : "IOP Publishing", "title" : "Top ten European heatwaves since 1950 and their occurrence in the coming decades", "translator" : [ { "dropping-particle" : "", "family" : "S2311", "given" : "", "non-dropping-particle" : "", "parse-names" : false, "suffix" : "" } ], "type" : "article-journal", "volume" : "10" }, "uris" : [ "http://www.mendeley.com/documents/?uuid=22082b7a-2932-4b74-b1e8-3976e5c5c8a2" ] } ], "mendeley" : { "formattedCitation" : "(Lau and Nath, 2014; Russo et al., 2015; Vogel et al., 2017; Lhotka et al., 2018; Rasmijn et al., 2018)", "manualFormatting" : "(Lau and Nath, 2014; Russo et al., 2015; Lhotka et al., 2018)", "plainTextFormattedCitation" : "(Lau and Nath, 2014; Russo et al., 2015; Vogel et al., 2017; Lhotka et al., 2018; Rasmijn et al., 2018)", "previouslyFormattedCitation" : "(Lau and Nath, 2014; Russo et al., 2015; Vogel et al., 2017; Lhotka et al., 2018; Rasmijn et al., 2018)" }, "properties" : { "noteIndex" : 0 }, "schema" : "https://github.com/citation-style-language/schema/raw/master/csl-citation.json" }</w:instrText>
            </w:r>
            <w:ins w:id="7352" w:author="Robin Matthews" w:date="2021-07-15T10:18:00Z">
              <w:r w:rsidR="00655B9D">
                <w:rPr>
                  <w:rFonts w:eastAsiaTheme="minorHAnsi" w:cs="Times New Roman"/>
                  <w:color w:val="000000" w:themeColor="text1"/>
                  <w:sz w:val="16"/>
                  <w:szCs w:val="16"/>
                  <w:lang w:val="en-GB" w:eastAsia="en-US"/>
                </w:rPr>
                <w:fldChar w:fldCharType="separate"/>
              </w:r>
              <w:r w:rsidR="00655B9D" w:rsidRPr="00394D63">
                <w:rPr>
                  <w:rFonts w:eastAsiaTheme="minorHAnsi" w:cs="Times New Roman"/>
                  <w:noProof/>
                  <w:color w:val="000000" w:themeColor="text1"/>
                  <w:sz w:val="16"/>
                  <w:szCs w:val="16"/>
                  <w:lang w:val="en-GB" w:eastAsia="en-US"/>
                </w:rPr>
                <w:t>(Lau and Nath, 2014; Russo et al., 2015; Lhotka et al., 2018)</w:t>
              </w:r>
              <w:r w:rsidR="00655B9D">
                <w:rPr>
                  <w:rFonts w:eastAsiaTheme="minorHAnsi" w:cs="Times New Roman"/>
                  <w:color w:val="000000" w:themeColor="text1"/>
                  <w:sz w:val="16"/>
                  <w:szCs w:val="16"/>
                  <w:lang w:val="en-GB" w:eastAsia="en-US"/>
                </w:rPr>
                <w:fldChar w:fldCharType="end"/>
              </w:r>
              <w:commentRangeEnd w:id="7350"/>
              <w:r w:rsidR="00655B9D">
                <w:rPr>
                  <w:rStyle w:val="Marquedecommentaire"/>
                </w:rPr>
                <w:commentReference w:id="7350"/>
              </w:r>
              <w:r w:rsidR="00655B9D" w:rsidRPr="00D424AA" w:rsidDel="00655B9D">
                <w:rPr>
                  <w:rFonts w:eastAsiaTheme="minorHAnsi" w:cs="Times New Roman"/>
                  <w:color w:val="000000" w:themeColor="text1"/>
                  <w:sz w:val="16"/>
                  <w:szCs w:val="16"/>
                  <w:lang w:val="en-GB" w:eastAsia="en-US"/>
                </w:rPr>
                <w:t xml:space="preserve"> </w:t>
              </w:r>
            </w:ins>
            <w:del w:id="7353" w:author="Robin Matthews" w:date="2021-07-15T10:18:00Z">
              <w:r w:rsidRPr="00D424AA" w:rsidDel="00655B9D">
                <w:rPr>
                  <w:rFonts w:eastAsiaTheme="minorHAnsi" w:cs="Times New Roman"/>
                  <w:color w:val="000000" w:themeColor="text1"/>
                  <w:sz w:val="16"/>
                  <w:szCs w:val="16"/>
                  <w:lang w:val="en-GB" w:eastAsia="en-US"/>
                </w:rPr>
                <w:delText>(</w:delText>
              </w:r>
            </w:del>
            <w:bookmarkStart w:id="7354" w:name="_Hlk77200237"/>
            <w:commentRangeStart w:id="7355"/>
            <w:del w:id="7356" w:author="Robin Matthews" w:date="2021-07-15T10:17:00Z">
              <w:r w:rsidRPr="00D424AA" w:rsidDel="00655B9D">
                <w:rPr>
                  <w:rFonts w:eastAsiaTheme="minorHAnsi" w:cs="Times New Roman"/>
                  <w:color w:val="000000" w:themeColor="text1"/>
                  <w:sz w:val="16"/>
                  <w:szCs w:val="16"/>
                  <w:lang w:val="en-GB" w:eastAsia="en-US"/>
                </w:rPr>
                <w:fldChar w:fldCharType="begin" w:fldLock="1"/>
              </w:r>
              <w:r w:rsidR="00FF6231" w:rsidDel="00655B9D">
                <w:rPr>
                  <w:rFonts w:eastAsiaTheme="minorHAnsi" w:cs="Times New Roman"/>
                  <w:color w:val="000000" w:themeColor="text1"/>
                  <w:sz w:val="16"/>
                  <w:szCs w:val="16"/>
                  <w:lang w:val="en-GB" w:eastAsia="en-US"/>
                </w:rPr>
                <w:delInstrText>ADDIN CSL_CITATION { "citationItems" : [ { "id" : "ITEM-1", "itemData" : { "DOI" : "10.1175/JCLI-D-13-00284.1", "abstract" : "The synoptic behavior of present-day heat waves (HW) over Europe is studied using the GFDL highresolution atmospheric model (HiRAM) with 50-km grid spacing. Three regions of enhanced and coherent temperature variability are identified over western Russia, eastern Europe, and western Europe. The simulated HW characteristics are compared with those derived from Climate Forecast System Reanalysis products. Composite charts for outstanding HW episodes resemble well-known recurrent circulation types. The HW region is overlain by a prominent upper-level anticyclone, which blocks the passage of synoptic-scale transients. The altered eddy vorticity transports in turn reinforce the anticyclone. The anticyclone is part of a planetary-scale wave train. The successive downstream development of this wave train is indicative of Rossby wave dispersion. Additional runs of HiRAMare conducted for the \"time slices\" of 2026-35 and 2086-95 in the climate scenario corresponding to representative concentration pathway 4.5 (RCP4.5). By the end of the twenty-first century, the average duration and frequency ofHWin the three European sites are projected to increase by a factor of 1.4-2.0 and 2.2-4.5, respectively, fromthe present-day values. These changes can be reproduced by adding the mean shift between the present and future climatological temperatures to the daily fluctuations in the present-day simulation. The output from a continuous integration of a coupled general circulation model through the 1901-2100 period indicates a monotonic increase in severity, duration, and HW days during the twenty-first century.", "author" : [ { "dropping-particle" : "", "family" : "Lau", "given" : "N.-C.", "non-dropping-particle" : "", "parse-names" : false, "suffix" : "" }, { "dropping-particle" : "", "family" : "Nath", "given" : "M.J.", "non-dropping-particle" : "", "parse-names" : false, "suffix" : "" } ], "container-title" : "Journal of Climate", "id" : "ITEM-1", "issue" : "10", "issued" : { "date-parts" : [ [ "2014" ] ] }, "page" : "3713-3730", "title" : "Model simulation and projection of European heat waves in present-day and future climates", "translator" : [ { "dropping-particle" : "", "family" : "S606", "given" : "", "non-dropping-particle" : "", "parse-names" : false, "suffix" : "" } ], "type" : "article-journal", "volume" : "27" }, "uris" : [ "http://www.mendeley.com/documents/?uuid=611c1ea3-0932-4763-9f5e-7073af4f9f96" ] }, { "id" : "ITEM-2", "itemData" : { "DOI" : "10.1002/2016GL071235", "abstract" : "\u00a92017. The Authors. Regional hot extremes are projected to increase more strongly than global mean temperature, with substantially larger changes than 2\u00b0C even if global warming is limited to this level. We investigate the role of soil moisture-temperature feedbacks for this response based on multimodel experiments for the 21st century with either interactive or fixed (late 20th century mean seasonal cycle) soil moisture. We analyze changes in the hottest days in each year in both sets of experiments, relate them to the global mean temperature increase, and investigate processes leading to these changes. We find that soil moisture-temperature feedbacks significantly contribute to the amplified warming of the hottest days compared to that of global mean temperature. This contribution reaches more than 70% in Central Europe and Central North America. Soil moisture trends are more important for this response than short-term soil moisture variability. These results are relevant for reducing uncertainties in regional temperature projections.", "author" : [ { "dropping-particle" : "", "family" : "Vogel", "given" : "M.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J.J.M.", "non-dropping-particle" : "van den", "parse-names" : false, "suffix" : "" }, { "dropping-particle" : "", "family" : "Seneviratne", "given" : "S.I.", "non-dropping-particle" : "", "parse-names" : false, "suffix" : "" } ], "container-title" : "Geophysical Research Letters", "id" : "ITEM-2", "issue" : "3", "issued" : { "date-parts" : [ [ "2017" ] ] }, "page" : "1511-1519", "title" : "Regional amplification of projected changes in extreme temperatures strongly controlled by soil moisture-temperature feedbacks", "translator" : [ { "dropping-particle" : "", "family" : "S794", "given" : "", "non-dropping-particle" : "", "parse-names" : false, "suffix" : "" } ], "type" : "article-journal", "volume" : "44" }, "uris" : [ "http://www.mendeley.com/documents/?uuid=31e8e1bf-e0db-4ef6-9e38-ecd55edfe209" ] }, { "id" : "ITEM-3", "itemData" : { "DOI" : "10.1007/s00704-016-2031-3", "abstract" : "\u00a9 2017, Springer-Verlag Wien. The study examines climate change scenarios of Central European heat waves with a focus on related uncertainties in a large ensemble of regional climate model (RCM) simulations from the EURO-CORDEX and ENSEMBLES projects. Historical runs (1970\u20131999) driven by global climate models (GCMs) are evaluated against the E-OBS gridded data set in the first step. Although the RCMs are found to reproduce the frequency of heat waves quite well, those RCMs with the coarser grid (25 and 50\u00a0km) considerably overestimate the frequency of severe heat waves. This deficiency is improved in higher-resolution (12.5 km) EURO-CORDEX RCMs. In the near future (2020\u20132049), heat waves are projected to be nearly twice as frequent in comparison to the modelled historical period, and the increase is even larger for severe heat waves. Uncertainty originates mainly from the selection of RCMs and GCMs because the increase is similar for all concentration scenarios. For the late twenty-first century (2070\u20132099), a substantial increase in heat wave frequencies is projected, the magnitude of which depends mainly upon concentration scenario. Three to four heat waves per summer are projected in this period (compared to less than one in the recent climate), and severe heat waves are likely to become a regular phenomenon. This increment is primarily driven by a positive shift of temperature distribution, but changes in its scale and enhanced temporal autocorrelation of temperature also contribute to the projected increase in heat wave frequencies.", "author" : [ { "dropping-particle" : "", "family" : "Lhotka", "given" : "O.", "non-dropping-particle" : "", "parse-names" : false, "suffix" : "" }, { "dropping-particle" : "", "family" : "Kysel\u00fd", "given" : "J.", "non-dropping-particle" : "", "parse-names" : false, "suffix" : "" }, { "dropping-particle" : "", "family" : "Farda", "given" : "A.", "non-dropping-particle" : "", "parse-names" : false, "suffix" : "" } ], "container-title" : "Theoretical and Applied Climatology", "id" : "ITEM-3", "issue" : "3-4", "issued" : { "date-parts" : [ [ "2018" ] ] }, "page" : "1043-1054", "title" : "Climate change scenarios of heat waves in Central Europe and their uncertainties", "translator" : [ { "dropping-particle" : "", "family" : "S608", "given" : "", "non-dropping-particle" : "", "parse-names" : false, "suffix" : "" } ], "type" : "article-journal", "volume" : "131" }, "uris" : [ "http://www.mendeley.com/documents/?uuid=20bd8d82-4b60-4cc9-8ef5-6b0425ca778a" ] }, { "id" : "ITEM-4", "itemData" : { "DOI" : "10.1038/s41558-018-0114-0", "abstract" : "\u00a9 2018 The Author(s). The 2010 heatwave in eastern Europe and Russia ranks among the hottest events ever recorded in the region1,2. The excessive summer warmth was related to an anomalously widespread and intense quasi-stationary anticyclonic circulation anomaly over western Russia, reinforced by depletion of spring soil moisture1,3-5. At present, high soil moisture levels and strong surface evaporation generally tend to cap maximum summer temperatures6-8, but these constraints may weaken under future warming9,10. Here, we use a data assimilation technique in which future climate model simulations are nudged to realistically represent the persistence and strength of the 2010 blocked atmospheric flow. In the future, synoptically driven extreme warming under favourable large-scale atmospheric conditions will no longer be suppressed by abundant soil moisture, leading to a disproportional intensification of future heatwaves. This implies that future mid-latitude heatwaves analogous to the 2010 event will become even more extreme than previously thought, with temperature extremes increasing by 8.4 \u00b0C over western Russia. Thus, the socioeconomic impacts of future heatwaves will probably be amplified beyond current estimates.", "author" : [ { "dropping-particle" : "", "family" : "Rasmijn", "given" : "L.M.", "non-dropping-particle" : "", "parse-names" : false, "suffix" : "" }, { "dropping-particle" : "", "family" : "Schrier", "given" : "G.", "non-dropping-particle" : "Van Der", "parse-names" : false, "suffix" : "" }, { "dropping-particle" : "", "family" : "Bintanja", "given" : "R.", "non-dropping-particle" : "", "parse-names" : false, "suffix" : "" }, { "dropping-particle" : "", "family" : "Barkmeijer", "given" : "J.", "non-dropping-particle" : "", "parse-names" : false, "suffix" : "" }, { "dropping-particle" : "", "family" : "Sterl", "given" : "A.", "non-dropping-particle" : "", "parse-names" : false, "suffix" : "" }, { "dropping-particle" : "", "family" : "Hazeleger", "given" : "W.", "non-dropping-particle" : "", "parse-names" : false, "suffix" : "" } ], "container-title" : "Nature Climate Change", "id" : "ITEM-4", "issue" : "5", "issued" : { "date-parts" : [ [ "2018" ] ] }, "page" : "381-385", "title" : "Future equivalent of 2010 Russian heatwave intensified by weakening soil moisture constraints", "translator" : [ { "dropping-particle" : "", "family" : "S607", "given" : "", "non-dropping-particle" : "", "parse-names" : false, "suffix" : "" } ], "type" : "article-journal", "volume" : "8" }, "uris" : [ "http://www.mendeley.com/documents/?uuid=d709aac9-2846-4aed-bfe7-5ff37deaa66d" ] }, { "id" : "ITEM-5", "itemData" : { "DOI" : "10.1088/1748-9326/10/12/124003", "ISSN" : "1748-9326", "abstract" : "\u00a9 2015 IOP Publishing Ltd. The Russian heatwave in 2010 killed tens of thousands of people, and was by far the worst event in Europe since at least 1950, according to recent studies and a novel universal heatwave index capturing both the duration and magnitude of heatwaves. Here, by taking an improved version of this index, namely the heat wave magnitude index daily, we rank the top ten European heatwaves that occurred in the period 1950-2014, and show the spatial distribution of the magnitude of the most recent heatwave in summer 2015. We demonstrate that all these events had a strong impact reported in historical newspapers. We further reveal that the 1972 heatwave in Finland had a comparable spatial extent and magnitude as the European heatwave of 2003, considered the second strongest heatwave of the observational era. In the next two decades (2021-2040), regional climate projections suggest that Europe experiences an enhanced probability for heatwaves comparable to or greater than the magnitude, extent and duration of the Russian heatwave in 2010. We demonstrate that the probability of experiencing a major European heatwave in the coming decades is higher in RCP8.5 than RCP4.5 even though global mean temperature projections do not differ substantially. This calls for a proactive vulnerability assessment in Europe in support of formulating heatwave adaptation strategies to reduce the adverse impacts of heatwaves.", "author" : [ { "dropping-particle" : "", "family" : "Russo", "given" : "Simone", "non-dropping-particle" : "", "parse-names" : false, "suffix" : "" }, { "dropping-particle" : "", "family" : "Sillmann", "given" : "Jana", "non-dropping-particle" : "", "parse-names" : false, "suffix" : "" }, { "dropping-particle" : "", "family" : "Fischer", "given" : "Erich M", "non-dropping-particle" : "", "parse-names" : false, "suffix" : "" } ], "container-title" : "Environmental Research Letters", "id" : "ITEM-5", "issue" : "12", "issued" : { "date-parts" : [ [ "2015", "12", "1" ] ] }, "page" : "124003", "publisher" : "IOP Publishing", "title" : "Top ten European heatwaves since 1950 and their occurrence in the coming decades", "translator" : [ { "dropping-particle" : "", "family" : "S2311", "given" : "", "non-dropping-particle" : "", "parse-names" : false, "suffix" : "" } ], "type" : "article-journal", "volume" : "10" }, "uris" : [ "http://www.mendeley.com/documents/?uuid=22082b7a-2932-4b74-b1e8-3976e5c5c8a2" ] } ], "mendeley" : { "formattedCitation" : "(Lau and Nath, 2014; Russo et al., 2015; Vogel et al., 2017; Lhotka et al., 2018; Rasmijn et al., 2018)", "manualFormatting" : "Russo et al., 2015", "plainTextFormattedCitation" : "(Lau and Nath, 2014; Russo et al., 2015; Vogel et al., 2017; Lhotka et al., 2018; Rasmijn et al., 2018)", "previouslyFormattedCitation" : "(Lau and Nath, 2014; Russo et al., 2015; Vogel et al., 2017; Lhotka et al., 2018; Rasmijn et al., 2018)" }, "properties" : { "noteIndex" : 0 }, "schema" : "https://github.com/citation-style-language/schema/raw/master/csl-citation.json" }</w:delInstrText>
              </w:r>
              <w:r w:rsidRPr="00D424AA" w:rsidDel="00655B9D">
                <w:rPr>
                  <w:rFonts w:eastAsiaTheme="minorHAnsi" w:cs="Times New Roman"/>
                  <w:color w:val="000000" w:themeColor="text1"/>
                  <w:sz w:val="16"/>
                  <w:szCs w:val="16"/>
                  <w:lang w:val="en-GB" w:eastAsia="en-US"/>
                </w:rPr>
                <w:fldChar w:fldCharType="separate"/>
              </w:r>
              <w:r w:rsidR="00A26296" w:rsidDel="00655B9D">
                <w:rPr>
                  <w:rFonts w:eastAsiaTheme="minorHAnsi" w:cs="Times New Roman"/>
                  <w:noProof/>
                  <w:color w:val="000000" w:themeColor="text1"/>
                  <w:sz w:val="16"/>
                  <w:szCs w:val="16"/>
                  <w:lang w:val="en-GB" w:eastAsia="en-US"/>
                </w:rPr>
                <w:delText>Russo et al., 2015</w:delText>
              </w:r>
              <w:r w:rsidRPr="00D424AA" w:rsidDel="00655B9D">
                <w:rPr>
                  <w:rFonts w:eastAsiaTheme="minorHAnsi" w:cs="Times New Roman"/>
                  <w:color w:val="000000" w:themeColor="text1"/>
                  <w:sz w:val="16"/>
                  <w:szCs w:val="16"/>
                  <w:lang w:val="en-GB" w:eastAsia="en-US"/>
                </w:rPr>
                <w:fldChar w:fldCharType="end"/>
              </w:r>
              <w:commentRangeEnd w:id="7355"/>
              <w:r w:rsidR="00A26296" w:rsidDel="00655B9D">
                <w:rPr>
                  <w:rStyle w:val="Marquedecommentaire"/>
                </w:rPr>
                <w:commentReference w:id="7355"/>
              </w:r>
              <w:r w:rsidRPr="00841A35" w:rsidDel="00655B9D">
                <w:rPr>
                  <w:rFonts w:eastAsiaTheme="minorHAnsi" w:cs="Times New Roman"/>
                  <w:color w:val="000000" w:themeColor="text1"/>
                  <w:sz w:val="16"/>
                  <w:szCs w:val="16"/>
                  <w:lang w:val="en-GB" w:eastAsia="en-US"/>
                </w:rPr>
                <w:delText xml:space="preserve">; </w:delText>
              </w:r>
              <w:commentRangeStart w:id="7357"/>
              <w:r w:rsidRPr="00D424AA" w:rsidDel="00655B9D">
                <w:rPr>
                  <w:rFonts w:cs="Times New Roman"/>
                  <w:color w:val="000000" w:themeColor="text1"/>
                  <w:sz w:val="16"/>
                  <w:szCs w:val="16"/>
                  <w:lang w:val="en-GB"/>
                </w:rPr>
                <w:fldChar w:fldCharType="begin" w:fldLock="1"/>
              </w:r>
              <w:r w:rsidR="00FF6231" w:rsidRPr="00655B9D" w:rsidDel="00655B9D">
                <w:rPr>
                  <w:rFonts w:cs="Times New Roman"/>
                  <w:color w:val="000000" w:themeColor="text1"/>
                  <w:sz w:val="16"/>
                  <w:szCs w:val="16"/>
                  <w:lang w:val="en-GB"/>
                </w:rPr>
                <w:delInstrText>ADDIN CSL_CITATION { "citationItems" : [ { "id" : "ITEM-1", "itemData" : { "DOI" : "10.1175/JCLI-D-13-00284.1", "abstract" : "The synoptic behavior of present-day heat waves (HW) over Europe is studied using the GFDL highresolution atmospheric model (HiRAM) with 50-km grid spacing. Three regions of enhanced and coherent temperature variability are identified over western Russia, eastern Europe, and western Europe. The simulated HW characteristics are compared with those derived from Climate Forecast System Reanalysis products. Composite charts for outstanding HW episodes resemble well-known recurrent circulation types. The HW region is overlain by a prominent upper-level anticyclone, which blocks the passage of synoptic-scale transients. The altered eddy vorticity transports in turn reinforce the anticyclone. The anticyclone is part of a planetary-scale wave train. The successive downstream development of this wave train is indicative of Rossby wave dispersion. Additional runs of HiRAMare conducted for the \"time slices\" of 2026-35 and 2086-95 in the climate scenario corresponding to representative concentration pathway 4.5 (RCP4.5). By the end of the twenty-first century, the average duration and frequency ofHWin the three European sites are projected to increase by a factor of 1.4-2.0 and 2.2-4.5, respectively, fromthe present-day values. These changes can be reproduced by adding the mean shift between the present and future climatological temperatures to the daily fluctuations in the present-day simulation. The output from a continuous integration of a coupled general circulation model through the 1901-2100 period indicates a monotonic increase in severity, duration, and HW days during the twenty-first century.", "author" : [ { "dropping-particle" : "", "family" : "Lau", "given" : "N.-C.", "non-dropping-particle" : "", "parse-names" : false, "suffix" : "" }, { "dropping-particle" : "", "family" : "Nath", "given" : "M.J.", "non-dropping-particle" : "", "parse-names" : false, "suffix" : "" } ], "container-title" : "Journal of Climate", "id" : "ITEM-1", "issue" : "10", "issued" : { "date-parts" : [ [ "2014" ] ] }, "page" : "3713-3730", "title" : "Model simulation and projection of European heat waves in present-day and future climates", "translator" : [ { "dropping-particle" : "", "family" : "S606", "given" : "", "non-dropping-particle" : "", "parse-names" : false, "suffix" : "" } ], "type" : "article-journal", "volume" : "27" }, "uris" : [ "http://www.mendeley.com/documents/?uuid=611c1ea3-0932-4763-9f5e-7073af4f9f96" ] } ], "mendeley" : { "formattedCitation" : "(Lau and Nath, 2014)", "manualFormatting" : "Lau and Nath, 2014", "plainTextFormattedCitation" : "(Lau and Nath, 2014)", "previouslyFormattedCitation" : "(Lau and Nath, 2014)" }, "properties" : { "noteIndex" : 0 }, "schema" : "https://github.com/citation-style-language/schema/raw/master/csl-citation.json" }</w:delInstrText>
              </w:r>
              <w:r w:rsidRPr="00D424AA" w:rsidDel="00655B9D">
                <w:rPr>
                  <w:rFonts w:cs="Times New Roman"/>
                  <w:color w:val="000000" w:themeColor="text1"/>
                  <w:sz w:val="16"/>
                  <w:szCs w:val="16"/>
                  <w:lang w:val="en-GB"/>
                </w:rPr>
                <w:fldChar w:fldCharType="separate"/>
              </w:r>
              <w:r w:rsidR="00A26296" w:rsidRPr="00655B9D" w:rsidDel="00655B9D">
                <w:rPr>
                  <w:rFonts w:cs="Times New Roman"/>
                  <w:noProof/>
                  <w:color w:val="000000" w:themeColor="text1"/>
                  <w:sz w:val="16"/>
                  <w:szCs w:val="16"/>
                  <w:lang w:val="en-GB"/>
                </w:rPr>
                <w:delText>Lau and Nath, 2014</w:delText>
              </w:r>
              <w:r w:rsidRPr="00D424AA" w:rsidDel="00655B9D">
                <w:rPr>
                  <w:rFonts w:cs="Times New Roman"/>
                  <w:color w:val="000000" w:themeColor="text1"/>
                  <w:sz w:val="16"/>
                  <w:szCs w:val="16"/>
                  <w:lang w:val="en-GB"/>
                </w:rPr>
                <w:fldChar w:fldCharType="end"/>
              </w:r>
              <w:commentRangeEnd w:id="7357"/>
              <w:r w:rsidR="00A26296" w:rsidDel="00655B9D">
                <w:rPr>
                  <w:rStyle w:val="Marquedecommentaire"/>
                </w:rPr>
                <w:commentReference w:id="7357"/>
              </w:r>
              <w:r w:rsidRPr="00841A35" w:rsidDel="00655B9D">
                <w:rPr>
                  <w:rFonts w:cs="Times New Roman"/>
                  <w:color w:val="000000" w:themeColor="text1"/>
                  <w:sz w:val="16"/>
                  <w:szCs w:val="16"/>
                  <w:lang w:val="en-GB"/>
                </w:rPr>
                <w:delText xml:space="preserve">; </w:delText>
              </w:r>
              <w:commentRangeStart w:id="7358"/>
              <w:r w:rsidRPr="00D424AA" w:rsidDel="00655B9D">
                <w:rPr>
                  <w:rFonts w:cs="Times New Roman"/>
                  <w:color w:val="000000" w:themeColor="text1"/>
                  <w:sz w:val="16"/>
                  <w:szCs w:val="16"/>
                  <w:lang w:val="en-GB"/>
                </w:rPr>
                <w:fldChar w:fldCharType="begin" w:fldLock="1"/>
              </w:r>
              <w:r w:rsidR="00FF6231" w:rsidDel="00655B9D">
                <w:rPr>
                  <w:rFonts w:cs="Times New Roman"/>
                  <w:color w:val="000000" w:themeColor="text1"/>
                  <w:sz w:val="16"/>
                  <w:szCs w:val="16"/>
                  <w:lang w:val="en-GB"/>
                </w:rPr>
                <w:delInstrText>ADDIN CSL_CITATION { "citationItems" : [ { "id" : "ITEM-1", "itemData" : { "DOI" : "10.1007/s00704-016-2031-3", "abstract" : "\u00a9 2017, Springer-Verlag Wien. The study examines climate change scenarios of Central European heat waves with a focus on related uncertainties in a large ensemble of regional climate model (RCM) simulations from the EURO-CORDEX and ENSEMBLES projects. Historical runs (1970\u20131999) driven by global climate models (GCMs) are evaluated against the E-OBS gridded data set in the first step. Although the RCMs are found to reproduce the frequency of heat waves quite well, those RCMs with the coarser grid (25 and 50\u00a0km) considerably overestimate the frequency of severe heat waves. This deficiency is improved in higher-resolution (12.5 km) EURO-CORDEX RCMs. In the near future (2020\u20132049), heat waves are projected to be nearly twice as frequent in comparison to the modelled historical period, and the increase is even larger for severe heat waves. Uncertainty originates mainly from the selection of RCMs and GCMs because the increase is similar for all concentration scenarios. For the late twenty-first century (2070\u20132099), a substantial increase in heat wave frequencies is projected, the magnitude of which depends mainly upon concentration scenario. Three to four heat waves per summer are projected in this period (compared to less than one in the recent climate), and severe heat waves are likely to become a regular phenomenon. This increment is primarily driven by a positive shift of temperature distribution, but changes in its scale and enhanced temporal autocorrelation of temperature also contribute to the projected increase in heat wave frequencies.", "author" : [ { "dropping-particle" : "", "family" : "Lhotka", "given" : "O.", "non-dropping-particle" : "", "parse-names" : false, "suffix" : "" }, { "dropping-particle" : "", "family" : "Kysel\u00fd", "given" : "J.", "non-dropping-particle" : "", "parse-names" : false, "suffix" : "" }, { "dropping-particle" : "", "family" : "Farda", "given" : "A.", "non-dropping-particle" : "", "parse-names" : false, "suffix" : "" } ], "container-title" : "Theoretical and Applied Climatology", "id" : "ITEM-1", "issue" : "3-4", "issued" : { "date-parts" : [ [ "2018" ] ] }, "page" : "1043-1054", "title" : "Climate change scenarios of heat waves in Central Europe and their uncertainties", "translator" : [ { "dropping-particle" : "", "family" : "S608", "given" : "", "non-dropping-particle" : "", "parse-names" : false, "suffix" : "" } ], "type" : "article-journal", "volume" : "131" }, "uris" : [ "http://www.mendeley.com/documents/?uuid=20bd8d82-4b60-4cc9-8ef5-6b0425ca778a" ] } ], "mendeley" : { "formattedCitation" : "(Lhotka et al., 2018)", "manualFormatting" : "Lhotka et al., 2018)", "plainTextFormattedCitation" : "(Lhotka et al., 2018)", "previouslyFormattedCitation" : "(Lhotka et al., 2018)" }, "properties" : { "noteIndex" : 0 }, "schema" : "https://github.com/citation-style-language/schema/raw/master/csl-citation.json" }</w:delInstrText>
              </w:r>
              <w:r w:rsidRPr="00D424AA" w:rsidDel="00655B9D">
                <w:rPr>
                  <w:rFonts w:cs="Times New Roman"/>
                  <w:color w:val="000000" w:themeColor="text1"/>
                  <w:sz w:val="16"/>
                  <w:szCs w:val="16"/>
                  <w:lang w:val="en-GB"/>
                </w:rPr>
                <w:fldChar w:fldCharType="separate"/>
              </w:r>
              <w:r w:rsidR="00A26296" w:rsidDel="00655B9D">
                <w:rPr>
                  <w:rFonts w:cs="Times New Roman"/>
                  <w:noProof/>
                  <w:color w:val="000000" w:themeColor="text1"/>
                  <w:sz w:val="16"/>
                  <w:szCs w:val="16"/>
                  <w:lang w:val="en-GB"/>
                </w:rPr>
                <w:delText>Lhotka et al., 2018)</w:delText>
              </w:r>
              <w:r w:rsidRPr="00D424AA" w:rsidDel="00655B9D">
                <w:rPr>
                  <w:rFonts w:cs="Times New Roman"/>
                  <w:color w:val="000000" w:themeColor="text1"/>
                  <w:sz w:val="16"/>
                  <w:szCs w:val="16"/>
                  <w:lang w:val="en-GB"/>
                </w:rPr>
                <w:fldChar w:fldCharType="end"/>
              </w:r>
            </w:del>
            <w:bookmarkEnd w:id="7349"/>
            <w:bookmarkEnd w:id="7354"/>
            <w:commentRangeEnd w:id="7358"/>
            <w:r w:rsidR="00A26296">
              <w:rPr>
                <w:rStyle w:val="Marquedecommentaire"/>
              </w:rPr>
              <w:commentReference w:id="7358"/>
            </w:r>
          </w:p>
        </w:tc>
        <w:tc>
          <w:tcPr>
            <w:tcW w:w="2159" w:type="dxa"/>
            <w:tcBorders>
              <w:top w:val="dashed" w:sz="4" w:space="0" w:color="000000"/>
            </w:tcBorders>
            <w:shd w:val="clear" w:color="auto" w:fill="AD0204"/>
            <w:tcMar>
              <w:top w:w="40" w:type="dxa"/>
              <w:left w:w="40" w:type="dxa"/>
              <w:bottom w:w="40" w:type="dxa"/>
              <w:right w:w="40" w:type="dxa"/>
            </w:tcMar>
          </w:tcPr>
          <w:p w14:paraId="7845239E" w14:textId="406389C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35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360" w:author="Robin Matthews" w:date="2021-07-14T22:50:00Z">
              <w:r w:rsidR="00A26296" w:rsidDel="008F5267">
                <w:rPr>
                  <w:rFonts w:cs="Times New Roman"/>
                  <w:noProof/>
                  <w:color w:val="000000" w:themeColor="text1"/>
                  <w:sz w:val="16"/>
                  <w:szCs w:val="16"/>
                  <w:lang w:val="en-GB"/>
                </w:rPr>
                <w:delText>Li et al., 2020</w:delText>
              </w:r>
            </w:del>
            <w:ins w:id="7361" w:author="Robin Matthews" w:date="2021-07-14T22:50: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359"/>
            <w:r w:rsidR="00A26296">
              <w:rPr>
                <w:rStyle w:val="Marquedecommentaire"/>
              </w:rPr>
              <w:commentReference w:id="7359"/>
            </w:r>
            <w:r w:rsidRPr="00841A35">
              <w:rPr>
                <w:rFonts w:cs="Times New Roman"/>
                <w:color w:val="000000" w:themeColor="text1"/>
                <w:sz w:val="16"/>
                <w:szCs w:val="16"/>
                <w:lang w:val="en-GB"/>
              </w:rPr>
              <w:t xml:space="preserve">; Annex). Median increase of more than 5.5°C in the 50-year TXx and TNn events compared to the 1°C warming level </w:t>
            </w:r>
            <w:commentRangeStart w:id="736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363" w:author="Robin Matthews" w:date="2021-07-14T22:50:00Z">
              <w:r w:rsidR="00A26296" w:rsidDel="008F5267">
                <w:rPr>
                  <w:rFonts w:cs="Times New Roman"/>
                  <w:noProof/>
                  <w:color w:val="000000" w:themeColor="text1"/>
                  <w:sz w:val="16"/>
                  <w:szCs w:val="16"/>
                  <w:lang w:val="en-GB"/>
                </w:rPr>
                <w:delText>Li et al., 2020</w:delText>
              </w:r>
            </w:del>
            <w:ins w:id="7364" w:author="Robin Matthews" w:date="2021-07-14T22:50: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362"/>
            <w:r w:rsidR="00A26296">
              <w:rPr>
                <w:rStyle w:val="Marquedecommentaire"/>
              </w:rPr>
              <w:commentReference w:id="7362"/>
            </w:r>
            <w:r w:rsidRPr="00841A35">
              <w:rPr>
                <w:rFonts w:cs="Times New Roman"/>
                <w:color w:val="000000" w:themeColor="text1"/>
                <w:sz w:val="16"/>
                <w:szCs w:val="16"/>
                <w:lang w:val="en-GB"/>
              </w:rPr>
              <w:t>) and more than 6°C in annual TXx and TNn com</w:t>
            </w:r>
            <w:r w:rsidRPr="00D424AA">
              <w:rPr>
                <w:rFonts w:cs="Times New Roman"/>
                <w:color w:val="000000" w:themeColor="text1"/>
                <w:sz w:val="16"/>
                <w:szCs w:val="16"/>
                <w:lang w:val="en-GB"/>
              </w:rPr>
              <w:t>pared to pre-industrial (Annex).</w:t>
            </w:r>
          </w:p>
          <w:p w14:paraId="0F7460B5" w14:textId="77777777" w:rsidR="00D376F0" w:rsidRPr="00D424AA" w:rsidRDefault="00D376F0" w:rsidP="00D424AA">
            <w:pPr>
              <w:rPr>
                <w:rFonts w:cs="Times New Roman"/>
                <w:color w:val="000000" w:themeColor="text1"/>
                <w:sz w:val="16"/>
                <w:szCs w:val="16"/>
                <w:lang w:val="en-GB"/>
              </w:rPr>
            </w:pPr>
          </w:p>
          <w:p w14:paraId="7EAEC06A" w14:textId="6CB174A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w:t>
            </w:r>
            <w:ins w:id="7365" w:author="Robin Matthews" w:date="2021-07-15T00:10:00Z">
              <w:r w:rsidR="00E04E88">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175/JCLI-D-13-00284.1", "abstract" : "The synoptic behavior of present-day heat waves (HW) over Europe is studied using the GFDL highresolution atmospheric model (HiRAM) with 50-km grid spacing. Three regions of enhanced and coherent temperature variability are identified over western Russia, eastern Europe, and western Europe. The simulated HW characteristics are compared with those derived from Climate Forecast System Reanalysis products. Composite charts for outstanding HW episodes resemble well-known recurrent circulation types. The HW region is overlain by a prominent upper-level anticyclone, which blocks the passage of synoptic-scale transients. The altered eddy vorticity transports in turn reinforce the anticyclone. The anticyclone is part of a planetary-scale wave train. The successive downstream development of this wave train is indicative of Rossby wave dispersion. Additional runs of HiRAMare conducted for the \"time slices\" of 2026-35 and 2086-95 in the climate scenario corresponding to representative concentration pathway 4.5 (RCP4.5). By the end of the twenty-first century, the average duration and frequency ofHWin the three European sites are projected to increase by a factor of 1.4-2.0 and 2.2-4.5, respectively, fromthe present-day values. These changes can be reproduced by adding the mean shift between the present and future climatological temperatures to the daily fluctuations in the present-day simulation. The output from a continuous integration of a coupled general circulation model through the 1901-2100 period indicates a monotonic increase in severity, duration, and HW days during the twenty-first century.", "author" : [ { "dropping-particle" : "", "family" : "Lau", "given" : "N.-C.", "non-dropping-particle" : "", "parse-names" : false, "suffix" : "" }, { "dropping-particle" : "", "family" : "Nath", "given" : "M.J.", "non-dropping-particle" : "", "parse-names" : false, "suffix" : "" } ], "container-title" : "Journal of Climate", "id" : "ITEM-1", "issue" : "10", "issued" : { "date-parts" : [ [ "2014" ] ] }, "page" : "3713-3730", "title" : "Model simulation and projection of European heat waves in present-day and future climates", "translator" : [ { "dropping-particle" : "", "family" : "S606", "given" : "", "non-dropping-particle" : "", "parse-names" : false, "suffix" : "" } ], "type" : "article-journal", "volume" : "27" }, "uris" : [ "http://www.mendeley.com/documents/?uuid=611c1ea3-0932-4763-9f5e-7073af4f9f96" ] }, { "id" : "ITEM-2", "itemData" : { "DOI" : "10.1007/s00704-016-2031-3", "abstract" : "\u00a9 2017, Springer-Verlag Wien. The study examines climate change scenarios of Central European heat waves with a focus on related uncertainties in a large ensemble of regional climate model (RCM) simulations from the EURO-CORDEX and ENSEMBLES projects. Historical runs (1970\u20131999) driven by global climate models (GCMs) are evaluated against the E-OBS gridded data set in the first step. Although the RCMs are found to reproduce the frequency of heat waves quite well, those RCMs with the coarser grid (25 and 50\u00a0km) considerably overestimate the frequency of severe heat waves. This deficiency is improved in higher-resolution (12.5 km) EURO-CORDEX RCMs. In the near future (2020\u20132049), heat waves are projected to be nearly twice as frequent in comparison to the modelled historical period, and the increase is even larger for severe heat waves. Uncertainty originates mainly from the selection of RCMs and GCMs because the increase is similar for all concentration scenarios. For the late twenty-first century (2070\u20132099), a substantial increase in heat wave frequencies is projected, the magnitude of which depends mainly upon concentration scenario. Three to four heat waves per summer are projected in this period (compared to less than one in the recent climate), and severe heat waves are likely to become a regular phenomenon. This increment is primarily driven by a positive shift of temperature distribution, but changes in its scale and enhanced temporal autocorrelation of temperature also contribute to the projected increase in heat wave frequencies.", "author" : [ { "dropping-particle" : "", "family" : "Lhotka", "given" : "O.", "non-dropping-particle" : "", "parse-names" : false, "suffix" : "" }, { "dropping-particle" : "", "family" : "Kysel\u00fd", "given" : "J.", "non-dropping-particle" : "", "parse-names" : false, "suffix" : "" }, { "dropping-particle" : "", "family" : "Farda", "given" : "A.", "non-dropping-particle" : "", "parse-names" : false, "suffix" : "" } ], "container-title" : "Theoretical and Applied Climatology", "id" : "ITEM-2", "issue" : "3-4", "issued" : { "date-parts" : [ [ "2018" ] ] }, "page" : "1043-1054", "title" : "Climate change scenarios of heat waves in Central Europe and their uncertainties", "translator" : [ { "dropping-particle" : "", "family" : "S608", "given" : "", "non-dropping-particle" : "", "parse-names" : false, "suffix" : "" } ], "type" : "article-journal", "volume" : "131" }, "uris" : [ "http://www.mendeley.com/documents/?uuid=20bd8d82-4b60-4cc9-8ef5-6b0425ca778a" ] } ], "mendeley" : { "formattedCitation" : "(Lau and Nath, 2014; Lhotka et al., 2018)", "plainTextFormattedCitation" : "(Lau and Nath, 2014; Lhotka et al., 2018)", "previouslyFormattedCitation" : "(Lau and Nath, 2014; Lhotka et al., 2018)" }, "properties" : { "noteIndex" : 0 }, "schema" : "https://github.com/citation-style-language/schema/raw/master/csl-citation.json" }</w:instrText>
            </w:r>
            <w:ins w:id="7366" w:author="Robin Matthews" w:date="2021-07-15T00:10:00Z">
              <w:r w:rsidR="00E04E88">
                <w:rPr>
                  <w:rFonts w:cs="Times New Roman"/>
                  <w:color w:val="000000" w:themeColor="text1"/>
                  <w:sz w:val="16"/>
                  <w:szCs w:val="16"/>
                  <w:lang w:val="en-GB"/>
                </w:rPr>
                <w:fldChar w:fldCharType="separate"/>
              </w:r>
              <w:r w:rsidR="00E04E88" w:rsidRPr="00DB0D89">
                <w:rPr>
                  <w:rFonts w:cs="Times New Roman"/>
                  <w:noProof/>
                  <w:color w:val="000000" w:themeColor="text1"/>
                  <w:sz w:val="16"/>
                  <w:szCs w:val="16"/>
                  <w:lang w:val="en-GB"/>
                </w:rPr>
                <w:t>(Lau and Nath, 2014; Lhotka et al., 2018)</w:t>
              </w:r>
              <w:r w:rsidR="00E04E88">
                <w:rPr>
                  <w:rFonts w:cs="Times New Roman"/>
                  <w:color w:val="000000" w:themeColor="text1"/>
                  <w:sz w:val="16"/>
                  <w:szCs w:val="16"/>
                  <w:lang w:val="en-GB"/>
                </w:rPr>
                <w:fldChar w:fldCharType="end"/>
              </w:r>
            </w:ins>
            <w:commentRangeStart w:id="7367"/>
            <w:del w:id="7368" w:author="Robin Matthews" w:date="2021-07-15T00:10:00Z">
              <w:r w:rsidRPr="00D424AA" w:rsidDel="00E04E88">
                <w:rPr>
                  <w:rFonts w:cs="Times New Roman"/>
                  <w:color w:val="000000" w:themeColor="text1"/>
                  <w:sz w:val="16"/>
                  <w:szCs w:val="16"/>
                  <w:lang w:val="en-GB"/>
                </w:rPr>
                <w:fldChar w:fldCharType="begin" w:fldLock="1"/>
              </w:r>
              <w:r w:rsidR="00FF6231" w:rsidRPr="00E04E88" w:rsidDel="00E04E88">
                <w:rPr>
                  <w:rFonts w:cs="Times New Roman"/>
                  <w:color w:val="000000" w:themeColor="text1"/>
                  <w:sz w:val="16"/>
                  <w:szCs w:val="16"/>
                  <w:lang w:val="en-GB"/>
                </w:rPr>
                <w:delInstrText>ADDIN CSL_CITATION { "citationItems" : [ { "id" : "ITEM-1", "itemData" : { "DOI" : "10.1175/JCLI-D-13-00284.1", "abstract" : "The synoptic behavior of present-day heat waves (HW) over Europe is studied using the GFDL highresolution atmospheric model (HiRAM) with 50-km grid spacing. Three regions of enhanced and coherent temperature variability are identified over western Russia, eastern Europe, and western Europe. The simulated HW characteristics are compared with those derived from Climate Forecast System Reanalysis products. Composite charts for outstanding HW episodes resemble well-known recurrent circulation types. The HW region is overlain by a prominent upper-level anticyclone, which blocks the passage of synoptic-scale transients. The altered eddy vorticity transports in turn reinforce the anticyclone. The anticyclone is part of a planetary-scale wave train. The successive downstream development of this wave train is indicative of Rossby wave dispersion. Additional runs of HiRAMare conducted for the \"time slices\" of 2026-35 and 2086-95 in the climate scenario corresponding to representative concentration pathway 4.5 (RCP4.5). By the end of the twenty-first century, the average duration and frequency ofHWin the three European sites are projected to increase by a factor of 1.4-2.0 and 2.2-4.5, respectively, fromthe present-day values. These changes can be reproduced by adding the mean shift between the present and future climatological temperatures to the daily fluctuations in the present-day simulation. The output from a continuous integration of a coupled general circulation model through the 1901-2100 period indicates a monotonic increase in severity, duration, and HW days during the twenty-first century.", "author" : [ { "dropping-particle" : "", "family" : "Lau", "given" : "N.-C.", "non-dropping-particle" : "", "parse-names" : false, "suffix" : "" }, { "dropping-particle" : "", "family" : "Nath", "given" : "M.J.", "non-dropping-particle" : "", "parse-names" : false, "suffix" : "" } ], "container-title" : "Journal of Climate", "id" : "ITEM-1", "issue" : "10", "issued" : { "date-parts" : [ [ "2014" ] ] }, "page" : "3713-3730", "title" : "Model simulation and projection of European heat waves in present-day and future climates", "translator" : [ { "dropping-particle" : "", "family" : "S606", "given" : "", "non-dropping-particle" : "", "parse-names" : false, "suffix" : "" } ], "type" : "article-journal", "volume" : "27" }, "uris" : [ "http://www.mendeley.com/documents/?uuid=611c1ea3-0932-4763-9f5e-7073af4f9f96" ] } ], "mendeley" : { "formattedCitation" : "(Lau and Nath, 2014)", "manualFormatting" : "(Lau and Nath, 2014", "plainTextFormattedCitation" : "(Lau and Nath, 2014)", "previouslyFormattedCitation" : "(Lau and Nath, 2014)" }, "properties" : { "noteIndex" : 0 }, "schema" : "https://github.com/citation-style-language/schema/raw/master/csl-citation.json" }</w:delInstrText>
              </w:r>
              <w:r w:rsidRPr="00D424AA" w:rsidDel="00E04E88">
                <w:rPr>
                  <w:rFonts w:cs="Times New Roman"/>
                  <w:color w:val="000000" w:themeColor="text1"/>
                  <w:sz w:val="16"/>
                  <w:szCs w:val="16"/>
                  <w:lang w:val="en-GB"/>
                </w:rPr>
                <w:fldChar w:fldCharType="separate"/>
              </w:r>
              <w:r w:rsidR="00A26296" w:rsidRPr="00E04E88" w:rsidDel="00E04E88">
                <w:rPr>
                  <w:rFonts w:cs="Times New Roman"/>
                  <w:noProof/>
                  <w:color w:val="000000" w:themeColor="text1"/>
                  <w:sz w:val="16"/>
                  <w:szCs w:val="16"/>
                  <w:lang w:val="en-GB"/>
                </w:rPr>
                <w:delText>(Lau and Nath, 2014</w:delText>
              </w:r>
              <w:r w:rsidRPr="00D424AA" w:rsidDel="00E04E88">
                <w:rPr>
                  <w:rFonts w:cs="Times New Roman"/>
                  <w:color w:val="000000" w:themeColor="text1"/>
                  <w:sz w:val="16"/>
                  <w:szCs w:val="16"/>
                  <w:lang w:val="en-GB"/>
                </w:rPr>
                <w:fldChar w:fldCharType="end"/>
              </w:r>
              <w:commentRangeEnd w:id="7367"/>
              <w:r w:rsidR="00A26296" w:rsidDel="00E04E88">
                <w:rPr>
                  <w:rStyle w:val="Marquedecommentaire"/>
                </w:rPr>
                <w:commentReference w:id="7367"/>
              </w:r>
              <w:r w:rsidRPr="00841A35" w:rsidDel="00E04E88">
                <w:rPr>
                  <w:rFonts w:cs="Times New Roman"/>
                  <w:color w:val="000000" w:themeColor="text1"/>
                  <w:sz w:val="16"/>
                  <w:szCs w:val="16"/>
                  <w:lang w:val="en-GB"/>
                </w:rPr>
                <w:delText xml:space="preserve">; </w:delText>
              </w:r>
              <w:commentRangeStart w:id="7369"/>
              <w:r w:rsidRPr="00D424AA" w:rsidDel="00E04E88">
                <w:rPr>
                  <w:rFonts w:cs="Times New Roman"/>
                  <w:color w:val="000000" w:themeColor="text1"/>
                  <w:sz w:val="16"/>
                  <w:szCs w:val="16"/>
                  <w:lang w:val="en-GB"/>
                </w:rPr>
                <w:fldChar w:fldCharType="begin" w:fldLock="1"/>
              </w:r>
              <w:r w:rsidR="00FF6231" w:rsidDel="00E04E88">
                <w:rPr>
                  <w:rFonts w:cs="Times New Roman"/>
                  <w:color w:val="000000" w:themeColor="text1"/>
                  <w:sz w:val="16"/>
                  <w:szCs w:val="16"/>
                  <w:lang w:val="en-GB"/>
                </w:rPr>
                <w:delInstrText>ADDIN CSL_CITATION { "citationItems" : [ { "id" : "ITEM-1", "itemData" : { "DOI" : "10.1007/s00704-016-2031-3", "abstract" : "\u00a9 2017, Springer-Verlag Wien. The study examines climate change scenarios of Central European heat waves with a focus on related uncertainties in a large ensemble of regional climate model (RCM) simulations from the EURO-CORDEX and ENSEMBLES projects. Historical runs (1970\u20131999) driven by global climate models (GCMs) are evaluated against the E-OBS gridded data set in the first step. Although the RCMs are found to reproduce the frequency of heat waves quite well, those RCMs with the coarser grid (25 and 50\u00a0km) considerably overestimate the frequency of severe heat waves. This deficiency is improved in higher-resolution (12.5 km) EURO-CORDEX RCMs. In the near future (2020\u20132049), heat waves are projected to be nearly twice as frequent in comparison to the modelled historical period, and the increase is even larger for severe heat waves. Uncertainty originates mainly from the selection of RCMs and GCMs because the increase is similar for all concentration scenarios. For the late twenty-first century (2070\u20132099), a substantial increase in heat wave frequencies is projected, the magnitude of which depends mainly upon concentration scenario. Three to four heat waves per summer are projected in this period (compared to less than one in the recent climate), and severe heat waves are likely to become a regular phenomenon. This increment is primarily driven by a positive shift of temperature distribution, but changes in its scale and enhanced temporal autocorrelation of temperature also contribute to the projected increase in heat wave frequencies.", "author" : [ { "dropping-particle" : "", "family" : "Lhotka", "given" : "O.", "non-dropping-particle" : "", "parse-names" : false, "suffix" : "" }, { "dropping-particle" : "", "family" : "Kysel\u00fd", "given" : "J.", "non-dropping-particle" : "", "parse-names" : false, "suffix" : "" }, { "dropping-particle" : "", "family" : "Farda", "given" : "A.", "non-dropping-particle" : "", "parse-names" : false, "suffix" : "" } ], "container-title" : "Theoretical and Applied Climatology", "id" : "ITEM-1", "issue" : "3-4", "issued" : { "date-parts" : [ [ "2018" ] ] }, "page" : "1043-1054", "title" : "Climate change scenarios of heat waves in Central Europe and their uncertainties", "translator" : [ { "dropping-particle" : "", "family" : "S608", "given" : "", "non-dropping-particle" : "", "parse-names" : false, "suffix" : "" } ], "type" : "article-journal", "volume" : "131" }, "uris" : [ "http://www.mendeley.com/documents/?uuid=20bd8d82-4b60-4cc9-8ef5-6b0425ca778a" ] } ], "mendeley" : { "formattedCitation" : "(Lhotka et al., 2018)", "manualFormatting" : "Lhotka et al., 2018)", "plainTextFormattedCitation" : "(Lhotka et al., 2018)", "previouslyFormattedCitation" : "(Lhotka et al., 2018)" }, "properties" : { "noteIndex" : 0 }, "schema" : "https://github.com/citation-style-language/schema/raw/master/csl-citation.json" }</w:delInstrText>
              </w:r>
              <w:r w:rsidRPr="00D424AA" w:rsidDel="00E04E88">
                <w:rPr>
                  <w:rFonts w:cs="Times New Roman"/>
                  <w:color w:val="000000" w:themeColor="text1"/>
                  <w:sz w:val="16"/>
                  <w:szCs w:val="16"/>
                  <w:lang w:val="en-GB"/>
                </w:rPr>
                <w:fldChar w:fldCharType="separate"/>
              </w:r>
              <w:r w:rsidR="00A26296" w:rsidDel="00E04E88">
                <w:rPr>
                  <w:rFonts w:cs="Times New Roman"/>
                  <w:noProof/>
                  <w:color w:val="000000" w:themeColor="text1"/>
                  <w:sz w:val="16"/>
                  <w:szCs w:val="16"/>
                  <w:lang w:val="en-GB"/>
                </w:rPr>
                <w:delText>Lhotka et al., 2018)</w:delText>
              </w:r>
              <w:r w:rsidRPr="00D424AA" w:rsidDel="00E04E88">
                <w:rPr>
                  <w:rFonts w:cs="Times New Roman"/>
                  <w:color w:val="000000" w:themeColor="text1"/>
                  <w:sz w:val="16"/>
                  <w:szCs w:val="16"/>
                  <w:lang w:val="en-GB"/>
                </w:rPr>
                <w:fldChar w:fldCharType="end"/>
              </w:r>
            </w:del>
            <w:commentRangeEnd w:id="7369"/>
            <w:r w:rsidR="00A26296">
              <w:rPr>
                <w:rStyle w:val="Marquedecommentaire"/>
              </w:rPr>
              <w:commentReference w:id="7369"/>
            </w:r>
          </w:p>
        </w:tc>
      </w:tr>
      <w:tr w:rsidR="00D376F0" w:rsidRPr="00F1665C" w14:paraId="1237349A" w14:textId="77777777" w:rsidTr="00723657">
        <w:tc>
          <w:tcPr>
            <w:tcW w:w="2158" w:type="dxa"/>
            <w:vMerge/>
          </w:tcPr>
          <w:p w14:paraId="77BFA21A"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0DBAB72F"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r w:rsidRPr="00D424AA" w:rsidDel="000F4C20">
              <w:rPr>
                <w:rFonts w:eastAsiaTheme="minorHAnsi" w:cs="Times New Roman"/>
                <w:i/>
                <w:color w:val="000000" w:themeColor="text1"/>
                <w:sz w:val="16"/>
                <w:szCs w:val="16"/>
                <w:lang w:val="en-GB" w:eastAsia="en-US"/>
              </w:rPr>
              <w:t xml:space="preserve"> </w:t>
            </w:r>
          </w:p>
          <w:p w14:paraId="4F1243BD"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p>
        </w:tc>
        <w:tc>
          <w:tcPr>
            <w:tcW w:w="2158" w:type="dxa"/>
            <w:tcBorders>
              <w:top w:val="dashed" w:sz="4" w:space="0" w:color="000000"/>
            </w:tcBorders>
            <w:shd w:val="clear" w:color="auto" w:fill="FD9693"/>
          </w:tcPr>
          <w:p w14:paraId="0ABD964F"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and frequency of cold extremes </w:t>
            </w:r>
          </w:p>
        </w:tc>
        <w:tc>
          <w:tcPr>
            <w:tcW w:w="2158" w:type="dxa"/>
            <w:tcBorders>
              <w:top w:val="dashed" w:sz="4" w:space="0" w:color="000000"/>
            </w:tcBorders>
            <w:shd w:val="clear" w:color="auto" w:fill="FD9693"/>
            <w:tcMar>
              <w:top w:w="40" w:type="dxa"/>
              <w:left w:w="0" w:type="dxa"/>
              <w:bottom w:w="40" w:type="dxa"/>
              <w:right w:w="0" w:type="dxa"/>
            </w:tcMar>
          </w:tcPr>
          <w:p w14:paraId="263C16B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A401EE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38EF6FF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4A853D1" w14:textId="77777777" w:rsidR="00D376F0" w:rsidRPr="00D424AA" w:rsidRDefault="00D376F0" w:rsidP="00D424AA">
            <w:pPr>
              <w:rPr>
                <w:rFonts w:cs="Times New Roman"/>
                <w:color w:val="000000" w:themeColor="text1"/>
                <w:sz w:val="16"/>
                <w:szCs w:val="16"/>
                <w:lang w:val="en-GB"/>
              </w:rPr>
            </w:pPr>
          </w:p>
          <w:p w14:paraId="58A44C0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3205468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 xml:space="preserve">(compared with pre-industrial) </w:t>
            </w:r>
          </w:p>
          <w:p w14:paraId="0F6F029C" w14:textId="77777777" w:rsidR="00D376F0" w:rsidRPr="00D424AA" w:rsidRDefault="00D376F0" w:rsidP="00D424AA">
            <w:pPr>
              <w:spacing w:line="276" w:lineRule="auto"/>
              <w:rPr>
                <w:rFonts w:cs="Times New Roman"/>
                <w:color w:val="000000" w:themeColor="text1"/>
                <w:sz w:val="16"/>
                <w:szCs w:val="16"/>
                <w:lang w:val="en-GB"/>
              </w:rPr>
            </w:pPr>
          </w:p>
        </w:tc>
        <w:tc>
          <w:tcPr>
            <w:tcW w:w="2159" w:type="dxa"/>
            <w:tcBorders>
              <w:top w:val="dashed" w:sz="4" w:space="0" w:color="000000"/>
            </w:tcBorders>
            <w:shd w:val="clear" w:color="auto" w:fill="FF6365"/>
            <w:tcMar>
              <w:top w:w="40" w:type="dxa"/>
              <w:left w:w="40" w:type="dxa"/>
              <w:bottom w:w="40" w:type="dxa"/>
              <w:right w:w="40" w:type="dxa"/>
            </w:tcMar>
          </w:tcPr>
          <w:p w14:paraId="30C3C72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1BD058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B88FEE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41A6CF7C" w14:textId="77777777" w:rsidR="00D376F0" w:rsidRPr="00D424AA" w:rsidRDefault="00D376F0" w:rsidP="00D424AA">
            <w:pPr>
              <w:rPr>
                <w:rFonts w:cs="Times New Roman"/>
                <w:color w:val="000000" w:themeColor="text1"/>
                <w:sz w:val="16"/>
                <w:szCs w:val="16"/>
                <w:lang w:val="en-GB"/>
              </w:rPr>
            </w:pPr>
          </w:p>
          <w:p w14:paraId="3772A86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44B367E3"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Mar>
              <w:top w:w="40" w:type="dxa"/>
              <w:left w:w="40" w:type="dxa"/>
              <w:bottom w:w="40" w:type="dxa"/>
              <w:right w:w="40" w:type="dxa"/>
            </w:tcMar>
          </w:tcPr>
          <w:p w14:paraId="31A53B9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AEBFEA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3A95FF2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27694505" w14:textId="77777777" w:rsidR="00D376F0" w:rsidRPr="00D424AA" w:rsidRDefault="00D376F0" w:rsidP="00D424AA">
            <w:pPr>
              <w:rPr>
                <w:rFonts w:cs="Times New Roman"/>
                <w:color w:val="000000" w:themeColor="text1"/>
                <w:sz w:val="16"/>
                <w:szCs w:val="16"/>
                <w:lang w:val="en-GB"/>
              </w:rPr>
            </w:pPr>
          </w:p>
          <w:p w14:paraId="0C8994D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5204657"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114BC2AA" w14:textId="77777777" w:rsidTr="00723657">
        <w:tc>
          <w:tcPr>
            <w:tcW w:w="2158" w:type="dxa"/>
            <w:vMerge w:val="restart"/>
          </w:tcPr>
          <w:p w14:paraId="6AE9A5E0"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Eastern Europe (EEU)</w:t>
            </w:r>
          </w:p>
        </w:tc>
        <w:tc>
          <w:tcPr>
            <w:tcW w:w="2158" w:type="dxa"/>
            <w:tcBorders>
              <w:top w:val="dashed" w:sz="4" w:space="0" w:color="000000"/>
            </w:tcBorders>
            <w:shd w:val="clear" w:color="auto" w:fill="FF6365"/>
          </w:tcPr>
          <w:p w14:paraId="208D697B" w14:textId="247BDC77"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del w:id="7370" w:author="Robin Matthews" w:date="2021-07-14T22:52:00Z">
              <w:r w:rsidRPr="00D424AA" w:rsidDel="008F5267">
                <w:rPr>
                  <w:rFonts w:cs="Times New Roman"/>
                  <w:color w:val="000000" w:themeColor="text1"/>
                  <w:sz w:val="16"/>
                  <w:szCs w:val="16"/>
                  <w:lang w:val="en-GB"/>
                </w:rPr>
                <w:delText>(</w:delText>
              </w:r>
            </w:del>
            <w:bookmarkStart w:id="7371" w:name="_Hlk77195497"/>
            <w:ins w:id="7372" w:author="Robin Matthews" w:date="2021-07-14T22:52:00Z">
              <w:r w:rsidR="008F5267">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id" : "ITEM-2",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2",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onat et al., 2016a; Zhang et al., 2019c; Dunn et al., 2020; Pe\u00f1a-Angulo et al., 2020a)", "manualFormatting" : "(Donat et al., 2016a; P. Zhang et al., 2019; Dunn et al., 2020; Pe\u00f1a-Angulo et al., 2020a)", "plainTextFormattedCitation" : "(Donat et al., 2016a; Zhang et al., 2019c; Dunn et al., 2020; Pe\u00f1a-Angulo et al., 2020a)", "previouslyFormattedCitation" : "(Donat et al., 2016a; Zhang et al., 2019c; Dunn et al., 2020; Pe\u00f1a-Angulo et al., 2020a)" }, "properties" : { "noteIndex" : 0 }, "schema" : "https://github.com/citation-style-language/schema/raw/master/csl-citation.json" }</w:instrText>
            </w:r>
            <w:ins w:id="7373" w:author="Robin Matthews" w:date="2021-07-14T22:52:00Z">
              <w:r w:rsidR="008F5267">
                <w:rPr>
                  <w:rFonts w:cs="Times New Roman"/>
                  <w:color w:val="000000" w:themeColor="text1"/>
                  <w:sz w:val="16"/>
                  <w:szCs w:val="16"/>
                  <w:lang w:val="en-GB"/>
                </w:rPr>
                <w:fldChar w:fldCharType="separate"/>
              </w:r>
              <w:r w:rsidR="008F5267" w:rsidRPr="007F3EB1">
                <w:rPr>
                  <w:rFonts w:cs="Times New Roman"/>
                  <w:noProof/>
                  <w:color w:val="000000" w:themeColor="text1"/>
                  <w:sz w:val="16"/>
                  <w:szCs w:val="16"/>
                  <w:lang w:val="en-GB"/>
                </w:rPr>
                <w:t>(Donat et al., 2016</w:t>
              </w:r>
              <w:r w:rsidR="008F5267">
                <w:rPr>
                  <w:rFonts w:cs="Times New Roman"/>
                  <w:noProof/>
                  <w:color w:val="000000" w:themeColor="text1"/>
                  <w:sz w:val="16"/>
                  <w:szCs w:val="16"/>
                  <w:lang w:val="en-GB"/>
                </w:rPr>
                <w:t>a</w:t>
              </w:r>
              <w:r w:rsidR="008F5267" w:rsidRPr="007F3EB1">
                <w:rPr>
                  <w:rFonts w:cs="Times New Roman"/>
                  <w:noProof/>
                  <w:color w:val="000000" w:themeColor="text1"/>
                  <w:sz w:val="16"/>
                  <w:szCs w:val="16"/>
                  <w:lang w:val="en-GB"/>
                </w:rPr>
                <w:t xml:space="preserve">; </w:t>
              </w:r>
              <w:r w:rsidR="008F5267">
                <w:rPr>
                  <w:rFonts w:cs="Times New Roman"/>
                  <w:noProof/>
                  <w:color w:val="000000" w:themeColor="text1"/>
                  <w:sz w:val="16"/>
                  <w:szCs w:val="16"/>
                  <w:lang w:val="en-GB"/>
                </w:rPr>
                <w:t xml:space="preserve">P. </w:t>
              </w:r>
              <w:r w:rsidR="008F5267" w:rsidRPr="007F3EB1">
                <w:rPr>
                  <w:rFonts w:cs="Times New Roman"/>
                  <w:noProof/>
                  <w:color w:val="000000" w:themeColor="text1"/>
                  <w:sz w:val="16"/>
                  <w:szCs w:val="16"/>
                  <w:lang w:val="en-GB"/>
                </w:rPr>
                <w:t>Zhang et al., 2019; Dunn et al., 2020; Peña-Angulo et al., 2020</w:t>
              </w:r>
              <w:r w:rsidR="008F5267">
                <w:rPr>
                  <w:rFonts w:cs="Times New Roman"/>
                  <w:noProof/>
                  <w:color w:val="000000" w:themeColor="text1"/>
                  <w:sz w:val="16"/>
                  <w:szCs w:val="16"/>
                  <w:lang w:val="en-GB"/>
                </w:rPr>
                <w:t>a</w:t>
              </w:r>
              <w:r w:rsidR="008F5267" w:rsidRPr="007F3EB1">
                <w:rPr>
                  <w:rFonts w:cs="Times New Roman"/>
                  <w:noProof/>
                  <w:color w:val="000000" w:themeColor="text1"/>
                  <w:sz w:val="16"/>
                  <w:szCs w:val="16"/>
                  <w:lang w:val="en-GB"/>
                </w:rPr>
                <w:t>)</w:t>
              </w:r>
              <w:r w:rsidR="008F5267">
                <w:rPr>
                  <w:rFonts w:cs="Times New Roman"/>
                  <w:color w:val="000000" w:themeColor="text1"/>
                  <w:sz w:val="16"/>
                  <w:szCs w:val="16"/>
                  <w:lang w:val="en-GB"/>
                </w:rPr>
                <w:fldChar w:fldCharType="end"/>
              </w:r>
            </w:ins>
            <w:commentRangeStart w:id="7374"/>
            <w:del w:id="7375" w:author="Robin Matthews" w:date="2021-07-14T22:52: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mendeley" : { "formattedCitation" : "(Pe\u00f1a-Angulo et al., 2020a)", "manualFormatting" : "Pe\u00f1a-Angulo et al., 2020", "plainTextFormattedCitation" : "(Pe\u00f1a-Angulo et al., 2020a)", "previouslyFormattedCitation" : "(Pe\u00f1a-Angulo et al., 2020a)"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Peña-Angulo et al., 2020</w:delText>
              </w:r>
              <w:r w:rsidRPr="00D424AA" w:rsidDel="008F5267">
                <w:rPr>
                  <w:rFonts w:cs="Times New Roman"/>
                  <w:color w:val="000000" w:themeColor="text1"/>
                  <w:sz w:val="16"/>
                  <w:szCs w:val="16"/>
                  <w:lang w:val="en-GB"/>
                </w:rPr>
                <w:fldChar w:fldCharType="end"/>
              </w:r>
              <w:commentRangeEnd w:id="7374"/>
              <w:r w:rsidR="00A26296" w:rsidDel="008F5267">
                <w:rPr>
                  <w:rStyle w:val="Marquedecommentaire"/>
                </w:rPr>
                <w:commentReference w:id="7374"/>
              </w:r>
              <w:r w:rsidRPr="00841A35" w:rsidDel="008F5267">
                <w:rPr>
                  <w:rFonts w:cs="Times New Roman"/>
                  <w:color w:val="000000" w:themeColor="text1"/>
                  <w:sz w:val="16"/>
                  <w:szCs w:val="16"/>
                  <w:lang w:val="en-GB"/>
                </w:rPr>
                <w:delText xml:space="preserve">;  </w:delText>
              </w:r>
              <w:commentRangeStart w:id="7376"/>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175/JCLI-D-18-0733.1", "ISSN" : "0894-8755", "abstract" : "This paper presents an analysis of changes in global land extreme temperature indices (1951\u20132015) based on the new global land surface daily air temperature dataset recently developed by the China Meteorological Administration (CMA). The linear trends of the gridpoint time series and global land mean time series were calculated by using a Mann\u2013Kendall method that accounts for the lag-1 autocorrelation in the time series of annual extreme temperature indices. The results, which are generally consistent with previous studies, showed that the global land average annual and seasonal mean extreme temperature indices series all experienced significant long-term changes associated with warming, with cold threshold indices (frost days, icing days, cold nights, and cold days) decreasing, warm threshold indices (summer days, tropical nights, and warm days) increasing, and all absolute indices (TXx, TXn, TNx, and TNn) also increasing, over the last 65 years. The extreme temperature indices series based on daily minimum temperatures generally had a stronger and more significant trend than those based on daily maximum temperatures. The strongest warming occurred after the mid-1970s, and a few extreme temperature indices showed no significant trend over the period from 1951 to the mid-1970s. Most parts of the global land experienced significant warming trends over the period 1951\u20132015 as a whole, and the largest trends appeared in mid- to high latitudes of the Eurasian continent.", "author" : [ { "dropping-particle" : "", "family" : "Zhang", "given" : "Panfeng", "non-dropping-particle" : "", "parse-names" : false, "suffix" : "" }, { "dropping-particle" : "", "family" : "Ren", "given" : "Guoyu", "non-dropping-particle" : "", "parse-names" : false, "suffix" : "" }, { "dropping-particle" : "", "family" : "Xu", "given" : "Yan", "non-dropping-particle" : "", "parse-names" : false, "suffix" : "" }, { "dropping-particle" : "", "family" : "Wang", "given" : "Xiaolan L.", "non-dropping-particle" : "", "parse-names" : false, "suffix" : "" }, { "dropping-particle" : "", "family" : "Qin", "given" : "Yun", "non-dropping-particle" : "", "parse-names" : false, "suffix" : "" }, { "dropping-particle" : "", "family" : "Sun", "given" : "Xiubao", "non-dropping-particle" : "", "parse-names" : false, "suffix" : "" }, { "dropping-particle" : "", "family" : "Ren", "given" : "Yuyu", "non-dropping-particle" : "", "parse-names" : false, "suffix" : "" } ], "container-title" : "Journal of Climate", "id" : "ITEM-1", "issue" : "24", "issued" : { "date-parts" : [ [ "2019", "12" ] ] }, "page" : "8489-8509", "title" : "Observed Changes in Extreme Temperature over the Global Land Based on a Newly Developed Station Daily Dataset", "translator" : [ { "dropping-particle" : "", "family" : "S2410", "given" : "", "non-dropping-particle" : "", "parse-names" : false, "suffix" : "" } ], "type" : "article-journal", "volume" : "32" }, "uris" : [ "http://www.mendeley.com/documents/?uuid=6b9ff078-8816-4840-bb13-27ba7b7edb70" ] } ], "mendeley" : { "formattedCitation" : "(Zhang et al., 2019c)", "manualFormatting" : "Zhang et al., 2019b", "plainTextFormattedCitation" : "(Zhang et al., 2019c)", "previouslyFormattedCitation" : "(Zhang et al., 2019c)"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Zhang et al., 2019b</w:delText>
              </w:r>
              <w:r w:rsidRPr="00D424AA" w:rsidDel="008F5267">
                <w:rPr>
                  <w:rFonts w:cs="Times New Roman"/>
                  <w:color w:val="000000" w:themeColor="text1"/>
                  <w:sz w:val="16"/>
                  <w:szCs w:val="16"/>
                  <w:lang w:val="en-GB"/>
                </w:rPr>
                <w:fldChar w:fldCharType="end"/>
              </w:r>
              <w:commentRangeEnd w:id="7376"/>
              <w:r w:rsidR="00A26296" w:rsidDel="008F5267">
                <w:rPr>
                  <w:rStyle w:val="Marquedecommentaire"/>
                </w:rPr>
                <w:commentReference w:id="7376"/>
              </w:r>
              <w:r w:rsidRPr="00841A35" w:rsidDel="008F5267">
                <w:rPr>
                  <w:rFonts w:cs="Times New Roman"/>
                  <w:color w:val="000000" w:themeColor="text1"/>
                  <w:sz w:val="16"/>
                  <w:szCs w:val="16"/>
                  <w:lang w:val="en-GB"/>
                </w:rPr>
                <w:delText xml:space="preserve">; </w:delText>
              </w:r>
              <w:commentRangeStart w:id="7377"/>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mendeley" : { "formattedCitation" : "(Donat et al., 2016a)", "manualFormatting" : "Donat et al., 2016", "plainTextFormattedCitation" : "(Donat et al., 2016a)", "previouslyFormattedCitation" : "(Donat et al., 2016a)"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Donat et al., 2016</w:delText>
              </w:r>
              <w:r w:rsidRPr="00D424AA" w:rsidDel="008F5267">
                <w:rPr>
                  <w:rFonts w:cs="Times New Roman"/>
                  <w:color w:val="000000" w:themeColor="text1"/>
                  <w:sz w:val="16"/>
                  <w:szCs w:val="16"/>
                  <w:lang w:val="en-GB"/>
                </w:rPr>
                <w:fldChar w:fldCharType="end"/>
              </w:r>
              <w:commentRangeEnd w:id="7377"/>
              <w:r w:rsidR="00A26296" w:rsidDel="008F5267">
                <w:rPr>
                  <w:rStyle w:val="Marquedecommentaire"/>
                </w:rPr>
                <w:commentReference w:id="7377"/>
              </w:r>
              <w:r w:rsidRPr="00841A35" w:rsidDel="008F5267">
                <w:rPr>
                  <w:rFonts w:cs="Times New Roman"/>
                  <w:color w:val="000000" w:themeColor="text1"/>
                  <w:sz w:val="16"/>
                  <w:szCs w:val="16"/>
                  <w:lang w:val="en-GB"/>
                </w:rPr>
                <w:delText xml:space="preserve">; </w:delText>
              </w:r>
              <w:commentRangeStart w:id="7378"/>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en-GB"/>
                </w:rPr>
                <w:delText>Dunn et al., 2020)</w:delText>
              </w:r>
              <w:r w:rsidRPr="00D424AA" w:rsidDel="008F5267">
                <w:rPr>
                  <w:rFonts w:cs="Times New Roman"/>
                  <w:color w:val="000000" w:themeColor="text1"/>
                  <w:sz w:val="16"/>
                  <w:szCs w:val="16"/>
                  <w:lang w:val="en-GB"/>
                </w:rPr>
                <w:fldChar w:fldCharType="end"/>
              </w:r>
            </w:del>
            <w:bookmarkEnd w:id="7371"/>
            <w:commentRangeEnd w:id="7378"/>
            <w:r w:rsidR="00A26296">
              <w:rPr>
                <w:rStyle w:val="Marquedecommentaire"/>
              </w:rPr>
              <w:commentReference w:id="7378"/>
            </w:r>
          </w:p>
        </w:tc>
        <w:tc>
          <w:tcPr>
            <w:tcW w:w="2158" w:type="dxa"/>
            <w:tcBorders>
              <w:top w:val="dashed" w:sz="4" w:space="0" w:color="000000"/>
            </w:tcBorders>
            <w:shd w:val="clear" w:color="auto" w:fill="FD9693"/>
          </w:tcPr>
          <w:p w14:paraId="6C1444C2" w14:textId="432D3A74" w:rsidR="00D376F0" w:rsidRPr="00D424AA" w:rsidDel="008F5267" w:rsidRDefault="00D376F0" w:rsidP="00DB48AC">
            <w:pPr>
              <w:rPr>
                <w:del w:id="7379" w:author="Robin Matthews" w:date="2021-07-14T22:53:00Z"/>
                <w:rFonts w:cs="Times New Roman"/>
                <w:color w:val="000000" w:themeColor="text1"/>
                <w:sz w:val="16"/>
                <w:szCs w:val="16"/>
                <w:lang w:val="nb-NO"/>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7380" w:name="_Hlk77195564"/>
            <w:ins w:id="7381" w:author="Robin Matthews" w:date="2021-07-14T22:53:00Z">
              <w:r w:rsidR="008F5267">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007/s10584-014-1153-9", "abstract" : "With record breaking heat waves, dryness, and floods in several parts of the world in recent years the question arises whether and to what extent the hazard of hydrometeorological extreme weather events has changed, and if changes can be attributed to specific causes. The methodology of probabilistic event attribution allows to evaluate such potential changes in the occurence probabilities of particular types of extreme events. We show that such a probabilistic assessment not only provides information on changing hazards in hydrometerological events but also permits statements about multivariate combinations of hydrometeorological variables. Hence attribution studies could be targeted specifically towards relevant impacts in particular sectors, if different suitable multivariate proxies are used. We demonstrate our methodology by using combinations of temperature, precipitation and humidity in the large ensemble of climate simulations within the weather@home project in order to derive impact-relevant quantities such as a seasonal water balance and heat stress imposed on the human body. Finally, we estimate the hazard probabilities of those events in South-East Europe, a region that has recently experienced severe summer dryness (2012) in combination with multiple heat waves. \u00a9 2014 The Author(s).", "author" : [ { "dropping-particle" : "", "family" : "Sippel", "given" : "S.", "non-dropping-particle" : "", "parse-names" : false, "suffix" : "" }, { "dropping-particle" : "", "family" : "Otto", "given" : "F.E.L.", "non-dropping-particle" : "", "parse-names" : false, "suffix" : "" } ], "container-title" : "Climatic Change", "id" : "ITEM-3", "issue" : "3-4", "issued" : { "date-parts" : [ [ "2014" ] ] }, "page" : "381-398", "title" : "Beyond climatological extremes \u2013 assessing how the odds of hydrometeorological extreme events in South-East Europe change in a warming climate", "translator" : [ { "dropping-particle" : "", "family" : "S800", "given" : "", "non-dropping-particle" : "", "parse-names" : false, "suffix" : "" } ], "type" : "article-journal", "volume" : "125" }, "uris" : [ "http://www.mendeley.com/documents/?uuid=e87aa628-19c6-4180-babc-290adfd38638" ] }, { "id" : "ITEM-4", "itemData" : { "DOI" : "10.1175/BAMS-D-19-0201.1", "ISSN" : "0003-0007", "author" : [ { "dropping-particle" : "", "family" : "Leach", "given" : "Nicholas J.", "non-dropping-particle" : "", "parse-names" : false, "suffix" : "" }, { "dropping-particle" : "", "family" : "Li", "given" : "Sihan", "non-dropping-particle" : "", "parse-names" : false, "suffix" : "" }, { "dropping-particle" : "", "family" : "Sparrow", "given" : "Sarah", "non-dropping-particle" : "", "parse-names" : false, "suffix" : "" }, { "dropping-particle" : "", "family" : "Oldenborgh", "given" : "Geert Jan", "non-dropping-particle" : "van", "parse-names" : false, "suffix" : "" }, { "dropping-particle" : "", "family" : "Lott", "given" : "Fraser C.", "non-dropping-particle" : "", "parse-names" : false, "suffix" : "" }, { "dropping-particle" : "", "family" : "Weisheimer", "given" : "Antje", "non-dropping-particle" : "", "parse-names" : false, "suffix" : "" }, { "dropping-particle" : "", "family" : "Allen", "given" : "Myles R.", "non-dropping-particle" : "", "parse-names" : false, "suffix" : "" } ], "container-title" : "Bulletin of the American Meteorological Society", "id" : "ITEM-4", "issue" : "1", "issued" : { "date-parts" : [ [ "2020", "1" ] ] }, "page" : "S41-S46", "title" : "Anthropogenic Influence on the 2018 Summer Warm Spell in Europe: The Impact of Different Spatio-Temporal Scales", "translator" : [ { "dropping-particle" : "", "family" : "S2533", "given" : "", "non-dropping-particle" : "", "parse-names" : false, "suffix" : "" } ], "type" : "article-journal", "volume" : "101" }, "uris" : [ "http://www.mendeley.com/documents/?uuid=b55b0596-ce55-475c-818a-8a37192b16c9" ] }, { "id" : "ITEM-5", "itemData" : { "DOI" : "10.1002/2016GL068036", "ISSN" : "00948276",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physical Research Letters", "id" : "ITEM-5", "issue" : "6", "issued" : { "date-parts" : [ [ "2016", "3", "28" ] ] }, "page" : "2819-2826", "title" : "Role of soil moisture versus recent climate change for the 2010 heat wave in western Russia", "translator" : [ { "dropping-particle" : "", "family" : "S819", "given" : "", "non-dropping-particle" : "", "parse-names" : false, "suffix" : "" } ], "type" : "article-journal", "volume" : "43" }, "uris" : [ "http://www.mendeley.com/documents/?uuid=4b60427b-1422-4615-b216-5222140784a9" ] } ], "mendeley" : { "formattedCitation" : "(Sippel and Otto, 2014; Hauser et al., 2016; Wang et al., 2017c; Leach et al., 2020; Seong et al., 2020)", "manualFormatting" : "(Sippel and Otto, 2014; Hauser et al., 2016; Z. Wang et al., 2017a; Leach et al., 2020; Seong et al., 2020)", "plainTextFormattedCitation" : "(Sippel and Otto, 2014; Hauser et al., 2016; Wang et al., 2017c; Leach et al., 2020; Seong et al., 2020)", "previouslyFormattedCitation" : "(Sippel and Otto, 2014; Hauser et al., 2016; Wang et al., 2017c; Leach et al., 2020; Seong et al., 2020)" }, "properties" : { "noteIndex" : 0 }, "schema" : "https://github.com/citation-style-language/schema/raw/master/csl-citation.json" }</w:instrText>
            </w:r>
            <w:ins w:id="7382" w:author="Robin Matthews" w:date="2021-07-14T22:53:00Z">
              <w:r w:rsidR="008F5267">
                <w:rPr>
                  <w:rFonts w:cs="Times New Roman"/>
                  <w:color w:val="000000" w:themeColor="text1"/>
                  <w:sz w:val="16"/>
                  <w:szCs w:val="16"/>
                  <w:lang w:val="en-GB"/>
                </w:rPr>
                <w:fldChar w:fldCharType="separate"/>
              </w:r>
              <w:r w:rsidR="008F5267" w:rsidRPr="007F3EB1">
                <w:rPr>
                  <w:rFonts w:cs="Times New Roman"/>
                  <w:noProof/>
                  <w:color w:val="000000" w:themeColor="text1"/>
                  <w:sz w:val="16"/>
                  <w:szCs w:val="16"/>
                  <w:lang w:val="en-GB"/>
                </w:rPr>
                <w:t xml:space="preserve">(Sippel and Otto, 2014; Hauser et al., 2016; </w:t>
              </w:r>
              <w:r w:rsidR="008F5267">
                <w:rPr>
                  <w:rFonts w:cs="Times New Roman"/>
                  <w:noProof/>
                  <w:color w:val="000000" w:themeColor="text1"/>
                  <w:sz w:val="16"/>
                  <w:szCs w:val="16"/>
                  <w:lang w:val="en-GB"/>
                </w:rPr>
                <w:t xml:space="preserve">Z. </w:t>
              </w:r>
              <w:r w:rsidR="008F5267" w:rsidRPr="007F3EB1">
                <w:rPr>
                  <w:rFonts w:cs="Times New Roman"/>
                  <w:noProof/>
                  <w:color w:val="000000" w:themeColor="text1"/>
                  <w:sz w:val="16"/>
                  <w:szCs w:val="16"/>
                  <w:lang w:val="en-GB"/>
                </w:rPr>
                <w:t>Wang et al., 2017</w:t>
              </w:r>
              <w:r w:rsidR="008F5267">
                <w:rPr>
                  <w:rFonts w:cs="Times New Roman"/>
                  <w:noProof/>
                  <w:color w:val="000000" w:themeColor="text1"/>
                  <w:sz w:val="16"/>
                  <w:szCs w:val="16"/>
                  <w:lang w:val="en-GB"/>
                </w:rPr>
                <w:t>a</w:t>
              </w:r>
              <w:r w:rsidR="008F5267" w:rsidRPr="007F3EB1">
                <w:rPr>
                  <w:rFonts w:cs="Times New Roman"/>
                  <w:noProof/>
                  <w:color w:val="000000" w:themeColor="text1"/>
                  <w:sz w:val="16"/>
                  <w:szCs w:val="16"/>
                  <w:lang w:val="en-GB"/>
                </w:rPr>
                <w:t>; Leach et al., 2020; Seong et al., 2020)</w:t>
              </w:r>
              <w:r w:rsidR="008F5267">
                <w:rPr>
                  <w:rFonts w:cs="Times New Roman"/>
                  <w:color w:val="000000" w:themeColor="text1"/>
                  <w:sz w:val="16"/>
                  <w:szCs w:val="16"/>
                  <w:lang w:val="en-GB"/>
                </w:rPr>
                <w:fldChar w:fldCharType="end"/>
              </w:r>
            </w:ins>
            <w:commentRangeStart w:id="7383"/>
            <w:del w:id="7384" w:author="Robin Matthews" w:date="2021-07-14T22:53: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w:delInstrText>
              </w:r>
              <w:r w:rsidR="00FF6231" w:rsidRPr="00D707C3" w:rsidDel="008F5267">
                <w:rPr>
                  <w:rFonts w:cs="Times New Roman"/>
                  <w:color w:val="000000" w:themeColor="text1"/>
                  <w:sz w:val="16"/>
                  <w:szCs w:val="16"/>
                </w:rPr>
                <w:delInstrText>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w:delInstrText>
              </w:r>
              <w:r w:rsidR="00FF6231" w:rsidRPr="006A2665" w:rsidDel="008F5267">
                <w:rPr>
                  <w:rFonts w:cs="Times New Roman"/>
                  <w:color w:val="000000" w:themeColor="text1"/>
                  <w:sz w:val="16"/>
                  <w:szCs w:val="16"/>
                </w:rPr>
                <w:delInstrText>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nb-NO"/>
                </w:rPr>
                <w:delText>(Seong et al., 2020</w:delText>
              </w:r>
              <w:r w:rsidRPr="00D424AA" w:rsidDel="008F5267">
                <w:rPr>
                  <w:rFonts w:cs="Times New Roman"/>
                  <w:color w:val="000000" w:themeColor="text1"/>
                  <w:sz w:val="16"/>
                  <w:szCs w:val="16"/>
                  <w:lang w:val="en-GB"/>
                </w:rPr>
                <w:fldChar w:fldCharType="end"/>
              </w:r>
              <w:commentRangeEnd w:id="7383"/>
              <w:r w:rsidR="00A26296" w:rsidDel="008F5267">
                <w:rPr>
                  <w:rStyle w:val="Marquedecommentaire"/>
                </w:rPr>
                <w:commentReference w:id="7383"/>
              </w:r>
              <w:r w:rsidRPr="00841A35" w:rsidDel="008F5267">
                <w:rPr>
                  <w:rFonts w:cs="Times New Roman"/>
                  <w:color w:val="000000" w:themeColor="text1"/>
                  <w:sz w:val="16"/>
                  <w:szCs w:val="16"/>
                  <w:lang w:val="nb-NO"/>
                </w:rPr>
                <w:delText>;</w:delText>
              </w:r>
            </w:del>
          </w:p>
          <w:commentRangeStart w:id="7385"/>
          <w:p w14:paraId="609EC5B4" w14:textId="3D818974" w:rsidR="00D376F0" w:rsidRPr="00841A35" w:rsidRDefault="00D376F0" w:rsidP="00037826">
            <w:pPr>
              <w:rPr>
                <w:rFonts w:eastAsiaTheme="minorHAnsi" w:cs="Times New Roman"/>
                <w:color w:val="000000" w:themeColor="text1"/>
                <w:sz w:val="16"/>
                <w:szCs w:val="16"/>
                <w:lang w:val="nb-NO" w:eastAsia="en-US"/>
              </w:rPr>
            </w:pPr>
            <w:del w:id="7386" w:author="Robin Matthews" w:date="2021-07-14T22:53:00Z">
              <w:r w:rsidRPr="00D424AA" w:rsidDel="008F5267">
                <w:rPr>
                  <w:rFonts w:cs="Times New Roman"/>
                  <w:color w:val="000000" w:themeColor="text1"/>
                  <w:sz w:val="16"/>
                  <w:szCs w:val="16"/>
                  <w:lang w:val="en-GB"/>
                </w:rPr>
                <w:fldChar w:fldCharType="begin" w:fldLock="1"/>
              </w:r>
              <w:r w:rsidR="00FF6231" w:rsidDel="008F5267">
                <w:rPr>
                  <w:rFonts w:cs="Times New Roman"/>
                  <w:color w:val="000000" w:themeColor="text1"/>
                  <w:sz w:val="16"/>
                  <w:szCs w:val="16"/>
                  <w:lang w:val="nb-NO"/>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8F5267">
                <w:rPr>
                  <w:rFonts w:cs="Times New Roman"/>
                  <w:color w:val="000000" w:themeColor="text1"/>
                  <w:sz w:val="16"/>
                  <w:szCs w:val="16"/>
                  <w:lang w:val="en-GB"/>
                </w:rPr>
                <w:fldChar w:fldCharType="separate"/>
              </w:r>
              <w:r w:rsidR="00A26296" w:rsidDel="008F5267">
                <w:rPr>
                  <w:rFonts w:cs="Times New Roman"/>
                  <w:noProof/>
                  <w:color w:val="000000" w:themeColor="text1"/>
                  <w:sz w:val="16"/>
                  <w:szCs w:val="16"/>
                  <w:lang w:val="nb-NO"/>
                </w:rPr>
                <w:delText>Wang et al., 2017;</w:delText>
              </w:r>
              <w:r w:rsidRPr="00D424AA" w:rsidDel="008F5267">
                <w:rPr>
                  <w:rFonts w:cs="Times New Roman"/>
                  <w:color w:val="000000" w:themeColor="text1"/>
                  <w:sz w:val="16"/>
                  <w:szCs w:val="16"/>
                  <w:lang w:val="en-GB"/>
                </w:rPr>
                <w:fldChar w:fldCharType="end"/>
              </w:r>
              <w:commentRangeEnd w:id="7385"/>
              <w:r w:rsidR="00A26296" w:rsidDel="008F5267">
                <w:rPr>
                  <w:rStyle w:val="Marquedecommentaire"/>
                </w:rPr>
                <w:commentReference w:id="7385"/>
              </w:r>
              <w:r w:rsidRPr="00841A35" w:rsidDel="008F5267">
                <w:rPr>
                  <w:rFonts w:eastAsiaTheme="minorHAnsi" w:cs="Times New Roman"/>
                  <w:color w:val="000000" w:themeColor="text1"/>
                  <w:sz w:val="16"/>
                  <w:szCs w:val="16"/>
                  <w:lang w:val="nb-NO" w:eastAsia="en-US"/>
                </w:rPr>
                <w:delText xml:space="preserve"> </w:delText>
              </w:r>
              <w:commentRangeStart w:id="7387"/>
              <w:r w:rsidRPr="00D424AA" w:rsidDel="008F5267">
                <w:rPr>
                  <w:rFonts w:cs="Times New Roman"/>
                  <w:sz w:val="16"/>
                  <w:szCs w:val="16"/>
                  <w:lang w:val="en-GB"/>
                </w:rPr>
                <w:fldChar w:fldCharType="begin" w:fldLock="1"/>
              </w:r>
              <w:r w:rsidR="00FF6231" w:rsidDel="008F5267">
                <w:rPr>
                  <w:rFonts w:cs="Times New Roman"/>
                  <w:sz w:val="16"/>
                  <w:szCs w:val="16"/>
                  <w:lang w:val="nb-NO"/>
                </w:rPr>
                <w:delInstrText>ADDIN CSL_CITATION { "citationItems" : [ { "id" : "ITEM-1", "itemData" : { "DOI" : "10.1007/s10584-014-1153-9", "abstract" : "With record breaking heat waves, dryness, and floods in several parts of the world in recent years the question arises whether and to what extent the hazard of hydrometeorological extreme weather events has changed, and if changes can be attributed to specific causes. The methodology of probabilistic event attribution allows to evaluate such potential changes in the occurence probabilities of particular types of extreme events. We show that such a probabilistic assessment not only provides information on changing hazards in hydrometerological events but also permits statements about multivariate combinations of hydrometeorological variables. Hence attribution studies could be targeted specifically towards relevant impacts in particular sectors, if different suitable multivariate proxies are used. We demonstrate our methodology by using combinations of temperature, precipitation and humidity in the large ensemble of climate simulations within the weather@home project in order to derive impact-relevant quantities such as a seasonal water balance and heat stress imposed on the human body. Finally, we estimate the hazard probabilities of those events in South-East Europe, a region that has recently experienced severe summer dryness (2012) in combination with multiple heat waves. \u00a9 2014 The Author(s).", "author" : [ { "dropping-particle" : "", "family" : "Sippel", "given" : "S.", "non-dropping-particle" : "", "parse-names" : false, "suffix" : "" }, { "dropping-particle" : "", "family" : "Otto", "given" : "F.E.L.", "non-dropping-particle" : "", "parse-names" : false, "suffix" : "" } ], "container-title" : "Climatic Change", "id" : "ITEM-1", "issue" : "3-4", "issued" : { "date-parts" : [ [ "2014" ] ] }, "page" : "381-398", "title" : "Beyond climatological extremes \u2013 assessing how the odds of hydrometeorological extreme events in South-East Europe change in a warming climate", "translator" : [ { "dropping-particle" : "", "family" : "S800", "given" : "", "non-dropping-particle" : "", "parse-names" : false, "suffix" : "" } ], "type" : "article-journal", "volume" : "125" }, "uris" : [ "http://www.mendeley.com/documents/?uuid=e87aa628-19c6-4180-babc-290adfd38638" ] } ], "mendeley" : { "formattedCitation" : "(Sippel and Otto, 2014)", "manualFormatting" : "Sippel and Otto, 2014", "plainTextFormattedCitation" : "(Sippel and Otto, 2014)", "previouslyFormattedCitation" : "(Sippel and Otto, 2014)" }, "properties" : { "noteIndex" : 0 }, "schema" : "https://github.com/citation-style-language/schema/raw/master/csl-citation.json" }</w:delInstrText>
              </w:r>
              <w:r w:rsidRPr="00D424AA" w:rsidDel="008F5267">
                <w:rPr>
                  <w:rFonts w:cs="Times New Roman"/>
                  <w:sz w:val="16"/>
                  <w:szCs w:val="16"/>
                  <w:lang w:val="en-GB"/>
                </w:rPr>
                <w:fldChar w:fldCharType="separate"/>
              </w:r>
              <w:r w:rsidR="00A26296" w:rsidDel="008F5267">
                <w:rPr>
                  <w:rFonts w:cs="Times New Roman"/>
                  <w:noProof/>
                  <w:sz w:val="16"/>
                  <w:szCs w:val="16"/>
                  <w:lang w:val="nb-NO"/>
                </w:rPr>
                <w:delText>Sippel and Otto, 2014</w:delText>
              </w:r>
              <w:r w:rsidRPr="00D424AA" w:rsidDel="008F5267">
                <w:rPr>
                  <w:rFonts w:cs="Times New Roman"/>
                  <w:sz w:val="16"/>
                  <w:szCs w:val="16"/>
                  <w:lang w:val="en-GB"/>
                </w:rPr>
                <w:fldChar w:fldCharType="end"/>
              </w:r>
              <w:commentRangeEnd w:id="7387"/>
              <w:r w:rsidR="00A26296" w:rsidDel="008F5267">
                <w:rPr>
                  <w:rStyle w:val="Marquedecommentaire"/>
                </w:rPr>
                <w:commentReference w:id="7387"/>
              </w:r>
              <w:r w:rsidRPr="00841A35" w:rsidDel="008F5267">
                <w:rPr>
                  <w:rFonts w:cs="Times New Roman"/>
                  <w:sz w:val="16"/>
                  <w:szCs w:val="16"/>
                  <w:lang w:val="nb-NO"/>
                </w:rPr>
                <w:delText xml:space="preserve">; </w:delText>
              </w:r>
              <w:commentRangeStart w:id="7388"/>
              <w:r w:rsidRPr="00D424AA" w:rsidDel="008F5267">
                <w:rPr>
                  <w:rFonts w:cs="Times New Roman"/>
                  <w:sz w:val="16"/>
                  <w:szCs w:val="16"/>
                  <w:lang w:val="en-GB"/>
                </w:rPr>
                <w:fldChar w:fldCharType="begin" w:fldLock="1"/>
              </w:r>
              <w:r w:rsidR="00FF6231" w:rsidDel="008F5267">
                <w:rPr>
                  <w:rFonts w:cs="Times New Roman"/>
                  <w:sz w:val="16"/>
                  <w:szCs w:val="16"/>
                  <w:lang w:val="nb-NO"/>
                </w:rPr>
                <w:delInstrText>ADDIN CSL_CITATION { "citationItems" : [ { "id" : "ITEM-1", "itemData" : { "DOI" : "10.1175/BAMS-D-19-0201.1", "ISSN" : "0003-0007", "author" : [ { "dropping-particle" : "", "family" : "Leach", "given" : "Nicholas J.", "non-dropping-particle" : "", "parse-names" : false, "suffix" : "" }, { "dropping-particle" : "", "family" : "Li", "given" : "Sihan", "non-dropping-particle" : "", "parse-names" : false, "suffix" : "" }, { "dropping-particle" : "", "family" : "Sparrow", "given" : "Sarah", "non-dropping-particle" : "", "parse-names" : false, "suffix" : "" }, { "dropping-particle" : "", "family" : "Oldenborgh", "given" : "Geert Jan", "non-dropping-particle" : "van", "parse-names" : false, "suffix" : "" }, { "dropping-particle" : "", "family" : "Lott", "given" : "Fraser C.", "non-dropping-particle" : "", "parse-names" : false, "suffix" : "" }, { "dropping-particle" : "", "family" : "Weisheimer", "given" : "Antje", "non-dropping-particle" : "", "parse-names" : false, "suffix" : "" }, { "dropping-particle" : "", "family" : "Allen", "given" : "Myles R.", "non-dropping-particle" : "", "parse-names" : false, "suffix" : "" } ], "container-title" : "Bulletin of the American Meteorological Society", "id" : "ITEM-1", "issue" : "1", "issued" : { "date-parts" : [ [ "2020", "1" ] ] }, "page" : "S41-S46", "title" : "Anthropogenic Influence on the 2018 Summer Warm Spell in Europe: The Impact of Different Spatio-Temporal Scales", "translator" : [ { "dropping-particle" : "", "family" : "S2533", "given" : "", "non-dropping-particle" : "", "parse-names" : false, "suffix" : "" } ], "type" : "article-journal", "volume" : "101" }, "uris" : [ "http://www.mendeley.com/documents/?uuid=b55b0596-ce55-475c-818a-8a37192b16c9" ] } ], "mendeley" : { "formattedCitation" : "(Leach et al., 2020)", "manualFormatting" : "Leach et al., 2020", "plainTextFormattedCitation" : "(Leach et al., 2020)", "previouslyFormattedCitation" : "(Leach et al., 2020)" }, "properties" : { "noteIndex" : 0 }, "schema" : "https://github.com/citation-style-language/schema/raw/master/csl-citation.json" }</w:delInstrText>
              </w:r>
              <w:r w:rsidRPr="00D424AA" w:rsidDel="008F5267">
                <w:rPr>
                  <w:rFonts w:cs="Times New Roman"/>
                  <w:sz w:val="16"/>
                  <w:szCs w:val="16"/>
                  <w:lang w:val="en-GB"/>
                </w:rPr>
                <w:fldChar w:fldCharType="separate"/>
              </w:r>
              <w:r w:rsidR="00A26296" w:rsidDel="008F5267">
                <w:rPr>
                  <w:rFonts w:cs="Times New Roman"/>
                  <w:noProof/>
                  <w:sz w:val="16"/>
                  <w:szCs w:val="16"/>
                  <w:lang w:val="nb-NO"/>
                </w:rPr>
                <w:delText>Leach et al., 2020</w:delText>
              </w:r>
              <w:r w:rsidRPr="00D424AA" w:rsidDel="008F5267">
                <w:rPr>
                  <w:rFonts w:cs="Times New Roman"/>
                  <w:sz w:val="16"/>
                  <w:szCs w:val="16"/>
                  <w:lang w:val="en-GB"/>
                </w:rPr>
                <w:fldChar w:fldCharType="end"/>
              </w:r>
              <w:commentRangeEnd w:id="7388"/>
              <w:r w:rsidR="00A26296" w:rsidDel="008F5267">
                <w:rPr>
                  <w:rStyle w:val="Marquedecommentaire"/>
                </w:rPr>
                <w:commentReference w:id="7388"/>
              </w:r>
              <w:r w:rsidRPr="00841A35" w:rsidDel="008F5267">
                <w:rPr>
                  <w:rFonts w:cs="Times New Roman"/>
                  <w:sz w:val="16"/>
                  <w:szCs w:val="16"/>
                  <w:lang w:val="nb-NO"/>
                </w:rPr>
                <w:delText xml:space="preserve">; </w:delText>
              </w:r>
              <w:commentRangeStart w:id="7389"/>
              <w:r w:rsidRPr="00D424AA" w:rsidDel="008F5267">
                <w:rPr>
                  <w:rFonts w:cs="Times New Roman"/>
                  <w:sz w:val="16"/>
                  <w:szCs w:val="16"/>
                  <w:lang w:val="en-GB"/>
                </w:rPr>
                <w:fldChar w:fldCharType="begin" w:fldLock="1"/>
              </w:r>
              <w:r w:rsidR="00FF6231" w:rsidDel="008F5267">
                <w:rPr>
                  <w:rFonts w:cs="Times New Roman"/>
                  <w:sz w:val="16"/>
                  <w:szCs w:val="16"/>
                  <w:lang w:val="nb-NO"/>
                </w:rPr>
                <w:delInstrText>ADDIN CSL_CITATION { "citationItems" : [ { "id" : "ITEM-1", "itemData" : { "DOI" : "10.1002/2016GL068036", "ISSN" : "00948276",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physical Research Letters", "id" : "ITEM-1", "issue" : "6", "issued" : { "date-parts" : [ [ "2016", "3", "28" ] ] }, "page" : "2819-2826", "title" : "Role of soil moisture versus recent climate change for the 2010 heat wave in western Russia", "translator" : [ { "dropping-particle" : "", "family" : "S819", "given" : "", "non-dropping-particle" : "", "parse-names" : false, "suffix" : "" } ], "type" : "article-journal", "volume" : "43" }, "uris" : [ "http://www.mendeley.com/documents/?uuid=4b60427b-1422-4615-b216-5222140784a9" ] } ], "mendeley" : { "formattedCitation" : "(Hauser et al., 2016)", "manualFormatting" : "Hauser et al., 2016)", "plainTextFormattedCitation" : "(Hauser et al., 2016)", "previouslyFormattedCitation" : "(Hauser et al., 2016)" }, "properties" : { "noteIndex" : 0 }, "schema" : "https://github.com/citation-style-language/schema/raw/master/csl-citation.json" }</w:delInstrText>
              </w:r>
              <w:r w:rsidRPr="00D424AA" w:rsidDel="008F5267">
                <w:rPr>
                  <w:rFonts w:cs="Times New Roman"/>
                  <w:sz w:val="16"/>
                  <w:szCs w:val="16"/>
                  <w:lang w:val="en-GB"/>
                </w:rPr>
                <w:fldChar w:fldCharType="separate"/>
              </w:r>
              <w:r w:rsidR="00A26296" w:rsidDel="008F5267">
                <w:rPr>
                  <w:rFonts w:cs="Times New Roman"/>
                  <w:noProof/>
                  <w:sz w:val="16"/>
                  <w:szCs w:val="16"/>
                  <w:lang w:val="nb-NO"/>
                </w:rPr>
                <w:delText>Hauser et al., 2016)</w:delText>
              </w:r>
              <w:r w:rsidRPr="00D424AA" w:rsidDel="008F5267">
                <w:rPr>
                  <w:rFonts w:cs="Times New Roman"/>
                  <w:sz w:val="16"/>
                  <w:szCs w:val="16"/>
                  <w:lang w:val="en-GB"/>
                </w:rPr>
                <w:fldChar w:fldCharType="end"/>
              </w:r>
            </w:del>
            <w:bookmarkEnd w:id="7380"/>
            <w:commentRangeEnd w:id="7389"/>
            <w:r w:rsidR="00A26296">
              <w:rPr>
                <w:rStyle w:val="Marquedecommentaire"/>
              </w:rPr>
              <w:commentReference w:id="7389"/>
            </w:r>
          </w:p>
        </w:tc>
        <w:tc>
          <w:tcPr>
            <w:tcW w:w="2158" w:type="dxa"/>
            <w:tcBorders>
              <w:top w:val="dashed" w:sz="4" w:space="0" w:color="000000"/>
            </w:tcBorders>
            <w:shd w:val="clear" w:color="auto" w:fill="FD9693"/>
            <w:tcMar>
              <w:top w:w="40" w:type="dxa"/>
              <w:left w:w="0" w:type="dxa"/>
              <w:bottom w:w="40" w:type="dxa"/>
              <w:right w:w="0" w:type="dxa"/>
            </w:tcMar>
          </w:tcPr>
          <w:p w14:paraId="461374B7" w14:textId="49DE90F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390"/>
            <w:r w:rsidRPr="00D424AA">
              <w:rPr>
                <w:rFonts w:cs="Times New Roman"/>
                <w:color w:val="000000" w:themeColor="text1"/>
                <w:sz w:val="16"/>
                <w:szCs w:val="16"/>
                <w:lang w:val="en-GB"/>
              </w:rPr>
              <w:fldChar w:fldCharType="begin" w:fldLock="1"/>
            </w:r>
            <w:ins w:id="7391" w:author="Robin Matthews" w:date="2021-07-14T22:50:00Z">
              <w:r w:rsidR="008F5267">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392" w:author="Robin Matthews" w:date="2021-07-14T22:50:00Z">
              <w:r w:rsidR="00FC4C2D" w:rsidDel="008F5267">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393" w:author="Robin Matthews" w:date="2021-07-14T22:50:00Z">
              <w:r w:rsidR="00A26296" w:rsidDel="008F5267">
                <w:rPr>
                  <w:rFonts w:cs="Times New Roman"/>
                  <w:noProof/>
                  <w:color w:val="000000" w:themeColor="text1"/>
                  <w:sz w:val="16"/>
                  <w:szCs w:val="16"/>
                  <w:lang w:val="en-GB"/>
                </w:rPr>
                <w:delText>Li et al., 2020</w:delText>
              </w:r>
            </w:del>
            <w:ins w:id="7394" w:author="Robin Matthews" w:date="2021-07-14T22:50: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390"/>
            <w:r w:rsidR="00A26296">
              <w:rPr>
                <w:rStyle w:val="Marquedecommentaire"/>
              </w:rPr>
              <w:commentReference w:id="7390"/>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739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396" w:author="Robin Matthews" w:date="2021-07-14T22:50:00Z">
              <w:r w:rsidR="00A26296" w:rsidDel="008F5267">
                <w:rPr>
                  <w:rFonts w:cs="Times New Roman"/>
                  <w:noProof/>
                  <w:color w:val="000000" w:themeColor="text1"/>
                  <w:sz w:val="16"/>
                  <w:szCs w:val="16"/>
                  <w:lang w:val="en-GB"/>
                </w:rPr>
                <w:delText>Li et al., 2020</w:delText>
              </w:r>
            </w:del>
            <w:ins w:id="7397" w:author="Robin Matthews" w:date="2021-07-14T22:50: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395"/>
            <w:r w:rsidR="00A26296">
              <w:rPr>
                <w:rStyle w:val="Marquedecommentaire"/>
              </w:rPr>
              <w:commentReference w:id="7395"/>
            </w:r>
            <w:r w:rsidRPr="00841A35">
              <w:rPr>
                <w:rFonts w:cs="Times New Roman"/>
                <w:color w:val="000000" w:themeColor="text1"/>
                <w:sz w:val="16"/>
                <w:szCs w:val="16"/>
                <w:lang w:val="en-GB"/>
              </w:rPr>
              <w:t>) and more than 2°C in annual TXx and TNn compared to pre-industrial (Annex).</w:t>
            </w:r>
          </w:p>
          <w:p w14:paraId="737160A7" w14:textId="77777777" w:rsidR="00D376F0" w:rsidRPr="00D424AA" w:rsidRDefault="00D376F0" w:rsidP="00D424AA">
            <w:pPr>
              <w:rPr>
                <w:rFonts w:cs="Times New Roman"/>
                <w:color w:val="000000" w:themeColor="text1"/>
                <w:sz w:val="16"/>
                <w:szCs w:val="16"/>
                <w:lang w:val="en-GB"/>
              </w:rPr>
            </w:pPr>
          </w:p>
          <w:p w14:paraId="5F95CE24" w14:textId="3383D183"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and frequency of hot extremes and decrease in the intensity and frequency of cold extremes </w:t>
            </w:r>
            <w:bookmarkStart w:id="7398" w:name="_Hlk77199993"/>
            <w:ins w:id="7399" w:author="Robin Matthews" w:date="2021-07-15T00:07:00Z">
              <w:r w:rsidR="00C3365A">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2",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2",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Wehner et al., 2018b; Cardell et al., 2020)", "manualFormatting" : "(Wehner et al., 2018b; Cardell et al., 2020)", "plainTextFormattedCitation" : "(Wehner et al., 2018b; Cardell et al., 2020)", "previouslyFormattedCitation" : "(Wehner et al., 2018b; Cardell et al., 2020)" }, "properties" : { "noteIndex" : 0 }, "schema" : "https://github.com/citation-style-language/schema/raw/master/csl-citation.json" }</w:instrText>
            </w:r>
            <w:ins w:id="7400" w:author="Robin Matthews" w:date="2021-07-15T00:07:00Z">
              <w:r w:rsidR="00C3365A">
                <w:rPr>
                  <w:rFonts w:cs="Times New Roman"/>
                  <w:color w:val="000000" w:themeColor="text1"/>
                  <w:sz w:val="16"/>
                  <w:szCs w:val="16"/>
                  <w:lang w:val="en-GB"/>
                </w:rPr>
                <w:fldChar w:fldCharType="separate"/>
              </w:r>
              <w:r w:rsidR="00C3365A" w:rsidRPr="00DB0D89">
                <w:rPr>
                  <w:rFonts w:cs="Times New Roman"/>
                  <w:noProof/>
                  <w:color w:val="000000" w:themeColor="text1"/>
                  <w:sz w:val="16"/>
                  <w:szCs w:val="16"/>
                  <w:lang w:val="en-GB"/>
                </w:rPr>
                <w:t>(Wehner et al., 2018</w:t>
              </w:r>
              <w:r w:rsidR="00C3365A">
                <w:rPr>
                  <w:rFonts w:cs="Times New Roman"/>
                  <w:noProof/>
                  <w:color w:val="000000" w:themeColor="text1"/>
                  <w:sz w:val="16"/>
                  <w:szCs w:val="16"/>
                  <w:lang w:val="en-GB"/>
                </w:rPr>
                <w:t>b</w:t>
              </w:r>
              <w:r w:rsidR="00C3365A" w:rsidRPr="00DB0D89">
                <w:rPr>
                  <w:rFonts w:cs="Times New Roman"/>
                  <w:noProof/>
                  <w:color w:val="000000" w:themeColor="text1"/>
                  <w:sz w:val="16"/>
                  <w:szCs w:val="16"/>
                  <w:lang w:val="en-GB"/>
                </w:rPr>
                <w:t>; Cardell et al., 2020)</w:t>
              </w:r>
              <w:r w:rsidR="00C3365A">
                <w:rPr>
                  <w:rFonts w:cs="Times New Roman"/>
                  <w:color w:val="000000" w:themeColor="text1"/>
                  <w:sz w:val="16"/>
                  <w:szCs w:val="16"/>
                  <w:lang w:val="en-GB"/>
                </w:rPr>
                <w:fldChar w:fldCharType="end"/>
              </w:r>
              <w:r w:rsidR="00C3365A">
                <w:rPr>
                  <w:rFonts w:cs="Times New Roman"/>
                  <w:color w:val="000000" w:themeColor="text1"/>
                  <w:sz w:val="16"/>
                  <w:szCs w:val="16"/>
                  <w:lang w:val="en-GB"/>
                </w:rPr>
                <w:t>.</w:t>
              </w:r>
            </w:ins>
            <w:commentRangeStart w:id="7401"/>
            <w:del w:id="7402" w:author="Robin Matthews" w:date="2021-07-15T00:07:00Z">
              <w:r w:rsidRPr="00D424AA" w:rsidDel="00C3365A">
                <w:rPr>
                  <w:rFonts w:cs="Times New Roman"/>
                  <w:color w:val="000000" w:themeColor="text1"/>
                  <w:sz w:val="16"/>
                  <w:szCs w:val="16"/>
                  <w:lang w:val="en-GB"/>
                </w:rPr>
                <w:fldChar w:fldCharType="begin" w:fldLock="1"/>
              </w:r>
              <w:r w:rsidR="00417CA4" w:rsidDel="00C3365A">
                <w:rPr>
                  <w:rFonts w:cs="Times New Roman"/>
                  <w:color w:val="000000" w:themeColor="text1"/>
                  <w:sz w:val="16"/>
                  <w:szCs w:val="16"/>
                  <w:lang w:val="en-GB"/>
                </w:rPr>
                <w:del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mendeley" : { "formattedCitation" : "(Wehner et al., 2018b)", "manualFormatting" : "(Wehner et al., 2018", "plainTextFormattedCitation" : "(Wehner et al., 2018b)", "previouslyFormattedCitation" : "(Wehner et al., 2018b)" }, "properties" : { "noteIndex" : 0 }, "schema" : "https://github.com/citation-style-language/schema/raw/master/csl-citation.json" }</w:delInstrText>
              </w:r>
              <w:r w:rsidRPr="00D424AA" w:rsidDel="00C3365A">
                <w:rPr>
                  <w:rFonts w:cs="Times New Roman"/>
                  <w:color w:val="000000" w:themeColor="text1"/>
                  <w:sz w:val="16"/>
                  <w:szCs w:val="16"/>
                  <w:lang w:val="en-GB"/>
                </w:rPr>
                <w:fldChar w:fldCharType="separate"/>
              </w:r>
              <w:r w:rsidR="00A26296" w:rsidDel="00C3365A">
                <w:rPr>
                  <w:rFonts w:cs="Times New Roman"/>
                  <w:noProof/>
                  <w:color w:val="000000" w:themeColor="text1"/>
                  <w:sz w:val="16"/>
                  <w:szCs w:val="16"/>
                  <w:lang w:val="en-GB"/>
                </w:rPr>
                <w:delText>(Wehner et al., 2018</w:delText>
              </w:r>
              <w:r w:rsidRPr="00D424AA" w:rsidDel="00C3365A">
                <w:rPr>
                  <w:rFonts w:cs="Times New Roman"/>
                  <w:color w:val="000000" w:themeColor="text1"/>
                  <w:sz w:val="16"/>
                  <w:szCs w:val="16"/>
                  <w:lang w:val="en-GB"/>
                </w:rPr>
                <w:fldChar w:fldCharType="end"/>
              </w:r>
              <w:commentRangeEnd w:id="7401"/>
              <w:r w:rsidR="00A26296" w:rsidDel="00C3365A">
                <w:rPr>
                  <w:rStyle w:val="Marquedecommentaire"/>
                </w:rPr>
                <w:commentReference w:id="7401"/>
              </w:r>
              <w:r w:rsidRPr="00841A35" w:rsidDel="00C3365A">
                <w:rPr>
                  <w:rFonts w:cs="Times New Roman"/>
                  <w:color w:val="000000" w:themeColor="text1"/>
                  <w:sz w:val="16"/>
                  <w:szCs w:val="16"/>
                  <w:lang w:val="en-GB"/>
                </w:rPr>
                <w:delText xml:space="preserve">; </w:delText>
              </w:r>
              <w:commentRangeStart w:id="7403"/>
              <w:r w:rsidRPr="00D424AA" w:rsidDel="00C3365A">
                <w:rPr>
                  <w:rFonts w:cs="Times New Roman"/>
                  <w:color w:val="000000" w:themeColor="text1"/>
                  <w:sz w:val="16"/>
                  <w:szCs w:val="16"/>
                  <w:lang w:val="en-GB"/>
                </w:rPr>
                <w:fldChar w:fldCharType="begin" w:fldLock="1"/>
              </w:r>
              <w:r w:rsidR="00FF6231" w:rsidDel="00C3365A">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C3365A">
                <w:rPr>
                  <w:rFonts w:cs="Times New Roman"/>
                  <w:color w:val="000000" w:themeColor="text1"/>
                  <w:sz w:val="16"/>
                  <w:szCs w:val="16"/>
                  <w:lang w:val="en-GB"/>
                </w:rPr>
                <w:fldChar w:fldCharType="separate"/>
              </w:r>
              <w:r w:rsidR="00A26296" w:rsidDel="00C3365A">
                <w:rPr>
                  <w:rFonts w:cs="Times New Roman"/>
                  <w:noProof/>
                  <w:color w:val="000000" w:themeColor="text1"/>
                  <w:sz w:val="16"/>
                  <w:szCs w:val="16"/>
                  <w:lang w:val="en-GB"/>
                </w:rPr>
                <w:delText>Cardell et al., 2020)</w:delText>
              </w:r>
              <w:r w:rsidRPr="00D424AA" w:rsidDel="00C3365A">
                <w:rPr>
                  <w:rFonts w:cs="Times New Roman"/>
                  <w:color w:val="000000" w:themeColor="text1"/>
                  <w:sz w:val="16"/>
                  <w:szCs w:val="16"/>
                  <w:lang w:val="en-GB"/>
                </w:rPr>
                <w:fldChar w:fldCharType="end"/>
              </w:r>
              <w:commentRangeEnd w:id="7403"/>
              <w:r w:rsidR="00A26296" w:rsidDel="00C3365A">
                <w:rPr>
                  <w:rStyle w:val="Marquedecommentaire"/>
                </w:rPr>
                <w:commentReference w:id="7403"/>
              </w:r>
              <w:r w:rsidRPr="00D424AA" w:rsidDel="00C3365A">
                <w:rPr>
                  <w:rFonts w:cs="Times New Roman"/>
                  <w:color w:val="000000" w:themeColor="text1"/>
                  <w:sz w:val="16"/>
                  <w:szCs w:val="16"/>
                  <w:lang w:val="en-GB"/>
                </w:rPr>
                <w:delText>.</w:delText>
              </w:r>
            </w:del>
            <w:bookmarkEnd w:id="7398"/>
          </w:p>
        </w:tc>
        <w:tc>
          <w:tcPr>
            <w:tcW w:w="2159" w:type="dxa"/>
            <w:tcBorders>
              <w:top w:val="dashed" w:sz="4" w:space="0" w:color="000000"/>
            </w:tcBorders>
            <w:shd w:val="clear" w:color="auto" w:fill="FF6365"/>
            <w:tcMar>
              <w:top w:w="40" w:type="dxa"/>
              <w:left w:w="40" w:type="dxa"/>
              <w:bottom w:w="40" w:type="dxa"/>
              <w:right w:w="40" w:type="dxa"/>
            </w:tcMar>
          </w:tcPr>
          <w:p w14:paraId="11123570" w14:textId="025D23D3"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404"/>
            <w:r w:rsidRPr="00D424AA">
              <w:rPr>
                <w:rFonts w:cs="Times New Roman"/>
                <w:color w:val="000000" w:themeColor="text1"/>
                <w:sz w:val="16"/>
                <w:szCs w:val="16"/>
                <w:lang w:val="en-GB"/>
              </w:rPr>
              <w:fldChar w:fldCharType="begin" w:fldLock="1"/>
            </w:r>
            <w:ins w:id="7405" w:author="Robin Matthews" w:date="2021-07-14T22:51:00Z">
              <w:r w:rsidR="008F5267">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406" w:author="Robin Matthews" w:date="2021-07-14T22:51:00Z">
              <w:r w:rsidR="00FC4C2D" w:rsidDel="008F5267">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07" w:author="Robin Matthews" w:date="2021-07-14T22:51:00Z">
              <w:r w:rsidR="00A26296" w:rsidDel="008F5267">
                <w:rPr>
                  <w:rFonts w:cs="Times New Roman"/>
                  <w:noProof/>
                  <w:color w:val="000000" w:themeColor="text1"/>
                  <w:sz w:val="16"/>
                  <w:szCs w:val="16"/>
                  <w:lang w:val="en-GB"/>
                </w:rPr>
                <w:delText>Li et al., 2020</w:delText>
              </w:r>
            </w:del>
            <w:ins w:id="7408" w:author="Robin Matthews" w:date="2021-07-14T22:51: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04"/>
            <w:r w:rsidR="00A26296">
              <w:rPr>
                <w:rStyle w:val="Marquedecommentaire"/>
              </w:rPr>
              <w:commentReference w:id="7404"/>
            </w:r>
            <w:r w:rsidRPr="00841A35">
              <w:rPr>
                <w:rFonts w:cs="Times New Roman"/>
                <w:color w:val="000000" w:themeColor="text1"/>
                <w:sz w:val="16"/>
                <w:szCs w:val="16"/>
                <w:lang w:val="en-GB"/>
              </w:rPr>
              <w:t>; Annex). Median increase of more than 1.5°C in the 50-year TXx and TNn events compared to the 1°C war</w:t>
            </w:r>
            <w:r w:rsidRPr="00D424AA">
              <w:rPr>
                <w:rFonts w:cs="Times New Roman"/>
                <w:color w:val="000000" w:themeColor="text1"/>
                <w:sz w:val="16"/>
                <w:szCs w:val="16"/>
                <w:lang w:val="en-GB"/>
              </w:rPr>
              <w:t xml:space="preserve">ming level </w:t>
            </w:r>
            <w:commentRangeStart w:id="740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10" w:author="Robin Matthews" w:date="2021-07-14T22:51:00Z">
              <w:r w:rsidR="00A26296" w:rsidDel="008F5267">
                <w:rPr>
                  <w:rFonts w:cs="Times New Roman"/>
                  <w:noProof/>
                  <w:color w:val="000000" w:themeColor="text1"/>
                  <w:sz w:val="16"/>
                  <w:szCs w:val="16"/>
                  <w:lang w:val="en-GB"/>
                </w:rPr>
                <w:delText>Li et al., 2020</w:delText>
              </w:r>
            </w:del>
            <w:ins w:id="7411" w:author="Robin Matthews" w:date="2021-07-14T22:51: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09"/>
            <w:r w:rsidR="00A26296">
              <w:rPr>
                <w:rStyle w:val="Marquedecommentaire"/>
              </w:rPr>
              <w:commentReference w:id="7409"/>
            </w:r>
            <w:r w:rsidRPr="00841A35">
              <w:rPr>
                <w:rFonts w:cs="Times New Roman"/>
                <w:color w:val="000000" w:themeColor="text1"/>
                <w:sz w:val="16"/>
                <w:szCs w:val="16"/>
                <w:lang w:val="en-GB"/>
              </w:rPr>
              <w:t>) and more than 2.5°C in annual TXx and TNn compared to pre-industrial (Annex).</w:t>
            </w:r>
          </w:p>
          <w:p w14:paraId="0298D4EB" w14:textId="77777777" w:rsidR="00D376F0" w:rsidRPr="00D424AA" w:rsidRDefault="00D376F0" w:rsidP="00D424AA">
            <w:pPr>
              <w:rPr>
                <w:rFonts w:cs="Times New Roman"/>
                <w:color w:val="000000" w:themeColor="text1"/>
                <w:sz w:val="16"/>
                <w:szCs w:val="16"/>
                <w:lang w:val="en-GB"/>
              </w:rPr>
            </w:pPr>
          </w:p>
          <w:p w14:paraId="3C2CFCEF" w14:textId="5EC7117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and frequency of hot extremes and decrease in the intensity and frequency of cold extremes </w:t>
            </w:r>
            <w:bookmarkStart w:id="7412" w:name="_Hlk77199935"/>
            <w:ins w:id="7413" w:author="Robin Matthews" w:date="2021-07-15T00:06:00Z">
              <w:r w:rsidR="00C3365A">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2",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2",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3",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3",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Wehner et al., 2018b; Khlebnikova et al., 2019a; Cardell et al., 2020)", "manualFormatting" : "(Wehner et al., 2018b; Khlebnikova et al., 2019; Cardell et al., 2020)", "plainTextFormattedCitation" : "(Wehner et al., 2018b; Khlebnikova et al., 2019a; Cardell et al., 2020)", "previouslyFormattedCitation" : "(Wehner et al., 2018b; Khlebnikova et al., 2019a; Cardell et al., 2020)" }, "properties" : { "noteIndex" : 0 }, "schema" : "https://github.com/citation-style-language/schema/raw/master/csl-citation.json" }</w:instrText>
            </w:r>
            <w:ins w:id="7414" w:author="Robin Matthews" w:date="2021-07-15T00:06:00Z">
              <w:r w:rsidR="00C3365A">
                <w:rPr>
                  <w:rFonts w:cs="Times New Roman"/>
                  <w:color w:val="000000" w:themeColor="text1"/>
                  <w:sz w:val="16"/>
                  <w:szCs w:val="16"/>
                  <w:lang w:val="en-GB"/>
                </w:rPr>
                <w:fldChar w:fldCharType="separate"/>
              </w:r>
              <w:r w:rsidR="00C3365A" w:rsidRPr="00DB0D89">
                <w:rPr>
                  <w:rFonts w:cs="Times New Roman"/>
                  <w:noProof/>
                  <w:color w:val="000000" w:themeColor="text1"/>
                  <w:sz w:val="16"/>
                  <w:szCs w:val="16"/>
                  <w:lang w:val="en-GB"/>
                </w:rPr>
                <w:t>(Wehner et al., 2018</w:t>
              </w:r>
              <w:r w:rsidR="00C3365A">
                <w:rPr>
                  <w:rFonts w:cs="Times New Roman"/>
                  <w:noProof/>
                  <w:color w:val="000000" w:themeColor="text1"/>
                  <w:sz w:val="16"/>
                  <w:szCs w:val="16"/>
                  <w:lang w:val="en-GB"/>
                </w:rPr>
                <w:t>b</w:t>
              </w:r>
              <w:r w:rsidR="00C3365A" w:rsidRPr="00DB0D89">
                <w:rPr>
                  <w:rFonts w:cs="Times New Roman"/>
                  <w:noProof/>
                  <w:color w:val="000000" w:themeColor="text1"/>
                  <w:sz w:val="16"/>
                  <w:szCs w:val="16"/>
                  <w:lang w:val="en-GB"/>
                </w:rPr>
                <w:t>; Khlebnikova et al., 2019; Cardell et al., 2020)</w:t>
              </w:r>
              <w:r w:rsidR="00C3365A">
                <w:rPr>
                  <w:rFonts w:cs="Times New Roman"/>
                  <w:color w:val="000000" w:themeColor="text1"/>
                  <w:sz w:val="16"/>
                  <w:szCs w:val="16"/>
                  <w:lang w:val="en-GB"/>
                </w:rPr>
                <w:fldChar w:fldCharType="end"/>
              </w:r>
            </w:ins>
            <w:commentRangeStart w:id="7415"/>
            <w:del w:id="7416" w:author="Robin Matthews" w:date="2021-07-15T00:06:00Z">
              <w:r w:rsidRPr="00D424AA" w:rsidDel="00C3365A">
                <w:rPr>
                  <w:rFonts w:cs="Times New Roman"/>
                  <w:color w:val="000000" w:themeColor="text1"/>
                  <w:sz w:val="16"/>
                  <w:szCs w:val="16"/>
                  <w:lang w:val="en-GB"/>
                </w:rPr>
                <w:fldChar w:fldCharType="begin" w:fldLock="1"/>
              </w:r>
              <w:r w:rsidR="00417CA4" w:rsidDel="00C3365A">
                <w:rPr>
                  <w:rFonts w:cs="Times New Roman"/>
                  <w:color w:val="000000" w:themeColor="text1"/>
                  <w:sz w:val="16"/>
                  <w:szCs w:val="16"/>
                  <w:lang w:val="en-GB"/>
                </w:rPr>
                <w:del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mendeley" : { "formattedCitation" : "(Wehner et al., 2018b)", "manualFormatting" : "(Wehner et al., 2018", "plainTextFormattedCitation" : "(Wehner et al., 2018b)", "previouslyFormattedCitation" : "(Wehner et al., 2018b)" }, "properties" : { "noteIndex" : 0 }, "schema" : "https://github.com/citation-style-language/schema/raw/master/csl-citation.json" }</w:delInstrText>
              </w:r>
              <w:r w:rsidRPr="00D424AA" w:rsidDel="00C3365A">
                <w:rPr>
                  <w:rFonts w:cs="Times New Roman"/>
                  <w:color w:val="000000" w:themeColor="text1"/>
                  <w:sz w:val="16"/>
                  <w:szCs w:val="16"/>
                  <w:lang w:val="en-GB"/>
                </w:rPr>
                <w:fldChar w:fldCharType="separate"/>
              </w:r>
              <w:r w:rsidR="00A26296" w:rsidDel="00C3365A">
                <w:rPr>
                  <w:rFonts w:cs="Times New Roman"/>
                  <w:noProof/>
                  <w:color w:val="000000" w:themeColor="text1"/>
                  <w:sz w:val="16"/>
                  <w:szCs w:val="16"/>
                  <w:lang w:val="en-GB"/>
                </w:rPr>
                <w:delText>(Wehner et al., 2018</w:delText>
              </w:r>
              <w:r w:rsidRPr="00D424AA" w:rsidDel="00C3365A">
                <w:rPr>
                  <w:rFonts w:cs="Times New Roman"/>
                  <w:color w:val="000000" w:themeColor="text1"/>
                  <w:sz w:val="16"/>
                  <w:szCs w:val="16"/>
                  <w:lang w:val="en-GB"/>
                </w:rPr>
                <w:fldChar w:fldCharType="end"/>
              </w:r>
              <w:commentRangeEnd w:id="7415"/>
              <w:r w:rsidR="00A26296" w:rsidDel="00C3365A">
                <w:rPr>
                  <w:rStyle w:val="Marquedecommentaire"/>
                </w:rPr>
                <w:commentReference w:id="7415"/>
              </w:r>
              <w:r w:rsidRPr="00841A35" w:rsidDel="00C3365A">
                <w:rPr>
                  <w:rFonts w:cs="Times New Roman"/>
                  <w:color w:val="000000" w:themeColor="text1"/>
                  <w:sz w:val="16"/>
                  <w:szCs w:val="16"/>
                  <w:lang w:val="en-GB"/>
                </w:rPr>
                <w:delText xml:space="preserve">; </w:delText>
              </w:r>
              <w:commentRangeStart w:id="7417"/>
              <w:r w:rsidRPr="00D424AA" w:rsidDel="00C3365A">
                <w:rPr>
                  <w:rFonts w:cs="Times New Roman"/>
                  <w:color w:val="000000" w:themeColor="text1"/>
                  <w:sz w:val="16"/>
                  <w:szCs w:val="16"/>
                  <w:lang w:val="en-GB"/>
                </w:rPr>
                <w:fldChar w:fldCharType="begin" w:fldLock="1"/>
              </w:r>
              <w:r w:rsidR="00FF6231" w:rsidDel="00C3365A">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C3365A">
                <w:rPr>
                  <w:rFonts w:cs="Times New Roman"/>
                  <w:color w:val="000000" w:themeColor="text1"/>
                  <w:sz w:val="16"/>
                  <w:szCs w:val="16"/>
                  <w:lang w:val="en-GB"/>
                </w:rPr>
                <w:fldChar w:fldCharType="separate"/>
              </w:r>
              <w:r w:rsidR="00A26296" w:rsidDel="00C3365A">
                <w:rPr>
                  <w:rFonts w:cs="Times New Roman"/>
                  <w:noProof/>
                  <w:color w:val="000000" w:themeColor="text1"/>
                  <w:sz w:val="16"/>
                  <w:szCs w:val="16"/>
                  <w:lang w:val="en-GB"/>
                </w:rPr>
                <w:delText>Cardell et al., 2020</w:delText>
              </w:r>
              <w:r w:rsidRPr="00D424AA" w:rsidDel="00C3365A">
                <w:rPr>
                  <w:rFonts w:cs="Times New Roman"/>
                  <w:color w:val="000000" w:themeColor="text1"/>
                  <w:sz w:val="16"/>
                  <w:szCs w:val="16"/>
                  <w:lang w:val="en-GB"/>
                </w:rPr>
                <w:fldChar w:fldCharType="end"/>
              </w:r>
              <w:commentRangeEnd w:id="7417"/>
              <w:r w:rsidR="00A26296" w:rsidDel="00C3365A">
                <w:rPr>
                  <w:rStyle w:val="Marquedecommentaire"/>
                </w:rPr>
                <w:commentReference w:id="7417"/>
              </w:r>
              <w:r w:rsidRPr="00D424AA" w:rsidDel="00C3365A">
                <w:rPr>
                  <w:rFonts w:cs="Times New Roman"/>
                  <w:color w:val="000000" w:themeColor="text1"/>
                  <w:sz w:val="16"/>
                  <w:szCs w:val="16"/>
                  <w:lang w:val="en-GB"/>
                </w:rPr>
                <w:delText xml:space="preserve">; </w:delText>
              </w:r>
              <w:r w:rsidRPr="00841A35" w:rsidDel="00C3365A">
                <w:rPr>
                  <w:rFonts w:cs="Times New Roman"/>
                  <w:color w:val="000000" w:themeColor="text1"/>
                  <w:sz w:val="16"/>
                  <w:szCs w:val="16"/>
                  <w:lang w:val="en-GB"/>
                </w:rPr>
                <w:delText xml:space="preserve"> </w:delText>
              </w:r>
              <w:commentRangeStart w:id="7418"/>
              <w:r w:rsidRPr="00D424AA" w:rsidDel="00C3365A">
                <w:rPr>
                  <w:rFonts w:cs="Times New Roman"/>
                  <w:color w:val="000000" w:themeColor="text1"/>
                  <w:sz w:val="16"/>
                  <w:szCs w:val="16"/>
                  <w:lang w:val="en-GB"/>
                </w:rPr>
                <w:fldChar w:fldCharType="begin" w:fldLock="1"/>
              </w:r>
              <w:r w:rsidR="00FF6231" w:rsidDel="00C3365A">
                <w:rPr>
                  <w:rFonts w:cs="Times New Roman"/>
                  <w:color w:val="000000" w:themeColor="text1"/>
                  <w:sz w:val="16"/>
                  <w:szCs w:val="16"/>
                  <w:lang w:val="en-GB"/>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C3365A">
                <w:rPr>
                  <w:rFonts w:cs="Times New Roman"/>
                  <w:color w:val="000000" w:themeColor="text1"/>
                  <w:sz w:val="16"/>
                  <w:szCs w:val="16"/>
                  <w:lang w:val="en-GB"/>
                </w:rPr>
                <w:fldChar w:fldCharType="separate"/>
              </w:r>
              <w:r w:rsidR="00A26296" w:rsidDel="00C3365A">
                <w:rPr>
                  <w:rFonts w:cs="Times New Roman"/>
                  <w:noProof/>
                  <w:color w:val="000000" w:themeColor="text1"/>
                  <w:sz w:val="16"/>
                  <w:szCs w:val="16"/>
                  <w:lang w:val="en-GB"/>
                </w:rPr>
                <w:delText>Khlebnikova et al., 2019)</w:delText>
              </w:r>
              <w:r w:rsidRPr="00D424AA" w:rsidDel="00C3365A">
                <w:rPr>
                  <w:rFonts w:cs="Times New Roman"/>
                  <w:color w:val="000000" w:themeColor="text1"/>
                  <w:sz w:val="16"/>
                  <w:szCs w:val="16"/>
                  <w:lang w:val="en-GB"/>
                </w:rPr>
                <w:fldChar w:fldCharType="end"/>
              </w:r>
            </w:del>
            <w:bookmarkEnd w:id="7412"/>
            <w:commentRangeEnd w:id="7418"/>
            <w:r w:rsidR="00A26296">
              <w:rPr>
                <w:rStyle w:val="Marquedecommentaire"/>
              </w:rPr>
              <w:commentReference w:id="7418"/>
            </w:r>
            <w:r w:rsidRPr="00841A35">
              <w:rPr>
                <w:rFonts w:cs="Times New Roman"/>
                <w:color w:val="000000" w:themeColor="text1"/>
                <w:sz w:val="16"/>
                <w:szCs w:val="16"/>
                <w:lang w:val="en-GB"/>
              </w:rPr>
              <w:t>.</w:t>
            </w:r>
          </w:p>
        </w:tc>
        <w:tc>
          <w:tcPr>
            <w:tcW w:w="2159" w:type="dxa"/>
            <w:tcBorders>
              <w:top w:val="dashed" w:sz="4" w:space="0" w:color="000000"/>
            </w:tcBorders>
            <w:shd w:val="clear" w:color="auto" w:fill="AD0204"/>
            <w:tcMar>
              <w:top w:w="40" w:type="dxa"/>
              <w:left w:w="40" w:type="dxa"/>
              <w:bottom w:w="40" w:type="dxa"/>
              <w:right w:w="40" w:type="dxa"/>
            </w:tcMar>
          </w:tcPr>
          <w:p w14:paraId="24F03432" w14:textId="7696061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419"/>
            <w:r w:rsidRPr="00D424AA">
              <w:rPr>
                <w:rFonts w:cs="Times New Roman"/>
                <w:color w:val="000000" w:themeColor="text1"/>
                <w:sz w:val="16"/>
                <w:szCs w:val="16"/>
                <w:lang w:val="en-GB"/>
              </w:rPr>
              <w:fldChar w:fldCharType="begin" w:fldLock="1"/>
            </w:r>
            <w:ins w:id="7420" w:author="Robin Matthews" w:date="2021-07-14T22:51:00Z">
              <w:r w:rsidR="008F5267">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421" w:author="Robin Matthews" w:date="2021-07-14T22:51:00Z">
              <w:r w:rsidR="00FC4C2D" w:rsidDel="008F5267">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22" w:author="Robin Matthews" w:date="2021-07-14T22:51:00Z">
              <w:r w:rsidR="00A26296" w:rsidDel="008F5267">
                <w:rPr>
                  <w:rFonts w:cs="Times New Roman"/>
                  <w:noProof/>
                  <w:color w:val="000000" w:themeColor="text1"/>
                  <w:sz w:val="16"/>
                  <w:szCs w:val="16"/>
                  <w:lang w:val="en-GB"/>
                </w:rPr>
                <w:delText>Li et al., 2020</w:delText>
              </w:r>
            </w:del>
            <w:ins w:id="7423" w:author="Robin Matthews" w:date="2021-07-14T22:51: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19"/>
            <w:r w:rsidR="00A26296">
              <w:rPr>
                <w:rStyle w:val="Marquedecommentaire"/>
              </w:rPr>
              <w:commentReference w:id="7419"/>
            </w:r>
            <w:r w:rsidRPr="00841A35">
              <w:rPr>
                <w:rFonts w:cs="Times New Roman"/>
                <w:color w:val="000000" w:themeColor="text1"/>
                <w:sz w:val="16"/>
                <w:szCs w:val="16"/>
                <w:lang w:val="en-GB"/>
              </w:rPr>
              <w:t>; Annex). Median increase of more than 4.5°C in the 50-year TXx and TNn events compared to</w:t>
            </w:r>
            <w:r w:rsidRPr="00D424AA">
              <w:rPr>
                <w:rFonts w:cs="Times New Roman"/>
                <w:color w:val="000000" w:themeColor="text1"/>
                <w:sz w:val="16"/>
                <w:szCs w:val="16"/>
                <w:lang w:val="en-GB"/>
              </w:rPr>
              <w:t xml:space="preserve"> the 1°C warming level </w:t>
            </w:r>
            <w:commentRangeStart w:id="742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25" w:author="Robin Matthews" w:date="2021-07-14T22:51:00Z">
              <w:r w:rsidR="00A26296" w:rsidDel="008F5267">
                <w:rPr>
                  <w:rFonts w:cs="Times New Roman"/>
                  <w:noProof/>
                  <w:color w:val="000000" w:themeColor="text1"/>
                  <w:sz w:val="16"/>
                  <w:szCs w:val="16"/>
                  <w:lang w:val="en-GB"/>
                </w:rPr>
                <w:delText>Li et al., 2020</w:delText>
              </w:r>
            </w:del>
            <w:ins w:id="7426" w:author="Robin Matthews" w:date="2021-07-14T22:51:00Z">
              <w:r w:rsidR="008F5267">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24"/>
            <w:r w:rsidR="00A26296">
              <w:rPr>
                <w:rStyle w:val="Marquedecommentaire"/>
              </w:rPr>
              <w:commentReference w:id="7424"/>
            </w:r>
            <w:r w:rsidRPr="00841A35">
              <w:rPr>
                <w:rFonts w:cs="Times New Roman"/>
                <w:color w:val="000000" w:themeColor="text1"/>
                <w:sz w:val="16"/>
                <w:szCs w:val="16"/>
                <w:lang w:val="en-GB"/>
              </w:rPr>
              <w:t>) and more than 5.5°C in annual TXx and TNn compared to pre-industrial (Annex).</w:t>
            </w:r>
          </w:p>
          <w:p w14:paraId="2E0F24B4" w14:textId="77777777" w:rsidR="00D376F0" w:rsidRPr="00D424AA" w:rsidRDefault="00D376F0" w:rsidP="00D424AA">
            <w:pPr>
              <w:rPr>
                <w:rFonts w:cs="Times New Roman"/>
                <w:color w:val="000000" w:themeColor="text1"/>
                <w:sz w:val="16"/>
                <w:szCs w:val="16"/>
                <w:lang w:val="en-GB"/>
              </w:rPr>
            </w:pPr>
          </w:p>
          <w:p w14:paraId="15FFCC42" w14:textId="5E7933D8"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and frequency of hot extremes and decrease in the intensity and frequency of cold extremes </w:t>
            </w:r>
            <w:ins w:id="7427" w:author="Robin Matthews" w:date="2021-07-15T00:08:00Z">
              <w:r w:rsidR="00E04E88">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2",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Khlebnikova et al., 2019a; Cardell et al., 2020)", "manualFormatting" : "(Sillmann et al., 2013b; Khlebnikova et al., 2019b; Cardell et al., 2020)", "plainTextFormattedCitation" : "(Sillmann et al., 2013b; Khlebnikova et al., 2019a; Cardell et al., 2020)", "previouslyFormattedCitation" : "(Sillmann et al., 2013b; Khlebnikova et al., 2019a; Cardell et al., 2020)" }, "properties" : { "noteIndex" : 0 }, "schema" : "https://github.com/citation-style-language/schema/raw/master/csl-citation.json" }</w:instrText>
            </w:r>
            <w:ins w:id="7428" w:author="Robin Matthews" w:date="2021-07-15T00:08:00Z">
              <w:r w:rsidR="00E04E88">
                <w:rPr>
                  <w:rFonts w:cs="Times New Roman"/>
                  <w:color w:val="000000" w:themeColor="text1"/>
                  <w:sz w:val="16"/>
                  <w:szCs w:val="16"/>
                  <w:lang w:val="en-GB"/>
                </w:rPr>
                <w:fldChar w:fldCharType="separate"/>
              </w:r>
              <w:r w:rsidR="00E04E88" w:rsidRPr="00DB0D89">
                <w:rPr>
                  <w:rFonts w:cs="Times New Roman"/>
                  <w:noProof/>
                  <w:color w:val="000000" w:themeColor="text1"/>
                  <w:sz w:val="16"/>
                  <w:szCs w:val="16"/>
                  <w:lang w:val="en-GB"/>
                </w:rPr>
                <w:t>(Sillmann et al., 2013</w:t>
              </w:r>
              <w:r w:rsidR="00E04E88">
                <w:rPr>
                  <w:rFonts w:cs="Times New Roman"/>
                  <w:noProof/>
                  <w:color w:val="000000" w:themeColor="text1"/>
                  <w:sz w:val="16"/>
                  <w:szCs w:val="16"/>
                  <w:lang w:val="en-GB"/>
                </w:rPr>
                <w:t>b</w:t>
              </w:r>
              <w:r w:rsidR="00E04E88" w:rsidRPr="00DB0D89">
                <w:rPr>
                  <w:rFonts w:cs="Times New Roman"/>
                  <w:noProof/>
                  <w:color w:val="000000" w:themeColor="text1"/>
                  <w:sz w:val="16"/>
                  <w:szCs w:val="16"/>
                  <w:lang w:val="en-GB"/>
                </w:rPr>
                <w:t>; Khlebnikova et al., 2019</w:t>
              </w:r>
              <w:r w:rsidR="00E04E88">
                <w:rPr>
                  <w:rFonts w:cs="Times New Roman"/>
                  <w:noProof/>
                  <w:color w:val="000000" w:themeColor="text1"/>
                  <w:sz w:val="16"/>
                  <w:szCs w:val="16"/>
                  <w:lang w:val="en-GB"/>
                </w:rPr>
                <w:t>b</w:t>
              </w:r>
              <w:r w:rsidR="00E04E88" w:rsidRPr="00DB0D89">
                <w:rPr>
                  <w:rFonts w:cs="Times New Roman"/>
                  <w:noProof/>
                  <w:color w:val="000000" w:themeColor="text1"/>
                  <w:sz w:val="16"/>
                  <w:szCs w:val="16"/>
                  <w:lang w:val="en-GB"/>
                </w:rPr>
                <w:t>; Cardell et al., 2020)</w:t>
              </w:r>
              <w:r w:rsidR="00E04E88">
                <w:rPr>
                  <w:rFonts w:cs="Times New Roman"/>
                  <w:color w:val="000000" w:themeColor="text1"/>
                  <w:sz w:val="16"/>
                  <w:szCs w:val="16"/>
                  <w:lang w:val="en-GB"/>
                </w:rPr>
                <w:fldChar w:fldCharType="end"/>
              </w:r>
            </w:ins>
            <w:commentRangeStart w:id="7429"/>
            <w:del w:id="7430" w:author="Robin Matthews" w:date="2021-07-15T00:08:00Z">
              <w:r w:rsidRPr="00D424AA" w:rsidDel="00E04E88">
                <w:rPr>
                  <w:rFonts w:cs="Times New Roman"/>
                  <w:color w:val="000000" w:themeColor="text1"/>
                  <w:sz w:val="16"/>
                  <w:szCs w:val="16"/>
                  <w:lang w:val="en-GB"/>
                </w:rPr>
                <w:fldChar w:fldCharType="begin" w:fldLock="1"/>
              </w:r>
              <w:r w:rsidR="00FF6231" w:rsidDel="00E04E88">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E04E88">
                <w:rPr>
                  <w:rFonts w:cs="Times New Roman"/>
                  <w:color w:val="000000" w:themeColor="text1"/>
                  <w:sz w:val="16"/>
                  <w:szCs w:val="16"/>
                  <w:lang w:val="en-GB"/>
                </w:rPr>
                <w:fldChar w:fldCharType="separate"/>
              </w:r>
              <w:r w:rsidR="00A26296" w:rsidDel="00E04E88">
                <w:rPr>
                  <w:rFonts w:cs="Times New Roman"/>
                  <w:noProof/>
                  <w:color w:val="000000" w:themeColor="text1"/>
                  <w:sz w:val="16"/>
                  <w:szCs w:val="16"/>
                  <w:lang w:val="en-GB"/>
                </w:rPr>
                <w:delText>(Cardell et al., 2020</w:delText>
              </w:r>
              <w:r w:rsidRPr="00D424AA" w:rsidDel="00E04E88">
                <w:rPr>
                  <w:rFonts w:cs="Times New Roman"/>
                  <w:color w:val="000000" w:themeColor="text1"/>
                  <w:sz w:val="16"/>
                  <w:szCs w:val="16"/>
                  <w:lang w:val="en-GB"/>
                </w:rPr>
                <w:fldChar w:fldCharType="end"/>
              </w:r>
              <w:commentRangeEnd w:id="7429"/>
              <w:r w:rsidR="00A26296" w:rsidDel="00E04E88">
                <w:rPr>
                  <w:rStyle w:val="Marquedecommentaire"/>
                </w:rPr>
                <w:commentReference w:id="7429"/>
              </w:r>
              <w:r w:rsidRPr="00841A35" w:rsidDel="00E04E88">
                <w:rPr>
                  <w:rFonts w:cs="Times New Roman"/>
                  <w:color w:val="000000" w:themeColor="text1"/>
                  <w:sz w:val="16"/>
                  <w:szCs w:val="16"/>
                  <w:lang w:val="en-GB"/>
                </w:rPr>
                <w:delText xml:space="preserve">; </w:delText>
              </w:r>
              <w:commentRangeStart w:id="7431"/>
              <w:r w:rsidRPr="00D424AA" w:rsidDel="00E04E88">
                <w:rPr>
                  <w:rFonts w:cs="Times New Roman"/>
                  <w:color w:val="000000" w:themeColor="text1"/>
                  <w:sz w:val="16"/>
                  <w:szCs w:val="16"/>
                  <w:lang w:val="en-GB"/>
                </w:rPr>
                <w:fldChar w:fldCharType="begin" w:fldLock="1"/>
              </w:r>
              <w:r w:rsidR="00FF6231" w:rsidDel="00E04E88">
                <w:rPr>
                  <w:rFonts w:cs="Times New Roman"/>
                  <w:color w:val="000000" w:themeColor="text1"/>
                  <w:sz w:val="16"/>
                  <w:szCs w:val="16"/>
                  <w:lang w:val="en-GB"/>
                </w:rPr>
                <w:delInstrText>ADDIN CSL_CITATION { "citationItems" : [ { "id" : "ITEM-1", "itemData" : { "DOI" : "10.3103/S1068373919030014", "author" : [ { "dropping-particle" : "", "family" : "Khlebnikova", "given" : "E. I.", "non-dropping-particle" : "", "parse-names" : false, "suffix" : "" }, { "dropping-particle" : "", "family" : "Rudakova", "given" : "Yu. L.", "non-dropping-particle" : "", "parse-names" : false, "suffix" : "" }, { "dropping-particle" : "", "family" : "Sall'",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 ] }, "page" : "159-168", "title" : "Changes in indicators of temperature extremes in the 21st century: ensemble projections for the territory of Russia", "translator" : [ { "dropping-particle" : "", "family" : "S2511", "given" : "", "non-dropping-particle" : "", "parse-names" : false, "suffix" : "" } ], "type" : "article-journal", "volume" : "44" }, "uris" : [ "http://www.mendeley.com/documents/?uuid=4dffdfc3-ff88-4c9f-9442-38ef1c306ac4" ] } ], "mendeley" : { "formattedCitation" : "(Khlebnikova et al., 2019a)", "manualFormatting" : "Khlebnikova et al., 2019", "plainTextFormattedCitation" : "(Khlebnikova et al., 2019a)", "previouslyFormattedCitation" : "(Khlebnikova et al., 2019a)" }, "properties" : { "noteIndex" : 0 }, "schema" : "https://github.com/citation-style-language/schema/raw/master/csl-citation.json" }</w:delInstrText>
              </w:r>
              <w:r w:rsidRPr="00D424AA" w:rsidDel="00E04E88">
                <w:rPr>
                  <w:rFonts w:cs="Times New Roman"/>
                  <w:color w:val="000000" w:themeColor="text1"/>
                  <w:sz w:val="16"/>
                  <w:szCs w:val="16"/>
                  <w:lang w:val="en-GB"/>
                </w:rPr>
                <w:fldChar w:fldCharType="separate"/>
              </w:r>
              <w:r w:rsidR="00A26296" w:rsidDel="00E04E88">
                <w:rPr>
                  <w:rFonts w:cs="Times New Roman"/>
                  <w:noProof/>
                  <w:color w:val="000000" w:themeColor="text1"/>
                  <w:sz w:val="16"/>
                  <w:szCs w:val="16"/>
                  <w:lang w:val="en-GB"/>
                </w:rPr>
                <w:delText>Khlebnikova et al., 2019</w:delText>
              </w:r>
              <w:r w:rsidRPr="00D424AA" w:rsidDel="00E04E88">
                <w:rPr>
                  <w:rFonts w:cs="Times New Roman"/>
                  <w:color w:val="000000" w:themeColor="text1"/>
                  <w:sz w:val="16"/>
                  <w:szCs w:val="16"/>
                  <w:lang w:val="en-GB"/>
                </w:rPr>
                <w:fldChar w:fldCharType="end"/>
              </w:r>
              <w:commentRangeEnd w:id="7431"/>
              <w:r w:rsidR="00A26296" w:rsidDel="00E04E88">
                <w:rPr>
                  <w:rStyle w:val="Marquedecommentaire"/>
                </w:rPr>
                <w:commentReference w:id="7431"/>
              </w:r>
              <w:r w:rsidRPr="00841A35" w:rsidDel="00E04E88">
                <w:rPr>
                  <w:rFonts w:cs="Times New Roman"/>
                  <w:color w:val="000000" w:themeColor="text1"/>
                  <w:sz w:val="16"/>
                  <w:szCs w:val="16"/>
                  <w:lang w:val="en-GB"/>
                </w:rPr>
                <w:delText xml:space="preserve">;  </w:delText>
              </w:r>
              <w:commentRangeStart w:id="7432"/>
              <w:r w:rsidRPr="00D424AA" w:rsidDel="00E04E88">
                <w:rPr>
                  <w:rFonts w:cs="Times New Roman"/>
                  <w:color w:val="000000" w:themeColor="text1"/>
                  <w:sz w:val="16"/>
                  <w:szCs w:val="16"/>
                  <w:lang w:val="en-GB"/>
                </w:rPr>
                <w:fldChar w:fldCharType="begin" w:fldLock="1"/>
              </w:r>
              <w:r w:rsidR="00FF6231" w:rsidDel="00E04E88">
                <w:rPr>
                  <w:rFonts w:cs="Times New Roman"/>
                  <w:color w:val="000000" w:themeColor="text1"/>
                  <w:sz w:val="16"/>
                  <w:szCs w:val="16"/>
                  <w:lang w:val="en-GB"/>
                </w:rPr>
                <w:del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manualFormatting" : "Sillmann et al., 2013)", "plainTextFormattedCitation" : "(Sillmann et al., 2013b)", "previouslyFormattedCitation" : "(Sillmann et al., 2013b)" }, "properties" : { "noteIndex" : 0 }, "schema" : "https://github.com/citation-style-language/schema/raw/master/csl-citation.json" }</w:delInstrText>
              </w:r>
              <w:r w:rsidRPr="00D424AA" w:rsidDel="00E04E88">
                <w:rPr>
                  <w:rFonts w:cs="Times New Roman"/>
                  <w:color w:val="000000" w:themeColor="text1"/>
                  <w:sz w:val="16"/>
                  <w:szCs w:val="16"/>
                  <w:lang w:val="en-GB"/>
                </w:rPr>
                <w:fldChar w:fldCharType="separate"/>
              </w:r>
              <w:r w:rsidR="00A26296" w:rsidDel="00E04E88">
                <w:rPr>
                  <w:rFonts w:cs="Times New Roman"/>
                  <w:noProof/>
                  <w:color w:val="000000" w:themeColor="text1"/>
                  <w:sz w:val="16"/>
                  <w:szCs w:val="16"/>
                  <w:lang w:val="en-GB"/>
                </w:rPr>
                <w:delText>Sillmann et al., 2013)</w:delText>
              </w:r>
              <w:r w:rsidRPr="00D424AA" w:rsidDel="00E04E88">
                <w:rPr>
                  <w:rFonts w:cs="Times New Roman"/>
                  <w:color w:val="000000" w:themeColor="text1"/>
                  <w:sz w:val="16"/>
                  <w:szCs w:val="16"/>
                  <w:lang w:val="en-GB"/>
                </w:rPr>
                <w:fldChar w:fldCharType="end"/>
              </w:r>
            </w:del>
            <w:commentRangeEnd w:id="7432"/>
            <w:r w:rsidR="00A26296">
              <w:rPr>
                <w:rStyle w:val="Marquedecommentaire"/>
              </w:rPr>
              <w:commentReference w:id="7432"/>
            </w:r>
          </w:p>
        </w:tc>
      </w:tr>
      <w:tr w:rsidR="00D376F0" w:rsidRPr="00F1665C" w14:paraId="30172189" w14:textId="77777777" w:rsidTr="00723657">
        <w:tc>
          <w:tcPr>
            <w:tcW w:w="2158" w:type="dxa"/>
            <w:vMerge/>
            <w:tcBorders>
              <w:bottom w:val="single" w:sz="4" w:space="0" w:color="auto"/>
            </w:tcBorders>
          </w:tcPr>
          <w:p w14:paraId="2277C090"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bottom w:val="single" w:sz="4" w:space="0" w:color="auto"/>
            </w:tcBorders>
            <w:shd w:val="clear" w:color="auto" w:fill="FF6365"/>
          </w:tcPr>
          <w:p w14:paraId="67230EC1"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r w:rsidRPr="00D424AA" w:rsidDel="000F4C20">
              <w:rPr>
                <w:rFonts w:eastAsiaTheme="minorHAnsi" w:cs="Times New Roman"/>
                <w:i/>
                <w:color w:val="000000" w:themeColor="text1"/>
                <w:sz w:val="16"/>
                <w:szCs w:val="16"/>
                <w:lang w:val="en-GB" w:eastAsia="en-US"/>
              </w:rPr>
              <w:t xml:space="preserve"> </w:t>
            </w:r>
          </w:p>
          <w:p w14:paraId="46F9F607"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bottom w:val="single" w:sz="4" w:space="0" w:color="auto"/>
            </w:tcBorders>
            <w:shd w:val="clear" w:color="auto" w:fill="FD9693"/>
          </w:tcPr>
          <w:p w14:paraId="7E60444E" w14:textId="77777777" w:rsidR="00D376F0" w:rsidRPr="00D424AA" w:rsidRDefault="00D376F0" w:rsidP="00D424AA">
            <w:pPr>
              <w:rPr>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and frequency of cold extremes </w:t>
            </w:r>
          </w:p>
        </w:tc>
        <w:tc>
          <w:tcPr>
            <w:tcW w:w="2158" w:type="dxa"/>
            <w:tcBorders>
              <w:top w:val="dashed" w:sz="4" w:space="0" w:color="000000"/>
              <w:bottom w:val="single" w:sz="4" w:space="0" w:color="auto"/>
            </w:tcBorders>
            <w:shd w:val="clear" w:color="auto" w:fill="FD9693"/>
            <w:tcMar>
              <w:top w:w="40" w:type="dxa"/>
              <w:left w:w="0" w:type="dxa"/>
              <w:bottom w:w="40" w:type="dxa"/>
              <w:right w:w="0" w:type="dxa"/>
            </w:tcMar>
          </w:tcPr>
          <w:p w14:paraId="4E29556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2BE2E0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74F7B12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D55233A" w14:textId="77777777" w:rsidR="00D376F0" w:rsidRPr="00D424AA" w:rsidRDefault="00D376F0" w:rsidP="00D424AA">
            <w:pPr>
              <w:rPr>
                <w:rFonts w:cs="Times New Roman"/>
                <w:color w:val="000000" w:themeColor="text1"/>
                <w:sz w:val="16"/>
                <w:szCs w:val="16"/>
                <w:lang w:val="en-GB"/>
              </w:rPr>
            </w:pPr>
          </w:p>
          <w:p w14:paraId="2635491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5424CE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 xml:space="preserve">(compared with pre-industrial) </w:t>
            </w:r>
          </w:p>
          <w:p w14:paraId="3B8D0752" w14:textId="77777777" w:rsidR="00D376F0" w:rsidRPr="00D424AA" w:rsidRDefault="00D376F0" w:rsidP="00D424AA">
            <w:pPr>
              <w:spacing w:line="276" w:lineRule="auto"/>
              <w:rPr>
                <w:rFonts w:cs="Times New Roman"/>
                <w:color w:val="000000" w:themeColor="text1"/>
                <w:sz w:val="16"/>
                <w:szCs w:val="16"/>
                <w:lang w:val="en-GB"/>
              </w:rPr>
            </w:pPr>
          </w:p>
        </w:tc>
        <w:tc>
          <w:tcPr>
            <w:tcW w:w="2159" w:type="dxa"/>
            <w:tcBorders>
              <w:top w:val="dashed" w:sz="4" w:space="0" w:color="000000"/>
              <w:bottom w:val="single" w:sz="4" w:space="0" w:color="auto"/>
            </w:tcBorders>
            <w:shd w:val="clear" w:color="auto" w:fill="FF6365"/>
            <w:tcMar>
              <w:top w:w="40" w:type="dxa"/>
              <w:left w:w="40" w:type="dxa"/>
              <w:bottom w:w="40" w:type="dxa"/>
              <w:right w:w="40" w:type="dxa"/>
            </w:tcMar>
          </w:tcPr>
          <w:p w14:paraId="2C5EA09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4544A05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4C82CB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3E68D6D4" w14:textId="77777777" w:rsidR="00D376F0" w:rsidRPr="00D424AA" w:rsidRDefault="00D376F0" w:rsidP="00D424AA">
            <w:pPr>
              <w:rPr>
                <w:rFonts w:cs="Times New Roman"/>
                <w:color w:val="000000" w:themeColor="text1"/>
                <w:sz w:val="16"/>
                <w:szCs w:val="16"/>
                <w:lang w:val="en-GB"/>
              </w:rPr>
            </w:pPr>
          </w:p>
          <w:p w14:paraId="5706553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8FFDC6C"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bottom w:val="single" w:sz="4" w:space="0" w:color="auto"/>
            </w:tcBorders>
            <w:shd w:val="clear" w:color="auto" w:fill="AD0204"/>
            <w:tcMar>
              <w:top w:w="40" w:type="dxa"/>
              <w:left w:w="40" w:type="dxa"/>
              <w:bottom w:w="40" w:type="dxa"/>
              <w:right w:w="40" w:type="dxa"/>
            </w:tcMar>
          </w:tcPr>
          <w:p w14:paraId="7AB7F2F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DF12F3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28AC6B0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7991D71B" w14:textId="77777777" w:rsidR="00D376F0" w:rsidRPr="00D424AA" w:rsidRDefault="00D376F0" w:rsidP="00D424AA">
            <w:pPr>
              <w:rPr>
                <w:rFonts w:cs="Times New Roman"/>
                <w:color w:val="000000" w:themeColor="text1"/>
                <w:sz w:val="16"/>
                <w:szCs w:val="16"/>
                <w:lang w:val="en-GB"/>
              </w:rPr>
            </w:pPr>
          </w:p>
          <w:p w14:paraId="6AF62D8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13D84AA"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1FF300C8" w14:textId="77777777" w:rsidTr="00723657">
        <w:tc>
          <w:tcPr>
            <w:tcW w:w="2158" w:type="dxa"/>
            <w:vMerge w:val="restart"/>
            <w:tcBorders>
              <w:top w:val="single" w:sz="4" w:space="0" w:color="auto"/>
              <w:left w:val="single" w:sz="4" w:space="0" w:color="auto"/>
              <w:bottom w:val="single" w:sz="4" w:space="0" w:color="auto"/>
              <w:right w:val="single" w:sz="4" w:space="0" w:color="auto"/>
            </w:tcBorders>
          </w:tcPr>
          <w:p w14:paraId="026E4BF5"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ern Europe (NEU)</w:t>
            </w:r>
          </w:p>
        </w:tc>
        <w:tc>
          <w:tcPr>
            <w:tcW w:w="2158" w:type="dxa"/>
            <w:tcBorders>
              <w:top w:val="single" w:sz="4" w:space="0" w:color="auto"/>
              <w:left w:val="single" w:sz="4" w:space="0" w:color="auto"/>
              <w:bottom w:val="single" w:sz="4" w:space="0" w:color="auto"/>
              <w:right w:val="single" w:sz="4" w:space="0" w:color="auto"/>
            </w:tcBorders>
            <w:shd w:val="clear" w:color="auto" w:fill="FF6365"/>
          </w:tcPr>
          <w:p w14:paraId="5C64A40C" w14:textId="3475F6E2"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Significant increases in the intensity and frequency of hot extremes and significant decreases in the intensity and frequency of cold extremes</w:t>
            </w:r>
            <w:r w:rsidRPr="00D424AA">
              <w:rPr>
                <w:rFonts w:eastAsiaTheme="minorHAnsi" w:cs="Times New Roman"/>
                <w:color w:val="000000" w:themeColor="text1"/>
                <w:sz w:val="16"/>
                <w:szCs w:val="16"/>
                <w:lang w:val="en-GB" w:eastAsia="en-US"/>
              </w:rPr>
              <w:t xml:space="preserve"> </w:t>
            </w:r>
            <w:ins w:id="7433" w:author="Robin Matthews" w:date="2021-07-14T22:54:00Z">
              <w:r w:rsidR="00084159">
                <w:rPr>
                  <w:rFonts w:eastAsiaTheme="minorHAnsi" w:cs="Times New Roman"/>
                  <w:color w:val="000000" w:themeColor="text1"/>
                  <w:sz w:val="16"/>
                  <w:szCs w:val="16"/>
                  <w:lang w:val="en-GB" w:eastAsia="en-US"/>
                </w:rPr>
                <w:fldChar w:fldCharType="begin" w:fldLock="1"/>
              </w:r>
            </w:ins>
            <w:r w:rsidR="00DB48AC">
              <w:rPr>
                <w:rFonts w:eastAsiaTheme="minorHAnsi" w:cs="Times New Roman"/>
                <w:color w:val="000000" w:themeColor="text1"/>
                <w:sz w:val="16"/>
                <w:szCs w:val="16"/>
                <w:lang w:val="en-GB" w:eastAsia="en-US"/>
              </w:rPr>
              <w:instrText>ADDIN CSL_CITATION { "citationItems" : [ { "id" : "ITEM-1", "itemData" : { "DOI" : "10.1088/1748-9326/10/11/114020", "author" : [ { "dropping-particle" : "", "family" : "Matthes", "given" : "H", "non-dropping-particle" : "", "parse-names" : false, "suffix" : "" }, { "dropping-particle" : "", "family" : "Rinke", "given" : "A", "non-dropping-particle" : "", "parse-names" : false, "suffix" : "" }, { "dropping-particle" : "", "family" : "Dethloff", "given" : "K", "non-dropping-particle" : "", "parse-names" : false, "suffix" : "" } ], "container-title" : "Environmental Research Letters", "id" : "ITEM-1", "issue" : "11", "issued" : { "date-parts" : [ [ "2015" ] ] }, "note" : "Cited By :9\n\nExport Date: 13 July 2018", "title" : "Recent changes in Arctic temperature extremes: Warm and cold spells during winter and summer", "translator" : [ { "dropping-particle" : "", "family" : "S487", "given" : "", "non-dropping-particle" : "", "parse-names" : false, "suffix" : "" } ], "type" : "article-journal", "volume" : "10" }, "uris" : [ "http://www.mendeley.com/documents/?uuid=9d699e02-f415-4ad4-aedd-a53686f09b7b" ] }, { "id" : "ITEM-2", "itemData" : { "DOI" : "10.1175/JCLI-D-15-0763.1", "ISSN" : "0894-8755", "author" : [ { "dropping-particle" : "", "family" : "Vikhamar-Schuler", "given" : "Dagrun", "non-dropping-particle" : "", "parse-names" : false, "suffix" : "" }, { "dropping-particle" : "", "family" : "Isaksen", "given" : "Ketil", "non-dropping-particle" : "", "parse-names" : false, "suffix" : "" }, { "dropping-particle" : "", "family" : "Haugen", "given" : "Jan Erik", "non-dropping-particle" : "", "parse-names" : false, "suffix" : "" }, { "dropping-particle" : "", "family" : "T\u00f8mmervik", "given" : "Hans", "non-dropping-particle" : "", "parse-names" : false, "suffix" : "" }, { "dropping-particle" : "", "family" : "Luks", "given" : "Bartlomiej", "non-dropping-particle" : "", "parse-names" : false, "suffix" : "" }, { "dropping-particle" : "", "family" : "Schuler", "given" : "Thomas Vikhamar", "non-dropping-particle" : "", "parse-names" : false, "suffix" : "" }, { "dropping-particle" : "", "family" : "Bjerke", "given" : "Jarle W", "non-dropping-particle" : "", "parse-names" : false, "suffix" : "" } ], "container-title" : "Journal of Climate", "id" : "ITEM-2", "issue" : "17", "issued" : { "date-parts" : [ [ "2016", "9" ] ] }, "page" : "6223-6244", "title" : "Changes in Winter Warming Events in the Nordic Arctic Region", "translator" : [ { "dropping-particle" : "", "family" : "S491", "given" : "", "non-dropping-particle" : "", "parse-names" : false, "suffix" : "" } ], "type" : "article-journal", "volume" : "29" }, "uris" : [ "http://www.mendeley.com/documents/?uuid=bbdae262-b02d-4e75-b2f9-6e0d14b4c09b"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Matthes et al., 2015; Vikhamar-Schuler et al., 2016; Dunn et al., 2020)", "plainTextFormattedCitation" : "(Matthes et al., 2015; Vikhamar-Schuler et al., 2016; Dunn et al., 2020)", "previouslyFormattedCitation" : "(Matthes et al., 2015; Vikhamar-Schuler et al., 2016; Dunn et al., 2020)" }, "properties" : { "noteIndex" : 0 }, "schema" : "https://github.com/citation-style-language/schema/raw/master/csl-citation.json" }</w:instrText>
            </w:r>
            <w:ins w:id="7434" w:author="Robin Matthews" w:date="2021-07-14T22:54:00Z">
              <w:r w:rsidR="00084159">
                <w:rPr>
                  <w:rFonts w:eastAsiaTheme="minorHAnsi" w:cs="Times New Roman"/>
                  <w:color w:val="000000" w:themeColor="text1"/>
                  <w:sz w:val="16"/>
                  <w:szCs w:val="16"/>
                  <w:lang w:val="en-GB" w:eastAsia="en-US"/>
                </w:rPr>
                <w:fldChar w:fldCharType="separate"/>
              </w:r>
              <w:r w:rsidR="00084159" w:rsidRPr="007F3EB1">
                <w:rPr>
                  <w:rFonts w:eastAsiaTheme="minorHAnsi" w:cs="Times New Roman"/>
                  <w:noProof/>
                  <w:color w:val="000000" w:themeColor="text1"/>
                  <w:sz w:val="16"/>
                  <w:szCs w:val="16"/>
                  <w:lang w:val="en-GB" w:eastAsia="en-US"/>
                </w:rPr>
                <w:t>(Matthes et al., 2015; Vikhamar-Schuler et al., 2016; Dunn et al., 2020)</w:t>
              </w:r>
              <w:r w:rsidR="00084159">
                <w:rPr>
                  <w:rFonts w:eastAsiaTheme="minorHAnsi" w:cs="Times New Roman"/>
                  <w:color w:val="000000" w:themeColor="text1"/>
                  <w:sz w:val="16"/>
                  <w:szCs w:val="16"/>
                  <w:lang w:val="en-GB" w:eastAsia="en-US"/>
                </w:rPr>
                <w:fldChar w:fldCharType="end"/>
              </w:r>
            </w:ins>
            <w:commentRangeStart w:id="7435"/>
            <w:del w:id="7436" w:author="Robin Matthews" w:date="2021-07-14T22:54:00Z">
              <w:r w:rsidRPr="00D424AA" w:rsidDel="00084159">
                <w:rPr>
                  <w:rFonts w:eastAsiaTheme="minorHAnsi" w:cs="Times New Roman"/>
                  <w:color w:val="000000" w:themeColor="text1"/>
                  <w:sz w:val="16"/>
                  <w:szCs w:val="16"/>
                  <w:lang w:val="en-GB" w:eastAsia="en-US"/>
                </w:rPr>
                <w:fldChar w:fldCharType="begin" w:fldLock="1"/>
              </w:r>
              <w:r w:rsidR="00FF6231" w:rsidDel="00084159">
                <w:rPr>
                  <w:rFonts w:eastAsiaTheme="minorHAnsi" w:cs="Times New Roman"/>
                  <w:color w:val="000000" w:themeColor="text1"/>
                  <w:sz w:val="16"/>
                  <w:szCs w:val="16"/>
                  <w:lang w:val="en-GB" w:eastAsia="en-US"/>
                </w:rPr>
                <w:delInstrText>ADDIN CSL_CITATION { "citationItems" : [ { "id" : "ITEM-1", "itemData" : { "DOI" : "10.1088/1748-9326/10/11/114020", "author" : [ { "dropping-particle" : "", "family" : "Matthes", "given" : "H", "non-dropping-particle" : "", "parse-names" : false, "suffix" : "" }, { "dropping-particle" : "", "family" : "Rinke", "given" : "A", "non-dropping-particle" : "", "parse-names" : false, "suffix" : "" }, { "dropping-particle" : "", "family" : "Dethloff", "given" : "K", "non-dropping-particle" : "", "parse-names" : false, "suffix" : "" } ], "container-title" : "Environmental Research Letters", "id" : "ITEM-1", "issue" : "11", "issued" : { "date-parts" : [ [ "2015" ] ] }, "note" : "Cited By :9\n\nExport Date: 13 July 2018", "title" : "Recent changes in Arctic temperature extremes: Warm and cold spells during winter and summer", "translator" : [ { "dropping-particle" : "", "family" : "S487", "given" : "", "non-dropping-particle" : "", "parse-names" : false, "suffix" : "" } ], "type" : "article-journal", "volume" : "10" }, "uris" : [ "http://www.mendeley.com/documents/?uuid=9d699e02-f415-4ad4-aedd-a53686f09b7b" ] }, { "id" : "ITEM-2", "itemData" : { "DOI" : "10.1175/JCLI-D-15-0763.1", "ISSN" : "0894-8755", "author" : [ { "dropping-particle" : "", "family" : "Vikhamar-Schuler", "given" : "Dagrun", "non-dropping-particle" : "", "parse-names" : false, "suffix" : "" }, { "dropping-particle" : "", "family" : "Isaksen", "given" : "Ketil", "non-dropping-particle" : "", "parse-names" : false, "suffix" : "" }, { "dropping-particle" : "", "family" : "Haugen", "given" : "Jan Erik", "non-dropping-particle" : "", "parse-names" : false, "suffix" : "" }, { "dropping-particle" : "", "family" : "T\u00f8mmervik", "given" : "Hans", "non-dropping-particle" : "", "parse-names" : false, "suffix" : "" }, { "dropping-particle" : "", "family" : "Luks", "given" : "Bartlomiej", "non-dropping-particle" : "", "parse-names" : false, "suffix" : "" }, { "dropping-particle" : "", "family" : "Schuler", "given" : "Thomas Vikhamar", "non-dropping-particle" : "", "parse-names" : false, "suffix" : "" }, { "dropping-particle" : "", "family" : "Bjerke", "given" : "Jarle W", "non-dropping-particle" : "", "parse-names" : false, "suffix" : "" } ], "container-title" : "Journal of Climate", "id" : "ITEM-2", "issue" : "17", "issued" : { "date-parts" : [ [ "2016", "9" ] ] }, "page" : "6223-6244", "title" : "Changes in Winter Warming Events in the Nordic Arctic Region", "translator" : [ { "dropping-particle" : "", "family" : "S491", "given" : "", "non-dropping-particle" : "", "parse-names" : false, "suffix" : "" } ], "type" : "article-journal", "volume" : "29" }, "uris" : [ "http://www.mendeley.com/documents/?uuid=bbdae262-b02d-4e75-b2f9-6e0d14b4c09b" ] } ], "mendeley" : { "formattedCitation" : "(Matthes et al., 2015; Vikhamar-Schuler et al., 2016)", "manualFormatting" : "(Matthes et al., 2015; Vikhamar-Schuler et al., 2016", "plainTextFormattedCitation" : "(Matthes et al., 2015; Vikhamar-Schuler et al., 2016)", "previouslyFormattedCitation" : "(Matthes et al., 2015; Vikhamar-Schuler et al., 2016)" }, "properties" : { "noteIndex" : 0 }, "schema" : "https://github.com/citation-style-language/schema/raw/master/csl-citation.json" }</w:delInstrText>
              </w:r>
              <w:r w:rsidRPr="00D424AA" w:rsidDel="00084159">
                <w:rPr>
                  <w:rFonts w:eastAsiaTheme="minorHAnsi" w:cs="Times New Roman"/>
                  <w:color w:val="000000" w:themeColor="text1"/>
                  <w:sz w:val="16"/>
                  <w:szCs w:val="16"/>
                  <w:lang w:val="en-GB" w:eastAsia="en-US"/>
                </w:rPr>
                <w:fldChar w:fldCharType="separate"/>
              </w:r>
              <w:r w:rsidR="00A26296" w:rsidDel="00084159">
                <w:rPr>
                  <w:rFonts w:eastAsiaTheme="minorHAnsi" w:cs="Times New Roman"/>
                  <w:noProof/>
                  <w:color w:val="000000" w:themeColor="text1"/>
                  <w:sz w:val="16"/>
                  <w:szCs w:val="16"/>
                  <w:lang w:val="en-GB" w:eastAsia="en-US"/>
                </w:rPr>
                <w:delText>(Matthes et al., 2015; Vikhamar-Schuler et al., 2016</w:delText>
              </w:r>
              <w:r w:rsidRPr="00D424AA" w:rsidDel="00084159">
                <w:rPr>
                  <w:rFonts w:eastAsiaTheme="minorHAnsi" w:cs="Times New Roman"/>
                  <w:color w:val="000000" w:themeColor="text1"/>
                  <w:sz w:val="16"/>
                  <w:szCs w:val="16"/>
                  <w:lang w:val="en-GB" w:eastAsia="en-US"/>
                </w:rPr>
                <w:fldChar w:fldCharType="end"/>
              </w:r>
              <w:commentRangeEnd w:id="7435"/>
              <w:r w:rsidR="00A26296" w:rsidDel="00084159">
                <w:rPr>
                  <w:rStyle w:val="Marquedecommentaire"/>
                </w:rPr>
                <w:commentReference w:id="7435"/>
              </w:r>
              <w:r w:rsidRPr="00841A35" w:rsidDel="00084159">
                <w:rPr>
                  <w:rFonts w:eastAsiaTheme="minorHAnsi" w:cs="Times New Roman"/>
                  <w:color w:val="000000" w:themeColor="text1"/>
                  <w:sz w:val="16"/>
                  <w:szCs w:val="16"/>
                  <w:lang w:val="en-GB" w:eastAsia="en-US"/>
                </w:rPr>
                <w:delText xml:space="preserve">; </w:delText>
              </w:r>
              <w:commentRangeStart w:id="7437"/>
              <w:r w:rsidRPr="00D424AA" w:rsidDel="00084159">
                <w:rPr>
                  <w:rFonts w:cs="Times New Roman"/>
                  <w:color w:val="000000" w:themeColor="text1"/>
                  <w:sz w:val="16"/>
                  <w:szCs w:val="16"/>
                  <w:lang w:val="en-GB"/>
                </w:rPr>
                <w:fldChar w:fldCharType="begin" w:fldLock="1"/>
              </w:r>
              <w:r w:rsidR="00FF6231" w:rsidDel="00084159">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084159">
                <w:rPr>
                  <w:rFonts w:cs="Times New Roman"/>
                  <w:color w:val="000000" w:themeColor="text1"/>
                  <w:sz w:val="16"/>
                  <w:szCs w:val="16"/>
                  <w:lang w:val="en-GB"/>
                </w:rPr>
                <w:fldChar w:fldCharType="separate"/>
              </w:r>
              <w:r w:rsidR="00A26296" w:rsidDel="00084159">
                <w:rPr>
                  <w:rFonts w:cs="Times New Roman"/>
                  <w:noProof/>
                  <w:color w:val="000000" w:themeColor="text1"/>
                  <w:sz w:val="16"/>
                  <w:szCs w:val="16"/>
                  <w:lang w:val="en-GB"/>
                </w:rPr>
                <w:delText>Dunn et al., 2020)</w:delText>
              </w:r>
              <w:r w:rsidRPr="00D424AA" w:rsidDel="00084159">
                <w:rPr>
                  <w:rFonts w:cs="Times New Roman"/>
                  <w:color w:val="000000" w:themeColor="text1"/>
                  <w:sz w:val="16"/>
                  <w:szCs w:val="16"/>
                  <w:lang w:val="en-GB"/>
                </w:rPr>
                <w:fldChar w:fldCharType="end"/>
              </w:r>
            </w:del>
            <w:commentRangeEnd w:id="7437"/>
            <w:r w:rsidR="00A26296">
              <w:rPr>
                <w:rStyle w:val="Marquedecommentaire"/>
              </w:rPr>
              <w:commentReference w:id="7437"/>
            </w:r>
          </w:p>
        </w:tc>
        <w:tc>
          <w:tcPr>
            <w:tcW w:w="2158" w:type="dxa"/>
            <w:tcBorders>
              <w:top w:val="single" w:sz="4" w:space="0" w:color="auto"/>
              <w:left w:val="single" w:sz="4" w:space="0" w:color="auto"/>
              <w:bottom w:val="single" w:sz="4" w:space="0" w:color="auto"/>
              <w:right w:val="single" w:sz="4" w:space="0" w:color="auto"/>
            </w:tcBorders>
            <w:shd w:val="clear" w:color="auto" w:fill="FD9693"/>
          </w:tcPr>
          <w:p w14:paraId="1BF63EBD" w14:textId="28189A50" w:rsidR="00D376F0" w:rsidRPr="00D424AA" w:rsidDel="00084159" w:rsidRDefault="00D376F0" w:rsidP="00DB48AC">
            <w:pPr>
              <w:rPr>
                <w:del w:id="7438" w:author="Robin Matthews" w:date="2021-07-14T22:55:00Z"/>
                <w:rFonts w:cs="Times New Roman"/>
                <w:color w:val="000000" w:themeColor="text1"/>
                <w:sz w:val="16"/>
                <w:szCs w:val="16"/>
                <w:lang w:val="nb-NO"/>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bookmarkStart w:id="7439" w:name="_Hlk77195691"/>
            <w:ins w:id="7440" w:author="Robin Matthews" w:date="2021-07-14T22:55:00Z">
              <w:r w:rsidR="00084159">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id" : "ITEM-2",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2",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id" : "ITEM-3", "itemData" : { "DOI" : "10.1029/2011GL050422", "ISBN" : "0094-8276", "ISSN" : "00948276", "author" : [ { "dropping-particle" : "", "family" : "Otto", "given" : "F E L", "non-dropping-particle" : "", "parse-names" : false, "suffix" : "" }, { "dropping-particle" : "", "family" : "Massey", "given" : "N", "non-dropping-particle" : "", "parse-names" : false, "suffix" : "" }, { "dropping-particle" : "", "family" : "Oldenborgh", "given" : "G J", "non-dropping-particle" : "van", "parse-names" : false, "suffix" : "" }, { "dropping-particle" : "", "family" : "Jones", "given" : "R G", "non-dropping-particle" : "", "parse-names" : false, "suffix" : "" }, { "dropping-particle" : "", "family" : "Allen", "given" : "M R", "non-dropping-particle" : "", "parse-names" : false, "suffix" : "" } ], "container-title" : "Geophysical Research Letters", "id" : "ITEM-3", "issue" : "4", "issued" : { "date-parts" : [ [ "2012", "2" ] ] }, "page" : "n/a-n/a", "title" : "Reconciling two approaches to attribution of the 2010 Russian heat wave", "translator" : [ { "dropping-particle" : "", "family" : "S173", "given" : "", "non-dropping-particle" : "", "parse-names" : false, "suffix" : "" } ], "type" : "article-journal", "volume" : "39" }, "uris" : [ "http://www.mendeley.com/documents/?uuid=ca0fdee0-5e6e-43dc-91a8-df5aa3f620c3" ] }, { "id" : "ITEM-4", "itemData" : { "DOI" : "10.1175/BAMS-D-12-00021.1", "author" : [ { "dropping-particle" : "", "family" : "Massey", "given" : "N", "non-dropping-particle" : "", "parse-names" : false, "suffix" : "" }, { "dropping-particle" : "", "family" : "Aina", "given" : "T", "non-dropping-particle" : "", "parse-names" : false, "suffix" : "" }, { "dropping-particle" : "", "family" : "Rye", "given" : "Cameron J", "non-dropping-particle" : "", "parse-names" : false, "suffix" : "" }, { "dropping-particle" : "", "family" : "Otto", "given" : "F. E. L.", "non-dropping-particle" : "", "parse-names" : false, "suffix" : "" }, { "dropping-particle" : "", "family" : "Wilson", "given" : "S", "non-dropping-particle" : "", "parse-names" : false, "suffix" : "" }, { "dropping-particle" : "", "family" : "Jones", "given" : "R. G.", "non-dropping-particle" : "", "parse-names" : false, "suffix" : "" }, { "dropping-particle" : "", "family" : "Allen", "given" : "M. R.", "non-dropping-particle" : "", "parse-names" : false, "suffix" : "" } ], "container-title" : "Bulletin of the American Meteorological Society", "id" : "ITEM-4", "issue" : "7", "issued" : { "date-parts" : [ [ "2012" ] ] }, "page" : "1057-1059", "title" : "Have the odds of warm November temperature and of cold December temperatures in central England changed? [in \"Explaining Extreme Events of 2011 from a Climate Perspective\"]", "translator" : [ { "dropping-particle" : "", "family" : "S3546", "given" : "", "non-dropping-particle" : "", "parse-names" : false, "suffix" : "" } ], "type" : "article-journal", "volume" : "93" }, "uris" : [ "http://www.mendeley.com/documents/?uuid=35e05166-c584-4502-abcf-a2bc9f9d7cee" ] }, { "id" : "ITEM-5", "itemData" : { "DOI" : "10.1175/JCLI-D-17-0589.1", "ISSN" : "0894-8755", "abstract" : "AbstractAn attribution study has been performed to investigate the degree to which the unusually cold European winter of 2009/10 was modified by anthropogenic climate change. Two different methods have been included for the attribution: one based on large HadGEM3-A ensembles and one based on a statistical surrogate method. Both methods are evaluated by comparing simulated winter temperature means, trends, standard deviations, skewness, return periods, and 5% quantiles with observations. While the surrogate method performs well, HadGEM3-A in general underestimates the trend in winter by a factor of ?. It has a mean cold bias dominated by the mountainous regions and also underestimates the cold 5% quantile in many regions of Europe. Both methods show that the probability of experiencing a winter as cold as 2009/10 has been reduced by approximately a factor of 2 because of anthropogenic changes. The method based on HadGEM3-A ensembles gives somewhat larger changes than the surrogate method because of differences in the definition of the unperturbed climate. The results are based on two diagnostics: the coldest day in winter and the largest continuous area with temperatures colder than twice the local standard deviation. The results are not sensitive to the choice of bias correction except in the mountainous regions. Previous results regarding the behavior of the measures of the changed probability have been extended. The counterintuitive behavior for heavy-tailed distributions is found to hold for a range of measures and for events that become more rare in a changed climate.", "author" : [ { "dropping-particle" : "", "family" : "Christiansen", "given" : "Bo", "non-dropping-particle" : "", "parse-names" : false, "suffix" : "" }, { "dropping-particle" : "", "family" : "Alvarez-Castro", "given" : "Carmen", "non-dropping-particle" : "", "parse-names" : false, "suffix" : "" }, { "dropping-particle" : "", "family" : "Christidis", "given" : "Nikolaos", "non-dropping-particle" : "", "parse-names" : false, "suffix" : "" }, { "dropping-particle" : "", "family" : "Ciavarella", "given" : "Andrew", "non-dropping-particle" : "", "parse-names" : false, "suffix" : "" }, { "dropping-particle" : "", "family" : "Colfescu", "given" : "Ioana", "non-dropping-particle" : "", "parse-names" : false, "suffix" : "" }, { "dropping-particle" : "", "family" : "Cowan", "given" : "Tim", "non-dropping-particle" : "", "parse-names" : false, "suffix" : "" }, { "dropping-particle" : "", "family" : "Eden", "given" : "Jonathan", "non-dropping-particle" : "", "parse-names" : false, "suffix" : "" }, { "dropping-particle" : "", "family" : "Hauser", "given" : "Mathias", "non-dropping-particle" : "", "parse-names" : false, "suffix" : "" }, { "dropping-particle" : "", "family" : "Hempelmann", "given" : "Nils", "non-dropping-particle" : "", "parse-names" : false, "suffix" : "" }, { "dropping-particle" : "", "family" : "Klehmet", "given" : "Katharina", "non-dropping-particle" : "", "parse-names" : false, "suffix" : "" }, { "dropping-particle" : "", "family" : "Lott", "given" : "Fraser", "non-dropping-particle" : "", "parse-names" : false, "suffix" : "" }, { "dropping-particle" : "", "family" : "Nangini", "given" : "Cathy", "non-dropping-particle" : "", "parse-names" : false, "suffix" : "" }, { "dropping-particle" : "", "family" : "Jan van Oldenborgh", "given" : "Geert", "non-dropping-particle" : "", "parse-names" : false, "suffix" : "" }, { "dropping-particle" : "", "family" : "Orth", "given" : "Ren\u00e9", "non-dropping-particle" : "", "parse-names" : false, "suffix" : "" }, { "dropping-particle" : "", "family" : "Stott", "given" : "Peter", "non-dropping-particle" : "", "parse-names" : false, "suffix" : "" }, { "dropping-particle" : "", "family" : "Tett", "given" : "Simon", "non-dropping-particle" : "", "parse-names" : false, "suffix" : "" }, { "dropping-particle" : "", "family" : "Vautard", "given" : "Robert", "non-dropping-particle" : "", "parse-names" : false, "suffix" : "" }, { "dropping-particle" : "", "family" : "Wilcox", "given" : "Laura", "non-dropping-particle" : "", "parse-names" : false, "suffix" : "" }, { "dropping-particle" : "", "family" : "Yiou", "given" : "Pascal", "non-dropping-particle" : "", "parse-names" : false, "suffix" : "" } ], "container-title" : "Journal of Climate", "id" : "ITEM-5", "issue" : "9", "issued" : { "date-parts" : [ [ "2018", "2", "9" ] ] }, "note" : "doi: 10.1175/JCLI-D-17-0589.1", "page" : "3387-3410", "publisher" : "American Meteorological Society", "title" : "Was the Cold European Winter of 2009/10 Modified by Anthropogenic Climate Change? An Attribution Study", "translator" : [ { "dropping-particle" : "", "family" : "S738", "given" : "", "non-dropping-particle" : "", "parse-names" : false, "suffix" : "" } ], "type" : "article-journal", "volume" : "31" }, "uris" : [ "http://www.mendeley.com/documents/?uuid=856c9169-aee2-42d1-a456-95161026a10d" ] }, { "id" : "ITEM-6", "itemData" : { "DOI" : "10.1088/1748-9326/10/5/054002", "ISSN" : "1748-9326", "abstract" : "In 2014, Central England experienced its warmest year in a record extending back to 1659. Using both state-of-the-art climate models and empirical techniques, our analysis shows a substantial and significant increase in the likelihood of record-breaking warm years, such as 2014, due to human influences on climate. With 90% confidence we find that anthropogenic forcings on the climate have increased the chances of record warm years in Central England by at least 13-fold. This study points to a large influence of human activities on extreme warm years despite the small region of study and the variable climate of Central England. Our analysis shows that climate change is clearly visible on the local-scale in this case.", "author" : [ { "dropping-particle" : "", "family" : "King", "given" : "Andrew D", "non-dropping-particle" : "", "parse-names" : false, "suffix" : "" }, { "dropping-particle" : "", "family" : "Jan van Oldenborgh", "given" : "Geert", "non-dropping-particle" : "", "parse-names" : false, "suffix" : "" }, { "dropping-particle" : "", "family" : "Karoly", "given" : "David J", "non-dropping-particle" : "", "parse-names" : false, "suffix" : "" }, { "dropping-particle" : "", "family" : "Lewis", "given" : "Sophie C", "non-dropping-particle" : "", "parse-names" : false, "suffix" : "" }, { "dropping-particle" : "", "family" : "Cullen", "given" : "Heidi", "non-dropping-particle" : "", "parse-names" : false, "suffix" : "" } ], "container-title" : "Environmental Research Letters", "id" : "ITEM-6", "issue" : "5", "issued" : { "date-parts" : [ [ "2015", "5", "1" ] ] }, "page" : "054002", "title" : "Attribution of the record high Central England temperature of 2014 to anthropogenic influences", "translator" : [ { "dropping-particle" : "", "family" : "S1496", "given" : "", "non-dropping-particle" : "", "parse-names" : false, "suffix" : "" } ], "type" : "article-journal", "volume" : "10" }, "uris" : [ "http://www.mendeley.com/documents/?uuid=5307f3c3-1ae6-4bba-8b5e-9a575fe449b2" ] }, { "id" : "ITEM-7", "itemData" : { "DOI" : "10.1007/s00704-018-2546-x", "ISSN" : "1434-4483", "abstract" : "The generalized Pareto distribution (GPD) is often used in the statistical analysis of climate extremes. For a sample of independent and identically distributed observations, the parameters of the GPD can be estimated by the maximum likelihood (ML) method. In this paper, we drop the assumption of identically distributed random variables. We consider independent observations from GPD distributions having a common shape parameter but possibly an increasing trend in the scale parameter. Such a model, with increasing scale parameter, can be used to describe a trend in the observed extremes as time progresses. Estimating an increasing trend in a distribution parameter is common in the field of isotonic regression. We use ideas and tools from that area to compute ML estimates of the GPD parameters. In a simulation experiment, we show that the iterative convex minorant (ICM) algorithm is much faster than the projected gradient (PG) algorithm. We apply the approach to the daily maxima of the central England temperature (CET) data. A clear positive trend in the GPD scale parameter is found, leading to an increase in the 100-year return level from about 31\u00ba in the 1880s to 34\u00ba in 2015.", "author" : [ { "dropping-particle" : "", "family" : "Roth", "given" : "Martin", "non-dropping-particle" : "", "parse-names" : false, "suffix" : "" }, { "dropping-particle" : "", "family" : "Jongbloed", "given" : "Geurt", "non-dropping-particle" : "", "parse-names" : false, "suffix" : "" }, { "dropping-particle" : "", "family" : "Buishand", "given" : "Adri", "non-dropping-particle" : "", "parse-names" : false, "suffix" : "" } ], "container-title" : "Theoretical and Applied Climatology", "id" : "ITEM-7", "issued" : { "date-parts" : [ [ "2018" ] ] }, "title" : "Monotone trends in the distribution of climate extremes", "translator" : [ { "dropping-particle" : "", "family" : "S730", "given" : "", "non-dropping-particle" : "", "parse-names" : false, "suffix" : "" } ], "type" : "article-journal" }, "uris" : [ "http://www.mendeley.com/documents/?uuid=b831bf1e-70e5-4cc8-832d-cd97c35f33ef" ] } ], "mendeley" : { "formattedCitation" : "(Massey et al., 2012; Otto et al., 2012; King et al., 2015b; Wang et al., 2017c; Christiansen et al., 2018; Roth et al., 2018; Seong et al., 2020)", "manualFormatting" : "(Massey et al., 2012; Otto et al., 2012; King et al., 2015; Z. Wang et al., 2017a; Christiansen et al., 2018; Roth et al., 2018; Seong et al., 2020)", "plainTextFormattedCitation" : "(Massey et al., 2012; Otto et al., 2012; King et al., 2015b; Wang et al., 2017c; Christiansen et al., 2018; Roth et al., 2018; Seong et al., 2020)", "previouslyFormattedCitation" : "(Massey et al., 2012; Otto et al., 2012; King et al., 2015b; Wang et al., 2017c; Christiansen et al., 2018; Roth et al., 2018; Seong et al., 2020)" }, "properties" : { "noteIndex" : 0 }, "schema" : "https://github.com/citation-style-language/schema/raw/master/csl-citation.json" }</w:instrText>
            </w:r>
            <w:ins w:id="7441" w:author="Robin Matthews" w:date="2021-07-14T22:55:00Z">
              <w:r w:rsidR="00084159">
                <w:rPr>
                  <w:rFonts w:cs="Times New Roman"/>
                  <w:color w:val="000000" w:themeColor="text1"/>
                  <w:sz w:val="16"/>
                  <w:szCs w:val="16"/>
                  <w:lang w:val="en-GB"/>
                </w:rPr>
                <w:fldChar w:fldCharType="separate"/>
              </w:r>
              <w:r w:rsidR="00084159" w:rsidRPr="007F3EB1">
                <w:rPr>
                  <w:rFonts w:cs="Times New Roman"/>
                  <w:noProof/>
                  <w:color w:val="000000" w:themeColor="text1"/>
                  <w:sz w:val="16"/>
                  <w:szCs w:val="16"/>
                  <w:lang w:val="en-GB"/>
                </w:rPr>
                <w:t xml:space="preserve">(Massey et al., 2012; Otto et al., 2012; King et al., 2015; </w:t>
              </w:r>
              <w:r w:rsidR="00084159">
                <w:rPr>
                  <w:rFonts w:cs="Times New Roman"/>
                  <w:noProof/>
                  <w:color w:val="000000" w:themeColor="text1"/>
                  <w:sz w:val="16"/>
                  <w:szCs w:val="16"/>
                  <w:lang w:val="en-GB"/>
                </w:rPr>
                <w:t xml:space="preserve">Z. </w:t>
              </w:r>
              <w:r w:rsidR="00084159" w:rsidRPr="007F3EB1">
                <w:rPr>
                  <w:rFonts w:cs="Times New Roman"/>
                  <w:noProof/>
                  <w:color w:val="000000" w:themeColor="text1"/>
                  <w:sz w:val="16"/>
                  <w:szCs w:val="16"/>
                  <w:lang w:val="en-GB"/>
                </w:rPr>
                <w:t>Wang et al., 2017</w:t>
              </w:r>
              <w:r w:rsidR="00084159">
                <w:rPr>
                  <w:rFonts w:cs="Times New Roman"/>
                  <w:noProof/>
                  <w:color w:val="000000" w:themeColor="text1"/>
                  <w:sz w:val="16"/>
                  <w:szCs w:val="16"/>
                  <w:lang w:val="en-GB"/>
                </w:rPr>
                <w:t>a</w:t>
              </w:r>
              <w:r w:rsidR="00084159" w:rsidRPr="007F3EB1">
                <w:rPr>
                  <w:rFonts w:cs="Times New Roman"/>
                  <w:noProof/>
                  <w:color w:val="000000" w:themeColor="text1"/>
                  <w:sz w:val="16"/>
                  <w:szCs w:val="16"/>
                  <w:lang w:val="en-GB"/>
                </w:rPr>
                <w:t>; Christiansen et al., 2018; Roth et al., 2018; Seong et al., 2020)</w:t>
              </w:r>
              <w:r w:rsidR="00084159">
                <w:rPr>
                  <w:rFonts w:cs="Times New Roman"/>
                  <w:color w:val="000000" w:themeColor="text1"/>
                  <w:sz w:val="16"/>
                  <w:szCs w:val="16"/>
                  <w:lang w:val="en-GB"/>
                </w:rPr>
                <w:fldChar w:fldCharType="end"/>
              </w:r>
            </w:ins>
            <w:commentRangeStart w:id="7442"/>
            <w:del w:id="7443" w:author="Robin Matthews" w:date="2021-07-14T22:55:00Z">
              <w:r w:rsidRPr="00D424AA" w:rsidDel="00084159">
                <w:rPr>
                  <w:rFonts w:cs="Times New Roman"/>
                  <w:color w:val="000000" w:themeColor="text1"/>
                  <w:sz w:val="16"/>
                  <w:szCs w:val="16"/>
                  <w:lang w:val="en-GB"/>
                </w:rPr>
                <w:fldChar w:fldCharType="begin" w:fldLock="1"/>
              </w:r>
              <w:r w:rsidR="00FF6231" w:rsidDel="00084159">
                <w:rPr>
                  <w:rFonts w:cs="Times New Roman"/>
                  <w:color w:val="000000" w:themeColor="text1"/>
                  <w:sz w:val="16"/>
                  <w:szCs w:val="16"/>
                  <w:lang w:val="en-GB"/>
                </w:rPr>
                <w:del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w:delInstrText>
              </w:r>
              <w:r w:rsidR="00FF6231" w:rsidRPr="006A2665" w:rsidDel="00084159">
                <w:rPr>
                  <w:rFonts w:cs="Times New Roman"/>
                  <w:color w:val="000000" w:themeColor="text1"/>
                  <w:sz w:val="16"/>
                  <w:szCs w:val="16"/>
                </w:rPr>
                <w:delInstrText>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manualFormatting" : "(Seong et al., 2020", "plainTextFormattedCitation" : "(Seong et al., 2020)", "previouslyFormattedCitation" : "(Seong et al., 2020)" }, "properties" : { "noteIndex" : 0 }, "schema" : "https://github.com/citation-style-language/schema/raw/master/csl-citation.json" }</w:delInstrText>
              </w:r>
              <w:r w:rsidRPr="00D424AA" w:rsidDel="00084159">
                <w:rPr>
                  <w:rFonts w:cs="Times New Roman"/>
                  <w:color w:val="000000" w:themeColor="text1"/>
                  <w:sz w:val="16"/>
                  <w:szCs w:val="16"/>
                  <w:lang w:val="en-GB"/>
                </w:rPr>
                <w:fldChar w:fldCharType="separate"/>
              </w:r>
              <w:r w:rsidR="00A26296" w:rsidDel="00084159">
                <w:rPr>
                  <w:rFonts w:cs="Times New Roman"/>
                  <w:noProof/>
                  <w:color w:val="000000" w:themeColor="text1"/>
                  <w:sz w:val="16"/>
                  <w:szCs w:val="16"/>
                  <w:lang w:val="nb-NO"/>
                </w:rPr>
                <w:delText>(Seong et al., 2020</w:delText>
              </w:r>
              <w:r w:rsidRPr="00D424AA" w:rsidDel="00084159">
                <w:rPr>
                  <w:rFonts w:cs="Times New Roman"/>
                  <w:color w:val="000000" w:themeColor="text1"/>
                  <w:sz w:val="16"/>
                  <w:szCs w:val="16"/>
                  <w:lang w:val="en-GB"/>
                </w:rPr>
                <w:fldChar w:fldCharType="end"/>
              </w:r>
              <w:commentRangeEnd w:id="7442"/>
              <w:r w:rsidR="00A26296" w:rsidDel="00084159">
                <w:rPr>
                  <w:rStyle w:val="Marquedecommentaire"/>
                </w:rPr>
                <w:commentReference w:id="7442"/>
              </w:r>
              <w:r w:rsidRPr="00841A35" w:rsidDel="00084159">
                <w:rPr>
                  <w:rFonts w:cs="Times New Roman"/>
                  <w:color w:val="000000" w:themeColor="text1"/>
                  <w:sz w:val="16"/>
                  <w:szCs w:val="16"/>
                  <w:lang w:val="nb-NO"/>
                </w:rPr>
                <w:delText>;</w:delText>
              </w:r>
            </w:del>
          </w:p>
          <w:commentRangeStart w:id="7444"/>
          <w:p w14:paraId="50D18757" w14:textId="2D790B88" w:rsidR="00D376F0" w:rsidRPr="00841A35" w:rsidRDefault="00D376F0" w:rsidP="00037826">
            <w:pPr>
              <w:rPr>
                <w:rFonts w:eastAsiaTheme="minorHAnsi" w:cs="Times New Roman"/>
                <w:color w:val="000000" w:themeColor="text1"/>
                <w:sz w:val="16"/>
                <w:szCs w:val="16"/>
                <w:lang w:val="en-GB" w:eastAsia="en-US"/>
              </w:rPr>
            </w:pPr>
            <w:del w:id="7445" w:author="Robin Matthews" w:date="2021-07-14T22:55:00Z">
              <w:r w:rsidRPr="00D424AA" w:rsidDel="00084159">
                <w:rPr>
                  <w:rFonts w:cs="Times New Roman"/>
                  <w:color w:val="000000" w:themeColor="text1"/>
                  <w:sz w:val="16"/>
                  <w:szCs w:val="16"/>
                  <w:lang w:val="en-GB"/>
                </w:rPr>
                <w:fldChar w:fldCharType="begin" w:fldLock="1"/>
              </w:r>
              <w:r w:rsidR="00FF6231" w:rsidDel="00084159">
                <w:rPr>
                  <w:rFonts w:cs="Times New Roman"/>
                  <w:color w:val="000000" w:themeColor="text1"/>
                  <w:sz w:val="16"/>
                  <w:szCs w:val="16"/>
                  <w:lang w:val="nb-NO"/>
                </w:rPr>
                <w:delInstrText>ADDIN CSL_CITATION { "citationItems" : [ { "id" : "ITEM-1", "itemData" : { "DOI" : "10.1175/JCLI-D-15-0835.1", "ISSN" : "0894-8755", "author" : [ { "dropping-particle" : "", "family" : "Wang", "given" : "Zhuo", "non-dropping-particle" : "", "parse-names" : false, "suffix" : "" }, { "dropping-particle" : "", "family" : "Jiang", "given" : "Yujing", "non-dropping-particle" : "", "parse-names" : false, "suffix" : "" }, { "dropping-particle" : "", "family" : "Wan", "given" : "Hui", "non-dropping-particle" : "", "parse-names" : false, "suffix" : "" }, { "dropping-particle" : "", "family" : "Yan", "given" : "Jun", "non-dropping-particle" : "", "parse-names" : false, "suffix" : "" }, { "dropping-particle" : "", "family" : "Zhang", "given" : "Xuebin", "non-dropping-particle" : "", "parse-names" : false, "suffix" : "" } ], "container-title" : "Journal of Climate", "id" : "ITEM-1", "issue" : "17", "issued" : { "date-parts" : [ [ "2017", "9" ] ] }, "page" : "7035-7047", "title" : "Detection and Attribution of Changes in Extreme Temperatures at Regional Scale", "translator" : [ { "dropping-particle" : "", "family" : "S1446", "given" : "", "non-dropping-particle" : "", "parse-names" : false, "suffix" : "" } ], "type" : "article-journal", "volume" : "30" }, "uris" : [ "http://www.mendeley.com/documents/?uuid=80bb10c1-dcdf-4f02-9bb5-8c5b90c23132" ] } ], "mendeley" : { "formattedCitation" : "(Wang et al., 2017c)", "manualFormatting" : "Wang et al., 2017", "plainTextFormattedCitation" : "(Wang et al., 2017c)", "previouslyFormattedCitation" : "(Wang et al., 2017c)" }, "properties" : { "noteIndex" : 0 }, "schema" : "https://github.com/citation-style-language/schema/raw/master/csl-citation.json" }</w:delInstrText>
              </w:r>
              <w:r w:rsidRPr="00D424AA" w:rsidDel="00084159">
                <w:rPr>
                  <w:rFonts w:cs="Times New Roman"/>
                  <w:color w:val="000000" w:themeColor="text1"/>
                  <w:sz w:val="16"/>
                  <w:szCs w:val="16"/>
                  <w:lang w:val="en-GB"/>
                </w:rPr>
                <w:fldChar w:fldCharType="separate"/>
              </w:r>
              <w:r w:rsidR="00A26296" w:rsidDel="00084159">
                <w:rPr>
                  <w:rFonts w:cs="Times New Roman"/>
                  <w:noProof/>
                  <w:color w:val="000000" w:themeColor="text1"/>
                  <w:sz w:val="16"/>
                  <w:szCs w:val="16"/>
                  <w:lang w:val="nb-NO"/>
                </w:rPr>
                <w:delText>Wang et al., 2017</w:delText>
              </w:r>
              <w:r w:rsidRPr="00D424AA" w:rsidDel="00084159">
                <w:rPr>
                  <w:rFonts w:cs="Times New Roman"/>
                  <w:color w:val="000000" w:themeColor="text1"/>
                  <w:sz w:val="16"/>
                  <w:szCs w:val="16"/>
                  <w:lang w:val="en-GB"/>
                </w:rPr>
                <w:fldChar w:fldCharType="end"/>
              </w:r>
              <w:commentRangeEnd w:id="7444"/>
              <w:r w:rsidR="00A26296" w:rsidDel="00084159">
                <w:rPr>
                  <w:rStyle w:val="Marquedecommentaire"/>
                </w:rPr>
                <w:commentReference w:id="7444"/>
              </w:r>
              <w:r w:rsidRPr="00841A35" w:rsidDel="00084159">
                <w:rPr>
                  <w:rFonts w:cs="Times New Roman"/>
                  <w:color w:val="000000" w:themeColor="text1"/>
                  <w:sz w:val="16"/>
                  <w:szCs w:val="16"/>
                  <w:lang w:val="nb-NO"/>
                </w:rPr>
                <w:delText>;</w:delText>
              </w:r>
              <w:r w:rsidRPr="00D424AA" w:rsidDel="00084159">
                <w:rPr>
                  <w:rFonts w:eastAsiaTheme="minorHAnsi" w:cs="Times New Roman"/>
                  <w:color w:val="000000" w:themeColor="text1"/>
                  <w:sz w:val="16"/>
                  <w:szCs w:val="16"/>
                  <w:lang w:val="nb-NO" w:eastAsia="en-US"/>
                </w:rPr>
                <w:delText xml:space="preserve"> </w:delText>
              </w:r>
              <w:commentRangeStart w:id="7446"/>
              <w:r w:rsidRPr="00D424AA" w:rsidDel="00084159">
                <w:rPr>
                  <w:rFonts w:eastAsiaTheme="minorHAnsi" w:cs="Times New Roman"/>
                  <w:color w:val="000000" w:themeColor="text1"/>
                  <w:sz w:val="16"/>
                  <w:szCs w:val="16"/>
                  <w:lang w:val="en-GB" w:eastAsia="en-US"/>
                </w:rPr>
                <w:fldChar w:fldCharType="begin" w:fldLock="1"/>
              </w:r>
              <w:r w:rsidR="00FF6231" w:rsidDel="00084159">
                <w:rPr>
                  <w:rFonts w:eastAsiaTheme="minorHAnsi" w:cs="Times New Roman"/>
                  <w:color w:val="000000" w:themeColor="text1"/>
                  <w:sz w:val="16"/>
                  <w:szCs w:val="16"/>
                  <w:lang w:val="nb-NO" w:eastAsia="en-US"/>
                </w:rPr>
                <w:delInstrText>ADDIN CSL_CITATION { "citationItems" : [ { "id" : "ITEM-1", "itemData" : { "DOI" : "10.1029/2011GL050422", "ISBN" : "0094-8276", "ISSN" : "00948276", "author" : [ { "dropping-particle" : "", "family" : "Otto", "given" : "F E L", "non-dropping-particle" : "", "parse-names" : false, "suffix" : "" }, { "dropping-particle" : "", "family" : "Massey", "given" : "N", "non-dropping-particle" : "", "parse-names" : false, "suffix" : "" }, { "dropping-particle" : "", "family" : "Oldenborgh", "given" : "G J", "non-dropping-particle" : "van", "parse-names" : false, "suffix" : "" }, { "dropping-particle" : "", "family" : "Jones", "given" : "R G", "non-dropping-particle" : "", "parse-names" : false, "suffix" : "" }, { "dropping-particle" : "", "family" : "Allen", "given" : "M R", "non-dropping-particle" : "", "parse-names" : false, "suffix" : "" } ], "container-title" : "Geophysical Research Letters", "id" : "ITEM-1", "issue" : "4", "issued" : { "date-parts" : [ [ "2012", "2" ] ] }, "page" : "n/a-n/a", "title" : "Reconciling two approaches to attribution of the 2010 Russian heat wave", "translator" : [ { "dropping-particle" : "", "family" : "S173", "given" : "", "non-dropping-particle" : "", "parse-names" : false, "suffix" : "" } ], "type" : "article-journal", "volume" : "39" }, "uris" : [ "http://www.mendeley.com/documents/?uuid=ca0fdee0-5e6e-43dc-91a8-df5aa3f620c3" ] } ], "mendeley" : { "formattedCitation" : "(Otto et al., 2012)", "manualFormatting" : "Otto et al., 2012", "plainTextFormattedCitation" : "(Otto et al., 2012)", "previouslyFormattedCitation" : "(Otto et al., 2012)" }, "properties" : { "noteIndex" : 0 }, "schema" : "https://github.com/citation-style-language/schema/raw/master/csl-citation.json" }</w:delInstrText>
              </w:r>
              <w:r w:rsidRPr="00D424AA" w:rsidDel="00084159">
                <w:rPr>
                  <w:rFonts w:eastAsiaTheme="minorHAnsi" w:cs="Times New Roman"/>
                  <w:color w:val="000000" w:themeColor="text1"/>
                  <w:sz w:val="16"/>
                  <w:szCs w:val="16"/>
                  <w:lang w:val="en-GB" w:eastAsia="en-US"/>
                </w:rPr>
                <w:fldChar w:fldCharType="separate"/>
              </w:r>
              <w:r w:rsidR="00A26296" w:rsidDel="00084159">
                <w:rPr>
                  <w:rFonts w:eastAsiaTheme="minorHAnsi" w:cs="Times New Roman"/>
                  <w:noProof/>
                  <w:color w:val="000000" w:themeColor="text1"/>
                  <w:sz w:val="16"/>
                  <w:szCs w:val="16"/>
                  <w:lang w:val="nb-NO" w:eastAsia="en-US"/>
                </w:rPr>
                <w:delText>Otto et al., 2012</w:delText>
              </w:r>
              <w:r w:rsidRPr="00D424AA" w:rsidDel="00084159">
                <w:rPr>
                  <w:rFonts w:eastAsiaTheme="minorHAnsi" w:cs="Times New Roman"/>
                  <w:color w:val="000000" w:themeColor="text1"/>
                  <w:sz w:val="16"/>
                  <w:szCs w:val="16"/>
                  <w:lang w:val="en-GB" w:eastAsia="en-US"/>
                </w:rPr>
                <w:fldChar w:fldCharType="end"/>
              </w:r>
              <w:commentRangeEnd w:id="7446"/>
              <w:r w:rsidR="00A26296" w:rsidDel="00084159">
                <w:rPr>
                  <w:rStyle w:val="Marquedecommentaire"/>
                </w:rPr>
                <w:commentReference w:id="7446"/>
              </w:r>
              <w:r w:rsidRPr="00841A35" w:rsidDel="00084159">
                <w:rPr>
                  <w:rFonts w:eastAsiaTheme="minorHAnsi" w:cs="Times New Roman"/>
                  <w:color w:val="000000" w:themeColor="text1"/>
                  <w:sz w:val="16"/>
                  <w:szCs w:val="16"/>
                  <w:lang w:val="nb-NO" w:eastAsia="en-US"/>
                </w:rPr>
                <w:delText>;</w:delText>
              </w:r>
              <w:r w:rsidRPr="00D424AA" w:rsidDel="00084159">
                <w:rPr>
                  <w:rFonts w:cs="Times New Roman"/>
                  <w:color w:val="000000" w:themeColor="text1"/>
                  <w:sz w:val="16"/>
                  <w:szCs w:val="16"/>
                  <w:lang w:val="nb-NO"/>
                </w:rPr>
                <w:delText xml:space="preserve"> </w:delText>
              </w:r>
              <w:commentRangeStart w:id="7447"/>
              <w:r w:rsidRPr="00D424AA" w:rsidDel="00084159">
                <w:rPr>
                  <w:rFonts w:cs="Times New Roman"/>
                  <w:color w:val="000000" w:themeColor="text1"/>
                  <w:sz w:val="16"/>
                  <w:szCs w:val="16"/>
                  <w:lang w:val="en-GB"/>
                </w:rPr>
                <w:fldChar w:fldCharType="begin" w:fldLock="1"/>
              </w:r>
              <w:r w:rsidR="00FF6231" w:rsidDel="00084159">
                <w:rPr>
                  <w:rFonts w:cs="Times New Roman"/>
                  <w:color w:val="000000" w:themeColor="text1"/>
                  <w:sz w:val="16"/>
                  <w:szCs w:val="16"/>
                  <w:lang w:val="nb-NO"/>
                </w:rPr>
                <w:delInstrText>ADDIN CSL_CITATION { "citationItems" : [ { "id" : "ITEM-1", "itemData" : { "DOI" : "10.1175/BAMS-D-12-00021.1", "author" : [ { "dropping-particle" : "", "family" : "Massey", "given" : "N", "non-dropping-particle" : "", "parse-names" : false, "suffix" : "" }, { "dropping-particle" : "", "family" : "Aina", "given" : "T", "non-dropping-particle" : "", "parse-names" : false, "suffix" : "" }, { "dropping-particle" : "", "family" : "Rye", "given" : "Cameron J", "non-dropping-particle" : "", "parse-names" : false, "suffix" : "" }, { "dropping-particle" : "", "family" : "Otto", "given" : "F. E. L.", "non-dropping-particle" : "", "parse-names" : false, "suffix" : "" }, { "dropping-particle" : "", "family" : "Wilson", "given" : "S", "non-dropping-particle" : "", "parse-names" : false, "suffix" : "" }, { "dropping-particle" : "", "family" : "Jones", "given" : "R. G.", "non-dropping-particle" : "", "parse-names" : false, "suffix" : "" }, { "dropping-particle" : "", "family" : "Allen", "given" : "M. R.", "non-dropping-particle" : "", "parse-names" : false, "suffix" : "" } ], "container-title" : "Bulletin of the American Meteorological Society", "id" : "ITEM-1", "issue" : "7", "issued" : { "date-parts" : [ [ "2012" ] ] }, "page" : "1057-1059", "title" : "Have the odds of warm November temperature and of cold December temperatures in central England changed? [in \"Explaining Extreme Events of 2011 from a Climate Perspective\"]", "translator" : [ { "dropping-particle" : "", "family" : "S3546", "given" : "", "non-dropping-particle" : "", "parse-names" : false, "suffix" : "" } ], "type" : "article-journal", "volume" : "93" }, "uris" : [ "http://www.mendeley.com/documents/?uuid=35e05166-c584-4502-abcf-a2bc9f9d7cee" ] } ], "mendeley" : { "formattedCitation" : "(Massey et al., 2012)", "manualFormatting" : "Massey et al., 2012", "plainTextFormattedCitation" : "(Massey et al., 2012)", "previouslyFormattedCitation" : "(Massey et al., 2012)" }, "properties" : { "noteIndex" : 0 }, "schema" : "https://github.com/citation-style-language/schema/raw/master/csl-citation.json" }</w:delInstrText>
              </w:r>
              <w:r w:rsidRPr="00D424AA" w:rsidDel="00084159">
                <w:rPr>
                  <w:rFonts w:cs="Times New Roman"/>
                  <w:color w:val="000000" w:themeColor="text1"/>
                  <w:sz w:val="16"/>
                  <w:szCs w:val="16"/>
                  <w:lang w:val="en-GB"/>
                </w:rPr>
                <w:fldChar w:fldCharType="separate"/>
              </w:r>
              <w:r w:rsidR="00A26296" w:rsidDel="00084159">
                <w:rPr>
                  <w:rFonts w:cs="Times New Roman"/>
                  <w:noProof/>
                  <w:color w:val="000000" w:themeColor="text1"/>
                  <w:sz w:val="16"/>
                  <w:szCs w:val="16"/>
                  <w:lang w:val="nb-NO"/>
                </w:rPr>
                <w:delText>Massey et al., 2012</w:delText>
              </w:r>
              <w:r w:rsidRPr="00D424AA" w:rsidDel="00084159">
                <w:rPr>
                  <w:rFonts w:cs="Times New Roman"/>
                  <w:color w:val="000000" w:themeColor="text1"/>
                  <w:sz w:val="16"/>
                  <w:szCs w:val="16"/>
                  <w:lang w:val="en-GB"/>
                </w:rPr>
                <w:fldChar w:fldCharType="end"/>
              </w:r>
              <w:commentRangeEnd w:id="7447"/>
              <w:r w:rsidR="00A26296" w:rsidDel="00084159">
                <w:rPr>
                  <w:rStyle w:val="Marquedecommentaire"/>
                </w:rPr>
                <w:commentReference w:id="7447"/>
              </w:r>
              <w:r w:rsidRPr="00841A35" w:rsidDel="00084159">
                <w:rPr>
                  <w:rFonts w:cs="Times New Roman"/>
                  <w:color w:val="000000" w:themeColor="text1"/>
                  <w:sz w:val="16"/>
                  <w:szCs w:val="16"/>
                  <w:lang w:val="nb-NO"/>
                </w:rPr>
                <w:delText>;</w:delText>
              </w:r>
              <w:r w:rsidRPr="00D424AA" w:rsidDel="00084159">
                <w:rPr>
                  <w:rFonts w:eastAsiaTheme="minorHAnsi" w:cs="Times New Roman"/>
                  <w:color w:val="000000" w:themeColor="text1"/>
                  <w:sz w:val="16"/>
                  <w:szCs w:val="16"/>
                  <w:lang w:val="nb-NO" w:eastAsia="en-US"/>
                </w:rPr>
                <w:delText xml:space="preserve"> </w:delText>
              </w:r>
              <w:commentRangeStart w:id="7448"/>
              <w:r w:rsidRPr="00D424AA" w:rsidDel="00084159">
                <w:rPr>
                  <w:rFonts w:eastAsiaTheme="minorHAnsi" w:cs="Times New Roman"/>
                  <w:color w:val="000000" w:themeColor="text1"/>
                  <w:sz w:val="16"/>
                  <w:szCs w:val="16"/>
                  <w:lang w:val="en-GB" w:eastAsia="en-US"/>
                </w:rPr>
                <w:fldChar w:fldCharType="begin" w:fldLock="1"/>
              </w:r>
              <w:r w:rsidR="00FF6231" w:rsidDel="00084159">
                <w:rPr>
                  <w:rFonts w:eastAsiaTheme="minorHAnsi" w:cs="Times New Roman"/>
                  <w:color w:val="000000" w:themeColor="text1"/>
                  <w:sz w:val="16"/>
                  <w:szCs w:val="16"/>
                  <w:lang w:val="nb-NO" w:eastAsia="en-US"/>
                </w:rPr>
                <w:delInstrText>ADDIN CSL_CITATION { "citationItems" : [ { "id" : "ITEM-1", "itemData" : { "DOI" : "10.1175/JCLI-D-17-0589.1", "ISSN" : "0894-8755", "abstract" : "AbstractAn attribution study has been performed to investigate the degree to which the unusually cold European winter of 2009/10 was modified by anthropogenic climate change. Two different methods have been included for the attribution: one based on large HadGEM3-A ensembles and one based on a statistical surrogate method. Both methods are evaluated by comparing simulated winter temperature means, trends, standard deviations, skewness, return periods, and 5% quantiles with observations. While the surrogate method performs well, HadGEM3-A in general underestimates the trend in winter by a factor of ?. It has a mean cold bias dominated by the mountainous regions and also underestimates the cold 5% quantile in many regions of Europe. Both methods show that the probability of experiencing a winter as cold as 2009/10 has been reduced by approximately a factor of 2 because of anthropogenic changes. The method based on HadGEM3-A ensembles gives somewhat larger changes than the surrogate method because of differences in the definition of the unperturbed climate. The results are based on two diagnostics: the coldest day in winter and the largest continuous area with temperatures colder than twice the local standard deviation. The results are not sensitive to the choice of bias correction except in the mountainous regions. Previous results regarding the behavior of the measures of the changed probability have been extended. The counterintuitive behavior for heavy-tailed distributions is found to hold for a range of measures and for events that become more rare in a changed climate.", "author" : [ { "dropping-particle" : "", "family" : "Christiansen", "given" : "Bo", "non-dropping-particle" : "", "parse-names" : false, "suffix" : "" }, { "dropping-particle" : "", "family" : "Alvarez-Castro", "given" : "Carmen", "non-dropping-particle" : "", "parse-names" : false, "suffix" : "" }, { "dropping-particle" : "", "family" : "Christidis", "given" : "Nikolaos", "non-dropping-particle" : "", "parse-names" : false, "suffix" : "" }, { "dropping-particle" : "", "family" : "Ciavarella", "given" : "Andrew", "non-dropping-particle" : "", "parse-names" : false, "suffix" : "" }, { "dropping-particle" : "", "family" : "Colfescu", "given" : "Ioana", "non-dropping-particle" : "", "parse-names" : false, "suffix" : "" }, { "dropping-particle" : "", "family" : "Cowan", "given" : "Tim", "non-dropping-particle" : "", "parse-names" : false, "suffix" : "" }, { "dropping-particle" : "", "family" : "Eden", "given" : "Jonathan", "non-dropping-particle" : "", "parse-names" : false, "suffix" : "" }, { "dropping-particle" : "", "family" : "Hauser", "given" : "Mathias", "non-dropping-particle" : "", "parse-names" : false, "suffix" : "" }, { "dropping-particle" : "", "family" : "Hempelmann", "given" : "Nils", "non-dropping-particle" : "", "parse-names" : false, "suffix" : "" }, { "dropping-particle" : "", "family" : "Klehmet", "given" : "Katharina", "non-dropping-particle" : "", "parse-names" : false, "suffix" : "" }, { "dropping-particle" : "", "family" : "Lott", "given" : "Fraser", "non-dropping-particle" : "", "parse-names" : false, "suffix" : "" }, { "dropping-particle" : "", "family" : "Nangini", "given" : "Cathy", "non-dropping-particle" : "", "parse-names" : false, "suffix" : "" }, { "dropping-particle" : "", "family" : "Jan van Oldenborgh", "given" : "Geert", "non-dropping-particle" : "", "parse-names" : false, "suffix" : "" }, { "dropping-particle" : "", "family" : "Orth", "given" : "Ren\u00e9", "non-dropping-particle" : "", "parse-names" : false, "suffix" : "" }, { "dropping-particle" : "", "family" : "Stott", "given" : "Peter", "non-dropping-particle" : "", "parse-names" : false, "suffix" : "" }, { "dropping-particle" : "", "family" : "Tett", "given" : "Simon", "non-dropping-particle" : "", "parse-names" : false, "suffix" : "" }, { "dropping-particle" : "", "family" : "Vautard", "given" : "Robert", "non-dropping-particle" : "", "parse-names" : false, "suffix" : "" }, { "dropping-particle" : "", "family" : "Wilcox", "given" : "Laura", "non-dropping-particle" : "", "parse-names" : false, "suffix" : "" }, { "dropping-particle" : "", "family" : "Yiou", "given" : "Pascal", "non-dropping-particle" : "", "parse-names" : false, "suffix" : "" } ], "container-title" : "Journal of Climate", "id" : "ITEM-1", "issue" : "9", "issued" : { "date-parts" : [ [ "2018", "2", "9" ] ] }, "note" : "doi: 10.1175/JCLI-D-17-0589.1", "page" : "3387-3410", "publisher" : "American Meteorological Society", "title" : "Was the Cold European Winter of 2009/10 Modified by Anthropogenic Climate Change? An Attribution Study", "translator" : [ { "dropping-particle" : "", "family" : "S738", "given" : "", "non-dropping-particle" : "", "parse-names" : false, "suffix" : "" } ], "type" : "article-journal", "volume" : "31" }, "uris" : [ "http://www.mendeley.com/documents/?uuid=856c9169-aee2-42d1-a456-95161026a10d" ] } ], "mendeley" : { "formattedCitation" : "(Christiansen et al., 2018)", "manualFormatting" : "Christiansen et al., 2018", "plainTextFormattedCitation" : "(Christiansen et al., 2018)", "previouslyFormattedCitation" : "(Christiansen et al., 2018)" }, "properties" : { "noteIndex" : 0 }, "schema" : "https://github.com/citation-style-language/schema/raw/master/csl-citation.json" }</w:delInstrText>
              </w:r>
              <w:r w:rsidRPr="00D424AA" w:rsidDel="00084159">
                <w:rPr>
                  <w:rFonts w:eastAsiaTheme="minorHAnsi" w:cs="Times New Roman"/>
                  <w:color w:val="000000" w:themeColor="text1"/>
                  <w:sz w:val="16"/>
                  <w:szCs w:val="16"/>
                  <w:lang w:val="en-GB" w:eastAsia="en-US"/>
                </w:rPr>
                <w:fldChar w:fldCharType="separate"/>
              </w:r>
              <w:r w:rsidR="00A26296" w:rsidDel="00084159">
                <w:rPr>
                  <w:rFonts w:eastAsiaTheme="minorHAnsi" w:cs="Times New Roman"/>
                  <w:noProof/>
                  <w:color w:val="000000" w:themeColor="text1"/>
                  <w:sz w:val="16"/>
                  <w:szCs w:val="16"/>
                  <w:lang w:val="en-GB" w:eastAsia="en-US"/>
                </w:rPr>
                <w:delText>Christiansen et al., 2018</w:delText>
              </w:r>
              <w:r w:rsidRPr="00D424AA" w:rsidDel="00084159">
                <w:rPr>
                  <w:rFonts w:eastAsiaTheme="minorHAnsi" w:cs="Times New Roman"/>
                  <w:color w:val="000000" w:themeColor="text1"/>
                  <w:sz w:val="16"/>
                  <w:szCs w:val="16"/>
                  <w:lang w:val="en-GB" w:eastAsia="en-US"/>
                </w:rPr>
                <w:fldChar w:fldCharType="end"/>
              </w:r>
              <w:commentRangeEnd w:id="7448"/>
              <w:r w:rsidR="00A26296" w:rsidDel="00084159">
                <w:rPr>
                  <w:rStyle w:val="Marquedecommentaire"/>
                </w:rPr>
                <w:commentReference w:id="7448"/>
              </w:r>
              <w:r w:rsidRPr="00841A35" w:rsidDel="00084159">
                <w:rPr>
                  <w:rFonts w:eastAsiaTheme="minorHAnsi" w:cs="Times New Roman"/>
                  <w:color w:val="000000" w:themeColor="text1"/>
                  <w:sz w:val="16"/>
                  <w:szCs w:val="16"/>
                  <w:lang w:val="en-GB" w:eastAsia="en-US"/>
                </w:rPr>
                <w:delText xml:space="preserve">; </w:delText>
              </w:r>
              <w:commentRangeStart w:id="7449"/>
              <w:r w:rsidRPr="00D424AA" w:rsidDel="00084159">
                <w:rPr>
                  <w:rFonts w:eastAsiaTheme="minorHAnsi" w:cs="Times New Roman"/>
                  <w:color w:val="000000" w:themeColor="text1"/>
                  <w:sz w:val="16"/>
                  <w:szCs w:val="16"/>
                  <w:lang w:val="en-GB" w:eastAsia="en-US"/>
                </w:rPr>
                <w:fldChar w:fldCharType="begin" w:fldLock="1"/>
              </w:r>
              <w:r w:rsidR="00FF6231" w:rsidDel="00084159">
                <w:rPr>
                  <w:rFonts w:eastAsiaTheme="minorHAnsi" w:cs="Times New Roman"/>
                  <w:color w:val="000000" w:themeColor="text1"/>
                  <w:sz w:val="16"/>
                  <w:szCs w:val="16"/>
                  <w:lang w:val="en-GB" w:eastAsia="en-US"/>
                </w:rPr>
                <w:delInstrText>ADDIN CSL_CITATION { "citationItems" : [ { "id" : "ITEM-1", "itemData" : { "DOI" : "10.1088/1748-9326/10/5/054002", "ISSN" : "1748-9326", "abstract" : "In 2014, Central England experienced its warmest year in a record extending back to 1659. Using both state-of-the-art climate models and empirical techniques, our analysis shows a substantial and significant increase in the likelihood of record-breaking warm years, such as 2014, due to human influences on climate. With 90% confidence we find that anthropogenic forcings on the climate have increased the chances of record warm years in Central England by at least 13-fold. This study points to a large influence of human activities on extreme warm years despite the small region of study and the variable climate of Central England. Our analysis shows that climate change is clearly visible on the local-scale in this case.", "author" : [ { "dropping-particle" : "", "family" : "King", "given" : "Andrew D", "non-dropping-particle" : "", "parse-names" : false, "suffix" : "" }, { "dropping-particle" : "", "family" : "Jan van Oldenborgh", "given" : "Geert", "non-dropping-particle" : "", "parse-names" : false, "suffix" : "" }, { "dropping-particle" : "", "family" : "Karoly", "given" : "David J", "non-dropping-particle" : "", "parse-names" : false, "suffix" : "" }, { "dropping-particle" : "", "family" : "Lewis", "given" : "Sophie C", "non-dropping-particle" : "", "parse-names" : false, "suffix" : "" }, { "dropping-particle" : "", "family" : "Cullen", "given" : "Heidi", "non-dropping-particle" : "", "parse-names" : false, "suffix" : "" } ], "container-title" : "Environmental Research Letters", "id" : "ITEM-1", "issue" : "5", "issued" : { "date-parts" : [ [ "2015", "5", "1" ] ] }, "page" : "054002", "title" : "Attribution of the record high Central England temperature of 2014 to anthropogenic influences", "translator" : [ { "dropping-particle" : "", "family" : "S1496", "given" : "", "non-dropping-particle" : "", "parse-names" : false, "suffix" : "" } ], "type" : "article-journal", "volume" : "10" }, "uris" : [ "http://www.mendeley.com/documents/?uuid=5307f3c3-1ae6-4bba-8b5e-9a575fe449b2" ] }, { "id" : "ITEM-2", "itemData" : { "DOI" : "10.1007/s00704-018-2546-x", "ISSN" : "1434-4483", "abstract" : "The generalized Pareto distribution (GPD) is often used in the statistical analysis of climate extremes. For a sample of independent and identically distributed observations, the parameters of the GPD can be estimated by the maximum likelihood (ML) method. In this paper, we drop the assumption of identically distributed random variables. We consider independent observations from GPD distributions having a common shape parameter but possibly an increasing trend in the scale parameter. Such a model, with increasing scale parameter, can be used to describe a trend in the observed extremes as time progresses. Estimating an increasing trend in a distribution parameter is common in the field of isotonic regression. We use ideas and tools from that area to compute ML estimates of the GPD parameters. In a simulation experiment, we show that the iterative convex minorant (ICM) algorithm is much faster than the projected gradient (PG) algorithm. We apply the approach to the daily maxima of the central England temperature (CET) data. A clear positive trend in the GPD scale parameter is found, leading to an increase in the 100-year return level from about 31\u00ba in the 1880s to 34\u00ba in 2015.", "author" : [ { "dropping-particle" : "", "family" : "Roth", "given" : "Martin", "non-dropping-particle" : "", "parse-names" : false, "suffix" : "" }, { "dropping-particle" : "", "family" : "Jongbloed", "given" : "Geurt", "non-dropping-particle" : "", "parse-names" : false, "suffix" : "" }, { "dropping-particle" : "", "family" : "Buishand", "given" : "Adri", "non-dropping-particle" : "", "parse-names" : false, "suffix" : "" } ], "container-title" : "Theoretical and Applied Climatology", "id" : "ITEM-2", "issued" : { "date-parts" : [ [ "2018" ] ] }, "title" : "Monotone trends in the distribution of climate extremes", "translator" : [ { "dropping-particle" : "", "family" : "S730", "given" : "", "non-dropping-particle" : "", "parse-names" : false, "suffix" : "" } ], "type" : "article-journal" }, "uris" : [ "http://www.mendeley.com/documents/?uuid=b831bf1e-70e5-4cc8-832d-cd97c35f33ef" ] } ], "mendeley" : { "formattedCitation" : "(King et al., 2015b; Roth et al., 2018)", "manualFormatting" : "King et al., 2015; Roth et al., 2018)", "plainTextFormattedCitation" : "(King et al., 2015b; Roth et al., 2018)", "previouslyFormattedCitation" : "(King et al., 2015b; Roth et al., 2018)" }, "properties" : { "noteIndex" : 0 }, "schema" : "https://github.com/citation-style-language/schema/raw/master/csl-citation.json" }</w:delInstrText>
              </w:r>
              <w:r w:rsidRPr="00D424AA" w:rsidDel="00084159">
                <w:rPr>
                  <w:rFonts w:eastAsiaTheme="minorHAnsi" w:cs="Times New Roman"/>
                  <w:color w:val="000000" w:themeColor="text1"/>
                  <w:sz w:val="16"/>
                  <w:szCs w:val="16"/>
                  <w:lang w:val="en-GB" w:eastAsia="en-US"/>
                </w:rPr>
                <w:fldChar w:fldCharType="separate"/>
              </w:r>
              <w:r w:rsidR="00A26296" w:rsidDel="00084159">
                <w:rPr>
                  <w:rFonts w:eastAsiaTheme="minorHAnsi" w:cs="Times New Roman"/>
                  <w:noProof/>
                  <w:color w:val="000000" w:themeColor="text1"/>
                  <w:sz w:val="16"/>
                  <w:szCs w:val="16"/>
                  <w:lang w:val="en-GB" w:eastAsia="en-US"/>
                </w:rPr>
                <w:delText>King et al., 2015; Roth et al., 2018)</w:delText>
              </w:r>
              <w:r w:rsidRPr="00D424AA" w:rsidDel="00084159">
                <w:rPr>
                  <w:rFonts w:eastAsiaTheme="minorHAnsi" w:cs="Times New Roman"/>
                  <w:color w:val="000000" w:themeColor="text1"/>
                  <w:sz w:val="16"/>
                  <w:szCs w:val="16"/>
                  <w:lang w:val="en-GB" w:eastAsia="en-US"/>
                </w:rPr>
                <w:fldChar w:fldCharType="end"/>
              </w:r>
            </w:del>
            <w:bookmarkEnd w:id="7439"/>
            <w:commentRangeEnd w:id="7449"/>
            <w:r w:rsidR="00A26296">
              <w:rPr>
                <w:rStyle w:val="Marquedecommentaire"/>
              </w:rPr>
              <w:commentReference w:id="7449"/>
            </w:r>
          </w:p>
        </w:tc>
        <w:tc>
          <w:tcPr>
            <w:tcW w:w="2158" w:type="dxa"/>
            <w:tcBorders>
              <w:top w:val="single" w:sz="4" w:space="0" w:color="auto"/>
              <w:left w:val="single" w:sz="4" w:space="0" w:color="auto"/>
              <w:bottom w:val="single" w:sz="4" w:space="0" w:color="auto"/>
              <w:right w:val="single" w:sz="4" w:space="0" w:color="auto"/>
            </w:tcBorders>
            <w:shd w:val="clear" w:color="auto" w:fill="FD9693"/>
            <w:tcMar>
              <w:top w:w="40" w:type="dxa"/>
              <w:left w:w="0" w:type="dxa"/>
              <w:bottom w:w="40" w:type="dxa"/>
              <w:right w:w="0" w:type="dxa"/>
            </w:tcMar>
          </w:tcPr>
          <w:p w14:paraId="1141F4AB" w14:textId="3209B7E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450"/>
            <w:r w:rsidRPr="00D424AA">
              <w:rPr>
                <w:rFonts w:cs="Times New Roman"/>
                <w:color w:val="000000" w:themeColor="text1"/>
                <w:sz w:val="16"/>
                <w:szCs w:val="16"/>
                <w:lang w:val="en-GB"/>
              </w:rPr>
              <w:fldChar w:fldCharType="begin" w:fldLock="1"/>
            </w:r>
            <w:ins w:id="7451" w:author="Robin Matthews" w:date="2021-07-14T22:55:00Z">
              <w:r w:rsidR="00084159">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452" w:author="Robin Matthews" w:date="2021-07-14T22:55:00Z">
              <w:r w:rsidR="00FC4C2D" w:rsidDel="00084159">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53" w:author="Robin Matthews" w:date="2021-07-14T22:55:00Z">
              <w:r w:rsidR="00A26296" w:rsidDel="00084159">
                <w:rPr>
                  <w:rFonts w:cs="Times New Roman"/>
                  <w:noProof/>
                  <w:color w:val="000000" w:themeColor="text1"/>
                  <w:sz w:val="16"/>
                  <w:szCs w:val="16"/>
                  <w:lang w:val="en-GB"/>
                </w:rPr>
                <w:delText>Li et al., 2020</w:delText>
              </w:r>
            </w:del>
            <w:ins w:id="7454" w:author="Robin Matthews" w:date="2021-07-14T22:55:00Z">
              <w:r w:rsidR="0008415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50"/>
            <w:r w:rsidR="00A26296">
              <w:rPr>
                <w:rStyle w:val="Marquedecommentaire"/>
              </w:rPr>
              <w:commentReference w:id="7450"/>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745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56" w:author="Robin Matthews" w:date="2021-07-14T22:55:00Z">
              <w:r w:rsidR="00A26296" w:rsidDel="00084159">
                <w:rPr>
                  <w:rFonts w:cs="Times New Roman"/>
                  <w:noProof/>
                  <w:color w:val="000000" w:themeColor="text1"/>
                  <w:sz w:val="16"/>
                  <w:szCs w:val="16"/>
                  <w:lang w:val="en-GB"/>
                </w:rPr>
                <w:delText>Li et al., 2020</w:delText>
              </w:r>
            </w:del>
            <w:ins w:id="7457" w:author="Robin Matthews" w:date="2021-07-14T22:55:00Z">
              <w:r w:rsidR="0008415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55"/>
            <w:r w:rsidR="00A26296">
              <w:rPr>
                <w:rStyle w:val="Marquedecommentaire"/>
              </w:rPr>
              <w:commentReference w:id="7455"/>
            </w:r>
            <w:r w:rsidRPr="00841A35">
              <w:rPr>
                <w:rFonts w:cs="Times New Roman"/>
                <w:color w:val="000000" w:themeColor="text1"/>
                <w:sz w:val="16"/>
                <w:szCs w:val="16"/>
                <w:lang w:val="en-GB"/>
              </w:rPr>
              <w:t>) and more than 1.5°C in annual TXx and TNn compared to pre-industrial (Annex).</w:t>
            </w:r>
          </w:p>
          <w:p w14:paraId="2A53F25A" w14:textId="77777777" w:rsidR="00D376F0" w:rsidRPr="00D424AA" w:rsidRDefault="00D376F0" w:rsidP="00D424AA">
            <w:pPr>
              <w:rPr>
                <w:rFonts w:cs="Times New Roman"/>
                <w:color w:val="000000" w:themeColor="text1"/>
                <w:sz w:val="16"/>
                <w:szCs w:val="16"/>
                <w:lang w:val="en-GB"/>
              </w:rPr>
            </w:pPr>
          </w:p>
          <w:p w14:paraId="7185434E" w14:textId="40BB6DAC" w:rsidR="00D376F0" w:rsidRPr="00841A35"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bookmarkStart w:id="7458" w:name="_Hlk77195791"/>
            <w:ins w:id="7459" w:author="Robin Matthews" w:date="2021-07-14T22:56:00Z">
              <w:r w:rsidR="00084159">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id" : "ITEM-2",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2", "issue" : "5", "issued" : { "date-parts" : [ [ "2018" ] ] }, "page" : "404-408", "title" : "Ice-free Arctic projections under the Paris Agreement", "translator" : [ { "dropping-particle" : "", "family" : "S740", "given" : "", "non-dropping-particle" : "", "parse-names" : false, "suffix" : "" } ], "type" : "article-journal", "volume" : "8" }, "uris" : [ "http://www.mendeley.com/documents/?uuid=25033c84-9929-4e9b-8a24-a7c4adc2417a" ] }, { "id" : "ITEM-3", "itemData" : { "DOI" : "10.1002/2015GL066855", "ISSN" : "0094-8276", "abstract" : "Abstract Climate projections of sea ice retreat under anthropogenic climate change at the regional scale and in summer months other than September have largely not been evaluated. Information at this level of detail is vital for future planning of safe Arctic marine activities. Here the timing of when Arctic waters will be reliably ice free across Arctic regions from June to October is presented. It is shown that during this century regions along the Northern Sea Route and Arctic Bridge will be more reliably ice free than regions along the Northwest Passage and the Transpolar Sea Route, which will retain substantial sea ice cover past midcentury. Moreover, ice-free conditions in the Arctic will likely be confined to September for several decades to come in many regions. Projections using a selection of models that accounts for agreement of models in each region and calendar month with observations yield similar conclusions.", "author" : [ { "dropping-particle" : "", "family" : "Lalibert\u00e9", "given" : "F", "non-dropping-particle" : "", "parse-names" : false, "suffix" : "" }, { "dropping-particle" : "", "family" : "Howell", "given" : "S E L", "non-dropping-particle" : "", "parse-names" : false, "suffix" : "" }, { "dropping-particle" : "", "family" : "Kushner", "given" : "P J", "non-dropping-particle" : "", "parse-names" : false, "suffix" : "" } ], "container-title" : "Geophysical Research Letters", "id" : "ITEM-3", "issue" : "1", "issued" : { "date-parts" : [ [ "2015", "12", "16" ] ] }, "note" : "doi: 10.1002/2015GL066855", "page" : "256-263", "publisher" : "Wiley-Blackwell", "title" : "Regional variability of a projected sea ice-free Arctic during the summer months", "translator" : [ { "dropping-particle" : "", "family" : "S743", "given" : "", "non-dropping-particle" : "", "parse-names" : false, "suffix" : "" } ], "type" : "article-journal", "volume" : "43" }, "uris" : [ "http://www.mendeley.com/documents/?uuid=3d1bf5d3-9e56-4fdf-bafc-bebbbad27ad4" ] }, { "id" : "ITEM-4", "itemData" : { "DOI" : "10.1002/2017GL076222", "ISSN" : "19448007", "abstract" : "Based on high-resolution models, we investigate the change in climate extremes and impact-relevant indicators over Europe under different levels of global warming. We specifically assess the robustness of the changes and the benefits of limiting warming to 1.5\u00b0C instead of 2\u00b0C. Compared to 1.5\u00b0C world, a further 0.5\u00b0C warming results in a robust change of minimum summer temperature indices (mean, Tn10p, and Tn900p) over more than 70% of Europe. Robust changes (more than 0.5\u00b0C) in maximum temperature affect smaller areas (usually less than 20%). There is a substantial nonlinear change of fixed-threshold indices, with more than 60% increase of the number of tropical nights over southern Europe and more than 50% decrease in the number of frost days over central Europe. The change in mean precipitation due to 0.5\u00b0C warming is mostly nonsignificant at the grid point level, but, locally, it is accompanied by a more marked change in extreme rainfall. 1.", "author" : [ { "dropping-particle" : "", "family" : "Dosio", "given" : "Alessandro", "non-dropping-particle" : "", "parse-names" : false, "suffix" : "" }, { "dropping-particle" : "", "family" : "Fischer", "given" : "Erich M.", "non-dropping-particle" : "", "parse-names" : false, "suffix" : "" } ], "container-title" : "Geophysical Research Letters", "id" : "ITEM-4", "issue" : "2", "issued" : { "date-parts" : [ [ "2018" ] ] }, "page" : "935-944", "title" : "Will Half a Degree Make a Difference? Robust Projections of Indices of Mean and Extreme Climate in Europe Under 1.5\u00b0C, 2\u00b0C, and 3\u00b0C Global Warming", "translator" : [ { "dropping-particle" : "", "family" : "S1470", "given" : "", "non-dropping-particle" : "", "parse-names" : false, "suffix" : "" } ], "type" : "article-journal", "volume" : "45" }, "uris" : [ "http://www.mendeley.com/documents/?uuid=01007e37-e136-4780-85c6-77bf3f510ce3" ] }, { "id" : "ITEM-5", "itemData" : { "DOI" : "10.1007/s10584-016-1661-x", "ISBN" : "0165-0009\r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5", "issue" : "1-2", "issued" : { "date-parts" : [ [ "2016", "7" ] ] }, "page" : "105-119", "publisher" : "Springer Netherlands", "title" : "Multi-hazard assessment in Europe under climate change", "translator" : [ { "dropping-particle" : "", "family" : "S2272", "given" : "", "non-dropping-particle" : "", "parse-names" : false, "suffix" : "" } ], "type" : "article-journal", "volume" : "137" }, "uris" : [ "http://www.mendeley.com/documents/?uuid=85b80df7-923e-421f-860f-717cc1f7714a" ] } ], "mendeley" : { "formattedCitation" : "(Lalibert\u00e9 et al., 2015; Forzieri et al., 2016; Dosio and Fischer, 2018; Jacob et al., 2018; Sigmond et al., 2018)", "plainTextFormattedCitation" : "(Lalibert\u00e9 et al., 2015; Forzieri et al., 2016; Dosio and Fischer, 2018; Jacob et al., 2018; Sigmond et al., 2018)", "previouslyFormattedCitation" : "(Lalibert\u00e9 et al., 2015; Forzieri et al., 2016; Dosio and Fischer, 2018; Jacob et al., 2018; Sigmond et al., 2018)" }, "properties" : { "noteIndex" : 0 }, "schema" : "https://github.com/citation-style-language/schema/raw/master/csl-citation.json" }</w:instrText>
            </w:r>
            <w:ins w:id="7460" w:author="Robin Matthews" w:date="2021-07-14T22:56:00Z">
              <w:r w:rsidR="00084159">
                <w:rPr>
                  <w:rFonts w:cs="Times New Roman"/>
                  <w:color w:val="000000" w:themeColor="text1"/>
                  <w:sz w:val="16"/>
                  <w:szCs w:val="16"/>
                  <w:lang w:val="en-GB"/>
                </w:rPr>
                <w:fldChar w:fldCharType="separate"/>
              </w:r>
              <w:r w:rsidR="00084159" w:rsidRPr="007F3EB1">
                <w:rPr>
                  <w:rFonts w:cs="Times New Roman"/>
                  <w:noProof/>
                  <w:color w:val="000000" w:themeColor="text1"/>
                  <w:sz w:val="16"/>
                  <w:szCs w:val="16"/>
                  <w:lang w:val="en-GB"/>
                </w:rPr>
                <w:t>(Laliberté et al., 2015; Forzieri et al., 2016; Dosio and Fischer, 2018; Jacob et al., 2018; Sigmond et al., 2018)</w:t>
              </w:r>
              <w:r w:rsidR="00084159">
                <w:rPr>
                  <w:rFonts w:cs="Times New Roman"/>
                  <w:color w:val="000000" w:themeColor="text1"/>
                  <w:sz w:val="16"/>
                  <w:szCs w:val="16"/>
                  <w:lang w:val="en-GB"/>
                </w:rPr>
                <w:fldChar w:fldCharType="end"/>
              </w:r>
            </w:ins>
            <w:commentRangeStart w:id="7461"/>
            <w:del w:id="7462" w:author="Robin Matthews" w:date="2021-07-14T22:56:00Z">
              <w:r w:rsidRPr="00D424AA" w:rsidDel="00084159">
                <w:rPr>
                  <w:rFonts w:cs="Times New Roman"/>
                  <w:color w:val="000000" w:themeColor="text1"/>
                  <w:sz w:val="16"/>
                  <w:szCs w:val="16"/>
                  <w:lang w:val="en-GB"/>
                </w:rPr>
                <w:fldChar w:fldCharType="begin" w:fldLock="1"/>
              </w:r>
              <w:r w:rsidR="00FF6231" w:rsidDel="00084159">
                <w:rPr>
                  <w:rFonts w:cs="Times New Roman"/>
                  <w:color w:val="000000" w:themeColor="text1"/>
                  <w:sz w:val="16"/>
                  <w:szCs w:val="16"/>
                  <w:lang w:val="en-GB"/>
                </w:rPr>
                <w:delInstrText>ADDIN CSL_CITATION { "citationItems" : [ { "id" : "ITEM-1",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mendeley" : { "formattedCitation" : "(Jacob et al., 2018)", "manualFormatting" : "(Jacob et al., 2018", "plainTextFormattedCitation" : "(Jacob et al., 2018)", "previouslyFormattedCitation" : "(Jacob et al., 2018)" }, "properties" : { "noteIndex" : 0 }, "schema" : "https://github.com/citation-style-language/schema/raw/master/csl-citation.json" }</w:delInstrText>
              </w:r>
              <w:r w:rsidRPr="00D424AA" w:rsidDel="00084159">
                <w:rPr>
                  <w:rFonts w:cs="Times New Roman"/>
                  <w:color w:val="000000" w:themeColor="text1"/>
                  <w:sz w:val="16"/>
                  <w:szCs w:val="16"/>
                  <w:lang w:val="en-GB"/>
                </w:rPr>
                <w:fldChar w:fldCharType="separate"/>
              </w:r>
              <w:r w:rsidR="00A26296" w:rsidDel="00084159">
                <w:rPr>
                  <w:rFonts w:cs="Times New Roman"/>
                  <w:noProof/>
                  <w:color w:val="000000" w:themeColor="text1"/>
                  <w:sz w:val="16"/>
                  <w:szCs w:val="16"/>
                  <w:lang w:val="en-GB"/>
                </w:rPr>
                <w:delText>(Jacob et al., 2018</w:delText>
              </w:r>
              <w:r w:rsidRPr="00D424AA" w:rsidDel="00084159">
                <w:rPr>
                  <w:rFonts w:cs="Times New Roman"/>
                  <w:color w:val="000000" w:themeColor="text1"/>
                  <w:sz w:val="16"/>
                  <w:szCs w:val="16"/>
                  <w:lang w:val="en-GB"/>
                </w:rPr>
                <w:fldChar w:fldCharType="end"/>
              </w:r>
              <w:commentRangeEnd w:id="7461"/>
              <w:r w:rsidR="00A26296" w:rsidDel="00084159">
                <w:rPr>
                  <w:rStyle w:val="Marquedecommentaire"/>
                </w:rPr>
                <w:commentReference w:id="7461"/>
              </w:r>
              <w:r w:rsidRPr="00841A35" w:rsidDel="00084159">
                <w:rPr>
                  <w:rFonts w:cs="Times New Roman"/>
                  <w:color w:val="000000" w:themeColor="text1"/>
                  <w:sz w:val="16"/>
                  <w:szCs w:val="16"/>
                  <w:lang w:val="en-GB"/>
                </w:rPr>
                <w:delText xml:space="preserve">; </w:delText>
              </w:r>
              <w:commentRangeStart w:id="7463"/>
              <w:r w:rsidRPr="00D424AA" w:rsidDel="00084159">
                <w:rPr>
                  <w:rFonts w:eastAsiaTheme="minorHAnsi" w:cs="Times New Roman"/>
                  <w:color w:val="000000" w:themeColor="text1"/>
                  <w:sz w:val="16"/>
                  <w:szCs w:val="16"/>
                  <w:lang w:val="en-GB" w:eastAsia="en-US"/>
                </w:rPr>
                <w:fldChar w:fldCharType="begin" w:fldLock="1"/>
              </w:r>
              <w:r w:rsidR="00FF6231" w:rsidDel="00084159">
                <w:rPr>
                  <w:rFonts w:eastAsiaTheme="minorHAnsi" w:cs="Times New Roman"/>
                  <w:color w:val="000000" w:themeColor="text1"/>
                  <w:sz w:val="16"/>
                  <w:szCs w:val="16"/>
                  <w:lang w:val="en-GB" w:eastAsia="en-US"/>
                </w:rPr>
                <w:delInstrText>ADDIN CSL_CITATION { "citationItems" : [ { "id" : "ITEM-1",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1", "issue" : "5", "issued" : { "date-parts" : [ [ "2018" ] ] }, "page" : "404-408", "title" : "Ice-free Arctic projections under the Paris Agreement", "translator" : [ { "dropping-particle" : "", "family" : "S740", "given" : "", "non-dropping-particle" : "", "parse-names" : false, "suffix" : "" } ], "type" : "article-journal", "volume" : "8" }, "uris" : [ "http://www.mendeley.com/documents/?uuid=25033c84-9929-4e9b-8a24-a7c4adc2417a" ] }, { "id" : "ITEM-2", "itemData" : { "DOI" : "10.1002/2015GL066855", "ISSN" : "0094-8276", "abstract" : "Abstract Climate projections of sea ice retreat under anthropogenic climate change at the regional scale and in summer months other than September have largely not been evaluated. Information at this level of detail is vital for future planning of safe Arctic marine activities. Here the timing of when Arctic waters will be reliably ice free across Arctic regions from June to October is presented. It is shown that during this century regions along the Northern Sea Route and Arctic Bridge will be more reliably ice free than regions along the Northwest Passage and the Transpolar Sea Route, which will retain substantial sea ice cover past midcentury. Moreover, ice-free conditions in the Arctic will likely be confined to September for several decades to come in many regions. Projections using a selection of models that accounts for agreement of models in each region and calendar month with observations yield similar conclusions.", "author" : [ { "dropping-particle" : "", "family" : "Lalibert\u00e9", "given" : "F", "non-dropping-particle" : "", "parse-names" : false, "suffix" : "" }, { "dropping-particle" : "", "family" : "Howell", "given" : "S E L", "non-dropping-particle" : "", "parse-names" : false, "suffix" : "" }, { "dropping-particle" : "", "family" : "Kushner", "given" : "P J", "non-dropping-particle" : "", "parse-names" : false, "suffix" : "" } ], "container-title" : "Geophysical Research Letters", "id" : "ITEM-2", "issue" : "1", "issued" : { "date-parts" : [ [ "2015", "12", "16" ] ] }, "note" : "doi: 10.1002/2015GL066855", "page" : "256-263", "publisher" : "Wiley-Blackwell", "title" : "Regional variability of a projected sea ice-free Arctic during the summer months", "translator" : [ { "dropping-particle" : "", "family" : "S743", "given" : "", "non-dropping-particle" : "", "parse-names" : false, "suffix" : "" } ], "type" : "article-journal", "volume" : "43" }, "uris" : [ "http://www.mendeley.com/documents/?uuid=3d1bf5d3-9e56-4fdf-bafc-bebbbad27ad4" ] } ], "mendeley" : { "formattedCitation" : "(Lalibert\u00e9 et al., 2015; Sigmond et al., 2018)", "manualFormatting" : "Lalibert\u00e9 et al., 2015; Sigmond et al., 2018", "plainTextFormattedCitation" : "(Lalibert\u00e9 et al., 2015; Sigmond et al., 2018)", "previouslyFormattedCitation" : "(Lalibert\u00e9 et al., 2015; Sigmond et al., 2018)" }, "properties" : { "noteIndex" : 0 }, "schema" : "https://github.com/citation-style-language/schema/raw/master/csl-citation.json" }</w:delInstrText>
              </w:r>
              <w:r w:rsidRPr="00D424AA" w:rsidDel="00084159">
                <w:rPr>
                  <w:rFonts w:eastAsiaTheme="minorHAnsi" w:cs="Times New Roman"/>
                  <w:color w:val="000000" w:themeColor="text1"/>
                  <w:sz w:val="16"/>
                  <w:szCs w:val="16"/>
                  <w:lang w:val="en-GB" w:eastAsia="en-US"/>
                </w:rPr>
                <w:fldChar w:fldCharType="separate"/>
              </w:r>
              <w:r w:rsidR="00A26296" w:rsidDel="00084159">
                <w:rPr>
                  <w:rFonts w:eastAsiaTheme="minorHAnsi" w:cs="Times New Roman"/>
                  <w:noProof/>
                  <w:color w:val="000000" w:themeColor="text1"/>
                  <w:sz w:val="16"/>
                  <w:szCs w:val="16"/>
                  <w:lang w:val="en-GB" w:eastAsia="en-US"/>
                </w:rPr>
                <w:delText>Laliberté et al., 2015; Sigmond et al., 2018</w:delText>
              </w:r>
              <w:r w:rsidRPr="00D424AA" w:rsidDel="00084159">
                <w:rPr>
                  <w:rFonts w:eastAsiaTheme="minorHAnsi" w:cs="Times New Roman"/>
                  <w:color w:val="000000" w:themeColor="text1"/>
                  <w:sz w:val="16"/>
                  <w:szCs w:val="16"/>
                  <w:lang w:val="en-GB" w:eastAsia="en-US"/>
                </w:rPr>
                <w:fldChar w:fldCharType="end"/>
              </w:r>
              <w:commentRangeEnd w:id="7463"/>
              <w:r w:rsidR="00A26296" w:rsidDel="00084159">
                <w:rPr>
                  <w:rStyle w:val="Marquedecommentaire"/>
                </w:rPr>
                <w:commentReference w:id="7463"/>
              </w:r>
              <w:r w:rsidRPr="00841A35" w:rsidDel="00084159">
                <w:rPr>
                  <w:rFonts w:eastAsiaTheme="minorHAnsi" w:cs="Times New Roman"/>
                  <w:color w:val="000000" w:themeColor="text1"/>
                  <w:sz w:val="16"/>
                  <w:szCs w:val="16"/>
                  <w:lang w:val="en-GB" w:eastAsia="en-US"/>
                </w:rPr>
                <w:delText xml:space="preserve">; </w:delText>
              </w:r>
              <w:commentRangeStart w:id="7464"/>
              <w:r w:rsidRPr="00D424AA" w:rsidDel="00084159">
                <w:rPr>
                  <w:rFonts w:cs="Times New Roman"/>
                  <w:color w:val="000000" w:themeColor="text1"/>
                  <w:sz w:val="16"/>
                  <w:szCs w:val="16"/>
                  <w:lang w:val="en-GB"/>
                </w:rPr>
                <w:fldChar w:fldCharType="begin" w:fldLock="1"/>
              </w:r>
              <w:r w:rsidR="00FF6231" w:rsidDel="00084159">
                <w:rPr>
                  <w:rFonts w:cs="Times New Roman"/>
                  <w:color w:val="000000" w:themeColor="text1"/>
                  <w:sz w:val="16"/>
                  <w:szCs w:val="16"/>
                  <w:lang w:val="en-GB"/>
                </w:rPr>
                <w:delInstrText>ADDIN CSL_CITATION { "citationItems" : [ { "id" : "ITEM-1", "itemData" : { "DOI" : "10.1002/2017GL076222", "ISSN" : "19448007", "abstract" : "Based on high-resolution models, we investigate the change in climate extremes and impact-relevant indicators over Europe under different levels of global warming. We specifically assess the robustness of the changes and the benefits of limiting warming to 1.5\u00b0C instead of 2\u00b0C. Compared to 1.5\u00b0C world, a further 0.5\u00b0C warming results in a robust change of minimum summer temperature indices (mean, Tn10p, and Tn900p) over more than 70% of Europe. Robust changes (more than 0.5\u00b0C) in maximum temperature affect smaller areas (usually less than 20%). There is a substantial nonlinear change of fixed-threshold indices, with more than 60% increase of the number of tropical nights over southern Europe and more than 50% decrease in the number of frost days over central Europe. The change in mean precipitation due to 0.5\u00b0C warming is mostly nonsignificant at the grid point level, but, locally, it is accompanied by a more marked change in extreme rainfall. 1.", "author" : [ { "dropping-particle" : "", "family" : "Dosio", "given" : "Alessandro", "non-dropping-particle" : "", "parse-names" : false, "suffix" : "" }, { "dropping-particle" : "", "family" : "Fischer", "given" : "Erich M.", "non-dropping-particle" : "", "parse-names" : false, "suffix" : "" } ], "container-title" : "Geophysical Research Letters", "id" : "ITEM-1", "issue" : "2", "issued" : { "date-parts" : [ [ "2018" ] ] }, "page" : "935-944", "title" : "Will Half a Degree Make a Difference? Robust Projections of Indices of Mean and Extreme Climate in Europe Under 1.5\u00b0C, 2\u00b0C, and 3\u00b0C Global Warming", "translator" : [ { "dropping-particle" : "", "family" : "S1470", "given" : "", "non-dropping-particle" : "", "parse-names" : false, "suffix" : "" } ], "type" : "article-journal", "volume" : "45" }, "uris" : [ "http://www.mendeley.com/documents/?uuid=01007e37-e136-4780-85c6-77bf3f510ce3" ] } ], "mendeley" : { "formattedCitation" : "(Dosio and Fischer, 2018)", "manualFormatting" : "Dosio and Fischer, 2018", "plainTextFormattedCitation" : "(Dosio and Fischer, 2018)", "previouslyFormattedCitation" : "(Dosio and Fischer, 2018)" }, "properties" : { "noteIndex" : 0 }, "schema" : "https://github.com/citation-style-language/schema/raw/master/csl-citation.json" }</w:delInstrText>
              </w:r>
              <w:r w:rsidRPr="00D424AA" w:rsidDel="00084159">
                <w:rPr>
                  <w:rFonts w:cs="Times New Roman"/>
                  <w:color w:val="000000" w:themeColor="text1"/>
                  <w:sz w:val="16"/>
                  <w:szCs w:val="16"/>
                  <w:lang w:val="en-GB"/>
                </w:rPr>
                <w:fldChar w:fldCharType="separate"/>
              </w:r>
              <w:r w:rsidR="00A26296" w:rsidDel="00084159">
                <w:rPr>
                  <w:rFonts w:cs="Times New Roman"/>
                  <w:noProof/>
                  <w:color w:val="000000" w:themeColor="text1"/>
                  <w:sz w:val="16"/>
                  <w:szCs w:val="16"/>
                  <w:lang w:val="en-GB"/>
                </w:rPr>
                <w:delText>Dosio and Fischer, 2018</w:delText>
              </w:r>
              <w:r w:rsidRPr="00D424AA" w:rsidDel="00084159">
                <w:rPr>
                  <w:rFonts w:cs="Times New Roman"/>
                  <w:color w:val="000000" w:themeColor="text1"/>
                  <w:sz w:val="16"/>
                  <w:szCs w:val="16"/>
                  <w:lang w:val="en-GB"/>
                </w:rPr>
                <w:fldChar w:fldCharType="end"/>
              </w:r>
              <w:commentRangeEnd w:id="7464"/>
              <w:r w:rsidR="00A26296" w:rsidDel="00084159">
                <w:rPr>
                  <w:rStyle w:val="Marquedecommentaire"/>
                </w:rPr>
                <w:commentReference w:id="7464"/>
              </w:r>
              <w:r w:rsidRPr="00841A35" w:rsidDel="00084159">
                <w:rPr>
                  <w:rFonts w:cs="Times New Roman"/>
                  <w:color w:val="000000" w:themeColor="text1"/>
                  <w:sz w:val="16"/>
                  <w:szCs w:val="16"/>
                  <w:lang w:val="en-GB"/>
                </w:rPr>
                <w:delText xml:space="preserve">; </w:delText>
              </w:r>
              <w:commentRangeStart w:id="7465"/>
              <w:r w:rsidRPr="00D424AA" w:rsidDel="00084159">
                <w:rPr>
                  <w:rFonts w:cs="Times New Roman"/>
                  <w:color w:val="000000" w:themeColor="text1"/>
                  <w:sz w:val="16"/>
                  <w:szCs w:val="16"/>
                  <w:lang w:val="en-GB"/>
                </w:rPr>
                <w:fldChar w:fldCharType="begin" w:fldLock="1"/>
              </w:r>
              <w:r w:rsidR="00FF6231" w:rsidDel="00084159">
                <w:rPr>
                  <w:rFonts w:cs="Times New Roman"/>
                  <w:color w:val="000000" w:themeColor="text1"/>
                  <w:sz w:val="16"/>
                  <w:szCs w:val="16"/>
                  <w:lang w:val="en-GB"/>
                </w:rPr>
                <w:delInstrText>ADDIN CSL_CITATION { "citationItems" : [ { "id" : "ITEM-1", "itemData" : { "DOI" : "10.1007/s10584-016-1661-x", "ISBN" : "0165-0009\r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1", "issue" : "1-2", "issued" : { "date-parts" : [ [ "2016", "7" ] ] }, "page" : "105-119", "publisher" : "Springer Netherlands", "title" : "Multi-hazard assessment in Europe under climate change", "translator" : [ { "dropping-particle" : "", "family" : "S2272", "given" : "", "non-dropping-particle" : "", "parse-names" : false, "suffix" : "" } ], "type" : "article-journal", "volume" : "137" }, "uris" : [ "http://www.mendeley.com/documents/?uuid=85b80df7-923e-421f-860f-717cc1f7714a" ] } ], "mendeley" : { "formattedCitation" : "(Forzieri et al., 2016)", "manualFormatting" : "Forzieri et al., 2016)", "plainTextFormattedCitation" : "(Forzieri et al., 2016)", "previouslyFormattedCitation" : "(Forzieri et al., 2016)" }, "properties" : { "noteIndex" : 0 }, "schema" : "https://github.com/citation-style-language/schema/raw/master/csl-citation.json" }</w:delInstrText>
              </w:r>
              <w:r w:rsidRPr="00D424AA" w:rsidDel="00084159">
                <w:rPr>
                  <w:rFonts w:cs="Times New Roman"/>
                  <w:color w:val="000000" w:themeColor="text1"/>
                  <w:sz w:val="16"/>
                  <w:szCs w:val="16"/>
                  <w:lang w:val="en-GB"/>
                </w:rPr>
                <w:fldChar w:fldCharType="separate"/>
              </w:r>
              <w:r w:rsidR="00A26296" w:rsidDel="00084159">
                <w:rPr>
                  <w:rFonts w:cs="Times New Roman"/>
                  <w:noProof/>
                  <w:color w:val="000000" w:themeColor="text1"/>
                  <w:sz w:val="16"/>
                  <w:szCs w:val="16"/>
                  <w:lang w:val="en-GB"/>
                </w:rPr>
                <w:delText>Forzieri et al., 2016)</w:delText>
              </w:r>
              <w:r w:rsidRPr="00D424AA" w:rsidDel="00084159">
                <w:rPr>
                  <w:rFonts w:cs="Times New Roman"/>
                  <w:color w:val="000000" w:themeColor="text1"/>
                  <w:sz w:val="16"/>
                  <w:szCs w:val="16"/>
                  <w:lang w:val="en-GB"/>
                </w:rPr>
                <w:fldChar w:fldCharType="end"/>
              </w:r>
            </w:del>
            <w:bookmarkEnd w:id="7458"/>
            <w:commentRangeEnd w:id="7465"/>
            <w:r w:rsidR="00A26296">
              <w:rPr>
                <w:rStyle w:val="Marquedecommentaire"/>
              </w:rPr>
              <w:commentReference w:id="7465"/>
            </w:r>
          </w:p>
        </w:tc>
        <w:tc>
          <w:tcPr>
            <w:tcW w:w="2159" w:type="dxa"/>
            <w:tcBorders>
              <w:top w:val="single" w:sz="4" w:space="0" w:color="auto"/>
              <w:left w:val="single" w:sz="4" w:space="0" w:color="auto"/>
              <w:bottom w:val="single" w:sz="4" w:space="0" w:color="auto"/>
              <w:right w:val="single" w:sz="4" w:space="0" w:color="auto"/>
            </w:tcBorders>
            <w:shd w:val="clear" w:color="auto" w:fill="FF6365"/>
            <w:tcMar>
              <w:top w:w="40" w:type="dxa"/>
              <w:left w:w="40" w:type="dxa"/>
              <w:bottom w:w="40" w:type="dxa"/>
              <w:right w:w="40" w:type="dxa"/>
            </w:tcMar>
          </w:tcPr>
          <w:p w14:paraId="2073F4A9" w14:textId="092E3B0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46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67" w:author="Robin Matthews" w:date="2021-07-14T22:55:00Z">
              <w:r w:rsidR="00A26296" w:rsidDel="00084159">
                <w:rPr>
                  <w:rFonts w:cs="Times New Roman"/>
                  <w:noProof/>
                  <w:color w:val="000000" w:themeColor="text1"/>
                  <w:sz w:val="16"/>
                  <w:szCs w:val="16"/>
                  <w:lang w:val="en-GB"/>
                </w:rPr>
                <w:delText>Li et al., 2020</w:delText>
              </w:r>
            </w:del>
            <w:ins w:id="7468" w:author="Robin Matthews" w:date="2021-07-14T22:55:00Z">
              <w:r w:rsidR="0008415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66"/>
            <w:r w:rsidR="00A26296">
              <w:rPr>
                <w:rStyle w:val="Marquedecommentaire"/>
              </w:rPr>
              <w:commentReference w:id="7466"/>
            </w:r>
            <w:r w:rsidRPr="00841A35">
              <w:rPr>
                <w:rFonts w:cs="Times New Roman"/>
                <w:color w:val="000000" w:themeColor="text1"/>
                <w:sz w:val="16"/>
                <w:szCs w:val="16"/>
                <w:lang w:val="en-GB"/>
              </w:rPr>
              <w:t>; Annex). Median increase of more than 1.5°C in the 50-year TXx and TNn events compared to th</w:t>
            </w:r>
            <w:r w:rsidRPr="00D424AA">
              <w:rPr>
                <w:rFonts w:cs="Times New Roman"/>
                <w:color w:val="000000" w:themeColor="text1"/>
                <w:sz w:val="16"/>
                <w:szCs w:val="16"/>
                <w:lang w:val="en-GB"/>
              </w:rPr>
              <w:t xml:space="preserve">e 1°C warming level </w:t>
            </w:r>
            <w:commentRangeStart w:id="746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70" w:author="Robin Matthews" w:date="2021-07-14T22:55:00Z">
              <w:r w:rsidR="00A26296" w:rsidDel="00084159">
                <w:rPr>
                  <w:rFonts w:cs="Times New Roman"/>
                  <w:noProof/>
                  <w:color w:val="000000" w:themeColor="text1"/>
                  <w:sz w:val="16"/>
                  <w:szCs w:val="16"/>
                  <w:lang w:val="en-GB"/>
                </w:rPr>
                <w:delText>Li et al., 2020</w:delText>
              </w:r>
            </w:del>
            <w:ins w:id="7471" w:author="Robin Matthews" w:date="2021-07-14T22:55:00Z">
              <w:r w:rsidR="0008415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69"/>
            <w:r w:rsidR="00A26296">
              <w:rPr>
                <w:rStyle w:val="Marquedecommentaire"/>
              </w:rPr>
              <w:commentReference w:id="7469"/>
            </w:r>
            <w:r w:rsidRPr="00841A35">
              <w:rPr>
                <w:rFonts w:cs="Times New Roman"/>
                <w:color w:val="000000" w:themeColor="text1"/>
                <w:sz w:val="16"/>
                <w:szCs w:val="16"/>
                <w:lang w:val="en-GB"/>
              </w:rPr>
              <w:t>) and more than 2.5°C in annual TXx and TNn compared to pre-industrial (Annex).</w:t>
            </w:r>
          </w:p>
          <w:p w14:paraId="1B7DAB79" w14:textId="77777777" w:rsidR="00D376F0" w:rsidRPr="00D424AA" w:rsidRDefault="00D376F0" w:rsidP="00D424AA">
            <w:pPr>
              <w:rPr>
                <w:rFonts w:cs="Times New Roman"/>
                <w:color w:val="000000" w:themeColor="text1"/>
                <w:sz w:val="16"/>
                <w:szCs w:val="16"/>
                <w:lang w:val="en-GB"/>
              </w:rPr>
            </w:pPr>
          </w:p>
          <w:p w14:paraId="3F27FDA6" w14:textId="5F1C8B9C" w:rsidR="00D376F0" w:rsidRPr="00841A35"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ins w:id="7472" w:author="Robin Matthews" w:date="2021-07-14T22:57:00Z">
              <w:r w:rsidR="004700A8">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id" : "ITEM-2",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2", "issue" : "5", "issued" : { "date-parts" : [ [ "2018" ] ] }, "page" : "404-408", "title" : "Ice-free Arctic projections under the Paris Agreement", "translator" : [ { "dropping-particle" : "", "family" : "S740", "given" : "", "non-dropping-particle" : "", "parse-names" : false, "suffix" : "" } ], "type" : "article-journal", "volume" : "8" }, "uris" : [ "http://www.mendeley.com/documents/?uuid=25033c84-9929-4e9b-8a24-a7c4adc2417a" ] }, { "id" : "ITEM-3", "itemData" : { "DOI" : "10.1002/2015GL066855", "ISSN" : "0094-8276", "abstract" : "Abstract Climate projections of sea ice retreat under anthropogenic climate change at the regional scale and in summer months other than September have largely not been evaluated. Information at this level of detail is vital for future planning of safe Arctic marine activities. Here the timing of when Arctic waters will be reliably ice free across Arctic regions from June to October is presented. It is shown that during this century regions along the Northern Sea Route and Arctic Bridge will be more reliably ice free than regions along the Northwest Passage and the Transpolar Sea Route, which will retain substantial sea ice cover past midcentury. Moreover, ice-free conditions in the Arctic will likely be confined to September for several decades to come in many regions. Projections using a selection of models that accounts for agreement of models in each region and calendar month with observations yield similar conclusions.", "author" : [ { "dropping-particle" : "", "family" : "Lalibert\u00e9", "given" : "F", "non-dropping-particle" : "", "parse-names" : false, "suffix" : "" }, { "dropping-particle" : "", "family" : "Howell", "given" : "S E L", "non-dropping-particle" : "", "parse-names" : false, "suffix" : "" }, { "dropping-particle" : "", "family" : "Kushner", "given" : "P J", "non-dropping-particle" : "", "parse-names" : false, "suffix" : "" } ], "container-title" : "Geophysical Research Letters", "id" : "ITEM-3", "issue" : "1", "issued" : { "date-parts" : [ [ "2015", "12", "16" ] ] }, "note" : "doi: 10.1002/2015GL066855", "page" : "256-263", "publisher" : "Wiley-Blackwell", "title" : "Regional variability of a projected sea ice-free Arctic during the summer months", "translator" : [ { "dropping-particle" : "", "family" : "S743", "given" : "", "non-dropping-particle" : "", "parse-names" : false, "suffix" : "" } ], "type" : "article-journal", "volume" : "43" }, "uris" : [ "http://www.mendeley.com/documents/?uuid=3d1bf5d3-9e56-4fdf-bafc-bebbbad27ad4" ] }, { "id" : "ITEM-4", "itemData" : { "DOI" : "10.1002/2017GL076222", "ISSN" : "19448007", "abstract" : "Based on high-resolution models, we investigate the change in climate extremes and impact-relevant indicators over Europe under different levels of global warming. We specifically assess the robustness of the changes and the benefits of limiting warming to 1.5\u00b0C instead of 2\u00b0C. Compared to 1.5\u00b0C world, a further 0.5\u00b0C warming results in a robust change of minimum summer temperature indices (mean, Tn10p, and Tn900p) over more than 70% of Europe. Robust changes (more than 0.5\u00b0C) in maximum temperature affect smaller areas (usually less than 20%). There is a substantial nonlinear change of fixed-threshold indices, with more than 60% increase of the number of tropical nights over southern Europe and more than 50% decrease in the number of frost days over central Europe. The change in mean precipitation due to 0.5\u00b0C warming is mostly nonsignificant at the grid point level, but, locally, it is accompanied by a more marked change in extreme rainfall. 1.", "author" : [ { "dropping-particle" : "", "family" : "Dosio", "given" : "Alessandro", "non-dropping-particle" : "", "parse-names" : false, "suffix" : "" }, { "dropping-particle" : "", "family" : "Fischer", "given" : "Erich M.", "non-dropping-particle" : "", "parse-names" : false, "suffix" : "" } ], "container-title" : "Geophysical Research Letters", "id" : "ITEM-4", "issue" : "2", "issued" : { "date-parts" : [ [ "2018" ] ] }, "page" : "935-944", "title" : "Will Half a Degree Make a Difference? Robust Projections of Indices of Mean and Extreme Climate in Europe Under 1.5\u00b0C, 2\u00b0C, and 3\u00b0C Global Warming", "translator" : [ { "dropping-particle" : "", "family" : "S1470", "given" : "", "non-dropping-particle" : "", "parse-names" : false, "suffix" : "" } ], "type" : "article-journal", "volume" : "45" }, "uris" : [ "http://www.mendeley.com/documents/?uuid=01007e37-e136-4780-85c6-77bf3f510ce3" ] }, { "id" : "ITEM-5", "itemData" : { "DOI" : "10.1007/s10584-016-1661-x", "ISBN" : "0165-0009\r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5", "issue" : "1-2", "issued" : { "date-parts" : [ [ "2016", "7" ] ] }, "page" : "105-119", "publisher" : "Springer Netherlands", "title" : "Multi-hazard assessment in Europe under climate change", "translator" : [ { "dropping-particle" : "", "family" : "S2272", "given" : "", "non-dropping-particle" : "", "parse-names" : false, "suffix" : "" } ], "type" : "article-journal", "volume" : "137" }, "uris" : [ "http://www.mendeley.com/documents/?uuid=85b80df7-923e-421f-860f-717cc1f7714a" ] } ], "mendeley" : { "formattedCitation" : "(Lalibert\u00e9 et al., 2015; Forzieri et al., 2016; Dosio and Fischer, 2018; Jacob et al., 2018; Sigmond et al., 2018)", "plainTextFormattedCitation" : "(Lalibert\u00e9 et al., 2015; Forzieri et al., 2016; Dosio and Fischer, 2018; Jacob et al., 2018; Sigmond et al., 2018)", "previouslyFormattedCitation" : "(Lalibert\u00e9 et al., 2015; Forzieri et al., 2016; Dosio and Fischer, 2018; Jacob et al., 2018; Sigmond et al., 2018)" }, "properties" : { "noteIndex" : 0 }, "schema" : "https://github.com/citation-style-language/schema/raw/master/csl-citation.json" }</w:instrText>
            </w:r>
            <w:ins w:id="7473" w:author="Robin Matthews" w:date="2021-07-14T22:57:00Z">
              <w:r w:rsidR="004700A8">
                <w:rPr>
                  <w:rFonts w:cs="Times New Roman"/>
                  <w:color w:val="000000" w:themeColor="text1"/>
                  <w:sz w:val="16"/>
                  <w:szCs w:val="16"/>
                  <w:lang w:val="en-GB"/>
                </w:rPr>
                <w:fldChar w:fldCharType="separate"/>
              </w:r>
              <w:r w:rsidR="004700A8" w:rsidRPr="007F3EB1">
                <w:rPr>
                  <w:rFonts w:cs="Times New Roman"/>
                  <w:noProof/>
                  <w:color w:val="000000" w:themeColor="text1"/>
                  <w:sz w:val="16"/>
                  <w:szCs w:val="16"/>
                  <w:lang w:val="en-GB"/>
                </w:rPr>
                <w:t>(Laliberté et al., 2015; Forzieri et al., 2016; Dosio and Fischer, 2018; Jacob et al., 2018; Sigmond et al., 2018)</w:t>
              </w:r>
              <w:r w:rsidR="004700A8">
                <w:rPr>
                  <w:rFonts w:cs="Times New Roman"/>
                  <w:color w:val="000000" w:themeColor="text1"/>
                  <w:sz w:val="16"/>
                  <w:szCs w:val="16"/>
                  <w:lang w:val="en-GB"/>
                </w:rPr>
                <w:fldChar w:fldCharType="end"/>
              </w:r>
            </w:ins>
            <w:commentRangeStart w:id="7474"/>
            <w:del w:id="7475" w:author="Robin Matthews" w:date="2021-07-14T22:57:00Z">
              <w:r w:rsidRPr="00D424AA" w:rsidDel="004700A8">
                <w:rPr>
                  <w:rFonts w:cs="Times New Roman"/>
                  <w:color w:val="000000" w:themeColor="text1"/>
                  <w:sz w:val="16"/>
                  <w:szCs w:val="16"/>
                  <w:lang w:val="en-GB"/>
                </w:rPr>
                <w:fldChar w:fldCharType="begin" w:fldLock="1"/>
              </w:r>
              <w:r w:rsidR="00FF6231" w:rsidDel="004700A8">
                <w:rPr>
                  <w:rFonts w:cs="Times New Roman"/>
                  <w:color w:val="000000" w:themeColor="text1"/>
                  <w:sz w:val="16"/>
                  <w:szCs w:val="16"/>
                  <w:lang w:val="en-GB"/>
                </w:rPr>
                <w:delInstrText>ADDIN CSL_CITATION { "citationItems" : [ { "id" : "ITEM-1",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mendeley" : { "formattedCitation" : "(Jacob et al., 2018)", "manualFormatting" : "(Jacob et al., 2018", "plainTextFormattedCitation" : "(Jacob et al., 2018)", "previouslyFormattedCitation" : "(Jacob et al., 2018)" }, "properties" : { "noteIndex" : 0 }, "schema" : "https://github.com/citation-style-language/schema/raw/master/csl-citation.json" }</w:delInstrText>
              </w:r>
              <w:r w:rsidRPr="00D424AA" w:rsidDel="004700A8">
                <w:rPr>
                  <w:rFonts w:cs="Times New Roman"/>
                  <w:color w:val="000000" w:themeColor="text1"/>
                  <w:sz w:val="16"/>
                  <w:szCs w:val="16"/>
                  <w:lang w:val="en-GB"/>
                </w:rPr>
                <w:fldChar w:fldCharType="separate"/>
              </w:r>
              <w:r w:rsidR="00A26296" w:rsidDel="004700A8">
                <w:rPr>
                  <w:rFonts w:cs="Times New Roman"/>
                  <w:noProof/>
                  <w:color w:val="000000" w:themeColor="text1"/>
                  <w:sz w:val="16"/>
                  <w:szCs w:val="16"/>
                  <w:lang w:val="en-GB"/>
                </w:rPr>
                <w:delText>(Jacob et al., 2018</w:delText>
              </w:r>
              <w:r w:rsidRPr="00D424AA" w:rsidDel="004700A8">
                <w:rPr>
                  <w:rFonts w:cs="Times New Roman"/>
                  <w:color w:val="000000" w:themeColor="text1"/>
                  <w:sz w:val="16"/>
                  <w:szCs w:val="16"/>
                  <w:lang w:val="en-GB"/>
                </w:rPr>
                <w:fldChar w:fldCharType="end"/>
              </w:r>
              <w:commentRangeEnd w:id="7474"/>
              <w:r w:rsidR="00A26296" w:rsidDel="004700A8">
                <w:rPr>
                  <w:rStyle w:val="Marquedecommentaire"/>
                </w:rPr>
                <w:commentReference w:id="7474"/>
              </w:r>
              <w:r w:rsidRPr="00841A35" w:rsidDel="004700A8">
                <w:rPr>
                  <w:rFonts w:cs="Times New Roman"/>
                  <w:color w:val="000000" w:themeColor="text1"/>
                  <w:sz w:val="16"/>
                  <w:szCs w:val="16"/>
                  <w:lang w:val="en-GB"/>
                </w:rPr>
                <w:delText xml:space="preserve">; </w:delText>
              </w:r>
              <w:commentRangeStart w:id="7476"/>
              <w:r w:rsidRPr="00D424AA" w:rsidDel="004700A8">
                <w:rPr>
                  <w:rFonts w:eastAsiaTheme="minorHAnsi" w:cs="Times New Roman"/>
                  <w:color w:val="000000" w:themeColor="text1"/>
                  <w:sz w:val="16"/>
                  <w:szCs w:val="16"/>
                  <w:lang w:val="en-GB" w:eastAsia="en-US"/>
                </w:rPr>
                <w:fldChar w:fldCharType="begin" w:fldLock="1"/>
              </w:r>
              <w:r w:rsidR="00FF6231" w:rsidDel="004700A8">
                <w:rPr>
                  <w:rFonts w:eastAsiaTheme="minorHAnsi" w:cs="Times New Roman"/>
                  <w:color w:val="000000" w:themeColor="text1"/>
                  <w:sz w:val="16"/>
                  <w:szCs w:val="16"/>
                  <w:lang w:val="en-GB" w:eastAsia="en-US"/>
                </w:rPr>
                <w:delInstrText>ADDIN CSL_CITATION { "citationItems" : [ { "id" : "ITEM-1",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1", "issue" : "5", "issued" : { "date-parts" : [ [ "2018" ] ] }, "page" : "404-408", "title" : "Ice-free Arctic projections under the Paris Agreement", "translator" : [ { "dropping-particle" : "", "family" : "S740", "given" : "", "non-dropping-particle" : "", "parse-names" : false, "suffix" : "" } ], "type" : "article-journal", "volume" : "8" }, "uris" : [ "http://www.mendeley.com/documents/?uuid=25033c84-9929-4e9b-8a24-a7c4adc2417a" ] }, { "id" : "ITEM-2", "itemData" : { "DOI" : "10.1002/2015GL066855", "ISSN" : "0094-8276", "abstract" : "Abstract Climate projections of sea ice retreat under anthropogenic climate change at the regional scale and in summer months other than September have largely not been evaluated. Information at this level of detail is vital for future planning of safe Arctic marine activities. Here the timing of when Arctic waters will be reliably ice free across Arctic regions from June to October is presented. It is shown that during this century regions along the Northern Sea Route and Arctic Bridge will be more reliably ice free than regions along the Northwest Passage and the Transpolar Sea Route, which will retain substantial sea ice cover past midcentury. Moreover, ice-free conditions in the Arctic will likely be confined to September for several decades to come in many regions. Projections using a selection of models that accounts for agreement of models in each region and calendar month with observations yield similar conclusions.", "author" : [ { "dropping-particle" : "", "family" : "Lalibert\u00e9", "given" : "F", "non-dropping-particle" : "", "parse-names" : false, "suffix" : "" }, { "dropping-particle" : "", "family" : "Howell", "given" : "S E L", "non-dropping-particle" : "", "parse-names" : false, "suffix" : "" }, { "dropping-particle" : "", "family" : "Kushner", "given" : "P J", "non-dropping-particle" : "", "parse-names" : false, "suffix" : "" } ], "container-title" : "Geophysical Research Letters", "id" : "ITEM-2", "issue" : "1", "issued" : { "date-parts" : [ [ "2015", "12", "16" ] ] }, "note" : "doi: 10.1002/2015GL066855", "page" : "256-263", "publisher" : "Wiley-Blackwell", "title" : "Regional variability of a projected sea ice-free Arctic during the summer months", "translator" : [ { "dropping-particle" : "", "family" : "S743", "given" : "", "non-dropping-particle" : "", "parse-names" : false, "suffix" : "" } ], "type" : "article-journal", "volume" : "43" }, "uris" : [ "http://www.mendeley.com/documents/?uuid=3d1bf5d3-9e56-4fdf-bafc-bebbbad27ad4" ] } ], "mendeley" : { "formattedCitation" : "(Lalibert\u00e9 et al., 2015; Sigmond et al., 2018)", "manualFormatting" : "Lalibert\u00e9 et al., 2015; Sigmond et al., 2018", "plainTextFormattedCitation" : "(Lalibert\u00e9 et al., 2015; Sigmond et al., 2018)", "previouslyFormattedCitation" : "(Lalibert\u00e9 et al., 2015; Sigmond et al., 2018)" }, "properties" : { "noteIndex" : 0 }, "schema" : "https://github.com/citation-style-language/schema/raw/master/csl-citation.json" }</w:delInstrText>
              </w:r>
              <w:r w:rsidRPr="00D424AA" w:rsidDel="004700A8">
                <w:rPr>
                  <w:rFonts w:eastAsiaTheme="minorHAnsi" w:cs="Times New Roman"/>
                  <w:color w:val="000000" w:themeColor="text1"/>
                  <w:sz w:val="16"/>
                  <w:szCs w:val="16"/>
                  <w:lang w:val="en-GB" w:eastAsia="en-US"/>
                </w:rPr>
                <w:fldChar w:fldCharType="separate"/>
              </w:r>
              <w:r w:rsidR="00A26296" w:rsidDel="004700A8">
                <w:rPr>
                  <w:rFonts w:eastAsiaTheme="minorHAnsi" w:cs="Times New Roman"/>
                  <w:noProof/>
                  <w:color w:val="000000" w:themeColor="text1"/>
                  <w:sz w:val="16"/>
                  <w:szCs w:val="16"/>
                  <w:lang w:val="en-GB" w:eastAsia="en-US"/>
                </w:rPr>
                <w:delText>Laliberté et al., 2015; Sigmond et al., 2018</w:delText>
              </w:r>
              <w:r w:rsidRPr="00D424AA" w:rsidDel="004700A8">
                <w:rPr>
                  <w:rFonts w:eastAsiaTheme="minorHAnsi" w:cs="Times New Roman"/>
                  <w:color w:val="000000" w:themeColor="text1"/>
                  <w:sz w:val="16"/>
                  <w:szCs w:val="16"/>
                  <w:lang w:val="en-GB" w:eastAsia="en-US"/>
                </w:rPr>
                <w:fldChar w:fldCharType="end"/>
              </w:r>
              <w:commentRangeEnd w:id="7476"/>
              <w:r w:rsidR="00A26296" w:rsidDel="004700A8">
                <w:rPr>
                  <w:rStyle w:val="Marquedecommentaire"/>
                </w:rPr>
                <w:commentReference w:id="7476"/>
              </w:r>
              <w:r w:rsidRPr="00841A35" w:rsidDel="004700A8">
                <w:rPr>
                  <w:rFonts w:eastAsiaTheme="minorHAnsi" w:cs="Times New Roman"/>
                  <w:color w:val="000000" w:themeColor="text1"/>
                  <w:sz w:val="16"/>
                  <w:szCs w:val="16"/>
                  <w:lang w:val="en-GB" w:eastAsia="en-US"/>
                </w:rPr>
                <w:delText xml:space="preserve">; </w:delText>
              </w:r>
              <w:commentRangeStart w:id="7477"/>
              <w:r w:rsidRPr="00D424AA" w:rsidDel="004700A8">
                <w:rPr>
                  <w:rFonts w:cs="Times New Roman"/>
                  <w:color w:val="000000" w:themeColor="text1"/>
                  <w:sz w:val="16"/>
                  <w:szCs w:val="16"/>
                  <w:lang w:val="en-GB"/>
                </w:rPr>
                <w:fldChar w:fldCharType="begin" w:fldLock="1"/>
              </w:r>
              <w:r w:rsidR="00FF6231" w:rsidDel="004700A8">
                <w:rPr>
                  <w:rFonts w:cs="Times New Roman"/>
                  <w:color w:val="000000" w:themeColor="text1"/>
                  <w:sz w:val="16"/>
                  <w:szCs w:val="16"/>
                  <w:lang w:val="en-GB"/>
                </w:rPr>
                <w:delInstrText>ADDIN CSL_CITATION { "citationItems" : [ { "id" : "ITEM-1", "itemData" : { "DOI" : "10.1002/2017GL076222", "ISSN" : "19448007", "abstract" : "Based on high-resolution models, we investigate the change in climate extremes and impact-relevant indicators over Europe under different levels of global warming. We specifically assess the robustness of the changes and the benefits of limiting warming to 1.5\u00b0C instead of 2\u00b0C. Compared to 1.5\u00b0C world, a further 0.5\u00b0C warming results in a robust change of minimum summer temperature indices (mean, Tn10p, and Tn900p) over more than 70% of Europe. Robust changes (more than 0.5\u00b0C) in maximum temperature affect smaller areas (usually less than 20%). There is a substantial nonlinear change of fixed-threshold indices, with more than 60% increase of the number of tropical nights over southern Europe and more than 50% decrease in the number of frost days over central Europe. The change in mean precipitation due to 0.5\u00b0C warming is mostly nonsignificant at the grid point level, but, locally, it is accompanied by a more marked change in extreme rainfall. 1.", "author" : [ { "dropping-particle" : "", "family" : "Dosio", "given" : "Alessandro", "non-dropping-particle" : "", "parse-names" : false, "suffix" : "" }, { "dropping-particle" : "", "family" : "Fischer", "given" : "Erich M.", "non-dropping-particle" : "", "parse-names" : false, "suffix" : "" } ], "container-title" : "Geophysical Research Letters", "id" : "ITEM-1", "issue" : "2", "issued" : { "date-parts" : [ [ "2018" ] ] }, "page" : "935-944", "title" : "Will Half a Degree Make a Difference? Robust Projections of Indices of Mean and Extreme Climate in Europe Under 1.5\u00b0C, 2\u00b0C, and 3\u00b0C Global Warming", "translator" : [ { "dropping-particle" : "", "family" : "S1470", "given" : "", "non-dropping-particle" : "", "parse-names" : false, "suffix" : "" } ], "type" : "article-journal", "volume" : "45" }, "uris" : [ "http://www.mendeley.com/documents/?uuid=01007e37-e136-4780-85c6-77bf3f510ce3" ] } ], "mendeley" : { "formattedCitation" : "(Dosio and Fischer, 2018)", "manualFormatting" : "Dosio and Fischer, 2018", "plainTextFormattedCitation" : "(Dosio and Fischer, 2018)", "previouslyFormattedCitation" : "(Dosio and Fischer, 2018)" }, "properties" : { "noteIndex" : 0 }, "schema" : "https://github.com/citation-style-language/schema/raw/master/csl-citation.json" }</w:delInstrText>
              </w:r>
              <w:r w:rsidRPr="00D424AA" w:rsidDel="004700A8">
                <w:rPr>
                  <w:rFonts w:cs="Times New Roman"/>
                  <w:color w:val="000000" w:themeColor="text1"/>
                  <w:sz w:val="16"/>
                  <w:szCs w:val="16"/>
                  <w:lang w:val="en-GB"/>
                </w:rPr>
                <w:fldChar w:fldCharType="separate"/>
              </w:r>
              <w:r w:rsidR="00A26296" w:rsidDel="004700A8">
                <w:rPr>
                  <w:rFonts w:cs="Times New Roman"/>
                  <w:noProof/>
                  <w:color w:val="000000" w:themeColor="text1"/>
                  <w:sz w:val="16"/>
                  <w:szCs w:val="16"/>
                  <w:lang w:val="en-GB"/>
                </w:rPr>
                <w:delText>Dosio and Fischer, 2018</w:delText>
              </w:r>
              <w:r w:rsidRPr="00D424AA" w:rsidDel="004700A8">
                <w:rPr>
                  <w:rFonts w:cs="Times New Roman"/>
                  <w:color w:val="000000" w:themeColor="text1"/>
                  <w:sz w:val="16"/>
                  <w:szCs w:val="16"/>
                  <w:lang w:val="en-GB"/>
                </w:rPr>
                <w:fldChar w:fldCharType="end"/>
              </w:r>
              <w:commentRangeEnd w:id="7477"/>
              <w:r w:rsidR="00A26296" w:rsidDel="004700A8">
                <w:rPr>
                  <w:rStyle w:val="Marquedecommentaire"/>
                </w:rPr>
                <w:commentReference w:id="7477"/>
              </w:r>
              <w:r w:rsidRPr="00841A35" w:rsidDel="004700A8">
                <w:rPr>
                  <w:rFonts w:cs="Times New Roman"/>
                  <w:color w:val="000000" w:themeColor="text1"/>
                  <w:sz w:val="16"/>
                  <w:szCs w:val="16"/>
                  <w:lang w:val="en-GB"/>
                </w:rPr>
                <w:delText xml:space="preserve">; </w:delText>
              </w:r>
              <w:commentRangeStart w:id="7478"/>
              <w:r w:rsidRPr="00D424AA" w:rsidDel="004700A8">
                <w:rPr>
                  <w:rFonts w:cs="Times New Roman"/>
                  <w:color w:val="000000" w:themeColor="text1"/>
                  <w:sz w:val="16"/>
                  <w:szCs w:val="16"/>
                  <w:lang w:val="en-GB"/>
                </w:rPr>
                <w:fldChar w:fldCharType="begin" w:fldLock="1"/>
              </w:r>
              <w:r w:rsidR="00FF6231" w:rsidRPr="004700A8" w:rsidDel="004700A8">
                <w:rPr>
                  <w:rFonts w:cs="Times New Roman"/>
                  <w:color w:val="000000" w:themeColor="text1"/>
                  <w:sz w:val="16"/>
                  <w:szCs w:val="16"/>
                  <w:lang w:val="en-GB"/>
                </w:rPr>
                <w:delInstrText>ADDIN CSL_CITATION { "citationItems" : [ { "id" : "ITEM-1", "itemData" : { "DOI" : "10.1007/s10584-016-1661-x", "ISBN" : "0165-0009\r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1", "issue" : "1-2", "issued" : { "date-parts" : [ [ "2016", "7" ] ] }, "page" : "105-119", "publisher" : "Springer Netherlands", "title" : "Multi-hazard assessment in Europe under climate change", "translator" : [ { "dropping-particle" : "", "family" : "S2272", "given" : "", "non-dropping-particle" : "", "parse-names" : false, "suffix" : "" } ], "type" : "article-journal", "volume" : "137" }, "uris" : [ "http://www.mendeley.com/documents/?uuid=85b80df7-923e-421f-860f-717cc1f7714a" ] } ], "mendeley" : { "formattedCitation" : "(Forzieri et al., 2016)", "manualFormatting" : "Forzieri et al., 2016)", "plainTextFormattedCitation" : "(Forzieri et al., 2016)", "previouslyFormattedCitation" : "(Forzieri et al., 2016)" }, "properties" : { "noteIndex" : 0 }, "schema" : "https://github.com/citation-style-language/schema/raw/master/csl-citation.json" }</w:delInstrText>
              </w:r>
              <w:r w:rsidRPr="00D424AA" w:rsidDel="004700A8">
                <w:rPr>
                  <w:rFonts w:cs="Times New Roman"/>
                  <w:color w:val="000000" w:themeColor="text1"/>
                  <w:sz w:val="16"/>
                  <w:szCs w:val="16"/>
                  <w:lang w:val="en-GB"/>
                </w:rPr>
                <w:fldChar w:fldCharType="separate"/>
              </w:r>
              <w:r w:rsidR="00A26296" w:rsidRPr="004700A8" w:rsidDel="004700A8">
                <w:rPr>
                  <w:rFonts w:cs="Times New Roman"/>
                  <w:noProof/>
                  <w:color w:val="000000" w:themeColor="text1"/>
                  <w:sz w:val="16"/>
                  <w:szCs w:val="16"/>
                  <w:lang w:val="en-GB"/>
                </w:rPr>
                <w:delText>Forzieri et al., 2016)</w:delText>
              </w:r>
              <w:r w:rsidRPr="00D424AA" w:rsidDel="004700A8">
                <w:rPr>
                  <w:rFonts w:cs="Times New Roman"/>
                  <w:color w:val="000000" w:themeColor="text1"/>
                  <w:sz w:val="16"/>
                  <w:szCs w:val="16"/>
                  <w:lang w:val="en-GB"/>
                </w:rPr>
                <w:fldChar w:fldCharType="end"/>
              </w:r>
            </w:del>
            <w:commentRangeEnd w:id="7478"/>
            <w:r w:rsidR="00A26296">
              <w:rPr>
                <w:rStyle w:val="Marquedecommentaire"/>
              </w:rPr>
              <w:commentReference w:id="7478"/>
            </w:r>
          </w:p>
        </w:tc>
        <w:tc>
          <w:tcPr>
            <w:tcW w:w="2159" w:type="dxa"/>
            <w:tcBorders>
              <w:top w:val="single" w:sz="4" w:space="0" w:color="auto"/>
              <w:left w:val="single" w:sz="4" w:space="0" w:color="auto"/>
              <w:bottom w:val="single" w:sz="4" w:space="0" w:color="auto"/>
              <w:right w:val="single" w:sz="4" w:space="0" w:color="auto"/>
            </w:tcBorders>
            <w:shd w:val="clear" w:color="auto" w:fill="AD0204"/>
            <w:tcMar>
              <w:top w:w="40" w:type="dxa"/>
              <w:left w:w="40" w:type="dxa"/>
              <w:bottom w:w="40" w:type="dxa"/>
              <w:right w:w="40" w:type="dxa"/>
            </w:tcMar>
          </w:tcPr>
          <w:p w14:paraId="7C3AA816" w14:textId="526FD1E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47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80" w:author="Robin Matthews" w:date="2021-07-14T22:55:00Z">
              <w:r w:rsidR="00A26296" w:rsidDel="00084159">
                <w:rPr>
                  <w:rFonts w:cs="Times New Roman"/>
                  <w:noProof/>
                  <w:color w:val="000000" w:themeColor="text1"/>
                  <w:sz w:val="16"/>
                  <w:szCs w:val="16"/>
                  <w:lang w:val="en-GB"/>
                </w:rPr>
                <w:delText>Li et al., 2020</w:delText>
              </w:r>
            </w:del>
            <w:ins w:id="7481" w:author="Robin Matthews" w:date="2021-07-14T22:55:00Z">
              <w:r w:rsidR="0008415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79"/>
            <w:r w:rsidR="00A26296">
              <w:rPr>
                <w:rStyle w:val="Marquedecommentaire"/>
              </w:rPr>
              <w:commentReference w:id="7479"/>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4.5°C in the 50-year TXx and TNn events compared to the 1°C warming level </w:t>
            </w:r>
            <w:commentRangeStart w:id="748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483" w:author="Robin Matthews" w:date="2021-07-14T22:55:00Z">
              <w:r w:rsidR="00A26296" w:rsidDel="00084159">
                <w:rPr>
                  <w:rFonts w:cs="Times New Roman"/>
                  <w:noProof/>
                  <w:color w:val="000000" w:themeColor="text1"/>
                  <w:sz w:val="16"/>
                  <w:szCs w:val="16"/>
                  <w:lang w:val="en-GB"/>
                </w:rPr>
                <w:delText>Li et al., 2020</w:delText>
              </w:r>
            </w:del>
            <w:ins w:id="7484" w:author="Robin Matthews" w:date="2021-07-14T22:55:00Z">
              <w:r w:rsidR="00084159">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482"/>
            <w:r w:rsidR="00A26296">
              <w:rPr>
                <w:rStyle w:val="Marquedecommentaire"/>
              </w:rPr>
              <w:commentReference w:id="7482"/>
            </w:r>
            <w:r w:rsidRPr="00841A35">
              <w:rPr>
                <w:rFonts w:cs="Times New Roman"/>
                <w:color w:val="000000" w:themeColor="text1"/>
                <w:sz w:val="16"/>
                <w:szCs w:val="16"/>
                <w:lang w:val="en-GB"/>
              </w:rPr>
              <w:t>) and more than 4.5°C in annual TXx and TNn compared t</w:t>
            </w:r>
            <w:r w:rsidRPr="00D424AA">
              <w:rPr>
                <w:rFonts w:cs="Times New Roman"/>
                <w:color w:val="000000" w:themeColor="text1"/>
                <w:sz w:val="16"/>
                <w:szCs w:val="16"/>
                <w:lang w:val="en-GB"/>
              </w:rPr>
              <w:t>o pre-industrial (Annex).</w:t>
            </w:r>
          </w:p>
          <w:p w14:paraId="714F4B93" w14:textId="77777777" w:rsidR="00D376F0" w:rsidRPr="00D424AA" w:rsidRDefault="00D376F0" w:rsidP="00D424AA">
            <w:pPr>
              <w:rPr>
                <w:rFonts w:cs="Times New Roman"/>
                <w:color w:val="000000" w:themeColor="text1"/>
                <w:sz w:val="16"/>
                <w:szCs w:val="16"/>
                <w:lang w:val="en-GB"/>
              </w:rPr>
            </w:pPr>
          </w:p>
          <w:p w14:paraId="0A1342B6" w14:textId="09AB853B" w:rsidR="00D376F0" w:rsidRPr="00D424AA"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simulations for an increase in the intensity and frequency of hot extremes and decrease in the intensity and frequency of cold extremes </w:t>
            </w:r>
            <w:commentRangeStart w:id="7485"/>
            <w:del w:id="7486" w:author="Robin Matthews" w:date="2021-07-14T22:57:00Z">
              <w:r w:rsidRPr="00D424AA" w:rsidDel="004700A8">
                <w:rPr>
                  <w:rFonts w:cs="Times New Roman"/>
                  <w:color w:val="000000" w:themeColor="text1"/>
                  <w:sz w:val="16"/>
                  <w:szCs w:val="16"/>
                  <w:lang w:val="en-GB"/>
                </w:rPr>
                <w:fldChar w:fldCharType="begin" w:fldLock="1"/>
              </w:r>
              <w:r w:rsidR="00FF6231" w:rsidDel="004700A8">
                <w:rPr>
                  <w:rFonts w:cs="Times New Roman"/>
                  <w:color w:val="000000" w:themeColor="text1"/>
                  <w:sz w:val="16"/>
                  <w:szCs w:val="16"/>
                  <w:lang w:val="en-GB"/>
                </w:rPr>
                <w:delInstrText>ADDIN CSL_CITATION { "citationItems" : [ { "id" : "ITEM-1",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mendeley" : { "formattedCitation" : "(Jacob et al., 2018)", "manualFormatting" : "(Jacob et al., 2018", "plainTextFormattedCitation" : "(Jacob et al., 2018)", "previouslyFormattedCitation" : "(Jacob et al., 2018)" }, "properties" : { "noteIndex" : 0 }, "schema" : "https://github.com/citation-style-language/schema/raw/master/csl-citation.json" }</w:delInstrText>
              </w:r>
              <w:r w:rsidRPr="00D424AA" w:rsidDel="004700A8">
                <w:rPr>
                  <w:rFonts w:cs="Times New Roman"/>
                  <w:color w:val="000000" w:themeColor="text1"/>
                  <w:sz w:val="16"/>
                  <w:szCs w:val="16"/>
                  <w:lang w:val="en-GB"/>
                </w:rPr>
                <w:fldChar w:fldCharType="separate"/>
              </w:r>
              <w:r w:rsidR="00A26296" w:rsidDel="004700A8">
                <w:rPr>
                  <w:rFonts w:cs="Times New Roman"/>
                  <w:noProof/>
                  <w:color w:val="000000" w:themeColor="text1"/>
                  <w:sz w:val="16"/>
                  <w:szCs w:val="16"/>
                  <w:lang w:val="en-GB"/>
                </w:rPr>
                <w:delText>(Jacob et al., 2018</w:delText>
              </w:r>
              <w:r w:rsidRPr="00D424AA" w:rsidDel="004700A8">
                <w:rPr>
                  <w:rFonts w:cs="Times New Roman"/>
                  <w:color w:val="000000" w:themeColor="text1"/>
                  <w:sz w:val="16"/>
                  <w:szCs w:val="16"/>
                  <w:lang w:val="en-GB"/>
                </w:rPr>
                <w:fldChar w:fldCharType="end"/>
              </w:r>
              <w:commentRangeEnd w:id="7485"/>
              <w:r w:rsidR="00A26296" w:rsidDel="004700A8">
                <w:rPr>
                  <w:rStyle w:val="Marquedecommentaire"/>
                </w:rPr>
                <w:commentReference w:id="7485"/>
              </w:r>
              <w:r w:rsidRPr="00841A35" w:rsidDel="004700A8">
                <w:rPr>
                  <w:rFonts w:cs="Times New Roman"/>
                  <w:color w:val="000000" w:themeColor="text1"/>
                  <w:sz w:val="16"/>
                  <w:szCs w:val="16"/>
                  <w:lang w:val="en-GB"/>
                </w:rPr>
                <w:delText xml:space="preserve">; </w:delText>
              </w:r>
              <w:commentRangeStart w:id="7487"/>
              <w:r w:rsidRPr="00D424AA" w:rsidDel="004700A8">
                <w:rPr>
                  <w:rFonts w:eastAsiaTheme="minorHAnsi" w:cs="Times New Roman"/>
                  <w:color w:val="000000" w:themeColor="text1"/>
                  <w:sz w:val="16"/>
                  <w:szCs w:val="16"/>
                  <w:lang w:val="en-GB" w:eastAsia="en-US"/>
                </w:rPr>
                <w:fldChar w:fldCharType="begin" w:fldLock="1"/>
              </w:r>
              <w:r w:rsidR="00FF6231" w:rsidDel="004700A8">
                <w:rPr>
                  <w:rFonts w:eastAsiaTheme="minorHAnsi" w:cs="Times New Roman"/>
                  <w:color w:val="000000" w:themeColor="text1"/>
                  <w:sz w:val="16"/>
                  <w:szCs w:val="16"/>
                  <w:lang w:val="en-GB" w:eastAsia="en-US"/>
                </w:rPr>
                <w:delInstrText>ADDIN CSL_CITATION { "citationItems" : [ { "id" : "ITEM-1",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1", "issue" : "5", "issued" : { "date-parts" : [ [ "2018" ] ] }, "page" : "404-408", "title" : "Ice-free Arctic projections under the Paris Agreement", "translator" : [ { "dropping-particle" : "", "family" : "S740", "given" : "", "non-dropping-particle" : "", "parse-names" : false, "suffix" : "" } ], "type" : "article-journal", "volume" : "8" }, "uris" : [ "http://www.mendeley.com/documents/?uuid=25033c84-9929-4e9b-8a24-a7c4adc2417a" ] }, { "id" : "ITEM-2", "itemData" : { "DOI" : "10.1002/2015GL066855", "ISSN" : "0094-8276", "abstract" : "Abstract Climate projections of sea ice retreat under anthropogenic climate change at the regional scale and in summer months other than September have largely not been evaluated. Information at this level of detail is vital for future planning of safe Arctic marine activities. Here the timing of when Arctic waters will be reliably ice free across Arctic regions from June to October is presented. It is shown that during this century regions along the Northern Sea Route and Arctic Bridge will be more reliably ice free than regions along the Northwest Passage and the Transpolar Sea Route, which will retain substantial sea ice cover past midcentury. Moreover, ice-free conditions in the Arctic will likely be confined to September for several decades to come in many regions. Projections using a selection of models that accounts for agreement of models in each region and calendar month with observations yield similar conclusions.", "author" : [ { "dropping-particle" : "", "family" : "Lalibert\u00e9", "given" : "F", "non-dropping-particle" : "", "parse-names" : false, "suffix" : "" }, { "dropping-particle" : "", "family" : "Howell", "given" : "S E L", "non-dropping-particle" : "", "parse-names" : false, "suffix" : "" }, { "dropping-particle" : "", "family" : "Kushner", "given" : "P J", "non-dropping-particle" : "", "parse-names" : false, "suffix" : "" } ], "container-title" : "Geophysical Research Letters", "id" : "ITEM-2", "issue" : "1", "issued" : { "date-parts" : [ [ "2015", "12", "16" ] ] }, "note" : "doi: 10.1002/2015GL066855", "page" : "256-263", "publisher" : "Wiley-Blackwell", "title" : "Regional variability of a projected sea ice-free Arctic during the summer months", "translator" : [ { "dropping-particle" : "", "family" : "S743", "given" : "", "non-dropping-particle" : "", "parse-names" : false, "suffix" : "" } ], "type" : "article-journal", "volume" : "43" }, "uris" : [ "http://www.mendeley.com/documents/?uuid=3d1bf5d3-9e56-4fdf-bafc-bebbbad27ad4" ] } ], "mendeley" : { "formattedCitation" : "(Lalibert\u00e9 et al., 2015; Sigmond et al., 2018)", "manualFormatting" : "Lalibert\u00e9 et al., 2015; Sigmond et al., 2018", "plainTextFormattedCitation" : "(Lalibert\u00e9 et al., 2015; Sigmond et al., 2018)", "previouslyFormattedCitation" : "(Lalibert\u00e9 et al., 2015; Sigmond et al., 2018)" }, "properties" : { "noteIndex" : 0 }, "schema" : "https://github.com/citation-style-language/schema/raw/master/csl-citation.json" }</w:delInstrText>
              </w:r>
              <w:r w:rsidRPr="00D424AA" w:rsidDel="004700A8">
                <w:rPr>
                  <w:rFonts w:eastAsiaTheme="minorHAnsi" w:cs="Times New Roman"/>
                  <w:color w:val="000000" w:themeColor="text1"/>
                  <w:sz w:val="16"/>
                  <w:szCs w:val="16"/>
                  <w:lang w:val="en-GB" w:eastAsia="en-US"/>
                </w:rPr>
                <w:fldChar w:fldCharType="separate"/>
              </w:r>
              <w:r w:rsidR="00A26296" w:rsidDel="004700A8">
                <w:rPr>
                  <w:rFonts w:eastAsiaTheme="minorHAnsi" w:cs="Times New Roman"/>
                  <w:noProof/>
                  <w:color w:val="000000" w:themeColor="text1"/>
                  <w:sz w:val="16"/>
                  <w:szCs w:val="16"/>
                  <w:lang w:val="en-GB" w:eastAsia="en-US"/>
                </w:rPr>
                <w:delText>Laliberté et al., 2015; Sigmond et al., 2018</w:delText>
              </w:r>
              <w:r w:rsidRPr="00D424AA" w:rsidDel="004700A8">
                <w:rPr>
                  <w:rFonts w:eastAsiaTheme="minorHAnsi" w:cs="Times New Roman"/>
                  <w:color w:val="000000" w:themeColor="text1"/>
                  <w:sz w:val="16"/>
                  <w:szCs w:val="16"/>
                  <w:lang w:val="en-GB" w:eastAsia="en-US"/>
                </w:rPr>
                <w:fldChar w:fldCharType="end"/>
              </w:r>
              <w:commentRangeEnd w:id="7487"/>
              <w:r w:rsidR="00A26296" w:rsidDel="004700A8">
                <w:rPr>
                  <w:rStyle w:val="Marquedecommentaire"/>
                </w:rPr>
                <w:commentReference w:id="7487"/>
              </w:r>
              <w:r w:rsidRPr="00841A35" w:rsidDel="004700A8">
                <w:rPr>
                  <w:rFonts w:eastAsiaTheme="minorHAnsi" w:cs="Times New Roman"/>
                  <w:color w:val="000000" w:themeColor="text1"/>
                  <w:sz w:val="16"/>
                  <w:szCs w:val="16"/>
                  <w:lang w:val="en-GB" w:eastAsia="en-US"/>
                </w:rPr>
                <w:delText xml:space="preserve">; </w:delText>
              </w:r>
              <w:commentRangeStart w:id="7488"/>
              <w:r w:rsidRPr="00D424AA" w:rsidDel="004700A8">
                <w:rPr>
                  <w:rFonts w:cs="Times New Roman"/>
                  <w:color w:val="000000" w:themeColor="text1"/>
                  <w:sz w:val="16"/>
                  <w:szCs w:val="16"/>
                  <w:lang w:val="en-GB"/>
                </w:rPr>
                <w:fldChar w:fldCharType="begin" w:fldLock="1"/>
              </w:r>
              <w:r w:rsidR="00FF6231" w:rsidRPr="004700A8" w:rsidDel="004700A8">
                <w:rPr>
                  <w:rFonts w:cs="Times New Roman"/>
                  <w:color w:val="000000" w:themeColor="text1"/>
                  <w:sz w:val="16"/>
                  <w:szCs w:val="16"/>
                  <w:lang w:val="en-GB"/>
                </w:rPr>
                <w:delInstrText>ADDIN CSL_CITATION { "citationItems" : [ { "id" : "ITEM-1", "itemData" : { "DOI" : "10.1002/2017GL076222", "ISSN" : "19448007", "abstract" : "Based on high-resolution models, we investigate the change in climate extremes and impact-relevant indicators over Europe under different levels of global warming. We specifically assess the robustness of the changes and the benefits of limiting warming to 1.5\u00b0C instead of 2\u00b0C. Compared to 1.5\u00b0C world, a further 0.5\u00b0C warming results in a robust change of minimum summer temperature indices (mean, Tn10p, and Tn900p) over more than 70% of Europe. Robust changes (more than 0.5\u00b0C) in maximum temperature affect smaller areas (usually less than 20%). There is a substantial nonlinear change of fixed-threshold indices, with more than 60% increase of the number of tropical nights over southern Europe and more than 50% decrease in the number of frost days over central Europe. The change in mean precipitation due to 0.5\u00b0C warming is mostly nonsignificant at the grid point level, but, locally, it is accompanied by a more marked change in extreme rainfall. 1.", "author" : [ { "dropping-particle" : "", "family" : "Dosio", "given" : "Alessandro", "non-dropping-particle" : "", "parse-names" : false, "suffix" : "" }, { "dropping-particle" : "", "family" : "Fischer", "given" : "Erich M.", "non-dropping-particle" : "", "parse-names" : false, "suffix" : "" } ], "container-title" : "Geophysical Research Letters", "id" : "ITEM-1", "issue" : "2", "issued" : { "date-parts" : [ [ "2018" ] ] }, "page" : "935-944", "title" : "Will Half a Degree Make a Difference? Robust Projections of Indices of Mean and Extreme Climate in Europe Under 1.5\u00b0C, 2\u00b0C, and 3\u00b0C Global Warming", "translator" : [ { "dropping-particle" : "", "family" : "S1470", "given" : "", "non-dropping-particle" : "", "parse-names" : false, "suffix" : "" } ], "type" : "article-journal", "volume" : "45" }, "uris" : [ "http://www.mendeley.com/documents/?uuid=01007e37-e136-4780-85c6-77bf3f510ce3" ] } ], "mendeley" : { "formattedCitation" : "(Dosio and Fischer, 2018)", "manualFormatting" : "Dosio and Fischer, 2018", "plainTextFormattedCitation" : "(Dosio and Fischer, 2018)", "previouslyFormattedCitation" : "(Dosio and Fischer, 2018)" }, "properties" : { "noteIndex" : 0 }, "schema" : "https://github.com/citation-style-language/schema/raw/master/csl-citation.json" }</w:delInstrText>
              </w:r>
              <w:r w:rsidRPr="00D424AA" w:rsidDel="004700A8">
                <w:rPr>
                  <w:rFonts w:cs="Times New Roman"/>
                  <w:color w:val="000000" w:themeColor="text1"/>
                  <w:sz w:val="16"/>
                  <w:szCs w:val="16"/>
                  <w:lang w:val="en-GB"/>
                </w:rPr>
                <w:fldChar w:fldCharType="separate"/>
              </w:r>
              <w:r w:rsidR="00A26296" w:rsidRPr="004700A8" w:rsidDel="004700A8">
                <w:rPr>
                  <w:rFonts w:cs="Times New Roman"/>
                  <w:noProof/>
                  <w:color w:val="000000" w:themeColor="text1"/>
                  <w:sz w:val="16"/>
                  <w:szCs w:val="16"/>
                  <w:lang w:val="en-GB"/>
                </w:rPr>
                <w:delText>Dosio and Fischer, 2018</w:delText>
              </w:r>
              <w:r w:rsidRPr="00D424AA" w:rsidDel="004700A8">
                <w:rPr>
                  <w:rFonts w:cs="Times New Roman"/>
                  <w:color w:val="000000" w:themeColor="text1"/>
                  <w:sz w:val="16"/>
                  <w:szCs w:val="16"/>
                  <w:lang w:val="en-GB"/>
                </w:rPr>
                <w:fldChar w:fldCharType="end"/>
              </w:r>
              <w:commentRangeEnd w:id="7488"/>
              <w:r w:rsidR="00A26296" w:rsidDel="004700A8">
                <w:rPr>
                  <w:rStyle w:val="Marquedecommentaire"/>
                </w:rPr>
                <w:commentReference w:id="7488"/>
              </w:r>
              <w:r w:rsidRPr="00841A35" w:rsidDel="004700A8">
                <w:rPr>
                  <w:rFonts w:cs="Times New Roman"/>
                  <w:color w:val="000000" w:themeColor="text1"/>
                  <w:sz w:val="16"/>
                  <w:szCs w:val="16"/>
                  <w:lang w:val="en-GB"/>
                </w:rPr>
                <w:delText xml:space="preserve">; </w:delText>
              </w:r>
              <w:commentRangeStart w:id="7489"/>
              <w:r w:rsidRPr="00D424AA" w:rsidDel="004700A8">
                <w:rPr>
                  <w:rFonts w:cs="Times New Roman"/>
                  <w:color w:val="000000" w:themeColor="text1"/>
                  <w:sz w:val="16"/>
                  <w:szCs w:val="16"/>
                  <w:lang w:val="en-GB"/>
                </w:rPr>
                <w:fldChar w:fldCharType="begin" w:fldLock="1"/>
              </w:r>
              <w:r w:rsidR="00FF6231" w:rsidDel="004700A8">
                <w:rPr>
                  <w:rFonts w:cs="Times New Roman"/>
                  <w:color w:val="000000" w:themeColor="text1"/>
                  <w:sz w:val="16"/>
                  <w:szCs w:val="16"/>
                  <w:lang w:val="en-GB"/>
                </w:rPr>
                <w:delInstrText>ADDIN CSL_CITATION { "citationItems" : [ { "id" : "ITEM-1", "itemData" : { "DOI" : "10.1007/s10584-016-1661-x", "ISBN" : "0165-0009\r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1", "issue" : "1-2", "issued" : { "date-parts" : [ [ "2016", "7" ] ] }, "page" : "105-119", "publisher" : "Springer Netherlands", "title" : "Multi-hazard assessment in Europe under climate change", "translator" : [ { "dropping-particle" : "", "family" : "S2272", "given" : "", "non-dropping-particle" : "", "parse-names" : false, "suffix" : "" } ], "type" : "article-journal", "volume" : "137" }, "uris" : [ "http://www.mendeley.com/documents/?uuid=85b80df7-923e-421f-860f-717cc1f7714a" ] } ], "mendeley" : { "formattedCitation" : "(Forzieri et al., 2016)", "manualFormatting" : "Forzieri et al., 2016)", "plainTextFormattedCitation" : "(Forzieri et al., 2016)", "previouslyFormattedCitation" : "(Forzieri et al., 2016)" }, "properties" : { "noteIndex" : 0 }, "schema" : "https://github.com/citation-style-language/schema/raw/master/csl-citation.json" }</w:delInstrText>
              </w:r>
              <w:r w:rsidRPr="00D424AA" w:rsidDel="004700A8">
                <w:rPr>
                  <w:rFonts w:cs="Times New Roman"/>
                  <w:color w:val="000000" w:themeColor="text1"/>
                  <w:sz w:val="16"/>
                  <w:szCs w:val="16"/>
                  <w:lang w:val="en-GB"/>
                </w:rPr>
                <w:fldChar w:fldCharType="separate"/>
              </w:r>
              <w:r w:rsidR="00A26296" w:rsidDel="004700A8">
                <w:rPr>
                  <w:rFonts w:cs="Times New Roman"/>
                  <w:noProof/>
                  <w:color w:val="000000" w:themeColor="text1"/>
                  <w:sz w:val="16"/>
                  <w:szCs w:val="16"/>
                  <w:lang w:val="en-GB"/>
                </w:rPr>
                <w:delText>Forzieri et al., 2016)</w:delText>
              </w:r>
              <w:r w:rsidRPr="00D424AA" w:rsidDel="004700A8">
                <w:rPr>
                  <w:rFonts w:cs="Times New Roman"/>
                  <w:color w:val="000000" w:themeColor="text1"/>
                  <w:sz w:val="16"/>
                  <w:szCs w:val="16"/>
                  <w:lang w:val="en-GB"/>
                </w:rPr>
                <w:fldChar w:fldCharType="end"/>
              </w:r>
            </w:del>
            <w:commentRangeEnd w:id="7489"/>
            <w:r w:rsidR="00A26296">
              <w:rPr>
                <w:rStyle w:val="Marquedecommentaire"/>
              </w:rPr>
              <w:commentReference w:id="7489"/>
            </w:r>
            <w:r w:rsidRPr="00841A35">
              <w:rPr>
                <w:rFonts w:cs="Times New Roman"/>
                <w:color w:val="000000" w:themeColor="text1"/>
                <w:sz w:val="16"/>
                <w:szCs w:val="16"/>
                <w:lang w:val="en-GB"/>
              </w:rPr>
              <w:t xml:space="preserve"> </w:t>
            </w:r>
            <w:ins w:id="7490" w:author="Robin Matthews" w:date="2021-07-14T22:57:00Z">
              <w:r w:rsidR="004700A8">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id" : "ITEM-2",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2", "issue" : "5", "issued" : { "date-parts" : [ [ "2018" ] ] }, "page" : "404-408", "title" : "Ice-free Arctic projections under the Paris Agreement", "translator" : [ { "dropping-particle" : "", "family" : "S740", "given" : "", "non-dropping-particle" : "", "parse-names" : false, "suffix" : "" } ], "type" : "article-journal", "volume" : "8" }, "uris" : [ "http://www.mendeley.com/documents/?uuid=25033c84-9929-4e9b-8a24-a7c4adc2417a" ] }, { "id" : "ITEM-3", "itemData" : { "DOI" : "10.1002/2015GL066855", "ISSN" : "0094-8276", "abstract" : "Abstract Climate projections of sea ice retreat under anthropogenic climate change at the regional scale and in summer months other than September have largely not been evaluated. Information at this level of detail is vital for future planning of safe Arctic marine activities. Here the timing of when Arctic waters will be reliably ice free across Arctic regions from June to October is presented. It is shown that during this century regions along the Northern Sea Route and Arctic Bridge will be more reliably ice free than regions along the Northwest Passage and the Transpolar Sea Route, which will retain substantial sea ice cover past midcentury. Moreover, ice-free conditions in the Arctic will likely be confined to September for several decades to come in many regions. Projections using a selection of models that accounts for agreement of models in each region and calendar month with observations yield similar conclusions.", "author" : [ { "dropping-particle" : "", "family" : "Lalibert\u00e9", "given" : "F", "non-dropping-particle" : "", "parse-names" : false, "suffix" : "" }, { "dropping-particle" : "", "family" : "Howell", "given" : "S E L", "non-dropping-particle" : "", "parse-names" : false, "suffix" : "" }, { "dropping-particle" : "", "family" : "Kushner", "given" : "P J", "non-dropping-particle" : "", "parse-names" : false, "suffix" : "" } ], "container-title" : "Geophysical Research Letters", "id" : "ITEM-3", "issue" : "1", "issued" : { "date-parts" : [ [ "2015", "12", "16" ] ] }, "note" : "doi: 10.1002/2015GL066855", "page" : "256-263", "publisher" : "Wiley-Blackwell", "title" : "Regional variability of a projected sea ice-free Arctic during the summer months", "translator" : [ { "dropping-particle" : "", "family" : "S743", "given" : "", "non-dropping-particle" : "", "parse-names" : false, "suffix" : "" } ], "type" : "article-journal", "volume" : "43" }, "uris" : [ "http://www.mendeley.com/documents/?uuid=3d1bf5d3-9e56-4fdf-bafc-bebbbad27ad4" ] }, { "id" : "ITEM-4", "itemData" : { "DOI" : "10.1002/2017GL076222", "ISSN" : "19448007", "abstract" : "Based on high-resolution models, we investigate the change in climate extremes and impact-relevant indicators over Europe under different levels of global warming. We specifically assess the robustness of the changes and the benefits of limiting warming to 1.5\u00b0C instead of 2\u00b0C. Compared to 1.5\u00b0C world, a further 0.5\u00b0C warming results in a robust change of minimum summer temperature indices (mean, Tn10p, and Tn900p) over more than 70% of Europe. Robust changes (more than 0.5\u00b0C) in maximum temperature affect smaller areas (usually less than 20%). There is a substantial nonlinear change of fixed-threshold indices, with more than 60% increase of the number of tropical nights over southern Europe and more than 50% decrease in the number of frost days over central Europe. The change in mean precipitation due to 0.5\u00b0C warming is mostly nonsignificant at the grid point level, but, locally, it is accompanied by a more marked change in extreme rainfall. 1.", "author" : [ { "dropping-particle" : "", "family" : "Dosio", "given" : "Alessandro", "non-dropping-particle" : "", "parse-names" : false, "suffix" : "" }, { "dropping-particle" : "", "family" : "Fischer", "given" : "Erich M.", "non-dropping-particle" : "", "parse-names" : false, "suffix" : "" } ], "container-title" : "Geophysical Research Letters", "id" : "ITEM-4", "issue" : "2", "issued" : { "date-parts" : [ [ "2018" ] ] }, "page" : "935-944", "title" : "Will Half a Degree Make a Difference? Robust Projections of Indices of Mean and Extreme Climate in Europe Under 1.5\u00b0C, 2\u00b0C, and 3\u00b0C Global Warming", "translator" : [ { "dropping-particle" : "", "family" : "S1470", "given" : "", "non-dropping-particle" : "", "parse-names" : false, "suffix" : "" } ], "type" : "article-journal", "volume" : "45" }, "uris" : [ "http://www.mendeley.com/documents/?uuid=01007e37-e136-4780-85c6-77bf3f510ce3" ] }, { "id" : "ITEM-5", "itemData" : { "DOI" : "10.1007/s10584-016-1661-x", "ISBN" : "0165-0009\r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5", "issue" : "1-2", "issued" : { "date-parts" : [ [ "2016", "7" ] ] }, "page" : "105-119", "publisher" : "Springer Netherlands", "title" : "Multi-hazard assessment in Europe under climate change", "translator" : [ { "dropping-particle" : "", "family" : "S2272", "given" : "", "non-dropping-particle" : "", "parse-names" : false, "suffix" : "" } ], "type" : "article-journal", "volume" : "137" }, "uris" : [ "http://www.mendeley.com/documents/?uuid=85b80df7-923e-421f-860f-717cc1f7714a" ] } ], "mendeley" : { "formattedCitation" : "(Lalibert\u00e9 et al., 2015; Forzieri et al., 2016; Dosio and Fischer, 2018; Jacob et al., 2018; Sigmond et al., 2018)", "plainTextFormattedCitation" : "(Lalibert\u00e9 et al., 2015; Forzieri et al., 2016; Dosio and Fischer, 2018; Jacob et al., 2018; Sigmond et al., 2018)", "previouslyFormattedCitation" : "(Lalibert\u00e9 et al., 2015; Forzieri et al., 2016; Dosio and Fischer, 2018; Jacob et al., 2018; Sigmond et al., 2018)" }, "properties" : { "noteIndex" : 0 }, "schema" : "https://github.com/citation-style-language/schema/raw/master/csl-citation.json" }</w:instrText>
            </w:r>
            <w:ins w:id="7491" w:author="Robin Matthews" w:date="2021-07-14T22:57:00Z">
              <w:r w:rsidR="004700A8">
                <w:rPr>
                  <w:rFonts w:cs="Times New Roman"/>
                  <w:color w:val="000000" w:themeColor="text1"/>
                  <w:sz w:val="16"/>
                  <w:szCs w:val="16"/>
                  <w:lang w:val="en-GB"/>
                </w:rPr>
                <w:fldChar w:fldCharType="separate"/>
              </w:r>
              <w:r w:rsidR="004700A8" w:rsidRPr="007F3EB1">
                <w:rPr>
                  <w:rFonts w:cs="Times New Roman"/>
                  <w:noProof/>
                  <w:color w:val="000000" w:themeColor="text1"/>
                  <w:sz w:val="16"/>
                  <w:szCs w:val="16"/>
                  <w:lang w:val="en-GB"/>
                </w:rPr>
                <w:t>(Laliberté et al., 2015; Forzieri et al., 2016; Dosio and Fischer, 2018; Jacob et al., 2018; Sigmond et al., 2018)</w:t>
              </w:r>
              <w:r w:rsidR="004700A8">
                <w:rPr>
                  <w:rFonts w:cs="Times New Roman"/>
                  <w:color w:val="000000" w:themeColor="text1"/>
                  <w:sz w:val="16"/>
                  <w:szCs w:val="16"/>
                  <w:lang w:val="en-GB"/>
                </w:rPr>
                <w:fldChar w:fldCharType="end"/>
              </w:r>
            </w:ins>
          </w:p>
        </w:tc>
      </w:tr>
      <w:tr w:rsidR="00D376F0" w:rsidRPr="00F1665C" w14:paraId="46148ABE" w14:textId="77777777" w:rsidTr="00723657">
        <w:tc>
          <w:tcPr>
            <w:tcW w:w="2158" w:type="dxa"/>
            <w:vMerge/>
            <w:tcBorders>
              <w:top w:val="single" w:sz="4" w:space="0" w:color="auto"/>
            </w:tcBorders>
          </w:tcPr>
          <w:p w14:paraId="4871C921" w14:textId="77777777" w:rsidR="00D376F0" w:rsidRPr="00D424AA" w:rsidRDefault="00D376F0" w:rsidP="00D424AA">
            <w:pPr>
              <w:rPr>
                <w:rFonts w:cs="Times New Roman"/>
                <w:color w:val="000000" w:themeColor="text1"/>
                <w:sz w:val="16"/>
                <w:szCs w:val="16"/>
                <w:lang w:val="en-GB"/>
              </w:rPr>
            </w:pPr>
          </w:p>
        </w:tc>
        <w:tc>
          <w:tcPr>
            <w:tcW w:w="2158" w:type="dxa"/>
            <w:tcBorders>
              <w:top w:val="single" w:sz="4" w:space="0" w:color="auto"/>
            </w:tcBorders>
            <w:shd w:val="clear" w:color="auto" w:fill="FF6365"/>
          </w:tcPr>
          <w:p w14:paraId="503DD3F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r w:rsidRPr="00D424AA" w:rsidDel="000F4C20">
              <w:rPr>
                <w:rFonts w:eastAsiaTheme="minorHAnsi" w:cs="Times New Roman"/>
                <w:i/>
                <w:color w:val="000000" w:themeColor="text1"/>
                <w:sz w:val="16"/>
                <w:szCs w:val="16"/>
                <w:lang w:val="en-GB" w:eastAsia="en-US"/>
              </w:rPr>
              <w:t xml:space="preserve"> </w:t>
            </w:r>
          </w:p>
        </w:tc>
        <w:tc>
          <w:tcPr>
            <w:tcW w:w="2158" w:type="dxa"/>
            <w:tcBorders>
              <w:top w:val="single" w:sz="4" w:space="0" w:color="auto"/>
            </w:tcBorders>
            <w:shd w:val="clear" w:color="auto" w:fill="FD9693"/>
          </w:tcPr>
          <w:p w14:paraId="6EF9E141"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likely</w:t>
            </w:r>
            <w:r w:rsidRPr="00D424AA">
              <w:rPr>
                <w:rFonts w:eastAsiaTheme="minorHAnsi" w:cs="Times New Roman"/>
                <w:color w:val="000000" w:themeColor="text1"/>
                <w:sz w:val="16"/>
                <w:szCs w:val="16"/>
                <w:lang w:val="en-GB" w:eastAsia="en-US"/>
              </w:rPr>
              <w:t xml:space="preserve"> contributed to the observed increase in the intensity and frequency of hot extremes and decrease in the intensity and frequency of cold extremes </w:t>
            </w:r>
          </w:p>
          <w:p w14:paraId="034366BD" w14:textId="77777777" w:rsidR="00D376F0" w:rsidRPr="00D424AA" w:rsidRDefault="00D376F0" w:rsidP="00D424AA">
            <w:pPr>
              <w:spacing w:after="160" w:line="259" w:lineRule="auto"/>
              <w:rPr>
                <w:rFonts w:eastAsiaTheme="minorHAnsi" w:cs="Times New Roman"/>
                <w:i/>
                <w:color w:val="000000" w:themeColor="text1"/>
                <w:sz w:val="16"/>
                <w:szCs w:val="16"/>
                <w:lang w:val="en-GB" w:eastAsia="en-US"/>
              </w:rPr>
            </w:pPr>
          </w:p>
        </w:tc>
        <w:tc>
          <w:tcPr>
            <w:tcW w:w="2158" w:type="dxa"/>
            <w:tcBorders>
              <w:top w:val="single" w:sz="4" w:space="0" w:color="auto"/>
            </w:tcBorders>
            <w:shd w:val="clear" w:color="auto" w:fill="FD9693"/>
            <w:tcMar>
              <w:top w:w="40" w:type="dxa"/>
              <w:left w:w="0" w:type="dxa"/>
              <w:bottom w:w="40" w:type="dxa"/>
              <w:right w:w="0" w:type="dxa"/>
            </w:tcMar>
          </w:tcPr>
          <w:p w14:paraId="4BC9185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CB74D2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F17743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61D2FBEF" w14:textId="77777777" w:rsidR="00D376F0" w:rsidRPr="00D424AA" w:rsidRDefault="00D376F0" w:rsidP="00D424AA">
            <w:pPr>
              <w:rPr>
                <w:rFonts w:cs="Times New Roman"/>
                <w:color w:val="000000" w:themeColor="text1"/>
                <w:sz w:val="16"/>
                <w:szCs w:val="16"/>
                <w:lang w:val="en-GB"/>
              </w:rPr>
            </w:pPr>
          </w:p>
          <w:p w14:paraId="7617ED5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EFA1E6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 xml:space="preserve">(compared with pre-industrial) </w:t>
            </w:r>
          </w:p>
          <w:p w14:paraId="2C6DBEAC" w14:textId="77777777" w:rsidR="00D376F0" w:rsidRPr="00D424AA" w:rsidRDefault="00D376F0" w:rsidP="00D424AA">
            <w:pPr>
              <w:spacing w:line="276" w:lineRule="auto"/>
              <w:rPr>
                <w:rFonts w:cs="Times New Roman"/>
                <w:color w:val="000000" w:themeColor="text1"/>
                <w:sz w:val="16"/>
                <w:szCs w:val="16"/>
                <w:lang w:val="en-GB"/>
              </w:rPr>
            </w:pPr>
          </w:p>
        </w:tc>
        <w:tc>
          <w:tcPr>
            <w:tcW w:w="2159" w:type="dxa"/>
            <w:tcBorders>
              <w:top w:val="single" w:sz="4" w:space="0" w:color="auto"/>
            </w:tcBorders>
            <w:shd w:val="clear" w:color="auto" w:fill="FF6365"/>
            <w:tcMar>
              <w:top w:w="40" w:type="dxa"/>
              <w:left w:w="40" w:type="dxa"/>
              <w:bottom w:w="40" w:type="dxa"/>
              <w:right w:w="40" w:type="dxa"/>
            </w:tcMar>
          </w:tcPr>
          <w:p w14:paraId="0938911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A24146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5305BF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1B45A9D7" w14:textId="77777777" w:rsidR="00D376F0" w:rsidRPr="00D424AA" w:rsidRDefault="00D376F0" w:rsidP="00D424AA">
            <w:pPr>
              <w:rPr>
                <w:rFonts w:cs="Times New Roman"/>
                <w:color w:val="000000" w:themeColor="text1"/>
                <w:sz w:val="16"/>
                <w:szCs w:val="16"/>
                <w:lang w:val="en-GB"/>
              </w:rPr>
            </w:pPr>
          </w:p>
          <w:p w14:paraId="5A91680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750ED53"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single" w:sz="4" w:space="0" w:color="auto"/>
            </w:tcBorders>
            <w:shd w:val="clear" w:color="auto" w:fill="AD0204"/>
            <w:tcMar>
              <w:top w:w="40" w:type="dxa"/>
              <w:left w:w="40" w:type="dxa"/>
              <w:bottom w:w="40" w:type="dxa"/>
              <w:right w:w="40" w:type="dxa"/>
            </w:tcMar>
          </w:tcPr>
          <w:p w14:paraId="16AD4AA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11545F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82A5DD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0C5EC8AA" w14:textId="77777777" w:rsidR="00D376F0" w:rsidRPr="00D424AA" w:rsidRDefault="00D376F0" w:rsidP="00D424AA">
            <w:pPr>
              <w:rPr>
                <w:rFonts w:cs="Times New Roman"/>
                <w:color w:val="000000" w:themeColor="text1"/>
                <w:sz w:val="16"/>
                <w:szCs w:val="16"/>
                <w:lang w:val="en-GB"/>
              </w:rPr>
            </w:pPr>
          </w:p>
          <w:p w14:paraId="2B44E73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0D67116F"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bl>
    <w:p w14:paraId="1D1B7670" w14:textId="77777777" w:rsidR="00D376F0" w:rsidRPr="00D424AA" w:rsidRDefault="00D376F0" w:rsidP="00841A35">
      <w:pPr>
        <w:widowControl/>
        <w:tabs>
          <w:tab w:val="left" w:pos="1134"/>
        </w:tabs>
        <w:spacing w:line="259" w:lineRule="auto"/>
        <w:ind w:left="1134" w:hanging="1134"/>
        <w:rPr>
          <w:rFonts w:cs="Times New Roman"/>
          <w:color w:val="000000" w:themeColor="text1"/>
          <w:sz w:val="20"/>
          <w:lang w:val="en-GB"/>
        </w:rPr>
      </w:pPr>
    </w:p>
    <w:p w14:paraId="419B713E" w14:textId="77777777" w:rsidR="00D376F0" w:rsidRPr="00D424AA" w:rsidRDefault="00D376F0" w:rsidP="00D424AA">
      <w:pPr>
        <w:rPr>
          <w:rFonts w:cs="Times New Roman"/>
          <w:b/>
          <w:color w:val="000000" w:themeColor="text1"/>
          <w:lang w:val="en-GB"/>
        </w:rPr>
      </w:pPr>
      <w:bookmarkStart w:id="7492" w:name="_gjdgxs" w:colFirst="0" w:colLast="0"/>
      <w:bookmarkEnd w:id="7492"/>
      <w:r w:rsidRPr="00D424AA">
        <w:rPr>
          <w:rFonts w:cs="Times New Roman"/>
          <w:b/>
          <w:color w:val="000000" w:themeColor="text1"/>
          <w:lang w:val="en-GB"/>
        </w:rPr>
        <w:t>[END TABLE 11.16 HERE]</w:t>
      </w:r>
    </w:p>
    <w:p w14:paraId="0354271A" w14:textId="77777777" w:rsidR="00D376F0" w:rsidRPr="00D424AA" w:rsidRDefault="00D376F0" w:rsidP="00D424AA">
      <w:pPr>
        <w:rPr>
          <w:rFonts w:cs="Times New Roman"/>
          <w:b/>
          <w:color w:val="000000" w:themeColor="text1"/>
          <w:lang w:val="en-GB"/>
        </w:rPr>
      </w:pPr>
    </w:p>
    <w:p w14:paraId="4E6CC02D" w14:textId="77777777" w:rsidR="00D376F0" w:rsidRPr="00D424AA" w:rsidRDefault="00D376F0" w:rsidP="00D424AA">
      <w:pPr>
        <w:rPr>
          <w:rFonts w:cs="Times New Roman"/>
          <w:b/>
          <w:color w:val="000000" w:themeColor="text1"/>
          <w:lang w:val="en-GB"/>
        </w:rPr>
      </w:pPr>
    </w:p>
    <w:p w14:paraId="3D154CE0"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17 HERE]</w:t>
      </w:r>
    </w:p>
    <w:p w14:paraId="753305A3" w14:textId="77777777" w:rsidR="00D376F0" w:rsidRPr="00D424AA" w:rsidRDefault="00D376F0" w:rsidP="00D424AA">
      <w:pPr>
        <w:rPr>
          <w:rFonts w:cs="Times New Roman"/>
          <w:b/>
          <w:color w:val="000000" w:themeColor="text1"/>
          <w:lang w:val="en-GB"/>
        </w:rPr>
      </w:pPr>
    </w:p>
    <w:p w14:paraId="416C3D5E" w14:textId="5F58D5A4" w:rsidR="00D376F0" w:rsidRPr="00D424AA" w:rsidRDefault="00D376F0" w:rsidP="00D6213A">
      <w:pPr>
        <w:pStyle w:val="AR6Chap11Table"/>
        <w:rPr>
          <w:b/>
          <w:lang w:val="en-GB"/>
        </w:rPr>
      </w:pPr>
      <w:r w:rsidRPr="00D424AA">
        <w:rPr>
          <w:rFonts w:eastAsia="SimSun"/>
          <w:lang w:val="en-GB"/>
        </w:rPr>
        <w:t>Observed trends, human contribution to observed trends, and projected changes at 1.5°C, 2°C and 4°C of global warming for heavy precipitation in Europe, subdivided by AR6 regions. See Sections 11.9.1 and 11.9.3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D424AA" w14:paraId="152B80BF" w14:textId="77777777" w:rsidTr="00723657">
        <w:tc>
          <w:tcPr>
            <w:tcW w:w="2158" w:type="dxa"/>
            <w:vMerge w:val="restart"/>
            <w:vAlign w:val="center"/>
          </w:tcPr>
          <w:p w14:paraId="707B226D"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w:t>
            </w:r>
          </w:p>
        </w:tc>
        <w:tc>
          <w:tcPr>
            <w:tcW w:w="2158" w:type="dxa"/>
            <w:vMerge w:val="restart"/>
            <w:vAlign w:val="center"/>
          </w:tcPr>
          <w:p w14:paraId="3EE4A34A"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2158" w:type="dxa"/>
            <w:vMerge w:val="restart"/>
            <w:vAlign w:val="center"/>
          </w:tcPr>
          <w:p w14:paraId="645912BD"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Detection and attribution; event attribution</w:t>
            </w:r>
          </w:p>
        </w:tc>
        <w:tc>
          <w:tcPr>
            <w:tcW w:w="6476" w:type="dxa"/>
            <w:gridSpan w:val="3"/>
            <w:vAlign w:val="center"/>
          </w:tcPr>
          <w:p w14:paraId="4830DA17"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D424AA" w14:paraId="1587ECF9" w14:textId="77777777" w:rsidTr="00723657">
        <w:tc>
          <w:tcPr>
            <w:tcW w:w="2158" w:type="dxa"/>
            <w:vMerge/>
            <w:vAlign w:val="center"/>
          </w:tcPr>
          <w:p w14:paraId="40F6D170"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57CD9C6A"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05F6697A" w14:textId="77777777" w:rsidR="00D376F0" w:rsidRPr="00D424AA" w:rsidRDefault="00D376F0" w:rsidP="00D424AA">
            <w:pPr>
              <w:rPr>
                <w:rFonts w:cs="Times New Roman"/>
                <w:color w:val="000000" w:themeColor="text1"/>
                <w:sz w:val="16"/>
                <w:szCs w:val="16"/>
                <w:lang w:val="en-GB"/>
              </w:rPr>
            </w:pPr>
          </w:p>
        </w:tc>
        <w:tc>
          <w:tcPr>
            <w:tcW w:w="2158" w:type="dxa"/>
            <w:vAlign w:val="center"/>
          </w:tcPr>
          <w:p w14:paraId="59390E10"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159" w:type="dxa"/>
            <w:vAlign w:val="center"/>
          </w:tcPr>
          <w:p w14:paraId="7CDD641C"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159" w:type="dxa"/>
            <w:vAlign w:val="center"/>
          </w:tcPr>
          <w:p w14:paraId="54568061"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F1665C" w14:paraId="627D8445" w14:textId="77777777" w:rsidTr="00723657">
        <w:tc>
          <w:tcPr>
            <w:tcW w:w="2158" w:type="dxa"/>
            <w:vMerge w:val="restart"/>
          </w:tcPr>
          <w:p w14:paraId="1A9AB6DE"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All Europe</w:t>
            </w:r>
          </w:p>
          <w:p w14:paraId="3C663525" w14:textId="77777777" w:rsidR="00D376F0" w:rsidRPr="00D424AA" w:rsidRDefault="00D376F0" w:rsidP="00D424AA">
            <w:pPr>
              <w:rPr>
                <w:rFonts w:cs="Times New Roman"/>
                <w:color w:val="000000" w:themeColor="text1"/>
                <w:sz w:val="16"/>
                <w:szCs w:val="16"/>
                <w:lang w:val="en-GB"/>
              </w:rPr>
            </w:pPr>
          </w:p>
          <w:p w14:paraId="3811A5C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7EC5F6"/>
          </w:tcPr>
          <w:p w14:paraId="1810CABC" w14:textId="3255FE20" w:rsidR="00D376F0" w:rsidRPr="00841A35"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Significant intensification of heavy precipitation </w:t>
            </w:r>
            <w:commentRangeStart w:id="7493"/>
            <w:r w:rsidRPr="00D424AA">
              <w:rPr>
                <w:rFonts w:cs="Times New Roman"/>
                <w:sz w:val="16"/>
                <w:szCs w:val="16"/>
                <w:lang w:val="en-GB"/>
              </w:rPr>
              <w:fldChar w:fldCharType="begin" w:fldLock="1"/>
            </w:r>
            <w:ins w:id="7494" w:author="Robin Matthews" w:date="2021-07-14T22:57:00Z">
              <w:r w:rsidR="003512D4">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b)", "plainTextFormattedCitation" : "(Sun et al., 2020a)", "previouslyFormattedCitation" : "(Sun et al., 2020a)" }, "properties" : { "noteIndex" : 0 }, "schema" : "https://github.com/citation-style-language/schema/raw/master/csl-citation.json" }</w:instrText>
              </w:r>
            </w:ins>
            <w:del w:id="7495" w:author="Robin Matthews" w:date="2021-07-14T22:57:00Z">
              <w:r w:rsidR="00AB36D4" w:rsidDel="003512D4">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plainTextFormattedCitation" : "(Sun et al., 2020a)", "previouslyFormattedCitation" : "(Sun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Sun et al., 2020</w:t>
            </w:r>
            <w:ins w:id="7496" w:author="Robin Matthews" w:date="2021-07-14T22:57:00Z">
              <w:r w:rsidR="003512D4">
                <w:rPr>
                  <w:rFonts w:cs="Times New Roman"/>
                  <w:noProof/>
                  <w:sz w:val="16"/>
                  <w:szCs w:val="16"/>
                  <w:lang w:val="en-GB"/>
                </w:rPr>
                <w:t>b</w:t>
              </w:r>
            </w:ins>
            <w:del w:id="7497" w:author="Robin Matthews" w:date="2021-07-14T22:57:00Z">
              <w:r w:rsidR="00A26296" w:rsidDel="003512D4">
                <w:rPr>
                  <w:rFonts w:cs="Times New Roman"/>
                  <w:noProof/>
                  <w:sz w:val="16"/>
                  <w:szCs w:val="16"/>
                  <w:lang w:val="en-GB"/>
                </w:rPr>
                <w:delText>a</w:delText>
              </w:r>
            </w:del>
            <w:r w:rsidR="00A26296">
              <w:rPr>
                <w:rFonts w:cs="Times New Roman"/>
                <w:noProof/>
                <w:sz w:val="16"/>
                <w:szCs w:val="16"/>
                <w:lang w:val="en-GB"/>
              </w:rPr>
              <w:t>)</w:t>
            </w:r>
            <w:r w:rsidRPr="00D424AA">
              <w:rPr>
                <w:rFonts w:cs="Times New Roman"/>
                <w:sz w:val="16"/>
                <w:szCs w:val="16"/>
                <w:lang w:val="en-GB"/>
              </w:rPr>
              <w:fldChar w:fldCharType="end"/>
            </w:r>
            <w:commentRangeEnd w:id="7493"/>
            <w:r w:rsidR="00A26296">
              <w:rPr>
                <w:rStyle w:val="Marquedecommentaire"/>
              </w:rPr>
              <w:commentReference w:id="7493"/>
            </w:r>
          </w:p>
        </w:tc>
        <w:tc>
          <w:tcPr>
            <w:tcW w:w="2158" w:type="dxa"/>
            <w:tcBorders>
              <w:top w:val="dashed" w:sz="4" w:space="0" w:color="000000"/>
            </w:tcBorders>
            <w:shd w:val="clear" w:color="auto" w:fill="7EC5F6"/>
          </w:tcPr>
          <w:p w14:paraId="573E5E2B" w14:textId="58690164" w:rsidR="00D376F0" w:rsidRPr="00D707C3" w:rsidRDefault="00D376F0" w:rsidP="00D424AA">
            <w:pPr>
              <w:rPr>
                <w:rFonts w:cs="Times New Roman"/>
                <w:color w:val="000000" w:themeColor="text1"/>
                <w:sz w:val="16"/>
                <w:szCs w:val="16"/>
                <w:lang w:val="nb-NO" w:eastAsia="en-CA"/>
              </w:rPr>
            </w:pPr>
            <w:r w:rsidRPr="00D424AA">
              <w:rPr>
                <w:rFonts w:cs="Times New Roman"/>
                <w:color w:val="000000" w:themeColor="text1"/>
                <w:sz w:val="16"/>
                <w:szCs w:val="16"/>
                <w:lang w:val="en-GB" w:eastAsia="en-CA"/>
              </w:rPr>
              <w:t>Robust e</w:t>
            </w:r>
            <w:r w:rsidRPr="00D424AA">
              <w:rPr>
                <w:rFonts w:cs="Times New Roman"/>
                <w:color w:val="000000" w:themeColor="text1"/>
                <w:sz w:val="16"/>
                <w:szCs w:val="16"/>
                <w:lang w:val="en-GB"/>
              </w:rPr>
              <w:t xml:space="preserve">vidence of a human contribution to the observed intensification of heavy precipitation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u2010Ki", "non-dropping-particle" : "", "parse-names" : false, "suffix" : "" }, { "dropping-particle" : "", "family" : "Zhang", "given" : "Xuebin", "non-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From Duplicate 1 (Determining the Anthropogenic Greenhouse Gas Contribution to the Observed Intensification of Extreme Precipitation - Paik, Seungmok; Min, Seung-Ki; Zhang, Xuebin; Donat, Markus G; King, Andrew D; Sun, Qiaohong)\n\ndoi: 10.1029/2019GL086875", "page" : "e2019GL086875", "publisher" : "John Wiley &amp; Sons, Ltd", "title" : "Determining the Anthropogenic Greenhouse Gas Contribution to the Observed Intensification of Extreme Precipitation", "translator" : [ { "dropping-particle" : "", "family" : "S3341", "given" : "", "non-dropping-particle" : "", "parse-names" : false, "suffix" : "" } ], "type" : "article-journal", "volume" : "47" }, "uris" : [ "http://www.mendeley.com/documents/?uuid=e3703fbc-2003-484c-b8a0-2d68fce6b4af" ] } ], "mendeley" : { "formattedCitation" : "(Paik et al., 2020)", "plainTextFormattedCitation" : "(Paik et al., 2020)", "previouslyFormattedCitation" : "(Paik et al., 2020)"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nb-NO"/>
              </w:rPr>
              <w:t>(Paik et al., 2020)</w:t>
            </w:r>
            <w:r w:rsidRPr="00D424AA">
              <w:rPr>
                <w:rFonts w:cs="Times New Roman"/>
                <w:sz w:val="16"/>
                <w:szCs w:val="16"/>
                <w:lang w:val="en-GB"/>
              </w:rPr>
              <w:fldChar w:fldCharType="end"/>
            </w:r>
          </w:p>
        </w:tc>
        <w:tc>
          <w:tcPr>
            <w:tcW w:w="2158" w:type="dxa"/>
            <w:tcBorders>
              <w:top w:val="dashed" w:sz="4" w:space="0" w:color="000000"/>
            </w:tcBorders>
            <w:shd w:val="clear" w:color="auto" w:fill="AED9FC"/>
          </w:tcPr>
          <w:p w14:paraId="0EAF8997" w14:textId="6767611D" w:rsidR="00D376F0" w:rsidRPr="00841A35" w:rsidRDefault="00D376F0" w:rsidP="00D424AA">
            <w:pPr>
              <w:rPr>
                <w:rFonts w:cs="Times New Roman"/>
                <w:color w:val="000000" w:themeColor="text1"/>
                <w:sz w:val="16"/>
                <w:szCs w:val="16"/>
                <w:lang w:val="en-GB"/>
              </w:rPr>
            </w:pPr>
            <w:r w:rsidRPr="00D707C3">
              <w:rPr>
                <w:rFonts w:cs="Times New Roman"/>
                <w:color w:val="000000" w:themeColor="text1"/>
                <w:sz w:val="16"/>
                <w:szCs w:val="16"/>
                <w:lang w:val="nb-NO"/>
              </w:rPr>
              <w:t>CMIP6 models project an increase in the intensity and frequency of heavy pre</w:t>
            </w:r>
            <w:r w:rsidRPr="00D424AA">
              <w:rPr>
                <w:rFonts w:cs="Times New Roman"/>
                <w:color w:val="000000" w:themeColor="text1"/>
                <w:sz w:val="16"/>
                <w:szCs w:val="16"/>
                <w:lang w:val="en-GB"/>
              </w:rPr>
              <w:t xml:space="preserve">cipitation </w:t>
            </w:r>
            <w:commentRangeStart w:id="749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499" w:author="Robin Matthews" w:date="2021-07-14T17:38:00Z">
              <w:r w:rsidR="00A26296" w:rsidDel="00D50B01">
                <w:rPr>
                  <w:rFonts w:cs="Times New Roman"/>
                  <w:noProof/>
                  <w:sz w:val="16"/>
                  <w:szCs w:val="16"/>
                  <w:lang w:val="en-GB"/>
                </w:rPr>
                <w:delText>Li et al., 2020a</w:delText>
              </w:r>
            </w:del>
            <w:ins w:id="7500"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498"/>
            <w:r w:rsidR="00A26296">
              <w:rPr>
                <w:rStyle w:val="Marquedecommentaire"/>
              </w:rPr>
              <w:commentReference w:id="7498"/>
            </w:r>
            <w:r w:rsidRPr="00841A35">
              <w:rPr>
                <w:rFonts w:cs="Times New Roman"/>
                <w:color w:val="000000" w:themeColor="text1"/>
                <w:sz w:val="16"/>
                <w:szCs w:val="16"/>
                <w:lang w:val="en-GB"/>
              </w:rPr>
              <w:t>. Median increase of mor</w:t>
            </w:r>
            <w:r w:rsidRPr="00D424AA">
              <w:rPr>
                <w:rFonts w:cs="Times New Roman"/>
                <w:color w:val="000000" w:themeColor="text1"/>
                <w:sz w:val="16"/>
                <w:szCs w:val="16"/>
                <w:lang w:val="en-GB"/>
              </w:rPr>
              <w:t xml:space="preserve">e than 0% in the 50-year Rx1day and Rx5day events compared to the 1°C warming level </w:t>
            </w:r>
            <w:commentRangeStart w:id="750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02" w:author="Robin Matthews" w:date="2021-07-14T17:38:00Z">
              <w:r w:rsidR="00A26296" w:rsidDel="00D50B01">
                <w:rPr>
                  <w:rFonts w:cs="Times New Roman"/>
                  <w:noProof/>
                  <w:sz w:val="16"/>
                  <w:szCs w:val="16"/>
                  <w:lang w:val="en-GB"/>
                </w:rPr>
                <w:delText>Li et al., 2020a</w:delText>
              </w:r>
            </w:del>
            <w:ins w:id="7503"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01"/>
            <w:r w:rsidR="00A26296">
              <w:rPr>
                <w:rStyle w:val="Marquedecommentaire"/>
              </w:rPr>
              <w:commentReference w:id="7501"/>
            </w:r>
          </w:p>
        </w:tc>
        <w:tc>
          <w:tcPr>
            <w:tcW w:w="2159" w:type="dxa"/>
            <w:tcBorders>
              <w:top w:val="dashed" w:sz="4" w:space="0" w:color="000000"/>
            </w:tcBorders>
            <w:shd w:val="clear" w:color="auto" w:fill="7EC5F6"/>
          </w:tcPr>
          <w:p w14:paraId="7F3E23E4" w14:textId="717DCC46"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750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05" w:author="Robin Matthews" w:date="2021-07-14T17:38:00Z">
              <w:r w:rsidR="00A26296" w:rsidDel="00D50B01">
                <w:rPr>
                  <w:rFonts w:cs="Times New Roman"/>
                  <w:noProof/>
                  <w:sz w:val="16"/>
                  <w:szCs w:val="16"/>
                  <w:lang w:val="en-GB"/>
                </w:rPr>
                <w:delText>Li et al., 2020a</w:delText>
              </w:r>
            </w:del>
            <w:ins w:id="7506"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04"/>
            <w:r w:rsidR="00A26296">
              <w:rPr>
                <w:rStyle w:val="Marquedecommentaire"/>
              </w:rPr>
              <w:commentReference w:id="7504"/>
            </w:r>
            <w:r w:rsidRPr="00841A35">
              <w:rPr>
                <w:rFonts w:cs="Times New Roman"/>
                <w:color w:val="000000" w:themeColor="text1"/>
                <w:sz w:val="16"/>
                <w:szCs w:val="16"/>
                <w:lang w:val="en-GB"/>
              </w:rPr>
              <w:t xml:space="preserve">. Median increase of more than 2% in the 50-year Rx1day and Rx5day events compared to the 1°C warming level </w:t>
            </w:r>
            <w:commentRangeStart w:id="750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08" w:author="Robin Matthews" w:date="2021-07-14T17:38:00Z">
              <w:r w:rsidR="00A26296" w:rsidDel="00D50B01">
                <w:rPr>
                  <w:rFonts w:cs="Times New Roman"/>
                  <w:noProof/>
                  <w:sz w:val="16"/>
                  <w:szCs w:val="16"/>
                  <w:lang w:val="en-GB"/>
                </w:rPr>
                <w:delText>Li et al., 2020a</w:delText>
              </w:r>
            </w:del>
            <w:ins w:id="7509"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07"/>
            <w:r w:rsidR="00A26296">
              <w:rPr>
                <w:rStyle w:val="Marquedecommentaire"/>
              </w:rPr>
              <w:commentReference w:id="7507"/>
            </w:r>
          </w:p>
        </w:tc>
        <w:tc>
          <w:tcPr>
            <w:tcW w:w="2159" w:type="dxa"/>
            <w:tcBorders>
              <w:top w:val="dashed" w:sz="4" w:space="0" w:color="000000"/>
            </w:tcBorders>
            <w:shd w:val="clear" w:color="auto" w:fill="42AEF0"/>
          </w:tcPr>
          <w:p w14:paraId="0DF3F152" w14:textId="62AE08E2"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751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11" w:author="Robin Matthews" w:date="2021-07-14T17:38:00Z">
              <w:r w:rsidR="00A26296" w:rsidDel="00D50B01">
                <w:rPr>
                  <w:rFonts w:cs="Times New Roman"/>
                  <w:noProof/>
                  <w:sz w:val="16"/>
                  <w:szCs w:val="16"/>
                  <w:lang w:val="en-GB"/>
                </w:rPr>
                <w:delText>Li et al., 2020a</w:delText>
              </w:r>
            </w:del>
            <w:ins w:id="7512"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10"/>
            <w:r w:rsidR="00A26296">
              <w:rPr>
                <w:rStyle w:val="Marquedecommentaire"/>
              </w:rPr>
              <w:commentReference w:id="7510"/>
            </w:r>
            <w:r w:rsidRPr="00841A35">
              <w:rPr>
                <w:rFonts w:cs="Times New Roman"/>
                <w:color w:val="000000" w:themeColor="text1"/>
                <w:sz w:val="16"/>
                <w:szCs w:val="16"/>
                <w:lang w:val="en-GB"/>
              </w:rPr>
              <w:t xml:space="preserve">. Median increase of more than 8% in the 50-year Rx1day and Rx5day events compared to the 1°C warming level </w:t>
            </w:r>
            <w:commentRangeStart w:id="751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14" w:author="Robin Matthews" w:date="2021-07-14T17:38:00Z">
              <w:r w:rsidR="00A26296" w:rsidDel="00D50B01">
                <w:rPr>
                  <w:rFonts w:cs="Times New Roman"/>
                  <w:noProof/>
                  <w:sz w:val="16"/>
                  <w:szCs w:val="16"/>
                  <w:lang w:val="en-GB"/>
                </w:rPr>
                <w:delText>Li et al., 2020a</w:delText>
              </w:r>
            </w:del>
            <w:ins w:id="7515"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13"/>
            <w:r w:rsidR="00A26296">
              <w:rPr>
                <w:rStyle w:val="Marquedecommentaire"/>
              </w:rPr>
              <w:commentReference w:id="7513"/>
            </w:r>
            <w:r w:rsidRPr="00841A35">
              <w:rPr>
                <w:rFonts w:cs="Times New Roman"/>
                <w:color w:val="000000" w:themeColor="text1"/>
                <w:sz w:val="16"/>
                <w:szCs w:val="16"/>
                <w:lang w:val="en-GB"/>
              </w:rPr>
              <w:t xml:space="preserve"> </w:t>
            </w:r>
          </w:p>
        </w:tc>
      </w:tr>
      <w:tr w:rsidR="00D376F0" w:rsidRPr="00F1665C" w14:paraId="13D34231" w14:textId="77777777" w:rsidTr="00723657">
        <w:tc>
          <w:tcPr>
            <w:tcW w:w="2158" w:type="dxa"/>
            <w:vMerge/>
          </w:tcPr>
          <w:p w14:paraId="04482EBA"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7EC5F6"/>
          </w:tcPr>
          <w:p w14:paraId="60353902" w14:textId="77777777" w:rsidR="00D376F0" w:rsidRPr="00D424AA" w:rsidRDefault="00D376F0" w:rsidP="00D424AA">
            <w:pPr>
              <w:rPr>
                <w:rFonts w:cs="Times New Roman"/>
                <w:color w:val="000000" w:themeColor="text1"/>
                <w:sz w:val="16"/>
                <w:szCs w:val="16"/>
                <w:lang w:val="en-GB"/>
              </w:rPr>
            </w:pPr>
            <w:bookmarkStart w:id="7516" w:name="_Hlk64954644"/>
            <w:r w:rsidRPr="00D424AA">
              <w:rPr>
                <w:rFonts w:cs="Times New Roman"/>
                <w:i/>
                <w:color w:val="000000" w:themeColor="text1"/>
                <w:sz w:val="16"/>
                <w:szCs w:val="16"/>
                <w:lang w:val="en-GB" w:eastAsia="en-CA"/>
              </w:rPr>
              <w:t>Likely</w:t>
            </w:r>
            <w:r w:rsidRPr="00D424AA">
              <w:rPr>
                <w:rFonts w:cs="Times New Roman"/>
                <w:color w:val="000000" w:themeColor="text1"/>
                <w:sz w:val="16"/>
                <w:szCs w:val="16"/>
                <w:lang w:val="en-GB" w:eastAsia="en-CA"/>
              </w:rPr>
              <w:t xml:space="preserve"> intensification of heavy precipitation</w:t>
            </w:r>
            <w:bookmarkEnd w:id="7516"/>
          </w:p>
        </w:tc>
        <w:tc>
          <w:tcPr>
            <w:tcW w:w="2158" w:type="dxa"/>
            <w:tcBorders>
              <w:top w:val="dashed" w:sz="4" w:space="0" w:color="000000"/>
            </w:tcBorders>
            <w:shd w:val="clear" w:color="auto" w:fill="7EC5F6"/>
          </w:tcPr>
          <w:p w14:paraId="74D8FEB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eastAsia="en-CA"/>
              </w:rPr>
              <w:t xml:space="preserve">Human influence </w:t>
            </w:r>
            <w:r w:rsidRPr="00D424AA">
              <w:rPr>
                <w:rFonts w:cs="Times New Roman"/>
                <w:i/>
                <w:color w:val="000000" w:themeColor="text1"/>
                <w:sz w:val="16"/>
                <w:szCs w:val="16"/>
                <w:lang w:val="en-GB" w:eastAsia="en-CA"/>
              </w:rPr>
              <w:t xml:space="preserve">likely </w:t>
            </w:r>
            <w:r w:rsidRPr="00D424AA">
              <w:rPr>
                <w:rFonts w:cs="Times New Roman"/>
                <w:color w:val="000000" w:themeColor="text1"/>
                <w:sz w:val="16"/>
                <w:szCs w:val="16"/>
                <w:lang w:val="en-GB" w:eastAsia="en-CA"/>
              </w:rPr>
              <w:t>contributed to the observed intensification of heavy precipitation</w:t>
            </w:r>
          </w:p>
        </w:tc>
        <w:tc>
          <w:tcPr>
            <w:tcW w:w="2158" w:type="dxa"/>
            <w:tcBorders>
              <w:top w:val="dashed" w:sz="4" w:space="0" w:color="000000"/>
            </w:tcBorders>
            <w:shd w:val="clear" w:color="auto" w:fill="AED9FC"/>
          </w:tcPr>
          <w:p w14:paraId="43B03EB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5B61FD8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59479C6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ikely </w:t>
            </w:r>
            <w:r w:rsidRPr="00D424AA">
              <w:rPr>
                <w:rFonts w:cs="Times New Roman"/>
                <w:color w:val="000000" w:themeColor="text1"/>
                <w:sz w:val="16"/>
                <w:szCs w:val="16"/>
                <w:lang w:val="en-GB"/>
              </w:rPr>
              <w:t>(compared with pre-industrial)</w:t>
            </w:r>
          </w:p>
        </w:tc>
        <w:tc>
          <w:tcPr>
            <w:tcW w:w="2159" w:type="dxa"/>
            <w:tcBorders>
              <w:top w:val="dashed" w:sz="4" w:space="0" w:color="000000"/>
            </w:tcBorders>
            <w:shd w:val="clear" w:color="auto" w:fill="7EC5F6"/>
          </w:tcPr>
          <w:p w14:paraId="2B47E10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F90999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960293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Pr>
          <w:p w14:paraId="2919FF3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560D1D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4E5E544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r>
      <w:tr w:rsidR="00D376F0" w:rsidRPr="00F1665C" w14:paraId="53EA593B" w14:textId="77777777" w:rsidTr="00723657">
        <w:tc>
          <w:tcPr>
            <w:tcW w:w="2158" w:type="dxa"/>
            <w:vMerge w:val="restart"/>
          </w:tcPr>
          <w:p w14:paraId="2A9F1FF4"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Greenland/Iceland (GIC)</w:t>
            </w:r>
          </w:p>
          <w:p w14:paraId="3599986D" w14:textId="77777777" w:rsidR="00D376F0" w:rsidRPr="00D424AA" w:rsidRDefault="00D376F0" w:rsidP="00D424AA">
            <w:pPr>
              <w:rPr>
                <w:rFonts w:cs="Times New Roman"/>
                <w:color w:val="000000" w:themeColor="text1"/>
                <w:sz w:val="16"/>
                <w:szCs w:val="16"/>
                <w:lang w:val="en-GB"/>
              </w:rPr>
            </w:pPr>
          </w:p>
          <w:p w14:paraId="60795DB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EEAF6"/>
          </w:tcPr>
          <w:p w14:paraId="2B0C562C" w14:textId="3C7C9ECB" w:rsidR="00D376F0" w:rsidRPr="00841A35"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eastAsia="en-CA"/>
              </w:rPr>
              <w:t xml:space="preserve">Intensification of heavy precipitation </w:t>
            </w:r>
            <w:del w:id="7517" w:author="Robin Matthews" w:date="2021-07-14T19:00:00Z">
              <w:r w:rsidRPr="00D424AA" w:rsidDel="000B38AB">
                <w:rPr>
                  <w:rFonts w:cs="Times New Roman"/>
                  <w:color w:val="000000" w:themeColor="text1"/>
                  <w:sz w:val="16"/>
                  <w:szCs w:val="16"/>
                  <w:lang w:val="en-GB" w:eastAsia="en-CA"/>
                </w:rPr>
                <w:delText>(</w:delText>
              </w:r>
            </w:del>
            <w:commentRangeStart w:id="7518"/>
            <w:r w:rsidRPr="00D424AA">
              <w:rPr>
                <w:rFonts w:cs="Times New Roman"/>
                <w:color w:val="000000" w:themeColor="text1"/>
                <w:sz w:val="16"/>
                <w:szCs w:val="16"/>
                <w:lang w:val="en-GB"/>
              </w:rPr>
              <w:fldChar w:fldCharType="begin" w:fldLock="1"/>
            </w:r>
            <w:ins w:id="7519" w:author="Robin Matthews" w:date="2021-07-14T22:58:00Z">
              <w:r w:rsidR="003512D4">
                <w:rPr>
                  <w:rFonts w:cs="Times New Roman"/>
                  <w:color w:val="000000" w:themeColor="text1"/>
                  <w:sz w:val="16"/>
                  <w:szCs w:val="16"/>
                  <w:lang w:val="en-GB"/>
                </w:rPr>
                <w: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mendeley" : { "formattedCitation" : "(Pe\u00f1a-Angulo et al., 2020a)", "manualFormatting" : "(Pe\u00f1a-Angulo et al., 2020a)", "plainTextFormattedCitation" : "(Pe\u00f1a-Angulo et al., 2020a)", "previouslyFormattedCitation" : "(Pe\u00f1a-Angulo et al., 2020a)" }, "properties" : { "noteIndex" : 0 }, "schema" : "https://github.com/citation-style-language/schema/raw/master/csl-citation.json" }</w:instrText>
              </w:r>
            </w:ins>
            <w:del w:id="7520" w:author="Robin Matthews" w:date="2021-07-14T19:00:00Z">
              <w:r w:rsidR="00FF6231" w:rsidDel="000B38AB">
                <w:rPr>
                  <w:rFonts w:cs="Times New Roman"/>
                  <w:color w:val="000000" w:themeColor="text1"/>
                  <w:sz w:val="16"/>
                  <w:szCs w:val="16"/>
                  <w:lang w:val="en-GB"/>
                </w:rPr>
                <w:del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mendeley" : { "formattedCitation" : "(Pe\u00f1a-Angulo et al., 2020a)", "manualFormatting" : "Pe\u00f1a-Angulo et al., 2020)", "plainTextFormattedCitation" : "(Pe\u00f1a-Angulo et al., 2020a)", "previouslyFormattedCitation" : "(Pe\u00f1a-Angulo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del w:id="7521" w:author="Robin Matthews" w:date="2021-07-14T19:00:00Z">
              <w:r w:rsidR="00A26296" w:rsidDel="000B38AB">
                <w:rPr>
                  <w:rFonts w:cs="Times New Roman"/>
                  <w:noProof/>
                  <w:color w:val="000000" w:themeColor="text1"/>
                  <w:sz w:val="16"/>
                  <w:szCs w:val="16"/>
                  <w:lang w:val="en-GB"/>
                </w:rPr>
                <w:delText>P</w:delText>
              </w:r>
            </w:del>
            <w:ins w:id="7522" w:author="Robin Matthews" w:date="2021-07-14T19:00:00Z">
              <w:r w:rsidR="000B38AB">
                <w:rPr>
                  <w:rFonts w:cs="Times New Roman"/>
                  <w:noProof/>
                  <w:color w:val="000000" w:themeColor="text1"/>
                  <w:sz w:val="16"/>
                  <w:szCs w:val="16"/>
                  <w:lang w:val="en-GB"/>
                </w:rPr>
                <w:t>(P</w:t>
              </w:r>
            </w:ins>
            <w:r w:rsidR="00A26296">
              <w:rPr>
                <w:rFonts w:cs="Times New Roman"/>
                <w:noProof/>
                <w:color w:val="000000" w:themeColor="text1"/>
                <w:sz w:val="16"/>
                <w:szCs w:val="16"/>
                <w:lang w:val="en-GB"/>
              </w:rPr>
              <w:t>eña-Angulo et al., 2020</w:t>
            </w:r>
            <w:ins w:id="7523" w:author="Robin Matthews" w:date="2021-07-14T22:58:00Z">
              <w:r w:rsidR="003512D4">
                <w:rPr>
                  <w:rFonts w:cs="Times New Roman"/>
                  <w:noProof/>
                  <w:color w:val="000000" w:themeColor="text1"/>
                  <w:sz w:val="16"/>
                  <w:szCs w:val="16"/>
                  <w:lang w:val="en-GB"/>
                </w:rPr>
                <w:t>a</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518"/>
            <w:r w:rsidR="00A26296">
              <w:rPr>
                <w:rStyle w:val="Marquedecommentaire"/>
              </w:rPr>
              <w:commentReference w:id="7518"/>
            </w:r>
          </w:p>
        </w:tc>
        <w:tc>
          <w:tcPr>
            <w:tcW w:w="2158" w:type="dxa"/>
            <w:tcBorders>
              <w:top w:val="dashed" w:sz="4" w:space="0" w:color="000000"/>
            </w:tcBorders>
            <w:shd w:val="clear" w:color="auto" w:fill="D9D9D9"/>
          </w:tcPr>
          <w:p w14:paraId="1352AE0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Limited evidence</w:t>
            </w:r>
          </w:p>
        </w:tc>
        <w:tc>
          <w:tcPr>
            <w:tcW w:w="2158" w:type="dxa"/>
            <w:tcBorders>
              <w:top w:val="dashed" w:sz="4" w:space="0" w:color="000000"/>
            </w:tcBorders>
            <w:shd w:val="clear" w:color="auto" w:fill="AED9FC"/>
            <w:tcMar>
              <w:top w:w="40" w:type="dxa"/>
              <w:left w:w="40" w:type="dxa"/>
              <w:bottom w:w="40" w:type="dxa"/>
              <w:right w:w="40" w:type="dxa"/>
            </w:tcMar>
          </w:tcPr>
          <w:p w14:paraId="65EB066D" w14:textId="6B6A377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7524"/>
            <w:r w:rsidRPr="00D424AA">
              <w:rPr>
                <w:rFonts w:cs="Times New Roman"/>
                <w:sz w:val="16"/>
                <w:szCs w:val="16"/>
                <w:lang w:val="en-GB"/>
              </w:rPr>
              <w:fldChar w:fldCharType="begin" w:fldLock="1"/>
            </w:r>
            <w:ins w:id="7525" w:author="Robin Matthews" w:date="2021-07-14T19:00:00Z">
              <w:r w:rsidR="000B38AB">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526" w:author="Robin Matthews" w:date="2021-07-14T19:00:00Z">
              <w:r w:rsidR="00FC4C2D" w:rsidDel="000B38AB">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7527" w:author="Robin Matthews" w:date="2021-07-14T19:00:00Z">
              <w:r w:rsidR="00A26296" w:rsidDel="000B38AB">
                <w:rPr>
                  <w:rFonts w:cs="Times New Roman"/>
                  <w:noProof/>
                  <w:sz w:val="16"/>
                  <w:szCs w:val="16"/>
                  <w:lang w:val="en-GB"/>
                </w:rPr>
                <w:delText>Li et al., 2020</w:delText>
              </w:r>
            </w:del>
            <w:ins w:id="7528" w:author="Robin Matthews" w:date="2021-07-14T19:00:00Z">
              <w:r w:rsidR="000B38AB">
                <w:rPr>
                  <w:rFonts w:cs="Times New Roman"/>
                  <w:noProof/>
                  <w:sz w:val="16"/>
                  <w:szCs w:val="16"/>
                  <w:lang w:val="en-GB"/>
                </w:rPr>
                <w:t>C. Li et al., 2020</w:t>
              </w:r>
            </w:ins>
            <w:r w:rsidRPr="00D424AA">
              <w:rPr>
                <w:rFonts w:cs="Times New Roman"/>
                <w:sz w:val="16"/>
                <w:szCs w:val="16"/>
                <w:lang w:val="en-GB"/>
              </w:rPr>
              <w:fldChar w:fldCharType="end"/>
            </w:r>
            <w:commentRangeEnd w:id="7524"/>
            <w:r w:rsidR="00A26296">
              <w:rPr>
                <w:rStyle w:val="Marquedecommentaire"/>
              </w:rPr>
              <w:commentReference w:id="7524"/>
            </w:r>
            <w:r w:rsidRPr="00841A35">
              <w:rPr>
                <w:rFonts w:cs="Times New Roman"/>
                <w:color w:val="000000" w:themeColor="text1"/>
                <w:sz w:val="16"/>
                <w:szCs w:val="16"/>
                <w:lang w:val="en-GB"/>
              </w:rPr>
              <w:t xml:space="preserve">; Annex). Median increase of more than 2% in the 50-year Rx1day and Rx5day events compared to the 1°C warming level </w:t>
            </w:r>
            <w:commentRangeStart w:id="752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30" w:author="Robin Matthews" w:date="2021-07-14T17:38:00Z">
              <w:r w:rsidR="00A26296" w:rsidDel="00D50B01">
                <w:rPr>
                  <w:rFonts w:cs="Times New Roman"/>
                  <w:noProof/>
                  <w:sz w:val="16"/>
                  <w:szCs w:val="16"/>
                  <w:lang w:val="en-GB"/>
                </w:rPr>
                <w:delText>Li et al., 2020a</w:delText>
              </w:r>
            </w:del>
            <w:ins w:id="7531"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29"/>
            <w:r w:rsidR="00A26296">
              <w:rPr>
                <w:rStyle w:val="Marquedecommentaire"/>
              </w:rPr>
              <w:commentReference w:id="7529"/>
            </w:r>
            <w:r w:rsidRPr="00841A35">
              <w:rPr>
                <w:rFonts w:cs="Times New Roman"/>
                <w:color w:val="000000" w:themeColor="text1"/>
                <w:sz w:val="16"/>
                <w:szCs w:val="16"/>
                <w:lang w:val="en-GB"/>
              </w:rPr>
              <w:t xml:space="preserve"> and more than 10% in annual Rx1day, Rx5day, and Rx30day compared to pre-industrial (Annex).</w:t>
            </w:r>
          </w:p>
          <w:p w14:paraId="0462732B" w14:textId="77777777" w:rsidR="00D376F0" w:rsidRPr="00D424AA" w:rsidRDefault="00D376F0" w:rsidP="00D424AA">
            <w:pPr>
              <w:rPr>
                <w:rFonts w:cs="Times New Roman"/>
                <w:color w:val="000000" w:themeColor="text1"/>
                <w:sz w:val="16"/>
                <w:szCs w:val="16"/>
                <w:lang w:val="en-GB"/>
              </w:rPr>
            </w:pPr>
          </w:p>
          <w:p w14:paraId="4FE8FDDB" w14:textId="67FD3175"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plainTextFormattedCitation" : "(Cardell et al., 2020)", "previouslyFormattedCitation" : "(Cardell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ardell et al., 2020)</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7EC5F6"/>
            <w:tcMar>
              <w:top w:w="40" w:type="dxa"/>
              <w:left w:w="40" w:type="dxa"/>
              <w:bottom w:w="40" w:type="dxa"/>
              <w:right w:w="40" w:type="dxa"/>
            </w:tcMar>
          </w:tcPr>
          <w:p w14:paraId="385F8E1B" w14:textId="54BE51C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753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33" w:author="Robin Matthews" w:date="2021-07-14T19:00:00Z">
              <w:r w:rsidR="00A26296" w:rsidDel="000B38AB">
                <w:rPr>
                  <w:rFonts w:cs="Times New Roman"/>
                  <w:noProof/>
                  <w:sz w:val="16"/>
                  <w:szCs w:val="16"/>
                  <w:lang w:val="en-GB"/>
                </w:rPr>
                <w:delText>Li et al., 2020</w:delText>
              </w:r>
            </w:del>
            <w:ins w:id="7534" w:author="Robin Matthews" w:date="2021-07-14T19:00:00Z">
              <w:r w:rsidR="000B38AB">
                <w:rPr>
                  <w:rFonts w:cs="Times New Roman"/>
                  <w:noProof/>
                  <w:sz w:val="16"/>
                  <w:szCs w:val="16"/>
                  <w:lang w:val="en-GB"/>
                </w:rPr>
                <w:t>C. Li et al., 2020</w:t>
              </w:r>
            </w:ins>
            <w:r w:rsidRPr="00D424AA">
              <w:rPr>
                <w:rFonts w:cs="Times New Roman"/>
                <w:sz w:val="16"/>
                <w:szCs w:val="16"/>
                <w:lang w:val="en-GB"/>
              </w:rPr>
              <w:fldChar w:fldCharType="end"/>
            </w:r>
            <w:commentRangeEnd w:id="7532"/>
            <w:r w:rsidR="00A26296">
              <w:rPr>
                <w:rStyle w:val="Marquedecommentaire"/>
              </w:rPr>
              <w:commentReference w:id="7532"/>
            </w:r>
            <w:r w:rsidRPr="00841A35">
              <w:rPr>
                <w:rFonts w:cs="Times New Roman"/>
                <w:color w:val="000000" w:themeColor="text1"/>
                <w:sz w:val="16"/>
                <w:szCs w:val="16"/>
                <w:lang w:val="en-GB"/>
              </w:rPr>
              <w:t>; Annex). Median increase of more th</w:t>
            </w:r>
            <w:r w:rsidRPr="00D424AA">
              <w:rPr>
                <w:rFonts w:cs="Times New Roman"/>
                <w:color w:val="000000" w:themeColor="text1"/>
                <w:sz w:val="16"/>
                <w:szCs w:val="16"/>
                <w:lang w:val="en-GB"/>
              </w:rPr>
              <w:t xml:space="preserve">an 8% in the 50-year Rx1day and Rx5day events compared to the 1°C warming level </w:t>
            </w:r>
            <w:commentRangeStart w:id="753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36" w:author="Robin Matthews" w:date="2021-07-14T17:38:00Z">
              <w:r w:rsidR="00A26296" w:rsidDel="00D50B01">
                <w:rPr>
                  <w:rFonts w:cs="Times New Roman"/>
                  <w:noProof/>
                  <w:sz w:val="16"/>
                  <w:szCs w:val="16"/>
                  <w:lang w:val="en-GB"/>
                </w:rPr>
                <w:delText>Li et al., 2020a</w:delText>
              </w:r>
            </w:del>
            <w:ins w:id="7537"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35"/>
            <w:r w:rsidR="00A26296">
              <w:rPr>
                <w:rStyle w:val="Marquedecommentaire"/>
              </w:rPr>
              <w:commentReference w:id="7535"/>
            </w:r>
            <w:r w:rsidRPr="00841A35">
              <w:rPr>
                <w:rFonts w:cs="Times New Roman"/>
                <w:color w:val="000000" w:themeColor="text1"/>
                <w:sz w:val="16"/>
                <w:szCs w:val="16"/>
                <w:lang w:val="en-GB"/>
              </w:rPr>
              <w:t xml:space="preserve"> and more than 15% in annual Rx1day, Rx5day, and Rx30day compared to pre-industrial (Annex).</w:t>
            </w:r>
          </w:p>
          <w:p w14:paraId="44DB6997" w14:textId="77777777" w:rsidR="00D376F0" w:rsidRPr="00D424AA" w:rsidRDefault="00D376F0" w:rsidP="00D424AA">
            <w:pPr>
              <w:rPr>
                <w:rFonts w:cs="Times New Roman"/>
                <w:color w:val="000000" w:themeColor="text1"/>
                <w:sz w:val="16"/>
                <w:szCs w:val="16"/>
                <w:lang w:val="en-GB"/>
              </w:rPr>
            </w:pPr>
          </w:p>
          <w:p w14:paraId="306EA025" w14:textId="196351A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plainTextFormattedCitation" : "(Cardell et al., 2020)", "previouslyFormattedCitation" : "(Cardell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ardell et al., 2020)</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0070C0"/>
            <w:tcMar>
              <w:top w:w="40" w:type="dxa"/>
              <w:left w:w="40" w:type="dxa"/>
              <w:bottom w:w="40" w:type="dxa"/>
              <w:right w:w="40" w:type="dxa"/>
            </w:tcMar>
          </w:tcPr>
          <w:p w14:paraId="1F028090" w14:textId="6B953B8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753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39" w:author="Robin Matthews" w:date="2021-07-14T19:01:00Z">
              <w:r w:rsidR="00A26296" w:rsidDel="000B38AB">
                <w:rPr>
                  <w:rFonts w:cs="Times New Roman"/>
                  <w:noProof/>
                  <w:sz w:val="16"/>
                  <w:szCs w:val="16"/>
                  <w:lang w:val="en-GB"/>
                </w:rPr>
                <w:delText>Li et al., 2020</w:delText>
              </w:r>
            </w:del>
            <w:ins w:id="7540" w:author="Robin Matthews" w:date="2021-07-14T19:01:00Z">
              <w:r w:rsidR="000B38AB">
                <w:rPr>
                  <w:rFonts w:cs="Times New Roman"/>
                  <w:noProof/>
                  <w:sz w:val="16"/>
                  <w:szCs w:val="16"/>
                  <w:lang w:val="en-GB"/>
                </w:rPr>
                <w:t>C. Li et al., 2020</w:t>
              </w:r>
            </w:ins>
            <w:r w:rsidRPr="00D424AA">
              <w:rPr>
                <w:rFonts w:cs="Times New Roman"/>
                <w:sz w:val="16"/>
                <w:szCs w:val="16"/>
                <w:lang w:val="en-GB"/>
              </w:rPr>
              <w:fldChar w:fldCharType="end"/>
            </w:r>
            <w:commentRangeEnd w:id="7538"/>
            <w:r w:rsidR="00A26296">
              <w:rPr>
                <w:rStyle w:val="Marquedecommentaire"/>
              </w:rPr>
              <w:commentReference w:id="7538"/>
            </w:r>
            <w:r w:rsidRPr="00841A35">
              <w:rPr>
                <w:rFonts w:cs="Times New Roman"/>
                <w:color w:val="000000" w:themeColor="text1"/>
                <w:sz w:val="16"/>
                <w:szCs w:val="16"/>
                <w:lang w:val="en-GB"/>
              </w:rPr>
              <w:t xml:space="preserve">; Annex). Median increase of more than 30% in the 50-year Rx1day and Rx5day events compared to the 1°C warming level </w:t>
            </w:r>
            <w:commentRangeStart w:id="754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42" w:author="Robin Matthews" w:date="2021-07-14T17:38:00Z">
              <w:r w:rsidR="00A26296" w:rsidDel="00D50B01">
                <w:rPr>
                  <w:rFonts w:cs="Times New Roman"/>
                  <w:noProof/>
                  <w:sz w:val="16"/>
                  <w:szCs w:val="16"/>
                  <w:lang w:val="en-GB"/>
                </w:rPr>
                <w:delText>Li et al., 2020a</w:delText>
              </w:r>
            </w:del>
            <w:ins w:id="7543"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41"/>
            <w:r w:rsidR="00A26296">
              <w:rPr>
                <w:rStyle w:val="Marquedecommentaire"/>
              </w:rPr>
              <w:commentReference w:id="7541"/>
            </w:r>
            <w:r w:rsidRPr="00841A35">
              <w:rPr>
                <w:rFonts w:cs="Times New Roman"/>
                <w:color w:val="000000" w:themeColor="text1"/>
                <w:sz w:val="16"/>
                <w:szCs w:val="16"/>
                <w:lang w:val="en-GB"/>
              </w:rPr>
              <w:t xml:space="preserve"> and more than 30% in annual Rx1day and Rx5day and 35% in annual Rx30day compa</w:t>
            </w:r>
            <w:r w:rsidRPr="00D424AA">
              <w:rPr>
                <w:rFonts w:cs="Times New Roman"/>
                <w:color w:val="000000" w:themeColor="text1"/>
                <w:sz w:val="16"/>
                <w:szCs w:val="16"/>
                <w:lang w:val="en-GB"/>
              </w:rPr>
              <w:t>red to pre-industrial (Annex).</w:t>
            </w:r>
          </w:p>
          <w:p w14:paraId="3E0AD4FA" w14:textId="77777777" w:rsidR="00D376F0" w:rsidRPr="00D424AA" w:rsidRDefault="00D376F0" w:rsidP="00D424AA">
            <w:pPr>
              <w:rPr>
                <w:rFonts w:cs="Times New Roman"/>
                <w:color w:val="000000" w:themeColor="text1"/>
                <w:sz w:val="16"/>
                <w:szCs w:val="16"/>
                <w:lang w:val="en-GB"/>
              </w:rPr>
            </w:pPr>
          </w:p>
          <w:p w14:paraId="40994B4B" w14:textId="6A1FF6B1"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plainTextFormattedCitation" : "(Cardell et al., 2020)", "previouslyFormattedCitation" : "(Cardell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ardell et al., 2020)</w:t>
            </w:r>
            <w:r w:rsidRPr="00D424AA">
              <w:rPr>
                <w:rFonts w:cs="Times New Roman"/>
                <w:color w:val="000000" w:themeColor="text1"/>
                <w:sz w:val="16"/>
                <w:szCs w:val="16"/>
                <w:lang w:val="en-GB"/>
              </w:rPr>
              <w:fldChar w:fldCharType="end"/>
            </w:r>
          </w:p>
        </w:tc>
      </w:tr>
      <w:tr w:rsidR="00D376F0" w:rsidRPr="00F1665C" w14:paraId="496ACC12" w14:textId="77777777" w:rsidTr="00723657">
        <w:tc>
          <w:tcPr>
            <w:tcW w:w="2158" w:type="dxa"/>
            <w:vMerge/>
          </w:tcPr>
          <w:p w14:paraId="606E163B"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EEAF6"/>
          </w:tcPr>
          <w:p w14:paraId="7A57C18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eastAsia="en-CA"/>
              </w:rPr>
              <w:t xml:space="preserve">Medium confidence </w:t>
            </w:r>
            <w:r w:rsidRPr="00D424AA">
              <w:rPr>
                <w:rFonts w:cs="Times New Roman"/>
                <w:color w:val="000000" w:themeColor="text1"/>
                <w:sz w:val="16"/>
                <w:szCs w:val="16"/>
                <w:lang w:val="en-GB" w:eastAsia="en-CA"/>
              </w:rPr>
              <w:t>in the intensitification of heavy precipitation</w:t>
            </w:r>
            <w:r w:rsidRPr="00D424AA">
              <w:rPr>
                <w:rFonts w:cs="Times New Roman"/>
                <w:color w:val="000000" w:themeColor="text1"/>
                <w:sz w:val="16"/>
                <w:szCs w:val="16"/>
                <w:lang w:val="en-GB"/>
              </w:rPr>
              <w:t xml:space="preserve"> </w:t>
            </w:r>
          </w:p>
        </w:tc>
        <w:tc>
          <w:tcPr>
            <w:tcW w:w="2158" w:type="dxa"/>
            <w:tcBorders>
              <w:top w:val="dashed" w:sz="4" w:space="0" w:color="000000"/>
            </w:tcBorders>
            <w:shd w:val="clear" w:color="auto" w:fill="D9D9D9"/>
          </w:tcPr>
          <w:p w14:paraId="13A9428D"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AED9FC"/>
            <w:tcMar>
              <w:top w:w="40" w:type="dxa"/>
              <w:left w:w="40" w:type="dxa"/>
              <w:bottom w:w="40" w:type="dxa"/>
              <w:right w:w="40" w:type="dxa"/>
            </w:tcMar>
          </w:tcPr>
          <w:p w14:paraId="5F6AC64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E46893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1309AAA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7EC5F6"/>
            <w:tcMar>
              <w:top w:w="40" w:type="dxa"/>
              <w:left w:w="40" w:type="dxa"/>
              <w:bottom w:w="40" w:type="dxa"/>
              <w:right w:w="40" w:type="dxa"/>
            </w:tcMar>
          </w:tcPr>
          <w:p w14:paraId="74E5066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132DA8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6F57F4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0070C0"/>
            <w:tcMar>
              <w:top w:w="40" w:type="dxa"/>
              <w:left w:w="40" w:type="dxa"/>
              <w:bottom w:w="40" w:type="dxa"/>
              <w:right w:w="40" w:type="dxa"/>
            </w:tcMar>
          </w:tcPr>
          <w:p w14:paraId="7320764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F67219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728091EB"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2DBB5290" w14:textId="77777777" w:rsidTr="00723657">
        <w:tc>
          <w:tcPr>
            <w:tcW w:w="2158" w:type="dxa"/>
            <w:vMerge w:val="restart"/>
          </w:tcPr>
          <w:p w14:paraId="2123B75E" w14:textId="77777777" w:rsidR="00D376F0" w:rsidRPr="00841A35" w:rsidRDefault="00D376F0" w:rsidP="00841A35">
            <w:pPr>
              <w:rPr>
                <w:rFonts w:cs="Times New Roman"/>
                <w:color w:val="000000" w:themeColor="text1"/>
                <w:sz w:val="16"/>
                <w:szCs w:val="16"/>
                <w:lang w:val="en-GB"/>
              </w:rPr>
            </w:pPr>
            <w:bookmarkStart w:id="7544" w:name="_Hlk77196357"/>
            <w:r w:rsidRPr="00D424AA">
              <w:rPr>
                <w:rFonts w:cs="Times New Roman"/>
                <w:color w:val="000000" w:themeColor="text1"/>
                <w:sz w:val="16"/>
                <w:szCs w:val="16"/>
                <w:lang w:val="en-GB"/>
              </w:rPr>
              <w:t>Mediterranean (MED)</w:t>
            </w:r>
            <w:r w:rsidRPr="00D37B08">
              <w:rPr>
                <w:rStyle w:val="Appelnotedebasdep"/>
              </w:rPr>
              <w:footnoteReference w:id="6"/>
            </w:r>
          </w:p>
        </w:tc>
        <w:tc>
          <w:tcPr>
            <w:tcW w:w="2158" w:type="dxa"/>
            <w:tcBorders>
              <w:top w:val="dashed" w:sz="4" w:space="0" w:color="000000"/>
            </w:tcBorders>
            <w:shd w:val="clear" w:color="auto" w:fill="D9D9D9"/>
          </w:tcPr>
          <w:p w14:paraId="723E490B" w14:textId="734EAD2C" w:rsidR="00D376F0" w:rsidRPr="00841A35"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Lack of agreement on the evidence of trends </w:t>
            </w:r>
            <w:bookmarkStart w:id="7545" w:name="_Hlk77195969"/>
            <w:ins w:id="7546" w:author="Robin Matthews" w:date="2021-07-14T23:00:00Z">
              <w:r w:rsidR="003512D4">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5194/hess-18-709-2014", "abstract" : "A growing interest in extreme precipitation has spread through the scientific community due to the effects of global climate change on the hydrological cycle, and their threat to natural systems' higher than average climatic values. Understanding the variability of precipitation indices and their association to atmospheric processes could help to project the frequency and severity of extremes. This paper evaluates the trend of three precipitation extremes: the number of consecutive dry/wet days (CDD/CWD) and the quotient of the precipitation in days where daily precipitation exceeds the 95th percentile of the reference period and the total amount of precipitation (or contribution of very wet days, R95pTOT). The aim of this study is twofold. First, extreme indicators are compared against accumulated precipitation (RR) over Europe in terms of trends using non-parametric approaches. Second, we analyse the geographically opposite trends found over different parts of Europe by considering their relationships with large-scale processes, using different teleconnection patterns. The study is accomplished for the four seasons using the gridded E-OBS data set developed within the EU ENSEMBLES project. &lt;br&gt;&lt;br&gt; Different patterns of variability were found for CWD and CDD in winter and summer, with north-south and east-west configurations, respectively. We consider physical factors in order to understand the extremes' variability by linking large-scale processes and precipitation extremes. Opposite associations with the North Atlantic Oscillation in winter and summer, and the relationships with the Scandinavian and East Atlantic patterns as well as El Ni\u00f1o/Southern Oscillation events in spring and autumn gave insight into the trend differences. Significant relationships were found between the Atlantic Multidecadal Oscillation and R95pTOT during the whole year. The largest extreme anomalies were analysed by composite maps using atmospheric variables and sea surface temperature. The association of extreme precipitation indices and large-scale variables found in this work could pave the way for new possibilities regarding the projection of extremes in downscaling techniques. \u00a9Author(s) 2014. CC Attribution 3.0 License.", "author" : [ { "dropping-particle" : "", "family" : "Casanueva", "given" : "A.", "non-dropping-particle" : "", "parse-names" : false, "suffix" : "" }, { "dropping-particle" : "", "family" : "Rodr\u00edguez-Puebla", "given" : "C.", "non-dropping-particle" : "", "parse-names" : false, "suffix" : "" }, { "dropping-particle" : "", "family" : "Fr\u00edas", "given" : "M.D.", "non-dropping-particle" : "", "parse-names" : false, "suffix" : "" }, { "dropping-particle" : "", "family" : "Gonz\u00e1lez-Reviriego", "given" : "N.", "non-dropping-particle" : "", "parse-names" : false, "suffix" : "" } ], "container-title" : "Hydrology and Earth System Sciences", "id" : "ITEM-3", "issue" : "2", "issued" : { "date-parts" : [ [ "2014" ] ] }, "page" : "709-725", "title" : "Variability of extreme precipitation over Europe and its relationships with teleconnection patterns", "translator" : [ { "dropping-particle" : "", "family" : "S603", "given" : "", "non-dropping-particle" : "", "parse-names" : false, "suffix" : "" } ], "type" : "article-journal", "volume" : "18" }, "uris" : [ "http://www.mendeley.com/documents/?uuid=80320a8b-6594-4f6d-bb59-66c57d7e2727" ] }, { "id" : "ITEM-4", "itemData" : { "DOI" : "10.1007/s00704-013-1079-6", "ISSN" : "0177-798X", "abstract" : "\u00a9 2014, Springer-Verlag Wien. Precipitation extremes in mainland Portugal (south-western Europe) using daily precipitation data recorded in the period 1941\u20132007 (67 years) at 57 meteorological stations scattered across the area are studied at an annual scale. Trends in selected precipitation annual indices that are calculated from these data are investigated, in particular trends in the intensity, frequency and duration of extreme precipitation events. Special attention is dedicated to local and regional variability. The spatial correlations between the annual trends in mean precipitation and in the extremes are analysed. Moreover, the relationships between the variability of the North Atlantic Oscillation (NAO) index and several indices related to the frequency and intensity of the precipitation at the 57 stations were also investigated. Results show that several stations have predominantly negative tendencies in the precipitation indices, although the majority of stations did not show statistically significant change over time in the 1941\u20132007 period. At the regional level, the decreasing trend in the simple daily precipitation intensity index is the only one statistically significant at the 5 % level and appears to be related to the predominance of the positive phase of the NAO. For the period 1976\u20132007, the proportion of the total precipitation attributed to heavy and very heavy precipitation events increased and, consequently, daily precipitation events show a tendency to become more intense. Moreover, correlation analysis show that the most extreme events could be changing at a faster absolute rate in relation to the mean than more moderate events.", "author" : [ { "dropping-particle" : "", "family" : "Lima", "given" : "M. Isabel P.", "non-dropping-particle" : "de", "parse-names" : false, "suffix" : "" }, { "dropping-particle" : "", "family" : "Santo", "given" : "F\u00e1tima Esp\u00edrito", "non-dropping-particle" : "", "parse-names" : false, "suffix" : "" }, { "dropping-particle" : "", "family" : "Ramos", "given" : "Alexandre M.", "non-dropping-particle" : "", "parse-names" : false, "suffix" : "" }, { "dropping-particle" : "", "family" : "Trigo", "given" : "Ricardo M.", "non-dropping-particle" : "", "parse-names" : false, "suffix" : "" } ], "container-title" : "Theoretical and Applied Climatology", "id" : "ITEM-4", "issue" : "1-2", "issued" : { "date-parts" : [ [ "2015", "1", "2" ] ] }, "page" : "55-75", "publisher" : "Springer Vienna", "title" : "Trends and correlations in annual extreme precipitation indices for mainland Portugal, 1941\u20132007", "translator" : [ { "dropping-particle" : "", "family" : "S1566", "given" : "", "non-dropping-particle" : "", "parse-names" : false, "suffix" : "" } ], "type" : "article-journal", "volume" : "119" }, "uris" : [ "http://www.mendeley.com/documents/?uuid=c03ddac6-7e06-403f-8bda-2679c6c638c6" ] }, { "id" : "ITEM-5", "itemData" : { "DOI" : "10.1007/s00704-014-1217-9", "abstract" : "\u00a9 2014, Springer-Verlag Wien. Precipitation data from the period 1961\u20132010 and from a dense rain-gauge network over Croatia is analysed for spatial characteristics of trends in precipitation amounts and precipitation indices. Besides large spatial variability, the area is characterized by large temporal (seasonal) variability. Thus, analysis is performed on annual and seasonal scales over seven predefined subregions. Ten precipitation indices are selected to assess the intensity and frequency of extreme events as well as their contribution to annual and seasonal precipitation changes. The results reveal that the changes in annual and seasonal amounts are predominantly weak. A significant trend is detected only for annual amounts (negative) in the mountainous region and for summer (negative) in the mountainous littoral, mountainous region and central hinterland. A significant positive trend for autumn appears in eastern mainland. Negative trends in summer are associated with a decrease in frequency of moderate wet days, in maximal 1- and 5-day precipitation and in an increase in light precipitation. A negative annual trend is mainly caused by a decrease in frequency of very wet days and their contribution to the total precipitation. A positive autumn trend is associated with more very wet days and an increase of their contribution to the total precipitation as well as an increase in maximal 1- and 5-day precipitation. This study complements the existing analysis of five Croatian secular data series of extreme precipitation indices by involving the whole precipitation dataset since the mid-twentieth century and fills the gap present in the trend assessment of precipitation trends in Mediterranean and Europe.", "author" : [ { "dropping-particle" : "", "family" : "Gaji\u0107-\u010capka", "given" : "M.", "non-dropping-particle" : "", "parse-names" : false, "suffix" : "" }, { "dropping-particle" : "", "family" : "Cindri\u0107", "given" : "K.", "non-dropping-particle" : "", "parse-names" : false, "suffix" : "" }, { "dropping-particle" : "", "family" : "Pasari\u0107", "given" : "Z.", "non-dropping-particle" : "", "parse-names" : false, "suffix" : "" } ], "container-title" : "Theoretical and Applied Climatology", "id" : "ITEM-5", "issue" : "1-2", "issued" : { "date-parts" : [ [ "2015" ] ] }, "page" : "167-177", "title" : "Trends in precipitation indices in Croatia, 1961\u20132010", "translator" : [ { "dropping-particle" : "", "family" : "S796", "given" : "", "non-dropping-particle" : "", "parse-names" : false, "suffix" : "" } ], "type" : "article-journal", "volume" : "121" }, "uris" : [ "http://www.mendeley.com/documents/?uuid=10823cf3-46dd-4ad5-80dd-57f474f4f544" ] }, { "id" : "ITEM-6", "itemData" : { "DOI" : "10.1007/s00382-018-4179-2", "ISSN" : "0930-7575", "abstract" : "We examine long-term trends in the historical record of extreme precipitation events occurring over the French Mediterranean area. Extreme events are considered in terms of their intensity, frequency, extent and precipitated volume. Changes in intensity are analysed via an original statistical approach where the annual maximum rainfall amounts observed at each measurement station are aggregated into a univariate time-series according to their dependence. The mean intensity increase is significant and estimated at + 22% (+ 7 to + 39% at the 90% confidence level) over the 1961\u20132015 period. Given the observed warming over the considered area, this increase is consistent with a rate of about one to three times that implied by the Clausius\u2013Clapeyron relationship. Changes in frequency and other spatial features are investigated through a Generalised Linear Model. Changes in frequency for events exceeding high thresholds (about 200 mm in 1 day) are found to be significant, typically near a doubling of the frequency, but with large uncertainties in this change ratio. The area affected by severe events and the water volume precipitated during those events also exhibit significant trends, with an increase by a factor of about 4 for a 200 mm threshold, again with large uncertainties. All diagnoses consistently point toward an intensification of the most extreme events over the last decades. We argue that it is difficult to explain the diagnosed trends without invoking the human influence on climate.", "author" : [ { "dropping-particle" : "", "family" : "Ribes", "given" : "Aur\u00e9lien", "non-dropping-particle" : "", "parse-names" : false, "suffix" : "" }, { "dropping-particle" : "", "family" : "Thao", "given" : "Soulivanh", "non-dropping-particle" : "", "parse-names" : false, "suffix" : "" }, { "dropping-particle" : "", "family" : "Vautard", "given" : "Robert", "non-dropping-particle" : "", "parse-names" : false, "suffix" : "" }, { "dropping-particle" : "", "family" : "Dubuisson", "given" : "Brigitte", "non-dropping-particle" : "", "parse-names" : false, "suffix" : "" }, { "dropping-particle" : "", "family" : "Somot", "given" : "Samuel", "non-dropping-particle" : "", "parse-names" : false, "suffix" : "" }, { "dropping-particle" : "", "family" : "Colin", "given" : "Jeanne", "non-dropping-particle" : "", "parse-names" : false, "suffix" : "" }, { "dropping-particle" : "", "family" : "Planton", "given" : "Serge", "non-dropping-particle" : "", "parse-names" : false, "suffix" : "" }, { "dropping-particle" : "", "family" : "Soubeyroux", "given" : "Jean-Michel", "non-dropping-particle" : "", "parse-names" : false, "suffix" : "" } ], "container-title" : "Climate Dynamics", "id" : "ITEM-6", "issue" : "1-2", "issued" : { "date-parts" : [ [ "2019", "1", "13" ] ] }, "page" : "1095-1114", "title" : "Observed increase in extreme daily rainfall in the French Mediterranean", "translator" : [ { "dropping-particle" : "", "family" : "S2482", "given" : "", "non-dropping-particle" : "", "parse-names" : false, "suffix" : "" } ], "type" : "article-journal", "volume" : "52" }, "uris" : [ "http://www.mendeley.com/documents/?uuid=dc301933-348c-4e79-a2d8-9f1c8b6d81af" ] }, { "id" : "ITEM-7",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7",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id" : "ITEM-8",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8",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id" : "ITEM-9",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9",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id" : "ITEM-10",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0",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id" : "ITEM-11", "itemData" : { "DOI" : "10.1007/s00024-017-1695-7", "ISSN" : "0033-4553", "author" : [ { "dropping-particle" : "", "family" : "Mathbout", "given" : "S.", "non-dropping-particle" : "", "parse-names" : false, "suffix" : "" }, { "dropping-particle" : "", "family" : "Lopez-Bustins", "given" : "J. A.", "non-dropping-particle" : "", "parse-names" : false, "suffix" : "" }, { "dropping-particle" : "", "family" : "Roy\u00e9", "given" : "D.", "non-dropping-particle" : "", "parse-names" : false, "suffix" : "" }, { "dropping-particle" : "", "family" : "Martin-Vide", "given" : "J.", "non-dropping-particle" : "", "parse-names" : false, "suffix" : "" }, { "dropping-particle" : "", "family" : "Bech", "given" : "J.", "non-dropping-particle" : "", "parse-names" : false, "suffix" : "" }, { "dropping-particle" : "", "family" : "Rodrigo", "given" : "F. S.", "non-dropping-particle" : "", "parse-names" : false, "suffix" : "" } ], "container-title" : "Pure and Applied Geophysics", "id" : "ITEM-11", "issue" : "11", "issued" : { "date-parts" : [ [ "2018", "11", "17" ] ] }, "page" : "3875-3890", "title" : "Observed Changes in Daily Precipitation Extremes at Annual Timescale Over the Eastern Mediterranean During 1961\u20132012", "translator" : [ { "dropping-particle" : "", "family" : "S1548", "given" : "", "non-dropping-particle" : "", "parse-names" : false, "suffix" : "" } ], "type" : "article-journal", "volume" : "175" }, "uris" : [ "http://www.mendeley.com/documents/?uuid=05d18f97-720e-43b7-abb8-744d6467eaf5" ] }, { "id" : "ITEM-12",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12",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mendeley" : { "formattedCitation" : "(Casanueva et al., 2014; Donat et al., 2014a; de Lima et al., 2015; Gaji\u0107-\u010capka et al., 2015; Rajczak and Sch\u00e4r, 2017; Jacob et al., 2018; Mathbout et al., 2018b; Ribes et al., 2019; Sun et al., 2020a; Dunn et al., 2020; Pe\u00f1a-Angulo et al., 2020a; Coppola et al., 2021a)", "manualFormatting" : "(Casanueva et al., 2014; Donat et al., 2014; de Lima et al., 2015; Gaji\u0107-\u010capka et al., 2015; Rajczak and Sch\u00e4r, 2017; Jacob et al., 2018; Mathbout et al., 2018; Ribes et al., 2019; Sun et al., 2020b; Dunn et al., 2020; Pe\u00f1a-Angulo et al., 2020a; Coppola et al., 2021a)", "plainTextFormattedCitation" : "(Casanueva et al., 2014; Donat et al., 2014a; de Lima et al., 2015; Gaji\u0107-\u010capka et al., 2015; Rajczak and Sch\u00e4r, 2017; Jacob et al., 2018; Mathbout et al., 2018b; Ribes et al., 2019; Sun et al., 2020a; Dunn et al., 2020; Pe\u00f1a-Angulo et al., 2020a; Coppola et al., 2021a)", "previouslyFormattedCitation" : "(Casanueva et al., 2014; Donat et al., 2014a; de Lima et al., 2015; Gaji\u0107-\u010capka et al., 2015; Rajczak and Sch\u00e4r, 2017; Jacob et al., 2018; Mathbout et al., 2018b; Ribes et al., 2019; Sun et al., 2020a; Dunn et al., 2020; Pe\u00f1a-Angulo et al., 2020a; Coppola et al., 2021a)" }, "properties" : { "noteIndex" : 0 }, "schema" : "https://github.com/citation-style-language/schema/raw/master/csl-citation.json" }</w:instrText>
            </w:r>
            <w:ins w:id="7547" w:author="Robin Matthews" w:date="2021-07-14T23:00:00Z">
              <w:r w:rsidR="003512D4">
                <w:rPr>
                  <w:rFonts w:cs="Times New Roman"/>
                  <w:sz w:val="16"/>
                  <w:szCs w:val="16"/>
                  <w:lang w:val="en-GB"/>
                </w:rPr>
                <w:fldChar w:fldCharType="separate"/>
              </w:r>
              <w:r w:rsidR="003512D4" w:rsidRPr="00DA2EA0">
                <w:rPr>
                  <w:rFonts w:cs="Times New Roman"/>
                  <w:noProof/>
                  <w:sz w:val="16"/>
                  <w:szCs w:val="16"/>
                  <w:lang w:val="en-GB"/>
                </w:rPr>
                <w:t>(Casanueva et al., 2014; Donat et al., 2014; de Lima et al., 2015; Gajić-Čapka et al., 2015; Rajczak and Schär, 2017; Jacob et al., 2018; Mathbout et al., 2018; Ribes et al., 2019; Sun et al., 2020</w:t>
              </w:r>
              <w:r w:rsidR="003512D4">
                <w:rPr>
                  <w:rFonts w:cs="Times New Roman"/>
                  <w:noProof/>
                  <w:sz w:val="16"/>
                  <w:szCs w:val="16"/>
                  <w:lang w:val="en-GB"/>
                </w:rPr>
                <w:t>b</w:t>
              </w:r>
              <w:r w:rsidR="003512D4" w:rsidRPr="00DA2EA0">
                <w:rPr>
                  <w:rFonts w:cs="Times New Roman"/>
                  <w:noProof/>
                  <w:sz w:val="16"/>
                  <w:szCs w:val="16"/>
                  <w:lang w:val="en-GB"/>
                </w:rPr>
                <w:t>; Dunn et al., 2020; Peña-Angulo et al., 2020</w:t>
              </w:r>
              <w:r w:rsidR="003512D4">
                <w:rPr>
                  <w:rFonts w:cs="Times New Roman"/>
                  <w:noProof/>
                  <w:sz w:val="16"/>
                  <w:szCs w:val="16"/>
                  <w:lang w:val="en-GB"/>
                </w:rPr>
                <w:t>a</w:t>
              </w:r>
              <w:r w:rsidR="003512D4" w:rsidRPr="00DA2EA0">
                <w:rPr>
                  <w:rFonts w:cs="Times New Roman"/>
                  <w:noProof/>
                  <w:sz w:val="16"/>
                  <w:szCs w:val="16"/>
                  <w:lang w:val="en-GB"/>
                </w:rPr>
                <w:t>; Coppola et al., 2021</w:t>
              </w:r>
              <w:r w:rsidR="003512D4">
                <w:rPr>
                  <w:rFonts w:cs="Times New Roman"/>
                  <w:noProof/>
                  <w:sz w:val="16"/>
                  <w:szCs w:val="16"/>
                  <w:lang w:val="en-GB"/>
                </w:rPr>
                <w:t>a</w:t>
              </w:r>
              <w:r w:rsidR="003512D4" w:rsidRPr="00DA2EA0">
                <w:rPr>
                  <w:rFonts w:cs="Times New Roman"/>
                  <w:noProof/>
                  <w:sz w:val="16"/>
                  <w:szCs w:val="16"/>
                  <w:lang w:val="en-GB"/>
                </w:rPr>
                <w:t>)</w:t>
              </w:r>
              <w:r w:rsidR="003512D4">
                <w:rPr>
                  <w:rFonts w:cs="Times New Roman"/>
                  <w:sz w:val="16"/>
                  <w:szCs w:val="16"/>
                  <w:lang w:val="en-GB"/>
                </w:rPr>
                <w:fldChar w:fldCharType="end"/>
              </w:r>
            </w:ins>
            <w:commentRangeStart w:id="7548"/>
            <w:del w:id="7549" w:author="Robin Matthews" w:date="2021-07-14T23:00:00Z">
              <w:r w:rsidRPr="00D424AA" w:rsidDel="003512D4">
                <w:rPr>
                  <w:rFonts w:cs="Times New Roman"/>
                  <w:sz w:val="16"/>
                  <w:szCs w:val="16"/>
                  <w:lang w:val="en-GB"/>
                </w:rPr>
                <w:fldChar w:fldCharType="begin" w:fldLock="1"/>
              </w:r>
              <w:r w:rsidR="00AB36D4" w:rsidDel="003512D4">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3512D4">
                <w:rPr>
                  <w:rFonts w:cs="Times New Roman"/>
                  <w:sz w:val="16"/>
                  <w:szCs w:val="16"/>
                  <w:lang w:val="en-GB"/>
                </w:rPr>
                <w:fldChar w:fldCharType="separate"/>
              </w:r>
              <w:r w:rsidR="00A26296" w:rsidDel="003512D4">
                <w:rPr>
                  <w:rFonts w:cs="Times New Roman"/>
                  <w:noProof/>
                  <w:sz w:val="16"/>
                  <w:szCs w:val="16"/>
                  <w:lang w:val="en-GB"/>
                </w:rPr>
                <w:delText>(Sun et al., 2020</w:delText>
              </w:r>
              <w:r w:rsidRPr="00D424AA" w:rsidDel="003512D4">
                <w:rPr>
                  <w:rFonts w:cs="Times New Roman"/>
                  <w:sz w:val="16"/>
                  <w:szCs w:val="16"/>
                  <w:lang w:val="en-GB"/>
                </w:rPr>
                <w:fldChar w:fldCharType="end"/>
              </w:r>
              <w:commentRangeEnd w:id="7548"/>
              <w:r w:rsidR="00A26296" w:rsidDel="003512D4">
                <w:rPr>
                  <w:rStyle w:val="Marquedecommentaire"/>
                </w:rPr>
                <w:commentReference w:id="7548"/>
              </w:r>
              <w:r w:rsidRPr="00841A35" w:rsidDel="003512D4">
                <w:rPr>
                  <w:rFonts w:cs="Times New Roman"/>
                  <w:sz w:val="16"/>
                  <w:szCs w:val="16"/>
                  <w:lang w:val="en-GB"/>
                </w:rPr>
                <w:delText xml:space="preserve">; </w:delText>
              </w:r>
              <w:commentRangeStart w:id="7550"/>
              <w:r w:rsidRPr="00D424AA" w:rsidDel="003512D4">
                <w:rPr>
                  <w:rFonts w:cs="Times New Roman"/>
                  <w:sz w:val="16"/>
                  <w:szCs w:val="16"/>
                  <w:lang w:val="en-GB"/>
                </w:rPr>
                <w:fldChar w:fldCharType="begin" w:fldLock="1"/>
              </w:r>
              <w:r w:rsidR="00FF6231" w:rsidDel="003512D4">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3512D4">
                <w:rPr>
                  <w:rFonts w:cs="Times New Roman"/>
                  <w:sz w:val="16"/>
                  <w:szCs w:val="16"/>
                  <w:lang w:val="en-GB"/>
                </w:rPr>
                <w:fldChar w:fldCharType="separate"/>
              </w:r>
              <w:r w:rsidR="00A26296" w:rsidDel="003512D4">
                <w:rPr>
                  <w:rFonts w:cs="Times New Roman"/>
                  <w:noProof/>
                  <w:sz w:val="16"/>
                  <w:szCs w:val="16"/>
                  <w:lang w:val="en-GB"/>
                </w:rPr>
                <w:delText>Dunn et al., 2020</w:delText>
              </w:r>
              <w:r w:rsidRPr="00D424AA" w:rsidDel="003512D4">
                <w:rPr>
                  <w:rFonts w:cs="Times New Roman"/>
                  <w:sz w:val="16"/>
                  <w:szCs w:val="16"/>
                  <w:lang w:val="en-GB"/>
                </w:rPr>
                <w:fldChar w:fldCharType="end"/>
              </w:r>
              <w:commentRangeStart w:id="7551"/>
              <w:commentRangeEnd w:id="7550"/>
              <w:r w:rsidR="00A26296" w:rsidDel="003512D4">
                <w:rPr>
                  <w:rStyle w:val="Marquedecommentaire"/>
                </w:rPr>
                <w:commentReference w:id="7550"/>
              </w:r>
              <w:r w:rsidRPr="00841A35" w:rsidDel="003512D4">
                <w:rPr>
                  <w:rFonts w:cs="Times New Roman"/>
                  <w:sz w:val="16"/>
                  <w:szCs w:val="16"/>
                  <w:lang w:val="en-GB"/>
                </w:rPr>
                <w:delText>;</w:delText>
              </w:r>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5194/hess-18-709-2014", "abstract" : "A growing interest in extreme precipitation has spread through the scientific community due to the effects of global climate change on the hydrological cycle, and their threat to natural systems' higher than average climatic values. Understanding the variability of precipitation indices and their association to atmospheric processes could help to project the frequency and severity of extremes. This paper evaluates the trend of three precipitation extremes: the number of consecutive dry/wet days (CDD/CWD) and the quotient of the precipitation in days where daily precipitation exceeds the 95th percentile of the reference period and the total amount of precipitation (or contribution of very wet days, R95pTOT). The aim of this study is twofold. First, extreme indicators are compared against accumulated precipitation (RR) over Europe in terms of trends using non-parametric approaches. Second, we analyse the geographically opposite trends found over different parts of Europe by considering their relationships with large-scale processes, using different teleconnection patterns. The study is accomplished for the four seasons using the gridded E-OBS data set developed within the EU ENSEMBLES project. &lt;br&gt;&lt;br&gt; Different patterns of variability were found for CWD and CDD in winter and summer, with north-south and east-west configurations, respectively. We consider physical factors in order to understand the extremes' variability by linking large-scale processes and precipitation extremes. Opposite associations with the North Atlantic Oscillation in winter and summer, and the relationships with the Scandinavian and East Atlantic patterns as well as El Ni\u00f1o/Southern Oscillation events in spring and autumn gave insight into the trend differences. Significant relationships were found between the Atlantic Multidecadal Oscillation and R95pTOT during the whole year. The largest extreme anomalies were analysed by composite maps using atmospheric variables and sea surface temperature. The association of extreme precipitation indices and large-scale variables found in this work could pave the way for new possibilities regarding the projection of extremes in downscaling techniques. \u00a9Author(s) 2014. CC Attribution 3.0 License.", "author" : [ { "dropping-particle" : "", "family" : "Casanueva", "given" : "A.", "non-dropping-particle" : "", "parse-names" : false, "suffix" : "" }, { "dropping-particle" : "", "family" : "Rodr\u00edguez-Puebla", "given" : "C.", "non-dropping-particle" : "", "parse-names" : false, "suffix" : "" }, { "dropping-particle" : "", "family" : "Fr\u00edas", "given" : "M.D.", "non-dropping-particle" : "", "parse-names" : false, "suffix" : "" }, { "dropping-particle" : "", "family" : "Gonz\u00e1lez-Reviriego", "given" : "N.", "non-dropping-particle" : "", "parse-names" : false, "suffix" : "" } ], "container-title" : "Hydrology and Earth System Sciences", "id" : "ITEM-1", "issue" : "2", "issued" : { "date-parts" : [ [ "2014" ] ] }, "page" : "709-725", "title" : "Variability of extreme precipitation over Europe and its relationships with teleconnection patterns", "translator" : [ { "dropping-particle" : "", "family" : "S603", "given" : "", "non-dropping-particle" : "", "parse-names" : false, "suffix" : "" } ], "type" : "article-journal", "volume" : "18" }, "uris" : [ "http://www.mendeley.com/documents/?uuid=80320a8b-6594-4f6d-bb59-66c57d7e2727" ] } ], "mendeley" : { "formattedCitation" : "(Casanueva et al., 2014)", "manualFormatting" : " Casanueva et al., 2014", "plainTextFormattedCitation" : "(Casanueva et al., 2014)", "previouslyFormattedCitation" : "(Casanueva et al., 2014)"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 xml:space="preserve"> Casanueva et al., 2014</w:delText>
              </w:r>
              <w:r w:rsidRPr="00D424AA" w:rsidDel="003512D4">
                <w:rPr>
                  <w:rFonts w:cs="Times New Roman"/>
                  <w:color w:val="000000" w:themeColor="text1"/>
                  <w:sz w:val="16"/>
                  <w:szCs w:val="16"/>
                  <w:lang w:val="en-GB"/>
                </w:rPr>
                <w:fldChar w:fldCharType="end"/>
              </w:r>
              <w:commentRangeEnd w:id="7551"/>
              <w:r w:rsidR="00A26296" w:rsidDel="003512D4">
                <w:rPr>
                  <w:rStyle w:val="Marquedecommentaire"/>
                </w:rPr>
                <w:commentReference w:id="7551"/>
              </w:r>
              <w:r w:rsidRPr="00841A35" w:rsidDel="003512D4">
                <w:rPr>
                  <w:rFonts w:cs="Times New Roman"/>
                  <w:color w:val="000000" w:themeColor="text1"/>
                  <w:sz w:val="16"/>
                  <w:szCs w:val="16"/>
                  <w:lang w:val="en-GB"/>
                </w:rPr>
                <w:delText xml:space="preserve">; </w:delText>
              </w:r>
              <w:commentRangeStart w:id="7552"/>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7/s00704-013-1079-6", "ISSN" : "0177-798X", "abstract" : "\u00a9 2014, Springer-Verlag Wien. Precipitation extremes in mainland Portugal (south-western Europe) using daily precipitation data recorded in the period 1941\u20132007 (67 years) at 57 meteorological stations scattered across the area are studied at an annual scale. Trends in selected precipitation annual indices that are calculated from these data are investigated, in particular trends in the intensity, frequency and duration of extreme precipitation events. Special attention is dedicated to local and regional variability. The spatial correlations between the annual trends in mean precipitation and in the extremes are analysed. Moreover, the relationships between the variability of the North Atlantic Oscillation (NAO) index and several indices related to the frequency and intensity of the precipitation at the 57 stations were also investigated. Results show that several stations have predominantly negative tendencies in the precipitation indices, although the majority of stations did not show statistically significant change over time in the 1941\u20132007 period. At the regional level, the decreasing trend in the simple daily precipitation intensity index is the only one statistically significant at the 5 % level and appears to be related to the predominance of the positive phase of the NAO. For the period 1976\u20132007, the proportion of the total precipitation attributed to heavy and very heavy precipitation events increased and, consequently, daily precipitation events show a tendency to become more intense. Moreover, correlation analysis show that the most extreme events could be changing at a faster absolute rate in relation to the mean than more moderate events.", "author" : [ { "dropping-particle" : "", "family" : "Lima", "given" : "M. Isabel P.", "non-dropping-particle" : "de", "parse-names" : false, "suffix" : "" }, { "dropping-particle" : "", "family" : "Santo", "given" : "F\u00e1tima Esp\u00edrito", "non-dropping-particle" : "", "parse-names" : false, "suffix" : "" }, { "dropping-particle" : "", "family" : "Ramos", "given" : "Alexandre M.", "non-dropping-particle" : "", "parse-names" : false, "suffix" : "" }, { "dropping-particle" : "", "family" : "Trigo", "given" : "Ricardo M.", "non-dropping-particle" : "", "parse-names" : false, "suffix" : "" } ], "container-title" : "Theoretical and Applied Climatology", "id" : "ITEM-1", "issue" : "1-2", "issued" : { "date-parts" : [ [ "2015", "1", "2" ] ] }, "page" : "55-75", "publisher" : "Springer Vienna", "title" : "Trends and correlations in annual extreme precipitation indices for mainland Portugal, 1941\u20132007", "translator" : [ { "dropping-particle" : "", "family" : "S1566", "given" : "", "non-dropping-particle" : "", "parse-names" : false, "suffix" : "" } ], "type" : "article-journal", "volume" : "119" }, "uris" : [ "http://www.mendeley.com/documents/?uuid=c03ddac6-7e06-403f-8bda-2679c6c638c6" ] } ], "mendeley" : { "formattedCitation" : "(de Lima et al., 2015)", "manualFormatting" : "de Lima et al., 2015", "plainTextFormattedCitation" : "(de Lima et al., 2015)", "previouslyFormattedCitation" : "(de Lima et al., 2015)"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de Lima et al., 2015</w:delText>
              </w:r>
              <w:r w:rsidRPr="00D424AA" w:rsidDel="003512D4">
                <w:rPr>
                  <w:rFonts w:cs="Times New Roman"/>
                  <w:color w:val="000000" w:themeColor="text1"/>
                  <w:sz w:val="16"/>
                  <w:szCs w:val="16"/>
                  <w:lang w:val="en-GB"/>
                </w:rPr>
                <w:fldChar w:fldCharType="end"/>
              </w:r>
              <w:commentRangeEnd w:id="7552"/>
              <w:r w:rsidR="00A26296" w:rsidDel="003512D4">
                <w:rPr>
                  <w:rStyle w:val="Marquedecommentaire"/>
                </w:rPr>
                <w:commentReference w:id="7552"/>
              </w:r>
              <w:r w:rsidRPr="00841A35" w:rsidDel="003512D4">
                <w:rPr>
                  <w:rFonts w:cs="Times New Roman"/>
                  <w:color w:val="000000" w:themeColor="text1"/>
                  <w:sz w:val="16"/>
                  <w:szCs w:val="16"/>
                  <w:lang w:val="en-GB"/>
                </w:rPr>
                <w:delText xml:space="preserve">; </w:delText>
              </w:r>
              <w:commentRangeStart w:id="7553"/>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7/s00704-014-1217-9", "abstract" : "\u00a9 2014, Springer-Verlag Wien. Precipitation data from the period 1961\u20132010 and from a dense rain-gauge network over Croatia is analysed for spatial characteristics of trends in precipitation amounts and precipitation indices. Besides large spatial variability, the area is characterized by large temporal (seasonal) variability. Thus, analysis is performed on annual and seasonal scales over seven predefined subregions. Ten precipitation indices are selected to assess the intensity and frequency of extreme events as well as their contribution to annual and seasonal precipitation changes. The results reveal that the changes in annual and seasonal amounts are predominantly weak. A significant trend is detected only for annual amounts (negative) in the mountainous region and for summer (negative) in the mountainous littoral, mountainous region and central hinterland. A significant positive trend for autumn appears in eastern mainland. Negative trends in summer are associated with a decrease in frequency of moderate wet days, in maximal 1- and 5-day precipitation and in an increase in light precipitation. A negative annual trend is mainly caused by a decrease in frequency of very wet days and their contribution to the total precipitation. A positive autumn trend is associated with more very wet days and an increase of their contribution to the total precipitation as well as an increase in maximal 1- and 5-day precipitation. This study complements the existing analysis of five Croatian secular data series of extreme precipitation indices by involving the whole precipitation dataset since the mid-twentieth century and fills the gap present in the trend assessment of precipitation trends in Mediterranean and Europe.", "author" : [ { "dropping-particle" : "", "family" : "Gaji\u0107-\u010capka", "given" : "M.", "non-dropping-particle" : "", "parse-names" : false, "suffix" : "" }, { "dropping-particle" : "", "family" : "Cindri\u0107", "given" : "K.", "non-dropping-particle" : "", "parse-names" : false, "suffix" : "" }, { "dropping-particle" : "", "family" : "Pasari\u0107", "given" : "Z.", "non-dropping-particle" : "", "parse-names" : false, "suffix" : "" } ], "container-title" : "Theoretical and Applied Climatology", "id" : "ITEM-1", "issue" : "1-2", "issued" : { "date-parts" : [ [ "2015" ] ] }, "page" : "167-177", "title" : "Trends in precipitation indices in Croatia, 1961\u20132010", "translator" : [ { "dropping-particle" : "", "family" : "S796", "given" : "", "non-dropping-particle" : "", "parse-names" : false, "suffix" : "" } ], "type" : "article-journal", "volume" : "121" }, "uris" : [ "http://www.mendeley.com/documents/?uuid=10823cf3-46dd-4ad5-80dd-57f474f4f544" ] } ], "mendeley" : { "formattedCitation" : "(Gaji\u0107-\u010capka et al., 2015)", "manualFormatting" : "Gaji\u0107-\u010capka et al., 2015", "plainTextFormattedCitation" : "(Gaji\u0107-\u010capka et al., 2015)", "previouslyFormattedCitation" : "(Gaji\u0107-\u010capka et al., 2015)"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Gajić-Čapka et al., 2015</w:delText>
              </w:r>
              <w:r w:rsidRPr="00D424AA" w:rsidDel="003512D4">
                <w:rPr>
                  <w:rFonts w:cs="Times New Roman"/>
                  <w:color w:val="000000" w:themeColor="text1"/>
                  <w:sz w:val="16"/>
                  <w:szCs w:val="16"/>
                  <w:lang w:val="en-GB"/>
                </w:rPr>
                <w:fldChar w:fldCharType="end"/>
              </w:r>
              <w:commentRangeEnd w:id="7553"/>
              <w:r w:rsidR="00A26296" w:rsidDel="003512D4">
                <w:rPr>
                  <w:rStyle w:val="Marquedecommentaire"/>
                </w:rPr>
                <w:commentReference w:id="7553"/>
              </w:r>
              <w:r w:rsidRPr="00841A35" w:rsidDel="003512D4">
                <w:rPr>
                  <w:rFonts w:cs="Times New Roman"/>
                  <w:color w:val="000000" w:themeColor="text1"/>
                  <w:sz w:val="16"/>
                  <w:szCs w:val="16"/>
                  <w:lang w:val="en-GB"/>
                </w:rPr>
                <w:delText xml:space="preserve">; </w:delText>
              </w:r>
              <w:commentRangeStart w:id="7554"/>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7/s00382-018-4179-2", "ISSN" : "0930-7575", "abstract" : "We examine long-term trends in the historical record of extreme precipitation events occurring over the French Mediterranean area. Extreme events are considered in terms of their intensity, frequency, extent and precipitated volume. Changes in intensity are analysed via an original statistical approach where the annual maximum rainfall amounts observed at each measurement station are aggregated into a univariate time-series according to their dependence. The mean intensity increase is significant and estimated at + 22% (+ 7 to + 39% at the 90% confidence level) over the 1961\u20132015 period. Given the observed warming over the considered area, this increase is consistent with a rate of about one to three times that implied by the Clausius\u2013Clapeyron relationship. Changes in frequency and other spatial features are investigated through a Generalised Linear Model. Changes in frequency for events exceeding high thresholds (about 200 mm in 1 day) are found to be significant, typically near a doubling of the frequency, but with large uncertainties in this change ratio. The area affected by severe events and the water volume precipitated during those events also exhibit significant trends, with an increase by a factor of about 4 for a 200 mm threshold, again with large uncertainties. All diagnoses consistently point toward an intensification of the most extreme events over the last decades. We argue that it is difficult to explain the diagnosed trends without invoking the human influence on climate.", "author" : [ { "dropping-particle" : "", "family" : "Ribes", "given" : "Aur\u00e9lien", "non-dropping-particle" : "", "parse-names" : false, "suffix" : "" }, { "dropping-particle" : "", "family" : "Thao", "given" : "Soulivanh", "non-dropping-particle" : "", "parse-names" : false, "suffix" : "" }, { "dropping-particle" : "", "family" : "Vautard", "given" : "Robert", "non-dropping-particle" : "", "parse-names" : false, "suffix" : "" }, { "dropping-particle" : "", "family" : "Dubuisson", "given" : "Brigitte", "non-dropping-particle" : "", "parse-names" : false, "suffix" : "" }, { "dropping-particle" : "", "family" : "Somot", "given" : "Samuel", "non-dropping-particle" : "", "parse-names" : false, "suffix" : "" }, { "dropping-particle" : "", "family" : "Colin", "given" : "Jeanne", "non-dropping-particle" : "", "parse-names" : false, "suffix" : "" }, { "dropping-particle" : "", "family" : "Planton", "given" : "Serge", "non-dropping-particle" : "", "parse-names" : false, "suffix" : "" }, { "dropping-particle" : "", "family" : "Soubeyroux", "given" : "Jean-Michel", "non-dropping-particle" : "", "parse-names" : false, "suffix" : "" } ], "container-title" : "Climate Dynamics", "id" : "ITEM-1", "issue" : "1-2", "issued" : { "date-parts" : [ [ "2019", "1", "13" ] ] }, "page" : "1095-1114", "title" : "Observed increase in extreme daily rainfall in the French Mediterranean", "translator" : [ { "dropping-particle" : "", "family" : "S2482", "given" : "", "non-dropping-particle" : "", "parse-names" : false, "suffix" : "" } ], "type" : "article-journal", "volume" : "52" }, "uris" : [ "http://www.mendeley.com/documents/?uuid=dc301933-348c-4e79-a2d8-9f1c8b6d81af" ] } ], "mendeley" : { "formattedCitation" : "(Ribes et al., 2019)", "manualFormatting" : "Ribes et al., 2019", "plainTextFormattedCitation" : "(Ribes et al., 2019)", "previouslyFormattedCitation" : "(Ribes et al., 2019)"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Ribes et al., 2019</w:delText>
              </w:r>
              <w:r w:rsidRPr="00D424AA" w:rsidDel="003512D4">
                <w:rPr>
                  <w:rFonts w:cs="Times New Roman"/>
                  <w:color w:val="000000" w:themeColor="text1"/>
                  <w:sz w:val="16"/>
                  <w:szCs w:val="16"/>
                  <w:lang w:val="en-GB"/>
                </w:rPr>
                <w:fldChar w:fldCharType="end"/>
              </w:r>
              <w:commentRangeEnd w:id="7554"/>
              <w:r w:rsidR="00A26296" w:rsidDel="003512D4">
                <w:rPr>
                  <w:rStyle w:val="Marquedecommentaire"/>
                </w:rPr>
                <w:commentReference w:id="7554"/>
              </w:r>
              <w:r w:rsidRPr="00841A35" w:rsidDel="003512D4">
                <w:rPr>
                  <w:rFonts w:cs="Times New Roman"/>
                  <w:color w:val="000000" w:themeColor="text1"/>
                  <w:sz w:val="16"/>
                  <w:szCs w:val="16"/>
                  <w:lang w:val="en-GB"/>
                </w:rPr>
                <w:delText xml:space="preserve">; </w:delText>
              </w:r>
              <w:commentRangeStart w:id="7555"/>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1",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mendeley" : { "formattedCitation" : "(Pe\u00f1a-Angulo et al., 2020a)", "manualFormatting" : "Pe\u00f1a-Angulo et al., 2020", "plainTextFormattedCitation" : "(Pe\u00f1a-Angulo et al., 2020a)", "previouslyFormattedCitation" : "(Pe\u00f1a-Angulo et al., 2020a)"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Peña-Angulo et al., 2020</w:delText>
              </w:r>
              <w:r w:rsidRPr="00D424AA" w:rsidDel="003512D4">
                <w:rPr>
                  <w:rFonts w:cs="Times New Roman"/>
                  <w:color w:val="000000" w:themeColor="text1"/>
                  <w:sz w:val="16"/>
                  <w:szCs w:val="16"/>
                  <w:lang w:val="en-GB"/>
                </w:rPr>
                <w:fldChar w:fldCharType="end"/>
              </w:r>
              <w:commentRangeEnd w:id="7555"/>
              <w:r w:rsidR="00A26296" w:rsidDel="003512D4">
                <w:rPr>
                  <w:rStyle w:val="Marquedecommentaire"/>
                </w:rPr>
                <w:commentReference w:id="7555"/>
              </w:r>
              <w:r w:rsidRPr="00841A35" w:rsidDel="003512D4">
                <w:rPr>
                  <w:rFonts w:cs="Times New Roman"/>
                  <w:color w:val="000000" w:themeColor="text1"/>
                  <w:sz w:val="16"/>
                  <w:szCs w:val="16"/>
                  <w:lang w:val="en-GB"/>
                </w:rPr>
                <w:delText>;</w:delText>
              </w:r>
              <w:r w:rsidRPr="00D424AA" w:rsidDel="003512D4">
                <w:rPr>
                  <w:rFonts w:cs="Times New Roman"/>
                  <w:bCs/>
                  <w:color w:val="000000" w:themeColor="text1"/>
                  <w:sz w:val="16"/>
                  <w:szCs w:val="16"/>
                  <w:lang w:val="en-GB"/>
                </w:rPr>
                <w:delText xml:space="preserve"> </w:delText>
              </w:r>
              <w:commentRangeStart w:id="7556"/>
              <w:r w:rsidRPr="00D424AA" w:rsidDel="003512D4">
                <w:rPr>
                  <w:rFonts w:cs="Times New Roman"/>
                  <w:sz w:val="16"/>
                  <w:szCs w:val="16"/>
                  <w:lang w:val="en-GB"/>
                </w:rPr>
                <w:fldChar w:fldCharType="begin" w:fldLock="1"/>
              </w:r>
              <w:r w:rsidR="00FF6231" w:rsidDel="003512D4">
                <w:rPr>
                  <w:rFonts w:cs="Times New Roman"/>
                  <w:sz w:val="16"/>
                  <w:szCs w:val="16"/>
                  <w:lang w:val="en-GB"/>
                </w:rPr>
                <w:delInstrText>ADDIN CSL_CITATION { "citationItems" : [ { "id" : "ITEM-1",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S2245", "given" : "", "non-dropping-particle" : "", "parse-names" : false, "suffix" : "" } ], "type" : "article-journal", "volume" : "6" }, "uris" : [ "http://www.mendeley.com/documents/?uuid=6702a3e4-25c8-461f-ace8-cc33bf75a8fd" ] } ], "mendeley" : { "formattedCitation" : "(Jacob et al., 2018)", "manualFormatting" : "Jacob et al., 2018", "plainTextFormattedCitation" : "(Jacob et al., 2018)", "previouslyFormattedCitation" : "(Jacob et al., 2018)" }, "properties" : { "noteIndex" : 0 }, "schema" : "https://github.com/citation-style-language/schema/raw/master/csl-citation.json" }</w:delInstrText>
              </w:r>
              <w:r w:rsidRPr="00D424AA" w:rsidDel="003512D4">
                <w:rPr>
                  <w:rFonts w:cs="Times New Roman"/>
                  <w:sz w:val="16"/>
                  <w:szCs w:val="16"/>
                  <w:lang w:val="en-GB"/>
                </w:rPr>
                <w:fldChar w:fldCharType="separate"/>
              </w:r>
              <w:r w:rsidR="00A26296" w:rsidDel="003512D4">
                <w:rPr>
                  <w:rFonts w:cs="Times New Roman"/>
                  <w:noProof/>
                  <w:sz w:val="16"/>
                  <w:szCs w:val="16"/>
                  <w:lang w:val="en-GB"/>
                </w:rPr>
                <w:delText>Jacob et al., 2018</w:delText>
              </w:r>
              <w:r w:rsidRPr="00D424AA" w:rsidDel="003512D4">
                <w:rPr>
                  <w:rFonts w:cs="Times New Roman"/>
                  <w:sz w:val="16"/>
                  <w:szCs w:val="16"/>
                  <w:lang w:val="en-GB"/>
                </w:rPr>
                <w:fldChar w:fldCharType="end"/>
              </w:r>
              <w:commentRangeEnd w:id="7556"/>
              <w:r w:rsidR="00A26296" w:rsidDel="003512D4">
                <w:rPr>
                  <w:rStyle w:val="Marquedecommentaire"/>
                </w:rPr>
                <w:commentReference w:id="7556"/>
              </w:r>
              <w:r w:rsidRPr="00841A35" w:rsidDel="003512D4">
                <w:rPr>
                  <w:rFonts w:cs="Times New Roman"/>
                  <w:sz w:val="16"/>
                  <w:szCs w:val="16"/>
                  <w:lang w:val="en-GB"/>
                </w:rPr>
                <w:delText xml:space="preserve">; </w:delText>
              </w:r>
              <w:commentRangeStart w:id="7557"/>
              <w:r w:rsidRPr="00D424AA" w:rsidDel="003512D4">
                <w:rPr>
                  <w:rFonts w:cs="Times New Roman"/>
                  <w:sz w:val="16"/>
                  <w:szCs w:val="16"/>
                  <w:lang w:val="en-GB"/>
                </w:rPr>
                <w:fldChar w:fldCharType="begin" w:fldLock="1"/>
              </w:r>
              <w:r w:rsidR="00FF6231" w:rsidDel="003512D4">
                <w:rPr>
                  <w:rFonts w:cs="Times New Roman"/>
                  <w:sz w:val="16"/>
                  <w:szCs w:val="16"/>
                  <w:lang w:val="en-GB"/>
                </w:rPr>
                <w:delInstrText>ADDIN CSL_CITATION { "citationItems" : [ { "id" : "ITEM-1",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1",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mendeley" : { "formattedCitation" : "(Rajczak and Sch\u00e4r, 2017)", "manualFormatting" : "Rajczak and Sch\u00e4r, 2017", "plainTextFormattedCitation" : "(Rajczak and Sch\u00e4r, 2017)", "previouslyFormattedCitation" : "(Rajczak and Sch\u00e4r, 2017)" }, "properties" : { "noteIndex" : 0 }, "schema" : "https://github.com/citation-style-language/schema/raw/master/csl-citation.json" }</w:delInstrText>
              </w:r>
              <w:r w:rsidRPr="00D424AA" w:rsidDel="003512D4">
                <w:rPr>
                  <w:rFonts w:cs="Times New Roman"/>
                  <w:sz w:val="16"/>
                  <w:szCs w:val="16"/>
                  <w:lang w:val="en-GB"/>
                </w:rPr>
                <w:fldChar w:fldCharType="separate"/>
              </w:r>
              <w:r w:rsidR="00A26296" w:rsidDel="003512D4">
                <w:rPr>
                  <w:rFonts w:cs="Times New Roman"/>
                  <w:noProof/>
                  <w:sz w:val="16"/>
                  <w:szCs w:val="16"/>
                  <w:lang w:val="en-GB"/>
                </w:rPr>
                <w:delText>Rajczak and Schär, 2017</w:delText>
              </w:r>
              <w:r w:rsidRPr="00D424AA" w:rsidDel="003512D4">
                <w:rPr>
                  <w:rFonts w:cs="Times New Roman"/>
                  <w:sz w:val="16"/>
                  <w:szCs w:val="16"/>
                  <w:lang w:val="en-GB"/>
                </w:rPr>
                <w:fldChar w:fldCharType="end"/>
              </w:r>
              <w:commentRangeEnd w:id="7557"/>
              <w:r w:rsidR="00A26296" w:rsidDel="003512D4">
                <w:rPr>
                  <w:rStyle w:val="Marquedecommentaire"/>
                </w:rPr>
                <w:commentReference w:id="7557"/>
              </w:r>
              <w:r w:rsidRPr="00841A35" w:rsidDel="003512D4">
                <w:rPr>
                  <w:rFonts w:cs="Times New Roman"/>
                  <w:sz w:val="16"/>
                  <w:szCs w:val="16"/>
                  <w:lang w:val="en-GB"/>
                </w:rPr>
                <w:delText xml:space="preserve">; </w:delText>
              </w:r>
              <w:commentRangeStart w:id="7558"/>
              <w:r w:rsidRPr="00D424AA" w:rsidDel="003512D4">
                <w:rPr>
                  <w:rFonts w:cs="Times New Roman"/>
                  <w:sz w:val="16"/>
                  <w:szCs w:val="16"/>
                  <w:lang w:val="en-GB"/>
                </w:rPr>
                <w:fldChar w:fldCharType="begin" w:fldLock="1"/>
              </w:r>
              <w:r w:rsidR="00FF6231" w:rsidDel="003512D4">
                <w:rPr>
                  <w:rFonts w:cs="Times New Roman"/>
                  <w:sz w:val="16"/>
                  <w:szCs w:val="16"/>
                  <w:lang w:val="en-GB"/>
                </w:rPr>
                <w:delInstrText>ADDIN CSL_CITATION { "citationItems" : [ { "id" : "ITEM-1",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delInstrText>
              </w:r>
              <w:r w:rsidRPr="00D424AA" w:rsidDel="003512D4">
                <w:rPr>
                  <w:rFonts w:cs="Times New Roman"/>
                  <w:sz w:val="16"/>
                  <w:szCs w:val="16"/>
                  <w:lang w:val="en-GB"/>
                </w:rPr>
                <w:fldChar w:fldCharType="separate"/>
              </w:r>
              <w:r w:rsidR="00A26296" w:rsidDel="003512D4">
                <w:rPr>
                  <w:rFonts w:cs="Times New Roman"/>
                  <w:noProof/>
                  <w:sz w:val="16"/>
                  <w:szCs w:val="16"/>
                  <w:lang w:val="en-GB"/>
                </w:rPr>
                <w:delText>Coppola et al., 2021a</w:delText>
              </w:r>
              <w:r w:rsidRPr="00D424AA" w:rsidDel="003512D4">
                <w:rPr>
                  <w:rFonts w:cs="Times New Roman"/>
                  <w:sz w:val="16"/>
                  <w:szCs w:val="16"/>
                  <w:lang w:val="en-GB"/>
                </w:rPr>
                <w:fldChar w:fldCharType="end"/>
              </w:r>
              <w:commentRangeEnd w:id="7558"/>
              <w:r w:rsidR="00A26296" w:rsidDel="003512D4">
                <w:rPr>
                  <w:rStyle w:val="Marquedecommentaire"/>
                </w:rPr>
                <w:commentReference w:id="7558"/>
              </w:r>
              <w:r w:rsidRPr="00841A35" w:rsidDel="003512D4">
                <w:rPr>
                  <w:rFonts w:cs="Times New Roman"/>
                  <w:sz w:val="16"/>
                  <w:szCs w:val="16"/>
                  <w:lang w:val="en-GB"/>
                </w:rPr>
                <w:delText>;</w:delText>
              </w:r>
              <w:r w:rsidRPr="00D424AA" w:rsidDel="003512D4">
                <w:rPr>
                  <w:rFonts w:eastAsia="Arial Unicode MS" w:cs="Times New Roman"/>
                  <w:color w:val="000000"/>
                  <w:sz w:val="16"/>
                  <w:szCs w:val="16"/>
                  <w:lang w:val="en-GB"/>
                </w:rPr>
                <w:delText xml:space="preserve"> </w:delText>
              </w:r>
              <w:commentRangeStart w:id="7559"/>
              <w:r w:rsidRPr="00D424AA" w:rsidDel="003512D4">
                <w:rPr>
                  <w:rFonts w:eastAsia="Arial Unicode MS" w:cs="Times New Roman"/>
                  <w:color w:val="000000"/>
                  <w:sz w:val="16"/>
                  <w:szCs w:val="16"/>
                  <w:lang w:val="en-GB"/>
                </w:rPr>
                <w:fldChar w:fldCharType="begin" w:fldLock="1"/>
              </w:r>
              <w:r w:rsidR="00FF6231" w:rsidDel="003512D4">
                <w:rPr>
                  <w:rFonts w:eastAsia="Arial Unicode MS" w:cs="Times New Roman"/>
                  <w:color w:val="000000"/>
                  <w:sz w:val="16"/>
                  <w:szCs w:val="16"/>
                  <w:lang w:val="en-GB"/>
                </w:rPr>
                <w:delInstrText>ADDIN CSL_CITATION { "citationItems" : [ { "id" : "ITEM-1", "itemData" : { "DOI" : "10.1007/s00024-017-1695-7", "ISSN" : "0033-4553", "author" : [ { "dropping-particle" : "", "family" : "Mathbout", "given" : "S.", "non-dropping-particle" : "", "parse-names" : false, "suffix" : "" }, { "dropping-particle" : "", "family" : "Lopez-Bustins", "given" : "J. A.", "non-dropping-particle" : "", "parse-names" : false, "suffix" : "" }, { "dropping-particle" : "", "family" : "Roy\u00e9", "given" : "D.", "non-dropping-particle" : "", "parse-names" : false, "suffix" : "" }, { "dropping-particle" : "", "family" : "Martin-Vide", "given" : "J.", "non-dropping-particle" : "", "parse-names" : false, "suffix" : "" }, { "dropping-particle" : "", "family" : "Bech", "given" : "J.", "non-dropping-particle" : "", "parse-names" : false, "suffix" : "" }, { "dropping-particle" : "", "family" : "Rodrigo", "given" : "F. S.", "non-dropping-particle" : "", "parse-names" : false, "suffix" : "" } ], "container-title" : "Pure and Applied Geophysics", "id" : "ITEM-1", "issue" : "11", "issued" : { "date-parts" : [ [ "2018", "11", "17" ] ] }, "page" : "3875-3890", "title" : "Observed Changes in Daily Precipitation Extremes at Annual Timescale Over the Eastern Mediterranean During 1961\u20132012", "translator" : [ { "dropping-particle" : "", "family" : "S1548", "given" : "", "non-dropping-particle" : "", "parse-names" : false, "suffix" : "" } ], "type" : "article-journal", "volume" : "175" }, "uris" : [ "http://www.mendeley.com/documents/?uuid=05d18f97-720e-43b7-abb8-744d6467eaf5" ] }, { "id" : "ITEM-2",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2",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mendeley" : { "formattedCitation" : "(Donat et al., 2014a; Mathbout et al., 2018b)", "manualFormatting" : "Donat et al., 2014; Mathbout et al., 2018)", "plainTextFormattedCitation" : "(Donat et al., 2014a; Mathbout et al., 2018b)", "previouslyFormattedCitation" : "(Donat et al., 2014a; Mathbout et al., 2018b)" }, "properties" : { "noteIndex" : 0 }, "schema" : "https://github.com/citation-style-language/schema/raw/master/csl-citation.json" }</w:delInstrText>
              </w:r>
              <w:r w:rsidRPr="00D424AA" w:rsidDel="003512D4">
                <w:rPr>
                  <w:rFonts w:eastAsia="Arial Unicode MS" w:cs="Times New Roman"/>
                  <w:color w:val="000000"/>
                  <w:sz w:val="16"/>
                  <w:szCs w:val="16"/>
                  <w:lang w:val="en-GB"/>
                </w:rPr>
                <w:fldChar w:fldCharType="separate"/>
              </w:r>
              <w:r w:rsidR="00A26296" w:rsidDel="003512D4">
                <w:rPr>
                  <w:rFonts w:eastAsia="Arial Unicode MS" w:cs="Times New Roman"/>
                  <w:noProof/>
                  <w:color w:val="000000"/>
                  <w:sz w:val="16"/>
                  <w:szCs w:val="16"/>
                  <w:lang w:val="en-GB"/>
                </w:rPr>
                <w:delText>Donat et al., 2014; Mathbout et al., 2018)</w:delText>
              </w:r>
              <w:r w:rsidRPr="00D424AA" w:rsidDel="003512D4">
                <w:rPr>
                  <w:rFonts w:eastAsia="Arial Unicode MS" w:cs="Times New Roman"/>
                  <w:color w:val="000000"/>
                  <w:sz w:val="16"/>
                  <w:szCs w:val="16"/>
                  <w:lang w:val="en-GB"/>
                </w:rPr>
                <w:fldChar w:fldCharType="end"/>
              </w:r>
            </w:del>
            <w:bookmarkEnd w:id="7545"/>
            <w:commentRangeEnd w:id="7559"/>
            <w:r w:rsidR="00A26296">
              <w:rPr>
                <w:rStyle w:val="Marquedecommentaire"/>
              </w:rPr>
              <w:commentReference w:id="7559"/>
            </w:r>
          </w:p>
        </w:tc>
        <w:tc>
          <w:tcPr>
            <w:tcW w:w="2158" w:type="dxa"/>
            <w:tcBorders>
              <w:top w:val="dashed" w:sz="4" w:space="0" w:color="000000"/>
            </w:tcBorders>
            <w:shd w:val="clear" w:color="auto" w:fill="D9D9D9"/>
          </w:tcPr>
          <w:p w14:paraId="5A85182A" w14:textId="2C14E24C" w:rsidR="00D376F0" w:rsidRPr="00841A35" w:rsidRDefault="00D376F0" w:rsidP="00D424AA">
            <w:pPr>
              <w:rPr>
                <w:rFonts w:cs="Times New Roman"/>
                <w:bCs/>
                <w:i/>
                <w:color w:val="FF0000"/>
                <w:sz w:val="16"/>
                <w:szCs w:val="16"/>
                <w:lang w:val="en-GB"/>
              </w:rPr>
            </w:pPr>
            <w:r w:rsidRPr="00D424AA">
              <w:rPr>
                <w:rFonts w:cs="Times New Roman"/>
                <w:bCs/>
                <w:iCs/>
                <w:color w:val="000000" w:themeColor="text1"/>
                <w:sz w:val="16"/>
                <w:szCs w:val="16"/>
                <w:lang w:val="en-GB"/>
              </w:rPr>
              <w:t xml:space="preserve">Limited evidence </w:t>
            </w:r>
            <w:bookmarkStart w:id="7560" w:name="_Hlk77196051"/>
            <w:ins w:id="7561" w:author="Robin Matthews" w:date="2021-07-15T11:49:00Z">
              <w:r w:rsidR="00037826">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1520-0477-95.9.S1.1", "author" : [ { "dropping-particle" : "", "family" : "A\u00f1el", "given" : "J.A.", "non-dropping-particle" : "", "parse-names" : false, "suffix" : "" }, { "dropping-particle" : "", "family" : "L\u00f3pez-Moreno", "given" : "J.I.", "non-dropping-particle" : "", "parse-names" : false, "suffix" : "" }, { "dropping-particle" : "", "family" : "Otto", "given" : "Friederike E.L.", "non-dropping-particle" : "", "parse-names" : false, "suffix" : "" }, { "dropping-particle" : "", "family" : "Vicente-Serrano", "given" : "Sergio M.", "non-dropping-particle" : "", "parse-names" : false, "suffix" : "" }, { "dropping-particle" : "", "family" : "Schaller", "given" : "Nathalie", "non-dropping-particle" : "", "parse-names" : false, "suffix" : "" }, { "dropping-particle" : "", "family" : "Massey", "given" : "Neil", "non-dropping-particle" : "", "parse-names" : false, "suffix" : "" }, { "dropping-particle" : "", "family" : "Buis\u00e1n", "given" : "Samuel", "non-dropping-particle" : "", "parse-names" : false, "suffix" : "" }, { "dropping-particle" : "", "family" : "Allen", "given" : "Myles", "non-dropping-particle" : "", "parse-names" : false, "suffix" : "" } ], "container-title" : "Bulletin of the American Meteorological Society", "id" : "ITEM-1", "issue" : "9", "issued" : { "date-parts" : [ [ "2014" ] ] }, "page" : "S73-S76", "publisher" : "American Meteorological Society", "title" : "The Extreme Snow Accumulation in the Western Spanish Pyrenees during Winter and Spring 2013 [in \"Explaining Extreme Events of 2013 from a Climate Perspective\"]", "translator" : [ { "dropping-particle" : "", "family" : "S1346", "given" : "", "non-dropping-particle" : "", "parse-names" : false, "suffix" : "" } ], "type" : "article-journal", "volume" : "95" }, "uris" : [ "http://www.mendeley.com/documents/?uuid=8c3a5d06-40ea-48e1-9d22-859b9cd6a985" ] }, { "id" : "ITEM-2", "itemData" : { "URL" : "https://www.ers.usda.gov/about-ers/plans-and-accomplishments/ers-annual-report-fy-2016/", "author" : [ { "dropping-particle" : "", "family" : "USDA", "given" : "", "non-dropping-particle" : "", "parse-names" : false, "suffix" : "" } ], "collection-title" : "USDA ERS Annual Report FY2016", "id" : "ITEM-2", "issued" : { "date-parts" : [ [ "2016" ] ] }, "publisher" : "United States Department of Agriculture (USDA) Economic Research Service (ERS)", "title" : "From Data to Analysis", "translator" : [ { "dropping-particle" : "", "family" : "Rt7; S3672", "given" : "", "non-dropping-particle" : "", "parse-names" : false, "suffix" : "" } ], "type" : "webpage" }, "uris" : [ "http://www.mendeley.com/documents/?uuid=68d4049e-f606-4aa0-88f6-efeac5df6584" ] } ], "mendeley" : { "formattedCitation" : "(A\u00f1el et al., 2014; USDA, 2016)", "plainTextFormattedCitation" : "(A\u00f1el et al., 2014; USDA, 2016)", "previouslyFormattedCitation" : "(A\u00f1el et al., 2014; USDA, 2016)" }, "properties" : { "noteIndex" : 0 }, "schema" : "https://github.com/citation-style-language/schema/raw/master/csl-citation.json" }</w:instrText>
            </w:r>
            <w:ins w:id="7562" w:author="Robin Matthews" w:date="2021-07-15T11:49:00Z">
              <w:r w:rsidR="00037826">
                <w:rPr>
                  <w:rFonts w:cs="Times New Roman"/>
                  <w:color w:val="000000" w:themeColor="text1"/>
                  <w:sz w:val="16"/>
                  <w:szCs w:val="16"/>
                  <w:lang w:val="en-GB"/>
                </w:rPr>
                <w:fldChar w:fldCharType="separate"/>
              </w:r>
              <w:r w:rsidR="00037826" w:rsidRPr="00CF0C76">
                <w:rPr>
                  <w:rFonts w:cs="Times New Roman"/>
                  <w:noProof/>
                  <w:color w:val="000000" w:themeColor="text1"/>
                  <w:sz w:val="16"/>
                  <w:szCs w:val="16"/>
                  <w:lang w:val="en-GB"/>
                </w:rPr>
                <w:t>(Añel et al., 2014; USDA, 2016)</w:t>
              </w:r>
              <w:r w:rsidR="00037826">
                <w:rPr>
                  <w:rFonts w:cs="Times New Roman"/>
                  <w:color w:val="000000" w:themeColor="text1"/>
                  <w:sz w:val="16"/>
                  <w:szCs w:val="16"/>
                  <w:lang w:val="en-GB"/>
                </w:rPr>
                <w:fldChar w:fldCharType="end"/>
              </w:r>
            </w:ins>
            <w:bookmarkStart w:id="7563" w:name="_Hlk77242331"/>
            <w:ins w:id="7564" w:author="Robin Matthews" w:date="2021-07-15T11:52:00Z">
              <w:r w:rsidR="00037826" w:rsidRPr="00D424AA" w:rsidDel="00037826">
                <w:rPr>
                  <w:rFonts w:cs="Times New Roman"/>
                  <w:color w:val="000000" w:themeColor="text1"/>
                  <w:sz w:val="16"/>
                  <w:szCs w:val="16"/>
                  <w:lang w:val="en-GB"/>
                </w:rPr>
                <w:t xml:space="preserve"> </w:t>
              </w:r>
            </w:ins>
            <w:commentRangeStart w:id="7565"/>
            <w:del w:id="7566" w:author="Robin Matthews" w:date="2021-07-15T11:52:00Z">
              <w:r w:rsidRPr="00D424AA" w:rsidDel="00037826">
                <w:rPr>
                  <w:rFonts w:cs="Times New Roman"/>
                  <w:color w:val="000000" w:themeColor="text1"/>
                  <w:sz w:val="16"/>
                  <w:szCs w:val="16"/>
                  <w:lang w:val="en-GB"/>
                </w:rPr>
                <w:fldChar w:fldCharType="begin" w:fldLock="1"/>
              </w:r>
              <w:r w:rsidR="00DB48AC" w:rsidDel="00037826">
                <w:rPr>
                  <w:rFonts w:cs="Times New Roman"/>
                  <w:color w:val="000000" w:themeColor="text1"/>
                  <w:sz w:val="16"/>
                  <w:szCs w:val="16"/>
                  <w:lang w:val="en-GB"/>
                </w:rPr>
                <w:delInstrText>ADDIN CSL_CITATION { "citationItems" : [ { "id" : "ITEM-1", "itemData" : { "DOI" : "10.1175/1520-0477-95.9.S1.1", "author" : [ { "dropping-particle" : "", "family" : "A\u00f1el", "given" : "J.A.", "non-dropping-particle" : "", "parse-names" : false, "suffix" : "" }, { "dropping-particle" : "", "family" : "L\u00f3pez-Moreno", "given" : "J.I.", "non-dropping-particle" : "", "parse-names" : false, "suffix" : "" }, { "dropping-particle" : "", "family" : "Otto", "given" : "Friederike E.L.", "non-dropping-particle" : "", "parse-names" : false, "suffix" : "" }, { "dropping-particle" : "", "family" : "Vicente-Serrano", "given" : "Sergio M.", "non-dropping-particle" : "", "parse-names" : false, "suffix" : "" }, { "dropping-particle" : "", "family" : "Schaller", "given" : "Nathalie", "non-dropping-particle" : "", "parse-names" : false, "suffix" : "" }, { "dropping-particle" : "", "family" : "Massey", "given" : "Neil", "non-dropping-particle" : "", "parse-names" : false, "suffix" : "" }, { "dropping-particle" : "", "family" : "Buis\u00e1n", "given" : "Samuel", "non-dropping-particle" : "", "parse-names" : false, "suffix" : "" }, { "dropping-particle" : "", "family" : "Allen", "given" : "Myles", "non-dropping-particle" : "", "parse-names" : false, "suffix" : "" } ], "container-title" : "Bulletin of the American Meteorological Society", "id" : "ITEM-1", "issue" : "9", "issued" : { "date-parts" : [ [ "2014" ] ] }, "page" : "S73-S76", "publisher" : "American Meteorological Society", "title" : "The Extreme Snow Accumulation in the Western Spanish Pyrenees during Winter and Spring 2013 [in \"Explaining Extreme Events of 2013 from a Climate Perspective\"]", "translator" : [ { "dropping-particle" : "", "family" : "S1346", "given" : "", "non-dropping-particle" : "", "parse-names" : false, "suffix" : "" } ], "type" : "article-journal", "volume" : "95" }, "uris" : [ "http://www.mendeley.com/documents/?uuid=8c3a5d06-40ea-48e1-9d22-859b9cd6a985" ] } ], "mendeley" : { "formattedCitation" : "(A\u00f1el et al., 2014)", "manualFormatting" : "(A\u00f1el et al., 2014", "plainTextFormattedCitation" : "(A\u00f1el et al., 2014)", "previouslyFormattedCitation" : "(A\u00f1el et al., 2014a)" }, "properties" : { "noteIndex" : 0 }, "schema" : "https://github.com/citation-style-language/schema/raw/master/csl-citation.json" }</w:delInstrText>
              </w:r>
              <w:r w:rsidRPr="00D424AA" w:rsidDel="00037826">
                <w:rPr>
                  <w:rFonts w:cs="Times New Roman"/>
                  <w:color w:val="000000" w:themeColor="text1"/>
                  <w:sz w:val="16"/>
                  <w:szCs w:val="16"/>
                  <w:lang w:val="en-GB"/>
                </w:rPr>
                <w:fldChar w:fldCharType="separate"/>
              </w:r>
              <w:r w:rsidR="00A26296" w:rsidDel="00037826">
                <w:rPr>
                  <w:rFonts w:cs="Times New Roman"/>
                  <w:noProof/>
                  <w:color w:val="000000" w:themeColor="text1"/>
                  <w:sz w:val="16"/>
                  <w:szCs w:val="16"/>
                  <w:lang w:val="en-GB"/>
                </w:rPr>
                <w:delText>(Añel et al., 2014</w:delText>
              </w:r>
              <w:r w:rsidRPr="00D424AA" w:rsidDel="00037826">
                <w:rPr>
                  <w:rFonts w:cs="Times New Roman"/>
                  <w:color w:val="000000" w:themeColor="text1"/>
                  <w:sz w:val="16"/>
                  <w:szCs w:val="16"/>
                  <w:lang w:val="en-GB"/>
                </w:rPr>
                <w:fldChar w:fldCharType="end"/>
              </w:r>
              <w:commentRangeEnd w:id="7565"/>
              <w:r w:rsidR="00A26296" w:rsidDel="00037826">
                <w:rPr>
                  <w:rStyle w:val="Marquedecommentaire"/>
                </w:rPr>
                <w:commentReference w:id="7565"/>
              </w:r>
              <w:r w:rsidRPr="00841A35" w:rsidDel="00037826">
                <w:rPr>
                  <w:rFonts w:cs="Times New Roman"/>
                  <w:color w:val="000000" w:themeColor="text1"/>
                  <w:sz w:val="16"/>
                  <w:szCs w:val="16"/>
                  <w:lang w:val="en-GB"/>
                </w:rPr>
                <w:delText xml:space="preserve">; </w:delText>
              </w:r>
              <w:commentRangeStart w:id="7567"/>
              <w:commentRangeStart w:id="7568"/>
              <w:r w:rsidRPr="00D424AA" w:rsidDel="00037826">
                <w:rPr>
                  <w:rFonts w:cs="Times New Roman"/>
                  <w:color w:val="000000" w:themeColor="text1"/>
                  <w:sz w:val="16"/>
                  <w:szCs w:val="16"/>
                  <w:lang w:val="en-GB"/>
                </w:rPr>
                <w:fldChar w:fldCharType="begin" w:fldLock="1"/>
              </w:r>
              <w:r w:rsidR="00DB48AC" w:rsidRPr="00037826" w:rsidDel="00037826">
                <w:rPr>
                  <w:rFonts w:cs="Times New Roman"/>
                  <w:color w:val="000000" w:themeColor="text1"/>
                  <w:sz w:val="16"/>
                  <w:szCs w:val="16"/>
                  <w:lang w:val="en-GB"/>
                </w:rPr>
                <w:delInstrText>ADDIN CSL_CITATION { "citationItems" : [ { "id" : "ITEM-1", "itemData" : { "DOI" : "10.1175/1520-0477-95.9.S1.1", "author" : [ { "dropping-particle" : "", "family" : "A\u00f1el", "given" : "J.A.", "non-dropping-particle" : "", "parse-names" : false, "suffix" : "" }, { "dropping-particle" : "", "family" : "L\u00f3pez-Moreno", "given" : "J.I.", "non-dropping-particle" : "", "parse-names" : false, "suffix" : "" }, { "dropping-particle" : "", "family" : "Otto", "given" : "Friederike E.L.", "non-dropping-particle" : "", "parse-names" : false, "suffix" : "" }, { "dropping-particle" : "", "family" : "Vicente-Serrano", "given" : "Sergio M.", "non-dropping-particle" : "", "parse-names" : false, "suffix" : "" }, { "dropping-particle" : "", "family" : "Schaller", "given" : "Nathalie", "non-dropping-particle" : "", "parse-names" : false, "suffix" : "" }, { "dropping-particle" : "", "family" : "Massey", "given" : "Neil", "non-dropping-particle" : "", "parse-names" : false, "suffix" : "" }, { "dropping-particle" : "", "family" : "Buis\u00e1n", "given" : "Samuel", "non-dropping-particle" : "", "parse-names" : false, "suffix" : "" }, { "dropping-particle" : "", "family" : "Allen", "given" : "Myles", "non-dropping-particle" : "", "parse-names" : false, "suffix" : "" } ], "container-title" : "Bulletin of the American Meteorological Society", "id" : "ITEM-1", "issue" : "9", "issued" : { "date-parts" : [ [ "2014" ] ] }, "page" : "S73-S76", "publisher" : "American Meteorological Society", "title" : "The Extreme Snow Accumulation in the Western Spanish Pyrenees during Winter and Spring 2013 [in \"Explaining Extreme Events of 2013 from a Climate Perspective\"]", "translator" : [ { "dropping-particle" : "", "family" : "S1346", "given" : "", "non-dropping-particle" : "", "parse-names" : false, "suffix" : "" } ], "type" : "article-journal", "volume" : "95" }, "uris" : [ "http://www.mendeley.com/documents/?uuid=8c3a5d06-40ea-48e1-9d22-859b9cd6a985" ] } ], "mendeley" : { "formattedCitation" : "(A\u00f1el et al., 2014)", "manualFormatting" : "U.S. Department of Agriculture Economic Research Service, 2016)", "plainTextFormattedCitation" : "(A\u00f1el et al., 2014)", "previouslyFormattedCitation" : "(A\u00f1el et al., 2014b)" }, "properties" : { "noteIndex" : 0 }, "schema" : "https://github.com/citation-style-language/schema/raw/master/csl-citation.json" }</w:delInstrText>
              </w:r>
              <w:r w:rsidRPr="00D424AA" w:rsidDel="00037826">
                <w:rPr>
                  <w:rFonts w:cs="Times New Roman"/>
                  <w:color w:val="000000" w:themeColor="text1"/>
                  <w:sz w:val="16"/>
                  <w:szCs w:val="16"/>
                  <w:lang w:val="en-GB"/>
                </w:rPr>
                <w:fldChar w:fldCharType="separate"/>
              </w:r>
              <w:r w:rsidR="00A26296" w:rsidRPr="00037826" w:rsidDel="00037826">
                <w:rPr>
                  <w:rFonts w:cs="Times New Roman"/>
                  <w:noProof/>
                  <w:color w:val="000000" w:themeColor="text1"/>
                  <w:sz w:val="16"/>
                  <w:szCs w:val="16"/>
                  <w:lang w:val="en-GB"/>
                </w:rPr>
                <w:delText>U.S. Department of Agriculture Economic Research Service, 2016)</w:delText>
              </w:r>
              <w:r w:rsidRPr="00D424AA" w:rsidDel="00037826">
                <w:rPr>
                  <w:rFonts w:cs="Times New Roman"/>
                  <w:color w:val="000000" w:themeColor="text1"/>
                  <w:sz w:val="16"/>
                  <w:szCs w:val="16"/>
                  <w:lang w:val="en-GB"/>
                </w:rPr>
                <w:fldChar w:fldCharType="end"/>
              </w:r>
            </w:del>
            <w:bookmarkEnd w:id="7560"/>
            <w:bookmarkEnd w:id="7563"/>
            <w:commentRangeEnd w:id="7567"/>
            <w:commentRangeEnd w:id="7568"/>
            <w:r w:rsidR="003512D4">
              <w:rPr>
                <w:rStyle w:val="Marquedecommentaire"/>
              </w:rPr>
              <w:commentReference w:id="7567"/>
            </w:r>
            <w:r w:rsidR="00A26296">
              <w:rPr>
                <w:rStyle w:val="Marquedecommentaire"/>
              </w:rPr>
              <w:commentReference w:id="7568"/>
            </w:r>
          </w:p>
        </w:tc>
        <w:tc>
          <w:tcPr>
            <w:tcW w:w="2158" w:type="dxa"/>
            <w:shd w:val="clear" w:color="auto" w:fill="D9D9D9"/>
          </w:tcPr>
          <w:p w14:paraId="3EFCF620" w14:textId="6A4829DC" w:rsidR="00D376F0" w:rsidRPr="00841A35" w:rsidRDefault="00D376F0" w:rsidP="00D424AA">
            <w:pPr>
              <w:rPr>
                <w:rFonts w:cs="Times New Roman"/>
                <w:i/>
                <w:sz w:val="16"/>
                <w:szCs w:val="16"/>
                <w:lang w:val="en-GB"/>
              </w:rPr>
            </w:pPr>
            <w:r w:rsidRPr="00D424AA">
              <w:rPr>
                <w:rFonts w:cs="Times New Roman"/>
                <w:color w:val="000000" w:themeColor="text1"/>
                <w:sz w:val="16"/>
                <w:szCs w:val="16"/>
                <w:lang w:val="en-GB"/>
              </w:rPr>
              <w:t xml:space="preserve">CMIP6 models, CMIP5 models, and RCMs project inconsistent changes in the region </w:t>
            </w:r>
            <w:bookmarkStart w:id="7569" w:name="_Hlk77196167"/>
            <w:ins w:id="7570" w:author="Robin Matthews" w:date="2021-07-14T23:03:00Z">
              <w:r w:rsidR="003512D4">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id" : "ITEM-2",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2",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3",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3",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4",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4",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Zollo et al., 2016; Samuels et al., 2018; Cardell et al., 2020; Li et al., 2020a)", "manualFormatting" : "(Zollo et al., 2016; Samuels et al., 2018; Cardell et al., 2020; C. Li et al., 2020)", "plainTextFormattedCitation" : "(Zollo et al., 2016; Samuels et al., 2018; Cardell et al., 2020; Li et al., 2020a)", "previouslyFormattedCitation" : "(Zollo et al., 2016; Samuels et al., 2018; Cardell et al., 2020; Li et al., 2020a)" }, "properties" : { "noteIndex" : 0 }, "schema" : "https://github.com/citation-style-language/schema/raw/master/csl-citation.json" }</w:instrText>
            </w:r>
            <w:ins w:id="7571" w:author="Robin Matthews" w:date="2021-07-14T23:03:00Z">
              <w:r w:rsidR="003512D4">
                <w:rPr>
                  <w:rFonts w:cs="Times New Roman"/>
                  <w:sz w:val="16"/>
                  <w:szCs w:val="16"/>
                  <w:lang w:val="en-GB"/>
                </w:rPr>
                <w:fldChar w:fldCharType="separate"/>
              </w:r>
              <w:r w:rsidR="003512D4" w:rsidRPr="00DA2EA0">
                <w:rPr>
                  <w:rFonts w:cs="Times New Roman"/>
                  <w:noProof/>
                  <w:sz w:val="16"/>
                  <w:szCs w:val="16"/>
                  <w:lang w:val="en-GB"/>
                </w:rPr>
                <w:t xml:space="preserve">(Zollo et al., 2016; Samuels et al., 2018; Cardell et al., 2020; </w:t>
              </w:r>
              <w:r w:rsidR="003512D4">
                <w:rPr>
                  <w:rFonts w:cs="Times New Roman"/>
                  <w:noProof/>
                  <w:sz w:val="16"/>
                  <w:szCs w:val="16"/>
                  <w:lang w:val="en-GB"/>
                </w:rPr>
                <w:t xml:space="preserve">C. </w:t>
              </w:r>
              <w:r w:rsidR="003512D4" w:rsidRPr="00DA2EA0">
                <w:rPr>
                  <w:rFonts w:cs="Times New Roman"/>
                  <w:noProof/>
                  <w:sz w:val="16"/>
                  <w:szCs w:val="16"/>
                  <w:lang w:val="en-GB"/>
                </w:rPr>
                <w:t>Li et al., 2020)</w:t>
              </w:r>
              <w:r w:rsidR="003512D4">
                <w:rPr>
                  <w:rFonts w:cs="Times New Roman"/>
                  <w:sz w:val="16"/>
                  <w:szCs w:val="16"/>
                  <w:lang w:val="en-GB"/>
                </w:rPr>
                <w:fldChar w:fldCharType="end"/>
              </w:r>
            </w:ins>
            <w:commentRangeStart w:id="7572"/>
            <w:del w:id="7573" w:author="Robin Matthews" w:date="2021-07-14T23:03:00Z">
              <w:r w:rsidRPr="00D424AA" w:rsidDel="003512D4">
                <w:rPr>
                  <w:rFonts w:cs="Times New Roman"/>
                  <w:sz w:val="16"/>
                  <w:szCs w:val="16"/>
                  <w:lang w:val="en-GB"/>
                </w:rPr>
                <w:fldChar w:fldCharType="begin" w:fldLock="1"/>
              </w:r>
              <w:r w:rsidR="00FC4C2D" w:rsidDel="003512D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r w:rsidRPr="00D424AA" w:rsidDel="003512D4">
                <w:rPr>
                  <w:rFonts w:cs="Times New Roman"/>
                  <w:sz w:val="16"/>
                  <w:szCs w:val="16"/>
                  <w:lang w:val="en-GB"/>
                </w:rPr>
                <w:fldChar w:fldCharType="separate"/>
              </w:r>
              <w:r w:rsidR="00A26296" w:rsidDel="003512D4">
                <w:rPr>
                  <w:rFonts w:cs="Times New Roman"/>
                  <w:noProof/>
                  <w:sz w:val="16"/>
                  <w:szCs w:val="16"/>
                  <w:lang w:val="en-GB"/>
                </w:rPr>
                <w:delText>(Li et al., 2020</w:delText>
              </w:r>
              <w:r w:rsidRPr="00D424AA" w:rsidDel="003512D4">
                <w:rPr>
                  <w:rFonts w:cs="Times New Roman"/>
                  <w:sz w:val="16"/>
                  <w:szCs w:val="16"/>
                  <w:lang w:val="en-GB"/>
                </w:rPr>
                <w:fldChar w:fldCharType="end"/>
              </w:r>
              <w:commentRangeEnd w:id="7572"/>
              <w:r w:rsidR="00A26296" w:rsidDel="003512D4">
                <w:rPr>
                  <w:rStyle w:val="Marquedecommentaire"/>
                </w:rPr>
                <w:commentReference w:id="7572"/>
              </w:r>
              <w:r w:rsidRPr="00841A35" w:rsidDel="003512D4">
                <w:rPr>
                  <w:rFonts w:cs="Times New Roman"/>
                  <w:sz w:val="16"/>
                  <w:szCs w:val="16"/>
                  <w:lang w:val="en-GB"/>
                </w:rPr>
                <w:delText xml:space="preserve">; </w:delText>
              </w:r>
              <w:commentRangeStart w:id="7574"/>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Cardell et al., 2020</w:delText>
              </w:r>
              <w:r w:rsidRPr="00D424AA" w:rsidDel="003512D4">
                <w:rPr>
                  <w:rFonts w:cs="Times New Roman"/>
                  <w:color w:val="000000" w:themeColor="text1"/>
                  <w:sz w:val="16"/>
                  <w:szCs w:val="16"/>
                  <w:lang w:val="en-GB"/>
                </w:rPr>
                <w:fldChar w:fldCharType="end"/>
              </w:r>
              <w:commentRangeEnd w:id="7574"/>
              <w:r w:rsidR="00A26296" w:rsidDel="003512D4">
                <w:rPr>
                  <w:rStyle w:val="Marquedecommentaire"/>
                </w:rPr>
                <w:commentReference w:id="7574"/>
              </w:r>
              <w:r w:rsidRPr="00841A35" w:rsidDel="003512D4">
                <w:rPr>
                  <w:rFonts w:cs="Times New Roman"/>
                  <w:color w:val="000000" w:themeColor="text1"/>
                  <w:sz w:val="16"/>
                  <w:szCs w:val="16"/>
                  <w:lang w:val="en-GB"/>
                </w:rPr>
                <w:delText xml:space="preserve">; </w:delText>
              </w:r>
              <w:commentRangeStart w:id="7575"/>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Zollo et al., 2016</w:delText>
              </w:r>
              <w:r w:rsidRPr="00D424AA" w:rsidDel="003512D4">
                <w:rPr>
                  <w:rFonts w:cs="Times New Roman"/>
                  <w:color w:val="000000" w:themeColor="text1"/>
                  <w:sz w:val="16"/>
                  <w:szCs w:val="16"/>
                  <w:lang w:val="en-GB"/>
                </w:rPr>
                <w:fldChar w:fldCharType="end"/>
              </w:r>
              <w:commentRangeEnd w:id="7575"/>
              <w:r w:rsidR="00A26296" w:rsidDel="003512D4">
                <w:rPr>
                  <w:rStyle w:val="Marquedecommentaire"/>
                </w:rPr>
                <w:commentReference w:id="7575"/>
              </w:r>
              <w:r w:rsidRPr="00841A35" w:rsidDel="003512D4">
                <w:rPr>
                  <w:rFonts w:cs="Times New Roman"/>
                  <w:color w:val="000000" w:themeColor="text1"/>
                  <w:sz w:val="16"/>
                  <w:szCs w:val="16"/>
                  <w:lang w:val="en-GB"/>
                </w:rPr>
                <w:delText xml:space="preserve">; </w:delText>
              </w:r>
              <w:commentRangeStart w:id="7576"/>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1",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Samuels et al., 2018)", "manualFormatting" : "Samuels et al., 2018)", "plainTextFormattedCitation" : "(Samuels et al., 2018)", "previouslyFormattedCitation" : "(Samuels et al., 2018)"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Samuels et al., 2018)</w:delText>
              </w:r>
              <w:r w:rsidRPr="00D424AA" w:rsidDel="003512D4">
                <w:rPr>
                  <w:rFonts w:cs="Times New Roman"/>
                  <w:color w:val="000000" w:themeColor="text1"/>
                  <w:sz w:val="16"/>
                  <w:szCs w:val="16"/>
                  <w:lang w:val="en-GB"/>
                </w:rPr>
                <w:fldChar w:fldCharType="end"/>
              </w:r>
            </w:del>
            <w:bookmarkEnd w:id="7569"/>
            <w:commentRangeEnd w:id="7576"/>
            <w:r w:rsidR="00A26296">
              <w:rPr>
                <w:rStyle w:val="Marquedecommentaire"/>
              </w:rPr>
              <w:commentReference w:id="7576"/>
            </w:r>
          </w:p>
        </w:tc>
        <w:tc>
          <w:tcPr>
            <w:tcW w:w="2159" w:type="dxa"/>
            <w:shd w:val="clear" w:color="auto" w:fill="DEEAF6"/>
          </w:tcPr>
          <w:p w14:paraId="097AEE90" w14:textId="27A3B22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757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78" w:author="Robin Matthews" w:date="2021-07-14T19:01:00Z">
              <w:r w:rsidR="00A26296" w:rsidDel="000B38AB">
                <w:rPr>
                  <w:rFonts w:cs="Times New Roman"/>
                  <w:noProof/>
                  <w:sz w:val="16"/>
                  <w:szCs w:val="16"/>
                  <w:lang w:val="en-GB"/>
                </w:rPr>
                <w:delText>Li et al., 2020</w:delText>
              </w:r>
            </w:del>
            <w:ins w:id="7579" w:author="Robin Matthews" w:date="2021-07-14T19:01:00Z">
              <w:r w:rsidR="000B38AB">
                <w:rPr>
                  <w:rFonts w:cs="Times New Roman"/>
                  <w:noProof/>
                  <w:sz w:val="16"/>
                  <w:szCs w:val="16"/>
                  <w:lang w:val="en-GB"/>
                </w:rPr>
                <w:t>C. Li et al., 2020</w:t>
              </w:r>
            </w:ins>
            <w:r w:rsidRPr="00D424AA">
              <w:rPr>
                <w:rFonts w:cs="Times New Roman"/>
                <w:sz w:val="16"/>
                <w:szCs w:val="16"/>
                <w:lang w:val="en-GB"/>
              </w:rPr>
              <w:fldChar w:fldCharType="end"/>
            </w:r>
            <w:commentRangeEnd w:id="7577"/>
            <w:r w:rsidR="00A26296">
              <w:rPr>
                <w:rStyle w:val="Marquedecommentaire"/>
              </w:rPr>
              <w:commentReference w:id="7577"/>
            </w:r>
            <w:r w:rsidRPr="00841A35">
              <w:rPr>
                <w:rFonts w:cs="Times New Roman"/>
                <w:color w:val="000000" w:themeColor="text1"/>
                <w:sz w:val="16"/>
                <w:szCs w:val="16"/>
                <w:lang w:val="en-GB"/>
              </w:rPr>
              <w:t>; Annex). Median increase of more than 2% in the 50-year Rx1day and Rx5day eve</w:t>
            </w:r>
            <w:r w:rsidRPr="00D424AA">
              <w:rPr>
                <w:rFonts w:cs="Times New Roman"/>
                <w:color w:val="000000" w:themeColor="text1"/>
                <w:sz w:val="16"/>
                <w:szCs w:val="16"/>
                <w:lang w:val="en-GB"/>
              </w:rPr>
              <w:t xml:space="preserve">nts compared to the 1°C warming level </w:t>
            </w:r>
            <w:commentRangeStart w:id="758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81" w:author="Robin Matthews" w:date="2021-07-14T17:38:00Z">
              <w:r w:rsidR="00A26296" w:rsidDel="00D50B01">
                <w:rPr>
                  <w:rFonts w:cs="Times New Roman"/>
                  <w:noProof/>
                  <w:sz w:val="16"/>
                  <w:szCs w:val="16"/>
                  <w:lang w:val="en-GB"/>
                </w:rPr>
                <w:delText>Li et al., 2020a</w:delText>
              </w:r>
            </w:del>
            <w:ins w:id="7582"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80"/>
            <w:r w:rsidR="00A26296">
              <w:rPr>
                <w:rStyle w:val="Marquedecommentaire"/>
              </w:rPr>
              <w:commentReference w:id="7580"/>
            </w:r>
            <w:r w:rsidRPr="00841A35">
              <w:rPr>
                <w:rFonts w:cs="Times New Roman"/>
                <w:sz w:val="16"/>
                <w:szCs w:val="16"/>
                <w:lang w:val="en-GB"/>
              </w:rPr>
              <w:t xml:space="preserve"> </w:t>
            </w:r>
            <w:r w:rsidRPr="00D424AA">
              <w:rPr>
                <w:rFonts w:cs="Times New Roman"/>
                <w:color w:val="000000" w:themeColor="text1"/>
                <w:sz w:val="16"/>
                <w:szCs w:val="16"/>
                <w:lang w:val="en-GB"/>
              </w:rPr>
              <w:t>and more than 0% in annual Rx1day and Rx5day and less than -2% in annual Rx30day compared to pre-industrial (Annex).</w:t>
            </w:r>
          </w:p>
          <w:p w14:paraId="4C1EC1FC" w14:textId="77777777" w:rsidR="00D376F0" w:rsidRPr="00D424AA" w:rsidRDefault="00D376F0" w:rsidP="00D424AA">
            <w:pPr>
              <w:rPr>
                <w:rFonts w:cs="Times New Roman"/>
                <w:color w:val="000000" w:themeColor="text1"/>
                <w:sz w:val="16"/>
                <w:szCs w:val="16"/>
                <w:lang w:val="en-GB"/>
              </w:rPr>
            </w:pPr>
          </w:p>
          <w:p w14:paraId="5304B8D0" w14:textId="26AEC372" w:rsidR="00D376F0" w:rsidRPr="00D707C3"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ins w:id="7583" w:author="Robin Matthews" w:date="2021-07-14T23:03:00Z">
              <w:r w:rsidR="003512D4">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2",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3",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3",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Zollo et al., 2016; Samuels et al., 2018; Cardell et al., 2020)", "plainTextFormattedCitation" : "(Zollo et al., 2016; Samuels et al., 2018; Cardell et al., 2020)", "previouslyFormattedCitation" : "(Zollo et al., 2016; Samuels et al., 2018; Cardell et al., 2020)" }, "properties" : { "noteIndex" : 0 }, "schema" : "https://github.com/citation-style-language/schema/raw/master/csl-citation.json" }</w:instrText>
            </w:r>
            <w:ins w:id="7584" w:author="Robin Matthews" w:date="2021-07-14T23:03:00Z">
              <w:r w:rsidR="003512D4">
                <w:rPr>
                  <w:rFonts w:cs="Times New Roman"/>
                  <w:color w:val="000000" w:themeColor="text1"/>
                  <w:sz w:val="16"/>
                  <w:szCs w:val="16"/>
                  <w:lang w:val="en-GB"/>
                </w:rPr>
                <w:fldChar w:fldCharType="separate"/>
              </w:r>
              <w:r w:rsidR="003512D4" w:rsidRPr="00DA2EA0">
                <w:rPr>
                  <w:rFonts w:cs="Times New Roman"/>
                  <w:noProof/>
                  <w:color w:val="000000" w:themeColor="text1"/>
                  <w:sz w:val="16"/>
                  <w:szCs w:val="16"/>
                  <w:lang w:val="en-GB"/>
                </w:rPr>
                <w:t>(Zollo et al., 2016; Samuels et al., 2018; Cardell et al., 2020)</w:t>
              </w:r>
              <w:r w:rsidR="003512D4">
                <w:rPr>
                  <w:rFonts w:cs="Times New Roman"/>
                  <w:color w:val="000000" w:themeColor="text1"/>
                  <w:sz w:val="16"/>
                  <w:szCs w:val="16"/>
                  <w:lang w:val="en-GB"/>
                </w:rPr>
                <w:fldChar w:fldCharType="end"/>
              </w:r>
              <w:r w:rsidR="003512D4" w:rsidRPr="00D424AA" w:rsidDel="003512D4">
                <w:rPr>
                  <w:rFonts w:cs="Times New Roman"/>
                  <w:color w:val="000000" w:themeColor="text1"/>
                  <w:sz w:val="16"/>
                  <w:szCs w:val="16"/>
                  <w:lang w:val="en-GB"/>
                </w:rPr>
                <w:t xml:space="preserve"> </w:t>
              </w:r>
            </w:ins>
            <w:del w:id="7585" w:author="Robin Matthews" w:date="2021-07-14T23:03:00Z">
              <w:r w:rsidRPr="00D424AA" w:rsidDel="003512D4">
                <w:rPr>
                  <w:rFonts w:cs="Times New Roman"/>
                  <w:color w:val="000000" w:themeColor="text1"/>
                  <w:sz w:val="16"/>
                  <w:szCs w:val="16"/>
                  <w:lang w:val="en-GB"/>
                </w:rPr>
                <w:delText>(</w:delText>
              </w:r>
              <w:bookmarkStart w:id="7586" w:name="_Hlk77196222"/>
              <w:commentRangeStart w:id="7587"/>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Cardell et al., 2020</w:delText>
              </w:r>
              <w:r w:rsidRPr="00D424AA" w:rsidDel="003512D4">
                <w:rPr>
                  <w:rFonts w:cs="Times New Roman"/>
                  <w:color w:val="000000" w:themeColor="text1"/>
                  <w:sz w:val="16"/>
                  <w:szCs w:val="16"/>
                  <w:lang w:val="en-GB"/>
                </w:rPr>
                <w:fldChar w:fldCharType="end"/>
              </w:r>
              <w:commentRangeEnd w:id="7587"/>
              <w:r w:rsidR="00A26296" w:rsidDel="003512D4">
                <w:rPr>
                  <w:rStyle w:val="Marquedecommentaire"/>
                </w:rPr>
                <w:commentReference w:id="7587"/>
              </w:r>
              <w:r w:rsidRPr="00841A35" w:rsidDel="003512D4">
                <w:rPr>
                  <w:rFonts w:cs="Times New Roman"/>
                  <w:color w:val="000000" w:themeColor="text1"/>
                  <w:sz w:val="16"/>
                  <w:szCs w:val="16"/>
                  <w:lang w:val="en-GB"/>
                </w:rPr>
                <w:delText xml:space="preserve">; </w:delText>
              </w:r>
              <w:commentRangeStart w:id="7588"/>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Zollo et al., 2016</w:delText>
              </w:r>
              <w:r w:rsidRPr="00D424AA" w:rsidDel="003512D4">
                <w:rPr>
                  <w:rFonts w:cs="Times New Roman"/>
                  <w:color w:val="000000" w:themeColor="text1"/>
                  <w:sz w:val="16"/>
                  <w:szCs w:val="16"/>
                  <w:lang w:val="en-GB"/>
                </w:rPr>
                <w:fldChar w:fldCharType="end"/>
              </w:r>
              <w:commentRangeEnd w:id="7588"/>
              <w:r w:rsidR="00A26296" w:rsidDel="003512D4">
                <w:rPr>
                  <w:rStyle w:val="Marquedecommentaire"/>
                </w:rPr>
                <w:commentReference w:id="7588"/>
              </w:r>
              <w:r w:rsidRPr="00841A35" w:rsidDel="003512D4">
                <w:rPr>
                  <w:rFonts w:cs="Times New Roman"/>
                  <w:color w:val="000000" w:themeColor="text1"/>
                  <w:sz w:val="16"/>
                  <w:szCs w:val="16"/>
                  <w:lang w:val="en-GB"/>
                </w:rPr>
                <w:delText xml:space="preserve">;  </w:delText>
              </w:r>
              <w:commentRangeStart w:id="7589"/>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1",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Samuels et al., 2018)", "manualFormatting" : "Samuels et al., 2018)", "plainTextFormattedCitation" : "(Samuels et al., 2018)", "previouslyFormattedCitation" : "(Samuels et al., 2018)"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Samuels et al., 2018)</w:delText>
              </w:r>
              <w:r w:rsidRPr="00D424AA" w:rsidDel="003512D4">
                <w:rPr>
                  <w:rFonts w:cs="Times New Roman"/>
                  <w:color w:val="000000" w:themeColor="text1"/>
                  <w:sz w:val="16"/>
                  <w:szCs w:val="16"/>
                  <w:lang w:val="en-GB"/>
                </w:rPr>
                <w:fldChar w:fldCharType="end"/>
              </w:r>
            </w:del>
            <w:bookmarkEnd w:id="7586"/>
            <w:commentRangeEnd w:id="7589"/>
            <w:r w:rsidR="00A26296">
              <w:rPr>
                <w:rStyle w:val="Marquedecommentaire"/>
              </w:rPr>
              <w:commentReference w:id="7589"/>
            </w:r>
            <w:r w:rsidRPr="00D707C3">
              <w:rPr>
                <w:rFonts w:cs="Times New Roman"/>
                <w:color w:val="000000" w:themeColor="text1"/>
                <w:sz w:val="16"/>
                <w:szCs w:val="16"/>
                <w:lang w:val="en-GB"/>
              </w:rPr>
              <w:t xml:space="preserve"> </w:t>
            </w:r>
          </w:p>
          <w:p w14:paraId="7732DC59" w14:textId="77777777" w:rsidR="00D376F0" w:rsidRPr="00D707C3" w:rsidRDefault="00D376F0" w:rsidP="00D424AA">
            <w:pPr>
              <w:rPr>
                <w:rFonts w:cs="Times New Roman"/>
                <w:i/>
                <w:sz w:val="16"/>
                <w:szCs w:val="16"/>
                <w:lang w:val="en-GB"/>
              </w:rPr>
            </w:pPr>
          </w:p>
        </w:tc>
        <w:tc>
          <w:tcPr>
            <w:tcW w:w="2159" w:type="dxa"/>
            <w:shd w:val="clear" w:color="auto" w:fill="AED9FC"/>
          </w:tcPr>
          <w:p w14:paraId="753C4BE6" w14:textId="73C37235" w:rsidR="00D376F0" w:rsidRPr="00D424AA" w:rsidRDefault="00D376F0" w:rsidP="00D424AA">
            <w:pPr>
              <w:rPr>
                <w:rFonts w:cs="Times New Roman"/>
                <w:color w:val="000000" w:themeColor="text1"/>
                <w:sz w:val="16"/>
                <w:szCs w:val="16"/>
                <w:lang w:val="en-GB"/>
              </w:rPr>
            </w:pPr>
            <w:r w:rsidRPr="00D707C3">
              <w:rPr>
                <w:rFonts w:cs="Times New Roman"/>
                <w:color w:val="000000" w:themeColor="text1"/>
                <w:sz w:val="16"/>
                <w:szCs w:val="16"/>
                <w:lang w:val="en-GB"/>
              </w:rPr>
              <w:t xml:space="preserve">CMIP6 models project a robust increase in the intensity and frequency of heavy precipitation </w:t>
            </w:r>
            <w:commentRangeStart w:id="759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91" w:author="Robin Matthews" w:date="2021-07-14T19:01:00Z">
              <w:r w:rsidR="00A26296" w:rsidDel="000B38AB">
                <w:rPr>
                  <w:rFonts w:cs="Times New Roman"/>
                  <w:noProof/>
                  <w:sz w:val="16"/>
                  <w:szCs w:val="16"/>
                  <w:lang w:val="en-GB"/>
                </w:rPr>
                <w:delText>Li et al., 2020</w:delText>
              </w:r>
            </w:del>
            <w:ins w:id="7592" w:author="Robin Matthews" w:date="2021-07-14T19:01:00Z">
              <w:r w:rsidR="000B38AB">
                <w:rPr>
                  <w:rFonts w:cs="Times New Roman"/>
                  <w:noProof/>
                  <w:sz w:val="16"/>
                  <w:szCs w:val="16"/>
                  <w:lang w:val="en-GB"/>
                </w:rPr>
                <w:t>C. Li et al., 2020</w:t>
              </w:r>
            </w:ins>
            <w:r w:rsidRPr="00D424AA">
              <w:rPr>
                <w:rFonts w:cs="Times New Roman"/>
                <w:sz w:val="16"/>
                <w:szCs w:val="16"/>
                <w:lang w:val="en-GB"/>
              </w:rPr>
              <w:fldChar w:fldCharType="end"/>
            </w:r>
            <w:commentRangeEnd w:id="7590"/>
            <w:r w:rsidR="00A26296">
              <w:rPr>
                <w:rStyle w:val="Marquedecommentaire"/>
              </w:rPr>
              <w:commentReference w:id="7590"/>
            </w:r>
            <w:r w:rsidRPr="00841A35">
              <w:rPr>
                <w:rFonts w:cs="Times New Roman"/>
                <w:color w:val="000000" w:themeColor="text1"/>
                <w:sz w:val="16"/>
                <w:szCs w:val="16"/>
                <w:lang w:val="en-GB"/>
              </w:rPr>
              <w:t xml:space="preserve">; Annex). </w:t>
            </w:r>
            <w:r w:rsidRPr="00D424AA">
              <w:rPr>
                <w:rFonts w:cs="Times New Roman"/>
                <w:color w:val="000000" w:themeColor="text1"/>
                <w:sz w:val="16"/>
                <w:szCs w:val="16"/>
                <w:lang w:val="en-GB"/>
              </w:rPr>
              <w:t xml:space="preserve">Median increase of more than 8% in the 50-year Rx1day and Rx5day events compared to the 1°C warming level </w:t>
            </w:r>
            <w:commentRangeStart w:id="759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594" w:author="Robin Matthews" w:date="2021-07-14T17:38:00Z">
              <w:r w:rsidR="00A26296" w:rsidDel="00D50B01">
                <w:rPr>
                  <w:rFonts w:cs="Times New Roman"/>
                  <w:noProof/>
                  <w:sz w:val="16"/>
                  <w:szCs w:val="16"/>
                  <w:lang w:val="en-GB"/>
                </w:rPr>
                <w:delText>Li et al., 2020a</w:delText>
              </w:r>
            </w:del>
            <w:ins w:id="7595"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593"/>
            <w:r w:rsidR="00A26296">
              <w:rPr>
                <w:rStyle w:val="Marquedecommentaire"/>
              </w:rPr>
              <w:commentReference w:id="7593"/>
            </w:r>
            <w:r w:rsidRPr="00841A35">
              <w:rPr>
                <w:rFonts w:cs="Times New Roman"/>
                <w:sz w:val="16"/>
                <w:szCs w:val="16"/>
                <w:lang w:val="en-GB"/>
              </w:rPr>
              <w:t xml:space="preserve"> </w:t>
            </w:r>
            <w:r w:rsidRPr="00D424AA">
              <w:rPr>
                <w:rFonts w:cs="Times New Roman"/>
                <w:color w:val="000000" w:themeColor="text1"/>
                <w:sz w:val="16"/>
                <w:szCs w:val="16"/>
                <w:lang w:val="en-GB"/>
              </w:rPr>
              <w:t>and more than 2% in annual Rx1day and Rx5day and less than -2% in annual Rx30day compared to pre-industrial (Annex).</w:t>
            </w:r>
          </w:p>
          <w:p w14:paraId="2538A347" w14:textId="77777777" w:rsidR="00D376F0" w:rsidRPr="00D424AA" w:rsidRDefault="00D376F0" w:rsidP="00D424AA">
            <w:pPr>
              <w:rPr>
                <w:rFonts w:cs="Times New Roman"/>
                <w:color w:val="000000" w:themeColor="text1"/>
                <w:sz w:val="16"/>
                <w:szCs w:val="16"/>
                <w:lang w:val="en-GB"/>
              </w:rPr>
            </w:pPr>
          </w:p>
          <w:p w14:paraId="08DCA3DA" w14:textId="4E7B87C6" w:rsidR="00D376F0" w:rsidRPr="00841A35" w:rsidDel="003512D4" w:rsidRDefault="00D376F0" w:rsidP="00DB48AC">
            <w:pPr>
              <w:rPr>
                <w:del w:id="7596" w:author="Robin Matthews" w:date="2021-07-14T23:08:00Z"/>
                <w:rFonts w:cs="Times New Roman"/>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ins w:id="7597" w:author="Robin Matthews" w:date="2021-07-14T23:08:00Z">
              <w:r w:rsidR="003512D4">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1007/s10584-018-2300-5", "ISSN" : "1573-1480", "abstract" : "Mediterranean basins can be impacted by severe floods caused by extreme rainfall, and there is a growing awareness about the possible increase in these heavy rainfall events due to climate change. In this study, the climate change impacts on extreme daily precipitation in 102 catchments covering the whole Mediterranean basin are investigated using nonstationary extreme value model applied to annual maximum precipitation in an ensemble of high-resolution regional climate model (RCM) simulations from the Euro-CORDEX experiment. Results indicate contrasted trends, with significant increasing trends in Northern catchments and conversely decreasing trends in Southern catchments. For most cases, the time of signal emergence for these trends is before the year 2000. The same spatial pattern is obtained under the two climate scenarios considered (RCP4.5 and RCP8.5) and in most RCM simulations, suggesting a robust climate change signal. The strongest multi-model agreement concerns the positive trends, which can exceed +\u200920% by the end of the twenty-first century in some simulations, impacting South France, North Italy, and the Balkans. For these areas, society-relevant strong impacts of such Mediterranean extreme precipitation changes could be expected in particular concerning flood-related damages.", "author" : [ { "dropping-particle" : "", "family" : "Tramblay", "given" : "Yves", "non-dropping-particle" : "", "parse-names" : false, "suffix" : "" }, { "dropping-particle" : "", "family" : "Somot", "given" : "Samuel", "non-dropping-particle" : "", "parse-names" : false, "suffix" : "" } ], "container-title" : "Climatic Change", "id" : "ITEM-2", "issue" : "2", "issued" : { "date-parts" : [ [ "2018" ] ] }, "page" : "289-302", "title" : "Future evolution of extreme precipitation in the Mediterranean", "translator" : [ { "dropping-particle" : "", "family" : "S2894", "given" : "", "non-dropping-particle" : "", "parse-names" : false, "suffix" : "" } ], "type" : "article-journal", "volume" : "151" }, "uris" : [ "http://www.mendeley.com/documents/?uuid=a60809b8-20cb-47b7-a8a6-a411db1365e3" ] }, { "id" : "ITEM-3",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3",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id" : "ITEM-4",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4",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id" : "ITEM-5", "itemData" : { "DOI" : "10.1002/joc.4380", "abstract" : "\u00a9 2016 Royal Meteorological Society. The Mediterranean coast of Spain often experiences intense rainfall, sometimes reaching remarkable amounts of more than 400 mm in one day. The aim of this work is to study possible changes of extreme precipitation in Spain for this century, simulated from several Coupled Model Intercomparison Project Phase 5 (CMIP5) climate models. Eighteen climate projections (nine models under RCP4.5 and nine RCP8.5 scenarios) were downscaled using a two-step analogue/regression statistical method. We have selected 144 rain gauges as the rainiest of a network by using a threshold of 250 mm in one day for a return period of 100 years. Observed time-series have been extended using the ERA40 reanalysis and have subsequently been used to correct the climate projections according to a parametric quantile-quantile method. Five theoretical distributions (Gamma, Weibull, Classical Gumbel, Reversed Gumbel and Log-logistic) have been used to fit the empirical cumulative functions (entire curves, not only the upper tail) and to estimate the expected precipitation according to several return periods: 10, 20, 50 and 100 years. Results in the projected changes for 2051-2100 compared to 1951-2000 are similar (in terms of sign and value) for the four return periods. The analysed climate projections show that changes in extreme rainfall patterns will be generally less than the natural variability. However, possible changes are detected in some regions: decreases are expected in a few kilometres inland, but with a possible increase in the coastline of southern Valencia and northern Alicante, where the most extreme rainfall was recorded. These results should be interpreted with caution because of the limited number of climate projections; anyway, this work shows that the developed methodology is useful for studying extreme rainfall under several climate scenarios.", "author" : [ { "dropping-particle" : "", "family" : "Monjo", "given" : "R.", "non-dropping-particle" : "", "parse-names" : false, "suffix" : "" }, { "dropping-particle" : "", "family" : "Gait\u00e1n", "given" : "E.", "non-dropping-particle" : "", "parse-names" : false, "suffix" : "" }, { "dropping-particle" : "", "family" : "P\u00f3rtoles", "given" : "J.", "non-dropping-particle" : "", "parse-names" : false, "suffix" : "" }, { "dropping-particle" : "", "family" : "Ribalaygua", "given" : "J.", "non-dropping-particle" : "", "parse-names" : false, "suffix" : "" }, { "dropping-particle" : "", "family" : "Torres", "given" : "L.", "non-dropping-particle" : "", "parse-names" : false, "suffix" : "" } ], "container-title" : "International Journal of Climatology", "id" : "ITEM-5", "issue" : "2", "issued" : { "date-parts" : [ [ "2016" ] ] }, "page" : "757-769", "title" : "Changes in extreme precipitation over Spain using statistical downscaling of CMIP5 projections", "translator" : [ { "dropping-particle" : "", "family" : "S784", "given" : "", "non-dropping-particle" : "", "parse-names" : false, "suffix" : "" } ], "type" : "article-journal", "volume" : "36" }, "uris" : [ "http://www.mendeley.com/documents/?uuid=026e3758-ebd3-4702-9daa-0e9cdd7d5de9" ] }, { "id" : "ITEM-6",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6",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7",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7",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id" : "ITEM-8", "itemData" : { "DOI" : "10.1007/s41748-020-00169-3", "ISSN" : "2509-9426",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 \u00b0C/decade to 0.5 \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8", "issue" : "3", "issued" : { "date-parts" : [ [ "2020", "9", "25" ] ] }, "page" : "477-492", "publisher" : "Springer Science and Business Media Deutschland GmbH", "title" : "Assessing Future Changes of Climate Extreme Events in the CORDEX-MENA Region Using Regional Climate Model ALADIN-Climate", "translator" : [ { "dropping-particle" : "", "family" : "S3411", "given" : "", "non-dropping-particle" : "", "parse-names" : false, "suffix" : "" } ], "type" : "article-journal", "volume" : "4" }, "uris" : [ "http://www.mendeley.com/documents/?uuid=47b90b6a-7b20-44f7-9062-59fa9c10b19c" ] } ], "mendeley" : { "formattedCitation" : "(Rajczak et al., 2013; Monjo et al., 2016; Zollo et al., 2016; Samuels et al., 2018; Tramblay and Somot, 2018; Cardell et al., 2020; Driouech et al., 2020; Coppola et al., 2021b)", "manualFormatting" : "(Rajczak et al., 2013; Monjo et al., 2016; Zollo et al., 2016; Samuels et al., 2018; Tramblay and Somot, 2018; Cardell et al., 2020; Driouech et al., 2020; Coppola et al., 2021b)", "plainTextFormattedCitation" : "(Rajczak et al., 2013; Monjo et al., 2016; Zollo et al., 2016; Samuels et al., 2018; Tramblay and Somot, 2018; Cardell et al., 2020; Driouech et al., 2020; Coppola et al., 2021b)", "previouslyFormattedCitation" : "(Rajczak et al., 2013; Monjo et al., 2016; Zollo et al., 2016; Samuels et al., 2018; Tramblay and Somot, 2018; Cardell et al., 2020; Driouech et al., 2020; Coppola et al., 2021b)" }, "properties" : { "noteIndex" : 0 }, "schema" : "https://github.com/citation-style-language/schema/raw/master/csl-citation.json" }</w:instrText>
            </w:r>
            <w:ins w:id="7598" w:author="Robin Matthews" w:date="2021-07-14T23:08:00Z">
              <w:r w:rsidR="003512D4">
                <w:rPr>
                  <w:rFonts w:cs="Times New Roman"/>
                  <w:color w:val="000000" w:themeColor="text1"/>
                  <w:sz w:val="16"/>
                  <w:szCs w:val="16"/>
                  <w:lang w:val="en-GB"/>
                </w:rPr>
                <w:fldChar w:fldCharType="separate"/>
              </w:r>
              <w:r w:rsidR="003512D4" w:rsidRPr="00DA2EA0">
                <w:rPr>
                  <w:rFonts w:cs="Times New Roman"/>
                  <w:noProof/>
                  <w:color w:val="000000" w:themeColor="text1"/>
                  <w:sz w:val="16"/>
                  <w:szCs w:val="16"/>
                  <w:lang w:val="en-GB"/>
                </w:rPr>
                <w:t>(Rajczak et al., 2013; Monjo et al., 2016; Zollo et al., 2016; Samuels et al., 2018; Tramblay and Somot, 2018; Cardell et al., 2020; Driouech et al., 2020; Coppola et al., 2021</w:t>
              </w:r>
              <w:r w:rsidR="003512D4">
                <w:rPr>
                  <w:rFonts w:cs="Times New Roman"/>
                  <w:noProof/>
                  <w:color w:val="000000" w:themeColor="text1"/>
                  <w:sz w:val="16"/>
                  <w:szCs w:val="16"/>
                  <w:lang w:val="en-GB"/>
                </w:rPr>
                <w:t>b</w:t>
              </w:r>
              <w:r w:rsidR="003512D4" w:rsidRPr="00DA2EA0">
                <w:rPr>
                  <w:rFonts w:cs="Times New Roman"/>
                  <w:noProof/>
                  <w:color w:val="000000" w:themeColor="text1"/>
                  <w:sz w:val="16"/>
                  <w:szCs w:val="16"/>
                  <w:lang w:val="en-GB"/>
                </w:rPr>
                <w:t>)</w:t>
              </w:r>
              <w:r w:rsidR="003512D4">
                <w:rPr>
                  <w:rFonts w:cs="Times New Roman"/>
                  <w:color w:val="000000" w:themeColor="text1"/>
                  <w:sz w:val="16"/>
                  <w:szCs w:val="16"/>
                  <w:lang w:val="en-GB"/>
                </w:rPr>
                <w:fldChar w:fldCharType="end"/>
              </w:r>
              <w:r w:rsidR="003512D4" w:rsidRPr="00D424AA" w:rsidDel="003512D4">
                <w:rPr>
                  <w:rFonts w:cs="Times New Roman"/>
                  <w:color w:val="000000" w:themeColor="text1"/>
                  <w:sz w:val="16"/>
                  <w:szCs w:val="16"/>
                  <w:lang w:val="en-GB"/>
                </w:rPr>
                <w:t xml:space="preserve"> </w:t>
              </w:r>
            </w:ins>
            <w:del w:id="7599" w:author="Robin Matthews" w:date="2021-07-14T23:08:00Z">
              <w:r w:rsidRPr="00D424AA" w:rsidDel="003512D4">
                <w:rPr>
                  <w:rFonts w:cs="Times New Roman"/>
                  <w:color w:val="000000" w:themeColor="text1"/>
                  <w:sz w:val="16"/>
                  <w:szCs w:val="16"/>
                  <w:lang w:val="en-GB"/>
                </w:rPr>
                <w:delText>(</w:delText>
              </w:r>
              <w:bookmarkStart w:id="7600" w:name="_Hlk77196479"/>
              <w:commentRangeStart w:id="7601"/>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Cardell et al., 2020</w:delText>
              </w:r>
              <w:r w:rsidRPr="00D424AA" w:rsidDel="003512D4">
                <w:rPr>
                  <w:rFonts w:cs="Times New Roman"/>
                  <w:color w:val="000000" w:themeColor="text1"/>
                  <w:sz w:val="16"/>
                  <w:szCs w:val="16"/>
                  <w:lang w:val="en-GB"/>
                </w:rPr>
                <w:fldChar w:fldCharType="end"/>
              </w:r>
              <w:commentRangeEnd w:id="7601"/>
              <w:r w:rsidR="00A26296" w:rsidDel="003512D4">
                <w:rPr>
                  <w:rStyle w:val="Marquedecommentaire"/>
                </w:rPr>
                <w:commentReference w:id="7601"/>
              </w:r>
              <w:r w:rsidRPr="00841A35" w:rsidDel="003512D4">
                <w:rPr>
                  <w:rFonts w:cs="Times New Roman"/>
                  <w:color w:val="000000" w:themeColor="text1"/>
                  <w:sz w:val="16"/>
                  <w:szCs w:val="16"/>
                  <w:lang w:val="en-GB"/>
                </w:rPr>
                <w:delText xml:space="preserve">; </w:delText>
              </w:r>
              <w:commentRangeStart w:id="7602"/>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7/s10584-018-2300-5", "ISSN" : "1573-1480", "abstract" : "Mediterranean basins can be impacted by severe floods caused by extreme rainfall, and there is a growing awareness about the possible increase in these heavy rainfall events due to climate change. In this study, the climate change impacts on extreme daily precipitation in 102 catchments covering the whole Mediterranean basin are investigated using nonstationary extreme value model applied to annual maximum precipitation in an ensemble of high-resolution regional climate model (RCM) simulations from the Euro-CORDEX experiment. Results indicate contrasted trends, with significant increasing trends in Northern catchments and conversely decreasing trends in Southern catchments. For most cases, the time of signal emergence for these trends is before the year 2000. The same spatial pattern is obtained under the two climate scenarios considered (RCP4.5 and RCP8.5) and in most RCM simulations, suggesting a robust climate change signal. The strongest multi-model agreement concerns the positive trends, which can exceed +\u200920% by the end of the twenty-first century in some simulations, impacting South France, North Italy, and the Balkans. For these areas, society-relevant strong impacts of such Mediterranean extreme precipitation changes could be expected in particular concerning flood-related damages.", "author" : [ { "dropping-particle" : "", "family" : "Tramblay", "given" : "Yves", "non-dropping-particle" : "", "parse-names" : false, "suffix" : "" }, { "dropping-particle" : "", "family" : "Somot", "given" : "Samuel", "non-dropping-particle" : "", "parse-names" : false, "suffix" : "" } ], "container-title" : "Climatic Change", "id" : "ITEM-1", "issue" : "2", "issued" : { "date-parts" : [ [ "2018" ] ] }, "page" : "289-302", "title" : "Future evolution of extreme precipitation in the Mediterranean", "translator" : [ { "dropping-particle" : "", "family" : "S2894", "given" : "", "non-dropping-particle" : "", "parse-names" : false, "suffix" : "" } ], "type" : "article-journal", "volume" : "151" }, "uris" : [ "http://www.mendeley.com/documents/?uuid=a60809b8-20cb-47b7-a8a6-a411db1365e3" ] } ], "mendeley" : { "formattedCitation" : "(Tramblay and Somot, 2018)", "manualFormatting" : "Tramblay and Somot, 2018", "plainTextFormattedCitation" : "(Tramblay and Somot, 2018)", "previouslyFormattedCitation" : "(Tramblay and Somot, 2018)"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Tramblay and Somot, 2018</w:delText>
              </w:r>
              <w:r w:rsidRPr="00D424AA" w:rsidDel="003512D4">
                <w:rPr>
                  <w:rFonts w:cs="Times New Roman"/>
                  <w:color w:val="000000" w:themeColor="text1"/>
                  <w:sz w:val="16"/>
                  <w:szCs w:val="16"/>
                  <w:lang w:val="en-GB"/>
                </w:rPr>
                <w:fldChar w:fldCharType="end"/>
              </w:r>
              <w:commentRangeEnd w:id="7602"/>
              <w:r w:rsidR="00A26296" w:rsidDel="003512D4">
                <w:rPr>
                  <w:rStyle w:val="Marquedecommentaire"/>
                </w:rPr>
                <w:commentReference w:id="7602"/>
              </w:r>
              <w:r w:rsidRPr="00841A35" w:rsidDel="003512D4">
                <w:rPr>
                  <w:rFonts w:cs="Times New Roman"/>
                  <w:color w:val="000000" w:themeColor="text1"/>
                  <w:sz w:val="16"/>
                  <w:szCs w:val="16"/>
                  <w:lang w:val="en-GB"/>
                </w:rPr>
                <w:delText xml:space="preserve">; </w:delText>
              </w:r>
              <w:commentRangeStart w:id="7603"/>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4401", "abstract" : "ABSTRACT This study presents a detailed analysis of the present and expected future extreme climate conditions over Italy through the use of some extreme indicators. Climate data for this analysis were provided by the regional climate model COSMO-CLM, using different grid spacing to ascertain the real importance of using higher resolution climate data, especially over such a complex topography as Italy. Four simulations were carried out at spatial resolutions of 0.125\u00b0 and 0.0715\u00b0, driven by ERA-Interim Reanalysis and the CMCC-CM global model. We investigated the ability of the model to represent realistically the climatology of a subset of climate indicators defined by the Expert Team on Climate Change Detection and Indices (ETCCDI) for precipitation and temperature. Several high-resolution observational data sets available over some Italian regions were therefore used in order to offset the limited number of observations available over Italy in the E-OBS data set and its coarse grid. We found that the increase in resolution could have interesting benefits in representing such extreme indices, especially in the more orographically complex areas. Finally, we investigated future climate changes regarding extreme weather events expected under anthropogenic climate change scenarios, employing the IPCC RCP4.5 and RCP8.5 greenhouse gas concentrations, showing that such events are expected to increase over Italy.", "author" : [ { "dropping-particle" : "", "family" : "Zollo", "given" : "Alessandra Lucia", "non-dropping-particle" : "", "parse-names" : false, "suffix" : "" }, { "dropping-particle" : "", "family" : "Rillo", "given" : "Valeria", "non-dropping-particle" : "", "parse-names" : false, "suffix" : "" }, { "dropping-particle" : "", "family" : "Bucchignani", "given" : "Edoardo", "non-dropping-particle" : "", "parse-names" : false, "suffix" : "" }, { "dropping-particle" : "", "family" : "Montesarchio", "given" : "Myriam", "non-dropping-particle" : "", "parse-names" : false, "suffix" : "" }, { "dropping-particle" : "", "family" : "Mercogliano", "given" : "Paola", "non-dropping-particle" : "", "parse-names" : false, "suffix" : "" } ], "container-title" : "International Journal of Climatology", "id" : "ITEM-1", "issue" : "2", "issued" : { "date-parts" : [ [ "2016" ] ] }, "page" : "987-1004", "title" : "Extreme temperature and precipitation events over Italy: assessment of high-resolution simulations with COSMO-CLM and future scenarios", "translator" : [ { "dropping-particle" : "", "family" : "S1719", "given" : "", "non-dropping-particle" : "", "parse-names" : false, "suffix" : "" } ], "type" : "article-journal", "volume" : "36" }, "uris" : [ "http://www.mendeley.com/documents/?uuid=ab00fd8c-48bf-4bbb-89f1-efdfa95210e0" ] } ], "mendeley" : { "formattedCitation" : "(Zollo et al., 2016)", "manualFormatting" : "Zollo et al., 2016", "plainTextFormattedCitation" : "(Zollo et al., 2016)", "previouslyFormattedCitation" : "(Zollo et al., 2016)"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Zollo et al., 2016</w:delText>
              </w:r>
              <w:r w:rsidRPr="00D424AA" w:rsidDel="003512D4">
                <w:rPr>
                  <w:rFonts w:cs="Times New Roman"/>
                  <w:color w:val="000000" w:themeColor="text1"/>
                  <w:sz w:val="16"/>
                  <w:szCs w:val="16"/>
                  <w:lang w:val="en-GB"/>
                </w:rPr>
                <w:fldChar w:fldCharType="end"/>
              </w:r>
              <w:commentRangeEnd w:id="7603"/>
              <w:r w:rsidR="00A26296" w:rsidDel="003512D4">
                <w:rPr>
                  <w:rStyle w:val="Marquedecommentaire"/>
                </w:rPr>
                <w:commentReference w:id="7603"/>
              </w:r>
              <w:r w:rsidRPr="00841A35" w:rsidDel="003512D4">
                <w:rPr>
                  <w:rFonts w:cs="Times New Roman"/>
                  <w:color w:val="000000" w:themeColor="text1"/>
                  <w:sz w:val="16"/>
                  <w:szCs w:val="16"/>
                  <w:lang w:val="en-GB"/>
                </w:rPr>
                <w:delText xml:space="preserve">; </w:delText>
              </w:r>
              <w:commentRangeStart w:id="7604"/>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1",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mendeley" : { "formattedCitation" : "(Samuels et al., 2018)", "manualFormatting" : "Samuels et al., 2018;", "plainTextFormattedCitation" : "(Samuels et al., 2018)", "previouslyFormattedCitation" : "(Samuels et al., 2018)"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Samuels et al., 2018;</w:delText>
              </w:r>
              <w:r w:rsidRPr="00D424AA" w:rsidDel="003512D4">
                <w:rPr>
                  <w:rFonts w:cs="Times New Roman"/>
                  <w:color w:val="000000" w:themeColor="text1"/>
                  <w:sz w:val="16"/>
                  <w:szCs w:val="16"/>
                  <w:lang w:val="en-GB"/>
                </w:rPr>
                <w:fldChar w:fldCharType="end"/>
              </w:r>
              <w:commentRangeEnd w:id="7604"/>
              <w:r w:rsidR="00A26296" w:rsidDel="003512D4">
                <w:rPr>
                  <w:rStyle w:val="Marquedecommentaire"/>
                </w:rPr>
                <w:commentReference w:id="7604"/>
              </w:r>
              <w:r w:rsidRPr="00841A35" w:rsidDel="003512D4">
                <w:rPr>
                  <w:rFonts w:cs="Times New Roman"/>
                  <w:color w:val="000000" w:themeColor="text1"/>
                  <w:sz w:val="16"/>
                  <w:szCs w:val="16"/>
                  <w:lang w:val="en-GB"/>
                </w:rPr>
                <w:delText xml:space="preserve">  </w:delText>
              </w:r>
              <w:commentRangeStart w:id="7605"/>
              <w:r w:rsidRPr="00D424AA" w:rsidDel="003512D4">
                <w:rPr>
                  <w:rFonts w:cs="Times New Roman"/>
                  <w:color w:val="000000" w:themeColor="text1"/>
                  <w:sz w:val="16"/>
                  <w:szCs w:val="16"/>
                  <w:lang w:val="en-GB"/>
                </w:rPr>
                <w:fldChar w:fldCharType="begin" w:fldLock="1"/>
              </w:r>
              <w:r w:rsidR="00FF6231" w:rsidDel="003512D4">
                <w:rPr>
                  <w:rFonts w:cs="Times New Roman"/>
                  <w:color w:val="000000" w:themeColor="text1"/>
                  <w:sz w:val="16"/>
                  <w:szCs w:val="16"/>
                  <w:lang w:val="en-GB"/>
                </w:rPr>
                <w:delInstrText>ADDIN CSL_CITATION { "citationItems" : [ { "id" : "ITEM-1", "itemData" : { "DOI" : "10.1002/joc.4380", "abstract" : "\u00a9 2016 Royal Meteorological Society. The Mediterranean coast of Spain often experiences intense rainfall, sometimes reaching remarkable amounts of more than 400 mm in one day. The aim of this work is to study possible changes of extreme precipitation in Spain for this century, simulated from several Coupled Model Intercomparison Project Phase 5 (CMIP5) climate models. Eighteen climate projections (nine models under RCP4.5 and nine RCP8.5 scenarios) were downscaled using a two-step analogue/regression statistical method. We have selected 144 rain gauges as the rainiest of a network by using a threshold of 250 mm in one day for a return period of 100 years. Observed time-series have been extended using the ERA40 reanalysis and have subsequently been used to correct the climate projections according to a parametric quantile-quantile method. Five theoretical distributions (Gamma, Weibull, Classical Gumbel, Reversed Gumbel and Log-logistic) have been used to fit the empirical cumulative functions (entire curves, not only the upper tail) and to estimate the expected precipitation according to several return periods: 10, 20, 50 and 100 years. Results in the projected changes for 2051-2100 compared to 1951-2000 are similar (in terms of sign and value) for the four return periods. The analysed climate projections show that changes in extreme rainfall patterns will be generally less than the natural variability. However, possible changes are detected in some regions: decreases are expected in a few kilometres inland, but with a possible increase in the coastline of southern Valencia and northern Alicante, where the most extreme rainfall was recorded. These results should be interpreted with caution because of the limited number of climate projections; anyway, this work shows that the developed methodology is useful for studying extreme rainfall under several climate scenarios.", "author" : [ { "dropping-particle" : "", "family" : "Monjo", "given" : "R.", "non-dropping-particle" : "", "parse-names" : false, "suffix" : "" }, { "dropping-particle" : "", "family" : "Gait\u00e1n", "given" : "E.", "non-dropping-particle" : "", "parse-names" : false, "suffix" : "" }, { "dropping-particle" : "", "family" : "P\u00f3rtoles", "given" : "J.", "non-dropping-particle" : "", "parse-names" : false, "suffix" : "" }, { "dropping-particle" : "", "family" : "Ribalaygua", "given" : "J.", "non-dropping-particle" : "", "parse-names" : false, "suffix" : "" }, { "dropping-particle" : "", "family" : "Torres", "given" : "L.", "non-dropping-particle" : "", "parse-names" : false, "suffix" : "" } ], "container-title" : "International Journal of Climatology", "id" : "ITEM-1", "issue" : "2", "issued" : { "date-parts" : [ [ "2016" ] ] }, "page" : "757-769", "title" : "Changes in extreme precipitation over Spain using statistical downscaling of CMIP5 projections", "translator" : [ { "dropping-particle" : "", "family" : "S784", "given" : "", "non-dropping-particle" : "", "parse-names" : false, "suffix" : "" } ], "type" : "article-journal", "volume" : "36" }, "uris" : [ "http://www.mendeley.com/documents/?uuid=026e3758-ebd3-4702-9daa-0e9cdd7d5de9" ] } ], "mendeley" : { "formattedCitation" : "(Monjo et al., 2016)", "manualFormatting" : "Monjo et al., 2016", "plainTextFormattedCitation" : "(Monjo et al., 2016)", "previouslyFormattedCitation" : "(Monjo et al., 2016)"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Monjo et al., 2016</w:delText>
              </w:r>
              <w:r w:rsidRPr="00D424AA" w:rsidDel="003512D4">
                <w:rPr>
                  <w:rFonts w:cs="Times New Roman"/>
                  <w:color w:val="000000" w:themeColor="text1"/>
                  <w:sz w:val="16"/>
                  <w:szCs w:val="16"/>
                  <w:lang w:val="en-GB"/>
                </w:rPr>
                <w:fldChar w:fldCharType="end"/>
              </w:r>
              <w:commentRangeEnd w:id="7605"/>
              <w:r w:rsidR="00A26296" w:rsidDel="003512D4">
                <w:rPr>
                  <w:rStyle w:val="Marquedecommentaire"/>
                </w:rPr>
                <w:commentReference w:id="7605"/>
              </w:r>
              <w:r w:rsidRPr="00841A35" w:rsidDel="003512D4">
                <w:rPr>
                  <w:rFonts w:cs="Times New Roman"/>
                  <w:color w:val="000000" w:themeColor="text1"/>
                  <w:sz w:val="16"/>
                  <w:szCs w:val="16"/>
                  <w:lang w:val="en-GB"/>
                </w:rPr>
                <w:delText xml:space="preserve">; </w:delText>
              </w:r>
              <w:commentRangeStart w:id="7606"/>
              <w:r w:rsidRPr="00D424AA" w:rsidDel="003512D4">
                <w:rPr>
                  <w:rFonts w:cs="Times New Roman"/>
                  <w:color w:val="000000" w:themeColor="text1"/>
                  <w:sz w:val="16"/>
                  <w:szCs w:val="16"/>
                  <w:lang w:val="en-GB"/>
                </w:rPr>
                <w:fldChar w:fldCharType="begin" w:fldLock="1"/>
              </w:r>
              <w:r w:rsidR="007D2D56" w:rsidDel="003512D4">
                <w:rPr>
                  <w:rFonts w:cs="Times New Roman"/>
                  <w:color w:val="000000" w:themeColor="text1"/>
                  <w:sz w:val="16"/>
                  <w:szCs w:val="16"/>
                  <w:lang w:val="en-GB"/>
                </w:rPr>
                <w:del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mendeley" : { "formattedCitation" : "(Rajczak et al., 2013)", "manualFormatting" : "Rajczak et al., 2013", "plainTextFormattedCitation" : "(Rajczak et al., 2013)", "previouslyFormattedCitation" : "(Rajczak et al., 2013)" }, "properties" : { "noteIndex" : 0 }, "schema" : "https://github.com/citation-style-language/schema/raw/master/csl-citation.json" }</w:delInstrText>
              </w:r>
              <w:r w:rsidRPr="00D424AA" w:rsidDel="003512D4">
                <w:rPr>
                  <w:rFonts w:cs="Times New Roman"/>
                  <w:color w:val="000000" w:themeColor="text1"/>
                  <w:sz w:val="16"/>
                  <w:szCs w:val="16"/>
                  <w:lang w:val="en-GB"/>
                </w:rPr>
                <w:fldChar w:fldCharType="separate"/>
              </w:r>
              <w:r w:rsidR="00A26296" w:rsidDel="003512D4">
                <w:rPr>
                  <w:rFonts w:cs="Times New Roman"/>
                  <w:noProof/>
                  <w:color w:val="000000" w:themeColor="text1"/>
                  <w:sz w:val="16"/>
                  <w:szCs w:val="16"/>
                  <w:lang w:val="en-GB"/>
                </w:rPr>
                <w:delText>Rajczak et al., 2013</w:delText>
              </w:r>
              <w:r w:rsidRPr="00D424AA" w:rsidDel="003512D4">
                <w:rPr>
                  <w:rFonts w:cs="Times New Roman"/>
                  <w:color w:val="000000" w:themeColor="text1"/>
                  <w:sz w:val="16"/>
                  <w:szCs w:val="16"/>
                  <w:lang w:val="en-GB"/>
                </w:rPr>
                <w:fldChar w:fldCharType="end"/>
              </w:r>
              <w:commentRangeEnd w:id="7606"/>
              <w:r w:rsidR="00A26296" w:rsidDel="003512D4">
                <w:rPr>
                  <w:rStyle w:val="Marquedecommentaire"/>
                </w:rPr>
                <w:commentReference w:id="7606"/>
              </w:r>
              <w:r w:rsidRPr="00841A35" w:rsidDel="003512D4">
                <w:rPr>
                  <w:rFonts w:cs="Times New Roman"/>
                  <w:color w:val="000000" w:themeColor="text1"/>
                  <w:sz w:val="16"/>
                  <w:szCs w:val="16"/>
                  <w:lang w:val="en-GB"/>
                </w:rPr>
                <w:delText xml:space="preserve">; </w:delText>
              </w:r>
              <w:commentRangeStart w:id="7607"/>
              <w:r w:rsidRPr="00D424AA" w:rsidDel="003512D4">
                <w:rPr>
                  <w:rFonts w:cs="Times New Roman"/>
                  <w:sz w:val="16"/>
                  <w:szCs w:val="16"/>
                  <w:lang w:val="en-GB"/>
                </w:rPr>
                <w:fldChar w:fldCharType="begin" w:fldLock="1"/>
              </w:r>
              <w:r w:rsidR="00FC4C2D" w:rsidDel="003512D4">
                <w:rPr>
                  <w:rFonts w:cs="Times New Roman"/>
                  <w:sz w:val="16"/>
                  <w:szCs w:val="16"/>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r w:rsidRPr="00D424AA" w:rsidDel="003512D4">
                <w:rPr>
                  <w:rFonts w:cs="Times New Roman"/>
                  <w:sz w:val="16"/>
                  <w:szCs w:val="16"/>
                  <w:lang w:val="en-GB"/>
                </w:rPr>
                <w:fldChar w:fldCharType="separate"/>
              </w:r>
              <w:r w:rsidR="00A26296" w:rsidDel="003512D4">
                <w:rPr>
                  <w:rFonts w:cs="Times New Roman"/>
                  <w:noProof/>
                  <w:sz w:val="16"/>
                  <w:szCs w:val="16"/>
                  <w:lang w:val="en-GB"/>
                </w:rPr>
                <w:delText>Coppola et al., 2021b</w:delText>
              </w:r>
              <w:r w:rsidRPr="00D424AA" w:rsidDel="003512D4">
                <w:rPr>
                  <w:rFonts w:cs="Times New Roman"/>
                  <w:sz w:val="16"/>
                  <w:szCs w:val="16"/>
                  <w:lang w:val="en-GB"/>
                </w:rPr>
                <w:fldChar w:fldCharType="end"/>
              </w:r>
              <w:commentRangeEnd w:id="7607"/>
              <w:r w:rsidR="00A26296" w:rsidDel="003512D4">
                <w:rPr>
                  <w:rStyle w:val="Marquedecommentaire"/>
                </w:rPr>
                <w:commentReference w:id="7607"/>
              </w:r>
              <w:r w:rsidRPr="00841A35" w:rsidDel="003512D4">
                <w:rPr>
                  <w:rFonts w:cs="Times New Roman"/>
                  <w:sz w:val="16"/>
                  <w:szCs w:val="16"/>
                  <w:lang w:val="en-GB"/>
                </w:rPr>
                <w:delText>;</w:delText>
              </w:r>
              <w:r w:rsidRPr="00D424AA" w:rsidDel="003512D4">
                <w:rPr>
                  <w:rFonts w:cs="Times New Roman"/>
                  <w:i/>
                  <w:sz w:val="16"/>
                  <w:szCs w:val="16"/>
                  <w:lang w:val="en-GB"/>
                </w:rPr>
                <w:delText xml:space="preserve"> </w:delText>
              </w:r>
              <w:commentRangeStart w:id="7608"/>
              <w:r w:rsidRPr="00D424AA" w:rsidDel="003512D4">
                <w:rPr>
                  <w:rFonts w:cs="Times New Roman"/>
                  <w:sz w:val="16"/>
                  <w:szCs w:val="16"/>
                  <w:lang w:val="en-GB"/>
                </w:rPr>
                <w:fldChar w:fldCharType="begin" w:fldLock="1"/>
              </w:r>
              <w:r w:rsidR="00FF6231" w:rsidDel="003512D4">
                <w:rPr>
                  <w:rFonts w:cs="Times New Roman"/>
                  <w:sz w:val="16"/>
                  <w:szCs w:val="16"/>
                  <w:lang w:val="en-GB"/>
                </w:rPr>
                <w:delInstrText>ADDIN CSL_CITATION { "citationItems" : [ { "id" : "ITEM-1", "itemData" : { "DOI" : "10.1007/s41748-020-00169-3", "ISSN" : "2509-9426",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 \u00b0C/decade to 0.5 \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1", "issue" : "3", "issued" : { "date-parts" : [ [ "2020", "9", "25" ] ] }, "page" : "477-492", "publisher" : "Springer Science and Business Media Deutschland GmbH", "title" : "Assessing Future Changes of Climate Extreme Events in the CORDEX-MENA Region Using Regional Climate Model ALADIN-Climate", "translator" : [ { "dropping-particle" : "", "family" : "S3411", "given" : "", "non-dropping-particle" : "", "parse-names" : false, "suffix" : "" } ], "type" : "article-journal", "volume" : "4" }, "uris" : [ "http://www.mendeley.com/documents/?uuid=47b90b6a-7b20-44f7-9062-59fa9c10b19c" ] } ], "mendeley" : { "formattedCitation" : "(Driouech et al., 2020)", "manualFormatting" : "Driouech et al., 2020)", "plainTextFormattedCitation" : "(Driouech et al., 2020)", "previouslyFormattedCitation" : "(Driouech et al., 2020)" }, "properties" : { "noteIndex" : 0 }, "schema" : "https://github.com/citation-style-language/schema/raw/master/csl-citation.json" }</w:delInstrText>
              </w:r>
              <w:r w:rsidRPr="00D424AA" w:rsidDel="003512D4">
                <w:rPr>
                  <w:rFonts w:cs="Times New Roman"/>
                  <w:sz w:val="16"/>
                  <w:szCs w:val="16"/>
                  <w:lang w:val="en-GB"/>
                </w:rPr>
                <w:fldChar w:fldCharType="separate"/>
              </w:r>
              <w:r w:rsidR="00A26296" w:rsidDel="003512D4">
                <w:rPr>
                  <w:rFonts w:cs="Times New Roman"/>
                  <w:noProof/>
                  <w:sz w:val="16"/>
                  <w:szCs w:val="16"/>
                  <w:lang w:val="en-GB"/>
                </w:rPr>
                <w:delText>Driouech et al., 2020)</w:delText>
              </w:r>
              <w:r w:rsidRPr="00D424AA" w:rsidDel="003512D4">
                <w:rPr>
                  <w:rFonts w:cs="Times New Roman"/>
                  <w:sz w:val="16"/>
                  <w:szCs w:val="16"/>
                  <w:lang w:val="en-GB"/>
                </w:rPr>
                <w:fldChar w:fldCharType="end"/>
              </w:r>
              <w:commentRangeEnd w:id="7608"/>
              <w:r w:rsidR="00A26296" w:rsidDel="003512D4">
                <w:rPr>
                  <w:rStyle w:val="Marquedecommentaire"/>
                </w:rPr>
                <w:commentReference w:id="7608"/>
              </w:r>
            </w:del>
          </w:p>
          <w:bookmarkEnd w:id="7600"/>
          <w:p w14:paraId="1386997F" w14:textId="77777777" w:rsidR="00D376F0" w:rsidRPr="00D424AA" w:rsidRDefault="00D376F0" w:rsidP="00037826">
            <w:pPr>
              <w:rPr>
                <w:rFonts w:cs="Times New Roman"/>
                <w:i/>
                <w:sz w:val="16"/>
                <w:szCs w:val="16"/>
                <w:lang w:val="en-GB"/>
              </w:rPr>
            </w:pPr>
          </w:p>
        </w:tc>
      </w:tr>
      <w:bookmarkEnd w:id="7544"/>
      <w:tr w:rsidR="00D376F0" w:rsidRPr="00F1665C" w14:paraId="6CBA6B24" w14:textId="77777777" w:rsidTr="00723657">
        <w:trPr>
          <w:trHeight w:val="330"/>
        </w:trPr>
        <w:tc>
          <w:tcPr>
            <w:tcW w:w="2158" w:type="dxa"/>
            <w:vMerge/>
          </w:tcPr>
          <w:p w14:paraId="065B2559"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71B4824C"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D9D9D9"/>
          </w:tcPr>
          <w:p w14:paraId="34F79BF1" w14:textId="77777777" w:rsidR="00D376F0" w:rsidRPr="00D424AA" w:rsidRDefault="00D376F0" w:rsidP="00D424AA">
            <w:pPr>
              <w:rPr>
                <w:rFonts w:cs="Times New Roman"/>
                <w:color w:val="000000" w:themeColor="text1"/>
                <w:sz w:val="16"/>
                <w:szCs w:val="16"/>
                <w:lang w:val="en-GB"/>
              </w:rPr>
            </w:pPr>
            <w:r w:rsidRPr="00D424AA">
              <w:rPr>
                <w:rFonts w:cs="Times New Roman"/>
                <w:bCs/>
                <w:i/>
                <w:color w:val="000000" w:themeColor="text1"/>
                <w:sz w:val="16"/>
                <w:szCs w:val="16"/>
                <w:lang w:val="en-GB"/>
              </w:rPr>
              <w:t xml:space="preserve">Low confidence </w:t>
            </w:r>
          </w:p>
        </w:tc>
        <w:tc>
          <w:tcPr>
            <w:tcW w:w="2158" w:type="dxa"/>
            <w:shd w:val="clear" w:color="auto" w:fill="D9D9D9"/>
          </w:tcPr>
          <w:p w14:paraId="1A26299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5176DA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2ED6CF6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tc>
        <w:tc>
          <w:tcPr>
            <w:tcW w:w="2159" w:type="dxa"/>
            <w:shd w:val="clear" w:color="auto" w:fill="DEEAF6"/>
          </w:tcPr>
          <w:p w14:paraId="01DE6DB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D22F4A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5110338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shd w:val="clear" w:color="auto" w:fill="AED9FC"/>
          </w:tcPr>
          <w:p w14:paraId="759503B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0BBE56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735DB37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r>
      <w:tr w:rsidR="00D376F0" w:rsidRPr="00F1665C" w14:paraId="28BF6AE3" w14:textId="77777777" w:rsidTr="00723657">
        <w:tc>
          <w:tcPr>
            <w:tcW w:w="2158" w:type="dxa"/>
            <w:vMerge w:val="restart"/>
          </w:tcPr>
          <w:p w14:paraId="46AD239D"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Western and Central Europe (WCE)</w:t>
            </w:r>
          </w:p>
          <w:p w14:paraId="7B3C0849" w14:textId="77777777" w:rsidR="00D376F0" w:rsidRPr="00D424AA" w:rsidRDefault="00D376F0" w:rsidP="00D424AA">
            <w:pPr>
              <w:rPr>
                <w:rFonts w:cs="Times New Roman"/>
                <w:color w:val="000000" w:themeColor="text1"/>
                <w:sz w:val="16"/>
                <w:szCs w:val="16"/>
                <w:lang w:val="en-GB"/>
              </w:rPr>
            </w:pPr>
          </w:p>
          <w:p w14:paraId="4916D8F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EEAF6"/>
          </w:tcPr>
          <w:p w14:paraId="0C8DA2A5" w14:textId="7B182535" w:rsidR="00D376F0" w:rsidRPr="00D424AA" w:rsidRDefault="00D376F0" w:rsidP="00D424AA">
            <w:pPr>
              <w:rPr>
                <w:rFonts w:eastAsiaTheme="minorHAnsi" w:cs="Times New Roman"/>
                <w:i/>
                <w:color w:val="000000" w:themeColor="text1"/>
                <w:sz w:val="16"/>
                <w:szCs w:val="16"/>
                <w:lang w:val="nb-NO" w:eastAsia="en-US"/>
              </w:rPr>
            </w:pPr>
            <w:r w:rsidRPr="00D424AA">
              <w:rPr>
                <w:rFonts w:cs="Times New Roman"/>
                <w:color w:val="000000" w:themeColor="text1"/>
                <w:sz w:val="16"/>
                <w:szCs w:val="16"/>
                <w:lang w:val="en-GB" w:eastAsia="en-CA"/>
              </w:rPr>
              <w:t xml:space="preserve">Intensification of heavy precipitation </w:t>
            </w:r>
            <w:bookmarkStart w:id="7609" w:name="_Hlk77196606"/>
            <w:ins w:id="7610" w:author="Robin Matthews" w:date="2021-07-14T23:10:00Z">
              <w:r w:rsidR="007A18C9">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07/s10584-013-0837-x", "abstract" : "Many studies have observed changes in the frequency and intensity of precipitation extremes and floods during the last decade(s). Natural variability by climate oscillations partly determines the observed evolution of precipitation extremes. Based on a technique for the identification and analysis of changes in extremes, this paper shows that precipitation extremes have oscillatory behaviour at multidecadal time scales. The analysis is based on a unique dataset of 108 years of 10-minute precipitation intensities at Uccle (Brussels), not affected by instrumental changes. We also checked the consistency of the findings with long precipitation records at 724 stations across Europe and the Middle East. The past 100 years show for northwestern Europe, both in winter and summer, larger and more precipitation extremes around the 1910s, 1950-1960s, and more recently during the 1990s-2000s. The oscillations for southwestern Europe are anti-correlated with these of northwestern Europe, thus with oscillation highs in the 1930-1940s and 1970s. The precipitation oscillation peaks are explained by persistence in atmospheric circulation patterns over the North Atlantic during periods of 10 to 15 years. \u00a9 2013 The Author(s).", "author" : [ { "dropping-particle" : "", "family" : "Willems", "given" : "P.", "non-dropping-particle" : "", "parse-names" : false, "suffix" : "" } ], "container-title" : "Climatic Change", "id" : "ITEM-2", "issue" : "4", "issued" : { "date-parts" : [ [ "2013" ] ] }, "page" : "931-944", "title" : "Multidecadal oscillatory behaviour of rainfall extremes in Europe", "translator" : [ { "dropping-particle" : "", "family" : "S797", "given" : "", "non-dropping-particle" : "", "parse-names" : false, "suffix" : "" } ], "type" : "article-journal", "volume" : "120" }, "uris" : [ "http://www.mendeley.com/documents/?uuid=22b32c8f-e4da-477e-9e40-6554ff23d9eb" ] }, { "id" : "ITEM-3", "itemData" : { "DOI" : "10.5194/hess-18-709-2014", "abstract" : "A growing interest in extreme precipitation has spread through the scientific community due to the effects of global climate change on the hydrological cycle, and their threat to natural systems' higher than average climatic values. Understanding the variability of precipitation indices and their association to atmospheric processes could help to project the frequency and severity of extremes. This paper evaluates the trend of three precipitation extremes: the number of consecutive dry/wet days (CDD/CWD) and the quotient of the precipitation in days where daily precipitation exceeds the 95th percentile of the reference period and the total amount of precipitation (or contribution of very wet days, R95pTOT). The aim of this study is twofold. First, extreme indicators are compared against accumulated precipitation (RR) over Europe in terms of trends using non-parametric approaches. Second, we analyse the geographically opposite trends found over different parts of Europe by considering their relationships with large-scale processes, using different teleconnection patterns. The study is accomplished for the four seasons using the gridded E-OBS data set developed within the EU ENSEMBLES project. &lt;br&gt;&lt;br&gt; Different patterns of variability were found for CWD and CDD in winter and summer, with north-south and east-west configurations, respectively. We consider physical factors in order to understand the extremes' variability by linking large-scale processes and precipitation extremes. Opposite associations with the North Atlantic Oscillation in winter and summer, and the relationships with the Scandinavian and East Atlantic patterns as well as El Ni\u00f1o/Southern Oscillation events in spring and autumn gave insight into the trend differences. Significant relationships were found between the Atlantic Multidecadal Oscillation and R95pTOT during the whole year. The largest extreme anomalies were analysed by composite maps using atmospheric variables and sea surface temperature. The association of extreme precipitation indices and large-scale variables found in this work could pave the way for new possibilities regarding the projection of extremes in downscaling techniques. \u00a9Author(s) 2014. CC Attribution 3.0 License.", "author" : [ { "dropping-particle" : "", "family" : "Casanueva", "given" : "A.", "non-dropping-particle" : "", "parse-names" : false, "suffix" : "" }, { "dropping-particle" : "", "family" : "Rodr\u00edguez-Puebla", "given" : "C.", "non-dropping-particle" : "", "parse-names" : false, "suffix" : "" }, { "dropping-particle" : "", "family" : "Fr\u00edas", "given" : "M.D.", "non-dropping-particle" : "", "parse-names" : false, "suffix" : "" }, { "dropping-particle" : "", "family" : "Gonz\u00e1lez-Reviriego", "given" : "N.", "non-dropping-particle" : "", "parse-names" : false, "suffix" : "" } ], "container-title" : "Hydrology and Earth System Sciences", "id" : "ITEM-3", "issue" : "2", "issued" : { "date-parts" : [ [ "2014" ] ] }, "page" : "709-725", "title" : "Variability of extreme precipitation over Europe and its relationships with teleconnection patterns", "translator" : [ { "dropping-particle" : "", "family" : "S603", "given" : "", "non-dropping-particle" : "", "parse-names" : false, "suffix" : "" } ], "type" : "article-journal", "volume" : "18" }, "uris" : [ "http://www.mendeley.com/documents/?uuid=80320a8b-6594-4f6d-bb59-66c57d7e2727" ] }, { "id" : "ITEM-4", "itemData" : { "DOI" : "10.1002/joc.4162", "ISSN" : "08998418", "abstract" : "ABSTRACT Fundamental changes in the hydrological cycle are to be expected in a future warmer climate. For Switzerland, recent climate change assessments based on the ENSEMBLES regional climate models project for the A1B emission scenario summer mean precipitation to significantly decrease by the end of this century, whereas winter mean precipitation tend to rise in Southern Switzerland. From an end-user perspective, projected changes in seasonal means are often insufficient to adequately address the multifaceted challenges of climate change adaptation. In this study, we investigate the projected changes in seasonal precipitation by considering changes in frequency and intensity, precipitation type (convective vs stratiform) and temporal structure (wet and dry spells) over Switzerland. As proxies for rain-type changes, we rely on the parameterized convective and large-scale precipitation components simulated by the models. The study reveals that the projected summer drying over Switzerland at the end of the century is mainly driven by a widespread reduction in the number of precipitation days. Thereby, the drying evolves altitude-specific: over low-land regions it is associated with a decrease in both convective and large-scale precipitation. Over elevated regions it is primarily associated with a decline in large-scale precipitation only, whereas convective precipitation remains at current levels. As a consequence, almost all the models project an increase in convective fraction at elevated altitudes. The decrease in the number of wet days during summer is accompanied by decreases (increases) in the number of multi-day wet (dry) spells. This future shift in multi-day episodes also lowers down the likelihood of short dry spell occurrence in all of the models. The models further project a higher mean precipitation intensity in spring and autumn north of the Alps, whereas a similar tendency is expected for the winter season over most of Switzerland.", "author" : [ { "dropping-particle" : "", "family" : "Fischer", "given" : "A.M.", "non-dropping-particle" : "", "parse-names" : false, "suffix" : "" }, { "dropping-particle" : "", "family" : "Keller", "given" : "D.E.", "non-dropping-particle" : "", "parse-names" : false, "suffix" : "" }, { "dropping-particle" : "", "family" : "Liniger", "given" : "M.A.", "non-dropping-particle" : "", "parse-names" : false, "suffix" : "" }, { "dropping-particle" : "", "family" : "Rajczak", "given" : "J.", "non-dropping-particle" : "", "parse-names" : false, "suffix" : "" }, { "dropping-particle" : "", "family" : "Sch\u00e4r", "given" : "C.", "non-dropping-particle" : "", "parse-names" : false, "suffix" : "" }, { "dropping-particle" : "", "family" : "Appenzeller", "given" : "C.", "non-dropping-particle" : "", "parse-names" : false, "suffix" : "" } ], "container-title" : "International Journal of Climatology", "id" : "ITEM-4", "issue" : "11", "issued" : { "date-parts" : [ [ "2015", "9", "24" ] ] }, "note" : "From Duplicate 1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1 (Projected changes in precipitation intensity and frequency in Switzerland: a multi-model perspective - Fischer, A M; Keller, D E; Liniger, M A; Rajczak, J; Sch\u00e4r, C; Appenzeller, C)\n\ndoi: 10.1002/joc.4162", "page" : "3204-3219", "publisher" : "Wiley-Blackwell", "title" : "Projected changes in precipitation intensity and frequency in Switzerland: a multi-model perspective", "translator" : [ { "dropping-particle" : "", "family" : "S1525", "given" : "", "non-dropping-particle" : "", "parse-names" : false, "suffix" : "" } ], "type" : "article-journal", "volume" : "35" }, "uris" : [ "http://www.mendeley.com/documents/?uuid=f9e6bac1-b5b6-4170-9325-5257124d7fad" ] }, { "id" : "ITEM-5", "itemData" : { "DOI" : "10.1016/j.gloplacha.2013.01.004", "abstract" : "Changes in daily extreme precipitations have been identified in many studies conducted at local, regional or global scales. For the Black Sea region, only little research on this issue was done. In this paper, the Black Sea Western coast covering Bulgarian, Romanian and partially Ukrainian coastlines was considered. The present study is focused on the analysis of the trends in daily extreme precipitations indices at a regional scale over 48. yrs (1961-2008). Data sets of daily precipitation recorded in 13 weather stations were analyzed. Among them, eight are located in Bulgaria, four in Romania and one in Ukraine. The main goal was to find changes in extreme daily rainfall using a set of 11 indices adopted from the core indices developed by ETCCDMI with appropriate modifications to suit to the studied area. The indices series and trends were generated using RClimDex software. The results seem integrated to the global and European continental scales findings: increasing trends are dominant for almost all indices; most of the calculated slopes are statistically insignificant; the distribution of positive and negative slopes in the area is extremely irregular and the changes in Northern stations are more significant compared to those calculated for Southern stations. \u00a9 2013 Elsevier B.V.", "author" : [ { "dropping-particle" : "", "family" : "Croitoru", "given" : "A.-E.", "non-dropping-particle" : "", "parse-names" : false, "suffix" : "" }, { "dropping-particle" : "", "family" : "Chiotoroiu", "given" : "B.-C.", "non-dropping-particle" : "", "parse-names" : false, "suffix" : "" }, { "dropping-particle" : "", "family" : "Ivanova Todorova", "given" : "V.", "non-dropping-particle" : "", "parse-names" : false, "suffix" : "" }, { "dropping-particle" : "", "family" : "Toric\u01ce", "given" : "V.", "non-dropping-particle" : "", "parse-names" : false, "suffix" : "" } ], "container-title" : "Global and Planetary Change", "id" : "ITEM-5", "issued" : { "date-parts" : [ [ "2013" ] ] }, "page" : "10-19", "title" : "Changes in precipitation extremes on the Black Sea Western Coast", "translator" : [ { "dropping-particle" : "", "family" : "S602", "given" : "", "non-dropping-particle" : "", "parse-names" : false, "suffix" : "" } ], "type" : "article-journal", "volume" : "102" }, "uris" : [ "http://www.mendeley.com/documents/?uuid=3d8103db-9e53-4b63-8921-a58ba5460e84" ] }, { "id" : "ITEM-6", "itemData" : { "DOI" : "10.1016/j.wace.2014.01.001", "abstract" : "Projections of extreme precipitation are of great importance, considering the potential severe impacts on society. In this study a recently developed regional, non-stationary peaks-over-threshold approach is applied to two transient simulations of the RACMO2 regional climate model for the period 1950-2100, driven by two different general circulation models. The regional approach reduces the estimation uncertainty compared to at-site approaches. The selection of a threshold for the peaks-over-threshold model is tackled from a new perspective, taking advantage of the regional setting. Further, a regional quantile regression model using a common relative trend in the threshold is introduced. A considerable bias in the extreme return levels is found with respect to gridded observations. This bias is corrected for by adjusting the parameters in the peaks-over-threshold model. In summer a significant increase in extreme precipitation over the study area is found for both RACMO2 simulations, mainly as a result of an increase of the variability of the excesses over the threshold. However, the magnitude of this trend in extreme summer precipitation depends on the driving general circulation model. In winter an increase in extreme precipitation corresponding with an increase in mean precipitation is found for both simulations. This trend is due to an increase of the threshold. \u00a9 2014 The Authors.", "author" : [ { "dropping-particle" : "", "family" : "Roth", "given" : "M.", "non-dropping-particle" : "", "parse-names" : false, "suffix" : "" }, { "dropping-particle" : "", "family" : "Buishand", "given" : "T.A.", "non-dropping-particle" : "", "parse-names" : false, "suffix" : "" }, { "dropping-particle" : "", "family" : "Jongbloed", "given" : "G.", "non-dropping-particle" : "", "parse-names" : false, "suffix" : "" }, { "dropping-particle" : "", "family" : "Klein Tank", "given" : "A.M.G.", "non-dropping-particle" : "", "parse-names" : false, "suffix" : "" }, { "dropping-particle" : "", "family" : "Zanten", "given" : "J.H.", "non-dropping-particle" : "van", "parse-names" : false, "suffix" : "" } ], "container-title" : "Weather and Climate Extremes", "id" : "ITEM-6", "issued" : { "date-parts" : [ [ "2014" ] ] }, "page" : "1-10", "title" : "Projections of precipitation extremes based on a regional, non-stationary peaks-over-threshold approach: A case study for the Netherlands and north-western Germany", "translator" : [ { "dropping-particle" : "", "family" : "S787", "given" : "", "non-dropping-particle" : "", "parse-names" : false, "suffix" : "" } ], "type" : "article-journal", "volume" : "4" }, "uris" : [ "http://www.mendeley.com/documents/?uuid=64efc41d-7845-48c0-84dc-80d2ba56eaeb" ] } ], "mendeley" : { "formattedCitation" : "(Croitoru et al., 2013; Willems, 2013; Casanueva et al., 2014; Roth et al., 2014; Fischer et al., 2015; Sun et al., 2020a)", "manualFormatting" : "(Croitoru et al., 2013; Willems, 2013; Casanueva et al., 2014; Roth et al., 2014; Fischer et al., 2015; Sun et al., 2020b)", "plainTextFormattedCitation" : "(Croitoru et al., 2013; Willems, 2013; Casanueva et al., 2014; Roth et al., 2014; Fischer et al., 2015; Sun et al., 2020a)", "previouslyFormattedCitation" : "(Croitoru et al., 2013; Willems, 2013; Casanueva et al., 2014; Roth et al., 2014; Fischer et al., 2015; Sun et al., 2020a)" }, "properties" : { "noteIndex" : 0 }, "schema" : "https://github.com/citation-style-language/schema/raw/master/csl-citation.json" }</w:instrText>
            </w:r>
            <w:ins w:id="7611" w:author="Robin Matthews" w:date="2021-07-14T23:10:00Z">
              <w:r w:rsidR="007A18C9">
                <w:rPr>
                  <w:rFonts w:cs="Times New Roman"/>
                  <w:sz w:val="16"/>
                  <w:szCs w:val="16"/>
                  <w:lang w:val="en-GB"/>
                </w:rPr>
                <w:fldChar w:fldCharType="separate"/>
              </w:r>
              <w:r w:rsidR="007A18C9" w:rsidRPr="00DA2EA0">
                <w:rPr>
                  <w:rFonts w:cs="Times New Roman"/>
                  <w:noProof/>
                  <w:sz w:val="16"/>
                  <w:szCs w:val="16"/>
                  <w:lang w:val="en-GB"/>
                </w:rPr>
                <w:t>(Croitoru et al., 2013; Willems, 2013; Casanueva et al., 2014; Roth et al., 2014; Fischer et al., 2015; Sun et al., 2020</w:t>
              </w:r>
              <w:r w:rsidR="007A18C9">
                <w:rPr>
                  <w:rFonts w:cs="Times New Roman"/>
                  <w:noProof/>
                  <w:sz w:val="16"/>
                  <w:szCs w:val="16"/>
                  <w:lang w:val="en-GB"/>
                </w:rPr>
                <w:t>b</w:t>
              </w:r>
              <w:r w:rsidR="007A18C9" w:rsidRPr="00DA2EA0">
                <w:rPr>
                  <w:rFonts w:cs="Times New Roman"/>
                  <w:noProof/>
                  <w:sz w:val="16"/>
                  <w:szCs w:val="16"/>
                  <w:lang w:val="en-GB"/>
                </w:rPr>
                <w:t>)</w:t>
              </w:r>
              <w:r w:rsidR="007A18C9">
                <w:rPr>
                  <w:rFonts w:cs="Times New Roman"/>
                  <w:sz w:val="16"/>
                  <w:szCs w:val="16"/>
                  <w:lang w:val="en-GB"/>
                </w:rPr>
                <w:fldChar w:fldCharType="end"/>
              </w:r>
            </w:ins>
            <w:commentRangeStart w:id="7612"/>
            <w:del w:id="7613" w:author="Robin Matthews" w:date="2021-07-14T23:10:00Z">
              <w:r w:rsidRPr="00D424AA" w:rsidDel="007A18C9">
                <w:rPr>
                  <w:rFonts w:cs="Times New Roman"/>
                  <w:sz w:val="16"/>
                  <w:szCs w:val="16"/>
                  <w:lang w:val="en-GB"/>
                </w:rPr>
                <w:fldChar w:fldCharType="begin" w:fldLock="1"/>
              </w:r>
              <w:r w:rsidR="00AB36D4" w:rsidDel="007A18C9">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7A18C9">
                <w:rPr>
                  <w:rFonts w:cs="Times New Roman"/>
                  <w:sz w:val="16"/>
                  <w:szCs w:val="16"/>
                  <w:lang w:val="en-GB"/>
                </w:rPr>
                <w:fldChar w:fldCharType="separate"/>
              </w:r>
              <w:r w:rsidR="00A26296" w:rsidDel="007A18C9">
                <w:rPr>
                  <w:rFonts w:cs="Times New Roman"/>
                  <w:noProof/>
                  <w:sz w:val="16"/>
                  <w:szCs w:val="16"/>
                  <w:lang w:val="en-GB"/>
                </w:rPr>
                <w:delText>(Sun et al., 2020</w:delText>
              </w:r>
              <w:r w:rsidRPr="00D424AA" w:rsidDel="007A18C9">
                <w:rPr>
                  <w:rFonts w:cs="Times New Roman"/>
                  <w:sz w:val="16"/>
                  <w:szCs w:val="16"/>
                  <w:lang w:val="en-GB"/>
                </w:rPr>
                <w:fldChar w:fldCharType="end"/>
              </w:r>
              <w:commentRangeEnd w:id="7612"/>
              <w:r w:rsidR="00A26296" w:rsidDel="007A18C9">
                <w:rPr>
                  <w:rStyle w:val="Marquedecommentaire"/>
                </w:rPr>
                <w:commentReference w:id="7612"/>
              </w:r>
              <w:r w:rsidRPr="00841A35" w:rsidDel="007A18C9">
                <w:rPr>
                  <w:rFonts w:cs="Times New Roman"/>
                  <w:sz w:val="16"/>
                  <w:szCs w:val="16"/>
                  <w:lang w:val="en-GB"/>
                </w:rPr>
                <w:delText xml:space="preserve">; </w:delText>
              </w:r>
              <w:commentRangeStart w:id="7614"/>
              <w:r w:rsidRPr="00D424AA" w:rsidDel="007A18C9">
                <w:rPr>
                  <w:rFonts w:eastAsiaTheme="minorHAnsi" w:cs="Times New Roman"/>
                  <w:color w:val="000000" w:themeColor="text1"/>
                  <w:sz w:val="16"/>
                  <w:szCs w:val="16"/>
                  <w:lang w:val="en-GB" w:eastAsia="en-US"/>
                </w:rPr>
                <w:fldChar w:fldCharType="begin" w:fldLock="1"/>
              </w:r>
              <w:r w:rsidR="00FF6231" w:rsidRPr="00655B9D" w:rsidDel="007A18C9">
                <w:rPr>
                  <w:rFonts w:eastAsiaTheme="minorHAnsi" w:cs="Times New Roman"/>
                  <w:color w:val="000000" w:themeColor="text1"/>
                  <w:sz w:val="16"/>
                  <w:szCs w:val="16"/>
                  <w:lang w:val="en-GB" w:eastAsia="en-US"/>
                </w:rPr>
                <w:delInstrText>ADDIN CSL_CITATION { "citationItems" : [ { "id" : "ITEM-1", "itemData" : { "DOI" : "10.1007/s10584-013-0837-x", "abstract" : "Many studies have observed changes in the frequency and intensity of precipitation extremes and floods during the last decade(s). Natural variability by climate oscillations partly determines the observed evolution of precipitation extremes. Based on a technique for the identification and analysis of changes in extremes, this paper shows that precipitation extremes have oscillatory behaviour at multidecadal time scales. The analysis is based on a unique dataset of 108 years of 10-minute precipitation intensities at Uccle (Brussels), not affected by instrumental changes. We also checked the consistency of the findings with long precipitation records at 724 stations across Europe and the Middle East. The past 100 years show for northwestern Europe, both in winter and summer, larger and more precipitation extremes around the 1910s, 1950-1960s, and more recently during the 1990s-2000s. The oscillations for southwestern Europe are anti-correlated with these of northwestern Europe, thus with oscillation highs in the 1930-1940s and 1970s. The precipitation oscillation peaks are explained by persistence in atmospheric circulation patterns over the North Atlantic during periods of 10 to 15 years. \u00a9 2013 The Author(s).", "author" : [ { "dropping-particle" : "", "family" : "Willems", "given" : "P.", "non-dropping-particle" : "", "parse-names" : false, "suffix" : "" } ], "container-title" : "Climatic Change", "id" : "ITEM-1", "issue" : "4", "issued" : { "date-parts" : [ [ "2013" ] ] }, "page" : "931-944", "title" : "Multidecadal oscillatory behaviour of rainfall extremes in Europe", "translator" : [ { "dropping-particle" : "", "family" : "S797", "given" : "", "non-dropping-particle" : "", "parse-names" : false, "suffix" : "" } ], "type" : "article-journal", "volume" : "120" }, "uris" : [ "http://www.mendeley.com/documents/?uuid=22b32c8f-e4da-477e-9e40-6554ff23d9eb" ] }, { "id" : "ITEM-2", "itemData" : { "DOI" : "10.5194/hess-18-709-2014", "abstract" : "A growing interest in extreme precipitation has spread through the scientific community due to the effects of global climate change on the hydrological cycle, and their threat to natural systems' higher than average climatic values. Understanding the variability of precipitation indices and their association to atmospheric processes could help to project the frequency and severity of extremes. This paper evaluates the trend of three precipitation extremes: the number of consecutive dry/wet days (CDD/CWD) and the quotient of the precipitation in days where daily precipitation exceeds the 95th percentile of the reference period and the total amount of precipitation (or contribution of very wet days, R95pTOT). The aim of this study is twofold. First, extreme indicators are compared against accumulated precipitation (RR) over Europe in terms of trends using non-parametric approaches. Second, we analyse the geographically opposite trends found over different parts of Europe by considering their relationships with large-scale processes, using different teleconnection patterns. The study is accomplished for the four seasons using the gridded E-OBS data set developed within the EU ENSEMBLES project. &lt;br&gt;&lt;br&gt; Different patterns of variability were found for CWD and CDD in winter and summer, with north-south and east-west configurations, respectively. We consider physical factors in order to understand the extremes' variability by linking large-scale processes and precipitation extremes. Opposite associations with the North Atlantic Oscillation in winter and summer, and the relationships with the Scandinavian and East Atlantic patterns as well as El Ni\u00f1o/Southern Oscillation events in spring and autumn gave insight into the trend differences. Significant relationships were found between the Atlantic Multidecadal Oscillation and R95pTOT during the whole year. The largest extreme anomalies were analysed by composite maps using atmospheric variables and sea surface temperature. The association of extreme precipitation indices and large-scale variables found in this work could pave the way for new possibilities regarding the projection of extremes in downscaling techniques. \u00a9Author(s) 2014. CC Attribution 3.0 License.", "author" : [ { "dropping-particle" : "", "family" : "Casanueva", "given" : "A.", "non-dropping-particle" : "", "parse-names" : false, "suffix" : "" }, { "dropping-particle" : "", "family" : "Rodr\u00edguez-Puebla", "given" : "C.", "non-dropping-particle" : "", "parse-names" : false, "suffix" : "" }, { "dropping-particle" : "", "family" : "Fr\u00edas", "given" : "M.D.", "non-dropping-particle" : "", "parse-names" : false, "suffix" : "" }, { "dropping-particle" : "", "family" : "Gonz\u00e1lez-Reviriego", "given" : "N.", "non-dropping-particle" : "", "parse-names" : false, "suffix" : "" } ], "container-title" : "Hydrology and Earth System Sciences", "id" : "ITEM-2", "issue" : "2", "issued" : { "date-parts" : [ [ "2014" ] ] }, "page" : "709-725", "title" : "Variability of extreme precipitation over Europe and its relationships with teleconnection patterns", "translator" : [ { "dropping-particle" : "", "family" : "S603", "given" : "", "non-dropping-particle" : "", "parse-names" : false, "suffix" : "" } ], "type" : "article-journal", "volume" : "18" }, "uris" : [ "http://www.mendeley.com/documents/?uuid=80320a8b-6594-4f6d-bb59-66c57d7e2727" ] }, { "id" : "ITEM-3", "itemData" : { "DOI" : "10.1002/joc.4162", "ISSN" : "08998418", "abstract" : "ABSTRACT Fundamental changes in the hydrological cycle are to be expected in a future warmer climate. For Switzerland, recent climate change assessments based on the ENSEMBLES regional climate models project for the A1B emission scenario summer mean precipitation to significantly decrease by the end of this century, whereas winter mean precipitation tend to rise in Southern Switzerland. From an end-user perspective, projected changes in seasonal means are often insufficient to adequately address the multifaceted challenges of climate change adaptation. In this study, we investigate the projected changes in seasonal precipitation by considering changes in frequency and intensity, precipitation type (convective vs stratiform) and temporal structure (wet and dry spells) over Switzerland. As proxies for rain-type changes, we rely on the parameterized convective and large-scale precipitation components simulated by the models. The study reveals that the projected summer drying over Switzerland at the end of the century is mainly driven by a widespread reduction in the number of precipitation days. Thereby, the drying evolves altitude-specific: over low-land regions it is associated with a decrease in both convective and large-scale precipitation. Over elevated regions it is primarily associated with a decline in large-scale precipitation only, whereas convective precipitation remains at current levels. As a consequence, almost all the models project an increase in convective fraction at elevated altitudes. The decrease in the number of wet days during summer is accompanied by decreases (increases) in the number of multi-day wet (dry) spells. This future shift in multi-day episodes also lowers down the likelihood of short dry spell occurrence in all of the models. The models further project a higher mean precipitation intensity in spring and autumn north of the Alps, whereas a similar tendency is expected for the winter season over most of Switzerland.", "author" : [ { "dropping-particle" : "", "family" : "Fischer", "given" : "A.M.", "non-dropping-particle" : "", "parse-names" : false, "suffix" : "" }, { "dropping-particle" : "", "family" : "Keller", "given" : "D.E.", "non-dropping-particle" : "", "parse-names" : false, "suffix" : "" }, { "dropping-particle" : "", "family" : "Liniger", "given" : "M.A.", "non-dropping-particle" : "", "parse-names" : false, "suffix" : "" }, { "dropping-particle" : "", "family" : "Rajczak", "given" : "J.", "non-dropping-particle" : "", "parse-names" : false, "suffix" : "" }, { "dropping-particle" : "", "family" : "Sch\u00e4r", "given" : "C.", "non-dropping-particle" : "", "parse-names" : false, "suffix" : "" }, { "dropping-particle" : "", "family" : "Appenzeller", "given" : "C.", "non-dropping-particle" : "", "parse-names" : false, "suffix" : "" } ], "container-title" : "International Journal of Climatology", "id" : "ITEM-3", "issue" : "11", "issued" : { "date-parts" : [ [ "2015", "9", "24" ] ] }, "note" : "From Duplicate 1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1 (Projected changes in precipitation intensity and frequency in Switzerland: a multi-model perspective - Fischer, A M; Keller, D E; Liniger, M A; Rajczak, J; Sch\u00e4r, C; Appenzeller, C)\n\ndoi: 10.1002/joc.4162", "page" : "3204-3219", "publisher" : "Wiley-Blackwell", "title" : "Projected changes in precipitation intensity and frequency in Switzerland: a multi-model perspective", "translator" : [ { "dropping-particle" : "", "family" : "S1525", "given" : "", "non-dropping-particle" : "", "parse-names" : false, "suffix" : "" } ], "type" : "article-journal", "volume" : "35" }, "uris" : [ "http://www.mendeley.com/documents/?uuid=f9e6bac1-b5b6-4170-9325-5257124d7fad" ] }, { "id" : "ITEM-4", "itemData" : { "DOI" : "10.1016/j.gloplacha.2013.01.004", "abstract" : "Changes in daily extreme precipitations have been identified in many studies conducted at local, regional or global scales. For the Black Sea region, only little research on this issue was done. In this paper, the Black Sea Western coast covering Bulgarian, Romanian and partially Ukrainian coastlines was considered. The present study is focused on the analysis of the trends in daily extreme precipitations indices at a regional scale over 48. yrs (1961-2008). Data sets of daily precipitation recorded in 13 weather stations were analyzed. Among them, eight are located in Bulgaria, four in Romania and one in Ukraine. The main goal was to find changes in extreme daily rainfall using a set of 11 indices adopted from the core indices developed by ETCCDMI with appropriate modifications to suit to the studied area. The indices series and trends were generated using RClimDex software. The results seem integrated to the global and European continental scales findings: increasing trends are dominant for almost all indices; most of the calculated slopes are statistically insignificant; the distribution of positive and negative slopes in the area is extremely irregular and the changes in Northern stations are more significant compared to those calculated for Southern stations. \u00a9 2013 Elsevier B.V.", "author" : [ { "dropping-particle" : "", "family" : "Croitoru", "given" : "A.-E.", "non-dropping-particle" : "", "parse-names" : false, "suffix" : "" }, { "dropping-particle" : "", "family" : "Chiotoroiu", "given" : "B.-C.", "non-dropping-particle" : "", "parse-names" : false, "suffix" : "" }, { "dropping-particle" : "", "family" : "Ivanova Todorova", "given" : "V.", "non-dropping-particle" : "", "parse-names" : false, "suffix" : "" }, { "dropping-particle" : "", "family" : "Toric\u01ce", "given" : "V.", "non-dropping-particle" : "", "parse-names" : false, "suffix" : "" } ], "container-title" : "Global and Planetary Change", "id" : "ITEM-4", "issued" : { "date-parts" : [ [ "2013" ] ] }, "page" : "10-19", "title" : "Changes in precipitation extremes on the Black Sea Western Coast", "translator" : [ { "dropping-particle" : "", "family" : "S602", "given" : "", "non-dropping-particle" : "", "parse-names" : false, "suffix" : "" } ], "type" : "article-journal", "volume" : "102" }, "uris" : [ "http://www.mendeley.com/documents/?uuid=3d8103db-9e53-4b63-8921-a58ba5460e84" ] }, { "id" : "ITEM-5", "itemData" : { "DOI" : "10.1016/j.wace.2014.01.001", "abstract" : "Projections of extreme precipitation are of great importance, considering the potential severe impacts on society. In this study a recently developed regional, non-stationary peaks-over-threshold approach is applied to two transient simulations of the RACMO2 regional climate model for the period 1950-2100, driven by two different general circulation models. The regional approach reduces the estimation uncertainty compared to at-site approaches. The selection of a threshold for the peaks-over-threshold model is tackled from a new perspective, taking advantage of the regional setting. Further, a regional quantile regression model using a common relative trend in the threshold is introduced. A considerable bias in the extreme return levels is found with respect to gridded observations. This bias is corrected for by adjusting the parameters in the peaks-over-threshold model. In summer a significant increase in extreme precipitation over the study area is found for both RACMO2 simulations, mainly as a result of an increase of the variability of the excesses over the threshold. However, the magnitude of this trend in extreme summer precipitation depends on the driving general circulation model. In winter an increase in extreme precipitation corresponding with an increase in mean precipitation is found for both simulations. This trend is due to an increase of the threshold. \u00a9 2014 The Authors.", "author" : [ { "dropping-particle" : "", "family" : "Roth", "given" : "M.", "non-dropping-particle" : "", "parse-names" : false, "suffix" : "" }, { "dropping-particle" : "", "family" : "Buishand", "given" : "T.A.", "non-dropping-particle" : "", "parse-names" : false, "suffix" : "" }, { "dropping-particle" : "", "family" : "Jongbloed", "given" : "G.", "non-dropping-particle" : "", "parse-names" : false, "suffix" : "" }, { "dropping-particle" : "", "family" : "Klein Tank", "given" : "A.M</w:delInstrText>
              </w:r>
              <w:r w:rsidR="00FF6231" w:rsidRPr="00655B9D" w:rsidDel="007A18C9">
                <w:rPr>
                  <w:rFonts w:eastAsiaTheme="minorHAnsi" w:cs="Times New Roman"/>
                  <w:color w:val="000000" w:themeColor="text1"/>
                  <w:sz w:val="16"/>
                  <w:szCs w:val="16"/>
                  <w:lang w:eastAsia="en-US"/>
                </w:rPr>
                <w:delInstrText>.G.", "non-dropping-particle" : "", "parse-names" : false, "suffix" : "" }, { "dropping-particle" : "", "family" : "Zanten", "given" : "J.H.", "non-dropping-particle" : "van", "parse-names" : false, "suffix" : "" } ], "container-title" : "Weather and Climate Extremes", "id" : "ITEM-5", "issued" : { "date-parts" : [ [ "2014" ] ] }, "page" : "1-10", "title" : "Projections of precipitation extremes based on a regional, non-stationary peaks-over-threshold approach: A case study for the Netherlands and north-western Germany", "translator" : [ { "dropping-particle" : "", "family" : "S787", "given" : "", "non-dropping-particle" : "", "parse-names" : false, "suffix" : "" } ], "type" : "article-journal", "volume" : "4" }, "uris" : [ "http://www.mendeley.com/documents/?uuid=64efc41d-7845-48c0-84dc-80d2ba56eaeb" ] } ], "mendeley" : { "formattedCitation" : "(Croitoru et al., 2013; Willems, 2013; Casanueva et al., 2014; Roth et al., 2014; Fischer et al., 2015)", "manualFormatting" : "Casanueva et al., 2014; Croitoru et al., 2013; Fischer et al., 2015; Roth et al., 2014; Willems, 2013)", "plainTextFormattedCitation" : "(Croitoru et al., 2013; Willems, 2013; Casanueva et al., 2014; Roth et al., 2014; Fischer et al., 2015)", "previouslyFormattedCitation" : "(Croitoru et al., 2013; Willems, 2013; Casanueva et al., 2014; Roth et al., 2014; Fischer et al., 2015)" }, "properties" : { "noteIndex" : 0 }, "schema" : "https://github.com/citation-style-language/schema/raw/master/csl-citation.json" }</w:delInstrText>
              </w:r>
              <w:r w:rsidRPr="00D424AA" w:rsidDel="007A18C9">
                <w:rPr>
                  <w:rFonts w:eastAsiaTheme="minorHAnsi" w:cs="Times New Roman"/>
                  <w:color w:val="000000" w:themeColor="text1"/>
                  <w:sz w:val="16"/>
                  <w:szCs w:val="16"/>
                  <w:lang w:val="en-GB" w:eastAsia="en-US"/>
                </w:rPr>
                <w:fldChar w:fldCharType="separate"/>
              </w:r>
              <w:r w:rsidR="00A26296" w:rsidDel="007A18C9">
                <w:rPr>
                  <w:rFonts w:eastAsiaTheme="minorHAnsi" w:cs="Times New Roman"/>
                  <w:noProof/>
                  <w:color w:val="000000" w:themeColor="text1"/>
                  <w:sz w:val="16"/>
                  <w:szCs w:val="16"/>
                  <w:lang w:val="nb-NO" w:eastAsia="en-US"/>
                </w:rPr>
                <w:delText>Casanueva et al., 2014; Croitoru et al., 2013; Fischer et al., 2015; Roth et al., 2014; Willems, 2013)</w:delText>
              </w:r>
              <w:r w:rsidRPr="00D424AA" w:rsidDel="007A18C9">
                <w:rPr>
                  <w:rFonts w:eastAsiaTheme="minorHAnsi" w:cs="Times New Roman"/>
                  <w:color w:val="000000" w:themeColor="text1"/>
                  <w:sz w:val="16"/>
                  <w:szCs w:val="16"/>
                  <w:lang w:val="en-GB" w:eastAsia="en-US"/>
                </w:rPr>
                <w:fldChar w:fldCharType="end"/>
              </w:r>
            </w:del>
            <w:bookmarkEnd w:id="7609"/>
            <w:commentRangeEnd w:id="7614"/>
            <w:r w:rsidR="00A26296">
              <w:rPr>
                <w:rStyle w:val="Marquedecommentaire"/>
              </w:rPr>
              <w:commentReference w:id="7614"/>
            </w:r>
            <w:r w:rsidRPr="00841A35">
              <w:rPr>
                <w:rFonts w:eastAsiaTheme="minorHAnsi" w:cs="Times New Roman"/>
                <w:color w:val="000000" w:themeColor="text1"/>
                <w:sz w:val="16"/>
                <w:szCs w:val="16"/>
                <w:lang w:val="nb-NO" w:eastAsia="en-US"/>
              </w:rPr>
              <w:t>.</w:t>
            </w:r>
          </w:p>
        </w:tc>
        <w:tc>
          <w:tcPr>
            <w:tcW w:w="2158" w:type="dxa"/>
            <w:tcBorders>
              <w:top w:val="dashed" w:sz="4" w:space="0" w:color="000000"/>
            </w:tcBorders>
            <w:shd w:val="clear" w:color="auto" w:fill="D9D9D9"/>
          </w:tcPr>
          <w:p w14:paraId="30A5488B" w14:textId="1BE93D76" w:rsidR="00D376F0" w:rsidRPr="00841A35" w:rsidRDefault="00D376F0" w:rsidP="00D424AA">
            <w:pPr>
              <w:rPr>
                <w:rFonts w:cs="Times New Roman"/>
                <w:sz w:val="16"/>
                <w:szCs w:val="16"/>
                <w:lang w:val="en-GB"/>
              </w:rPr>
            </w:pPr>
            <w:r w:rsidRPr="00D424AA">
              <w:rPr>
                <w:rFonts w:cs="Times New Roman"/>
                <w:color w:val="000000" w:themeColor="text1"/>
                <w:sz w:val="16"/>
                <w:szCs w:val="16"/>
                <w:lang w:val="en-GB" w:eastAsia="en-CA"/>
              </w:rPr>
              <w:t xml:space="preserve">Disagreement among studies </w:t>
            </w:r>
            <w:bookmarkStart w:id="7615" w:name="_Hlk77196651"/>
            <w:ins w:id="7616" w:author="Robin Matthews" w:date="2021-07-14T23:11:00Z">
              <w:r w:rsidR="007A18C9">
                <w:rPr>
                  <w:rFonts w:eastAsiaTheme="minorHAnsi" w:cs="Times New Roman"/>
                  <w:color w:val="000000" w:themeColor="text1"/>
                  <w:sz w:val="16"/>
                  <w:szCs w:val="16"/>
                  <w:vertAlign w:val="superscript"/>
                  <w:lang w:val="en-GB" w:eastAsia="en-US"/>
                </w:rPr>
                <w:fldChar w:fldCharType="begin" w:fldLock="1"/>
              </w:r>
            </w:ins>
            <w:r w:rsidR="00D60E09">
              <w:rPr>
                <w:rFonts w:eastAsiaTheme="minorHAnsi" w:cs="Times New Roman"/>
                <w:color w:val="000000" w:themeColor="text1"/>
                <w:sz w:val="16"/>
                <w:szCs w:val="16"/>
                <w:vertAlign w:val="superscript"/>
                <w:lang w:val="en-GB" w:eastAsia="en-US"/>
              </w:rPr>
              <w:instrText>ADDIN CSL_CITATION { "citationItems" : [ { "id" : "ITEM-1", "itemData" : { "DOI" : "10.1007/s00382-017-3822-7", "author" : [ { "dropping-particle" : "", "family" : "Wilcox", "given" : "L J", "non-dropping-particle" : "", "parse-names" : false, "suffix" : "" }, { "dropping-particle" : "", "family" : "Yiou", "given" : "P", "non-dropping-particle" : "", "parse-names" : false, "suffix" : "" }, { "dropping-particle" : "", "family" : "Hauser", "given" : "M", "non-dropping-particle" : "", "parse-names" : false, "suffix" : "" }, { "dropping-particle" : "", "family" : "Lott", "given" : "F C", "non-dropping-particle" : "", "parse-names" : false, "suffix" : "" }, { "dropping-particle" : "", "family" : "Oldenborgh", "given" : "G J", "non-dropping-particle" : "van", "parse-names" : false, "suffix" : "" }, { "dropping-particle" : "", "family" : "Colfescu", "given" : "I", "non-dropping-particle" : "", "parse-names" : false, "suffix" : "" }, { "dropping-particle" : "", "family" : "Dong", "given" : "B", "non-dropping-particle" : "", "parse-names" : false, "suffix" : "" }, { "dropping-particle" : "", "family" : "Hegerl", "given" : "G", "non-dropping-particle" : "", "parse-names" : false, "suffix" : "" }, { "dropping-particle" : "", "family" : "Shaffrey", "given" : "L", "non-dropping-particle" : "", "parse-names" : false, "suffix" : "" }, { "dropping-particle" : "", "family" : "Sutton", "given" : "R", "non-dropping-particle" : "", "parse-names" : false, "suffix" : "" } ], "container-title" : "Climate Dynamics", "id" : "ITEM-1", "issue" : "9-10", "issued" : { "date-parts" : [ [ "2018" ] ] }, "page" : "3537-3555", "title" : "Multiple perspectives on the attribution of the extreme European summer of 2012 to climate change", "translator" : [ { "dropping-particle" : "", "family" : "S490", "given" : "", "non-dropping-particle" : "", "parse-names" : false, "suffix" : "" } ], "type" : "article-journal", "volume" : "50" }, "uris" : [ "http://www.mendeley.com/documents/?uuid=99320fa3-6e9c-4514-bd0b-52ca7cc43d3c" ] }, { "id" : "ITEM-2", "itemData" : { "DOI" : "10.1175/JHM-D-18-0074.1", "ISSN" : "1525-755X", "abstract" : "The extreme precipitation that resulted in historic flooding in central-northern France began 26 May 2016 and was linked to a large cutoff low. The floods caused some casualties and over a billion euros in damage. To objectively answer the question of whether anthropogenic climate change played a role, a near-real-time \u201crapid\u201d attribution analysis was performed, using well-established event attribution methods, best available observational data, and as many climate simulations as possible within that time frame. This study confirms the results of the rapid attribution study. We estimate how anthropogenic climate change has affected the likelihood of exceedance of the observed amount of 3-day precipitation in April\u2013June for the Seine and Loire basins. We find that the observed precipitation in the Seine basin was very rare, with a return period of hundreds of years. It was less rare on the Loire\u2014roughly 1 in 20 years. We evaluated five climate model ensembles for 3-day basin-averaged precipitation extremes in April\u2013June. The four ensembles that simulated the statistics agree well. Combining the results reduces the uncertainty and indicates that the probability of such rainfall has increased over the last century by about a factor of 2.2 (&amp;gt;1.4) on the Seine and 1.9 (&amp;gt;1.5) on the Loire due to anthropogenic emissions. These numbers are virtually the same as those in the near-real-time attribution study by van Oldenborgh et al. Together with the evaluation of the attribution of Storm Desmond by Otto et al., this shows that, for these types of events, near-real-time attribution studies are now possible.",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Aalbers", "given" : "Emma", "non-dropping-particle" : "", "parse-names" : false, "suffix" : "" }, { "dropping-particle" : "", "family" : "Vautard", "given" : "Robert",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Habets", "given" : "Florence", "non-dropping-particle" : "", "parse-names" : false, "suffix" : "" }, { "dropping-particle" : "", "family" : "Singh", "given" : "Roop", "non-dropping-particle" : "", "parse-names" : false, "suffix" : "" } ], "container-title" : "Journal of Hydrometeorology", "id" : "ITEM-2", "issue" : "11", "issued" : { "date-parts" : [ [ "2018", "11", "1" ] ] }, "page" : "1881-1898", "title" : "Validation of a Rapid Attribution of the May/June 2016 Flood-Inducing Precipitation in France to Climate Change", "translator" : [ { "dropping-particle" : "", "family" : "S2006", "given" : "", "non-dropping-particle" : "", "parse-names" : false, "suffix" : "" } ], "type" : "article-journal", "volume" : "19" }, "uris" : [ "http://www.mendeley.com/documents/?uuid=69feec69-17b2-4a3b-9299-441a6b5ebbfe", "http://www.mendeley.com/documents/?uuid=9b3fa192-8ab4-493f-9121-4cc2b84f3907" ] }, { "id" : "ITEM-3", "itemData" : { "DOI" : "10.1175/1520-0477-95.9.S1.1", "author" : [ { "dropping-particle" : "", "family" : "Schaller", "given" : "N", "non-dropping-particle" : "", "parse-names" : false, "suffix" : "" }, { "dropping-particle" : "", "family" : "Otto", "given" : "F E L", "non-dropping-particle" : "", "parse-names" : false, "suffix" : "" }, { "dropping-particle" : "", "family" : "Oldenborgh", "given" : "G J", "non-dropping-particle" : "van", "parse-names" : false, "suffix" : "" }, { "dropping-particle" : "", "family" : "Massey", "given" : "N R", "non-dropping-particle" : "", "parse-names" : false, "suffix" : "" }, { "dropping-particle" : "", "family" : "Sparrow", "given" : "S", "non-dropping-particle" : "", "parse-names" : false, "suffix" : "" }, { "dropping-particle" : "", "family" : "Allen", "given" : "M R", "non-dropping-particle" : "", "parse-names" : false, "suffix" : "" } ], "container-title" : "Bulletin of the American Meteorological Society", "id" : "ITEM-3", "issue" : "9", "issued" : { "date-parts" : [ [ "2014" ] ] }, "page" : "S69-S72", "title" : "The heavy precipitation event of May-June 2013 in the upper Danube and Elbe basins [in \u201cExplaining Extreme Events of 2013 from a Climate Perspective\u201d]", "translator" : [ { "dropping-particle" : "", "family" : "S733", "given" : "", "non-dropping-particle" : "", "parse-names" : false, "suffix" : "" } ], "type" : "article-journal", "volume" : "95" }, "uris" : [ "http://www.mendeley.com/documents/?uuid=e008d342-40a6-4cd2-b310-9c6240a8dce3" ] }, { "id" : "ITEM-4", "itemData" : { "DOI" : "10.1175/BAMS-D-15-00088.1", "ISSN" : "0003-0007", "author" : [ { "dropping-particle" : "", "family" : "Vautard", "given" : "R", "non-dropping-particle" : "", "parse-names" : false, "suffix" : "" }, { "dropping-particle" : "", "family" : "Yiou", "given" : "P", "non-dropping-particle" : "", "parse-names" : false, "suffix" : "" }, { "dropping-particle" : "", "family" : "Oldenborgh", "given" : "G.-J.", "non-dropping-particle" : "van", "parse-names" : false, "suffix" : "" }, { "dropping-particle" : "", "family" : "Lenderink", "given" : "G", "non-dropping-particle" : "", "parse-names" : false, "suffix" : "" }, { "dropping-particle" : "", "family" : "Thao", "given" : "S", "non-dropping-particle" : "", "parse-names" : false, "suffix" : "" }, { "dropping-particle" : "", "family" : "Ribes", "given" : "A", "non-dropping-particle" : "", "parse-names" : false, "suffix" : "" }, { "dropping-particle" : "", "family" : "Planton", "given" : "S", "non-dropping-particle" : "", "parse-names" : false, "suffix" : "" }, { "dropping-particle" : "", "family" : "Dubuisson", "given" : "B", "non-dropping-particle" : "", "parse-names" : false, "suffix" : "" }, { "dropping-particle" : "", "family" : "Soubeyroux", "given" : "J.-M.", "non-dropping-particle" : "", "parse-names" : false, "suffix" : "" } ], "container-title" : "Bulletin of the American Meteorological Society", "id" : "ITEM-4", "issue" : "12", "issued" : { "date-parts" : [ [ "2015", "12", "1" ] ] }, "page" : "S56-S60", "title" : "Extreme Fall 2014 Precipitation in the C\u00e9vennes Mountains", "translator" : [ { "dropping-particle" : "", "family" : "S3092", "given" : "", "non-dropping-particle" : "", "parse-names" : false, "suffix" : "" } ], "type" : "article-journal", "volume" : "96" }, "uris" : [ "http://www.mendeley.com/documents/?uuid=62c249c1-f4d1-4bfe-aee9-5d6ac8023c6d" ] } ], "mendeley" : { "formattedCitation" : "(Schaller et al., 2014; Vautard et al., 2015; Philip et al., 2018a; Wilcox et al., 2018)", "manualFormatting" : "(Schaller et al., 2014; Vautard et al., 2015; Philip et al., 2018a; Wilcox et al., 2018)", "plainTextFormattedCitation" : "(Schaller et al., 2014; Vautard et al., 2015; Philip et al., 2018a; Wilcox et al., 2018)", "previouslyFormattedCitation" : "(Schaller et al., 2014; Vautard et al., 2015; Philip et al., 2018a; Wilcox et al., 2018)" }, "properties" : { "noteIndex" : 0 }, "schema" : "https://github.com/citation-style-language/schema/raw/master/csl-citation.json" }</w:instrText>
            </w:r>
            <w:ins w:id="7617" w:author="Robin Matthews" w:date="2021-07-14T23:11:00Z">
              <w:r w:rsidR="007A18C9">
                <w:rPr>
                  <w:rFonts w:eastAsiaTheme="minorHAnsi" w:cs="Times New Roman"/>
                  <w:color w:val="000000" w:themeColor="text1"/>
                  <w:sz w:val="16"/>
                  <w:szCs w:val="16"/>
                  <w:vertAlign w:val="superscript"/>
                  <w:lang w:val="en-GB" w:eastAsia="en-US"/>
                </w:rPr>
                <w:fldChar w:fldCharType="separate"/>
              </w:r>
              <w:r w:rsidR="007A18C9" w:rsidRPr="00DA2EA0">
                <w:rPr>
                  <w:rFonts w:eastAsiaTheme="minorHAnsi" w:cs="Times New Roman"/>
                  <w:noProof/>
                  <w:color w:val="000000" w:themeColor="text1"/>
                  <w:sz w:val="16"/>
                  <w:szCs w:val="16"/>
                  <w:lang w:val="en-GB" w:eastAsia="en-US"/>
                </w:rPr>
                <w:t>(Schaller et al., 2014; Vautard et al., 2015; Philip et al., 2018</w:t>
              </w:r>
              <w:r w:rsidR="007A18C9">
                <w:rPr>
                  <w:rFonts w:eastAsiaTheme="minorHAnsi" w:cs="Times New Roman"/>
                  <w:noProof/>
                  <w:color w:val="000000" w:themeColor="text1"/>
                  <w:sz w:val="16"/>
                  <w:szCs w:val="16"/>
                  <w:lang w:val="en-GB" w:eastAsia="en-US"/>
                </w:rPr>
                <w:t>a</w:t>
              </w:r>
              <w:r w:rsidR="007A18C9" w:rsidRPr="00DA2EA0">
                <w:rPr>
                  <w:rFonts w:eastAsiaTheme="minorHAnsi" w:cs="Times New Roman"/>
                  <w:noProof/>
                  <w:color w:val="000000" w:themeColor="text1"/>
                  <w:sz w:val="16"/>
                  <w:szCs w:val="16"/>
                  <w:lang w:val="en-GB" w:eastAsia="en-US"/>
                </w:rPr>
                <w:t>; Wilcox et al., 2018)</w:t>
              </w:r>
              <w:r w:rsidR="007A18C9">
                <w:rPr>
                  <w:rFonts w:eastAsiaTheme="minorHAnsi" w:cs="Times New Roman"/>
                  <w:color w:val="000000" w:themeColor="text1"/>
                  <w:sz w:val="16"/>
                  <w:szCs w:val="16"/>
                  <w:vertAlign w:val="superscript"/>
                  <w:lang w:val="en-GB" w:eastAsia="en-US"/>
                </w:rPr>
                <w:fldChar w:fldCharType="end"/>
              </w:r>
            </w:ins>
            <w:commentRangeStart w:id="7618"/>
            <w:del w:id="7619" w:author="Robin Matthews" w:date="2021-07-14T23:11:00Z">
              <w:r w:rsidRPr="00D424AA" w:rsidDel="007A18C9">
                <w:rPr>
                  <w:rFonts w:eastAsiaTheme="minorHAnsi" w:cs="Times New Roman"/>
                  <w:color w:val="000000" w:themeColor="text1"/>
                  <w:sz w:val="16"/>
                  <w:szCs w:val="16"/>
                  <w:vertAlign w:val="superscript"/>
                  <w:lang w:val="en-GB" w:eastAsia="en-US"/>
                </w:rPr>
                <w:fldChar w:fldCharType="begin" w:fldLock="1"/>
              </w:r>
              <w:r w:rsidR="00FF6231" w:rsidDel="007A18C9">
                <w:rPr>
                  <w:rFonts w:eastAsiaTheme="minorHAnsi" w:cs="Times New Roman"/>
                  <w:color w:val="000000" w:themeColor="text1"/>
                  <w:sz w:val="16"/>
                  <w:szCs w:val="16"/>
                  <w:lang w:val="en-GB" w:eastAsia="en-US"/>
                </w:rPr>
                <w:delInstrText>ADDIN CSL_CITATION { "citationItems" : [ { "id" : "ITEM-1", "itemData" : { "DOI" : "10.1007/s00382-017-3822-7", "author" : [ { "dropping-particle" : "", "family" : "Wilcox", "given" : "L J", "non-dropping-particle" : "", "parse-names" : false, "suffix" : "" }, { "dropping-particle" : "", "family" : "Yiou", "given" : "P", "non-dropping-particle" : "", "parse-names" : false, "suffix" : "" }, { "dropping-particle" : "", "family" : "Hauser", "given" : "M", "non-dropping-particle" : "", "parse-names" : false, "suffix" : "" }, { "dropping-particle" : "", "family" : "Lott", "given" : "F C", "non-dropping-particle" : "", "parse-names" : false, "suffix" : "" }, { "dropping-particle" : "", "family" : "Oldenborgh", "given" : "G J", "non-dropping-particle" : "van", "parse-names" : false, "suffix" : "" }, { "dropping-particle" : "", "family" : "Colfescu", "given" : "I", "non-dropping-particle" : "", "parse-names" : false, "suffix" : "" }, { "dropping-particle" : "", "family" : "Dong", "given" : "B", "non-dropping-particle" : "", "parse-names" : false, "suffix" : "" }, { "dropping-particle" : "", "family" : "Hegerl", "given" : "G", "non-dropping-particle" : "", "parse-names" : false, "suffix" : "" }, { "dropping-particle" : "", "family" : "Shaffrey", "given" : "L", "non-dropping-particle" : "", "parse-names" : false, "suffix" : "" }, { "dropping-particle" : "", "family" : "Sutton", "given" : "R", "non-dropping-particle" : "", "parse-names" : false, "suffix" : "" } ], "container-title" : "Climate Dynamics", "id" : "ITEM-1", "issue" : "9-10", "issued" : { "date-parts" : [ [ "2018" ] ] }, "page" : "3537-3555", "title" : "Multiple perspectives on the attribution of the extreme European summer of 2012 to climate change", "translator" : [ { "dropping-particle" : "", "family" : "S490", "given" : "", "non-dropping-particle" : "", "parse-names" : false, "suffix" : "" } ], "type" : "article-journal", "volume" : "50" }, "uris" : [ "http://www.mendeley.com/documents/?uuid=99320fa3-6e9c-4514-bd0b-52ca7cc43d3c" ] } ], "mendeley" : { "formattedCitation" : "(Wilcox et al., 2018)", "manualFormatting" : "(Wilcox et al., 2018", "plainTextFormattedCitation" : "(Wilcox et al., 2018)", "previouslyFormattedCitation" : "(Wilcox et al., 2018)" }, "properties" : { "noteIndex" : 0 }, "schema" : "https://github.com/citation-style-language/schema/raw/master/csl-citation.json" }</w:delInstrText>
              </w:r>
              <w:r w:rsidRPr="00D424AA" w:rsidDel="007A18C9">
                <w:rPr>
                  <w:rFonts w:eastAsiaTheme="minorHAnsi" w:cs="Times New Roman"/>
                  <w:color w:val="000000" w:themeColor="text1"/>
                  <w:sz w:val="16"/>
                  <w:szCs w:val="16"/>
                  <w:vertAlign w:val="superscript"/>
                  <w:lang w:val="en-GB" w:eastAsia="en-US"/>
                </w:rPr>
                <w:fldChar w:fldCharType="separate"/>
              </w:r>
              <w:r w:rsidR="00A26296" w:rsidDel="007A18C9">
                <w:rPr>
                  <w:rFonts w:eastAsiaTheme="minorHAnsi" w:cs="Times New Roman"/>
                  <w:noProof/>
                  <w:color w:val="000000" w:themeColor="text1"/>
                  <w:sz w:val="16"/>
                  <w:szCs w:val="16"/>
                  <w:lang w:val="en-GB" w:eastAsia="en-US"/>
                </w:rPr>
                <w:delText>(Wilcox et al., 2018</w:delText>
              </w:r>
              <w:r w:rsidRPr="00D424AA" w:rsidDel="007A18C9">
                <w:rPr>
                  <w:rFonts w:eastAsiaTheme="minorHAnsi" w:cs="Times New Roman"/>
                  <w:color w:val="000000" w:themeColor="text1"/>
                  <w:sz w:val="16"/>
                  <w:szCs w:val="16"/>
                  <w:vertAlign w:val="superscript"/>
                  <w:lang w:val="en-GB" w:eastAsia="en-US"/>
                </w:rPr>
                <w:fldChar w:fldCharType="end"/>
              </w:r>
              <w:commentRangeEnd w:id="7618"/>
              <w:r w:rsidR="00A26296" w:rsidDel="007A18C9">
                <w:rPr>
                  <w:rStyle w:val="Marquedecommentaire"/>
                </w:rPr>
                <w:commentReference w:id="7618"/>
              </w:r>
              <w:r w:rsidRPr="00841A35" w:rsidDel="007A18C9">
                <w:rPr>
                  <w:rFonts w:eastAsiaTheme="minorHAnsi" w:cs="Times New Roman"/>
                  <w:color w:val="000000" w:themeColor="text1"/>
                  <w:sz w:val="16"/>
                  <w:szCs w:val="16"/>
                  <w:lang w:val="en-GB" w:eastAsia="en-US"/>
                </w:rPr>
                <w:delText xml:space="preserve">; </w:delText>
              </w:r>
              <w:commentRangeStart w:id="7620"/>
              <w:r w:rsidRPr="00D424AA" w:rsidDel="007A18C9">
                <w:rPr>
                  <w:rFonts w:cs="Times New Roman"/>
                  <w:sz w:val="16"/>
                  <w:szCs w:val="16"/>
                  <w:lang w:val="en-GB"/>
                </w:rPr>
                <w:fldChar w:fldCharType="begin" w:fldLock="1"/>
              </w:r>
              <w:r w:rsidR="00FF6231" w:rsidDel="007A18C9">
                <w:rPr>
                  <w:rFonts w:cs="Times New Roman"/>
                  <w:sz w:val="16"/>
                  <w:szCs w:val="16"/>
                  <w:lang w:val="en-GB"/>
                </w:rPr>
                <w:delInstrText>ADDIN CSL_CITATION { "citationItems" : [ { "id" : "ITEM-1", "itemData" : { "DOI" : "10.1175/JHM-D-18-0074.1", "ISSN" : "1525-755X", "abstract" : "The extreme precipitation that resulted in historic flooding in central-northern France began 26 May 2016 and was linked to a large cutoff low. The floods caused some casualties and over a billion euros in damage. To objectively answer the question of whether anthropogenic climate change played a role, a near-real-time \u201crapid\u201d attribution analysis was performed, using well-established event attribution methods, best available observational data, and as many climate simulations as possible within that time frame. This study confirms the results of the rapid attribution study. We estimate how anthropogenic climate change has affected the likelihood of exceedance of the observed amount of 3-day precipitation in April\u2013June for the Seine and Loire basins. We find that the observed precipitation in the Seine basin was very rare, with a return period of hundreds of years. It was less rare on the Loire\u2014roughly 1 in 20 years. We evaluated five climate model ensembles for 3-day basin-averaged precipitation extremes in April\u2013June. The four ensembles that simulated the statistics agree well. Combining the results reduces the uncertainty and indicates that the probability of such rainfall has increased over the last century by about a factor of 2.2 (&amp;gt;1.4) on the Seine and 1.9 (&amp;gt;1.5) on the Loire due to anthropogenic emissions. These numbers are virtually the same as those in the near-real-time attribution study by van Oldenborgh et al. Together with the evaluation of the attribution of Storm Desmond by Otto et al., this shows that, for these types of events, near-real-time attribution studies are now possible.", "author" : [ { "dropping-particle" : "", "family" : "Philip", "given" : "Sjoukje", "non-dropping-particle" : "", "parse-names" : false, "suffix" : "" }, { "dropping-particle" : "", "family" : "Kew", "given" : "Sarah F", "non-dropping-particle" : "", "parse-names" : false, "suffix" : "" }, { "dropping-particle" : "", "family" : "Jan van Oldenborgh", "given" : "Geert", "non-dropping-particle" : "", "parse-names" : false, "suffix" : "" }, { "dropping-particle" : "", "family" : "Aalbers", "given" : "Emma", "non-dropping-particle" : "", "parse-names" : false, "suffix" : "" }, { "dropping-particle" : "", "family" : "Vautard", "given" : "Robert",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Habets", "given" : "Florence", "non-dropping-particle" : "", "parse-names" : false, "suffix" : "" }, { "dropping-particle" : "", "family" : "Singh", "given" : "Roop", "non-dropping-particle" : "", "parse-names" : false, "suffix" : "" } ], "container-title" : "Journal of Hydrometeorology", "id" : "ITEM-1", "issue" : "11", "issued" : { "date-parts" : [ [ "2018", "11", "1" ] ] }, "page" : "1881-1898", "title" : "Validation of a Rapid Attribution of the May/June 2016 Flood-Inducing Precipitation in France to Climate Change", "translator" : [ { "dropping-particle" : "", "family" : "S2006", "given" : "", "non-dropping-particle" : "", "parse-names" : false, "suffix" : "" } ], "type" : "article-journal", "volume" : "19" }, "uris" : [ "http://www.mendeley.com/documents/?uuid=69feec69-17b2-4a3b-9299-441a6b5ebbfe", "http://www.mendeley.com/documents/?uuid=9b3fa192-8ab4-493f-9121-4cc2b84f3907" ] } ], "mendeley" : { "formattedCitation" : "(Philip et al., 2018a)", "manualFormatting" : "Philip et al., 2018", "plainTextFormattedCitation" : "(Philip et al., 2018a)", "previouslyFormattedCitation" : "(Philip et al., 2018a)" }, "properties" : { "noteIndex" : 0 }, "schema" : "https://github.com/citation-style-language/schema/raw/master/csl-citation.json" }</w:delInstrText>
              </w:r>
              <w:r w:rsidRPr="00D424AA" w:rsidDel="007A18C9">
                <w:rPr>
                  <w:rFonts w:cs="Times New Roman"/>
                  <w:sz w:val="16"/>
                  <w:szCs w:val="16"/>
                  <w:lang w:val="en-GB"/>
                </w:rPr>
                <w:fldChar w:fldCharType="separate"/>
              </w:r>
              <w:r w:rsidR="00A26296" w:rsidDel="007A18C9">
                <w:rPr>
                  <w:rFonts w:cs="Times New Roman"/>
                  <w:noProof/>
                  <w:sz w:val="16"/>
                  <w:szCs w:val="16"/>
                  <w:lang w:val="en-GB"/>
                </w:rPr>
                <w:delText>Philip et al., 2018</w:delText>
              </w:r>
              <w:r w:rsidRPr="00D424AA" w:rsidDel="007A18C9">
                <w:rPr>
                  <w:rFonts w:cs="Times New Roman"/>
                  <w:sz w:val="16"/>
                  <w:szCs w:val="16"/>
                  <w:lang w:val="en-GB"/>
                </w:rPr>
                <w:fldChar w:fldCharType="end"/>
              </w:r>
              <w:commentRangeEnd w:id="7620"/>
              <w:r w:rsidR="00A26296" w:rsidDel="007A18C9">
                <w:rPr>
                  <w:rStyle w:val="Marquedecommentaire"/>
                </w:rPr>
                <w:commentReference w:id="7620"/>
              </w:r>
              <w:r w:rsidRPr="00841A35" w:rsidDel="007A18C9">
                <w:rPr>
                  <w:rFonts w:cs="Times New Roman"/>
                  <w:sz w:val="16"/>
                  <w:szCs w:val="16"/>
                  <w:lang w:val="en-GB"/>
                </w:rPr>
                <w:delText xml:space="preserve">; </w:delText>
              </w:r>
              <w:commentRangeStart w:id="7621"/>
              <w:r w:rsidRPr="00D424AA" w:rsidDel="007A18C9">
                <w:rPr>
                  <w:rFonts w:cs="Times New Roman"/>
                  <w:sz w:val="16"/>
                  <w:szCs w:val="16"/>
                  <w:lang w:val="en-GB"/>
                </w:rPr>
                <w:fldChar w:fldCharType="begin" w:fldLock="1"/>
              </w:r>
              <w:r w:rsidR="007D2D56" w:rsidDel="007A18C9">
                <w:rPr>
                  <w:rFonts w:cs="Times New Roman"/>
                  <w:sz w:val="16"/>
                  <w:szCs w:val="16"/>
                  <w:lang w:val="en-GB"/>
                </w:rPr>
                <w:delInstrText>ADDIN CSL_CITATION { "citationItems" : [ { "id" : "ITEM-1", "itemData" : { "DOI" : "10.1175/1520-0477-95.9.S1.1", "author" : [ { "dropping-particle" : "", "family" : "Schaller", "given" : "N", "non-dropping-particle" : "", "parse-names" : false, "suffix" : "" }, { "dropping-particle" : "", "family" : "Otto", "given" : "F E L", "non-dropping-particle" : "", "parse-names" : false, "suffix" : "" }, { "dropping-particle" : "", "family" : "Oldenborgh", "given" : "G J", "non-dropping-particle" : "van", "parse-names" : false, "suffix" : "" }, { "dropping-particle" : "", "family" : "Massey", "given" : "N R", "non-dropping-particle" : "", "parse-names" : false, "suffix" : "" }, { "dropping-particle" : "", "family" : "Sparrow", "given" : "S", "non-dropping-particle" : "", "parse-names" : false, "suffix" : "" }, { "dropping-particle" : "", "family" : "Allen", "given" : "M R", "non-dropping-particle" : "", "parse-names" : false, "suffix" : "" } ], "container-title" : "Bulletin of the American Meteorological Society", "id" : "ITEM-1", "issue" : "9", "issued" : { "date-parts" : [ [ "2014" ] ] }, "page" : "S69-S72", "title" : "The heavy precipitation event of May-June 2013 in the upper Danube and Elbe basins [in \u201cExplaining Extreme Events of 2013 from a Climate Perspective\u201d]", "translator" : [ { "dropping-particle" : "", "family" : "S733", "given" : "", "non-dropping-particle" : "", "parse-names" : false, "suffix" : "" } ], "type" : "article-journal", "volume" : "95" }, "uris" : [ "http://www.mendeley.com/documents/?uuid=e008d342-40a6-4cd2-b310-9c6240a8dce3" ] } ], "mendeley" : { "formattedCitation" : "(Schaller et al., 2014)", "manualFormatting" : "Schaller et al., 2014", "plainTextFormattedCitation" : "(Schaller et al., 2014)", "previouslyFormattedCitation" : "(Schaller et al., 2014)" }, "properties" : { "noteIndex" : 0 }, "schema" : "https://github.com/citation-style-language/schema/raw/master/csl-citation.json" }</w:delInstrText>
              </w:r>
              <w:r w:rsidRPr="00D424AA" w:rsidDel="007A18C9">
                <w:rPr>
                  <w:rFonts w:cs="Times New Roman"/>
                  <w:sz w:val="16"/>
                  <w:szCs w:val="16"/>
                  <w:lang w:val="en-GB"/>
                </w:rPr>
                <w:fldChar w:fldCharType="separate"/>
              </w:r>
              <w:r w:rsidR="00A26296" w:rsidDel="007A18C9">
                <w:rPr>
                  <w:rFonts w:cs="Times New Roman"/>
                  <w:noProof/>
                  <w:sz w:val="16"/>
                  <w:szCs w:val="16"/>
                  <w:lang w:val="en-GB"/>
                </w:rPr>
                <w:delText>Schaller et al., 2014</w:delText>
              </w:r>
              <w:r w:rsidRPr="00D424AA" w:rsidDel="007A18C9">
                <w:rPr>
                  <w:rFonts w:cs="Times New Roman"/>
                  <w:sz w:val="16"/>
                  <w:szCs w:val="16"/>
                  <w:lang w:val="en-GB"/>
                </w:rPr>
                <w:fldChar w:fldCharType="end"/>
              </w:r>
              <w:commentRangeEnd w:id="7621"/>
              <w:r w:rsidR="00A26296" w:rsidDel="007A18C9">
                <w:rPr>
                  <w:rStyle w:val="Marquedecommentaire"/>
                </w:rPr>
                <w:commentReference w:id="7621"/>
              </w:r>
              <w:r w:rsidRPr="00841A35" w:rsidDel="007A18C9">
                <w:rPr>
                  <w:rFonts w:cs="Times New Roman"/>
                  <w:sz w:val="16"/>
                  <w:szCs w:val="16"/>
                  <w:lang w:val="en-GB"/>
                </w:rPr>
                <w:delText xml:space="preserve">, </w:delText>
              </w:r>
              <w:commentRangeStart w:id="7622"/>
              <w:r w:rsidRPr="00D424AA" w:rsidDel="007A18C9">
                <w:rPr>
                  <w:rFonts w:cs="Times New Roman"/>
                  <w:sz w:val="16"/>
                  <w:szCs w:val="16"/>
                  <w:lang w:val="en-GB"/>
                </w:rPr>
                <w:fldChar w:fldCharType="begin" w:fldLock="1"/>
              </w:r>
              <w:r w:rsidR="00FF6231" w:rsidDel="007A18C9">
                <w:rPr>
                  <w:rFonts w:cs="Times New Roman"/>
                  <w:sz w:val="16"/>
                  <w:szCs w:val="16"/>
                  <w:lang w:val="en-GB"/>
                </w:rPr>
                <w:delInstrText>ADDIN CSL_CITATION { "citationItems" : [ { "id" : "ITEM-1", "itemData" : { "DOI" : "10.1175/BAMS-D-15-00088.1", "ISSN" : "0003-0007", "author" : [ { "dropping-particle" : "", "family" : "Vautard", "given" : "R", "non-dropping-particle" : "", "parse-names" : false, "suffix" : "" }, { "dropping-particle" : "", "family" : "Yiou", "given" : "P", "non-dropping-particle" : "", "parse-names" : false, "suffix" : "" }, { "dropping-particle" : "", "family" : "Oldenborgh", "given" : "G.-J.", "non-dropping-particle" : "van", "parse-names" : false, "suffix" : "" }, { "dropping-particle" : "", "family" : "Lenderink", "given" : "G", "non-dropping-particle" : "", "parse-names" : false, "suffix" : "" }, { "dropping-particle" : "", "family" : "Thao", "given" : "S", "non-dropping-particle" : "", "parse-names" : false, "suffix" : "" }, { "dropping-particle" : "", "family" : "Ribes", "given" : "A", "non-dropping-particle" : "", "parse-names" : false, "suffix" : "" }, { "dropping-particle" : "", "family" : "Planton", "given" : "S", "non-dropping-particle" : "", "parse-names" : false, "suffix" : "" }, { "dropping-particle" : "", "family" : "Dubuisson", "given" : "B", "non-dropping-particle" : "", "parse-names" : false, "suffix" : "" }, { "dropping-particle" : "", "family" : "Soubeyroux", "given" : "J.-M.", "non-dropping-particle" : "", "parse-names" : false, "suffix" : "" } ], "container-title" : "Bulletin of the American Meteorological Society", "id" : "ITEM-1", "issue" : "12", "issued" : { "date-parts" : [ [ "2015", "12", "1" ] ] }, "page" : "S56-S60", "title" : "Extreme Fall 2014 Precipitation in the C\u00e9vennes Mountains", "translator" : [ { "dropping-particle" : "", "family" : "S3092", "given" : "", "non-dropping-particle" : "", "parse-names" : false, "suffix" : "" } ], "type" : "article-journal", "volume" : "96" }, "uris" : [ "http://www.mendeley.com/documents/?uuid=62c249c1-f4d1-4bfe-aee9-5d6ac8023c6d" ] } ], "mendeley" : { "formattedCitation" : "(Vautard et al., 2015)", "manualFormatting" : "Vautard et al., 2015)", "plainTextFormattedCitation" : "(Vautard et al., 2015)", "previouslyFormattedCitation" : "(Vautard et al., 2015)" }, "properties" : { "noteIndex" : 0 }, "schema" : "https://github.com/citation-style-language/schema/raw/master/csl-citation.json" }</w:delInstrText>
              </w:r>
              <w:r w:rsidRPr="00D424AA" w:rsidDel="007A18C9">
                <w:rPr>
                  <w:rFonts w:cs="Times New Roman"/>
                  <w:sz w:val="16"/>
                  <w:szCs w:val="16"/>
                  <w:lang w:val="en-GB"/>
                </w:rPr>
                <w:fldChar w:fldCharType="separate"/>
              </w:r>
              <w:r w:rsidR="00A26296" w:rsidDel="007A18C9">
                <w:rPr>
                  <w:rFonts w:cs="Times New Roman"/>
                  <w:noProof/>
                  <w:sz w:val="16"/>
                  <w:szCs w:val="16"/>
                  <w:lang w:val="en-GB"/>
                </w:rPr>
                <w:delText>Vautard et al., 2015)</w:delText>
              </w:r>
              <w:r w:rsidRPr="00D424AA" w:rsidDel="007A18C9">
                <w:rPr>
                  <w:rFonts w:cs="Times New Roman"/>
                  <w:sz w:val="16"/>
                  <w:szCs w:val="16"/>
                  <w:lang w:val="en-GB"/>
                </w:rPr>
                <w:fldChar w:fldCharType="end"/>
              </w:r>
            </w:del>
            <w:bookmarkEnd w:id="7615"/>
            <w:commentRangeEnd w:id="7622"/>
            <w:r w:rsidR="00A26296">
              <w:rPr>
                <w:rStyle w:val="Marquedecommentaire"/>
              </w:rPr>
              <w:commentReference w:id="7622"/>
            </w:r>
          </w:p>
          <w:p w14:paraId="4FDCC39A" w14:textId="77777777" w:rsidR="00D376F0" w:rsidRPr="00D424AA" w:rsidRDefault="00D376F0" w:rsidP="00D424AA">
            <w:pPr>
              <w:rPr>
                <w:rFonts w:eastAsiaTheme="minorHAnsi" w:cs="Times New Roman"/>
                <w:color w:val="000000" w:themeColor="text1"/>
                <w:sz w:val="16"/>
                <w:szCs w:val="16"/>
                <w:lang w:val="en-GB" w:eastAsia="en-US"/>
              </w:rPr>
            </w:pPr>
          </w:p>
        </w:tc>
        <w:tc>
          <w:tcPr>
            <w:tcW w:w="2158" w:type="dxa"/>
            <w:tcBorders>
              <w:top w:val="dashed" w:sz="4" w:space="0" w:color="000000"/>
            </w:tcBorders>
            <w:shd w:val="clear" w:color="auto" w:fill="DEEAF6"/>
            <w:tcMar>
              <w:top w:w="40" w:type="dxa"/>
              <w:left w:w="40" w:type="dxa"/>
              <w:bottom w:w="40" w:type="dxa"/>
              <w:right w:w="40" w:type="dxa"/>
            </w:tcMar>
          </w:tcPr>
          <w:p w14:paraId="6348D33E" w14:textId="57309F2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7623"/>
            <w:r w:rsidRPr="00D424AA">
              <w:rPr>
                <w:rFonts w:cs="Times New Roman"/>
                <w:sz w:val="16"/>
                <w:szCs w:val="16"/>
                <w:lang w:val="en-GB"/>
              </w:rPr>
              <w:fldChar w:fldCharType="begin" w:fldLock="1"/>
            </w:r>
            <w:ins w:id="7624" w:author="Robin Matthews" w:date="2021-07-14T23:09:00Z">
              <w:r w:rsidR="007A18C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625" w:author="Robin Matthews" w:date="2021-07-14T23:09:00Z">
              <w:r w:rsidR="00FC4C2D" w:rsidDel="007A18C9">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7626" w:author="Robin Matthews" w:date="2021-07-14T23:09:00Z">
              <w:r w:rsidR="00A26296" w:rsidDel="007A18C9">
                <w:rPr>
                  <w:rFonts w:cs="Times New Roman"/>
                  <w:noProof/>
                  <w:sz w:val="16"/>
                  <w:szCs w:val="16"/>
                  <w:lang w:val="en-GB"/>
                </w:rPr>
                <w:delText>Li et al., 2020</w:delText>
              </w:r>
            </w:del>
            <w:ins w:id="7627" w:author="Robin Matthews" w:date="2021-07-14T23:09:00Z">
              <w:r w:rsidR="007A18C9">
                <w:rPr>
                  <w:rFonts w:cs="Times New Roman"/>
                  <w:noProof/>
                  <w:sz w:val="16"/>
                  <w:szCs w:val="16"/>
                  <w:lang w:val="en-GB"/>
                </w:rPr>
                <w:t>C. Li et al., 2020</w:t>
              </w:r>
            </w:ins>
            <w:r w:rsidRPr="00D424AA">
              <w:rPr>
                <w:rFonts w:cs="Times New Roman"/>
                <w:sz w:val="16"/>
                <w:szCs w:val="16"/>
                <w:lang w:val="en-GB"/>
              </w:rPr>
              <w:fldChar w:fldCharType="end"/>
            </w:r>
            <w:commentRangeEnd w:id="7623"/>
            <w:r w:rsidR="00A26296">
              <w:rPr>
                <w:rStyle w:val="Marquedecommentaire"/>
              </w:rPr>
              <w:commentReference w:id="7623"/>
            </w:r>
            <w:r w:rsidRPr="00841A35">
              <w:rPr>
                <w:rFonts w:cs="Times New Roman"/>
                <w:color w:val="000000" w:themeColor="text1"/>
                <w:sz w:val="16"/>
                <w:szCs w:val="16"/>
                <w:lang w:val="en-GB"/>
              </w:rPr>
              <w:t>; Annex). Median increase of more than 0% in the 50-ye</w:t>
            </w:r>
            <w:r w:rsidRPr="00D424AA">
              <w:rPr>
                <w:rFonts w:cs="Times New Roman"/>
                <w:color w:val="000000" w:themeColor="text1"/>
                <w:sz w:val="16"/>
                <w:szCs w:val="16"/>
                <w:lang w:val="en-GB"/>
              </w:rPr>
              <w:t xml:space="preserve">ar Rx1day and Rx5day events compared to the 1°C warming level </w:t>
            </w:r>
            <w:commentRangeStart w:id="762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629" w:author="Robin Matthews" w:date="2021-07-14T17:38:00Z">
              <w:r w:rsidR="00A26296" w:rsidDel="00D50B01">
                <w:rPr>
                  <w:rFonts w:cs="Times New Roman"/>
                  <w:noProof/>
                  <w:sz w:val="16"/>
                  <w:szCs w:val="16"/>
                  <w:lang w:val="en-GB"/>
                </w:rPr>
                <w:delText>Li et al., 2020a</w:delText>
              </w:r>
            </w:del>
            <w:ins w:id="7630"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628"/>
            <w:r w:rsidR="00A26296">
              <w:rPr>
                <w:rStyle w:val="Marquedecommentaire"/>
              </w:rPr>
              <w:commentReference w:id="7628"/>
            </w:r>
            <w:r w:rsidRPr="00841A35">
              <w:rPr>
                <w:rFonts w:cs="Times New Roman"/>
                <w:color w:val="000000" w:themeColor="text1"/>
                <w:sz w:val="16"/>
                <w:szCs w:val="16"/>
                <w:lang w:val="en-GB"/>
              </w:rPr>
              <w:t xml:space="preserve"> and more than 6% in annual Rx1day and Rx5day and 4% in annual Rx30day compared to pre-industrial (Annex).</w:t>
            </w:r>
          </w:p>
          <w:p w14:paraId="7BDCEBBA" w14:textId="77777777" w:rsidR="00D376F0" w:rsidRPr="00D424AA" w:rsidRDefault="00D376F0" w:rsidP="00D424AA">
            <w:pPr>
              <w:rPr>
                <w:rFonts w:cs="Times New Roman"/>
                <w:color w:val="000000" w:themeColor="text1"/>
                <w:sz w:val="16"/>
                <w:szCs w:val="16"/>
                <w:lang w:val="en-GB"/>
              </w:rPr>
            </w:pPr>
          </w:p>
          <w:p w14:paraId="654C4896" w14:textId="5C49157C" w:rsidR="00D376F0" w:rsidRPr="00841A35" w:rsidRDefault="00D376F0" w:rsidP="00DB48AC">
            <w:pPr>
              <w:rPr>
                <w:rFonts w:cs="Times New Roman"/>
                <w:color w:val="000000" w:themeColor="text1"/>
                <w:sz w:val="16"/>
                <w:szCs w:val="16"/>
                <w:lang w:val="en-GB"/>
              </w:rPr>
            </w:pPr>
            <w:r w:rsidRPr="00D424AA">
              <w:rPr>
                <w:rFonts w:cs="Times New Roman"/>
                <w:color w:val="000000" w:themeColor="text1"/>
                <w:sz w:val="16"/>
                <w:szCs w:val="16"/>
                <w:lang w:val="en-GB"/>
              </w:rPr>
              <w:t>Additional evidence from CMIP5 and RCM simulations for an increase in the intensity of heavy precipitation</w:t>
            </w:r>
            <w:r w:rsidRPr="00D424AA">
              <w:rPr>
                <w:rFonts w:eastAsiaTheme="minorHAnsi" w:cs="Times New Roman"/>
                <w:i/>
                <w:color w:val="000000" w:themeColor="text1"/>
                <w:sz w:val="16"/>
                <w:szCs w:val="16"/>
                <w:lang w:val="en-GB"/>
              </w:rPr>
              <w:t xml:space="preserve"> </w:t>
            </w:r>
            <w:commentRangeStart w:id="7631"/>
            <w:ins w:id="7632" w:author="Robin Matthews" w:date="2021-07-15T10:22:00Z">
              <w:r w:rsidR="00655B9D">
                <w:rPr>
                  <w:rFonts w:eastAsiaTheme="minorHAnsi" w:cs="Times New Roman"/>
                  <w:color w:val="000000" w:themeColor="text1"/>
                  <w:sz w:val="16"/>
                  <w:szCs w:val="16"/>
                  <w:lang w:val="en-GB"/>
                </w:rPr>
                <w:fldChar w:fldCharType="begin" w:fldLock="1"/>
              </w:r>
            </w:ins>
            <w:r w:rsidR="00DB48AC">
              <w:rPr>
                <w:rFonts w:eastAsiaTheme="minorHAnsi" w:cs="Times New Roman"/>
                <w:color w:val="000000" w:themeColor="text1"/>
                <w:sz w:val="16"/>
                <w:szCs w:val="16"/>
                <w:lang w:val="en-GB"/>
              </w:rPr>
              <w: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2",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2",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id" : "ITEM-3", "itemData" : { "DOI" : "10.1007/s00704-017-2303-6", "ISSN" : "1434-4483", "abstract" : "A warmer climate is projected for mid-Europe, with less precipitation in summer, but with intensified extremes of precipitation and near-surface temperature. However, the extent and magnitude of such changes are associated with creditable uncertainty because of the limitations of model resolution and parameterizations. Here, we present the results of convection-permitting regional climate model simulations for Germany integrated with the COSMO-CLM using a horizontal grid spacing of 1.3 km, and additional 4.5- and 7-km simulations with convection parameterized. Of particular interest is how the temperature and precipitation fields and their extremes depend on the horizontal resolution for current and future climate conditions. The spatial variability of precipitation increases with resolution because of more realistic orography and physical parameterizations, but values are overestimated in summer and over mountain ridges in all simulations compared to observations. The spatial variability of temperature is improved at a resolution of 1.3 km, but the results are cold-biased, especially in summer. The increase in resolution from 7/4.5 km to 1.3 km is accompanied by less future warming in summer by 1 \u2218C. Modeled future precipitation extremes will be more severe, and temperature extremes will not exclusively increase with higher resolution. Although the differences between the resolutions considered (7/4.5 km and 1.3 km) are small, we find that the differences in the changes in extremes are large. High-resolution simulations require further studies, with effective parameterizations and tunings for different topographic regions. Impact models and assessment studies may benefit from such high-resolution model results, but should account for the impact of model resolution on model processes and climate change.", "author" : [ { "dropping-particle" : "", "family" : "T\u00f6lle", "given" : "Merja H", "non-dropping-particle" : "", "parse-names" : false, "suffix" : "" }, { "dropping-particle" : "", "family" : "Schefczyk", "given" : "Lukas", "non-dropping-particle" : "", "parse-names" : false, "suffix" : "" }, { "dropping-particle" : "", "family" : "Gutjahr", "given" : "Oliver", "non-dropping-particle" : "", "parse-names" : false, "suffix" : "" } ], "container-title" : "Theoretical and Applied Climatology", "id" : "ITEM-3", "issue" : "3", "issued" : { "date-parts" : [ [ "2018", "11" ] ] }, "page" : "829-848", "title" : "Scale dependency of regional climate modeling of current and future climate extremes in Germany", "translator" : [ { "dropping-particle" : "", "family" : "S1718", "given" : "", "non-dropping-particle" : "", "parse-names" : false, "suffix" : "" } ], "type" : "article-journal", "volume" : "134" }, "uris" : [ "http://www.mendeley.com/documents/?uuid=5e49767b-62f1-4751-92fd-d41d14d57fe6" ] }, { "id" : "ITEM-4",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4",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Rajczak et al., 2013; Donnelly et al., 2017; Rajczak and Sch\u00e4r, 2017; T\u00f6lle et al., 2018)", "manualFormatting" : "(Donnelly et al., 2017; Rajczak and Sch\u00e4r, 2017)", "plainTextFormattedCitation" : "(Rajczak et al., 2013; Donnelly et al., 2017; Rajczak and Sch\u00e4r, 2017; T\u00f6lle et al., 2018)", "previouslyFormattedCitation" : "(Rajczak et al., 2013; Donnelly et al., 2017; Rajczak and Sch\u00e4r, 2017; T\u00f6lle et al., 2018)" }, "properties" : { "noteIndex" : 0 }, "schema" : "https://github.com/citation-style-language/schema/raw/master/csl-citation.json" }</w:instrText>
            </w:r>
            <w:ins w:id="7633" w:author="Robin Matthews" w:date="2021-07-15T10:22:00Z">
              <w:r w:rsidR="00655B9D">
                <w:rPr>
                  <w:rFonts w:eastAsiaTheme="minorHAnsi" w:cs="Times New Roman"/>
                  <w:color w:val="000000" w:themeColor="text1"/>
                  <w:sz w:val="16"/>
                  <w:szCs w:val="16"/>
                  <w:lang w:val="en-GB"/>
                </w:rPr>
                <w:fldChar w:fldCharType="separate"/>
              </w:r>
              <w:r w:rsidR="00655B9D" w:rsidRPr="00394D63">
                <w:rPr>
                  <w:rFonts w:eastAsiaTheme="minorHAnsi" w:cs="Times New Roman"/>
                  <w:noProof/>
                  <w:color w:val="000000" w:themeColor="text1"/>
                  <w:sz w:val="16"/>
                  <w:szCs w:val="16"/>
                  <w:lang w:val="en-GB"/>
                </w:rPr>
                <w:t>(Donnelly et al., 2017; Rajczak and Schär, 2017)</w:t>
              </w:r>
              <w:r w:rsidR="00655B9D">
                <w:rPr>
                  <w:rFonts w:eastAsiaTheme="minorHAnsi" w:cs="Times New Roman"/>
                  <w:color w:val="000000" w:themeColor="text1"/>
                  <w:sz w:val="16"/>
                  <w:szCs w:val="16"/>
                  <w:lang w:val="en-GB"/>
                </w:rPr>
                <w:fldChar w:fldCharType="end"/>
              </w:r>
              <w:commentRangeEnd w:id="7631"/>
              <w:r w:rsidR="00655B9D">
                <w:rPr>
                  <w:rStyle w:val="Marquedecommentaire"/>
                </w:rPr>
                <w:commentReference w:id="7631"/>
              </w:r>
            </w:ins>
            <w:del w:id="7634" w:author="Robin Matthews" w:date="2021-07-15T10:22:00Z">
              <w:r w:rsidRPr="00D424AA" w:rsidDel="00655B9D">
                <w:rPr>
                  <w:rFonts w:eastAsiaTheme="minorHAnsi" w:cs="Times New Roman"/>
                  <w:color w:val="000000" w:themeColor="text1"/>
                  <w:sz w:val="16"/>
                  <w:szCs w:val="16"/>
                  <w:lang w:val="en-GB"/>
                </w:rPr>
                <w:delText>(</w:delText>
              </w:r>
              <w:bookmarkStart w:id="7635" w:name="_Hlk77236816"/>
              <w:commentRangeStart w:id="7636"/>
              <w:r w:rsidRPr="00D424AA" w:rsidDel="00655B9D">
                <w:rPr>
                  <w:rFonts w:eastAsiaTheme="minorHAnsi" w:cs="Times New Roman"/>
                  <w:color w:val="000000" w:themeColor="text1"/>
                  <w:sz w:val="16"/>
                  <w:szCs w:val="16"/>
                  <w:lang w:val="en-GB"/>
                </w:rPr>
                <w:fldChar w:fldCharType="begin" w:fldLock="1"/>
              </w:r>
              <w:r w:rsidR="007D2D56" w:rsidRPr="00655B9D" w:rsidDel="00655B9D">
                <w:rPr>
                  <w:rFonts w:eastAsiaTheme="minorHAnsi" w:cs="Times New Roman"/>
                  <w:color w:val="000000" w:themeColor="text1"/>
                  <w:sz w:val="16"/>
                  <w:szCs w:val="16"/>
                  <w:lang w:val="en-GB"/>
                </w:rPr>
                <w:del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2",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2",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id" : "ITEM-3", "itemData" : { "DOI" : "10.1007/s00704-017-2303-6", "ISSN" : "1434-4483", "abstract" : "A warmer climate is projected for mid-Europe, with less precipitation in summer, but with intensified extremes of precipitation and near-surface temperature. However, the extent and magnitude of such changes are associated with creditable uncertainty because of the limitations of model resolution and parameterizations. Here, we present the results of convection-permitting regional climate model simulations for Germany integrated with the COSMO-CLM using a horizontal grid spacing of 1.3 km, and additional 4.5- and 7-km simulations with convection parameterized. Of particular interest is how the temperature and precipitation fields and their extremes depend on the horizontal resolution for current and future climate conditions. The spatial variability of precipitation increases with resolution because of more realistic orography and physical parameterizations, but values are overestimated in summer and over mountain ridges in all simulations compared to observations. The spatial variability of temperature is improved at a resolution of 1.3 km, but the results are cold-biased, especially in summer. The increase in resolution from 7/4.5 km to 1.3 km is accompanied by less future warming in summer by 1 \u2218C. Modeled future precipitation extremes will be more severe, and temperature extremes will not exclusively increase with higher resolution. Although the differences between the resolutions considered (7/4.5 km and 1.3 km) are small, we find that the differences in the changes in extremes are large. High-resolution simulations require further studies, with effective parameterizations and tunings for different topographic regions. Impact models and assessment studies may benefit from such high-resolution model results, but should account for the impact of model resolution on model processes and climate change.", "author" : [ { "dropping-particle" : "", "family" : "T\u00f6lle", "given" : "Merja H", "non-dropping-particle" : "", "parse-names" : false, "suffix" : "" }, { "dropping-particle" : "", "family" : "Schefczyk", "given" : "Lukas", "non-dropping-particle" : "", "parse-names" : false, "suffix" : "" }, { "dropping-particle" : "", "family" : "Gutjahr", "given" : "Oliver", "non-dropping-particle" : "", "parse-names" : false, "suffix" : "" } ], "container-title" : "Theoretical and Applied Climatology", "id" : "ITEM-3", "issue" : "3", "issued" : { "date-parts" : [ [ "2018", "11" ] ] }, "page" : "829-848", "title" : "Scale dependency of regional climate modeling of current and future climate extremes in Germany", "translator" : [ { "dropping-particle" : "", "family" : "S1718", "given" : "", "non-dropping-particle" : "", "parse-names" : false, "suffix" : "" } ], "type" : "article-journal", "volume" : "134" }, "uris" : [ "http://www.mendeley.com/documents/?uuid=5e49767b-62f1-4751-92fd-d41d14d57fe6" ] } ], "mendeley" : { "formattedCitation" : "(Rajczak et al., 2013; Rajczak and Sch\u00e4r, 2017; T\u00f6lle et al., 2018)", "manualFormatting" : "Rajczak and Sch\u00e4r, 2017", "plainTextFormattedCitation" : "(Rajczak et al., 2013; Rajczak and Sch\u00e4r, 2017; T\u00f6lle et al., 2018)", "previouslyFormattedCitation" : "(Rajczak et al., 2013; Rajczak and Sch\u00e4r, 2017; T\u00f6lle et al., 2018)" }, "properties" : { "noteIndex" : 0 }, "schema" : "https://github.com/citation-style-language/schema/raw/master/csl-citation.json" }</w:delInstrText>
              </w:r>
              <w:r w:rsidRPr="00D424AA" w:rsidDel="00655B9D">
                <w:rPr>
                  <w:rFonts w:eastAsiaTheme="minorHAnsi" w:cs="Times New Roman"/>
                  <w:color w:val="000000" w:themeColor="text1"/>
                  <w:sz w:val="16"/>
                  <w:szCs w:val="16"/>
                  <w:lang w:val="en-GB"/>
                </w:rPr>
                <w:fldChar w:fldCharType="separate"/>
              </w:r>
              <w:r w:rsidR="00A26296" w:rsidRPr="00655B9D" w:rsidDel="00655B9D">
                <w:rPr>
                  <w:rFonts w:eastAsiaTheme="minorHAnsi" w:cs="Times New Roman"/>
                  <w:noProof/>
                  <w:color w:val="000000" w:themeColor="text1"/>
                  <w:sz w:val="16"/>
                  <w:szCs w:val="16"/>
                  <w:lang w:val="en-GB"/>
                </w:rPr>
                <w:delText>Rajczak and Schär, 2017</w:delText>
              </w:r>
              <w:r w:rsidRPr="00D424AA" w:rsidDel="00655B9D">
                <w:rPr>
                  <w:rFonts w:eastAsiaTheme="minorHAnsi" w:cs="Times New Roman"/>
                  <w:color w:val="000000" w:themeColor="text1"/>
                  <w:sz w:val="16"/>
                  <w:szCs w:val="16"/>
                  <w:lang w:val="en-GB"/>
                </w:rPr>
                <w:fldChar w:fldCharType="end"/>
              </w:r>
              <w:commentRangeEnd w:id="7636"/>
              <w:r w:rsidR="00A26296" w:rsidDel="00655B9D">
                <w:rPr>
                  <w:rStyle w:val="Marquedecommentaire"/>
                </w:rPr>
                <w:commentReference w:id="7636"/>
              </w:r>
              <w:r w:rsidRPr="00841A35" w:rsidDel="00655B9D">
                <w:rPr>
                  <w:rFonts w:eastAsiaTheme="minorHAnsi" w:cs="Times New Roman"/>
                  <w:color w:val="000000" w:themeColor="text1"/>
                  <w:sz w:val="16"/>
                  <w:szCs w:val="16"/>
                  <w:lang w:val="en-GB"/>
                </w:rPr>
                <w:delText>;</w:delText>
              </w:r>
              <w:r w:rsidRPr="00D424AA" w:rsidDel="00655B9D">
                <w:rPr>
                  <w:rFonts w:eastAsiaTheme="minorHAnsi" w:cs="Times New Roman"/>
                  <w:noProof/>
                  <w:color w:val="000000" w:themeColor="text1"/>
                  <w:sz w:val="16"/>
                  <w:szCs w:val="16"/>
                  <w:lang w:val="en-GB" w:eastAsia="en-US"/>
                </w:rPr>
                <w:delText xml:space="preserve"> </w:delText>
              </w:r>
              <w:commentRangeStart w:id="7637"/>
              <w:r w:rsidRPr="00D424AA" w:rsidDel="00655B9D">
                <w:rPr>
                  <w:rFonts w:cs="Times New Roman"/>
                  <w:sz w:val="16"/>
                  <w:szCs w:val="16"/>
                  <w:lang w:val="en-GB"/>
                </w:rPr>
                <w:fldChar w:fldCharType="begin" w:fldLock="1"/>
              </w:r>
              <w:r w:rsidR="00FF6231" w:rsidDel="00655B9D">
                <w:rPr>
                  <w:rFonts w:cs="Times New Roman"/>
                  <w:sz w:val="16"/>
                  <w:szCs w:val="16"/>
                  <w:lang w:val="en-GB"/>
                </w:rPr>
                <w:delInstrText>ADDIN CSL_CITATION { "citationItems" : [ { "id" : "ITEM-1",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1",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Donnelly et al., 2017)", "manualFormatting" : "Donnelly et al., 2017)", "plainTextFormattedCitation" : "(Donnelly et al., 2017)", "previouslyFormattedCitation" : "(Donnelly et al., 2017)" }, "properties" : { "noteIndex" : 0 }, "schema" : "https://github.com/citation-style-language/schema/raw/master/csl-citation.json" }</w:delInstrText>
              </w:r>
              <w:r w:rsidRPr="00D424AA" w:rsidDel="00655B9D">
                <w:rPr>
                  <w:rFonts w:cs="Times New Roman"/>
                  <w:sz w:val="16"/>
                  <w:szCs w:val="16"/>
                  <w:lang w:val="en-GB"/>
                </w:rPr>
                <w:fldChar w:fldCharType="separate"/>
              </w:r>
              <w:r w:rsidR="00A26296" w:rsidDel="00655B9D">
                <w:rPr>
                  <w:rFonts w:cs="Times New Roman"/>
                  <w:noProof/>
                  <w:sz w:val="16"/>
                  <w:szCs w:val="16"/>
                  <w:lang w:val="en-GB"/>
                </w:rPr>
                <w:delText>Donnelly et al., 2017)</w:delText>
              </w:r>
              <w:r w:rsidRPr="00D424AA" w:rsidDel="00655B9D">
                <w:rPr>
                  <w:rFonts w:cs="Times New Roman"/>
                  <w:sz w:val="16"/>
                  <w:szCs w:val="16"/>
                  <w:lang w:val="en-GB"/>
                </w:rPr>
                <w:fldChar w:fldCharType="end"/>
              </w:r>
            </w:del>
            <w:bookmarkEnd w:id="7635"/>
            <w:commentRangeEnd w:id="7637"/>
            <w:r w:rsidR="00A26296">
              <w:rPr>
                <w:rStyle w:val="Marquedecommentaire"/>
              </w:rPr>
              <w:commentReference w:id="7637"/>
            </w:r>
          </w:p>
        </w:tc>
        <w:tc>
          <w:tcPr>
            <w:tcW w:w="2159" w:type="dxa"/>
            <w:tcBorders>
              <w:top w:val="dashed" w:sz="4" w:space="0" w:color="000000"/>
            </w:tcBorders>
            <w:shd w:val="clear" w:color="auto" w:fill="AED9FC"/>
            <w:tcMar>
              <w:top w:w="40" w:type="dxa"/>
              <w:left w:w="40" w:type="dxa"/>
              <w:bottom w:w="40" w:type="dxa"/>
              <w:right w:w="40" w:type="dxa"/>
            </w:tcMar>
          </w:tcPr>
          <w:p w14:paraId="3A8992CF" w14:textId="584EC4D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7638"/>
            <w:r w:rsidRPr="00D424AA">
              <w:rPr>
                <w:rFonts w:cs="Times New Roman"/>
                <w:sz w:val="16"/>
                <w:szCs w:val="16"/>
                <w:lang w:val="en-GB"/>
              </w:rPr>
              <w:fldChar w:fldCharType="begin" w:fldLock="1"/>
            </w:r>
            <w:ins w:id="7639" w:author="Robin Matthews" w:date="2021-07-14T23:09:00Z">
              <w:r w:rsidR="007A18C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640" w:author="Robin Matthews" w:date="2021-07-14T23:09:00Z">
              <w:r w:rsidR="00FC4C2D" w:rsidDel="007A18C9">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7641" w:author="Robin Matthews" w:date="2021-07-14T23:09:00Z">
              <w:r w:rsidR="00A26296" w:rsidDel="007A18C9">
                <w:rPr>
                  <w:rFonts w:cs="Times New Roman"/>
                  <w:noProof/>
                  <w:sz w:val="16"/>
                  <w:szCs w:val="16"/>
                  <w:lang w:val="en-GB"/>
                </w:rPr>
                <w:delText>Li et al., 2020</w:delText>
              </w:r>
            </w:del>
            <w:ins w:id="7642" w:author="Robin Matthews" w:date="2021-07-14T23:09:00Z">
              <w:r w:rsidR="007A18C9">
                <w:rPr>
                  <w:rFonts w:cs="Times New Roman"/>
                  <w:noProof/>
                  <w:sz w:val="16"/>
                  <w:szCs w:val="16"/>
                  <w:lang w:val="en-GB"/>
                </w:rPr>
                <w:t>C. Li et al., 2020</w:t>
              </w:r>
            </w:ins>
            <w:r w:rsidRPr="00D424AA">
              <w:rPr>
                <w:rFonts w:cs="Times New Roman"/>
                <w:sz w:val="16"/>
                <w:szCs w:val="16"/>
                <w:lang w:val="en-GB"/>
              </w:rPr>
              <w:fldChar w:fldCharType="end"/>
            </w:r>
            <w:commentRangeEnd w:id="7638"/>
            <w:r w:rsidR="00A26296">
              <w:rPr>
                <w:rStyle w:val="Marquedecommentaire"/>
              </w:rPr>
              <w:commentReference w:id="7638"/>
            </w:r>
            <w:r w:rsidRPr="00841A35">
              <w:rPr>
                <w:rFonts w:cs="Times New Roman"/>
                <w:color w:val="000000" w:themeColor="text1"/>
                <w:sz w:val="16"/>
                <w:szCs w:val="16"/>
                <w:lang w:val="en-GB"/>
              </w:rPr>
              <w:t>; Annex). Median increase of more than 2% in the 50-year Rx1day a</w:t>
            </w:r>
            <w:r w:rsidRPr="00D424AA">
              <w:rPr>
                <w:rFonts w:cs="Times New Roman"/>
                <w:color w:val="000000" w:themeColor="text1"/>
                <w:sz w:val="16"/>
                <w:szCs w:val="16"/>
                <w:lang w:val="en-GB"/>
              </w:rPr>
              <w:t xml:space="preserve">nd Rx5day events compared to the 1°C warming level </w:t>
            </w:r>
            <w:commentRangeStart w:id="764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644" w:author="Robin Matthews" w:date="2021-07-14T17:38:00Z">
              <w:r w:rsidR="00A26296" w:rsidDel="00D50B01">
                <w:rPr>
                  <w:rFonts w:cs="Times New Roman"/>
                  <w:noProof/>
                  <w:sz w:val="16"/>
                  <w:szCs w:val="16"/>
                  <w:lang w:val="en-GB"/>
                </w:rPr>
                <w:delText>Li et al., 2020a</w:delText>
              </w:r>
            </w:del>
            <w:ins w:id="7645"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643"/>
            <w:r w:rsidR="00A26296">
              <w:rPr>
                <w:rStyle w:val="Marquedecommentaire"/>
              </w:rPr>
              <w:commentReference w:id="7643"/>
            </w:r>
            <w:r w:rsidRPr="00841A35">
              <w:rPr>
                <w:rFonts w:cs="Times New Roman"/>
                <w:color w:val="000000" w:themeColor="text1"/>
                <w:sz w:val="16"/>
                <w:szCs w:val="16"/>
                <w:lang w:val="en-GB"/>
              </w:rPr>
              <w:t xml:space="preserve"> and more than 8% in annual Rx1day and Rx5day and 6% in annual Rx30day compared to pre-industrial (Annex).</w:t>
            </w:r>
          </w:p>
          <w:p w14:paraId="4AD1F3C1" w14:textId="77777777" w:rsidR="00D376F0" w:rsidRPr="00D424AA" w:rsidRDefault="00D376F0" w:rsidP="00D424AA">
            <w:pPr>
              <w:rPr>
                <w:rFonts w:cs="Times New Roman"/>
                <w:color w:val="000000" w:themeColor="text1"/>
                <w:sz w:val="16"/>
                <w:szCs w:val="16"/>
                <w:lang w:val="en-GB"/>
              </w:rPr>
            </w:pPr>
          </w:p>
          <w:p w14:paraId="738103CF" w14:textId="60A1BB3D"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commentRangeStart w:id="7646"/>
            <w:ins w:id="7647" w:author="Robin Matthews" w:date="2021-07-15T10:23:00Z">
              <w:r w:rsidR="00655B9D">
                <w:rPr>
                  <w:rFonts w:eastAsiaTheme="minorHAnsi" w:cs="Times New Roman"/>
                  <w:color w:val="000000" w:themeColor="text1"/>
                  <w:sz w:val="16"/>
                  <w:szCs w:val="16"/>
                  <w:lang w:val="en-GB"/>
                </w:rPr>
                <w:fldChar w:fldCharType="begin" w:fldLock="1"/>
              </w:r>
            </w:ins>
            <w:r w:rsidR="00DB48AC">
              <w:rPr>
                <w:rFonts w:eastAsiaTheme="minorHAnsi" w:cs="Times New Roman"/>
                <w:color w:val="000000" w:themeColor="text1"/>
                <w:sz w:val="16"/>
                <w:szCs w:val="16"/>
                <w:lang w:val="en-GB"/>
              </w:rPr>
              <w: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2",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2",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id" : "ITEM-3", "itemData" : { "DOI" : "10.1007/s00704-017-2303-6", "ISSN" : "1434-4483", "abstract" : "A warmer climate is projected for mid-Europe, with less precipitation in summer, but with intensified extremes of precipitation and near-surface temperature. However, the extent and magnitude of such changes are associated with creditable uncertainty because of the limitations of model resolution and parameterizations. Here, we present the results of convection-permitting regional climate model simulations for Germany integrated with the COSMO-CLM using a horizontal grid spacing of 1.3 km, and additional 4.5- and 7-km simulations with convection parameterized. Of particular interest is how the temperature and precipitation fields and their extremes depend on the horizontal resolution for current and future climate conditions. The spatial variability of precipitation increases with resolution because of more realistic orography and physical parameterizations, but values are overestimated in summer and over mountain ridges in all simulations compared to observations. The spatial variability of temperature is improved at a resolution of 1.3 km, but the results are cold-biased, especially in summer. The increase in resolution from 7/4.5 km to 1.3 km is accompanied by less future warming in summer by 1 \u2218C. Modeled future precipitation extremes will be more severe, and temperature extremes will not exclusively increase with higher resolution. Although the differences between the resolutions considered (7/4.5 km and 1.3 km) are small, we find that the differences in the changes in extremes are large. High-resolution simulations require further studies, with effective parameterizations and tunings for different topographic regions. Impact models and assessment studies may benefit from such high-resolution model results, but should account for the impact of model resolution on model processes and climate change.", "author" : [ { "dropping-particle" : "", "family" : "T\u00f6lle", "given" : "Merja H", "non-dropping-particle" : "", "parse-names" : false, "suffix" : "" }, { "dropping-particle" : "", "family" : "Schefczyk", "given" : "Lukas", "non-dropping-particle" : "", "parse-names" : false, "suffix" : "" }, { "dropping-particle" : "", "family" : "Gutjahr", "given" : "Oliver", "non-dropping-particle" : "", "parse-names" : false, "suffix" : "" } ], "container-title" : "Theoretical and Applied Climatology", "id" : "ITEM-3", "issue" : "3", "issued" : { "date-parts" : [ [ "2018", "11" ] ] }, "page" : "829-848", "title" : "Scale dependency of regional climate modeling of current and future climate extremes in Germany", "translator" : [ { "dropping-particle" : "", "family" : "S1718", "given" : "", "non-dropping-particle" : "", "parse-names" : false, "suffix" : "" } ], "type" : "article-journal", "volume" : "134" }, "uris" : [ "http://www.mendeley.com/documents/?uuid=5e49767b-62f1-4751-92fd-d41d14d57fe6" ] }, { "id" : "ITEM-4",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4",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Rajczak et al., 2013; Donnelly et al., 2017; Rajczak and Sch\u00e4r, 2017; T\u00f6lle et al., 2018)", "manualFormatting" : "(Donnelly et al., 2017; Rajczak and Sch\u00e4r, 2017)", "plainTextFormattedCitation" : "(Rajczak et al., 2013; Donnelly et al., 2017; Rajczak and Sch\u00e4r, 2017; T\u00f6lle et al., 2018)", "previouslyFormattedCitation" : "(Rajczak et al., 2013; Donnelly et al., 2017; Rajczak and Sch\u00e4r, 2017; T\u00f6lle et al., 2018)" }, "properties" : { "noteIndex" : 0 }, "schema" : "https://github.com/citation-style-language/schema/raw/master/csl-citation.json" }</w:instrText>
            </w:r>
            <w:ins w:id="7648" w:author="Robin Matthews" w:date="2021-07-15T10:23:00Z">
              <w:r w:rsidR="00655B9D">
                <w:rPr>
                  <w:rFonts w:eastAsiaTheme="minorHAnsi" w:cs="Times New Roman"/>
                  <w:color w:val="000000" w:themeColor="text1"/>
                  <w:sz w:val="16"/>
                  <w:szCs w:val="16"/>
                  <w:lang w:val="en-GB"/>
                </w:rPr>
                <w:fldChar w:fldCharType="separate"/>
              </w:r>
              <w:r w:rsidR="00655B9D" w:rsidRPr="00394D63">
                <w:rPr>
                  <w:rFonts w:eastAsiaTheme="minorHAnsi" w:cs="Times New Roman"/>
                  <w:noProof/>
                  <w:color w:val="000000" w:themeColor="text1"/>
                  <w:sz w:val="16"/>
                  <w:szCs w:val="16"/>
                  <w:lang w:val="en-GB"/>
                </w:rPr>
                <w:t>(Donnelly et al., 2017; Rajczak and Schär, 2017)</w:t>
              </w:r>
              <w:r w:rsidR="00655B9D">
                <w:rPr>
                  <w:rFonts w:eastAsiaTheme="minorHAnsi" w:cs="Times New Roman"/>
                  <w:color w:val="000000" w:themeColor="text1"/>
                  <w:sz w:val="16"/>
                  <w:szCs w:val="16"/>
                  <w:lang w:val="en-GB"/>
                </w:rPr>
                <w:fldChar w:fldCharType="end"/>
              </w:r>
              <w:commentRangeEnd w:id="7646"/>
              <w:r w:rsidR="00655B9D">
                <w:rPr>
                  <w:rStyle w:val="Marquedecommentaire"/>
                </w:rPr>
                <w:commentReference w:id="7646"/>
              </w:r>
              <w:r w:rsidR="00655B9D" w:rsidRPr="00D424AA" w:rsidDel="00655B9D">
                <w:rPr>
                  <w:rFonts w:cs="Times New Roman"/>
                  <w:color w:val="000000" w:themeColor="text1"/>
                  <w:sz w:val="16"/>
                  <w:szCs w:val="16"/>
                  <w:lang w:val="en-GB"/>
                </w:rPr>
                <w:t xml:space="preserve"> </w:t>
              </w:r>
            </w:ins>
            <w:del w:id="7649" w:author="Robin Matthews" w:date="2021-07-15T10:23:00Z">
              <w:r w:rsidRPr="00D424AA" w:rsidDel="00655B9D">
                <w:rPr>
                  <w:rFonts w:cs="Times New Roman"/>
                  <w:color w:val="000000" w:themeColor="text1"/>
                  <w:sz w:val="16"/>
                  <w:szCs w:val="16"/>
                  <w:lang w:val="en-GB"/>
                </w:rPr>
                <w:delText>(</w:delText>
              </w:r>
              <w:commentRangeStart w:id="7650"/>
              <w:r w:rsidRPr="00D424AA" w:rsidDel="00655B9D">
                <w:rPr>
                  <w:rFonts w:eastAsiaTheme="minorHAnsi" w:cs="Times New Roman"/>
                  <w:color w:val="000000" w:themeColor="text1"/>
                  <w:sz w:val="16"/>
                  <w:szCs w:val="16"/>
                  <w:lang w:val="en-GB"/>
                </w:rPr>
                <w:fldChar w:fldCharType="begin" w:fldLock="1"/>
              </w:r>
              <w:r w:rsidR="007D2D56" w:rsidRPr="00655B9D" w:rsidDel="00655B9D">
                <w:rPr>
                  <w:rFonts w:eastAsiaTheme="minorHAnsi" w:cs="Times New Roman"/>
                  <w:color w:val="000000" w:themeColor="text1"/>
                  <w:sz w:val="16"/>
                  <w:szCs w:val="16"/>
                  <w:lang w:val="en-GB"/>
                </w:rPr>
                <w:del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2",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2",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id" : "ITEM-3", "itemData" : { "DOI" : "10.1007/s00704-017-2303-6", "ISSN" : "1434-4483", "abstract" : "A warmer climate is projected for mid-Europe, with less precipitation in summer, but with intensified extremes of precipitation and near-surface temperature. However, the extent and magnitude of such changes are associated with creditable uncertainty because of the limitations of model resolution and parameterizations. Here, we present the results of convection-permitting regional climate model simulations for Germany integrated with the COSMO-CLM using a horizontal grid spacing of 1.3 km, and additional 4.5- and 7-km simulations with convection parameterized. Of particular interest is how the temperature and precipitation fields and their extremes depend on the horizontal resolution for current and future climate conditions. The spatial variability of precipitation increases with resolution because of more realistic orography and physical parameterizations, but values are overestimated in summer and over mountain ridges in all simulations compared to observations. The spatial variability of temperature is improved at a resolution of 1.3 km, but the results are cold-biased, especially in summer. The increase in resolution from 7/4.5 km to 1.3 km is accompanied by less future warming in summer by 1 \u2218C. Modeled future precipitation extremes will be more severe, and temperature extremes will not exclusively increase with higher resolution. Although the differences between the resolutions considered (7/4.5 km and 1.3 km) are small, we find that the differences in the changes in extremes are large. High-resolution simulations require further studies, with effective parameterizations and tunings for different topographic regions. Impact models and assessment studies may benefit from such high-resolution model results, but should account for the impact of model resolution on model processes and climate change.", "author" : [ { "dropping-particle" : "", "family" : "T\u00f6lle", "given" : "Merja H", "non-dropping-particle" : "", "parse-names" : false, "suffix" : "" }, { "dropping-particle" : "", "family" : "Schefczyk", "given" : "Lukas", "non-dropping-particle" : "", "parse-names" : false, "suffix" : "" }, { "dropping-particle" : "", "family" : "Gutjahr", "given" : "Oliver", "non-dropping-particle" : "", "parse-names" : false, "suffix" : "" } ], "container-title" : "Theoretical and Applied Climatology", "id" : "ITEM-3", "issue" : "3", "issued" : { "date-parts" : [ [ "2018", "11" ] ] }, "page" : "829-848", "title" : "Scale dependency of regional climate modeling of current and future climate extremes in Germany", "translator" : [ { "dropping-particle" : "", "family" : "S1718", "given" : "", "non-dropping-particle" : "", "parse-names" : false, "suffix" : "" } ], "type" : "article-journal", "volume" : "134" }, "uris" : [ "http://www.mendeley.com/documents/?uuid=5e49767b-62f1-4751-92fd-d41d14d57fe6" ] } ], "mendeley" : { "formattedCitation" : "(Rajczak et al., 2013; Rajczak and Sch\u00e4r, 2017; T\u00f6lle et al., 2018)", "manualFormatting" : "Rajczak and Sch\u00e4r, 2017", "plainTextFormattedCitation" : "(Rajczak et al., 2013; Rajczak and Sch\u00e4r, 2017; T\u00f6lle et al., 2018)", "previouslyFormattedCitation" : "(Rajczak et al., 2013; Rajczak and Sch\u00e4r, 2017; T\u00f6lle et al., 2018)" }, "properties" : { "noteIndex" : 0 }, "schema" : "https://github.com/citation-style-language/schema/raw/master/csl-citation.json" }</w:delInstrText>
              </w:r>
              <w:r w:rsidRPr="00D424AA" w:rsidDel="00655B9D">
                <w:rPr>
                  <w:rFonts w:eastAsiaTheme="minorHAnsi" w:cs="Times New Roman"/>
                  <w:color w:val="000000" w:themeColor="text1"/>
                  <w:sz w:val="16"/>
                  <w:szCs w:val="16"/>
                  <w:lang w:val="en-GB"/>
                </w:rPr>
                <w:fldChar w:fldCharType="separate"/>
              </w:r>
              <w:r w:rsidR="00A26296" w:rsidRPr="00655B9D" w:rsidDel="00655B9D">
                <w:rPr>
                  <w:rFonts w:eastAsiaTheme="minorHAnsi" w:cs="Times New Roman"/>
                  <w:noProof/>
                  <w:color w:val="000000" w:themeColor="text1"/>
                  <w:sz w:val="16"/>
                  <w:szCs w:val="16"/>
                  <w:lang w:val="en-GB"/>
                </w:rPr>
                <w:delText>Rajczak and Schär, 2017</w:delText>
              </w:r>
              <w:r w:rsidRPr="00D424AA" w:rsidDel="00655B9D">
                <w:rPr>
                  <w:rFonts w:eastAsiaTheme="minorHAnsi" w:cs="Times New Roman"/>
                  <w:color w:val="000000" w:themeColor="text1"/>
                  <w:sz w:val="16"/>
                  <w:szCs w:val="16"/>
                  <w:lang w:val="en-GB"/>
                </w:rPr>
                <w:fldChar w:fldCharType="end"/>
              </w:r>
              <w:commentRangeEnd w:id="7650"/>
              <w:r w:rsidR="00A26296" w:rsidDel="00655B9D">
                <w:rPr>
                  <w:rStyle w:val="Marquedecommentaire"/>
                </w:rPr>
                <w:commentReference w:id="7650"/>
              </w:r>
              <w:r w:rsidRPr="00841A35" w:rsidDel="00655B9D">
                <w:rPr>
                  <w:rFonts w:eastAsiaTheme="minorHAnsi" w:cs="Times New Roman"/>
                  <w:color w:val="000000" w:themeColor="text1"/>
                  <w:sz w:val="16"/>
                  <w:szCs w:val="16"/>
                  <w:lang w:val="en-GB"/>
                </w:rPr>
                <w:delText>;</w:delText>
              </w:r>
              <w:r w:rsidRPr="00D424AA" w:rsidDel="00655B9D">
                <w:rPr>
                  <w:rFonts w:eastAsiaTheme="minorHAnsi" w:cs="Times New Roman"/>
                  <w:noProof/>
                  <w:color w:val="000000" w:themeColor="text1"/>
                  <w:sz w:val="16"/>
                  <w:szCs w:val="16"/>
                  <w:lang w:val="en-GB" w:eastAsia="en-US"/>
                </w:rPr>
                <w:delText xml:space="preserve"> </w:delText>
              </w:r>
            </w:del>
            <w:commentRangeStart w:id="7651"/>
            <w:del w:id="7652" w:author="Robin Matthews" w:date="2021-07-15T10:22:00Z">
              <w:r w:rsidRPr="00D424AA" w:rsidDel="00655B9D">
                <w:rPr>
                  <w:rFonts w:cs="Times New Roman"/>
                  <w:sz w:val="16"/>
                  <w:szCs w:val="16"/>
                  <w:lang w:val="en-GB"/>
                </w:rPr>
                <w:fldChar w:fldCharType="begin" w:fldLock="1"/>
              </w:r>
              <w:r w:rsidR="00FF6231" w:rsidRPr="00655B9D" w:rsidDel="00655B9D">
                <w:rPr>
                  <w:rFonts w:cs="Times New Roman"/>
                  <w:sz w:val="16"/>
                  <w:szCs w:val="16"/>
                  <w:lang w:val="en-GB"/>
                </w:rPr>
                <w:delInstrText>ADDIN CSL_CITATION { "citationItems" : [ { "id" : "ITEM-1",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1",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Donnelly et al., 2017)", "manualFormatting" : "Donnelly et al., 2017)", "plainTextFormattedCitation" : "(Donnelly et al., 2017)", "previouslyFormattedCitation" : "(Donnelly et al., 2017)" }, "properties" : { "noteIndex" : 0 }, "schema" : "https://github.com/citation-style-language/schema/raw/master/csl-citation.json" }</w:delInstrText>
              </w:r>
              <w:r w:rsidRPr="00D424AA" w:rsidDel="00655B9D">
                <w:rPr>
                  <w:rFonts w:cs="Times New Roman"/>
                  <w:sz w:val="16"/>
                  <w:szCs w:val="16"/>
                  <w:lang w:val="en-GB"/>
                </w:rPr>
                <w:fldChar w:fldCharType="separate"/>
              </w:r>
              <w:r w:rsidR="00A26296" w:rsidRPr="00655B9D" w:rsidDel="00655B9D">
                <w:rPr>
                  <w:rFonts w:cs="Times New Roman"/>
                  <w:noProof/>
                  <w:sz w:val="16"/>
                  <w:szCs w:val="16"/>
                  <w:lang w:val="en-GB"/>
                </w:rPr>
                <w:delText>Donnelly et al., 2017)</w:delText>
              </w:r>
              <w:r w:rsidRPr="00D424AA" w:rsidDel="00655B9D">
                <w:rPr>
                  <w:rFonts w:cs="Times New Roman"/>
                  <w:sz w:val="16"/>
                  <w:szCs w:val="16"/>
                  <w:lang w:val="en-GB"/>
                </w:rPr>
                <w:fldChar w:fldCharType="end"/>
              </w:r>
            </w:del>
            <w:commentRangeEnd w:id="7651"/>
            <w:r w:rsidR="00A26296">
              <w:rPr>
                <w:rStyle w:val="Marquedecommentaire"/>
              </w:rPr>
              <w:commentReference w:id="7651"/>
            </w:r>
          </w:p>
        </w:tc>
        <w:tc>
          <w:tcPr>
            <w:tcW w:w="2159" w:type="dxa"/>
            <w:tcBorders>
              <w:top w:val="dashed" w:sz="4" w:space="0" w:color="000000"/>
            </w:tcBorders>
            <w:shd w:val="clear" w:color="auto" w:fill="42AEF0"/>
            <w:tcMar>
              <w:top w:w="40" w:type="dxa"/>
              <w:left w:w="40" w:type="dxa"/>
              <w:bottom w:w="40" w:type="dxa"/>
              <w:right w:w="40" w:type="dxa"/>
            </w:tcMar>
          </w:tcPr>
          <w:p w14:paraId="377C0E17" w14:textId="51C31AB3"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765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654" w:author="Robin Matthews" w:date="2021-07-14T23:09:00Z">
              <w:r w:rsidR="00A26296" w:rsidDel="007A18C9">
                <w:rPr>
                  <w:rFonts w:cs="Times New Roman"/>
                  <w:noProof/>
                  <w:sz w:val="16"/>
                  <w:szCs w:val="16"/>
                  <w:lang w:val="en-GB"/>
                </w:rPr>
                <w:delText>Li et al., 2020</w:delText>
              </w:r>
            </w:del>
            <w:ins w:id="7655" w:author="Robin Matthews" w:date="2021-07-14T23:09:00Z">
              <w:r w:rsidR="007A18C9">
                <w:rPr>
                  <w:rFonts w:cs="Times New Roman"/>
                  <w:noProof/>
                  <w:sz w:val="16"/>
                  <w:szCs w:val="16"/>
                  <w:lang w:val="en-GB"/>
                </w:rPr>
                <w:t>C. Li et al., 2020</w:t>
              </w:r>
            </w:ins>
            <w:r w:rsidRPr="00D424AA">
              <w:rPr>
                <w:rFonts w:cs="Times New Roman"/>
                <w:sz w:val="16"/>
                <w:szCs w:val="16"/>
                <w:lang w:val="en-GB"/>
              </w:rPr>
              <w:fldChar w:fldCharType="end"/>
            </w:r>
            <w:commentRangeEnd w:id="7653"/>
            <w:r w:rsidR="00A26296">
              <w:rPr>
                <w:rStyle w:val="Marquedecommentaire"/>
              </w:rPr>
              <w:commentReference w:id="7653"/>
            </w:r>
            <w:r w:rsidRPr="00841A35">
              <w:rPr>
                <w:rFonts w:cs="Times New Roman"/>
                <w:color w:val="000000" w:themeColor="text1"/>
                <w:sz w:val="16"/>
                <w:szCs w:val="16"/>
                <w:lang w:val="en-GB"/>
              </w:rPr>
              <w:t xml:space="preserve">; Annex). Median increase of more than 10% in the 50-year Rx1day and Rx5day events compared to the 1°C warming level </w:t>
            </w:r>
            <w:commentRangeStart w:id="765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657" w:author="Robin Matthews" w:date="2021-07-14T17:38:00Z">
              <w:r w:rsidR="00A26296" w:rsidDel="00D50B01">
                <w:rPr>
                  <w:rFonts w:cs="Times New Roman"/>
                  <w:noProof/>
                  <w:sz w:val="16"/>
                  <w:szCs w:val="16"/>
                  <w:lang w:val="en-GB"/>
                </w:rPr>
                <w:delText>Li et al., 2020a</w:delText>
              </w:r>
            </w:del>
            <w:ins w:id="7658" w:author="Robin Matthews" w:date="2021-07-14T17:38: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656"/>
            <w:r w:rsidR="00A26296">
              <w:rPr>
                <w:rStyle w:val="Marquedecommentaire"/>
              </w:rPr>
              <w:commentReference w:id="7656"/>
            </w:r>
            <w:r w:rsidRPr="00841A35">
              <w:rPr>
                <w:rFonts w:cs="Times New Roman"/>
                <w:color w:val="000000" w:themeColor="text1"/>
                <w:sz w:val="16"/>
                <w:szCs w:val="16"/>
                <w:lang w:val="en-GB"/>
              </w:rPr>
              <w:t xml:space="preserve"> and more than 15% in annual Rx1day and Rx5day and 10% in annual Rx30day compared to pre-industrial (Annex).</w:t>
            </w:r>
          </w:p>
          <w:p w14:paraId="2D3565CB" w14:textId="77777777" w:rsidR="00D376F0" w:rsidRPr="00D424AA" w:rsidRDefault="00D376F0" w:rsidP="00D424AA">
            <w:pPr>
              <w:rPr>
                <w:rFonts w:cs="Times New Roman"/>
                <w:color w:val="000000" w:themeColor="text1"/>
                <w:sz w:val="16"/>
                <w:szCs w:val="16"/>
                <w:lang w:val="en-GB"/>
              </w:rPr>
            </w:pPr>
          </w:p>
          <w:p w14:paraId="748EE3A0" w14:textId="77B8364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commentRangeStart w:id="7659"/>
            <w:ins w:id="7660" w:author="Robin Matthews" w:date="2021-07-15T10:24:00Z">
              <w:r w:rsidR="00655B9D">
                <w:rPr>
                  <w:rFonts w:eastAsiaTheme="minorHAnsi" w:cs="Times New Roman"/>
                  <w:color w:val="000000" w:themeColor="text1"/>
                  <w:sz w:val="16"/>
                  <w:szCs w:val="16"/>
                  <w:lang w:val="en-GB"/>
                </w:rPr>
                <w:fldChar w:fldCharType="begin" w:fldLock="1"/>
              </w:r>
            </w:ins>
            <w:r w:rsidR="00DB48AC">
              <w:rPr>
                <w:rFonts w:eastAsiaTheme="minorHAnsi" w:cs="Times New Roman"/>
                <w:color w:val="000000" w:themeColor="text1"/>
                <w:sz w:val="16"/>
                <w:szCs w:val="16"/>
                <w:lang w:val="en-GB"/>
              </w:rPr>
              <w: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2",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2",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id" : "ITEM-3", "itemData" : { "DOI" : "10.1007/s00704-017-2303-6", "ISSN" : "1434-4483", "abstract" : "A warmer climate is projected for mid-Europe, with less precipitation in summer, but with intensified extremes of precipitation and near-surface temperature. However, the extent and magnitude of such changes are associated with creditable uncertainty because of the limitations of model resolution and parameterizations. Here, we present the results of convection-permitting regional climate model simulations for Germany integrated with the COSMO-CLM using a horizontal grid spacing of 1.3 km, and additional 4.5- and 7-km simulations with convection parameterized. Of particular interest is how the temperature and precipitation fields and their extremes depend on the horizontal resolution for current and future climate conditions. The spatial variability of precipitation increases with resolution because of more realistic orography and physical parameterizations, but values are overestimated in summer and over mountain ridges in all simulations compared to observations. The spatial variability of temperature is improved at a resolution of 1.3 km, but the results are cold-biased, especially in summer. The increase in resolution from 7/4.5 km to 1.3 km is accompanied by less future warming in summer by 1 \u2218C. Modeled future precipitation extremes will be more severe, and temperature extremes will not exclusively increase with higher resolution. Although the differences between the resolutions considered (7/4.5 km and 1.3 km) are small, we find that the differences in the changes in extremes are large. High-resolution simulations require further studies, with effective parameterizations and tunings for different topographic regions. Impact models and assessment studies may benefit from such high-resolution model results, but should account for the impact of model resolution on model processes and climate change.", "author" : [ { "dropping-particle" : "", "family" : "T\u00f6lle", "given" : "Merja H", "non-dropping-particle" : "", "parse-names" : false, "suffix" : "" }, { "dropping-particle" : "", "family" : "Schefczyk", "given" : "Lukas", "non-dropping-particle" : "", "parse-names" : false, "suffix" : "" }, { "dropping-particle" : "", "family" : "Gutjahr", "given" : "Oliver", "non-dropping-particle" : "", "parse-names" : false, "suffix" : "" } ], "container-title" : "Theoretical and Applied Climatology", "id" : "ITEM-3", "issue" : "3", "issued" : { "date-parts" : [ [ "2018", "11" ] ] }, "page" : "829-848", "title" : "Scale dependency of regional climate modeling of current and future climate extremes in Germany", "translator" : [ { "dropping-particle" : "", "family" : "S1718", "given" : "", "non-dropping-particle" : "", "parse-names" : false, "suffix" : "" } ], "type" : "article-journal", "volume" : "134" }, "uris" : [ "http://www.mendeley.com/documents/?uuid=5e49767b-62f1-4751-92fd-d41d14d57fe6" ] }, { "id" : "ITEM-4", "itemData" : { "DOI" : "10.1016/j.jhydrol.2014.11.003", "ISSN" : "00221694", "abstract" : "This paper presents a review of trend analysis of extreme precipitation and hydrological floods in Europe based on observations and future climate projections. The review summaries methods and methodologies applied and key findings from a large number of studies. Reported analyses of observed extreme precipitation and flood records show that there is some evidence of a general increase in extreme precipitation, whereas there are no clear indications of significant trends at large-scale regional or national level of extreme streamflow. Several studies from regions dominated by snowmelt-induced peak flows report decreases in extreme streamflow and earlier spring snowmelt peak flows, likely caused by increasing temperature. The review of likely future changes based on climate projections indicates a general increase in extreme precipitation under a future climate, which is consistent with the observed trends. Hydrological projections of peak flows show large impacts in many areas with both positive and negative changes. A general decrease in flood magnitude and earlier spring floods are projected for catchments with snowmelt-dominated peak flows, which is consistent with the observed trends. Finally, existing guidelines in Europe on design flood and design rainfall estimation are reviewed. The review shows that only few countries have developed guidelines that incorporate a consideration of climate change impacts.", "author" : [ { "dropping-particle" : "", "family" : "Madsen", "given" : "H.", "non-dropping-particle" : "", "parse-names" : false, "suffix" : "" }, { "dropping-particle" : "", "family" : "Lawrence", "given" : "D.", "non-dropping-particle" : "", "parse-names" : false, "suffix" : "" }, { "dropping-particle" : "", "family" : "Lang", "given" : "M.", "non-dropping-particle" : "", "parse-names" : false, "suffix" : "" }, { "dropping-particle" : "", "family" : "Martinkova", "given" : "M.", "non-dropping-particle" : "", "parse-names" : false, "suffix" : "" }, { "dropping-particle" : "", "family" : "Kjeldsen", "given" : "T.R.", "non-dropping-particle" : "", "parse-names" : false, "suffix" : "" } ], "container-title" : "Journal of Hydrology", "id" : "ITEM-4", "issued" : { "date-parts" : [ [ "2014", "11", "27" ] ] }, "page" : "3634-3650", "publisher" : "Elsevier", "title" : "Review of trend analysis and climate change projections of extreme precipitation and floods in Europe", "translator" : [ { "dropping-particle" : "", "family" : "S270", "given" : "", "non-dropping-particle" : "", "parse-names" : false, "suffix" : "" } ], "type" : "article-journal", "volume" : "519" }, "uris" : [ "http://www.mendeley.com/documents/?uuid=fe1f6d4f-6bed-361c-838b-931eac951ab3" ] } ], "mendeley" : { "formattedCitation" : "(Rajczak et al., 2013; Madsen et al., 2014; Rajczak and Sch\u00e4r, 2017; T\u00f6lle et al., 2018)", "manualFormatting" : "(Madsen et al., 2014; Rajczak and Sch\u00e4r, 2017)", "plainTextFormattedCitation" : "(Rajczak et al., 2013; Madsen et al., 2014; Rajczak and Sch\u00e4r, 2017; T\u00f6lle et al., 2018)", "previouslyFormattedCitation" : "(Rajczak et al., 2013; Madsen et al., 2014; Rajczak and Sch\u00e4r, 2017; T\u00f6lle et al., 2018)" }, "properties" : { "noteIndex" : 0 }, "schema" : "https://github.com/citation-style-language/schema/raw/master/csl-citation.json" }</w:instrText>
            </w:r>
            <w:ins w:id="7661" w:author="Robin Matthews" w:date="2021-07-15T10:24:00Z">
              <w:r w:rsidR="00655B9D">
                <w:rPr>
                  <w:rFonts w:eastAsiaTheme="minorHAnsi" w:cs="Times New Roman"/>
                  <w:color w:val="000000" w:themeColor="text1"/>
                  <w:sz w:val="16"/>
                  <w:szCs w:val="16"/>
                  <w:lang w:val="en-GB"/>
                </w:rPr>
                <w:fldChar w:fldCharType="separate"/>
              </w:r>
              <w:r w:rsidR="00655B9D" w:rsidRPr="00394D63">
                <w:rPr>
                  <w:rFonts w:eastAsiaTheme="minorHAnsi" w:cs="Times New Roman"/>
                  <w:noProof/>
                  <w:color w:val="000000" w:themeColor="text1"/>
                  <w:sz w:val="16"/>
                  <w:szCs w:val="16"/>
                  <w:lang w:val="en-GB"/>
                </w:rPr>
                <w:t>(Madsen et al., 2014; Rajczak and Schär, 2017)</w:t>
              </w:r>
              <w:r w:rsidR="00655B9D">
                <w:rPr>
                  <w:rFonts w:eastAsiaTheme="minorHAnsi" w:cs="Times New Roman"/>
                  <w:color w:val="000000" w:themeColor="text1"/>
                  <w:sz w:val="16"/>
                  <w:szCs w:val="16"/>
                  <w:lang w:val="en-GB"/>
                </w:rPr>
                <w:fldChar w:fldCharType="end"/>
              </w:r>
              <w:commentRangeEnd w:id="7659"/>
              <w:r w:rsidR="00655B9D">
                <w:rPr>
                  <w:rStyle w:val="Marquedecommentaire"/>
                </w:rPr>
                <w:commentReference w:id="7659"/>
              </w:r>
              <w:r w:rsidR="00655B9D" w:rsidRPr="00D424AA" w:rsidDel="00655B9D">
                <w:rPr>
                  <w:rFonts w:cs="Times New Roman"/>
                  <w:color w:val="000000" w:themeColor="text1"/>
                  <w:sz w:val="16"/>
                  <w:szCs w:val="16"/>
                  <w:lang w:val="en-GB"/>
                </w:rPr>
                <w:t xml:space="preserve"> </w:t>
              </w:r>
            </w:ins>
            <w:del w:id="7662" w:author="Robin Matthews" w:date="2021-07-15T10:24:00Z">
              <w:r w:rsidRPr="00D424AA" w:rsidDel="00655B9D">
                <w:rPr>
                  <w:rFonts w:cs="Times New Roman"/>
                  <w:color w:val="000000" w:themeColor="text1"/>
                  <w:sz w:val="16"/>
                  <w:szCs w:val="16"/>
                  <w:lang w:val="en-GB"/>
                </w:rPr>
                <w:delText>(</w:delText>
              </w:r>
              <w:bookmarkStart w:id="7663" w:name="_Hlk77237019"/>
              <w:commentRangeStart w:id="7664"/>
              <w:r w:rsidRPr="00D424AA" w:rsidDel="00655B9D">
                <w:rPr>
                  <w:rFonts w:eastAsiaTheme="minorHAnsi" w:cs="Times New Roman"/>
                  <w:color w:val="000000" w:themeColor="text1"/>
                  <w:sz w:val="16"/>
                  <w:szCs w:val="16"/>
                  <w:lang w:val="en-GB"/>
                </w:rPr>
                <w:fldChar w:fldCharType="begin" w:fldLock="1"/>
              </w:r>
              <w:r w:rsidR="007D2D56" w:rsidDel="00655B9D">
                <w:rPr>
                  <w:rFonts w:eastAsiaTheme="minorHAnsi" w:cs="Times New Roman"/>
                  <w:color w:val="000000" w:themeColor="text1"/>
                  <w:sz w:val="16"/>
                  <w:szCs w:val="16"/>
                  <w:lang w:val="en-GB"/>
                </w:rPr>
                <w:del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id" : "ITEM-2", "itemData" : { "DOI" : "10.1002/2017JD027176", "abstract" : "\u00a92017. American Geophysical Union. All Rights Reserved. Projections of precipitation and its extremes over the European continent are analyzed in an extensive multimodel ensemble of 12 and 50\u00a0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author" : [ { "dropping-particle" : "", "family" : "Rajczak", "given" : "J.", "non-dropping-particle" : "", "parse-names" : false, "suffix" : "" }, { "dropping-particle" : "", "family" : "Sch\u00e4r", "given" : "C.", "non-dropping-particle" : "", "parse-names" : false, "suffix" : "" } ], "container-title" : "Journal of Geophysical Research: Atmospheres", "id" : "ITEM-2", "issue" : "20", "issued" : { "date-parts" : [ [ "2017" ] ] }, "page" : "10,773-10,800", "title" : "Projections of Future Precipitation Extremes Over Europe: A Multimodel Assessment of Climate Simulations", "translator" : [ { "dropping-particle" : "", "family" : "S420", "given" : "", "non-dropping-particle" : "", "parse-names" : false, "suffix" : "" } ], "type" : "article-journal", "volume" : "122" }, "uris" : [ "http://www.mendeley.com/documents/?uuid=b144d72c-9bf2-46bc-ad63-30a409bd7f8a" ] }, { "id" : "ITEM-3", "itemData" : { "DOI" : "10.1007/s00704-017-2303-6", "ISSN" : "1434-4483", "abstract" : "A warmer climate is projected for mid-Europe, with less precipitation in summer, but with intensified extremes of precipitation and near-surface temperature. However, the extent and magnitude of such changes are associated with creditable uncertainty because of the limitations of model resolution and parameterizations. Here, we present the results of convection-permitting regional climate model simulations for Germany integrated with the COSMO-CLM using a horizontal grid spacing of 1.3 km, and additional 4.5- and 7-km simulations with convection parameterized. Of particular interest is how the temperature and precipitation fields and their extremes depend on the horizontal resolution for current and future climate conditions. The spatial variability of precipitation increases with resolution because of more realistic orography and physical parameterizations, but values are overestimated in summer and over mountain ridges in all simulations compared to observations. The spatial variability of temperature is improved at a resolution of 1.3 km, but the results are cold-biased, especially in summer. The increase in resolution from 7/4.5 km to 1.3 km is accompanied by less future warming in summer by 1 \u2218C. Modeled future precipitation extremes will be more severe, and temperature extremes will not exclusively increase with higher resolution. Although the differences between the resolutions considered (7/4.5 km and 1.3 km) are small, we find that the differences in the changes in extremes are large. High-resolution simulations require further studies, with effective parameterizations and tunings for different topographic regions. Impact models and assessment studies may benefit from such high-resolution model results, but should account for the impact of model resolution on model processes and climate change.", "author" : [ { "dropping-particle" : "", "family" : "T\u00f6lle", "given" : "Merja H", "non-dropping-particle" : "", "parse-names" : false, "suffix" : "" }, { "dropping-particle" : "", "family" : "Schefczyk", "given" : "Lukas", "non-dropping-particle" : "", "parse-names" : false, "suffix" : "" }, { "dropping-particle" : "", "family" : "Gutjahr", "given" : "Oliver", "non-dropping-particle" : "", "parse-names" : false, "suffix" : "" } ], "container-title" : "Theoretical and Applied Climatology", "id" : "ITEM-3", "issue" : "3", "issued" : { "date-parts" : [ [ "2018", "11" ] ] }, "page" : "829-848", "title" : "Scale dependency of regional climate modeling of current and future climate extremes in Germany", "translator" : [ { "dropping-particle" : "", "family" : "S1718", "given" : "", "non-dropping-particle" : "", "parse-names" : false, "suffix" : "" } ], "type" : "article-journal", "volume" : "134" }, "uris" : [ "http://www.mendeley.com/documents/?uuid=5e49767b-62f1-4751-92fd-d41d14d57fe6" ] } ], "mendeley" : { "formattedCitation" : "(Rajczak et al., 2013; Rajczak and Sch\u00e4r, 2017; T\u00f6lle et al., 2018)", "manualFormatting" : "Rajczak and Sch\u00e4r, 2017", "plainTextFormattedCitation" : "(Rajczak et al., 2013; Rajczak and Sch\u00e4r, 2017; T\u00f6lle et al., 2018)", "previouslyFormattedCitation" : "(Rajczak et al., 2013; Rajczak and Sch\u00e4r, 2017; T\u00f6lle et al., 2018)" }, "properties" : { "noteIndex" : 0 }, "schema" : "https://github.com/citation-style-language/schema/raw/master/csl-citation.json" }</w:delInstrText>
              </w:r>
              <w:r w:rsidRPr="00D424AA" w:rsidDel="00655B9D">
                <w:rPr>
                  <w:rFonts w:eastAsiaTheme="minorHAnsi" w:cs="Times New Roman"/>
                  <w:color w:val="000000" w:themeColor="text1"/>
                  <w:sz w:val="16"/>
                  <w:szCs w:val="16"/>
                  <w:lang w:val="en-GB"/>
                </w:rPr>
                <w:fldChar w:fldCharType="separate"/>
              </w:r>
              <w:r w:rsidR="00A26296" w:rsidDel="00655B9D">
                <w:rPr>
                  <w:rFonts w:eastAsiaTheme="minorHAnsi" w:cs="Times New Roman"/>
                  <w:noProof/>
                  <w:color w:val="000000" w:themeColor="text1"/>
                  <w:sz w:val="16"/>
                  <w:szCs w:val="16"/>
                  <w:lang w:val="en-GB"/>
                </w:rPr>
                <w:delText>Rajczak and Schär, 2017</w:delText>
              </w:r>
              <w:r w:rsidRPr="00D424AA" w:rsidDel="00655B9D">
                <w:rPr>
                  <w:rFonts w:eastAsiaTheme="minorHAnsi" w:cs="Times New Roman"/>
                  <w:color w:val="000000" w:themeColor="text1"/>
                  <w:sz w:val="16"/>
                  <w:szCs w:val="16"/>
                  <w:lang w:val="en-GB"/>
                </w:rPr>
                <w:fldChar w:fldCharType="end"/>
              </w:r>
              <w:commentRangeEnd w:id="7664"/>
              <w:r w:rsidR="00A26296" w:rsidDel="00655B9D">
                <w:rPr>
                  <w:rStyle w:val="Marquedecommentaire"/>
                </w:rPr>
                <w:commentReference w:id="7664"/>
              </w:r>
              <w:r w:rsidRPr="00841A35" w:rsidDel="00655B9D">
                <w:rPr>
                  <w:rFonts w:eastAsiaTheme="minorHAnsi" w:cs="Times New Roman"/>
                  <w:color w:val="000000" w:themeColor="text1"/>
                  <w:sz w:val="16"/>
                  <w:szCs w:val="16"/>
                  <w:lang w:val="en-GB"/>
                </w:rPr>
                <w:delText>;</w:delText>
              </w:r>
              <w:r w:rsidRPr="00D424AA" w:rsidDel="00655B9D">
                <w:rPr>
                  <w:rFonts w:eastAsiaTheme="minorHAnsi" w:cs="Times New Roman"/>
                  <w:noProof/>
                  <w:color w:val="000000" w:themeColor="text1"/>
                  <w:sz w:val="16"/>
                  <w:szCs w:val="16"/>
                  <w:lang w:val="en-GB" w:eastAsia="en-US"/>
                </w:rPr>
                <w:delText xml:space="preserve"> </w:delText>
              </w:r>
              <w:commentRangeStart w:id="7665"/>
              <w:r w:rsidRPr="00D424AA" w:rsidDel="00655B9D">
                <w:rPr>
                  <w:rFonts w:cs="Times New Roman"/>
                  <w:sz w:val="16"/>
                  <w:szCs w:val="16"/>
                  <w:lang w:val="en-GB"/>
                </w:rPr>
                <w:fldChar w:fldCharType="begin" w:fldLock="1"/>
              </w:r>
              <w:r w:rsidR="00FF6231" w:rsidDel="00655B9D">
                <w:rPr>
                  <w:rFonts w:cs="Times New Roman"/>
                  <w:sz w:val="16"/>
                  <w:szCs w:val="16"/>
                  <w:lang w:val="en-GB"/>
                </w:rPr>
                <w:delInstrText>ADDIN CSL_CITATION { "citationItems" : [ { "id" : "ITEM-1", "itemData" : { "DOI" : "10.1016/j.jhydrol.2014.11.003", "ISSN" : "00221694", "abstract" : "This paper presents a review of trend analysis of extreme precipitation and hydrological floods in Europe based on observations and future climate projections. The review summaries methods and methodologies applied and key findings from a large number of studies. Reported analyses of observed extreme precipitation and flood records show that there is some evidence of a general increase in extreme precipitation, whereas there are no clear indications of significant trends at large-scale regional or national level of extreme streamflow. Several studies from regions dominated by snowmelt-induced peak flows report decreases in extreme streamflow and earlier spring snowmelt peak flows, likely caused by increasing temperature. The review of likely future changes based on climate projections indicates a general increase in extreme precipitation under a future climate, which is consistent with the observed trends. Hydrological projections of peak flows show large impacts in many areas with both positive and negative changes. A general decrease in flood magnitude and earlier spring floods are projected for catchments with snowmelt-dominated peak flows, which is consistent with the observed trends. Finally, existing guidelines in Europe on design flood and design rainfall estimation are reviewed. The review shows that only few countries have developed guidelines that incorporate a consideration of climate change impacts.", "author" : [ { "dropping-particle" : "", "family" : "Madsen", "given" : "H.", "non-dropping-particle" : "", "parse-names" : false, "suffix" : "" }, { "dropping-particle" : "", "family" : "Lawrence", "given" : "D.", "non-dropping-particle" : "", "parse-names" : false, "suffix" : "" }, { "dropping-particle" : "", "family" : "Lang", "given" : "M.", "non-dropping-particle" : "", "parse-names" : false, "suffix" : "" }, { "dropping-particle" : "", "family" : "Martinkova", "given" : "M.", "non-dropping-particle" : "", "parse-names" : false, "suffix" : "" }, { "dropping-particle" : "", "family" : "Kjeldsen", "given" : "T.R.", "non-dropping-particle" : "", "parse-names" : false, "suffix" : "" } ], "container-title" : "Journal of Hydrology", "id" : "ITEM-1", "issued" : { "date-parts" : [ [ "2014", "11", "27" ] ] }, "page" : "3634-3650", "publisher" : "Elsevier", "title" : "Review of trend analysis and climate change projections of extreme precipitation and floods in Europe", "translator" : [ { "dropping-particle" : "", "family" : "S270", "given" : "", "non-dropping-particle" : "", "parse-names" : false, "suffix" : "" } ], "type" : "article-journal", "volume" : "519" }, "uris" : [ "http://www.mendeley.com/documents/?uuid=fe1f6d4f-6bed-361c-838b-931eac951ab3" ] } ], "mendeley" : { "formattedCitation" : "(Madsen et al., 2014)", "manualFormatting" : "Madsen et al., 2014)", "plainTextFormattedCitation" : "(Madsen et al., 2014)", "previouslyFormattedCitation" : "(Madsen et al., 2014)" }, "properties" : { "noteIndex" : 0 }, "schema" : "https://github.com/citation-style-language/schema/raw/master/csl-citation.json" }</w:delInstrText>
              </w:r>
              <w:r w:rsidRPr="00D424AA" w:rsidDel="00655B9D">
                <w:rPr>
                  <w:rFonts w:cs="Times New Roman"/>
                  <w:sz w:val="16"/>
                  <w:szCs w:val="16"/>
                  <w:lang w:val="en-GB"/>
                </w:rPr>
                <w:fldChar w:fldCharType="separate"/>
              </w:r>
              <w:r w:rsidR="00A26296" w:rsidDel="00655B9D">
                <w:rPr>
                  <w:rFonts w:cs="Times New Roman"/>
                  <w:noProof/>
                  <w:sz w:val="16"/>
                  <w:szCs w:val="16"/>
                  <w:lang w:val="en-GB"/>
                </w:rPr>
                <w:delText>Madsen et al., 2014)</w:delText>
              </w:r>
              <w:r w:rsidRPr="00D424AA" w:rsidDel="00655B9D">
                <w:rPr>
                  <w:rFonts w:cs="Times New Roman"/>
                  <w:sz w:val="16"/>
                  <w:szCs w:val="16"/>
                  <w:lang w:val="en-GB"/>
                </w:rPr>
                <w:fldChar w:fldCharType="end"/>
              </w:r>
            </w:del>
            <w:bookmarkEnd w:id="7663"/>
            <w:commentRangeEnd w:id="7665"/>
            <w:r w:rsidR="00A26296">
              <w:rPr>
                <w:rStyle w:val="Marquedecommentaire"/>
              </w:rPr>
              <w:commentReference w:id="7665"/>
            </w:r>
          </w:p>
        </w:tc>
      </w:tr>
      <w:tr w:rsidR="00D376F0" w:rsidRPr="00F1665C" w14:paraId="62BE29E5" w14:textId="77777777" w:rsidTr="00723657">
        <w:tc>
          <w:tcPr>
            <w:tcW w:w="2158" w:type="dxa"/>
            <w:vMerge/>
          </w:tcPr>
          <w:p w14:paraId="5274406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EEAF6"/>
          </w:tcPr>
          <w:p w14:paraId="50D6D91A" w14:textId="77777777" w:rsidR="00D376F0" w:rsidRPr="00D424AA" w:rsidRDefault="00D376F0" w:rsidP="00D424AA">
            <w:pPr>
              <w:rPr>
                <w:rFonts w:cs="Times New Roman"/>
                <w:color w:val="000000" w:themeColor="text1"/>
                <w:sz w:val="16"/>
                <w:szCs w:val="16"/>
                <w:lang w:val="en-GB"/>
              </w:rPr>
            </w:pPr>
            <w:r w:rsidRPr="00D424AA">
              <w:rPr>
                <w:rFonts w:eastAsiaTheme="minorHAnsi" w:cs="Times New Roman"/>
                <w:i/>
                <w:color w:val="000000" w:themeColor="text1"/>
                <w:sz w:val="16"/>
                <w:szCs w:val="16"/>
                <w:lang w:val="en-GB" w:eastAsia="en-US"/>
              </w:rPr>
              <w:t>Medium confidence</w:t>
            </w:r>
            <w:r w:rsidRPr="00D424AA">
              <w:rPr>
                <w:rFonts w:eastAsiaTheme="minorHAnsi" w:cs="Times New Roman"/>
                <w:color w:val="000000" w:themeColor="text1"/>
                <w:sz w:val="16"/>
                <w:szCs w:val="16"/>
                <w:lang w:val="en-GB" w:eastAsia="en-US"/>
              </w:rPr>
              <w:t xml:space="preserve"> in the intensification of</w:t>
            </w:r>
            <w:commentRangeStart w:id="7666"/>
            <w:r w:rsidRPr="00D424AA">
              <w:rPr>
                <w:rFonts w:eastAsiaTheme="minorHAnsi" w:cs="Times New Roman"/>
                <w:color w:val="000000" w:themeColor="text1"/>
                <w:sz w:val="16"/>
                <w:szCs w:val="16"/>
                <w:lang w:val="en-GB" w:eastAsia="en-US"/>
              </w:rPr>
              <w:t xml:space="preserve"> havy </w:t>
            </w:r>
            <w:commentRangeEnd w:id="7666"/>
            <w:r w:rsidR="00F417BF">
              <w:rPr>
                <w:rStyle w:val="Marquedecommentaire"/>
              </w:rPr>
              <w:commentReference w:id="7666"/>
            </w:r>
            <w:r w:rsidRPr="00D424AA">
              <w:rPr>
                <w:rFonts w:eastAsiaTheme="minorHAnsi" w:cs="Times New Roman"/>
                <w:color w:val="000000" w:themeColor="text1"/>
                <w:sz w:val="16"/>
                <w:szCs w:val="16"/>
                <w:lang w:val="en-GB" w:eastAsia="en-US"/>
              </w:rPr>
              <w:t>precipitation</w:t>
            </w:r>
          </w:p>
        </w:tc>
        <w:tc>
          <w:tcPr>
            <w:tcW w:w="2158" w:type="dxa"/>
            <w:tcBorders>
              <w:top w:val="dashed" w:sz="4" w:space="0" w:color="000000"/>
            </w:tcBorders>
            <w:shd w:val="clear" w:color="auto" w:fill="D9D9D9"/>
          </w:tcPr>
          <w:p w14:paraId="5D538AB1" w14:textId="77777777" w:rsidR="00D376F0" w:rsidRPr="00D424AA" w:rsidRDefault="00D376F0" w:rsidP="00D424AA">
            <w:pPr>
              <w:rPr>
                <w:rFonts w:cs="Times New Roman"/>
                <w:color w:val="000000" w:themeColor="text1"/>
                <w:sz w:val="16"/>
                <w:szCs w:val="16"/>
                <w:lang w:val="en-GB"/>
              </w:rPr>
            </w:pPr>
            <w:r w:rsidRPr="00D424AA">
              <w:rPr>
                <w:rFonts w:eastAsiaTheme="minorHAnsi" w:cs="Times New Roman"/>
                <w:i/>
                <w:color w:val="000000" w:themeColor="text1"/>
                <w:sz w:val="16"/>
                <w:szCs w:val="16"/>
                <w:lang w:val="en-GB" w:eastAsia="en-US"/>
              </w:rPr>
              <w:t>Low confidence</w:t>
            </w:r>
          </w:p>
        </w:tc>
        <w:tc>
          <w:tcPr>
            <w:tcW w:w="2158" w:type="dxa"/>
            <w:tcBorders>
              <w:top w:val="dashed" w:sz="4" w:space="0" w:color="000000"/>
            </w:tcBorders>
            <w:shd w:val="clear" w:color="auto" w:fill="DEEAF6"/>
            <w:tcMar>
              <w:top w:w="40" w:type="dxa"/>
              <w:left w:w="40" w:type="dxa"/>
              <w:bottom w:w="40" w:type="dxa"/>
              <w:right w:w="40" w:type="dxa"/>
            </w:tcMar>
          </w:tcPr>
          <w:p w14:paraId="68FC96B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D2FED3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72AB0F1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ED9FC"/>
            <w:tcMar>
              <w:top w:w="40" w:type="dxa"/>
              <w:left w:w="40" w:type="dxa"/>
              <w:bottom w:w="40" w:type="dxa"/>
              <w:right w:w="40" w:type="dxa"/>
            </w:tcMar>
          </w:tcPr>
          <w:p w14:paraId="276E0E1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41E64A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5D079F7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Mar>
              <w:top w:w="40" w:type="dxa"/>
              <w:left w:w="40" w:type="dxa"/>
              <w:bottom w:w="40" w:type="dxa"/>
              <w:right w:w="40" w:type="dxa"/>
            </w:tcMar>
          </w:tcPr>
          <w:p w14:paraId="087DD22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5DF3086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4F96AED6"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r>
      <w:tr w:rsidR="00D376F0" w:rsidRPr="00F1665C" w14:paraId="1602FEFF" w14:textId="77777777" w:rsidTr="00723657">
        <w:tc>
          <w:tcPr>
            <w:tcW w:w="2158" w:type="dxa"/>
            <w:vMerge w:val="restart"/>
          </w:tcPr>
          <w:p w14:paraId="345A3472"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Eastern Europe (EEU)</w:t>
            </w:r>
          </w:p>
          <w:p w14:paraId="039AD5BB" w14:textId="77777777" w:rsidR="00D376F0" w:rsidRPr="00D424AA" w:rsidRDefault="00D376F0" w:rsidP="00D424AA">
            <w:pPr>
              <w:rPr>
                <w:rFonts w:cs="Times New Roman"/>
                <w:color w:val="000000" w:themeColor="text1"/>
                <w:sz w:val="16"/>
                <w:szCs w:val="16"/>
                <w:lang w:val="en-GB"/>
              </w:rPr>
            </w:pPr>
          </w:p>
          <w:p w14:paraId="6606120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11EE0E4E" w14:textId="50A73207" w:rsidR="00D376F0" w:rsidRPr="00841A35" w:rsidRDefault="00D376F0" w:rsidP="00D424AA">
            <w:pPr>
              <w:rPr>
                <w:rFonts w:eastAsiaTheme="minorHAnsi" w:cs="Times New Roman"/>
                <w:i/>
                <w:color w:val="000000" w:themeColor="text1"/>
                <w:sz w:val="16"/>
                <w:szCs w:val="16"/>
                <w:lang w:val="en-GB" w:eastAsia="en-US"/>
              </w:rPr>
            </w:pPr>
            <w:r w:rsidRPr="00D424AA">
              <w:rPr>
                <w:rFonts w:cs="Times New Roman"/>
                <w:color w:val="000000" w:themeColor="text1"/>
                <w:sz w:val="16"/>
                <w:szCs w:val="16"/>
                <w:lang w:val="en-GB" w:eastAsia="en-CA"/>
              </w:rPr>
              <w:t xml:space="preserve">Significant intensification of heavy precipitation </w:t>
            </w:r>
            <w:bookmarkStart w:id="7667" w:name="_Hlk77196770"/>
            <w:ins w:id="7668" w:author="Robin Matthews" w:date="2021-07-14T23:13:00Z">
              <w:r w:rsidR="00F417BF">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3103/S1068373917030025", "author" : [ { "dropping-particle" : "", "family" : "Ashabokov", "given" : "B. A.", "non-dropping-particle" : "", "parse-names" : false, "suffix" : "" }, { "dropping-particle" : "", "family" : "Tashilova", "given" : "A. A.", "non-dropping-particle" : "", "parse-names" : false, "suffix" : "" }, { "dropping-particle" : "", "family" : "Kesheva", "given" : "L. A.", "non-dropping-particle" : "", "parse-names" : false, "suffix" : "" }, { "dropping-particle" : "", "family" : "Taubekova", "given" : "Z. A.", "non-dropping-particle" : "", "parse-names" : false, "suffix" : "" } ], "container-title" : "Russian Meteorology and Hydrology", "id" : "ITEM-3", "issue" : "3", "issued" : { "date-parts" : [ [ "2017" ] ] }, "page" : "150-158", "title" : "Trends in precipitation parameters in the climate zones of southern Russia (1961-2011)", "translator" : [ { "dropping-particle" : "", "family" : "S2514", "given" : "", "non-dropping-particle" : "", "parse-names" : false, "suffix" : "" } ], "type" : "article-journal", "volume" : "42" }, "uris" : [ "http://www.mendeley.com/documents/?uuid=aea1348f-96a9-4f33-bf0b-f1589c8f52d1" ] } ], "mendeley" : { "formattedCitation" : "(Ashabokov et al., 2017; Dunn et al., 2020; Sun et al., 2020a)", "manualFormatting" : "(Ashabokov et al., 2017; Dunn et al., 2020; Sun et al., 2020b)", "plainTextFormattedCitation" : "(Ashabokov et al., 2017; Dunn et al., 2020; Sun et al., 2020a)", "previouslyFormattedCitation" : "(Ashabokov et al., 2017; Dunn et al., 2020; Sun et al., 2020a)" }, "properties" : { "noteIndex" : 0 }, "schema" : "https://github.com/citation-style-language/schema/raw/master/csl-citation.json" }</w:instrText>
            </w:r>
            <w:ins w:id="7669" w:author="Robin Matthews" w:date="2021-07-14T23:13:00Z">
              <w:r w:rsidR="00F417BF">
                <w:rPr>
                  <w:rFonts w:cs="Times New Roman"/>
                  <w:sz w:val="16"/>
                  <w:szCs w:val="16"/>
                  <w:lang w:val="en-GB"/>
                </w:rPr>
                <w:fldChar w:fldCharType="separate"/>
              </w:r>
              <w:r w:rsidR="00F417BF" w:rsidRPr="00DA2EA0">
                <w:rPr>
                  <w:rFonts w:cs="Times New Roman"/>
                  <w:noProof/>
                  <w:sz w:val="16"/>
                  <w:szCs w:val="16"/>
                  <w:lang w:val="en-GB"/>
                </w:rPr>
                <w:t>(Ashabokov et al., 2017; Dunn et al., 2020; Sun et al., 2020</w:t>
              </w:r>
              <w:r w:rsidR="00F417BF">
                <w:rPr>
                  <w:rFonts w:cs="Times New Roman"/>
                  <w:noProof/>
                  <w:sz w:val="16"/>
                  <w:szCs w:val="16"/>
                  <w:lang w:val="en-GB"/>
                </w:rPr>
                <w:t>b</w:t>
              </w:r>
              <w:r w:rsidR="00F417BF" w:rsidRPr="00DA2EA0">
                <w:rPr>
                  <w:rFonts w:cs="Times New Roman"/>
                  <w:noProof/>
                  <w:sz w:val="16"/>
                  <w:szCs w:val="16"/>
                  <w:lang w:val="en-GB"/>
                </w:rPr>
                <w:t>)</w:t>
              </w:r>
              <w:r w:rsidR="00F417BF">
                <w:rPr>
                  <w:rFonts w:cs="Times New Roman"/>
                  <w:sz w:val="16"/>
                  <w:szCs w:val="16"/>
                  <w:lang w:val="en-GB"/>
                </w:rPr>
                <w:fldChar w:fldCharType="end"/>
              </w:r>
            </w:ins>
            <w:commentRangeStart w:id="7670"/>
            <w:del w:id="7671" w:author="Robin Matthews" w:date="2021-07-14T23:13:00Z">
              <w:r w:rsidRPr="00D424AA" w:rsidDel="00F417BF">
                <w:rPr>
                  <w:rFonts w:cs="Times New Roman"/>
                  <w:sz w:val="16"/>
                  <w:szCs w:val="16"/>
                  <w:lang w:val="en-GB"/>
                </w:rPr>
                <w:fldChar w:fldCharType="begin" w:fldLock="1"/>
              </w:r>
              <w:r w:rsidR="00AB36D4" w:rsidDel="00F417BF">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F417BF">
                <w:rPr>
                  <w:rFonts w:cs="Times New Roman"/>
                  <w:sz w:val="16"/>
                  <w:szCs w:val="16"/>
                  <w:lang w:val="en-GB"/>
                </w:rPr>
                <w:fldChar w:fldCharType="separate"/>
              </w:r>
              <w:r w:rsidR="00A26296" w:rsidDel="00F417BF">
                <w:rPr>
                  <w:rFonts w:cs="Times New Roman"/>
                  <w:noProof/>
                  <w:sz w:val="16"/>
                  <w:szCs w:val="16"/>
                  <w:lang w:val="en-GB"/>
                </w:rPr>
                <w:delText>(Sun et al., 2020</w:delText>
              </w:r>
              <w:r w:rsidRPr="00D424AA" w:rsidDel="00F417BF">
                <w:rPr>
                  <w:rFonts w:cs="Times New Roman"/>
                  <w:sz w:val="16"/>
                  <w:szCs w:val="16"/>
                  <w:lang w:val="en-GB"/>
                </w:rPr>
                <w:fldChar w:fldCharType="end"/>
              </w:r>
              <w:commentRangeEnd w:id="7670"/>
              <w:r w:rsidR="00A26296" w:rsidDel="00F417BF">
                <w:rPr>
                  <w:rStyle w:val="Marquedecommentaire"/>
                </w:rPr>
                <w:commentReference w:id="7670"/>
              </w:r>
              <w:r w:rsidRPr="00841A35" w:rsidDel="00F417BF">
                <w:rPr>
                  <w:rFonts w:cs="Times New Roman"/>
                  <w:sz w:val="16"/>
                  <w:szCs w:val="16"/>
                  <w:lang w:val="en-GB"/>
                </w:rPr>
                <w:delText xml:space="preserve">; </w:delText>
              </w:r>
              <w:commentRangeStart w:id="7672"/>
              <w:r w:rsidRPr="00D424AA" w:rsidDel="00F417BF">
                <w:rPr>
                  <w:rFonts w:cs="Times New Roman"/>
                  <w:sz w:val="16"/>
                  <w:szCs w:val="16"/>
                  <w:lang w:val="en-GB"/>
                </w:rPr>
                <w:fldChar w:fldCharType="begin" w:fldLock="1"/>
              </w:r>
              <w:r w:rsidR="00FF6231" w:rsidDel="00F417BF">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F417BF">
                <w:rPr>
                  <w:rFonts w:cs="Times New Roman"/>
                  <w:sz w:val="16"/>
                  <w:szCs w:val="16"/>
                  <w:lang w:val="en-GB"/>
                </w:rPr>
                <w:fldChar w:fldCharType="separate"/>
              </w:r>
              <w:r w:rsidR="00A26296" w:rsidDel="00F417BF">
                <w:rPr>
                  <w:rFonts w:cs="Times New Roman"/>
                  <w:noProof/>
                  <w:sz w:val="16"/>
                  <w:szCs w:val="16"/>
                  <w:lang w:val="en-GB"/>
                </w:rPr>
                <w:delText>Dunn et al., 2020</w:delText>
              </w:r>
              <w:r w:rsidRPr="00D424AA" w:rsidDel="00F417BF">
                <w:rPr>
                  <w:rFonts w:cs="Times New Roman"/>
                  <w:sz w:val="16"/>
                  <w:szCs w:val="16"/>
                  <w:lang w:val="en-GB"/>
                </w:rPr>
                <w:fldChar w:fldCharType="end"/>
              </w:r>
              <w:commentRangeEnd w:id="7672"/>
              <w:r w:rsidR="00A26296" w:rsidDel="00F417BF">
                <w:rPr>
                  <w:rStyle w:val="Marquedecommentaire"/>
                </w:rPr>
                <w:commentReference w:id="7672"/>
              </w:r>
              <w:r w:rsidRPr="00841A35" w:rsidDel="00F417BF">
                <w:rPr>
                  <w:rFonts w:cs="Times New Roman"/>
                  <w:sz w:val="16"/>
                  <w:szCs w:val="16"/>
                  <w:lang w:val="en-GB"/>
                </w:rPr>
                <w:delText xml:space="preserve">; </w:delText>
              </w:r>
              <w:commentRangeStart w:id="7673"/>
              <w:r w:rsidRPr="00D424AA" w:rsidDel="00F417BF">
                <w:rPr>
                  <w:rFonts w:cs="Times New Roman"/>
                  <w:color w:val="000000" w:themeColor="text1"/>
                  <w:sz w:val="16"/>
                  <w:szCs w:val="16"/>
                  <w:lang w:val="en-GB"/>
                </w:rPr>
                <w:fldChar w:fldCharType="begin" w:fldLock="1"/>
              </w:r>
              <w:r w:rsidR="00FF6231" w:rsidDel="00F417BF">
                <w:rPr>
                  <w:rFonts w:cs="Times New Roman"/>
                  <w:color w:val="000000" w:themeColor="text1"/>
                  <w:sz w:val="16"/>
                  <w:szCs w:val="16"/>
                  <w:lang w:val="en-GB"/>
                </w:rPr>
                <w:delInstrText>ADDIN CSL_CITATION { "citationItems" : [ { "id" : "ITEM-1", "itemData" : { "DOI" : "10.3103/S1068373917030025", "author" : [ { "dropping-particle" : "", "family" : "Ashabokov", "given" : "B. A.", "non-dropping-particle" : "", "parse-names" : false, "suffix" : "" }, { "dropping-particle" : "", "family" : "Tashilova", "given" : "A. A.", "non-dropping-particle" : "", "parse-names" : false, "suffix" : "" }, { "dropping-particle" : "", "family" : "Kesheva", "given" : "L. A.", "non-dropping-particle" : "", "parse-names" : false, "suffix" : "" }, { "dropping-particle" : "", "family" : "Taubekova", "given" : "Z. A.", "non-dropping-particle" : "", "parse-names" : false, "suffix" : "" } ], "container-title" : "Russian Meteorology and Hydrology", "id" : "ITEM-1", "issue" : "3", "issued" : { "date-parts" : [ [ "2017" ] ] }, "page" : "150-158", "title" : "Trends in precipitation parameters in the climate zones of southern Russia (1961-2011)", "translator" : [ { "dropping-particle" : "", "family" : "S2514", "given" : "", "non-dropping-particle" : "", "parse-names" : false, "suffix" : "" } ], "type" : "article-journal", "volume" : "42" }, "uris" : [ "http://www.mendeley.com/documents/?uuid=aea1348f-96a9-4f33-bf0b-f1589c8f52d1" ] } ], "mendeley" : { "formattedCitation" : "(Ashabokov et al., 2017)", "manualFormatting" : "Ashabokov et al., 2017)", "plainTextFormattedCitation" : "(Ashabokov et al., 2017)", "previouslyFormattedCitation" : "(Ashabokov et al., 2017)" }, "properties" : { "noteIndex" : 0 }, "schema" : "https://github.com/citation-style-language/schema/raw/master/csl-citation.json" }</w:delInstrText>
              </w:r>
              <w:r w:rsidRPr="00D424AA" w:rsidDel="00F417BF">
                <w:rPr>
                  <w:rFonts w:cs="Times New Roman"/>
                  <w:color w:val="000000" w:themeColor="text1"/>
                  <w:sz w:val="16"/>
                  <w:szCs w:val="16"/>
                  <w:lang w:val="en-GB"/>
                </w:rPr>
                <w:fldChar w:fldCharType="separate"/>
              </w:r>
              <w:r w:rsidR="00A26296" w:rsidDel="00F417BF">
                <w:rPr>
                  <w:rFonts w:cs="Times New Roman"/>
                  <w:noProof/>
                  <w:color w:val="000000" w:themeColor="text1"/>
                  <w:sz w:val="16"/>
                  <w:szCs w:val="16"/>
                  <w:lang w:val="en-GB"/>
                </w:rPr>
                <w:delText>Ashabokov et al., 2017)</w:delText>
              </w:r>
              <w:r w:rsidRPr="00D424AA" w:rsidDel="00F417BF">
                <w:rPr>
                  <w:rFonts w:cs="Times New Roman"/>
                  <w:color w:val="000000" w:themeColor="text1"/>
                  <w:sz w:val="16"/>
                  <w:szCs w:val="16"/>
                  <w:lang w:val="en-GB"/>
                </w:rPr>
                <w:fldChar w:fldCharType="end"/>
              </w:r>
            </w:del>
            <w:bookmarkEnd w:id="7667"/>
            <w:commentRangeEnd w:id="7673"/>
            <w:r w:rsidR="00A26296">
              <w:rPr>
                <w:rStyle w:val="Marquedecommentaire"/>
              </w:rPr>
              <w:commentReference w:id="7673"/>
            </w:r>
          </w:p>
        </w:tc>
        <w:tc>
          <w:tcPr>
            <w:tcW w:w="2158" w:type="dxa"/>
            <w:tcBorders>
              <w:top w:val="dashed" w:sz="4" w:space="0" w:color="000000"/>
            </w:tcBorders>
            <w:shd w:val="clear" w:color="auto" w:fill="D9D9D9"/>
          </w:tcPr>
          <w:p w14:paraId="74A77A8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Limited evidence</w:t>
            </w:r>
          </w:p>
        </w:tc>
        <w:tc>
          <w:tcPr>
            <w:tcW w:w="2158" w:type="dxa"/>
            <w:tcBorders>
              <w:top w:val="dashed" w:sz="4" w:space="0" w:color="000000"/>
            </w:tcBorders>
            <w:shd w:val="clear" w:color="auto" w:fill="DEEAF6"/>
            <w:tcMar>
              <w:top w:w="40" w:type="dxa"/>
              <w:left w:w="40" w:type="dxa"/>
              <w:bottom w:w="40" w:type="dxa"/>
              <w:right w:w="40" w:type="dxa"/>
            </w:tcMar>
          </w:tcPr>
          <w:p w14:paraId="5815B0F1" w14:textId="4041B12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7674"/>
            <w:r w:rsidRPr="00D424AA">
              <w:rPr>
                <w:rFonts w:cs="Times New Roman"/>
                <w:sz w:val="16"/>
                <w:szCs w:val="16"/>
                <w:lang w:val="en-GB"/>
              </w:rPr>
              <w:fldChar w:fldCharType="begin" w:fldLock="1"/>
            </w:r>
            <w:ins w:id="7675" w:author="Robin Matthews" w:date="2021-07-14T23:12:00Z">
              <w:r w:rsidR="00F417BF">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676" w:author="Robin Matthews" w:date="2021-07-14T23:12:00Z">
              <w:r w:rsidR="00FC4C2D" w:rsidDel="00F417BF">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7677" w:author="Robin Matthews" w:date="2021-07-14T23:12:00Z">
              <w:r w:rsidR="00A26296" w:rsidDel="00F417BF">
                <w:rPr>
                  <w:rFonts w:cs="Times New Roman"/>
                  <w:noProof/>
                  <w:sz w:val="16"/>
                  <w:szCs w:val="16"/>
                  <w:lang w:val="en-GB"/>
                </w:rPr>
                <w:delText>Li et al., 2020</w:delText>
              </w:r>
            </w:del>
            <w:ins w:id="7678" w:author="Robin Matthews" w:date="2021-07-14T23:12:00Z">
              <w:r w:rsidR="00F417BF">
                <w:rPr>
                  <w:rFonts w:cs="Times New Roman"/>
                  <w:noProof/>
                  <w:sz w:val="16"/>
                  <w:szCs w:val="16"/>
                  <w:lang w:val="en-GB"/>
                </w:rPr>
                <w:t>C. Li et al., 2020</w:t>
              </w:r>
            </w:ins>
            <w:r w:rsidRPr="00D424AA">
              <w:rPr>
                <w:rFonts w:cs="Times New Roman"/>
                <w:sz w:val="16"/>
                <w:szCs w:val="16"/>
                <w:lang w:val="en-GB"/>
              </w:rPr>
              <w:fldChar w:fldCharType="end"/>
            </w:r>
            <w:commentRangeEnd w:id="7674"/>
            <w:r w:rsidR="00A26296">
              <w:rPr>
                <w:rStyle w:val="Marquedecommentaire"/>
              </w:rPr>
              <w:commentReference w:id="7674"/>
            </w:r>
            <w:r w:rsidRPr="00841A35">
              <w:rPr>
                <w:rFonts w:cs="Times New Roman"/>
                <w:color w:val="000000" w:themeColor="text1"/>
                <w:sz w:val="16"/>
                <w:szCs w:val="16"/>
                <w:lang w:val="en-GB"/>
              </w:rPr>
              <w:t>;</w:t>
            </w:r>
            <w:r w:rsidRPr="00D424AA">
              <w:rPr>
                <w:rFonts w:cs="Times New Roman"/>
                <w:color w:val="000000" w:themeColor="text1"/>
                <w:sz w:val="16"/>
                <w:szCs w:val="16"/>
                <w:lang w:val="en-GB"/>
              </w:rPr>
              <w:t xml:space="preserve"> Annex). Median increase of more than 2% in the 50-year Rx1day and Rx5day events compared to the 1°C warming level </w:t>
            </w:r>
            <w:commentRangeStart w:id="767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680" w:author="Robin Matthews" w:date="2021-07-14T17:39:00Z">
              <w:r w:rsidR="00A26296" w:rsidDel="00D50B01">
                <w:rPr>
                  <w:rFonts w:cs="Times New Roman"/>
                  <w:noProof/>
                  <w:sz w:val="16"/>
                  <w:szCs w:val="16"/>
                  <w:lang w:val="en-GB"/>
                </w:rPr>
                <w:delText>Li et al., 2020a</w:delText>
              </w:r>
            </w:del>
            <w:ins w:id="7681"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679"/>
            <w:r w:rsidR="00A26296">
              <w:rPr>
                <w:rStyle w:val="Marquedecommentaire"/>
              </w:rPr>
              <w:commentReference w:id="7679"/>
            </w:r>
            <w:r w:rsidRPr="00841A35">
              <w:rPr>
                <w:rFonts w:cs="Times New Roman"/>
                <w:color w:val="000000" w:themeColor="text1"/>
                <w:sz w:val="16"/>
                <w:szCs w:val="16"/>
                <w:lang w:val="en-GB"/>
              </w:rPr>
              <w:t xml:space="preserve"> and more than 6% in annual Rx1day and Rx5day and 4% in annual Rx30day compared </w:t>
            </w:r>
            <w:r w:rsidRPr="00D424AA">
              <w:rPr>
                <w:rFonts w:cs="Times New Roman"/>
                <w:color w:val="000000" w:themeColor="text1"/>
                <w:sz w:val="16"/>
                <w:szCs w:val="16"/>
                <w:lang w:val="en-GB"/>
              </w:rPr>
              <w:t>to pre-industrial (Annex).</w:t>
            </w:r>
          </w:p>
          <w:p w14:paraId="5331E418" w14:textId="77777777" w:rsidR="00D376F0" w:rsidRPr="00D424AA" w:rsidRDefault="00D376F0" w:rsidP="00D424AA">
            <w:pPr>
              <w:rPr>
                <w:rFonts w:cs="Times New Roman"/>
                <w:color w:val="000000" w:themeColor="text1"/>
                <w:sz w:val="16"/>
                <w:szCs w:val="16"/>
                <w:lang w:val="en-GB"/>
              </w:rPr>
            </w:pPr>
          </w:p>
          <w:p w14:paraId="3C083EB1" w14:textId="7D7C2EE4"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plainTextFormattedCitation" : "(Cardell et al., 2020)", "previouslyFormattedCitation" : "(Cardell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ardell et al., 2020)</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AED9FC"/>
            <w:tcMar>
              <w:top w:w="40" w:type="dxa"/>
              <w:left w:w="40" w:type="dxa"/>
              <w:bottom w:w="40" w:type="dxa"/>
              <w:right w:w="40" w:type="dxa"/>
            </w:tcMar>
          </w:tcPr>
          <w:p w14:paraId="2359DB34" w14:textId="051101F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768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683" w:author="Robin Matthews" w:date="2021-07-14T23:12:00Z">
              <w:r w:rsidR="00A26296" w:rsidDel="00F417BF">
                <w:rPr>
                  <w:rFonts w:cs="Times New Roman"/>
                  <w:noProof/>
                  <w:sz w:val="16"/>
                  <w:szCs w:val="16"/>
                  <w:lang w:val="en-GB"/>
                </w:rPr>
                <w:delText>Li et al., 2020</w:delText>
              </w:r>
            </w:del>
            <w:ins w:id="7684" w:author="Robin Matthews" w:date="2021-07-14T23:12:00Z">
              <w:r w:rsidR="00F417BF">
                <w:rPr>
                  <w:rFonts w:cs="Times New Roman"/>
                  <w:noProof/>
                  <w:sz w:val="16"/>
                  <w:szCs w:val="16"/>
                  <w:lang w:val="en-GB"/>
                </w:rPr>
                <w:t>C. Li et al., 2020</w:t>
              </w:r>
            </w:ins>
            <w:r w:rsidRPr="00D424AA">
              <w:rPr>
                <w:rFonts w:cs="Times New Roman"/>
                <w:sz w:val="16"/>
                <w:szCs w:val="16"/>
                <w:lang w:val="en-GB"/>
              </w:rPr>
              <w:fldChar w:fldCharType="end"/>
            </w:r>
            <w:commentRangeEnd w:id="7682"/>
            <w:r w:rsidR="00A26296">
              <w:rPr>
                <w:rStyle w:val="Marquedecommentaire"/>
              </w:rPr>
              <w:commentReference w:id="7682"/>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768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686" w:author="Robin Matthews" w:date="2021-07-14T17:39:00Z">
              <w:r w:rsidR="00A26296" w:rsidDel="00D50B01">
                <w:rPr>
                  <w:rFonts w:cs="Times New Roman"/>
                  <w:noProof/>
                  <w:sz w:val="16"/>
                  <w:szCs w:val="16"/>
                  <w:lang w:val="en-GB"/>
                </w:rPr>
                <w:delText>Li et al., 2020a</w:delText>
              </w:r>
            </w:del>
            <w:ins w:id="7687"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685"/>
            <w:r w:rsidR="00A26296">
              <w:rPr>
                <w:rStyle w:val="Marquedecommentaire"/>
              </w:rPr>
              <w:commentReference w:id="7685"/>
            </w:r>
            <w:r w:rsidRPr="00841A35">
              <w:rPr>
                <w:rFonts w:cs="Times New Roman"/>
                <w:color w:val="000000" w:themeColor="text1"/>
                <w:sz w:val="16"/>
                <w:szCs w:val="16"/>
                <w:lang w:val="en-GB"/>
              </w:rPr>
              <w:t xml:space="preserve"> and more than 8% in annual Rx1day and Rx5day and 6% in annual Rx30day compared to pre-industrial (Annex).</w:t>
            </w:r>
          </w:p>
          <w:p w14:paraId="493B17A2" w14:textId="77777777" w:rsidR="00D376F0" w:rsidRPr="00D424AA" w:rsidRDefault="00D376F0" w:rsidP="00D424AA">
            <w:pPr>
              <w:rPr>
                <w:rFonts w:cs="Times New Roman"/>
                <w:color w:val="000000" w:themeColor="text1"/>
                <w:sz w:val="16"/>
                <w:szCs w:val="16"/>
                <w:lang w:val="en-GB"/>
              </w:rPr>
            </w:pPr>
          </w:p>
          <w:p w14:paraId="7B066F19" w14:textId="5DEDD90E"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CORDEX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plainTextFormattedCitation" : "(Cardell et al., 2020)", "previouslyFormattedCitation" : "(Cardell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ardell et al., 2020)</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42AEF0"/>
            <w:tcMar>
              <w:top w:w="40" w:type="dxa"/>
              <w:left w:w="40" w:type="dxa"/>
              <w:bottom w:w="40" w:type="dxa"/>
              <w:right w:w="40" w:type="dxa"/>
            </w:tcMar>
          </w:tcPr>
          <w:p w14:paraId="40E11CB3" w14:textId="487B8BC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768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689" w:author="Robin Matthews" w:date="2021-07-14T23:12:00Z">
              <w:r w:rsidR="00A26296" w:rsidDel="00F417BF">
                <w:rPr>
                  <w:rFonts w:cs="Times New Roman"/>
                  <w:noProof/>
                  <w:sz w:val="16"/>
                  <w:szCs w:val="16"/>
                  <w:lang w:val="en-GB"/>
                </w:rPr>
                <w:delText>Li et al., 2020</w:delText>
              </w:r>
            </w:del>
            <w:ins w:id="7690" w:author="Robin Matthews" w:date="2021-07-14T23:12:00Z">
              <w:r w:rsidR="00F417BF">
                <w:rPr>
                  <w:rFonts w:cs="Times New Roman"/>
                  <w:noProof/>
                  <w:sz w:val="16"/>
                  <w:szCs w:val="16"/>
                  <w:lang w:val="en-GB"/>
                </w:rPr>
                <w:t>C. Li et al., 2020</w:t>
              </w:r>
            </w:ins>
            <w:r w:rsidRPr="00D424AA">
              <w:rPr>
                <w:rFonts w:cs="Times New Roman"/>
                <w:sz w:val="16"/>
                <w:szCs w:val="16"/>
                <w:lang w:val="en-GB"/>
              </w:rPr>
              <w:fldChar w:fldCharType="end"/>
            </w:r>
            <w:commentRangeEnd w:id="7688"/>
            <w:r w:rsidR="00A26296">
              <w:rPr>
                <w:rStyle w:val="Marquedecommentaire"/>
              </w:rPr>
              <w:commentReference w:id="7688"/>
            </w:r>
            <w:r w:rsidRPr="00841A35">
              <w:rPr>
                <w:rFonts w:cs="Times New Roman"/>
                <w:color w:val="000000" w:themeColor="text1"/>
                <w:sz w:val="16"/>
                <w:szCs w:val="16"/>
                <w:lang w:val="en-GB"/>
              </w:rPr>
              <w:t>; Annex). Median increase of more than 15% in</w:t>
            </w:r>
            <w:r w:rsidRPr="00D424AA">
              <w:rPr>
                <w:rFonts w:cs="Times New Roman"/>
                <w:color w:val="000000" w:themeColor="text1"/>
                <w:sz w:val="16"/>
                <w:szCs w:val="16"/>
                <w:lang w:val="en-GB"/>
              </w:rPr>
              <w:t xml:space="preserve"> the 50-year Rx1day and Rx5day events compared to the 1°C warming level </w:t>
            </w:r>
            <w:commentRangeStart w:id="769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692" w:author="Robin Matthews" w:date="2021-07-14T17:39:00Z">
              <w:r w:rsidR="00A26296" w:rsidDel="00D50B01">
                <w:rPr>
                  <w:rFonts w:cs="Times New Roman"/>
                  <w:noProof/>
                  <w:sz w:val="16"/>
                  <w:szCs w:val="16"/>
                  <w:lang w:val="en-GB"/>
                </w:rPr>
                <w:delText>Li et al., 2020a</w:delText>
              </w:r>
            </w:del>
            <w:ins w:id="7693"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691"/>
            <w:r w:rsidR="00A26296">
              <w:rPr>
                <w:rStyle w:val="Marquedecommentaire"/>
              </w:rPr>
              <w:commentReference w:id="7691"/>
            </w:r>
            <w:r w:rsidRPr="00841A35">
              <w:rPr>
                <w:rFonts w:cs="Times New Roman"/>
                <w:sz w:val="16"/>
                <w:szCs w:val="16"/>
                <w:lang w:val="en-GB"/>
              </w:rPr>
              <w:t xml:space="preserve"> </w:t>
            </w:r>
            <w:r w:rsidRPr="00D424AA">
              <w:rPr>
                <w:rFonts w:cs="Times New Roman"/>
                <w:color w:val="000000" w:themeColor="text1"/>
                <w:sz w:val="16"/>
                <w:szCs w:val="16"/>
                <w:lang w:val="en-GB"/>
              </w:rPr>
              <w:t>and more than 15% in annual Rx1day and Rx5day and 10% in annual Rx30day compared to pre-industrial (Annex).</w:t>
            </w:r>
          </w:p>
          <w:p w14:paraId="1716DA5E" w14:textId="77777777" w:rsidR="00D376F0" w:rsidRPr="00D424AA" w:rsidRDefault="00D376F0" w:rsidP="00D424AA">
            <w:pPr>
              <w:rPr>
                <w:rFonts w:cs="Times New Roman"/>
                <w:color w:val="000000" w:themeColor="text1"/>
                <w:sz w:val="16"/>
                <w:szCs w:val="16"/>
                <w:lang w:val="en-GB"/>
              </w:rPr>
            </w:pPr>
          </w:p>
          <w:p w14:paraId="62C40BBB" w14:textId="252755F3"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CMIP3 and CORDEX simulations for an increase in the intensity of heavy precipitation </w:t>
            </w:r>
            <w:bookmarkStart w:id="7694" w:name="_Hlk77237138"/>
            <w:ins w:id="7695" w:author="Robin Matthews" w:date="2021-07-15T10:25:00Z">
              <w:r w:rsidR="00B06429">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2",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mendeley" : { "formattedCitation" : "(Rajczak et al., 2013; Cardell et al., 2020)", "plainTextFormattedCitation" : "(Rajczak et al., 2013; Cardell et al., 2020)", "previouslyFormattedCitation" : "(Rajczak et al., 2013; Cardell et al., 2020)" }, "properties" : { "noteIndex" : 0 }, "schema" : "https://github.com/citation-style-language/schema/raw/master/csl-citation.json" }</w:instrText>
            </w:r>
            <w:ins w:id="7696" w:author="Robin Matthews" w:date="2021-07-15T10:25:00Z">
              <w:r w:rsidR="00B06429">
                <w:rPr>
                  <w:rFonts w:cs="Times New Roman"/>
                  <w:color w:val="000000" w:themeColor="text1"/>
                  <w:sz w:val="16"/>
                  <w:szCs w:val="16"/>
                  <w:lang w:val="en-GB"/>
                </w:rPr>
                <w:fldChar w:fldCharType="separate"/>
              </w:r>
              <w:r w:rsidR="00B06429" w:rsidRPr="00394D63">
                <w:rPr>
                  <w:rFonts w:cs="Times New Roman"/>
                  <w:noProof/>
                  <w:color w:val="000000" w:themeColor="text1"/>
                  <w:sz w:val="16"/>
                  <w:szCs w:val="16"/>
                  <w:lang w:val="en-GB"/>
                </w:rPr>
                <w:t>(Rajczak et al., 2013; Cardell et al., 2020)</w:t>
              </w:r>
              <w:r w:rsidR="00B06429">
                <w:rPr>
                  <w:rFonts w:cs="Times New Roman"/>
                  <w:color w:val="000000" w:themeColor="text1"/>
                  <w:sz w:val="16"/>
                  <w:szCs w:val="16"/>
                  <w:lang w:val="en-GB"/>
                </w:rPr>
                <w:fldChar w:fldCharType="end"/>
              </w:r>
            </w:ins>
            <w:commentRangeStart w:id="7697"/>
            <w:del w:id="7698" w:author="Robin Matthews" w:date="2021-07-15T10:25:00Z">
              <w:r w:rsidRPr="00D424AA" w:rsidDel="00B06429">
                <w:rPr>
                  <w:rFonts w:cs="Times New Roman"/>
                  <w:color w:val="000000" w:themeColor="text1"/>
                  <w:sz w:val="16"/>
                  <w:szCs w:val="16"/>
                  <w:lang w:val="en-GB"/>
                </w:rPr>
                <w:fldChar w:fldCharType="begin" w:fldLock="1"/>
              </w:r>
              <w:r w:rsidR="00FF6231" w:rsidDel="00B06429">
                <w:rPr>
                  <w:rFonts w:cs="Times New Roman"/>
                  <w:color w:val="000000" w:themeColor="text1"/>
                  <w:sz w:val="16"/>
                  <w:szCs w:val="16"/>
                  <w:lang w:val="en-GB"/>
                </w:rPr>
                <w:del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mendeley" : { "formattedCitation" : "(Cardell et al., 2020)", "manualFormatting" : "(Cardell et al., 2020", "plainTextFormattedCitation" : "(Cardell et al., 2020)", "previouslyFormattedCitation" : "(Cardell et al., 2020)" }, "properties" : { "noteIndex" : 0 }, "schema" : "https://github.com/citation-style-language/schema/raw/master/csl-citation.json" }</w:delInstrText>
              </w:r>
              <w:r w:rsidRPr="00D424AA" w:rsidDel="00B06429">
                <w:rPr>
                  <w:rFonts w:cs="Times New Roman"/>
                  <w:color w:val="000000" w:themeColor="text1"/>
                  <w:sz w:val="16"/>
                  <w:szCs w:val="16"/>
                  <w:lang w:val="en-GB"/>
                </w:rPr>
                <w:fldChar w:fldCharType="separate"/>
              </w:r>
              <w:r w:rsidR="00A26296" w:rsidDel="00B06429">
                <w:rPr>
                  <w:rFonts w:cs="Times New Roman"/>
                  <w:noProof/>
                  <w:color w:val="000000" w:themeColor="text1"/>
                  <w:sz w:val="16"/>
                  <w:szCs w:val="16"/>
                  <w:lang w:val="en-GB"/>
                </w:rPr>
                <w:delText>(Cardell et al., 2020</w:delText>
              </w:r>
              <w:r w:rsidRPr="00D424AA" w:rsidDel="00B06429">
                <w:rPr>
                  <w:rFonts w:cs="Times New Roman"/>
                  <w:color w:val="000000" w:themeColor="text1"/>
                  <w:sz w:val="16"/>
                  <w:szCs w:val="16"/>
                  <w:lang w:val="en-GB"/>
                </w:rPr>
                <w:fldChar w:fldCharType="end"/>
              </w:r>
              <w:commentRangeEnd w:id="7697"/>
              <w:r w:rsidR="00A26296" w:rsidDel="00B06429">
                <w:rPr>
                  <w:rStyle w:val="Marquedecommentaire"/>
                </w:rPr>
                <w:commentReference w:id="7697"/>
              </w:r>
              <w:r w:rsidRPr="00841A35" w:rsidDel="00B06429">
                <w:rPr>
                  <w:rFonts w:cs="Times New Roman"/>
                  <w:color w:val="000000" w:themeColor="text1"/>
                  <w:sz w:val="16"/>
                  <w:szCs w:val="16"/>
                  <w:lang w:val="en-GB"/>
                </w:rPr>
                <w:delText xml:space="preserve">; </w:delText>
              </w:r>
              <w:commentRangeStart w:id="7699"/>
              <w:r w:rsidRPr="00D424AA" w:rsidDel="00B06429">
                <w:rPr>
                  <w:rFonts w:cs="Times New Roman"/>
                  <w:color w:val="000000" w:themeColor="text1"/>
                  <w:sz w:val="16"/>
                  <w:szCs w:val="16"/>
                  <w:lang w:val="en-GB"/>
                </w:rPr>
                <w:fldChar w:fldCharType="begin" w:fldLock="1"/>
              </w:r>
              <w:r w:rsidR="007D2D56" w:rsidDel="00B06429">
                <w:rPr>
                  <w:rFonts w:cs="Times New Roman"/>
                  <w:color w:val="000000" w:themeColor="text1"/>
                  <w:sz w:val="16"/>
                  <w:szCs w:val="16"/>
                  <w:lang w:val="en-GB"/>
                </w:rPr>
                <w:delInstrText>ADDIN CSL_CITATION { "citationItems" : [ { "id" : "ITEM-1", "itemData" : { "DOI" : "10.1002/jgrd.50297", "ISSN" : "2169897X", "abstract" : "Regional climate models (RCMs) from the ENSEMBLES project are analyzed to assess projected changes in 21st century heavy and extreme precipitation events over Europe. A set of 10 RCMs with horizontal grid spacing of 25 km is considered, which are driven by six GCMs under an A1B greenhouse gas scenario. The diagnostics include basic precipitation indices (including mean, wet-day frequency, intensity, and percentile exceedance) and application of generalized extreme value theory for return periods up to 100 years. Changes in precipitation climate between present (1970-1999) and future (2070-2099) conditions are presented on a European scale and in more detail for 11 European regions (mostly in supplemental figures). On the European scale, projections show increases (decreases) in mean amounts and wet-day frequency in northern (southern) Europe. This pattern is oscillating with the seasonal cycle. Changes in extremes exhibit a similar pattern, but increases in heavy events reach much further south. For instance, during spring and fall, much of the Mediterranean is projected to experience decreases in mean precipitation but increases in heavy events. Thus, projected changes in mean and extremes may show different signals. The inter-model spread is partly attributable to a GCM-dependent clustering of the climate change signal, but also affected by RCM uncertainties, in particular in summer. Despite these uncertainties, many of the projected changes are statistically significant and consistent across models. For instance, for the Alps, all models project an intensification of heavy events during fall, and these changes are statistically significant for a majority of the models considered. \u00a9 2013. American Geophysical Union. All Rights Reserved.", "author" : [ { "dropping-particle" : "", "family" : "Rajczak", "given" : "J.", "non-dropping-particle" : "", "parse-names" : false, "suffix" : "" }, { "dropping-particle" : "", "family" : "Pall", "given" : "P.", "non-dropping-particle" : "", "parse-names" : false, "suffix" : "" }, { "dropping-particle" : "", "family" : "Sch\u00e4r", "given" : "C.", "non-dropping-particle" : "", "parse-names" : false, "suffix" : "" } ], "container-title" : "Journal of Geophysical Research: Atmospheres", "id" : "ITEM-1", "issue" : "9", "issued" : { "date-parts" : [ [ "2013", "5", "16" ] ] }, "page" : "3610-3626", "title" : "Projections of extreme precipitation events in regional climate simulations for Europe and the Alpine Region", "translator" : [ { "dropping-particle" : "", "family" : "S605", "given" : "", "non-dropping-particle" : "", "parse-names" : false, "suffix" : "" } ], "type" : "article-journal", "volume" : "118" }, "uris" : [ "http://www.mendeley.com/documents/?uuid=d215030a-88a0-45e6-8e32-f28ff27d545e" ] } ], "mendeley" : { "formattedCitation" : "(Rajczak et al., 2013)", "manualFormatting" : "Rajczak et al., 2013)", "plainTextFormattedCitation" : "(Rajczak et al., 2013)", "previouslyFormattedCitation" : "(Rajczak et al., 2013)" }, "properties" : { "noteIndex" : 0 }, "schema" : "https://github.com/citation-style-language/schema/raw/master/csl-citation.json" }</w:delInstrText>
              </w:r>
              <w:r w:rsidRPr="00D424AA" w:rsidDel="00B06429">
                <w:rPr>
                  <w:rFonts w:cs="Times New Roman"/>
                  <w:color w:val="000000" w:themeColor="text1"/>
                  <w:sz w:val="16"/>
                  <w:szCs w:val="16"/>
                  <w:lang w:val="en-GB"/>
                </w:rPr>
                <w:fldChar w:fldCharType="separate"/>
              </w:r>
              <w:r w:rsidR="00A26296" w:rsidDel="00B06429">
                <w:rPr>
                  <w:rFonts w:cs="Times New Roman"/>
                  <w:noProof/>
                  <w:color w:val="000000" w:themeColor="text1"/>
                  <w:sz w:val="16"/>
                  <w:szCs w:val="16"/>
                  <w:lang w:val="en-GB"/>
                </w:rPr>
                <w:delText>Rajczak et al., 2013)</w:delText>
              </w:r>
              <w:r w:rsidRPr="00D424AA" w:rsidDel="00B06429">
                <w:rPr>
                  <w:rFonts w:cs="Times New Roman"/>
                  <w:color w:val="000000" w:themeColor="text1"/>
                  <w:sz w:val="16"/>
                  <w:szCs w:val="16"/>
                  <w:lang w:val="en-GB"/>
                </w:rPr>
                <w:fldChar w:fldCharType="end"/>
              </w:r>
            </w:del>
            <w:bookmarkEnd w:id="7694"/>
            <w:commentRangeEnd w:id="7699"/>
            <w:r w:rsidR="00A26296">
              <w:rPr>
                <w:rStyle w:val="Marquedecommentaire"/>
              </w:rPr>
              <w:commentReference w:id="7699"/>
            </w:r>
          </w:p>
        </w:tc>
      </w:tr>
      <w:tr w:rsidR="00D376F0" w:rsidRPr="00F1665C" w14:paraId="710ED87E" w14:textId="77777777" w:rsidTr="00723657">
        <w:tc>
          <w:tcPr>
            <w:tcW w:w="2158" w:type="dxa"/>
            <w:vMerge/>
          </w:tcPr>
          <w:p w14:paraId="0BFD2BF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0A8D8153" w14:textId="77777777" w:rsidR="00D376F0" w:rsidRPr="00D424AA" w:rsidRDefault="00D376F0" w:rsidP="00D424AA">
            <w:pPr>
              <w:rPr>
                <w:rFonts w:cs="Times New Roman"/>
                <w:color w:val="000000" w:themeColor="text1"/>
                <w:sz w:val="16"/>
                <w:szCs w:val="16"/>
                <w:lang w:val="en-GB"/>
              </w:rPr>
            </w:pPr>
            <w:r w:rsidRPr="00D424AA">
              <w:rPr>
                <w:rFonts w:eastAsiaTheme="minorHAnsi" w:cs="Times New Roman"/>
                <w:i/>
                <w:color w:val="000000" w:themeColor="text1"/>
                <w:sz w:val="16"/>
                <w:szCs w:val="16"/>
                <w:lang w:val="en-GB" w:eastAsia="en-US"/>
              </w:rPr>
              <w:t>High confidence</w:t>
            </w:r>
            <w:r w:rsidRPr="00D424AA">
              <w:rPr>
                <w:rFonts w:eastAsiaTheme="minorHAnsi" w:cs="Times New Roman"/>
                <w:color w:val="000000" w:themeColor="text1"/>
                <w:sz w:val="16"/>
                <w:szCs w:val="16"/>
                <w:lang w:val="en-GB" w:eastAsia="en-US"/>
              </w:rPr>
              <w:t xml:space="preserve"> in the intensification of havy precipitation</w:t>
            </w:r>
            <w:r w:rsidRPr="00D424AA">
              <w:rPr>
                <w:rFonts w:cs="Times New Roman"/>
                <w:color w:val="000000" w:themeColor="text1"/>
                <w:sz w:val="16"/>
                <w:szCs w:val="16"/>
                <w:lang w:val="en-GB"/>
              </w:rPr>
              <w:t xml:space="preserve"> </w:t>
            </w:r>
          </w:p>
        </w:tc>
        <w:tc>
          <w:tcPr>
            <w:tcW w:w="2158" w:type="dxa"/>
            <w:tcBorders>
              <w:top w:val="dashed" w:sz="4" w:space="0" w:color="000000"/>
            </w:tcBorders>
            <w:shd w:val="clear" w:color="auto" w:fill="D9D9D9"/>
          </w:tcPr>
          <w:p w14:paraId="71A6FCA7"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EEAF6"/>
            <w:tcMar>
              <w:top w:w="40" w:type="dxa"/>
              <w:left w:w="40" w:type="dxa"/>
              <w:bottom w:w="40" w:type="dxa"/>
              <w:right w:w="40" w:type="dxa"/>
            </w:tcMar>
          </w:tcPr>
          <w:p w14:paraId="2E37990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5F5FC2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68D74BD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ED9FC"/>
            <w:tcMar>
              <w:top w:w="40" w:type="dxa"/>
              <w:left w:w="40" w:type="dxa"/>
              <w:bottom w:w="40" w:type="dxa"/>
              <w:right w:w="40" w:type="dxa"/>
            </w:tcMar>
          </w:tcPr>
          <w:p w14:paraId="26866C7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DFC3C3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209EF72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Mar>
              <w:top w:w="40" w:type="dxa"/>
              <w:left w:w="40" w:type="dxa"/>
              <w:bottom w:w="40" w:type="dxa"/>
              <w:right w:w="40" w:type="dxa"/>
            </w:tcMar>
          </w:tcPr>
          <w:p w14:paraId="0D7C5F9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76C2E8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C429305" w14:textId="77777777" w:rsidR="00D376F0" w:rsidRPr="00D424AA" w:rsidRDefault="00D376F0" w:rsidP="00D424AA">
            <w:pPr>
              <w:pBdr>
                <w:top w:val="nil"/>
                <w:left w:val="nil"/>
                <w:bottom w:val="nil"/>
                <w:right w:val="nil"/>
                <w:between w:val="nil"/>
              </w:pBd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r>
      <w:tr w:rsidR="00D376F0" w:rsidRPr="00D424AA" w14:paraId="028F5C9D" w14:textId="77777777" w:rsidTr="00723657">
        <w:tc>
          <w:tcPr>
            <w:tcW w:w="2158" w:type="dxa"/>
            <w:vMerge w:val="restart"/>
          </w:tcPr>
          <w:p w14:paraId="61944405"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ern Europe (NEU)</w:t>
            </w:r>
          </w:p>
          <w:p w14:paraId="1002638A" w14:textId="77777777" w:rsidR="00D376F0" w:rsidRPr="00D424AA" w:rsidRDefault="00D376F0" w:rsidP="00D424AA">
            <w:pPr>
              <w:rPr>
                <w:rFonts w:cs="Times New Roman"/>
                <w:color w:val="000000" w:themeColor="text1"/>
                <w:sz w:val="16"/>
                <w:szCs w:val="16"/>
                <w:lang w:val="en-GB"/>
              </w:rPr>
            </w:pPr>
          </w:p>
          <w:p w14:paraId="46B151F1"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1BA155DB" w14:textId="34D0F272" w:rsidR="00D376F0" w:rsidRPr="00841A35" w:rsidRDefault="00D376F0" w:rsidP="00D424AA">
            <w:pPr>
              <w:rPr>
                <w:rFonts w:eastAsiaTheme="minorHAnsi" w:cs="Times New Roman"/>
                <w:i/>
                <w:color w:val="000000" w:themeColor="text1"/>
                <w:sz w:val="16"/>
                <w:szCs w:val="16"/>
                <w:lang w:val="en-GB" w:eastAsia="en-US"/>
              </w:rPr>
            </w:pPr>
            <w:r w:rsidRPr="00D424AA">
              <w:rPr>
                <w:rFonts w:cs="Times New Roman"/>
                <w:color w:val="000000" w:themeColor="text1"/>
                <w:sz w:val="16"/>
                <w:szCs w:val="16"/>
                <w:lang w:val="en-GB" w:eastAsia="en-CA"/>
              </w:rPr>
              <w:t xml:space="preserve">Significant intensification of heavy precipitation </w:t>
            </w:r>
            <w:bookmarkStart w:id="7700" w:name="_Hlk77196827"/>
            <w:ins w:id="7701" w:author="Robin Matthews" w:date="2021-07-14T23:14:00Z">
              <w:r w:rsidR="00F417BF">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Sun et al., 2020a)", "manualFormatting" : "(Dunn et al., 2020; Sun et al., 2020b)", "plainTextFormattedCitation" : "(Dunn et al., 2020; Sun et al., 2020a)", "previouslyFormattedCitation" : "(Dunn et al., 2020; Sun et al., 2020a)" }, "properties" : { "noteIndex" : 0 }, "schema" : "https://github.com/citation-style-language/schema/raw/master/csl-citation.json" }</w:instrText>
            </w:r>
            <w:ins w:id="7702" w:author="Robin Matthews" w:date="2021-07-14T23:14:00Z">
              <w:r w:rsidR="00F417BF">
                <w:rPr>
                  <w:rFonts w:cs="Times New Roman"/>
                  <w:sz w:val="16"/>
                  <w:szCs w:val="16"/>
                  <w:lang w:val="en-GB"/>
                </w:rPr>
                <w:fldChar w:fldCharType="separate"/>
              </w:r>
              <w:r w:rsidR="00F417BF" w:rsidRPr="00DA2EA0">
                <w:rPr>
                  <w:rFonts w:cs="Times New Roman"/>
                  <w:noProof/>
                  <w:sz w:val="16"/>
                  <w:szCs w:val="16"/>
                  <w:lang w:val="en-GB"/>
                </w:rPr>
                <w:t>(Dunn et al., 2020; Sun et al., 2020</w:t>
              </w:r>
              <w:r w:rsidR="00F417BF">
                <w:rPr>
                  <w:rFonts w:cs="Times New Roman"/>
                  <w:noProof/>
                  <w:sz w:val="16"/>
                  <w:szCs w:val="16"/>
                  <w:lang w:val="en-GB"/>
                </w:rPr>
                <w:t>b</w:t>
              </w:r>
              <w:r w:rsidR="00F417BF" w:rsidRPr="00DA2EA0">
                <w:rPr>
                  <w:rFonts w:cs="Times New Roman"/>
                  <w:noProof/>
                  <w:sz w:val="16"/>
                  <w:szCs w:val="16"/>
                  <w:lang w:val="en-GB"/>
                </w:rPr>
                <w:t>)</w:t>
              </w:r>
              <w:r w:rsidR="00F417BF">
                <w:rPr>
                  <w:rFonts w:cs="Times New Roman"/>
                  <w:sz w:val="16"/>
                  <w:szCs w:val="16"/>
                  <w:lang w:val="en-GB"/>
                </w:rPr>
                <w:fldChar w:fldCharType="end"/>
              </w:r>
            </w:ins>
            <w:commentRangeStart w:id="7703"/>
            <w:del w:id="7704" w:author="Robin Matthews" w:date="2021-07-14T23:14:00Z">
              <w:r w:rsidRPr="00D424AA" w:rsidDel="00F417BF">
                <w:rPr>
                  <w:rFonts w:cs="Times New Roman"/>
                  <w:sz w:val="16"/>
                  <w:szCs w:val="16"/>
                  <w:lang w:val="en-GB"/>
                </w:rPr>
                <w:fldChar w:fldCharType="begin" w:fldLock="1"/>
              </w:r>
              <w:r w:rsidR="00AB36D4" w:rsidDel="00F417BF">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F417BF">
                <w:rPr>
                  <w:rFonts w:cs="Times New Roman"/>
                  <w:sz w:val="16"/>
                  <w:szCs w:val="16"/>
                  <w:lang w:val="en-GB"/>
                </w:rPr>
                <w:fldChar w:fldCharType="separate"/>
              </w:r>
              <w:r w:rsidR="00A26296" w:rsidDel="00F417BF">
                <w:rPr>
                  <w:rFonts w:cs="Times New Roman"/>
                  <w:noProof/>
                  <w:sz w:val="16"/>
                  <w:szCs w:val="16"/>
                  <w:lang w:val="en-GB"/>
                </w:rPr>
                <w:delText>(Sun et al., 2020</w:delText>
              </w:r>
              <w:r w:rsidRPr="00D424AA" w:rsidDel="00F417BF">
                <w:rPr>
                  <w:rFonts w:cs="Times New Roman"/>
                  <w:sz w:val="16"/>
                  <w:szCs w:val="16"/>
                  <w:lang w:val="en-GB"/>
                </w:rPr>
                <w:fldChar w:fldCharType="end"/>
              </w:r>
              <w:commentRangeEnd w:id="7703"/>
              <w:r w:rsidR="00A26296" w:rsidDel="00F417BF">
                <w:rPr>
                  <w:rStyle w:val="Marquedecommentaire"/>
                </w:rPr>
                <w:commentReference w:id="7703"/>
              </w:r>
              <w:r w:rsidRPr="00841A35" w:rsidDel="00F417BF">
                <w:rPr>
                  <w:rFonts w:cs="Times New Roman"/>
                  <w:sz w:val="16"/>
                  <w:szCs w:val="16"/>
                  <w:lang w:val="en-GB"/>
                </w:rPr>
                <w:delText xml:space="preserve">; </w:delText>
              </w:r>
              <w:commentRangeStart w:id="7705"/>
              <w:r w:rsidRPr="00D424AA" w:rsidDel="00F417BF">
                <w:rPr>
                  <w:rFonts w:cs="Times New Roman"/>
                  <w:sz w:val="16"/>
                  <w:szCs w:val="16"/>
                  <w:lang w:val="en-GB"/>
                </w:rPr>
                <w:fldChar w:fldCharType="begin" w:fldLock="1"/>
              </w:r>
              <w:r w:rsidR="00FF6231" w:rsidDel="00F417BF">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F417BF">
                <w:rPr>
                  <w:rFonts w:cs="Times New Roman"/>
                  <w:sz w:val="16"/>
                  <w:szCs w:val="16"/>
                  <w:lang w:val="en-GB"/>
                </w:rPr>
                <w:fldChar w:fldCharType="separate"/>
              </w:r>
              <w:r w:rsidR="00A26296" w:rsidDel="00F417BF">
                <w:rPr>
                  <w:rFonts w:cs="Times New Roman"/>
                  <w:noProof/>
                  <w:sz w:val="16"/>
                  <w:szCs w:val="16"/>
                  <w:lang w:val="en-GB"/>
                </w:rPr>
                <w:delText>Dunn et al., 2020)</w:delText>
              </w:r>
              <w:r w:rsidRPr="00D424AA" w:rsidDel="00F417BF">
                <w:rPr>
                  <w:rFonts w:cs="Times New Roman"/>
                  <w:sz w:val="16"/>
                  <w:szCs w:val="16"/>
                  <w:lang w:val="en-GB"/>
                </w:rPr>
                <w:fldChar w:fldCharType="end"/>
              </w:r>
            </w:del>
            <w:bookmarkEnd w:id="7700"/>
            <w:commentRangeEnd w:id="7705"/>
            <w:r w:rsidR="00A26296">
              <w:rPr>
                <w:rStyle w:val="Marquedecommentaire"/>
              </w:rPr>
              <w:commentReference w:id="7705"/>
            </w:r>
          </w:p>
        </w:tc>
        <w:tc>
          <w:tcPr>
            <w:tcW w:w="2158" w:type="dxa"/>
            <w:tcBorders>
              <w:top w:val="dashed" w:sz="4" w:space="0" w:color="000000"/>
            </w:tcBorders>
            <w:shd w:val="clear" w:color="auto" w:fill="AED9FC"/>
          </w:tcPr>
          <w:p w14:paraId="17677B18" w14:textId="2AD805D0" w:rsidR="00D376F0" w:rsidRPr="00841A35" w:rsidRDefault="00D376F0" w:rsidP="00D424AA">
            <w:pPr>
              <w:rPr>
                <w:rFonts w:cs="Times New Roman"/>
                <w:i/>
                <w:color w:val="000000" w:themeColor="text1"/>
                <w:sz w:val="16"/>
                <w:szCs w:val="16"/>
                <w:lang w:val="en-GB" w:eastAsia="en-CA"/>
              </w:rPr>
            </w:pPr>
            <w:r w:rsidRPr="00D424AA">
              <w:rPr>
                <w:rFonts w:cs="Times New Roman"/>
                <w:color w:val="000000" w:themeColor="text1"/>
                <w:sz w:val="16"/>
                <w:szCs w:val="16"/>
                <w:lang w:val="en-GB"/>
              </w:rPr>
              <w:t xml:space="preserve">Robust evidence of a human contribution to the observed intensification of heavy precipitation in winter </w:t>
            </w:r>
            <w:r w:rsidRPr="00D424AA">
              <w:rPr>
                <w:rFonts w:eastAsiaTheme="minorHAnsi" w:cs="Times New Roman"/>
                <w:color w:val="000000" w:themeColor="text1"/>
                <w:sz w:val="16"/>
                <w:szCs w:val="16"/>
                <w:lang w:val="en-GB" w:eastAsia="en-US"/>
              </w:rPr>
              <w:fldChar w:fldCharType="begin" w:fldLock="1"/>
            </w:r>
            <w:r w:rsidR="007D2D56">
              <w:rPr>
                <w:rFonts w:eastAsiaTheme="minorHAnsi" w:cs="Times New Roman"/>
                <w:color w:val="000000" w:themeColor="text1"/>
                <w:sz w:val="16"/>
                <w:szCs w:val="16"/>
                <w:lang w:val="en-GB" w:eastAsia="en-US"/>
              </w:rPr>
              <w:instrText>ADDIN CSL_CITATION { "citationItems" : [ { "id" : "ITEM-1", "itemData" : { "DOI" : "10.1088/1748-9326/11/11/114009", "ISSN" : "1748-9326", "abstract" : "We present a new method that allows a separation of the attribution of human influence in extreme events into changes in atmospheric flows and changes in other processes. Assuming two data sets of model simulations or observations representing a natural, or \u2018counter-factual\u2019 climate, and the actual, or \u2018factual\u2019 climate, we show how flow analogs used across data sets can provide quantitative estimates of each contribution to the changes in probabilities of extreme events. We apply this method to the extreme January precipitation amounts in Southern UK such as were observed in the winter of 2013/2014. Using large ensembles of an atmospheric model forced by factual and counterfactual sea surface temperatures, we demonstrate that about a third of the increase in January precipitation amounts can be attributed to changes in weather circulation patterns and two thirds of the increase to thermodynamic changes. This method can be generalized to many classes of events and regions and provides, in the above case study, similar results to those obtained in Schaller et al (2016 Nat. Clim. Change 6 [http://dx.doi.org/10.1038/nclimate2927] 627\u201334 ) who used a simple circulation index, describing only a local feature of the circulation, as in other methods using circulation indices (van Ulden and van Oldenborgh 2006 Atmos. Chem. Phys. 6 [http://dx.doi.org/10.5194/acp-6-863-2006] 863\u201381 ).", "author" : [ { "dropping-particle" : "", "family" : "Vautard", "given" : "R", "non-dropping-particle" : "", "parse-names" : false, "suffix" : "" }, { "dropping-particle" : "", "family" : "Yiou", "given" : "P", "non-dropping-particle" : "", "parse-names" : false, "suffix" : "" }, { "dropping-particle" : "", "family" : "Otto", "given" : "F", "non-dropping-particle" : "", "parse-names" : false, "suffix" : "" }, { "dropping-particle" : "", "family" : "Stott", "given" : "P", "non-dropping-particle" : "", "parse-names" : false, "suffix" : "" }, { "dropping-particle" : "", "family" : "Christidis", "given" : "N", "non-dropping-particle" : "", "parse-names" : false, "suffix" : "" }, { "dropping-particle" : "van", "family" : "Oldenborgh", "given" : "G J", "non-dropping-particle" : "", "parse-names" : false, "suffix" : "" }, { "dropping-particle" : "", "family" : "Schaller", "given" : "N", "non-dropping-particle" : "", "parse-names" : false, "suffix" : "" } ], "container-title" : "Environmental Research Letters", "id" : "ITEM-1", "issue" : "11", "issued" : { "date-parts" : [ [ "2016", "11", "1" ] ] }, "page" : "114009", "publisher" : "IOP Publishing", "title" : "Attribution of human-induced dynamical and thermodynamical contributions in extreme weather events", "translator" : [ { "dropping-particle" : "", "family" : "S1558", "given" : "", "non-dropping-particle" : "", "parse-names" : false, "suffix" : "" } ], "type" : "article-journal", "volume" : "11" }, "uris" : [ "http://www.mendeley.com/documents/?uuid=38897816-558e-4be8-89e0-9285f46e82db" ] }, { "id" : "ITEM-2", "itemData" : { "DOI" : "10.1038/nclimate2927", "ISSN" : "1758-678X",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 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2", "issue" : "6", "issued" : { "date-parts" : [ [ "2016", "6", "1" ] ] }, "page" : "627-634", "title" : "Human influence on climate in the 2014 southern England winter floods and their impacts", "translator" : [ { "dropping-particle" : "", "family" : "S379", "given" : "", "non-dropping-particle" : "", "parse-names" : false, "suffix" : "" } ], "type" : "article-journal", "volume" : "6" }, "uris" : [ "http://www.mendeley.com/documents/?uuid=9f30d715-1548-491d-b012-df495a0aee4a" ] }, { "id" : "ITEM-3", "itemData" : { "DOI" : "10.1088/1748-9326/aa9663", "ISSN" : "1748-9326", "author" : [ { "dropping-particle" : "", "family" : "Otto", "given" : "Friederike E L", "non-dropping-particle" : "", "parse-names" : false, "suffix" : "" }, { "dropping-particle" : "", "family" : "Wiel", "given" : "Karin", "non-dropping-particle" : "van der", "parse-names" : false, "suffix" : "" }, { "dropping-particle" : "", "family" : "Oldenborgh", "given" : "Geert Jan", "non-dropping-particle" : "van", "parse-names" : false, "suffix" : "" }, { "dropping-particle" : "", "family" : "Philip", "given" : "Sjoukje", "non-dropping-particle" : "", "parse-names" : false, "suffix" : "" }, { "dropping-particle" : "", "family" : "Kew", "given" : "Sarah F", "non-dropping-particle" : "", "parse-names" : false, "suffix" : "" }, { "dropping-particle" : "", "family" : "Uhe", "given" : "Peter", "non-dropping-particle" : "", "parse-names" : false, "suffix" : "" }, { "dropping-particle" : "", "family" : "Cullen", "given" : "Heidi", "non-dropping-particle" : "", "parse-names" : false, "suffix" : "" } ], "container-title" : "Environmental Research Letters", "id" : "ITEM-3", "issue" : "2", "issued" : { "date-parts" : [ [ "2018", "2", "1" ] ] }, "page" : "024006", "title" : "Climate change increases the probability of heavy rains in Northern England/Southern Scotland like those of storm Desmond\u2014a real-time event attribution revisited", "translator" : [ { "dropping-particle" : "", "family" : "S378", "given" : "", "non-dropping-particle" : "", "parse-names" : false, "suffix" : "" } ], "type" : "article-journal", "volume" : "13" }, "uris" : [ "http://www.mendeley.com/documents/?uuid=ec9148f7-c5e0-4a9a-8a37-ce071eeaf1ab" ] } ], "mendeley" : { "formattedCitation" : "(Schaller et al., 2016; Vautard et al., 2016; Otto et al., 2018b)", "plainTextFormattedCitation" : "(Schaller et al., 2016; Vautard et al., 2016; Otto et al., 2018b)", "previouslyFormattedCitation" : "(Schaller et al., 2016; Vautard et al., 2016; Otto et al., 2018b)"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nb-NO" w:eastAsia="en-US"/>
              </w:rPr>
              <w:t>(Schaller et al., 2016; Vautard et al., 2016; Otto et al., 2018b)</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noProof/>
                <w:color w:val="000000" w:themeColor="text1"/>
                <w:sz w:val="16"/>
                <w:szCs w:val="16"/>
                <w:lang w:val="nb-NO" w:eastAsia="en-US"/>
              </w:rPr>
              <w:t xml:space="preserve">,  but not in summer </w:t>
            </w:r>
            <w:r w:rsidRPr="00D424AA">
              <w:rPr>
                <w:rFonts w:eastAsiaTheme="minorHAnsi" w:cs="Times New Roman"/>
                <w:color w:val="000000" w:themeColor="text1"/>
                <w:sz w:val="16"/>
                <w:szCs w:val="16"/>
                <w:lang w:val="en-GB" w:eastAsia="en-US"/>
              </w:rPr>
              <w:fldChar w:fldCharType="begin" w:fldLock="1"/>
            </w:r>
            <w:r w:rsidR="007D2D56">
              <w:rPr>
                <w:rFonts w:eastAsiaTheme="minorHAnsi" w:cs="Times New Roman"/>
                <w:color w:val="000000" w:themeColor="text1"/>
                <w:sz w:val="16"/>
                <w:szCs w:val="16"/>
                <w:lang w:val="nb-NO" w:eastAsia="en-US"/>
              </w:rPr>
              <w:instrText>ADDIN CSL_CITATION { "citationItems" : [ { "id" : "ITEM-1", "itemData" : { "DOI" : "10.1007/s00382-017-3822-7", "author" : [ { "dropping-particle" : "", "family" : "Wilcox", "given" : "L J", "non-dropping-particle" : "", "parse-names" : false, "suffix" : "" }, { "dropping-particle" : "", "family" : "Yiou", "given" : "P", "non-dropping-particle" : "", "parse-names" : false, "suffix" : "" }, { "dropping-particle" : "", "family" : "Hauser", "given" : "M", "non-dropping-particle" : "", "parse-names" : false, "suffix" : "" }, { "dropping-particle" : "", "family" : "Lott", "given" : "F C", "non-dropping-particle" : "", "parse-names" : false, "suffix" : "" }, { "dropping-particle" : "", "family" : "Oldenborgh", "given" : "G J", "non-dropping-particle" : "van", "parse-names" : false, "suffix" : "" }, { "dropping-particle" : "", "family" : "Colfescu", "given" : "I", "non-dropping-particle" : "", "parse-names" : false, "suffix" : "" }, { "dropping-particle" : "", "family" : "Dong", "given" : "B", "non-dropping-particle" : "", "parse-names" : false, "suffix" : "" }, { "dropping-particle" : "", "family" : "Hegerl", "given" : "G", "non-dropping-particle" : "", "parse-names" : false, "suffix" : "" }, { "dropping-particle" : "", "family" : "Shaffrey", "given" : "L", "non-dropping-particle" : "", "parse-names" : false, "suffix" : "" }, { "dropping-particle" : "", "family" : "Sutton", "given" : "R", "non-dropping-particle" : "", "parse-names" : false, "suffix" : "" } ], "container-title" : "Climate Dynamics", "id" : "ITEM-1", "issue" : "9-10", "issued" : { "date-parts" : [ [ "2018" ] ] }, "page" : "3537-3555", "title" : "Multiple perspectives on the attribution of the extreme European summer of 2012 to climate change", "translator" : [ { "dropping-particle" : "", "family" : "S490", "given" : "", "non-dropping-particle" : "", "parse-names" : false, "suffix" : "" } ], "type" : "article-journal", "volume" : "50" }, "uris" : [ "http://www.mendeley.com/documents/?uuid=99320fa3-6e9c-4514-bd0b-52ca7cc43d3c" ] }, { "id" : "ITEM-2", "itemData" : { "DOI" : "10.1175/1520-0477-95.9.S1.1", "author" : [ { "dropping-particle" : "", "family" : "Schaller", "given" : "N", "non-dropping-particle" : "", "parse-names" : false, "suffix" : "" }, { "dropping-particle" : "", "family" : "Otto", "given" : "F E L", "non-dropping-particle" : "", "parse-names" : false, "suffix" : "" }, { "dropping-particle" : "", "family" : "Oldenborgh", "given" : "G J", "non-dropping-particle" : "van", "parse-names" : false, "suffix" : "" }, { "dropping-particle" : "", "family" : "Massey", "given" : "N R", "non-dropping-particle" : "", "parse-names" : false, "suffix" : "" }, { "dropping-particle" : "", "family" : "Sparrow", "given" : "S", "non-dropping-particle" : "", "parse-names" : false, "suffix" : "" }, { "dropping-particle" : "", "family" : "Allen", "given" : "M R", "non-dropping-particle" : "", "parse-names" : false, "suffix" : "" } ], "container-title" : "Bulletin of the American Meteorological Society", "id" : "ITEM-2", "issue" : "9", "issued" : { "date-parts" : [ [ "2014" ] ] }, "page" : "S69-S72", "title" : "The heavy precipitation event of May-June 2013 in the upper Danube and Elbe basins [in \u201cExplaining Extreme Events of 2013 from a Climate Perspective\u201d]", "translator" : [ { "dropping-particle" : "", "family" : "S733", "given" : "", "non-dropping-particle" : "", "parse-names" : false, "suffix" : "" } ], "type" : "article-journal", "volume" : "95" }, "uris" : [ "http://www.mendeley.com/documents/?uuid=e008d342-40a6-4cd2-b310-9c6240a8dce3" ] }, { "id" : "ITEM-3", "itemData" : { "DOI" : "10.1007/s10584-014-1095-2", "ISSN" : "0165-0009", "abstract" : "The crucial question in the public debate of extreme events is increasingly whether and to what extent the event has been caused by anthropogenic warming. In this study we investigate this question using extreme summer precipitation events in England and Wales as an example for probabilistic event attribution using very large ensembles of regional climate model (RCM) simulations within the weather@home.net project. This allows us to analyse the statistics of high precipitation events in England and Wales, a region with a high quality precipitation observational dataset. Validating the model simulations against observations shows a credible shape of the distribution of 5-day precipitation, and thus confidence in the results. While the risk of extreme July precipitation events has at least doubled due to anthropogenic climate change in the modelling framework, no significant changes can be detected for the other two summer months. This study thus highlights the challenges of probabilistic event attribution of complex weather events and identifies the need to further decompose atmospheric features responsible for an event to occur for quantitative attribution analysis.", "author" : [ { "dropping-particle" : "", "family" : "Otto", "given" : "Friederike E L", "non-dropping-particle" : "", "parse-names" : false, "suffix" : "" }, { "dropping-particle" : "", "family" : "Rosier", "given" : "Suzanne M", "non-dropping-particle" : "", "parse-names" : false, "suffix" : "" }, { "dropping-particle" : "", "family" : "Allen", "given" : "Myles R", "non-dropping-particle" : "", "parse-names" : false, "suffix" : "" }, { "dropping-particle" : "", "family" : "Massey", "given" : "Neil R", "non-dropping-particle" : "", "parse-names" : false, "suffix" : "" }, { "dropping-particle" : "", "family" : "Rye", "given" : "Cameron J", "non-dropping-particle" : "", "parse-names" : false, "suffix" : "" }, { "dropping-particle" : "", "family" : "Quintana", "given" : "Jara Imbers", "non-dropping-particle" : "", "parse-names" : false, "suffix" : "" } ], "container-title" : "Climatic Change", "id" : "ITEM-3", "issue" : "1", "issued" : { "date-parts" : [ [ "2015", "9", "11" ] ] }, "page" : "77-91", "title" : "Attribution analysis of high precipitation events in summer in England and Wales over the last decade", "translator" : [ { "dropping-particle" : "", "family" : "S737", "given" : "", "non-dropping-particle" : "", "parse-names" : false, "suffix" : "" } ], "type" : "article-journal", "volume" : "132" }, "uris" : [ "http://www.mendeley.com/documents/?uuid=66bbff58-90ad-4f23-adbe-6235e8541b9d" ] } ], "mendeley" : { "formattedCitation" : "(Schaller et al., 2014; Otto et al., 2015c; Wilcox et al., 2018)", "plainTextFormattedCitation" : "(Schaller et al., 2014; Otto et al., 2015c; Wilcox et al., 2018)", "previouslyFormattedCitation" : "(Schaller et al., 2014; Otto et al., 2015c; Wilcox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Schaller et al., 2014; Otto et al., 2015c; Wilcox et al., 2018)</w:t>
            </w:r>
            <w:r w:rsidRPr="00D424AA">
              <w:rPr>
                <w:rFonts w:eastAsiaTheme="minorHAnsi" w:cs="Times New Roman"/>
                <w:color w:val="000000" w:themeColor="text1"/>
                <w:sz w:val="16"/>
                <w:szCs w:val="16"/>
                <w:lang w:val="en-GB" w:eastAsia="en-US"/>
              </w:rPr>
              <w:fldChar w:fldCharType="end"/>
            </w:r>
          </w:p>
        </w:tc>
        <w:tc>
          <w:tcPr>
            <w:tcW w:w="2158" w:type="dxa"/>
            <w:tcBorders>
              <w:top w:val="dashed" w:sz="4" w:space="0" w:color="000000"/>
            </w:tcBorders>
            <w:shd w:val="clear" w:color="auto" w:fill="DEEAF6"/>
            <w:tcMar>
              <w:top w:w="40" w:type="dxa"/>
              <w:left w:w="40" w:type="dxa"/>
              <w:bottom w:w="40" w:type="dxa"/>
              <w:right w:w="40" w:type="dxa"/>
            </w:tcMar>
          </w:tcPr>
          <w:p w14:paraId="77E9F499" w14:textId="5B4DBDA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7706"/>
            <w:r w:rsidRPr="00D424AA">
              <w:rPr>
                <w:rFonts w:cs="Times New Roman"/>
                <w:sz w:val="16"/>
                <w:szCs w:val="16"/>
                <w:lang w:val="en-GB"/>
              </w:rPr>
              <w:fldChar w:fldCharType="begin" w:fldLock="1"/>
            </w:r>
            <w:ins w:id="7707" w:author="Robin Matthews" w:date="2021-07-14T17:45:00Z">
              <w:r w:rsidR="0062202F">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708" w:author="Robin Matthews" w:date="2021-07-14T17:45:00Z">
              <w:r w:rsidR="00FC4C2D" w:rsidDel="0062202F">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7709" w:author="Robin Matthews" w:date="2021-07-14T17:45:00Z">
              <w:r w:rsidR="00A26296" w:rsidDel="0062202F">
                <w:rPr>
                  <w:rFonts w:cs="Times New Roman"/>
                  <w:noProof/>
                  <w:sz w:val="16"/>
                  <w:szCs w:val="16"/>
                  <w:lang w:val="en-GB"/>
                </w:rPr>
                <w:delText>Li et al., 2020</w:delText>
              </w:r>
            </w:del>
            <w:ins w:id="7710" w:author="Robin Matthews" w:date="2021-07-14T17:45:00Z">
              <w:r w:rsidR="0062202F">
                <w:rPr>
                  <w:rFonts w:cs="Times New Roman"/>
                  <w:noProof/>
                  <w:sz w:val="16"/>
                  <w:szCs w:val="16"/>
                  <w:lang w:val="en-GB"/>
                </w:rPr>
                <w:t>C. Li et al., 2020</w:t>
              </w:r>
            </w:ins>
            <w:r w:rsidRPr="00D424AA">
              <w:rPr>
                <w:rFonts w:cs="Times New Roman"/>
                <w:sz w:val="16"/>
                <w:szCs w:val="16"/>
                <w:lang w:val="en-GB"/>
              </w:rPr>
              <w:fldChar w:fldCharType="end"/>
            </w:r>
            <w:commentRangeEnd w:id="7706"/>
            <w:r w:rsidR="00A26296">
              <w:rPr>
                <w:rStyle w:val="Marquedecommentaire"/>
              </w:rPr>
              <w:commentReference w:id="7706"/>
            </w:r>
            <w:r w:rsidRPr="00841A35">
              <w:rPr>
                <w:rFonts w:cs="Times New Roman"/>
                <w:color w:val="000000" w:themeColor="text1"/>
                <w:sz w:val="16"/>
                <w:szCs w:val="16"/>
                <w:lang w:val="en-GB"/>
              </w:rPr>
              <w:t xml:space="preserve">; Annex). Median increase of more than 0% in the 50-year Rx1day and Rx5day events compared to the 1°C warming level </w:t>
            </w:r>
            <w:commentRangeStart w:id="771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712" w:author="Robin Matthews" w:date="2021-07-14T17:39:00Z">
              <w:r w:rsidR="00A26296" w:rsidDel="00D50B01">
                <w:rPr>
                  <w:rFonts w:cs="Times New Roman"/>
                  <w:noProof/>
                  <w:sz w:val="16"/>
                  <w:szCs w:val="16"/>
                  <w:lang w:val="en-GB"/>
                </w:rPr>
                <w:delText>Li et al., 2020a</w:delText>
              </w:r>
            </w:del>
            <w:ins w:id="7713"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711"/>
            <w:r w:rsidR="00A26296">
              <w:rPr>
                <w:rStyle w:val="Marquedecommentaire"/>
              </w:rPr>
              <w:commentReference w:id="7711"/>
            </w:r>
            <w:r w:rsidRPr="00841A35">
              <w:rPr>
                <w:rFonts w:cs="Times New Roman"/>
                <w:color w:val="000000" w:themeColor="text1"/>
                <w:sz w:val="16"/>
                <w:szCs w:val="16"/>
                <w:lang w:val="en-GB"/>
              </w:rPr>
              <w:t xml:space="preserve"> and more than 6% in annual Rx1day, Rx5day, and Rx30day compared to pre-industrial (Annex).</w:t>
            </w:r>
          </w:p>
          <w:p w14:paraId="65598A37" w14:textId="77777777" w:rsidR="00D376F0" w:rsidRPr="00D424AA" w:rsidRDefault="00D376F0" w:rsidP="00D424AA">
            <w:pPr>
              <w:rPr>
                <w:rFonts w:cs="Times New Roman"/>
                <w:color w:val="000000" w:themeColor="text1"/>
                <w:sz w:val="16"/>
                <w:szCs w:val="16"/>
                <w:lang w:val="en-GB"/>
              </w:rPr>
            </w:pPr>
          </w:p>
          <w:p w14:paraId="37184AE7" w14:textId="374D8E95" w:rsidR="00D376F0" w:rsidRPr="00841A35" w:rsidRDefault="00D376F0" w:rsidP="00D424AA">
            <w:pPr>
              <w:rPr>
                <w:rFonts w:cs="Times New Roman"/>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1",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Donnelly et al., 2017)", "plainTextFormattedCitation" : "(Donnelly et al., 2017)", "previouslyFormattedCitation" : "(Donnelly et al., 2017)"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Donnelly et al., 2017)</w:t>
            </w:r>
            <w:r w:rsidRPr="00D424AA">
              <w:rPr>
                <w:rFonts w:cs="Times New Roman"/>
                <w:sz w:val="16"/>
                <w:szCs w:val="16"/>
                <w:lang w:val="en-GB"/>
              </w:rPr>
              <w:fldChar w:fldCharType="end"/>
            </w:r>
          </w:p>
          <w:p w14:paraId="39FE617A"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AED9FC"/>
            <w:tcMar>
              <w:top w:w="40" w:type="dxa"/>
              <w:left w:w="40" w:type="dxa"/>
              <w:bottom w:w="40" w:type="dxa"/>
              <w:right w:w="40" w:type="dxa"/>
            </w:tcMar>
          </w:tcPr>
          <w:p w14:paraId="6EEE4BD3" w14:textId="4F0A884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771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715" w:author="Robin Matthews" w:date="2021-07-14T17:45:00Z">
              <w:r w:rsidR="00A26296" w:rsidDel="0062202F">
                <w:rPr>
                  <w:rFonts w:cs="Times New Roman"/>
                  <w:noProof/>
                  <w:sz w:val="16"/>
                  <w:szCs w:val="16"/>
                  <w:lang w:val="en-GB"/>
                </w:rPr>
                <w:delText>Li et al., 2020</w:delText>
              </w:r>
            </w:del>
            <w:ins w:id="7716" w:author="Robin Matthews" w:date="2021-07-14T17:45:00Z">
              <w:r w:rsidR="0062202F">
                <w:rPr>
                  <w:rFonts w:cs="Times New Roman"/>
                  <w:noProof/>
                  <w:sz w:val="16"/>
                  <w:szCs w:val="16"/>
                  <w:lang w:val="en-GB"/>
                </w:rPr>
                <w:t>C. Li et al., 2020</w:t>
              </w:r>
            </w:ins>
            <w:r w:rsidRPr="00D424AA">
              <w:rPr>
                <w:rFonts w:cs="Times New Roman"/>
                <w:sz w:val="16"/>
                <w:szCs w:val="16"/>
                <w:lang w:val="en-GB"/>
              </w:rPr>
              <w:fldChar w:fldCharType="end"/>
            </w:r>
            <w:commentRangeEnd w:id="7714"/>
            <w:r w:rsidR="00A26296">
              <w:rPr>
                <w:rStyle w:val="Marquedecommentaire"/>
              </w:rPr>
              <w:commentReference w:id="7714"/>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771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718" w:author="Robin Matthews" w:date="2021-07-14T17:39:00Z">
              <w:r w:rsidR="00A26296" w:rsidDel="00D50B01">
                <w:rPr>
                  <w:rFonts w:cs="Times New Roman"/>
                  <w:noProof/>
                  <w:sz w:val="16"/>
                  <w:szCs w:val="16"/>
                  <w:lang w:val="en-GB"/>
                </w:rPr>
                <w:delText>Li et al., 2020a</w:delText>
              </w:r>
            </w:del>
            <w:ins w:id="7719"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717"/>
            <w:r w:rsidR="00A26296">
              <w:rPr>
                <w:rStyle w:val="Marquedecommentaire"/>
              </w:rPr>
              <w:commentReference w:id="7717"/>
            </w:r>
            <w:r w:rsidRPr="00841A35">
              <w:rPr>
                <w:rFonts w:cs="Times New Roman"/>
                <w:color w:val="000000" w:themeColor="text1"/>
                <w:sz w:val="16"/>
                <w:szCs w:val="16"/>
                <w:lang w:val="en-GB"/>
              </w:rPr>
              <w:t xml:space="preserve"> and more than 8% in annu</w:t>
            </w:r>
            <w:r w:rsidRPr="00D424AA">
              <w:rPr>
                <w:rFonts w:cs="Times New Roman"/>
                <w:color w:val="000000" w:themeColor="text1"/>
                <w:sz w:val="16"/>
                <w:szCs w:val="16"/>
                <w:lang w:val="en-GB"/>
              </w:rPr>
              <w:t>al Rx1day and Rx5day and 6% in annual Rx30day compared to pre-industrial (Annex).</w:t>
            </w:r>
          </w:p>
          <w:p w14:paraId="46DFDAEF" w14:textId="77777777" w:rsidR="00D376F0" w:rsidRPr="00D424AA" w:rsidRDefault="00D376F0" w:rsidP="00D424AA">
            <w:pPr>
              <w:rPr>
                <w:rFonts w:cs="Times New Roman"/>
                <w:color w:val="000000" w:themeColor="text1"/>
                <w:sz w:val="16"/>
                <w:szCs w:val="16"/>
                <w:lang w:val="en-GB"/>
              </w:rPr>
            </w:pPr>
          </w:p>
          <w:p w14:paraId="14DED147" w14:textId="18A3D3CF"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bookmarkStart w:id="7720" w:name="_Hlk77196871"/>
            <w:ins w:id="7721" w:author="Robin Matthews" w:date="2021-07-14T23:14:00Z">
              <w:r w:rsidR="00F417BF">
                <w:rPr>
                  <w:rFonts w:cs="Times New Roman"/>
                  <w:sz w:val="16"/>
                  <w:szCs w:val="16"/>
                  <w:lang w:val="en-GB"/>
                </w:rPr>
                <w:fldChar w:fldCharType="begin" w:fldLock="1"/>
              </w:r>
            </w:ins>
            <w:r w:rsidR="00DB48AC">
              <w:rPr>
                <w:rFonts w:cs="Times New Roman"/>
                <w:sz w:val="16"/>
                <w:szCs w:val="16"/>
                <w:lang w:val="en-GB"/>
              </w:rPr>
              <w:instrText>ADDIN CSL_CITATION { "citationItems" : [ { "id" : "ITEM-1",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1",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id" : "ITEM-2", "itemData" : { "DOI" : "10.1175/JCLI-D-16-0255.1", "ISSN" : "08948755", "abstract" : "AbstractA novel statistical-deterministic method is applied to generate thousands of synthetic tracks of North-Atlantic (NA) polar lows and medicanes (\u201cMediterranean hurricanes\u201d); these synthetic storms are compatible with the climates simulated by 30 CMIP5 models in both historical and RCP85 simulations for a recent (1986-2005) and a future (2081-2100) period, respectively. Present-to-future multimodel mean changes in storm risk are analysed, with special attention to robust patterns (in terms of consensus among individual models) and privileging in each case the subset of models exhibiting the highest agreement with the results yielded by two reanalyses. A reduction of about 10-15% in the overall frequency of NA polar lows that would uniformly affect the full spectrum of storm intensities is expected. In addition, a very robust regional redistribution of cases is obtained, namely a tendency to shift part of the polar low activity from the south Greenland-Icelandic sector towards the Nordic Seas closer t...", "author" : [ { "dropping-particle" : "", "family" : "Romero", "given" : "R.", "non-dropping-particle" : "", "parse-names" : false, "suffix" : "" }, { "dropping-particle" : "", "family" : "Emanuel", "given" : "K.", "non-dropping-particle" : "", "parse-names" : false, "suffix" : "" } ], "container-title" : "Journal of Climate", "id" : "ITEM-2", "issue" : "1", "issued" : { "date-parts" : [ [ "2017" ] ] }, "page" : "279-299", "title" : "Climate change and hurricane-like extratropical cyclones: Projections for North Atlantic polar lows and medicanes based on CMIP5 models", "translator" : [ { "dropping-particle" : "", "family" : "S28", "given" : "", "non-dropping-particle" : "", "parse-names" : false, "suffix" : "" } ], "type" : "article-journal", "volume" : "30" }, "uris" : [ "http://www.mendeley.com/documents/?uuid=e9a28395-c934-4ada-9ee6-6394bee2e3da" ] }, { "id" : "ITEM-3", "itemData" : { "DOI" : "10.1002/2016GL070634", "ISSN" : "00948276", "abstract" : "Abstract Atmospheric Rivers (ARs) are elongated bands of high water vapor concentration extending to the midlatitudes, which can be associated with intense precipitation and floods over continental areas. We analyze ARs reaching Europe in simulations from six Coupled Model Intercomparison Project Phase 5 (CMIP5) global climate models (GCMs) to quantify possible changes during the current century, with emphasis in five western European prone coastal areas. ARs are represented reasonably well in GCMs for recent climate conditions (1980?2005). Increased vertically integrated horizontal water transport is found for 2074?2099 (RCP4.5 and RCP8.5) compared to 1980?2005, while the number of ARs is projected to double on average for the same period. These changes are robust between models and are associated with higher air temperatures and thus enhanced atmospheric moisture content, together with higher precipitation associated with extratropical cyclones. This suggests an increased risk of intense precipitation and floods along the Atlantic European Coasts from the Iberian Peninsula to Scandinavia.", "author" : [ { "dropping-particle" : "", "family" : "Ramos", "given" : "Alexandre M", "non-dropping-particle" : "", "parse-names" : false, "suffix" : "" }, { "dropping-particle" : "", "family" : "Tom\u00e9", "given" : "Ricardo", "non-dropping-particle" : "", "parse-names" : false, "suffix" : "" }, { "dropping-particle" : "", "family" : "Trigo", "given" : "Ricardo M", "non-dropping-particle" : "", "parse-names" : false, "suffix" : "" }, { "dropping-particle" : "", "family" : "Liberato", "given" : "Margarida L R", "non-dropping-particle" : "", "parse-names" : false, "suffix" : "" }, { "dropping-particle" : "", "family" : "Pinto", "given" : "Joaquim G", "non-dropping-particle" : "", "parse-names" : false, "suffix" : "" } ], "container-title" : "Geophysical Research Letters", "id" : "ITEM-3", "issue" : "17", "issued" : { "date-parts" : [ [ "2016", "9", "16" ] ] }, "note" : "From Duplicate 1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 M; Tom\u00ef\u00bf\u00bd, R; Trigo, R M; Liberato, M L R; Pinto, J G)\n\nCited By :6\n\nExport Date: 13 July 2018\n\nFrom Duplicate 2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 M; Tom\u00ef\u00bf\u00bd, R; Trigo, R M; Liberato, M L R; Pinto, J G)\n\nCited By :6\n\nExport Date: 13 July 2018\n\nFrom Duplicate 2 (Projected changes in atmospheric rivers affecting Europe in CMIP5 models - Ramos, Alexandre M; Tom\u00ef\u00bf\u00bd, R; Trigo, Ricardo M; Liberato, Margarida L R; Pinto, Joaquim G; Tom\u00e9, Ricardo; Trigo, Ricardo M; Liberato, Margarida L R; Pinto, Joaquim G)\n\nFrom Duplicate 2 (Projected changes in atmospheric rivers affecting Europe in CMIP5 models - Ramos, A M; Tom\u00ef\u00bf\u00bd, R; Trigo, R M; Liberato, M L R; Pinto, J G)\n\nCited By :6\n\nExport Date: 13 July 2018\n\nFrom Duplicate 3 (Projected changes in atmospheric rivers affecting Europe in CMIP5 models - Ramos, Alexandre M; Tom\u00ef\u00bf\u00bd, R; Trigo, Ricardo M; Liberato, Margarida L R; Pinto, Joaquim G; Tom\u00e9, Ricardo; Trigo, Ricardo M; Liberato, Margarida L R; Pinto, Joaquim G)\n\nFrom Duplicate 2 (Projected changes in atmospheric rivers affecting Europe in CMIP5 models - Ramos, Alexandre M; Tom\u00ef\u00bf\u00bd, R; Trigo, Ricardo M; Liberato, Margarida L R; Pinto, Joaquim G; Tom\u00e9, Ricardo; Trigo, Ricardo M; Liberato, Margarida L R; Pinto, Joaquim G)\n\nFrom Duplicate 3 (Projected changes in atmospheric rivers affecting Europe in CMIP5 models - Ramos, A M; Tom\u00ef\u00bf\u00bd, R; Trigo, R M; Liberato, M L R; Pinto, J G)\n\nCited By :6\n\nExport Date: 13 July 2018\n\nFrom Duplicate 3 (Projected changes in atmospheric rivers affecting Europe in CMIP5 models - Ramos, A M; Tom\u00ef\u00bf\u00bd, R; Trigo, R M; Liberato, M L R; Pinto, J G)\n\nCited By :6\n\nExport Date: 13 July 2018\n\nFrom Duplicate 2 (Projected changes in atmospheric rivers affecting Europe in CMIP5 models - Ramos, A M; Tom\u00ef\u00bf\u00bd, R; Trigo, R M; Liberato, M L R; Pinto, J G)\n\nCited By :6\n\nExport Date: 13 July 2018\n\nFrom Duplicate 3 (Projected changes in atmospheric rivers affecting Europe in CMIP5 models - Ramos, A M; Tom\u00ef\u00bf\u00bd, R; Trigo, R M; Liberato, M L R; Pinto, J G)\n\nCited By :6\n\nExport Date: 13 July 2018", "page" : "9315-9323", "publisher" : "Wiley-Blackwell", "title" : "Projected changes in atmospheric rivers affecting Europe in CMIP5 models", "translator" : [ { "dropping-particle" : "", "family" : "S1576", "given" : "", "non-dropping-particle" : "", "parse-names" : false, "suffix" : "" } ], "type" : "article-journal", "volume" : "43" }, "uris" : [ "http://www.mendeley.com/documents/?uuid=a7573410-292a-4ac7-a791-b33566b46f47" ] } ], "mendeley" : { "formattedCitation" : "(Ramos et al., 2016; Donnelly et al., 2017; Romero and Emanuel, 2017)", "plainTextFormattedCitation" : "(Ramos et al., 2016; Donnelly et al., 2017; Romero and Emanuel, 2017)", "previouslyFormattedCitation" : "(Ramos et al., 2016; Donnelly et al., 2017; Romero and Emanuel, 2017)" }, "properties" : { "noteIndex" : 0 }, "schema" : "https://github.com/citation-style-language/schema/raw/master/csl-citation.json" }</w:instrText>
            </w:r>
            <w:ins w:id="7722" w:author="Robin Matthews" w:date="2021-07-14T23:14:00Z">
              <w:r w:rsidR="00F417BF">
                <w:rPr>
                  <w:rFonts w:cs="Times New Roman"/>
                  <w:sz w:val="16"/>
                  <w:szCs w:val="16"/>
                  <w:lang w:val="en-GB"/>
                </w:rPr>
                <w:fldChar w:fldCharType="separate"/>
              </w:r>
              <w:r w:rsidR="00F417BF" w:rsidRPr="00DA2EA0">
                <w:rPr>
                  <w:rFonts w:cs="Times New Roman"/>
                  <w:noProof/>
                  <w:sz w:val="16"/>
                  <w:szCs w:val="16"/>
                  <w:lang w:val="en-GB"/>
                </w:rPr>
                <w:t>(Ramos et al., 2016; Donnelly et al., 2017; Romero and Emanuel, 2017)</w:t>
              </w:r>
              <w:r w:rsidR="00F417BF">
                <w:rPr>
                  <w:rFonts w:cs="Times New Roman"/>
                  <w:sz w:val="16"/>
                  <w:szCs w:val="16"/>
                  <w:lang w:val="en-GB"/>
                </w:rPr>
                <w:fldChar w:fldCharType="end"/>
              </w:r>
            </w:ins>
            <w:commentRangeStart w:id="7723"/>
            <w:del w:id="7724" w:author="Robin Matthews" w:date="2021-07-14T23:14:00Z">
              <w:r w:rsidRPr="00D424AA" w:rsidDel="00F417BF">
                <w:rPr>
                  <w:rFonts w:cs="Times New Roman"/>
                  <w:sz w:val="16"/>
                  <w:szCs w:val="16"/>
                  <w:lang w:val="en-GB"/>
                </w:rPr>
                <w:fldChar w:fldCharType="begin" w:fldLock="1"/>
              </w:r>
              <w:r w:rsidR="00FF6231" w:rsidDel="00F417BF">
                <w:rPr>
                  <w:rFonts w:cs="Times New Roman"/>
                  <w:sz w:val="16"/>
                  <w:szCs w:val="16"/>
                  <w:lang w:val="en-GB"/>
                </w:rPr>
                <w:delInstrText>ADDIN CSL_CITATION { "citationItems" : [ { "id" : "ITEM-1",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1",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Donnelly et al., 2017)", "manualFormatting" : "(Donnelly et al., 2017", "plainTextFormattedCitation" : "(Donnelly et al., 2017)", "previouslyFormattedCitation" : "(Donnelly et al., 2017)" }, "properties" : { "noteIndex" : 0 }, "schema" : "https://github.com/citation-style-language/schema/raw/master/csl-citation.json" }</w:delInstrText>
              </w:r>
              <w:r w:rsidRPr="00D424AA" w:rsidDel="00F417BF">
                <w:rPr>
                  <w:rFonts w:cs="Times New Roman"/>
                  <w:sz w:val="16"/>
                  <w:szCs w:val="16"/>
                  <w:lang w:val="en-GB"/>
                </w:rPr>
                <w:fldChar w:fldCharType="separate"/>
              </w:r>
              <w:r w:rsidR="00A26296" w:rsidDel="00F417BF">
                <w:rPr>
                  <w:rFonts w:cs="Times New Roman"/>
                  <w:noProof/>
                  <w:sz w:val="16"/>
                  <w:szCs w:val="16"/>
                  <w:lang w:val="en-GB"/>
                </w:rPr>
                <w:delText>(Donnelly et al., 2017</w:delText>
              </w:r>
              <w:r w:rsidRPr="00D424AA" w:rsidDel="00F417BF">
                <w:rPr>
                  <w:rFonts w:cs="Times New Roman"/>
                  <w:sz w:val="16"/>
                  <w:szCs w:val="16"/>
                  <w:lang w:val="en-GB"/>
                </w:rPr>
                <w:fldChar w:fldCharType="end"/>
              </w:r>
              <w:commentRangeEnd w:id="7723"/>
              <w:r w:rsidR="00A26296" w:rsidDel="00F417BF">
                <w:rPr>
                  <w:rStyle w:val="Marquedecommentaire"/>
                </w:rPr>
                <w:commentReference w:id="7723"/>
              </w:r>
              <w:r w:rsidRPr="00841A35" w:rsidDel="00F417BF">
                <w:rPr>
                  <w:rFonts w:cs="Times New Roman"/>
                  <w:sz w:val="16"/>
                  <w:szCs w:val="16"/>
                  <w:lang w:val="en-GB"/>
                </w:rPr>
                <w:delText xml:space="preserve">; </w:delText>
              </w:r>
              <w:commentRangeStart w:id="7725"/>
              <w:r w:rsidRPr="00D424AA" w:rsidDel="00F417BF">
                <w:rPr>
                  <w:rFonts w:eastAsiaTheme="minorHAnsi" w:cs="Times New Roman"/>
                  <w:color w:val="000000" w:themeColor="text1"/>
                  <w:sz w:val="16"/>
                  <w:szCs w:val="16"/>
                  <w:lang w:val="en-GB" w:eastAsia="en-US"/>
                </w:rPr>
                <w:fldChar w:fldCharType="begin" w:fldLock="1"/>
              </w:r>
              <w:r w:rsidR="00FF6231" w:rsidDel="00F417BF">
                <w:rPr>
                  <w:rFonts w:eastAsiaTheme="minorHAnsi" w:cs="Times New Roman"/>
                  <w:color w:val="000000" w:themeColor="text1"/>
                  <w:sz w:val="16"/>
                  <w:szCs w:val="16"/>
                  <w:lang w:val="en-GB" w:eastAsia="en-US"/>
                </w:rPr>
                <w:delInstrText>ADDIN CSL_CITATION { "citationItems" : [ { "id" : "ITEM-1", "itemData" : { "DOI" : "10.1175/JCLI-D-16-0255.1", "ISSN" : "08948755", "abstract" : "AbstractA novel statistical-deterministic method is applied to generate thousands of synthetic tracks of North-Atlantic (NA) polar lows and medicanes (\u201cMediterranean hurricanes\u201d); these synthetic storms are compatible with the climates simulated by 30 CMIP5 models in both historical and RCP85 simulations for a recent (1986-2005) and a future (2081-2100) period, respectively. Present-to-future multimodel mean changes in storm risk are analysed, with special attention to robust patterns (in terms of consensus among individual models) and privileging in each case the subset of models exhibiting the highest agreement with the results yielded by two reanalyses. A reduction of about 10-15% in the overall frequency of NA polar lows that would uniformly affect the full spectrum of storm intensities is expected. In addition, a very robust regional redistribution of cases is obtained, namely a tendency to shift part of the polar low activity from the south Greenland-Icelandic sector towards the Nordic Seas closer t...", "author" : [ { "dropping-particle" : "", "family" : "Romero", "given" : "R.", "non-dropping-particle" : "", "parse-names" : false, "suffix" : "" }, { "dropping-particle" : "", "family" : "Emanuel", "given" : "K.", "non-dropping-particle" : "", "parse-names" : false, "suffix" : "" } ], "container-title" : "Journal of Climate", "id" : "ITEM-1", "issue" : "1", "issued" : { "date-parts" : [ [ "2017" ] ] }, "page" : "279-299", "title" : "Climate change and hurricane-like extratropical cyclones: Projections for North Atlantic polar lows and medicanes based on CMIP5 models", "translator" : [ { "dropping-particle" : "", "family" : "S28", "given" : "", "non-dropping-particle" : "", "parse-names" : false, "suffix" : "" } ], "type" : "article-journal", "volume" : "30" }, "uris" : [ "http://www.mendeley.com/documents/?uuid=e9a28395-c934-4ada-9ee6-6394bee2e3da" ] }, { "id" : "ITEM-2", "itemData" : { "DOI" : "10.1002/2016GL070634", "ISSN" : "00948276", "abstract" : "Abstract Atmospheric Rivers (ARs) are elongated bands of high water vapor concentration extending to the midlatitudes, which can be associated with intense precipitation and floods over continental areas. We analyze ARs reaching Europe in simulations from six Coupled Model Intercomparison Project Phase 5 (CMIP5) global climate models (GCMs) to quantify possible changes during the current century, with emphasis in five western European prone coastal areas. ARs are represented reasonably well in GCMs for recent climate conditions (1980?2005). Increased vertically integrated horizontal water transport is found for 2074?2099 (RCP4.5 and RCP8.5) compared to 1980?2005, while the number of ARs is projected to double on average for the same period. These changes are robust between models and are associated with higher air temperatures and thus enhanced atmospheric moisture content, together with higher precipitation associated with extratropical cyclones. This suggests an increased risk of intense precipitation and floods along the Atlantic European Coasts from the Iberian Peninsula to Scandinavia.", "author" : [ { "dropping-particle" : "", "family" : "Ramos", "given" : "Alexandre M", "non-dropping-particle" : "", "parse-names" : false, "suffix" : "" }, { "dropping-particle" : "", "family" : "Tom\u00e9", "given" : "Ricardo", "non-dropping-particle" : "", "parse-names" : false, "suffix" : "" }, { "dropping-particle" : "", "family" : "Trigo", "given" : "Ricardo M", "non-dropping-particle" : "", "parse-names" : false, "suffix" : "" }, { "dropping-particle" : "", "family" : "Liberato", "given" : "Margarida L R", "non-dropping-particle" : "", "parse-names" : false, "suffix" : "" }, { "dropping-particle" : "", "family" : "Pinto", "given" : "Joaquim G", "non-dropping-particle" : "", "parse-names" : false, "suffix" : "" } ], "container-title" : "Geophysical Research Letters", "id" : "ITEM-2", "issue" : "17", "issued" : { "date-parts" : [ [ "2016", "9", "16" ] ] }, "note" : "From Duplicate 1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 M; Tom\u00ef\u00bf\u00bd, R; Trigo, R M; Liberato, M L R; Pinto, J G)\n\nCited By :6\n\nExport Date: 13 July 2018\n\nFrom Duplicate 2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 M; Tom\u00ef\u00bf\u00bd, R; Trigo, R M; Liberato, M L R; Pinto, J G)\n\nCited By :6\n\nExport Date: 13 July 2018\n\nFrom Duplicate 2 (Projected changes in atmospheric rivers affecting Europe in CMIP5 models - Ramos, Alexandre M; Tom\u00ef\u00bf\u00bd, R; Trigo, Ricardo M; Liberato, Margarida L R; Pinto, Joaquim G; Tom\u00e9, Ricardo; Trigo, Ricardo M; Liberato, Margarida L R; Pinto, Joaquim G)\n\nFrom Duplicate 2 (Projected changes in atmospheric rivers affecting Europe in CMIP5 models - Ramos, A M; Tom\u00ef\u00bf\u00bd, R; Trigo, R M; Liberato, M L R; Pinto, J G)\n\nCited By :6\n\nExport Date: 13 July 2018\n\nFrom Duplicate 3 (Projected changes in atmospheric rivers affecting Europe in CMIP5 models - Ramos, Alexandre M; Tom\u00ef\u00bf\u00bd, R; Trigo, Ricardo M; Liberato, Margarida L R; Pinto, Joaquim G; Tom\u00e9, Ricardo; Trigo, Ricardo M; Liberato, Margarida L R; Pinto, Joaquim G)\n\nFrom Duplicate 2 (Projected changes in atmospheric rivers affecting Europe in CMIP5 models - Ramos, Alexandre M; Tom\u00ef\u00bf\u00bd, R; Trigo, Ricardo M; Liberato, Margarida L R; Pinto, Joaquim G; Tom\u00e9, Ricardo; Trigo, Ricardo M; Liberato, Margarida L R; Pinto, Joaquim G)\n\nFrom Duplicate 3 (Projected changes in atmospheric rivers affecting Europe in CMIP5 models - Ramos, A M; Tom\u00ef\u00bf\u00bd, R; Trigo, R M; Liberato, M L R; Pinto, J G)\n\nCited By :6\n\nExport Date: 13 July 2018\n\nFrom Duplicate 3 (Projected changes in atmospheric rivers affecting Europe in CMIP5 models - Ramos, A M; Tom\u00ef\u00bf\u00bd, R; Trigo, R M; Liberato, M L R; Pinto, J G)\n\nCited By :6\n\nExport Date: 13 July 2018\n\nFrom Duplicate 2 (Projected changes in atmospheric rivers affecting Europe in CMIP5 models - Ramos, A M; Tom\u00ef\u00bf\u00bd, R; Trigo, R M; Liberato, M L R; Pinto, J G)\n\nCited By :6\n\nExport Date: 13 July 2018\n\nFrom Duplicate 3 (Projected changes in atmospheric rivers affecting Europe in CMIP5 models - Ramos, A M; Tom\u00ef\u00bf\u00bd, R; Trigo, R M; Liberato, M L R; Pinto, J G)\n\nCited By :6\n\nExport Date: 13 July 2018", "page" : "9315-9323", "publisher" : "Wiley-Blackwell", "title" : "Projected changes in atmospheric rivers affecting Europe in CMIP5 models", "translator" : [ { "dropping-particle" : "", "family" : "S1576", "given" : "", "non-dropping-particle" : "", "parse-names" : false, "suffix" : "" } ], "type" : "article-journal", "volume" : "43" }, "uris" : [ "http://www.mendeley.com/documents/?uuid=a7573410-292a-4ac7-a791-b33566b46f47" ] } ], "mendeley" : { "formattedCitation" : "(Ramos et al., 2016; Romero and Emanuel, 2017)", "manualFormatting" : "Ramos et al., 2016; Romero and Emanuel, 2017)", "plainTextFormattedCitation" : "(Ramos et al., 2016; Romero and Emanuel, 2017)", "previouslyFormattedCitation" : "(Ramos et al., 2016; Romero and Emanuel, 2017)" }, "properties" : { "noteIndex" : 0 }, "schema" : "https://github.com/citation-style-language/schema/raw/master/csl-citation.json" }</w:delInstrText>
              </w:r>
              <w:r w:rsidRPr="00D424AA" w:rsidDel="00F417BF">
                <w:rPr>
                  <w:rFonts w:eastAsiaTheme="minorHAnsi" w:cs="Times New Roman"/>
                  <w:color w:val="000000" w:themeColor="text1"/>
                  <w:sz w:val="16"/>
                  <w:szCs w:val="16"/>
                  <w:lang w:val="en-GB" w:eastAsia="en-US"/>
                </w:rPr>
                <w:fldChar w:fldCharType="separate"/>
              </w:r>
              <w:r w:rsidR="00A26296" w:rsidDel="00F417BF">
                <w:rPr>
                  <w:rFonts w:eastAsiaTheme="minorHAnsi" w:cs="Times New Roman"/>
                  <w:noProof/>
                  <w:color w:val="000000" w:themeColor="text1"/>
                  <w:sz w:val="16"/>
                  <w:szCs w:val="16"/>
                  <w:lang w:val="en-GB" w:eastAsia="en-US"/>
                </w:rPr>
                <w:delText>Ramos et al., 2016; Romero and Emanuel, 2017)</w:delText>
              </w:r>
              <w:r w:rsidRPr="00D424AA" w:rsidDel="00F417BF">
                <w:rPr>
                  <w:rFonts w:eastAsiaTheme="minorHAnsi" w:cs="Times New Roman"/>
                  <w:color w:val="000000" w:themeColor="text1"/>
                  <w:sz w:val="16"/>
                  <w:szCs w:val="16"/>
                  <w:lang w:val="en-GB" w:eastAsia="en-US"/>
                </w:rPr>
                <w:fldChar w:fldCharType="end"/>
              </w:r>
            </w:del>
            <w:bookmarkEnd w:id="7720"/>
            <w:commentRangeEnd w:id="7725"/>
            <w:r w:rsidR="00A26296">
              <w:rPr>
                <w:rStyle w:val="Marquedecommentaire"/>
              </w:rPr>
              <w:commentReference w:id="7725"/>
            </w:r>
          </w:p>
        </w:tc>
        <w:tc>
          <w:tcPr>
            <w:tcW w:w="2159" w:type="dxa"/>
            <w:tcBorders>
              <w:top w:val="dashed" w:sz="4" w:space="0" w:color="000000"/>
            </w:tcBorders>
            <w:shd w:val="clear" w:color="auto" w:fill="42AEF0"/>
            <w:tcMar>
              <w:top w:w="40" w:type="dxa"/>
              <w:left w:w="40" w:type="dxa"/>
              <w:bottom w:w="40" w:type="dxa"/>
              <w:right w:w="40" w:type="dxa"/>
            </w:tcMar>
          </w:tcPr>
          <w:p w14:paraId="430F4B16" w14:textId="6C75E2D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7726"/>
            <w:r w:rsidRPr="00D424AA">
              <w:rPr>
                <w:rFonts w:cs="Times New Roman"/>
                <w:sz w:val="16"/>
                <w:szCs w:val="16"/>
                <w:lang w:val="en-GB"/>
              </w:rPr>
              <w:fldChar w:fldCharType="begin" w:fldLock="1"/>
            </w:r>
            <w:ins w:id="7727" w:author="Robin Matthews" w:date="2021-07-14T23:13:00Z">
              <w:r w:rsidR="00F417BF">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728" w:author="Robin Matthews" w:date="2021-07-14T23:13:00Z">
              <w:r w:rsidR="00FC4C2D" w:rsidDel="00F417BF">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7729" w:author="Robin Matthews" w:date="2021-07-14T23:13:00Z">
              <w:r w:rsidR="00F417BF">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7726"/>
            <w:r w:rsidR="00A26296">
              <w:rPr>
                <w:rStyle w:val="Marquedecommentaire"/>
              </w:rPr>
              <w:commentReference w:id="7726"/>
            </w:r>
            <w:r w:rsidRPr="00841A35">
              <w:rPr>
                <w:rFonts w:cs="Times New Roman"/>
                <w:color w:val="000000" w:themeColor="text1"/>
                <w:sz w:val="16"/>
                <w:szCs w:val="16"/>
                <w:lang w:val="en-GB"/>
              </w:rPr>
              <w:t>; Annex). Median increase of more than 15% in the 50-year Rx1day a</w:t>
            </w:r>
            <w:r w:rsidRPr="00D424AA">
              <w:rPr>
                <w:rFonts w:cs="Times New Roman"/>
                <w:color w:val="000000" w:themeColor="text1"/>
                <w:sz w:val="16"/>
                <w:szCs w:val="16"/>
                <w:lang w:val="en-GB"/>
              </w:rPr>
              <w:t xml:space="preserve">nd Rx5day events compared to the 1°C warming level </w:t>
            </w:r>
            <w:commentRangeStart w:id="773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7731" w:author="Robin Matthews" w:date="2021-07-14T17:39:00Z">
              <w:r w:rsidR="00A26296" w:rsidDel="00D50B01">
                <w:rPr>
                  <w:rFonts w:cs="Times New Roman"/>
                  <w:noProof/>
                  <w:sz w:val="16"/>
                  <w:szCs w:val="16"/>
                  <w:lang w:val="en-GB"/>
                </w:rPr>
                <w:delText>Li et al., 2020a</w:delText>
              </w:r>
            </w:del>
            <w:ins w:id="7732"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7730"/>
            <w:r w:rsidR="00A26296">
              <w:rPr>
                <w:rStyle w:val="Marquedecommentaire"/>
              </w:rPr>
              <w:commentReference w:id="7730"/>
            </w:r>
            <w:r w:rsidRPr="00841A35">
              <w:rPr>
                <w:rFonts w:cs="Times New Roman"/>
                <w:color w:val="000000" w:themeColor="text1"/>
                <w:sz w:val="16"/>
                <w:szCs w:val="16"/>
                <w:lang w:val="en-GB"/>
              </w:rPr>
              <w:t xml:space="preserve"> and more than 15% in annual Rx1day, Rx5day, and Rx30day compared to pre-industrial (Annex).</w:t>
            </w:r>
          </w:p>
          <w:p w14:paraId="3CC070F8" w14:textId="77777777" w:rsidR="00D376F0" w:rsidRPr="00D424AA" w:rsidRDefault="00D376F0" w:rsidP="00D424AA">
            <w:pPr>
              <w:rPr>
                <w:rFonts w:cs="Times New Roman"/>
                <w:color w:val="000000" w:themeColor="text1"/>
                <w:sz w:val="16"/>
                <w:szCs w:val="16"/>
                <w:lang w:val="en-GB"/>
              </w:rPr>
            </w:pPr>
          </w:p>
          <w:p w14:paraId="3DBABC1A" w14:textId="419C4C15" w:rsidR="00D376F0" w:rsidRPr="00841A35" w:rsidRDefault="00D376F0" w:rsidP="00D424AA">
            <w:pPr>
              <w:rPr>
                <w:rFonts w:cs="Times New Roman"/>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bookmarkStart w:id="7733" w:name="_Hlk77196893"/>
            <w:ins w:id="7734" w:author="Robin Matthews" w:date="2021-07-14T23:14:00Z">
              <w:r w:rsidR="00F417BF">
                <w:rPr>
                  <w:rFonts w:cs="Times New Roman"/>
                  <w:sz w:val="16"/>
                  <w:szCs w:val="16"/>
                  <w:lang w:val="en-GB"/>
                </w:rPr>
                <w:fldChar w:fldCharType="begin" w:fldLock="1"/>
              </w:r>
            </w:ins>
            <w:r w:rsidR="00DB48AC">
              <w:rPr>
                <w:rFonts w:cs="Times New Roman"/>
                <w:sz w:val="16"/>
                <w:szCs w:val="16"/>
                <w:lang w:val="en-GB"/>
              </w:rPr>
              <w:instrText>ADDIN CSL_CITATION { "citationItems" : [ { "id" : "ITEM-1", "itemData" : { "DOI" : "10.1016/j.jhydrol.2014.11.003", "ISSN" : "00221694", "abstract" : "This paper presents a review of trend analysis of extreme precipitation and hydrological floods in Europe based on observations and future climate projections. The review summaries methods and methodologies applied and key findings from a large number of studies. Reported analyses of observed extreme precipitation and flood records show that there is some evidence of a general increase in extreme precipitation, whereas there are no clear indications of significant trends at large-scale regional or national level of extreme streamflow. Several studies from regions dominated by snowmelt-induced peak flows report decreases in extreme streamflow and earlier spring snowmelt peak flows, likely caused by increasing temperature. The review of likely future changes based on climate projections indicates a general increase in extreme precipitation under a future climate, which is consistent with the observed trends. Hydrological projections of peak flows show large impacts in many areas with both positive and negative changes. A general decrease in flood magnitude and earlier spring floods are projected for catchments with snowmelt-dominated peak flows, which is consistent with the observed trends. Finally, existing guidelines in Europe on design flood and design rainfall estimation are reviewed. The review shows that only few countries have developed guidelines that incorporate a consideration of climate change impacts.", "author" : [ { "dropping-particle" : "", "family" : "Madsen", "given" : "H.", "non-dropping-particle" : "", "parse-names" : false, "suffix" : "" }, { "dropping-particle" : "", "family" : "Lawrence", "given" : "D.", "non-dropping-particle" : "", "parse-names" : false, "suffix" : "" }, { "dropping-particle" : "", "family" : "Lang", "given" : "M.", "non-dropping-particle" : "", "parse-names" : false, "suffix" : "" }, { "dropping-particle" : "", "family" : "Martinkova", "given" : "M.", "non-dropping-particle" : "", "parse-names" : false, "suffix" : "" }, { "dropping-particle" : "", "family" : "Kjeldsen", "given" : "T.R.", "non-dropping-particle" : "", "parse-names" : false, "suffix" : "" } ], "container-title" : "Journal of Hydrology", "id" : "ITEM-1", "issued" : { "date-parts" : [ [ "2014", "11", "27" ] ] }, "page" : "3634-3650", "publisher" : "Elsevier", "title" : "Review of trend analysis and climate change projections of extreme precipitation and floods in Europe", "translator" : [ { "dropping-particle" : "", "family" : "S270", "given" : "", "non-dropping-particle" : "", "parse-names" : false, "suffix" : "" } ], "type" : "article-journal", "volume" : "519" }, "uris" : [ "http://www.mendeley.com/documents/?uuid=fe1f6d4f-6bed-361c-838b-931eac951ab3" ] }, { "id" : "ITEM-2", "itemData" : { "DOI" : "10.1175/JCLI-D-16-0255.1", "ISSN" : "08948755", "abstract" : "AbstractA novel statistical-deterministic method is applied to generate thousands of synthetic tracks of North-Atlantic (NA) polar lows and medicanes (\u201cMediterranean hurricanes\u201d); these synthetic storms are compatible with the climates simulated by 30 CMIP5 models in both historical and RCP85 simulations for a recent (1986-2005) and a future (2081-2100) period, respectively. Present-to-future multimodel mean changes in storm risk are analysed, with special attention to robust patterns (in terms of consensus among individual models) and privileging in each case the subset of models exhibiting the highest agreement with the results yielded by two reanalyses. A reduction of about 10-15% in the overall frequency of NA polar lows that would uniformly affect the full spectrum of storm intensities is expected. In addition, a very robust regional redistribution of cases is obtained, namely a tendency to shift part of the polar low activity from the south Greenland-Icelandic sector towards the Nordic Seas closer t...", "author" : [ { "dropping-particle" : "", "family" : "Romero", "given" : "R.", "non-dropping-particle" : "", "parse-names" : false, "suffix" : "" }, { "dropping-particle" : "", "family" : "Emanuel", "given" : "K.", "non-dropping-particle" : "", "parse-names" : false, "suffix" : "" } ], "container-title" : "Journal of Climate", "id" : "ITEM-2", "issue" : "1", "issued" : { "date-parts" : [ [ "2017" ] ] }, "page" : "279-299", "title" : "Climate change and hurricane-like extratropical cyclones: Projections for North Atlantic polar lows and medicanes based on CMIP5 models", "translator" : [ { "dropping-particle" : "", "family" : "S28", "given" : "", "non-dropping-particle" : "", "parse-names" : false, "suffix" : "" } ], "type" : "article-journal", "volume" : "30" }, "uris" : [ "http://www.mendeley.com/documents/?uuid=e9a28395-c934-4ada-9ee6-6394bee2e3da" ] }, { "id" : "ITEM-3", "itemData" : { "DOI" : "10.1002/2016GL070634", "ISSN" : "00948276", "abstract" : "Abstract Atmospheric Rivers (ARs) are elongated bands of high water vapor concentration extending to the midlatitudes, which can be associated with intense precipitation and floods over continental areas. We analyze ARs reaching Europe in simulations from six Coupled Model Intercomparison Project Phase 5 (CMIP5) global climate models (GCMs) to quantify possible changes during the current century, with emphasis in five western European prone coastal areas. ARs are represented reasonably well in GCMs for recent climate conditions (1980?2005). Increased vertically integrated horizontal water transport is found for 2074?2099 (RCP4.5 and RCP8.5) compared to 1980?2005, while the number of ARs is projected to double on average for the same period. These changes are robust between models and are associated with higher air temperatures and thus enhanced atmospheric moisture content, together with higher precipitation associated with extratropical cyclones. This suggests an increased risk of intense precipitation and floods along the Atlantic European Coasts from the Iberian Peninsula to Scandinavia.", "author" : [ { "dropping-particle" : "", "family" : "Ramos", "given" : "Alexandre M", "non-dropping-particle" : "", "parse-names" : false, "suffix" : "" }, { "dropping-particle" : "", "family" : "Tom\u00e9", "given" : "Ricardo", "non-dropping-particle" : "", "parse-names" : false, "suffix" : "" }, { "dropping-particle" : "", "family" : "Trigo", "given" : "Ricardo M", "non-dropping-particle" : "", "parse-names" : false, "suffix" : "" }, { "dropping-particle" : "", "family" : "Liberato", "given" : "Margarida L R", "non-dropping-particle" : "", "parse-names" : false, "suffix" : "" }, { "dropping-particle" : "", "family" : "Pinto", "given" : "Joaquim G", "non-dropping-particle" : "", "parse-names" : false, "suffix" : "" } ], "container-title" : "Geophysical Research Letters", "id" : "ITEM-3", "issue" : "17", "issued" : { "date-parts" : [ [ "2016", "9", "16" ] ] }, "note" : "From Duplicate 1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 M; Tom\u00ef\u00bf\u00bd, R; Trigo, R M; Liberato, M L R; Pinto, J G)\n\nCited By :6\n\nExport Date: 13 July 2018\n\nFrom Duplicate 2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 M; Tom\u00ef\u00bf\u00bd, R; Trigo, R M; Liberato, M L R; Pinto, J G)\n\nCited By :6\n\nExport Date: 13 July 2018\n\nFrom Duplicate 2 (Projected changes in atmospheric rivers affecting Europe in CMIP5 models - Ramos, Alexandre M; Tom\u00ef\u00bf\u00bd, R; Trigo, Ricardo M; Liberato, Margarida L R; Pinto, Joaquim G; Tom\u00e9, Ricardo; Trigo, Ricardo M; Liberato, Margarida L R; Pinto, Joaquim G)\n\nFrom Duplicate 2 (Projected changes in atmospheric rivers affecting Europe in CMIP5 models - Ramos, A M; Tom\u00ef\u00bf\u00bd, R; Trigo, R M; Liberato, M L R; Pinto, J G)\n\nCited By :6\n\nExport Date: 13 July 2018\n\nFrom Duplicate 3 (Projected changes in atmospheric rivers affecting Europe in CMIP5 models - Ramos, Alexandre M; Tom\u00ef\u00bf\u00bd, R; Trigo, Ricardo M; Liberato, Margarida L R; Pinto, Joaquim G; Tom\u00e9, Ricardo; Trigo, Ricardo M; Liberato, Margarida L R; Pinto, Joaquim G)\n\nFrom Duplicate 2 (Projected changes in atmospheric rivers affecting Europe in CMIP5 models - Ramos, Alexandre M; Tom\u00ef\u00bf\u00bd, R; Trigo, Ricardo M; Liberato, Margarida L R; Pinto, Joaquim G; Tom\u00e9, Ricardo; Trigo, Ricardo M; Liberato, Margarida L R; Pinto, Joaquim G)\n\nFrom Duplicate 3 (Projected changes in atmospheric rivers affecting Europe in CMIP5 models - Ramos, A M; Tom\u00ef\u00bf\u00bd, R; Trigo, R M; Liberato, M L R; Pinto, J G)\n\nCited By :6\n\nExport Date: 13 July 2018\n\nFrom Duplicate 3 (Projected changes in atmospheric rivers affecting Europe in CMIP5 models - Ramos, A M; Tom\u00ef\u00bf\u00bd, R; Trigo, R M; Liberato, M L R; Pinto, J G)\n\nCited By :6\n\nExport Date: 13 July 2018\n\nFrom Duplicate 2 (Projected changes in atmospheric rivers affecting Europe in CMIP5 models - Ramos, A M; Tom\u00ef\u00bf\u00bd, R; Trigo, R M; Liberato, M L R; Pinto, J G)\n\nCited By :6\n\nExport Date: 13 July 2018\n\nFrom Duplicate 3 (Projected changes in atmospheric rivers affecting Europe in CMIP5 models - Ramos, A M; Tom\u00ef\u00bf\u00bd, R; Trigo, R M; Liberato, M L R; Pinto, J G)\n\nCited By :6\n\nExport Date: 13 July 2018", "page" : "9315-9323", "publisher" : "Wiley-Blackwell", "title" : "Projected changes in atmospheric rivers affecting Europe in CMIP5 models", "translator" : [ { "dropping-particle" : "", "family" : "S1576", "given" : "", "non-dropping-particle" : "", "parse-names" : false, "suffix" : "" } ], "type" : "article-journal", "volume" : "43" }, "uris" : [ "http://www.mendeley.com/documents/?uuid=a7573410-292a-4ac7-a791-b33566b46f47" ] }, { "id" : "ITEM-4",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4",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Madsen et al., 2014; Ramos et al., 2016; Donnelly et al., 2017; Romero and Emanuel, 2017)", "plainTextFormattedCitation" : "(Madsen et al., 2014; Ramos et al., 2016; Donnelly et al., 2017; Romero and Emanuel, 2017)", "previouslyFormattedCitation" : "(Madsen et al., 2014; Ramos et al., 2016; Donnelly et al., 2017; Romero and Emanuel, 2017)" }, "properties" : { "noteIndex" : 0 }, "schema" : "https://github.com/citation-style-language/schema/raw/master/csl-citation.json" }</w:instrText>
            </w:r>
            <w:ins w:id="7735" w:author="Robin Matthews" w:date="2021-07-14T23:14:00Z">
              <w:r w:rsidR="00F417BF">
                <w:rPr>
                  <w:rFonts w:cs="Times New Roman"/>
                  <w:sz w:val="16"/>
                  <w:szCs w:val="16"/>
                  <w:lang w:val="en-GB"/>
                </w:rPr>
                <w:fldChar w:fldCharType="separate"/>
              </w:r>
              <w:r w:rsidR="00F417BF" w:rsidRPr="00DA2EA0">
                <w:rPr>
                  <w:rFonts w:cs="Times New Roman"/>
                  <w:noProof/>
                  <w:sz w:val="16"/>
                  <w:szCs w:val="16"/>
                  <w:lang w:val="en-GB"/>
                </w:rPr>
                <w:t>(Madsen et al., 2014; Ramos et al., 2016; Donnelly et al., 2017; Romero and Emanuel, 2017)</w:t>
              </w:r>
              <w:r w:rsidR="00F417BF">
                <w:rPr>
                  <w:rFonts w:cs="Times New Roman"/>
                  <w:sz w:val="16"/>
                  <w:szCs w:val="16"/>
                  <w:lang w:val="en-GB"/>
                </w:rPr>
                <w:fldChar w:fldCharType="end"/>
              </w:r>
            </w:ins>
            <w:commentRangeStart w:id="7736"/>
            <w:del w:id="7737" w:author="Robin Matthews" w:date="2021-07-14T23:14:00Z">
              <w:r w:rsidRPr="00D424AA" w:rsidDel="00F417BF">
                <w:rPr>
                  <w:rFonts w:cs="Times New Roman"/>
                  <w:sz w:val="16"/>
                  <w:szCs w:val="16"/>
                  <w:lang w:val="en-GB"/>
                </w:rPr>
                <w:fldChar w:fldCharType="begin" w:fldLock="1"/>
              </w:r>
              <w:r w:rsidR="00FF6231" w:rsidDel="00F417BF">
                <w:rPr>
                  <w:rFonts w:cs="Times New Roman"/>
                  <w:sz w:val="16"/>
                  <w:szCs w:val="16"/>
                  <w:lang w:val="en-GB"/>
                </w:rPr>
                <w:delInstrText>ADDIN CSL_CITATION { "citationItems" : [ { "id" : "ITEM-1", "itemData" : { "DOI" : "10.1016/j.jhydrol.2014.11.003", "ISSN" : "00221694", "abstract" : "This paper presents a review of trend analysis of extreme precipitation and hydrological floods in Europe based on observations and future climate projections. The review summaries methods and methodologies applied and key findings from a large number of studies. Reported analyses of observed extreme precipitation and flood records show that there is some evidence of a general increase in extreme precipitation, whereas there are no clear indications of significant trends at large-scale regional or national level of extreme streamflow. Several studies from regions dominated by snowmelt-induced peak flows report decreases in extreme streamflow and earlier spring snowmelt peak flows, likely caused by increasing temperature. The review of likely future changes based on climate projections indicates a general increase in extreme precipitation under a future climate, which is consistent with the observed trends. Hydrological projections of peak flows show large impacts in many areas with both positive and negative changes. A general decrease in flood magnitude and earlier spring floods are projected for catchments with snowmelt-dominated peak flows, which is consistent with the observed trends. Finally, existing guidelines in Europe on design flood and design rainfall estimation are reviewed. The review shows that only few countries have developed guidelines that incorporate a consideration of climate change impacts.", "author" : [ { "dropping-particle" : "", "family" : "Madsen", "given" : "H.", "non-dropping-particle" : "", "parse-names" : false, "suffix" : "" }, { "dropping-particle" : "", "family" : "Lawrence", "given" : "D.", "non-dropping-particle" : "", "parse-names" : false, "suffix" : "" }, { "dropping-particle" : "", "family" : "Lang", "given" : "M.", "non-dropping-particle" : "", "parse-names" : false, "suffix" : "" }, { "dropping-particle" : "", "family" : "Martinkova", "given" : "M.", "non-dropping-particle" : "", "parse-names" : false, "suffix" : "" }, { "dropping-particle" : "", "family" : "Kjeldsen", "given" : "T.R.", "non-dropping-particle" : "", "parse-names" : false, "suffix" : "" } ], "container-title" : "Journal of Hydrology", "id" : "ITEM-1", "issued" : { "date-parts" : [ [ "2014", "11", "27" ] ] }, "page" : "3634-3650", "publisher" : "Elsevier", "title" : "Review of trend analysis and climate change projections of extreme precipitation and floods in Europe", "translator" : [ { "dropping-particle" : "", "family" : "S270", "given" : "", "non-dropping-particle" : "", "parse-names" : false, "suffix" : "" } ], "type" : "article-journal", "volume" : "519" }, "uris" : [ "http://www.mendeley.com/documents/?uuid=fe1f6d4f-6bed-361c-838b-931eac951ab3" ] } ], "mendeley" : { "formattedCitation" : "(Madsen et al., 2014)", "manualFormatting" : "(Madsen et al., 2014", "plainTextFormattedCitation" : "(Madsen et al., 2014)", "previouslyFormattedCitation" : "(Madsen et al., 2014)" }, "properties" : { "noteIndex" : 0 }, "schema" : "https://github.com/citation-style-language/schema/raw/master/csl-citation.json" }</w:delInstrText>
              </w:r>
              <w:r w:rsidRPr="00D424AA" w:rsidDel="00F417BF">
                <w:rPr>
                  <w:rFonts w:cs="Times New Roman"/>
                  <w:sz w:val="16"/>
                  <w:szCs w:val="16"/>
                  <w:lang w:val="en-GB"/>
                </w:rPr>
                <w:fldChar w:fldCharType="separate"/>
              </w:r>
              <w:r w:rsidR="00A26296" w:rsidDel="00F417BF">
                <w:rPr>
                  <w:rFonts w:cs="Times New Roman"/>
                  <w:noProof/>
                  <w:sz w:val="16"/>
                  <w:szCs w:val="16"/>
                  <w:lang w:val="en-GB"/>
                </w:rPr>
                <w:delText>(Madsen et al., 2014</w:delText>
              </w:r>
              <w:r w:rsidRPr="00D424AA" w:rsidDel="00F417BF">
                <w:rPr>
                  <w:rFonts w:cs="Times New Roman"/>
                  <w:sz w:val="16"/>
                  <w:szCs w:val="16"/>
                  <w:lang w:val="en-GB"/>
                </w:rPr>
                <w:fldChar w:fldCharType="end"/>
              </w:r>
              <w:commentRangeEnd w:id="7736"/>
              <w:r w:rsidR="00A26296" w:rsidDel="00F417BF">
                <w:rPr>
                  <w:rStyle w:val="Marquedecommentaire"/>
                </w:rPr>
                <w:commentReference w:id="7736"/>
              </w:r>
              <w:r w:rsidRPr="00841A35" w:rsidDel="00F417BF">
                <w:rPr>
                  <w:rFonts w:cs="Times New Roman"/>
                  <w:sz w:val="16"/>
                  <w:szCs w:val="16"/>
                  <w:lang w:val="en-GB"/>
                </w:rPr>
                <w:delText>;</w:delText>
              </w:r>
              <w:r w:rsidRPr="00D424AA" w:rsidDel="00F417BF">
                <w:rPr>
                  <w:rFonts w:eastAsiaTheme="minorHAnsi" w:cs="Times New Roman"/>
                  <w:color w:val="000000" w:themeColor="text1"/>
                  <w:sz w:val="16"/>
                  <w:szCs w:val="16"/>
                  <w:lang w:val="en-GB" w:eastAsia="en-US"/>
                </w:rPr>
                <w:delText xml:space="preserve"> </w:delText>
              </w:r>
              <w:commentRangeStart w:id="7738"/>
              <w:r w:rsidRPr="00D424AA" w:rsidDel="00F417BF">
                <w:rPr>
                  <w:rFonts w:eastAsiaTheme="minorHAnsi" w:cs="Times New Roman"/>
                  <w:color w:val="000000" w:themeColor="text1"/>
                  <w:sz w:val="16"/>
                  <w:szCs w:val="16"/>
                  <w:lang w:val="en-GB" w:eastAsia="en-US"/>
                </w:rPr>
                <w:fldChar w:fldCharType="begin" w:fldLock="1"/>
              </w:r>
              <w:r w:rsidR="00FF6231" w:rsidDel="00F417BF">
                <w:rPr>
                  <w:rFonts w:eastAsiaTheme="minorHAnsi" w:cs="Times New Roman"/>
                  <w:color w:val="000000" w:themeColor="text1"/>
                  <w:sz w:val="16"/>
                  <w:szCs w:val="16"/>
                  <w:lang w:val="en-GB" w:eastAsia="en-US"/>
                </w:rPr>
                <w:delInstrText>ADDIN CSL_CITATION { "citationItems" : [ { "id" : "ITEM-1", "itemData" : { "DOI" : "10.1175/JCLI-D-16-0255.1", "ISSN" : "08948755", "abstract" : "AbstractA novel statistical-deterministic method is applied to generate thousands of synthetic tracks of North-Atlantic (NA) polar lows and medicanes (\u201cMediterranean hurricanes\u201d); these synthetic storms are compatible with the climates simulated by 30 CMIP5 models in both historical and RCP85 simulations for a recent (1986-2005) and a future (2081-2100) period, respectively. Present-to-future multimodel mean changes in storm risk are analysed, with special attention to robust patterns (in terms of consensus among individual models) and privileging in each case the subset of models exhibiting the highest agreement with the results yielded by two reanalyses. A reduction of about 10-15% in the overall frequency of NA polar lows that would uniformly affect the full spectrum of storm intensities is expected. In addition, a very robust regional redistribution of cases is obtained, namely a tendency to shift part of the polar low activity from the south Greenland-Icelandic sector towards the Nordic Seas closer t...", "author" : [ { "dropping-particle" : "", "family" : "Romero", "given" : "R.", "non-dropping-particle" : "", "parse-names" : false, "suffix" : "" }, { "dropping-particle" : "", "family" : "Emanuel", "given" : "K.", "non-dropping-particle" : "", "parse-names" : false, "suffix" : "" } ], "container-title" : "Journal of Climate", "id" : "ITEM-1", "issue" : "1", "issued" : { "date-parts" : [ [ "2017" ] ] }, "page" : "279-299", "title" : "Climate change and hurricane-like extratropical cyclones: Projections for North Atlantic polar lows and medicanes based on CMIP5 models", "translator" : [ { "dropping-particle" : "", "family" : "S28", "given" : "", "non-dropping-particle" : "", "parse-names" : false, "suffix" : "" } ], "type" : "article-journal", "volume" : "30" }, "uris" : [ "http://www.mendeley.com/documents/?uuid=e9a28395-c934-4ada-9ee6-6394bee2e3da" ] }, { "id" : "ITEM-2", "itemData" : { "DOI" : "10.1002/2016GL070634", "ISSN" : "00948276", "abstract" : "Abstract Atmospheric Rivers (ARs) are elongated bands of high water vapor concentration extending to the midlatitudes, which can be associated with intense precipitation and floods over continental areas. We analyze ARs reaching Europe in simulations from six Coupled Model Intercomparison Project Phase 5 (CMIP5) global climate models (GCMs) to quantify possible changes during the current century, with emphasis in five western European prone coastal areas. ARs are represented reasonably well in GCMs for recent climate conditions (1980?2005). Increased vertically integrated horizontal water transport is found for 2074?2099 (RCP4.5 and RCP8.5) compared to 1980?2005, while the number of ARs is projected to double on average for the same period. These changes are robust between models and are associated with higher air temperatures and thus enhanced atmospheric moisture content, together with higher precipitation associated with extratropical cyclones. This suggests an increased risk of intense precipitation and floods along the Atlantic European Coasts from the Iberian Peninsula to Scandinavia.", "author" : [ { "dropping-particle" : "", "family" : "Ramos", "given" : "Alexandre M", "non-dropping-particle" : "", "parse-names" : false, "suffix" : "" }, { "dropping-particle" : "", "family" : "Tom\u00e9", "given" : "Ricardo", "non-dropping-particle" : "", "parse-names" : false, "suffix" : "" }, { "dropping-particle" : "", "family" : "Trigo", "given" : "Ricardo M", "non-dropping-particle" : "", "parse-names" : false, "suffix" : "" }, { "dropping-particle" : "", "family" : "Liberato", "given" : "Margarida L R", "non-dropping-particle" : "", "parse-names" : false, "suffix" : "" }, { "dropping-particle" : "", "family" : "Pinto", "given" : "Joaquim G", "non-dropping-particle" : "", "parse-names" : false, "suffix" : "" } ], "container-title" : "Geophysical Research Letters", "id" : "ITEM-2", "issue" : "17", "issued" : { "date-parts" : [ [ "2016", "9", "16" ] ] }, "note" : "From Duplicate 1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 M; Tom\u00ef\u00bf\u00bd, R; Trigo, R M; Liberato, M L R; Pinto, J G)\n\nCited By :6\n\nExport Date: 13 July 2018\n\nFrom Duplicate 2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lexandre M; Tom\u00e9, Ricardo; Trigo, Ricardo M; Liberato, Margarida L R; Pinto, Joaquim G; Tom\u00ef\u00bf\u00bd, R; Trigo, Ricardo M; Liberato, Margarida L R; Pinto, Joaquim G; Tom\u00e9, Ricardo; Trigo, Ricardo M; Liberato, Margarida L R; Pinto, Joaquim G)\n\nFrom Duplicate 1 (Projected changes in atmospheric rivers affecting Europe in CMIP5 models - Ramos, A M; Tom\u00ef\u00bf\u00bd, R; Trigo, R M; Liberato, M L R; Pinto, J G)\n\nCited By :6\n\nExport Date: 13 July 2018\n\nFrom Duplicate 2 (Projected changes in atmospheric rivers affecting Europe in CMIP5 models - Ramos, Alexandre M; Tom\u00ef\u00bf\u00bd, R; Trigo, Ricardo M; Liberato, Margarida L R; Pinto, Joaquim G; Tom\u00e9, Ricardo; Trigo, Ricardo M; Liberato, Margarida L R; Pinto, Joaquim G)\n\nFrom Duplicate 2 (Projected changes in atmospheric rivers affecting Europe in CMIP5 models - Ramos, A M; Tom\u00ef\u00bf\u00bd, R; Trigo, R M; Liberato, M L R; Pinto, J G)\n\nCited By :6\n\nExport Date: 13 July 2018\n\nFrom Duplicate 3 (Projected changes in atmospheric rivers affecting Europe in CMIP5 models - Ramos, Alexandre M; Tom\u00ef\u00bf\u00bd, R; Trigo, Ricardo M; Liberato, Margarida L R; Pinto, Joaquim G; Tom\u00e9, Ricardo; Trigo, Ricardo M; Liberato, Margarida L R; Pinto, Joaquim G)\n\nFrom Duplicate 2 (Projected changes in atmospheric rivers affecting Europe in CMIP5 models - Ramos, Alexandre M; Tom\u00ef\u00bf\u00bd, R; Trigo, Ricardo M; Liberato, Margarida L R; Pinto, Joaquim G; Tom\u00e9, Ricardo; Trigo, Ricardo M; Liberato, Margarida L R; Pinto, Joaquim G)\n\nFrom Duplicate 3 (Projected changes in atmospheric rivers affecting Europe in CMIP5 models - Ramos, A M; Tom\u00ef\u00bf\u00bd, R; Trigo, R M; Liberato, M L R; Pinto, J G)\n\nCited By :6\n\nExport Date: 13 July 2018\n\nFrom Duplicate 3 (Projected changes in atmospheric rivers affecting Europe in CMIP5 models - Ramos, A M; Tom\u00ef\u00bf\u00bd, R; Trigo, R M; Liberato, M L R; Pinto, J G)\n\nCited By :6\n\nExport Date: 13 July 2018\n\nFrom Duplicate 2 (Projected changes in atmospheric rivers affecting Europe in CMIP5 models - Ramos, A M; Tom\u00ef\u00bf\u00bd, R; Trigo, R M; Liberato, M L R; Pinto, J G)\n\nCited By :6\n\nExport Date: 13 July 2018\n\nFrom Duplicate 3 (Projected changes in atmospheric rivers affecting Europe in CMIP5 models - Ramos, A M; Tom\u00ef\u00bf\u00bd, R; Trigo, R M; Liberato, M L R; Pinto, J G)\n\nCited By :6\n\nExport Date: 13 July 2018", "page" : "9315-9323", "publisher" : "Wiley-Blackwell", "title" : "Projected changes in atmospheric rivers affecting Europe in CMIP5 models", "translator" : [ { "dropping-particle" : "", "family" : "S1576", "given" : "", "non-dropping-particle" : "", "parse-names" : false, "suffix" : "" } ], "type" : "article-journal", "volume" : "43" }, "uris" : [ "http://www.mendeley.com/documents/?uuid=a7573410-292a-4ac7-a791-b33566b46f47" ] } ], "mendeley" : { "formattedCitation" : "(Ramos et al., 2016; Romero and Emanuel, 2017)", "manualFormatting" : "Ramos et al., 2016; Romero and Emanuel, 2017", "plainTextFormattedCitation" : "(Ramos et al., 2016; Romero and Emanuel, 2017)", "previouslyFormattedCitation" : "(Ramos et al., 2016; Romero and Emanuel, 2017)" }, "properties" : { "noteIndex" : 0 }, "schema" : "https://github.com/citation-style-language/schema/raw/master/csl-citation.json" }</w:delInstrText>
              </w:r>
              <w:r w:rsidRPr="00D424AA" w:rsidDel="00F417BF">
                <w:rPr>
                  <w:rFonts w:eastAsiaTheme="minorHAnsi" w:cs="Times New Roman"/>
                  <w:color w:val="000000" w:themeColor="text1"/>
                  <w:sz w:val="16"/>
                  <w:szCs w:val="16"/>
                  <w:lang w:val="en-GB" w:eastAsia="en-US"/>
                </w:rPr>
                <w:fldChar w:fldCharType="separate"/>
              </w:r>
              <w:r w:rsidR="00A26296" w:rsidDel="00F417BF">
                <w:rPr>
                  <w:rFonts w:eastAsiaTheme="minorHAnsi" w:cs="Times New Roman"/>
                  <w:noProof/>
                  <w:color w:val="000000" w:themeColor="text1"/>
                  <w:sz w:val="16"/>
                  <w:szCs w:val="16"/>
                  <w:lang w:val="en-GB" w:eastAsia="en-US"/>
                </w:rPr>
                <w:delText>Ramos et al., 2016; Romero and Emanuel, 2017</w:delText>
              </w:r>
              <w:r w:rsidRPr="00D424AA" w:rsidDel="00F417BF">
                <w:rPr>
                  <w:rFonts w:eastAsiaTheme="minorHAnsi" w:cs="Times New Roman"/>
                  <w:color w:val="000000" w:themeColor="text1"/>
                  <w:sz w:val="16"/>
                  <w:szCs w:val="16"/>
                  <w:lang w:val="en-GB" w:eastAsia="en-US"/>
                </w:rPr>
                <w:fldChar w:fldCharType="end"/>
              </w:r>
              <w:commentRangeEnd w:id="7738"/>
              <w:r w:rsidR="00A26296" w:rsidDel="00F417BF">
                <w:rPr>
                  <w:rStyle w:val="Marquedecommentaire"/>
                </w:rPr>
                <w:commentReference w:id="7738"/>
              </w:r>
              <w:r w:rsidRPr="00841A35" w:rsidDel="00F417BF">
                <w:rPr>
                  <w:rFonts w:eastAsiaTheme="minorHAnsi" w:cs="Times New Roman"/>
                  <w:color w:val="000000" w:themeColor="text1"/>
                  <w:sz w:val="16"/>
                  <w:szCs w:val="16"/>
                  <w:lang w:val="en-GB" w:eastAsia="en-US"/>
                </w:rPr>
                <w:delText>;</w:delText>
              </w:r>
              <w:r w:rsidRPr="00D424AA" w:rsidDel="00F417BF">
                <w:rPr>
                  <w:rFonts w:eastAsiaTheme="minorHAnsi" w:cs="Times New Roman"/>
                  <w:noProof/>
                  <w:color w:val="000000" w:themeColor="text1"/>
                  <w:sz w:val="16"/>
                  <w:szCs w:val="16"/>
                  <w:lang w:val="en-GB" w:eastAsia="en-US"/>
                </w:rPr>
                <w:delText xml:space="preserve"> </w:delText>
              </w:r>
              <w:commentRangeStart w:id="7739"/>
              <w:r w:rsidRPr="00D424AA" w:rsidDel="00F417BF">
                <w:rPr>
                  <w:rFonts w:cs="Times New Roman"/>
                  <w:sz w:val="16"/>
                  <w:szCs w:val="16"/>
                  <w:lang w:val="en-GB"/>
                </w:rPr>
                <w:fldChar w:fldCharType="begin" w:fldLock="1"/>
              </w:r>
              <w:r w:rsidR="00FF6231" w:rsidDel="00F417BF">
                <w:rPr>
                  <w:rFonts w:cs="Times New Roman"/>
                  <w:sz w:val="16"/>
                  <w:szCs w:val="16"/>
                  <w:lang w:val="en-GB"/>
                </w:rPr>
                <w:delInstrText>ADDIN CSL_CITATION { "citationItems" : [ { "id" : "ITEM-1", "itemData" : { "DOI" : "10.1007/s10584-017-1971-7", "author" : [ { "dropping-particle" : "", "family" : "Donnelly", "given" : "C", "non-dropping-particle" : "", "parse-names" : false, "suffix" : "" }, { "dropping-particle" : "", "family" : "Greuell", "given" : "W", "non-dropping-particle" : "", "parse-names" : false, "suffix" : "" }, { "dropping-particle" : "", "family" : "Andersson", "given" : "J", "non-dropping-particle" : "", "parse-names" : false, "suffix" : "" }, { "dropping-particle" : "", "family" : "Gerten", "given" : "D", "non-dropping-particle" : "", "parse-names" : false, "suffix" : "" }, { "dropping-particle" : "", "family" : "Pisacane", "given" : "G", "non-dropping-particle" : "", "parse-names" : false, "suffix" : "" }, { "dropping-particle" : "", "family" : "Roudier", "given" : "P", "non-dropping-particle" : "", "parse-names" : false, "suffix" : "" }, { "dropping-particle" : "", "family" : "Ludwig", "given" : "F", "non-dropping-particle" : "", "parse-names" : false, "suffix" : "" } ], "container-title" : "Climatic Change", "id" : "ITEM-1", "issue" : "1-2", "issued" : { "date-parts" : [ [ "2017" ] ] }, "note" : "Cited By :18\n\nExport Date: 13 July 2018", "page" : "13-26", "title" : "Impacts of climate change on European hydrology at 1.5, 2 and 3 degrees mean global warming above preindustrial level", "translator" : [ { "dropping-particle" : "", "family" : "S488", "given" : "", "non-dropping-particle" : "", "parse-names" : false, "suffix" : "" } ], "type" : "article-journal", "volume" : "143" }, "uris" : [ "http://www.mendeley.com/documents/?uuid=b9970412-a18e-4f56-b39d-936289ac5608" ] } ], "mendeley" : { "formattedCitation" : "(Donnelly et al., 2017)", "manualFormatting" : "Donnelly et al., 2017)", "plainTextFormattedCitation" : "(Donnelly et al., 2017)", "previouslyFormattedCitation" : "(Donnelly et al., 2017)" }, "properties" : { "noteIndex" : 0 }, "schema" : "https://github.com/citation-style-language/schema/raw/master/csl-citation.json" }</w:delInstrText>
              </w:r>
              <w:r w:rsidRPr="00D424AA" w:rsidDel="00F417BF">
                <w:rPr>
                  <w:rFonts w:cs="Times New Roman"/>
                  <w:sz w:val="16"/>
                  <w:szCs w:val="16"/>
                  <w:lang w:val="en-GB"/>
                </w:rPr>
                <w:fldChar w:fldCharType="separate"/>
              </w:r>
              <w:r w:rsidR="00A26296" w:rsidDel="00F417BF">
                <w:rPr>
                  <w:rFonts w:cs="Times New Roman"/>
                  <w:noProof/>
                  <w:sz w:val="16"/>
                  <w:szCs w:val="16"/>
                  <w:lang w:val="en-GB"/>
                </w:rPr>
                <w:delText>Donnelly et al., 2017)</w:delText>
              </w:r>
              <w:r w:rsidRPr="00D424AA" w:rsidDel="00F417BF">
                <w:rPr>
                  <w:rFonts w:cs="Times New Roman"/>
                  <w:sz w:val="16"/>
                  <w:szCs w:val="16"/>
                  <w:lang w:val="en-GB"/>
                </w:rPr>
                <w:fldChar w:fldCharType="end"/>
              </w:r>
              <w:commentRangeEnd w:id="7739"/>
              <w:r w:rsidR="00A26296" w:rsidDel="00F417BF">
                <w:rPr>
                  <w:rStyle w:val="Marquedecommentaire"/>
                </w:rPr>
                <w:commentReference w:id="7739"/>
              </w:r>
            </w:del>
            <w:bookmarkEnd w:id="7733"/>
          </w:p>
          <w:p w14:paraId="3FCEFB66" w14:textId="77777777" w:rsidR="00D376F0" w:rsidRPr="00D424AA" w:rsidRDefault="00D376F0" w:rsidP="00D424AA">
            <w:pPr>
              <w:rPr>
                <w:rFonts w:cs="Times New Roman"/>
                <w:color w:val="000000" w:themeColor="text1"/>
                <w:sz w:val="16"/>
                <w:szCs w:val="16"/>
                <w:lang w:val="en-GB"/>
              </w:rPr>
            </w:pPr>
          </w:p>
        </w:tc>
      </w:tr>
      <w:tr w:rsidR="00D376F0" w:rsidRPr="00D424AA" w14:paraId="785DCE88" w14:textId="77777777" w:rsidTr="00723657">
        <w:tc>
          <w:tcPr>
            <w:tcW w:w="2158" w:type="dxa"/>
            <w:vMerge/>
          </w:tcPr>
          <w:p w14:paraId="50E09D5E"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5402110A"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i/>
                <w:color w:val="000000" w:themeColor="text1"/>
                <w:sz w:val="16"/>
                <w:szCs w:val="16"/>
                <w:lang w:val="en-GB" w:eastAsia="en-US"/>
              </w:rPr>
              <w:t>High confidence</w:t>
            </w:r>
            <w:r w:rsidRPr="00D424AA">
              <w:rPr>
                <w:rFonts w:eastAsiaTheme="minorHAnsi" w:cs="Times New Roman"/>
                <w:color w:val="000000" w:themeColor="text1"/>
                <w:sz w:val="16"/>
                <w:szCs w:val="16"/>
                <w:lang w:val="en-GB" w:eastAsia="en-US"/>
              </w:rPr>
              <w:t xml:space="preserve"> in the intensification of heavy precipitation</w:t>
            </w:r>
          </w:p>
          <w:p w14:paraId="6E54A112"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i/>
                <w:color w:val="000000" w:themeColor="text1"/>
                <w:sz w:val="16"/>
                <w:szCs w:val="16"/>
                <w:lang w:val="en-GB" w:eastAsia="en-US"/>
              </w:rPr>
              <w:t>High confidence</w:t>
            </w:r>
            <w:r w:rsidRPr="00D424AA">
              <w:rPr>
                <w:rFonts w:eastAsiaTheme="minorHAnsi" w:cs="Times New Roman"/>
                <w:color w:val="000000" w:themeColor="text1"/>
                <w:sz w:val="16"/>
                <w:szCs w:val="16"/>
                <w:lang w:val="en-GB" w:eastAsia="en-US"/>
              </w:rPr>
              <w:t xml:space="preserve"> in the changes in flood seasonality </w:t>
            </w:r>
          </w:p>
          <w:p w14:paraId="3FB413B8" w14:textId="77777777" w:rsidR="00D376F0" w:rsidRPr="00D424AA" w:rsidRDefault="00D376F0" w:rsidP="00D424AA">
            <w:pPr>
              <w:spacing w:after="160" w:line="259" w:lineRule="auto"/>
              <w:rPr>
                <w:rFonts w:eastAsiaTheme="minorHAnsi" w:cs="Times New Roman"/>
                <w:i/>
                <w:color w:val="000000" w:themeColor="text1"/>
                <w:sz w:val="16"/>
                <w:szCs w:val="16"/>
                <w:lang w:val="en-GB" w:eastAsia="en-US"/>
              </w:rPr>
            </w:pPr>
            <w:r w:rsidRPr="00D424AA">
              <w:rPr>
                <w:rFonts w:eastAsiaTheme="minorHAnsi" w:cs="Times New Roman"/>
                <w:i/>
                <w:color w:val="000000" w:themeColor="text1"/>
                <w:sz w:val="16"/>
                <w:szCs w:val="16"/>
                <w:lang w:val="en-GB" w:eastAsia="en-US"/>
              </w:rPr>
              <w:t>High confidence</w:t>
            </w:r>
            <w:r w:rsidRPr="00D424AA">
              <w:rPr>
                <w:rFonts w:eastAsiaTheme="minorHAnsi" w:cs="Times New Roman"/>
                <w:color w:val="000000" w:themeColor="text1"/>
                <w:sz w:val="16"/>
                <w:szCs w:val="16"/>
                <w:lang w:val="en-GB" w:eastAsia="en-US"/>
              </w:rPr>
              <w:t xml:space="preserve"> in the increase in extreme snow-melt events</w:t>
            </w:r>
          </w:p>
        </w:tc>
        <w:tc>
          <w:tcPr>
            <w:tcW w:w="2158" w:type="dxa"/>
            <w:tcBorders>
              <w:top w:val="dashed" w:sz="4" w:space="0" w:color="000000"/>
            </w:tcBorders>
            <w:shd w:val="clear" w:color="auto" w:fill="AED9FC"/>
          </w:tcPr>
          <w:p w14:paraId="7A654E23"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eastAsia="en-CA"/>
              </w:rPr>
              <w:t>High confidence</w:t>
            </w:r>
            <w:r w:rsidRPr="00D424AA">
              <w:rPr>
                <w:rFonts w:cs="Times New Roman"/>
                <w:color w:val="000000" w:themeColor="text1"/>
                <w:sz w:val="16"/>
                <w:szCs w:val="16"/>
                <w:lang w:val="en-GB" w:eastAsia="en-CA"/>
              </w:rPr>
              <w:t xml:space="preserve"> in a human contribution to the observed intensification of heavy precipitation</w:t>
            </w:r>
            <w:r w:rsidRPr="00D424AA">
              <w:rPr>
                <w:rFonts w:cs="Times New Roman"/>
                <w:i/>
                <w:color w:val="000000" w:themeColor="text1"/>
                <w:sz w:val="16"/>
                <w:szCs w:val="16"/>
                <w:lang w:val="en-GB"/>
              </w:rPr>
              <w:t xml:space="preserve"> </w:t>
            </w:r>
            <w:r w:rsidRPr="00D424AA">
              <w:rPr>
                <w:rFonts w:cs="Times New Roman"/>
                <w:color w:val="000000" w:themeColor="text1"/>
                <w:sz w:val="16"/>
                <w:szCs w:val="16"/>
                <w:lang w:val="en-GB"/>
              </w:rPr>
              <w:t>in winter.</w:t>
            </w:r>
          </w:p>
        </w:tc>
        <w:tc>
          <w:tcPr>
            <w:tcW w:w="2158" w:type="dxa"/>
            <w:tcBorders>
              <w:top w:val="dashed" w:sz="4" w:space="0" w:color="000000"/>
            </w:tcBorders>
            <w:shd w:val="clear" w:color="auto" w:fill="DEEAF6"/>
            <w:tcMar>
              <w:top w:w="40" w:type="dxa"/>
              <w:left w:w="40" w:type="dxa"/>
              <w:bottom w:w="40" w:type="dxa"/>
              <w:right w:w="40" w:type="dxa"/>
            </w:tcMar>
          </w:tcPr>
          <w:p w14:paraId="1B737BD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861D85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1CB6670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p w14:paraId="1C9AC844" w14:textId="77777777" w:rsidR="00D376F0" w:rsidRPr="00D424AA" w:rsidRDefault="00D376F0" w:rsidP="00D424AA">
            <w:pPr>
              <w:spacing w:after="160" w:line="259" w:lineRule="auto"/>
              <w:rPr>
                <w:rFonts w:eastAsiaTheme="minorHAnsi" w:cs="Times New Roman"/>
                <w:i/>
                <w:color w:val="000000" w:themeColor="text1"/>
                <w:sz w:val="16"/>
                <w:szCs w:val="16"/>
                <w:lang w:val="en-GB"/>
              </w:rPr>
            </w:pPr>
          </w:p>
        </w:tc>
        <w:tc>
          <w:tcPr>
            <w:tcW w:w="2159" w:type="dxa"/>
            <w:tcBorders>
              <w:top w:val="dashed" w:sz="4" w:space="0" w:color="000000"/>
            </w:tcBorders>
            <w:shd w:val="clear" w:color="auto" w:fill="AED9FC"/>
            <w:tcMar>
              <w:top w:w="40" w:type="dxa"/>
              <w:left w:w="40" w:type="dxa"/>
              <w:bottom w:w="40" w:type="dxa"/>
              <w:right w:w="40" w:type="dxa"/>
            </w:tcMar>
          </w:tcPr>
          <w:p w14:paraId="79019AF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DA1D8E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550B0F8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Mar>
              <w:top w:w="40" w:type="dxa"/>
              <w:left w:w="40" w:type="dxa"/>
              <w:bottom w:w="40" w:type="dxa"/>
              <w:right w:w="40" w:type="dxa"/>
            </w:tcMar>
          </w:tcPr>
          <w:p w14:paraId="245F805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ECA67D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5FE505D" w14:textId="77777777" w:rsidR="00D376F0" w:rsidRPr="00D424AA" w:rsidRDefault="00D376F0" w:rsidP="00D424AA">
            <w:pPr>
              <w:spacing w:after="160" w:line="259" w:lineRule="auto"/>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r>
    </w:tbl>
    <w:p w14:paraId="41C933F0" w14:textId="77777777" w:rsidR="00D376F0" w:rsidRPr="00D424AA" w:rsidRDefault="00D376F0" w:rsidP="00841A35">
      <w:pPr>
        <w:rPr>
          <w:rFonts w:cs="Times New Roman"/>
          <w:b/>
          <w:color w:val="000000" w:themeColor="text1"/>
          <w:lang w:val="en-GB"/>
        </w:rPr>
      </w:pPr>
    </w:p>
    <w:p w14:paraId="5EDA53D4"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17 HERE]</w:t>
      </w:r>
    </w:p>
    <w:p w14:paraId="78CEDD74" w14:textId="77777777" w:rsidR="00D376F0" w:rsidRPr="00D424AA" w:rsidRDefault="00D376F0" w:rsidP="00D424AA">
      <w:pPr>
        <w:rPr>
          <w:rFonts w:cs="Times New Roman"/>
          <w:b/>
          <w:color w:val="000000" w:themeColor="text1"/>
          <w:lang w:val="en-GB"/>
        </w:rPr>
      </w:pPr>
    </w:p>
    <w:p w14:paraId="3312AB7E" w14:textId="77777777" w:rsidR="00D376F0" w:rsidRPr="00D424AA" w:rsidRDefault="00D376F0" w:rsidP="00D424AA">
      <w:pPr>
        <w:rPr>
          <w:rFonts w:cs="Times New Roman"/>
          <w:b/>
          <w:color w:val="000000" w:themeColor="text1"/>
          <w:lang w:val="en-GB"/>
        </w:rPr>
      </w:pPr>
    </w:p>
    <w:p w14:paraId="6E49E074"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18 HERE]</w:t>
      </w:r>
    </w:p>
    <w:p w14:paraId="2334C09F" w14:textId="77777777" w:rsidR="00D376F0" w:rsidRPr="00D424AA" w:rsidRDefault="00D376F0" w:rsidP="00D424AA">
      <w:pPr>
        <w:rPr>
          <w:rFonts w:cs="Times New Roman"/>
          <w:b/>
          <w:color w:val="000000" w:themeColor="text1"/>
          <w:lang w:val="en-GB"/>
        </w:rPr>
      </w:pPr>
    </w:p>
    <w:p w14:paraId="39CE5E9E" w14:textId="7DA1ECF8" w:rsidR="00D376F0" w:rsidRPr="00D424AA" w:rsidRDefault="00D376F0" w:rsidP="00D6213A">
      <w:pPr>
        <w:pStyle w:val="AR6Chap11Table"/>
        <w:rPr>
          <w:lang w:val="en-GB"/>
        </w:rPr>
      </w:pPr>
      <w:r w:rsidRPr="00D424AA">
        <w:rPr>
          <w:lang w:val="en-GB"/>
        </w:rPr>
        <w:t xml:space="preserve">Observed trends, human contribution to observed trends, and projected changes at 1.5°C, 2°C and 4°C of global warming for meteorological droughts (MET), agricultural and ecological droughts (AGR/ECOL), and hydrological droughts (HYDR) in Europe, subdivided by AR6 regions. See Sections 11.9.1 and 11.9.4 for details. </w:t>
      </w:r>
    </w:p>
    <w:tbl>
      <w:tblPr>
        <w:tblW w:w="15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708"/>
        <w:gridCol w:w="2552"/>
        <w:gridCol w:w="1843"/>
        <w:gridCol w:w="2551"/>
        <w:gridCol w:w="3119"/>
        <w:gridCol w:w="3347"/>
      </w:tblGrid>
      <w:tr w:rsidR="00D376F0" w:rsidRPr="00D424AA" w14:paraId="02BC3F4A" w14:textId="77777777" w:rsidTr="00723657">
        <w:tc>
          <w:tcPr>
            <w:tcW w:w="1696" w:type="dxa"/>
            <w:gridSpan w:val="2"/>
            <w:vMerge w:val="restart"/>
            <w:vAlign w:val="center"/>
          </w:tcPr>
          <w:p w14:paraId="3D10987C" w14:textId="77777777" w:rsidR="00D376F0" w:rsidRPr="00D424AA" w:rsidRDefault="00D376F0" w:rsidP="00D424AA">
            <w:pPr>
              <w:jc w:val="center"/>
              <w:rPr>
                <w:rFonts w:cs="Times New Roman"/>
                <w:color w:val="000000" w:themeColor="text1"/>
                <w:sz w:val="16"/>
                <w:szCs w:val="16"/>
                <w:lang w:val="en-GB"/>
              </w:rPr>
            </w:pPr>
            <w:r w:rsidRPr="00D424AA">
              <w:rPr>
                <w:rFonts w:cs="Times New Roman"/>
                <w:sz w:val="16"/>
                <w:szCs w:val="16"/>
                <w:lang w:val="en-GB"/>
              </w:rPr>
              <w:t>Region and drought types</w:t>
            </w:r>
          </w:p>
        </w:tc>
        <w:tc>
          <w:tcPr>
            <w:tcW w:w="2552" w:type="dxa"/>
            <w:vMerge w:val="restart"/>
            <w:vAlign w:val="center"/>
          </w:tcPr>
          <w:p w14:paraId="40B692A8"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1843" w:type="dxa"/>
            <w:vMerge w:val="restart"/>
            <w:vAlign w:val="center"/>
          </w:tcPr>
          <w:p w14:paraId="3725070E"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Detection and attribution; event attribution</w:t>
            </w:r>
          </w:p>
        </w:tc>
        <w:tc>
          <w:tcPr>
            <w:tcW w:w="9017" w:type="dxa"/>
            <w:gridSpan w:val="3"/>
            <w:vAlign w:val="center"/>
          </w:tcPr>
          <w:p w14:paraId="228C7DA1"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D424AA" w14:paraId="2E0F0CA2" w14:textId="77777777" w:rsidTr="00723657">
        <w:tc>
          <w:tcPr>
            <w:tcW w:w="1696" w:type="dxa"/>
            <w:gridSpan w:val="2"/>
            <w:vMerge/>
            <w:vAlign w:val="center"/>
          </w:tcPr>
          <w:p w14:paraId="0AD4BD66" w14:textId="77777777" w:rsidR="00D376F0" w:rsidRPr="00D424AA" w:rsidRDefault="00D376F0" w:rsidP="00D424AA">
            <w:pPr>
              <w:rPr>
                <w:rFonts w:cs="Times New Roman"/>
                <w:color w:val="000000" w:themeColor="text1"/>
                <w:sz w:val="16"/>
                <w:szCs w:val="16"/>
                <w:lang w:val="en-GB"/>
              </w:rPr>
            </w:pPr>
          </w:p>
        </w:tc>
        <w:tc>
          <w:tcPr>
            <w:tcW w:w="2552" w:type="dxa"/>
            <w:vMerge/>
            <w:vAlign w:val="center"/>
          </w:tcPr>
          <w:p w14:paraId="1E72986C" w14:textId="77777777" w:rsidR="00D376F0" w:rsidRPr="00D424AA" w:rsidRDefault="00D376F0" w:rsidP="00D424AA">
            <w:pPr>
              <w:rPr>
                <w:rFonts w:cs="Times New Roman"/>
                <w:color w:val="000000" w:themeColor="text1"/>
                <w:sz w:val="16"/>
                <w:szCs w:val="16"/>
                <w:lang w:val="en-GB"/>
              </w:rPr>
            </w:pPr>
          </w:p>
        </w:tc>
        <w:tc>
          <w:tcPr>
            <w:tcW w:w="1843" w:type="dxa"/>
            <w:vMerge/>
            <w:vAlign w:val="center"/>
          </w:tcPr>
          <w:p w14:paraId="2D4E31B5" w14:textId="77777777" w:rsidR="00D376F0" w:rsidRPr="00D424AA" w:rsidRDefault="00D376F0" w:rsidP="00D424AA">
            <w:pPr>
              <w:rPr>
                <w:rFonts w:cs="Times New Roman"/>
                <w:color w:val="000000" w:themeColor="text1"/>
                <w:sz w:val="16"/>
                <w:szCs w:val="16"/>
                <w:lang w:val="en-GB"/>
              </w:rPr>
            </w:pPr>
          </w:p>
        </w:tc>
        <w:tc>
          <w:tcPr>
            <w:tcW w:w="2551" w:type="dxa"/>
            <w:vAlign w:val="center"/>
          </w:tcPr>
          <w:p w14:paraId="2BD5A61D"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3119" w:type="dxa"/>
            <w:vAlign w:val="center"/>
          </w:tcPr>
          <w:p w14:paraId="3E526EF4"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3347" w:type="dxa"/>
            <w:vAlign w:val="center"/>
          </w:tcPr>
          <w:p w14:paraId="7B77629D"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F1665C" w14:paraId="18591064" w14:textId="77777777" w:rsidTr="00723657">
        <w:trPr>
          <w:trHeight w:val="2360"/>
        </w:trPr>
        <w:tc>
          <w:tcPr>
            <w:tcW w:w="988" w:type="dxa"/>
            <w:vMerge w:val="restart"/>
          </w:tcPr>
          <w:p w14:paraId="12647666" w14:textId="77777777" w:rsidR="00D376F0" w:rsidRPr="00D424AA" w:rsidRDefault="00D376F0" w:rsidP="00841A35">
            <w:pPr>
              <w:rPr>
                <w:rFonts w:cs="Times New Roman"/>
                <w:color w:val="000000" w:themeColor="text1"/>
                <w:sz w:val="16"/>
                <w:szCs w:val="16"/>
                <w:lang w:val="en-GB"/>
              </w:rPr>
            </w:pPr>
            <w:bookmarkStart w:id="7740" w:name="_Hlk77177206"/>
            <w:r w:rsidRPr="00D424AA">
              <w:rPr>
                <w:rFonts w:cs="Times New Roman"/>
                <w:color w:val="000000" w:themeColor="text1"/>
                <w:sz w:val="16"/>
                <w:szCs w:val="16"/>
                <w:lang w:val="en-GB"/>
              </w:rPr>
              <w:t>Greenland/ Iceland (GIC)</w:t>
            </w:r>
          </w:p>
        </w:tc>
        <w:tc>
          <w:tcPr>
            <w:tcW w:w="708" w:type="dxa"/>
            <w:shd w:val="clear" w:color="auto" w:fill="auto"/>
          </w:tcPr>
          <w:p w14:paraId="331EEED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552" w:type="dxa"/>
            <w:shd w:val="clear" w:color="auto" w:fill="D9D9D9" w:themeFill="background1" w:themeFillShade="D9"/>
          </w:tcPr>
          <w:p w14:paraId="44BD6208" w14:textId="13499655"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given </w:t>
            </w:r>
            <w:r w:rsidRPr="00D424AA">
              <w:rPr>
                <w:rFonts w:cs="Times New Roman"/>
                <w:b/>
                <w:bCs/>
                <w:color w:val="000000" w:themeColor="text1"/>
                <w:sz w:val="16"/>
                <w:szCs w:val="16"/>
                <w:lang w:val="en-GB"/>
              </w:rPr>
              <w:t>limited number of studies and limited data</w:t>
            </w:r>
            <w:r w:rsidRPr="00D424AA">
              <w:rPr>
                <w:rFonts w:cs="Times New Roman"/>
                <w:color w:val="000000" w:themeColor="text1"/>
                <w:sz w:val="16"/>
                <w:szCs w:val="16"/>
                <w:lang w:val="en-GB"/>
              </w:rPr>
              <w:t xml:space="preserve"> </w:t>
            </w:r>
            <w:ins w:id="7741" w:author="Robin Matthews" w:date="2021-07-14T17:47:00Z">
              <w:r w:rsidR="0062202F">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Walsh et al., 2020)", "plainTextFormattedCitation" : "(Dunn et al., 2020; Walsh et al., 2020)", "previouslyFormattedCitation" : "(Dunn et al., 2020; Walsh et al., 2020)" }, "properties" : { "noteIndex" : 0 }, "schema" : "https://github.com/citation-style-language/schema/raw/master/csl-citation.json" }</w:instrText>
            </w:r>
            <w:ins w:id="7742" w:author="Robin Matthews" w:date="2021-07-14T17:47:00Z">
              <w:r w:rsidR="0062202F">
                <w:rPr>
                  <w:rFonts w:cs="Times New Roman"/>
                  <w:color w:val="000000" w:themeColor="text1"/>
                  <w:sz w:val="16"/>
                  <w:szCs w:val="16"/>
                  <w:lang w:val="en-GB"/>
                </w:rPr>
                <w:fldChar w:fldCharType="separate"/>
              </w:r>
              <w:r w:rsidR="0062202F" w:rsidRPr="00D92296">
                <w:rPr>
                  <w:rFonts w:cs="Times New Roman"/>
                  <w:noProof/>
                  <w:color w:val="000000" w:themeColor="text1"/>
                  <w:sz w:val="16"/>
                  <w:szCs w:val="16"/>
                  <w:lang w:val="en-GB"/>
                </w:rPr>
                <w:t>(Dunn et al., 2020; Walsh et al., 2020)</w:t>
              </w:r>
              <w:r w:rsidR="0062202F">
                <w:rPr>
                  <w:rFonts w:cs="Times New Roman"/>
                  <w:color w:val="000000" w:themeColor="text1"/>
                  <w:sz w:val="16"/>
                  <w:szCs w:val="16"/>
                  <w:lang w:val="en-GB"/>
                </w:rPr>
                <w:fldChar w:fldCharType="end"/>
              </w:r>
              <w:r w:rsidR="0062202F" w:rsidRPr="00D424AA" w:rsidDel="0062202F">
                <w:rPr>
                  <w:rFonts w:cs="Times New Roman"/>
                  <w:color w:val="000000" w:themeColor="text1"/>
                  <w:sz w:val="16"/>
                  <w:szCs w:val="16"/>
                  <w:lang w:val="en-GB"/>
                </w:rPr>
                <w:t xml:space="preserve"> </w:t>
              </w:r>
            </w:ins>
            <w:del w:id="7743" w:author="Robin Matthews" w:date="2021-07-14T17:47:00Z">
              <w:r w:rsidRPr="00D424AA" w:rsidDel="0062202F">
                <w:rPr>
                  <w:rFonts w:cs="Times New Roman"/>
                  <w:color w:val="000000" w:themeColor="text1"/>
                  <w:sz w:val="16"/>
                  <w:szCs w:val="16"/>
                  <w:lang w:val="en-GB"/>
                </w:rPr>
                <w:delText>(</w:delText>
              </w:r>
              <w:commentRangeStart w:id="7744"/>
              <w:r w:rsidRPr="00D424AA" w:rsidDel="0062202F">
                <w:rPr>
                  <w:rFonts w:cs="Times New Roman"/>
                  <w:color w:val="000000" w:themeColor="text1"/>
                  <w:sz w:val="16"/>
                  <w:szCs w:val="16"/>
                  <w:lang w:val="en-GB"/>
                </w:rPr>
                <w:fldChar w:fldCharType="begin" w:fldLock="1"/>
              </w:r>
              <w:r w:rsidR="00FF6231" w:rsidRPr="0062202F" w:rsidDel="0062202F">
                <w:rPr>
                  <w:rFonts w:cs="Times New Roman"/>
                  <w:color w:val="000000" w:themeColor="text1"/>
                  <w:sz w:val="16"/>
                  <w:szCs w:val="16"/>
                  <w:lang w:val="en-GB"/>
                </w:rPr>
                <w:del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mendeley" : { "formattedCitation" : "(Walsh et al., 2020)", "manualFormatting" : "Walsh et al., 2020", "plainTextFormattedCitation" : "(Walsh et al., 2020)", "previouslyFormattedCitation" : "(Walsh et al., 2020)" }, "properties" : { "noteIndex" : 0 }, "schema" : "https://github.com/citation-style-language/schema/raw/master/csl-citation.json" }</w:delInstrText>
              </w:r>
              <w:r w:rsidRPr="00D424AA" w:rsidDel="0062202F">
                <w:rPr>
                  <w:rFonts w:cs="Times New Roman"/>
                  <w:color w:val="000000" w:themeColor="text1"/>
                  <w:sz w:val="16"/>
                  <w:szCs w:val="16"/>
                  <w:lang w:val="en-GB"/>
                </w:rPr>
                <w:fldChar w:fldCharType="separate"/>
              </w:r>
              <w:r w:rsidR="00A26296" w:rsidRPr="0062202F" w:rsidDel="0062202F">
                <w:rPr>
                  <w:rFonts w:cs="Times New Roman"/>
                  <w:noProof/>
                  <w:color w:val="000000" w:themeColor="text1"/>
                  <w:sz w:val="16"/>
                  <w:szCs w:val="16"/>
                  <w:lang w:val="en-GB"/>
                </w:rPr>
                <w:delText>Walsh et al., 2020</w:delText>
              </w:r>
              <w:r w:rsidRPr="00D424AA" w:rsidDel="0062202F">
                <w:rPr>
                  <w:rFonts w:cs="Times New Roman"/>
                  <w:color w:val="000000" w:themeColor="text1"/>
                  <w:sz w:val="16"/>
                  <w:szCs w:val="16"/>
                  <w:lang w:val="en-GB"/>
                </w:rPr>
                <w:fldChar w:fldCharType="end"/>
              </w:r>
              <w:commentRangeEnd w:id="7744"/>
              <w:r w:rsidR="00A26296" w:rsidDel="0062202F">
                <w:rPr>
                  <w:rStyle w:val="Marquedecommentaire"/>
                </w:rPr>
                <w:commentReference w:id="7744"/>
              </w:r>
              <w:r w:rsidRPr="00841A35" w:rsidDel="0062202F">
                <w:rPr>
                  <w:rFonts w:cs="Times New Roman"/>
                  <w:color w:val="000000" w:themeColor="text1"/>
                  <w:sz w:val="16"/>
                  <w:szCs w:val="16"/>
                  <w:lang w:val="en-GB"/>
                </w:rPr>
                <w:delText xml:space="preserve">; </w:delText>
              </w:r>
              <w:commentRangeStart w:id="7745"/>
              <w:r w:rsidRPr="00D424AA" w:rsidDel="0062202F">
                <w:rPr>
                  <w:rFonts w:cs="Times New Roman"/>
                  <w:color w:val="000000" w:themeColor="text1"/>
                  <w:sz w:val="16"/>
                  <w:szCs w:val="16"/>
                  <w:lang w:val="en-GB"/>
                </w:rPr>
                <w:fldChar w:fldCharType="begin" w:fldLock="1"/>
              </w:r>
              <w:r w:rsidR="00FF6231" w:rsidDel="0062202F">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62202F">
                <w:rPr>
                  <w:rFonts w:cs="Times New Roman"/>
                  <w:color w:val="000000" w:themeColor="text1"/>
                  <w:sz w:val="16"/>
                  <w:szCs w:val="16"/>
                  <w:lang w:val="en-GB"/>
                </w:rPr>
                <w:fldChar w:fldCharType="separate"/>
              </w:r>
              <w:r w:rsidR="00A26296" w:rsidDel="0062202F">
                <w:rPr>
                  <w:rFonts w:cs="Times New Roman"/>
                  <w:noProof/>
                  <w:color w:val="000000" w:themeColor="text1"/>
                  <w:sz w:val="16"/>
                  <w:szCs w:val="16"/>
                  <w:lang w:val="en-GB"/>
                </w:rPr>
                <w:delText>Dunn et al., 2020)</w:delText>
              </w:r>
              <w:r w:rsidRPr="00D424AA" w:rsidDel="0062202F">
                <w:rPr>
                  <w:rFonts w:cs="Times New Roman"/>
                  <w:color w:val="000000" w:themeColor="text1"/>
                  <w:sz w:val="16"/>
                  <w:szCs w:val="16"/>
                  <w:lang w:val="en-GB"/>
                </w:rPr>
                <w:fldChar w:fldCharType="end"/>
              </w:r>
            </w:del>
            <w:commentRangeEnd w:id="7745"/>
            <w:r w:rsidR="00A26296">
              <w:rPr>
                <w:rStyle w:val="Marquedecommentaire"/>
              </w:rPr>
              <w:commentReference w:id="7745"/>
            </w:r>
          </w:p>
        </w:tc>
        <w:tc>
          <w:tcPr>
            <w:tcW w:w="1843" w:type="dxa"/>
            <w:shd w:val="clear" w:color="auto" w:fill="D9D9D9" w:themeFill="background1" w:themeFillShade="D9"/>
          </w:tcPr>
          <w:p w14:paraId="3066A207"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Limited evidence </w:t>
            </w:r>
            <w:r w:rsidRPr="00D424AA">
              <w:rPr>
                <w:rFonts w:cs="Times New Roman"/>
                <w:color w:val="000000" w:themeColor="text1"/>
                <w:sz w:val="16"/>
                <w:szCs w:val="16"/>
                <w:lang w:val="en-GB"/>
              </w:rPr>
              <w:t xml:space="preserve">because of </w:t>
            </w:r>
            <w:r w:rsidRPr="00D424AA">
              <w:rPr>
                <w:rFonts w:cs="Times New Roman"/>
                <w:b/>
                <w:bCs/>
                <w:color w:val="000000" w:themeColor="text1"/>
                <w:sz w:val="16"/>
                <w:szCs w:val="16"/>
                <w:lang w:val="en-GB"/>
              </w:rPr>
              <w:t>lack of studies</w:t>
            </w:r>
          </w:p>
        </w:tc>
        <w:tc>
          <w:tcPr>
            <w:tcW w:w="2551" w:type="dxa"/>
            <w:shd w:val="clear" w:color="auto" w:fill="D9D9D9" w:themeFill="background1" w:themeFillShade="D9"/>
            <w:tcMar>
              <w:top w:w="40" w:type="dxa"/>
              <w:left w:w="40" w:type="dxa"/>
              <w:bottom w:w="40" w:type="dxa"/>
              <w:right w:w="40" w:type="dxa"/>
            </w:tcMar>
          </w:tcPr>
          <w:p w14:paraId="6C62A734" w14:textId="31901987" w:rsidR="00D376F0" w:rsidRPr="00841A35" w:rsidRDefault="00D376F0" w:rsidP="00D424AA">
            <w:pPr>
              <w:spacing w:line="276" w:lineRule="auto"/>
              <w:rPr>
                <w:rFonts w:cs="Times New Roman"/>
                <w:color w:val="000000" w:themeColor="text1"/>
                <w:sz w:val="16"/>
                <w:szCs w:val="16"/>
                <w:lang w:val="en-GB"/>
              </w:rPr>
            </w:pPr>
            <w:r w:rsidRPr="00D424AA">
              <w:rPr>
                <w:rFonts w:cs="Times New Roman"/>
                <w:b/>
                <w:bCs/>
                <w:i/>
                <w:iCs/>
                <w:color w:val="000000" w:themeColor="text1"/>
                <w:sz w:val="16"/>
                <w:szCs w:val="16"/>
                <w:lang w:val="en-GB"/>
              </w:rPr>
              <w:t xml:space="preserve">Low confidenc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given limited number of studi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mendeley" : { "formattedCitation" : "(Walsh et al., 2020)", "plainTextFormattedCitation" : "(Walsh et al., 2020)", "previouslyFormattedCitation" : "(Walsh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lsh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tendency to decrease in meteorological drought based on CDD (Chapter 11 Supplementary Material (11.SM)) and SPI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p>
          <w:p w14:paraId="1FB56CBB" w14:textId="77777777" w:rsidR="00D376F0" w:rsidRPr="00D424AA" w:rsidRDefault="00D376F0" w:rsidP="00D424AA">
            <w:pPr>
              <w:spacing w:line="276" w:lineRule="auto"/>
              <w:rPr>
                <w:rFonts w:cs="Times New Roman"/>
                <w:color w:val="000000" w:themeColor="text1"/>
                <w:sz w:val="16"/>
                <w:szCs w:val="16"/>
                <w:lang w:val="en-GB"/>
              </w:rPr>
            </w:pPr>
          </w:p>
        </w:tc>
        <w:tc>
          <w:tcPr>
            <w:tcW w:w="3119" w:type="dxa"/>
            <w:shd w:val="clear" w:color="auto" w:fill="D9D9D9" w:themeFill="background1" w:themeFillShade="D9"/>
          </w:tcPr>
          <w:p w14:paraId="0E18F8B6" w14:textId="587FC7F9" w:rsidR="00D376F0" w:rsidRPr="00D74FF3" w:rsidRDefault="00D376F0" w:rsidP="00D424AA">
            <w:pPr>
              <w:spacing w:line="276" w:lineRule="auto"/>
              <w:rPr>
                <w:rFonts w:cs="Times New Roman"/>
                <w:color w:val="000000" w:themeColor="text1"/>
                <w:sz w:val="16"/>
                <w:szCs w:val="16"/>
              </w:rPr>
            </w:pPr>
            <w:r w:rsidRPr="00D424AA">
              <w:rPr>
                <w:rFonts w:cs="Times New Roman"/>
                <w:b/>
                <w:bCs/>
                <w:i/>
                <w:iCs/>
                <w:color w:val="000000" w:themeColor="text1"/>
                <w:sz w:val="16"/>
                <w:szCs w:val="16"/>
                <w:lang w:val="en-GB"/>
              </w:rPr>
              <w:t>Low confidence</w:t>
            </w:r>
            <w:r w:rsidRPr="00D424AA">
              <w:rPr>
                <w:rFonts w:cs="Times New Roman"/>
                <w:i/>
                <w:iCs/>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given limited number of studi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mendeley" : { "formattedCitation" : "(Walsh et al., 2020)", "plainTextFormattedCitation" : "(Walsh et al., 2020)", "previouslyFormattedCitation" : "(Walsh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lsh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tendency to decrease in meteorological drought based on CDD (Chapter 11 Supplementary Material (11.SM)) and SPI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 also co</w:t>
            </w:r>
            <w:r w:rsidRPr="00D424AA">
              <w:rPr>
                <w:rFonts w:cs="Times New Roman"/>
                <w:color w:val="000000" w:themeColor="text1"/>
                <w:sz w:val="16"/>
                <w:szCs w:val="16"/>
                <w:lang w:val="en-GB"/>
              </w:rPr>
              <w:t xml:space="preserve">nsistent with mixed index combining SPI and SPEI in Iceland </w:t>
            </w:r>
            <w:commentRangeStart w:id="7746"/>
            <w:r w:rsidRPr="00D424AA">
              <w:rPr>
                <w:rFonts w:cs="Times New Roman"/>
                <w:color w:val="000000" w:themeColor="text1"/>
                <w:sz w:val="16"/>
                <w:szCs w:val="16"/>
                <w:lang w:val="en-GB"/>
              </w:rPr>
              <w:fldChar w:fldCharType="begin" w:fldLock="1"/>
            </w:r>
            <w:ins w:id="7747" w:author="Robin Matthews" w:date="2021-07-14T17:47:00Z">
              <w:r w:rsidR="0062202F">
                <w:rPr>
                  <w:rFonts w:cs="Times New Roman"/>
                  <w:color w:val="000000" w:themeColor="text1"/>
                  <w:sz w:val="16"/>
                  <w:szCs w:val="16"/>
                  <w:lang w:val="en-GB"/>
                </w:rPr>
                <w:instrText>ADDIN CSL_CITATION { "citationItems" : [ { "id" : "ITEM-1", "itemData" : { "DOI" : "10.1002/joc.5291", "author" : [ { "dropping-particle" : "", "family" : "Spinoni", "given" : "J", "non-dropping-particle" : "", "parse-names" : false, "suffix" : "" }, { "dropping-particle" : "V", "family" : "Vogt", "given" : "J", "non-dropping-particle" : "", "parse-names" : false, "suffix" : "" }, { "dropping-particle" : "", "family" : "Naumann", "given" : "G", "non-dropping-particle" : "", "parse-names" : false, "suffix" : "" }, { "dropping-particle" : "", "family" : "Barbosa", "given" : "P", "non-dropping-particle" : "", "parse-names" : false, "suffix" : "" }, { "dropping-particle" : "", "family" : "Dosio", "given" : "A", "non-dropping-particle" : "", "parse-names" : false, "suffix" : "" } ], "container-title" : "International Journal of Climatology", "id" : "ITEM-1", "issue" : "4", "issued" : { "date-parts" : [ [ "2018" ] ] }, "note" : "From Duplicate 1 (Will drought events become more frequent and severe in Europe? - Spinoni, J; Vogt, J V; Naumann, G; Barbosa, P; Dosio, A)\n\nCited By :1\n\nExport Date: 13 July 2018\n\nFrom Duplicate 2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 "page" : "1718-1736", "title" : "Will drought events become more frequent and severe in Europe?", "translator" : [ { "dropping-particle" : "", "family" : "S1544", "given" : "", "non-dropping-particle" : "", "parse-names" : false, "suffix" : "" } ], "type" : "article-journal", "volume" : "38" }, "uris" : [ "http://www.mendeley.com/documents/?uuid=d079bab8-720f-4969-a52f-2f2916eb2b9a" ] } ], "mendeley" : { "formattedCitation" : "(Spinoni et al., 2018b)", "manualFormatting" : "(Spinoni et al., 2018a)", "plainTextFormattedCitation" : "(Spinoni et al., 2018b)", "previouslyFormattedCitation" : "(Spinoni et al., 2018b)" }, "properties" : { "noteIndex" : 0 }, "schema" : "https://github.com/citation-style-language/schema/raw/master/csl-citation.json" }</w:instrText>
              </w:r>
            </w:ins>
            <w:del w:id="7748" w:author="Robin Matthews" w:date="2021-07-14T17:47:00Z">
              <w:r w:rsidR="00FF6231" w:rsidDel="0062202F">
                <w:rPr>
                  <w:rFonts w:cs="Times New Roman"/>
                  <w:color w:val="000000" w:themeColor="text1"/>
                  <w:sz w:val="16"/>
                  <w:szCs w:val="16"/>
                  <w:lang w:val="en-GB"/>
                </w:rPr>
                <w:delInstrText>ADDIN CSL_CITATION { "citationItems" : [ { "id" : "ITEM-1", "itemData" : { "DOI" : "10.1002/joc.5291", "author" : [ { "dropping-particle" : "", "family" : "Spinoni", "given" : "J", "non-dropping-particle" : "", "parse-names" : false, "suffix" : "" }, { "dropping-particle" : "V", "family" : "Vogt", "given" : "J", "non-dropping-particle" : "", "parse-names" : false, "suffix" : "" }, { "dropping-particle" : "", "family" : "Naumann", "given" : "G", "non-dropping-particle" : "", "parse-names" : false, "suffix" : "" }, { "dropping-particle" : "", "family" : "Barbosa", "given" : "P", "non-dropping-particle" : "", "parse-names" : false, "suffix" : "" }, { "dropping-particle" : "", "family" : "Dosio", "given" : "A", "non-dropping-particle" : "", "parse-names" : false, "suffix" : "" } ], "container-title" : "International Journal of Climatology", "id" : "ITEM-1", "issue" : "4", "issued" : { "date-parts" : [ [ "2018" ] ] }, "note" : "From Duplicate 1 (Will drought events become more frequent and severe in Europe? - Spinoni, J; Vogt, J V; Naumann, G; Barbosa, P; Dosio, A)\n\nCited By :1\n\nExport Date: 13 July 2018\n\nFrom Duplicate 2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 "page" : "1718-1736", "title" : "Will drought events become more frequent and severe in Europe?", "translator" : [ { "dropping-particle" : "", "family" : "S1544", "given" : "", "non-dropping-particle" : "", "parse-names" : false, "suffix" : "" } ], "type" : "article-journal", "volume" : "38" }, "uris" : [ "http://www.mendeley.com/documents/?uuid=d079bab8-720f-4969-a52f-2f2916eb2b9a" ] } ], "mendeley" : { "formattedCitation" : "(Spinoni et al., 2018b)", "plainTextFormattedCitation" : "(Spinoni et al., 2018b)", "previouslyFormattedCitation" : "(Spinoni et al., 2018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Spinoni et al., 2018</w:t>
            </w:r>
            <w:del w:id="7749" w:author="Robin Matthews" w:date="2021-07-14T17:47:00Z">
              <w:r w:rsidR="00A26296" w:rsidDel="0062202F">
                <w:rPr>
                  <w:rFonts w:cs="Times New Roman"/>
                  <w:noProof/>
                  <w:color w:val="000000" w:themeColor="text1"/>
                  <w:sz w:val="16"/>
                  <w:szCs w:val="16"/>
                </w:rPr>
                <w:delText>b</w:delText>
              </w:r>
            </w:del>
            <w:ins w:id="7750" w:author="Robin Matthews" w:date="2021-07-14T17:47:00Z">
              <w:r w:rsidR="0062202F">
                <w:rPr>
                  <w:rFonts w:cs="Times New Roman"/>
                  <w:noProof/>
                  <w:color w:val="000000" w:themeColor="text1"/>
                  <w:sz w:val="16"/>
                  <w:szCs w:val="16"/>
                </w:rPr>
                <w:t>a</w:t>
              </w:r>
            </w:ins>
            <w:r w:rsidR="00A26296">
              <w:rPr>
                <w:rFonts w:cs="Times New Roman"/>
                <w:noProof/>
                <w:color w:val="000000" w:themeColor="text1"/>
                <w:sz w:val="16"/>
                <w:szCs w:val="16"/>
              </w:rPr>
              <w:t>)</w:t>
            </w:r>
            <w:r w:rsidRPr="00D424AA">
              <w:rPr>
                <w:rFonts w:cs="Times New Roman"/>
                <w:color w:val="000000" w:themeColor="text1"/>
                <w:sz w:val="16"/>
                <w:szCs w:val="16"/>
                <w:lang w:val="en-GB"/>
              </w:rPr>
              <w:fldChar w:fldCharType="end"/>
            </w:r>
            <w:commentRangeEnd w:id="7746"/>
            <w:r w:rsidR="00A26296">
              <w:rPr>
                <w:rStyle w:val="Marquedecommentaire"/>
              </w:rPr>
              <w:commentReference w:id="7746"/>
            </w:r>
          </w:p>
          <w:p w14:paraId="6F0A0920" w14:textId="77777777" w:rsidR="00D376F0" w:rsidRPr="00D74FF3" w:rsidRDefault="00D376F0" w:rsidP="00D424AA">
            <w:pPr>
              <w:spacing w:line="276" w:lineRule="auto"/>
              <w:rPr>
                <w:rFonts w:cs="Times New Roman"/>
                <w:color w:val="000000" w:themeColor="text1"/>
                <w:sz w:val="16"/>
                <w:szCs w:val="16"/>
              </w:rPr>
            </w:pPr>
          </w:p>
          <w:p w14:paraId="6F0CF480" w14:textId="701E3CB1" w:rsidR="00D376F0" w:rsidRPr="006A2665" w:rsidRDefault="00D376F0" w:rsidP="00D424AA">
            <w:pPr>
              <w:spacing w:line="276" w:lineRule="auto"/>
              <w:rPr>
                <w:rFonts w:cs="Times New Roman"/>
                <w:color w:val="000000" w:themeColor="text1"/>
                <w:sz w:val="16"/>
                <w:szCs w:val="16"/>
                <w:lang w:val="en-GB"/>
              </w:rPr>
            </w:pPr>
            <w:r w:rsidRPr="00D74FF3">
              <w:rPr>
                <w:rFonts w:cs="Times New Roman"/>
                <w:color w:val="000000" w:themeColor="text1"/>
                <w:sz w:val="16"/>
                <w:szCs w:val="16"/>
              </w:rPr>
              <w:t xml:space="preserve">Based on </w:t>
            </w:r>
            <w:commentRangeStart w:id="7751"/>
            <w:r w:rsidRPr="00D424AA">
              <w:rPr>
                <w:rFonts w:cs="Times New Roman"/>
                <w:color w:val="000000" w:themeColor="text1"/>
                <w:sz w:val="16"/>
                <w:szCs w:val="16"/>
                <w:lang w:val="en-GB"/>
              </w:rPr>
              <w:fldChar w:fldCharType="begin" w:fldLock="1"/>
            </w:r>
            <w:ins w:id="7752" w:author="Robin Matthews" w:date="2021-07-14T17:47:00Z">
              <w:r w:rsidR="0062202F">
                <w:rPr>
                  <w:rFonts w:cs="Times New Roman"/>
                  <w:color w:val="000000" w:themeColor="text1"/>
                  <w:sz w:val="16"/>
                  <w:szCs w:val="16"/>
                </w:rPr>
                <w:instrText>ADDIN CSL_CITATION { "citationItems" : [ { "id" : "ITEM-1", "itemData" : { "DOI" : "10.1002/joc.5291", "author" : [ { "dropping-particle" : "", "family" : "Spinoni", "given" : "J", "non-dropping-particle" : "", "parse-names" : false, "suffix" : "" }, { "dropping-particle" : "V", "family" : "Vogt", "given" : "J", "non-dropping-particle" : "", "parse-names" : false, "suffix" : "" }, { "dropping-particle" : "", "family" : "Naumann", "given" : "G", "non-dropping-particle" : "", "parse-names" : false, "suffix" : "" }, { "dropping-particle" : "", "family" : "Barbosa", "given" : "P", "non-dropping-particle" : "", "parse-names" : false, "suffix" : "" }, { "dropping-particle" : "", "family" : "Dosio", "given" : "A", "non-dropping-particle" : "", "parse-names" : false, "suffix" : "" } ], "container-title" : "International Journal of Climatology", "id" : "ITEM-1", "issue" : "4", "issued" : { "date-parts" : [ [ "2018" ] ] }, "note" : "From Duplicate 1 (Will drought events become more frequent and severe in Europe? - Spinoni, J; Vogt, J V; Naumann, G; Barbosa, P; Dosio, A)\n\nCited By :1\n\nExport Date: 13 July 2018\n\nFrom Duplicate 2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 "page" : "1718-1736", "title" : "Will drought events become more frequent and severe in Europe?", "translator" : [ { "dropping-particle" : "", "family" : "S1544", "given" : "", "non-dropping-particle" : "", "parse-names" : false, "suffix" : "" } ], "type" : "article-journal", "volume" : "38" }, "uris" : [ "http://www.mendeley.com/documents/?uuid=d079bab8-720f-4969-a52f-2f2916eb2b9a" ] } ], "mendeley" : { "formattedCitation" : "(Spinoni et al., 2018b)", "manualFormatting" : "(Spinoni et al., 2018a)", "plainTextFormattedCitation" : "(Spinoni et al., 2018b)", "previouslyFormattedCitation" : "(Spinoni et al., 2018b)" }, "properties" : { "noteIndex" : 0 }, "schema" : "https://github.com/citation-style-language/schema/raw/master/csl-citation.json" }</w:instrText>
              </w:r>
            </w:ins>
            <w:del w:id="7753" w:author="Robin Matthews" w:date="2021-07-14T17:47:00Z">
              <w:r w:rsidR="00FF6231" w:rsidDel="0062202F">
                <w:rPr>
                  <w:rFonts w:cs="Times New Roman"/>
                  <w:color w:val="000000" w:themeColor="text1"/>
                  <w:sz w:val="16"/>
                  <w:szCs w:val="16"/>
                </w:rPr>
                <w:delInstrText>ADDIN CSL_CITATION { "citationItems" : [ { "id" : "ITEM-1", "itemData" : { "DOI" : "10.1002/joc.5291", "author" : [ { "dropping-particle" : "", "family" : "Spinoni", "given" : "J", "non-dropping-particle" : "", "parse-names" : false, "suffix" : "" }, { "dropping-particle" : "V", "family" : "Vogt", "given" : "J", "non-dropping-particle" : "", "parse-names" : false, "suffix" : "" }, { "dropping-particle" : "", "family" : "Naumann", "given" : "G", "non-dropping-particle" : "", "parse-names" : false, "suffix" : "" }, { "dropping-particle" : "", "family" : "Barbosa", "given" : "P", "non-dropping-particle" : "", "parse-names" : false, "suffix" : "" }, { "dropping-particle" : "", "family" : "Dosio", "given" : "A", "non-dropping-particle" : "", "parse-names" : false, "suffix" : "" } ], "container-title" : "International Journal of Climatology", "id" : "ITEM-1", "issue" : "4", "issued" : { "date-parts" : [ [ "2018" ] ] }, "note" : "From Duplicate 1 (Will drought events become more frequent and severe in Europe? - Spinoni, J; Vogt, J V; Naumann, G; Barbosa, P; Dosio, A)\n\nCited By :1\n\nExport Date: 13 July 2018\n\nFrom Duplicate 2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w:delInstrText>
              </w:r>
              <w:r w:rsidR="00FF6231" w:rsidRPr="006A2665" w:rsidDel="0062202F">
                <w:rPr>
                  <w:rFonts w:cs="Times New Roman"/>
                  <w:color w:val="000000" w:themeColor="text1"/>
                  <w:sz w:val="16"/>
                  <w:szCs w:val="16"/>
                  <w:lang w:val="en-GB"/>
                </w:rPr>
                <w:delInstrText>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 "page" : "1718-1736", "title" : "Will drought events become more frequent and severe in Europe?", "translator" : [ { "dropping-particle" : "", "family" : "S1544", "given" : "", "non-dropping-particle" : "", "parse-names" : false, "suffix" : "" } ], "type" : "article-journal", "volume" : "38" }, "uris" : [ "http://www.mendeley.com/documents/?uuid=d079bab8-720f-4969-a52f-2f2916eb2b9a" ] } ], "mendeley" : { "formattedCitation" : "(Spinoni et al., 2018b)", "plainTextFormattedCitation" : "(Spinoni et al., 2018b)", "previouslyFormattedCitation" : "(Spinoni et al., 2018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pinoni et al., 2018</w:t>
            </w:r>
            <w:del w:id="7754" w:author="Robin Matthews" w:date="2021-07-14T17:47:00Z">
              <w:r w:rsidR="00A26296" w:rsidDel="0062202F">
                <w:rPr>
                  <w:rFonts w:cs="Times New Roman"/>
                  <w:noProof/>
                  <w:color w:val="000000" w:themeColor="text1"/>
                  <w:sz w:val="16"/>
                  <w:szCs w:val="16"/>
                  <w:lang w:val="en-GB"/>
                </w:rPr>
                <w:delText>b</w:delText>
              </w:r>
            </w:del>
            <w:ins w:id="7755" w:author="Robin Matthews" w:date="2021-07-14T17:47:00Z">
              <w:r w:rsidR="0062202F">
                <w:rPr>
                  <w:rFonts w:cs="Times New Roman"/>
                  <w:noProof/>
                  <w:color w:val="000000" w:themeColor="text1"/>
                  <w:sz w:val="16"/>
                  <w:szCs w:val="16"/>
                  <w:lang w:val="en-GB"/>
                </w:rPr>
                <w:t>a</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751"/>
            <w:r w:rsidR="00A26296">
              <w:rPr>
                <w:rStyle w:val="Marquedecommentaire"/>
              </w:rPr>
              <w:commentReference w:id="7751"/>
            </w:r>
            <w:r w:rsidRPr="006A2665">
              <w:rPr>
                <w:rFonts w:cs="Times New Roman"/>
                <w:color w:val="000000" w:themeColor="text1"/>
                <w:sz w:val="16"/>
                <w:szCs w:val="16"/>
                <w:lang w:val="en-GB"/>
              </w:rPr>
              <w:t xml:space="preserve"> in Iceland  [11 EUROCORDEX RCPs 4.5 AND 8.5] Based on the Standardized Precipitation Index: Decrease of drought frequency.</w:t>
            </w:r>
          </w:p>
        </w:tc>
        <w:tc>
          <w:tcPr>
            <w:tcW w:w="3347" w:type="dxa"/>
            <w:shd w:val="clear" w:color="auto" w:fill="D9D9D9" w:themeFill="background1" w:themeFillShade="D9"/>
          </w:tcPr>
          <w:p w14:paraId="5F0CD7A5" w14:textId="7E9504E7" w:rsidR="00D376F0" w:rsidRPr="00D74FF3" w:rsidRDefault="00D376F0" w:rsidP="00D424AA">
            <w:pPr>
              <w:spacing w:line="276" w:lineRule="auto"/>
              <w:rPr>
                <w:rFonts w:cs="Times New Roman"/>
                <w:color w:val="000000" w:themeColor="text1"/>
                <w:sz w:val="16"/>
                <w:szCs w:val="16"/>
              </w:rPr>
            </w:pPr>
            <w:r w:rsidRPr="00D424AA">
              <w:rPr>
                <w:rFonts w:cs="Times New Roman"/>
                <w:b/>
                <w:bCs/>
                <w:i/>
                <w:iCs/>
                <w:color w:val="000000" w:themeColor="text1"/>
                <w:sz w:val="16"/>
                <w:szCs w:val="16"/>
                <w:lang w:val="en-GB"/>
              </w:rPr>
              <w:t xml:space="preserve">Low confidenc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given limited number of studi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mendeley" : { "formattedCitation" : "(Walsh et al., 2020)", "plainTextFormattedCitation" : "(Walsh et al., 2020)", "previouslyFormattedCitation" : "(Walsh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lsh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  tendency to decrease in meteorological drought based on CDD (Chapter 11 Supplementary Material (11.SM)) and SPI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also consistent with mixed index combining SPI and SPEI in Iceland </w:t>
            </w:r>
            <w:commentRangeStart w:id="7756"/>
            <w:r w:rsidRPr="00D424AA">
              <w:rPr>
                <w:rFonts w:cs="Times New Roman"/>
                <w:color w:val="000000" w:themeColor="text1"/>
                <w:sz w:val="16"/>
                <w:szCs w:val="16"/>
                <w:lang w:val="en-GB"/>
              </w:rPr>
              <w:fldChar w:fldCharType="begin" w:fldLock="1"/>
            </w:r>
            <w:ins w:id="7757" w:author="Robin Matthews" w:date="2021-07-14T17:47:00Z">
              <w:r w:rsidR="0062202F">
                <w:rPr>
                  <w:rFonts w:cs="Times New Roman"/>
                  <w:color w:val="000000" w:themeColor="text1"/>
                  <w:sz w:val="16"/>
                  <w:szCs w:val="16"/>
                  <w:lang w:val="en-GB"/>
                </w:rPr>
                <w:instrText>ADDIN CSL_CITATION { "citationItems" : [ { "id" : "ITEM-1", "itemData" : { "DOI" : "10.1002/joc.5291", "author" : [ { "dropping-particle" : "", "family" : "Spinoni", "given" : "J", "non-dropping-particle" : "", "parse-names" : false, "suffix" : "" }, { "dropping-particle" : "V", "family" : "Vogt", "given" : "J", "non-dropping-particle" : "", "parse-names" : false, "suffix" : "" }, { "dropping-particle" : "", "family" : "Naumann", "given" : "G", "non-dropping-particle" : "", "parse-names" : false, "suffix" : "" }, { "dropping-particle" : "", "family" : "Barbosa", "given" : "P", "non-dropping-particle" : "", "parse-names" : false, "suffix" : "" }, { "dropping-particle" : "", "family" : "Dosio", "given" : "A", "non-dropping-particle" : "", "parse-names" : false, "suffix" : "" } ], "container-title" : "International Journal of Climatology", "id" : "ITEM-1", "issue" : "4", "issued" : { "date-parts" : [ [ "2018" ] ] }, "note" : "From Duplicate 1 (Will drought events become more frequent and severe in Europe? - Spinoni, J; Vogt, J V; Naumann, G; Barbosa, P; Dosio, A)\n\nCited By :1\n\nExport Date: 13 July 2018\n\nFrom Duplicate 2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 "page" : "1718-1736", "title" : "Will drought events become more frequent and severe in Europe?", "translator" : [ { "dropping-particle" : "", "family" : "S1544", "given" : "", "non-dropping-particle" : "", "parse-names" : false, "suffix" : "" } ], "type" : "article-journal", "volume" : "38" }, "uris" : [ "http://www.mendeley.com/documents/?uuid=d079bab8-720f-4969-a52f-2f2916eb2b9a" ] } ], "mendeley" : { "formattedCitation" : "(Spinoni et al., 2018b)", "manualFormatting" : "(Spinoni et al., 2018a)", "plainTextFormattedCitation" : "(Spinoni et al., 2018b)", "previouslyFormattedCitation" : "(Spinoni et al., 2018b)" }, "properties" : { "noteIndex" : 0 }, "schema" : "https://github.com/citation-style-language/schema/raw/master/csl-citation.json" }</w:instrText>
              </w:r>
            </w:ins>
            <w:del w:id="7758" w:author="Robin Matthews" w:date="2021-07-14T17:47:00Z">
              <w:r w:rsidR="00FF6231" w:rsidDel="0062202F">
                <w:rPr>
                  <w:rFonts w:cs="Times New Roman"/>
                  <w:color w:val="000000" w:themeColor="text1"/>
                  <w:sz w:val="16"/>
                  <w:szCs w:val="16"/>
                  <w:lang w:val="en-GB"/>
                </w:rPr>
                <w:delInstrText>ADDIN CSL_CITATION { "citationItems" : [ { "id" : "ITEM-1", "itemData" : { "DOI" : "10.1002/joc.5291", "author" : [ { "dropping-particle" : "", "family" : "Spinoni", "given" : "J", "non-dropping-particle" : "", "parse-names" : false, "suffix" : "" }, { "dropping-particle" : "V", "family" : "Vogt", "given" : "J", "non-dropping-particle" : "", "parse-names" : false, "suffix" : "" }, { "dropping-particle" : "", "family" : "Naumann", "given" : "G", "non-dropping-particle" : "", "parse-names" : false, "suffix" : "" }, { "dropping-particle" : "", "family" : "Barbosa", "given" : "P", "non-dropping-particle" : "", "parse-names" : false, "suffix" : "" }, { "dropping-particle" : "", "family" : "Dosio", "given" : "A", "non-dropping-particle" : "", "parse-names" : false, "suffix" : "" } ], "container-title" : "International Journal of Climatology", "id" : "ITEM-1", "issue" : "4", "issued" : { "date-parts" : [ [ "2018" ] ] }, "note" : "From Duplicate 1 (Will drought events become more frequent and severe in Europe? - Spinoni, J; Vogt, J V; Naumann, G; Barbosa, P; Dosio, A)\n\nCited By :1\n\nExport Date: 13 July 2018\n\nFrom Duplicate 2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 "page" : "1718-1736", "title" : "Will drought events become more frequent and severe in Europe?", "translator" : [ { "dropping-particle" : "", "family" : "S1544", "given" : "", "non-dropping-particle" : "", "parse-names" : false, "suffix" : "" } ], "type" : "article-journal", "volume" : "38" }, "uris" : [ "http://www.mendeley.com/documents/?uuid=d079bab8-720f-4969-a52f-2f2916eb2b9a" ] } ], "mendeley" : { "formattedCitation" : "(Spinoni et al., 2018b)", "plainTextFormattedCitation" : "(Spinoni et al., 2018b)", "previouslyFormattedCitation" : "(Spinoni et al., 2018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Spinoni et al., 2018</w:t>
            </w:r>
            <w:del w:id="7759" w:author="Robin Matthews" w:date="2021-07-14T17:47:00Z">
              <w:r w:rsidR="00A26296" w:rsidDel="0062202F">
                <w:rPr>
                  <w:rFonts w:cs="Times New Roman"/>
                  <w:noProof/>
                  <w:color w:val="000000" w:themeColor="text1"/>
                  <w:sz w:val="16"/>
                  <w:szCs w:val="16"/>
                </w:rPr>
                <w:delText>b</w:delText>
              </w:r>
            </w:del>
            <w:ins w:id="7760" w:author="Robin Matthews" w:date="2021-07-14T17:47:00Z">
              <w:r w:rsidR="0062202F">
                <w:rPr>
                  <w:rFonts w:cs="Times New Roman"/>
                  <w:noProof/>
                  <w:color w:val="000000" w:themeColor="text1"/>
                  <w:sz w:val="16"/>
                  <w:szCs w:val="16"/>
                </w:rPr>
                <w:t>a</w:t>
              </w:r>
            </w:ins>
            <w:r w:rsidR="00A26296">
              <w:rPr>
                <w:rFonts w:cs="Times New Roman"/>
                <w:noProof/>
                <w:color w:val="000000" w:themeColor="text1"/>
                <w:sz w:val="16"/>
                <w:szCs w:val="16"/>
              </w:rPr>
              <w:t>)</w:t>
            </w:r>
            <w:r w:rsidRPr="00D424AA">
              <w:rPr>
                <w:rFonts w:cs="Times New Roman"/>
                <w:color w:val="000000" w:themeColor="text1"/>
                <w:sz w:val="16"/>
                <w:szCs w:val="16"/>
                <w:lang w:val="en-GB"/>
              </w:rPr>
              <w:fldChar w:fldCharType="end"/>
            </w:r>
            <w:commentRangeEnd w:id="7756"/>
            <w:r w:rsidR="00A26296">
              <w:rPr>
                <w:rStyle w:val="Marquedecommentaire"/>
              </w:rPr>
              <w:commentReference w:id="7756"/>
            </w:r>
          </w:p>
          <w:p w14:paraId="0AB9CC9B" w14:textId="77777777" w:rsidR="00D376F0" w:rsidRPr="00D74FF3" w:rsidRDefault="00D376F0" w:rsidP="00D424AA">
            <w:pPr>
              <w:spacing w:line="276" w:lineRule="auto"/>
              <w:rPr>
                <w:rFonts w:cs="Times New Roman"/>
                <w:color w:val="000000" w:themeColor="text1"/>
                <w:sz w:val="16"/>
                <w:szCs w:val="16"/>
              </w:rPr>
            </w:pPr>
          </w:p>
          <w:p w14:paraId="14EB0CDC" w14:textId="77AECAA4" w:rsidR="00D376F0" w:rsidRPr="006A2665" w:rsidRDefault="00D376F0" w:rsidP="00D424AA">
            <w:pPr>
              <w:spacing w:line="276" w:lineRule="auto"/>
              <w:rPr>
                <w:rFonts w:cs="Times New Roman"/>
                <w:color w:val="000000" w:themeColor="text1"/>
                <w:sz w:val="16"/>
                <w:szCs w:val="16"/>
                <w:lang w:val="en-GB"/>
              </w:rPr>
            </w:pPr>
            <w:r w:rsidRPr="00D74FF3">
              <w:rPr>
                <w:rFonts w:cs="Times New Roman"/>
                <w:color w:val="000000" w:themeColor="text1"/>
                <w:sz w:val="16"/>
                <w:szCs w:val="16"/>
              </w:rPr>
              <w:t xml:space="preserve">Based on </w:t>
            </w:r>
            <w:commentRangeStart w:id="776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rPr>
              <w:instrText>ADDIN CSL_CITATION { "citationItems" : [ { "id" : "ITEM-1", "itemData" : { "DOI" : "10.1002/joc.5291", "author" : [ { "dropping-particle" : "", "family" : "Spinoni", "given" : "J", "non-dropping-particle" : "", "parse-names" : false, "suffix" : "" }, { "dropping-particle" : "V", "family" : "Vogt", "given" : "J", "non-dropping-particle" : "", "parse-names" : false, "suffix" : "" }, { "dropping-particle" : "", "family" : "Naumann", "given" : "G", "non-dropping-particle" : "", "parse-names" : false, "suffix" : "" }, { "dropping-particle" : "", "family" : "Barbosa", "given" : "P", "non-dropping-particle" : "", "parse-names" : false, "suffix" : "" }, { "dropping-particle" : "", "family" : "Dosio", "given" : "A", "non-dropping-particle" : "", "parse-names" : false, "suffix" : "" } ], "container-title" : "International Journal of Climatology", "id" : "ITEM-1", "issue" : "4", "issued" : { "date-parts" : [ [ "2018" ] ] }, "note" : "From Duplicate 1 (Will drought events become more frequent and severe in Europe? - Spinoni, J; Vogt, J V; Naumann, G; Barbosa, P; Dosio, A)\n\nCited By :1\n\nExport Date: 13 July 2018\n\nFrom Duplicate 2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1 (Will drought events become more frequent and severe in Europe? - Spinoni, J; Vogt, J V; Naumann, G; Barbosa, P; Dosio, A)\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n\nFrom Duplicate 2 (Will drought events become more frequent and severe in Europe? - Spinoni, J; Vogt, J V; Naumann, G; Barbosa, P; Dosio, A)\n\nCited By :1\n\nExport Date: 13 July 2018", "page" : "1718-1736", "title" : "Will drought events become more frequent and severe in Europe?", "translator" : [ { "dropping-particle" : "", "family" : "S1544", "given" : "", "non-dropping-particle" : "", "parse-names" : false, "suffix" : "" } ], "type" : "article-journal", "volume" : "38" }, "uris" : [ "http://www.mendeley.com/documents/?uuid=d079bab8-720f-4969-a52f-2f2916eb2b9a" ] } ], "mendeley" : { "formattedCitation" : "(Spinoni et al., 2018b)", "manualFormatting" : "(Spinoni et al., 2018a)", "plainTextFormattedCitation" : "(Spinoni et al., 2018b)", "previouslyFormattedCitation" : "(Spinoni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pinoni et al., 2018</w:t>
            </w:r>
            <w:ins w:id="7762" w:author="Robin Matthews" w:date="2021-07-14T17:47:00Z">
              <w:r w:rsidR="0062202F">
                <w:rPr>
                  <w:rFonts w:cs="Times New Roman"/>
                  <w:noProof/>
                  <w:color w:val="000000" w:themeColor="text1"/>
                  <w:sz w:val="16"/>
                  <w:szCs w:val="16"/>
                  <w:lang w:val="en-GB"/>
                </w:rPr>
                <w:t>a</w:t>
              </w:r>
            </w:ins>
            <w:del w:id="7763" w:author="Robin Matthews" w:date="2021-07-14T17:47:00Z">
              <w:r w:rsidR="00A26296" w:rsidDel="0062202F">
                <w:rPr>
                  <w:rFonts w:cs="Times New Roman"/>
                  <w:noProof/>
                  <w:color w:val="000000" w:themeColor="text1"/>
                  <w:sz w:val="16"/>
                  <w:szCs w:val="16"/>
                  <w:lang w:val="en-GB"/>
                </w:rPr>
                <w:delText>b</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761"/>
            <w:r w:rsidR="00A26296">
              <w:rPr>
                <w:rStyle w:val="Marquedecommentaire"/>
              </w:rPr>
              <w:commentReference w:id="7761"/>
            </w:r>
            <w:r w:rsidRPr="006A2665">
              <w:rPr>
                <w:rFonts w:cs="Times New Roman"/>
                <w:color w:val="000000" w:themeColor="text1"/>
                <w:sz w:val="16"/>
                <w:szCs w:val="16"/>
                <w:lang w:val="en-GB"/>
              </w:rPr>
              <w:t xml:space="preserve"> in Iceland  [11 EUROCORDEX RCPs 4.5 AND 8.5] Based on the Standardized Precipitation Index:  Decrease of drought frequency.</w:t>
            </w:r>
          </w:p>
        </w:tc>
      </w:tr>
      <w:bookmarkEnd w:id="7740"/>
      <w:tr w:rsidR="00D376F0" w:rsidRPr="00F1665C" w14:paraId="50E55A87" w14:textId="77777777" w:rsidTr="00723657">
        <w:trPr>
          <w:trHeight w:val="734"/>
        </w:trPr>
        <w:tc>
          <w:tcPr>
            <w:tcW w:w="988" w:type="dxa"/>
            <w:vMerge/>
          </w:tcPr>
          <w:p w14:paraId="2BD69635" w14:textId="77777777" w:rsidR="00D376F0" w:rsidRPr="006A2665" w:rsidRDefault="00D376F0" w:rsidP="00D424AA">
            <w:pPr>
              <w:rPr>
                <w:rFonts w:cs="Times New Roman"/>
                <w:color w:val="000000" w:themeColor="text1"/>
                <w:sz w:val="16"/>
                <w:szCs w:val="16"/>
                <w:lang w:val="en-GB"/>
              </w:rPr>
            </w:pPr>
          </w:p>
        </w:tc>
        <w:tc>
          <w:tcPr>
            <w:tcW w:w="708" w:type="dxa"/>
            <w:shd w:val="clear" w:color="auto" w:fill="auto"/>
          </w:tcPr>
          <w:p w14:paraId="624D4CD6"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t>AGR</w:t>
            </w:r>
          </w:p>
          <w:p w14:paraId="4A89A8ED" w14:textId="77777777" w:rsidR="00D376F0" w:rsidRPr="00D424AA" w:rsidRDefault="00D376F0" w:rsidP="00D424AA">
            <w:pPr>
              <w:spacing w:line="276" w:lineRule="auto"/>
              <w:rPr>
                <w:rFonts w:cs="Times New Roman"/>
                <w:i/>
                <w:iCs/>
                <w:color w:val="000000" w:themeColor="text1"/>
                <w:sz w:val="16"/>
                <w:szCs w:val="16"/>
                <w:lang w:val="en-GB"/>
              </w:rPr>
            </w:pPr>
            <w:r w:rsidRPr="00D424AA">
              <w:rPr>
                <w:rFonts w:cs="Times New Roman"/>
                <w:color w:val="000000" w:themeColor="text1"/>
                <w:sz w:val="16"/>
                <w:szCs w:val="16"/>
                <w:lang w:val="en-GB"/>
              </w:rPr>
              <w:t>ECOL</w:t>
            </w:r>
          </w:p>
        </w:tc>
        <w:tc>
          <w:tcPr>
            <w:tcW w:w="2552" w:type="dxa"/>
            <w:shd w:val="clear" w:color="auto" w:fill="D9D9D9" w:themeFill="background1" w:themeFillShade="D9"/>
          </w:tcPr>
          <w:p w14:paraId="1E225741" w14:textId="0A032983" w:rsidR="00D376F0" w:rsidRPr="00D424AA" w:rsidRDefault="00D376F0" w:rsidP="00D424AA">
            <w:pPr>
              <w:widowControl/>
              <w:autoSpaceDE w:val="0"/>
              <w:autoSpaceDN w:val="0"/>
              <w:adjustRightInd w:val="0"/>
              <w:rPr>
                <w:rFonts w:cs="Times New Roman"/>
                <w:i/>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i/>
                <w:iCs/>
                <w:color w:val="000000" w:themeColor="text1"/>
                <w:sz w:val="16"/>
                <w:szCs w:val="16"/>
                <w:lang w:val="en-GB"/>
              </w:rPr>
              <w:t>:</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given </w:t>
            </w:r>
            <w:r w:rsidRPr="00D424AA">
              <w:rPr>
                <w:rFonts w:cs="Times New Roman"/>
                <w:b/>
                <w:bCs/>
                <w:color w:val="000000" w:themeColor="text1"/>
                <w:sz w:val="16"/>
                <w:szCs w:val="16"/>
                <w:lang w:val="en-GB"/>
              </w:rPr>
              <w:t>limited number of studies and limited data</w:t>
            </w:r>
            <w:r w:rsidRPr="00D424AA">
              <w:rPr>
                <w:rFonts w:cs="Times New Roman"/>
                <w:color w:val="000000" w:themeColor="text1"/>
                <w:sz w:val="16"/>
                <w:szCs w:val="16"/>
                <w:lang w:val="en-GB"/>
              </w:rPr>
              <w:t xml:space="preserve"> </w:t>
            </w:r>
            <w:commentRangeStart w:id="7764"/>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mendeley" : { "formattedCitation" : "(Walsh et al., 2020)", "manualFormatting" : "(Walsh et al., 2020", "plainTextFormattedCitation" : "(Walsh et al., 2020)", "previouslyFormattedCitation" : "(Walsh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lsh et al., 2020</w:t>
            </w:r>
            <w:r w:rsidRPr="00D424AA">
              <w:rPr>
                <w:rFonts w:cs="Times New Roman"/>
                <w:color w:val="000000" w:themeColor="text1"/>
                <w:sz w:val="16"/>
                <w:szCs w:val="16"/>
                <w:lang w:val="en-GB"/>
              </w:rPr>
              <w:fldChar w:fldCharType="end"/>
            </w:r>
            <w:commentRangeEnd w:id="7764"/>
            <w:r w:rsidR="00A26296">
              <w:rPr>
                <w:rStyle w:val="Marquedecommentaire"/>
              </w:rPr>
              <w:commentReference w:id="7764"/>
            </w:r>
            <w:r w:rsidRPr="00841A35">
              <w:rPr>
                <w:rFonts w:cs="Times New Roman"/>
                <w:color w:val="000000" w:themeColor="text1"/>
                <w:sz w:val="16"/>
                <w:szCs w:val="16"/>
                <w:lang w:val="en-GB"/>
              </w:rPr>
              <w:t xml:space="preserve">). </w:t>
            </w:r>
          </w:p>
        </w:tc>
        <w:tc>
          <w:tcPr>
            <w:tcW w:w="1843" w:type="dxa"/>
            <w:shd w:val="clear" w:color="auto" w:fill="D9D9D9" w:themeFill="background1" w:themeFillShade="D9"/>
          </w:tcPr>
          <w:p w14:paraId="267A1336" w14:textId="77777777" w:rsidR="00D376F0" w:rsidRPr="00D424AA" w:rsidRDefault="00D376F0" w:rsidP="00D424AA">
            <w:pPr>
              <w:spacing w:line="276" w:lineRule="auto"/>
              <w:rPr>
                <w:rFonts w:cs="Times New Roman"/>
                <w:i/>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lack of studies</w:t>
            </w:r>
          </w:p>
        </w:tc>
        <w:tc>
          <w:tcPr>
            <w:tcW w:w="2551" w:type="dxa"/>
            <w:shd w:val="clear" w:color="auto" w:fill="D9D9D9" w:themeFill="background1" w:themeFillShade="D9"/>
          </w:tcPr>
          <w:p w14:paraId="343FB3BE" w14:textId="013F017B" w:rsidR="00D376F0" w:rsidRPr="00D424AA" w:rsidRDefault="00D376F0" w:rsidP="00D424AA">
            <w:pPr>
              <w:spacing w:line="276" w:lineRule="auto"/>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i/>
                <w:iCs/>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lack of studi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mendeley" : { "formattedCitation" : "(Walsh et al., 2020)", "plainTextFormattedCitation" : "(Walsh et al., 2020)", "previouslyFormattedCitation" : "(Walsh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lsh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and </w:t>
            </w:r>
            <w:r w:rsidRPr="00D424AA">
              <w:rPr>
                <w:rFonts w:cs="Times New Roman"/>
                <w:b/>
                <w:bCs/>
                <w:color w:val="000000" w:themeColor="text1"/>
                <w:sz w:val="16"/>
                <w:szCs w:val="16"/>
                <w:lang w:val="en-GB"/>
              </w:rPr>
              <w:t>inconsistent c</w:t>
            </w:r>
            <w:r w:rsidRPr="00D424AA">
              <w:rPr>
                <w:rFonts w:cs="Times New Roman"/>
                <w:color w:val="000000" w:themeColor="text1"/>
                <w:sz w:val="16"/>
                <w:szCs w:val="16"/>
                <w:lang w:val="en-GB"/>
              </w:rPr>
              <w:t>hanges in soil moisture in CMIP6 (Chapter 11 Supplementary Material (11.SM))</w:t>
            </w:r>
          </w:p>
        </w:tc>
        <w:tc>
          <w:tcPr>
            <w:tcW w:w="3119" w:type="dxa"/>
            <w:shd w:val="clear" w:color="auto" w:fill="D9D9D9" w:themeFill="background1" w:themeFillShade="D9"/>
          </w:tcPr>
          <w:p w14:paraId="0ADF518D" w14:textId="47160403" w:rsidR="00D376F0" w:rsidRPr="00D424AA" w:rsidRDefault="00D376F0" w:rsidP="00D424AA">
            <w:pPr>
              <w:spacing w:line="276" w:lineRule="auto"/>
              <w:rPr>
                <w:rFonts w:cs="Times New Roman"/>
                <w:i/>
                <w:iCs/>
                <w:color w:val="000000" w:themeColor="text1"/>
                <w:sz w:val="16"/>
                <w:szCs w:val="16"/>
                <w:lang w:val="en-GB"/>
              </w:rPr>
            </w:pPr>
            <w:r w:rsidRPr="00D424AA">
              <w:rPr>
                <w:rFonts w:cs="Times New Roman"/>
                <w:b/>
                <w:bCs/>
                <w:i/>
                <w:iCs/>
                <w:color w:val="000000" w:themeColor="text1"/>
                <w:sz w:val="16"/>
                <w:szCs w:val="16"/>
                <w:lang w:val="en-GB"/>
              </w:rPr>
              <w:t xml:space="preserve">Low confidenc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lack of studi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mendeley" : { "formattedCitation" : "(Walsh et al., 2020)", "plainTextFormattedCitation" : "(Walsh et al., 2020)", "previouslyFormattedCitation" : "(Walsh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lsh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and </w:t>
            </w:r>
            <w:r w:rsidRPr="00D424AA">
              <w:rPr>
                <w:rFonts w:cs="Times New Roman"/>
                <w:b/>
                <w:bCs/>
                <w:color w:val="000000" w:themeColor="text1"/>
                <w:sz w:val="16"/>
                <w:szCs w:val="16"/>
                <w:lang w:val="en-GB"/>
              </w:rPr>
              <w:t xml:space="preserve">inconsistent </w:t>
            </w:r>
            <w:r w:rsidRPr="00D424AA">
              <w:rPr>
                <w:rFonts w:cs="Times New Roman"/>
                <w:color w:val="000000" w:themeColor="text1"/>
                <w:sz w:val="16"/>
                <w:szCs w:val="16"/>
                <w:lang w:val="en-GB"/>
              </w:rPr>
              <w:t>changes in soil moisture in CMIP6 (Chapter 11 Supplementary Material (11.SM))</w:t>
            </w:r>
          </w:p>
        </w:tc>
        <w:tc>
          <w:tcPr>
            <w:tcW w:w="3347" w:type="dxa"/>
            <w:shd w:val="clear" w:color="auto" w:fill="D9D9D9" w:themeFill="background1" w:themeFillShade="D9"/>
          </w:tcPr>
          <w:p w14:paraId="34483350" w14:textId="49AF496C" w:rsidR="00D376F0" w:rsidRPr="00D424AA" w:rsidRDefault="00D376F0" w:rsidP="00D424AA">
            <w:pPr>
              <w:spacing w:line="276" w:lineRule="auto"/>
              <w:rPr>
                <w:rFonts w:cs="Times New Roman"/>
                <w:i/>
                <w:iCs/>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w:t>
            </w:r>
            <w:r w:rsidRPr="00D424AA">
              <w:rPr>
                <w:rFonts w:cs="Times New Roman"/>
                <w:color w:val="000000" w:themeColor="text1"/>
                <w:sz w:val="16"/>
                <w:szCs w:val="16"/>
                <w:lang w:val="en-GB"/>
              </w:rPr>
              <w:t xml:space="preserve"> because of lack of studi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mendeley" : { "formattedCitation" : "(Walsh et al., 2020)", "plainTextFormattedCitation" : "(Walsh et al., 2020)", "previouslyFormattedCitation" : "(Walsh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lsh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and </w:t>
            </w:r>
            <w:r w:rsidRPr="00D424AA">
              <w:rPr>
                <w:rFonts w:cs="Times New Roman"/>
                <w:b/>
                <w:bCs/>
                <w:color w:val="000000" w:themeColor="text1"/>
                <w:sz w:val="16"/>
                <w:szCs w:val="16"/>
                <w:lang w:val="en-GB"/>
              </w:rPr>
              <w:t xml:space="preserve">inconsistent </w:t>
            </w:r>
            <w:r w:rsidRPr="00D424AA">
              <w:rPr>
                <w:rFonts w:cs="Times New Roman"/>
                <w:color w:val="000000" w:themeColor="text1"/>
                <w:sz w:val="16"/>
                <w:szCs w:val="16"/>
                <w:lang w:val="en-GB"/>
              </w:rPr>
              <w:t>changes in soil moisture in CMIP6 (Chapter 11 Supplementary Material (11.SM))</w:t>
            </w:r>
          </w:p>
        </w:tc>
      </w:tr>
      <w:tr w:rsidR="00D376F0" w:rsidRPr="00F1665C" w14:paraId="2B8055CD" w14:textId="77777777" w:rsidTr="00723657">
        <w:trPr>
          <w:trHeight w:val="734"/>
        </w:trPr>
        <w:tc>
          <w:tcPr>
            <w:tcW w:w="988" w:type="dxa"/>
            <w:vMerge/>
          </w:tcPr>
          <w:p w14:paraId="09CEDE6A" w14:textId="77777777" w:rsidR="00D376F0" w:rsidRPr="00D424AA" w:rsidRDefault="00D376F0" w:rsidP="00D424AA">
            <w:pPr>
              <w:rPr>
                <w:rFonts w:cs="Times New Roman"/>
                <w:color w:val="000000" w:themeColor="text1"/>
                <w:sz w:val="16"/>
                <w:szCs w:val="16"/>
                <w:lang w:val="en-GB"/>
              </w:rPr>
            </w:pPr>
          </w:p>
        </w:tc>
        <w:tc>
          <w:tcPr>
            <w:tcW w:w="708" w:type="dxa"/>
            <w:shd w:val="clear" w:color="auto" w:fill="auto"/>
          </w:tcPr>
          <w:p w14:paraId="6037352A"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552" w:type="dxa"/>
            <w:shd w:val="clear" w:color="auto" w:fill="D9D9D9" w:themeFill="background1" w:themeFillShade="D9"/>
          </w:tcPr>
          <w:p w14:paraId="40FF6FFD" w14:textId="1AF62222" w:rsidR="00D376F0" w:rsidRPr="00841A35" w:rsidRDefault="00D376F0" w:rsidP="00D424AA">
            <w:pPr>
              <w:spacing w:line="276" w:lineRule="auto"/>
              <w:rPr>
                <w:rFonts w:cs="Times New Roman"/>
                <w:i/>
                <w:iCs/>
                <w:color w:val="000000" w:themeColor="text1"/>
                <w:sz w:val="16"/>
                <w:szCs w:val="16"/>
                <w:lang w:val="en-GB"/>
              </w:rPr>
            </w:pPr>
            <w:r w:rsidRPr="00D424AA">
              <w:rPr>
                <w:rFonts w:cs="Times New Roman"/>
                <w:b/>
                <w:bCs/>
                <w:i/>
                <w:iCs/>
                <w:color w:val="000000" w:themeColor="text1"/>
                <w:sz w:val="16"/>
                <w:szCs w:val="16"/>
                <w:lang w:val="en-GB"/>
              </w:rPr>
              <w:t xml:space="preserve">Low confidenc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given </w:t>
            </w:r>
            <w:r w:rsidRPr="00D424AA">
              <w:rPr>
                <w:rFonts w:cs="Times New Roman"/>
                <w:b/>
                <w:bCs/>
                <w:color w:val="000000" w:themeColor="text1"/>
                <w:sz w:val="16"/>
                <w:szCs w:val="16"/>
                <w:lang w:val="en-GB"/>
              </w:rPr>
              <w:t>limited number of studies and limited data</w:t>
            </w:r>
            <w:r w:rsidRPr="00D424AA">
              <w:rPr>
                <w:rFonts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16/j.earscirev.2020.103324", "ISSN" : "00128252", "abstract" : "The greatest impacts of climate change on ecosystems, wildlife and humans often arise from extreme events rather than changes in climatic means. Northern high latitudes, including the Arctic, experience a variety of climate-related extreme events, yet there has been little attempt to synthesize information on extreme events in this region. This review surveys work on various types of extreme events in northern high latitudes, addressing (1) the evidence for variations and changes based on analyses of recent historical data and (2) projected changes based primarily on studies utilizing global climate models. The survey of extreme weather and climate events includes temperature, precipitation, snow, freezing rain, atmospheric blocking, cyclones, and wind. The survey also includes cryospheric and biophysical impacts: sea ice rapid loss events, Greenland Ice Sheet melt, floods, drought, wildfire, coastal erosion, terrestrial ecosystems, and marine ecosystems. Temperature and sea ice rank at the high end of the spectra of evidence for change and confidence in future change, while drought, flooding and cyclones rank at the lower end. Research priorities identified on the basis of this review include greater use of high-resolution models and observing system enhancements that target extreme events. There is also a need for further work on attribution, impacts on ecosystems and humans, and thresholds or tipping points that may be triggered by extreme events in high latitudes.", "author" : [ { "dropping-particle" : "", "family" : "Walsh", "given" : "John E", "non-dropping-particle" : "", "parse-names" : false, "suffix" : "" }, { "dropping-particle" : "", "family" : "Ballinger", "given" : "Thomas J", "non-dropping-particle" : "", "parse-names" : false, "suffix" : "" }, { "dropping-particle" : "", "family" : "Euskirchen", "given" : "Eug\u00e9nie S", "non-dropping-particle" : "", "parse-names" : false, "suffix" : "" }, { "dropping-particle" : "", "family" : "Hanna", "given" : "Edward", "non-dropping-particle" : "", "parse-names" : false, "suffix" : "" }, { "dropping-particle" : "", "family" : "M\u00e5rd", "given" : "Johanna", "non-dropping-particle" : "", "parse-names" : false, "suffix" : "" }, { "dropping-particle" : "", "family" : "Overland", "given" : "James E", "non-dropping-particle" : "", "parse-names" : false, "suffix" : "" }, { "dropping-particle" : "", "family" : "Tangen", "given" : "Helge", "non-dropping-particle" : "", "parse-names" : false, "suffix" : "" }, { "dropping-particle" : "", "family" : "Vihma", "given" : "Timo", "non-dropping-particle" : "", "parse-names" : false, "suffix" : "" } ], "container-title" : "Earth-Science Reviews", "id" : "ITEM-1", "issued" : { "date-parts" : [ [ "2020", "10" ] ] }, "page" : "103324", "title" : "Extreme weather and climate events in northern areas: A review", "translator" : [ { "dropping-particle" : "", "family" : "S3029", "given" : "", "non-dropping-particle" : "", "parse-names" : false, "suffix" : "" } ], "type" : "article-journal", "volume" : "209" }, "uris" : [ "http://www.mendeley.com/documents/?uuid=bdcd2a25-211a-4813-99ed-0a773c65e202" ] } ], "mendeley" : { "formattedCitation" : "(Walsh et al., 2020)", "plainTextFormattedCitation" : "(Walsh et al., 2020)", "previouslyFormattedCitation" : "(Walsh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lsh et al., 2020)</w:t>
            </w:r>
            <w:r w:rsidRPr="00D424AA">
              <w:rPr>
                <w:rFonts w:cs="Times New Roman"/>
                <w:color w:val="000000" w:themeColor="text1"/>
                <w:sz w:val="16"/>
                <w:szCs w:val="16"/>
                <w:lang w:val="en-GB"/>
              </w:rPr>
              <w:fldChar w:fldCharType="end"/>
            </w:r>
          </w:p>
        </w:tc>
        <w:tc>
          <w:tcPr>
            <w:tcW w:w="1843" w:type="dxa"/>
            <w:shd w:val="clear" w:color="auto" w:fill="D9D9D9" w:themeFill="background1" w:themeFillShade="D9"/>
          </w:tcPr>
          <w:p w14:paraId="22780DAF" w14:textId="77777777" w:rsidR="00D376F0" w:rsidRPr="00D424AA" w:rsidRDefault="00D376F0" w:rsidP="00D424AA">
            <w:pPr>
              <w:spacing w:line="276" w:lineRule="auto"/>
              <w:rPr>
                <w:rFonts w:cs="Times New Roman"/>
                <w:i/>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i/>
                <w:iCs/>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w:t>
            </w:r>
            <w:r w:rsidRPr="00D424AA">
              <w:rPr>
                <w:rFonts w:cs="Times New Roman"/>
                <w:b/>
                <w:bCs/>
                <w:color w:val="000000" w:themeColor="text1"/>
                <w:sz w:val="16"/>
                <w:szCs w:val="16"/>
                <w:lang w:val="en-GB"/>
              </w:rPr>
              <w:t>lack of studies</w:t>
            </w:r>
          </w:p>
        </w:tc>
        <w:tc>
          <w:tcPr>
            <w:tcW w:w="2551" w:type="dxa"/>
            <w:shd w:val="clear" w:color="auto" w:fill="D9D9D9" w:themeFill="background1" w:themeFillShade="D9"/>
          </w:tcPr>
          <w:p w14:paraId="72B1C511" w14:textId="77777777" w:rsidR="00D376F0" w:rsidRPr="00D424AA" w:rsidRDefault="00D376F0" w:rsidP="00D424AA">
            <w:pPr>
              <w:spacing w:line="276" w:lineRule="auto"/>
              <w:rPr>
                <w:rFonts w:cs="Times New Roman"/>
                <w:i/>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i/>
                <w:iCs/>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w:t>
            </w:r>
            <w:r w:rsidRPr="00D424AA">
              <w:rPr>
                <w:rFonts w:cs="Times New Roman"/>
                <w:b/>
                <w:bCs/>
                <w:color w:val="000000" w:themeColor="text1"/>
                <w:sz w:val="16"/>
                <w:szCs w:val="16"/>
                <w:lang w:val="en-GB"/>
              </w:rPr>
              <w:t>lack of studies</w:t>
            </w:r>
          </w:p>
        </w:tc>
        <w:tc>
          <w:tcPr>
            <w:tcW w:w="3119" w:type="dxa"/>
            <w:shd w:val="clear" w:color="auto" w:fill="D9D9D9" w:themeFill="background1" w:themeFillShade="D9"/>
          </w:tcPr>
          <w:p w14:paraId="28E21CDB" w14:textId="77777777" w:rsidR="00D376F0" w:rsidRPr="00D424AA" w:rsidRDefault="00D376F0" w:rsidP="00D424AA">
            <w:pPr>
              <w:spacing w:line="276" w:lineRule="auto"/>
              <w:rPr>
                <w:rFonts w:cs="Times New Roman"/>
                <w:i/>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i/>
                <w:iCs/>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w:t>
            </w:r>
            <w:r w:rsidRPr="00D424AA">
              <w:rPr>
                <w:rFonts w:cs="Times New Roman"/>
                <w:b/>
                <w:bCs/>
                <w:color w:val="000000" w:themeColor="text1"/>
                <w:sz w:val="16"/>
                <w:szCs w:val="16"/>
                <w:lang w:val="en-GB"/>
              </w:rPr>
              <w:t>lack of studies</w:t>
            </w:r>
          </w:p>
        </w:tc>
        <w:tc>
          <w:tcPr>
            <w:tcW w:w="3347" w:type="dxa"/>
            <w:tcBorders>
              <w:bottom w:val="single" w:sz="4" w:space="0" w:color="000000"/>
            </w:tcBorders>
            <w:shd w:val="clear" w:color="auto" w:fill="D9D9D9" w:themeFill="background1" w:themeFillShade="D9"/>
          </w:tcPr>
          <w:p w14:paraId="0579C4D2" w14:textId="77777777" w:rsidR="00D376F0" w:rsidRPr="00D424AA" w:rsidRDefault="00D376F0" w:rsidP="00D424AA">
            <w:pPr>
              <w:spacing w:line="276" w:lineRule="auto"/>
              <w:rPr>
                <w:rFonts w:cs="Times New Roman"/>
                <w:i/>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i/>
                <w:iCs/>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w:t>
            </w:r>
            <w:r w:rsidRPr="00D424AA">
              <w:rPr>
                <w:rFonts w:cs="Times New Roman"/>
                <w:b/>
                <w:bCs/>
                <w:color w:val="000000" w:themeColor="text1"/>
                <w:sz w:val="16"/>
                <w:szCs w:val="16"/>
                <w:lang w:val="en-GB"/>
              </w:rPr>
              <w:t>lack of studies</w:t>
            </w:r>
          </w:p>
        </w:tc>
      </w:tr>
      <w:tr w:rsidR="00D376F0" w:rsidRPr="00F1665C" w14:paraId="01BD81BA" w14:textId="77777777" w:rsidTr="00723657">
        <w:trPr>
          <w:trHeight w:val="3212"/>
        </w:trPr>
        <w:tc>
          <w:tcPr>
            <w:tcW w:w="988" w:type="dxa"/>
            <w:vMerge w:val="restart"/>
          </w:tcPr>
          <w:p w14:paraId="75686513" w14:textId="77777777" w:rsidR="00D376F0" w:rsidRPr="00D424AA" w:rsidRDefault="00D376F0" w:rsidP="00841A35">
            <w:pPr>
              <w:rPr>
                <w:rFonts w:cs="Times New Roman"/>
                <w:color w:val="000000" w:themeColor="text1"/>
                <w:sz w:val="16"/>
                <w:szCs w:val="16"/>
                <w:lang w:val="en-GB"/>
              </w:rPr>
            </w:pPr>
          </w:p>
          <w:p w14:paraId="40FA6E4E" w14:textId="7777777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diter-ranean (MED)</w:t>
            </w:r>
            <w:r w:rsidRPr="00D37B08">
              <w:rPr>
                <w:rStyle w:val="Appelnotedebasdep"/>
              </w:rPr>
              <w:footnoteReference w:id="7"/>
            </w:r>
          </w:p>
          <w:p w14:paraId="62668F75" w14:textId="77777777" w:rsidR="00D376F0" w:rsidRPr="00D424AA" w:rsidRDefault="00D376F0" w:rsidP="00D424AA">
            <w:pPr>
              <w:rPr>
                <w:rFonts w:cs="Times New Roman"/>
                <w:color w:val="000000" w:themeColor="text1"/>
                <w:sz w:val="16"/>
                <w:szCs w:val="16"/>
                <w:lang w:val="en-GB"/>
              </w:rPr>
            </w:pPr>
          </w:p>
          <w:p w14:paraId="139A75A4" w14:textId="77777777" w:rsidR="00D376F0" w:rsidRPr="00D424AA" w:rsidRDefault="00D376F0" w:rsidP="00D424AA">
            <w:pPr>
              <w:rPr>
                <w:rFonts w:cs="Times New Roman"/>
                <w:color w:val="000000" w:themeColor="text1"/>
                <w:sz w:val="16"/>
                <w:szCs w:val="16"/>
                <w:lang w:val="en-GB"/>
              </w:rPr>
            </w:pPr>
          </w:p>
          <w:p w14:paraId="279FCAE7" w14:textId="77777777" w:rsidR="00D376F0" w:rsidRPr="00D424AA" w:rsidRDefault="00D376F0" w:rsidP="00D424AA">
            <w:pPr>
              <w:rPr>
                <w:rFonts w:cs="Times New Roman"/>
                <w:color w:val="000000" w:themeColor="text1"/>
                <w:sz w:val="16"/>
                <w:szCs w:val="16"/>
                <w:lang w:val="en-GB"/>
              </w:rPr>
            </w:pPr>
          </w:p>
          <w:p w14:paraId="3837CDD8" w14:textId="77777777" w:rsidR="00D376F0" w:rsidRPr="00D424AA" w:rsidRDefault="00D376F0" w:rsidP="00D424AA">
            <w:pPr>
              <w:rPr>
                <w:rFonts w:cs="Times New Roman"/>
                <w:color w:val="000000" w:themeColor="text1"/>
                <w:sz w:val="16"/>
                <w:szCs w:val="16"/>
                <w:lang w:val="en-GB"/>
              </w:rPr>
            </w:pPr>
          </w:p>
          <w:p w14:paraId="4FE0ADB6" w14:textId="77777777" w:rsidR="00D376F0" w:rsidRPr="00D424AA" w:rsidRDefault="00D376F0" w:rsidP="00D424AA">
            <w:pPr>
              <w:rPr>
                <w:rFonts w:cs="Times New Roman"/>
                <w:color w:val="000000" w:themeColor="text1"/>
                <w:sz w:val="16"/>
                <w:szCs w:val="16"/>
                <w:lang w:val="en-GB"/>
              </w:rPr>
            </w:pPr>
          </w:p>
          <w:p w14:paraId="7974FB93" w14:textId="77777777" w:rsidR="00D376F0" w:rsidRPr="00D424AA" w:rsidRDefault="00D376F0" w:rsidP="00D424AA">
            <w:pPr>
              <w:rPr>
                <w:rFonts w:cs="Times New Roman"/>
                <w:color w:val="000000" w:themeColor="text1"/>
                <w:sz w:val="16"/>
                <w:szCs w:val="16"/>
                <w:lang w:val="en-GB"/>
              </w:rPr>
            </w:pPr>
          </w:p>
          <w:p w14:paraId="17E43C27" w14:textId="77777777" w:rsidR="00D376F0" w:rsidRPr="00D424AA" w:rsidRDefault="00D376F0" w:rsidP="00D424AA">
            <w:pPr>
              <w:rPr>
                <w:rFonts w:cs="Times New Roman"/>
                <w:color w:val="000000" w:themeColor="text1"/>
                <w:sz w:val="16"/>
                <w:szCs w:val="16"/>
                <w:lang w:val="en-GB"/>
              </w:rPr>
            </w:pPr>
          </w:p>
          <w:p w14:paraId="29E4607D" w14:textId="77777777" w:rsidR="00D376F0" w:rsidRPr="00D424AA" w:rsidRDefault="00D376F0" w:rsidP="00D424AA">
            <w:pPr>
              <w:rPr>
                <w:rFonts w:cs="Times New Roman"/>
                <w:color w:val="000000" w:themeColor="text1"/>
                <w:sz w:val="16"/>
                <w:szCs w:val="16"/>
                <w:lang w:val="en-GB"/>
              </w:rPr>
            </w:pPr>
          </w:p>
          <w:p w14:paraId="3956575B" w14:textId="77777777" w:rsidR="00D376F0" w:rsidRPr="00D424AA" w:rsidRDefault="00D376F0" w:rsidP="00D424AA">
            <w:pPr>
              <w:rPr>
                <w:rFonts w:cs="Times New Roman"/>
                <w:color w:val="000000" w:themeColor="text1"/>
                <w:sz w:val="16"/>
                <w:szCs w:val="16"/>
                <w:lang w:val="en-GB"/>
              </w:rPr>
            </w:pPr>
          </w:p>
          <w:p w14:paraId="4061FD86" w14:textId="77777777" w:rsidR="00D376F0" w:rsidRPr="00D424AA" w:rsidRDefault="00D376F0" w:rsidP="00D424AA">
            <w:pPr>
              <w:rPr>
                <w:rFonts w:cs="Times New Roman"/>
                <w:color w:val="000000" w:themeColor="text1"/>
                <w:sz w:val="16"/>
                <w:szCs w:val="16"/>
                <w:lang w:val="en-GB"/>
              </w:rPr>
            </w:pPr>
          </w:p>
          <w:p w14:paraId="0A47D1C1" w14:textId="77777777" w:rsidR="00D376F0" w:rsidRPr="00D424AA" w:rsidRDefault="00D376F0" w:rsidP="00D424AA">
            <w:pPr>
              <w:rPr>
                <w:rFonts w:cs="Times New Roman"/>
                <w:color w:val="000000" w:themeColor="text1"/>
                <w:sz w:val="16"/>
                <w:szCs w:val="16"/>
                <w:lang w:val="en-GB"/>
              </w:rPr>
            </w:pPr>
          </w:p>
          <w:p w14:paraId="004684F3" w14:textId="77777777" w:rsidR="00D376F0" w:rsidRPr="00D424AA" w:rsidRDefault="00D376F0" w:rsidP="00D424AA">
            <w:pPr>
              <w:rPr>
                <w:rFonts w:cs="Times New Roman"/>
                <w:color w:val="000000" w:themeColor="text1"/>
                <w:sz w:val="16"/>
                <w:szCs w:val="16"/>
                <w:lang w:val="en-GB"/>
              </w:rPr>
            </w:pPr>
          </w:p>
        </w:tc>
        <w:tc>
          <w:tcPr>
            <w:tcW w:w="708" w:type="dxa"/>
          </w:tcPr>
          <w:p w14:paraId="2C671BB8" w14:textId="77777777" w:rsidR="00D376F0" w:rsidRPr="00D424AA" w:rsidRDefault="00D376F0" w:rsidP="00D424AA">
            <w:pPr>
              <w:rPr>
                <w:rFonts w:eastAsiaTheme="minorHAnsi" w:cs="Times New Roman"/>
                <w:iCs/>
                <w:color w:val="000000" w:themeColor="text1"/>
                <w:sz w:val="16"/>
                <w:szCs w:val="16"/>
                <w:lang w:val="en-GB" w:eastAsia="en-US"/>
              </w:rPr>
            </w:pPr>
            <w:r w:rsidRPr="00D424AA">
              <w:rPr>
                <w:rFonts w:eastAsiaTheme="minorHAnsi" w:cs="Times New Roman"/>
                <w:iCs/>
                <w:color w:val="000000" w:themeColor="text1"/>
                <w:sz w:val="16"/>
                <w:szCs w:val="16"/>
                <w:lang w:val="en-GB" w:eastAsia="en-US"/>
              </w:rPr>
              <w:t>MET</w:t>
            </w:r>
          </w:p>
        </w:tc>
        <w:tc>
          <w:tcPr>
            <w:tcW w:w="2552" w:type="dxa"/>
            <w:tcBorders>
              <w:bottom w:val="single" w:sz="4" w:space="0" w:color="auto"/>
            </w:tcBorders>
            <w:shd w:val="clear" w:color="auto" w:fill="D9D9D9" w:themeFill="background1" w:themeFillShade="D9"/>
          </w:tcPr>
          <w:p w14:paraId="0A9F3997" w14:textId="77777777" w:rsidR="00D376F0" w:rsidRPr="00D424AA" w:rsidRDefault="00D376F0" w:rsidP="00D424AA">
            <w:pPr>
              <w:rPr>
                <w:rFonts w:eastAsiaTheme="minorHAnsi" w:cs="Times New Roman"/>
                <w:color w:val="000000" w:themeColor="text1"/>
                <w:sz w:val="16"/>
                <w:szCs w:val="16"/>
                <w:lang w:val="en-GB" w:eastAsia="en-US"/>
              </w:rPr>
            </w:pPr>
          </w:p>
          <w:p w14:paraId="19710C42" w14:textId="22D27DF2"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Mixed signals.</w:t>
            </w:r>
            <w:r w:rsidRPr="00D424AA">
              <w:rPr>
                <w:rFonts w:cs="Times New Roman"/>
                <w:color w:val="000000" w:themeColor="text1"/>
                <w:sz w:val="16"/>
                <w:szCs w:val="16"/>
                <w:lang w:val="en-GB"/>
              </w:rPr>
              <w:t xml:space="preserve"> Observed land precipitation trends show pronounced variability within the region, with magnitude and sign of trend in the past centrury depending on time period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1",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id" : "ITEM-2", "itemData" : { "DOI" : "10.1007/s00704-017-2333-0", "ISSN" : "0177-798X", "author" : [ { "dropping-particle" : "", "family" : "Zittis", "given" : "G.", "non-dropping-particle" : "", "parse-names" : false, "suffix" : "" } ], "container-title" : "Theoretical and Applied Climatology", "id" : "ITEM-2", "issued" : { "date-parts" : [ [ "2017", "11", "30" ] ] }, "title" : "Observed rainfall trends and precipitation uncertainty in the vicinity of the Mediterranean, Middle East and North Africa", "translator" : [ { "dropping-particle" : "", "family" : "S700", "given" : "", "non-dropping-particle" : "", "parse-names" : false, "suffix" : "" } ], "type" : "article-journal" }, "uris" : [ "http://www.mendeley.com/documents/?uuid=c9e21238-3a7d-33f9-9193-47b8ee3c7a00" ] }, { "id" : "ITEM-3", "itemData" : { "DOI" : "10.1002/joc.3707", "ISSN" : "08998418", "abstract" :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 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 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G.", "non-dropping-particle" : "", "parse-names" : false, "suffix" : "" }, { "dropping-particle" : "", "family" : "Peterson", "given" : "T.C.", "non-dropping-particle" : "", "parse-names" : false, "suffix" : "" }, { "dropping-particle" : "", "family" : "Brunet", "given" : "M.", "non-dropping-particle" : "", "parse-names" : false, "suffix" : "" }, { "dropping-particle" : "", "family" : "King", "given" : "A.D.", "non-dropping-particle" : "", "parse-names" : false, "suffix" : "" }, { "dropping-particle" : "", "family" : "Almazroui", "given" : "M.", "non-dropping-particle" : "", "parse-names" : false, "suffix" : "" }, { "dropping-particle" : "", "family" : "Kolli", "given" : "R.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Y.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3", "issue" : "3", "issued" : { "date-parts" : [ [ "2014", "3", "15" ] ] }, "page" : "581-592", "title" : "Changes in extreme temperature and precipitation in the Arab region: long-term trends and variability related to ENSO and NAO", "translator" : [ { "dropping-particle" : "", "family" : "S2147", "given" : "", "non-dropping-particle" : "", "parse-names" : false, "suffix" : "" } ], "type" : "article-journal", "volume" : "34" }, "uris" : [ "http://www.mendeley.com/documents/?uuid=64850cdc-4a83-4439-abcf-0c6b9feec565" ] }, { "id" : "ITEM-4", "itemData" : { "DOI" : "10.1016/j.atmosres.2017.09.016", "abstract" : "\u00a9 2017 Elsevier B.V. This paper analyses the observed spatiotemporal characteristics of drought phenomenon in Syria using the Standardised Precipitation Index (SPI) and the Standardised Precipitation Evapotranspiration Index (SPEI). Temporal variability of drought is calculated for various time scales (3, 6, 9, 12, and 24 months) for 20 weather stations over the 1961\u20132012 period. The spatial patterns of drought were identified by applying a Principal Component Analysis (PCA) to the SPI and SPEI values at different time scales. The results revealed three heterogeneous and spatially well-defined regions with different temporal evolution of droughts: 1) Northeastern (inland desert); 2) Southern (mountainous landscape); 3) Northwestern (Mediterranean coast). The evolutionary characteristics of drought during 1961\u20132012 were analysed including spatial and temporal variability of SPI and SPEI, the frequency distribution, and the drought duration. The results of the non-parametric Mann\u2013Kendall test applied to the SPI and SPEI series indicate prevailing significant negative trends (drought) at all stations. Both drought indices have been correlated both on spatial and temporal scales and they are highly comparable, especially, over a 12 and 24 month accumulation period. We concluded that the temporal and spatial characteristics of the SPI and SPEI can be used for developing a drought intensity - areal extent - and frequency curve that assesses the variability of regional droughts in Syria. The analysis of both indices suggests that all three regions had a severe drought in the 1990s, which had never been observed before in the country. Furthermore, the 2007\u20132010 drought was the driest period in the instrumental record, happening just before the onset of the recent conflict in Syria.", "author" : [ { "dropping-particle" : "", "family" : "Mathbout", "given" : "S.", "non-dropping-particle" : "", "parse-names" : false, "suffix" : "" }, { "dropping-particle" : "", "family" : "Lopez-Bustins", "given" : "J.A.", "non-drop</w:instrText>
            </w:r>
            <w:r w:rsidR="00FF6231" w:rsidRPr="006A2665">
              <w:rPr>
                <w:rFonts w:cs="Times New Roman"/>
                <w:color w:val="000000" w:themeColor="text1"/>
                <w:sz w:val="16"/>
                <w:szCs w:val="16"/>
              </w:rPr>
              <w:instrText>ping-particle" : "", "parse-names" : false, "suffix" : "" }, { "dropping-particle" : "", "family" : "Martin-Vide", "given" : "J.", "non-dropping-particle" : "", "parse-names" : false, "suffix" : "" }, { "dropping-particle" : "", "family" : "Bech", "given" : "J.", "non-dropping-particle" : "", "parse-names" : false, "suffix" : "" }, { "dropping-particle" : "", "family" : "Rodrigo", "given" : "F.S.", "non-dropping-particle" : "", "parse-names" : false, "suffix" : "" } ], "container-title" : "Atmospheric Research", "id" : "ITEM-4", "issued" : { "date-parts" : [ [ "2018" ] ] }, "page" : "153-168", "title" : "Spatial and temporal analysis of drought variability at several time scales in Syria during 1961\u20132012", "translator" : [ { "dropping-particle" : "", "family" : "S620", "given" : "", "non-dropping-particle" : "", "parse-names" : false, "suffix" : "" } ], "type" : "article-journal", "volume" : "200" }, "uris" : [ "http://www.mendeley.com/documents/?uuid=d9affe7a-e376-46d2-9504-e1cc683530c9" ] } ], "mendeley" : { "formattedCitation" : "(Donat et al., 2014a; Stagge et al., 2017; Zittis, 2017; Mathbout et al., 2018a)", "plainTextFormattedCitation" : "(Donat et al., 2014a; Stagge et al., 2017; Zittis, 2017; Mathbout et al., 2018a)", "previouslyFormattedCitation" : "(Donat et al., 2014a; Stagge et al., 2017; Zittis, 2017; Mathbout et al., 2018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Donat et al., 2014a; Stagge et al., 2017; Zittis, 2017; Mathbout et al., 2018a)</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nb-NO"/>
              </w:rPr>
              <w:t xml:space="preserve">. </w:t>
            </w:r>
            <w:r w:rsidRPr="00D424AA">
              <w:rPr>
                <w:rFonts w:cs="Times New Roman"/>
                <w:color w:val="000000" w:themeColor="text1"/>
                <w:sz w:val="16"/>
                <w:szCs w:val="16"/>
                <w:lang w:val="en-GB"/>
              </w:rPr>
              <w:t xml:space="preserve">There is </w:t>
            </w:r>
            <w:r w:rsidRPr="00D424AA">
              <w:rPr>
                <w:rFonts w:cs="Times New Roman"/>
                <w:i/>
                <w:color w:val="000000" w:themeColor="text1"/>
                <w:sz w:val="16"/>
                <w:szCs w:val="16"/>
                <w:lang w:val="en-GB"/>
              </w:rPr>
              <w:t>low</w:t>
            </w:r>
            <w:r w:rsidRPr="00D424AA">
              <w:rPr>
                <w:rFonts w:cs="Times New Roman"/>
                <w:color w:val="000000" w:themeColor="text1"/>
                <w:sz w:val="16"/>
                <w:szCs w:val="16"/>
                <w:lang w:val="en-GB"/>
              </w:rPr>
              <w:t xml:space="preserve"> </w:t>
            </w:r>
            <w:r w:rsidRPr="00D424AA">
              <w:rPr>
                <w:rFonts w:cs="Times New Roman"/>
                <w:i/>
                <w:color w:val="000000" w:themeColor="text1"/>
                <w:sz w:val="16"/>
                <w:szCs w:val="16"/>
                <w:lang w:val="en-GB"/>
              </w:rPr>
              <w:t>confidence</w:t>
            </w:r>
            <w:r w:rsidRPr="00D424AA">
              <w:rPr>
                <w:rFonts w:cs="Times New Roman"/>
                <w:color w:val="000000" w:themeColor="text1"/>
                <w:sz w:val="16"/>
                <w:szCs w:val="16"/>
                <w:lang w:val="en-GB"/>
              </w:rPr>
              <w:t xml:space="preserve"> in an increase of drought frequency and severity based on SPI </w:t>
            </w:r>
            <w:bookmarkStart w:id="7765" w:name="_Hlk77177364"/>
            <w:ins w:id="7766" w:author="Robin Matthews" w:date="2021-07-14T17:49:00Z">
              <w:r w:rsidR="0062202F">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016/j.ejrh.2015.01.001", "ISSN" : "22145818", "author" : [ { "dropping-particle" : "", "family" : "Spinoni", "given" : "Jonathan",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Barbosa", "given" : "Paulo", "non-dropping-particle" : "", "parse-names" : false, "suffix" : "" } ], "container-title" : "Journal of Hydrology: Regional Studies", "id" : "ITEM-1", "issued" : { "date-parts" : [ [ "2015", "3" ] ] }, "page" : "509-524", "title" : "The biggest drought events in Europe from 1950 to 2012", "translator" : [ { "dropping-particle" : "", "family" : "S3004", "given" : "", "non-dropping-particle" : "", "parse-names" : false, "suffix" : "" } ], "type" : "article-journal", "volume" : "3" }, "uris" : [ "http://www.mendeley.com/documents/?uuid=aa83f392-7a91-4a4e-861a-7c0b781e30d9" ] }, { "id" : "ITEM-2", "itemData" : { "DOI" : "10.1088/1748-9326/11/4/044005", "author" : [ { "dropping-particle" : "", "family" : "Gudmundsson", "given" : "L", "non-dropping-particle" : "", "parse-names" : false, "suffix" : "" }, { "dropping-particle" : "", "family" : "Seneviratne", "given" : "S I", "non-dropping-particle" : "", "parse-names" : false, "suffix" : "" } ], "container-title" : "Environmental Research Letters", "id" : "ITEM-2", "issue" : "4", "issued" : { "date-parts" : [ [ "2016" ] ] }, "note" : "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 "title" : "Anthropogenic climate change affects meteorological drought risk in Europe", "translator" : [ { "dropping-particle" : "", "family" : "S1539", "given" : "", "non-dropping-particle" : "", "parse-names" : false, "suffix" : "" } ], "type" : "article-journal", "volume" : "11" }, "uris" : [ "http://www.mendeley.com/documents/?uuid=c392a139-870a-4eca-b035-64f61b62f7fc" ] }, { "id" : "ITEM-3",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3",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id" : "ITEM-4", "itemData" : { "DOI" : "10.1002/joc.6719", "ISSN" : "0899-8418", "author" : [ { "dropping-particle" : "", "family" : "Vicente\u2010Serrano", "given" : "Sergio M.", "non-dropping-particle" : "", "parse-names" : false, "suffix" : "" }, { "dropping-particle" : "", "family" : "Dom\u00ednguez\u2010Castro", "given" : "Fernando", "non-dropping-particle" : "", "parse-names" : false, "suffix" : "" }, { "dropping-particle" : "", "family" : "Murphy", "given" : "Conor", "non-dropping-particle" : "", "parse-names" : false, "suffix" : "" }, { "dropping-particle" : "", "family" : "Hannaford", "given" : "Jamie", "non-dropping-particle" : "", "parse-names" : false, "suffix" : "" }, { "dropping-particle" : "", "family" : "Reig", "given" : "Fergus", "non-dropping-particle" : "", "parse-names" : false, "suffix" : "" }, { "dropping-particle" : "", "family" : "Pe\u00f1a\u2010Angulo", "given" : "Dhais", "non-dropping-particle" : "", "parse-names" : false, "suffix" : "" }, { "dropping-particle" : "", "family" : "Tramblay", "given" : "Yves", "non-dropping-particle" : "", "parse-names" : false, "suffix" : "" }, { "dropping-particle" : "", "family" : "Trigo", "given" : "Ricardo M.", "non-dropping-particle" : "", "parse-names" : false, "suffix" : "" }, { "dropping-particle" : "", "family" : "Donald", "given" : "Neil", "non-dropping-particle" : "Mac", "parse-names" : false, "suffix" : "" }, { "dropping-particle" : "", "family" : "Luna", "given" : "M. Yolanda", "non-dropping-particle" : "", "parse-names" : false, "suffix" : "" }, { "dropping-particle" : "", "family" : "Mc Carthy", "given" : "Mark", "non-dropping-particle" : "", "parse-names" : false, "suffix" : "" }, { "dropping-particle" : "", "family" : "Schrier", "given" : "Gerard", "non-dropping-particle" : "Van der", "parse-names" : false, "suffix" : "" }, { "dropping-particle" : "", "family" : "Turco", "given" : "Marco", "non-dropping-particle" : "", "parse-names" : false, "suffix" : "" }, { "dropping-particle" : "", "family" : "Camuffo", "given" : "Dario", "non-dropping-particle" : "", "parse-names" : false, "suffix" : "" }, { "dropping-particle" : "", "family" : "Noguera", "given" : "Ivan", "non-dropping-particle" : "", "parse-names" : false, "suffix" : "" }, { "dropping-particle" : "", "family" : "Garc\u00eda\u2010Herrera", "given" : "Ricardo", "non-dropping-particle" : "", "parse-names" : false, "suffix" : "" }, { "dropping-particle" : "", "family" : "Becherini", "given" : "Francesca", "non-dropping-particle" : "", "parse-names" : false, "suffix" : "" }, { "dropping-particle" : "", "family" : "Valle", "given" : "Antonio", "non-dropping-particle" : "Della", "parse-names" : false, "suffix" : "" }, { "dropping-particle" : "", "family" : "Tomas\u2010Burguera", "given" : "Miquel", "non-dropping-particle" : "", "parse-names" : false, "suffix" : "" }, { "dropping-particle" : "", "family" : "Kenawy", "given" : "Ahmed", "non-dropping-particle" : "El", "parse-names" : false, "suffix" : "" } ], "container-title" : "International Journal of Climatology", "id" : "ITEM-4", "issue" : "S1", "issued" : { "date-parts" : [ [ "2021", "1", "16" ] ] }, "page" : "E690-E717", "title" : "Long\u2010term variability and trends in meteorological droughts in Western Europe (1851\u20132018)", "translator" : [ { "dropping-particle" : "", "family" : "S2067", "given" : "", "non-dropping-particle" : "", "parse-names" : false, "suffix" : "" } ], "type" : "article-journal", "volume" : "41" }, "uris" : [ "http://www.mendeley.com/documents/?uuid=f96d64f2-9c8c-442f-92a0-042b610bd177" ] }, { "id" : "ITEM-5", "itemData" : { "author" : [ { "dropping-particle" : "", "family" : "MedECC", "given" : "", "non-dropping-particle" : "", "parse-names" : false, "suffix" : "" } ], "container-title" : "Climate and Environmental Change in the Mediterranean Basin \u2013 Current Situation and Risks for the Future. First Mediterranean Assessment Report", "editor" : [ { "dropping-particle" : "", "family" : "Cramer", "given" : "W.", "non-dropping-particle" : "", "parse-names" : false, "suffix" : "" }, { "dropping-particle" : "", "family" : "Guiot", "given" : "J.", "non-dropping-particle" : "", "parse-names" : false, "suffix" : "" }, { "dropping-particle" : "", "family" : "Marini", "given" : "K.", "non-dropping-particle" : "", "parse-names" : false, "suffix" : "" }, { "dropping-particle" : "V.", "family" : "Balzan", "given" : "M.", "non-dropping-particle" : "", "parse-names" : false, "suffix" : "" }, { "dropping-particle" : "", "family" : "Cherif", "given" : "S.", "non-dropping-particle" : "", "parse-names" : false, "suffix" : "" }, { "dropping-particle" : "", "family" : "Doblas-Miranda", "given" : "E.", "non-dropping-particle" : "", "parse-names" : false, "suffix" : "" }, { "dropping-particle" : "", "family" : "Santos", "given" : "M. J. P.", "non-dropping-particle" : "Dos", "parse-names" : false, "suffix" : "" } ], "id" : "ITEM-5", "issued" : { "date-parts" : [ [ "2020" ] ] }, "page" : "34", "publisher" : "Union for the Mediterranean, Plan Bleu, UNEP/MAP", "publisher-place" : "Marseille, France", "title" : "MedECC 2020 Summary for Policymakers", "translator" : [ { "dropping-particle" : "", "family" : "S3560", "given" : "Rt6", "non-dropping-particle" : "", "parse-names" : false, "suffix" : "" } ], "type" : "chapter" }, "uris" : [ "http://www.mendeley.com/documents/?uuid=1263223b-4d06-46cd-afb2-7e6a38d45e98" ] }, { "id" : "ITEM-6", "itemData" : { "DOI" : "10.1002/joc.6734", "ISSN" : "0899-8418", "author" : [ { "dropping-particle" : "", "family" : "Driouech", "given" : "Fatima", "non-dropping-particle" : "", "parse-names" : false, "suffix" : "" }, { "dropping-particle" : "", "family" : "Stafi", "given" : "Hafid", "non-dropping-particle" : "", "parse-names" : false, "suffix" : "" }, { "dropping-particle" : "", "family" : "Khouakhi", "given" : "Abdou", "non-dropping-particle" : "", "parse-names" : false, "suffix" : "" }, { "dropping-particle" : "", "family" : "Moutia", "given" : "Sara", "non-dropping-particle" : "", "parse-names" : false, "suffix" : "" }, { "dropping-particle" : "", "family" : "Badi", "given" : "Wafae", "non-dropping-particle" : "", "parse-names" : false, "suffix" : "" }, { "dropping-particle" : "", "family" : "ElRhaz", "given" : "Khalid", "non-dropping-particle" : "", "parse-names" : false, "suffix" : "" }, { "dropping-particle" : "", "family" : "Chehbouni", "given" : "Abdelghani", "non-dropping-particle" : "", "parse-names" : false, "suffix" : "" } ], "container-title" : "International Journal of Climatology", "id" : "ITEM-6", "issue" : "S1", "issued" : { "date-parts" : [ [ "2021", "1", "29" ] ] }, "page" : "1-20", "title" : "Recent observed country-wide climate trends in Morocco", "translator" : [ { "dropping-particle" : "", "family" : "S3513", "given" : "", "non-dropping-particle" : "", "parse-names" : false, "suffix" : "" } ], "type" : "article-journal", "volume" : "41" }, "uris" : [ "http://www.mendeley.com/documents/?uuid=f5274322-78b0-4b32-8377-b11a80322fcc" ] } ], "mendeley" : { "formattedCitation" : "(Spinoni et al., 2015; Gudmundsson and Seneviratne, 2016; MedECC, 2020; Pe\u00f1a-Angulo et al., 2020a; Driouech et al., 2021; Vicente\u2010Serrano et al., 2021)", "manualFormatting" : "(Spinoni et al., 2015; Gudmundsson and Seneviratne, 2016; MedECC, 2020; Pe\u00f1a-Angulo et al., 2020a; Driouech et al., 2021; Vicente\u2010Serrano et al., 2021)", "plainTextFormattedCitation" : "(Spinoni et al., 2015; Gudmundsson and Seneviratne, 2016; MedECC, 2020; Pe\u00f1a-Angulo et al., 2020a; Driouech et al., 2021; Vicente\u2010Serrano et al., 2021)", "previouslyFormattedCitation" : "(Spinoni et al., 2015; Gudmundsson and Seneviratne, 2016; MedECC, 2020; Pe\u00f1a-Angulo et al., 2020a; Driouech et al., 2021; Vicente\u2010Serrano et al., 2021)" }, "properties" : { "noteIndex" : 0 }, "schema" : "https://github.com/citation-style-language/schema/raw/master/csl-citation.json" }</w:instrText>
            </w:r>
            <w:ins w:id="7767" w:author="Robin Matthews" w:date="2021-07-14T17:49:00Z">
              <w:r w:rsidR="0062202F">
                <w:rPr>
                  <w:rFonts w:cs="Times New Roman"/>
                  <w:color w:val="000000" w:themeColor="text1"/>
                  <w:sz w:val="16"/>
                  <w:szCs w:val="16"/>
                  <w:lang w:val="en-GB"/>
                </w:rPr>
                <w:fldChar w:fldCharType="separate"/>
              </w:r>
              <w:r w:rsidR="0062202F" w:rsidRPr="00D92296">
                <w:rPr>
                  <w:rFonts w:cs="Times New Roman"/>
                  <w:noProof/>
                  <w:color w:val="000000" w:themeColor="text1"/>
                  <w:sz w:val="16"/>
                  <w:szCs w:val="16"/>
                  <w:lang w:val="en-GB"/>
                </w:rPr>
                <w:t>(Spinoni et al., 2015; Gudmundsson and Seneviratne, 2016; MedECC, 2020; Peña-Angulo et al., 2020</w:t>
              </w:r>
              <w:r w:rsidR="0062202F">
                <w:rPr>
                  <w:rFonts w:cs="Times New Roman"/>
                  <w:noProof/>
                  <w:color w:val="000000" w:themeColor="text1"/>
                  <w:sz w:val="16"/>
                  <w:szCs w:val="16"/>
                  <w:lang w:val="en-GB"/>
                </w:rPr>
                <w:t>a</w:t>
              </w:r>
              <w:r w:rsidR="0062202F" w:rsidRPr="00D92296">
                <w:rPr>
                  <w:rFonts w:cs="Times New Roman"/>
                  <w:noProof/>
                  <w:color w:val="000000" w:themeColor="text1"/>
                  <w:sz w:val="16"/>
                  <w:szCs w:val="16"/>
                  <w:lang w:val="en-GB"/>
                </w:rPr>
                <w:t>; Driouech et al., 2021; Vicente‐Serrano et al., 2021)</w:t>
              </w:r>
              <w:r w:rsidR="0062202F">
                <w:rPr>
                  <w:rFonts w:cs="Times New Roman"/>
                  <w:color w:val="000000" w:themeColor="text1"/>
                  <w:sz w:val="16"/>
                  <w:szCs w:val="16"/>
                  <w:lang w:val="en-GB"/>
                </w:rPr>
                <w:fldChar w:fldCharType="end"/>
              </w:r>
            </w:ins>
            <w:commentRangeStart w:id="7768"/>
            <w:del w:id="7769" w:author="Robin Matthews" w:date="2021-07-14T17:49:00Z">
              <w:r w:rsidRPr="00D424AA" w:rsidDel="0062202F">
                <w:rPr>
                  <w:rFonts w:cs="Times New Roman"/>
                  <w:color w:val="000000" w:themeColor="text1"/>
                  <w:sz w:val="16"/>
                  <w:szCs w:val="16"/>
                  <w:lang w:val="en-GB"/>
                </w:rPr>
                <w:fldChar w:fldCharType="begin" w:fldLock="1"/>
              </w:r>
              <w:r w:rsidR="00417CA4" w:rsidDel="0062202F">
                <w:rPr>
                  <w:rFonts w:cs="Times New Roman"/>
                  <w:color w:val="000000" w:themeColor="text1"/>
                  <w:sz w:val="16"/>
                  <w:szCs w:val="16"/>
                  <w:lang w:val="en-GB"/>
                </w:rPr>
                <w:delInstrText>ADDIN CSL_CITATION { "citationItems" : [ { "id" : "ITEM-1", "itemData" : { "DOI" : "10.1016/j.ejrh.2015.01.001", "ISSN" : "22145818", "author" : [ { "dropping-particle" : "", "family" : "Spinoni", "given" : "Jonathan",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Barbosa", "given" : "Paulo", "non-dropping-particle" : "", "parse-names" : false, "suffix" : "" } ], "container-title" : "Journal of Hydrology: Regional Studies", "id" : "ITEM-1", "issued" : { "date-parts" : [ [ "2015", "3" ] ] }, "page" : "509-524", "title" : "The biggest drought events in Europe from 1950 to 2012", "translator" : [ { "dropping-particle" : "", "family" : "S3004", "given" : "", "non-dropping-particle" : "", "parse-names" : false, "suffix" : "" } ], "type" : "article-journal", "volume" : "3" }, "uris" : [ "http://www.mendeley.com/documents/?uuid=aa83f392-7a91-4a4e-861a-7c0b781e30d9" ] }, { "id" : "ITEM-2", "itemData" : { "DOI" : "10.1088/1748-9326/11/4/044005", "author" : [ { "dropping-particle" : "", "family" : "Gudmundsson", "given" : "L", "non-dropping-particle" : "", "parse-names" : false, "suffix" : "" }, { "dropping-particle" : "", "family" : "Seneviratne", "given" : "S I", "non-dropping-particle" : "", "parse-names" : false, "suffix" : "" } ], "container-title" : "Environmental Research Letters", "id" : "ITEM-2", "issue" : "4", "issued" : { "date-parts" : [ [ "2016" ] ] }, "note" : "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 "title" : "Anthropogenic climate change affects meteorological drought risk in Europe", "translator" : [ { "dropping-particle" : "", "family" : "S1539", "given" : "", "non-dropping-particle" : "", "parse-names" : false, "suffix" : "" } ], "type" : "article-journal", "volume" : "11" }, "uris" : [ "http://www.mendeley.com/documents/?uuid=c392a139-870a-4eca-b035-64f61b62f7fc" ] }, { "id" : "ITEM-3", "itemData" : { "DOI" : "10.1029/2020JD032798",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u00a92020. American Geophysical Union. All Rights Reserved.",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van der", "parse-names" : false, "suffix" : "" }, { "dropping-particle" : "", "family" : "Vicente-Serrano", "given" : "S M", "non-dropping-particle" : "", "parse-names" : false, "suffix" : "" } ], "container-title" : "Journal of Geophysical Research: Atmospheres", "id" : "ITEM-3", "issue" : "16", "issued" : { "date-parts" : [ [ "2020" ] ] }, "note" : "Export Date: 31 August 2020", "title" : "ECTACI: European Climatology and Trend Atlas of Climate Indices (1979\u20132017)", "translator" : [ { "dropping-particle" : "", "family" : "S2896", "given" : "", "non-dropping-particle" : "", "parse-names" : false, "suffix" : "" } ], "type" : "article", "volume" : "125" }, "uris" : [ "http://www.mendeley.com/documents/?uuid=0edec8c3-b6ae-4486-8c05-fde337369371" ] }, { "id" : "ITEM-4", "itemData" : { "DOI" : "10.1002/joc.6719", "ISSN" : "0899-8418", "author" : [ { "dropping-particle" : "", "family" : "Vicente\u2010Serrano", "given" : "Sergio M.", "non-dropping-particle" : "", "parse-names" : false, "suffix" : "" }, { "dropping-particle" : "", "family" : "Dom\u00ednguez\u2010Castro", "given" : "Fernando", "non-dropping-particle" : "", "parse-names" : false, "suffix" : "" }, { "dropping-particle" : "", "family" : "Murphy", "given" : "Conor", "non-dropping-particle" : "", "parse-names" : false, "suffix" : "" }, { "dropping-particle" : "", "family" : "Hannaford", "given" : "Jamie", "non-dropping-particle" : "", "parse-names" : false, "suffix" : "" }, { "dropping-particle" : "", "family" : "Reig", "given" : "Fergus", "non-dropping-particle" : "", "parse-names" : false, "suffix" : "" }, { "dropping-particle" : "", "family" : "Pe\u00f1a\u2010Angulo", "given" : "Dhais", "non-dropping-particle" : "", "parse-names" : false, "suffix" : "" }, { "dropping-particle" : "", "family" : "Tramblay", "given" : "Yves", "non-dropping-particle" : "", "parse-names" : false, "suffix" : "" }, { "dropping-particle" : "", "family" : "Trigo", "given" : "Ricardo M.", "non-dropping-particle" : "", "parse-names" : false, "suffix" : "" }, { "dropping-particle" : "", "family" : "Donald", "given" : "Neil", "non-dropping-particle" : "Mac", "parse-names" : false, "suffix" : "" }, { "dropping-particle" : "", "family" : "Luna", "given" : "M. Yolanda", "non-dropping-particle" : "", "parse-names" : false, "suffix" : "" }, { "dropping-particle" : "", "family" : "Mc Carthy", "given" : "Mark", "non-dropping-particle" : "", "parse-names" : false, "suffix" : "" }, { "dropping-particle" : "", "family" : "Schrier", "given" : "Gerard", "non-dropping-particle" : "Van der", "parse-names" : false, "suffix" : "" }, { "dropping-particle" : "", "family" : "Turco", "given" : "Marco", "non-dropping-particle" : "", "parse-names" : false, "suffix" : "" }, { "dropping-particle" : "", "family" : "Camuffo", "given" : "Dario", "non-dropping-particle" : "", "parse-names" : false, "suffix" : "" }, { "dropping-particle" : "", "family" : "Noguera", "given" : "Ivan", "non-dropping-particle" : "", "parse-names" : false, "suffix" : "" }, { "dropping-particle" : "", "family" : "Garc\u00eda\u2010Herrera", "given" : "Ricardo", "non-dropping-particle" : "", "parse-names" : false, "suffix" : "" }, { "dropping-particle" : "", "family" : "Becherini", "given" : "Francesca", "non-dropping-particle" : "", "parse-names" : false, "suffix" : "" }, { "dropping-particle" : "", "family" : "Valle", "given" : "Antonio", "non-dropping-particle" : "Della", "parse-names" : false, "suffix" : "" }, { "dropping-particle" : "", "family" : "Tomas\u2010Burguera", "given" : "Miquel", "non-dropping-particle" : "", "parse-names" : false, "suffix" : "" }, { "dropping-particle" : "", "family" : "Kenawy", "given" : "Ahmed", "non-dropping-particle" : "El", "parse-names" : false, "suffix" : "" } ], "container-title" : "International Journal of Climatology", "id" : "ITEM-4", "issue" : "S1", "issued" : { "date-parts" : [ [ "2021", "1", "16" ] ] }, "page" : "E690-E717", "title" : "Long\u2010term variability and trends in meteorological droughts in Western Europe (1851\u20132018)", "translator" : [ { "dropping-particle" : "", "family" : "S2067", "given" : "", "non-dropping-particle" : "", "parse-names" : false, "suffix" : "" } ], "type" : "article-journal", "volume" : "41" }, "uris" : [ "http://www.mendeley.com/documents/?uuid=f96d64f2-9c8c-442f-92a0-042b610bd177" ] } ], "mendeley" : { "formattedCitation" : "(Spinoni et al., 2015; Gudmundsson and Seneviratne, 2016; Pe\u00f1a-Angulo et al., 2020a; Vicente\u2010Serrano et al., 2021)", "manualFormatting" : "(Spinoni et al., 2015; Gudmundsson and Seneviratne, 2016; Pe\u00f1a-Angulo et al., 2020; Vicente-Serrano et al., 2021;", "plainTextFormattedCitation" : "(Spinoni et al., 2015; Gudmundsson and Seneviratne, 2016; Pe\u00f1a-Angulo et al., 2020a; Vicente\u2010Serrano et al., 2021)", "previouslyFormattedCitation" : "(Spinoni et al., 2015; Gudmundsson and Seneviratne, 2016; Pe\u00f1a-Angulo et al., 2020a; Vicente\u2010Serrano et al., 2021)" }, "properties" : { "noteIndex" : 0 }, "schema" : "https://github.com/citation-style-language/schema/raw/master/csl-citation.json" }</w:delInstrText>
              </w:r>
              <w:r w:rsidRPr="00D424AA" w:rsidDel="0062202F">
                <w:rPr>
                  <w:rFonts w:cs="Times New Roman"/>
                  <w:color w:val="000000" w:themeColor="text1"/>
                  <w:sz w:val="16"/>
                  <w:szCs w:val="16"/>
                  <w:lang w:val="en-GB"/>
                </w:rPr>
                <w:fldChar w:fldCharType="separate"/>
              </w:r>
              <w:r w:rsidR="00A26296" w:rsidDel="0062202F">
                <w:rPr>
                  <w:rFonts w:cs="Times New Roman"/>
                  <w:noProof/>
                  <w:color w:val="000000" w:themeColor="text1"/>
                  <w:sz w:val="16"/>
                  <w:szCs w:val="16"/>
                  <w:lang w:val="nb-NO"/>
                </w:rPr>
                <w:delText>(Spinoni et al., 2015; Gudmundsson and Seneviratne, 2016; Peña-Angulo et al., 2020; Vicente-Serrano et al., 2021;</w:delText>
              </w:r>
              <w:r w:rsidRPr="00D424AA" w:rsidDel="0062202F">
                <w:rPr>
                  <w:rFonts w:cs="Times New Roman"/>
                  <w:color w:val="000000" w:themeColor="text1"/>
                  <w:sz w:val="16"/>
                  <w:szCs w:val="16"/>
                  <w:lang w:val="en-GB"/>
                </w:rPr>
                <w:fldChar w:fldCharType="end"/>
              </w:r>
              <w:commentRangeEnd w:id="7768"/>
              <w:r w:rsidR="00A26296" w:rsidDel="0062202F">
                <w:rPr>
                  <w:rStyle w:val="Marquedecommentaire"/>
                </w:rPr>
                <w:commentReference w:id="7768"/>
              </w:r>
              <w:r w:rsidRPr="00841A35" w:rsidDel="0062202F">
                <w:rPr>
                  <w:rFonts w:cs="Times New Roman"/>
                  <w:color w:val="000000" w:themeColor="text1"/>
                  <w:sz w:val="16"/>
                  <w:szCs w:val="16"/>
                  <w:lang w:val="nb-NO"/>
                </w:rPr>
                <w:delText xml:space="preserve"> </w:delText>
              </w:r>
              <w:commentRangeStart w:id="7770"/>
              <w:r w:rsidRPr="00D424AA" w:rsidDel="0062202F">
                <w:rPr>
                  <w:rFonts w:cs="Times New Roman"/>
                  <w:color w:val="000000" w:themeColor="text1"/>
                  <w:sz w:val="16"/>
                  <w:szCs w:val="16"/>
                  <w:lang w:val="en-GB"/>
                </w:rPr>
                <w:fldChar w:fldCharType="begin" w:fldLock="1"/>
              </w:r>
              <w:r w:rsidR="00FF6231" w:rsidDel="0062202F">
                <w:rPr>
                  <w:rFonts w:cs="Times New Roman"/>
                  <w:color w:val="000000" w:themeColor="text1"/>
                  <w:sz w:val="16"/>
                  <w:szCs w:val="16"/>
                  <w:lang w:val="nb-NO"/>
                </w:rPr>
                <w:delInstrText>ADDIN CSL_CITATION { "citationItems" : [ { "id" : "ITEM-1", "itemData" : { "author" : [ { "dropping-particle" : "", "family" : "MedECC", "given" : "", "non-dropping-particle" : "", "parse-names" : false, "suffix" : "" } ], "container-title" : "Climate and Environmental Change in the Mediterranean Basin \u2013 Current Situation and Risks for the Future. First Mediterranean Assessment Report", "editor" : [ { "dropping-particle" : "", "family" : "Cramer", "given" : "W.", "non-dropping-particle" : "", "parse-names" : false, "suffix" : "" }, { "dropping-particle" : "", "family" : "Guiot", "given" : "J.", "non-dropping-particle" : "", "parse-names" : false, "suffix" : "" }, { "dropping-particle" : "", "family" : "Marini", "given" : "K.", "non-dropping-particle" : "", "parse-names" : false, "suffix" : "" }, { "dropping-particle" : "V.", "family" : "Balzan", "given" : "M.", "non-dropping-particle" : "", "parse-names" : false, "suffix" : "" }, { "dropping-particle" : "", "family" : "Cherif", "given" : "S.", "non-dropping-particle" : "", "parse-names" : false, "suffix" : "" }, { "dropping-particle" : "", "family" : "Doblas-Miranda", "given" : "E.", "non-dropping-particle" : "", "parse-names" : false, "suffix" : "" }, { "dropping-particle" : "", "family" : "Santos", "given" : "M. J. P.", "non-dropping-particle" : "Dos", "parse-names" : false, "suffix" : "" } ], "id" : "ITEM-1", "issued" : { "date-parts" : [ [ "2020" ] ] }, "page" : "34", "publisher" : "Union for the Mediterranean, Plan Bleu, UNEP/MAP", "publisher-place" : "Marseille, France", "title" : "MedECC 2020 Summary for Policymakers", "translator" : [ { "dropping-particle" : "", "family" : "S3560", "given" : "Rt6", "non-dropping-particle" : "", "parse-names" : false, "suffix" : "" } ], "type" : "chapter" }, "uris" : [ "http://www.mendeley.com/documents/?uuid=1263223b-4d06-46cd-afb2-7e6a38d45e98" ] } ], "mendeley" : { "formattedCitation" : "(MedECC, 2020)", "manualFormatting" : "MedECC, 2020;", "plainTextFormattedCitation" : "(MedECC, 2020)", "previouslyFormattedCitation" : "(MedECC, 2020)" }, "properties" : { "noteIndex" : 0 }, "schema" : "https://github.com/citation-style-language/schema/raw/master/csl-citation.json" }</w:delInstrText>
              </w:r>
              <w:r w:rsidRPr="00D424AA" w:rsidDel="0062202F">
                <w:rPr>
                  <w:rFonts w:cs="Times New Roman"/>
                  <w:color w:val="000000" w:themeColor="text1"/>
                  <w:sz w:val="16"/>
                  <w:szCs w:val="16"/>
                  <w:lang w:val="en-GB"/>
                </w:rPr>
                <w:fldChar w:fldCharType="separate"/>
              </w:r>
              <w:r w:rsidR="00A26296" w:rsidDel="0062202F">
                <w:rPr>
                  <w:rFonts w:cs="Times New Roman"/>
                  <w:noProof/>
                  <w:color w:val="000000" w:themeColor="text1"/>
                  <w:sz w:val="16"/>
                  <w:szCs w:val="16"/>
                  <w:lang w:val="en-GB"/>
                </w:rPr>
                <w:delText>MedECC, 2020;</w:delText>
              </w:r>
              <w:r w:rsidRPr="00D424AA" w:rsidDel="0062202F">
                <w:rPr>
                  <w:rFonts w:cs="Times New Roman"/>
                  <w:color w:val="000000" w:themeColor="text1"/>
                  <w:sz w:val="16"/>
                  <w:szCs w:val="16"/>
                  <w:lang w:val="en-GB"/>
                </w:rPr>
                <w:fldChar w:fldCharType="end"/>
              </w:r>
              <w:commentRangeEnd w:id="7770"/>
              <w:r w:rsidR="00A26296" w:rsidDel="0062202F">
                <w:rPr>
                  <w:rStyle w:val="Marquedecommentaire"/>
                </w:rPr>
                <w:commentReference w:id="7770"/>
              </w:r>
              <w:r w:rsidRPr="00841A35" w:rsidDel="0062202F">
                <w:rPr>
                  <w:rFonts w:cs="Times New Roman"/>
                  <w:color w:val="000000" w:themeColor="text1"/>
                  <w:sz w:val="16"/>
                  <w:szCs w:val="16"/>
                  <w:lang w:val="en-GB"/>
                </w:rPr>
                <w:delText xml:space="preserve"> </w:delText>
              </w:r>
              <w:commentRangeStart w:id="7771"/>
              <w:r w:rsidRPr="00D424AA" w:rsidDel="0062202F">
                <w:rPr>
                  <w:rFonts w:cs="Times New Roman"/>
                  <w:color w:val="000000" w:themeColor="text1"/>
                  <w:sz w:val="16"/>
                  <w:szCs w:val="16"/>
                  <w:lang w:val="en-GB"/>
                </w:rPr>
                <w:fldChar w:fldCharType="begin" w:fldLock="1"/>
              </w:r>
              <w:r w:rsidR="00FF6231" w:rsidDel="0062202F">
                <w:rPr>
                  <w:rFonts w:cs="Times New Roman"/>
                  <w:color w:val="000000" w:themeColor="text1"/>
                  <w:sz w:val="16"/>
                  <w:szCs w:val="16"/>
                  <w:lang w:val="en-GB"/>
                </w:rPr>
                <w:delInstrText>ADDIN CSL_CITATION { "citationItems" : [ { "id" : "ITEM-1", "itemData" : { "DOI" : "10.1002/joc.6734", "ISSN" : "0899-8418", "author" : [ { "dropping-particle" : "", "family" : "Driouech", "given" : "Fatima", "non-dropping-particle" : "", "parse-names" : false, "suffix" : "" }, { "dropping-particle" : "", "family" : "Stafi", "given" : "Hafid", "non-dropping-particle" : "", "parse-names" : false, "suffix" : "" }, { "dropping-particle" : "", "family" : "Khouakhi", "given" : "Abdou", "non-dropping-particle" : "", "parse-names" : false, "suffix" : "" }, { "dropping-particle" : "", "family" : "Moutia", "given" : "Sara", "non-dropping-particle" : "", "parse-names" : false, "suffix" : "" }, { "dropping-particle" : "", "family" : "Badi", "given" : "Wafae", "non-dropping-particle" : "", "parse-names" : false, "suffix" : "" }, { "dropping-particle" : "", "family" : "ElRhaz", "given" : "Khalid", "non-dropping-particle" : "", "parse-names" : false, "suffix" : "" }, { "dropping-particle" : "", "family" : "Chehbouni", "given" : "Abdelghani", "non-dropping-particle" : "", "parse-names" : false, "suffix" : "" } ], "container-title" : "International Journal of Climatology", "id" : "ITEM-1", "issue" : "S1", "issued" : { "date-parts" : [ [ "2021", "1", "29" ] ] }, "page" : "1-20", "title" : "Recent observed country-wide climate trends in Morocco", "translator" : [ { "dropping-particle" : "", "family" : "S3513", "given" : "", "non-dropping-particle" : "", "parse-names" : false, "suffix" : "" } ], "type" : "article-journal", "volume" : "41" }, "uris" : [ "http://www.mendeley.com/documents/?uuid=f5274322-78b0-4b32-8377-b11a80322fcc" ] } ], "mendeley" : { "formattedCitation" : "(Driouech et al., 2021)", "manualFormatting" : "Driouech et al., 2021)", "plainTextFormattedCitation" : "(Driouech et al., 2021)", "previouslyFormattedCitation" : "(Driouech et al., 2021)" }, "properties" : { "noteIndex" : 0 }, "schema" : "https://github.com/citation-style-language/schema/raw/master/csl-citation.json" }</w:delInstrText>
              </w:r>
              <w:r w:rsidRPr="00D424AA" w:rsidDel="0062202F">
                <w:rPr>
                  <w:rFonts w:cs="Times New Roman"/>
                  <w:color w:val="000000" w:themeColor="text1"/>
                  <w:sz w:val="16"/>
                  <w:szCs w:val="16"/>
                  <w:lang w:val="en-GB"/>
                </w:rPr>
                <w:fldChar w:fldCharType="separate"/>
              </w:r>
              <w:r w:rsidR="00A26296" w:rsidDel="0062202F">
                <w:rPr>
                  <w:rFonts w:cs="Times New Roman"/>
                  <w:noProof/>
                  <w:color w:val="000000" w:themeColor="text1"/>
                  <w:sz w:val="16"/>
                  <w:szCs w:val="16"/>
                  <w:lang w:val="en-GB"/>
                </w:rPr>
                <w:delText>Driouech et al., 2021)</w:delText>
              </w:r>
              <w:r w:rsidRPr="00D424AA" w:rsidDel="0062202F">
                <w:rPr>
                  <w:rFonts w:cs="Times New Roman"/>
                  <w:color w:val="000000" w:themeColor="text1"/>
                  <w:sz w:val="16"/>
                  <w:szCs w:val="16"/>
                  <w:lang w:val="en-GB"/>
                </w:rPr>
                <w:fldChar w:fldCharType="end"/>
              </w:r>
            </w:del>
            <w:bookmarkEnd w:id="7765"/>
            <w:commentRangeEnd w:id="7771"/>
            <w:r w:rsidR="00A26296">
              <w:rPr>
                <w:rStyle w:val="Marquedecommentaire"/>
              </w:rPr>
              <w:commentReference w:id="7771"/>
            </w:r>
          </w:p>
        </w:tc>
        <w:tc>
          <w:tcPr>
            <w:tcW w:w="1843" w:type="dxa"/>
            <w:tcBorders>
              <w:bottom w:val="single" w:sz="4" w:space="0" w:color="auto"/>
            </w:tcBorders>
            <w:shd w:val="clear" w:color="auto" w:fill="D9D9D9" w:themeFill="background1" w:themeFillShade="D9"/>
          </w:tcPr>
          <w:p w14:paraId="20EFEE82" w14:textId="77777777" w:rsidR="00D376F0" w:rsidRPr="00D424AA" w:rsidRDefault="00D376F0" w:rsidP="00D424AA">
            <w:pPr>
              <w:rPr>
                <w:rFonts w:eastAsiaTheme="minorHAnsi" w:cs="Times New Roman"/>
                <w:color w:val="000000" w:themeColor="text1"/>
                <w:sz w:val="16"/>
                <w:szCs w:val="16"/>
                <w:lang w:val="en-GB" w:eastAsia="en-US"/>
              </w:rPr>
            </w:pPr>
          </w:p>
          <w:p w14:paraId="2F9DC359" w14:textId="2F9D46D1" w:rsidR="00D376F0" w:rsidRPr="00841A35" w:rsidRDefault="00D376F0" w:rsidP="00D424AA">
            <w:pPr>
              <w:rPr>
                <w:rFonts w:cs="Times New Roman"/>
                <w:color w:val="000000" w:themeColor="text1"/>
                <w:sz w:val="16"/>
                <w:szCs w:val="16"/>
                <w:lang w:val="en-GB"/>
              </w:rPr>
            </w:pPr>
            <w:r w:rsidRPr="00D424AA">
              <w:rPr>
                <w:rFonts w:eastAsiaTheme="minorHAnsi" w:cs="Times New Roman"/>
                <w:b/>
                <w:bCs/>
                <w:i/>
                <w:iCs/>
                <w:color w:val="000000" w:themeColor="text1"/>
                <w:sz w:val="16"/>
                <w:szCs w:val="16"/>
                <w:lang w:val="en-GB" w:eastAsia="en-US"/>
              </w:rPr>
              <w:t>Low confidence</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bCs/>
                <w:color w:val="000000" w:themeColor="text1"/>
                <w:sz w:val="16"/>
                <w:szCs w:val="16"/>
                <w:lang w:val="en-GB" w:eastAsia="en-US"/>
              </w:rPr>
              <w:t>Mixed signals.</w:t>
            </w:r>
            <w:r w:rsidRPr="00D424AA">
              <w:rPr>
                <w:rFonts w:eastAsiaTheme="minorHAnsi" w:cs="Times New Roman"/>
                <w:color w:val="000000" w:themeColor="text1"/>
                <w:sz w:val="16"/>
                <w:szCs w:val="16"/>
                <w:lang w:val="en-GB" w:eastAsia="en-US"/>
              </w:rPr>
              <w:t xml:space="preserve"> There are mixed signals within the region and </w:t>
            </w:r>
            <w:r w:rsidRPr="00D424AA">
              <w:rPr>
                <w:rFonts w:eastAsiaTheme="minorHAnsi" w:cs="Times New Roman"/>
                <w:i/>
                <w:color w:val="000000" w:themeColor="text1"/>
                <w:sz w:val="16"/>
                <w:szCs w:val="16"/>
                <w:lang w:val="en-GB" w:eastAsia="en-US"/>
              </w:rPr>
              <w:t>low confidence</w:t>
            </w:r>
            <w:r w:rsidRPr="00D424AA">
              <w:rPr>
                <w:rFonts w:eastAsiaTheme="minorHAnsi" w:cs="Times New Roman"/>
                <w:color w:val="000000" w:themeColor="text1"/>
                <w:sz w:val="16"/>
                <w:szCs w:val="16"/>
                <w:lang w:val="en-GB" w:eastAsia="en-US"/>
              </w:rPr>
              <w:t xml:space="preserve"> in human influence on meteorological drought over MED </w:t>
            </w:r>
            <w:r w:rsidRPr="00D424AA">
              <w:rPr>
                <w:rFonts w:cs="Times New Roman"/>
                <w:sz w:val="16"/>
                <w:szCs w:val="16"/>
                <w:lang w:val="en-GB"/>
              </w:rPr>
              <w:fldChar w:fldCharType="begin" w:fldLock="1"/>
            </w:r>
            <w:r w:rsidR="007D2D56">
              <w:rPr>
                <w:rFonts w:cs="Times New Roman"/>
                <w:sz w:val="16"/>
                <w:szCs w:val="16"/>
                <w:lang w:val="en-GB"/>
              </w:rPr>
              <w:instrText>ADDIN CSL_CITATION { "citationItems" : [ { "id" : "ITEM-1", "itemData" : { "DOI" : "10.1175/JCLI-D-17-0672.1", "ISSN" : "0894-8755", "abstract" : "Abstract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3", "12" ] ] }, "note" : "doi: 10.1175/JCLI-D-17-0672.1", "page" : "4617-4637", "publisher" : "American Meteorological Society", "title" : "Model Assessment of Observed Precipitation Trends over Land Regions: Detectable Human Influences and Possible Low Bias in Model Trends", "translator" : [ { "dropping-particle" : "", "family" : "S891", "given" : "", "non-dropping-particle" : "", "parse-names" : false, "suffix" : "" } ], "type" : "article-journal", "volume" : "31" }, "uris" : [ "http://www.mendeley.com/documents/?uuid=13865428-2129-4379-9dd6-91333d12422c" ] }, { "id" : "ITEM-2", "itemData" : { "DOI" : "10.1007/s00382-017-3822-7", "author" : [ { "dropping-particle" : "", "family" : "Wilcox", "given" : "L J", "non-dropping-particle" : "", "parse-names" : false, "suffix" : "" }, { "dropping-particle" : "", "family" : "Yiou", "given" : "P", "non-dropping-particle" : "", "parse-names" : false, "suffix" : "" }, { "dropping-particle" : "", "family" : "Hauser", "given" : "M", "non-dropping-particle" : "", "parse-names" : false, "suffix" : "" }, { "dropping-particle" : "", "family" : "Lott", "given" : "F C", "non-dropping-particle" : "", "parse-names" : false, "suffix" : "" }, { "dropping-particle" : "", "family" : "Oldenborgh", "given" : "G J", "non-dropping-particle" : "van", "parse-names" : false, "suffix" : "" }, { "dropping-particle" : "", "family" : "Colfescu", "given" : "I", "non-dropping-particle" : "", "parse-names" : false, "suffix" : "" }, { "dropping-particle" : "", "family" : "Dong", "given" : "B", "non-dropping-particle" : "", "parse-names" : false, "suffix" : "" }, { "dropping-particle" : "", "family" : "Hegerl", "given" : "G", "non-dropping-particle" : "", "parse-names" : false, "suffix" : "" }, { "dropping-particle" : "", "family" : "Shaffrey", "given" : "L", "non-dropping-particle" : "", "parse-names" : false, "suffix" : "" }, { "dropping-particle" : "", "family" : "Sutton", "given" : "R", "non-dropping-particle" : "", "parse-names" : false, "suffix" : "" } ], "container-title" : "Climate Dynamics", "id" : "ITEM-2", "issue" : "9-10", "issued" : { "date-parts" : [ [ "2018" ] ] }, "page" : "3537-3555", "title" : "Multiple perspectives on the attribution of the extreme European summer of 2012 to climate change", "translator" : [ { "dropping-particle" : "", "family" : "S490", "given" : "", "non-dropping-particle" : "", "parse-names" : false, "suffix" : "" } ], "type" : "article-journal", "volume" : "50" }, "uris" : [ "http://www.mendeley.com/documents/?uuid=99320fa3-6e9c-4514-bd0b-52ca7cc43d3c" ] }, { "id" : "ITEM-3", "itemData" : { "DOI" : "10.1073/pnas.1421533112", "abstract" : "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 "author" : [ { "dropping-particle" : "", "family" : "Kelley", "given" : "C.P.", "non-dropping-particle" : "", "parse-names" : false, "suffix" : "" }, { "dropping-particle" : "", "family" : "Mohtadi", "given" : "S.", "non-dropping-particle" : "", "parse-names" : false, "suffix" : "" }, { "dropping-particle" : "", "family" : "Cane", "given" : "M.A.", "non-dropping-particle" : "", "parse-names" : false, "suffix" : "" }, { "dropping-particle" : "", "family" : "Seager", "given" : "R.", "non-dropping-particle" : "", "parse-names" : false, "suffix" : "" }, { "dropping-particle" : "", "family" : "Kushnir", "given" : "Y.", "non-dropping-particle" : "", "parse-names" : false, "suffix" : "" } ], "container-title" : "Proceedings of the National Academy of Sciences", "id" : "ITEM-3", "issue" : "11", "issued" : { "date-parts" : [ [ "2015" ] ] }, "page" : "3241-3246", "title" : "Climate change in the Fertile Crescent and implications of the recent Syrian drought", "translator" : [ { "dropping-particle" : "", "family" : "S535", "given" : "", "non-dropping-particle" : "", "parse-names" : false, "suffix" : "" } ], "type" : "article-journal", "volume" : "112" }, "uris" : [ "http://www.mendeley.com/documents/?uuid=873f0461-e7c7-4828-826e-93cb97e59254" ] }, { "id" : "ITEM-4", "itemData" : { "DOI" : "10.1088/1748-9326/11/4/044005", "author" : [ { "dropping-particle" : "", "family" : "Gudmundsson", "given" : "L", "non-dropping-particle" : "", "parse-names" : false, "suffix" : "" }, { "dropping-particle" : "", "family" : "Seneviratne", "given" : "S I", "non-dropping-particle" : "", "parse-names" : false, "suffix" : "" } ], "container-title" : "Environmental Research Letters", "id" : "ITEM-4", "issue" : "4", "issued" : { "date-parts" : [ [ "2016" ] ] }, "note" : "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 "title" : "Anthropogenic climate change affects meteorological drought risk in Europe", "translator" : [ { "dropping-particle" : "", "family" : "S1539", "given" : "", "non-dropping-particle" : "", "parse-names" : false, "suffix" : "" } ], "type" : "article-journal", "volume" : "11" }, "uris" : [ "http://www.mendeley.com/documents/?uuid=c392a139-870a-4eca-b035-64f61b62f7fc" ] } ], "mendeley" : { "formattedCitation" : "(Kelley et al., 2015; Gudmundsson and Seneviratne, 2016; Knutson and Zeng, 2018; Wilcox et al., 2018)", "plainTextFormattedCitation" : "(Kelley et al., 2015; Gudmundsson and Seneviratne, 2016; Knutson and Zeng, 2018; Wilcox et al., 2018)", "previouslyFormattedCitation" : "(Kelley et al., 2015; Gudmundsson and Seneviratne, 2016; Knutson and Zeng, 2018; Wilcox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Kelley et al., 2015; Gudmundsson and Seneviratne, 2016; Knutson and Zeng, 2018; Wilcox et al., 2018)</w:t>
            </w:r>
            <w:r w:rsidRPr="00D424AA">
              <w:rPr>
                <w:rFonts w:cs="Times New Roman"/>
                <w:sz w:val="16"/>
                <w:szCs w:val="16"/>
                <w:lang w:val="en-GB"/>
              </w:rPr>
              <w:fldChar w:fldCharType="end"/>
            </w:r>
          </w:p>
        </w:tc>
        <w:tc>
          <w:tcPr>
            <w:tcW w:w="2551" w:type="dxa"/>
            <w:shd w:val="clear" w:color="auto" w:fill="FFE0D9"/>
            <w:tcMar>
              <w:top w:w="40" w:type="dxa"/>
              <w:left w:w="40" w:type="dxa"/>
              <w:bottom w:w="40" w:type="dxa"/>
              <w:right w:w="40" w:type="dxa"/>
            </w:tcMar>
          </w:tcPr>
          <w:p w14:paraId="525C0A2B" w14:textId="77777777" w:rsidR="00D376F0" w:rsidRPr="00D424AA" w:rsidRDefault="00D376F0" w:rsidP="00D424AA">
            <w:pPr>
              <w:spacing w:line="276" w:lineRule="auto"/>
              <w:rPr>
                <w:rFonts w:cs="Times New Roman"/>
                <w:color w:val="000000" w:themeColor="text1"/>
                <w:sz w:val="16"/>
                <w:szCs w:val="16"/>
                <w:lang w:val="en-GB"/>
              </w:rPr>
            </w:pPr>
          </w:p>
          <w:p w14:paraId="2FFEEF7C" w14:textId="422AE0B0" w:rsidR="00D376F0" w:rsidRPr="00D424AA" w:rsidRDefault="00D376F0" w:rsidP="00D424AA">
            <w:pPr>
              <w:spacing w:line="276" w:lineRule="auto"/>
              <w:rPr>
                <w:rFonts w:cs="Times New Roman"/>
                <w:color w:val="000000" w:themeColor="text1"/>
                <w:sz w:val="16"/>
                <w:szCs w:val="16"/>
                <w:lang w:val="en-GB"/>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With </w:t>
            </w: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both CMIP5 and CMIP6 show a decline in winter and summer total precipitation and increase in number of CDD  (percentage precipitation change per degree of local warming is </w:t>
            </w:r>
            <w:r w:rsidRPr="00D424AA">
              <w:rPr>
                <w:rFonts w:cs="Times New Roman"/>
                <w:i/>
                <w:color w:val="000000" w:themeColor="text1"/>
                <w:sz w:val="16"/>
                <w:szCs w:val="16"/>
                <w:lang w:val="en-GB"/>
              </w:rPr>
              <w:t>with high confidence</w:t>
            </w:r>
            <w:r w:rsidRPr="00D424AA">
              <w:rPr>
                <w:rFonts w:cs="Times New Roman"/>
                <w:color w:val="000000" w:themeColor="text1"/>
                <w:sz w:val="16"/>
                <w:szCs w:val="16"/>
                <w:lang w:val="en-GB"/>
              </w:rPr>
              <w:t xml:space="preserve"> larger in JJA than DJF) </w:t>
            </w:r>
            <w:commentRangeStart w:id="777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2",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Cardell et al., 2020; Li et al., 2020a)", "manualFormatting" : "(Interactive Atlas, Cardell et al., 2020; C. Li et al., 2020)", "plainTextFormattedCitation" : "(Cardell et al., 2020; Li et al., 2020a)", "previouslyFormattedCitation" : "(Cardell et al., 2020;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Interactive Atlas, Cardell et al., 2020; </w:t>
            </w:r>
            <w:ins w:id="7773" w:author="Robin Matthews" w:date="2021-07-14T17:48:00Z">
              <w:r w:rsidR="0062202F">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7772"/>
            <w:r w:rsidR="00A26296">
              <w:rPr>
                <w:rStyle w:val="Marquedecommentaire"/>
              </w:rPr>
              <w:commentReference w:id="7772"/>
            </w:r>
            <w:r w:rsidRPr="00841A35">
              <w:rPr>
                <w:rFonts w:cs="Times New Roman"/>
                <w:color w:val="000000" w:themeColor="text1"/>
                <w:sz w:val="16"/>
                <w:szCs w:val="16"/>
                <w:lang w:val="en-GB"/>
              </w:rPr>
              <w:t xml:space="preserve">(Chapter 11 Supplementary Material (11.SM)). Also weak increase in meteorological drought based on SPI </w:t>
            </w:r>
            <w:commentRangeStart w:id="7774"/>
            <w:r w:rsidRPr="00D424AA">
              <w:rPr>
                <w:rFonts w:cs="Times New Roman"/>
                <w:color w:val="000000" w:themeColor="text1"/>
                <w:sz w:val="16"/>
                <w:szCs w:val="16"/>
                <w:lang w:val="en-GB"/>
              </w:rPr>
              <w:fldChar w:fldCharType="begin" w:fldLock="1"/>
            </w:r>
            <w:ins w:id="7775" w:author="Robin Matthews" w:date="2021-07-14T12:33:00Z">
              <w:r w:rsidR="00FC4A87">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ins>
            <w:del w:id="7776" w:author="Robin Matthews" w:date="2021-07-14T12:33:00Z">
              <w:r w:rsidR="00FF6231" w:rsidDel="00FC4A87">
                <w:rPr>
                  <w:rFonts w:cs="Times New Roman"/>
                  <w:color w:val="000000" w:themeColor="text1"/>
                  <w:sz w:val="16"/>
                  <w:szCs w:val="16"/>
                  <w:lang w:val="en-GB"/>
                </w:rPr>
                <w:del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plainTextFormattedCitation" : "(Touma et al., 2015; Xu et al., 2019a)", "previouslyFormattedCitation" : "(Touma et al., 2015;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w:t>
            </w:r>
            <w:del w:id="7777" w:author="Robin Matthews" w:date="2021-07-14T12:33:00Z">
              <w:r w:rsidR="00A26296" w:rsidDel="00FC4A87">
                <w:rPr>
                  <w:rFonts w:cs="Times New Roman"/>
                  <w:noProof/>
                  <w:color w:val="000000" w:themeColor="text1"/>
                  <w:sz w:val="16"/>
                  <w:szCs w:val="16"/>
                  <w:lang w:val="en-GB"/>
                </w:rPr>
                <w:delText>Xu et al., 2019a</w:delText>
              </w:r>
            </w:del>
            <w:ins w:id="7778" w:author="Robin Matthews" w:date="2021-07-14T12:33: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774"/>
            <w:r w:rsidR="00A26296">
              <w:rPr>
                <w:rStyle w:val="Marquedecommentaire"/>
              </w:rPr>
              <w:commentReference w:id="7774"/>
            </w:r>
            <w:r w:rsidRPr="00841A35">
              <w:rPr>
                <w:rFonts w:cs="Times New Roman"/>
                <w:color w:val="000000" w:themeColor="text1"/>
                <w:sz w:val="16"/>
                <w:szCs w:val="16"/>
                <w:lang w:val="en-GB"/>
              </w:rPr>
              <w:t>.</w:t>
            </w:r>
          </w:p>
        </w:tc>
        <w:tc>
          <w:tcPr>
            <w:tcW w:w="3119" w:type="dxa"/>
            <w:shd w:val="clear" w:color="auto" w:fill="FFE0D9"/>
            <w:tcMar>
              <w:top w:w="40" w:type="dxa"/>
              <w:left w:w="40" w:type="dxa"/>
              <w:bottom w:w="40" w:type="dxa"/>
              <w:right w:w="40" w:type="dxa"/>
            </w:tcMar>
          </w:tcPr>
          <w:p w14:paraId="6236360C" w14:textId="77777777" w:rsidR="00D376F0" w:rsidRPr="00D424AA" w:rsidRDefault="00D376F0" w:rsidP="00D424AA">
            <w:pPr>
              <w:spacing w:line="276" w:lineRule="auto"/>
              <w:rPr>
                <w:rFonts w:cs="Times New Roman"/>
                <w:color w:val="000000" w:themeColor="text1"/>
                <w:sz w:val="16"/>
                <w:szCs w:val="16"/>
                <w:lang w:val="en-GB"/>
              </w:rPr>
            </w:pPr>
          </w:p>
          <w:p w14:paraId="54C44792" w14:textId="0614A9CE" w:rsidR="00D376F0" w:rsidRPr="00D424AA" w:rsidRDefault="00D376F0" w:rsidP="00D424AA">
            <w:pPr>
              <w:spacing w:line="276" w:lineRule="auto"/>
              <w:rPr>
                <w:rFonts w:cs="Times New Roman"/>
                <w:color w:val="000000" w:themeColor="text1"/>
                <w:sz w:val="16"/>
                <w:szCs w:val="16"/>
                <w:lang w:val="en-GB"/>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Increase. </w:t>
            </w:r>
            <w:r w:rsidRPr="00D424AA">
              <w:rPr>
                <w:rFonts w:cs="Times New Roman"/>
                <w:color w:val="000000" w:themeColor="text1"/>
                <w:sz w:val="16"/>
                <w:szCs w:val="16"/>
                <w:lang w:val="en-GB"/>
              </w:rPr>
              <w:t xml:space="preserve">With </w:t>
            </w: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both CMIP5 and CMIP6 show a decline in winter and summer total precipitation and increase in number of CDD (percentage precipitation change per degree of local warming is </w:t>
            </w:r>
            <w:r w:rsidRPr="00D424AA">
              <w:rPr>
                <w:rFonts w:cs="Times New Roman"/>
                <w:i/>
                <w:color w:val="000000" w:themeColor="text1"/>
                <w:sz w:val="16"/>
                <w:szCs w:val="16"/>
                <w:lang w:val="en-GB"/>
              </w:rPr>
              <w:t>with high confidence</w:t>
            </w:r>
            <w:r w:rsidRPr="00D424AA">
              <w:rPr>
                <w:rFonts w:cs="Times New Roman"/>
                <w:color w:val="000000" w:themeColor="text1"/>
                <w:sz w:val="16"/>
                <w:szCs w:val="16"/>
                <w:lang w:val="en-GB"/>
              </w:rPr>
              <w:t xml:space="preserve"> larger in JJA than DJF) </w:t>
            </w:r>
            <w:commentRangeStart w:id="777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2",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Cardell et al., 2020; Li et al., 2020a)", "manualFormatting" : "(Interactive Atlas, Cardell et al., 2020; C. Li et al., 2020)", "plainTextFormattedCitation" : "(Cardell et al., 2020; Li et al., 2020a)", "previouslyFormattedCitation" : "(Cardell et al., 2020;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Interactive Atlas, Cardell et al., 2020; </w:t>
            </w:r>
            <w:ins w:id="7780" w:author="Robin Matthews" w:date="2021-07-14T17:48:00Z">
              <w:r w:rsidR="0062202F">
                <w:rPr>
                  <w:rFonts w:cs="Times New Roman"/>
                  <w:noProof/>
                  <w:color w:val="000000" w:themeColor="text1"/>
                  <w:sz w:val="16"/>
                  <w:szCs w:val="16"/>
                  <w:lang w:val="en-GB"/>
                </w:rPr>
                <w:t xml:space="preserve">C. </w:t>
              </w:r>
            </w:ins>
            <w:r w:rsidR="00A26296">
              <w:rPr>
                <w:rFonts w:cs="Times New Roman"/>
                <w:noProof/>
                <w:color w:val="000000" w:themeColor="text1"/>
                <w:sz w:val="16"/>
                <w:szCs w:val="16"/>
                <w:lang w:val="en-GB"/>
              </w:rPr>
              <w:t>Li et al., 2020)</w:t>
            </w:r>
            <w:r w:rsidRPr="00D424AA">
              <w:rPr>
                <w:rFonts w:cs="Times New Roman"/>
                <w:color w:val="000000" w:themeColor="text1"/>
                <w:sz w:val="16"/>
                <w:szCs w:val="16"/>
                <w:lang w:val="en-GB"/>
              </w:rPr>
              <w:fldChar w:fldCharType="end"/>
            </w:r>
            <w:commentRangeEnd w:id="7779"/>
            <w:r w:rsidR="00A26296">
              <w:rPr>
                <w:rStyle w:val="Marquedecommentaire"/>
              </w:rPr>
              <w:commentReference w:id="7779"/>
            </w:r>
            <w:r w:rsidRPr="00841A35">
              <w:rPr>
                <w:rFonts w:cs="Times New Roman"/>
                <w:color w:val="000000" w:themeColor="text1"/>
                <w:sz w:val="16"/>
                <w:szCs w:val="16"/>
                <w:lang w:val="en-GB"/>
              </w:rPr>
              <w:t>(Chapter 11 Supplementary Material (11.SM)). A</w:t>
            </w:r>
            <w:r w:rsidRPr="00D424AA">
              <w:rPr>
                <w:rFonts w:cs="Times New Roman"/>
                <w:color w:val="000000" w:themeColor="text1"/>
                <w:sz w:val="16"/>
                <w:szCs w:val="16"/>
                <w:lang w:val="en-GB"/>
              </w:rPr>
              <w:t xml:space="preserve">lso weak increase in meteorological drought based on SPI </w:t>
            </w:r>
            <w:commentRangeStart w:id="7781"/>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w:t>
            </w:r>
            <w:del w:id="7782" w:author="Robin Matthews" w:date="2021-07-14T12:33:00Z">
              <w:r w:rsidR="00A26296" w:rsidDel="00FC4A87">
                <w:rPr>
                  <w:rFonts w:cs="Times New Roman"/>
                  <w:noProof/>
                  <w:color w:val="000000" w:themeColor="text1"/>
                  <w:sz w:val="16"/>
                  <w:szCs w:val="16"/>
                  <w:lang w:val="en-GB"/>
                </w:rPr>
                <w:delText>Xu et al., 2019a</w:delText>
              </w:r>
            </w:del>
            <w:ins w:id="7783" w:author="Robin Matthews" w:date="2021-07-14T12:33: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781"/>
            <w:r w:rsidR="00A26296">
              <w:rPr>
                <w:rStyle w:val="Marquedecommentaire"/>
              </w:rPr>
              <w:commentReference w:id="7781"/>
            </w:r>
            <w:r w:rsidRPr="00841A35">
              <w:rPr>
                <w:rFonts w:cs="Times New Roman"/>
                <w:color w:val="000000" w:themeColor="text1"/>
                <w:sz w:val="16"/>
                <w:szCs w:val="16"/>
                <w:lang w:val="en-GB"/>
              </w:rPr>
              <w:t xml:space="preserve">. </w:t>
            </w:r>
          </w:p>
        </w:tc>
        <w:tc>
          <w:tcPr>
            <w:tcW w:w="3347" w:type="dxa"/>
            <w:shd w:val="clear" w:color="auto" w:fill="FFB9A0"/>
            <w:tcMar>
              <w:top w:w="40" w:type="dxa"/>
              <w:left w:w="40" w:type="dxa"/>
              <w:bottom w:w="40" w:type="dxa"/>
              <w:right w:w="40" w:type="dxa"/>
            </w:tcMar>
          </w:tcPr>
          <w:p w14:paraId="08FA8462" w14:textId="77777777" w:rsidR="00D376F0" w:rsidRPr="00D424AA" w:rsidRDefault="00D376F0" w:rsidP="00D424AA">
            <w:pPr>
              <w:spacing w:line="276" w:lineRule="auto"/>
              <w:rPr>
                <w:rFonts w:cs="Times New Roman"/>
                <w:color w:val="000000" w:themeColor="text1"/>
                <w:sz w:val="16"/>
                <w:szCs w:val="16"/>
                <w:lang w:val="en-GB"/>
              </w:rPr>
            </w:pPr>
          </w:p>
          <w:p w14:paraId="0DB55D00" w14:textId="489C9E6C" w:rsidR="00D376F0" w:rsidRPr="00D707C3" w:rsidRDefault="00D376F0" w:rsidP="00D424AA">
            <w:pPr>
              <w:spacing w:line="276" w:lineRule="auto"/>
              <w:rPr>
                <w:rFonts w:cs="Times New Roman"/>
                <w:color w:val="000000" w:themeColor="text1"/>
                <w:sz w:val="16"/>
                <w:szCs w:val="16"/>
                <w:lang w:val="en-GB"/>
              </w:rPr>
            </w:pPr>
            <w:r w:rsidRPr="00D424AA">
              <w:rPr>
                <w:rFonts w:cs="Times New Roman"/>
                <w:b/>
                <w:bCs/>
                <w:i/>
                <w:iCs/>
                <w:color w:val="000000" w:themeColor="text1"/>
                <w:sz w:val="16"/>
                <w:szCs w:val="16"/>
                <w:lang w:val="en-GB"/>
              </w:rPr>
              <w:t>High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With </w:t>
            </w: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both CMIP5 and CMIP6 (and EURO-CORDEX)</w:t>
            </w:r>
            <w:r w:rsidRPr="00841A35">
              <w:rPr>
                <w:rFonts w:cs="Times New Roman"/>
                <w:color w:val="000000" w:themeColor="text1"/>
                <w:sz w:val="16"/>
                <w:szCs w:val="16"/>
                <w:lang w:val="en-GB"/>
              </w:rPr>
              <w:t xml:space="preserve"> show a decline in winter and summer total </w:t>
            </w:r>
            <w:r w:rsidRPr="00D424AA">
              <w:rPr>
                <w:rFonts w:cs="Times New Roman"/>
                <w:color w:val="000000" w:themeColor="text1"/>
                <w:sz w:val="16"/>
                <w:szCs w:val="16"/>
                <w:lang w:val="en-GB"/>
              </w:rPr>
              <w:t xml:space="preserve">precipitation and increase in number of CDD. Drought intensity and frequency increase with </w:t>
            </w: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particularly in the southern Mediterranean </w:t>
            </w:r>
            <w:commentRangeStart w:id="778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002/joc.6490", "ISSN" : "0899-8418", "abstract" : "Abstract Most of the nature-related economic costs and human losses in many regions of Europe are due to extreme weather events such as heat waves, cold spells, persistent droughts, heavy precipitation and intense cyclonic wind-storms. Extreme precipitation events are projected by climatic models to become more intense over the continent while droughts might last longer by the end of the century. In dry regions as Southern Europe, soils are predicted to dry out as temperatures and evapotranspiration rise and rain-bearing atmospheric circulations become less frequent. Prospects on the future of climate indices linked to extreme phenomena are herein derived by using observed and model projected daily meteorological data. Specifically, E-OBS high resolution gridded datasets of observed precipitation and surface minimum and maximum temperatures have been used as the regional observed baseline. For projections, the same meteorological variables have been obtained from a set of regional climate models integrated in the European EURO-CORDEX project, considering the RCP8.5 future emissions scenario. A quantile?quantile adjustment has been applied to the simulated regional scenarios to reduce biases in modelled extreme regimes. Results suggest that warm days will substantially increase across Europe, consistently with a decrease of cold nights. An increase in heat wave amplitude is expected across the continent, with South Eastern Europe and the Mediterranean as the most affected regions. In contrast, Northern Europe will undergo the largest decrease in cold spell magnitude. An overall rise in the frequency and volume of heavy precipitations is projected in all seasons, even if the number of dry days is also expected to increase, except in the Baltic countries. Regarding abnormally long dry periods (extreme droughts), we find that the occurrence of episodes would reduce over Europe as consequence of projected increases in length.", "author" : [ { "dropping-particle" : "", "family" : "Cardell", "given" : "Maria F", "non-dropping-particle" : "", "parse-names" : false, "suffix" : "" }, { "dropping-particle" : "", "family" : "Amengual", "given" : "Arnau", "non-dropping-particle" : "", "parse-names" : false, "suffix" : "" }, { "dropping-particle" : "", "family" : "Romero", "given" : "Romualdo", "non-dropping-particle" : "", "parse-names" : false, "suffix" : "" }, { "dropping-particle" : "", "family" : "Ramis", "given" : "Climent", "non-dropping-particle" : "", "parse-names" : false, "suffix" : "" } ], "container-title" : "International Journal of Climatology", "id" : "ITEM-1", "issue" : "11", "issued" : { "date-parts" : [ [ "2020", "9", "1" ] ] }, "note" : "doi: 10.1002/joc.6490", "page" : "4800-4827", "publisher" : "John Wiley &amp; Sons, Ltd", "title" : "Future extremes of temperature and precipitation in Europe derived from a combination of dynamical and statistical approaches", "translator" : [ { "dropping-particle" : "", "family" : "S2892", "given" : "", "non-dropping-particle" : "", "parse-names" : false, "suffix" : "" } ], "type" : "article-journal", "volume" : "40" }, "uris" : [ "http://www.mendeley.com/documents/?uuid=4f7d6948-4180-4329-bc4f-5b86a097ac3c" ] }, { "id" : "ITEM-2", "itemData" : { "DOI" : "10.1002/joc.5334", "abstract" : "ABSTRACT An evaluation of 23 models, participating in the Coupled Model Inter-comparison Project phase 5 (CMIP5), in representing extreme precipitation indices (EPI), over the Eastern Mediterranean (EM) and the Fertile Crescent (FC), was performed. The models ensemble was then used to predict the EPIs evolution in the 21st century under (Representative Concentration Pathway, RCP) RCP4.5 and RCP8.5 scenarios. Models' performance was determined with respect to gridded precipitation observations from the APHRODITE project. The ensemble mean was found to perform relatively well in capturing the EM steep precipitation gradient, the FC structure and the EPI trends in the observations period (1970\u20132000). Over the EM, CMIP5 models agree on a future decrease in the following three EPIs; total precipitation (TP), consecutive wet days, and number of wet days by the values of 20\u201335%, 10\u201320%, and 20\u201335%, respectively. In the FC, extremely wet days (P95) are expected to increase by approximately 25%, except for the south eastern coasts of the Mediterranean Sea, which show significant decreases in P95, particularly for RCP8.5 and at the end of the 21st century. Hence, while TP is expected to decrease, extreme precipitation is expected to increase, at least for the north-eastern part of the FC. This will significantly influence agriculture and floods' potential in a region already suffering from political unrest. The changes in EPIs are related to changes in the synoptic patterns over the EM, especially the predicted changes in cyclones frequency and intensity in the 21st century, due to changes in storm tracks governed by the phase of the North Atlantic Oscillation and the expected expansion of the Hadley Cell towards the poles in a warmer climate.", "author" : [ { "dropping-particle" : "", "family" : "Samuels", "given" : "Rana", "non-dropping-particle" : "", "parse-names" : false, "suffix" : "" }, { "dropping-particle" : "", "family" : "Hochman", "given" : "Assaf", "non-dropping-particle" : "", "parse-names" : false, "suffix" : "" }, { "dropping-particle" : "", "family" : "Baharad", "given" : "Anat", "non-dropping-particle" : "", "parse-names" : false, "suffix" : "" }, { "dropping-particle" : "", "family" : "Givati", "given" : "Amir", "non-dropping-particle" : "", "parse-names" : false, "suffix" : "" }, { "dropping-particle" : "", "family" : "Levi", "given" : "Yoav", "non-dropping-particle" : "", "parse-names" : false, "suffix" : "" }, { "dropping-particle" : "", "family" : "Yosef", "given" : "Yizhak", "non-dropping-particle" : "", "parse-names" : false, "suffix" : "" }, { "dropping-particle" : "", "family" : "Saaroni", "given" : "Hadas", "non-dropping-particle" : "", "parse-names" : false, "suffix" : "" }, { "dropping-particle" : "", "family" : "Ziv", "given" : "Baruch", "non-dropping-particle" : "", "parse-names" : false, "suffix" : "" }, { "dropping-particle" : "", "family" : "Harpaz", "given" : "Tzvika", "non-dropping-particle" : "", "parse-names" : false, "suffix" : "" }, { "dropping-particle" : "", "family" : "Alpert", "given" : "Pinhas", "non-dropping-particle" : "", "parse-names" : false, "suffix" : "" } ], "container-title" : "International Journal of Climatology", "id" : "ITEM-2", "issue" : "5", "issued" : { "date-parts" : [ [ "2018" ] ] }, "page" : "2280-2297", "title" : "Evaluation and projection of extreme precipitation indices in the Eastern Mediterranean based on CMIP5 multi-model ensemble", "translator" : [ { "dropping-particle" : "", "family" : "S1717", "given" : "", "non-dropping-particle" : "", "parse-names" : false, "suffix" : "" } ], "type" : "article-journal", "volume" : "38" }, "uris" : [ "http://www.mendeley.com/documents/?uuid=a7ec2747-1895-47e5-97e0-acc787bf7375"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4", "itemData" : { "DOI" : "10.1029/2019JD032356", "ISSN" : "2169-897X",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4", "issue" : "4", "issued" : { "date-parts" : [ [ "2021", "2", "27" ] ] }, "title" : "Assessment of the European Climate Projections as Simulated by the Large EURO\u2010CORDEX Regional and Global Climate Model Ensemble", "translator" : [ { "dropping-particle" : "", "family" : "S3205", "given" : "", "non-dropping-particle" : "", "parse-names" : false, "suffix" : "" } ], "type" : "article-journal", "volume" : "126" }, "uris" : [ "http://www.mendeley.com/documents/?uuid=99138d5d-4e0f-449f-9bda-c0a53cb9f5a0" ] }, { "id" : "ITEM-5",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5",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6",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6",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Samuels et al., 2018; Cardell et al., 2020; Cook et al., 2020; Li et al., 2020a; Spinoni et al., 2020; Coppola et al., 2021a)", "manualFormatting" : "(Samuels et al., 2018; Cardell et al., 2020; Cook et al., 2020; C. Li et al., 2020; Spinoni et al., 2020; Coppola et al., 2021a)", "plainTextFormattedCitation" : "(Samuels et al., 2018; Cardell et al., 2020; Cook et al., 2020; Li et al., 2020a; Spinoni et al., 2020; Coppola et al., 2021a)", "previouslyFormattedCitation" : "(Samuels et al., 2018; Cardell et al., 2020; Cook et al., 2020; Li et al., 2020a; Spinoni et al., 2020; Coppola et al., 2021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 xml:space="preserve">(Samuels et al., 2018; Cardell et al., 2020; Cook et al., 2020; </w:t>
            </w:r>
            <w:del w:id="7785" w:author="Robin Matthews" w:date="2021-07-14T17:39:00Z">
              <w:r w:rsidR="00A26296" w:rsidDel="00D50B01">
                <w:rPr>
                  <w:rFonts w:cs="Times New Roman"/>
                  <w:noProof/>
                  <w:color w:val="000000" w:themeColor="text1"/>
                  <w:sz w:val="16"/>
                  <w:szCs w:val="16"/>
                </w:rPr>
                <w:delText>Li et al., 2020a</w:delText>
              </w:r>
            </w:del>
            <w:ins w:id="7786" w:author="Robin Matthews" w:date="2021-07-14T17:39:00Z">
              <w:r w:rsidR="00D50B01">
                <w:rPr>
                  <w:rFonts w:cs="Times New Roman"/>
                  <w:noProof/>
                  <w:color w:val="000000" w:themeColor="text1"/>
                  <w:sz w:val="16"/>
                  <w:szCs w:val="16"/>
                </w:rPr>
                <w:t>C. Li et al., 2020</w:t>
              </w:r>
            </w:ins>
            <w:r w:rsidR="00A26296">
              <w:rPr>
                <w:rFonts w:cs="Times New Roman"/>
                <w:noProof/>
                <w:color w:val="000000" w:themeColor="text1"/>
                <w:sz w:val="16"/>
                <w:szCs w:val="16"/>
              </w:rPr>
              <w:t>; Spinoni et al., 2020; Coppola et al., 2021a)</w:t>
            </w:r>
            <w:r w:rsidRPr="00D424AA">
              <w:rPr>
                <w:rFonts w:cs="Times New Roman"/>
                <w:color w:val="000000" w:themeColor="text1"/>
                <w:sz w:val="16"/>
                <w:szCs w:val="16"/>
                <w:lang w:val="en-GB"/>
              </w:rPr>
              <w:fldChar w:fldCharType="end"/>
            </w:r>
            <w:commentRangeEnd w:id="7784"/>
            <w:r w:rsidR="00A26296">
              <w:rPr>
                <w:rStyle w:val="Marquedecommentaire"/>
              </w:rPr>
              <w:commentReference w:id="7784"/>
            </w:r>
            <w:r w:rsidRPr="00D74FF3">
              <w:rPr>
                <w:rFonts w:cs="Times New Roman"/>
                <w:color w:val="000000" w:themeColor="text1"/>
                <w:sz w:val="16"/>
                <w:szCs w:val="16"/>
              </w:rPr>
              <w:t>(</w:t>
            </w:r>
            <w:r w:rsidRPr="00D74FF3">
              <w:rPr>
                <w:rFonts w:cs="Times New Roman"/>
                <w:bCs/>
                <w:color w:val="000000" w:themeColor="text1"/>
                <w:sz w:val="16"/>
                <w:szCs w:val="16"/>
              </w:rPr>
              <w:t xml:space="preserve"> Chapter 11 Supplementary Material (11.SM)</w:t>
            </w:r>
            <w:r w:rsidRPr="00D74FF3">
              <w:rPr>
                <w:rFonts w:cs="Times New Roman"/>
                <w:color w:val="000000" w:themeColor="text1"/>
                <w:sz w:val="16"/>
                <w:szCs w:val="16"/>
              </w:rPr>
              <w:t xml:space="preserve">; Interactive Atla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rPr>
              <w:instrText>ADDIN CSL_CITATION { "citationItems" : [ { "id" : "ITEM-1", "itemData" : { "DOI" : "10.1007/s41748-020-00169-3", "ISSN" : "2509-9426",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 \u00b0C/decade to 0.5 \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w:instrText>
            </w:r>
            <w:r w:rsidR="00FF6231" w:rsidRPr="006A2665">
              <w:rPr>
                <w:rFonts w:cs="Times New Roman"/>
                <w:color w:val="000000" w:themeColor="text1"/>
                <w:sz w:val="16"/>
                <w:szCs w:val="16"/>
                <w:lang w:val="en-GB"/>
              </w:rPr>
              <w:instrText>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1", "issue" : "3", "issued" : { "date-parts" : [ [ "2020", "9", "25" ] ] }, "page" : "477-492", "publisher" : "Springer Science and Business Media Deutschland GmbH", "title" : "Assessing Future Changes of Climate Extreme Events in the CORDEX-MENA Region Using Regional Climate Model ALADIN-Climate", "translator" : [ { "dropping-particle" : "", "family" : "S3411", "given" : "", "non-dropping-particle" : "", "parse-names" : false, "suffix" : "" } ], "type" : "article-journal", "volume" : "4" }, "uris" : [ "http://www.mendeley.com/documents/?uuid=47b90b6a-7b20-44f7-9062-59fa9c10b19c" ] } ], "mendeley" : { "formattedCitation" : "(Driouech et al., 2020)", "plainTextFormattedCitation" : "(Driouech et al., 2020)", "previouslyFormattedCitation" : "(Driouech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riouech et al., 2020)</w:t>
            </w:r>
            <w:r w:rsidRPr="00D424AA">
              <w:rPr>
                <w:rFonts w:cs="Times New Roman"/>
                <w:color w:val="000000" w:themeColor="text1"/>
                <w:sz w:val="16"/>
                <w:szCs w:val="16"/>
                <w:lang w:val="en-GB"/>
              </w:rPr>
              <w:fldChar w:fldCharType="end"/>
            </w:r>
          </w:p>
        </w:tc>
      </w:tr>
      <w:tr w:rsidR="00D376F0" w:rsidRPr="00F1665C" w14:paraId="528E0424" w14:textId="77777777" w:rsidTr="00723657">
        <w:trPr>
          <w:trHeight w:val="21"/>
        </w:trPr>
        <w:tc>
          <w:tcPr>
            <w:tcW w:w="988" w:type="dxa"/>
            <w:vMerge/>
          </w:tcPr>
          <w:p w14:paraId="5E265CF0" w14:textId="77777777" w:rsidR="00D376F0" w:rsidRPr="00D707C3" w:rsidRDefault="00D376F0" w:rsidP="00D424AA">
            <w:pPr>
              <w:rPr>
                <w:rFonts w:cs="Times New Roman"/>
                <w:color w:val="000000" w:themeColor="text1"/>
                <w:sz w:val="16"/>
                <w:szCs w:val="16"/>
                <w:lang w:val="en-GB"/>
              </w:rPr>
            </w:pPr>
          </w:p>
        </w:tc>
        <w:tc>
          <w:tcPr>
            <w:tcW w:w="708" w:type="dxa"/>
          </w:tcPr>
          <w:p w14:paraId="00C84F04" w14:textId="77777777" w:rsidR="00D376F0" w:rsidRPr="00D707C3" w:rsidRDefault="00D376F0" w:rsidP="00D424AA">
            <w:pPr>
              <w:rPr>
                <w:rFonts w:cs="Times New Roman"/>
                <w:color w:val="000000" w:themeColor="text1"/>
                <w:sz w:val="16"/>
                <w:szCs w:val="16"/>
                <w:lang w:val="en-GB"/>
              </w:rPr>
            </w:pPr>
            <w:r w:rsidRPr="00D707C3">
              <w:rPr>
                <w:rFonts w:cs="Times New Roman"/>
                <w:color w:val="000000" w:themeColor="text1"/>
                <w:sz w:val="16"/>
                <w:szCs w:val="16"/>
                <w:lang w:val="en-GB"/>
              </w:rPr>
              <w:t>AGR</w:t>
            </w:r>
          </w:p>
          <w:p w14:paraId="1F8BFF2F" w14:textId="77777777" w:rsidR="00D376F0" w:rsidRPr="00D707C3" w:rsidRDefault="00D376F0" w:rsidP="00D424AA">
            <w:pPr>
              <w:rPr>
                <w:rFonts w:cs="Times New Roman"/>
                <w:color w:val="000000" w:themeColor="text1"/>
                <w:sz w:val="16"/>
                <w:szCs w:val="16"/>
                <w:lang w:val="en-GB"/>
              </w:rPr>
            </w:pPr>
            <w:r w:rsidRPr="00D707C3">
              <w:rPr>
                <w:rFonts w:cs="Times New Roman"/>
                <w:color w:val="000000" w:themeColor="text1"/>
                <w:sz w:val="16"/>
                <w:szCs w:val="16"/>
                <w:lang w:val="en-GB"/>
              </w:rPr>
              <w:t>ECOL</w:t>
            </w:r>
          </w:p>
        </w:tc>
        <w:tc>
          <w:tcPr>
            <w:tcW w:w="2552" w:type="dxa"/>
            <w:tcBorders>
              <w:top w:val="single" w:sz="4" w:space="0" w:color="auto"/>
            </w:tcBorders>
            <w:shd w:val="clear" w:color="auto" w:fill="FFE0D9"/>
          </w:tcPr>
          <w:p w14:paraId="58C9606D" w14:textId="77777777" w:rsidR="00D376F0" w:rsidRPr="00D707C3" w:rsidRDefault="00D376F0" w:rsidP="00D424AA">
            <w:pPr>
              <w:rPr>
                <w:rFonts w:eastAsiaTheme="minorHAnsi" w:cs="Times New Roman"/>
                <w:i/>
                <w:color w:val="000000" w:themeColor="text1"/>
                <w:sz w:val="16"/>
                <w:szCs w:val="16"/>
                <w:lang w:val="en-GB" w:eastAsia="en-US"/>
              </w:rPr>
            </w:pPr>
          </w:p>
          <w:p w14:paraId="40851D56" w14:textId="77777777" w:rsidR="00D376F0" w:rsidRPr="00D707C3" w:rsidRDefault="00D376F0" w:rsidP="00D424AA">
            <w:pPr>
              <w:rPr>
                <w:rFonts w:eastAsiaTheme="minorHAnsi" w:cs="Times New Roman"/>
                <w:iCs/>
                <w:color w:val="000000" w:themeColor="text1"/>
                <w:sz w:val="16"/>
                <w:szCs w:val="16"/>
                <w:lang w:val="en-GB" w:eastAsia="en-US"/>
              </w:rPr>
            </w:pPr>
            <w:r w:rsidRPr="00D707C3">
              <w:rPr>
                <w:rFonts w:eastAsiaTheme="minorHAnsi" w:cs="Times New Roman"/>
                <w:b/>
                <w:bCs/>
                <w:i/>
                <w:color w:val="000000" w:themeColor="text1"/>
                <w:sz w:val="16"/>
                <w:szCs w:val="16"/>
                <w:lang w:val="en-GB" w:eastAsia="en-US"/>
              </w:rPr>
              <w:t>Medium confidence</w:t>
            </w:r>
            <w:r w:rsidRPr="00D707C3">
              <w:rPr>
                <w:rFonts w:eastAsiaTheme="minorHAnsi" w:cs="Times New Roman"/>
                <w:i/>
                <w:color w:val="000000" w:themeColor="text1"/>
                <w:sz w:val="16"/>
                <w:szCs w:val="16"/>
                <w:lang w:val="en-GB" w:eastAsia="en-US"/>
              </w:rPr>
              <w:t xml:space="preserve">: </w:t>
            </w:r>
            <w:r w:rsidRPr="00D707C3">
              <w:rPr>
                <w:rFonts w:eastAsiaTheme="minorHAnsi" w:cs="Times New Roman"/>
                <w:b/>
                <w:bCs/>
                <w:iCs/>
                <w:color w:val="000000" w:themeColor="text1"/>
                <w:sz w:val="16"/>
                <w:szCs w:val="16"/>
                <w:lang w:val="en-GB" w:eastAsia="en-US"/>
              </w:rPr>
              <w:t>Increase.</w:t>
            </w:r>
            <w:r w:rsidRPr="00D707C3">
              <w:rPr>
                <w:rFonts w:eastAsiaTheme="minorHAnsi" w:cs="Times New Roman"/>
                <w:iCs/>
                <w:color w:val="000000" w:themeColor="text1"/>
                <w:sz w:val="16"/>
                <w:szCs w:val="16"/>
                <w:lang w:val="en-GB" w:eastAsia="en-US"/>
              </w:rPr>
              <w:t xml:space="preserve"> </w:t>
            </w:r>
          </w:p>
          <w:p w14:paraId="4DC34568" w14:textId="77777777" w:rsidR="00D376F0" w:rsidRPr="00D707C3" w:rsidRDefault="00D376F0" w:rsidP="00D424AA">
            <w:pPr>
              <w:rPr>
                <w:rFonts w:eastAsiaTheme="minorHAnsi" w:cs="Times New Roman"/>
                <w:iCs/>
                <w:color w:val="000000" w:themeColor="text1"/>
                <w:sz w:val="16"/>
                <w:szCs w:val="16"/>
                <w:lang w:val="en-GB" w:eastAsia="en-US"/>
              </w:rPr>
            </w:pPr>
          </w:p>
          <w:p w14:paraId="574A8677" w14:textId="176DD4AD" w:rsidR="00D376F0" w:rsidRPr="00FE4BC4" w:rsidRDefault="00D376F0" w:rsidP="00D424AA">
            <w:pPr>
              <w:rPr>
                <w:rFonts w:eastAsiaTheme="minorHAnsi" w:cs="Times New Roman"/>
                <w:iCs/>
                <w:color w:val="000000" w:themeColor="text1"/>
                <w:sz w:val="16"/>
                <w:szCs w:val="16"/>
                <w:lang w:eastAsia="en-US"/>
              </w:rPr>
            </w:pPr>
            <w:r w:rsidRPr="00D707C3">
              <w:rPr>
                <w:rFonts w:eastAsiaTheme="minorHAnsi" w:cs="Times New Roman"/>
                <w:iCs/>
                <w:color w:val="000000" w:themeColor="text1"/>
                <w:sz w:val="16"/>
                <w:szCs w:val="16"/>
                <w:lang w:val="en-GB" w:eastAsia="en-US"/>
              </w:rPr>
              <w:t xml:space="preserve">Increases in probability and intensity of agricultural and ecological droughts based on soil moisture and water-balance deficits, but weakers signals in some studies </w:t>
            </w:r>
            <w:r w:rsidRPr="00D424AA">
              <w:rPr>
                <w:rFonts w:eastAsiaTheme="minorHAnsi" w:cs="Times New Roman"/>
                <w:iCs/>
                <w:color w:val="000000" w:themeColor="text1"/>
                <w:sz w:val="16"/>
                <w:szCs w:val="16"/>
                <w:lang w:val="en-GB" w:eastAsia="en-US"/>
              </w:rPr>
              <w:fldChar w:fldCharType="begin" w:fldLock="1"/>
            </w:r>
            <w:r w:rsidR="00FF6231" w:rsidRPr="006A2665">
              <w:rPr>
                <w:rFonts w:eastAsiaTheme="minorHAnsi" w:cs="Times New Roman"/>
                <w:iCs/>
                <w:color w:val="000000" w:themeColor="text1"/>
                <w:sz w:val="16"/>
                <w:szCs w:val="16"/>
                <w:lang w:val="en-GB" w:eastAsia="en-US"/>
              </w:rPr>
              <w:instrText>ADDIN CSL_CITATION { "citationItems" : [ { "id" : "ITEM-1",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w:instrText>
            </w:r>
            <w:r w:rsidR="00FF6231" w:rsidRPr="00D707C3">
              <w:rPr>
                <w:rFonts w:eastAsiaTheme="minorHAnsi" w:cs="Times New Roman"/>
                <w:iCs/>
                <w:color w:val="000000" w:themeColor="text1"/>
                <w:sz w:val="16"/>
                <w:szCs w:val="16"/>
                <w:lang w:val="en-GB" w:eastAsia="en-US"/>
              </w:rPr>
              <w:instrText xml:space="preserv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2", "</w:instrText>
            </w:r>
            <w:r w:rsidR="00FF6231">
              <w:rPr>
                <w:rFonts w:eastAsiaTheme="minorHAnsi" w:cs="Times New Roman"/>
                <w:iCs/>
                <w:color w:val="000000" w:themeColor="text1"/>
                <w:sz w:val="16"/>
                <w:szCs w:val="16"/>
                <w:lang w:eastAsia="en-US"/>
              </w:rPr>
              <w:instrText>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2",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3", "itemData" : { "DOI" : "10.1126/sciadv.abb9668", "ISSN" : "2375-2548", "abstract" : "Drought is one of the main threats to food security and ecosystem productivity. During the past decades, Europe has experienced a series of droughts that caused substantial socioeconomic losses and environmental impacts. A key question is whether there are some similar characteristics in these droughts, especially when compared to the droughts that occurred further in the past. Answering this question is impossible with traditional single-index approaches and also short-term and often spatially inconsistent records. Here, using a multidimensional machine learning\u2013based clustering algorithm and the hydrologic reconstruction of European drought, we determine the dominant drought types and investigate the changes in drought typology. We report a substantial increase in shorter warm-season droughts that are concurrent with an increase in potential evapotranspiration. If shifts reported here persist, then we will need new adaptive water management policies and, in the long run, we may observe considerable alterations in vegetation regimes and ecosystem functioning.", "author" : [ { "dropping-particle" : "", "family" : "Markonis", "given" : "Yannis", "non-dropping-particle" : "", "parse-names" : false, "suffix" : "" }, { "dropping-particle" : "", "family" : "Kumar", "given" : "Rohini", "non-dropping-particle" : "", "parse-names" : false, "suffix" : "" }, { "dropping-particle" : "", "family" : "Hanel", "given" : "Martin", "non-dropping-particle" : "", "parse-names" : false, "suffix" : "" }, { "dropping-particle" : "", "family" : "Rakovec", "given" : "Oldrich", "non-dropping-particle" : "", "parse-names" : false, "suffix" : "" }, { "dropping-particle" : "", "family" : "M\u00e1ca", "given" : "Petr", "non-dropping-particle" : "", "parse-names" : false, "suffix" : "" }, { "dropping-particle" : "", "family" : "AghaKouchak", "given" : "Amir", "non-dropping-particle" : "", "parse-names" : false, "suffix" : "" } ], "container-title" : "Science Advances", "id" : "ITEM-3", "issue" : "6", "issued" : { "date-parts" : [ [ "2021", "2", "3" ] ] }, "page" : "eabb9668", "title" : "The rise of compound warm-season droughts in Europe", "translator" : [ { "dropping-particle" : "", "family" : "S3420", "given" : "", "non-dropping-particle" : "", "parse-names" : false, "suffix" : "" } ], "type" : "article-journal", "volume" : "7" }, "uris" : [ "http://www.mendeley.com/documents/?uuid=2df1e0f7-1770-4ff2-bf63-c56bd833b5bb" ] }, { "id" : "ITEM-4", "itemData" : { "author" : [ { "dropping-particle" : "", "family" : "Garc\u00eda-Herrera", "given" : "R.", "non-dropping-particle" : "", "parse-names" : false, "suffix" : "" }, { "dropping-particle" : "", "family" : "Garrido-P\u00e9rez, J.M. Barriopedro", "given" : "D.", "non-dropping-particle" : "", "parse-names" : false, "suffix" : "" }, { "dropping-particle" :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4", "issued" : { "date-parts" : [ [ "2019" ] ] }, "page" : "3169-3187", "title" : "The European 2016/2017 drought.", "translator" : [ { "dropping-particle" : "", "family" : "S1848", "given" : "", "non-dropping-particle" : "", "parse-names" : false, "suffix" : "" } ], "type" : "article-journal", "volume" : "32" }, "uris" : [ "http://www.mendeley.com/documents/?uuid=aedbf4b5-62ec-4777-8b7f-f0cc74be7ee0" ] }, { "id" : "ITEM-5", "itemData" : { "DOI" : "10.1038/s41598-018-27464-4", "abstract" : "\u00a9 2018 The Author(s). Early 21st-century droughts in Europe have been broadly regarded as exceptionally severe, substantially affecting a wide range of socio-economic sectors. These extreme events were linked mainly to increases in temperature and record-breaking heatwaves that have been influencing Europe since 2000, in combination with a lack of precipitation during the summer months. Drought propagated through all respective compartments of the hydrological cycle, involving low runoff and prolonged soil moisture deficits. What if these recent droughts are not as extreme as previously thought? Using reconstructed droughts over the last 250 years, we show that although the 2003 and 2015 droughts may be regarded as the most extreme droughts driven by precipitation deficits during the vegetation period, their spatial extent and severity at a long-term European scale are less uncommon. This conclusion is evident in our concurrent investigation of three major drought types - meteorological (precipitation), agricultural (soil moisture) and hydrological (grid-scale runoff) droughts. Additionally, unprecedented drying trends for soil moisture and corresponding increases in the frequency of agricultural droughts are also observed, reflecting the recurring periods of high temperatures. Since intense and extended meteorological droughts may reemerge in the future, our study highlights concerns regarding the impacts of such extreme events when combined with persistent decrease in European soil moisture.", "author" : [ { "dropping-particle" : "", "family" : "Hanel", "given" : "M.", "non-dropping-particle" : "", "parse-names" : false, "suffix" : "" }, { "dropping-particle" : "", "family" : "Rakovec", "given" : "O.", "non-dropping-particle" : "", "parse-names" : false, "suffix" : "" }, { "dropping-particle" : "", "family" : "Markonis", "given" : "Y.", "non-dropping-particle" : "", "parse-names" : false, "suffix" : "" }, { "dropping-particle" : "", "family" : "M\u00e1ca", "given" : "P.", "non-dropping-particle" : "", "parse-names" : false, "suffix" : "" }, { "dropping-particle" : "", "family" : "Samaniego", "given" : "L.", "non-dropping-particle" : "", "parse-names" : false, "suffix" : "" }, { "dropping-particle" : "", "family" : "Kysel\u00fd", "given" : "J.", "non-dropping-particle" : "", "parse-names" : false, "suffix" : "" }, { "dropping-particle" : "", "family" : "Kumar", "given" : "R.", "non-dropping-particle" : "", "parse-names" : false, "suffix" : "" } ], "container-title" : "Scientific Reports", "id" : "ITEM-5", "issue" : "1", "issued" : { "date-parts" : [ [ "2018" ] ] }, "title" : "Revisiting the recent European droughts from a long-term perspective", "translator" : [ { "dropping-particle" : "", "family" : "S2055", "given" : "", "non-dropping-particle" : "", "parse-names" : false, "suffix" : "" } ], "type" : "article-journal", "volume" : "8" }, "uris" : [ "http://www.mendeley.com/documents/?uuid=6fccbb93-7c42-475f-b084-f0a9db51dd2c" ] }, { "id" : "ITEM-6", "itemData" : { "DOI" : "10.1029/2019GL082783", "ISSN" : "0094-8276", "author" : [ { "dropping-particle" : "", "family" : "Moravec", "given" : "Vojt\u011bch", "non-dropping-particle" : "", "parse-names" : false, "suffix" : "" }, { "dropping-particle" : "", "family" : "Markonis", "given" : "Yannis", "non-dropping-particle" : "", "parse-names" : false, "suffix" : "" }, { "dropping-particle" : "", "family" : "Rakovec", "given" : "Oldrich", "non-dropping-particle" : "", "parse-names" : false, "suffix" : "" }, { "dropping-particle" : "", "family" : "Kumar", "given" : "Rohini", "non-dropping-particle" : "", "parse-names" : false, "suffix" : "" }, { "dropping-particle" : "", "family" : "Hanel", "given" : "Martin", "non-dropping-particle" : "", "parse-names" : false, "suffix" : "" } ], "container-title" : "Geophysical Research Letters", "id" : "ITEM-6", "issue" : "11", "issued" : { "date-parts" : [ [ "2019", "6", "16" ] ] }, "note" : "Export Date: 30 September 2019", "page" : "5909-5917", "title" : "A 250\u2010Year European Drought Inventory Derived From Ensemble Hydrologic Modeling", "translator" : [ { "dropping-particle" : "", "family" : "S2537", "given" : "", "non-dropping-particle" : "", "parse-names" : false, "suffix" : "" } ], "type" : "article-journal", "volume" : "46" }, "uris" : [ "http://www.mendeley.com/documents/?uuid=9373d594-b266-4490-96ed-1b78eac5af65" ] } ], "mendeley" : { "formattedCitation" : "(Greve et al., 2014; Hanel et al., 2018; Garc\u00eda-Herrera et al., 2019; Moravec et al., 2019; Padr\u00f3n et al., 2020; Markonis et al., 2021)", "plainTextFormattedCitation" : "(Greve et al., 2014; Hanel et al., 2018; Garc\u00eda-Herrera et al., 2019; Moravec et al., 2019; Padr\u00f3n et al., 2020; Markonis et al., 2021)", "previouslyFormattedCitation" : "(Greve et al., 2014; Hanel et al., 2018; Garc\u00eda-Herrera et al., 2019; Moravec et al., 2019; Padr\u00f3n et al., 2020; Markonis et al., 2021)" }, "properties" : { "noteIndex" : 0 }, "schema" : "https://github.com/citation-style-language/schema/raw/master/csl-citation.json" }</w:instrText>
            </w:r>
            <w:r w:rsidRPr="00D424AA">
              <w:rPr>
                <w:rFonts w:eastAsiaTheme="minorHAnsi" w:cs="Times New Roman"/>
                <w:iCs/>
                <w:color w:val="000000" w:themeColor="text1"/>
                <w:sz w:val="16"/>
                <w:szCs w:val="16"/>
                <w:lang w:val="en-GB" w:eastAsia="en-US"/>
              </w:rPr>
              <w:fldChar w:fldCharType="separate"/>
            </w:r>
            <w:r w:rsidR="00A26296">
              <w:rPr>
                <w:rFonts w:eastAsiaTheme="minorHAnsi" w:cs="Times New Roman"/>
                <w:iCs/>
                <w:noProof/>
                <w:color w:val="000000" w:themeColor="text1"/>
                <w:sz w:val="16"/>
                <w:szCs w:val="16"/>
                <w:lang w:val="nb-NO" w:eastAsia="en-US"/>
              </w:rPr>
              <w:t>(Greve et al., 2014; Hanel et al., 2018; García-Herrera et al., 2019; Moravec et al., 2019; Padrón et al., 2020; Markonis et al., 2021)</w:t>
            </w:r>
            <w:r w:rsidRPr="00D424AA">
              <w:rPr>
                <w:rFonts w:eastAsiaTheme="minorHAnsi" w:cs="Times New Roman"/>
                <w:iCs/>
                <w:color w:val="000000" w:themeColor="text1"/>
                <w:sz w:val="16"/>
                <w:szCs w:val="16"/>
                <w:lang w:val="en-GB" w:eastAsia="en-US"/>
              </w:rPr>
              <w:fldChar w:fldCharType="end"/>
            </w:r>
            <w:r w:rsidRPr="00841A35">
              <w:rPr>
                <w:rFonts w:eastAsiaTheme="minorHAnsi" w:cs="Times New Roman"/>
                <w:iCs/>
                <w:color w:val="000000" w:themeColor="text1"/>
                <w:sz w:val="16"/>
                <w:szCs w:val="16"/>
                <w:lang w:val="nb-NO" w:eastAsia="en-US"/>
              </w:rPr>
              <w:t xml:space="preserve">. </w:t>
            </w:r>
            <w:r w:rsidRPr="00D424AA">
              <w:rPr>
                <w:rFonts w:eastAsiaTheme="minorHAnsi" w:cs="Times New Roman"/>
                <w:iCs/>
                <w:color w:val="000000" w:themeColor="text1"/>
                <w:sz w:val="16"/>
                <w:szCs w:val="16"/>
                <w:lang w:val="en-GB" w:eastAsia="en-US"/>
              </w:rPr>
              <w:t>A</w:t>
            </w:r>
            <w:r w:rsidRPr="00841A35">
              <w:rPr>
                <w:rFonts w:eastAsiaTheme="minorHAnsi" w:cs="Times New Roman"/>
                <w:iCs/>
                <w:color w:val="000000" w:themeColor="text1"/>
                <w:sz w:val="16"/>
                <w:szCs w:val="16"/>
                <w:lang w:val="en-GB" w:eastAsia="en-US"/>
              </w:rPr>
              <w:t xml:space="preserve">lso increases based on analyses using </w:t>
            </w:r>
            <w:r w:rsidRPr="00D424AA">
              <w:rPr>
                <w:rFonts w:eastAsiaTheme="minorHAnsi" w:cs="Times New Roman"/>
                <w:color w:val="000000" w:themeColor="text1"/>
                <w:sz w:val="16"/>
                <w:szCs w:val="16"/>
                <w:lang w:val="en-GB" w:eastAsia="en-US"/>
              </w:rPr>
              <w:t xml:space="preserve">the Standardized Precipitation Evapotranspiration Index (SPEI) and the Palmer Drought Severity Index (PDSI). Increase of drought severity in South Europe </w:t>
            </w:r>
            <w:bookmarkStart w:id="7787" w:name="_Hlk77177511"/>
            <w:ins w:id="7788" w:author="Robin Matthews" w:date="2021-07-14T17:52:00Z">
              <w:r w:rsidR="00D44040">
                <w:rPr>
                  <w:rFonts w:eastAsiaTheme="minorHAnsi" w:cs="Times New Roman"/>
                  <w:color w:val="000000" w:themeColor="text1"/>
                  <w:sz w:val="16"/>
                  <w:szCs w:val="16"/>
                  <w:lang w:val="en-GB" w:eastAsia="en-US"/>
                </w:rPr>
                <w:fldChar w:fldCharType="begin" w:fldLock="1"/>
              </w:r>
            </w:ins>
            <w:r w:rsidR="00DB48AC">
              <w:rPr>
                <w:rFonts w:eastAsiaTheme="minorHAnsi" w:cs="Times New Roman"/>
                <w:color w:val="000000" w:themeColor="text1"/>
                <w:sz w:val="16"/>
                <w:szCs w:val="16"/>
                <w:lang w:val="en-GB" w:eastAsia="en-US"/>
              </w:rPr>
              <w:instrText>ADDIN CSL_CITATION { "citationItems" : [ { "id" : "ITEM-1",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1",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3",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Stagge et al., 2017; Spinoni et al., 2019)", "plainTextFormattedCitation" : "(Dai and Zhao, 2017; Stagge et al., 2017; Spinoni et al., 2019)", "previouslyFormattedCitation" : "(Dai and Zhao, 2017; Stagge et al., 2017; Spinoni et al., 2019)" }, "properties" : { "noteIndex" : 0 }, "schema" : "https://github.com/citation-style-language/schema/raw/master/csl-citation.json" }</w:instrText>
            </w:r>
            <w:ins w:id="7789" w:author="Robin Matthews" w:date="2021-07-14T17:52:00Z">
              <w:r w:rsidR="00D44040">
                <w:rPr>
                  <w:rFonts w:eastAsiaTheme="minorHAnsi" w:cs="Times New Roman"/>
                  <w:color w:val="000000" w:themeColor="text1"/>
                  <w:sz w:val="16"/>
                  <w:szCs w:val="16"/>
                  <w:lang w:val="en-GB" w:eastAsia="en-US"/>
                </w:rPr>
                <w:fldChar w:fldCharType="separate"/>
              </w:r>
              <w:r w:rsidR="00D44040" w:rsidRPr="00D92296">
                <w:rPr>
                  <w:rFonts w:eastAsiaTheme="minorHAnsi" w:cs="Times New Roman"/>
                  <w:noProof/>
                  <w:color w:val="000000" w:themeColor="text1"/>
                  <w:sz w:val="16"/>
                  <w:szCs w:val="16"/>
                  <w:lang w:val="en-GB" w:eastAsia="en-US"/>
                </w:rPr>
                <w:t>(Dai and Zhao, 2017; Stagge et al., 2017; Spinoni et al., 2019)</w:t>
              </w:r>
              <w:r w:rsidR="00D44040">
                <w:rPr>
                  <w:rFonts w:eastAsiaTheme="minorHAnsi" w:cs="Times New Roman"/>
                  <w:color w:val="000000" w:themeColor="text1"/>
                  <w:sz w:val="16"/>
                  <w:szCs w:val="16"/>
                  <w:lang w:val="en-GB" w:eastAsia="en-US"/>
                </w:rPr>
                <w:fldChar w:fldCharType="end"/>
              </w:r>
            </w:ins>
            <w:commentRangeStart w:id="7790"/>
            <w:commentRangeStart w:id="7791"/>
            <w:del w:id="7792" w:author="Robin Matthews" w:date="2021-07-14T17:52:00Z">
              <w:r w:rsidRPr="00D424AA" w:rsidDel="00D44040">
                <w:rPr>
                  <w:rFonts w:eastAsiaTheme="minorHAnsi" w:cs="Times New Roman"/>
                  <w:color w:val="000000" w:themeColor="text1"/>
                  <w:sz w:val="16"/>
                  <w:szCs w:val="16"/>
                  <w:lang w:val="en-GB" w:eastAsia="en-US"/>
                </w:rPr>
                <w:fldChar w:fldCharType="begin" w:fldLock="1"/>
              </w:r>
              <w:r w:rsidR="00FF6231" w:rsidDel="00D44040">
                <w:rPr>
                  <w:rFonts w:eastAsiaTheme="minorHAnsi" w:cs="Times New Roman"/>
                  <w:color w:val="000000" w:themeColor="text1"/>
                  <w:sz w:val="16"/>
                  <w:szCs w:val="16"/>
                  <w:lang w:val="en-GB" w:eastAsia="en-US"/>
                </w:rPr>
                <w:delInstrText>ADDIN CSL_CITATION { "citationItems" : [ { "id" : "ITEM-1",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w:delInstrText>
              </w:r>
              <w:r w:rsidR="00FF6231" w:rsidRPr="006A2665" w:rsidDel="00D44040">
                <w:rPr>
                  <w:rFonts w:eastAsiaTheme="minorHAnsi" w:cs="Times New Roman"/>
                  <w:color w:val="000000" w:themeColor="text1"/>
                  <w:sz w:val="16"/>
                  <w:szCs w:val="16"/>
                  <w:lang w:eastAsia="en-US"/>
                </w:rPr>
                <w:delInstrText>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1",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mendeley" : { "formattedCitation" : "(Stagge et al., 2017)", "manualFormatting" : "(Stagge et al., 2017;", "plainTextFormattedCitation" : "(Stagge et al., 2017)", "previouslyFormattedCitation" : "(Stagge et al., 2017)" }, "properties" : { "noteIndex" : 0 }, "schema" : "https://github.com/citation-style-language/schema/raw/master/csl-citation.json" }</w:delInstrText>
              </w:r>
              <w:r w:rsidRPr="00D424AA" w:rsidDel="00D44040">
                <w:rPr>
                  <w:rFonts w:eastAsiaTheme="minorHAnsi" w:cs="Times New Roman"/>
                  <w:color w:val="000000" w:themeColor="text1"/>
                  <w:sz w:val="16"/>
                  <w:szCs w:val="16"/>
                  <w:lang w:val="en-GB" w:eastAsia="en-US"/>
                </w:rPr>
                <w:fldChar w:fldCharType="separate"/>
              </w:r>
              <w:r w:rsidR="00A26296" w:rsidDel="00D44040">
                <w:rPr>
                  <w:rFonts w:eastAsiaTheme="minorHAnsi" w:cs="Times New Roman"/>
                  <w:noProof/>
                  <w:color w:val="000000" w:themeColor="text1"/>
                  <w:sz w:val="16"/>
                  <w:szCs w:val="16"/>
                  <w:lang w:eastAsia="en-US"/>
                </w:rPr>
                <w:delText>(Stagge et al., 2017;</w:delText>
              </w:r>
              <w:r w:rsidRPr="00D424AA" w:rsidDel="00D44040">
                <w:rPr>
                  <w:rFonts w:eastAsiaTheme="minorHAnsi" w:cs="Times New Roman"/>
                  <w:color w:val="000000" w:themeColor="text1"/>
                  <w:sz w:val="16"/>
                  <w:szCs w:val="16"/>
                  <w:lang w:val="en-GB" w:eastAsia="en-US"/>
                </w:rPr>
                <w:fldChar w:fldCharType="end"/>
              </w:r>
              <w:commentRangeEnd w:id="7790"/>
              <w:r w:rsidR="00A26296" w:rsidDel="00D44040">
                <w:rPr>
                  <w:rStyle w:val="Marquedecommentaire"/>
                </w:rPr>
                <w:commentReference w:id="7790"/>
              </w:r>
              <w:commentRangeStart w:id="7793"/>
              <w:r w:rsidRPr="00D424AA" w:rsidDel="00D44040">
                <w:rPr>
                  <w:rFonts w:eastAsiaTheme="minorHAnsi" w:cs="Times New Roman"/>
                  <w:color w:val="000000" w:themeColor="text1"/>
                  <w:sz w:val="16"/>
                  <w:szCs w:val="16"/>
                  <w:lang w:val="en-GB" w:eastAsia="en-US"/>
                </w:rPr>
                <w:fldChar w:fldCharType="begin" w:fldLock="1"/>
              </w:r>
              <w:r w:rsidR="00FF6231" w:rsidRPr="006A2665" w:rsidDel="00D44040">
                <w:rPr>
                  <w:rFonts w:eastAsiaTheme="minorHAnsi" w:cs="Times New Roman"/>
                  <w:color w:val="000000" w:themeColor="text1"/>
                  <w:sz w:val="16"/>
                  <w:szCs w:val="16"/>
                  <w:lang w:eastAsia="en-US"/>
                </w:rPr>
                <w:del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manualFormatting" : " Spinoni et al., 2019;", "plainTextFormattedCitation" : "(Spinoni et al., 2019)", "previouslyFormattedCitation" : "(Spinoni et al., 2019)" }, "properties" : { "noteIndex" : 0 }, "schema" : "https://github.com/citation-style-language/schema/raw/master/csl-citation.json" }</w:delInstrText>
              </w:r>
              <w:r w:rsidRPr="00D424AA" w:rsidDel="00D44040">
                <w:rPr>
                  <w:rFonts w:eastAsiaTheme="minorHAnsi" w:cs="Times New Roman"/>
                  <w:color w:val="000000" w:themeColor="text1"/>
                  <w:sz w:val="16"/>
                  <w:szCs w:val="16"/>
                  <w:lang w:val="en-GB" w:eastAsia="en-US"/>
                </w:rPr>
                <w:fldChar w:fldCharType="separate"/>
              </w:r>
              <w:r w:rsidR="00A26296" w:rsidDel="00D44040">
                <w:rPr>
                  <w:rFonts w:eastAsiaTheme="minorHAnsi" w:cs="Times New Roman"/>
                  <w:noProof/>
                  <w:color w:val="000000" w:themeColor="text1"/>
                  <w:sz w:val="16"/>
                  <w:szCs w:val="16"/>
                  <w:lang w:eastAsia="en-US"/>
                </w:rPr>
                <w:delText xml:space="preserve"> Spinoni et al., 2019;</w:delText>
              </w:r>
              <w:r w:rsidRPr="00D424AA" w:rsidDel="00D44040">
                <w:rPr>
                  <w:rFonts w:eastAsiaTheme="minorHAnsi" w:cs="Times New Roman"/>
                  <w:color w:val="000000" w:themeColor="text1"/>
                  <w:sz w:val="16"/>
                  <w:szCs w:val="16"/>
                  <w:lang w:val="en-GB" w:eastAsia="en-US"/>
                </w:rPr>
                <w:fldChar w:fldCharType="end"/>
              </w:r>
              <w:commentRangeEnd w:id="7791"/>
              <w:r w:rsidR="00A26296" w:rsidDel="00D44040">
                <w:rPr>
                  <w:rStyle w:val="Marquedecommentaire"/>
                </w:rPr>
                <w:commentReference w:id="7791"/>
              </w:r>
              <w:r w:rsidRPr="00D424AA" w:rsidDel="00D44040">
                <w:rPr>
                  <w:rFonts w:eastAsiaTheme="minorHAnsi" w:cs="Times New Roman"/>
                  <w:color w:val="000000" w:themeColor="text1"/>
                  <w:sz w:val="16"/>
                  <w:szCs w:val="16"/>
                  <w:lang w:val="en-GB" w:eastAsia="en-US"/>
                </w:rPr>
                <w:fldChar w:fldCharType="begin" w:fldLock="1"/>
              </w:r>
              <w:r w:rsidR="00FF6231" w:rsidRPr="006A2665" w:rsidDel="00D44040">
                <w:rPr>
                  <w:rFonts w:eastAsiaTheme="minorHAnsi" w:cs="Times New Roman"/>
                  <w:color w:val="000000" w:themeColor="text1"/>
                  <w:sz w:val="16"/>
                  <w:szCs w:val="16"/>
                  <w:lang w:eastAsia="en-US"/>
                </w:rPr>
                <w:del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manualFormatting" : " Dai and Zhao, 2017)", "plainTextFormattedCitation" : "(Dai and Zhao, 2017)", "previouslyFormattedCitation" : "(Dai and Zhao, 2017)" }, "properties" : { "noteIndex" : 0 }, "schema" : "https://github.com/citation-style-language/schema/raw/master/csl-citation.json" }</w:delInstrText>
              </w:r>
              <w:r w:rsidRPr="00D424AA" w:rsidDel="00D44040">
                <w:rPr>
                  <w:rFonts w:eastAsiaTheme="minorHAnsi" w:cs="Times New Roman"/>
                  <w:color w:val="000000" w:themeColor="text1"/>
                  <w:sz w:val="16"/>
                  <w:szCs w:val="16"/>
                  <w:lang w:val="en-GB" w:eastAsia="en-US"/>
                </w:rPr>
                <w:fldChar w:fldCharType="separate"/>
              </w:r>
              <w:r w:rsidR="00A26296" w:rsidDel="00D44040">
                <w:rPr>
                  <w:rFonts w:eastAsiaTheme="minorHAnsi" w:cs="Times New Roman"/>
                  <w:noProof/>
                  <w:color w:val="000000" w:themeColor="text1"/>
                  <w:sz w:val="16"/>
                  <w:szCs w:val="16"/>
                  <w:lang w:eastAsia="en-US"/>
                </w:rPr>
                <w:delText xml:space="preserve"> Dai and Zhao, 2017)</w:delText>
              </w:r>
              <w:r w:rsidRPr="00D424AA" w:rsidDel="00D44040">
                <w:rPr>
                  <w:rFonts w:eastAsiaTheme="minorHAnsi" w:cs="Times New Roman"/>
                  <w:color w:val="000000" w:themeColor="text1"/>
                  <w:sz w:val="16"/>
                  <w:szCs w:val="16"/>
                  <w:lang w:val="en-GB" w:eastAsia="en-US"/>
                </w:rPr>
                <w:fldChar w:fldCharType="end"/>
              </w:r>
            </w:del>
            <w:bookmarkEnd w:id="7787"/>
            <w:commentRangeEnd w:id="7793"/>
            <w:r w:rsidR="00A26296">
              <w:rPr>
                <w:rStyle w:val="Marquedecommentaire"/>
              </w:rPr>
              <w:commentReference w:id="7793"/>
            </w:r>
            <w:r w:rsidRPr="006A2665">
              <w:rPr>
                <w:rFonts w:eastAsiaTheme="minorHAnsi" w:cs="Times New Roman"/>
                <w:color w:val="000000" w:themeColor="text1"/>
                <w:sz w:val="16"/>
                <w:szCs w:val="16"/>
                <w:lang w:eastAsia="en-US"/>
              </w:rPr>
              <w:t xml:space="preserve">, the Iberian Peninsula </w:t>
            </w:r>
            <w:r w:rsidRPr="00D424AA">
              <w:rPr>
                <w:rFonts w:eastAsiaTheme="minorHAnsi" w:cs="Times New Roman"/>
                <w:color w:val="000000" w:themeColor="text1"/>
                <w:sz w:val="16"/>
                <w:szCs w:val="16"/>
                <w:lang w:val="en-GB" w:eastAsia="en-US"/>
              </w:rPr>
              <w:fldChar w:fldCharType="begin" w:fldLock="1"/>
            </w:r>
            <w:r w:rsidR="00FF6231" w:rsidRPr="006A2665">
              <w:rPr>
                <w:rFonts w:eastAsiaTheme="minorHAnsi" w:cs="Times New Roman"/>
                <w:color w:val="000000" w:themeColor="text1"/>
                <w:sz w:val="16"/>
                <w:szCs w:val="16"/>
                <w:lang w:eastAsia="en-US"/>
              </w:rPr>
              <w:instrText>ADDIN CSL_CITATION { "citationItems" : [ { "id" : "ITEM-1", "itemData" : { "DOI" : "10.1088/1748-9326/9/4/044001", "ISSN" : "1748-9326", "abstract" : "We use high quality climate data from ground meteorological stations in the Iberian Peninsula (IP) and robust drought indices to confirm that drought severity has increased in the past five decades, as a consequence of greater atmospheric evaporative demand resulting from temperature rise. Increased drought severity is independent of the model used to quantify the reference evapotranspiration. We have also focused on drought impacts to drought-sensitive systems, such as river discharge, by analyzing streamflow data for 287 rivers in the IP, and found that hydrological drought frequency and severity have also increased in the past five decades in natural, regulated and highly regulated basins. Recent positive trend in the atmospheric water demand has had a direct influence on the temporal evolution of streamflows, clearly identified during the warm season, in which higher evapotranspiration rates are recorded. This pattern of increase in evaporative demand and greater drought severity is probably applicable to other semiarid regions of the world, including other Mediterranean areas, the Sahel, southern Australia and South Africa, and can be expected to increasingly compromise water supplies and cause political, social and economic tensions among regions in the near future. \u00a9 2014</w:instrText>
            </w:r>
            <w:r w:rsidR="00FF6231">
              <w:rPr>
                <w:rFonts w:eastAsiaTheme="minorHAnsi" w:cs="Times New Roman"/>
                <w:color w:val="000000" w:themeColor="text1"/>
                <w:sz w:val="16"/>
                <w:szCs w:val="16"/>
                <w:lang w:val="en-GB" w:eastAsia="en-US"/>
              </w:rPr>
              <w:instrText xml:space="preserve"> IOP Publishing Ltd.", "author" : [ { "dropping-particle" : "", "family" : "Vicente-Serrano", "given" : "Sergio M", "non-dropping-particle" : "", "parse-names" : false, "suffix" : "" }, { "dropping-particle" : "", "family" : "Lopez-Moreno", "given" : "Juan-I", "non-dropping-particle" : "", "parse-names" : false, "suffix" : "" }, { "dropping-particle" : "", "family" : "Beguer\u00eda", "given" : "Santiago", "non-dropping-particle" : "", "parse-names" : false, "suffix" : "" }, { "dropping-particle" : "", "family" : "Lorenzo-Lacruz", "given" : "Jorge", "non-dropping-particle" : "", "parse-names" : false, "suffix" : "" }, { "dropping-particle" : "", "family" : "Sanchez-Lorenzo", "given" : "Arturo", "non-dropping-particle" : "", "parse-names" : false, "suffix" : "" }, { "dropping-particle" : "", "family" : "Garc\u00eda-Ruiz", "given" : "Jos\u00e9 M", "non-dropping-particle" : "", "parse-names" : false, "suffix" : "" }, { "dropping-particle" : "", "family" : "Azorin-Molina", "given" : "Cesar", "non-dropping-particle" : "", "parse-names" : false, "suffix" : "" }, { "dropping-particle" : "", "family" : "Mor\u00e1n-Tejeda", "given" : "Enrique", "non-dropping-particle" : "", "parse-names" : false, "suffix" : "" }, { "dropping-particle" : "", "family" : "Revuelto", "given" : "Jes\u00fas", "non-dropping-particle" : "", "parse-names" : false, "suffix" : "" }, { "dropping-particle" : "", "family" : "Trigo", "given" : "Ricardo", "non-dropping-particle" : "", "parse-names" : false, "suffix" : "" }, { "dropping-particle" : "", "family" : "Coelho", "given" : "Fatima", "non-dropping-particle" : "", "parse-names" : false, "suffix" : "" }, { "dropping-particle" : "", "family" : "Espejo", "given" : "Francisco", "non-dropping-particle" : "", "parse-names" : false, "suffix" : "" } ], "container-title" : "Environmental Research Letters", "id" : "ITEM-1", "issue" : "4", "issued" : { "date-parts" : [ [ "2014", "4", "1" ] ] }, "note" : "From Duplicate 2 (Evidence of increasing drought severity caused by temperature rise in southern Europe - Vicente-Serrano, S.M. Sergio M; Lopez-Moreno, J.-I. Juan-I; Beguer\u00eda, Santiago; Lorenzo-Lacruz, Jorge; Sanchez-Lorenzo, Arturo; Garc\u00eda-Ruiz, Jos\u00e9 M J.M.; Azorin-Molina, Cesar; Mor\u00e1n-Tejeda, Enrique; Revuelto, Jes\u00fas; Trigo, Ricardo; Coelho, Fatima; Espejo, Francisco)\n\nFrom Duplicate 1 (Evidence of increasing drought severity caused by temperature rise in southern Europe - Vicente-Serrano, S.M. Sergio M; Lopez-Moreno, J.-I. Juan-I; Beguer\u00eda, Santiago; Lorenzo-Lacruz, Jorge; Sanchez-Lorenzo, Arturo; Garc\u00eda-Ruiz, Jos\u00e9 M J.M.; Azorin-Molina, Cesar; Mor\u00e1n-Tejeda, Enrique; Revuelto, Jes\u00fas; Trigo, Ricardo; Coelho, Fatima; Espejo, Francisco)\n\nFrom Duplicate 1 (Evidence of increasing drought severity caused by temperature rise in southern Europe - Vicente-Serrano, S.M. Sergio M; Lopez-Moreno, J.-I. Juan-I; Beguer\u00eda, Santiago; Lorenzo-Lacruz, Jorge; Sanchez-Lorenzo, Arturo; Garc\u00eda-Ruiz, Jos\u00e9 M J.M.; Azorin-Molina, Cesar; Mor\u00e1n-Tejeda, Enrique; Revuelto, Jes\u00fas; Trigo, Ricardo; Coelho, Fatima; Espejo, Francisco)\n\nFrom Duplicate 1 (Evidence of increasing drought severity caused by temperature rise in southern Europe - Vicente-Serrano, Sergio M; Lopez-Moreno, Juan-I; Beguer\u00eda, Santiago; Lorenzo-Lacruz, Jorge; Sanchez-Lorenzo, Arturo; Garc\u00eda-Ruiz, Jos\u00e9 M; Azorin-Molina, Cesar; Mor\u00e1n-Tejeda, Enrique; Revuelto, Jes\u00fas; Trigo, Ricardo; Coelho, Fatima; Espejo, Francisco)\n\nFrom Duplicate 2 (Evidence of increasing drought severity caused by temperature rise in southern Europe - Vicente-Serrano, S.M. M; Lopez-Moreno, J.-I.; Beguer\u00eda, S.; Lorenzo-Lacruz, J.; Sanchez-Lorenzo, A.; Garc\u00eda-Ruiz, J.M. M; Azorin-Molina, C.; Mor\u00e1n-Tejeda, E.; Revuelto, J.; Trigo, R.; Coelho, F.; Espejo, F.)\n\nFrom Duplicate 1 (Evidence of increasing drought severity caused by temperature rise in southern Europe - Vicente-Serrano, S.M. M; Lopez-Moreno, J.-I.; Beguer\u00eda, S.; Lorenzo-Lacruz, J.; Sanchez-Lorenzo, A.; Garc\u00eda-Ruiz, J.M. M; Azorin-Molina, C.; Mor\u00e1n-Tejeda, E.; Revuelto, J.; Trigo, R.; Coelho, F.; Espejo, F.)\n\nFrom Duplicate 2 (Evidence of increasing drought severity caused by temperature rise in southern Europe - Vicente-Serrano, S.M. M; Lopez-Moreno, J.-I.; Beguer\u00eda, S.; Lorenzo-Lacruz, J.; Sanchez-Lorenzo, A.; Garc\u00eda-Ruiz, J.M. M; Azorin-Molina, C.; Mor\u00e1n-Tejeda, E.; Revuelto, J.; Trigo, R.; Coelho, F.; Espejo, F.)\n\nFrom Duplicate 2 (Evidence of increasing drought severity caused by temperature rise in southern Europe - Vicente-Serrano, S.M. M; Lopez-Moreno, J.-I.; Beguer\u00eda, S.; Lorenzo-Lacruz, J.; Sanchez-Lorenzo, A.; Garc\u00eda-Ruiz, J.M. M; Azorin-Molina, C.; Mor\u00e1n-Tejeda, E.; Revuelto, J.; Trigo, R.; Coelho, F.; Espejo, F.)\n\nFrom Duplicate 1 (Evidence of increasing drought severity caused by temperature rise in southern Europe - Vicente-Serrano, S M; Lopez-Moreno, J.-I.; Beguer\u00eda, S; Lorenzo-Lacruz, J; Sanchez-Lorenzo, A; Garc\u00eda-Ruiz, J M; Azorin-Molina, C; Mor\u00e1n-Tejeda, E; Revuelto, J; Trigo, R; Coelho, F; Espejo, F)\n\ncited By 118", "page" : "044001", "title" : "Evidence of increasing drought severity caused by temperature rise in southern Europe", "translator" : [ { "dropping-particle" : "", "family" : "S1571", "given" : "", "non-dropping-particle" : "", "parse-names" : false, "suffix" : "" } ], "type" : "article-journal", "volume" : "9" }, "uris" : [ "http://www.mendeley.com/documents/?uuid=74ebf6a8-9eaf-48ef-9656-ea084d33246f" ] }, { "id" : "ITEM-2", "itemData" : { "DOI" : "10.1007/s11600-018-0138-x", "ISSN" : "1895-6572", "abstract" : "\u00a9 2018, The Author(s). The purpose of this research was to identify major drought events on the Spanish mainland between 1961 and 2014 by means of two drought indices, and analyze the spatial propagation of drought conditions. The indices applied were the standardized precipitation index (SPI) and the standardized evaporation precipitation index (SPEI). The first was calculated as standardized anomalies of precipitation at various temporal intervals, while the second examined the climatic balance normalized at monthly scale, incorporating the relationship between precipitation and the atmospheric water demand. The daily meteorological data from Spanish Meteorological Archives (AEMet) were used in performing the analyses. Within the framework of the DESEMON project, original data were converted into a high spatial resolution grid (1.1 km2) following exhaustive quality control. Values of both indices were calculated on a weekly scale and different timescales (12, 24 and 36 months). The results show that during the first half of the study period, the SPI usually returned a higher identification of drought areas, while the reverse was true from the 1990s, suggesting that the effect from atmospheric evaporative demand could have increased. The temporal propagation from 12- to 24-month and 36-month timescales analyzed in the paper seems to be a far from straightforward phenomenon that does not follow a simple rule of time lag, because events at different temporal scales can overlap in time and space. Spatially, the propagation of drought events affecting more than 25% of the total land indicates the existence of various spatial gradients of drought propagation, mostly east\u2013west or west\u2013east, but also north\u2013south have been found. No generalized episodes were found with a radial pattern, i.e., from inland to the coast.", "author" : [ { "dropping-particle" : "", "family" : "Gonz\u00e1lez-Hidalgo", "given" : "J. C.", "non-dropping-particle" : "", "parse-names" : false, "suffix" : "" }, { "dropping-particle" : "", "family" : "Vicente-Serrano", "given" : "S. M.", "non-dropping-particle" : "", "parse-names" : false, "suffix" : "" }, { "dropping-particle" : "", "family" : "Pe\u00f1a-Angulo", "given" : "D.", "non-dropping-particle" : "", "parse-names" : false, "suffix" : "" }, { "dropping-particle" : "", "family" : "Salinas", "given" : "C.", "non-dropping-particle" : "", "parse-names" : false, "suffix" : "" }, { "dropping-particle" : "", "family" : "Tomas-Burguera", "given" : "M.", "non-dropping-particle" : "", "parse-names" : false, "suffix" : "" }, { "dropping-particle" : "", "family" : "Beguer\u00eda", "given" : "S.", "non-dropping-particle" : "", "parse-names" : false, "suffix" : "" } ], "container-title" : "Acta Geophysica", "id" : "ITEM-2", "issue" : "3", "issued" : { "date-parts" : [ [ "2018", "6", "6" ] ] }, "page" : "381-392", "title" : "High-resolution spatio-temporal analyses of drought episodes in the western Mediterranean basin (Spanish mainland, Iberian Peninsula)", "translator" : [ { "dropping-particle" : "", "family" : "S641", "given" : "", "non-dropping-particle" : "", "parse-names" : false, "suffix" : "" } ], "type" : "article-journal", "volume" : "66" }, "uris" : [ "http://www.mendeley.com/documents/?uuid=25dd33b7-59f8-442e-a04e-a10a82b5a005" ] } ], "mendeley" : { "formattedCitation" : "(Vicente-Serrano et al., 2014; Gonz\u00e1lez-Hidalgo et al., 2018)", "plainTextFormattedCitation" : "(Vicente-Serrano et al., 2014; Gonz\u00e1lez-Hidalgo et al., 2018)", "previouslyFormattedCitation" : "(Vicente-Serrano et al., 2014; Gonz\u00e1lez-Hidalgo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eastAsia="en-US"/>
              </w:rPr>
              <w:t>(Vicente-Serrano et al., 2014; González-Hidalgo et al., 2018)</w:t>
            </w:r>
            <w:r w:rsidRPr="00D424AA">
              <w:rPr>
                <w:rFonts w:eastAsiaTheme="minorHAnsi" w:cs="Times New Roman"/>
                <w:color w:val="000000" w:themeColor="text1"/>
                <w:sz w:val="16"/>
                <w:szCs w:val="16"/>
                <w:lang w:val="en-GB" w:eastAsia="en-US"/>
              </w:rPr>
              <w:fldChar w:fldCharType="end"/>
            </w:r>
            <w:r w:rsidRPr="00FE4BC4">
              <w:rPr>
                <w:rFonts w:eastAsiaTheme="minorHAnsi" w:cs="Times New Roman"/>
                <w:color w:val="000000" w:themeColor="text1"/>
                <w:sz w:val="16"/>
                <w:szCs w:val="16"/>
                <w:lang w:eastAsia="en-US"/>
              </w:rPr>
              <w:t>.</w:t>
            </w:r>
          </w:p>
          <w:p w14:paraId="61155B58" w14:textId="77777777" w:rsidR="00D376F0" w:rsidRPr="00FE4BC4" w:rsidRDefault="00D376F0" w:rsidP="00D424AA">
            <w:pPr>
              <w:rPr>
                <w:rFonts w:eastAsiaTheme="minorHAnsi" w:cs="Times New Roman"/>
                <w:iCs/>
                <w:color w:val="000000" w:themeColor="text1"/>
                <w:sz w:val="16"/>
                <w:szCs w:val="16"/>
                <w:lang w:eastAsia="en-US"/>
              </w:rPr>
            </w:pPr>
          </w:p>
          <w:p w14:paraId="0B5E3030" w14:textId="343894D7" w:rsidR="00D376F0" w:rsidRPr="006A2665" w:rsidRDefault="00D376F0" w:rsidP="00D424AA">
            <w:pPr>
              <w:rPr>
                <w:rFonts w:eastAsiaTheme="minorHAnsi" w:cs="Times New Roman"/>
                <w:iCs/>
                <w:color w:val="000000" w:themeColor="text1"/>
                <w:sz w:val="16"/>
                <w:szCs w:val="16"/>
                <w:lang w:val="en-GB" w:eastAsia="en-US"/>
              </w:rPr>
            </w:pPr>
            <w:r w:rsidRPr="00D424AA">
              <w:rPr>
                <w:rFonts w:eastAsiaTheme="minorHAnsi" w:cs="Times New Roman"/>
                <w:iCs/>
                <w:color w:val="000000" w:themeColor="text1"/>
                <w:sz w:val="16"/>
                <w:szCs w:val="16"/>
                <w:lang w:val="en-GB" w:eastAsia="en-US"/>
              </w:rPr>
              <w:fldChar w:fldCharType="begin" w:fldLock="1"/>
            </w:r>
            <w:r w:rsidR="00FF6231">
              <w:rPr>
                <w:rFonts w:eastAsiaTheme="minorHAnsi" w:cs="Times New Roman"/>
                <w:iCs/>
                <w:color w:val="000000" w:themeColor="text1"/>
                <w:sz w:val="16"/>
                <w:szCs w:val="16"/>
                <w:lang w:eastAsia="en-US"/>
              </w:rPr>
              <w:instrText xml:space="preserve">ADDIN CSL_CITATION { "citationItems" : [ { "id" : "ITEM-1", "itemData" : { "DOI" : "10.1126/sciadv.abb9668", "ISSN" : "2375-2548", "abstract" : "Drought is one of the main threats to food security and ecosystem productivity. During the past decades, Europe has experienced a series of droughts that caused substantial socioeconomic losses and environmental impacts. A key question is whether there are some similar characteristics in these droughts, especially when compared to the droughts that occurred further in the past. Answering this question is impossible with traditional single-index approaches and also short-term and often spatially inconsistent records. Here, using a multidimensional machine learning\u2013based clustering algorithm and the hydrologic reconstruction of European drought, we determine the dominant drought types and investigate the changes in drought typology. We report a substantial increase in shorter warm-season droughts that are concurrent with an increase in potential evapotranspiration. If shifts reported here persist, then we will need new adaptive water management policies and, in the long run, we may observe considerable alterations in vegetation regimes and ecosystem functioning.", "author" : [ { "dropping-particle" : "", "family" : "Markonis", "given" : "Yannis", "non-dropping-particle" : "", "parse-names" : false, "suffix" : "" }, { "dropping-particle" </w:instrText>
            </w:r>
            <w:r w:rsidR="00FF6231" w:rsidRPr="006A2665">
              <w:rPr>
                <w:rFonts w:eastAsiaTheme="minorHAnsi" w:cs="Times New Roman"/>
                <w:iCs/>
                <w:color w:val="000000" w:themeColor="text1"/>
                <w:sz w:val="16"/>
                <w:szCs w:val="16"/>
                <w:lang w:val="en-GB" w:eastAsia="en-US"/>
              </w:rPr>
              <w:instrText>: "", "family" : "Kumar", "given" : "Rohini", "non-dropping-particle" : "", "parse-names" : false, "suffix" : "" }, { "dropping-particle" : "", "family" : "Hanel", "given" : "Martin", "non-dropping-particle" : "", "parse-names" : false, "suffix" : "" }, { "dropping-particle" : "", "family" : "Rakovec", "given" : "Oldrich", "non-dropping-particle" : "", "parse-names" : false, "suffix" : "" }, { "dropping-particle" : "", "family" : "M\u00e1ca", "given" : "Petr", "non-dropping-particle" : "", "parse-names" : false, "suffix" : "" }, { "dropping-particle" : "", "family" : "AghaKouchak", "given" : "Amir", "non-dropping-particle" : "", "parse-names" : false, "suffix" : "" } ], "container-title" : "Science Advances", "id" : "ITEM-1", "issue" : "6", "issued" : { "date-parts" : [ [ "2021", "2", "3" ] ] }, "page" : "eabb9668", "title" : "The rise of compound warm-season droughts in Europe", "translator" : [ { "dropping-particle" : "", "family" : "S3420", "given" : "", "non-dropping-particle" : "", "parse-names" : false, "suffix" : "" } ], "type" : "article-journal", "volume" : "7" }, "uris" : [ "http://www.mendeley.com/documents/?uuid=2df1e0f7-1770-4ff2-bf63-c56bd833b5bb" ] } ], "mendeley" : { "formattedCitation" : "(Markonis et al., 2021)", "plainTextFormattedCitation" : "(Markonis et al., 2021)", "previouslyFormattedCitation" : "(Markonis et al., 2021)" }, "properties" : { "noteIndex" : 0 }, "schema" : "https://github.com/citation-style-language/schema/raw/master/csl-citation.json" }</w:instrText>
            </w:r>
            <w:r w:rsidRPr="00D424AA">
              <w:rPr>
                <w:rFonts w:eastAsiaTheme="minorHAnsi" w:cs="Times New Roman"/>
                <w:iCs/>
                <w:color w:val="000000" w:themeColor="text1"/>
                <w:sz w:val="16"/>
                <w:szCs w:val="16"/>
                <w:lang w:val="en-GB" w:eastAsia="en-US"/>
              </w:rPr>
              <w:fldChar w:fldCharType="separate"/>
            </w:r>
            <w:r w:rsidR="00A26296">
              <w:rPr>
                <w:rFonts w:eastAsiaTheme="minorHAnsi" w:cs="Times New Roman"/>
                <w:iCs/>
                <w:noProof/>
                <w:color w:val="000000" w:themeColor="text1"/>
                <w:sz w:val="16"/>
                <w:szCs w:val="16"/>
                <w:lang w:val="en-GB" w:eastAsia="en-US"/>
              </w:rPr>
              <w:t>(Markonis et al., 2021)</w:t>
            </w:r>
            <w:r w:rsidRPr="00D424AA">
              <w:rPr>
                <w:rFonts w:eastAsiaTheme="minorHAnsi" w:cs="Times New Roman"/>
                <w:iCs/>
                <w:color w:val="000000" w:themeColor="text1"/>
                <w:sz w:val="16"/>
                <w:szCs w:val="16"/>
                <w:lang w:val="en-GB" w:eastAsia="en-US"/>
              </w:rPr>
              <w:fldChar w:fldCharType="end"/>
            </w:r>
            <w:r w:rsidRPr="006A2665">
              <w:rPr>
                <w:rFonts w:eastAsiaTheme="minorHAnsi" w:cs="Times New Roman"/>
                <w:iCs/>
                <w:color w:val="000000" w:themeColor="text1"/>
                <w:sz w:val="16"/>
                <w:szCs w:val="16"/>
                <w:lang w:val="en-GB" w:eastAsia="en-US"/>
              </w:rPr>
              <w:t>: Increase in duration of agricultural droughts based on soil moisture déficits from 1901-2015.</w:t>
            </w:r>
          </w:p>
          <w:p w14:paraId="376B6686" w14:textId="77777777" w:rsidR="00D376F0" w:rsidRPr="006A2665" w:rsidRDefault="00D376F0" w:rsidP="00D424AA">
            <w:pPr>
              <w:rPr>
                <w:rFonts w:eastAsiaTheme="minorHAnsi" w:cs="Times New Roman"/>
                <w:iCs/>
                <w:color w:val="000000" w:themeColor="text1"/>
                <w:sz w:val="16"/>
                <w:szCs w:val="16"/>
                <w:lang w:val="en-GB" w:eastAsia="en-US"/>
              </w:rPr>
            </w:pPr>
          </w:p>
          <w:p w14:paraId="2E48E84A" w14:textId="59933B71" w:rsidR="00D376F0" w:rsidRPr="00D424AA" w:rsidRDefault="00D376F0" w:rsidP="00D424AA">
            <w:pPr>
              <w:rPr>
                <w:rFonts w:eastAsiaTheme="minorHAnsi" w:cs="Times New Roman"/>
                <w:iCs/>
                <w:color w:val="000000" w:themeColor="text1"/>
                <w:sz w:val="16"/>
                <w:szCs w:val="16"/>
                <w:lang w:val="en-GB" w:eastAsia="en-US"/>
              </w:rPr>
            </w:pPr>
            <w:r w:rsidRPr="00D424AA">
              <w:rPr>
                <w:rFonts w:eastAsiaTheme="minorHAnsi" w:cs="Times New Roman"/>
                <w:iCs/>
                <w:color w:val="000000" w:themeColor="text1"/>
                <w:sz w:val="16"/>
                <w:szCs w:val="16"/>
                <w:lang w:val="en-GB" w:eastAsia="en-US"/>
              </w:rPr>
              <w:fldChar w:fldCharType="begin" w:fldLock="1"/>
            </w:r>
            <w:r w:rsidR="00FF6231">
              <w:rPr>
                <w:rFonts w:eastAsiaTheme="minorHAnsi" w:cs="Times New Roman"/>
                <w:iCs/>
                <w:color w:val="000000" w:themeColor="text1"/>
                <w:sz w:val="16"/>
                <w:szCs w:val="16"/>
                <w:lang w:val="en-GB" w:eastAsia="en-US"/>
              </w:rPr>
              <w:instrText>ADDIN CSL_CITATION { "citationItems" : [ { "id" : "ITEM-1", "itemData" : { "author" : [ { "dropping-particle" : "", "family" : "Garc\u00eda-Herrera", "given" : "R.", "non-dropping-particle" : "", "parse-names" : false, "suffix" : "" }, { "dropping-particle" : "", "family" : "Garrido-P\u00e9rez, J.M. Barriopedro", "given" : "D.", "non-dropping-particle" : "", "parse-names" : false, "suffix" : "" }, { "dropping-particle" :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1", "issued" : { "date-parts" : [ [ "2019" ] ] }, "page" : "3169-3187", "title" : "The European 2016/2017 drought.", "translator" : [ { "dropping-particle" : "", "family" : "S1848", "given" : "", "non-dropping-particle" : "", "parse-names" : false, "suffix" : "" } ], "type" : "article-journal", "volume" : "32" }, "uris" : [ "http://www.mendeley.com/documents/?uuid=aedbf4b5-62ec-4777-8b7f-f0cc74be7ee0" ] } ], "mendeley" : { "formattedCitation" : "(Garc\u00eda-Herrera et al., 2019)", "plainTextFormattedCitation" : "(Garc\u00eda-Herrera et al., 2019)", "previouslyFormattedCitation" : "(Garc\u00eda-Herrera et al., 2019)" }, "properties" : { "noteIndex" : 0 }, "schema" : "https://github.com/citation-style-language/schema/raw/master/csl-citation.json" }</w:instrText>
            </w:r>
            <w:r w:rsidRPr="00D424AA">
              <w:rPr>
                <w:rFonts w:eastAsiaTheme="minorHAnsi" w:cs="Times New Roman"/>
                <w:iCs/>
                <w:color w:val="000000" w:themeColor="text1"/>
                <w:sz w:val="16"/>
                <w:szCs w:val="16"/>
                <w:lang w:val="en-GB" w:eastAsia="en-US"/>
              </w:rPr>
              <w:fldChar w:fldCharType="separate"/>
            </w:r>
            <w:r w:rsidR="00A26296">
              <w:rPr>
                <w:rFonts w:eastAsiaTheme="minorHAnsi" w:cs="Times New Roman"/>
                <w:iCs/>
                <w:noProof/>
                <w:color w:val="000000" w:themeColor="text1"/>
                <w:sz w:val="16"/>
                <w:szCs w:val="16"/>
                <w:lang w:val="en-GB" w:eastAsia="en-US"/>
              </w:rPr>
              <w:t>(García-Herrera et al., 2019)</w:t>
            </w:r>
            <w:r w:rsidRPr="00D424AA">
              <w:rPr>
                <w:rFonts w:eastAsiaTheme="minorHAnsi" w:cs="Times New Roman"/>
                <w:iCs/>
                <w:color w:val="000000" w:themeColor="text1"/>
                <w:sz w:val="16"/>
                <w:szCs w:val="16"/>
                <w:lang w:val="en-GB" w:eastAsia="en-US"/>
              </w:rPr>
              <w:fldChar w:fldCharType="end"/>
            </w:r>
            <w:r w:rsidRPr="00841A35">
              <w:rPr>
                <w:rFonts w:eastAsiaTheme="minorHAnsi" w:cs="Times New Roman"/>
                <w:iCs/>
                <w:color w:val="000000" w:themeColor="text1"/>
                <w:sz w:val="16"/>
                <w:szCs w:val="16"/>
                <w:lang w:val="en-GB" w:eastAsia="en-US"/>
              </w:rPr>
              <w:t>: Incr</w:t>
            </w:r>
            <w:r w:rsidRPr="00D424AA">
              <w:rPr>
                <w:rFonts w:eastAsiaTheme="minorHAnsi" w:cs="Times New Roman"/>
                <w:iCs/>
                <w:color w:val="000000" w:themeColor="text1"/>
                <w:sz w:val="16"/>
                <w:szCs w:val="16"/>
                <w:lang w:val="en-GB" w:eastAsia="en-US"/>
              </w:rPr>
              <w:t>ease in soil moisture anomalies for weather analogues to 2016/2017 drought events in 1985-2018 vs 1948-1984.</w:t>
            </w:r>
          </w:p>
          <w:p w14:paraId="3E042EE8" w14:textId="77777777" w:rsidR="00D376F0" w:rsidRPr="00D424AA" w:rsidRDefault="00D376F0" w:rsidP="00D424AA">
            <w:pPr>
              <w:rPr>
                <w:rFonts w:eastAsiaTheme="minorHAnsi" w:cs="Times New Roman"/>
                <w:iCs/>
                <w:color w:val="000000" w:themeColor="text1"/>
                <w:sz w:val="16"/>
                <w:szCs w:val="16"/>
                <w:lang w:val="en-GB" w:eastAsia="en-US"/>
              </w:rPr>
            </w:pPr>
          </w:p>
          <w:p w14:paraId="418853D2" w14:textId="70540F68" w:rsidR="00D376F0" w:rsidRPr="00D424AA" w:rsidRDefault="00D376F0" w:rsidP="00D424AA">
            <w:pPr>
              <w:rPr>
                <w:rFonts w:eastAsiaTheme="minorHAnsi" w:cs="Times New Roman"/>
                <w:iCs/>
                <w:color w:val="000000" w:themeColor="text1"/>
                <w:sz w:val="16"/>
                <w:szCs w:val="16"/>
                <w:lang w:val="en-GB" w:eastAsia="en-US"/>
              </w:rPr>
            </w:pPr>
            <w:r w:rsidRPr="00D424AA">
              <w:rPr>
                <w:rFonts w:eastAsiaTheme="minorHAnsi" w:cs="Times New Roman"/>
                <w:iCs/>
                <w:color w:val="000000" w:themeColor="text1"/>
                <w:sz w:val="16"/>
                <w:szCs w:val="16"/>
                <w:lang w:val="en-GB" w:eastAsia="en-US"/>
              </w:rPr>
              <w:fldChar w:fldCharType="begin" w:fldLock="1"/>
            </w:r>
            <w:r w:rsidR="00FF6231">
              <w:rPr>
                <w:rFonts w:eastAsiaTheme="minorHAnsi" w:cs="Times New Roman"/>
                <w:iCs/>
                <w:color w:val="000000" w:themeColor="text1"/>
                <w:sz w:val="16"/>
                <w:szCs w:val="16"/>
                <w:lang w:val="en-GB" w:eastAsia="en-US"/>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Padr\u00f3n et al., 2020)", "plainTextFormattedCitation" : "(Padr\u00f3n et al., 2020)", "previouslyFormattedCitation" : "(Padr\u00f3n et al., 2020)" }, "properties" : { "noteIndex" : 0 }, "schema" : "https://github.com/citation-style-language/schema/raw/master/csl-citation.json" }</w:instrText>
            </w:r>
            <w:r w:rsidRPr="00D424AA">
              <w:rPr>
                <w:rFonts w:eastAsiaTheme="minorHAnsi" w:cs="Times New Roman"/>
                <w:iCs/>
                <w:color w:val="000000" w:themeColor="text1"/>
                <w:sz w:val="16"/>
                <w:szCs w:val="16"/>
                <w:lang w:val="en-GB" w:eastAsia="en-US"/>
              </w:rPr>
              <w:fldChar w:fldCharType="separate"/>
            </w:r>
            <w:r w:rsidR="00A26296">
              <w:rPr>
                <w:rFonts w:eastAsiaTheme="minorHAnsi" w:cs="Times New Roman"/>
                <w:iCs/>
                <w:noProof/>
                <w:color w:val="000000" w:themeColor="text1"/>
                <w:sz w:val="16"/>
                <w:szCs w:val="16"/>
                <w:lang w:val="en-GB" w:eastAsia="en-US"/>
              </w:rPr>
              <w:t>(Padrón et al., 2020)</w:t>
            </w:r>
            <w:r w:rsidRPr="00D424AA">
              <w:rPr>
                <w:rFonts w:eastAsiaTheme="minorHAnsi" w:cs="Times New Roman"/>
                <w:iCs/>
                <w:color w:val="000000" w:themeColor="text1"/>
                <w:sz w:val="16"/>
                <w:szCs w:val="16"/>
                <w:lang w:val="en-GB" w:eastAsia="en-US"/>
              </w:rPr>
              <w:fldChar w:fldCharType="end"/>
            </w:r>
            <w:r w:rsidRPr="00841A35">
              <w:rPr>
                <w:rFonts w:eastAsiaTheme="minorHAnsi" w:cs="Times New Roman"/>
                <w:iCs/>
                <w:color w:val="000000" w:themeColor="text1"/>
                <w:sz w:val="16"/>
                <w:szCs w:val="16"/>
                <w:lang w:val="en-GB" w:eastAsia="en-US"/>
              </w:rPr>
              <w:t>: Weak signals in water-balance (precipitation-evapotra</w:t>
            </w:r>
            <w:r w:rsidRPr="00D424AA">
              <w:rPr>
                <w:rFonts w:eastAsiaTheme="minorHAnsi" w:cs="Times New Roman"/>
                <w:iCs/>
                <w:color w:val="000000" w:themeColor="text1"/>
                <w:sz w:val="16"/>
                <w:szCs w:val="16"/>
                <w:lang w:val="en-GB" w:eastAsia="en-US"/>
              </w:rPr>
              <w:t>nspiration) deficits in the dry season (1985-2014)-(1902-1950)</w:t>
            </w:r>
          </w:p>
          <w:p w14:paraId="26047B74" w14:textId="77777777" w:rsidR="00D376F0" w:rsidRPr="00D424AA" w:rsidRDefault="00D376F0" w:rsidP="00D424AA">
            <w:pPr>
              <w:rPr>
                <w:rFonts w:eastAsiaTheme="minorHAnsi" w:cs="Times New Roman"/>
                <w:iCs/>
                <w:color w:val="000000" w:themeColor="text1"/>
                <w:sz w:val="16"/>
                <w:szCs w:val="16"/>
                <w:lang w:val="en-GB" w:eastAsia="en-US"/>
              </w:rPr>
            </w:pPr>
          </w:p>
          <w:p w14:paraId="1500D4A7" w14:textId="22F9A060" w:rsidR="00D376F0" w:rsidRPr="00D424AA" w:rsidRDefault="00D376F0" w:rsidP="00D424AA">
            <w:pPr>
              <w:rPr>
                <w:rFonts w:eastAsiaTheme="minorHAnsi" w:cs="Times New Roman"/>
                <w:iCs/>
                <w:color w:val="000000" w:themeColor="text1"/>
                <w:sz w:val="16"/>
                <w:szCs w:val="16"/>
                <w:lang w:val="en-GB" w:eastAsia="en-US"/>
              </w:rPr>
            </w:pPr>
            <w:r w:rsidRPr="00D424AA">
              <w:rPr>
                <w:rFonts w:eastAsiaTheme="minorHAnsi" w:cs="Times New Roman"/>
                <w:iCs/>
                <w:color w:val="000000" w:themeColor="text1"/>
                <w:sz w:val="16"/>
                <w:szCs w:val="16"/>
                <w:lang w:val="en-GB" w:eastAsia="en-US"/>
              </w:rPr>
              <w:fldChar w:fldCharType="begin" w:fldLock="1"/>
            </w:r>
            <w:r w:rsidR="00FF6231">
              <w:rPr>
                <w:rFonts w:eastAsiaTheme="minorHAnsi" w:cs="Times New Roman"/>
                <w:iCs/>
                <w:color w:val="000000" w:themeColor="text1"/>
                <w:sz w:val="16"/>
                <w:szCs w:val="16"/>
                <w:lang w:val="en-GB" w:eastAsia="en-US"/>
              </w:rPr>
              <w:instrText>ADDIN CSL_CITATION { "citationItems" : [ { "id" : "ITEM-1",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plainTextFormattedCitation" : "(Greve et al., 2014)", "previouslyFormattedCitation" : "(Greve et al., 2014)" }, "properties" : { "noteIndex" : 0 }, "schema" : "https://github.com/citation-style-language/schema/raw/master/csl-citation.json" }</w:instrText>
            </w:r>
            <w:r w:rsidRPr="00D424AA">
              <w:rPr>
                <w:rFonts w:eastAsiaTheme="minorHAnsi" w:cs="Times New Roman"/>
                <w:iCs/>
                <w:color w:val="000000" w:themeColor="text1"/>
                <w:sz w:val="16"/>
                <w:szCs w:val="16"/>
                <w:lang w:val="en-GB" w:eastAsia="en-US"/>
              </w:rPr>
              <w:fldChar w:fldCharType="separate"/>
            </w:r>
            <w:r w:rsidR="00A26296">
              <w:rPr>
                <w:rFonts w:eastAsiaTheme="minorHAnsi" w:cs="Times New Roman"/>
                <w:iCs/>
                <w:noProof/>
                <w:color w:val="000000" w:themeColor="text1"/>
                <w:sz w:val="16"/>
                <w:szCs w:val="16"/>
                <w:lang w:val="en-GB" w:eastAsia="en-US"/>
              </w:rPr>
              <w:t>(Greve et al., 2014)</w:t>
            </w:r>
            <w:r w:rsidRPr="00D424AA">
              <w:rPr>
                <w:rFonts w:eastAsiaTheme="minorHAnsi" w:cs="Times New Roman"/>
                <w:iCs/>
                <w:color w:val="000000" w:themeColor="text1"/>
                <w:sz w:val="16"/>
                <w:szCs w:val="16"/>
                <w:lang w:val="en-GB" w:eastAsia="en-US"/>
              </w:rPr>
              <w:fldChar w:fldCharType="end"/>
            </w:r>
            <w:r w:rsidRPr="00841A35">
              <w:rPr>
                <w:rFonts w:eastAsiaTheme="minorHAnsi" w:cs="Times New Roman"/>
                <w:iCs/>
                <w:color w:val="000000" w:themeColor="text1"/>
                <w:sz w:val="16"/>
                <w:szCs w:val="16"/>
                <w:lang w:val="en-GB" w:eastAsia="en-US"/>
              </w:rPr>
              <w:t>: Increase in water-balance (precipitation-evapotranspiration) deficits on annual scale, (1985-2005) - (1948-1968)</w:t>
            </w:r>
          </w:p>
          <w:p w14:paraId="5BEAD765" w14:textId="77777777" w:rsidR="00D376F0" w:rsidRPr="00D424AA" w:rsidRDefault="00D376F0" w:rsidP="00D424AA">
            <w:pPr>
              <w:rPr>
                <w:rFonts w:eastAsiaTheme="minorHAnsi" w:cs="Times New Roman"/>
                <w:iCs/>
                <w:color w:val="000000" w:themeColor="text1"/>
                <w:sz w:val="16"/>
                <w:szCs w:val="16"/>
                <w:lang w:val="en-GB" w:eastAsia="en-US"/>
              </w:rPr>
            </w:pPr>
          </w:p>
          <w:p w14:paraId="5B561787" w14:textId="1BA9FCFB" w:rsidR="00D376F0" w:rsidRPr="00841A35" w:rsidRDefault="00D376F0" w:rsidP="00D424AA">
            <w:pPr>
              <w:rPr>
                <w:rFonts w:eastAsiaTheme="minorHAnsi" w:cs="Times New Roman"/>
                <w:color w:val="000000" w:themeColor="text1"/>
                <w:sz w:val="16"/>
                <w:szCs w:val="16"/>
                <w:lang w:val="en-GB" w:eastAsia="en-US"/>
              </w:rPr>
            </w:pPr>
            <w:r w:rsidRPr="00D424AA">
              <w:rPr>
                <w:rFonts w:eastAsiaTheme="minorHAnsi" w:cs="Times New Roman"/>
                <w:iCs/>
                <w:color w:val="000000" w:themeColor="text1"/>
                <w:sz w:val="16"/>
                <w:szCs w:val="16"/>
                <w:lang w:val="en-GB" w:eastAsia="en-US"/>
              </w:rPr>
              <w:fldChar w:fldCharType="begin" w:fldLock="1"/>
            </w:r>
            <w:r w:rsidR="00FF6231">
              <w:rPr>
                <w:rFonts w:eastAsiaTheme="minorHAnsi" w:cs="Times New Roman"/>
                <w:iCs/>
                <w:color w:val="000000" w:themeColor="text1"/>
                <w:sz w:val="16"/>
                <w:szCs w:val="16"/>
                <w:lang w:val="en-GB" w:eastAsia="en-US"/>
              </w:rPr>
              <w:instrText>ADDIN CSL_CITATION { "citationItems" : [ { "id" : "ITEM-1", "itemData" : { "DOI" : "10.1038/s41598-018-27464-4", "abstract" : "\u00a9 2018 The Author(s). Early 21st-century droughts in Europe have been broadly regarded as exceptionally severe, substantially affecting a wide range of socio-economic sectors. These extreme events were linked mainly to increases in temperature and record-breaking heatwaves that have been influencing Europe since 2000, in combination with a lack of precipitation during the summer months. Drought propagated through all respective compartments of the hydrological cycle, involving low runoff and prolonged soil moisture deficits. What if these recent droughts are not as extreme as previously thought? Using reconstructed droughts over the last 250 years, we show that although the 2003 and 2015 droughts may be regarded as the most extreme droughts driven by precipitation deficits during the vegetation period, their spatial extent and severity at a long-term European scale are less uncommon. This conclusion is evident in our concurrent investigation of three major drought types - meteorological (precipitation), agricultural (soil moisture) and hydrological (grid-scale runoff) droughts. Additionally, unprecedented drying trends for soil moisture and corresponding increases in the frequency of agricultural droughts are also observed, reflecting the recurring periods of high temperatures. Since intense and extended meteorological droughts may reemerge in the future, our study highlights concerns regarding the impacts of such extreme events when combined with persistent decrease in European soil moisture.", "author" : [ { "dropping-particle" : "", "family" : "Hanel", "given" : "M.", "non-dropping-particle" : "", "parse-names" : false, "suffix" : "" }, { "dropping-particle" : "", "family" : "Rakovec", "given" : "O.", "non-dropping-particle" : "", "parse-names" : false, "suffix" : "" }, { "dropping-particle" : "", "family" : "Markonis", "given" : "Y.", "non-dropping-particle" : "", "parse-names" : false, "suffix" : "" }, { "dropping-particle" : "", "family" : "M\u00e1ca", "given" : "P.", "non-dropping-particle" : "", "parse-names" : false, "suffix" : "" }, { "dropping-particle" : "", "family" : "Samaniego", "given" : "L.", "non-dropping-particle" : "", "parse-names" : false, "suffix" : "" }, { "dropping-particle" : "", "family" : "Kysel\u00fd", "given" : "J.", "non-dropping-particle" : "", "parse-names" : false, "suffix" : "" }, { "dropping-particle" : "", "family" : "Kumar", "given" : "R.", "non-dropping-particle" : "", "parse-names" : false, "suffix" : "" } ], "container-title" : "Scientific Reports", "id" : "ITEM-1", "issue" : "1", "issued" : { "date-parts" : [ [ "2018" ] ] }, "title" : "Revisiting the recent European droughts from a long-term perspective", "translator" : [ { "dropping-particle" : "", "family" : "S2055", "given" : "", "non-dropping-particle" : "", "parse-names" : false, "suffix" : "" } ], "type" : "article-journal", "volume" : "8" }, "uris" : [ "http://www.mendeley.com/documents/?uuid=6fccbb93-7c42-475f-b084-f0a9db51dd2c" ] } ], "mendeley" : { "formattedCitation" : "(Hanel et al., 2018)", "plainTextFormattedCitation" : "(Hanel et al., 2018)", "previouslyFormattedCitation" : "(Hanel et al., 2018)" }, "properties" : { "noteIndex" : 0 }, "schema" : "https://github.com/citation-style-language/schema/raw/master/csl-citation.json" }</w:instrText>
            </w:r>
            <w:r w:rsidRPr="00D424AA">
              <w:rPr>
                <w:rFonts w:eastAsiaTheme="minorHAnsi" w:cs="Times New Roman"/>
                <w:iCs/>
                <w:color w:val="000000" w:themeColor="text1"/>
                <w:sz w:val="16"/>
                <w:szCs w:val="16"/>
                <w:lang w:val="en-GB" w:eastAsia="en-US"/>
              </w:rPr>
              <w:fldChar w:fldCharType="separate"/>
            </w:r>
            <w:r w:rsidR="00A26296">
              <w:rPr>
                <w:rFonts w:eastAsiaTheme="minorHAnsi" w:cs="Times New Roman"/>
                <w:iCs/>
                <w:noProof/>
                <w:color w:val="000000" w:themeColor="text1"/>
                <w:sz w:val="16"/>
                <w:szCs w:val="16"/>
                <w:lang w:val="en-GB" w:eastAsia="en-US"/>
              </w:rPr>
              <w:t>(Hanel et al., 2018)</w:t>
            </w:r>
            <w:r w:rsidRPr="00D424AA">
              <w:rPr>
                <w:rFonts w:eastAsiaTheme="minorHAnsi" w:cs="Times New Roman"/>
                <w:iCs/>
                <w:color w:val="000000" w:themeColor="text1"/>
                <w:sz w:val="16"/>
                <w:szCs w:val="16"/>
                <w:lang w:val="en-GB" w:eastAsia="en-US"/>
              </w:rPr>
              <w:fldChar w:fldCharType="end"/>
            </w:r>
            <w:r w:rsidRPr="00841A35">
              <w:rPr>
                <w:rFonts w:eastAsiaTheme="minorHAnsi" w:cs="Times New Roman"/>
                <w:iCs/>
                <w:color w:val="000000" w:themeColor="text1"/>
                <w:sz w:val="16"/>
                <w:szCs w:val="16"/>
                <w:lang w:val="en-GB" w:eastAsia="en-US"/>
              </w:rPr>
              <w:t>: Significant decrease in soil moisture in Southern Europe from 1766-2015 from hydrological model driven with reconstructed mete</w:t>
            </w:r>
            <w:r w:rsidRPr="00D424AA">
              <w:rPr>
                <w:rFonts w:eastAsiaTheme="minorHAnsi" w:cs="Times New Roman"/>
                <w:iCs/>
                <w:color w:val="000000" w:themeColor="text1"/>
                <w:sz w:val="16"/>
                <w:szCs w:val="16"/>
                <w:lang w:val="en-GB" w:eastAsia="en-US"/>
              </w:rPr>
              <w:t>orological data.</w:t>
            </w:r>
          </w:p>
        </w:tc>
        <w:tc>
          <w:tcPr>
            <w:tcW w:w="1843" w:type="dxa"/>
            <w:tcBorders>
              <w:top w:val="single" w:sz="4" w:space="0" w:color="auto"/>
            </w:tcBorders>
            <w:shd w:val="clear" w:color="auto" w:fill="FFE0D9"/>
          </w:tcPr>
          <w:p w14:paraId="10D18E15" w14:textId="77777777" w:rsidR="00D376F0" w:rsidRPr="00D424AA" w:rsidRDefault="00D376F0" w:rsidP="00841A35">
            <w:pPr>
              <w:rPr>
                <w:rFonts w:eastAsiaTheme="minorHAnsi" w:cs="Times New Roman"/>
                <w:color w:val="000000" w:themeColor="text1"/>
                <w:sz w:val="16"/>
                <w:szCs w:val="16"/>
                <w:lang w:val="en-GB" w:eastAsia="en-US"/>
              </w:rPr>
            </w:pPr>
          </w:p>
          <w:p w14:paraId="52446EA7" w14:textId="30FDE37D" w:rsidR="00D376F0" w:rsidRPr="000F1B8F" w:rsidRDefault="00D376F0" w:rsidP="00D424AA">
            <w:pPr>
              <w:rPr>
                <w:rFonts w:eastAsiaTheme="minorHAnsi" w:cs="Times New Roman"/>
                <w:color w:val="000000" w:themeColor="text1"/>
                <w:sz w:val="16"/>
                <w:szCs w:val="16"/>
                <w:lang w:val="nb-NO" w:eastAsia="en-US"/>
              </w:rPr>
            </w:pPr>
            <w:r w:rsidRPr="00D424AA">
              <w:rPr>
                <w:rFonts w:eastAsiaTheme="minorHAnsi" w:cs="Times New Roman"/>
                <w:b/>
                <w:i/>
                <w:iCs/>
                <w:color w:val="000000" w:themeColor="text1"/>
                <w:sz w:val="16"/>
                <w:szCs w:val="16"/>
                <w:lang w:val="en-GB" w:eastAsia="en-US"/>
              </w:rPr>
              <w:t>Medium confidence:</w:t>
            </w:r>
            <w:r w:rsidRPr="00D424AA">
              <w:rPr>
                <w:rFonts w:eastAsiaTheme="minorHAnsi" w:cs="Times New Roman"/>
                <w:color w:val="000000" w:themeColor="text1"/>
                <w:sz w:val="16"/>
                <w:szCs w:val="16"/>
                <w:lang w:val="en-GB" w:eastAsia="en-US"/>
              </w:rPr>
              <w:t xml:space="preserve"> of attribution of </w:t>
            </w:r>
            <w:r w:rsidRPr="00D424AA">
              <w:rPr>
                <w:rFonts w:eastAsiaTheme="minorHAnsi" w:cs="Times New Roman"/>
                <w:b/>
                <w:bCs/>
                <w:color w:val="000000" w:themeColor="text1"/>
                <w:sz w:val="16"/>
                <w:szCs w:val="16"/>
                <w:lang w:val="en-GB" w:eastAsia="en-US"/>
              </w:rPr>
              <w:t xml:space="preserve">increasing </w:t>
            </w:r>
            <w:r w:rsidRPr="00D424AA">
              <w:rPr>
                <w:rFonts w:eastAsiaTheme="minorHAnsi" w:cs="Times New Roman"/>
                <w:color w:val="000000" w:themeColor="text1"/>
                <w:sz w:val="16"/>
                <w:szCs w:val="16"/>
                <w:lang w:val="en-GB" w:eastAsia="en-US"/>
              </w:rPr>
              <w:t xml:space="preserve">trend in ecological and agricultural drought, based on soil moisture and water-balance metrics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7/s00382-015-2487-3",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u00a9 2015, Springer-Verlag (outside the USA).", "author" : [ { "dropping-particle" : "", "family" : "Mariotti", "given" : "A", "non-dropping-particle" : "", "parse-names" : false, "suffix" : "" }, { "dropping-particle" : "", "family" : "Pan", "given" : "Y", "non-dropping-particle" : "", "parse-names" : false, "suffix" : "" }, { "dropping-particle" : "", "family" : "Zeng", "given" : "N", "non-dropping-particle" : "", "parse-names" : false, "suffix" : "" }, { "dropping-particle" : "", "family" : "Alessandri", "given" : "A", "non-dropping-particle" : "", "parse-names" : false, "suffix" : "" } ], "container-title" : "Climate Dynamics", "id" : "ITEM-1", "issue" : "5-6", "issued" : { "date-parts" : [ [ "2015" ] ] }, "note" : "cited By 69", "page" : "1437-1456", "title" : "Long-term climate change in the Mediterranean region in the midst of decadal variability", "translator" : [ { "dropping-particle" : "", "family" : "S3198", "given" : "", "non-dropping-particle" : "", "parse-names" : false, "suffix" : "" } ], "type" : "article-journal", "volume" : "44" }, "uris" : [ "http://www.mendeley.com/documents/?uuid=421552fd-9bf2-4f8b-9cf0-8b923c580f3c" ] }, { "id" : "ITEM-2", "itemData" : { "author" : [ { "dropping-particle" : "", "family" : "Garc\u00eda-Herrera", "given" : "R.", "non-dropping-particle" : "", "parse-names" : false, "suffix" : "" }, { "dropping-particle" : "", "family" : "Garrido-P\u00e9rez, J.M. Barriopedro", "given" : "D.", "non-dropping-particle" : "", "parse-names" : false, "suffix" : "" }, { "dropping-particle" :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2", "issued" : { "date-parts" : [ [ "2019" ] ] }, "page" : "3169-3187", "title" : "The European 2016/2017 drought.", "translator" : [ { "dropping-particle" : "", "family" : "S1848", "given" : "", "non-dropping-particle" : "", "parse-names" : false, "suffix" : "" } ], "type" : "article-journal", "volume" : "32" }, "uris" : [ "http://www.mendeley.com/documents/?uuid=aedbf4b5-62ec-4777-8b7f-f0cc74be7ee0" ] }, { "id" : "ITEM-3",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3",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4", "itemData" : { "DOI" : "10.1038/s41586-019-1149-8", "ISSN" : "14764687", "abstract" : "Although anthropogenic climate change is expected to have caused large shifts in temperature and rainfall, the detection of human influence on global drought has been complicated by large internal variability and the brevity of observational records. Here we address these challenges using reconstructions of the Palmer drought severity index obtained with data from tree rings that span the past millennium. We show that three distinct periods are identifiable in climate models, observations and reconstructions during the twentieth century. In recent decades (1981 to present), the signal of greenhouse gas forcing is present but not yet detectable at high confidence. Observations and reconstructions differ significantly from an expected pattern of greenhouse gas forcing around mid-century (1950\u20131975), coinciding with a global increase in aerosol forcing. In the first half of the century (1900\u20131949), however, a signal of greenhouse-gas-forced change is robustly detectable. Multiple observational datasets and reconstructions using data from tree rings confirm that human activities were probably affecting the worldwide risk of droughts as early as the beginning of the twentieth century.", "author" : [ { "dropping-particle" : "", "family" : "Marvel", "given" : "Kate", "non-dropping-particle" : "", "parse-names" : false, "suffix" : "" }, { "dropping-particle" : "", "family" : "Cook", "given" : "Benjamin I.", "non-dropping-particle" : "", "parse-names" : false, "suffix" : "" }, { "dropping-particle" : "", "family" : "Bonfils", "given" : "C\u00e9line J.W.", "non-dropping-particle" : "", "parse-names" : false, "suffix" : "" }, { "dropping-particle</w:instrText>
            </w:r>
            <w:r w:rsidR="00FF6231" w:rsidRPr="006A2665">
              <w:rPr>
                <w:rFonts w:eastAsiaTheme="minorHAnsi" w:cs="Times New Roman"/>
                <w:color w:val="000000" w:themeColor="text1"/>
                <w:sz w:val="16"/>
                <w:szCs w:val="16"/>
                <w:lang w:eastAsia="en-US"/>
              </w:rPr>
              <w:instrText>" : "", "family" : "Durack", "given" : "Paul J.", "non-dropping-particle" : "", "parse-names" : false, "suffix" : "" }, { "dropping-particle" : "", "family" : "Smerdon", "given" : "Jason E.", "non-dropping-particle" : "", "parse-names" : false, "suffix" : "" }, { "dropping-particle" : "", "family" : "Williams", "given" : "A. Park", "non-dropping-particle" : "", "parse-names" : false, "suffix" : "" } ], "container-title" : "Nature", "id" : "ITEM-4", "issue" : "7754", "issued" : { "date-parts" : [ [ "2019" ] ] }, "page" : "59-65", "publisher" : "Springer US", "title" : "Twentieth-century hydroclimate changes consistent with human influence", "translator" : [ { "dropping-particle" : "", "family" : "S2139", "given" : "", "non-dropping-particle" : "", "parse-names" : false, "suffix" : "" } ], "type" : "article-journal", "volume" : "569" }, "uris" : [ "http://www.mendeley.com/documents/?uuid=840825b9-3aea-4c63-9d72-2a95ebd8d689" ] } ], "mendeley" : { "formattedCitation" : "(Mariotti et al., 2015; Garc\u00eda-Herrera et al., 2019; Marvel et al., 2019; Padr\u00f3n et al., 2020)", "plainTextFormattedCitation" : "(Mariotti et al., 2015; Garc\u00eda-Herrera et al., 2019; Marvel et al., 2019; Padr\u00f3n et al., 2020)", "previouslyFormattedCitation" : "(Mariotti et al., 2015; Garc\u00eda-Herrera et al., 2019; Marvel et al., 2019; Padr\u00f3n et al., 2020)"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nb-NO" w:eastAsia="en-US"/>
              </w:rPr>
              <w:t>(Mariotti et al., 2015; García-Herrera et al., 2019; Marvel et al., 2019; Padrón et al., 2020)</w:t>
            </w:r>
            <w:r w:rsidRPr="00D424AA">
              <w:rPr>
                <w:rFonts w:eastAsiaTheme="minorHAnsi" w:cs="Times New Roman"/>
                <w:color w:val="000000" w:themeColor="text1"/>
                <w:sz w:val="16"/>
                <w:szCs w:val="16"/>
                <w:lang w:val="en-GB" w:eastAsia="en-US"/>
              </w:rPr>
              <w:fldChar w:fldCharType="end"/>
            </w:r>
          </w:p>
          <w:p w14:paraId="2655F142" w14:textId="77777777" w:rsidR="00D376F0" w:rsidRPr="000F1B8F" w:rsidRDefault="00D376F0" w:rsidP="00D424AA">
            <w:pPr>
              <w:rPr>
                <w:rFonts w:eastAsiaTheme="minorHAnsi" w:cs="Times New Roman"/>
                <w:color w:val="000000" w:themeColor="text1"/>
                <w:sz w:val="16"/>
                <w:szCs w:val="16"/>
                <w:lang w:val="nb-NO" w:eastAsia="en-US"/>
              </w:rPr>
            </w:pPr>
          </w:p>
          <w:p w14:paraId="4A153CBB" w14:textId="68EF7830" w:rsidR="00D376F0" w:rsidRPr="00D424AA" w:rsidRDefault="00D376F0" w:rsidP="00D424AA">
            <w:pPr>
              <w:rPr>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nb-NO" w:eastAsia="en-US"/>
              </w:rPr>
              <w:instrText>ADDIN CSL_CITATION { "citationItems" : [ { "id" : "ITEM-1", "itemData" : { "author" : [ { "dropping-particle" : "", "family" : "Garc\u00eda-Herrera", "given" : "R.", "non-dropping-particle" : "", "parse-names" : false, "suffix" : "" }, { "dropping-particle" : "", "family" : "Garrido-P\u00e9rez, J.M. Barriopedro", "given" : "D.", "non-dropping-particle" : "", "parse-names" : false, "suffix" : "" }, { "dropping-particle" :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1", "issued" : { "date-parts" : [ [ "2019" ] ] }, "page" : "3169-3187", "title" : "The European 2016/2017 drought.", "translator" : [ { "dropping-particle" : "", "family" : "S1848", "given" : "", "non-dropping-particle" : "", "parse-names" : false, "suffix" : "" } ], "type" : "article-journal", "volume" : "32" }, "uris" : [ "http://www.mendeley.com/documents/?uuid=aedbf4b5-62ec-4777-8b7f-f0cc74be7ee0" ] } ], "mendeley" : { "formattedCitation" : "(Garc\u00eda-Herrera et al., 2019)", "manualFormatting" : "Garc\u00eda-Herrera et al. (2019)", "plainTextFormattedCitation" : "(Garc\u00eda-Herrera et al., 2019)", "previouslyFormattedCitation" : "(Garc\u00eda-Herrera et al., 2019)"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nb-NO" w:eastAsia="en-US"/>
              </w:rPr>
              <w:t>García-Herrera et al. (2019)</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Attribution of the 2016/2017 drought in southwestern Europe to climate change based on </w:t>
            </w:r>
            <w:r w:rsidRPr="00D424AA">
              <w:rPr>
                <w:rFonts w:eastAsiaTheme="minorHAnsi" w:cs="Times New Roman"/>
                <w:color w:val="000000" w:themeColor="text1"/>
                <w:sz w:val="16"/>
                <w:szCs w:val="16"/>
                <w:lang w:val="en-GB" w:eastAsia="en-US"/>
              </w:rPr>
              <w:t>NCEP trends in soil moisture for weather anologues to 2016/2017 event.</w:t>
            </w:r>
            <w:r w:rsidRPr="00D424AA">
              <w:rPr>
                <w:rFonts w:cs="Times New Roman"/>
                <w:color w:val="000000" w:themeColor="text1"/>
                <w:sz w:val="16"/>
                <w:szCs w:val="16"/>
                <w:lang w:val="en-GB"/>
              </w:rPr>
              <w:t xml:space="preserve"> </w:t>
            </w:r>
          </w:p>
          <w:p w14:paraId="2BC79DEA" w14:textId="77777777" w:rsidR="00D376F0" w:rsidRPr="00D424AA" w:rsidRDefault="00D376F0" w:rsidP="00D424AA">
            <w:pPr>
              <w:rPr>
                <w:rFonts w:cs="Times New Roman"/>
                <w:color w:val="000000" w:themeColor="text1"/>
                <w:sz w:val="16"/>
                <w:szCs w:val="16"/>
                <w:lang w:val="en-GB"/>
              </w:rPr>
            </w:pPr>
          </w:p>
          <w:p w14:paraId="2401D487" w14:textId="2855CAA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00382-015-2487-3",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u00a9 2015, Springer-Verlag (outside the USA).", "author" : [ { "dropping-particle" : "", "family" : "Mariotti", "given" : "A", "non-dropping-particle" : "", "parse-names" : false, "suffix" : "" }, { "dropping-particle" : "", "family" : "Pan", "given" : "Y", "non-dropping-particle" : "", "parse-names" : false, "suffix" : "" }, { "dropping-particle" : "", "family" : "Zeng", "given" : "N", "non-dropping-particle" : "", "parse-names" : false, "suffix" : "" }, { "dropping-particle" : "", "family" : "Alessandri", "given" : "A", "non-dropping-particle" : "", "parse-names" : false, "suffix" : "" } ], "container-title" : "Climate Dynamics", "id" : "ITEM-1", "issue" : "5-6", "issued" : { "date-parts" : [ [ "2015" ] ] }, "note" : "cited By 69", "page" : "1437-1456", "title" : "Long-term climate change in the Mediterranean region in the midst of decadal variability", "translator" : [ { "dropping-particle" : "", "family" : "S3198", "given" : "", "non-dropping-particle" : "", "parse-names" : false, "suffix" : "" } ], "type" : "article-journal", "volume" : "44" }, "uris" : [ "http://www.mendeley.com/documents/?uuid=421552fd-9bf2-4f8b-9cf0-8b923c580f3c" ] } ], "mendeley" : { "formattedCitation" : "(Mariotti et al., 2015)", "manualFormatting" : "Mariotti et al. (2015)", "plainTextFormattedCitation" : "(Mariotti et al., 2015)", "previouslyFormattedCitation" : "(Mariotti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Mariotti et al. (2015)</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t>
            </w:r>
          </w:p>
          <w:p w14:paraId="7543138F" w14:textId="3F947AB6" w:rsidR="00D376F0" w:rsidRPr="00D424AA" w:rsidRDefault="00D376F0" w:rsidP="00D424AA">
            <w:pPr>
              <w:rPr>
                <w:rFonts w:cs="Times New Roman"/>
                <w:sz w:val="16"/>
                <w:szCs w:val="16"/>
                <w:lang w:val="en-GB"/>
              </w:rPr>
            </w:pPr>
            <w:r w:rsidRPr="00D424AA">
              <w:rPr>
                <w:rFonts w:cs="Times New Roman"/>
                <w:sz w:val="16"/>
                <w:szCs w:val="16"/>
                <w:lang w:val="en-GB"/>
              </w:rPr>
              <w:t>Attributable trend to CC: Decrease in soil moisture in summer that agrees with CMIP5 models. However: no emergence yet in soil moisture or P-E at grid cell scale (see CC-Box</w:t>
            </w:r>
            <w:r w:rsidR="00117898" w:rsidRPr="00D424AA">
              <w:rPr>
                <w:rFonts w:cs="Times New Roman"/>
                <w:sz w:val="16"/>
                <w:szCs w:val="16"/>
                <w:lang w:val="en-GB"/>
              </w:rPr>
              <w:t xml:space="preserve"> A.1.</w:t>
            </w:r>
            <w:r w:rsidRPr="00D424AA">
              <w:rPr>
                <w:rFonts w:cs="Times New Roman"/>
                <w:sz w:val="16"/>
                <w:szCs w:val="16"/>
                <w:lang w:val="en-GB"/>
              </w:rPr>
              <w:t xml:space="preserve"> on Uncertainty).</w:t>
            </w:r>
          </w:p>
          <w:p w14:paraId="295250F5" w14:textId="77777777" w:rsidR="00D376F0" w:rsidRPr="00D424AA" w:rsidRDefault="00D376F0" w:rsidP="00D424AA">
            <w:pPr>
              <w:rPr>
                <w:rFonts w:cs="Times New Roman"/>
                <w:sz w:val="16"/>
                <w:szCs w:val="16"/>
                <w:lang w:val="en-GB"/>
              </w:rPr>
            </w:pPr>
          </w:p>
          <w:p w14:paraId="55F89228" w14:textId="396A5B32" w:rsidR="00D376F0" w:rsidRPr="00D424AA" w:rsidRDefault="00D376F0" w:rsidP="00D424AA">
            <w:pPr>
              <w:rPr>
                <w:rFonts w:cs="Times New Roman"/>
                <w:sz w:val="16"/>
                <w:szCs w:val="16"/>
                <w:lang w:val="en-GB"/>
              </w:rPr>
            </w:pP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mendeley" : { "formattedCitation" : "(Padr\u00f3n et al., 2020)", "manualFormatting" : "Padr\u00f3n et al. (2020)", "plainTextFormattedCitation" : "(Padr\u00f3n et al., 2020)", "previouslyFormattedCitation" : "(Padr\u00f3n et al., 2020)"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Padrón et al. (2020)</w:t>
            </w:r>
            <w:r w:rsidRPr="00D424AA">
              <w:rPr>
                <w:rFonts w:cs="Times New Roman"/>
                <w:sz w:val="16"/>
                <w:szCs w:val="16"/>
                <w:lang w:val="en-GB"/>
              </w:rPr>
              <w:fldChar w:fldCharType="end"/>
            </w:r>
            <w:r w:rsidRPr="00841A35">
              <w:rPr>
                <w:rFonts w:cs="Times New Roman"/>
                <w:sz w:val="16"/>
                <w:szCs w:val="16"/>
                <w:lang w:val="en-GB"/>
              </w:rPr>
              <w:t>: Increasing drying trend in P-E during dry season over land areas, including in Mediterranean region (but attribution done at global scale, no</w:t>
            </w:r>
            <w:r w:rsidRPr="00D424AA">
              <w:rPr>
                <w:rFonts w:cs="Times New Roman"/>
                <w:sz w:val="16"/>
                <w:szCs w:val="16"/>
                <w:lang w:val="en-GB"/>
              </w:rPr>
              <w:t>t regional scale)</w:t>
            </w:r>
          </w:p>
          <w:p w14:paraId="3C0BE97D" w14:textId="77777777" w:rsidR="00D376F0" w:rsidRPr="00D424AA" w:rsidRDefault="00D376F0" w:rsidP="00D424AA">
            <w:pPr>
              <w:rPr>
                <w:rFonts w:cs="Times New Roman"/>
                <w:sz w:val="16"/>
                <w:szCs w:val="16"/>
                <w:lang w:val="en-GB"/>
              </w:rPr>
            </w:pPr>
          </w:p>
          <w:p w14:paraId="30093BE6" w14:textId="74AD28FB" w:rsidR="00D376F0" w:rsidRPr="00D424AA" w:rsidRDefault="00D376F0" w:rsidP="00D424AA">
            <w:pPr>
              <w:rPr>
                <w:rFonts w:cs="Times New Roman"/>
                <w:color w:val="000000" w:themeColor="text1"/>
                <w:sz w:val="16"/>
                <w:szCs w:val="16"/>
                <w:lang w:val="en-GB"/>
              </w:rPr>
            </w:pP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38/s41586-019-1149-8", "ISSN" : "14764687", "abstract" : "Although anthropogenic climate change is expected to have caused large shifts in temperature and rainfall, the detection of human influence on global drought has been complicated by large internal variability and the brevity of observational records. Here we address these challenges using reconstructions of the Palmer drought severity index obtained with data from tree rings that span the past millennium. We show that three distinct periods are identifiable in climate models, observations and reconstructions during the twentieth century. In recent decades (1981 to present), the signal of greenhouse gas forcing is present but not yet detectable at high confidence. Observations and reconstructions differ significantly from an expected pattern of greenhouse gas forcing around mid-century (1950\u20131975), coinciding with a global increase in aerosol forcing. In the first half of the century (1900\u20131949), however, a signal of greenhouse-gas-forced change is robustly detectable. Multiple observational datasets and reconstructions using data from tree rings confirm that human activities were probably affecting the worldwide risk of droughts as early as the beginning of the twentieth century.", "author" : [ { "dropping-particle" : "", "family" : "Marvel", "given" : "Kate", "non-dropping-particle" : "", "parse-names" : false, "suffix" : "" }, { "dropping-particle" : "", "family" : "Cook", "given" : "Benjamin I.", "non-dropping-particle" : "", "parse-names" : false, "suffix" : "" }, { "dropping-particle" : "", "family" : "Bonfils", "given" : "C\u00e9line J.W.", "non-dropping-particle" : "", "parse-names" : false, "suffix" : "" }, { "dropping-particle" : "", "family" : "Durack", "given" : "Paul J.", "non-dropping-particle" : "", "parse-names" : false, "suffix" : "" }, { "dropping-particle" : "", "family" : "Smerdon", "given" : "Jason E.", "non-dropping-particle" : "", "parse-names" : false, "suffix" : "" }, { "dropping-particle" : "", "family" : "Williams", "given" : "A. Park", "non-dropping-particle" : "", "parse-names" : false, "suffix" : "" } ], "container-title" : "Nature", "id" : "ITEM-1", "issue" : "7754", "issued" : { "date-parts" : [ [ "2019" ] ] }, "page" : "59-65", "publisher" : "Springer US", "title" : "Twentieth-century hydroclimate changes consistent with human influence", "translator" : [ { "dropping-particle" : "", "family" : "S2139", "given" : "", "non-dropping-particle" : "", "parse-names" : false, "suffix" : "" } ], "type" : "article-journal", "volume" : "569" }, "uris" : [ "http://www.mendeley.com/documents/?uuid=840825b9-3aea-4c63-9d72-2a95ebd8d689" ] } ], "mendeley" : { "formattedCitation" : "(Marvel et al., 2019)", "manualFormatting" : "Marvel et al. (2019)", "plainTextFormattedCitation" : "(Marvel et al., 2019)", "previouslyFormattedCitation" : "(Marvel et al., 2019)"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Marvel et al. (2019)</w:t>
            </w:r>
            <w:r w:rsidRPr="00D424AA">
              <w:rPr>
                <w:rFonts w:cs="Times New Roman"/>
                <w:sz w:val="16"/>
                <w:szCs w:val="16"/>
                <w:lang w:val="en-GB"/>
              </w:rPr>
              <w:fldChar w:fldCharType="end"/>
            </w:r>
            <w:r w:rsidRPr="00841A35">
              <w:rPr>
                <w:rFonts w:cs="Times New Roman"/>
                <w:sz w:val="16"/>
                <w:szCs w:val="16"/>
                <w:lang w:val="en-GB"/>
              </w:rPr>
              <w:t xml:space="preserve">: Attributable drying trend in larger </w:t>
            </w:r>
            <w:r w:rsidRPr="00D424AA">
              <w:rPr>
                <w:rFonts w:cs="Times New Roman"/>
                <w:sz w:val="16"/>
                <w:szCs w:val="16"/>
                <w:lang w:val="en-GB"/>
              </w:rPr>
              <w:t>continental region with tree-ring data including strong signal in Mediterranean from 1900-1950 and currently increasing again after masking from aerosols.</w:t>
            </w:r>
          </w:p>
        </w:tc>
        <w:tc>
          <w:tcPr>
            <w:tcW w:w="2551" w:type="dxa"/>
            <w:tcBorders>
              <w:top w:val="dashed" w:sz="4" w:space="0" w:color="000000"/>
            </w:tcBorders>
            <w:shd w:val="clear" w:color="auto" w:fill="FFE0D9"/>
            <w:tcMar>
              <w:top w:w="40" w:type="dxa"/>
              <w:left w:w="40" w:type="dxa"/>
              <w:bottom w:w="40" w:type="dxa"/>
              <w:right w:w="40" w:type="dxa"/>
            </w:tcMar>
          </w:tcPr>
          <w:p w14:paraId="6D4BB813"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0CE1A2B9"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b/>
                <w:i/>
                <w:iCs/>
                <w:color w:val="000000" w:themeColor="text1"/>
                <w:sz w:val="16"/>
                <w:szCs w:val="16"/>
                <w:lang w:val="en-GB" w:eastAsia="en-US"/>
              </w:rPr>
              <w:t>Medium confidence</w:t>
            </w:r>
            <w:r w:rsidRPr="00D424AA">
              <w:rPr>
                <w:rFonts w:eastAsiaTheme="minorHAnsi" w:cs="Times New Roman"/>
                <w:color w:val="000000" w:themeColor="text1"/>
                <w:sz w:val="16"/>
                <w:szCs w:val="16"/>
                <w:lang w:val="en-GB" w:eastAsia="en-US"/>
              </w:rPr>
              <w:t xml:space="preserve">: Drought </w:t>
            </w:r>
            <w:r w:rsidRPr="00D424AA">
              <w:rPr>
                <w:rFonts w:eastAsiaTheme="minorHAnsi" w:cs="Times New Roman"/>
                <w:b/>
                <w:bCs/>
                <w:color w:val="000000" w:themeColor="text1"/>
                <w:sz w:val="16"/>
                <w:szCs w:val="16"/>
                <w:lang w:val="en-GB" w:eastAsia="en-US"/>
              </w:rPr>
              <w:t>increase</w:t>
            </w:r>
            <w:r w:rsidRPr="00D424AA">
              <w:rPr>
                <w:rFonts w:eastAsiaTheme="minorHAnsi" w:cs="Times New Roman"/>
                <w:color w:val="000000" w:themeColor="text1"/>
                <w:sz w:val="16"/>
                <w:szCs w:val="16"/>
                <w:lang w:val="en-GB" w:eastAsia="en-US"/>
              </w:rPr>
              <w:t xml:space="preserve"> for pre-industrial and recent past baselines.</w:t>
            </w:r>
          </w:p>
          <w:p w14:paraId="472C4363"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0821FEF1" w14:textId="77777777" w:rsidR="00D376F0" w:rsidRPr="00D424AA" w:rsidRDefault="00D376F0" w:rsidP="00D424AA">
            <w:pPr>
              <w:spacing w:line="276" w:lineRule="auto"/>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Recent past baseline:</w:t>
            </w:r>
          </w:p>
          <w:p w14:paraId="1B3E0C17"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36628C19" w14:textId="49E19D5E"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Decreasing soil water availability during drought events compared to 1971-2000, even when accounting for adaptation to mean conditions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1",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mendeley" : { "formattedCitation" : "(Samaniego et al., 2018)", "plainTextFormattedCitation" : "(Samaniego et al., 2018)", "previouslyFormattedCitation" : "(Samaniego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Samaniego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w:t>
            </w:r>
          </w:p>
          <w:p w14:paraId="7DA56854"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4DA06922" w14:textId="0F318ECC" w:rsidR="00D376F0" w:rsidRPr="00841A35"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Increasing drought duration and frequency compared to 1971-2000 </w:t>
            </w:r>
            <w:commentRangeStart w:id="7794"/>
            <w:r w:rsidRPr="00D424AA">
              <w:rPr>
                <w:rFonts w:eastAsiaTheme="minorHAnsi" w:cs="Times New Roman"/>
                <w:color w:val="000000" w:themeColor="text1"/>
                <w:sz w:val="16"/>
                <w:szCs w:val="16"/>
                <w:lang w:val="en-GB" w:eastAsia="en-US"/>
              </w:rPr>
              <w:fldChar w:fldCharType="begin" w:fldLock="1"/>
            </w:r>
            <w:r w:rsidR="003A5209">
              <w:rPr>
                <w:rFonts w:eastAsiaTheme="minorHAnsi" w:cs="Times New Roman"/>
                <w:color w:val="000000" w:themeColor="text1"/>
                <w:sz w:val="16"/>
                <w:szCs w:val="16"/>
                <w:lang w:val="en-GB" w:eastAsia="en-US"/>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w:t>
            </w:r>
            <w:del w:id="7795" w:author="Robin Matthews" w:date="2021-07-14T12:33:00Z">
              <w:r w:rsidR="00A26296" w:rsidDel="00FC4A87">
                <w:rPr>
                  <w:rFonts w:eastAsiaTheme="minorHAnsi" w:cs="Times New Roman"/>
                  <w:noProof/>
                  <w:color w:val="000000" w:themeColor="text1"/>
                  <w:sz w:val="16"/>
                  <w:szCs w:val="16"/>
                  <w:lang w:val="en-GB" w:eastAsia="en-US"/>
                </w:rPr>
                <w:delText>Xu et al., 2019a</w:delText>
              </w:r>
            </w:del>
            <w:ins w:id="7796" w:author="Robin Matthews" w:date="2021-07-14T12:33:00Z">
              <w:r w:rsidR="00FC4A87">
                <w:rPr>
                  <w:rFonts w:eastAsiaTheme="minorHAnsi" w:cs="Times New Roman"/>
                  <w:noProof/>
                  <w:color w:val="000000" w:themeColor="text1"/>
                  <w:sz w:val="16"/>
                  <w:szCs w:val="16"/>
                  <w:lang w:val="en-GB" w:eastAsia="en-US"/>
                </w:rPr>
                <w:t>L. Xu et al., 2019</w:t>
              </w:r>
            </w:ins>
            <w:r w:rsidR="00A26296">
              <w:rPr>
                <w:rFonts w:eastAsiaTheme="minorHAnsi" w:cs="Times New Roman"/>
                <w:noProof/>
                <w:color w:val="000000" w:themeColor="text1"/>
                <w:sz w:val="16"/>
                <w:szCs w:val="16"/>
                <w:lang w:val="en-GB" w:eastAsia="en-US"/>
              </w:rPr>
              <w:t>)</w:t>
            </w:r>
            <w:r w:rsidRPr="00D424AA">
              <w:rPr>
                <w:rFonts w:eastAsiaTheme="minorHAnsi" w:cs="Times New Roman"/>
                <w:color w:val="000000" w:themeColor="text1"/>
                <w:sz w:val="16"/>
                <w:szCs w:val="16"/>
                <w:lang w:val="en-GB" w:eastAsia="en-US"/>
              </w:rPr>
              <w:fldChar w:fldCharType="end"/>
            </w:r>
            <w:commentRangeEnd w:id="7794"/>
            <w:r w:rsidR="00A26296">
              <w:rPr>
                <w:rStyle w:val="Marquedecommentaire"/>
              </w:rPr>
              <w:commentReference w:id="7794"/>
            </w:r>
          </w:p>
          <w:p w14:paraId="1DEE18B1"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523601E3" w14:textId="56829C85"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Increasing drought magnitude based on SPEI-PM compared to +0.6°C baseline, using simulations within single ESM driven with sea surface temperature and sea ice conditions of 7 ESMs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Naumann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w:t>
            </w:r>
          </w:p>
          <w:p w14:paraId="7CF33528"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194B3B9D" w14:textId="77777777" w:rsidR="00D376F0" w:rsidRPr="00D424AA" w:rsidRDefault="00D376F0" w:rsidP="00D424AA">
            <w:pPr>
              <w:spacing w:line="276" w:lineRule="auto"/>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Pre-industrial baseline:</w:t>
            </w:r>
          </w:p>
          <w:p w14:paraId="763AC814"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481AA37F"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Decrease in soil moisture during drought events in CMIP6 models at +1.5°C vs pre-industrial baseline (Chapter 11 Supplementary Material (11.SM)) </w:t>
            </w:r>
          </w:p>
          <w:p w14:paraId="40FF1F45" w14:textId="77777777" w:rsidR="00D376F0" w:rsidRPr="00D424AA" w:rsidRDefault="00D376F0" w:rsidP="00D424AA">
            <w:pPr>
              <w:spacing w:line="276" w:lineRule="auto"/>
              <w:rPr>
                <w:rFonts w:cs="Times New Roman"/>
                <w:color w:val="000000" w:themeColor="text1"/>
                <w:sz w:val="16"/>
                <w:szCs w:val="16"/>
                <w:lang w:val="en-GB"/>
              </w:rPr>
            </w:pPr>
          </w:p>
          <w:p w14:paraId="165F75A2" w14:textId="77777777" w:rsidR="00D376F0" w:rsidRPr="00D424AA" w:rsidRDefault="00D376F0" w:rsidP="00D424AA">
            <w:pPr>
              <w:spacing w:line="276" w:lineRule="auto"/>
              <w:rPr>
                <w:rFonts w:cs="Times New Roman"/>
                <w:color w:val="000000" w:themeColor="text1"/>
                <w:sz w:val="16"/>
                <w:szCs w:val="16"/>
                <w:lang w:val="en-GB"/>
              </w:rPr>
            </w:pPr>
          </w:p>
        </w:tc>
        <w:tc>
          <w:tcPr>
            <w:tcW w:w="3119" w:type="dxa"/>
            <w:tcBorders>
              <w:top w:val="dashed" w:sz="4" w:space="0" w:color="000000"/>
            </w:tcBorders>
            <w:shd w:val="clear" w:color="auto" w:fill="FFB9A0"/>
            <w:tcMar>
              <w:top w:w="40" w:type="dxa"/>
              <w:left w:w="40" w:type="dxa"/>
              <w:bottom w:w="40" w:type="dxa"/>
              <w:right w:w="40" w:type="dxa"/>
            </w:tcMar>
          </w:tcPr>
          <w:p w14:paraId="673079FA" w14:textId="77777777" w:rsidR="00D376F0" w:rsidRPr="00D424AA" w:rsidRDefault="00D376F0" w:rsidP="00D424AA">
            <w:pPr>
              <w:spacing w:line="276" w:lineRule="auto"/>
              <w:rPr>
                <w:rFonts w:cs="Times New Roman"/>
                <w:color w:val="000000" w:themeColor="text1"/>
                <w:sz w:val="16"/>
                <w:szCs w:val="16"/>
                <w:lang w:val="en-GB"/>
              </w:rPr>
            </w:pPr>
          </w:p>
          <w:p w14:paraId="49C45984"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cs="Times New Roman"/>
                <w:b/>
                <w:i/>
                <w:iCs/>
                <w:color w:val="000000" w:themeColor="text1"/>
                <w:sz w:val="16"/>
                <w:szCs w:val="16"/>
                <w:lang w:val="en-GB"/>
              </w:rPr>
              <w:t>High</w:t>
            </w:r>
            <w:r w:rsidRPr="00D424AA">
              <w:rPr>
                <w:rFonts w:eastAsiaTheme="minorHAnsi" w:cs="Times New Roman"/>
                <w:b/>
                <w:i/>
                <w:iCs/>
                <w:color w:val="000000" w:themeColor="text1"/>
                <w:sz w:val="16"/>
                <w:szCs w:val="16"/>
                <w:lang w:val="en-GB" w:eastAsia="en-US"/>
              </w:rPr>
              <w:t xml:space="preserve"> confidence:</w:t>
            </w:r>
            <w:r w:rsidRPr="00D424AA">
              <w:rPr>
                <w:rFonts w:eastAsiaTheme="minorHAnsi" w:cs="Times New Roman"/>
                <w:color w:val="000000" w:themeColor="text1"/>
                <w:sz w:val="16"/>
                <w:szCs w:val="16"/>
                <w:lang w:val="en-GB" w:eastAsia="en-US"/>
              </w:rPr>
              <w:t xml:space="preserve"> Drought </w:t>
            </w:r>
            <w:r w:rsidRPr="00D424AA">
              <w:rPr>
                <w:rFonts w:eastAsiaTheme="minorHAnsi" w:cs="Times New Roman"/>
                <w:b/>
                <w:bCs/>
                <w:color w:val="000000" w:themeColor="text1"/>
                <w:sz w:val="16"/>
                <w:szCs w:val="16"/>
                <w:lang w:val="en-GB" w:eastAsia="en-US"/>
              </w:rPr>
              <w:t>increase</w:t>
            </w:r>
            <w:r w:rsidRPr="00D424AA">
              <w:rPr>
                <w:rFonts w:eastAsiaTheme="minorHAnsi" w:cs="Times New Roman"/>
                <w:color w:val="000000" w:themeColor="text1"/>
                <w:sz w:val="16"/>
                <w:szCs w:val="16"/>
                <w:lang w:val="en-GB" w:eastAsia="en-US"/>
              </w:rPr>
              <w:t xml:space="preserve"> for pre-industrial and recent past baselines.</w:t>
            </w:r>
          </w:p>
          <w:p w14:paraId="0CAAF3CC" w14:textId="77777777" w:rsidR="00D376F0" w:rsidRPr="00D424AA" w:rsidRDefault="00D376F0" w:rsidP="00D424AA">
            <w:pPr>
              <w:spacing w:line="276" w:lineRule="auto"/>
              <w:rPr>
                <w:rFonts w:cs="Times New Roman"/>
                <w:color w:val="000000" w:themeColor="text1"/>
                <w:sz w:val="16"/>
                <w:szCs w:val="16"/>
                <w:lang w:val="en-GB"/>
              </w:rPr>
            </w:pPr>
          </w:p>
          <w:p w14:paraId="1557A098" w14:textId="77777777" w:rsidR="00D376F0" w:rsidRPr="00D424AA" w:rsidRDefault="00D376F0" w:rsidP="00D424AA">
            <w:pPr>
              <w:spacing w:line="276" w:lineRule="auto"/>
              <w:rPr>
                <w:rFonts w:cs="Times New Roman"/>
                <w:color w:val="000000" w:themeColor="text1"/>
                <w:sz w:val="16"/>
                <w:szCs w:val="16"/>
                <w:lang w:val="en-GB"/>
              </w:rPr>
            </w:pPr>
          </w:p>
          <w:p w14:paraId="5DB8A5A2" w14:textId="77777777" w:rsidR="00D376F0" w:rsidRPr="00D424AA" w:rsidRDefault="00D376F0" w:rsidP="00D424AA">
            <w:pPr>
              <w:spacing w:line="276" w:lineRule="auto"/>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Recent past baseline:</w:t>
            </w:r>
          </w:p>
          <w:p w14:paraId="0FB71D75"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7EF1D0AA" w14:textId="13411EBD"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Decreasing soil water availability during drought events compared to 1971-2000, even when accounting for adaptation to mean conditions; about twice larger signal compared to response at +1.5°C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1",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mendeley" : { "formattedCitation" : "(Samaniego et al., 2018)", "plainTextFormattedCitation" : "(Samaniego et al., 2018)", "previouslyFormattedCitation" : "(Samaniego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Samaniego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w:t>
            </w:r>
          </w:p>
          <w:p w14:paraId="1DDF0EAF"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11430C0B" w14:textId="6673F879" w:rsidR="00D376F0" w:rsidRPr="00841A35"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Increasing drought duration and frequency compared to 1971-2000, with about twice larger signal compared to response at +1.5°C </w:t>
            </w:r>
            <w:commentRangeStart w:id="7797"/>
            <w:r w:rsidRPr="00D424AA">
              <w:rPr>
                <w:rFonts w:eastAsiaTheme="minorHAnsi" w:cs="Times New Roman"/>
                <w:color w:val="000000" w:themeColor="text1"/>
                <w:sz w:val="16"/>
                <w:szCs w:val="16"/>
                <w:lang w:val="en-GB" w:eastAsia="en-US"/>
              </w:rPr>
              <w:fldChar w:fldCharType="begin" w:fldLock="1"/>
            </w:r>
            <w:r w:rsidR="003A5209">
              <w:rPr>
                <w:rFonts w:eastAsiaTheme="minorHAnsi" w:cs="Times New Roman"/>
                <w:color w:val="000000" w:themeColor="text1"/>
                <w:sz w:val="16"/>
                <w:szCs w:val="16"/>
                <w:lang w:val="en-GB" w:eastAsia="en-US"/>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w:t>
            </w:r>
            <w:del w:id="7798" w:author="Robin Matthews" w:date="2021-07-14T12:33:00Z">
              <w:r w:rsidR="00A26296" w:rsidDel="00FC4A87">
                <w:rPr>
                  <w:rFonts w:eastAsiaTheme="minorHAnsi" w:cs="Times New Roman"/>
                  <w:noProof/>
                  <w:color w:val="000000" w:themeColor="text1"/>
                  <w:sz w:val="16"/>
                  <w:szCs w:val="16"/>
                  <w:lang w:val="en-GB" w:eastAsia="en-US"/>
                </w:rPr>
                <w:delText>Xu et al., 2019a</w:delText>
              </w:r>
            </w:del>
            <w:ins w:id="7799" w:author="Robin Matthews" w:date="2021-07-14T12:33:00Z">
              <w:r w:rsidR="00FC4A87">
                <w:rPr>
                  <w:rFonts w:eastAsiaTheme="minorHAnsi" w:cs="Times New Roman"/>
                  <w:noProof/>
                  <w:color w:val="000000" w:themeColor="text1"/>
                  <w:sz w:val="16"/>
                  <w:szCs w:val="16"/>
                  <w:lang w:val="en-GB" w:eastAsia="en-US"/>
                </w:rPr>
                <w:t>L. Xu et al., 2019</w:t>
              </w:r>
            </w:ins>
            <w:r w:rsidR="00A26296">
              <w:rPr>
                <w:rFonts w:eastAsiaTheme="minorHAnsi" w:cs="Times New Roman"/>
                <w:noProof/>
                <w:color w:val="000000" w:themeColor="text1"/>
                <w:sz w:val="16"/>
                <w:szCs w:val="16"/>
                <w:lang w:val="en-GB" w:eastAsia="en-US"/>
              </w:rPr>
              <w:t>)</w:t>
            </w:r>
            <w:r w:rsidRPr="00D424AA">
              <w:rPr>
                <w:rFonts w:eastAsiaTheme="minorHAnsi" w:cs="Times New Roman"/>
                <w:color w:val="000000" w:themeColor="text1"/>
                <w:sz w:val="16"/>
                <w:szCs w:val="16"/>
                <w:lang w:val="en-GB" w:eastAsia="en-US"/>
              </w:rPr>
              <w:fldChar w:fldCharType="end"/>
            </w:r>
            <w:commentRangeEnd w:id="7797"/>
            <w:r w:rsidR="00A26296">
              <w:rPr>
                <w:rStyle w:val="Marquedecommentaire"/>
              </w:rPr>
              <w:commentReference w:id="7797"/>
            </w:r>
          </w:p>
          <w:p w14:paraId="5431CBE0" w14:textId="77777777" w:rsidR="00D376F0" w:rsidRPr="00D424AA" w:rsidRDefault="00D376F0" w:rsidP="00D424AA">
            <w:pPr>
              <w:spacing w:line="276" w:lineRule="auto"/>
              <w:rPr>
                <w:rFonts w:cs="Times New Roman"/>
                <w:color w:val="000000" w:themeColor="text1"/>
                <w:sz w:val="16"/>
                <w:szCs w:val="16"/>
                <w:lang w:val="en-GB"/>
              </w:rPr>
            </w:pPr>
          </w:p>
          <w:p w14:paraId="15672DF7" w14:textId="4B65015A"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Increasing drought magnitude based on SPEI-PM compared to +0.6°C baseline, using simulations within single ESM driven with sea surface temperature and sea ice conditions of 7 ESMs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Naumann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w:t>
            </w:r>
          </w:p>
          <w:p w14:paraId="325B0B30" w14:textId="77777777" w:rsidR="00D376F0" w:rsidRPr="00D424AA" w:rsidRDefault="00D376F0" w:rsidP="00D424AA">
            <w:pPr>
              <w:spacing w:line="276" w:lineRule="auto"/>
              <w:rPr>
                <w:rFonts w:cs="Times New Roman"/>
                <w:color w:val="000000" w:themeColor="text1"/>
                <w:sz w:val="16"/>
                <w:szCs w:val="16"/>
                <w:lang w:val="en-GB"/>
              </w:rPr>
            </w:pPr>
          </w:p>
          <w:p w14:paraId="69C8FB97" w14:textId="77777777" w:rsidR="00D376F0" w:rsidRPr="00D424AA" w:rsidRDefault="00D376F0" w:rsidP="00D424AA">
            <w:pPr>
              <w:spacing w:line="276" w:lineRule="auto"/>
              <w:rPr>
                <w:rFonts w:cs="Times New Roman"/>
                <w:color w:val="000000" w:themeColor="text1"/>
                <w:sz w:val="16"/>
                <w:szCs w:val="16"/>
                <w:lang w:val="en-GB"/>
              </w:rPr>
            </w:pPr>
          </w:p>
          <w:p w14:paraId="5E68B0D0" w14:textId="77777777" w:rsidR="00D376F0" w:rsidRPr="00D424AA" w:rsidRDefault="00D376F0" w:rsidP="00D424AA">
            <w:pPr>
              <w:spacing w:line="276" w:lineRule="auto"/>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Pre-industrial baseline:</w:t>
            </w:r>
          </w:p>
          <w:p w14:paraId="7153F70C"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3D397F3F" w14:textId="6013F9D8" w:rsidR="00D376F0" w:rsidRPr="00841A35"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Decreases of surface and total soil moisture, in both AMJJAS and ONDJFM half years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Cook et al., 2020)</w:t>
            </w:r>
            <w:r w:rsidRPr="00D424AA">
              <w:rPr>
                <w:rFonts w:eastAsiaTheme="minorHAnsi" w:cs="Times New Roman"/>
                <w:color w:val="000000" w:themeColor="text1"/>
                <w:sz w:val="16"/>
                <w:szCs w:val="16"/>
                <w:lang w:val="en-GB" w:eastAsia="en-US"/>
              </w:rPr>
              <w:fldChar w:fldCharType="end"/>
            </w:r>
          </w:p>
          <w:p w14:paraId="61D35F56"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04FD6314"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Decrease in soil moisture during drought events in CMIP6 models at +2°C vs pre-industrial baseline (Chapter 11 Supplementary Material (11.SM)) </w:t>
            </w:r>
          </w:p>
          <w:p w14:paraId="07CE9AE9" w14:textId="77777777" w:rsidR="00D376F0" w:rsidRPr="00D424AA" w:rsidRDefault="00D376F0" w:rsidP="00D424AA">
            <w:pPr>
              <w:spacing w:line="276" w:lineRule="auto"/>
              <w:rPr>
                <w:rFonts w:cs="Times New Roman"/>
                <w:color w:val="000000" w:themeColor="text1"/>
                <w:sz w:val="16"/>
                <w:szCs w:val="16"/>
                <w:lang w:val="en-GB"/>
              </w:rPr>
            </w:pPr>
          </w:p>
          <w:p w14:paraId="1C19894E" w14:textId="77777777" w:rsidR="00D376F0" w:rsidRPr="00D424AA" w:rsidRDefault="00D376F0" w:rsidP="00D424AA">
            <w:pPr>
              <w:spacing w:line="276" w:lineRule="auto"/>
              <w:rPr>
                <w:rFonts w:cs="Times New Roman"/>
                <w:color w:val="000000" w:themeColor="text1"/>
                <w:sz w:val="16"/>
                <w:szCs w:val="16"/>
                <w:lang w:val="en-GB"/>
              </w:rPr>
            </w:pPr>
          </w:p>
        </w:tc>
        <w:tc>
          <w:tcPr>
            <w:tcW w:w="3347" w:type="dxa"/>
            <w:tcBorders>
              <w:top w:val="dashed" w:sz="4" w:space="0" w:color="000000"/>
            </w:tcBorders>
            <w:shd w:val="clear" w:color="auto" w:fill="FE6465"/>
            <w:tcMar>
              <w:top w:w="40" w:type="dxa"/>
              <w:left w:w="40" w:type="dxa"/>
              <w:bottom w:w="40" w:type="dxa"/>
              <w:right w:w="40" w:type="dxa"/>
            </w:tcMar>
          </w:tcPr>
          <w:p w14:paraId="1AB532B4" w14:textId="77777777" w:rsidR="00D376F0" w:rsidRPr="00D424AA" w:rsidRDefault="00D376F0" w:rsidP="00D424AA">
            <w:pPr>
              <w:spacing w:line="276" w:lineRule="auto"/>
              <w:rPr>
                <w:rFonts w:cs="Times New Roman"/>
                <w:color w:val="000000" w:themeColor="text1"/>
                <w:sz w:val="16"/>
                <w:szCs w:val="16"/>
                <w:lang w:val="en-GB"/>
              </w:rPr>
            </w:pPr>
          </w:p>
          <w:p w14:paraId="3466F42A" w14:textId="77777777" w:rsidR="00D376F0" w:rsidRPr="00D424AA"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Very likely</w:t>
            </w:r>
            <w:r w:rsidRPr="00D424AA">
              <w:rPr>
                <w:rFonts w:cs="Times New Roman"/>
                <w:color w:val="000000" w:themeColor="text1"/>
                <w:sz w:val="16"/>
                <w:szCs w:val="16"/>
                <w:lang w:val="en-GB"/>
              </w:rPr>
              <w:t xml:space="preserve">: Drought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for pre-industrial and recent past baselines.</w:t>
            </w:r>
          </w:p>
          <w:p w14:paraId="6CB1C1C0" w14:textId="77777777" w:rsidR="00D376F0" w:rsidRPr="00D424AA" w:rsidRDefault="00D376F0" w:rsidP="00D424AA">
            <w:pPr>
              <w:spacing w:line="276" w:lineRule="auto"/>
              <w:rPr>
                <w:rFonts w:cs="Times New Roman"/>
                <w:color w:val="000000" w:themeColor="text1"/>
                <w:sz w:val="16"/>
                <w:szCs w:val="16"/>
                <w:lang w:val="en-GB"/>
              </w:rPr>
            </w:pPr>
          </w:p>
          <w:p w14:paraId="7A62E26D" w14:textId="77777777" w:rsidR="00D376F0" w:rsidRPr="00D424AA" w:rsidRDefault="00D376F0" w:rsidP="00D424AA">
            <w:pPr>
              <w:spacing w:line="276" w:lineRule="auto"/>
              <w:rPr>
                <w:rFonts w:cs="Times New Roman"/>
                <w:color w:val="000000" w:themeColor="text1"/>
                <w:sz w:val="16"/>
                <w:szCs w:val="16"/>
                <w:lang w:val="en-GB"/>
              </w:rPr>
            </w:pPr>
          </w:p>
          <w:p w14:paraId="3E955D38" w14:textId="77777777" w:rsidR="00D376F0" w:rsidRPr="00D424AA" w:rsidRDefault="00D376F0" w:rsidP="00D424AA">
            <w:pPr>
              <w:spacing w:line="276" w:lineRule="auto"/>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Recent past baseline:</w:t>
            </w:r>
          </w:p>
          <w:p w14:paraId="0325FD4C" w14:textId="77777777" w:rsidR="00D376F0" w:rsidRPr="00D424AA" w:rsidRDefault="00D376F0" w:rsidP="00D424AA">
            <w:pPr>
              <w:spacing w:line="276" w:lineRule="auto"/>
              <w:rPr>
                <w:rFonts w:cs="Times New Roman"/>
                <w:color w:val="000000" w:themeColor="text1"/>
                <w:sz w:val="16"/>
                <w:szCs w:val="16"/>
                <w:lang w:val="en-GB"/>
              </w:rPr>
            </w:pPr>
          </w:p>
          <w:p w14:paraId="6372F8D1" w14:textId="294A9F7D"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Based on projections at +3°C: Large decreasing soil water availability during drought events compared to 1971-2000, even when accounting for adaptation to mean conditions; more than three times larger signal compared to response at +1.5°C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1",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mendeley" : { "formattedCitation" : "(Samaniego et al., 2018)", "plainTextFormattedCitation" : "(Samaniego et al., 2018)", "previouslyFormattedCitation" : "(Samaniego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Samaniego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w:t>
            </w:r>
          </w:p>
          <w:p w14:paraId="4CC04A36" w14:textId="77777777" w:rsidR="00D376F0" w:rsidRPr="00D424AA" w:rsidRDefault="00D376F0" w:rsidP="00D424AA">
            <w:pPr>
              <w:spacing w:line="276" w:lineRule="auto"/>
              <w:rPr>
                <w:rFonts w:cs="Times New Roman"/>
                <w:color w:val="000000" w:themeColor="text1"/>
                <w:sz w:val="16"/>
                <w:szCs w:val="16"/>
                <w:lang w:val="en-GB"/>
              </w:rPr>
            </w:pPr>
          </w:p>
          <w:p w14:paraId="07EBD3C2" w14:textId="77777777" w:rsidR="00D376F0" w:rsidRPr="00D424AA" w:rsidRDefault="00D376F0" w:rsidP="00D424AA">
            <w:pPr>
              <w:spacing w:line="276" w:lineRule="auto"/>
              <w:rPr>
                <w:rFonts w:cs="Times New Roman"/>
                <w:color w:val="000000" w:themeColor="text1"/>
                <w:sz w:val="16"/>
                <w:szCs w:val="16"/>
                <w:lang w:val="en-GB"/>
              </w:rPr>
            </w:pPr>
          </w:p>
          <w:p w14:paraId="7D2780A8" w14:textId="48C16B45"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Based on projections at +3°C:About five-fold increase in drought magnitude based on SPEI-PM compared to +0.6°C baseline, using simulations within single ESM driven with sea surface temperature and sea ice conditions of 7 ESMs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Naumann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w:t>
            </w:r>
          </w:p>
          <w:p w14:paraId="6F7F9C4C" w14:textId="77777777" w:rsidR="00D376F0" w:rsidRPr="00D424AA" w:rsidRDefault="00D376F0" w:rsidP="00D424AA">
            <w:pPr>
              <w:spacing w:line="276" w:lineRule="auto"/>
              <w:rPr>
                <w:rFonts w:cs="Times New Roman"/>
                <w:color w:val="000000" w:themeColor="text1"/>
                <w:sz w:val="16"/>
                <w:szCs w:val="16"/>
                <w:lang w:val="en-GB"/>
              </w:rPr>
            </w:pPr>
          </w:p>
          <w:p w14:paraId="0D9C05C6" w14:textId="77777777" w:rsidR="00D376F0" w:rsidRPr="00D424AA" w:rsidRDefault="00D376F0" w:rsidP="00D424AA">
            <w:pPr>
              <w:spacing w:line="276" w:lineRule="auto"/>
              <w:rPr>
                <w:rFonts w:cs="Times New Roman"/>
                <w:color w:val="000000" w:themeColor="text1"/>
                <w:sz w:val="16"/>
                <w:szCs w:val="16"/>
                <w:lang w:val="en-GB"/>
              </w:rPr>
            </w:pPr>
          </w:p>
          <w:p w14:paraId="359641A4" w14:textId="77777777" w:rsidR="00D376F0" w:rsidRPr="00D424AA" w:rsidRDefault="00D376F0" w:rsidP="00D424AA">
            <w:pPr>
              <w:spacing w:line="276" w:lineRule="auto"/>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Pre-industrial baseline:</w:t>
            </w:r>
          </w:p>
          <w:p w14:paraId="6060F9B5" w14:textId="77777777" w:rsidR="00D376F0" w:rsidRPr="00D424AA" w:rsidRDefault="00D376F0" w:rsidP="00D424AA">
            <w:pPr>
              <w:spacing w:line="276" w:lineRule="auto"/>
              <w:rPr>
                <w:rFonts w:cs="Times New Roman"/>
                <w:color w:val="000000" w:themeColor="text1"/>
                <w:sz w:val="16"/>
                <w:szCs w:val="16"/>
                <w:lang w:val="en-GB"/>
              </w:rPr>
            </w:pPr>
          </w:p>
          <w:p w14:paraId="03587963" w14:textId="2230E4A2" w:rsidR="00D376F0" w:rsidRPr="00841A35"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Strong decreases of surface and total soil moisture, in both spring-summer (AMJJAS) and fall-winter (ONDJFM) half years, with about twice larger response compared to +2°C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Cook et al., 2020)</w:t>
            </w:r>
            <w:r w:rsidRPr="00D424AA">
              <w:rPr>
                <w:rFonts w:eastAsiaTheme="minorHAnsi" w:cs="Times New Roman"/>
                <w:color w:val="000000" w:themeColor="text1"/>
                <w:sz w:val="16"/>
                <w:szCs w:val="16"/>
                <w:lang w:val="en-GB" w:eastAsia="en-US"/>
              </w:rPr>
              <w:fldChar w:fldCharType="end"/>
            </w:r>
          </w:p>
          <w:p w14:paraId="74357C44" w14:textId="77777777" w:rsidR="00D376F0" w:rsidRPr="00D424AA" w:rsidRDefault="00D376F0" w:rsidP="00D424AA">
            <w:pPr>
              <w:spacing w:line="276" w:lineRule="auto"/>
              <w:rPr>
                <w:rFonts w:cs="Times New Roman"/>
                <w:color w:val="000000" w:themeColor="text1"/>
                <w:sz w:val="16"/>
                <w:szCs w:val="16"/>
                <w:lang w:val="en-GB"/>
              </w:rPr>
            </w:pPr>
          </w:p>
          <w:p w14:paraId="42ED2A79"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Very large decrease in soil moisture during drought events in CMIP6 models at +4°C vs pre-industrial baseline (Chapter 11 Supplementary Material (11.SM)) </w:t>
            </w:r>
          </w:p>
          <w:p w14:paraId="1F8341D8" w14:textId="77777777" w:rsidR="00D376F0" w:rsidRPr="00D424AA" w:rsidRDefault="00D376F0" w:rsidP="00D424AA">
            <w:pPr>
              <w:spacing w:line="276" w:lineRule="auto"/>
              <w:rPr>
                <w:rFonts w:cs="Times New Roman"/>
                <w:color w:val="000000" w:themeColor="text1"/>
                <w:sz w:val="16"/>
                <w:szCs w:val="16"/>
                <w:lang w:val="en-GB"/>
              </w:rPr>
            </w:pPr>
          </w:p>
          <w:p w14:paraId="0981C5CD" w14:textId="77777777" w:rsidR="00D376F0" w:rsidRPr="00D424AA" w:rsidRDefault="00D376F0" w:rsidP="00D424AA">
            <w:pPr>
              <w:spacing w:line="276" w:lineRule="auto"/>
              <w:rPr>
                <w:rFonts w:cs="Times New Roman"/>
                <w:color w:val="000000" w:themeColor="text1"/>
                <w:sz w:val="16"/>
                <w:szCs w:val="16"/>
                <w:lang w:val="en-GB"/>
              </w:rPr>
            </w:pPr>
          </w:p>
        </w:tc>
      </w:tr>
      <w:tr w:rsidR="00D376F0" w:rsidRPr="00F1665C" w14:paraId="08FB3F08" w14:textId="77777777" w:rsidTr="00723657">
        <w:tc>
          <w:tcPr>
            <w:tcW w:w="988" w:type="dxa"/>
            <w:vMerge/>
          </w:tcPr>
          <w:p w14:paraId="2D41BB89" w14:textId="77777777" w:rsidR="00D376F0" w:rsidRPr="00D424AA" w:rsidRDefault="00D376F0" w:rsidP="00D424AA">
            <w:pPr>
              <w:rPr>
                <w:rFonts w:cs="Times New Roman"/>
                <w:color w:val="000000" w:themeColor="text1"/>
                <w:sz w:val="16"/>
                <w:szCs w:val="16"/>
                <w:lang w:val="en-GB"/>
              </w:rPr>
            </w:pPr>
          </w:p>
        </w:tc>
        <w:tc>
          <w:tcPr>
            <w:tcW w:w="708" w:type="dxa"/>
          </w:tcPr>
          <w:p w14:paraId="4DC4442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552" w:type="dxa"/>
            <w:tcBorders>
              <w:top w:val="dashed" w:sz="4" w:space="0" w:color="000000"/>
            </w:tcBorders>
            <w:shd w:val="clear" w:color="auto" w:fill="FFB9A0"/>
          </w:tcPr>
          <w:p w14:paraId="7D7817CF" w14:textId="77777777" w:rsidR="00D376F0" w:rsidRPr="00D424AA" w:rsidRDefault="00D376F0" w:rsidP="00D424AA">
            <w:pPr>
              <w:rPr>
                <w:rFonts w:eastAsiaTheme="minorHAnsi" w:cs="Times New Roman"/>
                <w:i/>
                <w:color w:val="000000" w:themeColor="text1"/>
                <w:sz w:val="16"/>
                <w:szCs w:val="16"/>
                <w:lang w:val="en-GB" w:eastAsia="en-US"/>
              </w:rPr>
            </w:pPr>
          </w:p>
          <w:p w14:paraId="03365983" w14:textId="0138BFBE" w:rsidR="00D376F0" w:rsidRPr="00D74FF3" w:rsidRDefault="00D376F0" w:rsidP="00D424AA">
            <w:pPr>
              <w:rPr>
                <w:rFonts w:eastAsiaTheme="minorHAnsi" w:cs="Times New Roman"/>
                <w:color w:val="000000" w:themeColor="text1"/>
                <w:sz w:val="16"/>
                <w:szCs w:val="16"/>
                <w:lang w:eastAsia="en-US"/>
              </w:rPr>
            </w:pPr>
            <w:r w:rsidRPr="00D424AA">
              <w:rPr>
                <w:rFonts w:eastAsiaTheme="minorHAnsi" w:cs="Times New Roman"/>
                <w:b/>
                <w:bCs/>
                <w:i/>
                <w:color w:val="000000" w:themeColor="text1"/>
                <w:sz w:val="16"/>
                <w:szCs w:val="16"/>
                <w:lang w:val="en-GB" w:eastAsia="en-US"/>
              </w:rPr>
              <w:t>High confidence</w:t>
            </w:r>
            <w:r w:rsidRPr="00D424AA">
              <w:rPr>
                <w:rFonts w:eastAsiaTheme="minorHAnsi" w:cs="Times New Roman"/>
                <w:color w:val="000000" w:themeColor="text1"/>
                <w:sz w:val="16"/>
                <w:szCs w:val="16"/>
                <w:lang w:val="en-GB" w:eastAsia="en-US"/>
              </w:rPr>
              <w:t>:</w:t>
            </w:r>
            <w:r w:rsidRPr="00D424AA">
              <w:rPr>
                <w:rFonts w:eastAsiaTheme="minorHAnsi" w:cs="Times New Roman"/>
                <w:b/>
                <w:bCs/>
                <w:color w:val="000000" w:themeColor="text1"/>
                <w:sz w:val="16"/>
                <w:szCs w:val="16"/>
                <w:lang w:val="en-GB" w:eastAsia="en-US"/>
              </w:rPr>
              <w:t xml:space="preserve"> Increase</w:t>
            </w:r>
            <w:r w:rsidRPr="00D424AA">
              <w:rPr>
                <w:rFonts w:eastAsiaTheme="minorHAnsi" w:cs="Times New Roman"/>
                <w:color w:val="000000" w:themeColor="text1"/>
                <w:sz w:val="16"/>
                <w:szCs w:val="16"/>
                <w:lang w:val="en-GB" w:eastAsia="en-US"/>
              </w:rPr>
              <w:t xml:space="preserve"> in frequency and severity of hydrological droughts, particularly in northern part of the domain</w:t>
            </w:r>
            <w:r w:rsidRPr="00841A35">
              <w:rPr>
                <w:rFonts w:eastAsiaTheme="minorHAnsi" w:cs="Times New Roman"/>
                <w:color w:val="000000" w:themeColor="text1"/>
                <w:sz w:val="16"/>
                <w:szCs w:val="16"/>
                <w:lang w:val="en-GB" w:eastAsia="en-US"/>
              </w:rPr>
              <w:t xml:space="preserve">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5194/hess-17-119-2013", "ISSN" : "16077938", "abstract" : "\u00a9 Author(s) 2013. CC Attribution 3.0 License. In this study we analyzed the spatiotemporal variability of streamflow droughts in the Iberian Peninsula from 1945 to 2005. Streamflow series belonging to 187 homogeneously distributed gauging stations across the study area were used to develop a standardized streamflow index (SSI), which facilitated comparison among regimes and basins, regardless of streamflow magnitudes. A principal component analysis was performed to identify homogeneous hydrological regions having common features based on the temporal evolution of streamflows. Identification of drought events was carried out using a threshold level approach. We assessed the duration and magnitude of drought episodes and the changes that occurred between two contrasting periods for each hydrological region. The results showed a trend toward increased drought severity in the majority of regions. Drought duration, magnitude and spatial coverage were found to depend mainly on climatic conditions and the water storage strategies in each basin. In some basins these strategies have altered river regimes, and in others created a high level of dependence on storage and water transfer rates.", "author" : [ { "dropping-particle" : "", "family" : "Lorenzo-Lacruz", "given" : "J.", "non-dropping-particle" : "", "parse-names" : false, "suffix" : "" }, { "dropping-particle" : "", "family" : "Mo\u0155an-Tejeda", "given" : "E.", "non-dropping-particle" : "", "parse-names" : false, "suffix" : "" }, { "dropping-particle" : "", "family" : "Vicente-Serrano", "given" : "S.M.", "non-dropping-particle" : "", "parse-names" : false, "suffix" : "" }, { "dropping-particle" : "", "family" : "\u0139opez-Moreno", "given" : "J.I.", "non-dropping-particle" : "", "parse-names" : false, "suffix" : "" } ], "container-title" : "Hydrology and Earth System Sciences", "id" : "ITEM-1", "issue" : "1", "issued" : { "date-parts" : [ [ "2013" ] ] }, "title" : "Streamflow droughts in the Iberian Peninsula between 1945 and 2005: Spatial and temporal patterns", "translator" : [ { "dropping-particle" : "", "family" : "S612", "given" : "", "non-dropping-particle" : "", "parse-names" : false, "suffix" : "" } ], "type" : "article-journal", "volume" : "17" }, "uris" : [ "http://www.mendeley.com/documents/?uuid=d52714a7-c62c-4120-8837-09f2fe925fdc" ] }, { "id" : "ITEM-2", "itemData" : { "DOI" : "10.1038/nclimate3416", "abstract" : "Although there is overwhelming evidence showing that human emissions are affecting a wide range of atmospheric variables, it is not clear whether anthropogenic climate change is detectable in continental-scale freshwater resources. Owing to the complexity of terrestrial hydro-systems there is to date only limited evidence suggesting that climate change has altered river discharge in specific regions. Here we show that it is likely that anthropogenic emissions have left a detectable fingerprint in renewable freshwater resources in Europe. We use the detection and attribution approach to compare river-flow observations with state-of-the-art climate model simulations. The analysis shows that the previously observed amplification of the south (dry)-north (wet) contrast in pan-European river flow is captured by climate models only if human emissions are accounted for, although the models significantly underestimate the response. A regional analysis highlights that a strong and significant decrease is observed in the Mediterranean, generally along with a weak increase in northern Europe, whereas there is little change in transitional central Europe. As river and streamflow are indicators for renewable freshwater resources, the results highlight the necessity of raising awareness on climate change projections that indicate increasing water scarcity in southern Europe.", "author" : [ { "dropping-particle" : "", "family" : "Gudmundsson", "given" : "L.", "non-dropping-particle" : "", "parse-names" : false, "suffix" : "" }, { "dropping-particle" : "", "family" : "Seneviratne", "given" : "S.I.", "non-dropping-particle" : "", "parse-names" : false, "suffix" : "" }, { "dropping-particle" : "", "family" : "Zhang", "given" : "X.", "non-dropping-particle" : "", "parse-names" : false, "suffix" : "" } ], "container-title" : "Nature Climate Change", "id" : "ITEM-2", "issue" : "11", "issued" : { "date-parts" : [ [ "2017" ] ] }, "page" : "813-816", "title" : "Anthropogenic climate change detected in European renewable freshwater resources", "translator" : [ { "dropping-particle" : "", "family" : "S540", "given" : "", "non-dropping-particle" : "", "parse-names" : false, "suffix" : "" } ], "type" : "article-journal", "volume" : "7" }, "uris" : [ "http://www.mendeley.com/documents/?uuid=cc49005f-ef05-4ff8-b966-6723ad5b7f54" ] }, { "id" : "ITEM-3",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3",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4",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4",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5",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w:instrText>
            </w:r>
            <w:r w:rsidR="00FF6231" w:rsidRPr="006A2665">
              <w:rPr>
                <w:rFonts w:eastAsiaTheme="minorHAnsi" w:cs="Times New Roman"/>
                <w:color w:val="000000" w:themeColor="text1"/>
                <w:sz w:val="16"/>
                <w:szCs w:val="16"/>
                <w:lang w:eastAsia="en-US"/>
              </w:rPr>
              <w:instrText>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5",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Lorenzo-Lacruz et al., 2013; Dai and Zhao, 2017; Gudmundsson et al., 2017, 2019, 2021)", "plainTextFormattedCitation" : "(Lorenzo-Lacruz et al., 2013; Dai and Zhao, 2017; Gudmundsson et al., 2017, 2019, 2021)", "previouslyFormattedCitation" : "(Lorenzo-Lacruz et al., 2013; Dai and Zhao, 2017; Gudmundsson et al., 2017, 2019, 2021)"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eastAsia="en-US"/>
              </w:rPr>
              <w:t>(Lorenzo-Lacruz et al., 2013; Dai and Zhao, 2017; Gudmundsson et al., 2017, 2019, 2021)</w:t>
            </w:r>
            <w:r w:rsidRPr="00D424AA">
              <w:rPr>
                <w:rFonts w:eastAsiaTheme="minorHAnsi" w:cs="Times New Roman"/>
                <w:color w:val="000000" w:themeColor="text1"/>
                <w:sz w:val="16"/>
                <w:szCs w:val="16"/>
                <w:lang w:val="en-GB" w:eastAsia="en-US"/>
              </w:rPr>
              <w:fldChar w:fldCharType="end"/>
            </w:r>
            <w:r w:rsidRPr="00D74FF3">
              <w:rPr>
                <w:rFonts w:eastAsiaTheme="minorHAnsi" w:cs="Times New Roman"/>
                <w:color w:val="000000" w:themeColor="text1"/>
                <w:sz w:val="16"/>
                <w:szCs w:val="16"/>
                <w:lang w:eastAsia="en-US"/>
              </w:rPr>
              <w:t xml:space="preserve"> (Section 8.3.1.6). </w:t>
            </w:r>
          </w:p>
          <w:p w14:paraId="5714AD10" w14:textId="77777777" w:rsidR="00D376F0" w:rsidRPr="00D74FF3" w:rsidRDefault="00D376F0" w:rsidP="00D424AA">
            <w:pPr>
              <w:rPr>
                <w:rFonts w:eastAsiaTheme="minorHAnsi" w:cs="Times New Roman"/>
                <w:color w:val="000000" w:themeColor="text1"/>
                <w:sz w:val="16"/>
                <w:szCs w:val="16"/>
                <w:lang w:eastAsia="en-US"/>
              </w:rPr>
            </w:pPr>
          </w:p>
          <w:p w14:paraId="4F401AAD" w14:textId="77777777" w:rsidR="00D376F0" w:rsidRPr="00D74FF3" w:rsidRDefault="00D376F0" w:rsidP="00841A35">
            <w:pPr>
              <w:rPr>
                <w:rFonts w:cs="Times New Roman"/>
                <w:color w:val="000000" w:themeColor="text1"/>
                <w:sz w:val="16"/>
                <w:szCs w:val="16"/>
              </w:rPr>
            </w:pPr>
          </w:p>
        </w:tc>
        <w:tc>
          <w:tcPr>
            <w:tcW w:w="1843" w:type="dxa"/>
            <w:tcBorders>
              <w:top w:val="dashed" w:sz="4" w:space="0" w:color="000000"/>
            </w:tcBorders>
            <w:shd w:val="clear" w:color="auto" w:fill="FFE0D9"/>
          </w:tcPr>
          <w:p w14:paraId="694C43D9" w14:textId="77777777" w:rsidR="00D376F0" w:rsidRPr="00D74FF3" w:rsidRDefault="00D376F0" w:rsidP="00D424AA">
            <w:pPr>
              <w:rPr>
                <w:rFonts w:cs="Times New Roman"/>
                <w:color w:val="000000" w:themeColor="text1"/>
                <w:sz w:val="16"/>
                <w:szCs w:val="16"/>
              </w:rPr>
            </w:pPr>
          </w:p>
          <w:p w14:paraId="2DD3D657" w14:textId="407B320D" w:rsidR="00D376F0" w:rsidRPr="00431AF4" w:rsidRDefault="00D376F0" w:rsidP="00D424AA">
            <w:pPr>
              <w:widowControl/>
              <w:rPr>
                <w:rFonts w:eastAsiaTheme="minorHAnsi" w:cs="Times New Roman"/>
                <w:color w:val="000000" w:themeColor="text1"/>
                <w:sz w:val="16"/>
                <w:szCs w:val="16"/>
                <w:lang w:val="en-GB" w:eastAsia="en-US"/>
              </w:rPr>
            </w:pPr>
            <w:r w:rsidRPr="00D424AA">
              <w:rPr>
                <w:rFonts w:cs="Times New Roman"/>
                <w:b/>
                <w:bCs/>
                <w:i/>
                <w:iCs/>
                <w:color w:val="000000" w:themeColor="text1"/>
                <w:sz w:val="16"/>
                <w:szCs w:val="16"/>
                <w:lang w:val="en-GB" w:eastAsia="zh-CN"/>
              </w:rPr>
              <w:t>Medium confidence:</w:t>
            </w:r>
            <w:r w:rsidRPr="00D424AA">
              <w:rPr>
                <w:rFonts w:cs="Times New Roman"/>
                <w:color w:val="000000" w:themeColor="text1"/>
                <w:sz w:val="16"/>
                <w:szCs w:val="16"/>
                <w:lang w:val="en-GB" w:eastAsia="zh-CN"/>
              </w:rPr>
              <w:t xml:space="preserve"> </w:t>
            </w:r>
            <w:r w:rsidRPr="00D424AA">
              <w:rPr>
                <w:rFonts w:cs="Times New Roman"/>
                <w:b/>
                <w:bCs/>
                <w:color w:val="000000" w:themeColor="text1"/>
                <w:sz w:val="16"/>
                <w:szCs w:val="16"/>
                <w:lang w:val="en-GB" w:eastAsia="zh-CN"/>
              </w:rPr>
              <w:t>Increase.</w:t>
            </w:r>
            <w:r w:rsidRPr="00D424AA">
              <w:rPr>
                <w:rFonts w:cs="Times New Roman"/>
                <w:color w:val="000000" w:themeColor="text1"/>
                <w:sz w:val="16"/>
                <w:szCs w:val="16"/>
                <w:lang w:val="en-GB" w:eastAsia="zh-CN"/>
              </w:rPr>
              <w:t xml:space="preserve"> Model-based assessment shows with</w:t>
            </w:r>
            <w:r w:rsidRPr="00D424AA">
              <w:rPr>
                <w:rFonts w:cs="Times New Roman"/>
                <w:i/>
                <w:color w:val="000000" w:themeColor="text1"/>
                <w:sz w:val="16"/>
                <w:szCs w:val="16"/>
                <w:lang w:val="en-GB" w:eastAsia="zh-CN"/>
              </w:rPr>
              <w:t xml:space="preserve"> medium confidence</w:t>
            </w:r>
            <w:r w:rsidRPr="00D424AA">
              <w:rPr>
                <w:rFonts w:cs="Times New Roman"/>
                <w:color w:val="000000" w:themeColor="text1"/>
                <w:sz w:val="16"/>
                <w:szCs w:val="16"/>
                <w:lang w:val="en-GB" w:eastAsia="zh-CN"/>
              </w:rPr>
              <w:t xml:space="preserve"> a human fingerprint on increased hydrological drought, related to rising temperature and atmospheric demand </w:t>
            </w:r>
            <w:r w:rsidRPr="00D424AA">
              <w:rPr>
                <w:rFonts w:cs="Times New Roman"/>
                <w:sz w:val="16"/>
                <w:szCs w:val="16"/>
                <w:lang w:val="en-GB" w:eastAsia="zh-CN"/>
              </w:rPr>
              <w:fldChar w:fldCharType="begin" w:fldLock="1"/>
            </w:r>
            <w:r w:rsidR="00FF6231">
              <w:rPr>
                <w:rFonts w:cs="Times New Roman"/>
                <w:sz w:val="16"/>
                <w:szCs w:val="16"/>
                <w:lang w:val="en-GB" w:eastAsia="zh-CN"/>
              </w:rPr>
              <w:instrText>ADDIN CSL_CITATION { "citationItems" : [ { "id" : "ITEM-1", "itemData" : { "DOI" : "10.1038/nclimate3416", "abstract" : "Although there is overwhelming evidence showing that human emissions are affecting a wide range of atmospheric variables, it is not clear whether anthropogenic climate change is detectable in continental-scale freshwater resources. Owing to the complexity of terrestrial hydro-systems there is to date only limited evidence suggesting that climate change has altered river discharge in specific regions. Here we show that it is likely that anthropogenic emissions have left a detectable fingerprint in renewable freshwater resources in Europe. We use the detection and attribution approach to compare river-flow observations with state-of-the-art climate model simulations. The analysis shows that the previously observed amplification of the south (dry)-north (wet) contrast in pan-European river flow is captured by climate models only if human emissions are accounted for, although the models significantly underestimate the response. A regional analysis highlights that a strong and significant decrease is observed in the Mediterranean, generally along with a weak increase in northern Europe, whereas there is little change in transitional central Europe. As river and streamflow are indicators for renewable freshwater resources, the results highlight the necessity of raising awareness on climate change projections that indicate increasing water scarcity in southern Europe.", "author" : [ { "dropping-particle" : "", "family" : "Gudmundsson", "given" : "L.", "non-dropping-particle" : "", "parse-names" : false, "suffix" : "" }, { "dropping-particle" : "", "family" : "Seneviratne", "given" : "S.I.", "non-dropping-particle" : "", "parse-names" : false, "suffix" : "" }, { "dropping-particle" : "", "family" : "Zhang", "given" : "X.", "non-dropping-particle" : "", "parse-names" : false, "suffix" : "" } ], "container-title" : "Nature Climate Change", "id" : "ITEM-1", "issue" : "11", "issued" : { "date-parts" : [ [ "2017" ] ] }, "page" : "813-816", "title" : "Anthropogenic climate change detected in European renewable freshwater resources", "translator" : [ { "dropping-particle" : "", "family" : "S540", "given" : "", "non-dropping-particle" : "", "parse-names" : false, "suffix" : "" } ], "type" : "article-journal", "volume" : "7" }, "uris" : [ "http://www.mendeley.com/documents/?uuid=cc49005f-ef05-4ff8-b966-6723ad5b7f54" ] }, { "id" : "ITEM-2",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2",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17, 2021)", "plainTextFormattedCitation" : "(Gudmundsson et al., 2017, 2021)", "previouslyFormattedCitation" : "(Gudmundsson et al., 2017, 2021)" }, "properties" : { "noteIndex" : 0 }, "schema" : "https://github.com/citation-style-language/schema/raw/master/csl-citation.json" }</w:instrText>
            </w:r>
            <w:r w:rsidRPr="00D424AA">
              <w:rPr>
                <w:rFonts w:cs="Times New Roman"/>
                <w:sz w:val="16"/>
                <w:szCs w:val="16"/>
                <w:lang w:val="en-GB" w:eastAsia="zh-CN"/>
              </w:rPr>
              <w:fldChar w:fldCharType="separate"/>
            </w:r>
            <w:r w:rsidR="00A26296">
              <w:rPr>
                <w:rFonts w:cs="Times New Roman"/>
                <w:noProof/>
                <w:sz w:val="16"/>
                <w:szCs w:val="16"/>
                <w:lang w:val="en-GB" w:eastAsia="zh-CN"/>
              </w:rPr>
              <w:t>(Gudmundsson et al., 2017, 2021)</w:t>
            </w:r>
            <w:r w:rsidRPr="00D424AA">
              <w:rPr>
                <w:rFonts w:cs="Times New Roman"/>
                <w:sz w:val="16"/>
                <w:szCs w:val="16"/>
                <w:lang w:val="en-GB" w:eastAsia="zh-CN"/>
              </w:rPr>
              <w:fldChar w:fldCharType="end"/>
            </w:r>
            <w:r w:rsidRPr="00841A35">
              <w:rPr>
                <w:rFonts w:cs="Times New Roman"/>
                <w:sz w:val="16"/>
                <w:szCs w:val="16"/>
                <w:lang w:val="en-GB" w:eastAsia="zh-CN"/>
              </w:rPr>
              <w:t xml:space="preserve"> </w:t>
            </w:r>
            <w:r w:rsidRPr="00D424AA">
              <w:rPr>
                <w:rFonts w:cs="Times New Roman"/>
                <w:color w:val="000000" w:themeColor="text1"/>
                <w:sz w:val="16"/>
                <w:szCs w:val="16"/>
                <w:lang w:val="en-GB" w:eastAsia="zh-CN"/>
              </w:rPr>
              <w:t xml:space="preserve">and recent events. There is </w:t>
            </w:r>
            <w:r w:rsidRPr="00D424AA">
              <w:rPr>
                <w:rFonts w:cs="Times New Roman"/>
                <w:i/>
                <w:color w:val="000000" w:themeColor="text1"/>
                <w:sz w:val="16"/>
                <w:szCs w:val="16"/>
                <w:lang w:val="en-GB" w:eastAsia="zh-CN"/>
              </w:rPr>
              <w:t>medium confidence</w:t>
            </w:r>
            <w:r w:rsidRPr="00D424AA">
              <w:rPr>
                <w:rFonts w:cs="Times New Roman"/>
                <w:color w:val="000000" w:themeColor="text1"/>
                <w:sz w:val="16"/>
                <w:szCs w:val="16"/>
                <w:lang w:val="en-GB" w:eastAsia="zh-CN"/>
              </w:rPr>
              <w:t xml:space="preserve"> that change in land use and terrestrial water management contribute to trends in hydrological drought</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29/2019GL084084", "ISSN" : "0094-8276", "author" : [ { "dropping-particle" : "", "family" : "Vicente-Serrano", "given" : "S. M.", "non-dropping-particle" : "", "parse-names" : false, "suffix" : "" }, { "dropping-particle" : "", "family" : "Pe\u00f1a\u2010Gallardo", "given" : "M.", "non-dropping-particle" : "", "parse-names" : false, "suffix" : "" }, { "dropping-particle" : "", "family" : "Hannaford", "given" : "J.", "non-dropping-particle" : "", "parse-names" : false, "suffix" : "" }, { "dropping-particle" : "", "family" : "Murphy", "given" : "C.", "non-dropping-particle" : "", "parse-names" : false, "suffix" : "" }, { "dropping-particle" : "", "family" : "Lorenzo\u2010Lacruz", "given" : "J.", "non-dropping-particle" : "", "parse-names" : false, "suffix" : "" }, { "dropping-particle" : "", "family" : "Dominguez\u2010Castro", "given" : "F.", "non-dropping-particle" : "", "parse-names" : false, "suffix" : "" }, { "dropping-particle" : "", "family" : "L\u00f3pez\u2010Moreno", "given" : "J. I.", "non-dropping-particle" : "", "parse-names" : false, "suffix" : "" }, { "dropping-particle" : "", "family" : "Beguer\u00eda", "given" : "S.", "non-dropping-particle" : "", "parse-names" : false, "suffix" : "" }, { "dropping-particle" : "", "family" : "Noguera", "given" : "I.", "non-dropping-particle" : "", "parse-names" : false, "suffix" : "" }, { "dropping-particle" : "", "family" : "Harrigan", "given" : "S.", "non-dropping-particle" : "", "parse-names" : false, "suffix" : "" }, { "dropping-particle" : "", "family" : "Vidal", "given" : "J.-P.", "non-dropping-particle" : "", "parse-names" : false, "suffix" : "" } ], "container-title" : "Geophysical Research Letters", "id" : "ITEM-1", "issue" : "19", "issued" : { "date-parts" : [ [ "2019", "10", "16" ] ] }, "page" : "10821-10833", "title" : "Climate, Irrigation, and Land Cover Change Explain Streamflow Trends in Countries Bordering the Northeast Atlantic", "translator" : [ { "dropping-particle" : "", "family" : "S1849", "given" : "", "non-dropping-particle" : "", "parse-names" : false, "suffix" : "" } ], "type" : "article-journal", "volume" : "46" }, "uris" : [ "http://www.mendeley.com/documents/?uuid=847a0c01-f796-4a5e-a7fe-5779c0db65e1" ] }, { "id" : "ITEM-2", "itemData" : { "DOI" : "10.5194/hess-2018-634", "author" : [ { "dropping-particle" : "", "family" : "Teuling", "given" : "A J", "non-dropping-particle" : "", "parse-names" : false, "suffix" : "" }, { "dropping-particle" : "", "family" : "Badts", "given" : "E", "non-dropping-particle" : "de", "parse-names" : false, "suffix" : "" }, { "dropping-particle" : "", "family" : "Jansen", "given" : "F A", "non-dropping-particle" : "", "parse-names" : false, "suffix" : "" }, { "dropping-partic</w:instrText>
            </w:r>
            <w:r w:rsidR="00FF6231" w:rsidRPr="00431AF4">
              <w:rPr>
                <w:rFonts w:eastAsiaTheme="minorHAnsi" w:cs="Times New Roman"/>
                <w:color w:val="000000" w:themeColor="text1"/>
                <w:sz w:val="16"/>
                <w:szCs w:val="16"/>
                <w:lang w:val="en-GB" w:eastAsia="en-US"/>
              </w:rPr>
              <w:instrText>le" : "", "family" : "Fuchs", "given" : "R", "non-dropping-particle" : "", "parse-names" : false, "suffix" : "" }, { "dropping-particle" : "", "family" : "Buitink", "given" : "J", "non-dropping-particle" : "", "parse-names" : false, "suffix" : "" }, { "dropping-particle" : "", "family" : "Dijke", "given" : "A J", "non-dropping-particle" : "van", "parse-names" : false, "suffix" : "" }, { "dropping-particle" : "", "family" : "Sterling", "given" : "S", "non-dropping-particle" : "", "parse-names" : false, "suffix" : "" } ], "container-title" : "Hydrology and Earth System Sciences", "id" : "ITEM-2", "issued" : { "date-parts" : [ [ "2019" ] ] }, "page" : "3631\u20133652", "title" : "Climate change, reforestation/afforestation, and urbanisation impacts on evapotranspiration and streamflow in Europe", "translator" : [ { "dropping-particle" : "", "family" : "S1847", "given" : "", "non-dropping-particle" : "", "parse-names" : false, "suffix" : "" } ], "type" : "article-journal", "volume" : "23" }, "uris" : [ "http://www.mendeley.com/documents/?uuid=849745a9-9d60-4626-9e2c-206501265de1" ] } ], "mendeley" : { "formattedCitation" : "(Teuling et al., 2019; Vicente-Serrano et al., 2019)", "plainTextFormattedCitation" : "(Teuling et al., 2019; Vicente-Serrano et al., 2019)", "previouslyFormattedCitation" : "(Teuling et al., 2019; Vicente-Serrano et al., 2019)"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Teuling et al., 2019; Vicente-Serrano et al., 2019)</w:t>
            </w:r>
            <w:r w:rsidRPr="00D424AA">
              <w:rPr>
                <w:rFonts w:eastAsiaTheme="minorHAnsi" w:cs="Times New Roman"/>
                <w:color w:val="000000" w:themeColor="text1"/>
                <w:sz w:val="16"/>
                <w:szCs w:val="16"/>
                <w:lang w:val="en-GB" w:eastAsia="en-US"/>
              </w:rPr>
              <w:fldChar w:fldCharType="end"/>
            </w:r>
          </w:p>
          <w:p w14:paraId="32D2A0C5" w14:textId="77777777" w:rsidR="00D376F0" w:rsidRPr="00431AF4" w:rsidRDefault="00D376F0" w:rsidP="00D424AA">
            <w:pPr>
              <w:rPr>
                <w:rFonts w:cs="Times New Roman"/>
                <w:color w:val="000000" w:themeColor="text1"/>
                <w:sz w:val="16"/>
                <w:szCs w:val="16"/>
                <w:lang w:val="en-GB"/>
              </w:rPr>
            </w:pPr>
          </w:p>
          <w:p w14:paraId="556E8540" w14:textId="77777777" w:rsidR="00D376F0" w:rsidRPr="00431AF4" w:rsidRDefault="00D376F0" w:rsidP="00D424AA">
            <w:pPr>
              <w:rPr>
                <w:rFonts w:eastAsiaTheme="minorHAnsi" w:cs="Times New Roman"/>
                <w:color w:val="000000" w:themeColor="text1"/>
                <w:sz w:val="16"/>
                <w:szCs w:val="16"/>
                <w:lang w:val="en-GB" w:eastAsia="en-US"/>
              </w:rPr>
            </w:pPr>
          </w:p>
          <w:p w14:paraId="0BFAC05F" w14:textId="77777777" w:rsidR="00D376F0" w:rsidRPr="00431AF4" w:rsidRDefault="00D376F0" w:rsidP="00D424AA">
            <w:pPr>
              <w:rPr>
                <w:rFonts w:cs="Times New Roman"/>
                <w:color w:val="000000" w:themeColor="text1"/>
                <w:sz w:val="16"/>
                <w:szCs w:val="16"/>
                <w:lang w:val="en-GB"/>
              </w:rPr>
            </w:pPr>
          </w:p>
        </w:tc>
        <w:tc>
          <w:tcPr>
            <w:tcW w:w="2551" w:type="dxa"/>
            <w:tcBorders>
              <w:top w:val="dashed" w:sz="4" w:space="0" w:color="000000"/>
            </w:tcBorders>
            <w:shd w:val="clear" w:color="auto" w:fill="FFE0D9"/>
          </w:tcPr>
          <w:p w14:paraId="2DB2A101" w14:textId="77777777" w:rsidR="00D376F0" w:rsidRPr="00431AF4" w:rsidRDefault="00D376F0" w:rsidP="00D424AA">
            <w:pPr>
              <w:rPr>
                <w:rFonts w:cs="Times New Roman"/>
                <w:color w:val="000000" w:themeColor="text1"/>
                <w:sz w:val="16"/>
                <w:szCs w:val="16"/>
                <w:lang w:val="en-GB"/>
              </w:rPr>
            </w:pPr>
          </w:p>
          <w:p w14:paraId="38D76873" w14:textId="77777777" w:rsidR="00D376F0" w:rsidRPr="00D424AA" w:rsidRDefault="00D376F0" w:rsidP="00D424AA">
            <w:pPr>
              <w:rPr>
                <w:rFonts w:eastAsiaTheme="minorHAnsi" w:cs="Times New Roman"/>
                <w:color w:val="000000" w:themeColor="text1"/>
                <w:sz w:val="16"/>
                <w:szCs w:val="16"/>
                <w:lang w:val="en-GB" w:eastAsia="en-US"/>
              </w:rPr>
            </w:pPr>
            <w:r w:rsidRPr="00D707C3">
              <w:rPr>
                <w:rFonts w:eastAsiaTheme="minorHAnsi" w:cs="Times New Roman"/>
                <w:b/>
                <w:bCs/>
                <w:i/>
                <w:iCs/>
                <w:color w:val="000000" w:themeColor="text1"/>
                <w:sz w:val="16"/>
                <w:szCs w:val="16"/>
                <w:lang w:val="en-GB" w:eastAsia="en-US"/>
              </w:rPr>
              <w:t>Medium confidence</w:t>
            </w:r>
            <w:r w:rsidRPr="00D707C3">
              <w:rPr>
                <w:rFonts w:eastAsiaTheme="minorHAnsi" w:cs="Times New Roman"/>
                <w:color w:val="000000" w:themeColor="text1"/>
                <w:sz w:val="16"/>
                <w:szCs w:val="16"/>
                <w:lang w:val="en-GB" w:eastAsia="en-US"/>
              </w:rPr>
              <w:t xml:space="preserve">: </w:t>
            </w:r>
            <w:r w:rsidRPr="00D707C3">
              <w:rPr>
                <w:rFonts w:eastAsiaTheme="minorHAnsi" w:cs="Times New Roman"/>
                <w:b/>
                <w:bCs/>
                <w:color w:val="000000" w:themeColor="text1"/>
                <w:sz w:val="16"/>
                <w:szCs w:val="16"/>
                <w:lang w:val="en-GB" w:eastAsia="en-US"/>
              </w:rPr>
              <w:t>Increase</w:t>
            </w:r>
            <w:r w:rsidRPr="00D707C3">
              <w:rPr>
                <w:rFonts w:eastAsiaTheme="minorHAnsi" w:cs="Times New Roman"/>
                <w:color w:val="000000" w:themeColor="text1"/>
                <w:sz w:val="16"/>
                <w:szCs w:val="16"/>
                <w:lang w:val="en-GB" w:eastAsia="en-US"/>
              </w:rPr>
              <w:t xml:space="preserve"> in hydrological drought for both p</w:t>
            </w:r>
            <w:r w:rsidRPr="00D424AA">
              <w:rPr>
                <w:rFonts w:eastAsiaTheme="minorHAnsi" w:cs="Times New Roman"/>
                <w:color w:val="000000" w:themeColor="text1"/>
                <w:sz w:val="16"/>
                <w:szCs w:val="16"/>
                <w:lang w:val="en-GB" w:eastAsia="en-US"/>
              </w:rPr>
              <w:t>re-industrial and recent past baseline</w:t>
            </w:r>
          </w:p>
          <w:p w14:paraId="3ACEC963" w14:textId="77777777" w:rsidR="00D376F0" w:rsidRPr="00D424AA" w:rsidRDefault="00D376F0" w:rsidP="00D424AA">
            <w:pPr>
              <w:rPr>
                <w:rFonts w:eastAsiaTheme="minorHAnsi" w:cs="Times New Roman"/>
                <w:color w:val="000000" w:themeColor="text1"/>
                <w:sz w:val="16"/>
                <w:szCs w:val="16"/>
                <w:lang w:val="en-GB" w:eastAsia="en-US"/>
              </w:rPr>
            </w:pPr>
          </w:p>
          <w:p w14:paraId="2A10AAFD" w14:textId="77777777" w:rsidR="00D376F0" w:rsidRPr="00D424AA" w:rsidRDefault="00D376F0" w:rsidP="00D424AA">
            <w:pPr>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Recent past baseline:</w:t>
            </w:r>
          </w:p>
          <w:p w14:paraId="5C7C8573" w14:textId="77777777" w:rsidR="00D376F0" w:rsidRPr="00D424AA" w:rsidRDefault="00D376F0" w:rsidP="00D424AA">
            <w:pPr>
              <w:rPr>
                <w:rFonts w:eastAsiaTheme="minorHAnsi" w:cs="Times New Roman"/>
                <w:color w:val="000000" w:themeColor="text1"/>
                <w:sz w:val="16"/>
                <w:szCs w:val="16"/>
                <w:lang w:val="en-GB" w:eastAsia="en-US"/>
              </w:rPr>
            </w:pPr>
          </w:p>
          <w:p w14:paraId="301868F1" w14:textId="4CBB74F2" w:rsidR="00D376F0" w:rsidRPr="00D424AA" w:rsidRDefault="00D376F0" w:rsidP="00D424AA">
            <w:pPr>
              <w:widowControl/>
              <w:autoSpaceDE w:val="0"/>
              <w:autoSpaceDN w:val="0"/>
              <w:adjustRightInd w:val="0"/>
              <w:rPr>
                <w:rFonts w:cs="Times New Roman"/>
                <w:sz w:val="16"/>
                <w:szCs w:val="16"/>
                <w:lang w:val="en-GB" w:bidi="th-TH"/>
              </w:rPr>
            </w:pP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mendeley" : { "formattedCitation" : "(Forzieri et al., 2014)", "manualFormatting" : "Forzieri et al. (2014)", "plainTextFormattedCitation" : "(Forzieri et al., 2014)", "previouslyFormattedCitation" : "(Forzieri et al., 2014)"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Forzieri et al. (2014)</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w:t>
            </w:r>
            <w:r w:rsidRPr="00D424AA">
              <w:rPr>
                <w:rFonts w:cs="Times New Roman"/>
                <w:sz w:val="16"/>
                <w:szCs w:val="16"/>
                <w:lang w:val="en-GB" w:bidi="th-TH"/>
              </w:rPr>
              <w:t xml:space="preserve">20 yr deficit volumes are projected to increase by 50% by the 2020s compared to 1961-1990 (based on simulations with LISFLOOD model driven by 12 RCM simulations with different GCM-RCM pairs; CMIP3 GCMs, A1B scenario). Frequency of hydrological droughts is projected to increase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r w:rsidRPr="00841A35">
              <w:rPr>
                <w:rFonts w:cs="Times New Roman"/>
                <w:b/>
                <w:color w:val="000000" w:themeColor="text1"/>
                <w:sz w:val="16"/>
                <w:szCs w:val="16"/>
                <w:lang w:val="en-GB"/>
              </w:rPr>
              <w:t>.</w:t>
            </w:r>
          </w:p>
          <w:p w14:paraId="337EA910" w14:textId="77777777" w:rsidR="00D376F0" w:rsidRPr="00D424AA" w:rsidRDefault="00D376F0" w:rsidP="00D424AA">
            <w:pPr>
              <w:rPr>
                <w:rFonts w:cs="Times New Roman"/>
                <w:color w:val="000000" w:themeColor="text1"/>
                <w:sz w:val="16"/>
                <w:szCs w:val="16"/>
                <w:lang w:val="en-GB"/>
              </w:rPr>
            </w:pPr>
          </w:p>
          <w:p w14:paraId="1D28978B" w14:textId="77777777" w:rsidR="00D376F0" w:rsidRPr="00D424AA" w:rsidRDefault="00D376F0" w:rsidP="00D424AA">
            <w:pPr>
              <w:rPr>
                <w:rFonts w:cs="Times New Roman"/>
                <w:color w:val="000000" w:themeColor="text1"/>
                <w:sz w:val="16"/>
                <w:szCs w:val="16"/>
                <w:lang w:val="en-GB"/>
              </w:rPr>
            </w:pPr>
          </w:p>
          <w:p w14:paraId="394A62F9" w14:textId="77777777" w:rsidR="00D376F0" w:rsidRPr="00D424AA" w:rsidRDefault="00D376F0" w:rsidP="00D424AA">
            <w:pPr>
              <w:rPr>
                <w:rFonts w:cs="Times New Roman"/>
                <w:color w:val="000000" w:themeColor="text1"/>
                <w:sz w:val="16"/>
                <w:szCs w:val="16"/>
                <w:lang w:val="en-GB"/>
              </w:rPr>
            </w:pPr>
          </w:p>
        </w:tc>
        <w:tc>
          <w:tcPr>
            <w:tcW w:w="3119" w:type="dxa"/>
            <w:tcBorders>
              <w:top w:val="dashed" w:sz="4" w:space="0" w:color="000000"/>
            </w:tcBorders>
            <w:shd w:val="clear" w:color="auto" w:fill="FFB9A0"/>
          </w:tcPr>
          <w:p w14:paraId="75C3BC20" w14:textId="77777777" w:rsidR="00D376F0" w:rsidRPr="00D424AA" w:rsidRDefault="00D376F0" w:rsidP="00D424AA">
            <w:pPr>
              <w:rPr>
                <w:rFonts w:eastAsiaTheme="minorHAnsi" w:cs="Times New Roman"/>
                <w:color w:val="000000" w:themeColor="text1"/>
                <w:sz w:val="16"/>
                <w:szCs w:val="16"/>
                <w:lang w:val="en-GB" w:eastAsia="en-US"/>
              </w:rPr>
            </w:pPr>
          </w:p>
          <w:p w14:paraId="71151760" w14:textId="77777777"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b/>
                <w:bCs/>
                <w:i/>
                <w:iCs/>
                <w:color w:val="000000" w:themeColor="text1"/>
                <w:sz w:val="16"/>
                <w:szCs w:val="16"/>
                <w:lang w:val="en-GB" w:eastAsia="en-US"/>
              </w:rPr>
              <w:t>High confidence</w:t>
            </w:r>
            <w:r w:rsidRPr="00D424AA">
              <w:rPr>
                <w:rFonts w:eastAsiaTheme="minorHAnsi" w:cs="Times New Roman"/>
                <w:i/>
                <w:iCs/>
                <w:color w:val="000000" w:themeColor="text1"/>
                <w:sz w:val="16"/>
                <w:szCs w:val="16"/>
                <w:lang w:val="en-GB" w:eastAsia="en-US"/>
              </w:rPr>
              <w:t>:</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bCs/>
                <w:color w:val="000000" w:themeColor="text1"/>
                <w:sz w:val="16"/>
                <w:szCs w:val="16"/>
                <w:lang w:val="en-GB" w:eastAsia="en-US"/>
              </w:rPr>
              <w:t>Increase.</w:t>
            </w:r>
          </w:p>
          <w:p w14:paraId="512EB28A" w14:textId="77777777" w:rsidR="00D376F0" w:rsidRPr="00D424AA" w:rsidRDefault="00D376F0" w:rsidP="00D424AA">
            <w:pPr>
              <w:rPr>
                <w:rFonts w:eastAsiaTheme="minorHAnsi" w:cs="Times New Roman"/>
                <w:color w:val="000000" w:themeColor="text1"/>
                <w:sz w:val="16"/>
                <w:szCs w:val="16"/>
                <w:lang w:val="en-GB" w:eastAsia="en-US"/>
              </w:rPr>
            </w:pPr>
          </w:p>
          <w:p w14:paraId="07842AEF" w14:textId="77777777" w:rsidR="00D376F0" w:rsidRPr="00D424AA" w:rsidRDefault="00D376F0" w:rsidP="00D424AA">
            <w:pPr>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Recent past baseline:</w:t>
            </w:r>
          </w:p>
          <w:p w14:paraId="746FBB48" w14:textId="77777777" w:rsidR="00D376F0" w:rsidRPr="00D424AA" w:rsidRDefault="00D376F0" w:rsidP="00D424AA">
            <w:pPr>
              <w:rPr>
                <w:rFonts w:eastAsiaTheme="minorHAnsi" w:cs="Times New Roman"/>
                <w:color w:val="000000" w:themeColor="text1"/>
                <w:sz w:val="16"/>
                <w:szCs w:val="16"/>
                <w:lang w:val="en-GB" w:eastAsia="en-US"/>
              </w:rPr>
            </w:pPr>
          </w:p>
          <w:p w14:paraId="7D70BCA7" w14:textId="792697FE"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mendeley" : { "formattedCitation" : "(Forzieri et al., 2014)", "manualFormatting" : "Forzieri et al. (2014)", "plainTextFormattedCitation" : "(Forzieri et al., 2014)", "previouslyFormattedCitation" : "(Forzieri et al., 2014)"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Forzieri et al. (2014)</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LISFLOOD simulations driven by 12 RCM-GCM pairs using CMIP3 GCMs]: Strong increase in the 20-yr return level minimum flow and deficit volum</w:t>
            </w:r>
            <w:r w:rsidRPr="00D424AA">
              <w:rPr>
                <w:rFonts w:eastAsiaTheme="minorHAnsi" w:cs="Times New Roman"/>
                <w:color w:val="000000" w:themeColor="text1"/>
                <w:sz w:val="16"/>
                <w:szCs w:val="16"/>
                <w:lang w:val="en-GB" w:eastAsia="en-US"/>
              </w:rPr>
              <w:t>es in 2050 in A1B scenario compared to 1961-1990.</w:t>
            </w:r>
          </w:p>
          <w:p w14:paraId="69024A7A" w14:textId="77777777" w:rsidR="00D376F0" w:rsidRPr="00D424AA" w:rsidRDefault="00D376F0" w:rsidP="00D424AA">
            <w:pPr>
              <w:rPr>
                <w:rFonts w:eastAsiaTheme="minorHAnsi" w:cs="Times New Roman"/>
                <w:color w:val="000000" w:themeColor="text1"/>
                <w:sz w:val="16"/>
                <w:szCs w:val="16"/>
                <w:lang w:val="en-GB" w:eastAsia="en-US"/>
              </w:rPr>
            </w:pPr>
          </w:p>
          <w:p w14:paraId="17F0153F" w14:textId="575A931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10584-015-1570-4", "abstract" : "\u00a9 2015, Springer Science+Business Media Dordrecht.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 "non-dropping-particle" : "", "parse-names" : false, "suffix" : "" }, { "dropping-particle" : "", "family" : "Andersson", "given" : "J.C.M.", "non-dropping-particle" : "", "parse-names" : false, "suffix" : "" }, { "dropping-particle" : "", "family" : "Donnelly", "given" : "C.", "non-dropping-particle" : "", "parse-names" : false, "suffix" : "" }, { "dropping-particle" : "", "family" : "Feyen", "given" : "L.", "non-dropping-particle" : "", "parse-names" : false, "suffix" : "" }, { "dropping-particle" : "", "family" : "Greuell", "given" : "W.", "non-dropping-particle" : "", "parse-names" : false, "suffix" : "" }, { "dropping-particle" : "", "family" : "Ludwig", "given" : "F.", "non-dropping-particle" : "", "parse-names" : false, "suffix" : "" } ], "container-title" : "Climatic Change", "id" : "ITEM-1", "issue" : "2", "issued" : { "date-parts" : [ [ "2016" ] ] }, "page" : "341-355", "title" : "Projections of future floods and hydrological droughts in Europe under a +2\u00b0C global warming", "translator" : [ { "dropping-particle" : "", "family" : "S417", "given" : "", "non-dropping-particle" : "", "parse-names" : false, "suffix" : "" } ], "type" : "article-journal", "volume" : "135" }, "uris" : [ "http://www.mendeley.com/documents/?uuid=2fd6d07b-d008-47b7-a875-4e9ddca1e968" ] } ], "mendeley" : { "formattedCitation" : "(Roudier et al., 2016)", "manualFormatting" : "Roudier et al. (2016)", "plainTextFormattedCitation" : "(Roudier et al., 2016)", "previouslyFormattedCitation" : "(Roudier et al., 2016)"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Roudier et al. (2016)</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11 RCMs]: Increase in the severity of the low flows at +2°C compared to 1971-2000 conditions in the Iberian Peninsula, Southern France and Greece. </w:t>
            </w:r>
          </w:p>
          <w:p w14:paraId="706BCD14" w14:textId="77777777" w:rsidR="00D376F0" w:rsidRPr="00D424AA" w:rsidRDefault="00D376F0" w:rsidP="00D424AA">
            <w:pPr>
              <w:rPr>
                <w:rFonts w:cs="Times New Roman"/>
                <w:color w:val="000000" w:themeColor="text1"/>
                <w:sz w:val="16"/>
                <w:szCs w:val="16"/>
                <w:lang w:val="en-GB"/>
              </w:rPr>
            </w:pPr>
          </w:p>
          <w:p w14:paraId="72A76522" w14:textId="566BB24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73/pnas.1222460110", "ISSN" : "0027-8424",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of the global population with a severe decrease in water resources and will increase the number of people living under absolute water scarcity (&lt;500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1", "issue" : "9", "issued" : { "date-parts" : [ [ "2014", "3", "4" ] ] }, "page" : "3245-3250", "title" : "Multimodel assessment of water scarcity under climate change", "translator" : [ { "dropping-particle" : "", "family" : "S3291", "given" : "", "non-dropping-particle" : "", "parse-names" : false, "suffix" : "" } ], "type" : "article-journal", "volume" : "111" }, "uris" : [ "http://www.mendeley.com/documents/?uuid=ff86a893-79dc-4b6b-b414-be5bfd09884a" ] } ], "mendeley" : { "formattedCitation" : "(Schewe et al., 2014)", "manualFormatting" : "Schewe et al. (2014)", "plainTextFormattedCitation" : "(Schewe et al., 2014)", "previouslyFormattedCitation" : "(Schewe et al.,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chewe et al. (2014)</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Decreas</w:t>
            </w:r>
            <w:r w:rsidRPr="00D424AA">
              <w:rPr>
                <w:rFonts w:cs="Times New Roman"/>
                <w:color w:val="000000" w:themeColor="text1"/>
                <w:sz w:val="16"/>
                <w:szCs w:val="16"/>
                <w:lang w:val="en-GB"/>
              </w:rPr>
              <w:t>e between 30-50% of the annual runoff compared to 1980-2010.</w:t>
            </w:r>
          </w:p>
          <w:p w14:paraId="1ADFC6B6" w14:textId="77777777" w:rsidR="00D376F0" w:rsidRPr="00D424AA" w:rsidRDefault="00D376F0" w:rsidP="00D424AA">
            <w:pPr>
              <w:rPr>
                <w:rFonts w:cs="Times New Roman"/>
                <w:color w:val="000000" w:themeColor="text1"/>
                <w:sz w:val="16"/>
                <w:szCs w:val="16"/>
                <w:lang w:val="en-GB"/>
              </w:rPr>
            </w:pPr>
          </w:p>
          <w:p w14:paraId="15D6E340" w14:textId="3324844B" w:rsidR="00D376F0" w:rsidRPr="00D424AA" w:rsidRDefault="00D376F0" w:rsidP="00D424AA">
            <w:pPr>
              <w:rPr>
                <w:rFonts w:cs="Times New Roman"/>
                <w:color w:val="000000" w:themeColor="text1"/>
                <w:sz w:val="16"/>
                <w:szCs w:val="16"/>
                <w:lang w:val="en-GB"/>
              </w:rPr>
            </w:pP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manualFormatting"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r w:rsidRPr="00841A35">
              <w:rPr>
                <w:rFonts w:cs="Times New Roman"/>
                <w:b/>
                <w:color w:val="000000" w:themeColor="text1"/>
                <w:sz w:val="16"/>
                <w:szCs w:val="16"/>
                <w:lang w:val="en-GB"/>
              </w:rPr>
              <w:t xml:space="preserve">: </w:t>
            </w:r>
            <w:r w:rsidRPr="00D424AA">
              <w:rPr>
                <w:rFonts w:cs="Times New Roman"/>
                <w:color w:val="000000" w:themeColor="text1"/>
                <w:sz w:val="16"/>
                <w:szCs w:val="16"/>
                <w:lang w:val="en-GB"/>
              </w:rPr>
              <w:t>Increase in the frequency of hydrological droughts relative to 1961-2005.</w:t>
            </w:r>
          </w:p>
          <w:p w14:paraId="6FD8CB64" w14:textId="77777777" w:rsidR="00D376F0" w:rsidRPr="00D424AA" w:rsidRDefault="00D376F0" w:rsidP="00D424AA">
            <w:pPr>
              <w:rPr>
                <w:rFonts w:cs="Times New Roman"/>
                <w:color w:val="000000" w:themeColor="text1"/>
                <w:sz w:val="16"/>
                <w:szCs w:val="16"/>
                <w:lang w:val="en-GB"/>
              </w:rPr>
            </w:pPr>
          </w:p>
          <w:p w14:paraId="6AFF9D8F" w14:textId="77777777" w:rsidR="00D376F0" w:rsidRPr="00D424AA" w:rsidRDefault="00D376F0" w:rsidP="00D424AA">
            <w:pPr>
              <w:rPr>
                <w:rFonts w:cs="Times New Roman"/>
                <w:color w:val="000000" w:themeColor="text1"/>
                <w:sz w:val="16"/>
                <w:szCs w:val="16"/>
                <w:lang w:val="en-GB"/>
              </w:rPr>
            </w:pPr>
          </w:p>
          <w:p w14:paraId="6B4C55E2" w14:textId="77777777" w:rsidR="00D376F0" w:rsidRPr="00D424AA" w:rsidRDefault="00D376F0" w:rsidP="00D424AA">
            <w:pPr>
              <w:rPr>
                <w:rFonts w:cs="Times New Roman"/>
                <w:i/>
                <w:iCs/>
                <w:color w:val="000000" w:themeColor="text1"/>
                <w:sz w:val="16"/>
                <w:szCs w:val="16"/>
                <w:lang w:val="en-GB"/>
              </w:rPr>
            </w:pPr>
            <w:r w:rsidRPr="00D424AA">
              <w:rPr>
                <w:rFonts w:cs="Times New Roman"/>
                <w:i/>
                <w:iCs/>
                <w:color w:val="000000" w:themeColor="text1"/>
                <w:sz w:val="16"/>
                <w:szCs w:val="16"/>
                <w:lang w:val="en-GB"/>
              </w:rPr>
              <w:t>Pre-industrial baseline</w:t>
            </w:r>
          </w:p>
          <w:p w14:paraId="6A879E55" w14:textId="77777777" w:rsidR="00D376F0" w:rsidRPr="00D424AA" w:rsidRDefault="00D376F0" w:rsidP="00D424AA">
            <w:pPr>
              <w:rPr>
                <w:rFonts w:cs="Times New Roman"/>
                <w:color w:val="000000" w:themeColor="text1"/>
                <w:sz w:val="16"/>
                <w:szCs w:val="16"/>
                <w:lang w:val="en-GB"/>
              </w:rPr>
            </w:pPr>
          </w:p>
          <w:p w14:paraId="6FD21DFC" w14:textId="1BF043F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13 CMIP6 models and SSP1-2.6] Decrease in surface and total runoff, in both spring-summer (AMJJAS) and fall-winter (ONDJFM) half year</w:t>
            </w:r>
            <w:r w:rsidRPr="00D424AA">
              <w:rPr>
                <w:rFonts w:cs="Times New Roman"/>
                <w:color w:val="000000" w:themeColor="text1"/>
                <w:sz w:val="16"/>
                <w:szCs w:val="16"/>
                <w:lang w:val="en-GB"/>
              </w:rPr>
              <w:t>s, with strongest decreases for total runoff in spring-summer half -year-</w:t>
            </w:r>
          </w:p>
          <w:p w14:paraId="6AD53718" w14:textId="77777777" w:rsidR="00D376F0" w:rsidRPr="00D424AA" w:rsidRDefault="00D376F0" w:rsidP="00D424AA">
            <w:pPr>
              <w:rPr>
                <w:rFonts w:cs="Times New Roman"/>
                <w:color w:val="000000" w:themeColor="text1"/>
                <w:sz w:val="16"/>
                <w:szCs w:val="16"/>
                <w:lang w:val="en-GB"/>
              </w:rPr>
            </w:pPr>
          </w:p>
        </w:tc>
        <w:tc>
          <w:tcPr>
            <w:tcW w:w="3347" w:type="dxa"/>
            <w:tcBorders>
              <w:top w:val="dashed" w:sz="4" w:space="0" w:color="000000"/>
            </w:tcBorders>
            <w:shd w:val="clear" w:color="auto" w:fill="FE6465"/>
          </w:tcPr>
          <w:p w14:paraId="10AF78F3" w14:textId="77777777" w:rsidR="00D376F0" w:rsidRPr="00D424AA" w:rsidRDefault="00D376F0" w:rsidP="00D424AA">
            <w:pPr>
              <w:spacing w:line="276" w:lineRule="auto"/>
              <w:rPr>
                <w:rFonts w:cs="Times New Roman"/>
                <w:color w:val="000000" w:themeColor="text1"/>
                <w:sz w:val="16"/>
                <w:szCs w:val="16"/>
                <w:lang w:val="en-GB"/>
              </w:rPr>
            </w:pPr>
          </w:p>
          <w:p w14:paraId="36BFC50A"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b/>
                <w:bCs/>
                <w:i/>
                <w:iCs/>
                <w:color w:val="000000" w:themeColor="text1"/>
                <w:sz w:val="16"/>
                <w:szCs w:val="16"/>
                <w:lang w:val="en-GB" w:eastAsia="en-US"/>
              </w:rPr>
              <w:t>Very likely:</w:t>
            </w:r>
            <w:r w:rsidRPr="00D424AA">
              <w:rPr>
                <w:rFonts w:eastAsiaTheme="minorHAnsi" w:cs="Times New Roman"/>
                <w:color w:val="000000" w:themeColor="text1"/>
                <w:sz w:val="16"/>
                <w:szCs w:val="16"/>
                <w:lang w:val="en-GB" w:eastAsia="en-US"/>
              </w:rPr>
              <w:t xml:space="preserve"> I</w:t>
            </w:r>
            <w:r w:rsidRPr="00D424AA">
              <w:rPr>
                <w:rFonts w:eastAsiaTheme="minorHAnsi" w:cs="Times New Roman"/>
                <w:b/>
                <w:bCs/>
                <w:color w:val="000000" w:themeColor="text1"/>
                <w:sz w:val="16"/>
                <w:szCs w:val="16"/>
                <w:lang w:val="en-GB" w:eastAsia="en-US"/>
              </w:rPr>
              <w:t>ncrease</w:t>
            </w:r>
          </w:p>
          <w:p w14:paraId="75F6E466"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1BA5201B" w14:textId="77777777" w:rsidR="00D376F0" w:rsidRPr="00D424AA" w:rsidRDefault="00D376F0" w:rsidP="00D424AA">
            <w:pPr>
              <w:spacing w:line="276" w:lineRule="auto"/>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Recent past baseline:</w:t>
            </w:r>
          </w:p>
          <w:p w14:paraId="28CD79D0" w14:textId="77777777" w:rsidR="00D376F0" w:rsidRPr="00D424AA" w:rsidRDefault="00D376F0" w:rsidP="00D424AA">
            <w:pPr>
              <w:spacing w:line="276" w:lineRule="auto"/>
              <w:rPr>
                <w:rFonts w:eastAsiaTheme="minorHAnsi" w:cs="Times New Roman"/>
                <w:i/>
                <w:iCs/>
                <w:color w:val="000000" w:themeColor="text1"/>
                <w:sz w:val="16"/>
                <w:szCs w:val="16"/>
                <w:lang w:val="en-GB" w:eastAsia="en-US"/>
              </w:rPr>
            </w:pPr>
          </w:p>
          <w:p w14:paraId="6DC6D768" w14:textId="461D6564"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mendeley" : { "formattedCitation" : "(Forzieri et al., 2014)", "manualFormatting" : "Forzieri et al. (2014)", "plainTextFormattedCitation" : "(Forzieri et al., 2014)", "previouslyFormattedCitation" : "(Forzieri et al., 2014)"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Forzieri et al. (2014)</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LISFLOOD simulations driven by 12 RCM-GCM pairs using CMIP5 GCMs]: Strong increase in the 20-yr return level minimum flow and deficit volumes in 2080 in A1B scenario com</w:t>
            </w:r>
            <w:r w:rsidRPr="00D424AA">
              <w:rPr>
                <w:rFonts w:eastAsiaTheme="minorHAnsi" w:cs="Times New Roman"/>
                <w:color w:val="000000" w:themeColor="text1"/>
                <w:sz w:val="16"/>
                <w:szCs w:val="16"/>
                <w:lang w:val="en-GB" w:eastAsia="en-US"/>
              </w:rPr>
              <w:t>pared to 1961-1990</w:t>
            </w:r>
          </w:p>
          <w:p w14:paraId="0042AF7D" w14:textId="77777777" w:rsidR="00D376F0" w:rsidRPr="00D424AA" w:rsidRDefault="00D376F0" w:rsidP="00D424AA">
            <w:pPr>
              <w:spacing w:line="276" w:lineRule="auto"/>
              <w:rPr>
                <w:rFonts w:cs="Times New Roman"/>
                <w:color w:val="000000" w:themeColor="text1"/>
                <w:sz w:val="16"/>
                <w:szCs w:val="16"/>
                <w:lang w:val="en-GB"/>
              </w:rPr>
            </w:pPr>
          </w:p>
          <w:p w14:paraId="195307E2" w14:textId="2EF2ECD1" w:rsidR="00D376F0" w:rsidRPr="00D424AA" w:rsidRDefault="00D376F0" w:rsidP="00D424AA">
            <w:pPr>
              <w:spacing w:line="276" w:lineRule="auto"/>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7D2D56">
              <w:rPr>
                <w:rFonts w:cs="Times New Roman"/>
                <w:color w:val="000000" w:themeColor="text1"/>
                <w:sz w:val="16"/>
                <w:szCs w:val="16"/>
                <w:lang w:val="en-GB"/>
              </w:rPr>
              <w:instrText>ADDIN CSL_CITATION { "citationItems" : [ { "id" : "ITEM-1",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1",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manualFormatting" : "Prudhomme et al. (2014)", "plainTextFormattedCitation" : "(Prudhomme et al., 2014)", "previouslyFormattedCitation" : "(Prudhomme et al.,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Prudhomme et al. (2014)</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5 CMIP5 models driving 7 global impact models. RCP8.5, 2070-2099] Strong increase (40-60%) of dry days compared to 1976-2005 </w:t>
            </w:r>
          </w:p>
          <w:p w14:paraId="216228CB" w14:textId="77777777" w:rsidR="00D376F0" w:rsidRPr="00D424AA" w:rsidRDefault="00D376F0" w:rsidP="00D424AA">
            <w:pPr>
              <w:rPr>
                <w:rFonts w:cs="Times New Roman"/>
                <w:color w:val="000000" w:themeColor="text1"/>
                <w:sz w:val="16"/>
                <w:szCs w:val="16"/>
                <w:lang w:val="en-GB"/>
              </w:rPr>
            </w:pPr>
          </w:p>
          <w:p w14:paraId="4DC3C4B9" w14:textId="4DC9475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manualFormatting" : "Giuntoli et al. (2015)", "plainTextFormattedCitation" : "(Giuntoli et al., 2015)", "previouslyFormattedCitation" : "(Giuntoli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iuntoli et al. (2015)</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5 CMIP5 models driving 6 global hydrology models): 50-60% increase in frequency of days under low flow in 2066-2099 compared to 1972-2005. S</w:t>
            </w:r>
            <w:r w:rsidRPr="00D424AA">
              <w:rPr>
                <w:rFonts w:cs="Times New Roman"/>
                <w:color w:val="000000" w:themeColor="text1"/>
                <w:sz w:val="16"/>
                <w:szCs w:val="16"/>
                <w:lang w:val="en-GB"/>
              </w:rPr>
              <w:t>trong signal to noise ratio in terms of model agreement, strongest hot spot globally.</w:t>
            </w:r>
          </w:p>
          <w:p w14:paraId="6A5EDC79" w14:textId="77777777" w:rsidR="00D376F0" w:rsidRPr="00D424AA" w:rsidRDefault="00D376F0" w:rsidP="00D424AA">
            <w:pPr>
              <w:rPr>
                <w:rFonts w:cs="Times New Roman"/>
                <w:color w:val="000000" w:themeColor="text1"/>
                <w:sz w:val="16"/>
                <w:szCs w:val="16"/>
                <w:lang w:val="en-GB"/>
              </w:rPr>
            </w:pPr>
          </w:p>
          <w:p w14:paraId="543D040B" w14:textId="77777777" w:rsidR="00D376F0" w:rsidRPr="00D424AA" w:rsidRDefault="00D376F0" w:rsidP="00D424AA">
            <w:pPr>
              <w:spacing w:line="276" w:lineRule="auto"/>
              <w:rPr>
                <w:rFonts w:eastAsiaTheme="minorHAnsi" w:cs="Times New Roman"/>
                <w:i/>
                <w:iCs/>
                <w:color w:val="000000" w:themeColor="text1"/>
                <w:sz w:val="16"/>
                <w:szCs w:val="16"/>
                <w:lang w:val="en-GB" w:eastAsia="en-US"/>
              </w:rPr>
            </w:pPr>
            <w:r w:rsidRPr="00D424AA">
              <w:rPr>
                <w:rFonts w:eastAsiaTheme="minorHAnsi" w:cs="Times New Roman"/>
                <w:i/>
                <w:iCs/>
                <w:color w:val="000000" w:themeColor="text1"/>
                <w:sz w:val="16"/>
                <w:szCs w:val="16"/>
                <w:lang w:val="en-GB" w:eastAsia="en-US"/>
              </w:rPr>
              <w:t>Pre-industrial baseline</w:t>
            </w:r>
          </w:p>
          <w:p w14:paraId="43D0FE07" w14:textId="77777777" w:rsidR="00D376F0" w:rsidRPr="00D424AA" w:rsidRDefault="00D376F0" w:rsidP="00D424AA">
            <w:pPr>
              <w:spacing w:line="276" w:lineRule="auto"/>
              <w:rPr>
                <w:rFonts w:eastAsiaTheme="minorHAnsi" w:cs="Times New Roman"/>
                <w:color w:val="000000" w:themeColor="text1"/>
                <w:sz w:val="16"/>
                <w:szCs w:val="16"/>
                <w:lang w:val="en-GB" w:eastAsia="en-US"/>
              </w:rPr>
            </w:pPr>
          </w:p>
          <w:p w14:paraId="43AE18D3" w14:textId="5FE49E4C" w:rsidR="00D376F0" w:rsidRPr="00D424AA" w:rsidRDefault="00D376F0" w:rsidP="00D424AA">
            <w:pPr>
              <w:spacing w:line="276" w:lineRule="auto"/>
              <w:rPr>
                <w:rFonts w:cs="Times New Roman"/>
                <w:color w:val="000000" w:themeColor="text1"/>
                <w:sz w:val="16"/>
                <w:szCs w:val="16"/>
                <w:lang w:val="en-GB"/>
              </w:rPr>
            </w:pPr>
            <w:r w:rsidRPr="00D424AA">
              <w:rPr>
                <w:rFonts w:eastAsiaTheme="minorHAnsi" w:cs="Times New Roman"/>
                <w:color w:val="000000" w:themeColor="text1"/>
                <w:sz w:val="16"/>
                <w:szCs w:val="16"/>
                <w:lang w:val="en-GB" w:eastAsia="en-US"/>
              </w:rPr>
              <w:t xml:space="preserv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13 CMIP6 models and SSP3-7.0. Very strong decrease (40-60%) of </w:t>
            </w:r>
            <w:r w:rsidRPr="00D424AA">
              <w:rPr>
                <w:rFonts w:cs="Times New Roman"/>
                <w:color w:val="000000" w:themeColor="text1"/>
                <w:sz w:val="16"/>
                <w:szCs w:val="16"/>
                <w:lang w:val="en-GB"/>
              </w:rPr>
              <w:t>total runoff in spring-summer half-year in southern Europe. Also strong decreases (&gt;20%) for total runoff in fall-winter half-year, and for surface runoff in both half years (AMJJAS, ONDJFM).</w:t>
            </w:r>
          </w:p>
        </w:tc>
      </w:tr>
      <w:tr w:rsidR="00D376F0" w:rsidRPr="00D424AA" w14:paraId="56253169" w14:textId="77777777" w:rsidTr="00723657">
        <w:tc>
          <w:tcPr>
            <w:tcW w:w="988" w:type="dxa"/>
            <w:vMerge w:val="restart"/>
          </w:tcPr>
          <w:p w14:paraId="29ADCA5C"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Western and Central Europe (WCE)</w:t>
            </w:r>
          </w:p>
          <w:p w14:paraId="0B38E499" w14:textId="77777777" w:rsidR="00D376F0" w:rsidRPr="00D424AA" w:rsidRDefault="00D376F0" w:rsidP="00D424AA">
            <w:pPr>
              <w:rPr>
                <w:rFonts w:cs="Times New Roman"/>
                <w:color w:val="000000" w:themeColor="text1"/>
                <w:sz w:val="16"/>
                <w:szCs w:val="16"/>
                <w:lang w:val="en-GB"/>
              </w:rPr>
            </w:pPr>
          </w:p>
          <w:p w14:paraId="20A66566" w14:textId="77777777" w:rsidR="00D376F0" w:rsidRPr="00D424AA" w:rsidRDefault="00D376F0" w:rsidP="00D424AA">
            <w:pPr>
              <w:rPr>
                <w:rFonts w:cs="Times New Roman"/>
                <w:color w:val="000000" w:themeColor="text1"/>
                <w:sz w:val="16"/>
                <w:szCs w:val="16"/>
                <w:lang w:val="en-GB"/>
              </w:rPr>
            </w:pPr>
          </w:p>
        </w:tc>
        <w:tc>
          <w:tcPr>
            <w:tcW w:w="708" w:type="dxa"/>
          </w:tcPr>
          <w:p w14:paraId="2A8CCD27" w14:textId="77777777"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MET</w:t>
            </w:r>
          </w:p>
        </w:tc>
        <w:tc>
          <w:tcPr>
            <w:tcW w:w="2552" w:type="dxa"/>
            <w:tcBorders>
              <w:top w:val="single" w:sz="4" w:space="0" w:color="auto"/>
            </w:tcBorders>
            <w:shd w:val="clear" w:color="auto" w:fill="D9D9D9" w:themeFill="background1" w:themeFillShade="D9"/>
          </w:tcPr>
          <w:p w14:paraId="76A71580" w14:textId="61252056"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b/>
                <w:i/>
                <w:iCs/>
                <w:color w:val="000000" w:themeColor="text1"/>
                <w:sz w:val="16"/>
                <w:szCs w:val="16"/>
                <w:lang w:val="en-GB" w:eastAsia="en-US"/>
              </w:rPr>
              <w:t>Low confidence</w:t>
            </w:r>
            <w:r w:rsidRPr="00D424AA">
              <w:rPr>
                <w:rFonts w:eastAsiaTheme="minorHAnsi" w:cs="Times New Roman"/>
                <w:color w:val="000000" w:themeColor="text1"/>
                <w:sz w:val="16"/>
                <w:szCs w:val="16"/>
                <w:lang w:val="en-GB" w:eastAsia="en-US"/>
              </w:rPr>
              <w:t xml:space="preserve">: Limited evidence in change in severity. </w:t>
            </w:r>
            <w:r w:rsidRPr="00D424AA">
              <w:rPr>
                <w:rFonts w:eastAsiaTheme="minorHAnsi" w:cs="Times New Roman"/>
                <w:b/>
                <w:bCs/>
                <w:color w:val="000000" w:themeColor="text1"/>
                <w:sz w:val="16"/>
                <w:szCs w:val="16"/>
                <w:lang w:val="en-GB" w:eastAsia="en-US"/>
              </w:rPr>
              <w:t>Small and non-significant</w:t>
            </w:r>
            <w:r w:rsidRPr="00D424AA">
              <w:rPr>
                <w:rFonts w:eastAsiaTheme="minorHAnsi" w:cs="Times New Roman"/>
                <w:color w:val="000000" w:themeColor="text1"/>
                <w:sz w:val="16"/>
                <w:szCs w:val="16"/>
                <w:lang w:val="en-GB" w:eastAsia="en-US"/>
              </w:rPr>
              <w:t xml:space="preserve"> changes and some dependency on season and location. Small and non significant changes in the frequency of dry spells </w:t>
            </w:r>
            <w:r w:rsidRPr="00D424AA">
              <w:rPr>
                <w:rFonts w:eastAsiaTheme="minorHAnsi" w:cs="Times New Roman"/>
                <w:color w:val="000000" w:themeColor="text1"/>
                <w:sz w:val="16"/>
                <w:szCs w:val="16"/>
                <w:vertAlign w:val="superscript"/>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175/JCLI-D-11-00498.1", "abstract" : "Daily rain gauge data over Europe for the period from 1950 to 2009 were used to analyze changes in the duration of wet and dry spells. The duration of wet spells exhibits a statistically significant growth over northern Europe and central European Russia, which is especially pronounced in winter when the mean duration of wet periods increased by 15%-20%. In summer wet spells become shorter over Scandinavia and northern Russia. The duration of dry spells decreases over Scandinavia and southern Europe in both winter and summer. For the discrimination between the roles of a changing number of wet days and of a regrouping of wet and dry days for the duration of the period, the authors suggest a fractional truncated geometric distribution. The changing numbers of wet days cannot explain the long-term variability in the duration of wet and dry periods. The observed changes are mainly due to the regrouping of wet and dry days. The tendencies in duration of wet and dry spells have been analyzed for a number of European areas. Over the Netherlands both wet and dry periods are extended in length during the cold and the warm season. A simultaneous shortening of wet and dry periods is found in southern Scandinavia in summer. Over France and central southern Europe during both winter and summer and over the Scandinavian Atlantic coast in summer, opposite tendencies in the duration of wet and dry spells were identified. Potential mechanisms that might be responsible for the changing durations of wet and dry periods and further perspectives are discussed. \u00a9 2013 American Meteorological Society.", "author" : [ { "dropping-particle" : "", "family" : "Zolina", "given" : "O.", "non-dropping-particle" : "", "parse-names" : false, "suffix" : "" }, { "dropping-particle" : "", "family" : "Simmer", "given" : "C.", "non-dropping-particle" : "", "parse-names" : false, "suffix" : "" }, { "dropping-particle" : "", "family" : "Belyaev", "given" : "K.", "non-dropping-particle" : "", "parse-names" : false, "suffix" : "" }, { "dropping-particle" : "", "family" : "Gulev", "given" : "S.K.", "non-dropping-particle" : "", "parse-names" : false, "suffix" : "" }, { "dropping-particle" : "", "family" : "Koltermann", "given" : "P.", "non-dropping-particle" : "", "parse-names" : false, "suffix" : "" } ], "container-title" : "Journal of Climate", "id" : "ITEM-1", "issue" : "6", "issued" : { "date-parts" : [ [ "2013" ] ] }, "page" : "2022-2047", "title" : "Changes in the duration of European wet and dry spells during the last 60 years", "translator" : [ { "dropping-particle" : "", "family" : "S792", "given" : "", "non-dropping-particle" : "", "parse-names" : false, "suffix" : "" } ], "type" : "article-journal", "volume" : "26" }, "uris" : [ "http://www.mendeley.com/documents/?uuid=64940f61-bd19-4c8a-966b-05bdce801395" ] } ], "mendeley" : { "formattedCitation" : "(Zolina et al., 2013)", "plainTextFormattedCitation" : "(Zolina et al., 2013)", "previouslyFormattedCitation" : "(Zolina et al., 2013)" }, "properties" : { "noteIndex" : 0 }, "schema" : "https://github.com/citation-style-language/schema/raw/master/csl-citation.json" }</w:instrText>
            </w:r>
            <w:r w:rsidRPr="00D424AA">
              <w:rPr>
                <w:rFonts w:eastAsiaTheme="minorHAnsi" w:cs="Times New Roman"/>
                <w:color w:val="000000" w:themeColor="text1"/>
                <w:sz w:val="16"/>
                <w:szCs w:val="16"/>
                <w:vertAlign w:val="superscript"/>
                <w:lang w:val="en-GB" w:eastAsia="en-US"/>
              </w:rPr>
              <w:fldChar w:fldCharType="separate"/>
            </w:r>
            <w:r w:rsidR="00A26296">
              <w:rPr>
                <w:rFonts w:eastAsiaTheme="minorHAnsi" w:cs="Times New Roman"/>
                <w:noProof/>
                <w:color w:val="000000" w:themeColor="text1"/>
                <w:sz w:val="16"/>
                <w:szCs w:val="16"/>
                <w:lang w:val="en-GB" w:eastAsia="en-US"/>
              </w:rPr>
              <w:t>(Zolina et al., 2013)</w:t>
            </w:r>
            <w:r w:rsidRPr="00D424AA">
              <w:rPr>
                <w:rFonts w:eastAsiaTheme="minorHAnsi" w:cs="Times New Roman"/>
                <w:color w:val="000000" w:themeColor="text1"/>
                <w:sz w:val="16"/>
                <w:szCs w:val="16"/>
                <w:vertAlign w:val="superscript"/>
                <w:lang w:val="en-GB" w:eastAsia="en-US"/>
              </w:rPr>
              <w:fldChar w:fldCharType="end"/>
            </w:r>
            <w:r w:rsidRPr="00841A35">
              <w:rPr>
                <w:rFonts w:eastAsiaTheme="minorHAnsi" w:cs="Times New Roman"/>
                <w:color w:val="000000" w:themeColor="text1"/>
                <w:sz w:val="16"/>
                <w:szCs w:val="16"/>
                <w:lang w:val="en-GB" w:eastAsia="en-US"/>
              </w:rPr>
              <w:t xml:space="preserve">, CDD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Dunn et al., 2020)</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and in </w:t>
            </w:r>
            <w:r w:rsidRPr="00D424AA">
              <w:rPr>
                <w:rFonts w:eastAsiaTheme="minorHAnsi" w:cs="Times New Roman"/>
                <w:color w:val="000000" w:themeColor="text1"/>
                <w:sz w:val="16"/>
                <w:szCs w:val="16"/>
                <w:lang w:val="en-GB"/>
              </w:rPr>
              <w:t xml:space="preserve">drought severity (SPI) </w:t>
            </w:r>
            <w:r w:rsidRPr="00D424AA">
              <w:rPr>
                <w:rFonts w:eastAsiaTheme="minorHAnsi" w:cs="Times New Roman"/>
                <w:color w:val="000000" w:themeColor="text1"/>
                <w:sz w:val="16"/>
                <w:szCs w:val="16"/>
                <w:vertAlign w:val="superscript"/>
                <w:lang w:val="en-GB" w:eastAsia="en-US"/>
              </w:rPr>
              <w:fldChar w:fldCharType="begin" w:fldLock="1"/>
            </w:r>
            <w:r w:rsidR="00FF6231">
              <w:rPr>
                <w:rFonts w:eastAsiaTheme="majorEastAsia" w:cs="Times New Roman"/>
                <w:iCs/>
                <w:color w:val="000000" w:themeColor="text1"/>
                <w:sz w:val="16"/>
                <w:szCs w:val="16"/>
                <w:vertAlign w:val="superscript"/>
                <w:lang w:val="en-GB"/>
              </w:rPr>
              <w: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3",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id" : "ITEM-4", "itemData" : { "DOI" : "10.3390/w10081043", "ISSN" : "2073-4441", "abstract" : "&lt;p&gt;In this study, drought events over a large area of the Northern Hemisphere, including continental Europe, Ireland, the United Kingdom, and the Mediterranean basin, were analyzed using the Standardized Precipitation Index (SPI) at various times scales (3, 6, 12, and 24 months). To this purpose, the Global Precipitation Climatology Centre (GPCC) Full Data Monthly Product Version 2018 data set, with spatial resolutions of 0.5\u00b0 longitude/latitude and for the period 1951\u20132016, has been used. First, the temporal evolution of the percentage of grid points, falling within the severe and extreme drought categories, has been evaluated. Then, a trend analysis has been performed at a seasonal scale, considering the autumn-winter and the spring-summer periods, and at an annual scale. The results of this paper highlight that the Mediterranean basin and North Africa are the most consistently vulnerable areas showing a general reduction in SPI values especially for the long time scale.&lt;/p&gt;", "author" : [ { "dropping-particle" : "", "family" : "Caloiero", "given" : "Tommaso", "non-dropping-particle" : "", "parse-names" : false, "suffix" : "" }, { "dropping-particle" : "", "family" : "Veltri", "given" : "Simone", "non-dropping-particle" : "", "parse-names" : false, "suffix" : "" }, { "dropping-particle" : "", "family" : "Caloiero", "given" : "Paola", "non-dropping-particle" : "", "parse-names" : false, "suffix" : "" }, { "dropping-particle" : "", "family" : "Frustaci", "given" : "Francesco", "non-dropping-particle" : "", "parse-names" : false, "suffix" : "" } ], "container-title" : "Water", "id" : "ITEM-4", "issue" : "8", "issued" : { "date-parts" : [ [ "2018", "8", "7" ] ] }, "page" : "1043", "title" : "Drought Analysis in Europe and in the Mediterranean Basin Using the Standardized Precipitation Index", "translator" : [ { "dropping-particle" : "", "family" : "S3009", "given" : "", "non-dropping-particle" : "", "parse-names" : false, "suffix" : "" } ], "type" : "article-journal", "volume" : "10" }, "uris" : [ "http://www.mendeley.com/documents/?uuid=e71fb590-d5a4-48cd-bf51-cea81b7603c2" ] } ], "mendeley" : { "formattedCitation" : "(Orlowsky and Seneviratne, 2013; Stagge et al., 2017; Caloiero et al., 2018; Spinoni et al., 2019)", "plainTextFormattedCitation" : "(Orlowsky and Seneviratne, 2013; Stagge et al., 2017; Caloiero et al., 2018; Spinoni et al., 2019)", "previouslyFormattedCitation" : "(Orlowsky and Seneviratne, 2013; Stagge et al., 2017; Caloiero et al., 2018; Spinoni et al., 2019)" }, "properties" : { "noteIndex" : 0 }, "schema" : "https://github.com/citation-style-language/schema/raw/master/csl-citation.json" }</w:instrText>
            </w:r>
            <w:r w:rsidRPr="00D424AA">
              <w:rPr>
                <w:rFonts w:eastAsiaTheme="minorHAnsi" w:cs="Times New Roman"/>
                <w:color w:val="000000" w:themeColor="text1"/>
                <w:sz w:val="16"/>
                <w:szCs w:val="16"/>
                <w:vertAlign w:val="superscript"/>
                <w:lang w:val="en-GB" w:eastAsia="en-US"/>
              </w:rPr>
              <w:fldChar w:fldCharType="separate"/>
            </w:r>
            <w:r w:rsidR="00A26296">
              <w:rPr>
                <w:rFonts w:eastAsiaTheme="minorHAnsi" w:cs="Times New Roman"/>
                <w:noProof/>
                <w:color w:val="000000" w:themeColor="text1"/>
                <w:sz w:val="16"/>
                <w:szCs w:val="16"/>
                <w:lang w:val="en-GB" w:eastAsia="en-US"/>
              </w:rPr>
              <w:t>(Orlowsky and Seneviratne, 2013; Stagge et al., 2017; Caloiero et al., 2018; Spinoni et al., 2019)</w:t>
            </w:r>
            <w:r w:rsidRPr="00D424AA">
              <w:rPr>
                <w:rFonts w:eastAsiaTheme="minorHAnsi" w:cs="Times New Roman"/>
                <w:color w:val="000000" w:themeColor="text1"/>
                <w:sz w:val="16"/>
                <w:szCs w:val="16"/>
                <w:vertAlign w:val="superscript"/>
                <w:lang w:val="en-GB" w:eastAsia="en-US"/>
              </w:rPr>
              <w:fldChar w:fldCharType="end"/>
            </w:r>
            <w:r w:rsidRPr="00841A35">
              <w:rPr>
                <w:rFonts w:eastAsiaTheme="minorHAnsi" w:cs="Times New Roman"/>
                <w:color w:val="000000" w:themeColor="text1"/>
                <w:sz w:val="16"/>
                <w:szCs w:val="16"/>
                <w:lang w:val="en-GB" w:eastAsia="en-US"/>
              </w:rPr>
              <w:t xml:space="preserve">; but wet days decrease in summer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16/j.scitotenv.2013.07.050", "ISBN" : "0048-9697", "ISSN" : "00489697", "PMID" : "23953405", "abstract" : "Reliable estimates of future climate change in the Alps are relevant for large parts of the European society. At the same time, the complex Alpine region poses considerable challenges to climate models, which translate to uncertainties in the climate projections. Against this background, the present study reviews the state-of-knowledge about 21st century climate change in the Alps based on existing literature and additional analyses. In particular, it explicitly considers the reliability and uncertainty of climate projections.Results show that besides Alpine temperatures, also precipitation, global radiation, relative humidity, and closely related impacts like floods, droughts, snow cover, and natural hazards will be affected by global warming.Under the A1B emission scenario, about 0.25. \u00b0C warming per decade until the mid of the 21st century and accelerated 0.36. \u00b0C warming per decade in the second half of the century is expected. Warming will probably be associated with changes in the seasonality of precipitation, global radiation, and relative humidity, and more intense precipitation extremes and flooding potential in the colder part of the year. The conditions of currently record breaking warm or hot winter or summer seasons, respectively, may become normal at the end of the 21st century, and there is indication for droughts to become more severe in the future. Snow cover is expected to drastically decrease below 1500-2000. m and natural hazards related to glacier and permafrost retreat are expected to become more frequent.Such changes in climatic parameters and related quantities will have considerable impact on ecosystems and society and will challenge their adaptive capabilities.", "author" : [ { "dropping-particle" : "", "family" : "Gobiet", "given" : "Andreas", "non-dropping-particle" : "", "parse-names" : false, "suffix" : "" }, { "dropping-particle" : "", "family" : "Kotlarski", "given" : "Sven", "non-dropping-particle" : "", "parse-names" : false, "suffix" : "" }, { "dropping-particle" : "", "family" : "Beniston", "given" : "Martin", "non-dropping-particle" : "", "parse-names" : false, "suffix" : "" }, { "dropping-particle" : "", "family" : "Heinrich", "given" : "Georg", "non-dropping-particle" : "", "parse-names" : false, "suffix" : "" }, { "dropping-particle" : "", "family" : "Rajczak", "given" : "Jan", "non-dropping-particle" : "", "parse-names" : false, "suffix" : "" }, { "dropping-particle" : "", "family" : "Stoffel", "given" : "Markus", "non-dropping-particle" : "", "parse-names" : false, "suffix" : "" } ], "container-title" : "Science of The Total Environment", "id" : "ITEM-1", "issued" : { "date-parts" : [ [ "2014", "9" ] ] }, "page" : "1138-1151", "publisher" : "The Authors", "title" : "21st century climate change in the European Alps \u2013 A review", "translator" : [ { "dropping-particle" : "", "family" : "S494", "given" : "", "non-dropping-particle" : "", "parse-names" : false, "suffix" : "" } ], "type" : "article-journal", "volume" : "493" }, "uris" : [ "http://www.mendeley.com/documents/?uuid=3c799f0a-1bbd-4377-87cb-0c989f98741a" ] } ], "mendeley" : { "formattedCitation" : "(Gobiet et al., 2014)", "plainTextFormattedCitation" : "(Gobiet et al., 2014)", "previouslyFormattedCitation" : "(Gobiet et al., 2014)"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Gobiet et al., 2014)</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w:t>
            </w:r>
          </w:p>
        </w:tc>
        <w:tc>
          <w:tcPr>
            <w:tcW w:w="1843" w:type="dxa"/>
            <w:tcBorders>
              <w:top w:val="single" w:sz="4" w:space="0" w:color="auto"/>
            </w:tcBorders>
            <w:shd w:val="clear" w:color="auto" w:fill="D9D9D9" w:themeFill="background1" w:themeFillShade="D9"/>
          </w:tcPr>
          <w:p w14:paraId="02F0C285" w14:textId="568B05CA" w:rsidR="00D376F0" w:rsidRPr="006A2665"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No signal or varying signal </w:t>
            </w:r>
            <w:r w:rsidRPr="00D424AA">
              <w:rPr>
                <w:rFonts w:cs="Times New Roman"/>
                <w:color w:val="000000" w:themeColor="text1"/>
                <w:sz w:val="16"/>
                <w:szCs w:val="16"/>
                <w:lang w:val="en-GB"/>
              </w:rPr>
              <w:t xml:space="preserve">depending on considered index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88/1748-9326/11/4/044005", "author" : [ { "dropping-particle" : "", "family" : "Gudmundsson", "given" : "L", "non-dropping-particle" : "", "parse-names" : false, "suffix" : "" }, { "dropping-particle" : "", "family" : "Seneviratne", "given" : "S I", "non-dropping-particle" : "", "parse-names" : false, "suffix" : "" } ], "container-title" : "Environmental Research Letters", "id" : "ITEM-1", "issue" : "4", "issued" : { "date-parts" : [ [ "2016" ] ] }, "note" : "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 "title" : "Anthropogenic climate change affects meteorological drought risk in Europe", "translator" : [ { "dropping-particle" : "", "family" : "S1539", "given" : "", "non-dropping-particle" : "", "parse-names" : false, "suffix" : "" } ], "type" : "article-journal", "volume" : "11" }, "uris" : [ "http://www.mendeley.com/documents/?uuid=c392a139-870a-4eca-b035-64f61b62f7fc" ] }, { "id" : "ITEM-2", "itemData" : { "DOI" : "10.1002/2017EF000612", "ISSN" : "23284277", "author" : [ { "dropping-particle" : "", "family" : "Hauser", "given" : "Mathias", "non-dropping-particle" : "", "parse-names" : false, "suffix" : "" }, { "dropping-particle" : "", "family" : "Gudmundsson", "given" : "Lukas", "non-dropping-particle" : "", "parse-names" : false, "suffix" : "" }, { "dropping-particle" : "", "family" : "Orth", "given" : "Ren\u00e9", "non-dropping-particle" : "", "parse-names" : false, "suffix" : "" }, { "dropping-particle" : "", "family" : "J\u00e9z\u00e9quel", "given" : "Agla\u00e9", "non-dropping-particle" : "", "parse-names" : false, "suffix" : "" }, { "dropping-particle" : "", "family" : "Haustein", "given" : "Karsten", "non-dropping-particle" : "", "parse-names" : false, "suffix" : "" }, { "dropping-particle" : "", "family" : "Vautard", "given" : "Robert", "non-dropping-particle" : "", "parse-names" : false, "suffix" : "" }, { "dropping-particle" : "", "family" : "Oldenborgh", "given" : "Geert J", "non-dropping-particle" : "van", "parse-names" : false, "suffix" : "" }, { "dropping-particle" : "", "family" : "Wilcox", "given" : "Laura", "non-dropping-particle" : "", "parse-names" : false, "suffix" : "" }, { "dropping-particle" : "", "family" : "Seneviratne", "given" : "Sonia I", "non-dropping-particle" : "", "parse-names" : false, "suffix" : "" } ], "container-title" : "Earth's Future", "id" : "ITEM-2", "issue" : "10", "issued" : { "date-parts" : [ [ "2017", "10" ] ] }, "note" : "From Duplicate 1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athias; Gudmundsson, Lukas; Orth, Ren\u00e9; J\u00e9z\u00e9quel, Agla\u00e9; Haustein, Karsten; Vautard, Robert; van Oldenborgh, Geert J; Wilcox, Laura; Seneviratne, Sonia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n\nFrom Duplicate 2 (Methods and Model Dependency of Extreme Event Attribution: The 2015 European Drought - Hauser, M; Gudmundsson, L; Orth, R; J\u00e9z\u00e9quel, A; Haustein, K; Vautard, R; van Oldenborgh, G J; Wilcox, L; Seneviratne, S I)\n\nFrom Duplicate 1 (Methods and Model Dependency of Extreme Event Attribution: The 2015 European Drought - Hauser, M; Gudmundsson, L; Orth, R; J\u00e9z\u00e9quel, A; Haustein, K; Vautard, R; van Oldenborgh, G J; Wilcox, L; Seneviratne, S I)\n\nCited By :4\n\nExport Date: 13 July 2018", "page" : "1034-1043", "title" : "Methods and Model Dependency of Extreme Event Attribution: The 2015 European Drought", "translator" : [ { "dropping-particle" : "", "family" : "S1580", "given" : "", "non-dropping-particle" : "", "parse-names" : false, "suffix" : "" } ], "type" : "article-journal", "volume" : "5" }, "uris" : [ "http://www.mendeley.com/documents/?uuid=6adb6c37-f56e-49e5-b5fb-5930dfbb009c" ] } ], "mendeley" : { "formattedCitation" : "(Gudmundsson and Seneviratne, 2016; Hauser et al., 2017)", "plainTextFormattedCitation" : "(Gudmundsson and Seneviratne, 2016; Hauser et al., 2017)", "previouslyFormattedCitation" : "(Gudmundsson and Seneviratne, 2016; Hauser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udmundsson and Seneviratne, 2016; Hauser et al., 2017)</w:t>
            </w:r>
            <w:r w:rsidRPr="00D424AA">
              <w:rPr>
                <w:rFonts w:cs="Times New Roman"/>
                <w:color w:val="000000" w:themeColor="text1"/>
                <w:sz w:val="16"/>
                <w:szCs w:val="16"/>
                <w:lang w:val="en-GB"/>
              </w:rPr>
              <w:fldChar w:fldCharType="end"/>
            </w:r>
          </w:p>
        </w:tc>
        <w:tc>
          <w:tcPr>
            <w:tcW w:w="2551" w:type="dxa"/>
            <w:shd w:val="clear" w:color="auto" w:fill="D9D9D9" w:themeFill="background1" w:themeFillShade="D9"/>
            <w:tcMar>
              <w:top w:w="40" w:type="dxa"/>
              <w:left w:w="40" w:type="dxa"/>
              <w:bottom w:w="40" w:type="dxa"/>
              <w:right w:w="40" w:type="dxa"/>
            </w:tcMar>
          </w:tcPr>
          <w:p w14:paraId="696314E6" w14:textId="616AC22D" w:rsidR="00D376F0" w:rsidRPr="00D424AA" w:rsidRDefault="00D376F0" w:rsidP="00D424AA">
            <w:pPr>
              <w:spacing w:line="276" w:lineRule="auto"/>
              <w:rPr>
                <w:rFonts w:cs="Times New Roman"/>
                <w:b/>
                <w:bCs/>
                <w:color w:val="000000" w:themeColor="text1"/>
                <w:sz w:val="16"/>
                <w:szCs w:val="16"/>
                <w:lang w:val="en-GB"/>
              </w:rPr>
            </w:pPr>
            <w:r w:rsidRPr="006A2665">
              <w:rPr>
                <w:rFonts w:cs="Times New Roman"/>
                <w:b/>
                <w:i/>
                <w:iCs/>
                <w:color w:val="000000" w:themeColor="text1"/>
                <w:sz w:val="16"/>
                <w:szCs w:val="16"/>
                <w:lang w:val="en-GB"/>
              </w:rPr>
              <w:t>Low confidence</w:t>
            </w:r>
            <w:r w:rsidRPr="006A2665">
              <w:rPr>
                <w:rFonts w:cs="Times New Roman"/>
                <w:color w:val="000000" w:themeColor="text1"/>
                <w:sz w:val="16"/>
                <w:szCs w:val="16"/>
                <w:lang w:val="en-GB"/>
              </w:rPr>
              <w:t>: I</w:t>
            </w:r>
            <w:r w:rsidRPr="006A2665">
              <w:rPr>
                <w:rFonts w:cs="Times New Roman"/>
                <w:b/>
                <w:bCs/>
                <w:color w:val="000000" w:themeColor="text1"/>
                <w:sz w:val="16"/>
                <w:szCs w:val="16"/>
                <w:lang w:val="en-GB"/>
              </w:rPr>
              <w:t>nconsistent</w:t>
            </w:r>
            <w:r w:rsidRPr="006A2665">
              <w:rPr>
                <w:rFonts w:cs="Times New Roman"/>
                <w:color w:val="000000" w:themeColor="text1"/>
                <w:sz w:val="16"/>
                <w:szCs w:val="16"/>
                <w:lang w:val="en-GB"/>
              </w:rPr>
              <w:t xml:space="preserve"> signal in CDD in CMIP6 </w:t>
            </w:r>
            <w:r w:rsidRPr="00D424AA">
              <w:rPr>
                <w:rFonts w:cs="Times New Roman"/>
                <w:color w:val="000000" w:themeColor="text1"/>
                <w:sz w:val="16"/>
                <w:szCs w:val="16"/>
                <w:lang w:val="en-GB"/>
              </w:rPr>
              <w:t xml:space="preserve">(Chapter 11 Supplementary Material (11.SM)) and in SPI in CMIP5 </w:t>
            </w:r>
            <w:commentRangeStart w:id="7800"/>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Orlowsky and Seneviratne, 2013; Touma et al., 2015; Xu et al., 2019a)", "manualFormatting" : "(Orlowsky and Seneviratne, 2013; Touma et al., 2015; L. Xu et al., 2019)", "plainTextFormattedCitation" : "(Orlowsky and Seneviratne, 2013; Touma et al., 2015; Xu et al., 2019a)", "previouslyFormattedCitation" : "(Orlowsky and Seneviratne, 2013; Touma et al., 2015;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Orlowsky and Seneviratne, 2013; Touma et al., 2015; </w:t>
            </w:r>
            <w:del w:id="7801" w:author="Robin Matthews" w:date="2021-07-14T12:33:00Z">
              <w:r w:rsidR="00A26296" w:rsidDel="00FC4A87">
                <w:rPr>
                  <w:rFonts w:cs="Times New Roman"/>
                  <w:noProof/>
                  <w:color w:val="000000" w:themeColor="text1"/>
                  <w:sz w:val="16"/>
                  <w:szCs w:val="16"/>
                  <w:lang w:val="en-GB"/>
                </w:rPr>
                <w:delText>Xu et al., 2019a</w:delText>
              </w:r>
            </w:del>
            <w:ins w:id="7802" w:author="Robin Matthews" w:date="2021-07-14T12:33: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00"/>
            <w:r w:rsidR="00A26296">
              <w:rPr>
                <w:rStyle w:val="Marquedecommentaire"/>
              </w:rPr>
              <w:commentReference w:id="7800"/>
            </w:r>
            <w:r w:rsidRPr="00841A35">
              <w:rPr>
                <w:rFonts w:cs="Times New Roman"/>
                <w:color w:val="000000" w:themeColor="text1"/>
                <w:sz w:val="16"/>
                <w:szCs w:val="16"/>
                <w:lang w:val="en-GB"/>
              </w:rPr>
              <w:t>.</w:t>
            </w:r>
          </w:p>
          <w:p w14:paraId="19259852" w14:textId="77777777" w:rsidR="00D376F0" w:rsidRPr="00D424AA" w:rsidRDefault="00D376F0" w:rsidP="00D424AA">
            <w:pPr>
              <w:spacing w:line="276" w:lineRule="auto"/>
              <w:rPr>
                <w:rFonts w:cs="Times New Roman"/>
                <w:color w:val="000000" w:themeColor="text1"/>
                <w:sz w:val="16"/>
                <w:szCs w:val="16"/>
                <w:lang w:val="en-GB"/>
              </w:rPr>
            </w:pPr>
          </w:p>
          <w:p w14:paraId="52514752" w14:textId="77777777" w:rsidR="00D376F0" w:rsidRPr="00D424AA" w:rsidRDefault="00D376F0" w:rsidP="00D424AA">
            <w:pPr>
              <w:spacing w:line="276" w:lineRule="auto"/>
              <w:rPr>
                <w:rFonts w:cs="Times New Roman"/>
                <w:color w:val="000000" w:themeColor="text1"/>
                <w:sz w:val="16"/>
                <w:szCs w:val="16"/>
                <w:lang w:val="en-GB"/>
              </w:rPr>
            </w:pPr>
          </w:p>
        </w:tc>
        <w:tc>
          <w:tcPr>
            <w:tcW w:w="3119" w:type="dxa"/>
            <w:shd w:val="clear" w:color="auto" w:fill="D9D9D9" w:themeFill="background1" w:themeFillShade="D9"/>
            <w:tcMar>
              <w:top w:w="40" w:type="dxa"/>
              <w:left w:w="40" w:type="dxa"/>
              <w:bottom w:w="40" w:type="dxa"/>
              <w:right w:w="40" w:type="dxa"/>
            </w:tcMar>
          </w:tcPr>
          <w:p w14:paraId="132A0436" w14:textId="446BEDC2" w:rsidR="00D376F0" w:rsidRPr="00841A35"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Inconsistent </w:t>
            </w:r>
            <w:r w:rsidRPr="00D424AA">
              <w:rPr>
                <w:rFonts w:cs="Times New Roman"/>
                <w:color w:val="000000" w:themeColor="text1"/>
                <w:sz w:val="16"/>
                <w:szCs w:val="16"/>
                <w:lang w:val="en-GB"/>
              </w:rPr>
              <w:t xml:space="preserve">signal, but with weak tendency to drying in CDD in CMIP6 (Chapter 11 Supplementary Material (11.SM)) and SPI in  CMIP5 </w:t>
            </w:r>
            <w:commentRangeStart w:id="7803"/>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Orlowsky and Seneviratne, 2013; Touma et al., 2015; Xu et al., 2019a)", "manualFormatting" : "(Orlowsky and Seneviratne, 2013; Touma et al., 2015; L. Xu et al., 2019)", "plainTextFormattedCitation" : "(Orlowsky and Seneviratne, 2013; Touma et al., 2015; Xu et al., 2019a)", "previouslyFormattedCitation" : "(Orlowsky and Seneviratne, 2013; Touma et al., 2015;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Orlowsky and Seneviratne, 2013; Touma et al., 2015; </w:t>
            </w:r>
            <w:del w:id="7804" w:author="Robin Matthews" w:date="2021-07-14T12:33:00Z">
              <w:r w:rsidR="00A26296" w:rsidDel="00FC4A87">
                <w:rPr>
                  <w:rFonts w:cs="Times New Roman"/>
                  <w:noProof/>
                  <w:color w:val="000000" w:themeColor="text1"/>
                  <w:sz w:val="16"/>
                  <w:szCs w:val="16"/>
                  <w:lang w:val="en-GB"/>
                </w:rPr>
                <w:delText>Xu et al., 2019a</w:delText>
              </w:r>
            </w:del>
            <w:ins w:id="7805" w:author="Robin Matthews" w:date="2021-07-14T12:33: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03"/>
            <w:r w:rsidR="00A26296">
              <w:rPr>
                <w:rStyle w:val="Marquedecommentaire"/>
              </w:rPr>
              <w:commentReference w:id="7803"/>
            </w:r>
          </w:p>
          <w:p w14:paraId="4DF042EA" w14:textId="77777777" w:rsidR="00D376F0" w:rsidRPr="00D424AA" w:rsidRDefault="00D376F0" w:rsidP="00D424AA">
            <w:pPr>
              <w:spacing w:line="276" w:lineRule="auto"/>
              <w:rPr>
                <w:rFonts w:cs="Times New Roman"/>
                <w:color w:val="000000" w:themeColor="text1"/>
                <w:sz w:val="16"/>
                <w:szCs w:val="16"/>
                <w:lang w:val="en-GB"/>
              </w:rPr>
            </w:pPr>
          </w:p>
          <w:p w14:paraId="1543E6CC" w14:textId="77777777" w:rsidR="00D376F0" w:rsidRPr="00D424AA" w:rsidRDefault="00D376F0" w:rsidP="00841A35">
            <w:pPr>
              <w:spacing w:line="276" w:lineRule="auto"/>
              <w:rPr>
                <w:rFonts w:cs="Times New Roman"/>
                <w:color w:val="000000" w:themeColor="text1"/>
                <w:sz w:val="16"/>
                <w:szCs w:val="16"/>
                <w:lang w:val="en-GB"/>
              </w:rPr>
            </w:pPr>
          </w:p>
        </w:tc>
        <w:tc>
          <w:tcPr>
            <w:tcW w:w="3347" w:type="dxa"/>
            <w:shd w:val="clear" w:color="auto" w:fill="FFE0D9"/>
            <w:tcMar>
              <w:top w:w="40" w:type="dxa"/>
              <w:left w:w="40" w:type="dxa"/>
              <w:bottom w:w="40" w:type="dxa"/>
              <w:right w:w="40" w:type="dxa"/>
            </w:tcMar>
          </w:tcPr>
          <w:p w14:paraId="68F9E724" w14:textId="1979FE21" w:rsidR="00D376F0" w:rsidRPr="00D424AA"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color w:val="000000" w:themeColor="text1"/>
                <w:sz w:val="16"/>
                <w:szCs w:val="16"/>
                <w:lang w:val="en-GB"/>
              </w:rPr>
              <w:t xml:space="preserve"> I</w:t>
            </w:r>
            <w:r w:rsidRPr="00D424AA">
              <w:rPr>
                <w:rFonts w:cs="Times New Roman"/>
                <w:b/>
                <w:bCs/>
                <w:color w:val="000000" w:themeColor="text1"/>
                <w:sz w:val="16"/>
                <w:szCs w:val="16"/>
                <w:lang w:val="en-GB"/>
              </w:rPr>
              <w:t>ncrease</w:t>
            </w:r>
            <w:r w:rsidRPr="00D424AA">
              <w:rPr>
                <w:rFonts w:cs="Times New Roman"/>
                <w:color w:val="000000" w:themeColor="text1"/>
                <w:sz w:val="16"/>
                <w:szCs w:val="16"/>
                <w:lang w:val="en-GB"/>
              </w:rPr>
              <w:t xml:space="preserve"> based on CDD (Chapter 11 Supplementary Material (11.SM)). Also partial drying based on CMIP5 SPI, but strong geographical gradients and trends in part not signficant </w:t>
            </w:r>
            <w:commentRangeStart w:id="7806"/>
            <w:r w:rsidRPr="00D424AA">
              <w:rPr>
                <w:rFonts w:cs="Times New Roman"/>
                <w:color w:val="000000" w:themeColor="text1"/>
                <w:sz w:val="16"/>
                <w:szCs w:val="16"/>
                <w:lang w:val="en-GB"/>
              </w:rPr>
              <w:fldChar w:fldCharType="begin" w:fldLock="1"/>
            </w:r>
            <w:ins w:id="7807" w:author="Robin Matthews" w:date="2021-07-14T17:52:00Z">
              <w:r w:rsidR="00D44040">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2",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Orlowsky and Seneviratne, 2013; Touma et al., 2015; Vicente-Serrano et al., 2020a)", "manualFormatting" : "(Orlowsky and Seneviratne, 2013; Touma et al., 2015; Vicente-Serrano et al., 2020c)", "plainTextFormattedCitation" : "(Orlowsky and Seneviratne, 2013; Touma et al., 2015; Vicente-Serrano et al., 2020a)", "previouslyFormattedCitation" : "(Orlowsky and Seneviratne, 2013; Touma et al., 2015; Vicente-Serrano et al., 2020a)" }, "properties" : { "noteIndex" : 0 }, "schema" : "https://github.com/citation-style-language/schema/raw/master/csl-citation.json" }</w:instrText>
              </w:r>
            </w:ins>
            <w:del w:id="7808" w:author="Robin Matthews" w:date="2021-07-14T17:52:00Z">
              <w:r w:rsidR="00FF6231" w:rsidDel="00D44040">
                <w:rPr>
                  <w:rFonts w:cs="Times New Roman"/>
                  <w:color w:val="000000" w:themeColor="text1"/>
                  <w:sz w:val="16"/>
                  <w:szCs w:val="16"/>
                  <w:lang w:val="en-GB"/>
                </w:rPr>
                <w:del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2",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w:delInstrText>
              </w:r>
              <w:r w:rsidR="00FF6231" w:rsidRPr="006A2665" w:rsidDel="00D44040">
                <w:rPr>
                  <w:rFonts w:cs="Times New Roman"/>
                  <w:color w:val="000000" w:themeColor="text1"/>
                  <w:sz w:val="16"/>
                  <w:szCs w:val="16"/>
                </w:rPr>
                <w:delInstrText>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Orlowsky and Seneviratne, 2013; Touma et al., 2015; Vicente-Serrano et al., 2020a)", "plainTextFormattedCitation" : "(Orlowsky and Seneviratne, 2013; Touma et al., 2015; Vicente-Serrano et al., 2020a)", "previouslyFormattedCitation" : "(Orlowsky and Seneviratne, 2013; Touma et al., 2015; Vicente-Serrano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Orlowsky and Seneviratne, 2013; Touma et al., 2015; Vicente-Serrano et al., 2020</w:t>
            </w:r>
            <w:del w:id="7809" w:author="Robin Matthews" w:date="2021-07-14T17:52:00Z">
              <w:r w:rsidR="00A26296" w:rsidDel="00D44040">
                <w:rPr>
                  <w:rFonts w:cs="Times New Roman"/>
                  <w:noProof/>
                  <w:color w:val="000000" w:themeColor="text1"/>
                  <w:sz w:val="16"/>
                  <w:szCs w:val="16"/>
                </w:rPr>
                <w:delText>a</w:delText>
              </w:r>
            </w:del>
            <w:ins w:id="7810" w:author="Robin Matthews" w:date="2021-07-14T17:52:00Z">
              <w:r w:rsidR="00D44040">
                <w:rPr>
                  <w:rFonts w:cs="Times New Roman"/>
                  <w:noProof/>
                  <w:color w:val="000000" w:themeColor="text1"/>
                  <w:sz w:val="16"/>
                  <w:szCs w:val="16"/>
                </w:rPr>
                <w:t>c</w:t>
              </w:r>
            </w:ins>
            <w:r w:rsidR="00A26296">
              <w:rPr>
                <w:rFonts w:cs="Times New Roman"/>
                <w:noProof/>
                <w:color w:val="000000" w:themeColor="text1"/>
                <w:sz w:val="16"/>
                <w:szCs w:val="16"/>
              </w:rPr>
              <w:t>)</w:t>
            </w:r>
            <w:r w:rsidRPr="00D424AA">
              <w:rPr>
                <w:rFonts w:cs="Times New Roman"/>
                <w:color w:val="000000" w:themeColor="text1"/>
                <w:sz w:val="16"/>
                <w:szCs w:val="16"/>
                <w:lang w:val="en-GB"/>
              </w:rPr>
              <w:fldChar w:fldCharType="end"/>
            </w:r>
            <w:commentRangeEnd w:id="7806"/>
            <w:r w:rsidR="00A26296">
              <w:rPr>
                <w:rStyle w:val="Marquedecommentaire"/>
              </w:rPr>
              <w:commentReference w:id="7806"/>
            </w:r>
            <w:r w:rsidRPr="00FE4BC4">
              <w:rPr>
                <w:rFonts w:cs="Times New Roman"/>
                <w:color w:val="000000" w:themeColor="text1"/>
                <w:sz w:val="16"/>
                <w:szCs w:val="16"/>
              </w:rPr>
              <w:t>.</w:t>
            </w:r>
            <w:r w:rsidRPr="00FE4BC4">
              <w:rPr>
                <w:rFonts w:eastAsiaTheme="minorHAnsi" w:cs="Times New Roman"/>
                <w:color w:val="000000" w:themeColor="text1"/>
                <w:sz w:val="16"/>
                <w:szCs w:val="16"/>
                <w:lang w:eastAsia="en-US"/>
              </w:rPr>
              <w:t xml:space="preserve"> </w:t>
            </w:r>
            <w:r w:rsidRPr="00D424AA">
              <w:rPr>
                <w:rFonts w:eastAsiaTheme="minorHAnsi" w:cs="Times New Roman"/>
                <w:color w:val="000000" w:themeColor="text1"/>
                <w:sz w:val="16"/>
                <w:szCs w:val="16"/>
                <w:lang w:val="en-GB" w:eastAsia="en-US"/>
              </w:rPr>
              <w:t xml:space="preserve">Summer decrease in wet day projected in Switzerland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2/joc.4162", "ISSN" : "08998418", "abstract" : "ABSTRACT Fundamental changes in the hydrological cycle are to be expected in a future warmer climate. For Switzerland, recent climate change assessments based on the ENSEMBLES regional climate models project for the A1B emission scenario summer mean precipitation to significantly decrease by the end of this century, whereas winter mean precipitation tend to rise in Southern Switzerland. From an end-user perspective, projected changes in seasonal means are often insufficient to adequately address the multifaceted challenges of climate change adaptation. In this study, we investigate the projected changes in seasonal precipitation by considering changes in frequency and intensity, precipitation type (convective vs stratiform) and temporal structure (wet and dry spells) over Switzerland. As proxies for rain-type changes, we rely on the parameterized convective and large-scale precipitation components simulated by the models. The study reveals that the projected summer drying over Switzerland at the end of the century is mainly driven by a widespread reduction in the number of precipitation days. Thereby, the drying evolves altitude-specific: over low-land regions it is associated with a decrease in both convective and large-scale precipitation. Over elevated regions it is primarily associated with a decline in large-scale precipitation only, whereas convective precipitation remains at current levels. As a consequence, almost all the models project an increase in convective fraction at elevated altitudes. The decrease in the number of wet days during summer is accompanied by decreases (increases) in the number of multi-day wet (dry) spells. This future shift in multi-day episodes also lowers down the likelihood of short dry spell occurrence in all of the models. The models further project a higher mean precipitation intensity in spring and autumn north of the Alps, whereas a similar tendency is expected for the winter season over most of Switzerland.", "author" : [ { "dropping-particle" : "", "family" : "Fischer", "given" : "A.M.", "non-dropping-particle" : "", "parse-names" : false, "suffix" : "" }, { "dropping-particle" : "", "family" : "Keller", "given" : "D.E.", "non-dropping-particle" : "", "parse-names" : false, "suffix" : "" }, { "dropping-particle" : "", "family" : "Liniger", "given" : "M.A.", "non-dropping-particle" : "", "parse-names" : false, "suffix" : "" }, { "dropping-particle" : "", "family" : "Rajczak", "given" : "J.", "non-dropping-particle" : "", "parse-names" : false, "suffix" : "" }, { "dropping-particle" : "", "family" : "Sch\u00e4r", "given" : "C.", "non-dropping-particle" : "", "parse-names" : false, "suffix" : "" }, { "dropping-particle" : "", "family" : "Appenzeller", "given" : "C.", "non-dropping-particle" : "", "parse-names" : false, "suffix" : "" } ], "container-title" : "International Journal of Climatology", "id" : "ITEM-1", "issue" : "11", "issued" : { "date-parts" : [ [ "2015", "9", "24" ] ] }, "note" : "From Duplicate 1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2 (Projected changes in precipitation intensity and frequency in Switzerland: a multi-model perspective - Fischer, A.M. M; Keller, D.E. E; Liniger, M.A. A; Rajczak, J.; Sch\u00e4r, C.; Appenzeller, C.)\n\nFrom Duplicate 1 (Projected changes in precipitation intensity and frequency in Switzerland: a multi-model perspective - Fischer, A M; Keller, D E; Liniger, M A; Rajczak, J; Sch\u00e4r, C; Appenzeller, C)\n\ndoi: 10.1002/joc.4162", "page" : "3204-3219", "publisher" : "Wiley-Blackwell", "title" : "Projected changes in precipitation intensity and frequency in Switzerland: a multi-model perspective", "translator" : [ { "dropping-particle" : "", "family" : "S1525", "given" : "", "non-dropping-particle" : "", "parse-names" : false, "suffix" : "" } ], "type" : "article-journal", "volume" : "35" }, "uris" : [ "http://www.mendeley.com/documents/?uuid=f9e6bac1-b5b6-4170-9325-5257124d7fad" ] } ], "mendeley" : { "formattedCitation" : "(Fischer et al., 2015)", "plainTextFormattedCitation" : "(Fischer et al., 2015)", "previouslyFormattedCitation" : "(Fischer et al., 2015)"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Fischer et al., 2015)</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w:t>
            </w:r>
          </w:p>
        </w:tc>
      </w:tr>
      <w:tr w:rsidR="00D376F0" w:rsidRPr="00F1665C" w14:paraId="4B2B6FE8" w14:textId="77777777" w:rsidTr="00723657">
        <w:tc>
          <w:tcPr>
            <w:tcW w:w="988" w:type="dxa"/>
            <w:vMerge/>
          </w:tcPr>
          <w:p w14:paraId="6BE5611C" w14:textId="77777777" w:rsidR="00D376F0" w:rsidRPr="00D424AA" w:rsidRDefault="00D376F0" w:rsidP="00D424AA">
            <w:pPr>
              <w:rPr>
                <w:rFonts w:cs="Times New Roman"/>
                <w:color w:val="000000" w:themeColor="text1"/>
                <w:sz w:val="16"/>
                <w:szCs w:val="16"/>
                <w:lang w:val="en-GB"/>
              </w:rPr>
            </w:pPr>
          </w:p>
        </w:tc>
        <w:tc>
          <w:tcPr>
            <w:tcW w:w="708" w:type="dxa"/>
            <w:tcBorders>
              <w:bottom w:val="single" w:sz="4" w:space="0" w:color="auto"/>
            </w:tcBorders>
          </w:tcPr>
          <w:p w14:paraId="59CB5273" w14:textId="77777777"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AGR ECOL</w:t>
            </w:r>
          </w:p>
        </w:tc>
        <w:tc>
          <w:tcPr>
            <w:tcW w:w="2552" w:type="dxa"/>
            <w:tcBorders>
              <w:bottom w:val="single" w:sz="4" w:space="0" w:color="auto"/>
            </w:tcBorders>
            <w:shd w:val="clear" w:color="auto" w:fill="FFE0D8"/>
          </w:tcPr>
          <w:p w14:paraId="6826F98A" w14:textId="1C915CA5"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b/>
                <w:i/>
                <w:iCs/>
                <w:color w:val="000000" w:themeColor="text1"/>
                <w:sz w:val="16"/>
                <w:szCs w:val="16"/>
                <w:shd w:val="clear" w:color="auto" w:fill="FFE0D8"/>
                <w:lang w:val="en-GB" w:eastAsia="en-US"/>
              </w:rPr>
              <w:t xml:space="preserve">Medium confidence: </w:t>
            </w:r>
            <w:r w:rsidRPr="00D424AA">
              <w:rPr>
                <w:rFonts w:eastAsiaTheme="minorHAnsi" w:cs="Times New Roman"/>
                <w:b/>
                <w:iCs/>
                <w:color w:val="000000" w:themeColor="text1"/>
                <w:sz w:val="16"/>
                <w:szCs w:val="16"/>
                <w:shd w:val="clear" w:color="auto" w:fill="FFE0D8"/>
                <w:lang w:val="en-GB" w:eastAsia="en-US"/>
              </w:rPr>
              <w:t>Increase</w:t>
            </w:r>
            <w:r w:rsidRPr="00D424AA">
              <w:rPr>
                <w:rFonts w:eastAsiaTheme="minorHAnsi" w:cs="Times New Roman"/>
                <w:color w:val="000000" w:themeColor="text1"/>
                <w:sz w:val="16"/>
                <w:szCs w:val="16"/>
                <w:shd w:val="clear" w:color="auto" w:fill="FFE0D8"/>
                <w:lang w:val="en-GB" w:eastAsia="en-US"/>
              </w:rPr>
              <w:t xml:space="preserve">. Dominant signal shows an increase in available studies based on soil moisture models and SPEI-PM  </w:t>
            </w:r>
            <w:r w:rsidRPr="00D424AA">
              <w:rPr>
                <w:rFonts w:eastAsiaTheme="minorHAnsi" w:cs="Times New Roman"/>
                <w:color w:val="000000" w:themeColor="text1"/>
                <w:sz w:val="16"/>
                <w:szCs w:val="16"/>
                <w:shd w:val="clear" w:color="auto" w:fill="FFE0D8"/>
                <w:lang w:val="en-GB" w:eastAsia="en-US"/>
              </w:rPr>
              <w:fldChar w:fldCharType="begin" w:fldLock="1"/>
            </w:r>
            <w:r w:rsidR="00FF6231">
              <w:rPr>
                <w:rFonts w:eastAsiaTheme="minorHAnsi" w:cs="Times New Roman"/>
                <w:color w:val="000000" w:themeColor="text1"/>
                <w:sz w:val="16"/>
                <w:szCs w:val="16"/>
                <w:shd w:val="clear" w:color="auto" w:fill="FFE0D8"/>
                <w:lang w:val="en-GB" w:eastAsia="en-US"/>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126/sciadv.abb9668", "ISSN" : "2375-2548", "abstract" : "Drought is one of the main threats to food security and ecosystem productivity. During the past decades, Europe has experienced a series of droughts that caused substantial socioeconomic losses and environmental impacts. A key question is whether there are some similar characteristics in these droughts, especially when compared to the droughts that occurred further in the past. Answering this question is impossible with traditional single-index approaches and also short-term and often spatially inconsistent records. Here, using a multidimensional machine learning\u2013based clustering algorithm and the hydrologic reconstruction of European drought, we determine the dominant drought types and investigate the changes in drought typology. We report a substantial increase in shorter warm-season droughts that are concurrent with an increase in potential evapotranspiration. If shifts reported here persist, then we will need new adaptive water management policies and, in the long run, we may observe considerable alterations in vegetation regimes and ecosystem functioning.", "author" : [ { "dropping-particle" : "", "family" : "Markonis", "given" : "Yannis", "non-dropping-particle" : "", "parse-names" : false, "suffix" : "" }, { "dropping-particle" : "", "family" : "Kumar", "given" : "Rohini", "non-dropping-particle" : "", "parse-names" : false, "suffix" : "" }, { "dropping-particle" : "", "family" : "Hanel", "given" : "Martin", "non-dropping-particle" : "", "parse-names" : false, "suffix" : "" }, { "dropping-particle" : "", "family" : "Rakovec", "given" : "Oldrich", "non-dropping-particle" : "", "parse-names" : false, "suffix" : "" }, { "dropping-particle" : "", "family" : "M\u00e1ca", "given" : "Petr", "non-dropping-particle" : "", "parse-names" : false, "suffix" : "" }, { "dropping-particle" : "", "family" : "AghaKouchak", "given" : "Amir", "non-dropping-particle" : "", "parse-names" : false, "suffix" : "" } ], "container-title" : "Science Advances", "id" : "ITEM-4", "issue" : "6", "issued" : { "date-parts" : [ [ "2021", "2", "3" ] ] }, "page" : "eabb9668", "title" : "The rise of compound warm-season droughts in Europe", "translator" : [ { "dropping-particle" : "", "family" : "S3420", "given" : "", "non-dropping-particle" : "", "parse-names" : false, "suffix" : "" } ], "type" : "article-journal", "volume" : "7" }, "uris" : [ "http://www.mendeley.com/documents/?uuid=2df1e0f7-1770-4ff2-bf63-c56bd833b5bb" ] }, { "id" : "ITEM-5", "itemData" : { "DOI" : "10.1038/s41598-018-27464-4", "abstract" : "\u00a9 2018 The Author(s). Early 21st-century droughts in Europe have been broadly regarded as exceptionally severe, substantially affecting a wide range of socio-economic sectors. These extreme events were linked mainly to increases in temperature and record-breaking heatwaves that have been influencing Europe since 2000, in combination with a lack of precipitation during the summer months. Drought propagated through all respective compartments of the hydrological cycle, involving low runoff and prolonged soil moisture deficits. What if these recent droughts are not as extreme as previously thought? Using reconstructed droughts over the last 250 years, we show that although the 2003 and 2015 droughts may be regarded as the most extreme droughts driven by precipitation deficits during the vegetation period, their spatial extent and severity at a long-term European scale are less uncommon. This conclusion is evident in our concurrent investigation of three major drought types - meteorological (precipitation), agricultural (soil moisture) and hydrological (grid-scale runoff) droughts. Additionally, unprecedented drying trends for soil moisture and corresponding increases in the frequency of agricultural droughts are also observed, reflecting the recurring periods of high temperatures. Since intense and extended meteorological droughts may reemerge in the future, our study highlights concerns regarding the impacts of such extreme events when combined with persistent decrease in European soil moisture.", "author" : [ { "dropping-particle" : "", "family" : "Hanel", "given" : "M.", "non-dropping-particle" : "", "parse-names" : false, "suffix" : "" }, { "dropping-particle" : "", "family" : "Rakovec", "given" : "O.", "non-dropping-particle" : "", "parse-names" : false, "suffix" : "" }, { "dropping-particle" : "", "family" : "Markonis", "given" : "Y.", "non-dropping-particle" : "", "parse-names" : false, "suffix" : "" }, { "dropping-particle" : "", "family" : "M\u00e1ca", "given" : "P.", "non-dropping-particle" : "", "parse-names" : false, "suffix" : "" }, { "dropping-particle" : "", "family" : "Samaniego", "given" : "L.", "non-dropping-particle" : "", "parse-names" : false, "suffix" : "" }, { "dropping-particle" : "", "family" : "Kysel\u00fd", "given" : "J.", "non-dropping-particle" : "", "parse-names" : false, "suffix" : "" }, { "dropping-particle" : "", "family" : "Kumar", "given" : "R.", "non-dropping-particle" : "", "parse-names" : false, "suffix" : "" } ], "container-title" : "Scientific Reports", "id" : "ITEM-5", "issue" : "1", "issued" : { "date-parts" : [ [ "2018" ] ] }, "title" : "Revisiting the recent European droughts from a long-term perspective", "translator" : [ { "dropping-particle" : "", "family" : "S2055", "given" : "", "non-dropping-particle" : "", "parse-names" : false, "suffix" : "" } ], "type" : "article-journal", "volume" : "8" }, "uris" : [ "http://www.mendeley.com/documents/?uuid=6fccbb93-7c42-475f-b084-f0a9db51dd2c" ] }, { "id" : "ITEM-6", "itemData" : { "DOI" : "10.1029/2019GL082783", "ISSN" : "0094-8276", "author" : [ { "dropping-particle" : "", "family" : "Moravec", "given" : "Vojt\u011bch", "non-dropping-particle" : "", "parse-names" : false, "suffix" : "" }, { "dropping-particle" : "", "family" : "Markonis", "given" : "Yannis", "non-dropping-particle" : "", "parse-names" : false, "suffix" : "" }, { "dropping-particle" : "", "family" : "Rakovec", "given" : "Oldrich", "non-dropping-particle" : "", "parse-names" : false, "suffix" : "" }, { "dropping-particle" : "", "family" : "Kumar", "given" : "Rohini", "non-dropping-particle" : "", "parse-names" : false, "suffix" : "" }, { "dropping-particle" : "", "family" : "Hanel", "given" : "Martin", "non-dropping-particle" : "", "parse-names" : false, "suffix" : "" } ], "container-title" : "Geophysical Research Letters", "id" : "ITEM-6", "issue" : "11", "issued" : { "date-parts" : [ [ "2019", "6", "16" ] ] }, "note" : "Export Date: 30 September 2019", "page" : "5909-5917", "title" : "A 250\u2010Year European Drought Inventory Derived From Ensemble Hydrologic Modeling", "translator" : [ { "dropping-particle" : "", "family" : "S2537", "given" : "", "non-dropping-particle" : "", "parse-names" : false, "suffix" : "" } ], "type" : "article-journal", "volume" : "46" }, "uris" : [ "http://www.mendeley.com/documents/?uuid=9373d594-b266-4490-96ed-1b78eac5af65" ] }, { "id" : "ITEM-7", "itemData" : { "DOI" : "10.1002/joc.4242", "ISSN" : "08998418", "author" : [ { "dropping-particle" : "", "family" : "Trnka", "given" : "M", "non-dropping-particle" : "", "parse-names" : false, "suffix" : "" }, { "dropping-particle" : "", "family" : "Br\u00e1zdil", "given" : "R", "non-dropping-particle" : "", "parse-names" : false, "suffix" : "" }, { "dropping-particle" : "", "family" : "Mo\u017en\u00fd", "given" : "M", "non-dropping-particle" : "", "parse-names" : false, "suffix" : "" }, { "dropping-particle" : "", "family" : "\u0160t\u011bp\u00e1nek", "given" : "P", "non-dropping-particle" : "", "parse-names" : false, "suffix" : "" }, { "dropping-particle" : "", "family" : "Dobrovoln\u00fd", "given" : "P", "non-dropping-particle" : "", "parse-names" : false, "suffix" : "" }, { "dropping-particle" : "", "family" : "Zahradn\u00ed\u010dek", "given" : "P", "non-dropping-particle" : "", "parse-names" : false, "suffix" : "" }, { "dropping-particle" : "", "family" : "Balek", "given" : "J", "non-dropping-particle" : "", "parse-names" : false, "suffix" : "" }, { "dropping-particle" : "", "family" : "Semer\u00e1dov\u00e1", "given" : "D", "non-dropping-particle" : "", "parse-names" : false, "suffix" : "" }, { "dropping-particle" : "", "family" : "Dubrovsk\u00fd", "given" : "M", "non-dropping-particle" : "", "parse-names" : false, "suffix" : "" }, { "dropping-particle" : "", "family" : "Hlavinka", "given" : "P", "non-dropping-particle" : "", "parse-names" : false, "suffix" : "" }, { "dropping-particle" : "", "family" : "Eitzinger", "given" : "J", "non-dropping-particle" : "", "parse-names" : false, "suffix" : "" }, { "dropping-particle" : "", "family" : "Wardlow", "given" : "B", "non-dropping-particle" : "", "parse-names" : false, "suffix" : "" }, { "dropping-particle" : "", "family" : "Svoboda", "given" : "M", "non-dropping-particle" : "", "parse-names" : false, "suffix" : "" }, { "dropping-particle" : "", "family" : "Hayes", "given" : "M", "non-</w:instrText>
            </w:r>
            <w:r w:rsidR="00FF6231" w:rsidRPr="006A2665">
              <w:rPr>
                <w:rFonts w:eastAsiaTheme="minorHAnsi" w:cs="Times New Roman"/>
                <w:color w:val="000000" w:themeColor="text1"/>
                <w:sz w:val="16"/>
                <w:szCs w:val="16"/>
                <w:shd w:val="clear" w:color="auto" w:fill="FFE0D8"/>
                <w:lang w:eastAsia="en-US"/>
              </w:rPr>
              <w:instrText>dropping-particle" : "", "parse-names" : false, "suffix" : "" }, { "dropping-particle" : "", "family" : "\u017dalud", "given" : "Z", "non-dropping-particle" : "", "parse-names" : false, "suffix" : "" } ], "container-title" : "International Journal of Climatology", "id" : "ITEM-7", "issue" : "13", "issued" : { "date-parts" : [ [ "2015", "11", "15" ] ] }, "note" : "Export Date: 30 September 2019", "page" : "3733-3747", "title" : "Soil moisture trends in the Czech Republic between 1961 and 2012", "translator" : [ { "dropping-particle" : "", "family" : "S2047", "given" : "", "non-dropping-particle" : "", "parse-names" : false, "suffix" : "" } ], "type" : "article-journal", "volume" : "35" }, "uris" : [ "http://www.mendeley.com/documents/?uuid=f6c65e75-85bc-4074-99da-da5164a7abf0" ] } ], "mendeley" : { "formattedCitation" : "(Greve et al., 2014; Trnka et al., 2015b; Hanel et al., 2018; Moravec et al., 2019; Spinoni et al., 2019; Padr\u00f3n et al., 2020; Markonis et al., 2021)", "plainTextFormattedCitation" : "(Greve et al., 2014; Trnka et al., 2015b; Hanel et al., 2018; Moravec et al., 2019; Spinoni et al., 2019; Padr\u00f3n et al., 2020; Markonis et al., 2021)", "previouslyFormattedCitation" : "(Greve et al., 2014; Trnka et al., 2015b; Hanel et al., 2018; Moravec et al., 2019; Spinoni et al., 2019; Padr\u00f3n et al., 2020; Markonis et al., 2021)" }, "properties" : { "noteIndex" : 0 }, "schema" : "https://github.com/citation-style-language/schema/raw/master/csl-citation.json" }</w:instrText>
            </w:r>
            <w:r w:rsidRPr="00D424AA">
              <w:rPr>
                <w:rFonts w:eastAsiaTheme="minorHAnsi" w:cs="Times New Roman"/>
                <w:color w:val="000000" w:themeColor="text1"/>
                <w:sz w:val="16"/>
                <w:szCs w:val="16"/>
                <w:shd w:val="clear" w:color="auto" w:fill="FFE0D8"/>
                <w:lang w:val="en-GB" w:eastAsia="en-US"/>
              </w:rPr>
              <w:fldChar w:fldCharType="separate"/>
            </w:r>
            <w:r w:rsidR="00A26296">
              <w:rPr>
                <w:rFonts w:eastAsiaTheme="minorHAnsi" w:cs="Times New Roman"/>
                <w:noProof/>
                <w:color w:val="000000" w:themeColor="text1"/>
                <w:sz w:val="16"/>
                <w:szCs w:val="16"/>
                <w:shd w:val="clear" w:color="auto" w:fill="FFE0D8"/>
                <w:lang w:val="nb-NO" w:eastAsia="en-US"/>
              </w:rPr>
              <w:t>(Greve et al., 2014; Trnka et al., 2015b; Hanel et al., 2018; Moravec et al., 2019; Spinoni et al., 2019; Padrón et al., 2020; Markonis et al., 2021)</w:t>
            </w:r>
            <w:r w:rsidRPr="00D424AA">
              <w:rPr>
                <w:rFonts w:eastAsiaTheme="minorHAnsi" w:cs="Times New Roman"/>
                <w:color w:val="000000" w:themeColor="text1"/>
                <w:sz w:val="16"/>
                <w:szCs w:val="16"/>
                <w:shd w:val="clear" w:color="auto" w:fill="FFE0D8"/>
                <w:lang w:val="en-GB" w:eastAsia="en-US"/>
              </w:rPr>
              <w:fldChar w:fldCharType="end"/>
            </w:r>
            <w:r w:rsidRPr="00841A35">
              <w:rPr>
                <w:rFonts w:eastAsiaTheme="minorHAnsi" w:cs="Times New Roman"/>
                <w:color w:val="000000" w:themeColor="text1"/>
                <w:sz w:val="16"/>
                <w:szCs w:val="16"/>
                <w:shd w:val="clear" w:color="auto" w:fill="FFE0D8"/>
                <w:lang w:val="nb-NO" w:eastAsia="en-US"/>
              </w:rPr>
              <w:t xml:space="preserve">, despitesome conflicting trends in some   subregions  </w:t>
            </w:r>
            <w:r w:rsidRPr="00D424AA">
              <w:rPr>
                <w:rFonts w:eastAsiaTheme="minorHAnsi" w:cs="Times New Roman"/>
                <w:color w:val="000000" w:themeColor="text1"/>
                <w:sz w:val="16"/>
                <w:szCs w:val="16"/>
                <w:shd w:val="clear" w:color="auto" w:fill="FFE0D8"/>
                <w:lang w:val="en-GB" w:eastAsia="en-US"/>
              </w:rPr>
              <w:fldChar w:fldCharType="begin" w:fldLock="1"/>
            </w:r>
            <w:r w:rsidR="00FF6231">
              <w:rPr>
                <w:rFonts w:eastAsiaTheme="minorHAnsi" w:cs="Times New Roman"/>
                <w:color w:val="000000" w:themeColor="text1"/>
                <w:sz w:val="16"/>
                <w:szCs w:val="16"/>
                <w:shd w:val="clear" w:color="auto" w:fill="FFE0D8"/>
                <w:lang w:val="nb-NO" w:eastAsia="en-US"/>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Padr\u00f3n et al., 2020)", "plainTextFormattedCitation" : "(Spinoni et al., 2019; Padr\u00f3n et al., 2020)", "previouslyFormattedCitation" : "(Spinoni et al., 2019; Padr\u00f3n et al., 2020)" }, "properties" : { "noteIndex" : 0 }, "schema" : "https://github.com/citation-style-language/schema/raw/master/csl-citation.json" }</w:instrText>
            </w:r>
            <w:r w:rsidRPr="00D424AA">
              <w:rPr>
                <w:rFonts w:eastAsiaTheme="minorHAnsi" w:cs="Times New Roman"/>
                <w:color w:val="000000" w:themeColor="text1"/>
                <w:sz w:val="16"/>
                <w:szCs w:val="16"/>
                <w:shd w:val="clear" w:color="auto" w:fill="FFE0D8"/>
                <w:lang w:val="en-GB" w:eastAsia="en-US"/>
              </w:rPr>
              <w:fldChar w:fldCharType="separate"/>
            </w:r>
            <w:r w:rsidR="00A26296">
              <w:rPr>
                <w:rFonts w:eastAsiaTheme="minorHAnsi" w:cs="Times New Roman"/>
                <w:noProof/>
                <w:color w:val="000000" w:themeColor="text1"/>
                <w:sz w:val="16"/>
                <w:szCs w:val="16"/>
                <w:shd w:val="clear" w:color="auto" w:fill="FFE0D8"/>
                <w:lang w:val="en-GB" w:eastAsia="en-US"/>
              </w:rPr>
              <w:t>(Spinoni et al., 2019; Padrón et al., 2020)</w:t>
            </w:r>
            <w:r w:rsidRPr="00D424AA">
              <w:rPr>
                <w:rFonts w:eastAsiaTheme="minorHAnsi" w:cs="Times New Roman"/>
                <w:color w:val="000000" w:themeColor="text1"/>
                <w:sz w:val="16"/>
                <w:szCs w:val="16"/>
                <w:shd w:val="clear" w:color="auto" w:fill="FFE0D8"/>
                <w:lang w:val="en-GB" w:eastAsia="en-US"/>
              </w:rPr>
              <w:fldChar w:fldCharType="end"/>
            </w:r>
            <w:r w:rsidRPr="00841A35">
              <w:rPr>
                <w:rFonts w:eastAsiaTheme="minorHAnsi" w:cs="Times New Roman"/>
                <w:color w:val="000000" w:themeColor="text1"/>
                <w:sz w:val="16"/>
                <w:szCs w:val="16"/>
                <w:lang w:val="en-GB" w:eastAsia="en-US"/>
              </w:rPr>
              <w:t>.</w:t>
            </w:r>
          </w:p>
        </w:tc>
        <w:tc>
          <w:tcPr>
            <w:tcW w:w="1843" w:type="dxa"/>
            <w:tcBorders>
              <w:bottom w:val="single" w:sz="4" w:space="0" w:color="auto"/>
            </w:tcBorders>
            <w:shd w:val="clear" w:color="auto" w:fill="D9D9D9" w:themeFill="background1" w:themeFillShade="D9"/>
          </w:tcPr>
          <w:p w14:paraId="3A401553" w14:textId="578E2ACD" w:rsidR="00D376F0" w:rsidRPr="00841A35" w:rsidRDefault="00D376F0" w:rsidP="00D424AA">
            <w:pPr>
              <w:rPr>
                <w:rFonts w:cs="Times New Roman"/>
                <w:color w:val="000000" w:themeColor="text1"/>
                <w:sz w:val="16"/>
                <w:szCs w:val="16"/>
                <w:lang w:val="en-GB"/>
              </w:rPr>
            </w:pPr>
            <w:r w:rsidRPr="00D424AA">
              <w:rPr>
                <w:rFonts w:eastAsiaTheme="minorHAnsi" w:cs="Times New Roman"/>
                <w:b/>
                <w:i/>
                <w:iCs/>
                <w:color w:val="000000" w:themeColor="text1"/>
                <w:sz w:val="16"/>
                <w:szCs w:val="16"/>
                <w:lang w:val="en-GB" w:eastAsia="en-US"/>
              </w:rPr>
              <w:t>Low confidence:</w:t>
            </w:r>
            <w:r w:rsidRPr="00D424AA">
              <w:rPr>
                <w:rFonts w:eastAsiaTheme="minorHAnsi" w:cs="Times New Roman"/>
                <w:color w:val="000000" w:themeColor="text1"/>
                <w:sz w:val="16"/>
                <w:szCs w:val="16"/>
                <w:lang w:val="en-GB" w:eastAsia="en-US"/>
              </w:rPr>
              <w:t xml:space="preserve"> L</w:t>
            </w:r>
            <w:r w:rsidRPr="00D424AA">
              <w:rPr>
                <w:rFonts w:eastAsiaTheme="minorHAnsi" w:cs="Times New Roman"/>
                <w:b/>
                <w:bCs/>
                <w:color w:val="000000" w:themeColor="text1"/>
                <w:sz w:val="16"/>
                <w:szCs w:val="16"/>
                <w:lang w:val="en-GB" w:eastAsia="en-US"/>
              </w:rPr>
              <w:t xml:space="preserve">imited evidence </w:t>
            </w:r>
            <w:r w:rsidRPr="00D424AA">
              <w:rPr>
                <w:rFonts w:eastAsiaTheme="minorHAnsi" w:cs="Times New Roman"/>
                <w:color w:val="000000" w:themeColor="text1"/>
                <w:sz w:val="16"/>
                <w:szCs w:val="16"/>
                <w:lang w:val="en-GB" w:eastAsia="en-US"/>
              </w:rPr>
              <w:t xml:space="preserve">due to limited number of studies; one study suggests attribution of the 2017 drought event to climate change due to  decreasing trends in soil moisture </w:t>
            </w:r>
            <w:del w:id="7811" w:author="Robin Matthews" w:date="2021-07-14T17:53:00Z">
              <w:r w:rsidRPr="00D424AA" w:rsidDel="00D44040">
                <w:rPr>
                  <w:rFonts w:eastAsiaTheme="minorHAnsi" w:cs="Times New Roman"/>
                  <w:color w:val="000000" w:themeColor="text1"/>
                  <w:sz w:val="16"/>
                  <w:szCs w:val="16"/>
                  <w:lang w:val="en-GB" w:eastAsia="en-US"/>
                </w:rPr>
                <w:delText>(</w:delText>
              </w:r>
            </w:del>
            <w:commentRangeStart w:id="7812"/>
            <w:r w:rsidRPr="00D424AA">
              <w:rPr>
                <w:rFonts w:eastAsiaTheme="minorHAnsi" w:cs="Times New Roman"/>
                <w:color w:val="000000" w:themeColor="text1"/>
                <w:sz w:val="16"/>
                <w:szCs w:val="16"/>
                <w:lang w:val="en-GB" w:eastAsia="en-US"/>
              </w:rPr>
              <w:fldChar w:fldCharType="begin" w:fldLock="1"/>
            </w:r>
            <w:ins w:id="7813" w:author="Robin Matthews" w:date="2021-07-14T17:53:00Z">
              <w:r w:rsidR="00D44040">
                <w:rPr>
                  <w:rFonts w:eastAsiaTheme="minorHAnsi" w:cs="Times New Roman"/>
                  <w:color w:val="000000" w:themeColor="text1"/>
                  <w:sz w:val="16"/>
                  <w:szCs w:val="16"/>
                  <w:lang w:val="en-GB" w:eastAsia="en-US"/>
                </w:rPr>
                <w:instrText>ADDIN CSL_CITATION { "citationItems" : [ { "id" : "ITEM-1", "itemData" : { "author" : [ { "dropping-particle" : "", "family" : "Garc\u00eda-Herrera", "given" : "R.", "non-dropping-particle" : "", "parse-names" : false, "suffix" : "" }, { "dropping-particle" : "", "family" : "Garrido-P\u00e9rez, J.M. Barriopedro", "given" : "D.", "non-dropping-particle" : "", "parse-names" : false, "suffix" : "" }, { "dropping-particle" :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1", "issued" : { "date-parts" : [ [ "2019" ] ] }, "page" : "3169-3187", "title" : "The European 2016/2017 drought.", "translator" : [ { "dropping-particle" : "", "family" : "S1848", "given" : "", "non-dropping-particle" : "", "parse-names" : false, "suffix" : "" } ], "type" : "article-journal", "volume" : "32" }, "uris" : [ "http://www.mendeley.com/documents/?uuid=aedbf4b5-62ec-4777-8b7f-f0cc74be7ee0" ] } ], "mendeley" : { "formattedCitation" : "(Garc\u00eda-Herrera et al., 2019)", "manualFormatting" : "(Garc\u00eda-Herrera et al., 2019)", "plainTextFormattedCitation" : "(Garc\u00eda-Herrera et al., 2019)", "previouslyFormattedCitation" : "(Garc\u00eda-Herrera et al., 2019)" }, "properties" : { "noteIndex" : 0 }, "schema" : "https://github.com/citation-style-language/schema/raw/master/csl-citation.json" }</w:instrText>
              </w:r>
            </w:ins>
            <w:del w:id="7814" w:author="Robin Matthews" w:date="2021-07-14T17:53:00Z">
              <w:r w:rsidR="00FF6231" w:rsidDel="00D44040">
                <w:rPr>
                  <w:rFonts w:eastAsiaTheme="minorHAnsi" w:cs="Times New Roman"/>
                  <w:color w:val="000000" w:themeColor="text1"/>
                  <w:sz w:val="16"/>
                  <w:szCs w:val="16"/>
                  <w:lang w:val="en-GB" w:eastAsia="en-US"/>
                </w:rPr>
                <w:delInstrText>ADDIN CSL_CITATION { "citationItems" : [ { "id" : "ITEM-1", "itemData" : { "author" : [ { "dropping-particle" : "", "family" : "Garc\u00eda-Herrera", "given" : "R.", "non-dropping-particle" : "", "parse-names" : false, "suffix" : "" }, { "dropping-particle" : "", "family" : "Garrido-P\u00e9rez, J.M. Barriopedro", "given" : "D.", "non-dropping-particle" : "", "parse-names" : false, "suffix" : "" }, { "dropping-particle" : "", "family" : "Ord\u00f3\u00f1ez", "given" : "C.", "non-dropping-particle" : "", "parse-names" : false, "suffix" : "" }, { "dropping-particle" : "", "family" : "Vicente-Serrano, S.M. Nieto", "given" : "R.", "non-dropping-particle" : "", "parse-names" : false, "suffix" : "" }, { "dropping-particle" : "", "family" : "Gimeno", "given" : "L.", "non-dropping-particle" : "", "parse-names" : false, "suffix" : "" }, { "dropping-particle" : "", "family" : "Sor\u00ed", "given" : "R.", "non-dropping-particle" : "", "parse-names" : false, "suffix" : "" }, { "dropping-particle" : "", "family" : "Yiou", "given" : "P.", "non-dropping-particle" : "", "parse-names" : false, "suffix" : "" } ], "container-title" : "Journal of Climate", "id" : "ITEM-1", "issued" : { "date-parts" : [ [ "2019" ] ] }, "page" : "3169-3187", "title" : "The European 2016/2017 drought.", "translator" : [ { "dropping-particle" : "", "family" : "S1848", "given" : "", "non-dropping-particle" : "", "parse-names" : false, "suffix" : "" } ], "type" : "article-journal", "volume" : "32" }, "uris" : [ "http://www.mendeley.com/documents/?uuid=aedbf4b5-62ec-4777-8b7f-f0cc74be7ee0" ] } ], "mendeley" : { "formattedCitation" : "(Garc\u00eda-Herrera et al., 2019)", "manualFormatting" : "Garc\u00eda-Herrera et al. 2019)", "plainTextFormattedCitation" : "(Garc\u00eda-Herrera et al., 2019)", "previouslyFormattedCitation" : "(Garc\u00eda-Herrera et al., 2019)" }, "properties" : { "noteIndex" : 0 }, "schema" : "https://github.com/citation-style-language/schema/raw/master/csl-citation.json" }</w:delInstrText>
              </w:r>
            </w:del>
            <w:r w:rsidRPr="00D424AA">
              <w:rPr>
                <w:rFonts w:eastAsiaTheme="minorHAnsi" w:cs="Times New Roman"/>
                <w:color w:val="000000" w:themeColor="text1"/>
                <w:sz w:val="16"/>
                <w:szCs w:val="16"/>
                <w:lang w:val="en-GB" w:eastAsia="en-US"/>
              </w:rPr>
              <w:fldChar w:fldCharType="separate"/>
            </w:r>
            <w:del w:id="7815" w:author="Robin Matthews" w:date="2021-07-14T17:53:00Z">
              <w:r w:rsidR="00A26296" w:rsidDel="00D44040">
                <w:rPr>
                  <w:rFonts w:eastAsiaTheme="minorHAnsi" w:cs="Times New Roman"/>
                  <w:noProof/>
                  <w:color w:val="000000" w:themeColor="text1"/>
                  <w:sz w:val="16"/>
                  <w:szCs w:val="16"/>
                  <w:lang w:val="en-GB" w:eastAsia="en-US"/>
                </w:rPr>
                <w:delText>G</w:delText>
              </w:r>
            </w:del>
            <w:ins w:id="7816" w:author="Robin Matthews" w:date="2021-07-14T17:53:00Z">
              <w:r w:rsidR="00D44040">
                <w:rPr>
                  <w:rFonts w:eastAsiaTheme="minorHAnsi" w:cs="Times New Roman"/>
                  <w:noProof/>
                  <w:color w:val="000000" w:themeColor="text1"/>
                  <w:sz w:val="16"/>
                  <w:szCs w:val="16"/>
                  <w:lang w:val="en-GB" w:eastAsia="en-US"/>
                </w:rPr>
                <w:t>(G</w:t>
              </w:r>
            </w:ins>
            <w:r w:rsidR="00A26296">
              <w:rPr>
                <w:rFonts w:eastAsiaTheme="minorHAnsi" w:cs="Times New Roman"/>
                <w:noProof/>
                <w:color w:val="000000" w:themeColor="text1"/>
                <w:sz w:val="16"/>
                <w:szCs w:val="16"/>
                <w:lang w:val="en-GB" w:eastAsia="en-US"/>
              </w:rPr>
              <w:t>arcía-Herrera et al.</w:t>
            </w:r>
            <w:ins w:id="7817" w:author="Robin Matthews" w:date="2021-07-14T17:53:00Z">
              <w:r w:rsidR="00D44040">
                <w:rPr>
                  <w:rFonts w:eastAsiaTheme="minorHAnsi" w:cs="Times New Roman"/>
                  <w:noProof/>
                  <w:color w:val="000000" w:themeColor="text1"/>
                  <w:sz w:val="16"/>
                  <w:szCs w:val="16"/>
                  <w:lang w:val="en-GB" w:eastAsia="en-US"/>
                </w:rPr>
                <w:t>,</w:t>
              </w:r>
            </w:ins>
            <w:r w:rsidR="00A26296">
              <w:rPr>
                <w:rFonts w:eastAsiaTheme="minorHAnsi" w:cs="Times New Roman"/>
                <w:noProof/>
                <w:color w:val="000000" w:themeColor="text1"/>
                <w:sz w:val="16"/>
                <w:szCs w:val="16"/>
                <w:lang w:val="en-GB" w:eastAsia="en-US"/>
              </w:rPr>
              <w:t xml:space="preserve"> 2019)</w:t>
            </w:r>
            <w:r w:rsidRPr="00D424AA">
              <w:rPr>
                <w:rFonts w:eastAsiaTheme="minorHAnsi" w:cs="Times New Roman"/>
                <w:color w:val="000000" w:themeColor="text1"/>
                <w:sz w:val="16"/>
                <w:szCs w:val="16"/>
                <w:lang w:val="en-GB" w:eastAsia="en-US"/>
              </w:rPr>
              <w:fldChar w:fldCharType="end"/>
            </w:r>
            <w:commentRangeEnd w:id="7812"/>
            <w:r w:rsidR="00A26296">
              <w:rPr>
                <w:rStyle w:val="Marquedecommentaire"/>
              </w:rPr>
              <w:commentReference w:id="7812"/>
            </w:r>
          </w:p>
        </w:tc>
        <w:tc>
          <w:tcPr>
            <w:tcW w:w="2551" w:type="dxa"/>
            <w:tcBorders>
              <w:bottom w:val="single" w:sz="4" w:space="0" w:color="auto"/>
            </w:tcBorders>
            <w:shd w:val="clear" w:color="auto" w:fill="D9D9D9" w:themeFill="background1" w:themeFillShade="D9"/>
            <w:tcMar>
              <w:top w:w="40" w:type="dxa"/>
              <w:left w:w="40" w:type="dxa"/>
              <w:bottom w:w="40" w:type="dxa"/>
              <w:right w:w="40" w:type="dxa"/>
            </w:tcMar>
          </w:tcPr>
          <w:p w14:paraId="477EE419" w14:textId="171DD8E1" w:rsidR="00D376F0" w:rsidRPr="00841A35"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I</w:t>
            </w:r>
            <w:r w:rsidRPr="00D424AA">
              <w:rPr>
                <w:rFonts w:cs="Times New Roman"/>
                <w:b/>
                <w:bCs/>
                <w:color w:val="000000" w:themeColor="text1"/>
                <w:sz w:val="16"/>
                <w:szCs w:val="16"/>
                <w:lang w:val="en-GB"/>
              </w:rPr>
              <w:t>nconsistent</w:t>
            </w:r>
            <w:r w:rsidRPr="00D424AA">
              <w:rPr>
                <w:rFonts w:cs="Times New Roman"/>
                <w:color w:val="000000" w:themeColor="text1"/>
                <w:sz w:val="16"/>
                <w:szCs w:val="16"/>
                <w:lang w:val="en-GB"/>
              </w:rPr>
              <w:t xml:space="preserve"> signal in CMIP6 (Chapter 11 Supplementary Material (11.SM)) or </w:t>
            </w:r>
            <w:r w:rsidRPr="00D424AA">
              <w:rPr>
                <w:rFonts w:cs="Times New Roman"/>
                <w:b/>
                <w:bCs/>
                <w:color w:val="000000" w:themeColor="text1"/>
                <w:sz w:val="16"/>
                <w:szCs w:val="16"/>
                <w:lang w:val="en-GB"/>
              </w:rPr>
              <w:t>weak</w:t>
            </w:r>
            <w:r w:rsidRPr="00D424AA">
              <w:rPr>
                <w:rFonts w:cs="Times New Roman"/>
                <w:color w:val="000000" w:themeColor="text1"/>
                <w:sz w:val="16"/>
                <w:szCs w:val="16"/>
                <w:lang w:val="en-GB"/>
              </w:rPr>
              <w:t xml:space="preserve"> </w:t>
            </w:r>
            <w:commentRangeStart w:id="7818"/>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819" w:author="Robin Matthews" w:date="2021-07-14T12:33:00Z">
              <w:r w:rsidR="00A26296" w:rsidDel="00FC4A87">
                <w:rPr>
                  <w:rFonts w:cs="Times New Roman"/>
                  <w:noProof/>
                  <w:color w:val="000000" w:themeColor="text1"/>
                  <w:sz w:val="16"/>
                  <w:szCs w:val="16"/>
                  <w:lang w:val="en-GB"/>
                </w:rPr>
                <w:delText>Xu et al., 2019a</w:delText>
              </w:r>
            </w:del>
            <w:ins w:id="7820" w:author="Robin Matthews" w:date="2021-07-14T12:33: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18"/>
            <w:r w:rsidR="00A26296">
              <w:rPr>
                <w:rStyle w:val="Marquedecommentaire"/>
              </w:rPr>
              <w:commentReference w:id="7818"/>
            </w:r>
            <w:r w:rsidRPr="00841A35">
              <w:rPr>
                <w:rFonts w:cs="Times New Roman"/>
                <w:color w:val="000000" w:themeColor="text1"/>
                <w:sz w:val="16"/>
                <w:szCs w:val="16"/>
                <w:lang w:val="en-GB"/>
              </w:rPr>
              <w:t xml:space="preserve"> or insignificant signal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1",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mendeley" : { "formattedCitation" : "(Samaniego et al., 2018)", "plainTextFormattedCitation" : "(Samaniego et al., 2018)", "previouslyFormattedCitation" : "(Samaniego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amaniego et al.,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mostly in summer season. A bit stronger signal based on SPEI-PM projection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Naumann et al., 2018)</w:t>
            </w:r>
            <w:r w:rsidRPr="00D424AA">
              <w:rPr>
                <w:rFonts w:cs="Times New Roman"/>
                <w:color w:val="000000" w:themeColor="text1"/>
                <w:sz w:val="16"/>
                <w:szCs w:val="16"/>
                <w:lang w:val="en-GB"/>
              </w:rPr>
              <w:fldChar w:fldCharType="end"/>
            </w:r>
          </w:p>
        </w:tc>
        <w:tc>
          <w:tcPr>
            <w:tcW w:w="3119" w:type="dxa"/>
            <w:shd w:val="clear" w:color="auto" w:fill="FFE0D9"/>
            <w:tcMar>
              <w:top w:w="40" w:type="dxa"/>
              <w:left w:w="40" w:type="dxa"/>
              <w:bottom w:w="40" w:type="dxa"/>
              <w:right w:w="40" w:type="dxa"/>
            </w:tcMar>
          </w:tcPr>
          <w:p w14:paraId="6A016FD7" w14:textId="4765FB28" w:rsidR="00D376F0" w:rsidRPr="00D424AA" w:rsidRDefault="00D376F0" w:rsidP="00841A35">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color w:val="000000" w:themeColor="text1"/>
                <w:sz w:val="16"/>
                <w:szCs w:val="16"/>
                <w:lang w:val="en-GB"/>
              </w:rPr>
              <w:t>: I</w:t>
            </w:r>
            <w:r w:rsidRPr="00D424AA">
              <w:rPr>
                <w:rFonts w:cs="Times New Roman"/>
                <w:b/>
                <w:bCs/>
                <w:color w:val="000000" w:themeColor="text1"/>
                <w:sz w:val="16"/>
                <w:szCs w:val="16"/>
                <w:lang w:val="en-GB"/>
              </w:rPr>
              <w:t>ncrease</w:t>
            </w:r>
            <w:r w:rsidRPr="00D424AA">
              <w:rPr>
                <w:rFonts w:cs="Times New Roman"/>
                <w:color w:val="000000" w:themeColor="text1"/>
                <w:sz w:val="16"/>
                <w:szCs w:val="16"/>
                <w:lang w:val="en-GB"/>
              </w:rPr>
              <w:t xml:space="preserve"> of drought frequency and severity based on some AGR and ECOL drought metrics, for surface soil moisture  and SPEI-PM (Chapter 11 Supplementary Material (11.SM</w:t>
            </w:r>
            <w:commentRangeStart w:id="7821"/>
            <w:r w:rsidRPr="00D424AA">
              <w:rPr>
                <w:rFonts w:cs="Times New Roman"/>
                <w:color w:val="000000" w:themeColor="text1"/>
                <w:sz w:val="16"/>
                <w:szCs w:val="16"/>
                <w:lang w:val="en-GB"/>
              </w:rPr>
              <w:t>))</w:t>
            </w:r>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2",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Samaniego et al., 2018; Xu et al., 2019a)", "manualFormatting" : "(Naumann et al., 2018; Samaniego et al., 2018; L. Xu et al., 2019)", "plainTextFormattedCitation" : "(Naumann et al., 2018; Samaniego et al., 2018; Xu et al., 2019a)", "previouslyFormattedCitation" : "(Naumann et al., 2018; Samaniego et al., 2018;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Naumann et al., 2018; Samaniego et al., 2018; </w:t>
            </w:r>
            <w:del w:id="7822" w:author="Robin Matthews" w:date="2021-07-14T12:33:00Z">
              <w:r w:rsidR="00A26296" w:rsidDel="00FC4A87">
                <w:rPr>
                  <w:rFonts w:cs="Times New Roman"/>
                  <w:noProof/>
                  <w:color w:val="000000" w:themeColor="text1"/>
                  <w:sz w:val="16"/>
                  <w:szCs w:val="16"/>
                  <w:lang w:val="en-GB"/>
                </w:rPr>
                <w:delText>Xu et al., 2019a</w:delText>
              </w:r>
            </w:del>
            <w:ins w:id="7823" w:author="Robin Matthews" w:date="2021-07-14T12:33: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21"/>
            <w:r w:rsidR="00A26296">
              <w:rPr>
                <w:rStyle w:val="Marquedecommentaire"/>
              </w:rPr>
              <w:commentReference w:id="7821"/>
            </w:r>
            <w:r w:rsidRPr="00841A35">
              <w:rPr>
                <w:rFonts w:cs="Times New Roman"/>
                <w:color w:val="000000" w:themeColor="text1"/>
                <w:sz w:val="16"/>
                <w:szCs w:val="16"/>
                <w:lang w:val="en-GB"/>
              </w:rPr>
              <w:t>, mostly for summer season, but inconsistent trends for CMIP6 total soil moisture (Chapter 11 Supplementary Material (11.SM))</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t>
            </w:r>
          </w:p>
        </w:tc>
        <w:tc>
          <w:tcPr>
            <w:tcW w:w="3347" w:type="dxa"/>
            <w:shd w:val="clear" w:color="auto" w:fill="FFE0D9"/>
            <w:tcMar>
              <w:top w:w="40" w:type="dxa"/>
              <w:left w:w="40" w:type="dxa"/>
              <w:bottom w:w="40" w:type="dxa"/>
              <w:right w:w="40" w:type="dxa"/>
            </w:tcMar>
            <w:vAlign w:val="bottom"/>
          </w:tcPr>
          <w:p w14:paraId="542C865D" w14:textId="297952A3" w:rsidR="00D376F0" w:rsidRPr="00841A35"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of drought frequency and severity based on some AGR and ECOL drought metrics, for CMIP6 surface soil moisture, root-zone soil moisture in hydrological models, and SPEI-PM (Chapter 11 Supplementary Material (11.SM</w:t>
            </w:r>
            <w:commentRangeStart w:id="7824"/>
            <w:r w:rsidRPr="00D424AA">
              <w:rPr>
                <w:rFonts w:cs="Times New Roman"/>
                <w:color w:val="000000" w:themeColor="text1"/>
                <w:sz w:val="16"/>
                <w:szCs w:val="16"/>
                <w:lang w:val="en-GB"/>
              </w:rPr>
              <w:t>))</w:t>
            </w:r>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3",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Samaniego et al., 2018; Xu et al., 2019a; Cook et al., 2020)", "manualFormatting" : "(Naumann et al., 2018; Samaniego et al., 2018; L. Xu et al., 2019; Cook et al., 2020)", "plainTextFormattedCitation" : "(Naumann et al., 2018; Samaniego et al., 2018; Xu et al., 2019a; Cook et al., 2020)", "previouslyFormattedCitation" : "(Naumann et al., 2018; Samaniego et al., 2018; Xu et al., 2019a;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Naumann et al., 2018; Samaniego et al., 2018; </w:t>
            </w:r>
            <w:del w:id="7825" w:author="Robin Matthews" w:date="2021-07-14T12:33:00Z">
              <w:r w:rsidR="00A26296" w:rsidDel="00FC4A87">
                <w:rPr>
                  <w:rFonts w:cs="Times New Roman"/>
                  <w:noProof/>
                  <w:color w:val="000000" w:themeColor="text1"/>
                  <w:sz w:val="16"/>
                  <w:szCs w:val="16"/>
                  <w:lang w:val="en-GB"/>
                </w:rPr>
                <w:delText>Xu et al., 2019a</w:delText>
              </w:r>
            </w:del>
            <w:ins w:id="7826" w:author="Robin Matthews" w:date="2021-07-14T12:33: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 Cook et al., 2020)</w:t>
            </w:r>
            <w:r w:rsidRPr="00D424AA">
              <w:rPr>
                <w:rFonts w:cs="Times New Roman"/>
                <w:color w:val="000000" w:themeColor="text1"/>
                <w:sz w:val="16"/>
                <w:szCs w:val="16"/>
                <w:lang w:val="en-GB"/>
              </w:rPr>
              <w:fldChar w:fldCharType="end"/>
            </w:r>
            <w:commentRangeEnd w:id="7824"/>
            <w:r w:rsidR="00A26296">
              <w:rPr>
                <w:rStyle w:val="Marquedecommentaire"/>
              </w:rPr>
              <w:commentReference w:id="7824"/>
            </w:r>
            <w:r w:rsidRPr="00841A35">
              <w:rPr>
                <w:rFonts w:cs="Times New Roman"/>
                <w:color w:val="000000" w:themeColor="text1"/>
                <w:sz w:val="16"/>
                <w:szCs w:val="16"/>
                <w:lang w:val="en-GB"/>
              </w:rPr>
              <w:t>, mostly in summer season, but inconsistent trends for CMIP6 total soil moisture (Chapter 11 Supplementary Material (11.SM)) despite projected drying in substantial fraction of domain, in particular o</w:t>
            </w:r>
            <w:r w:rsidRPr="00D424AA">
              <w:rPr>
                <w:rFonts w:cs="Times New Roman"/>
                <w:color w:val="000000" w:themeColor="text1"/>
                <w:sz w:val="16"/>
                <w:szCs w:val="16"/>
                <w:lang w:val="en-GB"/>
              </w:rPr>
              <w:t xml:space="preserve">ver Franc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p>
        </w:tc>
      </w:tr>
      <w:tr w:rsidR="00D376F0" w:rsidRPr="00F1665C" w14:paraId="3A5432B9" w14:textId="77777777" w:rsidTr="00723657">
        <w:tc>
          <w:tcPr>
            <w:tcW w:w="988" w:type="dxa"/>
            <w:vMerge/>
          </w:tcPr>
          <w:p w14:paraId="5C70F41E" w14:textId="77777777" w:rsidR="00D376F0" w:rsidRPr="00D424AA" w:rsidRDefault="00D376F0" w:rsidP="00D424AA">
            <w:pPr>
              <w:rPr>
                <w:rFonts w:cs="Times New Roman"/>
                <w:color w:val="000000" w:themeColor="text1"/>
                <w:sz w:val="16"/>
                <w:szCs w:val="16"/>
                <w:lang w:val="en-GB"/>
              </w:rPr>
            </w:pPr>
          </w:p>
        </w:tc>
        <w:tc>
          <w:tcPr>
            <w:tcW w:w="708" w:type="dxa"/>
            <w:tcBorders>
              <w:top w:val="single" w:sz="4" w:space="0" w:color="auto"/>
            </w:tcBorders>
          </w:tcPr>
          <w:p w14:paraId="7451FEC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552" w:type="dxa"/>
            <w:tcBorders>
              <w:top w:val="single" w:sz="4" w:space="0" w:color="auto"/>
            </w:tcBorders>
            <w:shd w:val="clear" w:color="auto" w:fill="D9D9D9" w:themeFill="background1" w:themeFillShade="D9"/>
          </w:tcPr>
          <w:p w14:paraId="08A74CD8" w14:textId="6D40C0BE"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eastAsiaTheme="minorHAnsi" w:cs="Times New Roman"/>
                <w:b/>
                <w:i/>
                <w:iCs/>
                <w:color w:val="000000" w:themeColor="text1"/>
                <w:sz w:val="16"/>
                <w:szCs w:val="16"/>
                <w:lang w:val="en-GB" w:eastAsia="en-US"/>
              </w:rPr>
              <w:t>Low confidence</w:t>
            </w:r>
            <w:r w:rsidRPr="00D424AA">
              <w:rPr>
                <w:rFonts w:eastAsiaTheme="minorHAnsi" w:cs="Times New Roman"/>
                <w:i/>
                <w:iCs/>
                <w:color w:val="000000" w:themeColor="text1"/>
                <w:sz w:val="16"/>
                <w:szCs w:val="16"/>
                <w:lang w:val="en-GB" w:eastAsia="en-US"/>
              </w:rPr>
              <w:t>:</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bCs/>
                <w:color w:val="000000" w:themeColor="text1"/>
                <w:sz w:val="16"/>
                <w:szCs w:val="16"/>
                <w:lang w:val="en-GB" w:eastAsia="en-US"/>
              </w:rPr>
              <w:t xml:space="preserve">Weak or insignificant </w:t>
            </w:r>
            <w:r w:rsidRPr="00D424AA">
              <w:rPr>
                <w:rFonts w:eastAsiaTheme="minorHAnsi" w:cs="Times New Roman"/>
                <w:color w:val="000000" w:themeColor="text1"/>
                <w:sz w:val="16"/>
                <w:szCs w:val="16"/>
                <w:lang w:val="en-GB" w:eastAsia="en-US"/>
              </w:rPr>
              <w:t xml:space="preserve">trends </w:t>
            </w:r>
            <w:r w:rsidRPr="00841A35">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2", "itemData" : { "DOI" : "10.1029/2019GL082783", "ISSN" : "0094-8276", "author" : [ { "dropping-particle" : "", "family" : "Moravec", "given" : "Vojt\u011bch", "non-dropping-particle" : "", "parse-names" : false, "suffix" : "" }, { "dropping-particle" : "", "family" : "Markonis", "given" : "Yannis", "non-dropping-particle" : "", "parse-names" : false, "suffix" : "" }, { "dropping-particle" : "", "family" : "Rakovec", "given" : "Oldrich", "non-dropping-particle" : "", "parse-names" : false, "suffix" : "" }, { "dropping-particle" : "", "family" : "Kumar", "given" : "Rohini", "non-dropping-particle" : "", "parse-names" : false, "suffix" : "" }, { "dropping-particle" : "", "family" : "Hanel", "given" : "Martin", "non-dropping-particle" : "", "parse-names" : false, "suffix" : "" } ], "container-title" : "Geophysical Research Letters", "id" : "ITEM-2", "issue" : "11", "issued" : { "date-parts" : [ [ "2019", "6", "16" ] ] }, "note" : "Export Date: 30 September 2019", "page" : "5909-5917", "title" : "A 250\u2010Year European Drought Inventory Derived From Ensemble Hydrologic Modeling", "translator" : [ { "dropping-particle" : "", "family" : "S2537", "given" : "", "non-dropping-particle" : "", "parse-names" : false, "suffix" : "" } ], "type" : "article-journal", "volume" : "46" }, "uris" : [ "http://www.mendeley.com/documents/?uuid=9373d594-b266-4490-96ed-1b78eac5af65" ] }, { "id" : "ITEM-3", "itemData" : { "DOI" : "10.1029/2019GL084084", "ISSN" : "0094-8276", "author" : [ { "dropping-particle" : "", "family" : "Vicente-Serrano", "given" : "S. M.", "non-dropping-particle" : "", "parse-names" : false, "suffix" : "" }, { "dropping-particle" : "", "family" : "Pe\u00f1a\u2010Gallardo", "given" : "M.", "non-dropping-particle" : "", "parse-names" : false, "suffix" : "" }, { "dropping-particle" : "", "family" : "Hannaford", "given" : "J.", "non-dropping-particle" : "", "parse-names" : false, "suffix" : "" }, { "dropping-particle" : "", "family" : "Murphy", "given" : "C.", "non-dropping-particle" : "", "parse-names" : false, "suffix" : "" }, { "dropping-particle" : "", "family" : "Lorenzo\u2010Lacruz", "given" : "J.", "non-dropping-particle" : "", "parse-names" : false, "suffix" : "" }, { "dropping-particle" : "", "family" : "Dominguez\u2010Castro", "given" : "F.", "non-dropping-particle" : "", "parse-names" : false, "suffix" : "" }, { "dropping-particle" : "", "family" : "L\u00f3pez\u2010Moreno", "given" : "J. I.", "non-dropping-particle" : "", "parse-names" : false, "suffix" : "" }, { "dropping-particle" : "", "family" : "Beguer\u00eda", "given" : "S.", "non-dropping-particle" : "", "parse-names" : false, "suffix" : "" }, { "dropping-particle" : "", "family" : "Noguera", "given" : "I.", "non-dropping-particle" : "", "parse-names" : false, "suffix" : "" }, { "dropping-particle" : "", "family" : "Harrigan", "given" : "S.", "non-dropping-particle" : "", "parse-names" : false, "suffix" : "" }, { "dropping-particle" : "", "family" : "Vidal", "given" : "J.-P.", "non-dropping-particle" : "", "parse-names" : false, "suffix" : "" } ], "container-title" : "Geophysical Research Letters", "id" : "ITEM-3", "issue" : "19", "issued" : { "date-parts" : [ [ "2019", "10", "16" ] ] }, "page" : "10821-10833", "title" : "Climate, Irrigation, and Land Cover Change Explain Streamflow Trends in Countries Bordering the Northeast Atlantic", "translator" : [ { "dropping-particle" : "", "family" : "S1849", "given" : "", "non-dropping-particle" : "", "parse-names" : false, "suffix" : "" } ], "type" : "article-journal", "volume" : "46" }, "uris" : [ "http://www.mendeley.com/documents/?uuid=847a0c01-f796-4a5e-a7fe-5779c0db65e1" ] }, { "id" : "ITEM-4", "itemData" : { "DOI" : "10.5194/hess-21-2923-2017", "abstract" : "\u00a9 2017 Author(s). This work is distributed under the Creative Commons Attribution 3.0 License. The length of streamflow observations is generally limited to the last 50 years even in data-rich countries like France. It therefore offers too small a sample of extreme low-flow events to properly explore the long-term evolution of their characteristics and associated impacts. To overcome this limit, this work first presents a daily 140-year ensemble reconstructed streamflow dataset for a reference network of near-natural catchments in France. This dataset, called SCOPE Hydro (Spatially COherent Probabilistic Extended Hydrological dataset), is based on (1) a probabilistic precipitation, temperature, and reference evapotranspiration downscaling of the Twentieth Century Reanalysis over France, called SCOPE Climate, and (2) continuous hydrological modelling using SCOPE Climate as forcings over the whole period. This work then introduces tools for defining spatio-temporal extreme low-flow events. Extreme low-flow events are first locally defined through the sequent peak algorithm using a novel combination of a fixed threshold and a daily variable threshold. A dedicated spatial matching procedure is then established to identify spatio-temporal events across France. This procedure is furthermore adapted to the SCOPE Hydro 25-member ensemble to characterize in a probabilistic way unrecorded historical events at the national scale. Extreme low-flow events are described and compared in a spatially and temporally homogeneous way over 140 years on a large set of catchments. Results highlight well-known recent events like 1976 or 1989&amp;ndash;1990, but also older and relatively forgotten ones like the 1878 and 1893 events. These results contribute to improving our knowledge of historical events and provide a selection of benchmark events for climate change adaptation purposes. Moreover, this study allows for further detailed analyses of the effect of climate variability and anthropogenic climate change on low-flow hydrology at the scale of France.", "author" : [ { "dropping-particle" : "", "family" : "Caillouet", "given" : "L.", "non-dropping-particle" : "", "parse-names" : false, "suffix" : "" }, { "dropping-particle" : "", "family" : "Vidal", "given" : "J.-P.", "non-dropping-particle" : "", "parse-names" : false, "suffix" : "" }, { "dropping-particle" : "", "family" : "Sauquet", "given" : "E.", "non-dropping-particle" : "", "parse-names" : false, "suffix" : "" }, { "dropping-particle" : "", "family" : "Devers", "given" : "A.", "non-dropping-particle" : "", "parse-names" : false, "suffix" : "" }, { "dropping-particle" : "", "family" : "Graff", "given" : "B.", "non-dropping-particle" : "", "parse-names" : false, "suffix" : "" } ], "container-title" : "Hydrology and Earth System Sciences", "id" : "ITEM-4", "issue" : "6", "issued" : { "date-parts" : [ [ "2017" ] ] }, "page" : "2923-2951", "title" : "Ensemble reconstruction of spatio-temporal extreme low-flow events in France since 1871", "translator" : [ { "dropping-particle" : "", "family" : "S2986", "given" : "", "non-dropping-particle" : "", "parse-names" : false, "suffix" : "" } ], "type" : "article-journal", "volume" : "21" }, "uris" : [ "http://www.mendeley.com/documents/?uuid=4428b142-40ee-438e-a442-abc2645886ca" ] }, { "id" : "ITEM-5", "itemData" : { "DOI" : "10.5194/hess-14-2367-2010", "ISSN" : "10275606", "abstract" : "Streamflow observations from near-natural catchments are of paramount importance for detection and attribution studies, evaluation of large-scale model simulations, and assessment of water management, adaptation and policy options. This study investigates streamflow trends in a newly-assembled, consolidated dataset of near-natural streamflow records from 441 small catchments in 15 countries across Europe. The period 1962-2004 provided the best spatial coverage, but analyses were also carried out for longer time periods (with fewer stations), starting in 1932, 1942 and 1952. Trends were calculated by the slopes of the Kendall-Theil robust line for standardized annual and monthly streamflow, as well as for summer low flow magnitude and timing. A regionally coherent picture of annual streamflow trends emerged, with negative trends in southern and eastern regions, and generally positive trends elsewhere. Trends in monthly streamflow for 1962-2004 elucidated potential causes for these changes, as well as for changes in hydrological regimes across Europe. Positive trends were found in the winter months in most catchments. A marked shift towards negative trends was observed in April, gradually spreading across Europe to reach a maximum extent in August. Low flows have decreased in most regions where the lowest mean monthly flow occurs in summer, but vary for catchments which have flow minima in winter and secondary low flows in summer. The study largely confirms findings from national and regional scale trend analyses, but clearly adds to these by confirming that these tendencies are part of coherent patterns of change, which cover a much larger region. The broad, continental-scale patterns of change are mostly congruent with the hydrological responses expected from future climatic changes, as projected by climate models. The patterns observed could hence provide a valuable benchmark for a number of different studies and model simulations. \u00a9 Author(s) 2010. CC Attribution 3.0 License.", "author" : [ { "dropping-particle" : "", "family" : "Stahl", "given" : "K.", "non-dropping-particle" : "", "parse-names" : false, "suffix" : "" }, { "dropping-particle" : "", "family" : "Hisdal", "given" : "H.", "non-dropping-particle" : "", "parse-names" : false, "suffix" : "" }, { "dropping-particle" : "", "family" : "Hannaford", "given" : "J.", "non-dropping-particle" : "", "parse-names" : false, "suffix" : "" }, { "dropping-particle" : "", "family" : "Tallaksen", "given" : "L. M.", "non-dropping-particle" : "", "parse-names" : false, "suffix" : "" }, { "dropping-particle" : "", "family" : "Lanen", "given" : "H. A.J.", "non-dropping-particle" : "Van", "parse-names" : false, "suffix" : "" }, { "dropping-particle" : "", "family" : "Sauquet", "given" : "E.", "non-dropping-particle" : "", "parse-names" : false, "suffix" : "" }, { "dropping-particle" : "", "family" : "Demuth", "given" : "S.", "non-dropping-particle" : "", "parse-names" : false, "suffix" : "" }, { "dropping-particle" : "", "family" : "Fendekova", "given" : "M.", "non-dropping-particle" : "", "parse-names" : false, "suffix" : "" }, { "dropping-particle" : "", "family" : "J\u0301odar", "given" : "J.", "non-dropping-particle" : "", "parse-names" : false, "suffix" : "" } ], "container-title" : "Hydrology and Earth System Sciences", "id" : "ITEM-5", "issue" : "12", "issued" : { "date-parts" : [ [ "2010" ] ] }, "page" : "2367-2382", "title" : "Streamflow trends in Europe: Evidence from a dataset of near-natural catchments", "translator" : [ { "dropping-particle" : "", "family" : "S3587", "given" : "", "non-dropping-particle" : "", "parse-names" : false, "suffix" : "" } ], "type" : "article-journal", "volume" : "14" }, "uris" : [ "http://www.mendeley.com/documents/?uuid=bc2140d3-cbca-458c-abb1-9f46dc65a241" ] }, { "id" : "ITEM-6", "itemData" : { "DOI" : "10.1016/j.jhydrol.2015.07.052", "ISSN" : "0022-1694", "abstract" : "Summary This paper describes a trend analysis performed on 177 streamflow time series collected over the Alps in Central Europe. The analysis covers several facets of the Alpine hydrologic regimes, including winter droughts and spring snowmelt flows, both in terms of severity and timing of occurrence. Statistical trend tests are applied at a local scale (i.e. on a site-by-site basis) and at a regional scale (seeking a common trend for sites within the same hydro-climatic region). The overall results indicate a trend toward less severe winter droughts, and consistent changes in the timing of snowmelt flows. However, a more in-depth analysis at the scale of hydro-climatic regimes reveals more contrasted changes. While most glacial- and snowmelt-dominated regimes show a decreasing trend in the severity of winter droughts, contrasted trends are found for mixed snowmelt\u2013rainfall regimes in the Southeastern Alps. Changes in the timing of snowmelt flows (earlier start and increased duration of the snowmelt season) mostly affect glacial- and snowmelt-dominated regimes. Lastly, glacial regimes show an increase in the volume and the peak of snowmelt flows.", "author" : [ { "dropping-particle" : "", "family" : "Bard", "given" : "Antoine", "non-dropping-particle" : "", "parse-names" : false, "suffix" : "" }, { "dropping-particle" : "", "family" : "Renard", "given" : "Benjamin", "non-dropping-particle" : "", "parse-names" : false, "suffix" : "" }, { "dropping-particle" : "", "family" : "Lang", "given" : "Michel", "non-dropping-particle" : "", "parse-names" : false, "suffix" : "" }, { "dropping-particle" : "", "family" : "Giuntoli", "given" : "Ignazio", "non-dropping-particle" : "", "parse-names" : false, "suffix" : "" }, { "dropping-particle" : "", "family" : "Korck", "given" : "Jane", "non-dropping-particle" : "", "parse-names" : false, "suffix" : "" }, { "dropping-particle" : "", "family" : "Koboltschnig", "given" : "Gernot", "non-dropping-particle" : "", "parse-names" : false, "suffix" : "" }, { "dropping-particle" : "", "family" : "Jan\u017ea", "given" : "Mitja", "non-dropping-particle" : "", "parse-names" : false, "suffix" : "" }, { "dropping-particle" : "", "family" : "D\u2019Amico", "given" : "Michele", "non-dropping-particle" : "", "parse-names" : false, "suffix" : "" }, { "dropping-particle" : "", "family" : "Volken", "given" : "David", "non-dropping-particle" : "", "parse-names" : false, "suffix" : "" } ], "container-title" : "Journal of Hydrology", "id" : "ITEM-6", "issued" : { "date-parts" : [ [ "2015" ] ] }, "page" : "1823-1837", "title" : "Trends in the hydrologic regime of Alpine rivers", "translator" : [ { "dropping-particle" : "", "family" : "S2963", "given" : "", "non-dropping-particle" : "", "parse-names" : false, "suffix" : "" } ], "type" : "article-journal", "volume" : "529" }, "uris" : [ "http://www.mendeley.com/documents/?uuid=dabb6c0d-816f-4047-bf6a-d3026dcf851b" ] } ], "mendeley" : { "formattedCitation" : "(Stahl et al., 2010; Bard et al., 2015; Caillouet et al., 2017; Moravec et al., 2019; Vicente-Serrano et al., 2019; Gudmundsson et al., 2021)", "plainTextFormattedCitation" : "(Stahl et al., 2010; Bard et al., 2015; Caillouet et al., 2017; Moravec et al., 2019; Vicente-Serrano et al., 2019; Gudmundsson et al., 2021)", "previouslyFormattedCitation" : "(Stahl et al., 2010; Bard et al., 2015; Caillouet et al., 2017; Moravec et al., 2019; Vicente-Serrano et al., 2019; Gudmundsson et al., 2021)" }, "properties" : { "noteIndex" : 0 }, "schema" : "https://github.com/citation-style-language/schema/raw/master/csl-citation.json" }</w:instrText>
            </w:r>
            <w:r w:rsidRPr="00841A35">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Stahl et al., 2010; Bard et al., 2015; Caillouet et al., 2017; Moravec et al., 2019; Vicente-Serrano et al., 2019; Gudmundsson et al., 2021)</w:t>
            </w:r>
            <w:r w:rsidRPr="00841A35">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w:t>
            </w:r>
          </w:p>
          <w:p w14:paraId="153BB165" w14:textId="77777777" w:rsidR="00D376F0" w:rsidRPr="00D424AA" w:rsidRDefault="00D376F0" w:rsidP="00D424AA">
            <w:pPr>
              <w:rPr>
                <w:rFonts w:cs="Times New Roman"/>
                <w:color w:val="000000" w:themeColor="text1"/>
                <w:sz w:val="16"/>
                <w:szCs w:val="16"/>
                <w:lang w:val="en-GB"/>
              </w:rPr>
            </w:pPr>
          </w:p>
        </w:tc>
        <w:tc>
          <w:tcPr>
            <w:tcW w:w="1843" w:type="dxa"/>
            <w:tcBorders>
              <w:top w:val="single" w:sz="4" w:space="0" w:color="auto"/>
            </w:tcBorders>
            <w:shd w:val="clear" w:color="auto" w:fill="D9D9D9" w:themeFill="background1" w:themeFillShade="D9"/>
          </w:tcPr>
          <w:p w14:paraId="2E1128A3" w14:textId="77777777" w:rsidR="00D376F0" w:rsidRPr="00D424AA" w:rsidRDefault="00D376F0" w:rsidP="00D424AA">
            <w:pPr>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w:t>
            </w:r>
            <w:r w:rsidRPr="00D424AA">
              <w:rPr>
                <w:rFonts w:cs="Times New Roman"/>
                <w:b/>
                <w:bCs/>
                <w:color w:val="000000" w:themeColor="text1"/>
                <w:sz w:val="16"/>
                <w:szCs w:val="16"/>
                <w:lang w:val="en-GB"/>
              </w:rPr>
              <w:t>lack of studies.</w:t>
            </w:r>
          </w:p>
        </w:tc>
        <w:tc>
          <w:tcPr>
            <w:tcW w:w="2551" w:type="dxa"/>
            <w:tcBorders>
              <w:top w:val="single" w:sz="4" w:space="0" w:color="auto"/>
            </w:tcBorders>
            <w:shd w:val="clear" w:color="auto" w:fill="D9D9D9" w:themeFill="background1" w:themeFillShade="D9"/>
            <w:tcMar>
              <w:top w:w="40" w:type="dxa"/>
              <w:left w:w="40" w:type="dxa"/>
              <w:bottom w:w="40" w:type="dxa"/>
              <w:right w:w="40" w:type="dxa"/>
            </w:tcMar>
          </w:tcPr>
          <w:p w14:paraId="6350D0DA" w14:textId="720D2D5B" w:rsidR="00D376F0" w:rsidRPr="00841A35"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b/>
                <w:i/>
                <w:iCs/>
                <w:color w:val="000000" w:themeColor="text1"/>
                <w:sz w:val="16"/>
                <w:szCs w:val="16"/>
                <w:lang w:val="en-GB" w:eastAsia="en-US"/>
              </w:rPr>
              <w:t>Low confidence</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bCs/>
                <w:color w:val="000000" w:themeColor="text1"/>
                <w:sz w:val="16"/>
                <w:szCs w:val="16"/>
                <w:lang w:val="en-GB" w:eastAsia="en-US"/>
              </w:rPr>
              <w:t>No or weak changes</w:t>
            </w:r>
            <w:r w:rsidRPr="00D424AA">
              <w:rPr>
                <w:rFonts w:eastAsiaTheme="minorHAnsi" w:cs="Times New Roman"/>
                <w:color w:val="000000" w:themeColor="text1"/>
                <w:sz w:val="16"/>
                <w:szCs w:val="16"/>
                <w:lang w:val="en-GB" w:eastAsia="en-US"/>
              </w:rPr>
              <w:t xml:space="preserve">; CORDEX simulations: no change in most of domain, slight wetting over the Alps </w:t>
            </w:r>
            <w:r w:rsidRPr="00841A35">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id" : "ITEM-2", "itemData" : { "DOI" : "10.5194/hess-22-1017-2018", "abstract" : "\u00a9 2018 Author(s). There is growing evidence that climate change will alter water availability in Europe. Here, we investigate how hydrological low flows are affected under different levels of future global warming (i.e. 1.5, 2, and 3K with respect to the pre-industrial period) in rivers with a contributing area of more than 1000km2. The analysis is based on a multi-model ensemble of 45 hydrological simulations based on three representative concentration pathways (RCP2.6, RCP6.0, RCP8.5), five Coupled Model Intercomparison Project Phase 5 (CMIP5) general circulation models (GCMs: GFDL-ESM2M, HadGEM2-ES, IPSL-CM5A-LR, MIROC-ESM-CHEM, NorESM1-M) and three state-of-the-art hydrological models (HMs: mHM, Noah-MP, and PCR-GLOBWB). High-resolution model results are available at a spatial resolution of 5km across the pan-European domain at a daily temporal resolution. Low river flow is described as the percentile of daily streamflow that is exceeded 90% of the time. It is determined separately for each GCM/HM combination and warming scenario. The results show that the low-flow change signal amplifies with increasing warming levels. Low flows decrease in the Mediterranean region, while they increase in the Alpine and Northern regions. In the Mediterranean, the level of warming amplifies the signal from -12% under 1.5K, compared to the baseline period 1971-2000, to -35% under global warming of 3K, largely due to the projected decreases in annual precipitation. In contrast, the signal is amplified from +22 (1.5K) to +45% (3K) in the Alpine region due to changes in snow accumulation. The changes in low flows are significant for regions with relatively large change signals and under higher levels of warming. However, it is not possible to distinguish climate-induced differences in low flows between 1.5 and 2K warming because of (1) the large inter-annual variability which prevents distinguishing statistical estimates of period-averaged changes for a given GCM/HM combination, and (2) the uncertainty in the multi-model ensemble expressed by the signal-to-noise ratio. The contribution by the GCMs to the uncertainty in the model results is generally higher than the one by the HMs. However, the uncertainty due to HMs cannot be neglected. In the Alpine, Northern, and Mediterranean regions, the uncertainty contribution by the HMs is partly higher than those by the GCMs due to different representations of processes such as snow, soil moisture and evapotranspiration. Based o\u2026", "author" : [ { "dropping-particle" : "", "family" : "Marx", "given" : "A.", "non-dropping-particle" : "", "parse-names" : false, "suffix" : "" }, { "dropping-particle" : "", "family" : "Kumar", "given" : "R.", "non-dropping-particle" : "", "parse-names" : false, "suffix" : "" }, { "dropping-particle" : "", "family" : "Thober", "given" : "S.", "non-dropping-particle" : "", "parse-names" : false, "suffix" : "" }, { "dropping-particle" : "", "family" : "Rakovec", "given" : "O.", "non-dropping-particle" : "", "parse-names" : false, "suffix" : "" }, { "dropping-particle" : "", "family" : "Wanders", "given" : "N.", "non-dropping-particle" : "", "parse-names" : false, "suffix" : "" }, { "dropping-particle" : "", "family" : "Zink", "given" : "M.", "non-dropping-particle" : "", "parse-names" : false, "suffix" : "" }, { "dropping-particle" : "", "family" : "Wood", "given" : "E.F.", "non-dropping-particle" : "", "parse-names" : false, "suffix" : "" }, { "dropping-particle" : "", "family" : "Pan", "given" : "M.", "non-dropping-particle" : "", "parse-names" : false, "suffix" : "" }, { "dropping-particle" : "", "family" : "Sheffield", "given" : "J.", "non-dropping-particle" : "", "parse-names" : false, "suffix" : "" }, { "dropping-particle" : "", "family" : "Samaniego", "given" : "L.", "non-dropping-particle" : "", "parse-names" : false, "suffix" : "" } ], "container-title" : "Hydrology and Earth System Sciences", "id" : "ITEM-2", "issue" : "2", "issued" : { "date-parts" : [ [ "2018" ] ] }, "page" : "1017-1032", "title" : "Climate change alters low flows in Europe under global warming of 1.5, 2, and 3\u00b0C", "translator" : [ { "dropping-particle" : "", "family" : "S3385", "given" : "", "non-dropping-particle" : "", "parse-names" : false, "suffix" : "" } ], "type" : "article-journal", "volume" : "22" }, "uris" : [ "http://www.mendeley.com/documents/?uuid=97ce3b2a-7fb8-4f84-b393-512e505e5cb2"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Forzieri et al., 2014; Touma et al., 2015; Marx et al., 2018)", "plainTextFormattedCitation" : "(Forzieri et al., 2014; Touma et al., 2015; Marx et al., 2018)", "previouslyFormattedCitation" : "(Forzieri et al., 2014; Touma et al., 2015; Marx et al., 2018)" }, "properties" : { "noteIndex" : 0 }, "schema" : "https://github.com/citation-style-language/schema/raw/master/csl-citation.json" }</w:instrText>
            </w:r>
            <w:r w:rsidRPr="00841A35">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Forzieri et al., 2014; Touma et al., 2015; Marx et al., 2018)</w:t>
            </w:r>
            <w:r w:rsidRPr="00841A35">
              <w:rPr>
                <w:rFonts w:eastAsiaTheme="minorHAnsi" w:cs="Times New Roman"/>
                <w:color w:val="000000" w:themeColor="text1"/>
                <w:sz w:val="16"/>
                <w:szCs w:val="16"/>
                <w:lang w:val="en-GB" w:eastAsia="en-US"/>
              </w:rPr>
              <w:fldChar w:fldCharType="end"/>
            </w:r>
          </w:p>
          <w:p w14:paraId="2E691AA8" w14:textId="77777777" w:rsidR="00D376F0" w:rsidRPr="00D424AA" w:rsidRDefault="00D376F0" w:rsidP="00D424AA">
            <w:pPr>
              <w:spacing w:line="276" w:lineRule="auto"/>
              <w:rPr>
                <w:rFonts w:cs="Times New Roman"/>
                <w:color w:val="000000" w:themeColor="text1"/>
                <w:sz w:val="16"/>
                <w:szCs w:val="16"/>
                <w:lang w:val="en-GB"/>
              </w:rPr>
            </w:pPr>
          </w:p>
          <w:p w14:paraId="1130623F" w14:textId="77777777" w:rsidR="00D376F0" w:rsidRPr="00D424AA" w:rsidRDefault="00D376F0" w:rsidP="00D424AA">
            <w:pPr>
              <w:spacing w:line="276" w:lineRule="auto"/>
              <w:rPr>
                <w:rFonts w:cs="Times New Roman"/>
                <w:color w:val="000000" w:themeColor="text1"/>
                <w:sz w:val="16"/>
                <w:szCs w:val="16"/>
                <w:lang w:val="en-GB"/>
              </w:rPr>
            </w:pPr>
          </w:p>
        </w:tc>
        <w:tc>
          <w:tcPr>
            <w:tcW w:w="3119" w:type="dxa"/>
            <w:shd w:val="clear" w:color="auto" w:fill="FFE0D9"/>
            <w:tcMar>
              <w:top w:w="40" w:type="dxa"/>
              <w:left w:w="40" w:type="dxa"/>
              <w:bottom w:w="40" w:type="dxa"/>
              <w:right w:w="40" w:type="dxa"/>
            </w:tcMar>
          </w:tcPr>
          <w:p w14:paraId="0835BBBE" w14:textId="457431F5" w:rsidR="00D376F0" w:rsidRPr="00D424AA" w:rsidRDefault="00D376F0" w:rsidP="00D424AA">
            <w:pPr>
              <w:spacing w:line="276" w:lineRule="auto"/>
              <w:rPr>
                <w:rFonts w:cs="Times New Roman"/>
                <w:color w:val="000000" w:themeColor="text1"/>
                <w:sz w:val="16"/>
                <w:szCs w:val="16"/>
                <w:lang w:val="en-GB"/>
              </w:rPr>
            </w:pPr>
            <w:r w:rsidRPr="00D424AA">
              <w:rPr>
                <w:rFonts w:eastAsiaTheme="minorHAnsi" w:cs="Times New Roman"/>
                <w:b/>
                <w:i/>
                <w:iCs/>
                <w:color w:val="000000" w:themeColor="text1"/>
                <w:sz w:val="16"/>
                <w:szCs w:val="16"/>
                <w:lang w:val="en-GB" w:eastAsia="en-US"/>
              </w:rPr>
              <w:t>Medium confidence</w:t>
            </w:r>
            <w:r w:rsidRPr="00D424AA">
              <w:rPr>
                <w:rFonts w:eastAsiaTheme="minorHAnsi" w:cs="Times New Roman"/>
                <w:i/>
                <w:iCs/>
                <w:color w:val="000000" w:themeColor="text1"/>
                <w:sz w:val="16"/>
                <w:szCs w:val="16"/>
                <w:lang w:val="en-GB" w:eastAsia="en-US"/>
              </w:rPr>
              <w:t>:</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bCs/>
                <w:color w:val="000000" w:themeColor="text1"/>
                <w:sz w:val="16"/>
                <w:szCs w:val="16"/>
                <w:lang w:val="en-GB" w:eastAsia="en-US"/>
              </w:rPr>
              <w:t xml:space="preserve">Increase </w:t>
            </w:r>
            <w:r w:rsidRPr="00D424AA">
              <w:rPr>
                <w:rFonts w:eastAsiaTheme="minorHAnsi" w:cs="Times New Roman"/>
                <w:color w:val="000000" w:themeColor="text1"/>
                <w:sz w:val="16"/>
                <w:szCs w:val="16"/>
                <w:lang w:val="en-GB" w:eastAsia="en-US"/>
              </w:rPr>
              <w:t xml:space="preserve">in drying, mostly in western part of domain: summer season surface runoff compared to pre-industrial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Cook et al., 2020)</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annual discharge in substantial part o</w:t>
            </w:r>
            <w:r w:rsidRPr="00D424AA">
              <w:rPr>
                <w:rFonts w:eastAsiaTheme="minorHAnsi" w:cs="Times New Roman"/>
                <w:color w:val="000000" w:themeColor="text1"/>
                <w:sz w:val="16"/>
                <w:szCs w:val="16"/>
                <w:lang w:val="en-GB" w:eastAsia="en-US"/>
              </w:rPr>
              <w:t xml:space="preserve">f domain </w:t>
            </w:r>
            <w:r w:rsidRPr="00841A35">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73/pnas.1222460110", "ISSN" : "0027-8424",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of the global population with a severe decrease in water resources and will increase the number of people living under absolute water scarcity (&lt;500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1", "issue" : "9", "issued" : { "date-parts" : [ [ "2014", "3", "4" ] ] }, "page" : "3245-3250", "title" : "Multimodel assessment of water scarcity under climate change", "translator" : [ { "dropping-particle" : "", "family" : "S3291", "given" : "", "non-dropping-particle" : "", "parse-names" : false, "suffix" : "" } ], "type" : "article-journal", "volume" : "111" }, "uris" : [ "http://www.mendeley.com/documents/?uuid=ff86a893-79dc-4b6b-b414-be5bfd09884a" ] } ], "mendeley" : { "formattedCitation" : "(Schewe et al., 2014)", "plainTextFormattedCitation" : "(Schewe et al., 2014)", "previouslyFormattedCitation" : "(Schewe et al., 2014)" }, "properties" : { "noteIndex" : 0 }, "schema" : "https://github.com/citation-style-language/schema/raw/master/csl-citation.json" }</w:instrText>
            </w:r>
            <w:r w:rsidRPr="00841A35">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Schewe et al., 2014)</w:t>
            </w:r>
            <w:r w:rsidRPr="00841A35">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increase in duration and magnitude of l</w:t>
            </w:r>
            <w:r w:rsidRPr="00D424AA">
              <w:rPr>
                <w:rFonts w:eastAsiaTheme="minorHAnsi" w:cs="Times New Roman"/>
                <w:color w:val="000000" w:themeColor="text1"/>
                <w:sz w:val="16"/>
                <w:szCs w:val="16"/>
                <w:lang w:val="en-GB" w:eastAsia="en-US"/>
              </w:rPr>
              <w:t xml:space="preserve">ow flows over France, decrease in eastern part of domain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7/s10584-015-1570-4", "abstract" : "\u00a9 2015, Springer Science+Business Media Dordrecht.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 "non-dropping-particle" : "", "parse-names" : false, "suffix" : "" }, { "dropping-particle" : "", "family" : "Andersson", "given" : "J.C.M.", "non-dropping-particle" : "", "parse-names" : false, "suffix" : "" }, { "dropping-particle" : "", "family" : "Donnelly", "given" : "C.", "non-dropping-particle" : "", "parse-names" : false, "suffix" : "" }, { "dropping-particle" : "", "family" : "Feyen", "given" : "L.", "non-dropping-particle" : "", "parse-names" : false, "suffix" : "" }, { "dropping-particle" : "", "family" : "Greuell", "given" : "W.", "non-dropping-particle" : "", "parse-names" : false, "suffix" : "" }, { "dropping-particle" : "", "family" : "Ludwig", "given" : "F.", "non-dropping-particle" : "", "parse-names" : false, "suffix" : "" } ], "container-title" : "Climatic Change", "id" : "ITEM-1", "issue" : "2", "issued" : { "date-parts" : [ [ "2016" ] ] }, "page" : "341-355", "title" : "Projections of future floods and hydrological droughts in Europe under a +2\u00b0C global warming", "translator" : [ { "dropping-particle" : "", "family" : "S417", "given" : "", "non-dropping-particle" : "", "parse-names" : false, "suffix" : "" } ], "type" : "article-journal", "volume" : "135" }, "uris" : [ "http://www.mendeley.com/documents/?uuid=2fd6d07b-d008-47b7-a875-4e9ddca1e968"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Roudier et al., 2016)", "plainTextFormattedCitation" : "(Touma et al., 2015; Roudier et al., 2016)", "previouslyFormattedCitation" : "(Touma et al., 2015; Roudier et al., 2016)"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Touma et al., 2015; Roudier et al., 2016)</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CORDEX simulations. drying in western and southeastern parts of domain, but wetting over the Alps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id" : "ITEM-2", "itemData" : { "DOI" : "10.5194/hess-22-1017-2018", "abstract" : "\u00a9 2018 Author(s). There is growing evidence that climate change will alter water availability in Europe. Here, we investigate how hydrological low flows are affected under different levels of future global warming (i.e. 1.5, 2, and 3K with respect to the pre-industrial period) in rivers with a contributing area of more than 1000km2. The analysis is based on a multi-model ensemble of 45 hydrological simulations based on three representative concentration pathways (RCP2.6, RCP6.0, RCP8.5), five Coupled Model Intercomparison Project Phase 5 (CMIP5) general circulation models (GCMs: GFDL-ESM2M, HadGEM2-ES, IPSL-CM5A-LR, MIROC-ESM-CHEM, NorESM1-M) and three state-of-the-art hydrological models (HMs: mHM, Noah-MP, and PCR-GLOBWB). High-resolution model results are available at a spatial resolution of 5km across the pan-European domain at a daily temporal resolution. Low river flow is described as the percentile of daily streamflow that is exceeded 90% of the time. It is determined separately for each GCM/HM combination and warming scenario. The results show that the low-flow change signal amplifies with increasing warming levels. Low flows decrease in the Mediterranean region, while they increase in the Alpine and Northern regions. In the Mediterranean, the level of warming amplifies the signal from -12% under 1.5K, compared to the baseline period 1971-2000, to -35% under global warming of 3K, largely due to the projected decreases in annual precipitation. In contrast, the signal is amplified from +22 (1.5K) to +45% (3K) in the Alpine region due to changes in snow accumulation. The changes in low flows are significant for regions with relatively large change signals and under higher levels of warming. However, it is not possible to distinguish climate-induced differences in low flows between 1.5 and 2K warming because of (1) the large inter-annual variability which prevents distinguishing statistical estimates of period-averaged changes for a given GCM/HM combination, and (2) the uncertainty in the multi-model ensemble expressed by the signal-to-noise ratio. The contribution by the GCMs to the uncertainty in the model results is generally higher than the one by the HMs. However, the uncertainty due to HMs cannot be neglected. In the Alpine, Northern, and Mediterranean regions, the uncertainty contribution by the HMs is partly higher than those by the GCMs due to different representations of processes such as snow, soil moisture and evapotranspiration. Based o\u2026", "author" : [ { "dropping-particle" : "", "family" : "Marx", "given" : "A.", "non-dropping-particle" : "", "parse-names" : false, "suffix" : "" }, { "dropping-particle" : "", "family" : "Kumar", "given" : "R.", "non-dropping-particle" : "", "parse-names" : false, "suffix" : "" }, { "dropping-particle" : "", "family" : "Thober", "given" : "S.", "non-dropping-particle" : "", "parse-names" : false, "suffix" : "" }, { "dropping-particle" : "", "family" : "Rakovec", "given" : "O.", "non-dropping-particle" : "", "parse-names" : false, "suffix" : "" }, { "dropping-particle" : "", "family" : "Wanders", "given" : "N.", "non-dropping-particle" : "", "parse-names" : false, "suffix" : "" }, { "dropping-particle" : "", "family" : "Zink", "given" : "M.", "non-dropping-particle" : "", "parse-names" : false, "suffix" : "" }, { "dropping-particle" : "", "family" : "Wood", "given" : "E.F.", "non-dropping-particle" : "", "parse-names" : false, "suffix" : "" }, { "dropping-particle" : "", "family" : "Pan", "given" : "M.", "non-dropping-particle" : "", "parse-names" : false, "suffix" : "" }, { "dropping-particle" : "", "family" : "Sheffield", "given" : "J.", "non-dropping-particle" : "", "parse-names" : false, "suffix" : "" }, { "dropping-particle" : "", "family" : "Samaniego", "given" : "L.", "non-dropping-particle" : "", "parse-names" : false, "suffix" : "" } ], "container-title" : "Hydrology and Earth System Sciences", "id" : "ITEM-2", "issue" : "2", "issued" : { "date-parts" : [ [ "2018" ] ] }, "page" : "1017-1032", "title" : "Climate change alters low flows in Europe under global warming of 1.5, 2, and 3\u00b0C", "translator" : [ { "dropping-particle" : "", "family" : "S3385", "given" : "", "non-dropping-particle" : "", "parse-names" : false, "suffix" : "" } ], "type" : "article-journal", "volume" : "22" }, "uris" : [ "http://www.mendeley.com/documents/?uuid=97ce3b2a-7fb8-4f84-b393-512e505e5cb2" ] } ], "mendeley" : { "formattedCitation" : "(Forzieri et al., 2014; Marx et al., 2018)", "plainTextFormattedCitation" : "(Forzieri et al., 2014; Marx et al., 2018)", "previouslyFormattedCitation" : "(Forzieri et al., 2014; Marx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Forzieri et al., 2014; Marx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w:t>
            </w:r>
          </w:p>
        </w:tc>
        <w:tc>
          <w:tcPr>
            <w:tcW w:w="3347" w:type="dxa"/>
            <w:shd w:val="clear" w:color="auto" w:fill="FFE0D9"/>
            <w:tcMar>
              <w:top w:w="40" w:type="dxa"/>
              <w:left w:w="40" w:type="dxa"/>
              <w:bottom w:w="40" w:type="dxa"/>
              <w:right w:w="40" w:type="dxa"/>
            </w:tcMar>
          </w:tcPr>
          <w:p w14:paraId="10702BFD" w14:textId="34863535" w:rsidR="00D376F0" w:rsidRPr="00FE4BC4" w:rsidRDefault="00D376F0" w:rsidP="00841A35">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color w:val="000000" w:themeColor="text1"/>
                <w:sz w:val="16"/>
                <w:szCs w:val="16"/>
                <w:lang w:val="en-GB"/>
              </w:rPr>
              <w:t xml:space="preserve"> I</w:t>
            </w:r>
            <w:r w:rsidRPr="00D424AA">
              <w:rPr>
                <w:rFonts w:cs="Times New Roman"/>
                <w:b/>
                <w:bCs/>
                <w:color w:val="000000" w:themeColor="text1"/>
                <w:sz w:val="16"/>
                <w:szCs w:val="16"/>
                <w:lang w:val="en-GB"/>
              </w:rPr>
              <w:t>ncrease</w:t>
            </w:r>
            <w:r w:rsidRPr="00D424AA">
              <w:rPr>
                <w:rFonts w:cs="Times New Roman"/>
                <w:color w:val="000000" w:themeColor="text1"/>
                <w:sz w:val="16"/>
                <w:szCs w:val="16"/>
                <w:lang w:val="en-GB"/>
              </w:rPr>
              <w:t xml:space="preserve"> based on several lignes of evidence: Tendency towards drying but geographical variations </w:t>
            </w:r>
            <w:r w:rsidRPr="00D424AA">
              <w:rPr>
                <w:rFonts w:cs="Times New Roman"/>
                <w:color w:val="000000" w:themeColor="text1"/>
                <w:sz w:val="16"/>
                <w:szCs w:val="16"/>
                <w:lang w:val="en-GB"/>
              </w:rPr>
              <w:fldChar w:fldCharType="begin" w:fldLock="1"/>
            </w:r>
            <w:r w:rsidR="007D2D56">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3",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id" : "ITEM-4",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4",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Prudhomme et al., 2014; Giuntoli et al., 2015; Touma et al., 2015; Cook et al., 2020)</w:t>
            </w:r>
            <w:r w:rsidRPr="00D424AA">
              <w:rPr>
                <w:rFonts w:cs="Times New Roman"/>
                <w:color w:val="000000" w:themeColor="text1"/>
                <w:sz w:val="16"/>
                <w:szCs w:val="16"/>
                <w:lang w:val="en-GB"/>
              </w:rPr>
              <w:fldChar w:fldCharType="end"/>
            </w:r>
          </w:p>
        </w:tc>
      </w:tr>
      <w:tr w:rsidR="00D376F0" w:rsidRPr="00D424AA" w14:paraId="60DC3E9C" w14:textId="77777777" w:rsidTr="00723657">
        <w:tc>
          <w:tcPr>
            <w:tcW w:w="988" w:type="dxa"/>
            <w:vMerge w:val="restart"/>
          </w:tcPr>
          <w:p w14:paraId="4B2AA452"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Eastern Europe (EEU)</w:t>
            </w:r>
          </w:p>
          <w:p w14:paraId="3DEEB1B6" w14:textId="77777777" w:rsidR="00D376F0" w:rsidRPr="00D424AA" w:rsidRDefault="00D376F0" w:rsidP="00D424AA">
            <w:pPr>
              <w:rPr>
                <w:rFonts w:cs="Times New Roman"/>
                <w:color w:val="000000" w:themeColor="text1"/>
                <w:sz w:val="16"/>
                <w:szCs w:val="16"/>
                <w:lang w:val="en-GB"/>
              </w:rPr>
            </w:pPr>
          </w:p>
          <w:p w14:paraId="09245761" w14:textId="77777777" w:rsidR="00D376F0" w:rsidRPr="00D424AA" w:rsidRDefault="00D376F0" w:rsidP="00D424AA">
            <w:pPr>
              <w:rPr>
                <w:rFonts w:cs="Times New Roman"/>
                <w:color w:val="000000" w:themeColor="text1"/>
                <w:sz w:val="16"/>
                <w:szCs w:val="16"/>
                <w:lang w:val="en-GB"/>
              </w:rPr>
            </w:pPr>
          </w:p>
          <w:p w14:paraId="5238E9EC" w14:textId="77777777" w:rsidR="00D376F0" w:rsidRPr="00D424AA" w:rsidRDefault="00D376F0" w:rsidP="00D424AA">
            <w:pPr>
              <w:rPr>
                <w:rFonts w:cs="Times New Roman"/>
                <w:color w:val="000000" w:themeColor="text1"/>
                <w:sz w:val="16"/>
                <w:szCs w:val="16"/>
                <w:lang w:val="en-GB"/>
              </w:rPr>
            </w:pPr>
          </w:p>
          <w:p w14:paraId="6C72D9B9" w14:textId="77777777" w:rsidR="00D376F0" w:rsidRPr="00D424AA" w:rsidRDefault="00D376F0" w:rsidP="00D424AA">
            <w:pPr>
              <w:rPr>
                <w:rFonts w:cs="Times New Roman"/>
                <w:color w:val="000000" w:themeColor="text1"/>
                <w:sz w:val="16"/>
                <w:szCs w:val="16"/>
                <w:lang w:val="en-GB"/>
              </w:rPr>
            </w:pPr>
          </w:p>
          <w:p w14:paraId="0D1789FE" w14:textId="77777777" w:rsidR="00D376F0" w:rsidRPr="00D424AA" w:rsidRDefault="00D376F0" w:rsidP="00D424AA">
            <w:pPr>
              <w:rPr>
                <w:rFonts w:cs="Times New Roman"/>
                <w:color w:val="000000" w:themeColor="text1"/>
                <w:sz w:val="16"/>
                <w:szCs w:val="16"/>
                <w:lang w:val="en-GB"/>
              </w:rPr>
            </w:pPr>
          </w:p>
          <w:p w14:paraId="5B158B72" w14:textId="77777777" w:rsidR="00D376F0" w:rsidRPr="00D424AA" w:rsidRDefault="00D376F0" w:rsidP="00D424AA">
            <w:pPr>
              <w:rPr>
                <w:rFonts w:cs="Times New Roman"/>
                <w:color w:val="000000" w:themeColor="text1"/>
                <w:sz w:val="16"/>
                <w:szCs w:val="16"/>
                <w:lang w:val="en-GB"/>
              </w:rPr>
            </w:pPr>
          </w:p>
          <w:p w14:paraId="64937AC4" w14:textId="77777777" w:rsidR="00D376F0" w:rsidRPr="00D424AA" w:rsidRDefault="00D376F0" w:rsidP="00D424AA">
            <w:pPr>
              <w:rPr>
                <w:rFonts w:cs="Times New Roman"/>
                <w:color w:val="000000" w:themeColor="text1"/>
                <w:sz w:val="16"/>
                <w:szCs w:val="16"/>
                <w:lang w:val="en-GB"/>
              </w:rPr>
            </w:pPr>
          </w:p>
          <w:p w14:paraId="08D98FB1" w14:textId="77777777" w:rsidR="00D376F0" w:rsidRPr="00D424AA" w:rsidRDefault="00D376F0" w:rsidP="00D424AA">
            <w:pPr>
              <w:rPr>
                <w:rFonts w:cs="Times New Roman"/>
                <w:color w:val="000000" w:themeColor="text1"/>
                <w:sz w:val="16"/>
                <w:szCs w:val="16"/>
                <w:lang w:val="en-GB"/>
              </w:rPr>
            </w:pPr>
          </w:p>
          <w:p w14:paraId="1D6A2EA7" w14:textId="77777777" w:rsidR="00D376F0" w:rsidRPr="00D424AA" w:rsidRDefault="00D376F0" w:rsidP="00D424AA">
            <w:pPr>
              <w:rPr>
                <w:rFonts w:cs="Times New Roman"/>
                <w:color w:val="000000" w:themeColor="text1"/>
                <w:sz w:val="16"/>
                <w:szCs w:val="16"/>
                <w:lang w:val="en-GB"/>
              </w:rPr>
            </w:pPr>
          </w:p>
          <w:p w14:paraId="0D8C7CBC" w14:textId="77777777" w:rsidR="00D376F0" w:rsidRPr="00D424AA" w:rsidRDefault="00D376F0" w:rsidP="00D424AA">
            <w:pPr>
              <w:rPr>
                <w:rFonts w:cs="Times New Roman"/>
                <w:color w:val="000000" w:themeColor="text1"/>
                <w:sz w:val="16"/>
                <w:szCs w:val="16"/>
                <w:lang w:val="en-GB"/>
              </w:rPr>
            </w:pPr>
          </w:p>
          <w:p w14:paraId="6199F763" w14:textId="77777777" w:rsidR="00D376F0" w:rsidRPr="00D424AA" w:rsidRDefault="00D376F0" w:rsidP="00D424AA">
            <w:pPr>
              <w:rPr>
                <w:rFonts w:cs="Times New Roman"/>
                <w:color w:val="000000" w:themeColor="text1"/>
                <w:sz w:val="16"/>
                <w:szCs w:val="16"/>
                <w:lang w:val="en-GB"/>
              </w:rPr>
            </w:pPr>
          </w:p>
          <w:p w14:paraId="6AB4688E" w14:textId="77777777" w:rsidR="00D376F0" w:rsidRPr="00D424AA" w:rsidRDefault="00D376F0" w:rsidP="00D424AA">
            <w:pPr>
              <w:rPr>
                <w:rFonts w:cs="Times New Roman"/>
                <w:color w:val="000000" w:themeColor="text1"/>
                <w:sz w:val="16"/>
                <w:szCs w:val="16"/>
                <w:lang w:val="en-GB"/>
              </w:rPr>
            </w:pPr>
          </w:p>
        </w:tc>
        <w:tc>
          <w:tcPr>
            <w:tcW w:w="708" w:type="dxa"/>
            <w:tcBorders>
              <w:bottom w:val="single" w:sz="4" w:space="0" w:color="auto"/>
            </w:tcBorders>
          </w:tcPr>
          <w:p w14:paraId="261BF664" w14:textId="77777777" w:rsidR="00D376F0" w:rsidRPr="00D424AA" w:rsidRDefault="00D376F0" w:rsidP="00D424AA">
            <w:pPr>
              <w:rPr>
                <w:rFonts w:cs="Times New Roman"/>
                <w:iCs/>
                <w:color w:val="000000" w:themeColor="text1"/>
                <w:sz w:val="16"/>
                <w:szCs w:val="16"/>
                <w:lang w:val="en-GB"/>
              </w:rPr>
            </w:pPr>
            <w:r w:rsidRPr="00D424AA">
              <w:rPr>
                <w:rFonts w:cs="Times New Roman"/>
                <w:iCs/>
                <w:color w:val="000000" w:themeColor="text1"/>
                <w:sz w:val="16"/>
                <w:szCs w:val="16"/>
                <w:lang w:val="en-GB"/>
              </w:rPr>
              <w:t>MET</w:t>
            </w:r>
          </w:p>
        </w:tc>
        <w:tc>
          <w:tcPr>
            <w:tcW w:w="2552" w:type="dxa"/>
            <w:tcBorders>
              <w:bottom w:val="single" w:sz="4" w:space="0" w:color="auto"/>
            </w:tcBorders>
            <w:shd w:val="clear" w:color="auto" w:fill="D9D9D9" w:themeFill="background1" w:themeFillShade="D9"/>
          </w:tcPr>
          <w:p w14:paraId="19C815E6" w14:textId="4F3A9E9E" w:rsidR="00D376F0" w:rsidRPr="00D424AA" w:rsidRDefault="00D376F0" w:rsidP="00D424AA">
            <w:pPr>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or insignificant changes.</w:t>
            </w:r>
            <w:r w:rsidRPr="00D424AA">
              <w:rPr>
                <w:rFonts w:cs="Times New Roman"/>
                <w:color w:val="000000" w:themeColor="text1"/>
                <w:sz w:val="16"/>
                <w:szCs w:val="16"/>
                <w:lang w:val="en-GB"/>
              </w:rPr>
              <w:t xml:space="preserve"> Inconsistent or insignificant changes in CDD </w:t>
            </w:r>
            <w:commentRangeStart w:id="782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3103/S106837391907001X",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 ] }, "page" : "431-439", "title" : "Changes in precipitation regime over the territory of Russia: Data of regional climate modeling and observations", "translator" : [ { "dropping-particle" : "", "family" : "S2513", "given" : "", "non-dropping-particle" : "", "parse-names" : false, "suffix" : "" } ], "type" : "article-journal", "volume" : "44" }, "uris" : [ "http://www.mendeley.com/documents/?uuid=977fbf8e-46e3-4d4c-b252-3130163b8b0d"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Khlebnikova et al., 2019b; Dunn et al., 2020)", "manualFormatting" : "(Khlebnikova et al., 2019a; Dunn et al., 2020)", "plainTextFormattedCitation" : "(Khlebnikova et al., 2019b; Dunn et al., 2020)", "previouslyFormattedCitation" : "(Khlebnikova et al., 2019b;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hlebnikova et al., 2019</w:t>
            </w:r>
            <w:del w:id="7828" w:author="Robin Matthews" w:date="2021-07-14T17:54:00Z">
              <w:r w:rsidR="00A26296" w:rsidDel="006A36F4">
                <w:rPr>
                  <w:rFonts w:cs="Times New Roman"/>
                  <w:noProof/>
                  <w:color w:val="000000" w:themeColor="text1"/>
                  <w:sz w:val="16"/>
                  <w:szCs w:val="16"/>
                  <w:lang w:val="en-GB"/>
                </w:rPr>
                <w:delText>b</w:delText>
              </w:r>
            </w:del>
            <w:ins w:id="7829" w:author="Robin Matthews" w:date="2021-07-14T17:54:00Z">
              <w:r w:rsidR="006A36F4">
                <w:rPr>
                  <w:rFonts w:cs="Times New Roman"/>
                  <w:noProof/>
                  <w:color w:val="000000" w:themeColor="text1"/>
                  <w:sz w:val="16"/>
                  <w:szCs w:val="16"/>
                  <w:lang w:val="en-GB"/>
                </w:rPr>
                <w:t>a</w:t>
              </w:r>
            </w:ins>
            <w:r w:rsidR="00A26296">
              <w:rPr>
                <w:rFonts w:cs="Times New Roman"/>
                <w:noProof/>
                <w:color w:val="000000" w:themeColor="text1"/>
                <w:sz w:val="16"/>
                <w:szCs w:val="16"/>
                <w:lang w:val="en-GB"/>
              </w:rPr>
              <w:t>; Dunn et al., 2020)</w:t>
            </w:r>
            <w:r w:rsidRPr="00D424AA">
              <w:rPr>
                <w:rFonts w:cs="Times New Roman"/>
                <w:color w:val="000000" w:themeColor="text1"/>
                <w:sz w:val="16"/>
                <w:szCs w:val="16"/>
                <w:lang w:val="en-GB"/>
              </w:rPr>
              <w:fldChar w:fldCharType="end"/>
            </w:r>
            <w:commentRangeEnd w:id="7827"/>
            <w:r w:rsidR="00A26296">
              <w:rPr>
                <w:rStyle w:val="Marquedecommentaire"/>
              </w:rPr>
              <w:commentReference w:id="7827"/>
            </w:r>
            <w:r w:rsidRPr="00841A35">
              <w:rPr>
                <w:rFonts w:eastAsiaTheme="minorHAnsi" w:cs="Times New Roman"/>
                <w:color w:val="000000" w:themeColor="text1"/>
                <w:sz w:val="16"/>
                <w:szCs w:val="16"/>
                <w:lang w:val="en-GB" w:eastAsia="en-US"/>
              </w:rPr>
              <w:t xml:space="preserve">. No change or insignificant changes in SPI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3390/w10081043", "ISSN" : "2073-4441", "abstract" : "&lt;p&gt;In this study, drought events over a large area of the Northern Hemisphere, including continental Europe, Ireland, the United Kingdom, and the Mediterranean basin, were analyzed using the Standardized Precipitation Index (SPI) at various times scales (3, 6, 12, and 24 months). To this purpose, the Global Precipitation Climatology Centre (GPCC) Full Data Monthly Product Version 2018 data set, with spatial resolutions of 0.5\u00b0 longitude/latitude and for the period 1951\u20132016, has been used. First, the temporal evolution of the percentage of grid points, falling within the severe and extreme drought categories, has been evaluated. Then, a trend analysis has been performed at a seasonal scale, considering the autumn-winter and the spring-summer periods, and at an annual scale. The results of this paper highlight that the Mediterranean basin and North Africa are the most consistently vulnerable areas showing a general reduction in SPI values especially for the long time scale.&lt;/p&gt;", "author" : [ { "dropping-particle" : "", "family" : "Caloiero", "given" : "Tommaso", "non-dropping-particle" : "", "parse-names" : false, "suffix" : "" }, { "dropping-particle" : "", "family" : "Veltri", "given" : "Simone", "non-dropping-particle" : "", "parse-names" : false, "suffix" : "" }, { "dropping-particle" : "", "family" : "Caloiero", "given" : "Paola", "non-dropping-particle" : "", "parse-names" : false, "suffix" : "" }, { "dropping-particle" : "", "family" : "Frustaci", "given" : "Francesco", "non-dropping-particle" : "", "parse-names" : false, "suffix" : "" } ], "container-title" : "Water", "id" : "ITEM-1", "issue" : "8", "issued" : { "date-parts" : [ [ "2018", "8", "7" ] ] }, "page" : "1043", "title" : "Drought Analysis in Europe and in the Mediterranean Basin Using the Standardized Precipitation Index", "translator" : [ { "dropping-particle" : "", "family" : "S3009", "given" : "", "non-dropping-particle" : "", "parse-names" : false, "suffix" : "" } ], "type" : "article-journal", "volume" : "10" }, "uris" : [ "http://www.mendeley.com/documents/?uuid=e71fb590-d5a4-48cd-bf51-cea81b7603c2" ] }, { "id" : "ITEM-2",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2",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tagge et al., 2017; Caloiero et al., 2018; Spinoni et al., 2019)", "plainTextFormattedCitation" : "(Stagge et al., 2017; Caloiero et al., 2018; Spinoni et al., 2019)", "previouslyFormattedCitation" : "(Stagge et al., 2017; Caloiero et al., 2018; Spinoni et al., 2019)"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Stagge et al., 2017; Caloiero et al., 2018; Spinoni et al., 2019)</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w:t>
            </w:r>
          </w:p>
        </w:tc>
        <w:tc>
          <w:tcPr>
            <w:tcW w:w="1843" w:type="dxa"/>
            <w:tcBorders>
              <w:bottom w:val="single" w:sz="4" w:space="0" w:color="auto"/>
            </w:tcBorders>
            <w:shd w:val="clear" w:color="auto" w:fill="D9D9D9" w:themeFill="background1" w:themeFillShade="D9"/>
          </w:tcPr>
          <w:p w14:paraId="2BFCDB8B" w14:textId="77777777" w:rsidR="00D376F0" w:rsidRPr="00D424AA" w:rsidRDefault="00D376F0" w:rsidP="00841A35">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w:t>
            </w:r>
            <w:r w:rsidRPr="00D424AA">
              <w:rPr>
                <w:rFonts w:cs="Times New Roman"/>
                <w:b/>
                <w:bCs/>
                <w:color w:val="000000" w:themeColor="text1"/>
                <w:sz w:val="16"/>
                <w:szCs w:val="16"/>
                <w:lang w:val="en-GB"/>
              </w:rPr>
              <w:t>lack of studies.</w:t>
            </w:r>
          </w:p>
        </w:tc>
        <w:tc>
          <w:tcPr>
            <w:tcW w:w="2551" w:type="dxa"/>
            <w:shd w:val="clear" w:color="auto" w:fill="D9D9D9" w:themeFill="background1" w:themeFillShade="D9"/>
            <w:tcMar>
              <w:top w:w="40" w:type="dxa"/>
              <w:left w:w="40" w:type="dxa"/>
              <w:bottom w:w="40" w:type="dxa"/>
              <w:right w:w="40" w:type="dxa"/>
            </w:tcMar>
          </w:tcPr>
          <w:p w14:paraId="1E7F25CF" w14:textId="7AA127AF" w:rsidR="00D376F0" w:rsidRPr="00D424AA"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changes.</w:t>
            </w:r>
            <w:r w:rsidRPr="00D424AA">
              <w:rPr>
                <w:rFonts w:cs="Times New Roman"/>
                <w:color w:val="000000" w:themeColor="text1"/>
                <w:sz w:val="16"/>
                <w:szCs w:val="16"/>
                <w:lang w:val="en-GB"/>
              </w:rPr>
              <w:t xml:space="preserve"> Inconsistent changes in CDD  in CMIP6 (Chapter 11 Supplementary Material (11.SM)) and inSPI  in CMIP5 </w:t>
            </w:r>
            <w:commentRangeStart w:id="7830"/>
            <w:r w:rsidRPr="00D424AA">
              <w:rPr>
                <w:rFonts w:cs="Times New Roman"/>
                <w:color w:val="000000" w:themeColor="text1"/>
                <w:sz w:val="16"/>
                <w:szCs w:val="16"/>
                <w:lang w:val="en-GB"/>
              </w:rPr>
              <w:fldChar w:fldCharType="begin" w:fldLock="1"/>
            </w:r>
            <w:ins w:id="7831" w:author="Robin Matthews" w:date="2021-07-14T12:34:00Z">
              <w:r w:rsidR="00FC4A87">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ins>
            <w:del w:id="7832" w:author="Robin Matthews" w:date="2021-07-14T12:34:00Z">
              <w:r w:rsidR="00FF6231" w:rsidDel="00FC4A87">
                <w:rPr>
                  <w:rFonts w:cs="Times New Roman"/>
                  <w:color w:val="000000" w:themeColor="text1"/>
                  <w:sz w:val="16"/>
                  <w:szCs w:val="16"/>
                  <w:lang w:val="en-GB"/>
                </w:rPr>
                <w:del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plainTextFormattedCitation" : "(Touma et al., 2015; Xu et al., 2019a)", "previouslyFormattedCitation" : "(Touma et al., 2015;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w:t>
            </w:r>
            <w:del w:id="7833" w:author="Robin Matthews" w:date="2021-07-14T12:34:00Z">
              <w:r w:rsidR="00A26296" w:rsidDel="00FC4A87">
                <w:rPr>
                  <w:rFonts w:cs="Times New Roman"/>
                  <w:noProof/>
                  <w:color w:val="000000" w:themeColor="text1"/>
                  <w:sz w:val="16"/>
                  <w:szCs w:val="16"/>
                  <w:lang w:val="en-GB"/>
                </w:rPr>
                <w:delText>Xu et al., 2019a</w:delText>
              </w:r>
            </w:del>
            <w:ins w:id="7834"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30"/>
            <w:r w:rsidR="00A26296">
              <w:rPr>
                <w:rStyle w:val="Marquedecommentaire"/>
              </w:rPr>
              <w:commentReference w:id="7830"/>
            </w:r>
            <w:r w:rsidRPr="00841A35">
              <w:rPr>
                <w:rFonts w:cs="Times New Roman"/>
                <w:color w:val="000000" w:themeColor="text1"/>
                <w:sz w:val="16"/>
                <w:szCs w:val="16"/>
                <w:lang w:val="en-GB"/>
              </w:rPr>
              <w:t xml:space="preserve">. </w:t>
            </w:r>
          </w:p>
        </w:tc>
        <w:tc>
          <w:tcPr>
            <w:tcW w:w="3119" w:type="dxa"/>
            <w:shd w:val="clear" w:color="auto" w:fill="D9D9D9" w:themeFill="background1" w:themeFillShade="D9"/>
            <w:tcMar>
              <w:top w:w="40" w:type="dxa"/>
              <w:left w:w="40" w:type="dxa"/>
              <w:bottom w:w="40" w:type="dxa"/>
              <w:right w:w="40" w:type="dxa"/>
            </w:tcMar>
          </w:tcPr>
          <w:p w14:paraId="0EDA4687" w14:textId="03F4DEBD" w:rsidR="00D376F0" w:rsidRPr="00841A35"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Inconsistent changes. </w:t>
            </w:r>
            <w:r w:rsidRPr="00D424AA">
              <w:rPr>
                <w:rFonts w:cs="Times New Roman"/>
                <w:color w:val="000000" w:themeColor="text1"/>
                <w:sz w:val="16"/>
                <w:szCs w:val="16"/>
                <w:lang w:val="en-GB"/>
              </w:rPr>
              <w:t xml:space="preserve">Inconsistent changes in CDD in CMIP6 (Chapter 11 Supplementary Material (11.SM)) and  in SPI in CMIP5 </w:t>
            </w:r>
            <w:commentRangeStart w:id="7835"/>
            <w:r w:rsidRPr="00D424AA">
              <w:rPr>
                <w:rFonts w:cs="Times New Roman"/>
                <w:color w:val="000000" w:themeColor="text1"/>
                <w:sz w:val="16"/>
                <w:szCs w:val="16"/>
                <w:lang w:val="en-GB"/>
              </w:rPr>
              <w:fldChar w:fldCharType="begin" w:fldLock="1"/>
            </w:r>
            <w:ins w:id="7836" w:author="Robin Matthews" w:date="2021-07-14T12:34:00Z">
              <w:r w:rsidR="00FC4A87">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ins>
            <w:del w:id="7837" w:author="Robin Matthews" w:date="2021-07-14T12:34:00Z">
              <w:r w:rsidR="00FF6231" w:rsidDel="00FC4A87">
                <w:rPr>
                  <w:rFonts w:cs="Times New Roman"/>
                  <w:color w:val="000000" w:themeColor="text1"/>
                  <w:sz w:val="16"/>
                  <w:szCs w:val="16"/>
                  <w:lang w:val="en-GB"/>
                </w:rPr>
                <w:del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plainTextFormattedCitation" : "(Touma et al., 2015; Xu et al., 2019a)", "previouslyFormattedCitation" : "(Touma et al., 2015;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w:t>
            </w:r>
            <w:del w:id="7838" w:author="Robin Matthews" w:date="2021-07-14T12:34:00Z">
              <w:r w:rsidR="00A26296" w:rsidDel="00FC4A87">
                <w:rPr>
                  <w:rFonts w:cs="Times New Roman"/>
                  <w:noProof/>
                  <w:color w:val="000000" w:themeColor="text1"/>
                  <w:sz w:val="16"/>
                  <w:szCs w:val="16"/>
                  <w:lang w:val="en-GB"/>
                </w:rPr>
                <w:delText>Xu et al., 2019a</w:delText>
              </w:r>
            </w:del>
            <w:ins w:id="7839"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35"/>
            <w:r w:rsidR="00A26296">
              <w:rPr>
                <w:rStyle w:val="Marquedecommentaire"/>
              </w:rPr>
              <w:commentReference w:id="7835"/>
            </w:r>
          </w:p>
        </w:tc>
        <w:tc>
          <w:tcPr>
            <w:tcW w:w="3347" w:type="dxa"/>
            <w:shd w:val="clear" w:color="auto" w:fill="D0CECE" w:themeFill="background2" w:themeFillShade="E6"/>
            <w:tcMar>
              <w:top w:w="40" w:type="dxa"/>
              <w:left w:w="40" w:type="dxa"/>
              <w:bottom w:w="40" w:type="dxa"/>
              <w:right w:w="40" w:type="dxa"/>
            </w:tcMar>
          </w:tcPr>
          <w:p w14:paraId="66D051BA" w14:textId="676DA54D" w:rsidR="00D376F0" w:rsidRPr="00841A35"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changes.</w:t>
            </w:r>
            <w:r w:rsidRPr="00D424AA">
              <w:rPr>
                <w:rFonts w:cs="Times New Roman"/>
                <w:color w:val="000000" w:themeColor="text1"/>
                <w:sz w:val="16"/>
                <w:szCs w:val="16"/>
                <w:lang w:val="en-GB"/>
              </w:rPr>
              <w:t xml:space="preserve"> Inconsistent CDD changes in CMIP6 (Chapter 11 Supplementary Material (11.SM)) and weak decrease in drying or inconsistent changes in SPI projections </w:t>
            </w:r>
            <w:commentRangeStart w:id="7840"/>
            <w:r w:rsidRPr="00D424AA">
              <w:rPr>
                <w:rFonts w:cs="Times New Roman"/>
                <w:color w:val="000000" w:themeColor="text1"/>
                <w:sz w:val="16"/>
                <w:szCs w:val="16"/>
                <w:lang w:val="en-GB"/>
              </w:rPr>
              <w:fldChar w:fldCharType="begin" w:fldLock="1"/>
            </w:r>
            <w:ins w:id="7841" w:author="Robin Matthews" w:date="2021-07-14T17:54:00Z">
              <w:r w:rsidR="006A36F4">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Touma et al., 2015; Spinoni et al., 2020; Vicente-Serrano et al., 2020a)", "manualFormatting" : "(Touma et al., 2015; Spinoni et al., 2020; Vicente-Serrano et al., 2020c)", "plainTextFormattedCitation" : "(Touma et al., 2015; Spinoni et al., 2020; Vicente-Serrano et al., 2020a)", "previouslyFormattedCitation" : "(Touma et al., 2015; Spinoni et al., 2020; Vicente-Serrano et al., 2020a)" }, "properties" : { "noteIndex" : 0 }, "schema" : "https://github.com/citation-style-language/schema/raw/master/csl-citation.json" }</w:instrText>
              </w:r>
            </w:ins>
            <w:del w:id="7842" w:author="Robin Matthews" w:date="2021-07-14T17:54:00Z">
              <w:r w:rsidR="00FF6231" w:rsidDel="006A36F4">
                <w:rPr>
                  <w:rFonts w:cs="Times New Roman"/>
                  <w:color w:val="000000" w:themeColor="text1"/>
                  <w:sz w:val="16"/>
                  <w:szCs w:val="16"/>
                  <w:lang w:val="en-GB"/>
                </w:rPr>
                <w:del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Touma et al., 2015; Spinoni et al., 2020; Vicente-Serrano et al., 2020a)", "plainTextFormattedCitation" : "(Touma et al., 2015; Spinoni et al., 2020; Vicente-Serrano et al., 2020a)", "previouslyFormattedCitation" : "(Touma et al., 2015; Spinoni et al., 2020; Vicente-Serrano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 Spinoni et al., 2020; Vicente-Serrano et al., 2020</w:t>
            </w:r>
            <w:ins w:id="7843" w:author="Robin Matthews" w:date="2021-07-14T17:54:00Z">
              <w:r w:rsidR="006A36F4">
                <w:rPr>
                  <w:rFonts w:cs="Times New Roman"/>
                  <w:noProof/>
                  <w:color w:val="000000" w:themeColor="text1"/>
                  <w:sz w:val="16"/>
                  <w:szCs w:val="16"/>
                  <w:lang w:val="en-GB"/>
                </w:rPr>
                <w:t>c</w:t>
              </w:r>
            </w:ins>
            <w:del w:id="7844" w:author="Robin Matthews" w:date="2021-07-14T17:54:00Z">
              <w:r w:rsidR="00A26296" w:rsidDel="006A36F4">
                <w:rPr>
                  <w:rFonts w:cs="Times New Roman"/>
                  <w:noProof/>
                  <w:color w:val="000000" w:themeColor="text1"/>
                  <w:sz w:val="16"/>
                  <w:szCs w:val="16"/>
                  <w:lang w:val="en-GB"/>
                </w:rPr>
                <w:delText>a</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40"/>
            <w:r w:rsidR="00A26296">
              <w:rPr>
                <w:rStyle w:val="Marquedecommentaire"/>
              </w:rPr>
              <w:commentReference w:id="7840"/>
            </w:r>
          </w:p>
        </w:tc>
      </w:tr>
      <w:tr w:rsidR="00D376F0" w:rsidRPr="00F1665C" w14:paraId="568034D9" w14:textId="77777777" w:rsidTr="00723657">
        <w:trPr>
          <w:trHeight w:val="232"/>
        </w:trPr>
        <w:tc>
          <w:tcPr>
            <w:tcW w:w="988" w:type="dxa"/>
            <w:vMerge/>
          </w:tcPr>
          <w:p w14:paraId="7C5AD20A" w14:textId="77777777" w:rsidR="00D376F0" w:rsidRPr="00D424AA" w:rsidRDefault="00D376F0" w:rsidP="00D424AA">
            <w:pPr>
              <w:rPr>
                <w:rFonts w:cs="Times New Roman"/>
                <w:color w:val="000000" w:themeColor="text1"/>
                <w:sz w:val="16"/>
                <w:szCs w:val="16"/>
                <w:lang w:val="en-GB"/>
              </w:rPr>
            </w:pPr>
          </w:p>
        </w:tc>
        <w:tc>
          <w:tcPr>
            <w:tcW w:w="708" w:type="dxa"/>
            <w:tcBorders>
              <w:top w:val="single" w:sz="4" w:space="0" w:color="auto"/>
            </w:tcBorders>
          </w:tcPr>
          <w:p w14:paraId="4338D50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7650352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552" w:type="dxa"/>
            <w:tcBorders>
              <w:top w:val="single" w:sz="4" w:space="0" w:color="auto"/>
            </w:tcBorders>
            <w:shd w:val="clear" w:color="auto" w:fill="D9D9D9" w:themeFill="background1" w:themeFillShade="D9"/>
          </w:tcPr>
          <w:p w14:paraId="7E13A59A" w14:textId="0FB16DE0" w:rsidR="00D376F0" w:rsidRPr="00841A35"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i/>
                <w:iCs/>
                <w:color w:val="000000" w:themeColor="text1"/>
                <w:sz w:val="16"/>
                <w:szCs w:val="16"/>
                <w:lang w:val="en-GB"/>
              </w:rPr>
              <w:t>:</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Inconsistent or weak chang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2",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2",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Greve et al., 2014; Spinoni et al., 2019; Padr\u00f3n et al., 2020)", "plainTextFormattedCitation" : "(Greve et al., 2014; Spinoni et al., 2019; Padr\u00f3n et al., 2020)", "previouslyFormattedCitation" : "(Greve et al., 2014; Spinoni et al., 2019; Padr\u00f3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reve et al., 2014; Spinoni et al., 2019; Padrón et al., 2020)</w:t>
            </w:r>
            <w:r w:rsidRPr="00D424AA">
              <w:rPr>
                <w:rFonts w:cs="Times New Roman"/>
                <w:color w:val="000000" w:themeColor="text1"/>
                <w:sz w:val="16"/>
                <w:szCs w:val="16"/>
                <w:lang w:val="en-GB"/>
              </w:rPr>
              <w:fldChar w:fldCharType="end"/>
            </w:r>
          </w:p>
        </w:tc>
        <w:tc>
          <w:tcPr>
            <w:tcW w:w="1843" w:type="dxa"/>
            <w:tcBorders>
              <w:top w:val="single" w:sz="4" w:space="0" w:color="auto"/>
            </w:tcBorders>
            <w:shd w:val="clear" w:color="auto" w:fill="D9D9D9" w:themeFill="background1" w:themeFillShade="D9"/>
          </w:tcPr>
          <w:p w14:paraId="52C50B24" w14:textId="77777777"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w:t>
            </w:r>
            <w:r w:rsidRPr="00D424AA">
              <w:rPr>
                <w:rFonts w:cs="Times New Roman"/>
                <w:b/>
                <w:bCs/>
                <w:color w:val="000000" w:themeColor="text1"/>
                <w:sz w:val="16"/>
                <w:szCs w:val="16"/>
                <w:lang w:val="en-GB"/>
              </w:rPr>
              <w:t>lack of studies</w:t>
            </w:r>
          </w:p>
        </w:tc>
        <w:tc>
          <w:tcPr>
            <w:tcW w:w="2551" w:type="dxa"/>
            <w:shd w:val="clear" w:color="auto" w:fill="D9D9D9" w:themeFill="background1" w:themeFillShade="D9"/>
            <w:tcMar>
              <w:top w:w="40" w:type="dxa"/>
              <w:left w:w="40" w:type="dxa"/>
              <w:bottom w:w="40" w:type="dxa"/>
              <w:right w:w="40" w:type="dxa"/>
            </w:tcMar>
          </w:tcPr>
          <w:p w14:paraId="6C494A34" w14:textId="71BA872E" w:rsidR="00D376F0" w:rsidRPr="00D424AA" w:rsidRDefault="00D376F0" w:rsidP="00D424AA">
            <w:pPr>
              <w:spacing w:line="276" w:lineRule="auto"/>
              <w:rPr>
                <w:rFonts w:eastAsiaTheme="minorHAnsi" w:cs="Times New Roman"/>
                <w:color w:val="000000" w:themeColor="text1"/>
                <w:sz w:val="16"/>
                <w:szCs w:val="16"/>
                <w:lang w:val="en-GB" w:eastAsia="en-US"/>
              </w:rPr>
            </w:pPr>
            <w:r w:rsidRPr="00D424AA">
              <w:rPr>
                <w:rFonts w:cs="Times New Roman"/>
                <w:b/>
                <w:i/>
                <w:color w:val="000000" w:themeColor="text1"/>
                <w:sz w:val="16"/>
                <w:szCs w:val="16"/>
                <w:lang w:val="en-GB"/>
              </w:rPr>
              <w:t>Low confidence</w:t>
            </w:r>
            <w:r w:rsidRPr="00D424AA">
              <w:rPr>
                <w:rFonts w:cs="Times New Roman"/>
                <w:i/>
                <w:color w:val="000000" w:themeColor="text1"/>
                <w:sz w:val="16"/>
                <w:szCs w:val="16"/>
                <w:lang w:val="en-GB"/>
              </w:rPr>
              <w:t xml:space="preserve"> </w:t>
            </w:r>
            <w:r w:rsidRPr="00D424AA">
              <w:rPr>
                <w:rFonts w:cs="Times New Roman"/>
                <w:color w:val="000000" w:themeColor="text1"/>
                <w:sz w:val="16"/>
                <w:szCs w:val="16"/>
                <w:lang w:val="en-GB"/>
              </w:rPr>
              <w:t xml:space="preserve">based on different metrics: </w:t>
            </w:r>
            <w:r w:rsidRPr="00D424AA">
              <w:rPr>
                <w:rFonts w:cs="Times New Roman"/>
                <w:b/>
                <w:bCs/>
                <w:color w:val="000000" w:themeColor="text1"/>
                <w:sz w:val="16"/>
                <w:szCs w:val="16"/>
                <w:lang w:val="en-GB"/>
              </w:rPr>
              <w:t>Inconsisten</w:t>
            </w:r>
            <w:r w:rsidRPr="00D424AA">
              <w:rPr>
                <w:rFonts w:cs="Times New Roman"/>
                <w:color w:val="000000" w:themeColor="text1"/>
                <w:sz w:val="16"/>
                <w:szCs w:val="16"/>
                <w:lang w:val="en-GB"/>
              </w:rPr>
              <w:t xml:space="preserve">t trends in both CMIP6 surface and total soil moisture (Chapter 11 Supplementary Material (11.SM)); weak trends in CMIP5 soil moisture </w:t>
            </w:r>
            <w:commentRangeStart w:id="7845"/>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846" w:author="Robin Matthews" w:date="2021-07-14T12:34:00Z">
              <w:r w:rsidR="00A26296" w:rsidDel="00FC4A87">
                <w:rPr>
                  <w:rFonts w:cs="Times New Roman"/>
                  <w:noProof/>
                  <w:color w:val="000000" w:themeColor="text1"/>
                  <w:sz w:val="16"/>
                  <w:szCs w:val="16"/>
                  <w:lang w:val="en-GB"/>
                </w:rPr>
                <w:delText>Xu et al., 2019a</w:delText>
              </w:r>
            </w:del>
            <w:ins w:id="7847"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45"/>
            <w:r w:rsidR="00A26296">
              <w:rPr>
                <w:rStyle w:val="Marquedecommentaire"/>
              </w:rPr>
              <w:commentReference w:id="7845"/>
            </w:r>
            <w:r w:rsidRPr="00841A35">
              <w:rPr>
                <w:rFonts w:eastAsiaTheme="minorHAnsi" w:cs="Times New Roman"/>
                <w:color w:val="000000" w:themeColor="text1"/>
                <w:sz w:val="16"/>
                <w:szCs w:val="16"/>
                <w:lang w:val="en-GB" w:eastAsia="en-US"/>
              </w:rPr>
              <w:t xml:space="preserve">  or SPEI-PM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Naumann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projections</w:t>
            </w:r>
          </w:p>
          <w:p w14:paraId="52B09CD5" w14:textId="77777777" w:rsidR="00D376F0" w:rsidRPr="00D424AA" w:rsidRDefault="00D376F0" w:rsidP="00841A35">
            <w:pPr>
              <w:spacing w:line="276" w:lineRule="auto"/>
              <w:rPr>
                <w:rFonts w:cs="Times New Roman"/>
                <w:color w:val="000000" w:themeColor="text1"/>
                <w:sz w:val="16"/>
                <w:szCs w:val="16"/>
                <w:lang w:val="en-GB"/>
              </w:rPr>
            </w:pPr>
          </w:p>
        </w:tc>
        <w:tc>
          <w:tcPr>
            <w:tcW w:w="3119" w:type="dxa"/>
            <w:shd w:val="clear" w:color="auto" w:fill="D9D9D9" w:themeFill="background1" w:themeFillShade="D9"/>
          </w:tcPr>
          <w:p w14:paraId="5C7D7F9A" w14:textId="0AE04E3E" w:rsidR="00D376F0" w:rsidRPr="00D424AA" w:rsidRDefault="00D376F0" w:rsidP="00D424AA">
            <w:pPr>
              <w:spacing w:line="276" w:lineRule="auto"/>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i/>
                <w:color w:val="000000" w:themeColor="text1"/>
                <w:sz w:val="16"/>
                <w:szCs w:val="16"/>
                <w:lang w:val="en-GB"/>
              </w:rPr>
              <w:t xml:space="preserve"> </w:t>
            </w:r>
            <w:r w:rsidRPr="00D424AA">
              <w:rPr>
                <w:rFonts w:cs="Times New Roman"/>
                <w:color w:val="000000" w:themeColor="text1"/>
                <w:sz w:val="16"/>
                <w:szCs w:val="16"/>
                <w:lang w:val="en-GB"/>
              </w:rPr>
              <w:t xml:space="preserve">based on different metrics : </w:t>
            </w:r>
            <w:r w:rsidRPr="00D424AA">
              <w:rPr>
                <w:rFonts w:cs="Times New Roman"/>
                <w:b/>
                <w:bCs/>
                <w:color w:val="000000" w:themeColor="text1"/>
                <w:sz w:val="16"/>
                <w:szCs w:val="16"/>
                <w:lang w:val="en-GB"/>
              </w:rPr>
              <w:t>Inconsistent</w:t>
            </w:r>
            <w:r w:rsidRPr="00D424AA">
              <w:rPr>
                <w:rFonts w:cs="Times New Roman"/>
                <w:color w:val="000000" w:themeColor="text1"/>
                <w:sz w:val="16"/>
                <w:szCs w:val="16"/>
                <w:lang w:val="en-GB"/>
              </w:rPr>
              <w:t xml:space="preserve"> trends in both CMIP6 surface and total soil moisture (Chapter 11 Supplementary Material (11.SM)); weak trends in CMIP5 soil moisture </w:t>
            </w:r>
            <w:commentRangeStart w:id="7848"/>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849" w:author="Robin Matthews" w:date="2021-07-14T12:34:00Z">
              <w:r w:rsidR="00A26296" w:rsidDel="00FC4A87">
                <w:rPr>
                  <w:rFonts w:cs="Times New Roman"/>
                  <w:noProof/>
                  <w:color w:val="000000" w:themeColor="text1"/>
                  <w:sz w:val="16"/>
                  <w:szCs w:val="16"/>
                  <w:lang w:val="en-GB"/>
                </w:rPr>
                <w:delText>Xu et al., 2019a</w:delText>
              </w:r>
            </w:del>
            <w:ins w:id="7850"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48"/>
            <w:r w:rsidR="00A26296">
              <w:rPr>
                <w:rStyle w:val="Marquedecommentaire"/>
              </w:rPr>
              <w:commentReference w:id="7848"/>
            </w:r>
            <w:r w:rsidRPr="00841A35">
              <w:rPr>
                <w:rFonts w:eastAsiaTheme="minorHAnsi" w:cs="Times New Roman"/>
                <w:color w:val="000000" w:themeColor="text1"/>
                <w:sz w:val="16"/>
                <w:szCs w:val="16"/>
                <w:lang w:val="en-GB" w:eastAsia="en-US"/>
              </w:rPr>
              <w:t xml:space="preserve"> or SPEI-PM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Naumann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projections </w:t>
            </w:r>
          </w:p>
        </w:tc>
        <w:tc>
          <w:tcPr>
            <w:tcW w:w="3347" w:type="dxa"/>
            <w:shd w:val="clear" w:color="auto" w:fill="D9D9D9" w:themeFill="background1" w:themeFillShade="D9"/>
          </w:tcPr>
          <w:p w14:paraId="55952A2F" w14:textId="324553A2" w:rsidR="00D376F0" w:rsidRPr="00D424AA" w:rsidRDefault="00D376F0" w:rsidP="00841A35">
            <w:pPr>
              <w:spacing w:line="276" w:lineRule="auto"/>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i/>
                <w:color w:val="000000" w:themeColor="text1"/>
                <w:sz w:val="16"/>
                <w:szCs w:val="16"/>
                <w:lang w:val="en-GB"/>
              </w:rPr>
              <w:t xml:space="preserve"> </w:t>
            </w:r>
            <w:r w:rsidRPr="00D424AA">
              <w:rPr>
                <w:rFonts w:cs="Times New Roman"/>
                <w:iCs/>
                <w:color w:val="000000" w:themeColor="text1"/>
                <w:sz w:val="16"/>
                <w:szCs w:val="16"/>
                <w:lang w:val="en-GB"/>
              </w:rPr>
              <w:t>I</w:t>
            </w:r>
            <w:r w:rsidRPr="00D424AA">
              <w:rPr>
                <w:rFonts w:cs="Times New Roman"/>
                <w:b/>
                <w:bCs/>
                <w:iCs/>
                <w:color w:val="000000" w:themeColor="text1"/>
                <w:sz w:val="16"/>
                <w:szCs w:val="16"/>
                <w:lang w:val="en-GB"/>
              </w:rPr>
              <w:t xml:space="preserve">nconsistent </w:t>
            </w:r>
            <w:r w:rsidRPr="00D424AA">
              <w:rPr>
                <w:rFonts w:cs="Times New Roman"/>
                <w:iCs/>
                <w:color w:val="000000" w:themeColor="text1"/>
                <w:sz w:val="16"/>
                <w:szCs w:val="16"/>
                <w:lang w:val="en-GB"/>
              </w:rPr>
              <w:t xml:space="preserve">trends based  </w:t>
            </w:r>
            <w:r w:rsidRPr="00D424AA">
              <w:rPr>
                <w:rFonts w:cs="Times New Roman"/>
                <w:color w:val="000000" w:themeColor="text1"/>
                <w:sz w:val="16"/>
                <w:szCs w:val="16"/>
                <w:lang w:val="en-GB"/>
              </w:rPr>
              <w:t xml:space="preserve">on different metrics: Slight wetting or inconsistent trends in total soil moisture (Chapter 11 Supplementary Material (11.SM));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slight drying in surface soil moisture (Chapter 11 Supplementary Material (11.SM));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Increasing drying of measures based on evaporative demand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mendeley" : { "formattedCitation" : "(Naumann et al., 2018)", "plainTextFormattedCitation" : "(Naumann et al., 2018)", "previouslyFormattedCitation" : "(Naumann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Naumann et al.,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t>
            </w:r>
          </w:p>
        </w:tc>
      </w:tr>
      <w:tr w:rsidR="00D376F0" w:rsidRPr="00F1665C" w14:paraId="0651A3FD" w14:textId="77777777" w:rsidTr="00723657">
        <w:trPr>
          <w:trHeight w:val="3172"/>
        </w:trPr>
        <w:tc>
          <w:tcPr>
            <w:tcW w:w="988" w:type="dxa"/>
            <w:vMerge/>
          </w:tcPr>
          <w:p w14:paraId="0F7858A1" w14:textId="77777777" w:rsidR="00D376F0" w:rsidRPr="00D424AA" w:rsidRDefault="00D376F0" w:rsidP="00D424AA">
            <w:pPr>
              <w:rPr>
                <w:rFonts w:cs="Times New Roman"/>
                <w:color w:val="000000" w:themeColor="text1"/>
                <w:sz w:val="16"/>
                <w:szCs w:val="16"/>
                <w:lang w:val="en-GB"/>
              </w:rPr>
            </w:pPr>
          </w:p>
        </w:tc>
        <w:tc>
          <w:tcPr>
            <w:tcW w:w="708" w:type="dxa"/>
            <w:tcBorders>
              <w:top w:val="single" w:sz="4" w:space="0" w:color="auto"/>
            </w:tcBorders>
          </w:tcPr>
          <w:p w14:paraId="16ECCC4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552" w:type="dxa"/>
            <w:shd w:val="clear" w:color="auto" w:fill="D9D9D9" w:themeFill="background1" w:themeFillShade="D9"/>
          </w:tcPr>
          <w:p w14:paraId="156513E3" w14:textId="0BDA3CD7" w:rsidR="00D376F0" w:rsidRPr="00841A35"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N</w:t>
            </w:r>
            <w:r w:rsidRPr="00D424AA">
              <w:rPr>
                <w:rFonts w:cs="Times New Roman"/>
                <w:b/>
                <w:bCs/>
                <w:color w:val="000000" w:themeColor="text1"/>
                <w:sz w:val="16"/>
                <w:szCs w:val="16"/>
                <w:lang w:val="en-GB"/>
              </w:rPr>
              <w:t>o enough data and limited studies</w:t>
            </w:r>
            <w:r w:rsidRPr="00D424AA">
              <w:rPr>
                <w:rFonts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mendeley" : { "formattedCitation" : "(Gudmundsson et al., 2021)", "plainTextFormattedCitation" : "(Gudmundsson et al., 2021)", "previouslyFormattedCitation" : "(Gudmundsson et al., 2021)"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udmundsson et al., 2021)</w:t>
            </w:r>
            <w:r w:rsidRPr="00D424AA">
              <w:rPr>
                <w:rFonts w:cs="Times New Roman"/>
                <w:color w:val="000000" w:themeColor="text1"/>
                <w:sz w:val="16"/>
                <w:szCs w:val="16"/>
                <w:lang w:val="en-GB"/>
              </w:rPr>
              <w:fldChar w:fldCharType="end"/>
            </w:r>
          </w:p>
        </w:tc>
        <w:tc>
          <w:tcPr>
            <w:tcW w:w="1843" w:type="dxa"/>
            <w:shd w:val="clear" w:color="auto" w:fill="D9D9D9" w:themeFill="background1" w:themeFillShade="D9"/>
          </w:tcPr>
          <w:p w14:paraId="61B8B45E" w14:textId="77777777"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because of </w:t>
            </w:r>
            <w:r w:rsidRPr="00D424AA">
              <w:rPr>
                <w:rFonts w:cs="Times New Roman"/>
                <w:b/>
                <w:bCs/>
                <w:color w:val="000000" w:themeColor="text1"/>
                <w:sz w:val="16"/>
                <w:szCs w:val="16"/>
                <w:lang w:val="en-GB"/>
              </w:rPr>
              <w:t>lack of studies</w:t>
            </w:r>
          </w:p>
        </w:tc>
        <w:tc>
          <w:tcPr>
            <w:tcW w:w="2551" w:type="dxa"/>
            <w:shd w:val="clear" w:color="auto" w:fill="D9D9D9" w:themeFill="background1" w:themeFillShade="D9"/>
            <w:tcMar>
              <w:top w:w="40" w:type="dxa"/>
              <w:left w:w="40" w:type="dxa"/>
              <w:bottom w:w="40" w:type="dxa"/>
              <w:right w:w="40" w:type="dxa"/>
            </w:tcMar>
          </w:tcPr>
          <w:p w14:paraId="05EC703D" w14:textId="58B34181" w:rsidR="00D376F0" w:rsidRPr="00841A35" w:rsidRDefault="00D376F0" w:rsidP="00D424AA">
            <w:pPr>
              <w:spacing w:after="160" w:line="259" w:lineRule="auto"/>
              <w:rPr>
                <w:rFonts w:cs="Times New Roman"/>
                <w:i/>
                <w:color w:val="000000" w:themeColor="text1"/>
                <w:sz w:val="16"/>
                <w:szCs w:val="16"/>
                <w:lang w:val="en-GB"/>
              </w:rPr>
            </w:pPr>
            <w:r w:rsidRPr="00D424AA">
              <w:rPr>
                <w:rFonts w:eastAsiaTheme="minorHAnsi" w:cs="Times New Roman"/>
                <w:b/>
                <w:i/>
                <w:iCs/>
                <w:color w:val="000000" w:themeColor="text1"/>
                <w:sz w:val="16"/>
                <w:szCs w:val="16"/>
                <w:lang w:val="en-GB" w:eastAsia="en-US"/>
              </w:rPr>
              <w:t>Low confidence:</w:t>
            </w:r>
            <w:r w:rsidRPr="00D424AA">
              <w:rPr>
                <w:rFonts w:eastAsiaTheme="minorHAnsi" w:cs="Times New Roman"/>
                <w:color w:val="000000" w:themeColor="text1"/>
                <w:sz w:val="16"/>
                <w:szCs w:val="16"/>
                <w:lang w:val="en-GB" w:eastAsia="en-US"/>
              </w:rPr>
              <w:t xml:space="preserve"> </w:t>
            </w:r>
            <w:r w:rsidRPr="00D424AA">
              <w:rPr>
                <w:rFonts w:cs="Times New Roman"/>
                <w:b/>
                <w:color w:val="000000" w:themeColor="text1"/>
                <w:sz w:val="16"/>
                <w:szCs w:val="16"/>
                <w:lang w:val="en-GB"/>
              </w:rPr>
              <w:t xml:space="preserve">Limited evidence. One study shows lack of signal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3119" w:type="dxa"/>
            <w:shd w:val="clear" w:color="auto" w:fill="D9D9D9" w:themeFill="background1" w:themeFillShade="D9"/>
          </w:tcPr>
          <w:p w14:paraId="5A9A91D3" w14:textId="351F414B" w:rsidR="00D376F0" w:rsidRPr="00D424AA" w:rsidRDefault="00D376F0" w:rsidP="00D424AA">
            <w:pPr>
              <w:rPr>
                <w:rFonts w:cs="Times New Roman"/>
                <w:i/>
                <w:color w:val="000000" w:themeColor="text1"/>
                <w:sz w:val="16"/>
                <w:szCs w:val="16"/>
                <w:lang w:val="en-GB"/>
              </w:rPr>
            </w:pPr>
            <w:r w:rsidRPr="00D424AA">
              <w:rPr>
                <w:rFonts w:eastAsiaTheme="minorHAnsi" w:cs="Times New Roman"/>
                <w:b/>
                <w:i/>
                <w:iCs/>
                <w:color w:val="000000" w:themeColor="text1"/>
                <w:sz w:val="16"/>
                <w:szCs w:val="16"/>
                <w:lang w:val="en-GB" w:eastAsia="en-US"/>
              </w:rPr>
              <w:t>Low confidence</w:t>
            </w:r>
            <w:r w:rsidRPr="00D424AA">
              <w:rPr>
                <w:rFonts w:eastAsiaTheme="minorHAnsi" w:cs="Times New Roman"/>
                <w:color w:val="000000" w:themeColor="text1"/>
                <w:sz w:val="16"/>
                <w:szCs w:val="16"/>
                <w:lang w:val="en-GB" w:eastAsia="en-US"/>
              </w:rPr>
              <w:t>:</w:t>
            </w:r>
            <w:r w:rsidRPr="00D424AA">
              <w:rPr>
                <w:rFonts w:eastAsiaTheme="minorHAnsi" w:cs="Times New Roman"/>
                <w:b/>
                <w:bCs/>
                <w:color w:val="000000" w:themeColor="text1"/>
                <w:sz w:val="16"/>
                <w:szCs w:val="16"/>
                <w:lang w:val="en-GB" w:eastAsia="en-US"/>
              </w:rPr>
              <w:t xml:space="preserve"> Inconsistent</w:t>
            </w:r>
            <w:r w:rsidRPr="00D424AA">
              <w:rPr>
                <w:rFonts w:eastAsiaTheme="minorHAnsi" w:cs="Times New Roman"/>
                <w:color w:val="000000" w:themeColor="text1"/>
                <w:sz w:val="16"/>
                <w:szCs w:val="16"/>
                <w:lang w:val="en-GB" w:eastAsia="en-US"/>
              </w:rPr>
              <w:t xml:space="preserve"> changes. Some studies with increases in drought/decrease in runoff: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mendeley" : { "formattedCitation" : "(Forzieri et al., 2014)", "plainTextFormattedCitation" : "(Forzieri et al., 2014)", "previouslyFormattedCitation" : "(Forzieri et al., 2014)"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Forzieri et al., 2014)</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11 RCMs forced with CMIP5 models and the LISFLOOD model] : Decrease in the 20 yr return level minimum flow and deficit volum</w:t>
            </w:r>
            <w:r w:rsidRPr="00D424AA">
              <w:rPr>
                <w:rFonts w:eastAsiaTheme="minorHAnsi" w:cs="Times New Roman"/>
                <w:color w:val="000000" w:themeColor="text1"/>
                <w:sz w:val="16"/>
                <w:szCs w:val="16"/>
                <w:lang w:val="en-GB" w:eastAsia="en-US"/>
              </w:rPr>
              <w:t xml:space="preserve">es;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Cook et al., 2020)</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decrease in summer surface runoff in CMIP6 models. Some studies with no change in HYDR drought or runoff: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10584-015-1570-4", "abstract" : "\u00a9 2015, Springer Science+Business Media Dordrecht.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 "non-dropping-particle" : "", "parse-names" : false, "suffix" : "" }, { "dropping-particle" : "", "family" : "Andersson", "given" : "J.C.M.", "non-dropping-particle" : "", "parse-names" : false, "suffix" : "" }, { "dropping-particle" : "", "family" : "Donnelly", "given" : "C.", "non-dropping-particle" : "", "parse-names" : false, "suffix" : "" }, { "dropping-particle" : "", "family" : "Feyen", "given" : "L.", "non-dropping-particle" : "", "parse-names" : false, "suffix" : "" }, { "dropping-particle" : "", "family" : "Greuell", "given" : "W.", "non-dropping-particle" : "", "parse-names" : false, "suffix" : "" }, { "dropping-particle" : "", "family" : "Ludwig", "given" : "F.", "non-dropping-particle" : "", "parse-names" : false, "suffix" : "" } ], "container-title" : "Climatic Change", "id" : "ITEM-1", "issue" : "2", "issued" : { "date-parts" : [ [ "2016" ] ] }, "page" : "341-355", "title" : "Projections of future floods and hydrological droughts in Europe under a +2\u00b0C global warming", "translator" : [ { "dropping-particle" : "", "family" : "S417", "given" : "", "non-dropping-particle" : "", "parse-names" : false, "suffix" : "" } ], "type" : "article-journal", "volume" : "135" }, "uris" : [ "http://www.mendeley.com/documents/?uuid=2fd6d07b-d008-47b7-a875-4e9ddca1e968"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Roudier et al., 2016)", "plainTextFormattedCitation" : "(Touma et al., 2015; Roudier et al., 2016)", "previouslyFormattedCitation" : "(Touma et al., 2015; Roudier et al., 2016)"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Touma et al., 2015; Roudier et al., 2016)</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11 RCMs]: No substantial changes in the severity of</w:t>
            </w:r>
            <w:r w:rsidRPr="00D424AA">
              <w:rPr>
                <w:rFonts w:cs="Times New Roman"/>
                <w:color w:val="000000" w:themeColor="text1"/>
                <w:sz w:val="16"/>
                <w:szCs w:val="16"/>
                <w:lang w:val="en-GB"/>
              </w:rPr>
              <w:t xml:space="preserve"> the low flow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73/pnas.1222460110", "ISSN" : "0027-8424",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of the global population with a severe decrease in water resources and will increase the number of people living under absolute water scarcity (&lt;500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1", "issue" : "9", "issued" : { "date-parts" : [ [ "2014", "3", "4" ] ] }, "page" : "3245-3250", "title" : "Multimodel assessment of water scarcity under climate change", "translator" : [ { "dropping-particle" : "", "family" : "S3291", "given" : "", "non-dropping-particle" : "", "parse-names" : false, "suffix" : "" } ], "type" : "article-journal", "volume" : "111" }, "uris" : [ "http://www.mendeley.com/documents/?uuid=ff86a893-79dc-4b6b-b414-be5bfd09884a" ] } ], "mendeley" : { "formattedCitation" : "(Schewe et al., 2014)", "plainTextFormattedCitation" : "(Schewe et al., 2014)", "previouslyFormattedCitation" : "(Schewe et al.,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chewe et al., 2014)</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No substantial changes in the an</w:t>
            </w:r>
            <w:r w:rsidRPr="00D424AA">
              <w:rPr>
                <w:rFonts w:cs="Times New Roman"/>
                <w:color w:val="000000" w:themeColor="text1"/>
                <w:sz w:val="16"/>
                <w:szCs w:val="16"/>
                <w:lang w:val="en-GB"/>
              </w:rPr>
              <w:t>nual runoff.</w:t>
            </w:r>
          </w:p>
        </w:tc>
        <w:tc>
          <w:tcPr>
            <w:tcW w:w="3347" w:type="dxa"/>
            <w:shd w:val="clear" w:color="auto" w:fill="FFE0D9"/>
          </w:tcPr>
          <w:p w14:paraId="76D9384C" w14:textId="7D1685D2" w:rsidR="00D376F0" w:rsidRPr="00D424AA" w:rsidRDefault="00D376F0" w:rsidP="00D424AA">
            <w:pPr>
              <w:rPr>
                <w:rFonts w:cs="Times New Roman"/>
                <w:color w:val="000000" w:themeColor="text1"/>
                <w:sz w:val="16"/>
                <w:szCs w:val="16"/>
                <w:lang w:val="en-GB"/>
              </w:rPr>
            </w:pPr>
            <w:r w:rsidRPr="00D424AA">
              <w:rPr>
                <w:rFonts w:eastAsiaTheme="minorHAnsi" w:cs="Times New Roman"/>
                <w:b/>
                <w:i/>
                <w:iCs/>
                <w:color w:val="000000" w:themeColor="text1"/>
                <w:sz w:val="16"/>
                <w:szCs w:val="16"/>
                <w:lang w:val="en-GB" w:eastAsia="en-US"/>
              </w:rPr>
              <w:t>Medium confidence</w:t>
            </w:r>
            <w:r w:rsidRPr="00D424AA">
              <w:rPr>
                <w:rFonts w:eastAsiaTheme="minorHAnsi" w:cs="Times New Roman"/>
                <w:i/>
                <w:iCs/>
                <w:color w:val="000000" w:themeColor="text1"/>
                <w:sz w:val="16"/>
                <w:szCs w:val="16"/>
                <w:lang w:val="en-GB" w:eastAsia="en-US"/>
              </w:rPr>
              <w:t>:</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color w:val="000000" w:themeColor="text1"/>
                <w:sz w:val="16"/>
                <w:szCs w:val="16"/>
                <w:lang w:val="en-GB" w:eastAsia="en-US"/>
              </w:rPr>
              <w:t>Weak</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bCs/>
                <w:color w:val="000000" w:themeColor="text1"/>
                <w:sz w:val="16"/>
                <w:szCs w:val="16"/>
                <w:lang w:val="en-GB" w:eastAsia="en-US"/>
              </w:rPr>
              <w:t>increase</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mendeley" : { "formattedCitation" : "(Forzieri et al., 2014)", "plainTextFormattedCitation" : "(Forzieri et al., 2014)", "previouslyFormattedCitation" : "(Forzieri et al., 2014)"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Forzieri et al., 2014)</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11 RCMs forced with CMIP5 models and the LISFLOOD model] : Decrease in the 20 yr return level minimum flow and deficit.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13 CMIP6 models and SSP3-7.0. Moderate decrease (20%) of total runoff  in eastern Europe during the warm season.. </w:t>
            </w:r>
            <w:r w:rsidRPr="00D424AA">
              <w:rPr>
                <w:rFonts w:cs="Times New Roman"/>
                <w:color w:val="000000" w:themeColor="text1"/>
                <w:sz w:val="16"/>
                <w:szCs w:val="16"/>
                <w:lang w:val="en-GB"/>
              </w:rPr>
              <w:fldChar w:fldCharType="begin" w:fldLock="1"/>
            </w:r>
            <w:r w:rsidR="007D2D56">
              <w:rPr>
                <w:rFonts w:cs="Times New Roman"/>
                <w:color w:val="000000" w:themeColor="text1"/>
                <w:sz w:val="16"/>
                <w:szCs w:val="16"/>
                <w:lang w:val="en-GB"/>
              </w:rPr>
              <w:instrText>ADDIN CSL_CITATION { "citationItems" : [ { "id" : "ITEM-1",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1",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plainTextFormattedCitation" : "(Prudhomme et al., 2014)", "previouslyFormattedCitation" : "(Prudhomme et al.,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Prudhomme et al., 2014)</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5 CMIP5 models and 7 global impact models. RCP8.5] Small increase (10</w:t>
            </w:r>
            <w:r w:rsidRPr="00D424AA">
              <w:rPr>
                <w:rFonts w:cs="Times New Roman"/>
                <w:color w:val="000000" w:themeColor="text1"/>
                <w:sz w:val="16"/>
                <w:szCs w:val="16"/>
                <w:lang w:val="en-GB"/>
              </w:rPr>
              <w:t xml:space="preserve">%) of dry day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mendeley" : { "formattedCitation" : "(Giuntoli et al., 2015)", "plainTextFormattedCitation" : "(Giuntoli et al., 2015)", "previouslyFormattedCitation" : "(Giuntoli et al., 2015)"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iuntoli et al., 2015)</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Weak increase in probability of low flow but low signal to noise ratio.</w:t>
            </w:r>
          </w:p>
        </w:tc>
      </w:tr>
      <w:tr w:rsidR="00D376F0" w:rsidRPr="002F1ADD" w14:paraId="60E39B73" w14:textId="77777777" w:rsidTr="00723657">
        <w:trPr>
          <w:trHeight w:val="3067"/>
        </w:trPr>
        <w:tc>
          <w:tcPr>
            <w:tcW w:w="988" w:type="dxa"/>
            <w:vMerge w:val="restart"/>
          </w:tcPr>
          <w:p w14:paraId="050CD570"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ern Europe (NEU)</w:t>
            </w:r>
          </w:p>
        </w:tc>
        <w:tc>
          <w:tcPr>
            <w:tcW w:w="708" w:type="dxa"/>
          </w:tcPr>
          <w:p w14:paraId="5864E9D3" w14:textId="77777777" w:rsidR="00D376F0" w:rsidRPr="00D424AA" w:rsidDel="00C31F35"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MET</w:t>
            </w:r>
          </w:p>
        </w:tc>
        <w:tc>
          <w:tcPr>
            <w:tcW w:w="2552" w:type="dxa"/>
            <w:shd w:val="clear" w:color="auto" w:fill="E0EBF8"/>
          </w:tcPr>
          <w:p w14:paraId="326B3013" w14:textId="231119E3" w:rsidR="00D376F0" w:rsidRPr="00841A35" w:rsidRDefault="00D376F0" w:rsidP="00D424AA">
            <w:pPr>
              <w:rPr>
                <w:rFonts w:cs="Times New Roman"/>
                <w:color w:val="000000" w:themeColor="text1"/>
                <w:sz w:val="16"/>
                <w:szCs w:val="16"/>
                <w:lang w:val="en-GB"/>
              </w:rPr>
            </w:pPr>
            <w:r w:rsidRPr="00D424AA">
              <w:rPr>
                <w:rFonts w:eastAsiaTheme="minorHAnsi" w:cs="Times New Roman"/>
                <w:b/>
                <w:i/>
                <w:iCs/>
                <w:color w:val="000000" w:themeColor="text1"/>
                <w:sz w:val="16"/>
                <w:szCs w:val="16"/>
                <w:lang w:val="en-GB" w:eastAsia="en-US"/>
              </w:rPr>
              <w:t>Medium confidence:</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bCs/>
                <w:color w:val="000000" w:themeColor="text1"/>
                <w:sz w:val="16"/>
                <w:szCs w:val="16"/>
                <w:lang w:val="en-GB" w:eastAsia="en-US"/>
              </w:rPr>
              <w:t xml:space="preserve">Decrease </w:t>
            </w:r>
            <w:r w:rsidRPr="00D424AA">
              <w:rPr>
                <w:rFonts w:eastAsiaTheme="minorHAnsi" w:cs="Times New Roman"/>
                <w:color w:val="000000" w:themeColor="text1"/>
                <w:sz w:val="16"/>
                <w:szCs w:val="16"/>
                <w:lang w:val="en-GB" w:eastAsia="en-US"/>
              </w:rPr>
              <w:t xml:space="preserve">in intensity and frequency; but dependence on considered index, time frame and region, including negligible trends over shorter periods or some subregions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2",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2",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4",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4",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mendeley" : { "formattedCitation" : "(Orlowsky and Seneviratne, 2013; Stagge et al., 2017; Spinoni et al., 2019; Dunn et al., 2020)", "plainTextFormattedCitation" : "(Orlowsky and Seneviratne, 2013; Stagge et al., 2017; Spinoni et al., 2019; Dunn et al., 2020)", "previouslyFormattedCitation" : "(Orlowsky and Seneviratne, 2013; Stagge et al., 2017; Spinoni et al., 2019; Dunn et al., 2020)"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Orlowsky and Seneviratne, 2013; Stagge et al., 2017; Spinoni et al., 2019; Dunn et al., 2020)</w:t>
            </w:r>
            <w:r w:rsidRPr="00D424AA">
              <w:rPr>
                <w:rFonts w:eastAsiaTheme="minorHAnsi" w:cs="Times New Roman"/>
                <w:color w:val="000000" w:themeColor="text1"/>
                <w:sz w:val="16"/>
                <w:szCs w:val="16"/>
                <w:lang w:val="en-GB" w:eastAsia="en-US"/>
              </w:rPr>
              <w:fldChar w:fldCharType="end"/>
            </w:r>
          </w:p>
        </w:tc>
        <w:tc>
          <w:tcPr>
            <w:tcW w:w="1843" w:type="dxa"/>
            <w:shd w:val="clear" w:color="auto" w:fill="E0EBF8"/>
          </w:tcPr>
          <w:p w14:paraId="55201C5F" w14:textId="3E4B30A3" w:rsidR="00D376F0" w:rsidRPr="00D424AA" w:rsidRDefault="00D376F0" w:rsidP="00D424AA">
            <w:pPr>
              <w:rPr>
                <w:rFonts w:cs="Times New Roman"/>
                <w:color w:val="000000" w:themeColor="text1"/>
                <w:sz w:val="16"/>
                <w:szCs w:val="16"/>
                <w:lang w:val="en-GB"/>
              </w:rPr>
            </w:pPr>
            <w:r w:rsidRPr="00D424AA">
              <w:rPr>
                <w:rFonts w:eastAsiaTheme="minorHAnsi" w:cs="Times New Roman"/>
                <w:b/>
                <w:i/>
                <w:iCs/>
                <w:color w:val="000000" w:themeColor="text1"/>
                <w:sz w:val="16"/>
                <w:szCs w:val="16"/>
                <w:lang w:val="en-GB" w:eastAsia="en-US"/>
              </w:rPr>
              <w:t>Medium confidence:</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bCs/>
                <w:color w:val="000000" w:themeColor="text1"/>
                <w:sz w:val="16"/>
                <w:szCs w:val="16"/>
                <w:lang w:val="en-GB" w:eastAsia="en-US"/>
              </w:rPr>
              <w:t>Human contribution to</w:t>
            </w:r>
            <w:r w:rsidRPr="00D424AA">
              <w:rPr>
                <w:rFonts w:eastAsiaTheme="minorHAnsi" w:cs="Times New Roman"/>
                <w:color w:val="000000" w:themeColor="text1"/>
                <w:sz w:val="16"/>
                <w:szCs w:val="16"/>
                <w:lang w:val="en-GB" w:eastAsia="en-US"/>
              </w:rPr>
              <w:t xml:space="preserve"> </w:t>
            </w:r>
            <w:r w:rsidRPr="00D424AA">
              <w:rPr>
                <w:rFonts w:eastAsiaTheme="minorHAnsi" w:cs="Times New Roman"/>
                <w:b/>
                <w:bCs/>
                <w:color w:val="000000" w:themeColor="text1"/>
                <w:sz w:val="16"/>
                <w:szCs w:val="16"/>
                <w:lang w:val="en-GB" w:eastAsia="en-US"/>
              </w:rPr>
              <w:t xml:space="preserve">decrease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88/1748-9326/11/4/044005", "author" : [ { "dropping-particle" : "", "family" : "Gudmundsson", "given" : "L", "non-dropping-particle" : "", "parse-names" : false, "suffix" : "" }, { "dropping-particle" : "", "family" : "Seneviratne", "given" : "S I", "non-dropping-particle" : "", "parse-names" : false, "suffix" : "" } ], "container-title" : "Environmental Research Letters", "id" : "ITEM-1", "issue" : "4", "issued" : { "date-parts" : [ [ "2016" ] ] }, "note" : "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From Duplicate 1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n\nFrom Duplicate 2 (Anthropogenic climate change affects meteorological drought risk in Europe - Gudmundsson, L; Seneviratne, S I)\n\nCited By :8\n\nExport Date: 13 July 2018", "title" : "Anthropogenic climate change affects meteorological drought risk in Europe", "translator" : [ { "dropping-particle" : "", "family" : "S1539", "given" : "", "non-dropping-particle" : "", "parse-names" : false, "suffix" : "" } ], "type" : "article-journal", "volume" : "11" }, "uris" : [ "http://www.mendeley.com/documents/?uuid=c392a139-870a-4eca-b035-64f61b62f7fc" ] } ], "mendeley" : { "formattedCitation" : "(Gudmundsson and Seneviratne, 2016)", "manualFormatting" : "(Gudmundsson and Seneviratne, 2016)", "plainTextFormattedCitation" : "(Gudmundsson and Seneviratne, 2016)", "previouslyFormattedCitation" : "(Gudmundsson and Seneviratne, 2016)"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Gudmundsson and Seneviratne, 2016)</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w:t>
            </w:r>
          </w:p>
        </w:tc>
        <w:tc>
          <w:tcPr>
            <w:tcW w:w="2551" w:type="dxa"/>
            <w:shd w:val="clear" w:color="auto" w:fill="E0EBF8"/>
            <w:tcMar>
              <w:top w:w="40" w:type="dxa"/>
              <w:left w:w="40" w:type="dxa"/>
              <w:bottom w:w="40" w:type="dxa"/>
              <w:right w:w="40" w:type="dxa"/>
            </w:tcMar>
          </w:tcPr>
          <w:p w14:paraId="4BED4FB0" w14:textId="46AD0778" w:rsidR="00D376F0" w:rsidRPr="00D424AA" w:rsidRDefault="00D376F0" w:rsidP="00D424AA">
            <w:pPr>
              <w:spacing w:after="160" w:line="259" w:lineRule="auto"/>
              <w:rPr>
                <w:rFonts w:cs="Times New Roman"/>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
                <w:bCs/>
                <w:color w:val="000000" w:themeColor="text1"/>
                <w:sz w:val="16"/>
                <w:szCs w:val="16"/>
                <w:lang w:val="en-GB"/>
              </w:rPr>
              <w:t xml:space="preserve"> Decrease</w:t>
            </w:r>
            <w:r w:rsidRPr="00D424AA">
              <w:rPr>
                <w:rFonts w:cs="Times New Roman"/>
                <w:color w:val="000000" w:themeColor="text1"/>
                <w:sz w:val="16"/>
                <w:szCs w:val="16"/>
                <w:lang w:val="en-GB"/>
              </w:rPr>
              <w:t xml:space="preserve"> of drought frequency and severity based on SPI indices </w:t>
            </w:r>
            <w:commentRangeStart w:id="7851"/>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w:t>
            </w:r>
            <w:del w:id="7852" w:author="Robin Matthews" w:date="2021-07-14T12:34:00Z">
              <w:r w:rsidR="00A26296" w:rsidDel="00FC4A87">
                <w:rPr>
                  <w:rFonts w:cs="Times New Roman"/>
                  <w:noProof/>
                  <w:color w:val="000000" w:themeColor="text1"/>
                  <w:sz w:val="16"/>
                  <w:szCs w:val="16"/>
                  <w:lang w:val="en-GB"/>
                </w:rPr>
                <w:delText>Xu et al., 2019a</w:delText>
              </w:r>
            </w:del>
            <w:ins w:id="7853"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51"/>
            <w:r w:rsidR="00A26296">
              <w:rPr>
                <w:rStyle w:val="Marquedecommentaire"/>
              </w:rPr>
              <w:commentReference w:id="7851"/>
            </w:r>
            <w:r w:rsidRPr="00841A35">
              <w:rPr>
                <w:rFonts w:cs="Times New Roman"/>
                <w:color w:val="000000" w:themeColor="text1"/>
                <w:sz w:val="16"/>
                <w:szCs w:val="16"/>
                <w:lang w:val="en-GB"/>
              </w:rPr>
              <w:t xml:space="preserve">, but unclear sign in CDD (Chapter 11 Supplementary Material </w:t>
            </w:r>
            <w:r w:rsidRPr="00D424AA">
              <w:rPr>
                <w:rFonts w:cs="Times New Roman"/>
                <w:color w:val="000000" w:themeColor="text1"/>
                <w:sz w:val="16"/>
                <w:szCs w:val="16"/>
                <w:lang w:val="en-GB"/>
              </w:rPr>
              <w:t>(11.SM)).</w:t>
            </w:r>
          </w:p>
        </w:tc>
        <w:tc>
          <w:tcPr>
            <w:tcW w:w="3119" w:type="dxa"/>
            <w:shd w:val="clear" w:color="auto" w:fill="E0EBF8"/>
          </w:tcPr>
          <w:p w14:paraId="6A16F158" w14:textId="3C88E55C" w:rsidR="00D376F0" w:rsidRPr="00D424AA" w:rsidRDefault="00D376F0" w:rsidP="00D424AA">
            <w:pPr>
              <w:spacing w:after="160" w:line="259" w:lineRule="auto"/>
              <w:rPr>
                <w:rFonts w:cs="Times New Roman"/>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color w:val="000000" w:themeColor="text1"/>
                <w:sz w:val="16"/>
                <w:szCs w:val="16"/>
                <w:lang w:val="en-GB"/>
              </w:rPr>
              <w:t xml:space="preserve"> D</w:t>
            </w:r>
            <w:r w:rsidRPr="00D424AA">
              <w:rPr>
                <w:rFonts w:cs="Times New Roman"/>
                <w:b/>
                <w:bCs/>
                <w:color w:val="000000" w:themeColor="text1"/>
                <w:sz w:val="16"/>
                <w:szCs w:val="16"/>
                <w:lang w:val="en-GB"/>
              </w:rPr>
              <w:t>ecrease</w:t>
            </w:r>
            <w:r w:rsidRPr="00D424AA">
              <w:rPr>
                <w:rFonts w:cs="Times New Roman"/>
                <w:color w:val="000000" w:themeColor="text1"/>
                <w:sz w:val="16"/>
                <w:szCs w:val="16"/>
                <w:lang w:val="en-GB"/>
              </w:rPr>
              <w:t xml:space="preserve"> of drought frequency and severity based on SPI indices </w:t>
            </w:r>
            <w:commentRangeStart w:id="7854"/>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Touma et al., 2015; Xu et al., 2019a)", "manualFormatting" : "(Touma et al., 2015; L. Xu et al., 2019)", "plainTextFormattedCitation" : "(Touma et al., 2015; Xu et al., 2019a)", "previouslyFormattedCitation" : "(Touma et al., 2015;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w:t>
            </w:r>
            <w:del w:id="7855" w:author="Robin Matthews" w:date="2021-07-14T12:34:00Z">
              <w:r w:rsidR="00A26296" w:rsidDel="00FC4A87">
                <w:rPr>
                  <w:rFonts w:cs="Times New Roman"/>
                  <w:noProof/>
                  <w:color w:val="000000" w:themeColor="text1"/>
                  <w:sz w:val="16"/>
                  <w:szCs w:val="16"/>
                  <w:lang w:val="en-GB"/>
                </w:rPr>
                <w:delText>Xu et al., 2019a</w:delText>
              </w:r>
            </w:del>
            <w:ins w:id="7856"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54"/>
            <w:r w:rsidR="00A26296">
              <w:rPr>
                <w:rStyle w:val="Marquedecommentaire"/>
              </w:rPr>
              <w:commentReference w:id="7854"/>
            </w:r>
            <w:r w:rsidRPr="00841A35">
              <w:rPr>
                <w:rFonts w:cs="Times New Roman"/>
                <w:color w:val="000000" w:themeColor="text1"/>
                <w:sz w:val="16"/>
                <w:szCs w:val="16"/>
                <w:lang w:val="en-GB"/>
              </w:rPr>
              <w:t>, but unclear sign in CDD (Chapter 11 Supp</w:t>
            </w:r>
            <w:r w:rsidRPr="00D424AA">
              <w:rPr>
                <w:rFonts w:cs="Times New Roman"/>
                <w:color w:val="000000" w:themeColor="text1"/>
                <w:sz w:val="16"/>
                <w:szCs w:val="16"/>
                <w:lang w:val="en-GB"/>
              </w:rPr>
              <w:t>lementary Material (11.SM)).</w:t>
            </w:r>
          </w:p>
        </w:tc>
        <w:tc>
          <w:tcPr>
            <w:tcW w:w="3347" w:type="dxa"/>
            <w:shd w:val="clear" w:color="auto" w:fill="FBE4D5" w:themeFill="accent2" w:themeFillTint="33"/>
          </w:tcPr>
          <w:p w14:paraId="0D35B814" w14:textId="56F89EDD" w:rsidR="00D376F0" w:rsidRPr="00D424AA" w:rsidRDefault="00D376F0" w:rsidP="00D424AA">
            <w:pPr>
              <w:rPr>
                <w:rFonts w:cs="Times New Roman"/>
                <w:shd w:val="clear" w:color="auto" w:fill="FFE3D8"/>
                <w:lang w:val="en-GB"/>
              </w:rPr>
            </w:pPr>
            <w:r w:rsidRPr="00D424AA">
              <w:rPr>
                <w:rFonts w:cs="Times New Roman"/>
                <w:b/>
                <w:i/>
                <w:sz w:val="16"/>
                <w:szCs w:val="16"/>
                <w:lang w:val="en-GB"/>
              </w:rPr>
              <w:t>Medium confidence: Decrease</w:t>
            </w:r>
            <w:r w:rsidRPr="00D424AA">
              <w:rPr>
                <w:rFonts w:cs="Times New Roman"/>
                <w:sz w:val="16"/>
                <w:szCs w:val="16"/>
                <w:lang w:val="en-GB"/>
              </w:rPr>
              <w:t xml:space="preserve"> of drought frequency and severity based on SPI indices </w:t>
            </w:r>
            <w:commentRangeStart w:id="7857"/>
            <w:r w:rsidRPr="00D424AA">
              <w:rPr>
                <w:rFonts w:cs="Times New Roman"/>
                <w:sz w:val="16"/>
                <w:szCs w:val="16"/>
                <w:lang w:val="en-GB"/>
              </w:rPr>
              <w:fldChar w:fldCharType="begin" w:fldLock="1"/>
            </w:r>
            <w:ins w:id="7858" w:author="Robin Matthews" w:date="2021-07-14T19:30:00Z">
              <w:r w:rsidR="007222A3">
                <w:rPr>
                  <w:rFonts w:cs="Times New Roman"/>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Touma et al., 2015; Spinoni et al., 2020; Vicente-Serrano et al., 2020a)", "manualFormatting" : "(Touma et al., 2015; Spinoni et al., 2020; Vicente-Serrano et al., 2020c)", "plainTextFormattedCitation" : "(Touma et al., 2015; Spinoni et al., 2020; Vicente-Serrano et al., 2020a)", "previouslyFormattedCitation" : "(Touma et al., 2015; Spinoni et al., 2020; Vicente-Serrano et al., 2020a)" }, "properties" : { "noteIndex" : 0 }, "schema" : "https://github.com/citation-style-language/schema/raw/master/csl-citation.json" }</w:instrText>
              </w:r>
            </w:ins>
            <w:del w:id="7859" w:author="Robin Matthews" w:date="2021-07-14T19:30:00Z">
              <w:r w:rsidR="00FF6231" w:rsidDel="007222A3">
                <w:rPr>
                  <w:rFonts w:cs="Times New Roman"/>
                  <w:sz w:val="16"/>
                  <w:szCs w:val="16"/>
                  <w:lang w:val="en-GB"/>
                </w:rPr>
                <w:del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Touma et al., 2015; Spinoni et al., 2020; Vicente-Serrano et al., 2020a)", "plainTextFormattedCitation" : "(Touma et al., 2015; Spinoni et al., 2020; Vicente-Serrano et al., 2020a)", "previouslyFormattedCitation" : "(Touma et al., 2015; Spinoni et al., 2020; Vicente-Serrano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Touma et al., 2015; Spinoni et al., 2020; Vicente-Serrano et al., 2020</w:t>
            </w:r>
            <w:del w:id="7860" w:author="Robin Matthews" w:date="2021-07-14T19:30:00Z">
              <w:r w:rsidR="00A26296" w:rsidDel="007222A3">
                <w:rPr>
                  <w:rFonts w:cs="Times New Roman"/>
                  <w:noProof/>
                  <w:sz w:val="16"/>
                  <w:szCs w:val="16"/>
                  <w:lang w:val="en-GB"/>
                </w:rPr>
                <w:delText>a</w:delText>
              </w:r>
            </w:del>
            <w:ins w:id="7861" w:author="Robin Matthews" w:date="2021-07-14T19:30:00Z">
              <w:r w:rsidR="007222A3">
                <w:rPr>
                  <w:rFonts w:cs="Times New Roman"/>
                  <w:noProof/>
                  <w:sz w:val="16"/>
                  <w:szCs w:val="16"/>
                  <w:lang w:val="en-GB"/>
                </w:rPr>
                <w:t>c</w:t>
              </w:r>
            </w:ins>
            <w:r w:rsidR="00A26296">
              <w:rPr>
                <w:rFonts w:cs="Times New Roman"/>
                <w:noProof/>
                <w:sz w:val="16"/>
                <w:szCs w:val="16"/>
                <w:lang w:val="en-GB"/>
              </w:rPr>
              <w:t>)</w:t>
            </w:r>
            <w:r w:rsidRPr="00D424AA">
              <w:rPr>
                <w:rFonts w:cs="Times New Roman"/>
                <w:sz w:val="16"/>
                <w:szCs w:val="16"/>
                <w:lang w:val="en-GB"/>
              </w:rPr>
              <w:fldChar w:fldCharType="end"/>
            </w:r>
            <w:commentRangeEnd w:id="7857"/>
            <w:r w:rsidR="00A26296">
              <w:rPr>
                <w:rStyle w:val="Marquedecommentaire"/>
              </w:rPr>
              <w:commentReference w:id="7857"/>
            </w:r>
            <w:r w:rsidRPr="00841A35">
              <w:rPr>
                <w:rFonts w:cs="Times New Roman"/>
                <w:sz w:val="16"/>
                <w:szCs w:val="16"/>
                <w:lang w:val="en-GB"/>
              </w:rPr>
              <w:t xml:space="preserve"> but unclear sign and drying tendency in CDD (Chapter 11 Supplementary Material (11.SM)). Same assessment for pre-industrial and recent past baselines.</w:t>
            </w:r>
          </w:p>
        </w:tc>
      </w:tr>
      <w:tr w:rsidR="00D376F0" w:rsidRPr="00F1665C" w14:paraId="26BB0178" w14:textId="77777777" w:rsidTr="00723657">
        <w:trPr>
          <w:trHeight w:val="302"/>
        </w:trPr>
        <w:tc>
          <w:tcPr>
            <w:tcW w:w="988" w:type="dxa"/>
            <w:vMerge/>
          </w:tcPr>
          <w:p w14:paraId="16CF6FDC" w14:textId="77777777" w:rsidR="00D376F0" w:rsidRPr="00D424AA" w:rsidRDefault="00D376F0" w:rsidP="00D424AA">
            <w:pPr>
              <w:rPr>
                <w:rFonts w:cs="Times New Roman"/>
                <w:color w:val="000000" w:themeColor="text1"/>
                <w:sz w:val="16"/>
                <w:szCs w:val="16"/>
                <w:lang w:val="en-GB"/>
              </w:rPr>
            </w:pPr>
          </w:p>
        </w:tc>
        <w:tc>
          <w:tcPr>
            <w:tcW w:w="708" w:type="dxa"/>
          </w:tcPr>
          <w:p w14:paraId="2F02FFAC" w14:textId="77777777" w:rsidR="00D376F0" w:rsidRPr="00D424AA"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AGR</w:t>
            </w:r>
          </w:p>
          <w:p w14:paraId="21173E88" w14:textId="77777777" w:rsidR="00D376F0" w:rsidRPr="00D424AA" w:rsidDel="00C31F35"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ECOL</w:t>
            </w:r>
          </w:p>
        </w:tc>
        <w:tc>
          <w:tcPr>
            <w:tcW w:w="2552" w:type="dxa"/>
            <w:shd w:val="clear" w:color="auto" w:fill="D9D9D9" w:themeFill="background1" w:themeFillShade="D9"/>
          </w:tcPr>
          <w:p w14:paraId="13C6A11B" w14:textId="457C972D" w:rsidR="00D376F0" w:rsidRPr="00841A35" w:rsidRDefault="00D376F0" w:rsidP="00D424AA">
            <w:pPr>
              <w:rPr>
                <w:rFonts w:cs="Times New Roman"/>
                <w:color w:val="000000" w:themeColor="text1"/>
                <w:sz w:val="16"/>
                <w:szCs w:val="16"/>
                <w:lang w:val="en-GB"/>
              </w:rPr>
            </w:pPr>
            <w:r w:rsidRPr="00D424AA">
              <w:rPr>
                <w:rFonts w:eastAsiaTheme="minorHAnsi" w:cs="Times New Roman"/>
                <w:b/>
                <w:i/>
                <w:iCs/>
                <w:color w:val="000000" w:themeColor="text1"/>
                <w:sz w:val="16"/>
                <w:szCs w:val="16"/>
                <w:lang w:val="en-GB" w:eastAsia="en-US"/>
              </w:rPr>
              <w:t>Low confidence</w:t>
            </w:r>
            <w:r w:rsidRPr="00D424AA">
              <w:rPr>
                <w:rFonts w:eastAsiaTheme="minorHAnsi" w:cs="Times New Roman"/>
                <w:color w:val="000000" w:themeColor="text1"/>
                <w:sz w:val="16"/>
                <w:szCs w:val="16"/>
                <w:lang w:val="en-GB" w:eastAsia="en-US"/>
              </w:rPr>
              <w:t xml:space="preserve">: Overall </w:t>
            </w:r>
            <w:r w:rsidRPr="00D424AA">
              <w:rPr>
                <w:rFonts w:eastAsiaTheme="minorHAnsi" w:cs="Times New Roman"/>
                <w:b/>
                <w:color w:val="000000" w:themeColor="text1"/>
                <w:sz w:val="16"/>
                <w:szCs w:val="16"/>
                <w:lang w:val="en-GB" w:eastAsia="en-US"/>
              </w:rPr>
              <w:t>weak</w:t>
            </w:r>
            <w:r w:rsidRPr="00D424AA">
              <w:rPr>
                <w:rFonts w:eastAsiaTheme="minorHAnsi" w:cs="Times New Roman"/>
                <w:color w:val="000000" w:themeColor="text1"/>
                <w:sz w:val="16"/>
                <w:szCs w:val="16"/>
                <w:lang w:val="en-GB" w:eastAsia="en-US"/>
              </w:rPr>
              <w:t xml:space="preserve"> signals and signs depend on considered season and index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2", "itemData" : { "DOI" : "10.1126/sciadv.abb9668", "ISSN" : "2375-2548", "abstract" : "Drought is one of the main threats to food security and ecosystem productivity. During the past decades, Europe has experienced a series of droughts that caused substantial socioeconomic losses and environmental impacts. A key question is whether there are some similar characteristics in these droughts, especially when compared to the droughts that occurred further in the past. Answering this question is impossible with traditional single-index approaches and also short-term and often spatially inconsistent records. Here, using a multidimensional machine learning\u2013based clustering algorithm and the hydrologic reconstruction of European drought, we determine the dominant drought types and investigate the changes in drought typology. We report a substantial increase in shorter warm-season droughts that are concurrent with an increase in potential evapotranspiration. If shifts reported here persist, then we will need new adaptive water management policies and, in the long run, we may observe considerable alterations in vegetation regimes and ecosystem functioning.", "author" : [ { "dropping-particle" : "", "family" : "Markonis", "given" : "Yannis", "non-dropping-particle" : "", "parse-names" : false, "suffix" : "" }, { "dropping-particle" : "", "family" : "Kumar", "given" : "Rohini", "non-dropping-particle" : "", "parse-names" : false, "suffix" : "" }, { "dropping-particle" : "", "family" : "Hanel", "given" : "Martin", "non-dropping-particle" : "", "parse-names" : false, "suffix" : "" }, { "dropping-particle" : "", "family" : "Rakovec", "given" : "Oldrich", "non-dropping-particle" : "", "parse-names" : false, "suffix" : "" }, { "dropping-particle" : "", "family" : "M\u00e1ca", "given" : "Petr", "non-dropping-particle" : "", "parse-names" : false, "suffix" : "" }, { "dropping-particle" : "", "family" : "AghaKouchak", "given" : "Amir", "non-dropping-particle" : "", "parse-names" : false, "suffix" : "" } ], "container-title" : "Science Advances", "id" : "ITEM-2", "issue" : "6", "issued" : { "date-parts" : [ [ "2021", "2", "3" ] ] }, "page" : "eabb9668", "title" : "The rise of compound warm-season droughts in Europe", "translator" : [ { "dropping-particle" : "", "family" : "S3420", "given" : "", "non-dropping-particle" : "", "parse-names" : false, "suffix" : "" } ], "type" : "article-journal", "volume" : "7" }, "uris" : [ "http://www.mendeley.com/documents/?uuid=2df1e0f7-1770-4ff2-bf63-c56bd833b5bb" ] }, { "id" : "ITEM-3",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3",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4",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4",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mendeley" : { "formattedCitation" : "(Greve et al., 2014; Spinoni et al., 2019; Padr\u00f3n et al., 2020; Markonis et al., 2021)", "plainTextFormattedCitation" : "(Greve et al., 2014; Spinoni et al., 2019; Padr\u00f3n et al., 2020; Markonis et al., 2021)", "previouslyFormattedCitation" : "(Greve et al., 2014; Spinoni et al., 2019; Padr\u00f3n et al., 2020; Markonis et al., 2021)"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Greve et al., 2014; Spinoni et al., 2019; Padrón et al., 2020; Markonis et al., 2021)</w:t>
            </w:r>
            <w:r w:rsidRPr="00D424AA">
              <w:rPr>
                <w:rFonts w:eastAsiaTheme="minorHAnsi" w:cs="Times New Roman"/>
                <w:color w:val="000000" w:themeColor="text1"/>
                <w:sz w:val="16"/>
                <w:szCs w:val="16"/>
                <w:lang w:val="en-GB" w:eastAsia="en-US"/>
              </w:rPr>
              <w:fldChar w:fldCharType="end"/>
            </w:r>
          </w:p>
        </w:tc>
        <w:tc>
          <w:tcPr>
            <w:tcW w:w="1843" w:type="dxa"/>
            <w:shd w:val="clear" w:color="auto" w:fill="D9D9D9" w:themeFill="background1" w:themeFillShade="D9"/>
          </w:tcPr>
          <w:p w14:paraId="461F370A" w14:textId="77777777" w:rsidR="00D376F0" w:rsidRPr="00D424AA" w:rsidDel="0068695F" w:rsidRDefault="00D376F0" w:rsidP="00D424AA">
            <w:pPr>
              <w:rPr>
                <w:rFonts w:eastAsiaTheme="minorHAnsi" w:cs="Times New Roman"/>
                <w:color w:val="000000" w:themeColor="text1"/>
                <w:sz w:val="16"/>
                <w:szCs w:val="16"/>
                <w:lang w:val="en-GB" w:eastAsia="en-US"/>
              </w:rPr>
            </w:pPr>
            <w:r w:rsidRPr="00D424AA">
              <w:rPr>
                <w:rFonts w:eastAsiaTheme="minorHAnsi" w:cs="Times New Roman"/>
                <w:b/>
                <w:i/>
                <w:iCs/>
                <w:color w:val="000000" w:themeColor="text1"/>
                <w:sz w:val="16"/>
                <w:szCs w:val="16"/>
                <w:lang w:val="en-GB" w:eastAsia="en-US"/>
              </w:rPr>
              <w:t>Low confidence</w:t>
            </w:r>
            <w:r w:rsidRPr="00D424AA">
              <w:rPr>
                <w:rFonts w:eastAsiaTheme="minorHAnsi" w:cs="Times New Roman"/>
                <w:color w:val="000000" w:themeColor="text1"/>
                <w:sz w:val="16"/>
                <w:szCs w:val="16"/>
                <w:lang w:val="en-GB" w:eastAsia="en-US"/>
              </w:rPr>
              <w:t>:</w:t>
            </w:r>
            <w:r w:rsidRPr="00D424AA">
              <w:rPr>
                <w:rFonts w:cs="Times New Roman"/>
                <w:b/>
                <w:bCs/>
                <w:color w:val="000000" w:themeColor="text1"/>
                <w:sz w:val="16"/>
                <w:szCs w:val="16"/>
                <w:lang w:val="en-GB"/>
              </w:rPr>
              <w:t xml:space="preserve"> Limited evidence</w:t>
            </w:r>
            <w:r w:rsidRPr="00D424AA">
              <w:rPr>
                <w:rFonts w:eastAsiaTheme="minorHAnsi" w:cs="Times New Roman"/>
                <w:color w:val="000000" w:themeColor="text1"/>
                <w:sz w:val="16"/>
                <w:szCs w:val="16"/>
                <w:lang w:val="en-GB" w:eastAsia="en-US"/>
              </w:rPr>
              <w:t xml:space="preserve">  because of </w:t>
            </w:r>
            <w:r w:rsidRPr="00D424AA">
              <w:rPr>
                <w:rFonts w:eastAsiaTheme="minorHAnsi" w:cs="Times New Roman"/>
                <w:b/>
                <w:bCs/>
                <w:color w:val="000000" w:themeColor="text1"/>
                <w:sz w:val="16"/>
                <w:szCs w:val="16"/>
                <w:lang w:val="en-GB" w:eastAsia="en-US"/>
              </w:rPr>
              <w:t>lack of studies</w:t>
            </w:r>
          </w:p>
        </w:tc>
        <w:tc>
          <w:tcPr>
            <w:tcW w:w="2551" w:type="dxa"/>
            <w:shd w:val="clear" w:color="auto" w:fill="D9D9D9" w:themeFill="background1" w:themeFillShade="D9"/>
            <w:tcMar>
              <w:top w:w="40" w:type="dxa"/>
              <w:left w:w="40" w:type="dxa"/>
              <w:bottom w:w="40" w:type="dxa"/>
              <w:right w:w="40" w:type="dxa"/>
            </w:tcMar>
          </w:tcPr>
          <w:p w14:paraId="368F573F" w14:textId="38430699" w:rsidR="00D376F0" w:rsidRPr="00D424AA" w:rsidRDefault="00D376F0" w:rsidP="00D424AA">
            <w:pPr>
              <w:spacing w:after="160" w:line="259" w:lineRule="auto"/>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w:t>
            </w:r>
            <w:r w:rsidRPr="00D424AA">
              <w:rPr>
                <w:rFonts w:cs="Times New Roman"/>
                <w:color w:val="000000" w:themeColor="text1"/>
                <w:sz w:val="16"/>
                <w:szCs w:val="16"/>
                <w:lang w:val="en-GB"/>
              </w:rPr>
              <w:t xml:space="preserve"> signal in CMIP6 total soil moisture at +1.5°C compared to pre-industrial baseline (Chapter 11 Supplementary Material (11.SM)). Overall inconsistency of signals between studies for different indices (e.g. total soil moisture, surface soil moisture, SPEI-PM) independently of global warming level </w:t>
            </w:r>
            <w:commentRangeStart w:id="7862"/>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manualFormatting" : "(Naumann et al., 2018; L. Xu et al., 2019; Cook et al., 2020)", "plainTextFormattedCitation" : "(Naumann et al., 2018; Xu et al., 2019a; Cook et al., 2020)", "previouslyFormattedCitation" : "(Naumann et al., 2018; Xu et al., 2019a;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Naumann et al., 2018; </w:t>
            </w:r>
            <w:del w:id="7863" w:author="Robin Matthews" w:date="2021-07-14T12:34:00Z">
              <w:r w:rsidR="00A26296" w:rsidDel="00FC4A87">
                <w:rPr>
                  <w:rFonts w:cs="Times New Roman"/>
                  <w:noProof/>
                  <w:color w:val="000000" w:themeColor="text1"/>
                  <w:sz w:val="16"/>
                  <w:szCs w:val="16"/>
                  <w:lang w:val="en-GB"/>
                </w:rPr>
                <w:delText>Xu et al., 2019a</w:delText>
              </w:r>
            </w:del>
            <w:ins w:id="7864"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 Cook et al., 2020)</w:t>
            </w:r>
            <w:r w:rsidRPr="00D424AA">
              <w:rPr>
                <w:rFonts w:cs="Times New Roman"/>
                <w:color w:val="000000" w:themeColor="text1"/>
                <w:sz w:val="16"/>
                <w:szCs w:val="16"/>
                <w:lang w:val="en-GB"/>
              </w:rPr>
              <w:fldChar w:fldCharType="end"/>
            </w:r>
            <w:commentRangeEnd w:id="7862"/>
            <w:r w:rsidR="00A26296">
              <w:rPr>
                <w:rStyle w:val="Marquedecommentaire"/>
              </w:rPr>
              <w:commentReference w:id="7862"/>
            </w:r>
            <w:r w:rsidRPr="00841A35">
              <w:rPr>
                <w:rFonts w:cs="Times New Roman"/>
                <w:color w:val="000000" w:themeColor="text1"/>
                <w:sz w:val="16"/>
                <w:szCs w:val="16"/>
                <w:lang w:val="en-GB"/>
              </w:rPr>
              <w:t>, but some</w:t>
            </w:r>
            <w:r w:rsidRPr="00D424AA">
              <w:rPr>
                <w:rFonts w:cs="Times New Roman"/>
                <w:color w:val="000000" w:themeColor="text1"/>
                <w:sz w:val="16"/>
                <w:szCs w:val="16"/>
                <w:lang w:val="en-GB"/>
              </w:rPr>
              <w:t xml:space="preserve"> spatial variations in trends and stronger signals in summer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1",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mendeley" : { "formattedCitation" : "(Samaniego et al., 2018)", "plainTextFormattedCitation" : "(Samaniego et al., 2018)", "previouslyFormattedCitation" : "(Samaniego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amaniego et al.,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Same assessment for pre-industrial and recent past baseline.</w:t>
            </w:r>
          </w:p>
        </w:tc>
        <w:tc>
          <w:tcPr>
            <w:tcW w:w="3119" w:type="dxa"/>
            <w:shd w:val="clear" w:color="auto" w:fill="D9D9D9" w:themeFill="background1" w:themeFillShade="D9"/>
            <w:tcMar>
              <w:top w:w="40" w:type="dxa"/>
              <w:left w:w="40" w:type="dxa"/>
              <w:bottom w:w="40" w:type="dxa"/>
              <w:right w:w="40" w:type="dxa"/>
            </w:tcMar>
          </w:tcPr>
          <w:p w14:paraId="3412D2D8" w14:textId="44AEAFCC" w:rsidR="00D376F0" w:rsidRPr="00D424AA" w:rsidDel="00C31F35" w:rsidRDefault="00D376F0" w:rsidP="00D424AA">
            <w:pPr>
              <w:spacing w:after="160" w:line="259" w:lineRule="auto"/>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w:t>
            </w:r>
            <w:r w:rsidRPr="00D424AA">
              <w:rPr>
                <w:rFonts w:cs="Times New Roman"/>
                <w:color w:val="000000" w:themeColor="text1"/>
                <w:sz w:val="16"/>
                <w:szCs w:val="16"/>
                <w:lang w:val="en-GB"/>
              </w:rPr>
              <w:t xml:space="preserve"> signal in CMIP6 total soil moisture at +2°C compared to pre-industrial baseline (Chapter 11 Supplementary Material (11.SM)). Overall inconsistency of signals between studies for different indices (e.g. total soil moisture, surface soil moisture, SPEI-PM) independently of global warming level </w:t>
            </w:r>
            <w:commentRangeStart w:id="7865"/>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manualFormatting" : "(Naumann et al., 2018; L. Xu et al., 2019; Cook et al., 2020)", "plainTextFormattedCitation" : "(Naumann et al., 2018; Xu et al., 2019a; Cook et al., 2020)", "previouslyFormattedCitation" : "(Naumann et al., 2018; Xu et al., 2019a;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Naumann et al., 2018; </w:t>
            </w:r>
            <w:del w:id="7866" w:author="Robin Matthews" w:date="2021-07-14T12:34:00Z">
              <w:r w:rsidR="00A26296" w:rsidDel="00FC4A87">
                <w:rPr>
                  <w:rFonts w:cs="Times New Roman"/>
                  <w:noProof/>
                  <w:color w:val="000000" w:themeColor="text1"/>
                  <w:sz w:val="16"/>
                  <w:szCs w:val="16"/>
                  <w:lang w:val="en-GB"/>
                </w:rPr>
                <w:delText>Xu et al., 2019a</w:delText>
              </w:r>
            </w:del>
            <w:ins w:id="7867"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 Cook et al., 2020)</w:t>
            </w:r>
            <w:r w:rsidRPr="00D424AA">
              <w:rPr>
                <w:rFonts w:cs="Times New Roman"/>
                <w:color w:val="000000" w:themeColor="text1"/>
                <w:sz w:val="16"/>
                <w:szCs w:val="16"/>
                <w:lang w:val="en-GB"/>
              </w:rPr>
              <w:fldChar w:fldCharType="end"/>
            </w:r>
            <w:commentRangeEnd w:id="7865"/>
            <w:r w:rsidR="00A26296">
              <w:rPr>
                <w:rStyle w:val="Marquedecommentaire"/>
              </w:rPr>
              <w:commentReference w:id="7865"/>
            </w:r>
            <w:r w:rsidRPr="00841A35">
              <w:rPr>
                <w:rFonts w:cs="Times New Roman"/>
                <w:color w:val="000000" w:themeColor="text1"/>
                <w:sz w:val="16"/>
                <w:szCs w:val="16"/>
                <w:lang w:val="en-GB"/>
              </w:rPr>
              <w:t xml:space="preserve">; but some spatial variations in trends and stronger signals in summer and over Scandinavia compared to UK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1",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mendeley" : { "formattedCitation" : "(Samaniego et al., 2018)", "plainTextFormattedCitation" : "(Samaniego et al., 2018)", "previouslyFormattedCitation" : "(Samaniego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amaniego et al.,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Same assessme</w:t>
            </w:r>
            <w:r w:rsidRPr="00D424AA">
              <w:rPr>
                <w:rFonts w:cs="Times New Roman"/>
                <w:color w:val="000000" w:themeColor="text1"/>
                <w:sz w:val="16"/>
                <w:szCs w:val="16"/>
                <w:lang w:val="en-GB"/>
              </w:rPr>
              <w:t>nt for pre-industrial and recent past baseline.</w:t>
            </w:r>
          </w:p>
        </w:tc>
        <w:tc>
          <w:tcPr>
            <w:tcW w:w="3347" w:type="dxa"/>
            <w:shd w:val="clear" w:color="auto" w:fill="D9D9D9" w:themeFill="background1" w:themeFillShade="D9"/>
            <w:tcMar>
              <w:top w:w="40" w:type="dxa"/>
              <w:left w:w="40" w:type="dxa"/>
              <w:bottom w:w="40" w:type="dxa"/>
              <w:right w:w="40" w:type="dxa"/>
            </w:tcMar>
          </w:tcPr>
          <w:p w14:paraId="512F82D5" w14:textId="4AFA59C6" w:rsidR="00D376F0" w:rsidRPr="00D424AA" w:rsidRDefault="00D376F0" w:rsidP="00D424AA">
            <w:pPr>
              <w:spacing w:after="160" w:line="259" w:lineRule="auto"/>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w:t>
            </w:r>
            <w:r w:rsidRPr="00D424AA">
              <w:rPr>
                <w:rFonts w:cs="Times New Roman"/>
                <w:color w:val="000000" w:themeColor="text1"/>
                <w:sz w:val="16"/>
                <w:szCs w:val="16"/>
                <w:lang w:val="en-GB"/>
              </w:rPr>
              <w:t xml:space="preserve"> signal in CMIP6 total soil moisture at +4°C compared to pre-industrial baseline (Chapter 11 Supplementary Material (11.SM)). Overall inconsistency of signals between studies for different indices (e.g. total soil moisture, surface soil moisture, SPEI-PM) independently of global warming level </w:t>
            </w:r>
            <w:commentRangeStart w:id="786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Vicente-Serrano et al., 2020a)", "manualFormatting" : "(Naumann et al., 2018; L. Xu et al., 2019; Cook et al., 2020; Vicente-Serrano et al., 2020c)", "plainTextFormattedCitation" : "(Naumann et al., 2018; Xu et al., 2019a; Cook et al., 2020; Vicente-Serrano et al., 2020a)", "previouslyFormattedCitation" : "(Naumann et al., 2018; Xu et al., 2019a; Cook et al., 2020; Vicente-Serrano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Naumann et al., 2018; </w:t>
            </w:r>
            <w:del w:id="7869" w:author="Robin Matthews" w:date="2021-07-14T12:34:00Z">
              <w:r w:rsidR="00A26296" w:rsidDel="00FC4A87">
                <w:rPr>
                  <w:rFonts w:cs="Times New Roman"/>
                  <w:noProof/>
                  <w:color w:val="000000" w:themeColor="text1"/>
                  <w:sz w:val="16"/>
                  <w:szCs w:val="16"/>
                  <w:lang w:val="en-GB"/>
                </w:rPr>
                <w:delText>Xu et al., 2019a</w:delText>
              </w:r>
            </w:del>
            <w:ins w:id="7870"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 Cook et al., 2020; Vicente-Serrano et al., 2020</w:t>
            </w:r>
            <w:del w:id="7871" w:author="Robin Matthews" w:date="2021-07-14T19:30:00Z">
              <w:r w:rsidR="00A26296" w:rsidDel="007222A3">
                <w:rPr>
                  <w:rFonts w:cs="Times New Roman"/>
                  <w:noProof/>
                  <w:color w:val="000000" w:themeColor="text1"/>
                  <w:sz w:val="16"/>
                  <w:szCs w:val="16"/>
                  <w:lang w:val="en-GB"/>
                </w:rPr>
                <w:delText>a</w:delText>
              </w:r>
            </w:del>
            <w:ins w:id="7872" w:author="Robin Matthews" w:date="2021-07-14T19:30:00Z">
              <w:r w:rsidR="007222A3">
                <w:rPr>
                  <w:rFonts w:cs="Times New Roman"/>
                  <w:noProof/>
                  <w:color w:val="000000" w:themeColor="text1"/>
                  <w:sz w:val="16"/>
                  <w:szCs w:val="16"/>
                  <w:lang w:val="en-GB"/>
                </w:rPr>
                <w:t>c</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7868"/>
            <w:r w:rsidR="00A26296">
              <w:rPr>
                <w:rStyle w:val="Marquedecommentaire"/>
              </w:rPr>
              <w:commentReference w:id="7868"/>
            </w:r>
            <w:r w:rsidRPr="00841A35">
              <w:rPr>
                <w:rFonts w:cs="Times New Roman"/>
                <w:color w:val="000000" w:themeColor="text1"/>
                <w:sz w:val="16"/>
                <w:szCs w:val="16"/>
                <w:lang w:val="en-GB"/>
              </w:rPr>
              <w:t>, but so</w:t>
            </w:r>
            <w:r w:rsidRPr="00D424AA">
              <w:rPr>
                <w:rFonts w:cs="Times New Roman"/>
                <w:color w:val="000000" w:themeColor="text1"/>
                <w:sz w:val="16"/>
                <w:szCs w:val="16"/>
                <w:lang w:val="en-GB"/>
              </w:rPr>
              <w:t xml:space="preserve">me spatial variations in trends and stronger signals in summer and over Scandinavia compared to UK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1",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mendeley" : { "formattedCitation" : "(Samaniego et al., 2018)", "plainTextFormattedCitation" : "(Samaniego et al., 2018)", "previouslyFormattedCitation" : "(Samaniego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amaniego et al.,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Same assessment for pre-industria</w:t>
            </w:r>
            <w:r w:rsidRPr="00D424AA">
              <w:rPr>
                <w:rFonts w:cs="Times New Roman"/>
                <w:color w:val="000000" w:themeColor="text1"/>
                <w:sz w:val="16"/>
                <w:szCs w:val="16"/>
                <w:lang w:val="en-GB"/>
              </w:rPr>
              <w:t>l and recent past baseline.</w:t>
            </w:r>
          </w:p>
        </w:tc>
      </w:tr>
      <w:tr w:rsidR="00D376F0" w:rsidRPr="00F1665C" w14:paraId="6DFF9EB7" w14:textId="77777777" w:rsidTr="00723657">
        <w:trPr>
          <w:trHeight w:val="302"/>
        </w:trPr>
        <w:tc>
          <w:tcPr>
            <w:tcW w:w="988" w:type="dxa"/>
            <w:vMerge/>
          </w:tcPr>
          <w:p w14:paraId="6F341522" w14:textId="77777777" w:rsidR="00D376F0" w:rsidRPr="00D424AA" w:rsidRDefault="00D376F0" w:rsidP="00D424AA">
            <w:pPr>
              <w:rPr>
                <w:rFonts w:cs="Times New Roman"/>
                <w:color w:val="000000" w:themeColor="text1"/>
                <w:sz w:val="16"/>
                <w:szCs w:val="16"/>
                <w:lang w:val="en-GB"/>
              </w:rPr>
            </w:pPr>
          </w:p>
        </w:tc>
        <w:tc>
          <w:tcPr>
            <w:tcW w:w="708" w:type="dxa"/>
          </w:tcPr>
          <w:p w14:paraId="3C1BB090" w14:textId="77777777" w:rsidR="00D376F0" w:rsidRPr="00D424AA" w:rsidDel="00C31F35" w:rsidRDefault="00D376F0" w:rsidP="00D424AA">
            <w:pPr>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t>HYDR</w:t>
            </w:r>
          </w:p>
        </w:tc>
        <w:tc>
          <w:tcPr>
            <w:tcW w:w="2552" w:type="dxa"/>
            <w:tcBorders>
              <w:bottom w:val="single" w:sz="4" w:space="0" w:color="auto"/>
            </w:tcBorders>
            <w:shd w:val="clear" w:color="auto" w:fill="E0EBF8"/>
          </w:tcPr>
          <w:p w14:paraId="0D515DDB" w14:textId="3F7349DE" w:rsidR="00D376F0" w:rsidRPr="006A2665" w:rsidRDefault="00D376F0" w:rsidP="00D424AA">
            <w:pPr>
              <w:rPr>
                <w:rFonts w:cs="Times New Roman"/>
                <w:color w:val="000000" w:themeColor="text1"/>
                <w:sz w:val="16"/>
                <w:szCs w:val="16"/>
                <w:lang w:val="en-GB"/>
              </w:rPr>
            </w:pPr>
            <w:r w:rsidRPr="00D424AA">
              <w:rPr>
                <w:rFonts w:eastAsiaTheme="minorHAnsi" w:cs="Times New Roman"/>
                <w:b/>
                <w:i/>
                <w:iCs/>
                <w:color w:val="000000" w:themeColor="text1"/>
                <w:sz w:val="16"/>
                <w:szCs w:val="16"/>
                <w:lang w:val="en-GB" w:eastAsia="en-US"/>
              </w:rPr>
              <w:t>Medium confidence:</w:t>
            </w:r>
            <w:r w:rsidRPr="00D424AA">
              <w:rPr>
                <w:rFonts w:eastAsiaTheme="minorHAnsi" w:cs="Times New Roman"/>
                <w:i/>
                <w:iCs/>
                <w:color w:val="000000" w:themeColor="text1"/>
                <w:sz w:val="16"/>
                <w:szCs w:val="16"/>
                <w:lang w:val="en-GB" w:eastAsia="en-US"/>
              </w:rPr>
              <w:t xml:space="preserve"> D</w:t>
            </w:r>
            <w:r w:rsidRPr="00D424AA">
              <w:rPr>
                <w:rFonts w:eastAsiaTheme="minorHAnsi" w:cs="Times New Roman"/>
                <w:b/>
                <w:bCs/>
                <w:color w:val="000000" w:themeColor="text1"/>
                <w:sz w:val="16"/>
                <w:szCs w:val="16"/>
                <w:lang w:val="en-GB" w:eastAsia="en-US"/>
              </w:rPr>
              <w:t>ecrease</w:t>
            </w:r>
            <w:r w:rsidRPr="00D424AA">
              <w:rPr>
                <w:rFonts w:eastAsiaTheme="minorHAnsi" w:cs="Times New Roman"/>
                <w:color w:val="000000" w:themeColor="text1"/>
                <w:sz w:val="16"/>
                <w:szCs w:val="16"/>
                <w:lang w:val="en-GB" w:eastAsia="en-US"/>
              </w:rPr>
              <w:t xml:space="preserve"> in hydrological drought for overall region, but trends are weak, can be of different sign in sub-regions, and are dependent on time frame </w:t>
            </w: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1",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2",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2",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3", "itemData" : { "DOI" : "10.1007/s10584-018-2145-y", "ISSN" : "1573-1480", "abstract" : "The potential impact of climate change on hydrological extremes is of increasing concern across the globe. Here, a national-scale grid-based hydrological model is used to investigate historical trends and potential future changes in low flow frequency across Great Britain. The historical analyses use both observational data (1891\u20132015) and ensemble data from a regional climate model (1900\u20132006). The results show relatively few significant trends in historical low flows (2- or 20-year return period), whether based on 7- or 30-day annual minima. Significant negative trends seen in some limited parts of the country when using observational data are generally not seen when using climate model data. The future analyses use climate model ensemble data for both near future and far future time periods (2020\u20132049 and 2070\u20132099 respectively), which are compared to a baseline sub-period from the historical ensemble (1975\u20132004). The results show future reductions in low flows, which are generally larger in the south of the country, at the higher (20-year) return period, and for the later time period. Reductions are more limited if the estimates of future potential evaporation include the effect of increased carbon dioxide concentrations on stomatal resistance. Such reductions in river flow could have significant impacts on the aquatic environment and on agriculture, and present a challenge for water managers, especially as reductions in water supply are likely to occur alongside increases in demand.", "author" : [ { "dropping-particle" : "", "family" : "Kay", "given" : "A L", "non-dropping-particle" : "", "parse-names" : false, "suffix" : "" }, { "dropping-particle" : "", "family" : "Bell", "given" : "V A", "non-dropping-particle" : "", "parse-names" : false, "suffix" : "" }, { "dropping-particle" : "", "family" : "Guillod", "given" : "B P", "non-dropping-particle" : "", "parse-names" : false, "suffix" : "" }, { "dropping-particle" : "", "family" : "Jones", "given" : "R G", "non-dropping-particle" : "", "parse-names" : false, "suffix" : "" }, { "dropping-particle" : "", "family" : "Rudd", "given" : "A C", "non-dropping-particle" : "", "parse-names" : false, "suffix" : "" } ], "container-title" : "Climatic Change", "id" : "ITEM-3", "issue" : "3", "issued" : { "date-parts" : [ [ "2018" ] ] }, "page" : "585-599", "title" : "National-scale analysis of low flow frequency: historical trends and potential future changes", "translator" : [ { "dropping-particle" : "", "family" : "S736", "given" : "", "non-dropping-particle" : "", "parse-names" : false, "suffix" : "" } ], "type" : "article-journal", "volume" : "147" }, "uris" : [ "http://www.mendeley.com/documents/?uuid=84fcf862-2275-43a2-b1f4-2c97ba535687" ] }, { "id" : "ITEM-4", "itemData" : { "DOI" : "10.5194/hess-23-4583-2019", "abstract" : "Hydrological droughts occur in all climate zones and can have severe impacts on society and the environment. Understanding historical drought occurrence and quantifying severity is crucial for underpinning drought risk assessments and developing drought management plans. However, hydrometric records are often short and capture only a limited range of variability. The UK is no exception: numerous severe droughts over the past 50 years have been well captured by observations from a dense hydrometric network. However, a lack of long-term observations means that our understanding of drought events in the early 20th century and late 19th century is limited. Here we take advantage of new reconstructed flow series for 1891 to 2015 to identify and characterise historic hydrological droughts for 108 near-natural catchments across the UK using the standardised streamflow index (SSI). The identified events are ranked according to four event characteristics (duration, accumulated deficit, mean deficit and maximum intensity), and their severity is reviewed in the context of events of the recent past (i.e. the last 50 years). This study represents the first national-scale assessment and ranking of hydrological droughts. Whilst known major drought events were identified, we also shed light on events which were regionally important, such as those in 1921 and 1984 (which were important in the south-east and north-west of the UK, respectively). Events which have been poorly documented, such as those of the 1940s in the post-war years or the early 1970s (prior to the landmark 1975-1976 event), were found to be important in terms of their spatial coverage and severity. This improved knowledge of historic events can support improved long-term water resource planning approaches. Given the universal importance of historical drought appraisal, our systematic approach to historical drought assessment provides a methodology that could be applied in other settings internationally. \u00a9 2019 Author(s).", "author" : [ { "dropping-particle" : "", "family" : "Barker", "given" : "L J", "non-dropping-particle" : "", "parse-names" : false, "suffix" : "" }, { "dropping-particle" : "", "family" : "Hannaford", "given" : "J", "non-dropping-particle" : "", "parse-names" : false, "suffix" : "" }, { "dropping-particle" : "", "family" : "Parry", "given" : "S", "non-dropping-particle" : "", "parse-names" : false, "suffix" : "" }, { "dropping-particle" : "", "family" : "Smith", "given" : "K A", "non-dropping-particle" : "", "parse-names" : false, "suffix" : "" }, { "dropping-particle" : "", "family" : "Tanguy", "given" : "M", "non-dropping-particle" : "", "parse-names" : false, "suffix" : "" }, { "dropping-particle" : "", "family" : "Prudhomme", "given" : "C", "non-dropping-particle" : "", "parse-names" : false, "suffix" : "" } ], "container-title" : "Hydrology and Earth System Sciences", "id" : "ITEM-4", "issue" : "11", "issued" : { "date-parts" : [ [ "2019" ] ] }, "note" : "cited By 0", "page" : "4583-4602", "title" : "Historic hydrological droughts 1891-2015: Systematic characterisation for a diverse set of catchments across the UK", "translator" : [ { "dropping-particle" : "", "family" : "S2546", "given" : "", "non-dropping-particle" : "", "parse-names" : false, "suffix" : "" } ], "type" : "article-journal", "volume" : "23" }, "uris" : [ "http://www.mendeley.com/documents/?uuid=818b8d40-40ed-4e1d-b951-c28f3af8d011" ] }, { "id" : "ITEM-5", "itemData" : { "DOI" : "10.1029/2019GL084084", "ISSN" : "0094-8276", "author" : [ { "dropping-particle" : "", "family" : "Vicente-Serrano", "given" : "S. M.", "non-dropping-particle" : "", "parse-names" : false, "suffix" : "" }, { "dropping-particle" : "", "family" : "Pe\u00f1a\u2010Gallardo", "given" : "M.", "non-dropping-particle" : "", "parse-names" : false, "suffix" : "" }, { "dropping-particle" : "", "family" : "Hannaford", "given" : "J.", "non-dropping-particle" : "", "parse-names" : false, "suffix" : "" }, { "dropping-particle" : "", "family" : "Murphy", "given" : "C.", "non-dropping-particle" : "", "parse-names" : false, "suffix" : "" }, { "dropping-particle" : "", "family" : "Lorenzo\u2010Lacruz", "given" : "J.", "non-dropping-particle" : "", "parse-names" : false, "suffix" : "" }, { "dropping-particle" : "", "family" : "Dominguez\u2010Castro", "given" : "F.", "non-dropping-particle" : "", "parse-names" : false, "suffix" : "" }, { "dropping-particle" : "", "family" : "L\u00f3pez\u2010Moreno", "given" : "J. I.", "non-dropping-particle" : "", "parse-names" : false, "suffix" : "" }, { "dropping-particle" : "", "family" : "Beguer\u00eda", "given" : "S.", "non-dropping-particle" : "", "parse-names" : false, "suffix" : "" }, { "dropping-particle" : "", "family" : "Noguera", "given" : "I.", "non-dropping-particle" : "", "parse-names" : false, "suffix" : "" }, { "dropping-particle" : "", "family" : "Harrigan", "given" : "S.", "non-dropping-particle" : "", "parse-names" : false, "suffix" : "" }, { "dropping-particle" : "", "family" : "Vidal", "given" : "J.-P.", "non-dropping-particle" : "", "parse-names" : false, "suffix" : "" } ], "container-title" : "Geophysical Research Letters", "id" : "ITEM-5", "issue" : "19", "issued" : { "date-parts" : [ [ "2019", "10", "16" ] ] }, "page" : "10821-10833", "title" : "Climate, Irrigation, and Land Cover Change Explain Streamflow Trends in Countries Bordering the Northeast Atlantic", "translator" : [ { "dropping-particle" : "", "family" : "S1849", "given" : "", "non-dropping-particle" : "", "parse-names" : false, "suffix" : "" } ], "type" : "article-journal", "volume" : "46" }, "uris" : [ "http://www.mendeley.com/documents/?uuid=847a0c01-f796-4a5e-a7fe-5779c0db65e1" ] }, { "id" : "ITEM-6", "itemData" : { "DOI" : "10.2166/nh.2017.058", "abstract" : "\u00a9 2018 The Authors. Observational trend analysis is fundamental for tracking emerging changes in river flows and placing extreme events in their longer-term historical context, particularly as climate change is expected to intensify the hydrological cycle. However, human disturbance within catchments can introduce artificial changes and confound any underlying climate-driven signal. The UK Benchmark Network (UKBN), designated in the early 2000s, comprised a subset of National River Flow Archive (NRFA) stations that were considered near-natural and thus appropriate for identification and interpretation of climate-driven hydrological trends. Here, the original network was reviewed and updated, resulting in the UKBN2 dataset consisting of 146 near-natural catchments. Additionally, the UKBN2 provides user guidance on the suitability of each station for the assessment of low, medium, and high flows. A trend analysis was performed on the updated UKBN2 dataset and results show that while the strength and direction of changes are dependent on the period of record selected, previously detected patterns of river flow change in the UK remain robust for longer periods (&gt;50 years), despite the recent prevalence of extremes. Such a quality assured observational dataset will provide a foundation for future scientific efforts to better understand the changing nature of the hydrological cycle.", "author" : [ { "dropping-particle" : "", "family" : "Harrigan", "given" : "S.", "non-dropping-particle" : "", "parse-names" : false, "suffix" : "" }, { "dropping-particle" : "", "family" : "Hannaford", "given" : "J.", "non-dropping-particle" : "", "parse-names" : false, "suffix" : "" }, { "dropping-particle" : "", "family" : "Muchan", "given" : "K.", "non-dropping-particle" : "", "parse-names" : false, "suffix" : "" }, { "dropping-particle" : "", "family" : "Marsh", "given" : "T.J.", "non-dropping-particle" : "", "parse-names" : false, "suffix" : "" } ], "container-title" : "Hydrology Research", "id" : "ITEM-6", "issue" : "2", "issued" : { "date-parts" : [ [ "2018" ] ] }, "page" : "552-567", "title" : "Designation and trend analysis of the updated UK Benchmark Network of river flow stations: The UKBN2 dataset", "translator" : [ { "dropping-particle" : "", "family" : "S2965", "given" : "", "non-dropping-particle" : "", "parse-names" : false, "suffix" : "" } ], "type" : "article-journal", "volume" : "49" }, "uris" : [ "http://www.mendeley.com/documents/?uuid=15fcb2f5-23f1-450a-8b71-a04207bab7a8" ] } ], "mendeley" : { "formattedCitation" : "(Harrigan et al., 2018; Kay et al., 2018; Barker et al., 2019; Gudmundsson et al., 2019, 2021; Vicente-Serrano et al., 2019)", "plainTextFormattedCitation" : "(Harrigan et al., 2018; Kay et al., 2018; Barker et al., 2019; Gudmundsson et al., 2019, 2021; Vicente-Serrano et al., 2019)", "previouslyFormattedCitation" : "(Harrigan et al., 2018; Kay et al., 2018; Barker et al., 2019; Gudmundsson et al., 2019, 2021; Vicente-Serrano et al., 2019)"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Harrigan et al., 2018; Kay et al., 2018; Barker et al., 2019; Gudmundsson et al., 2019, 2021; Vicente-Serrano et al., 2019)</w:t>
            </w:r>
            <w:r w:rsidRPr="00D424AA">
              <w:rPr>
                <w:rFonts w:eastAsiaTheme="minorHAnsi" w:cs="Times New Roman"/>
                <w:color w:val="000000" w:themeColor="text1"/>
                <w:sz w:val="16"/>
                <w:szCs w:val="16"/>
                <w:lang w:val="en-GB" w:eastAsia="en-US"/>
              </w:rPr>
              <w:fldChar w:fldCharType="end"/>
            </w:r>
          </w:p>
        </w:tc>
        <w:tc>
          <w:tcPr>
            <w:tcW w:w="1843" w:type="dxa"/>
            <w:tcBorders>
              <w:bottom w:val="single" w:sz="4" w:space="0" w:color="auto"/>
            </w:tcBorders>
            <w:shd w:val="clear" w:color="auto" w:fill="D9D9D9" w:themeFill="background1" w:themeFillShade="D9"/>
          </w:tcPr>
          <w:p w14:paraId="058A505C" w14:textId="77777777" w:rsidR="00D376F0" w:rsidRPr="00D424AA" w:rsidDel="0068695F" w:rsidRDefault="00D376F0" w:rsidP="00D424AA">
            <w:pPr>
              <w:rPr>
                <w:rFonts w:eastAsiaTheme="minorHAnsi" w:cs="Times New Roman"/>
                <w:color w:val="000000" w:themeColor="text1"/>
                <w:sz w:val="16"/>
                <w:szCs w:val="16"/>
                <w:lang w:val="en-GB" w:eastAsia="en-US"/>
              </w:rPr>
            </w:pPr>
            <w:r w:rsidRPr="006A2665">
              <w:rPr>
                <w:rFonts w:eastAsiaTheme="minorHAnsi" w:cs="Times New Roman"/>
                <w:b/>
                <w:i/>
                <w:iCs/>
                <w:color w:val="000000" w:themeColor="text1"/>
                <w:sz w:val="16"/>
                <w:szCs w:val="16"/>
                <w:lang w:val="en-GB" w:eastAsia="en-US"/>
              </w:rPr>
              <w:t>Low confidence</w:t>
            </w:r>
            <w:r w:rsidRPr="006A2665">
              <w:rPr>
                <w:rFonts w:eastAsiaTheme="minorHAnsi" w:cs="Times New Roman"/>
                <w:color w:val="000000" w:themeColor="text1"/>
                <w:sz w:val="16"/>
                <w:szCs w:val="16"/>
                <w:lang w:val="en-GB" w:eastAsia="en-US"/>
              </w:rPr>
              <w:t xml:space="preserve">: </w:t>
            </w:r>
            <w:r w:rsidRPr="006A2665">
              <w:rPr>
                <w:rFonts w:cs="Times New Roman"/>
                <w:b/>
                <w:bCs/>
                <w:color w:val="000000" w:themeColor="text1"/>
                <w:sz w:val="16"/>
                <w:szCs w:val="16"/>
                <w:lang w:val="en-GB"/>
              </w:rPr>
              <w:t xml:space="preserve">Limited evidence </w:t>
            </w:r>
            <w:r w:rsidRPr="006A2665">
              <w:rPr>
                <w:rFonts w:eastAsiaTheme="minorHAnsi" w:cs="Times New Roman"/>
                <w:color w:val="000000" w:themeColor="text1"/>
                <w:sz w:val="16"/>
                <w:szCs w:val="16"/>
                <w:lang w:val="en-GB" w:eastAsia="en-US"/>
              </w:rPr>
              <w:t xml:space="preserve"> bec</w:t>
            </w:r>
            <w:r w:rsidRPr="00D424AA">
              <w:rPr>
                <w:rFonts w:eastAsiaTheme="minorHAnsi" w:cs="Times New Roman"/>
                <w:color w:val="000000" w:themeColor="text1"/>
                <w:sz w:val="16"/>
                <w:szCs w:val="16"/>
                <w:lang w:val="en-GB" w:eastAsia="en-US"/>
              </w:rPr>
              <w:t xml:space="preserve">ause of </w:t>
            </w:r>
            <w:r w:rsidRPr="00D424AA">
              <w:rPr>
                <w:rFonts w:eastAsiaTheme="minorHAnsi" w:cs="Times New Roman"/>
                <w:b/>
                <w:bCs/>
                <w:color w:val="000000" w:themeColor="text1"/>
                <w:sz w:val="16"/>
                <w:szCs w:val="16"/>
                <w:lang w:val="en-GB" w:eastAsia="en-US"/>
              </w:rPr>
              <w:t>lack of studies</w:t>
            </w:r>
          </w:p>
        </w:tc>
        <w:tc>
          <w:tcPr>
            <w:tcW w:w="2551" w:type="dxa"/>
            <w:shd w:val="clear" w:color="auto" w:fill="D9D9D9" w:themeFill="background1" w:themeFillShade="D9"/>
            <w:tcMar>
              <w:top w:w="40" w:type="dxa"/>
              <w:left w:w="40" w:type="dxa"/>
              <w:bottom w:w="40" w:type="dxa"/>
              <w:right w:w="40" w:type="dxa"/>
            </w:tcMar>
          </w:tcPr>
          <w:p w14:paraId="26399CEF" w14:textId="39AC5959" w:rsidR="00D376F0" w:rsidRPr="00D707C3"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Low confidenc</w:t>
            </w:r>
            <w:r w:rsidRPr="00D424AA">
              <w:rPr>
                <w:rFonts w:cs="Times New Roman"/>
                <w:b/>
                <w:bCs/>
                <w:color w:val="000000" w:themeColor="text1"/>
                <w:sz w:val="16"/>
                <w:szCs w:val="16"/>
                <w:lang w:val="en-GB"/>
              </w:rPr>
              <w:t>e: Weak and inconsistent signals.</w:t>
            </w:r>
            <w:r w:rsidRPr="00D424AA">
              <w:rPr>
                <w:rFonts w:cs="Times New Roman"/>
                <w:color w:val="000000" w:themeColor="text1"/>
                <w:sz w:val="16"/>
                <w:szCs w:val="16"/>
                <w:lang w:val="en-GB"/>
              </w:rPr>
              <w:t xml:space="preserve"> Slight increase in Scandinavia, slight decrease or no change in the UK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id" : "ITEM-2", "itemData" : { "DOI" : "10.5194/hess-22-1017-2018", "abstract" : "\u00a9 2018 Author(s). There is growing evidence that climate change will alter water availability in Europe. Here, we investigate how hydrological low flows are affected under different levels of future global warming (i.e. 1.5, 2, and 3K with respect to the pre-industrial period) in rivers with a contributing area of more than 1000km2. The analysis is based on a multi-model ensemble of 45 hydrological simulations based on three representative concentration pathways (RCP2.6, RCP6.0, RCP8.5), five Coupled Model Intercomparison Project Phase 5 (CMIP5) general circulation models (GCMs: GFDL-ESM2M, HadGEM2-ES, IPSL-CM5A-LR, MIROC-ESM-CHEM, NorESM1-M) and three state-of-the-art hydrological models (HMs: mHM, Noah-MP, and PCR-GLOBWB). High-resolution model results are available at a spatial resolution of 5km across the pan-European domain at a daily temporal resolution. Low river flow is described as the percentile of daily streamflow that is exceeded 90% of the time. It is determined separately for each GCM/HM combination and warming scenario. The results show that the low-flow change signal amplifies with increasing warming levels. Low flows decrease in the Mediterranean region, while they increase in the Alpine and Northern regions. In the Mediterranean, the level of warming amplifies the signal from -12% under 1.5K, compared to the baseline period 1971-2000, to -35% under global warming of 3K, largely due to the projected decreases in annual precipitation. In contrast, the signal is amplified from +22 (1.5K) to +45% (3K) in the Alpine region due to changes in snow accumulation. The changes in low flows are significant for regions with relatively large change signals and under higher levels of warming. However, it is not possible to distinguish climate-induced differences in low flows between 1.5 and 2K warming because of (1) the large inter-annual variability which prevents distinguishing statistical estimates of period-averaged changes for a given GCM/HM combination, and (2) the uncertainty in the multi-model ensemble expressed by the signal-to-noise ratio. The contribution by the GCMs to the uncertainty in the model results is generally higher than the one by the HMs. However, the uncertainty due to HMs cannot be neglected. In the Alpine, Northern, and Mediterranean regions, the uncertainty contribution by the HMs is partly higher than those by the GCMs due to different representations of processes such as snow, soil moisture and evapotranspiration. Based o\u2026", "author" : [ { "dropping-particle" : "", "family" : "Marx", "given" : "A.", "non-dropping-particle" : "", "parse-names" : false, "suffix" : "" }, { "dropping-particle" : "", "family" : "Kumar", "given" : "R.", "non-dropping-particle" : "", "parse-names" : false, "suffix" : "" }, { "dropping-particle" : "", "family" : "Thober", "given" : "S.", "non-dropping-particle" : "", "parse-names" : false, "suffix" : "" }, { "dropping-particle" : "", "family" : "Rakovec", "given" : "O.", "non-dropping-particle" : "", "parse-names" : false, "suffix" : "" }, { "dropping-particle" : "", "family" : "Wanders", "given" : "N.", "non-dropping-particle" : "", "parse-names" : false, "suffix" : "" }, { "dropping-particle" : "", "family" : "Zink", "given" : "M.", "non-dropping-particle" : "", "parse-names" : false, "suffix" : "" }, { "dropping-particle" : "", "family" : "Wood", "given" : "E.F.", "non-dropping-particle" : "", "parse-names" : false, "suffix" : "" }, { "dropping-particle" : "", "family" : "Pan", "given" : "M.", "non-dropping-particle" : "", "parse-names" : false, "suffix" : "" }, { "dropping-particle" : "", "family" : "Sheffield", "given" : "J.", "non-dropping-particle" : "", "parse-names" : false, "suffix" : "" }, { "dropping-particle" : "", "family" : "Samaniego", "given" : "L.", "non-dropping-particle" : "", "parse-names" : false, "suffix" : "" } ], "container-title" : "Hydrology and Earth System Sciences", "id" : "ITEM-2", "issue" : "2", "issued" : { "date-parts" : [ [ "2018" ] ] }, "page" : "1017-1032", "title" : "Climate change alters low flows in Europe under global warming of 1.5, 2, and 3\u00b0C", "translator" : [ { "dropping-particle" : "", "family" : "S3385", "given" : "", "non-dropping-particle" : "", "parse-names" : false, "suffix" : "" } ], "type" : "article-journal", "volume" : "22" }, "uris" : [ "http://www.mendeley.com/documents/?uuid=97ce3b2a-7fb8-4f84-b393-512e505e5cb2"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Forzieri et al., 2014; Touma et al., 2015; Marx et al., 2018)", "plainTextFormattedCitation" : "(Forzieri et al., 2014; Touma et al., 2015; Marx et al., 2018)", "previouslyFormattedCitation" : "(Forzieri et al., 2014; Touma et al., 2015; Marx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Forzieri et al., 2014; Touma et al., 2015; Marx et al., 2018)</w:t>
            </w:r>
            <w:r w:rsidRPr="00D424AA">
              <w:rPr>
                <w:rFonts w:cs="Times New Roman"/>
                <w:color w:val="000000" w:themeColor="text1"/>
                <w:sz w:val="16"/>
                <w:szCs w:val="16"/>
                <w:lang w:val="en-GB"/>
              </w:rPr>
              <w:fldChar w:fldCharType="end"/>
            </w:r>
          </w:p>
        </w:tc>
        <w:tc>
          <w:tcPr>
            <w:tcW w:w="3119" w:type="dxa"/>
            <w:shd w:val="clear" w:color="auto" w:fill="D9D9D9" w:themeFill="background1" w:themeFillShade="D9"/>
            <w:tcMar>
              <w:top w:w="40" w:type="dxa"/>
              <w:left w:w="40" w:type="dxa"/>
              <w:bottom w:w="40" w:type="dxa"/>
              <w:right w:w="40" w:type="dxa"/>
            </w:tcMar>
            <w:vAlign w:val="bottom"/>
          </w:tcPr>
          <w:p w14:paraId="0B46498E" w14:textId="442815DF" w:rsidR="00D376F0" w:rsidRPr="00D424AA" w:rsidRDefault="00D376F0" w:rsidP="00D424AA">
            <w:pPr>
              <w:spacing w:line="276" w:lineRule="auto"/>
              <w:rPr>
                <w:rFonts w:cs="Times New Roman"/>
                <w:color w:val="000000" w:themeColor="text1"/>
                <w:sz w:val="16"/>
                <w:szCs w:val="16"/>
                <w:lang w:val="nb-NO"/>
              </w:rPr>
            </w:pPr>
            <w:r w:rsidRPr="006A2665">
              <w:rPr>
                <w:rFonts w:cs="Times New Roman"/>
                <w:b/>
                <w:i/>
                <w:iCs/>
                <w:color w:val="000000" w:themeColor="text1"/>
                <w:sz w:val="16"/>
                <w:szCs w:val="16"/>
                <w:lang w:val="en-GB"/>
              </w:rPr>
              <w:t>Low confidence</w:t>
            </w:r>
            <w:r w:rsidRPr="006A2665">
              <w:rPr>
                <w:rFonts w:cs="Times New Roman"/>
                <w:color w:val="000000" w:themeColor="text1"/>
                <w:sz w:val="16"/>
                <w:szCs w:val="16"/>
                <w:lang w:val="en-GB"/>
              </w:rPr>
              <w:t xml:space="preserve">: </w:t>
            </w:r>
            <w:r w:rsidRPr="006A2665">
              <w:rPr>
                <w:rFonts w:cs="Times New Roman"/>
                <w:b/>
                <w:bCs/>
                <w:color w:val="000000" w:themeColor="text1"/>
                <w:sz w:val="16"/>
                <w:szCs w:val="16"/>
                <w:lang w:val="en-GB"/>
              </w:rPr>
              <w:t>Inconsistent</w:t>
            </w:r>
            <w:r w:rsidRPr="006A2665">
              <w:rPr>
                <w:rFonts w:cs="Times New Roman"/>
                <w:color w:val="000000" w:themeColor="text1"/>
                <w:sz w:val="16"/>
                <w:szCs w:val="16"/>
                <w:lang w:val="en-GB"/>
              </w:rPr>
              <w:t xml:space="preserve"> changes, generally with drying in ESMs (CMIP5, CMIP6) and wetting in CO</w:t>
            </w:r>
            <w:r w:rsidRPr="00D424AA">
              <w:rPr>
                <w:rFonts w:cs="Times New Roman"/>
                <w:color w:val="000000" w:themeColor="text1"/>
                <w:sz w:val="16"/>
                <w:szCs w:val="16"/>
                <w:lang w:val="en-GB"/>
              </w:rPr>
              <w:t xml:space="preserve">RDEX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07/s10584-015-1570-4", "abstract" : "\u00a9 2015, Springer Science+Business Media Dordrecht.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 "non-dropping-particle" : "", "parse-names" : false, "suffix" : "" }, { "dropping-particle" : "", "family" : "Andersson", "given" : "J.C.M.", "non-dropping-particle" : "", "parse-names" : false, "suffix" : "" }, { "dropping-particle" : "", "family" : "Donnelly", "given" : "C.", "non-dropping-particle" : "", "parse-names" : false, "suffix" : "" }, { "dropping-particle" : "", "family" : "Feyen", "given" : "L.", "non-dropping-particle" : "", "parse-names" : false, "suffix" : "" }, { "dropping-particle" : "", "family" : "Greuell", "given" : "W.", "non-dropping-particle" : "", "parse-names" : false, "suffix" : "" }, { "dropping-particle" : "", "family" : "Ludwig", "given" : "F.", "non-dropping-particle" : "", "parse-names" : false, "suffix" : "" } ], "container-title" : "Climatic Change", "id" : "ITEM-2", "issue" : "2", "issued" : { "date-parts" : [ [ "2016" ] ] }, "page" : "341-355", "title" : "Projections of future floods and hydrological droughts in Europe under a +2\u00b0C global warming", "translator" : [ { "dropping-particle" : "", "family" : "S417", "given" : "", "non-dropping-particle" : "", "parse-names" : false, "suffix" : "" } ], "type" : "article-journal", "volume" : "135" }, "uris" : [ "http://www.mendeley.com/documents/?uuid=2fd6d07b-d008-47b7-a875-4e9ddca1e968"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4",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4",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id" : "ITEM-5", "itemData" : { "DOI" : "10.5194/hess-22-1017-2018", "abstract" : "\u00a9 2018 Author(s). There is growing evidence that climate change will alter water availability in Europe. Here, we investigate how hydrological low flows are affected under different levels of future global warming (i.e. 1.5, 2, and 3K with respect to the pre-industrial period) in rivers with a contributing area of more than 1000km2. The analysis is based on a multi-model ensemble of 45 hydrological simulations based on three representative concentration pathways (RCP2.6, RCP6.0, RCP8.5), five Coupled Model Intercomparison Project Phase 5 (CMIP5) general circulation models (GCMs: GFDL-ESM2M, HadGEM2-ES, IPSL-CM5A-LR, MIROC-ESM-CHEM, NorESM1-M) and three state-of-the-art hydrological models (HMs: mHM, Noah-MP, and PCR-GLOBWB). High-resolution model results are available at a spatial resolution of 5km across the pan-European domain at a daily temporal resolution. Low river flow is described as the percentile of daily streamflow that is exceeded 90% of the time. It is determined separately for each GCM/HM combination and warming scenario. The results show that the low-flow change signal amplifies with increasing warming levels. Low flows decrease in the Mediterranean region, while they increase in the Alpine and Northern regions. In the Mediterranean, the level of warming amplifies the signal from -12% under 1.5K, compared to the baseline period 1971-2000, to -35% under global warming of 3K, largely due to the projected decreases in annual precipitation. In contrast, the signal is amplified from +22 (1.5K) to +45% (3K) in the Alpine region due to changes in snow accumulation. The changes in low flows are significant for regions with relatively large change signals and under higher levels of warming. However, it is not possible to distinguish climate-induced differences in low flows between 1.5 and 2K warming because of (1) the large inter-annual variability which prevents distinguishing statistical estimates of period-averaged changes for a given GCM/HM combination, and (2) the uncertainty in the multi-model ensemble expressed by the signal-to-noise ratio. The contribution by the GCMs to the uncertainty in the model results is generally higher than the one by the HMs. However, the uncertainty due to HMs cannot be neglected. In the Alpine, Northern, and Mediterranean regions, the uncertainty contribution by the HMs is partly higher than those by the GCMs due to different representations of processes such as snow, soil moisture and evapotranspiration. Based o\u2026", "author" : [ { "dropping-particle" : "", "family" : "Marx", "given" : "A.", "non-dropping-particle" : "", "parse-names" : false, "suffix" : "" }, { "dropping-particle" : "", "family" : "Kumar", "given" : "R.", "non-dropping-particle" : "", "parse-names" : false, "suffix" : "" }, { "dropping-particle" : "", "family" : "Thober", "given" : "S.", "non-dropping-particle" : "", "parse-names" : false, "suffix" : "" }, { "dropping-particle" : "", "family" : "Rakovec", "given" : "O.", "non-dropping-particle" : "", "parse-names" : false, "suffix" : "" }, { "dropping-particle" : "", "family" : "Wanders", "given" : "N.", "non-dropping-particle" : "", "parse-names" : false, "suffix" : "" }, { "dropping-particle" : "", "family" : "Zink", "given" : "M.", "non-dropping-particle" : "", "parse-names" : false, "suffix" : "" }, { "dropping-particle" : "", "family" : "Wood", "given" : "E.F.", "non-dropping-particle" : "", "parse-names" : false, "suffix" : "" }, { "dropping-particle" : "", "family" : "Pan", "given" : "M.", "non-dropping-particle" : "", "parse-names" : false, "suffix" : "" }, { "dropping-particle" : "", "family" : "Sheffield", "given" : "J.", "non-dropping-particle" : "", "parse-names" : false, "suffix" : "" }, { "dropping-particle" : "", "family" : "Samaniego", "given" : "L.", "non-dropping-particle" : "", "parse-names" : false, "suffix" : "" } ], "container-title" : "Hydrology and Earth System Sciences", "id" : "ITEM-5", "issue" : "2", "issued" : { "date-parts" : [ [ "2018" ] ] }, "page" : "1017-1032", "title" : "Climate change alters low flows in Europe under global warming of 1.5, 2, and 3\u00b0C", "translator" : [ { "dropping-particle" : "", "family" : "S3385", "given" : "", "non-dropping-particle" : "", "parse-names" : false, "suffix" : "" } ], "type" : "article-journal", "volume" : "22" }, "uris" : [ "http://www.mendeley.com/documents/?uuid=97ce3b2a-7fb8-4f84-b393-512e505e5cb2" ] }, { "id" : "ITEM-6",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w:instrText>
            </w:r>
            <w:r w:rsidR="00FF6231" w:rsidRPr="006A2665">
              <w:rPr>
                <w:rFonts w:cs="Times New Roman"/>
                <w:color w:val="000000" w:themeColor="text1"/>
                <w:sz w:val="16"/>
                <w:szCs w:val="16"/>
              </w:rPr>
              <w:instrText>,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6",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Forzieri et al., 2014; Touma et al., 2015; Roudier et al., 2016; Dai et al., 2018; Marx et al., 2018; Cook et al., 2020)", "plainTextFormattedCitation" : "(Forzieri et al., 2014; Touma et al., 2015; Roudier et al., 2016; Dai et al., 2018; Marx et al., 2018; Cook et al., 2020)", "previouslyFormattedCitation" : "(Forzieri et al., 2014; Touma et al., 2015; Roudier et al., 2016; Dai et al., 2018; Marx et al., 2018;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Forzieri et al., 2014; Touma et al., 2015; Roudier et al., 2016; Dai et al., 2018; Marx et al., 2018; 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nb-NO"/>
              </w:rPr>
              <w:t>.</w:t>
            </w:r>
          </w:p>
          <w:p w14:paraId="22808010" w14:textId="77777777" w:rsidR="00D376F0" w:rsidRPr="00D424AA" w:rsidRDefault="00D376F0" w:rsidP="00D424AA">
            <w:pPr>
              <w:spacing w:line="276" w:lineRule="auto"/>
              <w:rPr>
                <w:rFonts w:cs="Times New Roman"/>
                <w:color w:val="000000" w:themeColor="text1"/>
                <w:sz w:val="16"/>
                <w:szCs w:val="16"/>
                <w:lang w:val="nb-NO"/>
              </w:rPr>
            </w:pPr>
          </w:p>
          <w:p w14:paraId="36BDB77C" w14:textId="1F21CCF7"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manualFormatting" : "Cook et al. (2020)", "plainTextFormattedCitation" : "(Cook et al., 2020)", "previouslyFormattedCitation" : "(Cook et al., 2020)"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Cook et al. (2020)</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xml:space="preserve">: Weak </w:t>
            </w:r>
            <w:r w:rsidRPr="00D424AA">
              <w:rPr>
                <w:rFonts w:eastAsiaTheme="minorHAnsi" w:cs="Times New Roman"/>
                <w:b/>
                <w:bCs/>
                <w:color w:val="000000" w:themeColor="text1"/>
                <w:sz w:val="16"/>
                <w:szCs w:val="16"/>
                <w:lang w:val="en-GB" w:eastAsia="en-US"/>
              </w:rPr>
              <w:t>i</w:t>
            </w:r>
            <w:r w:rsidRPr="00D424AA">
              <w:rPr>
                <w:rFonts w:eastAsiaTheme="minorHAnsi" w:cs="Times New Roman"/>
                <w:color w:val="000000" w:themeColor="text1"/>
                <w:sz w:val="16"/>
                <w:szCs w:val="16"/>
                <w:lang w:val="en-GB" w:eastAsia="en-US"/>
              </w:rPr>
              <w:t>ncrease in hydrological drought (decrease in runoff) in summer in Scandinavia.</w:t>
            </w:r>
          </w:p>
          <w:p w14:paraId="2734E970" w14:textId="5587B2AE"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7/s10584-015-1570-4", "abstract" : "\u00a9 2015, Springer Science+Business Media Dordrecht.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 "non-dropping-particle" : "", "parse-names" : false, "suffix" : "" }, { "dropping-particle" : "", "family" : "Andersson", "given" : "J.C.M.", "non-dropping-particle" : "", "parse-names" : false, "suffix" : "" }, { "dropping-particle" : "", "family" : "Donnelly", "given" : "C.", "non-dropping-particle" : "", "parse-names" : false, "suffix" : "" }, { "dropping-particle" : "", "family" : "Feyen", "given" : "L.", "non-dropping-particle" : "", "parse-names" : false, "suffix" : "" }, { "dropping-particle" : "", "family" : "Greuell", "given" : "W.", "non-dropping-particle" : "", "parse-names" : false, "suffix" : "" }, { "dropping-particle" : "", "family" : "Ludwig", "given" : "F.", "non-dropping-particle" : "", "parse-names" : false, "suffix" : "" } ], "container-title" : "Climatic Change", "id" : "ITEM-1", "issue" : "2", "issued" : { "date-parts" : [ [ "2016" ] ] }, "page" : "341-355", "title" : "Projections of future floods and hydrological droughts in Europe under a +2\u00b0C global warming", "translator" : [ { "dropping-particle" : "", "family" : "S417", "given" : "", "non-dropping-particle" : "", "parse-names" : false, "suffix" : "" } ], "type" : "article-journal", "volume" : "135" }, "uris" : [ "http://www.mendeley.com/documents/?uuid=2fd6d07b-d008-47b7-a875-4e9ddca1e968" ] } ], "mendeley" : { "formattedCitation" : "(Roudier et al., 2016)", "manualFormatting" : "Roudier et al. (2016)", "plainTextFormattedCitation" : "(Roudier et al., 2016)", "previouslyFormattedCitation" : "(Roudier et al., 2016)"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Roudier et al. (2016)</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Decrease in magnitude and duration of low-flows (wetting trend)</w:t>
            </w:r>
          </w:p>
          <w:p w14:paraId="33EC3BEA" w14:textId="40BC0028" w:rsidR="00D376F0" w:rsidRPr="00D424AA" w:rsidRDefault="00D376F0" w:rsidP="00D424AA">
            <w:pPr>
              <w:spacing w:after="160" w:line="259" w:lineRule="auto"/>
              <w:rPr>
                <w:rFonts w:eastAsiaTheme="minorHAnsi" w:cs="Times New Roman"/>
                <w:color w:val="000000" w:themeColor="text1"/>
                <w:sz w:val="16"/>
                <w:szCs w:val="16"/>
                <w:lang w:val="en-GB" w:eastAsia="en-US"/>
              </w:rPr>
            </w:pPr>
            <w:r w:rsidRPr="00D424AA">
              <w:rPr>
                <w:rFonts w:eastAsiaTheme="minorHAnsi" w:cs="Times New Roman"/>
                <w:color w:val="000000" w:themeColor="text1"/>
                <w:sz w:val="16"/>
                <w:szCs w:val="16"/>
                <w:lang w:val="en-GB" w:eastAsia="en-US"/>
              </w:rPr>
              <w:fldChar w:fldCharType="begin" w:fldLock="1"/>
            </w:r>
            <w:r w:rsidR="00FF6231">
              <w:rPr>
                <w:rFonts w:eastAsiaTheme="minorHAnsi" w:cs="Times New Roman"/>
                <w:color w:val="000000" w:themeColor="text1"/>
                <w:sz w:val="16"/>
                <w:szCs w:val="16"/>
                <w:lang w:val="en-GB" w:eastAsia="en-US"/>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manualFormatting" : "Dai et al. (2018)", "plainTextFormattedCitation" : "(Dai et al., 2018)", "previouslyFormattedCitation" : "(Dai et al., 2018)" }, "properties" : { "noteIndex" : 0 }, "schema" : "https://github.com/citation-style-language/schema/raw/master/csl-citation.json" }</w:instrText>
            </w:r>
            <w:r w:rsidRPr="00D424AA">
              <w:rPr>
                <w:rFonts w:eastAsiaTheme="minorHAnsi" w:cs="Times New Roman"/>
                <w:color w:val="000000" w:themeColor="text1"/>
                <w:sz w:val="16"/>
                <w:szCs w:val="16"/>
                <w:lang w:val="en-GB" w:eastAsia="en-US"/>
              </w:rPr>
              <w:fldChar w:fldCharType="separate"/>
            </w:r>
            <w:r w:rsidR="00A26296">
              <w:rPr>
                <w:rFonts w:eastAsiaTheme="minorHAnsi" w:cs="Times New Roman"/>
                <w:noProof/>
                <w:color w:val="000000" w:themeColor="text1"/>
                <w:sz w:val="16"/>
                <w:szCs w:val="16"/>
                <w:lang w:val="en-GB" w:eastAsia="en-US"/>
              </w:rPr>
              <w:t>Dai et al. (2018)</w:t>
            </w:r>
            <w:r w:rsidRPr="00D424AA">
              <w:rPr>
                <w:rFonts w:eastAsiaTheme="minorHAnsi" w:cs="Times New Roman"/>
                <w:color w:val="000000" w:themeColor="text1"/>
                <w:sz w:val="16"/>
                <w:szCs w:val="16"/>
                <w:lang w:val="en-GB" w:eastAsia="en-US"/>
              </w:rPr>
              <w:fldChar w:fldCharType="end"/>
            </w:r>
            <w:r w:rsidRPr="00841A35">
              <w:rPr>
                <w:rFonts w:eastAsiaTheme="minorHAnsi" w:cs="Times New Roman"/>
                <w:color w:val="000000" w:themeColor="text1"/>
                <w:sz w:val="16"/>
                <w:szCs w:val="16"/>
                <w:lang w:val="en-GB" w:eastAsia="en-US"/>
              </w:rPr>
              <w:t>: CMIP5, RCP4.5, (2070-2099)</w:t>
            </w:r>
            <w:r w:rsidRPr="00D424AA">
              <w:rPr>
                <w:rFonts w:eastAsiaTheme="minorHAnsi" w:cs="Times New Roman"/>
                <w:color w:val="000000" w:themeColor="text1"/>
                <w:sz w:val="16"/>
                <w:szCs w:val="16"/>
                <w:lang w:val="en-GB" w:eastAsia="en-US"/>
              </w:rPr>
              <w:t xml:space="preserve">-(1970-1999): slight drying trend, but lack of model agreement. </w:t>
            </w:r>
          </w:p>
          <w:p w14:paraId="08C34BC4" w14:textId="456662BC" w:rsidR="00D376F0" w:rsidRPr="00D424AA" w:rsidRDefault="00D376F0" w:rsidP="00D424AA">
            <w:pPr>
              <w:spacing w:after="160" w:line="259" w:lineRule="auto"/>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mendeley" : { "formattedCitation" : "(Forzieri et al., 2014)", "manualFormatting" : "Forzieri et al. (2014)", "plainTextFormattedCitation" : "(Forzieri et al., 2014)", "previouslyFormattedCitation" : "(Forzieri et al.,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Forzieri et al. (2014)</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for (2050 compared to 1961-1990 baseline), CORDEX simulations: Decrease in magnitude of low-flow in Scandinavia no change in UK, </w:t>
            </w:r>
          </w:p>
          <w:p w14:paraId="473E43D1" w14:textId="322F4BA1" w:rsidR="00D376F0" w:rsidRPr="00D424AA" w:rsidDel="00C31F35" w:rsidRDefault="00D376F0" w:rsidP="00D424AA">
            <w:pPr>
              <w:spacing w:after="160" w:line="259" w:lineRule="auto"/>
              <w:rPr>
                <w:rFonts w:cs="Times New Roman"/>
                <w:color w:val="000000" w:themeColor="text1"/>
                <w:sz w:val="16"/>
                <w:szCs w:val="16"/>
                <w:lang w:val="en-GB"/>
              </w:rPr>
            </w:pP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5194/hess-22-1017-2018", "abstract" : "\u00a9 2018 Author(s). There is growing evidence that climate change will alter water availability in Europe. Here, we investigate how hydrological low flows are affected under different levels of future global warming (i.e. 1.5, 2, and 3K with respect to the pre-industrial period) in rivers with a contributing area of more than 1000km2. The analysis is based on a multi-model ensemble of 45 hydrological simulations based on three representative concentration pathways (RCP2.6, RCP6.0, RCP8.5), five Coupled Model Intercomparison Project Phase 5 (CMIP5) general circulation models (GCMs: GFDL-ESM2M, HadGEM2-ES, IPSL-CM5A-LR, MIROC-ESM-CHEM, NorESM1-M) and three state-of-the-art hydrological models (HMs: mHM, Noah-MP, and PCR-GLOBWB). High-resolution model results are available at a spatial resolution of 5km across the pan-European domain at a daily temporal resolution. Low river flow is described as the percentile of daily streamflow that is exceeded 90% of the time. It is determined separately for each GCM/HM combination and warming scenario. The results show that the low-flow change signal amplifies with increasing warming levels. Low flows decrease in the Mediterranean region, while they increase in the Alpine and Northern regions. In the Mediterranean, the level of warming amplifies the signal from -12% under 1.5K, compared to the baseline period 1971-2000, to -35% under global warming of 3K, largely due to the projected decreases in annual precipitation. In contrast, the signal is amplified from +22 (1.5K) to +45% (3K) in the Alpine region due to changes in snow accumulation. The changes in low flows are significant for regions with relatively large change signals and under higher levels of warming. However, it is not possible to distinguish climate-induced differences in low flows between 1.5 and 2K warming because of (1) the large inter-annual variability which prevents distinguishing statistical estimates of period-averaged changes for a given GCM/HM combination, and (2) the uncertainty in the multi-model ensemble expressed by the signal-to-noise ratio. The contribution by the GCMs to the uncertainty in the model results is generally higher than the one by the HMs. However, the uncertainty due to HMs cannot be neglected. In the Alpine, Northern, and Mediterranean regions, the uncertainty contribution by the HMs is partly higher than those by the GCMs due to different representations of processes such as snow, soil moisture and evapotranspiration. Based o\u2026", "author" : [ { "dropping-particle" : "", "family" : "Marx", "given" : "A.", "non-dropping-particle" : "", "parse-names" : false, "suffix" : "" }, { "dropping-particle" : "", "family" : "Kumar", "given" : "R.", "non-dropping-particle" : "", "parse-names" : false, "suffix" : "" }, { "dropping-particle" : "", "family" : "Thober", "given" : "S.", "non-dropping-particle" : "", "parse-names" : false, "suffix" : "" }, { "dropping-particle" : "", "family" : "Rakovec", "given" : "O.", "non-dropping-particle" : "", "parse-names" : false, "suffix" : "" }, { "dropping-particle" : "", "family" : "Wanders", "given" : "N.", "non-dropping-particle" : "", "parse-names" : false, "suffix" : "" }, { "dropping-particle" : "", "family" : "Zink", "given" : "M.", "non-dropping-particle" : "", "parse-names" : false, "suffix" : "" }, { "dropping-particle" : "", "family" : "Wood", "given" : "E.F.", "non-dropping-particle" : "", "parse-names" : false, "suffix" : "" }, { "dropping-particle" : "", "family" : "Pan", "given" : "M.", "non-dropping-particle" : "", "parse-names" : false, "suffix" : "" }, { "dropping-particle" : "", "family" : "Sheffield", "given" : "J.", "non-dropping-particle" : "", "parse-names" : false, "suffix" : "" }, { "dropping-particle" : "", "family" : "Samaniego", "given" : "L.", "non-dropping-particle" : "", "parse-names" : false, "suffix" : "" } ], "container-title" : "Hydrology and Earth System Sciences", "id" : "ITEM-1", "issue" : "2", "issued" : { "date-parts" : [ [ "2018" ] ] }, "page" : "1017-1032", "title" : "Climate change alters low flows in Europe under global warming of 1.5, 2, and 3\u00b0C", "translator" : [ { "dropping-particle" : "", "family" : "S3385", "given" : "", "non-dropping-particle" : "", "parse-names" : false, "suffix" : "" } ], "type" : "article-journal", "volume" : "22" }, "uris" : [ "http://www.mendeley.com/documents/?uuid=97ce3b2a-7fb8-4f84-b393-512e505e5cb2" ] } ], "mendeley" : { "formattedCitation" : "(Marx et al., 2018)", "manualFormatting" : "Marx et al. (2018)", "plainTextFormattedCitation" : "(Marx et al., 2018)", "previouslyFormattedCitation" : "(Marx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Marx et al. (2018)</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CORDEX </w:t>
            </w:r>
            <w:r w:rsidRPr="00D424AA">
              <w:rPr>
                <w:rFonts w:cs="Times New Roman"/>
                <w:color w:val="000000" w:themeColor="text1"/>
                <w:sz w:val="16"/>
                <w:szCs w:val="16"/>
                <w:lang w:val="en-GB"/>
              </w:rPr>
              <w:t>simulations: slight wetting in Scandinavia</w:t>
            </w:r>
          </w:p>
        </w:tc>
        <w:tc>
          <w:tcPr>
            <w:tcW w:w="3347" w:type="dxa"/>
            <w:shd w:val="clear" w:color="auto" w:fill="FFE0D9"/>
            <w:tcMar>
              <w:top w:w="40" w:type="dxa"/>
              <w:left w:w="40" w:type="dxa"/>
              <w:bottom w:w="40" w:type="dxa"/>
              <w:right w:w="40" w:type="dxa"/>
            </w:tcMar>
          </w:tcPr>
          <w:p w14:paraId="3ABC89CF" w14:textId="4993E42D" w:rsidR="00D376F0" w:rsidRPr="00431AF4" w:rsidRDefault="00D376F0" w:rsidP="00D424AA">
            <w:pPr>
              <w:spacing w:line="276" w:lineRule="auto"/>
              <w:rPr>
                <w:rFonts w:cs="Times New Roman"/>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color w:val="000000" w:themeColor="text1"/>
                <w:sz w:val="16"/>
                <w:szCs w:val="16"/>
                <w:lang w:val="en-GB"/>
              </w:rPr>
              <w:t xml:space="preserve"> Weak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in hydrological drought in summer but low signal-to-noise ratio </w:t>
            </w:r>
            <w:r w:rsidRPr="00D424AA">
              <w:rPr>
                <w:rFonts w:cs="Times New Roman"/>
                <w:color w:val="000000" w:themeColor="text1"/>
                <w:sz w:val="16"/>
                <w:szCs w:val="16"/>
                <w:lang w:val="en-GB"/>
              </w:rPr>
              <w:fldChar w:fldCharType="begin" w:fldLock="1"/>
            </w:r>
            <w:r w:rsidR="007D2D56">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2",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3",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3",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id" : "ITEM-4",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4",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Prudhomme et al., 2014; Giuntoli et al., 2015; Touma et al., 2015; Cook et al., 2020)</w:t>
            </w:r>
            <w:r w:rsidRPr="00D424AA">
              <w:rPr>
                <w:rFonts w:cs="Times New Roman"/>
                <w:color w:val="000000" w:themeColor="text1"/>
                <w:sz w:val="16"/>
                <w:szCs w:val="16"/>
                <w:lang w:val="en-GB"/>
              </w:rPr>
              <w:fldChar w:fldCharType="end"/>
            </w:r>
          </w:p>
        </w:tc>
      </w:tr>
    </w:tbl>
    <w:p w14:paraId="0278CE7E" w14:textId="77777777" w:rsidR="00D376F0" w:rsidRPr="00431AF4" w:rsidRDefault="00D376F0" w:rsidP="00841A35">
      <w:pPr>
        <w:rPr>
          <w:rFonts w:cs="Times New Roman"/>
          <w:lang w:val="en-GB"/>
        </w:rPr>
      </w:pPr>
    </w:p>
    <w:p w14:paraId="6F965C90" w14:textId="77777777" w:rsidR="00D376F0" w:rsidRPr="00431AF4" w:rsidRDefault="00D376F0" w:rsidP="00D424AA">
      <w:pPr>
        <w:rPr>
          <w:rFonts w:cs="Times New Roman"/>
          <w:lang w:val="en-GB"/>
        </w:rPr>
      </w:pPr>
    </w:p>
    <w:p w14:paraId="7669E145" w14:textId="77777777" w:rsidR="00D376F0" w:rsidRPr="006A2665" w:rsidRDefault="00D376F0" w:rsidP="00D424AA">
      <w:pPr>
        <w:rPr>
          <w:rFonts w:cs="Times New Roman"/>
          <w:b/>
          <w:color w:val="000000" w:themeColor="text1"/>
          <w:lang w:val="en-GB"/>
        </w:rPr>
      </w:pPr>
      <w:r w:rsidRPr="00431AF4">
        <w:rPr>
          <w:rFonts w:cs="Times New Roman"/>
          <w:b/>
          <w:color w:val="000000" w:themeColor="text1"/>
          <w:lang w:val="en-GB"/>
        </w:rPr>
        <w:t xml:space="preserve">[START </w:t>
      </w:r>
      <w:r w:rsidRPr="006A2665">
        <w:rPr>
          <w:rFonts w:cs="Times New Roman"/>
          <w:b/>
          <w:color w:val="000000" w:themeColor="text1"/>
          <w:lang w:val="en-GB"/>
        </w:rPr>
        <w:t>TABLE 11.19 HERE]</w:t>
      </w:r>
    </w:p>
    <w:p w14:paraId="56F406A1" w14:textId="77777777" w:rsidR="00D376F0" w:rsidRPr="006A2665" w:rsidRDefault="00D376F0" w:rsidP="00D424AA">
      <w:pPr>
        <w:rPr>
          <w:rFonts w:cs="Times New Roman"/>
          <w:color w:val="000000" w:themeColor="text1"/>
          <w:sz w:val="20"/>
          <w:lang w:val="en-GB"/>
        </w:rPr>
      </w:pPr>
    </w:p>
    <w:p w14:paraId="6AAF4459" w14:textId="417D8497" w:rsidR="00D376F0" w:rsidRPr="00D424AA" w:rsidRDefault="00D376F0" w:rsidP="00D6213A">
      <w:pPr>
        <w:pStyle w:val="AR6Chap11Table"/>
        <w:rPr>
          <w:rFonts w:eastAsia="SimSun"/>
          <w:lang w:val="en-GB"/>
        </w:rPr>
      </w:pPr>
      <w:r w:rsidRPr="00D424AA">
        <w:rPr>
          <w:lang w:val="en-GB"/>
        </w:rPr>
        <w:t xml:space="preserve">Observed trends, human contribution to observed trends, and projected changes at 1.5°C, 2°C and 4°C of global warming for temperature extremes in North America, subdivided by AR6 regions. See Sections 11.9.1 and 11.9.2 for details </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F1665C" w14:paraId="459FB9C7" w14:textId="77777777" w:rsidTr="00723657">
        <w:tc>
          <w:tcPr>
            <w:tcW w:w="2158" w:type="dxa"/>
            <w:vMerge w:val="restart"/>
            <w:vAlign w:val="center"/>
          </w:tcPr>
          <w:p w14:paraId="60DDFFD1"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w:t>
            </w:r>
          </w:p>
        </w:tc>
        <w:tc>
          <w:tcPr>
            <w:tcW w:w="2158" w:type="dxa"/>
            <w:vMerge w:val="restart"/>
            <w:vAlign w:val="center"/>
          </w:tcPr>
          <w:p w14:paraId="3FABEDEF"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2158" w:type="dxa"/>
            <w:vMerge w:val="restart"/>
            <w:vAlign w:val="center"/>
          </w:tcPr>
          <w:p w14:paraId="41D3D113"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Detection and attribution; event attribution</w:t>
            </w:r>
          </w:p>
        </w:tc>
        <w:tc>
          <w:tcPr>
            <w:tcW w:w="6476" w:type="dxa"/>
            <w:gridSpan w:val="3"/>
            <w:vAlign w:val="center"/>
          </w:tcPr>
          <w:p w14:paraId="7608AB47"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F1665C" w14:paraId="267C17FD" w14:textId="77777777" w:rsidTr="00723657">
        <w:tc>
          <w:tcPr>
            <w:tcW w:w="2158" w:type="dxa"/>
            <w:vMerge/>
            <w:vAlign w:val="center"/>
          </w:tcPr>
          <w:p w14:paraId="1BA6F238"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6EA70989"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1925B9A5" w14:textId="77777777" w:rsidR="00D376F0" w:rsidRPr="00D424AA" w:rsidRDefault="00D376F0" w:rsidP="00D424AA">
            <w:pPr>
              <w:rPr>
                <w:rFonts w:cs="Times New Roman"/>
                <w:color w:val="000000" w:themeColor="text1"/>
                <w:sz w:val="16"/>
                <w:szCs w:val="16"/>
                <w:lang w:val="en-GB"/>
              </w:rPr>
            </w:pPr>
          </w:p>
        </w:tc>
        <w:tc>
          <w:tcPr>
            <w:tcW w:w="2158" w:type="dxa"/>
            <w:vAlign w:val="center"/>
          </w:tcPr>
          <w:p w14:paraId="574F9F92"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159" w:type="dxa"/>
            <w:vAlign w:val="center"/>
          </w:tcPr>
          <w:p w14:paraId="24A97976"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159" w:type="dxa"/>
            <w:vAlign w:val="center"/>
          </w:tcPr>
          <w:p w14:paraId="14A55A0B"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F1665C" w14:paraId="6077666D" w14:textId="77777777" w:rsidTr="00723657">
        <w:tc>
          <w:tcPr>
            <w:tcW w:w="2158" w:type="dxa"/>
            <w:vMerge w:val="restart"/>
          </w:tcPr>
          <w:p w14:paraId="01B0FD09" w14:textId="77777777" w:rsidR="00D376F0" w:rsidRPr="00D424AA" w:rsidRDefault="00D376F0" w:rsidP="00841A35">
            <w:pPr>
              <w:rPr>
                <w:rFonts w:cs="Times New Roman"/>
                <w:color w:val="000000" w:themeColor="text1"/>
                <w:sz w:val="16"/>
                <w:szCs w:val="16"/>
                <w:lang w:val="en-GB"/>
              </w:rPr>
            </w:pPr>
            <w:bookmarkStart w:id="7873" w:name="_Hlk63163118"/>
            <w:r w:rsidRPr="00D424AA">
              <w:rPr>
                <w:rFonts w:cs="Times New Roman"/>
                <w:color w:val="000000" w:themeColor="text1"/>
                <w:sz w:val="16"/>
                <w:szCs w:val="16"/>
                <w:lang w:val="en-GB"/>
              </w:rPr>
              <w:t>All North America</w:t>
            </w:r>
          </w:p>
          <w:p w14:paraId="7DE7F79D"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47134ED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Most subregions show a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F6365"/>
          </w:tcPr>
          <w:p w14:paraId="4AC3F11C" w14:textId="5A4F771F" w:rsidR="00D376F0" w:rsidRPr="006A2665" w:rsidRDefault="00D376F0" w:rsidP="00D424AA">
            <w:pPr>
              <w:rPr>
                <w:rFonts w:cs="Times New Roman"/>
                <w:color w:val="000000" w:themeColor="text1"/>
                <w:sz w:val="16"/>
                <w:szCs w:val="16"/>
                <w:lang w:val="en-GB"/>
              </w:rPr>
            </w:pPr>
            <w:r w:rsidRPr="00841A35">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minimum temperatures (TXx/TNx, warm extremes) and annual minimum daily maximum/minimum temperatures (TXn/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which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Gyu", "non-dropping-particle" : "", "parse-names" : false, "suffix" : "" }, { "dropping-particle" : "", "family" : "Min", "given" : "Seung-Ki", "non-dropping-particle" : "", "parse-names" : false, "suffix" : "" }, { "dropping-particle" : "", "family" : "Kim", "given" : "Yeon-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d" : { "date-parts" : [ [ "2020", "11", "2" ] ] }, "page" : "1-41", "title" : "Anthropogenic Greenhouse Gas and Aerosol Contributions to Extreme Temperature Changes During 1951-2015", "translator" : [ { "dropping-particle" : "", "family" : "S2655", "given" : "", "non-dropping-particle" : "", "parse-names" : false, "suffix" : "" } ], "type" : "article-journal" }, "uris" : [ "http://www.mendeley.com/documents/?uuid=fc8a12ea-4b6c-4795-b086-921e2d7df904" ] } ], "mendeley" : { "formattedCitation" : "(Seong et al., 2020)", "plainTextFormattedCitation" : "(Seong et al., 2020)", "previouslyFormattedCitation" : "(Seong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eong et al., 2020)</w:t>
            </w:r>
            <w:r w:rsidRPr="00D424AA">
              <w:rPr>
                <w:rFonts w:cs="Times New Roman"/>
                <w:color w:val="000000" w:themeColor="text1"/>
                <w:sz w:val="16"/>
                <w:szCs w:val="16"/>
                <w:lang w:val="en-GB"/>
              </w:rPr>
              <w:fldChar w:fldCharType="end"/>
            </w:r>
          </w:p>
          <w:p w14:paraId="5A058DB2" w14:textId="77777777" w:rsidR="00D376F0" w:rsidRPr="006A2665" w:rsidRDefault="00D376F0" w:rsidP="00D424AA">
            <w:pPr>
              <w:spacing w:after="160" w:line="259" w:lineRule="auto"/>
              <w:rPr>
                <w:rFonts w:eastAsiaTheme="minorHAnsi" w:cs="Times New Roman"/>
                <w:color w:val="000000" w:themeColor="text1"/>
                <w:sz w:val="16"/>
                <w:szCs w:val="16"/>
                <w:lang w:val="en-GB" w:eastAsia="en-US"/>
              </w:rPr>
            </w:pPr>
            <w:r w:rsidRPr="006A2665">
              <w:rPr>
                <w:rFonts w:eastAsiaTheme="minorHAnsi" w:cs="Times New Roman"/>
                <w:color w:val="000000" w:themeColor="text1"/>
                <w:sz w:val="16"/>
                <w:szCs w:val="16"/>
                <w:lang w:val="en-GB" w:eastAsia="en-US"/>
              </w:rPr>
              <w:t xml:space="preserve"> </w:t>
            </w:r>
          </w:p>
        </w:tc>
        <w:tc>
          <w:tcPr>
            <w:tcW w:w="2158" w:type="dxa"/>
            <w:tcBorders>
              <w:top w:val="dashed" w:sz="4" w:space="0" w:color="000000"/>
            </w:tcBorders>
            <w:shd w:val="clear" w:color="auto" w:fill="FF6365"/>
          </w:tcPr>
          <w:p w14:paraId="2219CD4B" w14:textId="46181D2C" w:rsidR="00D376F0" w:rsidRPr="006A266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els project a robust increase in the intensity and frequency of TXx events and a robust dec</w:t>
            </w:r>
            <w:r w:rsidRPr="00D424AA">
              <w:rPr>
                <w:rFonts w:cs="Times New Roman"/>
                <w:color w:val="000000" w:themeColor="text1"/>
                <w:sz w:val="16"/>
                <w:szCs w:val="16"/>
                <w:lang w:val="en-GB"/>
              </w:rPr>
              <w:t xml:space="preserve">rease in the intensity and frequency of TNn events </w:t>
            </w:r>
            <w:commentRangeStart w:id="7874"/>
            <w:r w:rsidRPr="00D424AA">
              <w:rPr>
                <w:rFonts w:cs="Times New Roman"/>
                <w:color w:val="000000" w:themeColor="text1"/>
                <w:sz w:val="16"/>
                <w:szCs w:val="16"/>
                <w:lang w:val="en-GB"/>
              </w:rPr>
              <w:fldChar w:fldCharType="begin" w:fldLock="1"/>
            </w:r>
            <w:ins w:id="7875" w:author="Robin Matthews" w:date="2021-07-14T19:01:00Z">
              <w:r w:rsidR="000B38AB">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7876" w:author="Robin Matthews" w:date="2021-07-14T19:01:00Z">
              <w:r w:rsidR="00FC4C2D" w:rsidDel="000B38AB">
                <w:rPr>
                  <w:rFonts w:cs="Times New Roman"/>
                  <w:color w:val="000000" w:themeColor="text1"/>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877" w:author="Robin Matthews" w:date="2021-07-14T19:01:00Z">
              <w:r w:rsidR="00A26296" w:rsidDel="000B38AB">
                <w:rPr>
                  <w:rFonts w:cs="Times New Roman"/>
                  <w:noProof/>
                  <w:color w:val="000000" w:themeColor="text1"/>
                  <w:sz w:val="16"/>
                  <w:szCs w:val="16"/>
                  <w:lang w:val="en-GB"/>
                </w:rPr>
                <w:delText>Li et al., 2020</w:delText>
              </w:r>
            </w:del>
            <w:ins w:id="7878" w:author="Robin Matthews" w:date="2021-07-14T19:01: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874"/>
            <w:r w:rsidR="00A26296">
              <w:rPr>
                <w:rStyle w:val="Marquedecommentaire"/>
              </w:rPr>
              <w:commentReference w:id="7874"/>
            </w:r>
            <w:r w:rsidRPr="00841A35">
              <w:rPr>
                <w:rFonts w:cs="Times New Roman"/>
                <w:color w:val="000000" w:themeColor="text1"/>
                <w:sz w:val="16"/>
                <w:szCs w:val="16"/>
                <w:lang w:val="en-GB"/>
              </w:rPr>
              <w:t xml:space="preserve">). Median increase of more than 0.5°C in the 50-year TXx and TNn events compared to the 1°C warming level </w:t>
            </w:r>
            <w:commentRangeStart w:id="787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880" w:author="Robin Matthews" w:date="2021-07-14T19:01:00Z">
              <w:r w:rsidR="00A26296" w:rsidDel="000B38AB">
                <w:rPr>
                  <w:rFonts w:cs="Times New Roman"/>
                  <w:noProof/>
                  <w:color w:val="000000" w:themeColor="text1"/>
                  <w:sz w:val="16"/>
                  <w:szCs w:val="16"/>
                  <w:lang w:val="en-GB"/>
                </w:rPr>
                <w:delText>Li et al., 2020</w:delText>
              </w:r>
            </w:del>
            <w:ins w:id="7881" w:author="Robin Matthews" w:date="2021-07-14T19:01: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879"/>
            <w:r w:rsidR="00A26296">
              <w:rPr>
                <w:rStyle w:val="Marquedecommentaire"/>
              </w:rPr>
              <w:commentReference w:id="7879"/>
            </w:r>
            <w:r w:rsidRPr="006A2665">
              <w:rPr>
                <w:rFonts w:cs="Times New Roman"/>
                <w:color w:val="000000" w:themeColor="text1"/>
                <w:sz w:val="16"/>
                <w:szCs w:val="16"/>
                <w:lang w:val="en-GB"/>
              </w:rPr>
              <w:t>)</w:t>
            </w:r>
          </w:p>
        </w:tc>
        <w:tc>
          <w:tcPr>
            <w:tcW w:w="2159" w:type="dxa"/>
            <w:tcBorders>
              <w:top w:val="dashed" w:sz="4" w:space="0" w:color="000000"/>
            </w:tcBorders>
            <w:shd w:val="clear" w:color="auto" w:fill="E52F2F"/>
          </w:tcPr>
          <w:p w14:paraId="52E571BD" w14:textId="0D75CE97" w:rsidR="00D376F0" w:rsidRPr="006A266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 robust increase in the intensity and frequency of TXx events and a robust decrease </w:t>
            </w:r>
            <w:r w:rsidRPr="00D424AA">
              <w:rPr>
                <w:rFonts w:cs="Times New Roman"/>
                <w:color w:val="000000" w:themeColor="text1"/>
                <w:sz w:val="16"/>
                <w:szCs w:val="16"/>
                <w:lang w:val="en-GB"/>
              </w:rPr>
              <w:t xml:space="preserve">in the intensity and frequency of TNn events </w:t>
            </w:r>
            <w:commentRangeStart w:id="788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883" w:author="Robin Matthews" w:date="2021-07-14T19:01:00Z">
              <w:r w:rsidR="00A26296" w:rsidDel="000B38AB">
                <w:rPr>
                  <w:rFonts w:cs="Times New Roman"/>
                  <w:noProof/>
                  <w:color w:val="000000" w:themeColor="text1"/>
                  <w:sz w:val="16"/>
                  <w:szCs w:val="16"/>
                  <w:lang w:val="en-GB"/>
                </w:rPr>
                <w:delText>Li et al., 2020</w:delText>
              </w:r>
            </w:del>
            <w:ins w:id="7884" w:author="Robin Matthews" w:date="2021-07-14T19:01: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882"/>
            <w:r w:rsidR="00A26296">
              <w:rPr>
                <w:rStyle w:val="Marquedecommentaire"/>
              </w:rPr>
              <w:commentReference w:id="7882"/>
            </w:r>
            <w:r w:rsidRPr="00841A35">
              <w:rPr>
                <w:rFonts w:cs="Times New Roman"/>
                <w:color w:val="000000" w:themeColor="text1"/>
                <w:sz w:val="16"/>
                <w:szCs w:val="16"/>
                <w:lang w:val="en-GB"/>
              </w:rPr>
              <w:t xml:space="preserve">). Median increase of more than 1°C in the 50-year TXx and TNn events compared to the 1°C warming level </w:t>
            </w:r>
            <w:commentRangeStart w:id="788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886" w:author="Robin Matthews" w:date="2021-07-14T19:01:00Z">
              <w:r w:rsidR="00A26296" w:rsidDel="000B38AB">
                <w:rPr>
                  <w:rFonts w:cs="Times New Roman"/>
                  <w:noProof/>
                  <w:color w:val="000000" w:themeColor="text1"/>
                  <w:sz w:val="16"/>
                  <w:szCs w:val="16"/>
                  <w:lang w:val="en-GB"/>
                </w:rPr>
                <w:delText>Li et al., 2020</w:delText>
              </w:r>
            </w:del>
            <w:ins w:id="7887" w:author="Robin Matthews" w:date="2021-07-14T19:01: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885"/>
            <w:r w:rsidR="00A26296">
              <w:rPr>
                <w:rStyle w:val="Marquedecommentaire"/>
              </w:rPr>
              <w:commentReference w:id="7885"/>
            </w:r>
            <w:r w:rsidRPr="006A2665">
              <w:rPr>
                <w:rFonts w:cs="Times New Roman"/>
                <w:color w:val="000000" w:themeColor="text1"/>
                <w:sz w:val="16"/>
                <w:szCs w:val="16"/>
                <w:lang w:val="en-GB"/>
              </w:rPr>
              <w:t>)</w:t>
            </w:r>
          </w:p>
        </w:tc>
        <w:tc>
          <w:tcPr>
            <w:tcW w:w="2159" w:type="dxa"/>
            <w:tcBorders>
              <w:top w:val="dashed" w:sz="4" w:space="0" w:color="000000"/>
            </w:tcBorders>
            <w:shd w:val="clear" w:color="auto" w:fill="AD0204"/>
          </w:tcPr>
          <w:p w14:paraId="4749420A" w14:textId="59E47534" w:rsidR="00D376F0" w:rsidRPr="006A266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 robust increase in the intensity and frequency of TXx events and a robust decrease </w:t>
            </w:r>
            <w:r w:rsidRPr="00D707C3">
              <w:rPr>
                <w:rFonts w:cs="Times New Roman"/>
                <w:color w:val="000000" w:themeColor="text1"/>
                <w:sz w:val="16"/>
                <w:szCs w:val="16"/>
                <w:lang w:val="en-GB"/>
              </w:rPr>
              <w:t xml:space="preserve">in the intensity and frequency of TNn events </w:t>
            </w:r>
            <w:commentRangeStart w:id="788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889" w:author="Robin Matthews" w:date="2021-07-14T19:02:00Z">
              <w:r w:rsidR="00A26296" w:rsidDel="000B38AB">
                <w:rPr>
                  <w:rFonts w:cs="Times New Roman"/>
                  <w:noProof/>
                  <w:color w:val="000000" w:themeColor="text1"/>
                  <w:sz w:val="16"/>
                  <w:szCs w:val="16"/>
                  <w:lang w:val="en-GB"/>
                </w:rPr>
                <w:delText>Li et al., 2020</w:delText>
              </w:r>
            </w:del>
            <w:ins w:id="7890"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888"/>
            <w:r w:rsidR="00A26296">
              <w:rPr>
                <w:rStyle w:val="Marquedecommentaire"/>
              </w:rPr>
              <w:commentReference w:id="7888"/>
            </w:r>
            <w:r w:rsidRPr="00841A35">
              <w:rPr>
                <w:rFonts w:cs="Times New Roman"/>
                <w:color w:val="000000" w:themeColor="text1"/>
                <w:sz w:val="16"/>
                <w:szCs w:val="16"/>
                <w:lang w:val="en-GB"/>
              </w:rPr>
              <w:t xml:space="preserve">). Median increase of more than 4.5°C in the 50-year TXx and TNn events compared to the 1°C warming level </w:t>
            </w:r>
            <w:commentRangeStart w:id="789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892" w:author="Robin Matthews" w:date="2021-07-14T19:02:00Z">
              <w:r w:rsidR="00A26296" w:rsidDel="000B38AB">
                <w:rPr>
                  <w:rFonts w:cs="Times New Roman"/>
                  <w:noProof/>
                  <w:color w:val="000000" w:themeColor="text1"/>
                  <w:sz w:val="16"/>
                  <w:szCs w:val="16"/>
                  <w:lang w:val="en-GB"/>
                </w:rPr>
                <w:delText>Li et al., 2020</w:delText>
              </w:r>
            </w:del>
            <w:ins w:id="7893"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891"/>
            <w:r w:rsidR="00A26296">
              <w:rPr>
                <w:rStyle w:val="Marquedecommentaire"/>
              </w:rPr>
              <w:commentReference w:id="7891"/>
            </w:r>
            <w:r w:rsidRPr="006A2665">
              <w:rPr>
                <w:rFonts w:cs="Times New Roman"/>
                <w:color w:val="000000" w:themeColor="text1"/>
                <w:sz w:val="16"/>
                <w:szCs w:val="16"/>
                <w:lang w:val="en-GB"/>
              </w:rPr>
              <w:t>)</w:t>
            </w:r>
          </w:p>
        </w:tc>
      </w:tr>
      <w:bookmarkEnd w:id="7873"/>
      <w:tr w:rsidR="00D376F0" w:rsidRPr="00F1665C" w14:paraId="1BC17BE7" w14:textId="77777777" w:rsidTr="00723657">
        <w:tc>
          <w:tcPr>
            <w:tcW w:w="2158" w:type="dxa"/>
            <w:vMerge/>
          </w:tcPr>
          <w:p w14:paraId="5FA159E8" w14:textId="77777777" w:rsidR="00D376F0" w:rsidRPr="006A2665"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4C031237" w14:textId="77777777" w:rsidR="00D376F0" w:rsidRPr="00841A35" w:rsidRDefault="00D376F0" w:rsidP="00D424AA">
            <w:pPr>
              <w:rPr>
                <w:rFonts w:cs="Times New Roman"/>
                <w:color w:val="000000" w:themeColor="text1"/>
                <w:sz w:val="16"/>
                <w:szCs w:val="16"/>
                <w:lang w:val="en-GB"/>
              </w:rPr>
            </w:pPr>
            <w:r w:rsidRPr="006A2665">
              <w:rPr>
                <w:rFonts w:cs="Times New Roman"/>
                <w:i/>
                <w:color w:val="000000" w:themeColor="text1"/>
                <w:sz w:val="16"/>
                <w:szCs w:val="16"/>
                <w:lang w:val="en-GB"/>
              </w:rPr>
              <w:t>Very likely</w:t>
            </w:r>
            <w:r w:rsidRPr="006A2665">
              <w:rPr>
                <w:rFonts w:cs="Times New Roman"/>
                <w:color w:val="000000" w:themeColor="text1"/>
                <w:sz w:val="16"/>
                <w:szCs w:val="16"/>
                <w:lang w:val="en-GB"/>
              </w:rPr>
              <w:t xml:space="preserve"> increase in the intensity and frequency of hot extremes and decrease in the intensity and f</w:t>
            </w:r>
            <w:r w:rsidRPr="00D424AA">
              <w:rPr>
                <w:rFonts w:cs="Times New Roman"/>
                <w:color w:val="000000" w:themeColor="text1"/>
                <w:sz w:val="16"/>
                <w:szCs w:val="16"/>
                <w:lang w:val="en-GB"/>
              </w:rPr>
              <w:t>requency of cold extremes</w:t>
            </w:r>
          </w:p>
        </w:tc>
        <w:tc>
          <w:tcPr>
            <w:tcW w:w="2158" w:type="dxa"/>
            <w:tcBorders>
              <w:top w:val="dashed" w:sz="4" w:space="0" w:color="000000"/>
            </w:tcBorders>
            <w:shd w:val="clear" w:color="auto" w:fill="FF6365"/>
          </w:tcPr>
          <w:p w14:paraId="2CDEA844" w14:textId="77777777" w:rsidR="00D376F0" w:rsidRPr="00D424AA" w:rsidRDefault="00D376F0" w:rsidP="00D424AA">
            <w:pPr>
              <w:spacing w:after="160" w:line="259" w:lineRule="auto"/>
              <w:rPr>
                <w:rFonts w:eastAsiaTheme="minorHAnsi" w:cs="Times New Roman"/>
                <w:color w:val="000000" w:themeColor="text1"/>
                <w:sz w:val="16"/>
                <w:szCs w:val="16"/>
                <w:lang w:val="en-GB" w:eastAsia="en-US"/>
              </w:rPr>
            </w:pPr>
            <w:bookmarkStart w:id="7894" w:name="_Hlk64953681"/>
            <w:r w:rsidRPr="00D424AA">
              <w:rPr>
                <w:rFonts w:eastAsiaTheme="minorHAnsi" w:cs="Times New Roman"/>
                <w:color w:val="000000" w:themeColor="text1"/>
                <w:sz w:val="16"/>
                <w:szCs w:val="16"/>
                <w:lang w:val="en-GB" w:eastAsia="en-US"/>
              </w:rPr>
              <w:t xml:space="preserve">Human influence </w:t>
            </w:r>
            <w:r w:rsidRPr="00D424AA">
              <w:rPr>
                <w:rFonts w:eastAsiaTheme="minorHAnsi" w:cs="Times New Roman"/>
                <w:i/>
                <w:color w:val="000000" w:themeColor="text1"/>
                <w:sz w:val="16"/>
                <w:szCs w:val="16"/>
                <w:lang w:val="en-GB" w:eastAsia="en-US"/>
              </w:rPr>
              <w:t>very likely</w:t>
            </w:r>
            <w:r w:rsidRPr="00D424AA">
              <w:rPr>
                <w:rFonts w:eastAsiaTheme="minorHAnsi" w:cs="Times New Roman"/>
                <w:color w:val="000000" w:themeColor="text1"/>
                <w:sz w:val="16"/>
                <w:szCs w:val="16"/>
                <w:lang w:val="en-GB" w:eastAsia="en-US"/>
              </w:rPr>
              <w:t xml:space="preserve"> </w:t>
            </w:r>
            <w:r w:rsidRPr="00841A35">
              <w:rPr>
                <w:rFonts w:eastAsiaTheme="minorHAnsi" w:cs="Times New Roman"/>
                <w:color w:val="000000" w:themeColor="text1"/>
                <w:sz w:val="16"/>
                <w:szCs w:val="16"/>
                <w:lang w:val="en-GB" w:eastAsia="en-US"/>
              </w:rPr>
              <w:t xml:space="preserve">contributed to the observed increase in the intensity and frequency of hot extremes and decrease in the intensity and frequency of cold extremes </w:t>
            </w:r>
          </w:p>
          <w:bookmarkEnd w:id="7894"/>
          <w:p w14:paraId="74E9FBD6"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4F6F375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8AB663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627D22B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75AAE069" w14:textId="77777777" w:rsidR="00D376F0" w:rsidRPr="00D424AA" w:rsidRDefault="00D376F0" w:rsidP="00D424AA">
            <w:pPr>
              <w:rPr>
                <w:rFonts w:cs="Times New Roman"/>
                <w:color w:val="000000" w:themeColor="text1"/>
                <w:sz w:val="16"/>
                <w:szCs w:val="16"/>
                <w:lang w:val="en-GB"/>
              </w:rPr>
            </w:pPr>
          </w:p>
          <w:p w14:paraId="377012F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6195045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Extremely likely </w:t>
            </w:r>
            <w:r w:rsidRPr="00D424AA">
              <w:rPr>
                <w:rFonts w:cs="Times New Roman"/>
                <w:color w:val="000000" w:themeColor="text1"/>
                <w:sz w:val="16"/>
                <w:szCs w:val="16"/>
                <w:lang w:val="en-GB"/>
              </w:rPr>
              <w:t xml:space="preserve">(compared with pre-industrial) </w:t>
            </w:r>
          </w:p>
          <w:p w14:paraId="2CD38F2A" w14:textId="77777777" w:rsidR="00D376F0" w:rsidRPr="00D424AA" w:rsidRDefault="00D376F0" w:rsidP="00D424AA">
            <w:pPr>
              <w:rPr>
                <w:rFonts w:cs="Times New Roman"/>
                <w:color w:val="000000" w:themeColor="text1"/>
                <w:sz w:val="16"/>
                <w:szCs w:val="16"/>
                <w:lang w:val="en-GB"/>
              </w:rPr>
            </w:pPr>
          </w:p>
          <w:p w14:paraId="4B27FBC6"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E52F2F"/>
          </w:tcPr>
          <w:p w14:paraId="57F2B9A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5C892D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4AB5CF7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BE408A1" w14:textId="77777777" w:rsidR="00D376F0" w:rsidRPr="00D424AA" w:rsidRDefault="00D376F0" w:rsidP="00D424AA">
            <w:pPr>
              <w:rPr>
                <w:rFonts w:cs="Times New Roman"/>
                <w:color w:val="000000" w:themeColor="text1"/>
                <w:sz w:val="16"/>
                <w:szCs w:val="16"/>
                <w:lang w:val="en-GB"/>
              </w:rPr>
            </w:pPr>
          </w:p>
          <w:p w14:paraId="362BD58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4AAAF84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Pr>
          <w:p w14:paraId="1C04898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751CB49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948052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0AFB7BC6" w14:textId="77777777" w:rsidR="00D376F0" w:rsidRPr="00D424AA" w:rsidRDefault="00D376F0" w:rsidP="00D424AA">
            <w:pPr>
              <w:rPr>
                <w:rFonts w:cs="Times New Roman"/>
                <w:color w:val="000000" w:themeColor="text1"/>
                <w:sz w:val="16"/>
                <w:szCs w:val="16"/>
                <w:lang w:val="en-GB"/>
              </w:rPr>
            </w:pPr>
          </w:p>
          <w:p w14:paraId="6CC8080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0E9287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31D0022B" w14:textId="77777777" w:rsidTr="00723657">
        <w:tc>
          <w:tcPr>
            <w:tcW w:w="2158" w:type="dxa"/>
            <w:vMerge w:val="restart"/>
          </w:tcPr>
          <w:p w14:paraId="68BB0244" w14:textId="77777777" w:rsidR="00D376F0" w:rsidRPr="00D424AA" w:rsidRDefault="00D376F0" w:rsidP="00841A35">
            <w:pPr>
              <w:rPr>
                <w:rFonts w:cs="Times New Roman"/>
                <w:color w:val="000000" w:themeColor="text1"/>
                <w:sz w:val="16"/>
                <w:szCs w:val="16"/>
                <w:lang w:val="en-GB"/>
              </w:rPr>
            </w:pPr>
            <w:bookmarkStart w:id="7895" w:name="_Hlk77183534"/>
            <w:r w:rsidRPr="00D424AA">
              <w:rPr>
                <w:rFonts w:cs="Times New Roman"/>
                <w:color w:val="000000" w:themeColor="text1"/>
                <w:sz w:val="16"/>
                <w:szCs w:val="16"/>
                <w:lang w:val="en-GB"/>
              </w:rPr>
              <w:t>North Central America</w:t>
            </w:r>
          </w:p>
          <w:p w14:paraId="6952D12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NCA)</w:t>
            </w:r>
          </w:p>
        </w:tc>
        <w:tc>
          <w:tcPr>
            <w:tcW w:w="2158" w:type="dxa"/>
            <w:tcBorders>
              <w:top w:val="dashed" w:sz="4" w:space="0" w:color="000000"/>
            </w:tcBorders>
            <w:shd w:val="clear" w:color="auto" w:fill="FD9693"/>
          </w:tcPr>
          <w:p w14:paraId="292DC471" w14:textId="487C3CD0" w:rsidR="00D376F0" w:rsidRPr="006A266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7896" w:author="Robin Matthews" w:date="2021-07-14T19:32:00Z">
              <w:r w:rsidR="007222A3">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3390/atmos8030053", "ISSN" : "2073-4433", "author" : [ { "dropping-particle" : "", "family" : "Martinez-Austria", "given" : "Polioptro", "non-dropping-particle" : "", "parse-names" : false, "suffix" : "" }, { "dropping-particle" : "", "family" : "Bandala", "given" : "Erick", "non-dropping-particle" : "", "parse-names" : false, "suffix" : "" } ], "container-title" : "Atmosphere", "id" : "ITEM-1", "issue" : "12", "issued" : { "date-parts" : [ [ "2017", "3", "3" ] ] }, "page" : "53", "title" : "Temperature and Heat-Related Mortality Trends in the Sonoran and Mojave Desert Region", "translator" : [ { "dropping-particle" : "", "family" : "S1897", "given" : "", "non-dropping-particle" : "", "parse-names" : false, "suffix" : "" } ], "type" : "article-journal", "volume" : "8" }, "uris" : [ "http://www.mendeley.com/documents/?uuid=1c56919f-49d0-49b3-8756-6258d6dd7f49" ] }, { "id" : "ITEM-2", "itemData" : { "DOI" : "10.5194/asr-15-231-2018", "ISSN" : "1992-0636", "abstract" : "Abstract. It is a matter of current study to determine potential climate changes in different parts of the world, especially in regions like a basin which has the potential to affect socioeconomic and environmental issues in a defined area. This study provides a comparison between several climate change indices trends of two very different basins in Mexico, one located in the northern arid region (the Conchos River basin) and the other in the southern humid area (the Usumacinta River basin). First, quality control, homogenization, and completion of the missing data were applied before calculating the climate change indices and their respective trends for the combined period 1961\u20131994. A clear warming signal was found for the two basins in addition to an increment in the DTR, in agreement with other studies in Mexico. Also, the Conchos River basin was found to be more humid and the Usumacinta River basin drier, in accordance to a supposed seesaw behavior indicated in previous analysis. ]]&gt;", "author" : [ { "dropping-particle" : "", "family" : "Montero-Mart\u00ednez", "given" : "Mart\u00edn Jos\u00e9", "non-dropping-particle" : "", "parse-names" : false, "suffix" : "" }, { "dropping-particle" : "", "family" : "Santana-Sep\u00falveda", "given" : "Julio Sergio", "non-dropping-particle" : "", "parse-names" : false, "suffix" : "" }, { "dropping-particle" : "", "family" : "P\u00e9rez-Ortiz", "given" : "Nayd\u00fa Isabel", "non-dropping-particle" : "", "parse-names" : false, "suffix" : "" }, { "dropping-particle" : "", "family" : "Pita-D\u00edaz", "given" : "\u00d3scar", "non-dropping-particle" : "", "parse-names" : false, "suffix" : "" }, { "dropping-particle" : "", "family" : "Castillo-Li\u00f1an", "given" : "Salvador", "non-dropping-particle" : "", "parse-names" : false, "suffix" : "" } ], "container-title" : "Advances in Science and Research", "id" : "ITEM-2", "issued" : { "date-parts" : [ [ "2018", "8", "31" ] ] }, "page" : "231-237", "title" : "Comparing climate change indices between a northern (arid) and a southern (humid) basin in Mexico during the last decades", "translator" : [ { "dropping-particle" : "", "family" : "S2357", "given" : "", "non-dropping-particle" : "", "parse-names" : false, "suffix" : "" } ], "type" : "article-journal", "volume" : "15" }, "uris" : [ "http://www.mendeley.com/documents/?uuid=94c61338-5dde-48ad-8581-e0ecbc5064d9" ] }, { "id" : "ITEM-3", "itemData" : { "DOI" : "10.1007/s00704-018-2620-4", "ISSN" : "0177-798X",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3", "issue" : "1-2", "issued" : { "date-parts" : [ [ "2019", "7", "20" ] ] }, "page" : "775-790", "title" : "Trends of climate change indices in some Mexican cities from 1980 to 2010", "translator" : [ { "dropping-particle" : "", "family" : "S2633", "given" : "", "non-dropping-particle" : "", "parse-names" : false, "suffix" : "" } ], "type" : "article-journal", "volume" : "137" }, "uris" : [ "http://www.mendeley.com/documents/?uuid=e492425f-8ce2-45a8-b18b-1be75212f9ea" ] }, { "id" : "ITEM-4",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4",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Martinez-Austria and Bandala, 2017; Montero-Mart\u00ednez et al., 2018; Garc\u00eda-Cueto et al., 2019; Dunn et al., 2020)", "plainTextFormattedCitation" : "(Martinez-Austria and Bandala, 2017; Montero-Mart\u00ednez et al., 2018; Garc\u00eda-Cueto et al., 2019; Dunn et al., 2020)", "previouslyFormattedCitation" : "(Martinez-Austria and Bandala, 2017; Montero-Mart\u00ednez et al., 2018; Garc\u00eda-Cueto et al., 2019; Dunn et al., 2020)" }, "properties" : { "noteIndex" : 0 }, "schema" : "https://github.com/citation-style-language/schema/raw/master/csl-citation.json" }</w:instrText>
            </w:r>
            <w:ins w:id="7897" w:author="Robin Matthews" w:date="2021-07-14T19:32:00Z">
              <w:r w:rsidR="007222A3">
                <w:rPr>
                  <w:rFonts w:cs="Times New Roman"/>
                  <w:color w:val="000000" w:themeColor="text1"/>
                  <w:sz w:val="16"/>
                  <w:szCs w:val="16"/>
                  <w:lang w:val="en-GB"/>
                </w:rPr>
                <w:fldChar w:fldCharType="separate"/>
              </w:r>
              <w:r w:rsidR="007222A3" w:rsidRPr="008C334B">
                <w:rPr>
                  <w:rFonts w:cs="Times New Roman"/>
                  <w:noProof/>
                  <w:color w:val="000000" w:themeColor="text1"/>
                  <w:sz w:val="16"/>
                  <w:szCs w:val="16"/>
                  <w:lang w:val="en-GB"/>
                </w:rPr>
                <w:t>(Martinez-Austria and Bandala, 2017; Montero-Martínez et al., 2018; García-Cueto et al., 2019; Dunn et al., 2020)</w:t>
              </w:r>
              <w:r w:rsidR="007222A3">
                <w:rPr>
                  <w:rFonts w:cs="Times New Roman"/>
                  <w:color w:val="000000" w:themeColor="text1"/>
                  <w:sz w:val="16"/>
                  <w:szCs w:val="16"/>
                  <w:lang w:val="en-GB"/>
                </w:rPr>
                <w:fldChar w:fldCharType="end"/>
              </w:r>
            </w:ins>
            <w:commentRangeStart w:id="7898"/>
            <w:del w:id="7899" w:author="Robin Matthews" w:date="2021-07-14T19:32:00Z">
              <w:r w:rsidRPr="00D424AA" w:rsidDel="007222A3">
                <w:rPr>
                  <w:rFonts w:cs="Times New Roman"/>
                  <w:color w:val="000000" w:themeColor="text1"/>
                  <w:sz w:val="16"/>
                  <w:szCs w:val="16"/>
                  <w:lang w:val="en-GB"/>
                </w:rPr>
                <w:fldChar w:fldCharType="begin" w:fldLock="1"/>
              </w:r>
              <w:r w:rsidR="00FF6231" w:rsidRPr="007222A3" w:rsidDel="007222A3">
                <w:rPr>
                  <w:rFonts w:cs="Times New Roman"/>
                  <w:color w:val="000000" w:themeColor="text1"/>
                  <w:sz w:val="16"/>
                  <w:szCs w:val="16"/>
                  <w:lang w:val="en-GB"/>
                </w:rPr>
                <w:delInstrText>ADDIN CSL_CITATION { "citationItems" : [ { "id" : "ITEM-1", "itemData" : { "DOI" : "10.3390/atmos8030053", "ISSN" : "2073-4433", "author" : [ { "dropping-particle" : "", "family" : "Martinez-Austria", "given" : "Polioptro", "non-dropping-particle" : "", "parse-names" : false, "suffix" : "" }, { "dropping-particle" : "", "family" : "Bandala", "given" : "Erick", "non-dropping-particle" : "", "parse-names" : false, "suffix" : "" } ], "container-title" : "Atmosphere", "id" : "ITEM-1", "issue" : "12", "issued" : { "date-parts" : [ [ "2017", "3", "3" ] ] }, "page" : "53", "title" : "Temperature and Heat-Related Mortality Trends in the Sonoran and Mojave Desert Region", "translator" : [ { "dropping-particle" : "", "family" : "S1897", "given" : "", "non-dropping-particle" : "", "parse-names" : false, "suffix" : "" } ], "type" : "article-journal", "volume" : "8" }, "uris" : [ "http://www.mendeley.com/documents/?uuid=1c56919f-49d0-49b3-8756-6258d6dd7f49" ] }, { "id" : "ITEM-2", "itemData" : { "DOI" : "10.5194/asr-15-231-2018", "ISSN" : "1992-0636", "abstract" : "Abstract. It is a matter of current study to determine potential climate changes in different parts of the world, especially in regions like a basin which has the potential to affect socioeconomic and environmental issues in a defined area. This study provides a comparison between several climate change indices trends of two very different basins in Mexico, one located in the northern arid region (the Conchos River basin) and the other in the southern humid area (the Usumacinta River basin). First, quality control, homogenization, and completion of the missing data were applied before calculating the climate change indices and their respective trends for the combined period 1961\u20131994. A clear warming signal was found for the two basins in addition to an increment in the DTR, in agreement with other studies in Mexico. Also, the Conchos River basin was found to be more humid and the Usumacinta River basin drier, in accordance to a supposed seesaw behavior indicated in previous analysis. ]]&gt;", "author" : [ { "dropping-particle" : "", "family" : "Montero-Mart\u00ednez", "given" : "Mart\u00edn Jos\u00e9", "non-dropping-particle" : "", "parse-names" : false, "suffix" : "" }, { "dropping-particle" : "", "family" : "Santana-Sep\u00falveda", "given" : "Julio Sergio", "non-dropping-particle" : "", "parse-names" : false, "suffix" : "" }, { "dropping-particle" : "", "family" : "P\u00e9rez-Ortiz", "given" : "Nayd\u00fa Isabel", "non-dropping-particle" : "", "parse-names" : false, "suffix" : "" }, { "dropping-particle" : "", "family" : "Pita-D\u00edaz", "given" : "\u00d3scar", "non-dropping-particle" : "", "parse-names" : false, "suffix" : "" }, { "dropping-particle" : "", "family" : "Castillo-Li\u00f1an", "given" : "Salvador", "non-dropping-particle" : "", "parse-names" : false, "suffix" : "" } ], "container-title" : "Advances in Science and Research", "id" : "ITEM-2", "issued" : { "date-parts" : [ [ "2018", "8", "31" ] ] }, "page" : "231-237", "title" : "Comparing climate change indices between a northern (arid) and a southern (humid) basin in Mexico during the last decades", "translator" : [ { "dropping-particle" : "", "family" : "S2357", "given" : "", "non-dropping-particle" : "", "parse-names" : false, "suffix" : "" } ], "type" : "article-journal", "volume" : "15" }, "uris" : [ "http://www.mendeley.com/documents/?uuid=94c61338-5dde-48ad-8581-e0ecbc5064d9" ] }, { "id" : "ITEM-3", "itemData" : { "DOI" : "10.1007/s00704-018-2620-4", "ISSN" : "0177-798X",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w:delInstrText>
              </w:r>
              <w:r w:rsidR="00FF6231" w:rsidRPr="007222A3" w:rsidDel="007222A3">
                <w:rPr>
                  <w:rFonts w:cs="Times New Roman"/>
                  <w:color w:val="000000" w:themeColor="text1"/>
                  <w:sz w:val="16"/>
                  <w:szCs w:val="16"/>
                </w:rPr>
                <w:delInstrText>y" : "Cruz-Sotelo", "given" : "Samantha", "non-dropping-particle" : "", "parse-names" : false, "suffix" : "" }, { "dropping-particle" : "", "family" : "Ojeda-Ben\u00edtez", "given" : "Sara", "non-dropping-particle" : "", "parse-names" : false, "suffix" : "" } ], "container-title" : "Theoretical and Applied Climatology", "id" : "ITEM-3", "issue" : "1-2", "issued" : { "date-parts" : [ [ "2019", "7", "20" ] ] }, "page" : "775-790", "title" : "Trends of climate change indices in some Mexican cities from 1980 to 2010", "translator" : [ { "dropping-particle" : "", "family" : "S2633", "given" : "", "non-dropping-particle" : "", "parse-names" : false, "suffix" : "" } ], "type" : "article-journal", "volume" : "137" }, "uris" : [ "http://www.mendeley.com/documents/?uuid=e492425f-8ce2-45a8-b18b-1be75212f9ea" ] } ], "mendeley" : { "formattedCitation" : "(Martinez-Austria and Bandala, 2017; Montero-Mart\u00ednez et al., 2018; Garc\u00eda-Cueto et al., 2019)", "manualFormatting" : "(Garc\u00eda-Cueto et al., 2019; Martinez-Austria and Bandala, 2017; Montero-Mart\u00ednez et al., 2018", "plainTextFormattedCitation" : "(Martinez-Austria and Bandala, 2017; Montero-Mart\u00ednez et al., 2018; Garc\u00eda-Cueto et al., 2019)", "previouslyFormattedCitation" : "(Martinez-Austria and Bandala, 2017; Montero-Mart\u00ednez et al., 2018; Garc\u00eda-Cueto et al., 2019)" }, "properties" : { "noteIndex" : 0 }, "schema" : "https://github.com/citation-style-language/schema/raw/master/csl-citation.json" }</w:delInstrText>
              </w:r>
              <w:r w:rsidRPr="00D424AA" w:rsidDel="007222A3">
                <w:rPr>
                  <w:rFonts w:cs="Times New Roman"/>
                  <w:color w:val="000000" w:themeColor="text1"/>
                  <w:sz w:val="16"/>
                  <w:szCs w:val="16"/>
                  <w:lang w:val="en-GB"/>
                </w:rPr>
                <w:fldChar w:fldCharType="separate"/>
              </w:r>
              <w:r w:rsidR="00A26296" w:rsidRPr="007222A3" w:rsidDel="007222A3">
                <w:rPr>
                  <w:rFonts w:cs="Times New Roman"/>
                  <w:noProof/>
                  <w:color w:val="000000" w:themeColor="text1"/>
                  <w:sz w:val="16"/>
                  <w:szCs w:val="16"/>
                  <w:lang w:val="pt-BR"/>
                </w:rPr>
                <w:delText>(García-Cueto et al., 2019; Martinez-Austria and Bandala, 2017; Montero-Martínez et al., 2018</w:delText>
              </w:r>
              <w:r w:rsidRPr="00D424AA" w:rsidDel="007222A3">
                <w:rPr>
                  <w:rFonts w:cs="Times New Roman"/>
                  <w:color w:val="000000" w:themeColor="text1"/>
                  <w:sz w:val="16"/>
                  <w:szCs w:val="16"/>
                  <w:lang w:val="en-GB"/>
                </w:rPr>
                <w:fldChar w:fldCharType="end"/>
              </w:r>
              <w:commentRangeEnd w:id="7898"/>
              <w:r w:rsidR="00A26296" w:rsidDel="007222A3">
                <w:rPr>
                  <w:rStyle w:val="Marquedecommentaire"/>
                </w:rPr>
                <w:commentReference w:id="7898"/>
              </w:r>
              <w:r w:rsidRPr="00841A35" w:rsidDel="007222A3">
                <w:rPr>
                  <w:rFonts w:cs="Times New Roman"/>
                  <w:color w:val="000000" w:themeColor="text1"/>
                  <w:sz w:val="16"/>
                  <w:szCs w:val="16"/>
                  <w:lang w:val="pt-BR"/>
                </w:rPr>
                <w:delText xml:space="preserve">; </w:delText>
              </w:r>
              <w:commentRangeStart w:id="7900"/>
              <w:r w:rsidRPr="00D424AA" w:rsidDel="007222A3">
                <w:rPr>
                  <w:rFonts w:cs="Times New Roman"/>
                  <w:color w:val="000000" w:themeColor="text1"/>
                  <w:sz w:val="16"/>
                  <w:szCs w:val="16"/>
                  <w:lang w:val="en-GB"/>
                </w:rPr>
                <w:fldChar w:fldCharType="begin" w:fldLock="1"/>
              </w:r>
              <w:r w:rsidR="00FF6231" w:rsidDel="007222A3">
                <w:rPr>
                  <w:rFonts w:cs="Times New Roman"/>
                  <w:color w:val="000000" w:themeColor="text1"/>
                  <w:sz w:val="16"/>
                  <w:szCs w:val="16"/>
                  <w:lang w:val="pt-BR"/>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7222A3">
                <w:rPr>
                  <w:rFonts w:cs="Times New Roman"/>
                  <w:color w:val="000000" w:themeColor="text1"/>
                  <w:sz w:val="16"/>
                  <w:szCs w:val="16"/>
                  <w:lang w:val="en-GB"/>
                </w:rPr>
                <w:fldChar w:fldCharType="separate"/>
              </w:r>
              <w:r w:rsidR="00A26296" w:rsidDel="007222A3">
                <w:rPr>
                  <w:rFonts w:cs="Times New Roman"/>
                  <w:noProof/>
                  <w:color w:val="000000" w:themeColor="text1"/>
                  <w:sz w:val="16"/>
                  <w:szCs w:val="16"/>
                  <w:lang w:val="en-GB"/>
                </w:rPr>
                <w:delText>Dunn et al., 2020)</w:delText>
              </w:r>
              <w:r w:rsidRPr="00D424AA" w:rsidDel="007222A3">
                <w:rPr>
                  <w:rFonts w:cs="Times New Roman"/>
                  <w:color w:val="000000" w:themeColor="text1"/>
                  <w:sz w:val="16"/>
                  <w:szCs w:val="16"/>
                  <w:lang w:val="en-GB"/>
                </w:rPr>
                <w:fldChar w:fldCharType="end"/>
              </w:r>
            </w:del>
            <w:commentRangeEnd w:id="7900"/>
            <w:r w:rsidR="00A26296">
              <w:rPr>
                <w:rStyle w:val="Marquedecommentaire"/>
              </w:rPr>
              <w:commentReference w:id="7900"/>
            </w:r>
          </w:p>
        </w:tc>
        <w:tc>
          <w:tcPr>
            <w:tcW w:w="2158" w:type="dxa"/>
            <w:tcBorders>
              <w:top w:val="dashed" w:sz="4" w:space="0" w:color="000000"/>
            </w:tcBorders>
            <w:shd w:val="clear" w:color="auto" w:fill="FFE2D9"/>
          </w:tcPr>
          <w:p w14:paraId="5BD5FAA4" w14:textId="77777777" w:rsidR="00D376F0" w:rsidRPr="00D424AA" w:rsidRDefault="00D376F0" w:rsidP="00D424AA">
            <w:pPr>
              <w:spacing w:line="259" w:lineRule="auto"/>
              <w:rPr>
                <w:rFonts w:eastAsiaTheme="minorHAnsi" w:cs="Times New Roman"/>
                <w:i/>
                <w:color w:val="000000" w:themeColor="text1"/>
                <w:sz w:val="16"/>
                <w:szCs w:val="16"/>
                <w:lang w:val="en-GB" w:eastAsia="en-US"/>
              </w:rPr>
            </w:pPr>
            <w:r w:rsidRPr="006A2665">
              <w:rPr>
                <w:rFonts w:cs="Times New Roman"/>
                <w:color w:val="000000" w:themeColor="text1"/>
                <w:sz w:val="16"/>
                <w:szCs w:val="16"/>
                <w:lang w:val="en-GB"/>
              </w:rPr>
              <w:t>Strong evidence of changes from observations that are in the direction of model projected changes for th</w:t>
            </w:r>
            <w:r w:rsidRPr="00D424AA">
              <w:rPr>
                <w:rFonts w:cs="Times New Roman"/>
                <w:color w:val="000000" w:themeColor="text1"/>
                <w:sz w:val="16"/>
                <w:szCs w:val="16"/>
                <w:lang w:val="en-GB"/>
              </w:rPr>
              <w:t>e future. The magnitude of projected changes increases with global warming.</w:t>
            </w:r>
          </w:p>
        </w:tc>
        <w:tc>
          <w:tcPr>
            <w:tcW w:w="2158" w:type="dxa"/>
            <w:tcBorders>
              <w:top w:val="dashed" w:sz="4" w:space="0" w:color="000000"/>
            </w:tcBorders>
            <w:shd w:val="clear" w:color="auto" w:fill="FFE2D9"/>
          </w:tcPr>
          <w:p w14:paraId="3AFD4C61" w14:textId="7CFAA3B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TXx events and a decrease in the intensity and frequency of TNn events </w:t>
            </w:r>
            <w:commentRangeStart w:id="790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02" w:author="Robin Matthews" w:date="2021-07-14T19:02:00Z">
              <w:r w:rsidR="00A26296" w:rsidDel="000B38AB">
                <w:rPr>
                  <w:rFonts w:cs="Times New Roman"/>
                  <w:noProof/>
                  <w:color w:val="000000" w:themeColor="text1"/>
                  <w:sz w:val="16"/>
                  <w:szCs w:val="16"/>
                  <w:lang w:val="en-GB"/>
                </w:rPr>
                <w:delText>Li et al., 2020</w:delText>
              </w:r>
            </w:del>
            <w:ins w:id="7903"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01"/>
            <w:r w:rsidR="00A26296">
              <w:rPr>
                <w:rStyle w:val="Marquedecommentaire"/>
              </w:rPr>
              <w:commentReference w:id="7901"/>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790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05" w:author="Robin Matthews" w:date="2021-07-14T19:02:00Z">
              <w:r w:rsidR="00A26296" w:rsidDel="000B38AB">
                <w:rPr>
                  <w:rFonts w:cs="Times New Roman"/>
                  <w:noProof/>
                  <w:color w:val="000000" w:themeColor="text1"/>
                  <w:sz w:val="16"/>
                  <w:szCs w:val="16"/>
                  <w:lang w:val="en-GB"/>
                </w:rPr>
                <w:delText>Li et al., 2020</w:delText>
              </w:r>
            </w:del>
            <w:ins w:id="7906"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04"/>
            <w:r w:rsidR="00A26296">
              <w:rPr>
                <w:rStyle w:val="Marquedecommentaire"/>
              </w:rPr>
              <w:commentReference w:id="7904"/>
            </w:r>
            <w:r w:rsidRPr="00841A35">
              <w:rPr>
                <w:rFonts w:cs="Times New Roman"/>
                <w:color w:val="000000" w:themeColor="text1"/>
                <w:sz w:val="16"/>
                <w:szCs w:val="16"/>
                <w:lang w:val="en-GB"/>
              </w:rPr>
              <w:t xml:space="preserve">) and more than 1.5°C in annual TXx </w:t>
            </w:r>
            <w:r w:rsidRPr="00D424AA">
              <w:rPr>
                <w:rFonts w:cs="Times New Roman"/>
                <w:color w:val="000000" w:themeColor="text1"/>
                <w:sz w:val="16"/>
                <w:szCs w:val="16"/>
                <w:lang w:val="en-GB"/>
              </w:rPr>
              <w:t>and TNn compared to pre-industrial (Annex).</w:t>
            </w:r>
          </w:p>
          <w:p w14:paraId="2268072C" w14:textId="77777777" w:rsidR="00D376F0" w:rsidRPr="00D424AA" w:rsidRDefault="00D376F0" w:rsidP="00D424AA">
            <w:pPr>
              <w:rPr>
                <w:rFonts w:cs="Times New Roman"/>
                <w:color w:val="000000" w:themeColor="text1"/>
                <w:sz w:val="16"/>
                <w:szCs w:val="16"/>
                <w:lang w:val="en-GB"/>
              </w:rPr>
            </w:pPr>
          </w:p>
          <w:p w14:paraId="0BE7E5F9" w14:textId="1292A6B7"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2", "itemData" : { "DOI" : "10.1007/s10584-013-0705-8", "ISSN" : "0165-0009", "abstract" : "Twenty-year temperature and precipitation extremes and their projected future changes are evaluated in an ensemble of climate models participating in the Coupled Model Intercomparison Project Phase 5 (CMIP5), updating a similar study based on the CMIP3 ensemble. The projected changes are documented for three radiative forcing scenarios. The performance of the CMIP5 models in simulating 20-year temperature and precipitation extremes is comparable to that of the CMIP3 ensemble. The models simulate late 20th century warm extremes reasonably well, compared to estimates from reanalyses. The model discrepancies in simulating cold extremes are generally larger than those for warm extremes. Simulated late 20th century precipitation extremes are plausible in the extratropics but uncertainty in extreme precipitation in the tropics and subtropics remains very large, both in the models and the observationally-constrained datasets. Consistent with CMIP3 results, CMIP5 cold extremes generally warm faster than warm extremes, mainly in regions where snow and sea-ice retreat with global warming. There are tropical and subtropical regions where warming rates of warm extremes exceed those of cold extremes. Relative changes in the intensity of precipitation extremes generally exceed relative changes in annual mean precipitation. The corresponding waiting times for late 20th century extreme precipitation events are reduced almost everywhere, except for a few subtropical regions. The CMIP5 planetary sensitivity in extreme precipitation is about 6 %/C, with generally lower values over extratropical land.", "author"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Wehner", "given" : "M.", "non-dropping-particle" : "", "parse-names" : false, "suffix" : "" } ], "container-title" : "Climatic Change", "id" : "ITEM-2", "issue" : "2", "issued" : { "date-parts" : [ [ "2013", "7", "20" ] ] }, "page" : "345-357", "title" : "Changes in temperature and precipitation extremes in the CMIP5 ensemble", "translator" : [ { "dropping-particle" : "", "family" : "S206", "given" : "", "non-dropping-particle" : "", "parse-names" : false, "suffix" : "" } ], "type" : "article-journal", "volume" : "119" }, "uris" : [ "http://www.mendeley.com/documents/?uuid=b026d97f-bebc-3495-8c24-9bd30a5c8c1a" ] }, { "id" : "ITEM-3", "itemData" : { "DOI" : "10.1007/s00382-017-3730-x", "ISBN" : "0123456789", "ISSN" : "14320894", "author" : [ { "dropping-particle" : "", "family" : "Alexandru", "given" : "Adelina", "non-dropping-particle" : "", "parse-names" : false, "suffix" : "" } ], "container-title" : "Climate Dynamics", "id" : "ITEM-3", "issue" : "5-6", "issued" : { "date-parts" : [ [ "2018" ] ] }, "page" : "1949-1973", "publisher" : "Springer Berlin Heidelberg", "title" : "Consideration of land-use and land-cover changes in the projection of climate extremes over North America by the end of the twenty-first century", "translator" : [ { "dropping-particle" : "", "family" : "S650", "given" : "", "non-dropping-particle" : "", "parse-names" : false, "suffix" : "" } ], "type" : "article-journal", "volume" : "50" }, "uris" : [ "http://www.mendeley.com/documents/?uuid=95661aa2-0498-4ee2-aef5-44cbf65371b7" ] }, { "id" : "ITEM-4",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4",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mendeley" : { "formattedCitation" : "(Kharin et al., 2013; Sillmann et al., 2013b; Alexandru, 2018; Wehner et al., 2018b)", "plainTextFormattedCitation" : "(Kharin et al., 2013; Sillmann et al., 2013b; Alexandru, 2018; Wehner et al., 2018b)", "previouslyFormattedCitation" : "(Kharin et al., 2013; Sillmann et al., 2013b; Alexandru, 2018; Wehner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harin et al., 2013; Sillmann et al., 2013b; Alexandru, 2018; Wehner et al., 2018b)</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FEC2B8"/>
          </w:tcPr>
          <w:p w14:paraId="5A6E43C4" w14:textId="52A139E6"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el</w:t>
            </w:r>
            <w:r w:rsidRPr="00D424AA">
              <w:rPr>
                <w:rFonts w:cs="Times New Roman"/>
                <w:color w:val="000000" w:themeColor="text1"/>
                <w:sz w:val="16"/>
                <w:szCs w:val="16"/>
                <w:lang w:val="en-GB"/>
              </w:rPr>
              <w:t xml:space="preserve">s project a robust increase in the intensity and frequency of TXx events and a decrease in the intensity and frequency of TNn events </w:t>
            </w:r>
            <w:commentRangeStart w:id="790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08" w:author="Robin Matthews" w:date="2021-07-14T19:02:00Z">
              <w:r w:rsidR="00A26296" w:rsidDel="000B38AB">
                <w:rPr>
                  <w:rFonts w:cs="Times New Roman"/>
                  <w:noProof/>
                  <w:color w:val="000000" w:themeColor="text1"/>
                  <w:sz w:val="16"/>
                  <w:szCs w:val="16"/>
                  <w:lang w:val="en-GB"/>
                </w:rPr>
                <w:delText>Li et al., 2020</w:delText>
              </w:r>
            </w:del>
            <w:ins w:id="7909"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07"/>
            <w:r w:rsidR="00A26296">
              <w:rPr>
                <w:rStyle w:val="Marquedecommentaire"/>
              </w:rPr>
              <w:commentReference w:id="7907"/>
            </w:r>
            <w:r w:rsidRPr="00841A35">
              <w:rPr>
                <w:rFonts w:cs="Times New Roman"/>
                <w:color w:val="000000" w:themeColor="text1"/>
                <w:sz w:val="16"/>
                <w:szCs w:val="16"/>
                <w:lang w:val="en-GB"/>
              </w:rPr>
              <w:t xml:space="preserve">; Annex). Median increase of more than 1°C in the 50-year TXx and TNn events compared to the 1°C warming level </w:t>
            </w:r>
            <w:commentRangeStart w:id="791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11" w:author="Robin Matthews" w:date="2021-07-14T19:02:00Z">
              <w:r w:rsidR="00A26296" w:rsidDel="000B38AB">
                <w:rPr>
                  <w:rFonts w:cs="Times New Roman"/>
                  <w:noProof/>
                  <w:color w:val="000000" w:themeColor="text1"/>
                  <w:sz w:val="16"/>
                  <w:szCs w:val="16"/>
                  <w:lang w:val="en-GB"/>
                </w:rPr>
                <w:delText>Li et al., 2020</w:delText>
              </w:r>
            </w:del>
            <w:ins w:id="7912"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10"/>
            <w:r w:rsidR="00A26296">
              <w:rPr>
                <w:rStyle w:val="Marquedecommentaire"/>
              </w:rPr>
              <w:commentReference w:id="7910"/>
            </w:r>
            <w:r w:rsidRPr="00841A35">
              <w:rPr>
                <w:rFonts w:cs="Times New Roman"/>
                <w:color w:val="000000" w:themeColor="text1"/>
                <w:sz w:val="16"/>
                <w:szCs w:val="16"/>
                <w:lang w:val="en-GB"/>
              </w:rPr>
              <w:t>) and more than 2°C in annual TXx and TNn compared to pre-industrial (Annex).</w:t>
            </w:r>
          </w:p>
          <w:p w14:paraId="532AACE4" w14:textId="77777777" w:rsidR="00D376F0" w:rsidRPr="00D424AA" w:rsidRDefault="00D376F0" w:rsidP="00D424AA">
            <w:pPr>
              <w:rPr>
                <w:rFonts w:cs="Times New Roman"/>
                <w:color w:val="000000" w:themeColor="text1"/>
                <w:sz w:val="16"/>
                <w:szCs w:val="16"/>
                <w:lang w:val="en-GB"/>
              </w:rPr>
            </w:pPr>
          </w:p>
          <w:p w14:paraId="273775E1" w14:textId="08E78D5C"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2", "itemData" : { "DOI" : "10.1007/s10584-013-0705-8", "ISSN" : "0165-0009", "abstract" : "Twenty-year temperature and precipitation extremes and their projected future changes are evaluated in an ensemble of climate models participating in the Coupled Model Intercomparison Project Phase 5 (CMIP5), updating a similar study based on the CMIP3 ensemble. The projected changes are documented for three radiative forcing scenarios. The performance of the CMIP5 models in simulating 20-year temperature and precipitation extremes is comparable to that of the CMIP3 ensemble. The models simulate late 20th century warm extremes reasonably well, compared to estimates from reanalyses. The model discrepancies in simulating cold extremes are generally larger than those for warm extremes. Simulated late 20th century precipitation extremes are plausible in the extratropics but uncertainty in extreme precipitation in the tropics and subtropics remains very large, both in the models and the observationally-constrained datasets. Consistent with CMIP3 results, CMIP5 cold extremes generally warm faster than warm extremes, mainly in regions where snow and sea-ice retreat with global warming. There are tropical and subtropical regions where warming rates of warm extremes exceed those of cold extremes. Relative changes in the intensity of precipitation extremes generally exceed relative changes in annual mean precipitation. The corresponding waiting times for late 20th century extreme precipitation events are reduced almost everywhere, except for a few subtropical regions. The CMIP5 planetary sensitivity in extreme precipitation is about 6 %/C, with generally lower values over extratropical land.", "author"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Wehner", "given" : "M.", "non-dropping-particle" : "", "parse-names" : false, "suffix" : "" } ], "container-title" : "Climatic Change", "id" : "ITEM-2", "issue" : "2", "issued" : { "date-parts" : [ [ "2013", "7", "20" ] ] }, "page" : "345-357", "title" : "Changes in temperature and precipitation extremes in the CMIP5 ensemble", "translator" : [ { "dropping-particle" : "", "family" : "S206", "given" : "", "non-dropping-particle" : "", "parse-names" : false, "suffix" : "" } ], "type" : "article-journal", "volume" : "119" }, "uris" : [ "http://www.mendeley.com/documents/?uuid=b026d97f-bebc-3495-8c24-9bd30a5c8c1a" ] }, { "id" : "ITEM-3", "itemData" : { "DOI" : "10.1007/s00382-017-3730-x", "ISBN" : "0123456789", "ISSN" : "14320894", "author" : [ { "dropping-particle" : "", "family" : "Alexandru", "given" : "Adelina", "non-dropping-particle" : "", "parse-names" : false, "suffix" : "" } ], "container-title" : "Climate Dynamics", "id" : "ITEM-3", "issue" : "5-6", "issued" : { "date-parts" : [ [ "2018" ] ] }, "page" : "1949-1973", "publisher" : "Springer Berlin Heidelberg", "title" : "Consideration of land-use and land-cover changes in the projection of climate extremes over North America by the end of the twenty-first century", "translator" : [ { "dropping-particle" : "", "family" : "S650", "given" : "", "non-dropping-particle" : "", "parse-names" : false, "suffix" : "" } ], "type" : "article-journal", "volume" : "50" }, "uris" : [ "http://www.mendeley.com/documents/?uuid=95661aa2-0498-4ee2-aef5-44cbf65371b7" ] }, { "id" : "ITEM-4",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4",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mendeley" : { "formattedCitation" : "(Kharin et al., 2013; Sillmann et al., 2013b; Alexandru, 2018; Wehner et al., 2018b)", "plainTextFormattedCitation" : "(Kharin et al., 2013; Sillmann et al., 2013b; Alexandru, 2018; Wehner et al., 2018b)", "previouslyFormattedCitation" : "(Kharin et al., 2013; Sillmann et al., 2013b; Alexandru, 2018; Wehner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harin et al., 2013; Sillmann et al., 2013b; Alexandru, 2018; Wehner et al., 2018b)</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FF6365"/>
          </w:tcPr>
          <w:p w14:paraId="15B2046B" w14:textId="6859DF5B"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CMIP6 mod</w:t>
            </w:r>
            <w:r w:rsidRPr="00D424AA">
              <w:rPr>
                <w:rFonts w:cs="Times New Roman"/>
                <w:color w:val="000000" w:themeColor="text1"/>
                <w:sz w:val="16"/>
                <w:szCs w:val="16"/>
                <w:lang w:val="en-GB"/>
              </w:rPr>
              <w:t xml:space="preserve">els project a robust increase in the intensity and frequency of TXx events and a robust decrease in the intensity and frequency of TNn events </w:t>
            </w:r>
            <w:commentRangeStart w:id="791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14" w:author="Robin Matthews" w:date="2021-07-14T19:02:00Z">
              <w:r w:rsidR="00A26296" w:rsidDel="000B38AB">
                <w:rPr>
                  <w:rFonts w:cs="Times New Roman"/>
                  <w:noProof/>
                  <w:color w:val="000000" w:themeColor="text1"/>
                  <w:sz w:val="16"/>
                  <w:szCs w:val="16"/>
                  <w:lang w:val="en-GB"/>
                </w:rPr>
                <w:delText>Li et al., 2020</w:delText>
              </w:r>
            </w:del>
            <w:ins w:id="7915"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13"/>
            <w:r w:rsidR="00A26296">
              <w:rPr>
                <w:rStyle w:val="Marquedecommentaire"/>
              </w:rPr>
              <w:commentReference w:id="7913"/>
            </w:r>
            <w:r w:rsidRPr="00841A35">
              <w:rPr>
                <w:rFonts w:cs="Times New Roman"/>
                <w:color w:val="000000" w:themeColor="text1"/>
                <w:sz w:val="16"/>
                <w:szCs w:val="16"/>
                <w:lang w:val="en-GB"/>
              </w:rPr>
              <w:t xml:space="preserve">; Annex). Median increase of more than 3.5°C in the 50-year TXx and TNn events compared to the 1°C warming level </w:t>
            </w:r>
            <w:commentRangeStart w:id="791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17" w:author="Robin Matthews" w:date="2021-07-14T19:02:00Z">
              <w:r w:rsidR="00A26296" w:rsidDel="000B38AB">
                <w:rPr>
                  <w:rFonts w:cs="Times New Roman"/>
                  <w:noProof/>
                  <w:color w:val="000000" w:themeColor="text1"/>
                  <w:sz w:val="16"/>
                  <w:szCs w:val="16"/>
                  <w:lang w:val="en-GB"/>
                </w:rPr>
                <w:delText>Li et al., 2020</w:delText>
              </w:r>
            </w:del>
            <w:ins w:id="7918"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16"/>
            <w:r w:rsidR="00A26296">
              <w:rPr>
                <w:rStyle w:val="Marquedecommentaire"/>
              </w:rPr>
              <w:commentReference w:id="7916"/>
            </w:r>
            <w:r w:rsidRPr="00841A35">
              <w:rPr>
                <w:rFonts w:cs="Times New Roman"/>
                <w:color w:val="000000" w:themeColor="text1"/>
                <w:sz w:val="16"/>
                <w:szCs w:val="16"/>
                <w:lang w:val="en-GB"/>
              </w:rPr>
              <w:t>) and more than 4.5°C in annual TXx and TNn co</w:t>
            </w:r>
            <w:r w:rsidRPr="00D424AA">
              <w:rPr>
                <w:rFonts w:cs="Times New Roman"/>
                <w:color w:val="000000" w:themeColor="text1"/>
                <w:sz w:val="16"/>
                <w:szCs w:val="16"/>
                <w:lang w:val="en-GB"/>
              </w:rPr>
              <w:t>mpared to pre-industrial (Annex).</w:t>
            </w:r>
          </w:p>
          <w:p w14:paraId="696041E1" w14:textId="77777777" w:rsidR="00D376F0" w:rsidRPr="00D424AA" w:rsidRDefault="00D376F0" w:rsidP="00D424AA">
            <w:pPr>
              <w:rPr>
                <w:rFonts w:cs="Times New Roman"/>
                <w:color w:val="000000" w:themeColor="text1"/>
                <w:sz w:val="16"/>
                <w:szCs w:val="16"/>
                <w:lang w:val="en-GB"/>
              </w:rPr>
            </w:pPr>
          </w:p>
          <w:p w14:paraId="2CCC39BE" w14:textId="435C525D"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1",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2", "itemData" : { "DOI" : "10.1007/s10584-013-0705-8", "ISSN" : "0165-0009", "abstract" : "Twenty-year temperature and precipitation extremes and their projected future changes are evaluated in an ensemble of climate models participating in the Coupled Model Intercomparison Project Phase 5 (CMIP5), updating a similar study based on the CMIP3 ensemble. The projected changes are documented for three radiative forcing scenarios. The performance of the CMIP5 models in simulating 20-year temperature and precipitation extremes is comparable to that of the CMIP3 ensemble. The models simulate late 20th century warm extremes reasonably well, compared to estimates from reanalyses. The model discrepancies in simulating cold extremes are generally larger than those for warm extremes. Simulated late 20th century precipitation extremes are plausible in the extratropics but uncertainty in extreme precipitation in the tropics and subtropics remains very large, both in the models and the observationally-constrained datasets. Consistent with CMIP3 results, CMIP5 cold extremes generally warm faster than warm extremes, mainly in regions where snow and sea-ice retreat with global warming. There are tropical and subtropical regions where warming rates of warm extremes exceed those of cold extremes. Relative changes in the intensity of precipitation extremes generally exceed relative changes in annual mean precipitation. The corresponding waiting times for late 20th century extreme precipitation events are reduced almost everywhere, except for a few subtropical regions. The CMIP5 planetary sensitivity in extreme precipitation is about 6 %/C, with generally lower values over extratropical land.", "author"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Wehner", "given" : "M.", "non-dropping-particle" : "", "parse-names" : false, "suffix" : "" } ], "container-title" : "Climatic Change", "id" : "ITEM-2", "issue" : "2", "issued" : { "date-parts" : [ [ "2013", "7", "20" ] ] }, "page" : "345-357", "title" : "Changes in temperature and precipitation extremes in the CMIP5 ensemble", "translator" : [ { "dropping-particle" : "", "family" : "S206", "given" : "", "non-dropping-particle" : "", "parse-names" : false, "suffix" : "" } ], "type" : "article-journal", "volume" : "119" }, "uris" : [ "http://www.mendeley.com/documents/?uuid=b026d97f-bebc-3495-8c24-9bd30a5c8c1a" ] }, { "id" : "ITEM-3", "itemData" : { "DOI" : "10.1007/s00382-017-3730-x", "ISBN" : "0123456789", "ISSN" : "14320894", "author" : [ { "dropping-particle" : "", "family" : "Alexandru", "given" : "Adelina", "non-dropping-particle" : "", "parse-names" : false, "suffix" : "" } ], "container-title" : "Climate Dynamics", "id" : "ITEM-3", "issue" : "5-6", "issued" : { "date-parts" : [ [ "2018" ] ] }, "page" : "1949-1973", "publisher" : "Springer Berlin Heidelberg", "title" : "Consideration of land-use and land-cover changes in the projection of climate extremes over North America by the end of the twenty-first century", "translator" : [ { "dropping-particle" : "", "family" : "S650", "given" : "", "non-dropping-particle" : "", "parse-names" : false, "suffix" : "" } ], "type" : "article-journal", "volume" : "50" }, "uris" : [ "http://www.mendeley.com/documents/?uuid=95661aa2-0498-4ee2-aef5-44cbf65371b7" ] }, { "id" : "ITEM-4",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4",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mendeley" : { "formattedCitation" : "(Kharin et al., 2013; Sillmann et al., 2013b; Alexandru, 2018; Wehner et al., 2018b)", "plainTextFormattedCitation" : "(Kharin et al., 2013; Sillmann et al., 2013b; Alexandru, 2018; Wehner et al., 2018b)", "previouslyFormattedCitation" : "(Kharin et al., 2013; Sillmann et al., 2013b; Alexandru, 2018; Wehner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Kharin et al., 2013; Sillmann et al., 2013b; Alexandru, 2018; Wehner et al., 2018b)</w:t>
            </w:r>
            <w:r w:rsidRPr="00D424AA">
              <w:rPr>
                <w:rFonts w:cs="Times New Roman"/>
                <w:color w:val="000000" w:themeColor="text1"/>
                <w:sz w:val="16"/>
                <w:szCs w:val="16"/>
                <w:lang w:val="en-GB"/>
              </w:rPr>
              <w:fldChar w:fldCharType="end"/>
            </w:r>
          </w:p>
        </w:tc>
      </w:tr>
      <w:bookmarkEnd w:id="7895"/>
      <w:tr w:rsidR="00D376F0" w:rsidRPr="00F1665C" w14:paraId="227F2064" w14:textId="77777777" w:rsidTr="00723657">
        <w:tc>
          <w:tcPr>
            <w:tcW w:w="2158" w:type="dxa"/>
            <w:vMerge/>
          </w:tcPr>
          <w:p w14:paraId="13F004CA" w14:textId="77777777" w:rsidR="00D376F0" w:rsidRPr="006A2665"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79F472B3" w14:textId="77777777" w:rsidR="00D376F0" w:rsidRPr="00D424AA" w:rsidRDefault="00D376F0" w:rsidP="00D424AA">
            <w:pPr>
              <w:rPr>
                <w:rFonts w:cs="Times New Roman"/>
                <w:color w:val="000000" w:themeColor="text1"/>
                <w:sz w:val="16"/>
                <w:szCs w:val="16"/>
                <w:lang w:val="en-GB"/>
              </w:rPr>
            </w:pPr>
            <w:r w:rsidRPr="006A2665">
              <w:rPr>
                <w:rFonts w:cs="Times New Roman"/>
                <w:i/>
                <w:color w:val="000000" w:themeColor="text1"/>
                <w:sz w:val="16"/>
                <w:szCs w:val="16"/>
                <w:lang w:val="en-GB"/>
              </w:rPr>
              <w:t>Likely</w:t>
            </w:r>
            <w:r w:rsidRPr="006A2665">
              <w:rPr>
                <w:rFonts w:cs="Times New Roman"/>
                <w:color w:val="000000" w:themeColor="text1"/>
                <w:sz w:val="16"/>
                <w:szCs w:val="16"/>
                <w:lang w:val="en-GB"/>
              </w:rPr>
              <w:t xml:space="preserve"> in</w:t>
            </w:r>
            <w:r w:rsidRPr="00D424AA">
              <w:rPr>
                <w:rFonts w:cs="Times New Roman"/>
                <w:color w:val="000000" w:themeColor="text1"/>
                <w:sz w:val="16"/>
                <w:szCs w:val="16"/>
                <w:lang w:val="en-GB"/>
              </w:rPr>
              <w:t>crease in the intensity and frequency of hot extremes and decrease in the intensity and frequency of cold extremes</w:t>
            </w:r>
          </w:p>
        </w:tc>
        <w:tc>
          <w:tcPr>
            <w:tcW w:w="2158" w:type="dxa"/>
            <w:tcBorders>
              <w:top w:val="dashed" w:sz="4" w:space="0" w:color="000000"/>
            </w:tcBorders>
            <w:shd w:val="clear" w:color="auto" w:fill="FFE2D9"/>
          </w:tcPr>
          <w:p w14:paraId="31E13B82" w14:textId="77777777" w:rsidR="00D376F0" w:rsidRPr="00D424AA" w:rsidRDefault="00D376F0" w:rsidP="00D424AA">
            <w:pPr>
              <w:spacing w:after="160" w:line="259" w:lineRule="auto"/>
              <w:rPr>
                <w:rFonts w:cs="Times New Roman"/>
                <w:i/>
                <w:color w:val="000000" w:themeColor="text1"/>
                <w:sz w:val="16"/>
                <w:szCs w:val="16"/>
                <w:lang w:val="en-GB"/>
              </w:rPr>
            </w:pPr>
            <w:r w:rsidRPr="00D424AA">
              <w:rPr>
                <w:rFonts w:eastAsiaTheme="minorHAnsi" w:cs="Times New Roman"/>
                <w:i/>
                <w:color w:val="000000" w:themeColor="text1"/>
                <w:sz w:val="16"/>
                <w:szCs w:val="16"/>
                <w:lang w:val="en-GB" w:eastAsia="en-US"/>
              </w:rPr>
              <w:t xml:space="preserve">Medium confidence </w:t>
            </w:r>
            <w:r w:rsidRPr="00D424AA">
              <w:rPr>
                <w:rFonts w:eastAsiaTheme="minorHAnsi" w:cs="Times New Roman"/>
                <w:color w:val="000000" w:themeColor="text1"/>
                <w:sz w:val="16"/>
                <w:szCs w:val="16"/>
                <w:lang w:val="en-GB" w:eastAsia="en-US"/>
              </w:rPr>
              <w:t xml:space="preserve">in a human contribution to the observed increase in the intensity and frequency of hot extremes and decrease in the intensity and frequency of cold extremes </w:t>
            </w:r>
          </w:p>
        </w:tc>
        <w:tc>
          <w:tcPr>
            <w:tcW w:w="2158" w:type="dxa"/>
            <w:tcBorders>
              <w:top w:val="dashed" w:sz="4" w:space="0" w:color="000000"/>
            </w:tcBorders>
            <w:shd w:val="clear" w:color="auto" w:fill="FFE2D9"/>
          </w:tcPr>
          <w:p w14:paraId="28B4B51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793ABB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372F511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p w14:paraId="2D46AF61" w14:textId="77777777" w:rsidR="00D376F0" w:rsidRPr="00D424AA" w:rsidRDefault="00D376F0" w:rsidP="00D424AA">
            <w:pPr>
              <w:rPr>
                <w:rFonts w:cs="Times New Roman"/>
                <w:color w:val="000000" w:themeColor="text1"/>
                <w:sz w:val="16"/>
                <w:szCs w:val="16"/>
                <w:lang w:val="en-GB"/>
              </w:rPr>
            </w:pPr>
          </w:p>
          <w:p w14:paraId="0BC2F5C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515BAF7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High confidence </w:t>
            </w:r>
            <w:r w:rsidRPr="00D424AA">
              <w:rPr>
                <w:rFonts w:cs="Times New Roman"/>
                <w:color w:val="000000" w:themeColor="text1"/>
                <w:sz w:val="16"/>
                <w:szCs w:val="16"/>
                <w:lang w:val="en-GB"/>
              </w:rPr>
              <w:t xml:space="preserve">(compared with pre-industrial) </w:t>
            </w:r>
          </w:p>
          <w:p w14:paraId="4566DF04"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FEC2B8"/>
          </w:tcPr>
          <w:p w14:paraId="1686692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D7DE38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18F69E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15DE4F95" w14:textId="77777777" w:rsidR="00D376F0" w:rsidRPr="00D424AA" w:rsidRDefault="00D376F0" w:rsidP="00D424AA">
            <w:pPr>
              <w:rPr>
                <w:rFonts w:cs="Times New Roman"/>
                <w:color w:val="000000" w:themeColor="text1"/>
                <w:sz w:val="16"/>
                <w:szCs w:val="16"/>
                <w:lang w:val="en-GB"/>
              </w:rPr>
            </w:pPr>
          </w:p>
          <w:p w14:paraId="0C9FD55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Decrease in the intensity and frequency of cold extremes:</w:t>
            </w:r>
          </w:p>
          <w:p w14:paraId="6AC8CFC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34D92A8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FF6365"/>
          </w:tcPr>
          <w:p w14:paraId="0A41D12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A021AB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5DC7ABE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5019C8EE" w14:textId="77777777" w:rsidR="00D376F0" w:rsidRPr="00D424AA" w:rsidRDefault="00D376F0" w:rsidP="00D424AA">
            <w:pPr>
              <w:rPr>
                <w:rFonts w:cs="Times New Roman"/>
                <w:color w:val="000000" w:themeColor="text1"/>
                <w:sz w:val="16"/>
                <w:szCs w:val="16"/>
                <w:lang w:val="en-GB"/>
              </w:rPr>
            </w:pPr>
          </w:p>
          <w:p w14:paraId="083E256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32DE38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w:t>
            </w:r>
          </w:p>
        </w:tc>
      </w:tr>
      <w:tr w:rsidR="00D376F0" w:rsidRPr="00F1665C" w14:paraId="63A89607" w14:textId="77777777" w:rsidTr="00723657">
        <w:tc>
          <w:tcPr>
            <w:tcW w:w="2158" w:type="dxa"/>
            <w:vMerge w:val="restart"/>
          </w:tcPr>
          <w:p w14:paraId="020A6E74" w14:textId="77777777" w:rsidR="00D376F0" w:rsidRPr="00D424AA" w:rsidRDefault="00D376F0" w:rsidP="00841A35">
            <w:pPr>
              <w:rPr>
                <w:rFonts w:cs="Times New Roman"/>
                <w:color w:val="000000" w:themeColor="text1"/>
                <w:sz w:val="16"/>
                <w:szCs w:val="16"/>
                <w:lang w:val="en-GB"/>
              </w:rPr>
            </w:pPr>
            <w:bookmarkStart w:id="7919" w:name="_Hlk77183616"/>
            <w:r w:rsidRPr="00D424AA">
              <w:rPr>
                <w:rFonts w:cs="Times New Roman"/>
                <w:color w:val="000000" w:themeColor="text1"/>
                <w:sz w:val="16"/>
                <w:szCs w:val="16"/>
                <w:lang w:val="en-GB"/>
              </w:rPr>
              <w:t>W. North America (WNA)</w:t>
            </w:r>
          </w:p>
        </w:tc>
        <w:tc>
          <w:tcPr>
            <w:tcW w:w="2158" w:type="dxa"/>
            <w:tcBorders>
              <w:top w:val="dashed" w:sz="4" w:space="0" w:color="000000"/>
            </w:tcBorders>
            <w:shd w:val="clear" w:color="auto" w:fill="FD9693"/>
          </w:tcPr>
          <w:p w14:paraId="653C0E9D" w14:textId="046A790B" w:rsidR="00D376F0" w:rsidRPr="006A266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7920" w:author="Robin Matthews" w:date="2021-07-14T19:33:00Z">
              <w:r w:rsidR="007222A3">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Vose et al., 2017; Dunn et al., 2020)", "plainTextFormattedCitation" : "(Vose et al., 2017; Dunn et al., 2020)", "previouslyFormattedCitation" : "(Vose et al., 2017; Dunn et al., 2020)" }, "properties" : { "noteIndex" : 0 }, "schema" : "https://github.com/citation-style-language/schema/raw/master/csl-citation.json" }</w:instrText>
            </w:r>
            <w:ins w:id="7921" w:author="Robin Matthews" w:date="2021-07-14T19:33:00Z">
              <w:r w:rsidR="007222A3">
                <w:rPr>
                  <w:rFonts w:cs="Times New Roman"/>
                  <w:color w:val="000000" w:themeColor="text1"/>
                  <w:sz w:val="16"/>
                  <w:szCs w:val="16"/>
                  <w:lang w:val="en-GB"/>
                </w:rPr>
                <w:fldChar w:fldCharType="separate"/>
              </w:r>
              <w:r w:rsidR="007222A3" w:rsidRPr="008C334B">
                <w:rPr>
                  <w:rFonts w:cs="Times New Roman"/>
                  <w:noProof/>
                  <w:color w:val="000000" w:themeColor="text1"/>
                  <w:sz w:val="16"/>
                  <w:szCs w:val="16"/>
                  <w:lang w:val="en-GB"/>
                </w:rPr>
                <w:t>(Vose et al., 2017; Dunn et al., 2020)</w:t>
              </w:r>
              <w:r w:rsidR="007222A3">
                <w:rPr>
                  <w:rFonts w:cs="Times New Roman"/>
                  <w:color w:val="000000" w:themeColor="text1"/>
                  <w:sz w:val="16"/>
                  <w:szCs w:val="16"/>
                  <w:lang w:val="en-GB"/>
                </w:rPr>
                <w:fldChar w:fldCharType="end"/>
              </w:r>
            </w:ins>
            <w:commentRangeStart w:id="7922"/>
            <w:del w:id="7923" w:author="Robin Matthews" w:date="2021-07-14T19:33:00Z">
              <w:r w:rsidRPr="00D424AA" w:rsidDel="007222A3">
                <w:rPr>
                  <w:rFonts w:cs="Times New Roman"/>
                  <w:color w:val="000000" w:themeColor="text1"/>
                  <w:sz w:val="16"/>
                  <w:szCs w:val="16"/>
                  <w:lang w:val="en-GB"/>
                </w:rPr>
                <w:fldChar w:fldCharType="begin" w:fldLock="1"/>
              </w:r>
              <w:r w:rsidR="00FF6231" w:rsidRPr="007222A3" w:rsidDel="007222A3">
                <w:rPr>
                  <w:rFonts w:cs="Times New Roman"/>
                  <w:color w:val="000000" w:themeColor="text1"/>
                  <w:sz w:val="16"/>
                  <w:szCs w:val="16"/>
                  <w:lang w:val="en-GB"/>
                </w:rPr>
                <w:delInstrText>ADDIN CSL_CITATION { "citationItems" : [ { "id" : "ITEM-1",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manualFormatting" : "(Vose et al., 2017", "plainTextFormattedCitation" : "(Vose et al., 2017)", "previouslyFormattedCitation" : "(Vose et al., 2017)" }, "properties" : { "noteIndex" : 0 }, "schema" : "https://github.com/citation-style-language/schema/raw/master/csl-citation.json" }</w:delInstrText>
              </w:r>
              <w:r w:rsidRPr="00D424AA" w:rsidDel="007222A3">
                <w:rPr>
                  <w:rFonts w:cs="Times New Roman"/>
                  <w:color w:val="000000" w:themeColor="text1"/>
                  <w:sz w:val="16"/>
                  <w:szCs w:val="16"/>
                  <w:lang w:val="en-GB"/>
                </w:rPr>
                <w:fldChar w:fldCharType="separate"/>
              </w:r>
              <w:r w:rsidR="00A26296" w:rsidRPr="007222A3" w:rsidDel="007222A3">
                <w:rPr>
                  <w:rFonts w:cs="Times New Roman"/>
                  <w:noProof/>
                  <w:color w:val="000000" w:themeColor="text1"/>
                  <w:sz w:val="16"/>
                  <w:szCs w:val="16"/>
                  <w:lang w:val="en-GB"/>
                </w:rPr>
                <w:delText>(Vose et al., 2017</w:delText>
              </w:r>
              <w:r w:rsidRPr="00D424AA" w:rsidDel="007222A3">
                <w:rPr>
                  <w:rFonts w:cs="Times New Roman"/>
                  <w:color w:val="000000" w:themeColor="text1"/>
                  <w:sz w:val="16"/>
                  <w:szCs w:val="16"/>
                  <w:lang w:val="en-GB"/>
                </w:rPr>
                <w:fldChar w:fldCharType="end"/>
              </w:r>
              <w:commentRangeEnd w:id="7922"/>
              <w:r w:rsidR="00A26296" w:rsidDel="007222A3">
                <w:rPr>
                  <w:rStyle w:val="Marquedecommentaire"/>
                </w:rPr>
                <w:commentReference w:id="7922"/>
              </w:r>
              <w:r w:rsidRPr="00841A35" w:rsidDel="007222A3">
                <w:rPr>
                  <w:rFonts w:cs="Times New Roman"/>
                  <w:color w:val="000000" w:themeColor="text1"/>
                  <w:sz w:val="16"/>
                  <w:szCs w:val="16"/>
                  <w:lang w:val="en-GB"/>
                </w:rPr>
                <w:delText xml:space="preserve">; </w:delText>
              </w:r>
              <w:commentRangeStart w:id="7924"/>
              <w:r w:rsidRPr="00D424AA" w:rsidDel="007222A3">
                <w:rPr>
                  <w:rFonts w:cs="Times New Roman"/>
                  <w:color w:val="000000" w:themeColor="text1"/>
                  <w:sz w:val="16"/>
                  <w:szCs w:val="16"/>
                  <w:lang w:val="en-GB"/>
                </w:rPr>
                <w:fldChar w:fldCharType="begin" w:fldLock="1"/>
              </w:r>
              <w:r w:rsidR="00FF6231" w:rsidDel="007222A3">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7222A3">
                <w:rPr>
                  <w:rFonts w:cs="Times New Roman"/>
                  <w:color w:val="000000" w:themeColor="text1"/>
                  <w:sz w:val="16"/>
                  <w:szCs w:val="16"/>
                  <w:lang w:val="en-GB"/>
                </w:rPr>
                <w:fldChar w:fldCharType="separate"/>
              </w:r>
              <w:r w:rsidR="00A26296" w:rsidDel="007222A3">
                <w:rPr>
                  <w:rFonts w:cs="Times New Roman"/>
                  <w:noProof/>
                  <w:color w:val="000000" w:themeColor="text1"/>
                  <w:sz w:val="16"/>
                  <w:szCs w:val="16"/>
                  <w:lang w:val="en-GB"/>
                </w:rPr>
                <w:delText>Dunn et al., 2020)</w:delText>
              </w:r>
              <w:r w:rsidRPr="00D424AA" w:rsidDel="007222A3">
                <w:rPr>
                  <w:rFonts w:cs="Times New Roman"/>
                  <w:color w:val="000000" w:themeColor="text1"/>
                  <w:sz w:val="16"/>
                  <w:szCs w:val="16"/>
                  <w:lang w:val="en-GB"/>
                </w:rPr>
                <w:fldChar w:fldCharType="end"/>
              </w:r>
            </w:del>
            <w:commentRangeEnd w:id="7924"/>
            <w:r w:rsidR="00A26296">
              <w:rPr>
                <w:rStyle w:val="Marquedecommentaire"/>
              </w:rPr>
              <w:commentReference w:id="7924"/>
            </w:r>
          </w:p>
        </w:tc>
        <w:tc>
          <w:tcPr>
            <w:tcW w:w="2158" w:type="dxa"/>
            <w:tcBorders>
              <w:top w:val="dashed" w:sz="4" w:space="0" w:color="000000"/>
            </w:tcBorders>
            <w:shd w:val="clear" w:color="auto" w:fill="FFE2D9"/>
          </w:tcPr>
          <w:p w14:paraId="4C0978E6" w14:textId="724B5B87" w:rsidR="00D376F0" w:rsidRPr="00D707C3" w:rsidRDefault="00D376F0" w:rsidP="00D424AA">
            <w:pPr>
              <w:rPr>
                <w:rFonts w:cs="Times New Roman"/>
                <w:i/>
                <w:color w:val="000000" w:themeColor="text1"/>
                <w:sz w:val="16"/>
                <w:szCs w:val="16"/>
                <w:lang w:val="nb-NO"/>
              </w:rPr>
            </w:pPr>
            <w:r w:rsidRPr="006A2665">
              <w:rPr>
                <w:rFonts w:eastAsiaTheme="minorHAnsi" w:cs="Times New Roman"/>
                <w:color w:val="000000" w:themeColor="text1"/>
                <w:sz w:val="16"/>
                <w:szCs w:val="16"/>
                <w:lang w:val="en-GB" w:eastAsia="en-US"/>
              </w:rPr>
              <w:t>Evidence of a human contribution to the observed increase in the intensity an</w:t>
            </w:r>
            <w:r w:rsidRPr="00D424AA">
              <w:rPr>
                <w:rFonts w:eastAsiaTheme="minorHAnsi" w:cs="Times New Roman"/>
                <w:color w:val="000000" w:themeColor="text1"/>
                <w:sz w:val="16"/>
                <w:szCs w:val="16"/>
                <w:lang w:val="en-GB" w:eastAsia="en-US"/>
              </w:rPr>
              <w:t xml:space="preserve">d frequency of hot extremes and decrease in the intensity and frequency of cold extremes </w:t>
            </w:r>
            <w:ins w:id="7925" w:author="Robin Matthews" w:date="2021-07-14T19:34:00Z">
              <w:r w:rsidR="007222A3">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1175/JCLI-D-14-00860.1", "ISSN" : "08948755", "abstract" : "The causes and predictability of the California drought during the three consecutive rainy seasons (November-April) 2011/12 to 2013/14 are analyzed using observations and ensembles of simulations conducted with seven atmosphere models forced by observed sea surface temperatures (SSTs). Historically, dry California winters have most commonly been associated with a ridge off the west coast, part of a mid-latitude wave train having no obvious SST forcing. Wet winters have most commonly been associated with a trough off the west coast and an El Ni\u00f1o event. These attributes of dry and wet winters are captured by many of the models used in the current assessment. According to the models, up to a third of California winter precipitation variance can be explained in terms of SST forcing, with the majority explained by internal atmospheric variability. Nonetheless. SST-forcing was key to sustaining a ridge of high pressure over the west coast during each of the last three winters, and may have explained nearly one-third the CA precipitation deficits during the recent drought. In 2011/12 the forced component was a response to a La Ni\u00f1a event whereas in 2012/13 and 2013/14 it was related to a warm tropical west Pacific SST anomaly. All models contain a mode of climate variability that links west Pacific SST anomalies to a northeastward propagating wave train with a ridge off the North American west coast as part of its SST sensitivity during at least the last 35 years. This mode explains less variance than ENSO and Pacific decadal variability and its importance in 2012/13 and 2013/14 was unusual. The CMIP5 models project that rising greenhouse gases should increase California winter precipitation but that changes to date are small compared to the recent drought anomalies. As such, the recent drought was dominated by natural variability, a conclusion framed by a discussion of the differences between observed and modeled tropical SST trends over the past decades.", "author" : [ { "dropping-particle" : "", "family" : "Seager", "given" : "Richard", "non-dropping-particle" : "", "parse-names" : false, "suffix" : "" }, { "dropping-particle" : "", "family" : "Hoerling", "given" : "Martin", "non-dropping-particle" : "", "parse-names" : false, "suffix" : "" }, { "dropping-particle" : "", "family" : "Schubert", "given" : "Siegfried", "non-dropping-particle" : "", "parse-names" : false, "suffix" : "" }, { "dropping-particle" : "", "family" : "Wang", "given" : "Hailan", "non-dropping-particle" : "", "parse-names" : false, "suffix" : "" }, { "dropping-particle" : "", "family" : "Lyon", "given" : "Bradfield", "non-dropping-particle" : "", "parse-names" : false, "suffix" : "" }, { "dropping-particle" : "", "family" : "Kumar", "given" : "Arun", "non-dropping-particle" : "", "parse-names" : false, "suffix" : "" }, { "dropping-particle" : "", "family" : "Nakamura", "given" : "Jennifer", "non-dropping-particle" : "", "parse-names" : false, "suffix" : "" }, { "dropping-particle" : "", "family" : "Henderson", "given" : "Naomi", "non-dropping-particle" : "", "parse-names" : false, "suffix" : "" } ], "container-title" : "Journal of Climate", "id" : "ITEM-1", "issue" : "18", "issued" : { "date-parts" : [ [ "2015" ] ] }, "page" : "6997-7024", "title" : "Causes of the 2011-14 California drought", "translator" : [ { "dropping-particle" : "", "family" : "S764", "given" : "", "non-dropping-particle" : "", "parse-names" : false, "suffix" : "" } ], "type" : "article-journal", "volume" : "28" }, "uris" : [ "http://www.mendeley.com/documents/?uuid=d915d114-5643-482c-b5d5-43c841d2f874" ] }, { "id" : "ITEM-2", "itemData" : { "DOI" : "10.1175/JCLI-D-16-0077.1", "ISSN" : "0894-8755", "abstract" : "AbstractThe annual ?State of the Climate? report, published in the Bulletin of the American Meteorological Society (BAMS), has included a supplement since 2011 composed of brief analyses of the human influence on recent major extreme weather events. There are now several dozen extreme weather events examined in these supplements, but these studies have all differed in their data sources as well as their approaches to defining the events, analyzing the events, and the consideration of the role of anthropogenic emissions. This study reexamines most of these events using a single analytical approach and a single set of climate model and observational data sources. In response to recent studies recommending the importance of using multiple methods for extreme weather event attribution, results are compared from these analyses to those reported in the BAMS supplements collectively, with the aim of characterizing the degree to which the lack of a common methodological framework may or may not influence overall conclusions. Results are broadly similar to those reported earlier for extreme temperature events but disagree for a number of extreme precipitation events. Based on this, it is advised that the lack of comprehensive uncertainty analysis in recent extreme weather attribution studies is important and should be considered when interpreting results, but as yet it has not introduced a systematic bias across these studies.", "author" : [ { "dropping-particle" : "", "family" : "Ang\u00e9lil", "given" : "Oliver", "non-dropping-particle" : "", "parse-names" : false, "suffix" : "" }, { "dropping-particle" : "", "family" : "Stone", "given" : "D\u00e1ith\u00ed", "non-dropping-particle" : "", "parse-names" : false, "suffix" : "" }, { "dropping-particle" : "", "family" : "Wehner", "given" : "Michael", "non-dropping-particle" : "", "parse-names" : false, "suffix" : "" }, { "dropping-particle" : "", "family" : "Paciorek", "given" : "Christopher J.", "non-dropping-particle" : "", "parse-names" : false, "suffix" : "" }, { "dropping-particle" : "", "family" : "Krishnan", "given" : "Harinarayan", "non-dropping-particle" : "", "parse-names" : false, "suffix" : "" }, { "dropping-particle" : "", "family" : "Collins", "given" : "William", "non-dropping-particle" : "", "parse-names" : false, "suffix" : "" } ], "container-title" : "Journal of Climate", "id" : "ITEM-2", "issue" : "1", "issued" : { "date-parts" : [ [ "2017", "1" ] ] }, "page" : "5-16", "publisher" : "American Meteorological Society", "title" : "An Independent Assessment of Anthropogenic Attribution Statements for Recent Extreme Temperature and Rainfall Events", "translator" : [ { "dropping-particle" : "", "family" : "S1760", "given" : "", "non-dropping-particle" : "", "parse-names" : false, "suffix" : "" } ], "type" : "article-journal", "volume" : "30" }, "uris" : [ "http://www.mendeley.com/documents/?uuid=e0f530e5-a4d1-4223-89a4-ce2c710e361c" ] } ], "mendeley" : { "formattedCitation" : "(Seager et al., 2015a; Ang\u00e9lil et al., 2017)", "manualFormatting" : "(Seager et al., 2015a; Ang\u00e9lil et al., 2017)", "plainTextFormattedCitation" : "(Seager et al., 2015a; Ang\u00e9lil et al., 2017)", "previouslyFormattedCitation" : "(Seager et al., 2015a; Ang\u00e9lil et al., 2017)" }, "properties" : { "noteIndex" : 0 }, "schema" : "https://github.com/citation-style-language/schema/raw/master/csl-citation.json" }</w:instrText>
            </w:r>
            <w:ins w:id="7926" w:author="Robin Matthews" w:date="2021-07-14T19:34:00Z">
              <w:r w:rsidR="007222A3">
                <w:rPr>
                  <w:rFonts w:cs="Times New Roman"/>
                  <w:color w:val="000000" w:themeColor="text1"/>
                  <w:sz w:val="16"/>
                  <w:szCs w:val="16"/>
                  <w:lang w:val="en-GB"/>
                </w:rPr>
                <w:fldChar w:fldCharType="separate"/>
              </w:r>
              <w:r w:rsidR="007222A3" w:rsidRPr="008C334B">
                <w:rPr>
                  <w:rFonts w:cs="Times New Roman"/>
                  <w:noProof/>
                  <w:color w:val="000000" w:themeColor="text1"/>
                  <w:sz w:val="16"/>
                  <w:szCs w:val="16"/>
                  <w:lang w:val="en-GB"/>
                </w:rPr>
                <w:t>(Seager et al., 2015</w:t>
              </w:r>
              <w:r w:rsidR="007222A3">
                <w:rPr>
                  <w:rFonts w:cs="Times New Roman"/>
                  <w:noProof/>
                  <w:color w:val="000000" w:themeColor="text1"/>
                  <w:sz w:val="16"/>
                  <w:szCs w:val="16"/>
                  <w:lang w:val="en-GB"/>
                </w:rPr>
                <w:t>a</w:t>
              </w:r>
              <w:r w:rsidR="007222A3" w:rsidRPr="008C334B">
                <w:rPr>
                  <w:rFonts w:cs="Times New Roman"/>
                  <w:noProof/>
                  <w:color w:val="000000" w:themeColor="text1"/>
                  <w:sz w:val="16"/>
                  <w:szCs w:val="16"/>
                  <w:lang w:val="en-GB"/>
                </w:rPr>
                <w:t>; Angélil et al., 2017)</w:t>
              </w:r>
              <w:r w:rsidR="007222A3">
                <w:rPr>
                  <w:rFonts w:cs="Times New Roman"/>
                  <w:color w:val="000000" w:themeColor="text1"/>
                  <w:sz w:val="16"/>
                  <w:szCs w:val="16"/>
                  <w:lang w:val="en-GB"/>
                </w:rPr>
                <w:fldChar w:fldCharType="end"/>
              </w:r>
            </w:ins>
            <w:commentRangeStart w:id="7927"/>
            <w:del w:id="7928" w:author="Robin Matthews" w:date="2021-07-14T19:34:00Z">
              <w:r w:rsidRPr="00D424AA" w:rsidDel="007222A3">
                <w:rPr>
                  <w:rFonts w:cs="Times New Roman"/>
                  <w:color w:val="000000" w:themeColor="text1"/>
                  <w:sz w:val="16"/>
                  <w:szCs w:val="16"/>
                  <w:lang w:val="en-GB"/>
                </w:rPr>
                <w:fldChar w:fldCharType="begin" w:fldLock="1"/>
              </w:r>
              <w:r w:rsidR="00FF6231" w:rsidDel="007222A3">
                <w:rPr>
                  <w:rFonts w:cs="Times New Roman"/>
                  <w:color w:val="000000" w:themeColor="text1"/>
                  <w:sz w:val="16"/>
                  <w:szCs w:val="16"/>
                  <w:lang w:val="en-GB"/>
                </w:rPr>
                <w:delInstrText>ADDIN CSL_CITATION { "citationItems" : [ { "id" : "ITEM-1", "itemData" : { "DOI" : "10.1175/JCLI-D-14-00860.1", "ISSN" : "08948755", "abstract" : "The causes and predictability of the California drought during the three consecutive rainy seasons (November-April) 2011/12 to 2013/14 are analyzed using observations and ensembles of simulations conducted with seven atmosphere models forced by observed sea surface temperatures (SSTs). Historically, dry California winters have most commonly been associated with a ridge off the west coast, part of a mid-latitude wave train having no obvious SST forcing. Wet winters have most commonly been associated with a trough off the west coast and an El Ni\u00f1o event. These attributes of dry and wet winters are captured by many of the models used in the current assessment. According to the models, up to a third of California winter precipitation variance can be explained in terms of SST forcing, with the majority explained by internal atmospheric variability. Nonetheless. SST-forcing was key to sustaining a ridge of high pressure over the west coast during each of the last three winters, and may have explained nearly one-third the CA precipitation deficits during the recent drought. In 2011/12 the forced component was a response to a La Ni\u00f1a event whereas in 2012/13 and 2013/14 it was related to a warm tropical west Pacific SST anomaly. All models contain a mode of climate variability that links west Pacific SST anomalies to a northeastward propagating wave train with a ridge off the North American west coast as part of its SST sensitivity during at least the last 35 years. This mode explains less variance than ENSO and Pacific decadal variability and its importance in 2012/13 and 2013/14 was unusual. The CMIP5 models project that rising greenhouse gases should increase California winter precipitation but that changes to date are small compared to the recent drought anomalies. As such, the recent drought was dominated by natural variability, a conclusion framed by a discussion of the differences between observed and modeled tropical SST trends over the past decades.", "author" : [ { "dropping-particle" : "", "family" : "Seager", "given" : "Richard", "non-dropping-particle" : "", "parse-names" : false, "suffix" : "" }, { "dropping-particle" : "", "family" : "Hoerling", "given" : "Martin", "non-dropping-particle" : "", "parse-names" : false, "suffix" : "" }, { "dropping-particle" : "", "family" : "Schubert", "given" : "Siegfried", "non-dropping-particle" : "", "parse-names" : false, "suffix" : "" }, { "dropping-particle" : "", "family" : "Wang", "given" : "Hailan", "non-dropping-particle" : "", "parse-names" : false, "suffix" : "" }, { "dropping-particle" : "", "family" : "Lyon", "given" : "Bradfield", "non-dropping-particle" : "", "parse-names" : false, "suffix" : "" }, { "dropping-particle" : "", "family" : "Kumar", "given" : "Arun", "non-dropping-particle" : "", "parse-names" : false, "suffix" : "" }, { "dropping-particle" : "", "family" : "Nakamura", "given" : "Jennifer", "non-dropping-particle" : "", "parse-names" : false, "suffix" : "" }, { "dropping-particle" : "", "family" : "Henderson", "given" : "Naomi", "non-dropping-particle" : "", "parse-names" : false, "suffix" : "" } ], "container-title" : "Journal of Climate", "id" : "ITEM-1", "issue" : "18", "issued" : { "date-parts" : [ [ "2015" ] ] }, "page" : "6997-7024", "title" : "Causes of the 2011-14 California drought", "translator" : [ { "dropping-particle" : "", "family" : "S764", "given" : "", "non-dropping-particle" : "", "parse-names" : false, "suffix" : "" } ], "type" : "article-journal", "volume" : "28" }, "uris" : [ "http://www.mendeley.com/documents/?uuid=d915d114-5643-482c-b5d5-43c841d2f874" ] } ], "mendeley" : { "formattedCitation" : "(Seager et al., 2015a)", "manualFormatting" : "(Seager et al., 2015", "plainTextFormattedCitation" : "(Seager et al., 2015a)", "previouslyFormattedCitation" : "(Seager et al., 2015a)" }, "properties" : { "noteIndex" : 0 }, "schema" : "https://github.com/citation-style-language/schema/raw/master/csl-citation.json" }</w:delInstrText>
              </w:r>
              <w:r w:rsidRPr="00D424AA" w:rsidDel="007222A3">
                <w:rPr>
                  <w:rFonts w:cs="Times New Roman"/>
                  <w:color w:val="000000" w:themeColor="text1"/>
                  <w:sz w:val="16"/>
                  <w:szCs w:val="16"/>
                  <w:lang w:val="en-GB"/>
                </w:rPr>
                <w:fldChar w:fldCharType="separate"/>
              </w:r>
              <w:r w:rsidR="00A26296" w:rsidDel="007222A3">
                <w:rPr>
                  <w:rFonts w:cs="Times New Roman"/>
                  <w:noProof/>
                  <w:color w:val="000000" w:themeColor="text1"/>
                  <w:sz w:val="16"/>
                  <w:szCs w:val="16"/>
                  <w:lang w:val="en-GB"/>
                </w:rPr>
                <w:delText>(Seager et al., 2015</w:delText>
              </w:r>
              <w:r w:rsidRPr="00D424AA" w:rsidDel="007222A3">
                <w:rPr>
                  <w:rFonts w:cs="Times New Roman"/>
                  <w:color w:val="000000" w:themeColor="text1"/>
                  <w:sz w:val="16"/>
                  <w:szCs w:val="16"/>
                  <w:lang w:val="en-GB"/>
                </w:rPr>
                <w:fldChar w:fldCharType="end"/>
              </w:r>
              <w:commentRangeEnd w:id="7927"/>
              <w:r w:rsidR="00A26296" w:rsidDel="007222A3">
                <w:rPr>
                  <w:rStyle w:val="Marquedecommentaire"/>
                </w:rPr>
                <w:commentReference w:id="7927"/>
              </w:r>
              <w:r w:rsidRPr="00841A35" w:rsidDel="007222A3">
                <w:rPr>
                  <w:rFonts w:cs="Times New Roman"/>
                  <w:color w:val="000000" w:themeColor="text1"/>
                  <w:sz w:val="16"/>
                  <w:szCs w:val="16"/>
                  <w:lang w:val="en-GB"/>
                </w:rPr>
                <w:delText xml:space="preserve">; </w:delText>
              </w:r>
              <w:commentRangeStart w:id="7929"/>
              <w:r w:rsidRPr="00D424AA" w:rsidDel="007222A3">
                <w:rPr>
                  <w:rFonts w:cs="Times New Roman"/>
                  <w:color w:val="000000" w:themeColor="text1"/>
                  <w:sz w:val="16"/>
                  <w:szCs w:val="16"/>
                  <w:lang w:val="en-GB"/>
                </w:rPr>
                <w:fldChar w:fldCharType="begin" w:fldLock="1"/>
              </w:r>
              <w:r w:rsidR="00FF6231" w:rsidDel="007222A3">
                <w:rPr>
                  <w:rFonts w:cs="Times New Roman"/>
                  <w:color w:val="000000" w:themeColor="text1"/>
                  <w:sz w:val="16"/>
                  <w:szCs w:val="16"/>
                  <w:lang w:val="en-GB"/>
                </w:rPr>
                <w:delInstrText>ADDIN CSL_CITATION { "citationItems" : [ { "id" : "ITEM-1", "itemData" : { "DOI" : "10.1175/JCLI-D-16-0077.1", "ISSN" : "0894-8755", "abstract" : "AbstractThe annual ?State of the Climate? report, published in the Bulletin of the American Meteorological Society (BAMS), has included a supplement since 2011 composed of brief analyses of the human influence on recent major extreme weather events. There are now several dozen extreme weather events examined in these supplements, but these studies have all differed in their data sources as well as their approaches to defining the events, analyzing the events, and the consideration of the role of anthropogenic emissions. This study reexamines most of these events using a single analytical approach and a single set of climate model and observational data sources. In response to recent studies recommending the importance of using multiple methods for extreme weather event attribution, results are compared from these analyses to those reported in the BAMS supplements collectively, with the aim of characterizing the degree to which the lack of a common methodological framework may or may not influence overall conclusions. Results are broadly similar to those reported earlier for extreme temperature events but disagree for a number of extreme precipitation events. Based on this, it is advised that the lack of comprehensive uncertainty analysis in recent extreme weather attribution studies is important and should be considered when interpreting results, but as yet it has not introduced a systematic bias across these studies.", "author" : [ { "dropping-particle" : "", "family" : "Ang\u00e9lil", "given" : "Oliver", "non-dropping-particle" : "", "parse-names" : false, "suffix" : "" }, { "dropping-particle" : "", "family" : "Stone", "given" : "D\u00e1ith\u00ed", "non-dropping-particle" : "", "parse-names" : false, "suffix" : "" }, { "dropping-particle" : "", "family" : "Wehner", "given" : "Michael", "non-dropping-particle" : "", "parse-names" : false, "suffix" : "" }, { "dropping-particle" : "", "family" : "Paciorek", "given" : "Christopher J.", "non-dropping-particle" : "", "parse-names" : false, "suffix" : "" }, { "dropping-particle" : "", "family" : "Krishnan", "given" : "Harinarayan", "non-dropping-particle" : "", "parse-names" : false, "suffix" : "" }, { "dropping-particle" : "", "family" : "Collins", "given" : "William", "non-dropping-particle" : "", "parse-names" : false, "suffix" : "" } ], "container-title" : "Journal of Climate", "id" : "ITEM-1", "issue" : "1", "issued" : { "date-parts" : [ [ "2017", "1" ] ] }, "page" : "5-16", "publisher" : "American Meteorological Society", "title" : "An Independent Assessment of Anthropogenic Attribution Statements for Recent Extreme Temperature and Rainfall Events", "translator" : [ { "dropping-particle" : "", "family" : "S1760", "given" : "", "non-dropping-particle" : "", "parse-names" : false, "suffix" : "" } ], "type" : "article-journal", "volume" : "30" }, "uris" : [ "http://www.mendeley.com/documents/?uuid=e0f530e5-a4d1-4223-89a4-ce2c710e361c" ] } ], "mendeley" : { "formattedCitation" : "(Ang\u00e9lil et al., 2017)", "manualFormatting" : "Ang\u00e9lil et al., 2017)", "plainTextFormattedCitation" : "(Ang\u00e9lil et al., 2017)", "previouslyFormattedCitation" : "(Ang\u00e9lil et al., 2017)" }, "properties" : { "noteIndex" : 0 }, "schema" : "https://github.com/citation-style-language/schema/raw/master/csl-citation.json" }</w:delInstrText>
              </w:r>
              <w:r w:rsidRPr="00D424AA" w:rsidDel="007222A3">
                <w:rPr>
                  <w:rFonts w:cs="Times New Roman"/>
                  <w:color w:val="000000" w:themeColor="text1"/>
                  <w:sz w:val="16"/>
                  <w:szCs w:val="16"/>
                  <w:lang w:val="en-GB"/>
                </w:rPr>
                <w:fldChar w:fldCharType="separate"/>
              </w:r>
              <w:r w:rsidR="00A26296" w:rsidDel="007222A3">
                <w:rPr>
                  <w:rFonts w:cs="Times New Roman"/>
                  <w:noProof/>
                  <w:color w:val="000000" w:themeColor="text1"/>
                  <w:sz w:val="16"/>
                  <w:szCs w:val="16"/>
                  <w:lang w:val="nb-NO"/>
                </w:rPr>
                <w:delText>Angélil et al., 2017)</w:delText>
              </w:r>
              <w:r w:rsidRPr="00D424AA" w:rsidDel="007222A3">
                <w:rPr>
                  <w:rFonts w:cs="Times New Roman"/>
                  <w:color w:val="000000" w:themeColor="text1"/>
                  <w:sz w:val="16"/>
                  <w:szCs w:val="16"/>
                  <w:lang w:val="en-GB"/>
                </w:rPr>
                <w:fldChar w:fldCharType="end"/>
              </w:r>
            </w:del>
            <w:commentRangeEnd w:id="7929"/>
            <w:r w:rsidR="00A26296">
              <w:rPr>
                <w:rStyle w:val="Marquedecommentaire"/>
              </w:rPr>
              <w:commentReference w:id="7929"/>
            </w:r>
          </w:p>
        </w:tc>
        <w:tc>
          <w:tcPr>
            <w:tcW w:w="2158" w:type="dxa"/>
            <w:tcBorders>
              <w:top w:val="dashed" w:sz="4" w:space="0" w:color="000000"/>
            </w:tcBorders>
            <w:shd w:val="clear" w:color="auto" w:fill="FFE2D9"/>
          </w:tcPr>
          <w:p w14:paraId="226FF48F" w14:textId="7B118063" w:rsidR="00D376F0" w:rsidRPr="00D424AA" w:rsidRDefault="00D376F0" w:rsidP="00D424AA">
            <w:pPr>
              <w:rPr>
                <w:rFonts w:cs="Times New Roman"/>
                <w:color w:val="000000" w:themeColor="text1"/>
                <w:sz w:val="16"/>
                <w:szCs w:val="16"/>
                <w:lang w:val="en-GB"/>
              </w:rPr>
            </w:pPr>
            <w:r w:rsidRPr="00D707C3">
              <w:rPr>
                <w:rFonts w:cs="Times New Roman"/>
                <w:color w:val="000000" w:themeColor="text1"/>
                <w:sz w:val="16"/>
                <w:szCs w:val="16"/>
                <w:lang w:val="nb-NO"/>
              </w:rPr>
              <w:t xml:space="preserve">CMIP6 models project a robust increase in the intensity and frequency of TXx events and a decrease in the intensity and frequency of TNn events </w:t>
            </w:r>
            <w:commentRangeStart w:id="793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nb-NO"/>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31" w:author="Robin Matthews" w:date="2021-07-14T19:02:00Z">
              <w:r w:rsidR="00A26296" w:rsidDel="000B38AB">
                <w:rPr>
                  <w:rFonts w:cs="Times New Roman"/>
                  <w:noProof/>
                  <w:color w:val="000000" w:themeColor="text1"/>
                  <w:sz w:val="16"/>
                  <w:szCs w:val="16"/>
                  <w:lang w:val="en-GB"/>
                </w:rPr>
                <w:delText>Li et al., 2020</w:delText>
              </w:r>
            </w:del>
            <w:ins w:id="7932"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30"/>
            <w:r w:rsidR="00A26296">
              <w:rPr>
                <w:rStyle w:val="Marquedecommentaire"/>
              </w:rPr>
              <w:commentReference w:id="7930"/>
            </w:r>
            <w:r w:rsidRPr="00841A35">
              <w:rPr>
                <w:rFonts w:cs="Times New Roman"/>
                <w:color w:val="000000" w:themeColor="text1"/>
                <w:sz w:val="16"/>
                <w:szCs w:val="16"/>
                <w:lang w:val="en-GB"/>
              </w:rPr>
              <w:t>;</w:t>
            </w:r>
            <w:r w:rsidRPr="00D424AA">
              <w:rPr>
                <w:rFonts w:cs="Times New Roman"/>
                <w:color w:val="000000" w:themeColor="text1"/>
                <w:sz w:val="16"/>
                <w:szCs w:val="16"/>
                <w:lang w:val="en-GB"/>
              </w:rPr>
              <w:t xml:space="preserve"> Annex). Median increase of more than 0C in the 50-year TXx and TNn events compared to the 1°C warming level </w:t>
            </w:r>
            <w:commentRangeStart w:id="793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34" w:author="Robin Matthews" w:date="2021-07-14T19:02:00Z">
              <w:r w:rsidR="00A26296" w:rsidDel="000B38AB">
                <w:rPr>
                  <w:rFonts w:cs="Times New Roman"/>
                  <w:noProof/>
                  <w:color w:val="000000" w:themeColor="text1"/>
                  <w:sz w:val="16"/>
                  <w:szCs w:val="16"/>
                  <w:lang w:val="en-GB"/>
                </w:rPr>
                <w:delText>Li et al., 2020</w:delText>
              </w:r>
            </w:del>
            <w:ins w:id="7935"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33"/>
            <w:r w:rsidR="00A26296">
              <w:rPr>
                <w:rStyle w:val="Marquedecommentaire"/>
              </w:rPr>
              <w:commentReference w:id="7933"/>
            </w:r>
            <w:r w:rsidRPr="00841A35">
              <w:rPr>
                <w:rFonts w:cs="Times New Roman"/>
                <w:color w:val="000000" w:themeColor="text1"/>
                <w:sz w:val="16"/>
                <w:szCs w:val="16"/>
                <w:lang w:val="en-GB"/>
              </w:rPr>
              <w:t>) and more than 2°C in annual TXx and TNn compared</w:t>
            </w:r>
            <w:r w:rsidRPr="00D424AA">
              <w:rPr>
                <w:rFonts w:cs="Times New Roman"/>
                <w:color w:val="000000" w:themeColor="text1"/>
                <w:sz w:val="16"/>
                <w:szCs w:val="16"/>
                <w:lang w:val="en-GB"/>
              </w:rPr>
              <w:t xml:space="preserve"> to pre-industrial (Annex).</w:t>
            </w:r>
          </w:p>
          <w:p w14:paraId="3C05E618" w14:textId="77777777" w:rsidR="00D376F0" w:rsidRPr="00D424AA" w:rsidRDefault="00D376F0" w:rsidP="00D424AA">
            <w:pPr>
              <w:rPr>
                <w:rFonts w:cs="Times New Roman"/>
                <w:color w:val="000000" w:themeColor="text1"/>
                <w:sz w:val="16"/>
                <w:szCs w:val="16"/>
                <w:lang w:val="en-GB"/>
              </w:rPr>
            </w:pPr>
          </w:p>
          <w:p w14:paraId="4958FFE2" w14:textId="76AF3A33"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1029/2018JD029000", "ISSN" : "2169-897X", "abstract" : "Abstract Previous work showed that climate models capture historical large-scale meteorological patterns (LSMPs) associated with California Central Valley heat waves including both ways these heat waves form. This work examines what models predict under the Representative Concentration Pathway (RCP) 4.5 and RCP8.5 scenarios. Model performance varies, so a multimodel average weights each model based on its historical performance in four parameters. An LSMP index (LSMPi) defined using upper atmosphere variables captures dates of past extreme surface temperature maxima. LSMPi correlates well with all values of California Central Valley-average surface maximum temperature. LSMPi distributions in future simulations shift ~0.6 standard deviations higher between 1961?2000 and 2061?2100 for RCP8.5 data. Based on the historical climatology, future scenarios show a large increase in the frequency and duration of heat waves in every model. Four times as many heat waves occur and their median duration doubles, using historical thresholds. Of the two ways heat waves form, Type 1 has similar frequency in the future. But, Type 2 becomes much more common because Type 2 has a preexisting hot anomaly in Southwestern Canada, much like the historical to future climatological change in that region (a ?global warming? signal). The 20-year return value anomaly increases by 30?40%. The average of the 50 hottest temperatures increases 3.5?6 K depending on the scenario. When extreme values are defined using the future climatology, the models and their average have no consistent increase or decrease of distribution properties such as shape, scale, and return values of the extremes compared to historical values.", "author" : [ { "dropping-particle" : "", "family" : "Palipane", "given" : "Erool", "non-dropping-particle" : "", "parse-names" : false, "suffix" : "" }, { "dropping-particle" : "", "family" : "Grotjahn", "given" : "Richard", "non-dropping-particle" : "", "parse-names" : false, "suffix" : "" } ], "container-title" : "Journal of Geophysical Research: Atmospheres", "id" : "ITEM-1", "issued" : { "date-parts" : [ [ "2018", "7" ] ] }, "page" : "8500-8517", "publisher" : "Wiley-Blackwell", "title" : "Future Projections of the Large-Scale Meteorology Associated with California Heat Waves in CMIP5 Models", "translator" : [ { "dropping-particle" : "", "family" : "S902", "given" : "", "non-dropping-particle" : "", "parse-names" : false, "suffix" : "" } ], "type" : "article-journal", "volume" : "123" }, "uris" : [ "http://www.mendeley.com/documents/?uuid=d7965af3-be40-492f-8d9b-f33b95383e70" ] }, { "id" : "ITEM-2",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2",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Palipane and Grotjahn, 2018; Wehner et al., 2018b)", "plainTextFormattedCitation" : "(Vose et al., 2017; Palipane and Grotjahn, 2018; Wehner et al., 2018b)", "previouslyFormattedCitation" : "(Vose et al., 2017; Palipane and Grotjahn, 2018; Wehner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Vose et al., 2017; Palipane and Grotjahn, 2018; Wehner et al., 2018b)</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FEC2B8"/>
          </w:tcPr>
          <w:p w14:paraId="765D60C8" w14:textId="43E2E277"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 </w:t>
            </w:r>
            <w:r w:rsidRPr="00D424AA">
              <w:rPr>
                <w:rFonts w:cs="Times New Roman"/>
                <w:color w:val="000000" w:themeColor="text1"/>
                <w:sz w:val="16"/>
                <w:szCs w:val="16"/>
                <w:lang w:val="en-GB"/>
              </w:rPr>
              <w:t xml:space="preserve">robust increase in the intensity and frequency of TXx events and a decrease in the intensity and frequency of TNn events </w:t>
            </w:r>
            <w:commentRangeStart w:id="793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37" w:author="Robin Matthews" w:date="2021-07-14T19:02:00Z">
              <w:r w:rsidR="00A26296" w:rsidDel="000B38AB">
                <w:rPr>
                  <w:rFonts w:cs="Times New Roman"/>
                  <w:noProof/>
                  <w:color w:val="000000" w:themeColor="text1"/>
                  <w:sz w:val="16"/>
                  <w:szCs w:val="16"/>
                  <w:lang w:val="en-GB"/>
                </w:rPr>
                <w:delText>Li et al., 2020</w:delText>
              </w:r>
            </w:del>
            <w:ins w:id="7938"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36"/>
            <w:r w:rsidR="00A26296">
              <w:rPr>
                <w:rStyle w:val="Marquedecommentaire"/>
              </w:rPr>
              <w:commentReference w:id="7936"/>
            </w:r>
            <w:r w:rsidRPr="00841A35">
              <w:rPr>
                <w:rFonts w:cs="Times New Roman"/>
                <w:color w:val="000000" w:themeColor="text1"/>
                <w:sz w:val="16"/>
                <w:szCs w:val="16"/>
                <w:lang w:val="en-GB"/>
              </w:rPr>
              <w:t>; Annex). Median increase of more than</w:t>
            </w:r>
            <w:r w:rsidRPr="00D424AA">
              <w:rPr>
                <w:rFonts w:cs="Times New Roman"/>
                <w:color w:val="000000" w:themeColor="text1"/>
                <w:sz w:val="16"/>
                <w:szCs w:val="16"/>
                <w:lang w:val="en-GB"/>
              </w:rPr>
              <w:t xml:space="preserve"> 1°C in the 50-year TXx and TNn events compared to the 1°C warming level </w:t>
            </w:r>
            <w:commentRangeStart w:id="793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40" w:author="Robin Matthews" w:date="2021-07-14T19:02:00Z">
              <w:r w:rsidR="00A26296" w:rsidDel="000B38AB">
                <w:rPr>
                  <w:rFonts w:cs="Times New Roman"/>
                  <w:noProof/>
                  <w:color w:val="000000" w:themeColor="text1"/>
                  <w:sz w:val="16"/>
                  <w:szCs w:val="16"/>
                  <w:lang w:val="en-GB"/>
                </w:rPr>
                <w:delText>Li et al., 2020</w:delText>
              </w:r>
            </w:del>
            <w:ins w:id="7941"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39"/>
            <w:r w:rsidR="00A26296">
              <w:rPr>
                <w:rStyle w:val="Marquedecommentaire"/>
              </w:rPr>
              <w:commentReference w:id="7939"/>
            </w:r>
            <w:r w:rsidRPr="00841A35">
              <w:rPr>
                <w:rFonts w:cs="Times New Roman"/>
                <w:color w:val="000000" w:themeColor="text1"/>
                <w:sz w:val="16"/>
                <w:szCs w:val="16"/>
                <w:lang w:val="en-GB"/>
              </w:rPr>
              <w:t>) and more than 3°C in annual TXx and TNn compared to pre-industrial (Annex).</w:t>
            </w:r>
          </w:p>
          <w:p w14:paraId="7756D722" w14:textId="77777777" w:rsidR="00D376F0" w:rsidRPr="00D424AA" w:rsidRDefault="00D376F0" w:rsidP="00D424AA">
            <w:pPr>
              <w:rPr>
                <w:rFonts w:cs="Times New Roman"/>
                <w:color w:val="000000" w:themeColor="text1"/>
                <w:sz w:val="16"/>
                <w:szCs w:val="16"/>
                <w:lang w:val="en-GB"/>
              </w:rPr>
            </w:pPr>
          </w:p>
          <w:p w14:paraId="59882491" w14:textId="7A40B336"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1029/2018JD029000", "ISSN" : "2169-897X", "abstract" : "Abstract Previous work showed that climate models capture historical large-scale meteorological patterns (LSMPs) associated with California Central Valley heat waves including both ways these heat waves form. This work examines what models predict under the Representative Concentration Pathway (RCP) 4.5 and RCP8.5 scenarios. Model performance varies, so a multimodel average weights each model based on its historical performance in four parameters. An LSMP index (LSMPi) defined using upper atmosphere variables captures dates of past extreme surface temperature maxima. LSMPi correlates well with all values of California Central Valley-average surface maximum temperature. LSMPi distributions in future simulations shift ~0.6 standard deviations higher between 1961?2000 and 2061?2100 for RCP8.5 data. Based on the historical climatology, future scenarios show a large increase in the frequency and duration of heat waves in every model. Four times as many heat waves occur and their median duration doubles, using historical thresholds. Of the two ways heat waves form, Type 1 has similar frequency in the future. But, Type 2 becomes much more common because Type 2 has a preexisting hot anomaly in Southwestern Canada, much like the historical to future climatological change in that region (a ?global warming? signal). The 20-year return value anomaly increases by 30?40%. The average of the 50 hottest temperatures increases 3.5?6 K depending on the scenario. When extreme values are defined using the future climatology, the models and their average have no consistent increase or decrease of distribution properties such as shape, scale, and return values of the extremes compared to historical values.", "author" : [ { "dropping-particle" : "", "family" : "Palipane", "given" : "Erool", "non-dropping-particle" : "", "parse-names" : false, "suffix" : "" }, { "dropping-particle" : "", "family" : "Grotjahn", "given" : "Richard", "non-dropping-particle" : "", "parse-names" : false, "suffix" : "" } ], "container-title" : "Journal of Geophysical Research: Atmospheres", "id" : "ITEM-1", "issued" : { "date-parts" : [ [ "2018", "7" ] ] }, "page" : "8500-8517", "publisher" : "Wiley-Blackwell", "title" : "Future Projections of the Large-Scale Meteorology Associated with California Heat Waves in CMIP5 Models", "translator" : [ { "dropping-particle" : "", "family" : "S902", "given" : "", "non-dropping-particle" : "", "parse-names" : false, "suffix" : "" } ], "type" : "article-journal", "volume" : "123" }, "uris" : [ "http://www.mendeley.com/documents/?uuid=d7965af3-be40-492f-8d9b-f33b95383e70" ] }, { "id" : "ITEM-2",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2",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Palipane and Grotjahn, 2018; Wehner et al., 2018b)", "plainTextFormattedCitation" : "(Vose et al., 2017; Palipane and Grotjahn, 2018; Wehner et al., 2018b)", "previouslyFormattedCitation" : "(Vose et al., 2017; Palipane and Grotjahn, 2018; Wehner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Vose et al., 2017; Palipane and Grotjahn, 2018; Wehner et al., 2018b)</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FF6365"/>
          </w:tcPr>
          <w:p w14:paraId="56EFBA32" w14:textId="1EE16E66"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 </w:t>
            </w:r>
            <w:r w:rsidRPr="00D424AA">
              <w:rPr>
                <w:rFonts w:cs="Times New Roman"/>
                <w:color w:val="000000" w:themeColor="text1"/>
                <w:sz w:val="16"/>
                <w:szCs w:val="16"/>
                <w:lang w:val="en-GB"/>
              </w:rPr>
              <w:t xml:space="preserve">robust increase in the intensity and frequency of TXx events and a robust decrease in the intensity and frequency of TNn events </w:t>
            </w:r>
            <w:commentRangeStart w:id="7942"/>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43" w:author="Robin Matthews" w:date="2021-07-14T19:02:00Z">
              <w:r w:rsidR="00A26296" w:rsidDel="000B38AB">
                <w:rPr>
                  <w:rFonts w:cs="Times New Roman"/>
                  <w:noProof/>
                  <w:color w:val="000000" w:themeColor="text1"/>
                  <w:sz w:val="16"/>
                  <w:szCs w:val="16"/>
                  <w:lang w:val="en-GB"/>
                </w:rPr>
                <w:delText>Li et al., 2020</w:delText>
              </w:r>
            </w:del>
            <w:ins w:id="7944"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42"/>
            <w:r w:rsidR="00A26296">
              <w:rPr>
                <w:rStyle w:val="Marquedecommentaire"/>
              </w:rPr>
              <w:commentReference w:id="7942"/>
            </w:r>
            <w:r w:rsidRPr="00841A35">
              <w:rPr>
                <w:rFonts w:cs="Times New Roman"/>
                <w:color w:val="000000" w:themeColor="text1"/>
                <w:sz w:val="16"/>
                <w:szCs w:val="16"/>
                <w:lang w:val="en-GB"/>
              </w:rPr>
              <w:t xml:space="preserve">; Annex). Median increase of more than 5°C in the 50-year TXx and TNn events compared to the 1°C warming level </w:t>
            </w:r>
            <w:commentRangeStart w:id="794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46" w:author="Robin Matthews" w:date="2021-07-14T19:02:00Z">
              <w:r w:rsidR="00A26296" w:rsidDel="000B38AB">
                <w:rPr>
                  <w:rFonts w:cs="Times New Roman"/>
                  <w:noProof/>
                  <w:color w:val="000000" w:themeColor="text1"/>
                  <w:sz w:val="16"/>
                  <w:szCs w:val="16"/>
                  <w:lang w:val="en-GB"/>
                </w:rPr>
                <w:delText>Li et al., 2020</w:delText>
              </w:r>
            </w:del>
            <w:ins w:id="7947"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45"/>
            <w:r w:rsidR="00A26296">
              <w:rPr>
                <w:rStyle w:val="Marquedecommentaire"/>
              </w:rPr>
              <w:commentReference w:id="7945"/>
            </w:r>
            <w:r w:rsidRPr="00841A35">
              <w:rPr>
                <w:rFonts w:cs="Times New Roman"/>
                <w:color w:val="000000" w:themeColor="text1"/>
                <w:sz w:val="16"/>
                <w:szCs w:val="16"/>
                <w:lang w:val="en-GB"/>
              </w:rPr>
              <w:t>) and more than 5.5°C in annual TXx and TNn compared to pre-industrial (Annex).</w:t>
            </w:r>
          </w:p>
          <w:p w14:paraId="45C7031B" w14:textId="77777777" w:rsidR="00D376F0" w:rsidRPr="00D424AA" w:rsidRDefault="00D376F0" w:rsidP="00D424AA">
            <w:pPr>
              <w:rPr>
                <w:rFonts w:cs="Times New Roman"/>
                <w:color w:val="000000" w:themeColor="text1"/>
                <w:sz w:val="16"/>
                <w:szCs w:val="16"/>
                <w:lang w:val="en-GB"/>
              </w:rPr>
            </w:pPr>
          </w:p>
          <w:p w14:paraId="7ECEEEB5" w14:textId="654ED50E" w:rsidR="00D376F0" w:rsidRPr="00431AF4"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1029/2018JD029000", "ISSN" : "2169-897X", "abstract" : "Abstract Previous work showed that climate models capture historical large-scale meteorological patterns (LSMPs) associated with California Central Valley heat waves including both ways these heat waves form. This work examines what models predict under the Representative Concentration Pathway (RCP) 4.5 and RCP8.5 scenarios. Model performance varies, so a multimodel average weights each model based on its historical performance in four parameters. An LSMP index (LSMPi) defined using upper atmosphere variables captures dates of past extreme surface temperature maxima. LSMPi correlates well with all values of California Central Valley-average surface maximum temperature. LSMPi distributions in future simulations shift ~0.6 standard deviations higher between 1961?2000 and 2061?2100 for RCP8.5 data. Based on the historical climatology, future scenarios show a large increase in the frequency and duration of heat waves in every model. Four times as many heat waves occur and their median duration doubles, using historical thresholds. Of the two ways heat waves form, Type 1 has similar frequency in the future. But, Type 2 becomes much more common because Type 2 has a preexisting hot anomaly in Southwestern Canada, much like the historical to future climatological change in that region (a ?global warming? signal). The 20-year return value anomaly increases by 30?40%. The average of the 50 hottest temperatures increases 3.5?6 K depending on the scenario. When extreme values are defined using the future climatology, the models and their average have no consistent increase or decrease of distribution properties such as shape, scale, and return values of the extremes compared to historical values.", "author" : [ { "dropping-particle" : "", "family" : "Palipane", "given" : "Erool", "non-dropping-particle" : "", "parse-names" : false, "suffix" : "" }, { "dropping-particle" : "", "family" : "Grotjahn", "given" : "Richard", "non-dropping-particle" : "", "parse-names" : false, "suffix" : "" } ], "container-title" : "Journal of Geophysical Research: Atmospheres", "id" : "ITEM-1", "issued" : { "date-parts" : [ [ "2018", "7" ] ] }, "page" : "8500-8517", "publisher" : "Wiley-Blackwell", "title" : "Future Projections of the Large-Scale Meteorology Associated with California Heat Waves in CMIP5 Models", "translator" : [ { "dropping-particle" : "", "family" : "S902", "given" : "", "non-dropping-particle" : "", "parse-names" : false, "suffix" : "" } ], "type" : "article-journal", "volume" : "123" }, "uris" : [ "http://www.mendeley.com/documents/?uuid=d7965af3-be40-492f-8d9b-f33b95383e70" ] }, { "id" : "ITEM-2",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2",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Palipane and Grotjahn, 2018; Wehner et al., 2018b)", "plainTextFormattedCitation" : "(Vose et al., 2017; Palipane and Grotjahn, 2018; Wehner et al., 2018b)", "previouslyFormattedCitation" : "(Vose et al., 2017; Palipane and Grotjahn, 2018; Wehner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Vose et al., 2017; Palipane and Grotjahn, 2018; Wehner et al., 2018b)</w:t>
            </w:r>
            <w:r w:rsidRPr="00D424AA">
              <w:rPr>
                <w:rFonts w:cs="Times New Roman"/>
                <w:color w:val="000000" w:themeColor="text1"/>
                <w:sz w:val="16"/>
                <w:szCs w:val="16"/>
                <w:lang w:val="en-GB"/>
              </w:rPr>
              <w:fldChar w:fldCharType="end"/>
            </w:r>
          </w:p>
        </w:tc>
      </w:tr>
      <w:bookmarkEnd w:id="7919"/>
      <w:tr w:rsidR="00D376F0" w:rsidRPr="00F1665C" w14:paraId="16CBCA39" w14:textId="77777777" w:rsidTr="00723657">
        <w:tc>
          <w:tcPr>
            <w:tcW w:w="2158" w:type="dxa"/>
            <w:vMerge/>
          </w:tcPr>
          <w:p w14:paraId="5590898C" w14:textId="77777777" w:rsidR="00D376F0" w:rsidRPr="00431AF4"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D9693"/>
          </w:tcPr>
          <w:p w14:paraId="24F9952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FE2D9"/>
          </w:tcPr>
          <w:p w14:paraId="15DAE19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Medium confidence </w:t>
            </w:r>
            <w:r w:rsidRPr="00D424AA">
              <w:rPr>
                <w:rFonts w:cs="Times New Roman"/>
                <w:color w:val="000000" w:themeColor="text1"/>
                <w:sz w:val="16"/>
                <w:szCs w:val="16"/>
                <w:lang w:val="en-GB"/>
              </w:rPr>
              <w:t xml:space="preserve">in a human contribution to the observed </w:t>
            </w:r>
            <w:r w:rsidRPr="00D424AA">
              <w:rPr>
                <w:rFonts w:eastAsiaTheme="minorHAnsi" w:cs="Times New Roman"/>
                <w:color w:val="000000" w:themeColor="text1"/>
                <w:sz w:val="16"/>
                <w:szCs w:val="16"/>
                <w:lang w:val="en-GB" w:eastAsia="en-US"/>
              </w:rPr>
              <w:t xml:space="preserve">increase in the intensity and frequency of hot extremes and decrease in the intensity and frequency of cold extremes </w:t>
            </w:r>
          </w:p>
          <w:p w14:paraId="090D2617"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E2D9"/>
          </w:tcPr>
          <w:p w14:paraId="587AF7B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07E7D5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F9AC26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3F21B14E" w14:textId="77777777" w:rsidR="00D376F0" w:rsidRPr="00D424AA" w:rsidRDefault="00D376F0" w:rsidP="00D424AA">
            <w:pPr>
              <w:rPr>
                <w:rFonts w:cs="Times New Roman"/>
                <w:color w:val="000000" w:themeColor="text1"/>
                <w:sz w:val="16"/>
                <w:szCs w:val="16"/>
                <w:lang w:val="en-GB"/>
              </w:rPr>
            </w:pPr>
          </w:p>
          <w:p w14:paraId="0A9BDD4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1884F08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High confidence </w:t>
            </w:r>
            <w:r w:rsidRPr="00D424AA">
              <w:rPr>
                <w:rFonts w:cs="Times New Roman"/>
                <w:color w:val="000000" w:themeColor="text1"/>
                <w:sz w:val="16"/>
                <w:szCs w:val="16"/>
                <w:lang w:val="en-GB"/>
              </w:rPr>
              <w:t xml:space="preserve">(compared with pre-industrial) </w:t>
            </w:r>
          </w:p>
          <w:p w14:paraId="3F0BDE3B"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FEC2B8"/>
          </w:tcPr>
          <w:p w14:paraId="455954F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F1CCE1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5F1BEE3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4D8EE9AE" w14:textId="77777777" w:rsidR="00D376F0" w:rsidRPr="00D424AA" w:rsidRDefault="00D376F0" w:rsidP="00D424AA">
            <w:pPr>
              <w:rPr>
                <w:rFonts w:cs="Times New Roman"/>
                <w:color w:val="000000" w:themeColor="text1"/>
                <w:sz w:val="16"/>
                <w:szCs w:val="16"/>
                <w:lang w:val="en-GB"/>
              </w:rPr>
            </w:pPr>
          </w:p>
          <w:p w14:paraId="7EA7A46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005B0EB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FF6365"/>
          </w:tcPr>
          <w:p w14:paraId="4050295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E4FDF6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393A5BF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0EE7F67E" w14:textId="77777777" w:rsidR="00D376F0" w:rsidRPr="00D424AA" w:rsidRDefault="00D376F0" w:rsidP="00D424AA">
            <w:pPr>
              <w:rPr>
                <w:rFonts w:cs="Times New Roman"/>
                <w:color w:val="000000" w:themeColor="text1"/>
                <w:sz w:val="16"/>
                <w:szCs w:val="16"/>
                <w:lang w:val="en-GB"/>
              </w:rPr>
            </w:pPr>
          </w:p>
          <w:p w14:paraId="73E803B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6E4137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w:t>
            </w:r>
          </w:p>
        </w:tc>
      </w:tr>
      <w:tr w:rsidR="00D376F0" w:rsidRPr="00F1665C" w14:paraId="5D96261B" w14:textId="77777777" w:rsidTr="00723657">
        <w:tc>
          <w:tcPr>
            <w:tcW w:w="2158" w:type="dxa"/>
            <w:vMerge w:val="restart"/>
          </w:tcPr>
          <w:p w14:paraId="2319A834"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C. North America (CNA)</w:t>
            </w:r>
          </w:p>
        </w:tc>
        <w:tc>
          <w:tcPr>
            <w:tcW w:w="2158" w:type="dxa"/>
            <w:tcBorders>
              <w:top w:val="dashed" w:sz="4" w:space="0" w:color="000000"/>
            </w:tcBorders>
            <w:shd w:val="clear" w:color="auto" w:fill="D9D9D9"/>
          </w:tcPr>
          <w:p w14:paraId="2A568EE9" w14:textId="514E95A8"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Weak and inconsistent trend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unn et al., 2020)</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D9D9D9"/>
          </w:tcPr>
          <w:p w14:paraId="55B5471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vidence of a human contribution for some events but cannot be generalized</w:t>
            </w:r>
          </w:p>
        </w:tc>
        <w:tc>
          <w:tcPr>
            <w:tcW w:w="2158" w:type="dxa"/>
            <w:tcBorders>
              <w:top w:val="dashed" w:sz="4" w:space="0" w:color="000000"/>
            </w:tcBorders>
            <w:shd w:val="clear" w:color="auto" w:fill="FFE2D9"/>
          </w:tcPr>
          <w:p w14:paraId="26749A37" w14:textId="57EB448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decrease in the intensity and frequency of TNn events </w:t>
            </w:r>
            <w:commentRangeStart w:id="794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49" w:author="Robin Matthews" w:date="2021-07-14T19:02:00Z">
              <w:r w:rsidR="00A26296" w:rsidDel="000B38AB">
                <w:rPr>
                  <w:rFonts w:cs="Times New Roman"/>
                  <w:noProof/>
                  <w:color w:val="000000" w:themeColor="text1"/>
                  <w:sz w:val="16"/>
                  <w:szCs w:val="16"/>
                  <w:lang w:val="en-GB"/>
                </w:rPr>
                <w:delText>Li et al., 2020</w:delText>
              </w:r>
            </w:del>
            <w:ins w:id="7950"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48"/>
            <w:r w:rsidR="00A26296">
              <w:rPr>
                <w:rStyle w:val="Marquedecommentaire"/>
              </w:rPr>
              <w:commentReference w:id="7948"/>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795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52" w:author="Robin Matthews" w:date="2021-07-14T19:02:00Z">
              <w:r w:rsidR="00A26296" w:rsidDel="000B38AB">
                <w:rPr>
                  <w:rFonts w:cs="Times New Roman"/>
                  <w:noProof/>
                  <w:color w:val="000000" w:themeColor="text1"/>
                  <w:sz w:val="16"/>
                  <w:szCs w:val="16"/>
                  <w:lang w:val="en-GB"/>
                </w:rPr>
                <w:delText>Li et al., 2020</w:delText>
              </w:r>
            </w:del>
            <w:ins w:id="7953"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51"/>
            <w:r w:rsidR="00A26296">
              <w:rPr>
                <w:rStyle w:val="Marquedecommentaire"/>
              </w:rPr>
              <w:commentReference w:id="7951"/>
            </w:r>
            <w:r w:rsidRPr="00841A35">
              <w:rPr>
                <w:rFonts w:cs="Times New Roman"/>
                <w:color w:val="000000" w:themeColor="text1"/>
                <w:sz w:val="16"/>
                <w:szCs w:val="16"/>
                <w:lang w:val="en-GB"/>
              </w:rPr>
              <w:t>) and more than 2°C in annual TXx and TNn compared to pre-industrial (Annex).</w:t>
            </w:r>
          </w:p>
          <w:p w14:paraId="624D028D" w14:textId="77777777" w:rsidR="00D376F0" w:rsidRPr="00D424AA" w:rsidRDefault="00D376F0" w:rsidP="00D424AA">
            <w:pPr>
              <w:rPr>
                <w:rFonts w:cs="Times New Roman"/>
                <w:color w:val="000000" w:themeColor="text1"/>
                <w:sz w:val="16"/>
                <w:szCs w:val="16"/>
                <w:lang w:val="en-GB"/>
              </w:rPr>
            </w:pPr>
          </w:p>
          <w:p w14:paraId="3F67BB82" w14:textId="09A5744C"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2",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Wehner et al., 2018b)", "plainTextFormattedCitation" : "(Vose et al., 2017; Wehner et al., 2018b)", "previouslyFormattedCitation" : "(Vose et al., 2017; Wehner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Vose et al., 2017; Wehner et al., 2018b)</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FEC2B8"/>
          </w:tcPr>
          <w:p w14:paraId="09912D5E" w14:textId="25CAA08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decrease in the intensity and frequency of TNn events </w:t>
            </w:r>
            <w:commentRangeStart w:id="795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55" w:author="Robin Matthews" w:date="2021-07-14T19:02:00Z">
              <w:r w:rsidR="00A26296" w:rsidDel="000B38AB">
                <w:rPr>
                  <w:rFonts w:cs="Times New Roman"/>
                  <w:noProof/>
                  <w:color w:val="000000" w:themeColor="text1"/>
                  <w:sz w:val="16"/>
                  <w:szCs w:val="16"/>
                  <w:lang w:val="en-GB"/>
                </w:rPr>
                <w:delText>Li et al., 2020</w:delText>
              </w:r>
            </w:del>
            <w:ins w:id="7956"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54"/>
            <w:r w:rsidR="00A26296">
              <w:rPr>
                <w:rStyle w:val="Marquedecommentaire"/>
              </w:rPr>
              <w:commentReference w:id="7954"/>
            </w:r>
            <w:r w:rsidRPr="00841A35">
              <w:rPr>
                <w:rFonts w:cs="Times New Roman"/>
                <w:color w:val="000000" w:themeColor="text1"/>
                <w:sz w:val="16"/>
                <w:szCs w:val="16"/>
                <w:lang w:val="en-GB"/>
              </w:rPr>
              <w:t>; Annex). Median increase of more than 1.5°C in the 50-y</w:t>
            </w:r>
            <w:r w:rsidRPr="00D424AA">
              <w:rPr>
                <w:rFonts w:cs="Times New Roman"/>
                <w:color w:val="000000" w:themeColor="text1"/>
                <w:sz w:val="16"/>
                <w:szCs w:val="16"/>
                <w:lang w:val="en-GB"/>
              </w:rPr>
              <w:t xml:space="preserve">ear TXx and TNn events compared to the 1°C warming level </w:t>
            </w:r>
            <w:commentRangeStart w:id="795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58" w:author="Robin Matthews" w:date="2021-07-14T19:02:00Z">
              <w:r w:rsidR="00A26296" w:rsidDel="000B38AB">
                <w:rPr>
                  <w:rFonts w:cs="Times New Roman"/>
                  <w:noProof/>
                  <w:color w:val="000000" w:themeColor="text1"/>
                  <w:sz w:val="16"/>
                  <w:szCs w:val="16"/>
                  <w:lang w:val="en-GB"/>
                </w:rPr>
                <w:delText>Li et al., 2020</w:delText>
              </w:r>
            </w:del>
            <w:ins w:id="7959"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57"/>
            <w:r w:rsidR="00A26296">
              <w:rPr>
                <w:rStyle w:val="Marquedecommentaire"/>
              </w:rPr>
              <w:commentReference w:id="7957"/>
            </w:r>
            <w:r w:rsidRPr="00841A35">
              <w:rPr>
                <w:rFonts w:cs="Times New Roman"/>
                <w:color w:val="000000" w:themeColor="text1"/>
                <w:sz w:val="16"/>
                <w:szCs w:val="16"/>
                <w:lang w:val="en-GB"/>
              </w:rPr>
              <w:t>) and more than 3°C in annual TXx and TNn compared to pre-industrial (Annex).</w:t>
            </w:r>
          </w:p>
          <w:p w14:paraId="21861909" w14:textId="77777777" w:rsidR="00D376F0" w:rsidRPr="00D424AA" w:rsidRDefault="00D376F0" w:rsidP="00D424AA">
            <w:pPr>
              <w:rPr>
                <w:rFonts w:cs="Times New Roman"/>
                <w:color w:val="000000" w:themeColor="text1"/>
                <w:sz w:val="16"/>
                <w:szCs w:val="16"/>
                <w:lang w:val="en-GB"/>
              </w:rPr>
            </w:pPr>
          </w:p>
          <w:p w14:paraId="307B365A" w14:textId="417D0360"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2",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Wehner et al., 2018b)", "plainTextFormattedCitation" : "(Vose et al., 2017; Wehner et al., 2018b)", "previouslyFormattedCitation" : "(Vose et al., 2017; Wehner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Vose et al., 2017; Wehner et al., 2018b)</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FF6365"/>
          </w:tcPr>
          <w:p w14:paraId="01E0EA80" w14:textId="5D0EAB2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96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61" w:author="Robin Matthews" w:date="2021-07-14T19:02:00Z">
              <w:r w:rsidR="00A26296" w:rsidDel="000B38AB">
                <w:rPr>
                  <w:rFonts w:cs="Times New Roman"/>
                  <w:noProof/>
                  <w:color w:val="000000" w:themeColor="text1"/>
                  <w:sz w:val="16"/>
                  <w:szCs w:val="16"/>
                  <w:lang w:val="en-GB"/>
                </w:rPr>
                <w:delText>Li et al., 2020</w:delText>
              </w:r>
            </w:del>
            <w:ins w:id="7962"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60"/>
            <w:r w:rsidR="00A26296">
              <w:rPr>
                <w:rStyle w:val="Marquedecommentaire"/>
              </w:rPr>
              <w:commentReference w:id="7960"/>
            </w:r>
            <w:r w:rsidRPr="00841A35">
              <w:rPr>
                <w:rFonts w:cs="Times New Roman"/>
                <w:color w:val="000000" w:themeColor="text1"/>
                <w:sz w:val="16"/>
                <w:szCs w:val="16"/>
                <w:lang w:val="en-GB"/>
              </w:rPr>
              <w:t xml:space="preserve">; Annex). Median increase of more than 4.5°C in the 50-year TXx and TNn events compared to the 1°C warming level </w:t>
            </w:r>
            <w:commentRangeStart w:id="7963"/>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64" w:author="Robin Matthews" w:date="2021-07-14T19:02:00Z">
              <w:r w:rsidR="00A26296" w:rsidDel="000B38AB">
                <w:rPr>
                  <w:rFonts w:cs="Times New Roman"/>
                  <w:noProof/>
                  <w:color w:val="000000" w:themeColor="text1"/>
                  <w:sz w:val="16"/>
                  <w:szCs w:val="16"/>
                  <w:lang w:val="en-GB"/>
                </w:rPr>
                <w:delText>Li et al., 2020</w:delText>
              </w:r>
            </w:del>
            <w:ins w:id="7965"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63"/>
            <w:r w:rsidR="00A26296">
              <w:rPr>
                <w:rStyle w:val="Marquedecommentaire"/>
              </w:rPr>
              <w:commentReference w:id="7963"/>
            </w:r>
            <w:r w:rsidRPr="00841A35">
              <w:rPr>
                <w:rFonts w:cs="Times New Roman"/>
                <w:color w:val="000000" w:themeColor="text1"/>
                <w:sz w:val="16"/>
                <w:szCs w:val="16"/>
                <w:lang w:val="en-GB"/>
              </w:rPr>
              <w:t>) and more than 5.5°C in annual TXx and TNn compared to pre-industrial (Annex).</w:t>
            </w:r>
          </w:p>
          <w:p w14:paraId="2C90CEC6" w14:textId="77777777" w:rsidR="00D376F0" w:rsidRPr="00D424AA" w:rsidRDefault="00D376F0" w:rsidP="00D424AA">
            <w:pPr>
              <w:rPr>
                <w:rFonts w:cs="Times New Roman"/>
                <w:color w:val="000000" w:themeColor="text1"/>
                <w:sz w:val="16"/>
                <w:szCs w:val="16"/>
                <w:lang w:val="en-GB"/>
              </w:rPr>
            </w:pPr>
          </w:p>
          <w:p w14:paraId="4A594418" w14:textId="78AE438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417CA4">
              <w:rPr>
                <w:rFonts w:cs="Times New Roman"/>
                <w:color w:val="000000" w:themeColor="text1"/>
                <w:sz w:val="16"/>
                <w:szCs w:val="16"/>
                <w:lang w:val="en-GB"/>
              </w:rPr>
              <w:instrText>ADDIN CSL_CITATION { "citationItems" : [ { "id" : "ITEM-1",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1",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2",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Wehner et al., 2018b)", "plainTextFormattedCitation" : "(Vose et al., 2017; Wehner et al., 2018b)", "previouslyFormattedCitation" : "(Vose et al., 2017; Wehner et al., 2018b)"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Vose et al., 2017; Wehner et al., 2018b)</w:t>
            </w:r>
            <w:r w:rsidRPr="00D424AA">
              <w:rPr>
                <w:rFonts w:cs="Times New Roman"/>
                <w:color w:val="000000" w:themeColor="text1"/>
                <w:sz w:val="16"/>
                <w:szCs w:val="16"/>
                <w:lang w:val="en-GB"/>
              </w:rPr>
              <w:fldChar w:fldCharType="end"/>
            </w:r>
          </w:p>
        </w:tc>
      </w:tr>
      <w:tr w:rsidR="00D376F0" w:rsidRPr="00F1665C" w14:paraId="08312F53" w14:textId="77777777" w:rsidTr="00723657">
        <w:tc>
          <w:tcPr>
            <w:tcW w:w="2158" w:type="dxa"/>
            <w:vMerge/>
          </w:tcPr>
          <w:p w14:paraId="6440CE65"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253AEAC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w:t>
            </w:r>
          </w:p>
        </w:tc>
        <w:tc>
          <w:tcPr>
            <w:tcW w:w="2158" w:type="dxa"/>
            <w:tcBorders>
              <w:top w:val="dashed" w:sz="4" w:space="0" w:color="000000"/>
            </w:tcBorders>
            <w:shd w:val="clear" w:color="auto" w:fill="D9D9D9"/>
          </w:tcPr>
          <w:p w14:paraId="604ED32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ow confidence </w:t>
            </w:r>
          </w:p>
          <w:p w14:paraId="4B08463B"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E2D9"/>
          </w:tcPr>
          <w:p w14:paraId="177B19F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689F7B4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9496A9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208B4993" w14:textId="77777777" w:rsidR="00D376F0" w:rsidRPr="00D424AA" w:rsidRDefault="00D376F0" w:rsidP="00D424AA">
            <w:pPr>
              <w:rPr>
                <w:rFonts w:cs="Times New Roman"/>
                <w:color w:val="000000" w:themeColor="text1"/>
                <w:sz w:val="16"/>
                <w:szCs w:val="16"/>
                <w:lang w:val="en-GB"/>
              </w:rPr>
            </w:pPr>
          </w:p>
          <w:p w14:paraId="1A9245A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7886C27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High confidence </w:t>
            </w:r>
            <w:r w:rsidRPr="00D424AA">
              <w:rPr>
                <w:rFonts w:cs="Times New Roman"/>
                <w:color w:val="000000" w:themeColor="text1"/>
                <w:sz w:val="16"/>
                <w:szCs w:val="16"/>
                <w:lang w:val="en-GB"/>
              </w:rPr>
              <w:t xml:space="preserve">(compared with pre-industrial) </w:t>
            </w:r>
          </w:p>
          <w:p w14:paraId="64DEAB1D"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FEC2B8"/>
          </w:tcPr>
          <w:p w14:paraId="4D5762C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C74838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CE747E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1FBD8185" w14:textId="77777777" w:rsidR="00D376F0" w:rsidRPr="00D424AA" w:rsidRDefault="00D376F0" w:rsidP="00D424AA">
            <w:pPr>
              <w:rPr>
                <w:rFonts w:cs="Times New Roman"/>
                <w:color w:val="000000" w:themeColor="text1"/>
                <w:sz w:val="16"/>
                <w:szCs w:val="16"/>
                <w:lang w:val="en-GB"/>
              </w:rPr>
            </w:pPr>
          </w:p>
          <w:p w14:paraId="441E8BA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62E16D2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FF6365"/>
          </w:tcPr>
          <w:p w14:paraId="7D261E7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A6B307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3D2E32E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30635ED9" w14:textId="77777777" w:rsidR="00D376F0" w:rsidRPr="00D424AA" w:rsidRDefault="00D376F0" w:rsidP="00D424AA">
            <w:pPr>
              <w:rPr>
                <w:rFonts w:cs="Times New Roman"/>
                <w:color w:val="000000" w:themeColor="text1"/>
                <w:sz w:val="16"/>
                <w:szCs w:val="16"/>
                <w:lang w:val="en-GB"/>
              </w:rPr>
            </w:pPr>
          </w:p>
          <w:p w14:paraId="6F3A74A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09967D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w:t>
            </w:r>
          </w:p>
        </w:tc>
      </w:tr>
      <w:tr w:rsidR="00D376F0" w:rsidRPr="000F1B8F" w14:paraId="3C9F48E3" w14:textId="77777777" w:rsidTr="00723657">
        <w:tc>
          <w:tcPr>
            <w:tcW w:w="2158" w:type="dxa"/>
            <w:vMerge w:val="restart"/>
          </w:tcPr>
          <w:p w14:paraId="61F12791"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E. North America (ENA)</w:t>
            </w:r>
          </w:p>
        </w:tc>
        <w:tc>
          <w:tcPr>
            <w:tcW w:w="2158" w:type="dxa"/>
            <w:tcBorders>
              <w:top w:val="dashed" w:sz="4" w:space="0" w:color="000000"/>
            </w:tcBorders>
            <w:shd w:val="clear" w:color="auto" w:fill="D9D9D9"/>
          </w:tcPr>
          <w:p w14:paraId="7B87CA27" w14:textId="4AB2C6F1"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Weak and inconsistent trend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plainTextFormattedCitation" : "(Dunn et al., 2020)", "previouslyFormattedCitation" :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unn et al., 2020)</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D9D9D9"/>
          </w:tcPr>
          <w:p w14:paraId="23632A4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vidence of a human contribution for some events, but cannot be generalized</w:t>
            </w:r>
          </w:p>
        </w:tc>
        <w:tc>
          <w:tcPr>
            <w:tcW w:w="2158" w:type="dxa"/>
            <w:tcBorders>
              <w:top w:val="dashed" w:sz="4" w:space="0" w:color="000000"/>
            </w:tcBorders>
            <w:shd w:val="clear" w:color="auto" w:fill="FD9693"/>
          </w:tcPr>
          <w:p w14:paraId="2E591BFD" w14:textId="18F5DF9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96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67" w:author="Robin Matthews" w:date="2021-07-14T19:02:00Z">
              <w:r w:rsidR="00A26296" w:rsidDel="000B38AB">
                <w:rPr>
                  <w:rFonts w:cs="Times New Roman"/>
                  <w:noProof/>
                  <w:color w:val="000000" w:themeColor="text1"/>
                  <w:sz w:val="16"/>
                  <w:szCs w:val="16"/>
                  <w:lang w:val="en-GB"/>
                </w:rPr>
                <w:delText>Li et al., 2020</w:delText>
              </w:r>
            </w:del>
            <w:ins w:id="7968"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66"/>
            <w:r w:rsidR="00A26296">
              <w:rPr>
                <w:rStyle w:val="Marquedecommentaire"/>
              </w:rPr>
              <w:commentReference w:id="7966"/>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0.5°C in the 50-year TXx and TNn events compared to the 1°C warming level </w:t>
            </w:r>
            <w:commentRangeStart w:id="7969"/>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70" w:author="Robin Matthews" w:date="2021-07-14T19:02:00Z">
              <w:r w:rsidR="00A26296" w:rsidDel="000B38AB">
                <w:rPr>
                  <w:rFonts w:cs="Times New Roman"/>
                  <w:noProof/>
                  <w:color w:val="000000" w:themeColor="text1"/>
                  <w:sz w:val="16"/>
                  <w:szCs w:val="16"/>
                  <w:lang w:val="en-GB"/>
                </w:rPr>
                <w:delText>Li et al., 2020</w:delText>
              </w:r>
            </w:del>
            <w:ins w:id="7971"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69"/>
            <w:r w:rsidR="00A26296">
              <w:rPr>
                <w:rStyle w:val="Marquedecommentaire"/>
              </w:rPr>
              <w:commentReference w:id="7969"/>
            </w:r>
            <w:r w:rsidRPr="00841A35">
              <w:rPr>
                <w:rFonts w:cs="Times New Roman"/>
                <w:color w:val="000000" w:themeColor="text1"/>
                <w:sz w:val="16"/>
                <w:szCs w:val="16"/>
                <w:lang w:val="en-GB"/>
              </w:rPr>
              <w:t>) and more than 1.5°C in annual TXx and TNn compared t</w:t>
            </w:r>
            <w:r w:rsidRPr="00D424AA">
              <w:rPr>
                <w:rFonts w:cs="Times New Roman"/>
                <w:color w:val="000000" w:themeColor="text1"/>
                <w:sz w:val="16"/>
                <w:szCs w:val="16"/>
                <w:lang w:val="en-GB"/>
              </w:rPr>
              <w:t>o pre-industrial (Annex).</w:t>
            </w:r>
          </w:p>
          <w:p w14:paraId="2B9395F9" w14:textId="77777777" w:rsidR="00D376F0" w:rsidRPr="00D424AA" w:rsidRDefault="00D376F0" w:rsidP="00D424AA">
            <w:pPr>
              <w:rPr>
                <w:rFonts w:cs="Times New Roman"/>
                <w:color w:val="000000" w:themeColor="text1"/>
                <w:sz w:val="16"/>
                <w:szCs w:val="16"/>
                <w:lang w:val="en-GB"/>
              </w:rPr>
            </w:pPr>
          </w:p>
          <w:p w14:paraId="57ED3BDC" w14:textId="6778B85A" w:rsidR="00D376F0" w:rsidRPr="00D424AA"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7972"/>
            <w:r w:rsidRPr="00841A35">
              <w:rPr>
                <w:rFonts w:cs="Times New Roman"/>
                <w:color w:val="000000" w:themeColor="text1"/>
                <w:sz w:val="16"/>
                <w:szCs w:val="16"/>
                <w:lang w:val="en-GB"/>
              </w:rPr>
              <w:fldChar w:fldCharType="begin" w:fldLock="1"/>
            </w:r>
            <w:ins w:id="7973" w:author="Robin Matthews" w:date="2021-07-14T19:36:00Z">
              <w:r w:rsidR="007222A3">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2",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Wehner et al., 2018b; Zhang et al., 2019d)", "manualFormatting" : "(Vose et al., 2017; Wehner et al., 2018b; X. Zhang et al., 2019)", "plainTextFormattedCitation" : "(Vose et al., 2017; Wehner et al., 2018b; Zhang et al., 2019d)", "previouslyFormattedCitation" : "(Vose et al., 2017; Wehner et al., 2018b; Zhang et al., 2019d)" }, "properties" : { "noteIndex" : 0 }, "schema" : "https://github.com/citation-style-language/schema/raw/master/csl-citation.json" }</w:instrText>
              </w:r>
            </w:ins>
            <w:del w:id="7974" w:author="Robin Matthews" w:date="2021-07-14T19:36:00Z">
              <w:r w:rsidR="00417CA4" w:rsidDel="007222A3">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2",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Wehner et al., 2018b; Zhang et al., 2019d)", "plainTextFormattedCitation" : "(Vose et al., 2017; Wehner et al., 2018b; Zhang et al., 2019d)", "previouslyFormattedCitation" : "(Vose et al., 2017; Wehner et al., 2018b; Zhang et al., 2019d)" }, "properties" : { "noteIndex" : 0 }, "schema" : "https://github.com/citation-style-language/schema/raw/master/csl-citation.json" }</w:delInstrText>
              </w:r>
            </w:del>
            <w:r w:rsidRPr="00841A35">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 xml:space="preserve">(Vose et al., 2017; Wehner et al., 2018b; </w:t>
            </w:r>
            <w:ins w:id="7975" w:author="Robin Matthews" w:date="2021-07-14T19:36:00Z">
              <w:r w:rsidR="007222A3">
                <w:rPr>
                  <w:rFonts w:cs="Times New Roman"/>
                  <w:noProof/>
                  <w:color w:val="000000" w:themeColor="text1"/>
                  <w:sz w:val="16"/>
                  <w:szCs w:val="16"/>
                  <w:lang w:val="nb-NO"/>
                </w:rPr>
                <w:t xml:space="preserve">X. </w:t>
              </w:r>
            </w:ins>
            <w:r w:rsidR="00A26296">
              <w:rPr>
                <w:rFonts w:cs="Times New Roman"/>
                <w:noProof/>
                <w:color w:val="000000" w:themeColor="text1"/>
                <w:sz w:val="16"/>
                <w:szCs w:val="16"/>
                <w:lang w:val="nb-NO"/>
              </w:rPr>
              <w:t>Zhang et al., 2019</w:t>
            </w:r>
            <w:del w:id="7976" w:author="Robin Matthews" w:date="2021-07-14T19:36:00Z">
              <w:r w:rsidR="00A26296" w:rsidDel="007222A3">
                <w:rPr>
                  <w:rFonts w:cs="Times New Roman"/>
                  <w:noProof/>
                  <w:color w:val="000000" w:themeColor="text1"/>
                  <w:sz w:val="16"/>
                  <w:szCs w:val="16"/>
                  <w:lang w:val="nb-NO"/>
                </w:rPr>
                <w:delText>d</w:delText>
              </w:r>
            </w:del>
            <w:r w:rsidR="00A26296">
              <w:rPr>
                <w:rFonts w:cs="Times New Roman"/>
                <w:noProof/>
                <w:color w:val="000000" w:themeColor="text1"/>
                <w:sz w:val="16"/>
                <w:szCs w:val="16"/>
                <w:lang w:val="nb-NO"/>
              </w:rPr>
              <w:t>)</w:t>
            </w:r>
            <w:r w:rsidRPr="00841A35">
              <w:rPr>
                <w:rFonts w:cs="Times New Roman"/>
                <w:color w:val="000000" w:themeColor="text1"/>
                <w:sz w:val="16"/>
                <w:szCs w:val="16"/>
                <w:lang w:val="en-GB"/>
              </w:rPr>
              <w:fldChar w:fldCharType="end"/>
            </w:r>
            <w:commentRangeEnd w:id="7972"/>
            <w:r w:rsidR="00A26296">
              <w:rPr>
                <w:rStyle w:val="Marquedecommentaire"/>
              </w:rPr>
              <w:commentReference w:id="7972"/>
            </w:r>
            <w:r w:rsidRPr="00841A35">
              <w:rPr>
                <w:rFonts w:cs="Times New Roman"/>
                <w:color w:val="000000" w:themeColor="text1"/>
                <w:sz w:val="16"/>
                <w:szCs w:val="16"/>
                <w:lang w:val="nb-NO"/>
              </w:rPr>
              <w:t>.</w:t>
            </w:r>
          </w:p>
        </w:tc>
        <w:tc>
          <w:tcPr>
            <w:tcW w:w="2159" w:type="dxa"/>
            <w:tcBorders>
              <w:top w:val="dashed" w:sz="4" w:space="0" w:color="000000"/>
            </w:tcBorders>
            <w:shd w:val="clear" w:color="auto" w:fill="FF6365"/>
          </w:tcPr>
          <w:p w14:paraId="431E4EEC" w14:textId="3ED015E3"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97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78" w:author="Robin Matthews" w:date="2021-07-14T19:02:00Z">
              <w:r w:rsidR="00A26296" w:rsidDel="000B38AB">
                <w:rPr>
                  <w:rFonts w:cs="Times New Roman"/>
                  <w:noProof/>
                  <w:color w:val="000000" w:themeColor="text1"/>
                  <w:sz w:val="16"/>
                  <w:szCs w:val="16"/>
                  <w:lang w:val="en-GB"/>
                </w:rPr>
                <w:delText>Li et al., 2020</w:delText>
              </w:r>
            </w:del>
            <w:ins w:id="7979"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77"/>
            <w:r w:rsidR="00A26296">
              <w:rPr>
                <w:rStyle w:val="Marquedecommentaire"/>
              </w:rPr>
              <w:commentReference w:id="7977"/>
            </w:r>
            <w:r w:rsidRPr="00841A35">
              <w:rPr>
                <w:rFonts w:cs="Times New Roman"/>
                <w:color w:val="000000" w:themeColor="text1"/>
                <w:sz w:val="16"/>
                <w:szCs w:val="16"/>
                <w:lang w:val="en-GB"/>
              </w:rPr>
              <w:t xml:space="preserve">; Annex). Median increase of more than 1.5°C in the 50-year TXx and TNn events compared to the 1°C warming level </w:t>
            </w:r>
            <w:commentRangeStart w:id="798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81" w:author="Robin Matthews" w:date="2021-07-14T19:02:00Z">
              <w:r w:rsidR="00A26296" w:rsidDel="000B38AB">
                <w:rPr>
                  <w:rFonts w:cs="Times New Roman"/>
                  <w:noProof/>
                  <w:color w:val="000000" w:themeColor="text1"/>
                  <w:sz w:val="16"/>
                  <w:szCs w:val="16"/>
                  <w:lang w:val="en-GB"/>
                </w:rPr>
                <w:delText>Li et al., 2020</w:delText>
              </w:r>
            </w:del>
            <w:ins w:id="7982"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80"/>
            <w:r w:rsidR="00A26296">
              <w:rPr>
                <w:rStyle w:val="Marquedecommentaire"/>
              </w:rPr>
              <w:commentReference w:id="7980"/>
            </w:r>
            <w:r w:rsidRPr="00841A35">
              <w:rPr>
                <w:rFonts w:cs="Times New Roman"/>
                <w:color w:val="000000" w:themeColor="text1"/>
                <w:sz w:val="16"/>
                <w:szCs w:val="16"/>
                <w:lang w:val="en-GB"/>
              </w:rPr>
              <w:t xml:space="preserve">) and more than 2.5°C </w:t>
            </w:r>
            <w:r w:rsidRPr="00D424AA">
              <w:rPr>
                <w:rFonts w:cs="Times New Roman"/>
                <w:color w:val="000000" w:themeColor="text1"/>
                <w:sz w:val="16"/>
                <w:szCs w:val="16"/>
                <w:lang w:val="en-GB"/>
              </w:rPr>
              <w:t>in annual TXx and TNn compared to pre-industrial (Annex).</w:t>
            </w:r>
          </w:p>
          <w:p w14:paraId="7CC69211" w14:textId="77777777" w:rsidR="00D376F0" w:rsidRPr="00D424AA" w:rsidRDefault="00D376F0" w:rsidP="00D424AA">
            <w:pPr>
              <w:rPr>
                <w:rFonts w:cs="Times New Roman"/>
                <w:color w:val="000000" w:themeColor="text1"/>
                <w:sz w:val="16"/>
                <w:szCs w:val="16"/>
                <w:lang w:val="en-GB"/>
              </w:rPr>
            </w:pPr>
          </w:p>
          <w:p w14:paraId="68DE8A50" w14:textId="0088E447" w:rsidR="00D376F0" w:rsidRPr="00D424AA"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7983"/>
            <w:r w:rsidRPr="00841A35">
              <w:rPr>
                <w:rFonts w:cs="Times New Roman"/>
                <w:color w:val="000000" w:themeColor="text1"/>
                <w:sz w:val="16"/>
                <w:szCs w:val="16"/>
                <w:lang w:val="en-GB"/>
              </w:rPr>
              <w:fldChar w:fldCharType="begin" w:fldLock="1"/>
            </w:r>
            <w:ins w:id="7984" w:author="Robin Matthews" w:date="2021-07-14T19:36:00Z">
              <w:r w:rsidR="007222A3">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2",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Wehner et al., 2018b; Zhang et al., 2019d)", "manualFormatting" : "(Vose et al., 2017; Wehner et al., 2018b; X. Zhang et al., 2019)", "plainTextFormattedCitation" : "(Vose et al., 2017; Wehner et al., 2018b; Zhang et al., 2019d)", "previouslyFormattedCitation" : "(Vose et al., 2017; Wehner et al., 2018b; Zhang et al., 2019d)" }, "properties" : { "noteIndex" : 0 }, "schema" : "https://github.com/citation-style-language/schema/raw/master/csl-citation.json" }</w:instrText>
              </w:r>
            </w:ins>
            <w:del w:id="7985" w:author="Robin Matthews" w:date="2021-07-14T19:36:00Z">
              <w:r w:rsidR="00417CA4" w:rsidDel="007222A3">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2",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Wehner et al., 2018b; Zhang et al., 2019d)", "plainTextFormattedCitation" : "(Vose et al., 2017; Wehner et al., 2018b; Zhang et al., 2019d)", "previouslyFormattedCitation" : "(Vose et al., 2017; Wehner et al., 2018b; Zhang et al., 2019d)" }, "properties" : { "noteIndex" : 0 }, "schema" : "https://github.com/citation-style-language/schema/raw/master/csl-citation.json" }</w:delInstrText>
              </w:r>
            </w:del>
            <w:r w:rsidRPr="00841A35">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 xml:space="preserve">(Vose et al., 2017; Wehner et al., 2018b; </w:t>
            </w:r>
            <w:ins w:id="7986" w:author="Robin Matthews" w:date="2021-07-14T19:36:00Z">
              <w:r w:rsidR="007222A3">
                <w:rPr>
                  <w:rFonts w:cs="Times New Roman"/>
                  <w:noProof/>
                  <w:color w:val="000000" w:themeColor="text1"/>
                  <w:sz w:val="16"/>
                  <w:szCs w:val="16"/>
                  <w:lang w:val="nb-NO"/>
                </w:rPr>
                <w:t xml:space="preserve">X. </w:t>
              </w:r>
            </w:ins>
            <w:r w:rsidR="00A26296">
              <w:rPr>
                <w:rFonts w:cs="Times New Roman"/>
                <w:noProof/>
                <w:color w:val="000000" w:themeColor="text1"/>
                <w:sz w:val="16"/>
                <w:szCs w:val="16"/>
                <w:lang w:val="nb-NO"/>
              </w:rPr>
              <w:t>Zhang et al., 2019</w:t>
            </w:r>
            <w:del w:id="7987" w:author="Robin Matthews" w:date="2021-07-14T19:36:00Z">
              <w:r w:rsidR="00A26296" w:rsidDel="007222A3">
                <w:rPr>
                  <w:rFonts w:cs="Times New Roman"/>
                  <w:noProof/>
                  <w:color w:val="000000" w:themeColor="text1"/>
                  <w:sz w:val="16"/>
                  <w:szCs w:val="16"/>
                  <w:lang w:val="nb-NO"/>
                </w:rPr>
                <w:delText>d</w:delText>
              </w:r>
            </w:del>
            <w:r w:rsidR="00A26296">
              <w:rPr>
                <w:rFonts w:cs="Times New Roman"/>
                <w:noProof/>
                <w:color w:val="000000" w:themeColor="text1"/>
                <w:sz w:val="16"/>
                <w:szCs w:val="16"/>
                <w:lang w:val="nb-NO"/>
              </w:rPr>
              <w:t>)</w:t>
            </w:r>
            <w:r w:rsidRPr="00841A35">
              <w:rPr>
                <w:rFonts w:cs="Times New Roman"/>
                <w:color w:val="000000" w:themeColor="text1"/>
                <w:sz w:val="16"/>
                <w:szCs w:val="16"/>
                <w:lang w:val="en-GB"/>
              </w:rPr>
              <w:fldChar w:fldCharType="end"/>
            </w:r>
            <w:commentRangeEnd w:id="7983"/>
            <w:r w:rsidR="00A26296">
              <w:rPr>
                <w:rStyle w:val="Marquedecommentaire"/>
              </w:rPr>
              <w:commentReference w:id="7983"/>
            </w:r>
            <w:r w:rsidRPr="00841A35">
              <w:rPr>
                <w:rFonts w:cs="Times New Roman"/>
                <w:color w:val="000000" w:themeColor="text1"/>
                <w:sz w:val="16"/>
                <w:szCs w:val="16"/>
                <w:lang w:val="nb-NO"/>
              </w:rPr>
              <w:t>.</w:t>
            </w:r>
          </w:p>
        </w:tc>
        <w:tc>
          <w:tcPr>
            <w:tcW w:w="2159" w:type="dxa"/>
            <w:tcBorders>
              <w:top w:val="dashed" w:sz="4" w:space="0" w:color="000000"/>
            </w:tcBorders>
            <w:shd w:val="clear" w:color="auto" w:fill="AD0204"/>
          </w:tcPr>
          <w:p w14:paraId="3C6D0DE2" w14:textId="5874F20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798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89" w:author="Robin Matthews" w:date="2021-07-14T19:02:00Z">
              <w:r w:rsidR="00A26296" w:rsidDel="000B38AB">
                <w:rPr>
                  <w:rFonts w:cs="Times New Roman"/>
                  <w:noProof/>
                  <w:color w:val="000000" w:themeColor="text1"/>
                  <w:sz w:val="16"/>
                  <w:szCs w:val="16"/>
                  <w:lang w:val="en-GB"/>
                </w:rPr>
                <w:delText>Li et al., 2020</w:delText>
              </w:r>
            </w:del>
            <w:ins w:id="7990"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88"/>
            <w:r w:rsidR="00A26296">
              <w:rPr>
                <w:rStyle w:val="Marquedecommentaire"/>
              </w:rPr>
              <w:commentReference w:id="7988"/>
            </w:r>
            <w:r w:rsidRPr="00841A35">
              <w:rPr>
                <w:rFonts w:cs="Times New Roman"/>
                <w:color w:val="000000" w:themeColor="text1"/>
                <w:sz w:val="16"/>
                <w:szCs w:val="16"/>
                <w:lang w:val="en-GB"/>
              </w:rPr>
              <w:t xml:space="preserve">; Annex). Median increase of more than 5°C in the 50-year TXx and TNn events compared to the 1°C warming level </w:t>
            </w:r>
            <w:commentRangeStart w:id="799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7992" w:author="Robin Matthews" w:date="2021-07-14T19:02:00Z">
              <w:r w:rsidR="00A26296" w:rsidDel="000B38AB">
                <w:rPr>
                  <w:rFonts w:cs="Times New Roman"/>
                  <w:noProof/>
                  <w:color w:val="000000" w:themeColor="text1"/>
                  <w:sz w:val="16"/>
                  <w:szCs w:val="16"/>
                  <w:lang w:val="en-GB"/>
                </w:rPr>
                <w:delText>Li et al., 2020</w:delText>
              </w:r>
            </w:del>
            <w:ins w:id="7993"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7991"/>
            <w:r w:rsidR="00A26296">
              <w:rPr>
                <w:rStyle w:val="Marquedecommentaire"/>
              </w:rPr>
              <w:commentReference w:id="7991"/>
            </w:r>
            <w:r w:rsidRPr="00841A35">
              <w:rPr>
                <w:rFonts w:cs="Times New Roman"/>
                <w:color w:val="000000" w:themeColor="text1"/>
                <w:sz w:val="16"/>
                <w:szCs w:val="16"/>
                <w:lang w:val="en-GB"/>
              </w:rPr>
              <w:t>) and more than 5.5°C in annual TXx and TNn comp</w:t>
            </w:r>
            <w:r w:rsidRPr="00D424AA">
              <w:rPr>
                <w:rFonts w:cs="Times New Roman"/>
                <w:color w:val="000000" w:themeColor="text1"/>
                <w:sz w:val="16"/>
                <w:szCs w:val="16"/>
                <w:lang w:val="en-GB"/>
              </w:rPr>
              <w:t>ared to pre-industrial (Annex).</w:t>
            </w:r>
          </w:p>
          <w:p w14:paraId="3EBA6361" w14:textId="77777777" w:rsidR="00D376F0" w:rsidRPr="00D424AA" w:rsidRDefault="00D376F0" w:rsidP="00D424AA">
            <w:pPr>
              <w:rPr>
                <w:rFonts w:cs="Times New Roman"/>
                <w:color w:val="000000" w:themeColor="text1"/>
                <w:sz w:val="16"/>
                <w:szCs w:val="16"/>
                <w:lang w:val="en-GB"/>
              </w:rPr>
            </w:pPr>
          </w:p>
          <w:p w14:paraId="0F8356A2" w14:textId="05CFA44B" w:rsidR="00D376F0" w:rsidRPr="00D424AA"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7994"/>
            <w:r w:rsidRPr="00841A35">
              <w:rPr>
                <w:rFonts w:cs="Times New Roman"/>
                <w:color w:val="000000" w:themeColor="text1"/>
                <w:sz w:val="16"/>
                <w:szCs w:val="16"/>
                <w:lang w:val="en-GB"/>
              </w:rPr>
              <w:fldChar w:fldCharType="begin" w:fldLock="1"/>
            </w:r>
            <w:ins w:id="7995" w:author="Robin Matthews" w:date="2021-07-14T19:36:00Z">
              <w:r w:rsidR="007222A3">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2",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Wehner et al., 2018b; Zhang et al., 2019d)", "manualFormatting" : "(Vose et al., 2017; Wehner et al., 2018b; X. Zhang et al., 2019)", "plainTextFormattedCitation" : "(Vose et al., 2017; Wehner et al., 2018b; Zhang et al., 2019d)", "previouslyFormattedCitation" : "(Vose et al., 2017; Wehner et al., 2018b; Zhang et al., 2019d)" }, "properties" : { "noteIndex" : 0 }, "schema" : "https://github.com/citation-style-language/schema/raw/master/csl-citation.json" }</w:instrText>
              </w:r>
            </w:ins>
            <w:del w:id="7996" w:author="Robin Matthews" w:date="2021-07-14T19:36:00Z">
              <w:r w:rsidR="00417CA4" w:rsidDel="007222A3">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5194/esd-9-299-2018", "ISSN" : "2190-4987", "abstract" : "Abstract. The half a degree additional warming, prognosis and projected impacts (HAPPI) experimental protocol provides a multi-model database to compare the effects of stabilizing anthropogenic global warming of 1.5\u2218C over preindustrial levels to 2.0\u2218C over these levels. The HAPPI experiment is based upon large ensembles of global atmospheric models forced by sea surface temperature and sea ice concentrations plausible for these stabilization levels. This paper examines changes in extremes of high temperatures averaged over three consecutive days. Changes in this measure of extreme temperature are also compared to changes in hot season temperatures. We find that over land this measure of extreme high temperature increases from about 0.5 to 1.5\u2218C over present-day values in the 1.5\u2218C stabilization scenario, depending on location and model. We further find an additional 0.25 to 1.0\u2218C increase in extreme high temperatures over land in the 2.0\u2218C stabilization scenario. Results from the HAPPI models are consistent with similar results from the one available fully coupled climate model. However, a complicating factor in interpreting extreme temperature changes across the HAPPI models is their diversity of aerosol forcing changes. ]]&gt;", "author" : [ { "dropping-particle" : "", "family" : "Wehner", "given" : "Michael F.", "non-dropping-particle" : "", "parse-names" : false, "suffix" : "" }, { "dropping-particle" : "", "family" : "Stone", "given" : "D\u00e1ith\u00ed", "non-dropping-particle" : "", "parse-names" : false, "suffix" : "" }, { "dropping-particle" : "", "family" : "Mitchell", "given" : "Dann", "non-dropping-particle" : "", "parse-names" : false, "suffix" : "" }, { "dropping-particle" : "", "family" : "Shiogama", "given" : "Hideo", "non-dropping-particle" : "", "parse-names" : false, "suffix" : "" }, { "dropping-particle" : "", "family" : "Fischer", "given" : "Erich", "non-dropping-particle" : "", "parse-names" : false, "suffix" : "" }, { "dropping-particle" : "", "family" : "Graff", "given" : "Lise S", "non-dropping-particle" : "", "parse-names" : false, "suffix" : "" }, { "dropping-particle" : "V", "family" : "Kharin", "given" : "Viatcheslav", "non-dropping-particle" : "", "parse-names" : false, "suffix" : "" }, { "dropping-particle" : "", "family" : "Lierhammer", "given" : "Ludwig", "non-dropping-particle" : "", "parse-names" : false, "suffix" : "" }, { "dropping-particle" : "", "family" : "Sanderson", "given" : "Benjamin", "non-dropping-particle" : "", "parse-names" : false, "suffix" : "" }, { "dropping-particle" : "", "family" : "Krishnan", "given" : "Harinarayan", "non-dropping-particle" : "", "parse-names" : false, "suffix" : "" } ], "container-title" : "Earth System Dynamics", "id" : "ITEM-2", "issue" : "1", "issued" : { "date-parts" : [ [ "2018", "3", "28" ] ] }, "page" : "299-311", "title" : "Changes in extremely hot days under stabilized 1.5 and 2.0\u00b0C global warming scenarios as simulated by the HAPPI multi-model ensemble", "translator" : [ { "dropping-particle" : "", "family" : "S991", "given" : "", "non-dropping-particle" : "", "parse-names" : false, "suffix" : "" } ], "type" : "article-journal", "volume" : "9" }, "uris" : [ "http://www.mendeley.com/documents/?uuid=111f17e8-7558-4d3e-b4f9-5f8e7e9fa44b" ] }, { "id" : "ITEM-3", "itemData" : { "DOI" : "10.7930/J0N29V45", "abstract" : "Precipitation Changes in the United States", "author" : [ { "dropping-particle" : "", "family" : "Vose", "given" : "R.S.", "non-dropping-particle" : "", "parse-names" : false, "suffix" : "" }, { "dropping-particle" : "", "family" : "Easterling", "given" : "D.R.", "non-dropping-particle" : "", "parse-names" : false, "suffix" : "" }, { "dropping-particle" : "", "family" : "Kunkel", "given" : "K.E.", "non-dropping-particle" : "", "parse-names" : false, "suffix" : "" }, { "dropping-particle" : "", "family" : "LeGrande", "given" : "A.N.",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3", "issued" : { "date-parts" : [ [ "2017" ] ] }, "page" : "185-206", "publisher" : "U.S. Global Change Research Program", "publisher-place" : "Washington, DC, USA", "title" : "Temperature Changes in the United States", "translator" : [ { "dropping-particle" : "", "family" : "S3504", "given" : "Rt6", "non-dropping-particle" : "", "parse-names" : false, "suffix" : "" } ], "type" : "chapter" }, "uris" : [ "http://www.mendeley.com/documents/?uuid=424de842-daf6-4efc-b947-ec8dd54dcade" ] } ], "mendeley" : { "formattedCitation" : "(Vose et al., 2017; Wehner et al., 2018b; Zhang et al., 2019d)", "plainTextFormattedCitation" : "(Vose et al., 2017; Wehner et al., 2018b; Zhang et al., 2019d)", "previouslyFormattedCitation" : "(Vose et al., 2017; Wehner et al., 2018b; Zhang et al., 2019d)" }, "properties" : { "noteIndex" : 0 }, "schema" : "https://github.com/citation-style-language/schema/raw/master/csl-citation.json" }</w:delInstrText>
              </w:r>
            </w:del>
            <w:r w:rsidRPr="00841A35">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 xml:space="preserve">(Vose et al., 2017; Wehner et al., 2018b; </w:t>
            </w:r>
            <w:ins w:id="7997" w:author="Robin Matthews" w:date="2021-07-14T19:36:00Z">
              <w:r w:rsidR="007222A3">
                <w:rPr>
                  <w:rFonts w:cs="Times New Roman"/>
                  <w:noProof/>
                  <w:color w:val="000000" w:themeColor="text1"/>
                  <w:sz w:val="16"/>
                  <w:szCs w:val="16"/>
                  <w:lang w:val="nb-NO"/>
                </w:rPr>
                <w:t xml:space="preserve">X. </w:t>
              </w:r>
            </w:ins>
            <w:r w:rsidR="00A26296">
              <w:rPr>
                <w:rFonts w:cs="Times New Roman"/>
                <w:noProof/>
                <w:color w:val="000000" w:themeColor="text1"/>
                <w:sz w:val="16"/>
                <w:szCs w:val="16"/>
                <w:lang w:val="nb-NO"/>
              </w:rPr>
              <w:t>Zhang et al., 2019</w:t>
            </w:r>
            <w:del w:id="7998" w:author="Robin Matthews" w:date="2021-07-14T19:36:00Z">
              <w:r w:rsidR="00A26296" w:rsidDel="007222A3">
                <w:rPr>
                  <w:rFonts w:cs="Times New Roman"/>
                  <w:noProof/>
                  <w:color w:val="000000" w:themeColor="text1"/>
                  <w:sz w:val="16"/>
                  <w:szCs w:val="16"/>
                  <w:lang w:val="nb-NO"/>
                </w:rPr>
                <w:delText>d</w:delText>
              </w:r>
            </w:del>
            <w:r w:rsidR="00A26296">
              <w:rPr>
                <w:rFonts w:cs="Times New Roman"/>
                <w:noProof/>
                <w:color w:val="000000" w:themeColor="text1"/>
                <w:sz w:val="16"/>
                <w:szCs w:val="16"/>
                <w:lang w:val="nb-NO"/>
              </w:rPr>
              <w:t>)</w:t>
            </w:r>
            <w:r w:rsidRPr="00841A35">
              <w:rPr>
                <w:rFonts w:cs="Times New Roman"/>
                <w:color w:val="000000" w:themeColor="text1"/>
                <w:sz w:val="16"/>
                <w:szCs w:val="16"/>
                <w:lang w:val="en-GB"/>
              </w:rPr>
              <w:fldChar w:fldCharType="end"/>
            </w:r>
            <w:commentRangeEnd w:id="7994"/>
            <w:r w:rsidR="00A26296">
              <w:rPr>
                <w:rStyle w:val="Marquedecommentaire"/>
              </w:rPr>
              <w:commentReference w:id="7994"/>
            </w:r>
            <w:r w:rsidRPr="00841A35">
              <w:rPr>
                <w:rFonts w:cs="Times New Roman"/>
                <w:color w:val="000000" w:themeColor="text1"/>
                <w:sz w:val="16"/>
                <w:szCs w:val="16"/>
                <w:lang w:val="nb-NO"/>
              </w:rPr>
              <w:t>.</w:t>
            </w:r>
          </w:p>
        </w:tc>
      </w:tr>
      <w:tr w:rsidR="00D376F0" w:rsidRPr="00F1665C" w14:paraId="1B069FE1" w14:textId="77777777" w:rsidTr="00723657">
        <w:tc>
          <w:tcPr>
            <w:tcW w:w="2158" w:type="dxa"/>
            <w:vMerge/>
          </w:tcPr>
          <w:p w14:paraId="45BC039B" w14:textId="77777777" w:rsidR="00D376F0" w:rsidRPr="00D424AA" w:rsidRDefault="00D376F0" w:rsidP="00D424AA">
            <w:pPr>
              <w:rPr>
                <w:rFonts w:cs="Times New Roman"/>
                <w:color w:val="000000" w:themeColor="text1"/>
                <w:sz w:val="16"/>
                <w:szCs w:val="16"/>
                <w:lang w:val="nb-NO"/>
              </w:rPr>
            </w:pPr>
          </w:p>
        </w:tc>
        <w:tc>
          <w:tcPr>
            <w:tcW w:w="2158" w:type="dxa"/>
            <w:tcBorders>
              <w:top w:val="dashed" w:sz="4" w:space="0" w:color="000000"/>
              <w:bottom w:val="dashed" w:sz="4" w:space="0" w:color="000000"/>
            </w:tcBorders>
            <w:shd w:val="clear" w:color="auto" w:fill="D9D9D9"/>
          </w:tcPr>
          <w:p w14:paraId="58E334A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w:t>
            </w:r>
          </w:p>
        </w:tc>
        <w:tc>
          <w:tcPr>
            <w:tcW w:w="2158" w:type="dxa"/>
            <w:tcBorders>
              <w:top w:val="dashed" w:sz="4" w:space="0" w:color="000000"/>
              <w:bottom w:val="dashed" w:sz="4" w:space="0" w:color="000000"/>
            </w:tcBorders>
            <w:shd w:val="clear" w:color="auto" w:fill="D9D9D9"/>
          </w:tcPr>
          <w:p w14:paraId="1F68320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bottom w:val="dashed" w:sz="4" w:space="0" w:color="000000"/>
            </w:tcBorders>
            <w:shd w:val="clear" w:color="auto" w:fill="FD9693"/>
          </w:tcPr>
          <w:p w14:paraId="7B5503D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07808D1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69B1AAA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FECE02C" w14:textId="77777777" w:rsidR="00D376F0" w:rsidRPr="00D424AA" w:rsidRDefault="00D376F0" w:rsidP="00D424AA">
            <w:pPr>
              <w:rPr>
                <w:rFonts w:cs="Times New Roman"/>
                <w:color w:val="000000" w:themeColor="text1"/>
                <w:sz w:val="16"/>
                <w:szCs w:val="16"/>
                <w:lang w:val="en-GB"/>
              </w:rPr>
            </w:pPr>
          </w:p>
          <w:p w14:paraId="1D60DC7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27F68AF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 xml:space="preserve">(compared with pre-industrial) </w:t>
            </w:r>
          </w:p>
          <w:p w14:paraId="383DCF04"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bottom w:val="dashed" w:sz="4" w:space="0" w:color="000000"/>
            </w:tcBorders>
            <w:shd w:val="clear" w:color="auto" w:fill="FF6365"/>
          </w:tcPr>
          <w:p w14:paraId="363BA98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29E2F75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0338461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20E48BC9" w14:textId="77777777" w:rsidR="00D376F0" w:rsidRPr="00D424AA" w:rsidRDefault="00D376F0" w:rsidP="00D424AA">
            <w:pPr>
              <w:rPr>
                <w:rFonts w:cs="Times New Roman"/>
                <w:color w:val="000000" w:themeColor="text1"/>
                <w:sz w:val="16"/>
                <w:szCs w:val="16"/>
                <w:lang w:val="en-GB"/>
              </w:rPr>
            </w:pPr>
          </w:p>
          <w:p w14:paraId="7AD36BC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BDB506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bottom w:val="dashed" w:sz="4" w:space="0" w:color="000000"/>
            </w:tcBorders>
            <w:shd w:val="clear" w:color="auto" w:fill="AD0204"/>
          </w:tcPr>
          <w:p w14:paraId="47A8F48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7B8FEB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4F0F692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1D41AE06" w14:textId="77777777" w:rsidR="00D376F0" w:rsidRPr="00D424AA" w:rsidRDefault="00D376F0" w:rsidP="00D424AA">
            <w:pPr>
              <w:rPr>
                <w:rFonts w:cs="Times New Roman"/>
                <w:color w:val="000000" w:themeColor="text1"/>
                <w:sz w:val="16"/>
                <w:szCs w:val="16"/>
                <w:lang w:val="en-GB"/>
              </w:rPr>
            </w:pPr>
          </w:p>
          <w:p w14:paraId="7BBDE02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3E4C954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F1665C" w14:paraId="577BD0B6" w14:textId="77777777" w:rsidTr="00723657">
        <w:tc>
          <w:tcPr>
            <w:tcW w:w="2158" w:type="dxa"/>
            <w:vMerge w:val="restart"/>
          </w:tcPr>
          <w:p w14:paraId="6830363B"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 E. North America (NEN)</w:t>
            </w:r>
          </w:p>
        </w:tc>
        <w:tc>
          <w:tcPr>
            <w:tcW w:w="2158" w:type="dxa"/>
            <w:tcBorders>
              <w:top w:val="dashed" w:sz="4" w:space="0" w:color="000000"/>
            </w:tcBorders>
            <w:shd w:val="clear" w:color="auto" w:fill="FF6365"/>
          </w:tcPr>
          <w:p w14:paraId="1C9D57D1" w14:textId="4CD0E7B5" w:rsidR="00D376F0" w:rsidRPr="006A266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bookmarkStart w:id="7999" w:name="_Hlk77183850"/>
            <w:ins w:id="8000" w:author="Robin Matthews" w:date="2021-07-14T19:37:00Z">
              <w:r w:rsidR="007222A3">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2",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Vincent et al., 2018; Zhang et al., 2019d; Dunn et al., 2020)", "manualFormatting" : "(Vincent et al., 2018; X. Zhang et al., 2019; Dunn et al., 2020)", "plainTextFormattedCitation" : "(Vincent et al., 2018; Zhang et al., 2019d; Dunn et al., 2020)", "previouslyFormattedCitation" : "(Vincent et al., 2018; Zhang et al., 2019d; Dunn et al., 2020)" }, "properties" : { "noteIndex" : 0 }, "schema" : "https://github.com/citation-style-language/schema/raw/master/csl-citation.json" }</w:instrText>
            </w:r>
            <w:ins w:id="8001" w:author="Robin Matthews" w:date="2021-07-14T19:37:00Z">
              <w:r w:rsidR="007222A3">
                <w:rPr>
                  <w:rFonts w:cs="Times New Roman"/>
                  <w:color w:val="000000" w:themeColor="text1"/>
                  <w:sz w:val="16"/>
                  <w:szCs w:val="16"/>
                  <w:lang w:val="en-GB"/>
                </w:rPr>
                <w:fldChar w:fldCharType="separate"/>
              </w:r>
              <w:r w:rsidR="007222A3" w:rsidRPr="008C334B">
                <w:rPr>
                  <w:rFonts w:cs="Times New Roman"/>
                  <w:noProof/>
                  <w:color w:val="000000" w:themeColor="text1"/>
                  <w:sz w:val="16"/>
                  <w:szCs w:val="16"/>
                  <w:lang w:val="en-GB"/>
                </w:rPr>
                <w:t xml:space="preserve">(Vincent et al., 2018; </w:t>
              </w:r>
              <w:r w:rsidR="007222A3">
                <w:rPr>
                  <w:rFonts w:cs="Times New Roman"/>
                  <w:noProof/>
                  <w:color w:val="000000" w:themeColor="text1"/>
                  <w:sz w:val="16"/>
                  <w:szCs w:val="16"/>
                  <w:lang w:val="en-GB"/>
                </w:rPr>
                <w:t xml:space="preserve">X. </w:t>
              </w:r>
              <w:r w:rsidR="007222A3" w:rsidRPr="008C334B">
                <w:rPr>
                  <w:rFonts w:cs="Times New Roman"/>
                  <w:noProof/>
                  <w:color w:val="000000" w:themeColor="text1"/>
                  <w:sz w:val="16"/>
                  <w:szCs w:val="16"/>
                  <w:lang w:val="en-GB"/>
                </w:rPr>
                <w:t>Zhang et al., 2019; Dunn et al., 2020)</w:t>
              </w:r>
              <w:r w:rsidR="007222A3">
                <w:rPr>
                  <w:rFonts w:cs="Times New Roman"/>
                  <w:color w:val="000000" w:themeColor="text1"/>
                  <w:sz w:val="16"/>
                  <w:szCs w:val="16"/>
                  <w:lang w:val="en-GB"/>
                </w:rPr>
                <w:fldChar w:fldCharType="end"/>
              </w:r>
            </w:ins>
            <w:commentRangeStart w:id="8002"/>
            <w:del w:id="8003" w:author="Robin Matthews" w:date="2021-07-14T19:37:00Z">
              <w:r w:rsidRPr="00D424AA" w:rsidDel="007222A3">
                <w:rPr>
                  <w:rFonts w:cs="Times New Roman"/>
                  <w:color w:val="000000" w:themeColor="text1"/>
                  <w:sz w:val="16"/>
                  <w:szCs w:val="16"/>
                  <w:lang w:val="en-GB"/>
                </w:rPr>
                <w:fldChar w:fldCharType="begin" w:fldLock="1"/>
              </w:r>
              <w:r w:rsidR="00FF6231" w:rsidDel="007222A3">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2",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mendeley" : { "formattedCitation" : "(Vincent et al., 2018; Zhang et al., 2019d)", "manualFormatting" : "(Vincent et al., 2018; Zhang et al., 2019c", "plainTextFormattedCitation" : "(Vincent et al., 2018; Zhang et al., 2019d)", "previouslyFormattedCitation" : "(Vincent et al., 2018; Zhang et al., 2019d)" }, "properties" : { "noteIndex" : 0 }, "schema" : "https://github.com/citation-style-language/schema/raw/master/csl-citation.json" }</w:delInstrText>
              </w:r>
              <w:r w:rsidRPr="00D424AA" w:rsidDel="007222A3">
                <w:rPr>
                  <w:rFonts w:cs="Times New Roman"/>
                  <w:color w:val="000000" w:themeColor="text1"/>
                  <w:sz w:val="16"/>
                  <w:szCs w:val="16"/>
                  <w:lang w:val="en-GB"/>
                </w:rPr>
                <w:fldChar w:fldCharType="separate"/>
              </w:r>
              <w:r w:rsidR="00A26296" w:rsidDel="007222A3">
                <w:rPr>
                  <w:rFonts w:cs="Times New Roman"/>
                  <w:noProof/>
                  <w:color w:val="000000" w:themeColor="text1"/>
                  <w:sz w:val="16"/>
                  <w:szCs w:val="16"/>
                  <w:lang w:val="en-GB"/>
                </w:rPr>
                <w:delText>(Vincent et al., 2018; Zhang et al., 2019c</w:delText>
              </w:r>
              <w:r w:rsidRPr="00D424AA" w:rsidDel="007222A3">
                <w:rPr>
                  <w:rFonts w:cs="Times New Roman"/>
                  <w:color w:val="000000" w:themeColor="text1"/>
                  <w:sz w:val="16"/>
                  <w:szCs w:val="16"/>
                  <w:lang w:val="en-GB"/>
                </w:rPr>
                <w:fldChar w:fldCharType="end"/>
              </w:r>
              <w:commentRangeEnd w:id="8002"/>
              <w:r w:rsidR="00A26296" w:rsidDel="007222A3">
                <w:rPr>
                  <w:rStyle w:val="Marquedecommentaire"/>
                </w:rPr>
                <w:commentReference w:id="8002"/>
              </w:r>
              <w:r w:rsidRPr="00841A35" w:rsidDel="007222A3">
                <w:rPr>
                  <w:rFonts w:cs="Times New Roman"/>
                  <w:color w:val="000000" w:themeColor="text1"/>
                  <w:sz w:val="16"/>
                  <w:szCs w:val="16"/>
                  <w:lang w:val="en-GB"/>
                </w:rPr>
                <w:delText xml:space="preserve">; </w:delText>
              </w:r>
              <w:commentRangeStart w:id="8004"/>
              <w:r w:rsidRPr="00D424AA" w:rsidDel="007222A3">
                <w:rPr>
                  <w:rFonts w:cs="Times New Roman"/>
                  <w:color w:val="000000" w:themeColor="text1"/>
                  <w:sz w:val="16"/>
                  <w:szCs w:val="16"/>
                  <w:lang w:val="en-GB"/>
                </w:rPr>
                <w:fldChar w:fldCharType="begin" w:fldLock="1"/>
              </w:r>
              <w:r w:rsidR="00FF6231" w:rsidDel="007222A3">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7222A3">
                <w:rPr>
                  <w:rFonts w:cs="Times New Roman"/>
                  <w:color w:val="000000" w:themeColor="text1"/>
                  <w:sz w:val="16"/>
                  <w:szCs w:val="16"/>
                  <w:lang w:val="en-GB"/>
                </w:rPr>
                <w:fldChar w:fldCharType="separate"/>
              </w:r>
              <w:r w:rsidR="00A26296" w:rsidDel="007222A3">
                <w:rPr>
                  <w:rFonts w:cs="Times New Roman"/>
                  <w:noProof/>
                  <w:color w:val="000000" w:themeColor="text1"/>
                  <w:sz w:val="16"/>
                  <w:szCs w:val="16"/>
                  <w:lang w:val="en-GB"/>
                </w:rPr>
                <w:delText>Dunn et al., 2020)</w:delText>
              </w:r>
              <w:r w:rsidRPr="00D424AA" w:rsidDel="007222A3">
                <w:rPr>
                  <w:rFonts w:cs="Times New Roman"/>
                  <w:color w:val="000000" w:themeColor="text1"/>
                  <w:sz w:val="16"/>
                  <w:szCs w:val="16"/>
                  <w:lang w:val="en-GB"/>
                </w:rPr>
                <w:fldChar w:fldCharType="end"/>
              </w:r>
            </w:del>
            <w:bookmarkEnd w:id="7999"/>
            <w:commentRangeEnd w:id="8004"/>
            <w:r w:rsidR="00A26296">
              <w:rPr>
                <w:rStyle w:val="Marquedecommentaire"/>
              </w:rPr>
              <w:commentReference w:id="8004"/>
            </w:r>
          </w:p>
        </w:tc>
        <w:tc>
          <w:tcPr>
            <w:tcW w:w="2158" w:type="dxa"/>
            <w:tcBorders>
              <w:top w:val="dashed" w:sz="4" w:space="0" w:color="000000"/>
            </w:tcBorders>
            <w:shd w:val="clear" w:color="auto" w:fill="FEC2B8"/>
          </w:tcPr>
          <w:p w14:paraId="5B3EB35B" w14:textId="7850ADA5" w:rsidR="00D376F0" w:rsidRPr="00841A35" w:rsidRDefault="00D376F0" w:rsidP="00D424AA">
            <w:pPr>
              <w:rPr>
                <w:rFonts w:eastAsiaTheme="minorHAnsi" w:cs="Times New Roman"/>
                <w:i/>
                <w:color w:val="000000" w:themeColor="text1"/>
                <w:sz w:val="16"/>
                <w:szCs w:val="16"/>
                <w:lang w:val="en-GB" w:eastAsia="en-US"/>
              </w:rPr>
            </w:pPr>
            <w:r w:rsidRPr="006A2665">
              <w:rPr>
                <w:rFonts w:eastAsiaTheme="minorHAnsi" w:cs="Times New Roman"/>
                <w:color w:val="000000" w:themeColor="text1"/>
                <w:sz w:val="16"/>
                <w:szCs w:val="16"/>
                <w:lang w:val="en-GB" w:eastAsia="en-US"/>
              </w:rPr>
              <w:t>Robust evidence of a human contribution to th</w:t>
            </w:r>
            <w:r w:rsidRPr="00D424AA">
              <w:rPr>
                <w:rFonts w:eastAsiaTheme="minorHAnsi" w:cs="Times New Roman"/>
                <w:color w:val="000000" w:themeColor="text1"/>
                <w:sz w:val="16"/>
                <w:szCs w:val="16"/>
                <w:lang w:val="en-GB" w:eastAsia="en-US"/>
              </w:rPr>
              <w:t>e observed increase in the intensity and frequency of hot extremes and decrease in the intensity and frequency of cold extremes</w:t>
            </w:r>
            <w:r w:rsidRPr="00D424AA">
              <w:rPr>
                <w:rFonts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1", "issue" : "1-2", "issued" : { "date-parts" : [ [ "2019", "1", "24" ] ] }, "page" : "479-494", "title" : "Human influence on Canadian temperatures", "translator" : [ { "dropping-particle" : "", "family" : "S1475", "given" : "", "non-dropping-particle" : "", "parse-names" : false, "suffix" : "" } ], "type" : "article-journal", "volume" : "52" }, "uris" : [ "http://www.mendeley.com/documents/?uuid=0840d991-d797-45ac-856f-02497719d0a6" ] } ], "mendeley" : { "formattedCitation" : "(Wan et al., 2019)", "plainTextFormattedCitation" : "(Wan et al., 2019)", "previouslyFormattedCitation" : "(Wan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n et al., 2019)</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FD9693"/>
          </w:tcPr>
          <w:p w14:paraId="0F73A060" w14:textId="759B498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800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06" w:author="Robin Matthews" w:date="2021-07-14T19:02:00Z">
              <w:r w:rsidR="00A26296" w:rsidDel="000B38AB">
                <w:rPr>
                  <w:rFonts w:cs="Times New Roman"/>
                  <w:noProof/>
                  <w:color w:val="000000" w:themeColor="text1"/>
                  <w:sz w:val="16"/>
                  <w:szCs w:val="16"/>
                  <w:lang w:val="en-GB"/>
                </w:rPr>
                <w:delText>Li et al., 2020</w:delText>
              </w:r>
            </w:del>
            <w:ins w:id="8007"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05"/>
            <w:r w:rsidR="00A26296">
              <w:rPr>
                <w:rStyle w:val="Marquedecommentaire"/>
              </w:rPr>
              <w:commentReference w:id="8005"/>
            </w:r>
            <w:r w:rsidRPr="00841A35">
              <w:rPr>
                <w:rFonts w:cs="Times New Roman"/>
                <w:color w:val="000000" w:themeColor="text1"/>
                <w:sz w:val="16"/>
                <w:szCs w:val="16"/>
                <w:lang w:val="en-GB"/>
              </w:rPr>
              <w:t xml:space="preserve">; Annex). Median increase of more than 0.5°C in the 50-year TXx and TNn events compared to the 1°C warming level </w:t>
            </w:r>
            <w:commentRangeStart w:id="800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09" w:author="Robin Matthews" w:date="2021-07-14T19:02:00Z">
              <w:r w:rsidR="00A26296" w:rsidDel="000B38AB">
                <w:rPr>
                  <w:rFonts w:cs="Times New Roman"/>
                  <w:noProof/>
                  <w:color w:val="000000" w:themeColor="text1"/>
                  <w:sz w:val="16"/>
                  <w:szCs w:val="16"/>
                  <w:lang w:val="en-GB"/>
                </w:rPr>
                <w:delText>Li et al., 2020</w:delText>
              </w:r>
            </w:del>
            <w:ins w:id="8010"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08"/>
            <w:r w:rsidR="00A26296">
              <w:rPr>
                <w:rStyle w:val="Marquedecommentaire"/>
              </w:rPr>
              <w:commentReference w:id="8008"/>
            </w:r>
            <w:r w:rsidRPr="00841A35">
              <w:rPr>
                <w:rFonts w:cs="Times New Roman"/>
                <w:color w:val="000000" w:themeColor="text1"/>
                <w:sz w:val="16"/>
                <w:szCs w:val="16"/>
                <w:lang w:val="en-GB"/>
              </w:rPr>
              <w:t>) and more than</w:t>
            </w:r>
            <w:r w:rsidRPr="00D424AA">
              <w:rPr>
                <w:rFonts w:cs="Times New Roman"/>
                <w:color w:val="000000" w:themeColor="text1"/>
                <w:sz w:val="16"/>
                <w:szCs w:val="16"/>
                <w:lang w:val="en-GB"/>
              </w:rPr>
              <w:t xml:space="preserve"> 2°C in annual TXx and TNn compared to pre-industrial (Annex).</w:t>
            </w:r>
          </w:p>
          <w:p w14:paraId="61DC2F15" w14:textId="77777777" w:rsidR="00D376F0" w:rsidRPr="00D424AA" w:rsidRDefault="00D376F0" w:rsidP="00D424AA">
            <w:pPr>
              <w:rPr>
                <w:rFonts w:cs="Times New Roman"/>
                <w:color w:val="000000" w:themeColor="text1"/>
                <w:sz w:val="16"/>
                <w:szCs w:val="16"/>
                <w:lang w:val="en-GB"/>
              </w:rPr>
            </w:pPr>
          </w:p>
          <w:p w14:paraId="570718E9" w14:textId="409A10B6"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w:t>
            </w:r>
            <w:r w:rsidRPr="00DB48AC">
              <w:rPr>
                <w:rFonts w:cs="Times New Roman"/>
                <w:color w:val="000000" w:themeColor="text1"/>
                <w:sz w:val="16"/>
                <w:szCs w:val="16"/>
                <w:lang w:val="en-GB"/>
              </w:rPr>
              <w:t xml:space="preserve">intensity and frequency of cold extremes </w:t>
            </w:r>
            <w:commentRangeStart w:id="8011"/>
            <w:r w:rsidRPr="00037826">
              <w:rPr>
                <w:rFonts w:cs="Times New Roman"/>
                <w:color w:val="000000" w:themeColor="text1"/>
                <w:sz w:val="16"/>
                <w:szCs w:val="16"/>
                <w:lang w:val="en-GB"/>
              </w:rPr>
              <w:fldChar w:fldCharType="begin" w:fldLock="1"/>
            </w:r>
            <w:ins w:id="8012" w:author="Robin Matthews" w:date="2021-07-14T19:42:00Z">
              <w:r w:rsidR="00421639">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mendeley" : { "formattedCitation" : "(Li et al., 2018d; Zhang et al., 2019d)", "manualFormatting" : "(G. Li et al., 2018; X. Zhang et al., 2019)", "plainTextFormattedCitation" : "(Li et al., 2018d; Zhang et al., 2019d)", "previouslyFormattedCitation" : "(Li et al., 2018d; Zhang et al., 2019d)" }, "properties" : { "noteIndex" : 0 }, "schema" : "https://github.com/citation-style-language/schema/raw/master/csl-citation.json" }</w:instrText>
              </w:r>
            </w:ins>
            <w:del w:id="8013" w:author="Robin Matthews" w:date="2021-07-14T19:42:00Z">
              <w:r w:rsidR="00FF6231" w:rsidRPr="00421639" w:rsidDel="00421639">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mendeley" : { "formattedCitation" : "(Li et al., 2018d; Zhang et al., 2019d)", "plainTextFormattedCitation" : "(Li et al., 2018d; Zhang et al., 2019d)", "previouslyFormattedCitation" : "(Li et al., 2018d; Zhang et al., 2019d)" }, "properties" : { "noteIndex" : 0 }, "schema" : "https://github.com/citation-style-language/schema/raw/master/csl-citation.json" }</w:delInstrText>
              </w:r>
            </w:del>
            <w:r w:rsidRPr="00037826">
              <w:rPr>
                <w:rFonts w:cs="Times New Roman"/>
                <w:color w:val="000000" w:themeColor="text1"/>
                <w:sz w:val="16"/>
                <w:szCs w:val="16"/>
                <w:lang w:val="en-GB"/>
                <w:rPrChange w:id="8014" w:author="Robin Matthews" w:date="2021-07-14T19:42:00Z">
                  <w:rPr>
                    <w:rFonts w:cs="Times New Roman"/>
                    <w:color w:val="000000" w:themeColor="text1"/>
                    <w:sz w:val="16"/>
                    <w:szCs w:val="16"/>
                    <w:lang w:val="en-GB"/>
                  </w:rPr>
                </w:rPrChange>
              </w:rPr>
              <w:fldChar w:fldCharType="separate"/>
            </w:r>
            <w:r w:rsidR="00A26296" w:rsidRPr="00037826">
              <w:rPr>
                <w:rFonts w:cs="Times New Roman"/>
                <w:noProof/>
                <w:color w:val="000000" w:themeColor="text1"/>
                <w:sz w:val="16"/>
                <w:szCs w:val="16"/>
                <w:lang w:val="en-GB"/>
              </w:rPr>
              <w:t>(</w:t>
            </w:r>
            <w:del w:id="8015" w:author="Robin Matthews" w:date="2021-07-14T19:42:00Z">
              <w:r w:rsidR="00A26296" w:rsidRPr="00421639" w:rsidDel="00421639">
                <w:rPr>
                  <w:rFonts w:cs="Times New Roman"/>
                  <w:noProof/>
                  <w:color w:val="000000" w:themeColor="text1"/>
                  <w:sz w:val="16"/>
                  <w:szCs w:val="16"/>
                  <w:lang w:val="en-GB"/>
                </w:rPr>
                <w:delText>Li et al., 2018d; Zhang et al., 2019d</w:delText>
              </w:r>
            </w:del>
            <w:ins w:id="8016" w:author="Robin Matthews" w:date="2021-07-14T19:42:00Z">
              <w:r w:rsidR="00421639" w:rsidRPr="00421639">
                <w:rPr>
                  <w:noProof/>
                  <w:sz w:val="16"/>
                  <w:szCs w:val="16"/>
                  <w:rPrChange w:id="8017" w:author="Robin Matthews" w:date="2021-07-14T19:42:00Z">
                    <w:rPr/>
                  </w:rPrChange>
                </w:rPr>
                <w:t>G. Li et al., 2018; X. Zhang et al., 2019</w:t>
              </w:r>
            </w:ins>
            <w:r w:rsidR="00A26296" w:rsidRPr="00037826">
              <w:rPr>
                <w:rFonts w:cs="Times New Roman"/>
                <w:noProof/>
                <w:color w:val="000000" w:themeColor="text1"/>
                <w:sz w:val="16"/>
                <w:szCs w:val="16"/>
                <w:lang w:val="en-GB"/>
              </w:rPr>
              <w:t>)</w:t>
            </w:r>
            <w:r w:rsidRPr="00037826">
              <w:rPr>
                <w:rFonts w:cs="Times New Roman"/>
                <w:color w:val="000000" w:themeColor="text1"/>
                <w:sz w:val="16"/>
                <w:szCs w:val="16"/>
                <w:lang w:val="en-GB"/>
              </w:rPr>
              <w:fldChar w:fldCharType="end"/>
            </w:r>
            <w:commentRangeEnd w:id="8011"/>
            <w:r w:rsidR="00A26296">
              <w:rPr>
                <w:rStyle w:val="Marquedecommentaire"/>
              </w:rPr>
              <w:commentReference w:id="8011"/>
            </w:r>
          </w:p>
        </w:tc>
        <w:tc>
          <w:tcPr>
            <w:tcW w:w="2159" w:type="dxa"/>
            <w:tcBorders>
              <w:top w:val="dashed" w:sz="4" w:space="0" w:color="000000"/>
            </w:tcBorders>
            <w:shd w:val="clear" w:color="auto" w:fill="FF6365"/>
          </w:tcPr>
          <w:p w14:paraId="46538C25" w14:textId="54AA758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801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19" w:author="Robin Matthews" w:date="2021-07-14T19:02:00Z">
              <w:r w:rsidR="00A26296" w:rsidDel="000B38AB">
                <w:rPr>
                  <w:rFonts w:cs="Times New Roman"/>
                  <w:noProof/>
                  <w:color w:val="000000" w:themeColor="text1"/>
                  <w:sz w:val="16"/>
                  <w:szCs w:val="16"/>
                  <w:lang w:val="en-GB"/>
                </w:rPr>
                <w:delText>Li et al., 2020</w:delText>
              </w:r>
            </w:del>
            <w:ins w:id="8020"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18"/>
            <w:r w:rsidR="00A26296">
              <w:rPr>
                <w:rStyle w:val="Marquedecommentaire"/>
              </w:rPr>
              <w:commentReference w:id="8018"/>
            </w:r>
            <w:r w:rsidRPr="00841A35">
              <w:rPr>
                <w:rFonts w:cs="Times New Roman"/>
                <w:color w:val="000000" w:themeColor="text1"/>
                <w:sz w:val="16"/>
                <w:szCs w:val="16"/>
                <w:lang w:val="en-GB"/>
              </w:rPr>
              <w:t xml:space="preserve">; Annex). Median increase of more than 1.5°C in the 50-year TXx and TNn events compared to the 1°C warming level </w:t>
            </w:r>
            <w:commentRangeStart w:id="802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22" w:author="Robin Matthews" w:date="2021-07-14T19:02:00Z">
              <w:r w:rsidR="00A26296" w:rsidDel="000B38AB">
                <w:rPr>
                  <w:rFonts w:cs="Times New Roman"/>
                  <w:noProof/>
                  <w:color w:val="000000" w:themeColor="text1"/>
                  <w:sz w:val="16"/>
                  <w:szCs w:val="16"/>
                  <w:lang w:val="en-GB"/>
                </w:rPr>
                <w:delText>Li et al., 2020</w:delText>
              </w:r>
            </w:del>
            <w:ins w:id="8023"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21"/>
            <w:r w:rsidR="00A26296">
              <w:rPr>
                <w:rStyle w:val="Marquedecommentaire"/>
              </w:rPr>
              <w:commentReference w:id="8021"/>
            </w:r>
            <w:r w:rsidRPr="00841A35">
              <w:rPr>
                <w:rFonts w:cs="Times New Roman"/>
                <w:color w:val="000000" w:themeColor="text1"/>
                <w:sz w:val="16"/>
                <w:szCs w:val="16"/>
                <w:lang w:val="en-GB"/>
              </w:rPr>
              <w:t>) and more than 2.5°C in annual TXx and TNn compared to pre-industrial (Annex).</w:t>
            </w:r>
          </w:p>
          <w:p w14:paraId="0E3437B1" w14:textId="77777777" w:rsidR="00D376F0" w:rsidRPr="00D424AA" w:rsidRDefault="00D376F0" w:rsidP="00D424AA">
            <w:pPr>
              <w:rPr>
                <w:rFonts w:cs="Times New Roman"/>
                <w:color w:val="000000" w:themeColor="text1"/>
                <w:sz w:val="16"/>
                <w:szCs w:val="16"/>
                <w:lang w:val="en-GB"/>
              </w:rPr>
            </w:pPr>
          </w:p>
          <w:p w14:paraId="04494963" w14:textId="26A85C5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802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mendeley" : { "formattedCitation" : "(Li et al., 2018d; Zhang et al., 2019d)", "manualFormatting" : "(G. Li et al., 2018; X. Zhang et al., 2019)", "plainTextFormattedCitation" : "(Li et al., 2018d; Zhang et al., 2019d)", "previouslyFormattedCitation" : "(Li et al., 2018d; Zhang et al., 2019d)"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25" w:author="Robin Matthews" w:date="2021-07-14T19:42:00Z">
              <w:r w:rsidR="00A26296" w:rsidDel="00421639">
                <w:rPr>
                  <w:rFonts w:cs="Times New Roman"/>
                  <w:noProof/>
                  <w:color w:val="000000" w:themeColor="text1"/>
                  <w:sz w:val="16"/>
                  <w:szCs w:val="16"/>
                  <w:lang w:val="en-GB"/>
                </w:rPr>
                <w:delText>Li et al., 2018d; Zhang et al., 2019d</w:delText>
              </w:r>
            </w:del>
            <w:ins w:id="8026" w:author="Robin Matthews" w:date="2021-07-14T19:42:00Z">
              <w:r w:rsidR="00421639" w:rsidRPr="00340604">
                <w:rPr>
                  <w:noProof/>
                  <w:sz w:val="16"/>
                  <w:szCs w:val="16"/>
                </w:rPr>
                <w:t>G. Li et al., 2018; X. Zhang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024"/>
            <w:r w:rsidR="00A26296">
              <w:rPr>
                <w:rStyle w:val="Marquedecommentaire"/>
              </w:rPr>
              <w:commentReference w:id="8024"/>
            </w:r>
          </w:p>
        </w:tc>
        <w:tc>
          <w:tcPr>
            <w:tcW w:w="2159" w:type="dxa"/>
            <w:tcBorders>
              <w:top w:val="dashed" w:sz="4" w:space="0" w:color="000000"/>
            </w:tcBorders>
            <w:shd w:val="clear" w:color="auto" w:fill="AD0204"/>
          </w:tcPr>
          <w:p w14:paraId="0A910467" w14:textId="278D8B2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802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28" w:author="Robin Matthews" w:date="2021-07-14T19:02:00Z">
              <w:r w:rsidR="00A26296" w:rsidDel="000B38AB">
                <w:rPr>
                  <w:rFonts w:cs="Times New Roman"/>
                  <w:noProof/>
                  <w:color w:val="000000" w:themeColor="text1"/>
                  <w:sz w:val="16"/>
                  <w:szCs w:val="16"/>
                  <w:lang w:val="en-GB"/>
                </w:rPr>
                <w:delText>Li et al., 2020</w:delText>
              </w:r>
            </w:del>
            <w:ins w:id="8029"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27"/>
            <w:r w:rsidR="00A26296">
              <w:rPr>
                <w:rStyle w:val="Marquedecommentaire"/>
              </w:rPr>
              <w:commentReference w:id="8027"/>
            </w:r>
            <w:r w:rsidRPr="00841A35">
              <w:rPr>
                <w:rFonts w:cs="Times New Roman"/>
                <w:color w:val="000000" w:themeColor="text1"/>
                <w:sz w:val="16"/>
                <w:szCs w:val="16"/>
                <w:lang w:val="en-GB"/>
              </w:rPr>
              <w:t>; Ann</w:t>
            </w:r>
            <w:r w:rsidRPr="00D424AA">
              <w:rPr>
                <w:rFonts w:cs="Times New Roman"/>
                <w:color w:val="000000" w:themeColor="text1"/>
                <w:sz w:val="16"/>
                <w:szCs w:val="16"/>
                <w:lang w:val="en-GB"/>
              </w:rPr>
              <w:t xml:space="preserve">ex). Median increase of more than 5°C in the 50-year TXx and TNn events compared to the 1°C warming level </w:t>
            </w:r>
            <w:commentRangeStart w:id="803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31" w:author="Robin Matthews" w:date="2021-07-14T19:02:00Z">
              <w:r w:rsidR="00A26296" w:rsidDel="000B38AB">
                <w:rPr>
                  <w:rFonts w:cs="Times New Roman"/>
                  <w:noProof/>
                  <w:color w:val="000000" w:themeColor="text1"/>
                  <w:sz w:val="16"/>
                  <w:szCs w:val="16"/>
                  <w:lang w:val="en-GB"/>
                </w:rPr>
                <w:delText>Li et al., 2020</w:delText>
              </w:r>
            </w:del>
            <w:ins w:id="8032" w:author="Robin Matthews" w:date="2021-07-14T19:02: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30"/>
            <w:r w:rsidR="00A26296">
              <w:rPr>
                <w:rStyle w:val="Marquedecommentaire"/>
              </w:rPr>
              <w:commentReference w:id="8030"/>
            </w:r>
            <w:r w:rsidRPr="00841A35">
              <w:rPr>
                <w:rFonts w:cs="Times New Roman"/>
                <w:color w:val="000000" w:themeColor="text1"/>
                <w:sz w:val="16"/>
                <w:szCs w:val="16"/>
                <w:lang w:val="en-GB"/>
              </w:rPr>
              <w:t xml:space="preserve">) and more than 5.5°C in annual TXx and TNn compared </w:t>
            </w:r>
            <w:r w:rsidRPr="00D424AA">
              <w:rPr>
                <w:rFonts w:cs="Times New Roman"/>
                <w:color w:val="000000" w:themeColor="text1"/>
                <w:sz w:val="16"/>
                <w:szCs w:val="16"/>
                <w:lang w:val="en-GB"/>
              </w:rPr>
              <w:t>to pre-industrial (Annex).</w:t>
            </w:r>
          </w:p>
          <w:p w14:paraId="7862A80D" w14:textId="77777777" w:rsidR="00D376F0" w:rsidRPr="00D424AA" w:rsidRDefault="00D376F0" w:rsidP="00D424AA">
            <w:pPr>
              <w:rPr>
                <w:rFonts w:cs="Times New Roman"/>
                <w:color w:val="000000" w:themeColor="text1"/>
                <w:sz w:val="16"/>
                <w:szCs w:val="16"/>
                <w:lang w:val="en-GB"/>
              </w:rPr>
            </w:pPr>
          </w:p>
          <w:p w14:paraId="7BD5E33F" w14:textId="1179BE56"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8033"/>
            <w:r w:rsidRPr="00D424AA">
              <w:rPr>
                <w:rFonts w:cs="Times New Roman"/>
                <w:color w:val="000000" w:themeColor="text1"/>
                <w:sz w:val="16"/>
                <w:szCs w:val="16"/>
                <w:lang w:val="en-GB"/>
              </w:rPr>
              <w:fldChar w:fldCharType="begin" w:fldLock="1"/>
            </w:r>
            <w:ins w:id="8034" w:author="Robin Matthews" w:date="2021-07-14T19:43:00Z">
              <w:r w:rsidR="00421639">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mendeley" : { "formattedCitation" : "(Li et al., 2018d; Zhang et al., 2019d)", "manualFormatting" : "(G. Li et al., 2018; X. Zhang et al., 2019)", "plainTextFormattedCitation" : "(Li et al., 2018d; Zhang et al., 2019d)", "previouslyFormattedCitation" : "(Li et al., 2018d; Zhang et al., 2019d)" }, "properties" : { "noteIndex" : 0 }, "schema" : "https://github.com/citation-style-language/schema/raw/master/csl-citation.json" }</w:instrText>
              </w:r>
            </w:ins>
            <w:del w:id="8035" w:author="Robin Matthews" w:date="2021-07-14T19:43:00Z">
              <w:r w:rsidR="00FF6231" w:rsidDel="00421639">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mendeley" : { "formattedCitation" : "(Li et al., 2018d; Zhang et al., 2019d)", "plainTextFormattedCitation" : "(Li et al., 2018d; Zhang et al., 2019d)", "previouslyFormattedCitation" : "(Li et al., 2018d; Zhang et al., 2019d)"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8036" w:author="Robin Matthews" w:date="2021-07-14T19:42:00Z">
              <w:r w:rsidR="00421639">
                <w:rPr>
                  <w:rFonts w:cs="Times New Roman"/>
                  <w:noProof/>
                  <w:color w:val="000000" w:themeColor="text1"/>
                  <w:sz w:val="16"/>
                  <w:szCs w:val="16"/>
                  <w:lang w:val="en-GB"/>
                </w:rPr>
                <w:t xml:space="preserve">G. </w:t>
              </w:r>
            </w:ins>
            <w:r w:rsidR="00A26296">
              <w:rPr>
                <w:rFonts w:cs="Times New Roman"/>
                <w:noProof/>
                <w:color w:val="000000" w:themeColor="text1"/>
                <w:sz w:val="16"/>
                <w:szCs w:val="16"/>
                <w:lang w:val="en-GB"/>
              </w:rPr>
              <w:t>Li et al., 2018</w:t>
            </w:r>
            <w:del w:id="8037" w:author="Robin Matthews" w:date="2021-07-14T19:43:00Z">
              <w:r w:rsidR="00A26296" w:rsidDel="00421639">
                <w:rPr>
                  <w:rFonts w:cs="Times New Roman"/>
                  <w:noProof/>
                  <w:color w:val="000000" w:themeColor="text1"/>
                  <w:sz w:val="16"/>
                  <w:szCs w:val="16"/>
                  <w:lang w:val="en-GB"/>
                </w:rPr>
                <w:delText>d</w:delText>
              </w:r>
            </w:del>
            <w:r w:rsidR="00A26296">
              <w:rPr>
                <w:rFonts w:cs="Times New Roman"/>
                <w:noProof/>
                <w:color w:val="000000" w:themeColor="text1"/>
                <w:sz w:val="16"/>
                <w:szCs w:val="16"/>
                <w:lang w:val="en-GB"/>
              </w:rPr>
              <w:t xml:space="preserve">; </w:t>
            </w:r>
            <w:ins w:id="8038" w:author="Robin Matthews" w:date="2021-07-14T19:43:00Z">
              <w:r w:rsidR="00421639">
                <w:rPr>
                  <w:rFonts w:cs="Times New Roman"/>
                  <w:noProof/>
                  <w:color w:val="000000" w:themeColor="text1"/>
                  <w:sz w:val="16"/>
                  <w:szCs w:val="16"/>
                  <w:lang w:val="en-GB"/>
                </w:rPr>
                <w:t xml:space="preserve">X. </w:t>
              </w:r>
            </w:ins>
            <w:r w:rsidR="00A26296">
              <w:rPr>
                <w:rFonts w:cs="Times New Roman"/>
                <w:noProof/>
                <w:color w:val="000000" w:themeColor="text1"/>
                <w:sz w:val="16"/>
                <w:szCs w:val="16"/>
                <w:lang w:val="en-GB"/>
              </w:rPr>
              <w:t>Zhang et al., 2019</w:t>
            </w:r>
            <w:del w:id="8039" w:author="Robin Matthews" w:date="2021-07-14T19:43:00Z">
              <w:r w:rsidR="00A26296" w:rsidDel="00421639">
                <w:rPr>
                  <w:rFonts w:cs="Times New Roman"/>
                  <w:noProof/>
                  <w:color w:val="000000" w:themeColor="text1"/>
                  <w:sz w:val="16"/>
                  <w:szCs w:val="16"/>
                  <w:lang w:val="en-GB"/>
                </w:rPr>
                <w:delText>d</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033"/>
            <w:r w:rsidR="00A26296">
              <w:rPr>
                <w:rStyle w:val="Marquedecommentaire"/>
              </w:rPr>
              <w:commentReference w:id="8033"/>
            </w:r>
          </w:p>
        </w:tc>
      </w:tr>
      <w:tr w:rsidR="00D376F0" w:rsidRPr="00F1665C" w14:paraId="7AADF2CE" w14:textId="77777777" w:rsidTr="00723657">
        <w:tc>
          <w:tcPr>
            <w:tcW w:w="2158" w:type="dxa"/>
            <w:vMerge/>
          </w:tcPr>
          <w:p w14:paraId="4402B47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FF6365"/>
          </w:tcPr>
          <w:p w14:paraId="36D193E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EC2B8"/>
          </w:tcPr>
          <w:p w14:paraId="212466AE" w14:textId="77777777" w:rsidR="00D376F0" w:rsidRPr="00D424AA" w:rsidRDefault="00D376F0" w:rsidP="00D424AA">
            <w:pPr>
              <w:rPr>
                <w:rFonts w:cs="Times New Roman"/>
                <w:color w:val="000000" w:themeColor="text1"/>
                <w:sz w:val="16"/>
                <w:szCs w:val="16"/>
                <w:lang w:val="en-GB"/>
              </w:rPr>
            </w:pPr>
            <w:r w:rsidRPr="00D424AA">
              <w:rPr>
                <w:rFonts w:eastAsiaTheme="minorHAnsi" w:cs="Times New Roman"/>
                <w:i/>
                <w:color w:val="000000" w:themeColor="text1"/>
                <w:sz w:val="16"/>
                <w:szCs w:val="16"/>
                <w:lang w:val="en-GB" w:eastAsia="en-US"/>
              </w:rPr>
              <w:t xml:space="preserve">High confidence </w:t>
            </w:r>
            <w:r w:rsidRPr="00D424AA">
              <w:rPr>
                <w:rFonts w:eastAsiaTheme="minorHAnsi" w:cs="Times New Roman"/>
                <w:color w:val="000000" w:themeColor="text1"/>
                <w:sz w:val="16"/>
                <w:szCs w:val="16"/>
                <w:lang w:val="en-GB" w:eastAsia="en-US"/>
              </w:rPr>
              <w:t xml:space="preserve">in a human contribution to the observed increase in the intensity and frequency of hot extremes and decrease in the intensity and frequency of cold extremes </w:t>
            </w:r>
          </w:p>
        </w:tc>
        <w:tc>
          <w:tcPr>
            <w:tcW w:w="2158" w:type="dxa"/>
            <w:tcBorders>
              <w:top w:val="dashed" w:sz="4" w:space="0" w:color="000000"/>
            </w:tcBorders>
            <w:shd w:val="clear" w:color="auto" w:fill="FD9693"/>
          </w:tcPr>
          <w:p w14:paraId="0C83DF8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3A2402D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28E753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7E33506F" w14:textId="77777777" w:rsidR="00D376F0" w:rsidRPr="00D424AA" w:rsidRDefault="00D376F0" w:rsidP="00D424AA">
            <w:pPr>
              <w:rPr>
                <w:rFonts w:cs="Times New Roman"/>
                <w:color w:val="000000" w:themeColor="text1"/>
                <w:sz w:val="16"/>
                <w:szCs w:val="16"/>
                <w:lang w:val="en-GB"/>
              </w:rPr>
            </w:pPr>
          </w:p>
          <w:p w14:paraId="11A1BEE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525016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 xml:space="preserve">(compared with pre-industrial) </w:t>
            </w:r>
          </w:p>
          <w:p w14:paraId="77B2A3D4"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FF6365"/>
          </w:tcPr>
          <w:p w14:paraId="1B43E1B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6362FE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7D75F6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5C746ACE" w14:textId="77777777" w:rsidR="00D376F0" w:rsidRPr="00D424AA" w:rsidRDefault="00D376F0" w:rsidP="00D424AA">
            <w:pPr>
              <w:rPr>
                <w:rFonts w:cs="Times New Roman"/>
                <w:color w:val="000000" w:themeColor="text1"/>
                <w:sz w:val="16"/>
                <w:szCs w:val="16"/>
                <w:lang w:val="en-GB"/>
              </w:rPr>
            </w:pPr>
          </w:p>
          <w:p w14:paraId="79323FF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7CDE75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Pr>
          <w:p w14:paraId="5130B60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54C3A73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0F3F60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5A3231B9" w14:textId="77777777" w:rsidR="00D376F0" w:rsidRPr="00D424AA" w:rsidRDefault="00D376F0" w:rsidP="00D424AA">
            <w:pPr>
              <w:rPr>
                <w:rFonts w:cs="Times New Roman"/>
                <w:color w:val="000000" w:themeColor="text1"/>
                <w:sz w:val="16"/>
                <w:szCs w:val="16"/>
                <w:lang w:val="en-GB"/>
              </w:rPr>
            </w:pPr>
          </w:p>
          <w:p w14:paraId="52AA75A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706F58C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r w:rsidR="00D376F0" w:rsidRPr="000F1B8F" w14:paraId="294F216A" w14:textId="77777777" w:rsidTr="00723657">
        <w:tc>
          <w:tcPr>
            <w:tcW w:w="2158" w:type="dxa"/>
            <w:vMerge w:val="restart"/>
          </w:tcPr>
          <w:p w14:paraId="7E48B64D"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 W. North America (NWN)</w:t>
            </w:r>
          </w:p>
        </w:tc>
        <w:tc>
          <w:tcPr>
            <w:tcW w:w="2158" w:type="dxa"/>
            <w:tcBorders>
              <w:top w:val="dashed" w:sz="4" w:space="0" w:color="000000"/>
            </w:tcBorders>
            <w:shd w:val="clear" w:color="auto" w:fill="FF6365"/>
          </w:tcPr>
          <w:p w14:paraId="4686B6B6" w14:textId="5BC8020B" w:rsidR="00D376F0" w:rsidRPr="00841A3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Significant increases in the intensity and frequency of hot extremes and significant decreases in the intensity and frequency of cold extremes </w:t>
            </w:r>
            <w:ins w:id="8040" w:author="Robin Matthews" w:date="2021-07-14T19:41:00Z">
              <w:r w:rsidR="00421639">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2",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id" : "ITEM-3",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3",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Vincent et al., 2018; Zhang et al., 2019d; Dunn et al., 2020)", "manualFormatting" : "(Vincent et al., 2018; X. Zhang et al., 2019; Dunn et al., 2020)", "plainTextFormattedCitation" : "(Vincent et al., 2018; Zhang et al., 2019d; Dunn et al., 2020)", "previouslyFormattedCitation" : "(Vincent et al., 2018; Zhang et al., 2019d; Dunn et al., 2020)" }, "properties" : { "noteIndex" : 0 }, "schema" : "https://github.com/citation-style-language/schema/raw/master/csl-citation.json" }</w:instrText>
            </w:r>
            <w:ins w:id="8041" w:author="Robin Matthews" w:date="2021-07-14T19:41:00Z">
              <w:r w:rsidR="00421639">
                <w:rPr>
                  <w:rFonts w:cs="Times New Roman"/>
                  <w:color w:val="000000" w:themeColor="text1"/>
                  <w:sz w:val="16"/>
                  <w:szCs w:val="16"/>
                  <w:lang w:val="en-GB"/>
                </w:rPr>
                <w:fldChar w:fldCharType="separate"/>
              </w:r>
              <w:r w:rsidR="00421639" w:rsidRPr="006E78B3">
                <w:rPr>
                  <w:rFonts w:cs="Times New Roman"/>
                  <w:noProof/>
                  <w:color w:val="000000" w:themeColor="text1"/>
                  <w:sz w:val="16"/>
                  <w:szCs w:val="16"/>
                  <w:lang w:val="en-GB"/>
                </w:rPr>
                <w:t xml:space="preserve">(Vincent et al., 2018; </w:t>
              </w:r>
              <w:r w:rsidR="00421639">
                <w:rPr>
                  <w:rFonts w:cs="Times New Roman"/>
                  <w:noProof/>
                  <w:color w:val="000000" w:themeColor="text1"/>
                  <w:sz w:val="16"/>
                  <w:szCs w:val="16"/>
                  <w:lang w:val="en-GB"/>
                </w:rPr>
                <w:t xml:space="preserve">X. </w:t>
              </w:r>
              <w:r w:rsidR="00421639" w:rsidRPr="006E78B3">
                <w:rPr>
                  <w:rFonts w:cs="Times New Roman"/>
                  <w:noProof/>
                  <w:color w:val="000000" w:themeColor="text1"/>
                  <w:sz w:val="16"/>
                  <w:szCs w:val="16"/>
                  <w:lang w:val="en-GB"/>
                </w:rPr>
                <w:t>Zhang et al., 2019; Dunn et al., 2020)</w:t>
              </w:r>
              <w:r w:rsidR="00421639">
                <w:rPr>
                  <w:rFonts w:cs="Times New Roman"/>
                  <w:color w:val="000000" w:themeColor="text1"/>
                  <w:sz w:val="16"/>
                  <w:szCs w:val="16"/>
                  <w:lang w:val="en-GB"/>
                </w:rPr>
                <w:fldChar w:fldCharType="end"/>
              </w:r>
            </w:ins>
            <w:commentRangeStart w:id="8042"/>
            <w:del w:id="8043" w:author="Robin Matthews" w:date="2021-07-14T19:41:00Z">
              <w:r w:rsidRPr="00D424AA" w:rsidDel="00421639">
                <w:rPr>
                  <w:rFonts w:cs="Times New Roman"/>
                  <w:color w:val="000000" w:themeColor="text1"/>
                  <w:sz w:val="16"/>
                  <w:szCs w:val="16"/>
                  <w:lang w:val="en-GB"/>
                </w:rPr>
                <w:fldChar w:fldCharType="begin" w:fldLock="1"/>
              </w:r>
              <w:r w:rsidR="00FF6231" w:rsidRPr="00421639" w:rsidDel="00421639">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2",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mendeley" : { "formattedCitation" : "(Vincent et al., 2018; Zhang et al., 2019d)", "manualFormatting" : "(Vincent et al., 2018; Zhang et al., 2019c", "plainTextFormattedCitation" : "(Vincent et al., 2018; Zhang et al., 2019d)", "previouslyFormattedCitation" : "(Vincent et al., 2018; Zhang et al., 2019d)" }, "properties" : { "noteIndex" : 0 }, "schema" : "https://github.com/citation-style-language/schema/raw/master/csl-citation.json" }</w:delInstrText>
              </w:r>
              <w:r w:rsidRPr="00D424AA" w:rsidDel="00421639">
                <w:rPr>
                  <w:rFonts w:cs="Times New Roman"/>
                  <w:color w:val="000000" w:themeColor="text1"/>
                  <w:sz w:val="16"/>
                  <w:szCs w:val="16"/>
                  <w:lang w:val="en-GB"/>
                </w:rPr>
                <w:fldChar w:fldCharType="separate"/>
              </w:r>
              <w:r w:rsidR="00A26296" w:rsidRPr="00421639" w:rsidDel="00421639">
                <w:rPr>
                  <w:rFonts w:cs="Times New Roman"/>
                  <w:noProof/>
                  <w:color w:val="000000" w:themeColor="text1"/>
                  <w:sz w:val="16"/>
                  <w:szCs w:val="16"/>
                  <w:lang w:val="en-GB"/>
                </w:rPr>
                <w:delText>(Vincent et al., 2018; Zhang et al., 2019c</w:delText>
              </w:r>
              <w:r w:rsidRPr="00D424AA" w:rsidDel="00421639">
                <w:rPr>
                  <w:rFonts w:cs="Times New Roman"/>
                  <w:color w:val="000000" w:themeColor="text1"/>
                  <w:sz w:val="16"/>
                  <w:szCs w:val="16"/>
                  <w:lang w:val="en-GB"/>
                </w:rPr>
                <w:fldChar w:fldCharType="end"/>
              </w:r>
              <w:commentRangeEnd w:id="8042"/>
              <w:r w:rsidR="00A26296" w:rsidDel="00421639">
                <w:rPr>
                  <w:rStyle w:val="Marquedecommentaire"/>
                </w:rPr>
                <w:commentReference w:id="8042"/>
              </w:r>
              <w:r w:rsidRPr="00841A35" w:rsidDel="00421639">
                <w:rPr>
                  <w:rFonts w:cs="Times New Roman"/>
                  <w:color w:val="000000" w:themeColor="text1"/>
                  <w:sz w:val="16"/>
                  <w:szCs w:val="16"/>
                  <w:lang w:val="en-GB"/>
                </w:rPr>
                <w:delText xml:space="preserve">; </w:delText>
              </w:r>
              <w:commentRangeStart w:id="8044"/>
              <w:r w:rsidRPr="00D424AA" w:rsidDel="00421639">
                <w:rPr>
                  <w:rFonts w:cs="Times New Roman"/>
                  <w:color w:val="000000" w:themeColor="text1"/>
                  <w:sz w:val="16"/>
                  <w:szCs w:val="16"/>
                  <w:lang w:val="en-GB"/>
                </w:rPr>
                <w:fldChar w:fldCharType="begin" w:fldLock="1"/>
              </w:r>
              <w:r w:rsidR="00FF6231" w:rsidDel="00421639">
                <w:rPr>
                  <w:rFonts w:cs="Times New Roman"/>
                  <w:color w:val="000000" w:themeColor="text1"/>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421639">
                <w:rPr>
                  <w:rFonts w:cs="Times New Roman"/>
                  <w:color w:val="000000" w:themeColor="text1"/>
                  <w:sz w:val="16"/>
                  <w:szCs w:val="16"/>
                  <w:lang w:val="en-GB"/>
                </w:rPr>
                <w:fldChar w:fldCharType="separate"/>
              </w:r>
              <w:r w:rsidR="00A26296" w:rsidDel="00421639">
                <w:rPr>
                  <w:rFonts w:cs="Times New Roman"/>
                  <w:noProof/>
                  <w:color w:val="000000" w:themeColor="text1"/>
                  <w:sz w:val="16"/>
                  <w:szCs w:val="16"/>
                  <w:lang w:val="en-GB"/>
                </w:rPr>
                <w:delText>Dunn et al., 2020)</w:delText>
              </w:r>
              <w:r w:rsidRPr="00D424AA" w:rsidDel="00421639">
                <w:rPr>
                  <w:rFonts w:cs="Times New Roman"/>
                  <w:color w:val="000000" w:themeColor="text1"/>
                  <w:sz w:val="16"/>
                  <w:szCs w:val="16"/>
                  <w:lang w:val="en-GB"/>
                </w:rPr>
                <w:fldChar w:fldCharType="end"/>
              </w:r>
            </w:del>
            <w:commentRangeEnd w:id="8044"/>
            <w:r w:rsidR="00A26296">
              <w:rPr>
                <w:rStyle w:val="Marquedecommentaire"/>
              </w:rPr>
              <w:commentReference w:id="8044"/>
            </w:r>
          </w:p>
        </w:tc>
        <w:tc>
          <w:tcPr>
            <w:tcW w:w="2158" w:type="dxa"/>
            <w:tcBorders>
              <w:top w:val="dashed" w:sz="4" w:space="0" w:color="000000"/>
            </w:tcBorders>
            <w:shd w:val="clear" w:color="auto" w:fill="FEC2B8"/>
          </w:tcPr>
          <w:p w14:paraId="391C3F02" w14:textId="63C628F9" w:rsidR="00D376F0" w:rsidRPr="00841A35" w:rsidRDefault="00D376F0" w:rsidP="00D424AA">
            <w:pPr>
              <w:rPr>
                <w:rFonts w:eastAsiaTheme="minorHAnsi" w:cs="Times New Roman"/>
                <w:i/>
                <w:color w:val="000000" w:themeColor="text1"/>
                <w:sz w:val="16"/>
                <w:szCs w:val="16"/>
                <w:lang w:val="en-GB" w:eastAsia="en-US"/>
              </w:rPr>
            </w:pPr>
            <w:r w:rsidRPr="00D424AA">
              <w:rPr>
                <w:rFonts w:eastAsiaTheme="minorHAnsi" w:cs="Times New Roman"/>
                <w:color w:val="000000" w:themeColor="text1"/>
                <w:sz w:val="16"/>
                <w:szCs w:val="16"/>
                <w:lang w:val="en-GB" w:eastAsia="en-US"/>
              </w:rPr>
              <w:t xml:space="preserve">Robust evidence of a human contribution to the observed increase in the intensity and frequency of hot extremes and decrease in the intensity and frequency of cold extrem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1", "issue" : "1-2", "issued" : { "date-parts" : [ [ "2019", "1", "24" ] ] }, "page" : "479-494", "title" : "Human influence on Canadian temperatures", "translator" : [ { "dropping-particle" : "", "family" : "S1475", "given" : "", "non-dropping-particle" : "", "parse-names" : false, "suffix" : "" } ], "type" : "article-journal", "volume" : "52" }, "uris" : [ "http://www.mendeley.com/documents/?uuid=0840d991-d797-45ac-856f-02497719d0a6" ] } ], "mendeley" : { "formattedCitation" : "(Wan et al., 2019)", "plainTextFormattedCitation" : "(Wan et al., 2019)", "previouslyFormattedCitation" : "(Wan et al., 2019)"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an et al., 2019)</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FD9693"/>
          </w:tcPr>
          <w:p w14:paraId="0BA9EFDE" w14:textId="414CE5C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8045"/>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46" w:author="Robin Matthews" w:date="2021-07-14T19:03:00Z">
              <w:r w:rsidR="00A26296" w:rsidDel="000B38AB">
                <w:rPr>
                  <w:rFonts w:cs="Times New Roman"/>
                  <w:noProof/>
                  <w:color w:val="000000" w:themeColor="text1"/>
                  <w:sz w:val="16"/>
                  <w:szCs w:val="16"/>
                  <w:lang w:val="en-GB"/>
                </w:rPr>
                <w:delText>Li et al., 2020</w:delText>
              </w:r>
            </w:del>
            <w:ins w:id="8047" w:author="Robin Matthews" w:date="2021-07-14T19:03: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45"/>
            <w:r w:rsidR="00A26296">
              <w:rPr>
                <w:rStyle w:val="Marquedecommentaire"/>
              </w:rPr>
              <w:commentReference w:id="8045"/>
            </w:r>
            <w:r w:rsidRPr="00841A35">
              <w:rPr>
                <w:rFonts w:cs="Times New Roman"/>
                <w:color w:val="000000" w:themeColor="text1"/>
                <w:sz w:val="16"/>
                <w:szCs w:val="16"/>
                <w:lang w:val="en-GB"/>
              </w:rPr>
              <w:t>; Annex). Median increase of more than 0.5°C in t</w:t>
            </w:r>
            <w:r w:rsidRPr="00D424AA">
              <w:rPr>
                <w:rFonts w:cs="Times New Roman"/>
                <w:color w:val="000000" w:themeColor="text1"/>
                <w:sz w:val="16"/>
                <w:szCs w:val="16"/>
                <w:lang w:val="en-GB"/>
              </w:rPr>
              <w:t xml:space="preserve">he 50-year TXx and TNn events compared to the 1°C warming level </w:t>
            </w:r>
            <w:commentRangeStart w:id="804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49" w:author="Robin Matthews" w:date="2021-07-14T19:03:00Z">
              <w:r w:rsidR="00A26296" w:rsidDel="000B38AB">
                <w:rPr>
                  <w:rFonts w:cs="Times New Roman"/>
                  <w:noProof/>
                  <w:color w:val="000000" w:themeColor="text1"/>
                  <w:sz w:val="16"/>
                  <w:szCs w:val="16"/>
                  <w:lang w:val="en-GB"/>
                </w:rPr>
                <w:delText>Li et al., 2020</w:delText>
              </w:r>
            </w:del>
            <w:ins w:id="8050" w:author="Robin Matthews" w:date="2021-07-14T19:03: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48"/>
            <w:r w:rsidR="00A26296">
              <w:rPr>
                <w:rStyle w:val="Marquedecommentaire"/>
              </w:rPr>
              <w:commentReference w:id="8048"/>
            </w:r>
            <w:r w:rsidRPr="00841A35">
              <w:rPr>
                <w:rFonts w:cs="Times New Roman"/>
                <w:color w:val="000000" w:themeColor="text1"/>
                <w:sz w:val="16"/>
                <w:szCs w:val="16"/>
                <w:lang w:val="en-GB"/>
              </w:rPr>
              <w:t>) and more than 1.5°C in annual TXx and TNn compared to pre-industrial (Annex).</w:t>
            </w:r>
          </w:p>
          <w:p w14:paraId="1163DDB6" w14:textId="77777777" w:rsidR="00D376F0" w:rsidRPr="00D424AA" w:rsidRDefault="00D376F0" w:rsidP="00D424AA">
            <w:pPr>
              <w:rPr>
                <w:rFonts w:cs="Times New Roman"/>
                <w:color w:val="000000" w:themeColor="text1"/>
                <w:sz w:val="16"/>
                <w:szCs w:val="16"/>
                <w:lang w:val="en-GB"/>
              </w:rPr>
            </w:pPr>
          </w:p>
          <w:p w14:paraId="3F3D3C39" w14:textId="47C3FCC1" w:rsidR="00D376F0" w:rsidRPr="00D424AA"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8051"/>
            <w:r w:rsidRPr="00037826">
              <w:rPr>
                <w:rFonts w:cs="Times New Roman"/>
                <w:color w:val="000000" w:themeColor="text1"/>
                <w:sz w:val="16"/>
                <w:szCs w:val="16"/>
                <w:lang w:val="en-GB"/>
              </w:rPr>
              <w:fldChar w:fldCharType="begin" w:fldLock="1"/>
            </w:r>
            <w:ins w:id="8052" w:author="Robin Matthews" w:date="2021-07-14T19:38:00Z">
              <w:r w:rsidR="00EB016F">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id" : "ITEM-3",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3",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Li et al., 2018d; Zhang et al., 2019d)", "manualFormatting" : "(Bennett and Walsh, 2015; G. Li et al., 2018; X. Zhang et al., 2019)", "plainTextFormattedCitation" : "(Bennett and Walsh, 2015; Li et al., 2018d; Zhang et al., 2019d)", "previouslyFormattedCitation" : "(Bennett and Walsh, 2015; Li et al., 2018d; Zhang et al., 2019d)" }, "properties" : { "noteIndex" : 0 }, "schema" : "https://github.com/citation-style-language/schema/raw/master/csl-citation.json" }</w:instrText>
              </w:r>
            </w:ins>
            <w:del w:id="8053" w:author="Robin Matthews" w:date="2021-07-14T19:38:00Z">
              <w:r w:rsidR="00FF6231" w:rsidRPr="00EB016F" w:rsidDel="00EB016F">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id" : "ITEM-3",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3",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Li et al., 2018d; Zhang et al., 2019d)", "plainTextFormattedCitation" : "(Bennett and Walsh, 2015; Li et al., 2018d; Zhang et al., 2019d)", "previouslyFormattedCitation" : "(Bennett and Walsh, 2015; Li et al., 2018d; Zhang et al., 2019d)" }, "properties" : { "noteIndex" : 0 }, "schema" : "https://github.com/citation-style-language/schema/raw/master/csl-citation.json" }</w:delInstrText>
              </w:r>
            </w:del>
            <w:r w:rsidRPr="00037826">
              <w:rPr>
                <w:rFonts w:cs="Times New Roman"/>
                <w:color w:val="000000" w:themeColor="text1"/>
                <w:sz w:val="16"/>
                <w:szCs w:val="16"/>
                <w:lang w:val="en-GB"/>
                <w:rPrChange w:id="8054" w:author="Robin Matthews" w:date="2021-07-14T19:38:00Z">
                  <w:rPr>
                    <w:rFonts w:cs="Times New Roman"/>
                    <w:color w:val="000000" w:themeColor="text1"/>
                    <w:sz w:val="16"/>
                    <w:szCs w:val="16"/>
                    <w:lang w:val="en-GB"/>
                  </w:rPr>
                </w:rPrChange>
              </w:rPr>
              <w:fldChar w:fldCharType="separate"/>
            </w:r>
            <w:r w:rsidR="00A26296" w:rsidRPr="00037826">
              <w:rPr>
                <w:rFonts w:cs="Times New Roman"/>
                <w:noProof/>
                <w:color w:val="000000" w:themeColor="text1"/>
                <w:sz w:val="16"/>
                <w:szCs w:val="16"/>
                <w:lang w:val="nb-NO"/>
              </w:rPr>
              <w:t>(</w:t>
            </w:r>
            <w:del w:id="8055" w:author="Robin Matthews" w:date="2021-07-14T19:38:00Z">
              <w:r w:rsidR="00A26296" w:rsidRPr="00EB016F" w:rsidDel="00EB016F">
                <w:rPr>
                  <w:rFonts w:cs="Times New Roman"/>
                  <w:noProof/>
                  <w:color w:val="000000" w:themeColor="text1"/>
                  <w:sz w:val="16"/>
                  <w:szCs w:val="16"/>
                  <w:lang w:val="nb-NO"/>
                </w:rPr>
                <w:delText>Bennett and Walsh, 2015; Li et al., 2018d; Zhang et al., 2019d</w:delText>
              </w:r>
            </w:del>
            <w:ins w:id="8056" w:author="Robin Matthews" w:date="2021-07-14T19:38:00Z">
              <w:r w:rsidR="00EB016F" w:rsidRPr="00EB016F">
                <w:rPr>
                  <w:noProof/>
                  <w:sz w:val="16"/>
                  <w:szCs w:val="16"/>
                  <w:rPrChange w:id="8057" w:author="Robin Matthews" w:date="2021-07-14T19:38:00Z">
                    <w:rPr/>
                  </w:rPrChange>
                </w:rPr>
                <w:t>Bennett and Walsh, 2015; G. Li et al., 2018; X. Zhang et al., 2019</w:t>
              </w:r>
            </w:ins>
            <w:r w:rsidR="00A26296" w:rsidRPr="00037826">
              <w:rPr>
                <w:rFonts w:cs="Times New Roman"/>
                <w:noProof/>
                <w:color w:val="000000" w:themeColor="text1"/>
                <w:sz w:val="16"/>
                <w:szCs w:val="16"/>
                <w:lang w:val="nb-NO"/>
              </w:rPr>
              <w:t>)</w:t>
            </w:r>
            <w:r w:rsidRPr="00037826">
              <w:rPr>
                <w:rFonts w:cs="Times New Roman"/>
                <w:color w:val="000000" w:themeColor="text1"/>
                <w:sz w:val="16"/>
                <w:szCs w:val="16"/>
                <w:lang w:val="en-GB"/>
              </w:rPr>
              <w:fldChar w:fldCharType="end"/>
            </w:r>
            <w:commentRangeEnd w:id="8051"/>
            <w:r w:rsidR="00A26296" w:rsidRPr="00D60E09">
              <w:rPr>
                <w:rStyle w:val="Marquedecommentaire"/>
              </w:rPr>
              <w:commentReference w:id="8051"/>
            </w:r>
            <w:r w:rsidRPr="00DB48AC">
              <w:rPr>
                <w:rFonts w:cs="Times New Roman"/>
                <w:color w:val="000000" w:themeColor="text1"/>
                <w:sz w:val="16"/>
                <w:szCs w:val="16"/>
                <w:lang w:val="nb-NO"/>
              </w:rPr>
              <w:t>.</w:t>
            </w:r>
          </w:p>
        </w:tc>
        <w:tc>
          <w:tcPr>
            <w:tcW w:w="2159" w:type="dxa"/>
            <w:tcBorders>
              <w:top w:val="dashed" w:sz="4" w:space="0" w:color="000000"/>
            </w:tcBorders>
            <w:shd w:val="clear" w:color="auto" w:fill="FF6365"/>
          </w:tcPr>
          <w:p w14:paraId="2B3C3DE3" w14:textId="70D6986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805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59" w:author="Robin Matthews" w:date="2021-07-14T19:03:00Z">
              <w:r w:rsidR="00A26296" w:rsidDel="000B38AB">
                <w:rPr>
                  <w:rFonts w:cs="Times New Roman"/>
                  <w:noProof/>
                  <w:color w:val="000000" w:themeColor="text1"/>
                  <w:sz w:val="16"/>
                  <w:szCs w:val="16"/>
                  <w:lang w:val="en-GB"/>
                </w:rPr>
                <w:delText>Li et al., 2020</w:delText>
              </w:r>
            </w:del>
            <w:ins w:id="8060" w:author="Robin Matthews" w:date="2021-07-14T19:03: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58"/>
            <w:r w:rsidR="00A26296">
              <w:rPr>
                <w:rStyle w:val="Marquedecommentaire"/>
              </w:rPr>
              <w:commentReference w:id="8058"/>
            </w:r>
            <w:r w:rsidRPr="00841A35">
              <w:rPr>
                <w:rFonts w:cs="Times New Roman"/>
                <w:color w:val="000000" w:themeColor="text1"/>
                <w:sz w:val="16"/>
                <w:szCs w:val="16"/>
                <w:lang w:val="en-GB"/>
              </w:rPr>
              <w:t>; Annex)</w:t>
            </w:r>
            <w:r w:rsidRPr="00D424AA">
              <w:rPr>
                <w:rFonts w:cs="Times New Roman"/>
                <w:color w:val="000000" w:themeColor="text1"/>
                <w:sz w:val="16"/>
                <w:szCs w:val="16"/>
                <w:lang w:val="en-GB"/>
              </w:rPr>
              <w:t xml:space="preserve">. Median increase of more than 1°C in the 50-year TXx and TNn events compared to the 1°C warming level </w:t>
            </w:r>
            <w:commentRangeStart w:id="8061"/>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62" w:author="Robin Matthews" w:date="2021-07-14T19:03:00Z">
              <w:r w:rsidR="00A26296" w:rsidDel="000B38AB">
                <w:rPr>
                  <w:rFonts w:cs="Times New Roman"/>
                  <w:noProof/>
                  <w:color w:val="000000" w:themeColor="text1"/>
                  <w:sz w:val="16"/>
                  <w:szCs w:val="16"/>
                  <w:lang w:val="en-GB"/>
                </w:rPr>
                <w:delText>Li et al., 2020</w:delText>
              </w:r>
            </w:del>
            <w:ins w:id="8063" w:author="Robin Matthews" w:date="2021-07-14T19:03: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61"/>
            <w:r w:rsidR="00A26296">
              <w:rPr>
                <w:rStyle w:val="Marquedecommentaire"/>
              </w:rPr>
              <w:commentReference w:id="8061"/>
            </w:r>
            <w:r w:rsidRPr="00841A35">
              <w:rPr>
                <w:rFonts w:cs="Times New Roman"/>
                <w:color w:val="000000" w:themeColor="text1"/>
                <w:sz w:val="16"/>
                <w:szCs w:val="16"/>
                <w:lang w:val="en-GB"/>
              </w:rPr>
              <w:t xml:space="preserve">) and more than 2.5°C in annual TXx and TNn compared to </w:t>
            </w:r>
            <w:r w:rsidRPr="00D424AA">
              <w:rPr>
                <w:rFonts w:cs="Times New Roman"/>
                <w:color w:val="000000" w:themeColor="text1"/>
                <w:sz w:val="16"/>
                <w:szCs w:val="16"/>
                <w:lang w:val="en-GB"/>
              </w:rPr>
              <w:t>pre-industrial (Annex).</w:t>
            </w:r>
          </w:p>
          <w:p w14:paraId="411EE583" w14:textId="77777777" w:rsidR="00D376F0" w:rsidRPr="00D424AA" w:rsidRDefault="00D376F0" w:rsidP="00D424AA">
            <w:pPr>
              <w:rPr>
                <w:rFonts w:cs="Times New Roman"/>
                <w:color w:val="000000" w:themeColor="text1"/>
                <w:sz w:val="16"/>
                <w:szCs w:val="16"/>
                <w:lang w:val="en-GB"/>
              </w:rPr>
            </w:pPr>
          </w:p>
          <w:p w14:paraId="5957A755" w14:textId="70E287C2" w:rsidR="00D376F0" w:rsidRPr="00D424AA"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806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id" : "ITEM-3",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3",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Li et al., 2018d; Zhang et al., 2019d)", "manualFormatting" : "(Bennett and Walsh, 2015; G. Li et al., 2018; X. Zhang et al., 2019)", "plainTextFormattedCitation" : "(Bennett and Walsh, 2015; Li et al., 2018d; Zhang et al., 2019d)", "previouslyFormattedCitation" : "(Bennett and Walsh, 2015; Li et al., 2018d; Zhang et al., 2019d)"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w:t>
            </w:r>
            <w:ins w:id="8065" w:author="Robin Matthews" w:date="2021-07-14T19:39:00Z">
              <w:r w:rsidR="00EB016F" w:rsidRPr="00340604">
                <w:rPr>
                  <w:noProof/>
                  <w:sz w:val="16"/>
                  <w:szCs w:val="16"/>
                </w:rPr>
                <w:t>Bennett and Walsh, 2015; G. Li et al., 2018; X. Zhang et al., 2019</w:t>
              </w:r>
            </w:ins>
            <w:del w:id="8066" w:author="Robin Matthews" w:date="2021-07-14T19:39:00Z">
              <w:r w:rsidR="00A26296" w:rsidDel="00EB016F">
                <w:rPr>
                  <w:rFonts w:cs="Times New Roman"/>
                  <w:noProof/>
                  <w:color w:val="000000" w:themeColor="text1"/>
                  <w:sz w:val="16"/>
                  <w:szCs w:val="16"/>
                  <w:lang w:val="nb-NO"/>
                </w:rPr>
                <w:delText>Bennett and Walsh, 2015; Li et al., 2018d; Zhang et al., 2019d</w:delText>
              </w:r>
            </w:del>
            <w:r w:rsidR="00A26296">
              <w:rPr>
                <w:rFonts w:cs="Times New Roman"/>
                <w:noProof/>
                <w:color w:val="000000" w:themeColor="text1"/>
                <w:sz w:val="16"/>
                <w:szCs w:val="16"/>
                <w:lang w:val="nb-NO"/>
              </w:rPr>
              <w:t>)</w:t>
            </w:r>
            <w:r w:rsidRPr="00D424AA">
              <w:rPr>
                <w:rFonts w:cs="Times New Roman"/>
                <w:color w:val="000000" w:themeColor="text1"/>
                <w:sz w:val="16"/>
                <w:szCs w:val="16"/>
                <w:lang w:val="en-GB"/>
              </w:rPr>
              <w:fldChar w:fldCharType="end"/>
            </w:r>
            <w:commentRangeEnd w:id="8064"/>
            <w:r w:rsidR="00A26296">
              <w:rPr>
                <w:rStyle w:val="Marquedecommentaire"/>
              </w:rPr>
              <w:commentReference w:id="8064"/>
            </w:r>
            <w:r w:rsidRPr="00841A35">
              <w:rPr>
                <w:rFonts w:cs="Times New Roman"/>
                <w:color w:val="000000" w:themeColor="text1"/>
                <w:sz w:val="16"/>
                <w:szCs w:val="16"/>
                <w:lang w:val="nb-NO"/>
              </w:rPr>
              <w:t>.</w:t>
            </w:r>
          </w:p>
        </w:tc>
        <w:tc>
          <w:tcPr>
            <w:tcW w:w="2159" w:type="dxa"/>
            <w:tcBorders>
              <w:top w:val="dashed" w:sz="4" w:space="0" w:color="000000"/>
            </w:tcBorders>
            <w:shd w:val="clear" w:color="auto" w:fill="AD0204"/>
          </w:tcPr>
          <w:p w14:paraId="12BB526E" w14:textId="08669919"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TXx events and a robust decrease in the intensity and frequency of TNn events </w:t>
            </w:r>
            <w:commentRangeStart w:id="8067"/>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68" w:author="Robin Matthews" w:date="2021-07-14T19:03:00Z">
              <w:r w:rsidR="00A26296" w:rsidDel="000B38AB">
                <w:rPr>
                  <w:rFonts w:cs="Times New Roman"/>
                  <w:noProof/>
                  <w:color w:val="000000" w:themeColor="text1"/>
                  <w:sz w:val="16"/>
                  <w:szCs w:val="16"/>
                  <w:lang w:val="en-GB"/>
                </w:rPr>
                <w:delText>Li et al., 2020</w:delText>
              </w:r>
            </w:del>
            <w:ins w:id="8069" w:author="Robin Matthews" w:date="2021-07-14T19:03: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67"/>
            <w:r w:rsidR="00A26296">
              <w:rPr>
                <w:rStyle w:val="Marquedecommentaire"/>
              </w:rPr>
              <w:commentReference w:id="8067"/>
            </w:r>
            <w:r w:rsidRPr="00841A35">
              <w:rPr>
                <w:rFonts w:cs="Times New Roman"/>
                <w:color w:val="000000" w:themeColor="text1"/>
                <w:sz w:val="16"/>
                <w:szCs w:val="16"/>
                <w:lang w:val="en-GB"/>
              </w:rPr>
              <w:t xml:space="preserve">; Annex). Median increase of more than 4°C in the 50-year TXx and TNn events compared to the 1°C warming level </w:t>
            </w:r>
            <w:commentRangeStart w:id="8070"/>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071" w:author="Robin Matthews" w:date="2021-07-14T19:03:00Z">
              <w:r w:rsidR="00A26296" w:rsidDel="000B38AB">
                <w:rPr>
                  <w:rFonts w:cs="Times New Roman"/>
                  <w:noProof/>
                  <w:color w:val="000000" w:themeColor="text1"/>
                  <w:sz w:val="16"/>
                  <w:szCs w:val="16"/>
                  <w:lang w:val="en-GB"/>
                </w:rPr>
                <w:delText>Li et al., 2020</w:delText>
              </w:r>
            </w:del>
            <w:ins w:id="8072" w:author="Robin Matthews" w:date="2021-07-14T19:03:00Z">
              <w:r w:rsidR="000B38AB">
                <w:rPr>
                  <w:rFonts w:cs="Times New Roman"/>
                  <w:noProof/>
                  <w:color w:val="000000" w:themeColor="text1"/>
                  <w:sz w:val="16"/>
                  <w:szCs w:val="16"/>
                  <w:lang w:val="en-GB"/>
                </w:rPr>
                <w:t>C. Li et al., 2020</w:t>
              </w:r>
            </w:ins>
            <w:r w:rsidRPr="00D424AA">
              <w:rPr>
                <w:rFonts w:cs="Times New Roman"/>
                <w:color w:val="000000" w:themeColor="text1"/>
                <w:sz w:val="16"/>
                <w:szCs w:val="16"/>
                <w:lang w:val="en-GB"/>
              </w:rPr>
              <w:fldChar w:fldCharType="end"/>
            </w:r>
            <w:commentRangeEnd w:id="8070"/>
            <w:r w:rsidR="00A26296">
              <w:rPr>
                <w:rStyle w:val="Marquedecommentaire"/>
              </w:rPr>
              <w:commentReference w:id="8070"/>
            </w:r>
            <w:r w:rsidRPr="00841A35">
              <w:rPr>
                <w:rFonts w:cs="Times New Roman"/>
                <w:color w:val="000000" w:themeColor="text1"/>
                <w:sz w:val="16"/>
                <w:szCs w:val="16"/>
                <w:lang w:val="en-GB"/>
              </w:rPr>
              <w:t xml:space="preserve">) and more than 5°C in </w:t>
            </w:r>
            <w:r w:rsidRPr="00D424AA">
              <w:rPr>
                <w:rFonts w:cs="Times New Roman"/>
                <w:color w:val="000000" w:themeColor="text1"/>
                <w:sz w:val="16"/>
                <w:szCs w:val="16"/>
                <w:lang w:val="en-GB"/>
              </w:rPr>
              <w:t>annual TXx and TNn compared to pre-industrial (Annex).</w:t>
            </w:r>
          </w:p>
          <w:p w14:paraId="375604AD" w14:textId="77777777" w:rsidR="00D376F0" w:rsidRPr="00D424AA" w:rsidRDefault="00D376F0" w:rsidP="00D424AA">
            <w:pPr>
              <w:rPr>
                <w:rFonts w:cs="Times New Roman"/>
                <w:color w:val="000000" w:themeColor="text1"/>
                <w:sz w:val="16"/>
                <w:szCs w:val="16"/>
                <w:lang w:val="en-GB"/>
              </w:rPr>
            </w:pPr>
          </w:p>
          <w:p w14:paraId="79FE3BF5" w14:textId="2ADB2423" w:rsidR="00D376F0" w:rsidRPr="00D424AA"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Additional evidence from CMIP5 and RCM simulations for an increase in the intensity and frequency of hot extremes and decrease in the intensity and frequency of cold extremes </w:t>
            </w:r>
            <w:commentRangeStart w:id="8073"/>
            <w:r w:rsidRPr="00D424AA">
              <w:rPr>
                <w:rFonts w:cs="Times New Roman"/>
                <w:color w:val="000000" w:themeColor="text1"/>
                <w:sz w:val="16"/>
                <w:szCs w:val="16"/>
                <w:lang w:val="en-GB"/>
              </w:rPr>
              <w:fldChar w:fldCharType="begin" w:fldLock="1"/>
            </w:r>
            <w:ins w:id="8074" w:author="Robin Matthews" w:date="2021-07-14T19:39:00Z">
              <w:r w:rsidR="00EB016F">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id" : "ITEM-3",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3",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Li et al., 2018d; Zhang et al., 2019d)", "manualFormatting" : "(Bennett and Walsh, 2015; G. Li et al., 2018; X. Zhang et al., 2019)", "plainTextFormattedCitation" : "(Bennett and Walsh, 2015; Li et al., 2018d; Zhang et al., 2019d)", "previouslyFormattedCitation" : "(Bennett and Walsh, 2015; Li et al., 2018d; Zhang et al., 2019d)" }, "properties" : { "noteIndex" : 0 }, "schema" : "https://github.com/citation-style-language/schema/raw/master/csl-citation.json" }</w:instrText>
              </w:r>
            </w:ins>
            <w:del w:id="8075" w:author="Robin Matthews" w:date="2021-07-14T19:39:00Z">
              <w:r w:rsidR="00FF6231" w:rsidDel="00EB016F">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7/s10584-018-2199-x", "ISSN" : "0165-0009",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2", "issue" : "1-2", "issued" : { "date-parts" : [ [ "2018", "5", "25" ] ] }, "page" : "249-263", "title" : "Indices of Canada\u2019s future climate for general and agricultural adaptation applications", "translator" : [ { "dropping-particle" : "", "family" : "S1458", "given" : "", "non-dropping-particle" : "", "parse-names" : false, "suffix" : "" } ], "type" : "article-journal", "volume" : "148" }, "uris" : [ "http://www.mendeley.com/documents/?uuid=0e6d7434-1651-44f1-9144-19859be0dede" ] }, { "id" : "ITEM-3",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3",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Li et al., 2018d; Zhang et al., 2019d)", "plainTextFormattedCitation" : "(Bennett and Walsh, 2015; Li et al., 2018d; Zhang et al., 2019d)", "previouslyFormattedCitation" : "(Bennett and Walsh, 2015; Li et al., 2018d; Zhang et al., 2019d)"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w:t>
            </w:r>
            <w:ins w:id="8076" w:author="Robin Matthews" w:date="2021-07-14T19:39:00Z">
              <w:r w:rsidR="00EB016F">
                <w:rPr>
                  <w:rFonts w:cs="Times New Roman"/>
                  <w:noProof/>
                  <w:color w:val="000000" w:themeColor="text1"/>
                  <w:sz w:val="16"/>
                  <w:szCs w:val="16"/>
                  <w:lang w:val="nb-NO"/>
                </w:rPr>
                <w:t>Bennett and Walsh, 2015; G. Li et al., 2018; X. Zhang et al., 2019</w:t>
              </w:r>
            </w:ins>
            <w:del w:id="8077" w:author="Robin Matthews" w:date="2021-07-14T19:39:00Z">
              <w:r w:rsidR="00A26296" w:rsidDel="00EB016F">
                <w:rPr>
                  <w:rFonts w:cs="Times New Roman"/>
                  <w:noProof/>
                  <w:color w:val="000000" w:themeColor="text1"/>
                  <w:sz w:val="16"/>
                  <w:szCs w:val="16"/>
                  <w:lang w:val="nb-NO"/>
                </w:rPr>
                <w:delText>Bennett and Walsh, 2015; Li et al., 2018d; Zhang et al., 2019d</w:delText>
              </w:r>
            </w:del>
            <w:r w:rsidR="00A26296">
              <w:rPr>
                <w:rFonts w:cs="Times New Roman"/>
                <w:noProof/>
                <w:color w:val="000000" w:themeColor="text1"/>
                <w:sz w:val="16"/>
                <w:szCs w:val="16"/>
                <w:lang w:val="nb-NO"/>
              </w:rPr>
              <w:t>)</w:t>
            </w:r>
            <w:r w:rsidRPr="00D424AA">
              <w:rPr>
                <w:rFonts w:cs="Times New Roman"/>
                <w:color w:val="000000" w:themeColor="text1"/>
                <w:sz w:val="16"/>
                <w:szCs w:val="16"/>
                <w:lang w:val="en-GB"/>
              </w:rPr>
              <w:fldChar w:fldCharType="end"/>
            </w:r>
            <w:commentRangeEnd w:id="8073"/>
            <w:r w:rsidR="00A26296">
              <w:rPr>
                <w:rStyle w:val="Marquedecommentaire"/>
              </w:rPr>
              <w:commentReference w:id="8073"/>
            </w:r>
            <w:r w:rsidRPr="00841A35">
              <w:rPr>
                <w:rFonts w:cs="Times New Roman"/>
                <w:color w:val="000000" w:themeColor="text1"/>
                <w:sz w:val="16"/>
                <w:szCs w:val="16"/>
                <w:lang w:val="nb-NO"/>
              </w:rPr>
              <w:t>.</w:t>
            </w:r>
          </w:p>
        </w:tc>
      </w:tr>
      <w:tr w:rsidR="00D376F0" w:rsidRPr="00F1665C" w14:paraId="2BC1F485" w14:textId="77777777" w:rsidTr="00723657">
        <w:tc>
          <w:tcPr>
            <w:tcW w:w="2158" w:type="dxa"/>
            <w:vMerge/>
          </w:tcPr>
          <w:p w14:paraId="5BC19947" w14:textId="77777777" w:rsidR="00D376F0" w:rsidRPr="00D424AA" w:rsidRDefault="00D376F0" w:rsidP="00D424AA">
            <w:pPr>
              <w:rPr>
                <w:rFonts w:cs="Times New Roman"/>
                <w:color w:val="000000" w:themeColor="text1"/>
                <w:sz w:val="16"/>
                <w:szCs w:val="16"/>
                <w:lang w:val="nb-NO"/>
              </w:rPr>
            </w:pPr>
          </w:p>
        </w:tc>
        <w:tc>
          <w:tcPr>
            <w:tcW w:w="2158" w:type="dxa"/>
            <w:tcBorders>
              <w:top w:val="dashed" w:sz="4" w:space="0" w:color="000000"/>
            </w:tcBorders>
            <w:shd w:val="clear" w:color="auto" w:fill="FF6365"/>
          </w:tcPr>
          <w:p w14:paraId="2D22145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increase in the intensity and frequency of hot extremes and decrease in the intensity and frequency of cold extremes</w:t>
            </w:r>
          </w:p>
        </w:tc>
        <w:tc>
          <w:tcPr>
            <w:tcW w:w="2158" w:type="dxa"/>
            <w:tcBorders>
              <w:top w:val="dashed" w:sz="4" w:space="0" w:color="000000"/>
            </w:tcBorders>
            <w:shd w:val="clear" w:color="auto" w:fill="FEC2B8"/>
          </w:tcPr>
          <w:p w14:paraId="0F73BF8D" w14:textId="77777777" w:rsidR="00D376F0" w:rsidRPr="00D424AA" w:rsidRDefault="00D376F0" w:rsidP="00D424AA">
            <w:pPr>
              <w:rPr>
                <w:rFonts w:cs="Times New Roman"/>
                <w:color w:val="000000" w:themeColor="text1"/>
                <w:sz w:val="16"/>
                <w:szCs w:val="16"/>
                <w:lang w:val="en-GB"/>
              </w:rPr>
            </w:pPr>
            <w:r w:rsidRPr="00D424AA">
              <w:rPr>
                <w:rFonts w:eastAsiaTheme="minorHAnsi" w:cs="Times New Roman"/>
                <w:i/>
                <w:color w:val="000000" w:themeColor="text1"/>
                <w:sz w:val="16"/>
                <w:szCs w:val="16"/>
                <w:lang w:val="en-GB" w:eastAsia="en-US"/>
              </w:rPr>
              <w:t xml:space="preserve">High confidence </w:t>
            </w:r>
            <w:r w:rsidRPr="00D424AA">
              <w:rPr>
                <w:rFonts w:eastAsiaTheme="minorHAnsi" w:cs="Times New Roman"/>
                <w:color w:val="000000" w:themeColor="text1"/>
                <w:sz w:val="16"/>
                <w:szCs w:val="16"/>
                <w:lang w:val="en-GB" w:eastAsia="en-US"/>
              </w:rPr>
              <w:t xml:space="preserve">in a human contribution to the observed increase in the intensity and frequency of hot extremes and decrease in the intensity and frequency of cold extremes </w:t>
            </w:r>
          </w:p>
        </w:tc>
        <w:tc>
          <w:tcPr>
            <w:tcW w:w="2158" w:type="dxa"/>
            <w:tcBorders>
              <w:top w:val="dashed" w:sz="4" w:space="0" w:color="000000"/>
            </w:tcBorders>
            <w:shd w:val="clear" w:color="auto" w:fill="FD9693"/>
          </w:tcPr>
          <w:p w14:paraId="66884B8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5C75D6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C580C7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78E22FD4" w14:textId="77777777" w:rsidR="00D376F0" w:rsidRPr="00D424AA" w:rsidRDefault="00D376F0" w:rsidP="00D424AA">
            <w:pPr>
              <w:rPr>
                <w:rFonts w:cs="Times New Roman"/>
                <w:color w:val="000000" w:themeColor="text1"/>
                <w:sz w:val="16"/>
                <w:szCs w:val="16"/>
                <w:lang w:val="en-GB"/>
              </w:rPr>
            </w:pPr>
          </w:p>
          <w:p w14:paraId="1851BD9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2E43BE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Very likely </w:t>
            </w:r>
            <w:r w:rsidRPr="00D424AA">
              <w:rPr>
                <w:rFonts w:cs="Times New Roman"/>
                <w:color w:val="000000" w:themeColor="text1"/>
                <w:sz w:val="16"/>
                <w:szCs w:val="16"/>
                <w:lang w:val="en-GB"/>
              </w:rPr>
              <w:t xml:space="preserve">(compared with pre-industrial) </w:t>
            </w:r>
          </w:p>
          <w:p w14:paraId="58DBD1A8"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FF6365"/>
          </w:tcPr>
          <w:p w14:paraId="0406FCB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B19B46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442B791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52D02EE2" w14:textId="77777777" w:rsidR="00D376F0" w:rsidRPr="00D424AA" w:rsidRDefault="00D376F0" w:rsidP="00D424AA">
            <w:pPr>
              <w:rPr>
                <w:rFonts w:cs="Times New Roman"/>
                <w:color w:val="000000" w:themeColor="text1"/>
                <w:sz w:val="16"/>
                <w:szCs w:val="16"/>
                <w:lang w:val="en-GB"/>
              </w:rPr>
            </w:pPr>
          </w:p>
          <w:p w14:paraId="17A3664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7298556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D0204"/>
          </w:tcPr>
          <w:p w14:paraId="59119B3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crease in the intensity and frequency of hot extremes: </w:t>
            </w:r>
          </w:p>
          <w:p w14:paraId="137DB4B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588A17A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p w14:paraId="44BB7A8D" w14:textId="77777777" w:rsidR="00D376F0" w:rsidRPr="00D424AA" w:rsidRDefault="00D376F0" w:rsidP="00D424AA">
            <w:pPr>
              <w:rPr>
                <w:rFonts w:cs="Times New Roman"/>
                <w:color w:val="000000" w:themeColor="text1"/>
                <w:sz w:val="16"/>
                <w:szCs w:val="16"/>
                <w:lang w:val="en-GB"/>
              </w:rPr>
            </w:pPr>
          </w:p>
          <w:p w14:paraId="6759553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Decrease in the intensity and frequency of cold extremes: </w:t>
            </w: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6927826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w:t>
            </w:r>
          </w:p>
        </w:tc>
      </w:tr>
    </w:tbl>
    <w:p w14:paraId="4ACE6304" w14:textId="77777777" w:rsidR="00D376F0" w:rsidRPr="00D424AA" w:rsidRDefault="00D376F0" w:rsidP="00841A35">
      <w:pPr>
        <w:rPr>
          <w:rFonts w:cs="Times New Roman"/>
          <w:lang w:val="en-GB"/>
        </w:rPr>
      </w:pPr>
    </w:p>
    <w:p w14:paraId="6AB95BFB" w14:textId="77777777" w:rsidR="00D376F0" w:rsidRPr="00D424AA" w:rsidRDefault="00D376F0" w:rsidP="00841A35">
      <w:pPr>
        <w:rPr>
          <w:rFonts w:cs="Times New Roman"/>
          <w:b/>
          <w:color w:val="000000" w:themeColor="text1"/>
          <w:lang w:val="en-GB"/>
        </w:rPr>
      </w:pPr>
      <w:r w:rsidRPr="00D424AA">
        <w:rPr>
          <w:rFonts w:cs="Times New Roman"/>
          <w:b/>
          <w:color w:val="000000" w:themeColor="text1"/>
          <w:lang w:val="en-GB"/>
        </w:rPr>
        <w:t>[END TABLE 11.19 HERE]</w:t>
      </w:r>
    </w:p>
    <w:p w14:paraId="640A899E" w14:textId="77777777" w:rsidR="00D376F0" w:rsidRPr="00D424AA" w:rsidRDefault="00D376F0" w:rsidP="00D424AA">
      <w:pPr>
        <w:rPr>
          <w:rFonts w:cs="Times New Roman"/>
          <w:b/>
          <w:color w:val="000000" w:themeColor="text1"/>
          <w:lang w:val="en-GB"/>
        </w:rPr>
      </w:pPr>
    </w:p>
    <w:p w14:paraId="034E5FA6" w14:textId="77777777" w:rsidR="00D376F0" w:rsidRPr="00D424AA" w:rsidRDefault="00D376F0" w:rsidP="00D424AA">
      <w:pPr>
        <w:rPr>
          <w:rFonts w:cs="Times New Roman"/>
          <w:b/>
          <w:color w:val="000000" w:themeColor="text1"/>
          <w:lang w:val="en-GB"/>
        </w:rPr>
      </w:pPr>
    </w:p>
    <w:p w14:paraId="70B81055"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20 HERE]</w:t>
      </w:r>
    </w:p>
    <w:p w14:paraId="60579373" w14:textId="77777777" w:rsidR="00D376F0" w:rsidRPr="00D424AA" w:rsidRDefault="00D376F0" w:rsidP="00D424AA">
      <w:pPr>
        <w:rPr>
          <w:rFonts w:cs="Times New Roman"/>
          <w:color w:val="000000" w:themeColor="text1"/>
          <w:sz w:val="20"/>
          <w:lang w:val="en-GB"/>
        </w:rPr>
      </w:pPr>
    </w:p>
    <w:p w14:paraId="1AC09C63" w14:textId="54ED8B7D" w:rsidR="00D376F0" w:rsidRPr="00D424AA" w:rsidRDefault="00D376F0" w:rsidP="00D6213A">
      <w:pPr>
        <w:pStyle w:val="AR6Chap11Table"/>
        <w:rPr>
          <w:lang w:val="en-GB"/>
        </w:rPr>
      </w:pPr>
      <w:r w:rsidRPr="00D424AA">
        <w:rPr>
          <w:lang w:val="en-GB"/>
        </w:rPr>
        <w:t xml:space="preserve">Observed trends, human contribution to observed trends, and projected changes at 1.5°C, 2°C and 4°C of global warming for heavy precipitation in North America, subdivided by AR6 regions. See Sections 11.9.1 and 11.9.3 for details </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8"/>
        <w:gridCol w:w="2158"/>
        <w:gridCol w:w="2158"/>
        <w:gridCol w:w="2158"/>
        <w:gridCol w:w="2159"/>
        <w:gridCol w:w="2159"/>
      </w:tblGrid>
      <w:tr w:rsidR="00D376F0" w:rsidRPr="00D424AA" w14:paraId="37D62B9C" w14:textId="77777777" w:rsidTr="00723657">
        <w:tc>
          <w:tcPr>
            <w:tcW w:w="2158" w:type="dxa"/>
            <w:vMerge w:val="restart"/>
            <w:vAlign w:val="center"/>
          </w:tcPr>
          <w:p w14:paraId="6A3C543C"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w:t>
            </w:r>
          </w:p>
        </w:tc>
        <w:tc>
          <w:tcPr>
            <w:tcW w:w="2158" w:type="dxa"/>
            <w:vMerge w:val="restart"/>
            <w:vAlign w:val="center"/>
          </w:tcPr>
          <w:p w14:paraId="27786C92"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2158" w:type="dxa"/>
            <w:vMerge w:val="restart"/>
            <w:vAlign w:val="center"/>
          </w:tcPr>
          <w:p w14:paraId="51E9F0A9"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Detection and attribution; event attribution</w:t>
            </w:r>
          </w:p>
        </w:tc>
        <w:tc>
          <w:tcPr>
            <w:tcW w:w="6476" w:type="dxa"/>
            <w:gridSpan w:val="3"/>
            <w:vAlign w:val="center"/>
          </w:tcPr>
          <w:p w14:paraId="16C25226"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D424AA" w14:paraId="31A8E0BC" w14:textId="77777777" w:rsidTr="00723657">
        <w:tc>
          <w:tcPr>
            <w:tcW w:w="2158" w:type="dxa"/>
            <w:vMerge/>
            <w:vAlign w:val="center"/>
          </w:tcPr>
          <w:p w14:paraId="2E53D52B"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61258FC3" w14:textId="77777777" w:rsidR="00D376F0" w:rsidRPr="00D424AA" w:rsidRDefault="00D376F0" w:rsidP="00D424AA">
            <w:pPr>
              <w:rPr>
                <w:rFonts w:cs="Times New Roman"/>
                <w:color w:val="000000" w:themeColor="text1"/>
                <w:sz w:val="16"/>
                <w:szCs w:val="16"/>
                <w:lang w:val="en-GB"/>
              </w:rPr>
            </w:pPr>
          </w:p>
        </w:tc>
        <w:tc>
          <w:tcPr>
            <w:tcW w:w="2158" w:type="dxa"/>
            <w:vMerge/>
            <w:vAlign w:val="center"/>
          </w:tcPr>
          <w:p w14:paraId="79090E11" w14:textId="77777777" w:rsidR="00D376F0" w:rsidRPr="00D424AA" w:rsidRDefault="00D376F0" w:rsidP="00D424AA">
            <w:pPr>
              <w:rPr>
                <w:rFonts w:cs="Times New Roman"/>
                <w:color w:val="000000" w:themeColor="text1"/>
                <w:sz w:val="16"/>
                <w:szCs w:val="16"/>
                <w:lang w:val="en-GB"/>
              </w:rPr>
            </w:pPr>
          </w:p>
        </w:tc>
        <w:tc>
          <w:tcPr>
            <w:tcW w:w="2158" w:type="dxa"/>
            <w:vAlign w:val="center"/>
          </w:tcPr>
          <w:p w14:paraId="6B6DA765"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159" w:type="dxa"/>
            <w:vAlign w:val="center"/>
          </w:tcPr>
          <w:p w14:paraId="68BBCC65"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159" w:type="dxa"/>
            <w:vAlign w:val="center"/>
          </w:tcPr>
          <w:p w14:paraId="079D1E87"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F1665C" w14:paraId="228CCA48" w14:textId="77777777" w:rsidTr="00723657">
        <w:tc>
          <w:tcPr>
            <w:tcW w:w="2158" w:type="dxa"/>
            <w:vMerge w:val="restart"/>
          </w:tcPr>
          <w:p w14:paraId="36C24EE9" w14:textId="77777777" w:rsidR="00D376F0" w:rsidRPr="00D424AA" w:rsidRDefault="00D376F0" w:rsidP="00841A35">
            <w:pPr>
              <w:rPr>
                <w:rFonts w:cs="Times New Roman"/>
                <w:color w:val="000000" w:themeColor="text1"/>
                <w:sz w:val="16"/>
                <w:szCs w:val="16"/>
                <w:lang w:val="en-GB"/>
              </w:rPr>
            </w:pPr>
            <w:bookmarkStart w:id="8078" w:name="_Hlk63163917"/>
            <w:r w:rsidRPr="00D424AA">
              <w:rPr>
                <w:rFonts w:cs="Times New Roman"/>
                <w:color w:val="000000" w:themeColor="text1"/>
                <w:sz w:val="16"/>
                <w:szCs w:val="16"/>
                <w:lang w:val="en-GB"/>
              </w:rPr>
              <w:t>All North America</w:t>
            </w:r>
          </w:p>
          <w:p w14:paraId="575A067A" w14:textId="77777777" w:rsidR="00D376F0" w:rsidRPr="00D424AA" w:rsidRDefault="00D376F0" w:rsidP="00D424AA">
            <w:pPr>
              <w:rPr>
                <w:rFonts w:cs="Times New Roman"/>
                <w:color w:val="000000" w:themeColor="text1"/>
                <w:sz w:val="16"/>
                <w:szCs w:val="16"/>
                <w:lang w:val="en-GB"/>
              </w:rPr>
            </w:pPr>
          </w:p>
          <w:p w14:paraId="33B75B40"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7EC5F6"/>
          </w:tcPr>
          <w:p w14:paraId="1C34736E" w14:textId="2AE7E8E7" w:rsidR="00D376F0" w:rsidRPr="006A2665"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eastAsia="en-CA"/>
              </w:rPr>
              <w:t xml:space="preserve">Significant intensification of heavy precipitation </w:t>
            </w:r>
            <w:ins w:id="8079" w:author="Robin Matthews" w:date="2021-07-14T19:07:00Z">
              <w:r w:rsidR="00A23524">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Sun et al., 2020a)", "manualFormatting" : "(Dunn et al., 2020; Sun et al., 2020b)", "plainTextFormattedCitation" : "(Dunn et al., 2020; Sun et al., 2020a)", "previouslyFormattedCitation" : "(Dunn et al., 2020; Sun et al., 2020a)" }, "properties" : { "noteIndex" : 0 }, "schema" : "https://github.com/citation-style-language/schema/raw/master/csl-citation.json" }</w:instrText>
            </w:r>
            <w:ins w:id="8080" w:author="Robin Matthews" w:date="2021-07-14T19:07:00Z">
              <w:r w:rsidR="00A23524">
                <w:rPr>
                  <w:rFonts w:cs="Times New Roman"/>
                  <w:sz w:val="16"/>
                  <w:szCs w:val="16"/>
                  <w:lang w:val="en-GB"/>
                </w:rPr>
                <w:fldChar w:fldCharType="separate"/>
              </w:r>
              <w:r w:rsidR="00A23524" w:rsidRPr="00E066CD">
                <w:rPr>
                  <w:rFonts w:cs="Times New Roman"/>
                  <w:noProof/>
                  <w:sz w:val="16"/>
                  <w:szCs w:val="16"/>
                  <w:lang w:val="en-GB"/>
                </w:rPr>
                <w:t>(Dunn et al., 2020; Sun et al., 2020</w:t>
              </w:r>
              <w:r w:rsidR="00A23524">
                <w:rPr>
                  <w:rFonts w:cs="Times New Roman"/>
                  <w:noProof/>
                  <w:sz w:val="16"/>
                  <w:szCs w:val="16"/>
                  <w:lang w:val="en-GB"/>
                </w:rPr>
                <w:t>b</w:t>
              </w:r>
              <w:r w:rsidR="00A23524" w:rsidRPr="00E066CD">
                <w:rPr>
                  <w:rFonts w:cs="Times New Roman"/>
                  <w:noProof/>
                  <w:sz w:val="16"/>
                  <w:szCs w:val="16"/>
                  <w:lang w:val="en-GB"/>
                </w:rPr>
                <w:t>)</w:t>
              </w:r>
              <w:r w:rsidR="00A23524">
                <w:rPr>
                  <w:rFonts w:cs="Times New Roman"/>
                  <w:sz w:val="16"/>
                  <w:szCs w:val="16"/>
                  <w:lang w:val="en-GB"/>
                </w:rPr>
                <w:fldChar w:fldCharType="end"/>
              </w:r>
            </w:ins>
            <w:commentRangeStart w:id="8081"/>
            <w:del w:id="8082" w:author="Robin Matthews" w:date="2021-07-14T19:07:00Z">
              <w:r w:rsidRPr="00D424AA" w:rsidDel="00A23524">
                <w:rPr>
                  <w:rFonts w:cs="Times New Roman"/>
                  <w:sz w:val="16"/>
                  <w:szCs w:val="16"/>
                  <w:lang w:val="en-GB"/>
                </w:rPr>
                <w:fldChar w:fldCharType="begin" w:fldLock="1"/>
              </w:r>
              <w:r w:rsidR="00AB36D4" w:rsidRPr="00A23524" w:rsidDel="00A23524">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RPr="00A23524" w:rsidDel="00A23524">
                <w:rPr>
                  <w:rFonts w:cs="Times New Roman"/>
                  <w:noProof/>
                  <w:sz w:val="16"/>
                  <w:szCs w:val="16"/>
                  <w:lang w:val="en-GB"/>
                </w:rPr>
                <w:delText>(Sun et al., 2020</w:delText>
              </w:r>
              <w:r w:rsidRPr="00D424AA" w:rsidDel="00A23524">
                <w:rPr>
                  <w:rFonts w:cs="Times New Roman"/>
                  <w:sz w:val="16"/>
                  <w:szCs w:val="16"/>
                  <w:lang w:val="en-GB"/>
                </w:rPr>
                <w:fldChar w:fldCharType="end"/>
              </w:r>
              <w:commentRangeEnd w:id="8081"/>
              <w:r w:rsidR="00A26296" w:rsidDel="00A23524">
                <w:rPr>
                  <w:rStyle w:val="Marquedecommentaire"/>
                </w:rPr>
                <w:commentReference w:id="8081"/>
              </w:r>
              <w:r w:rsidRPr="00841A35" w:rsidDel="00A23524">
                <w:rPr>
                  <w:rFonts w:cs="Times New Roman"/>
                  <w:sz w:val="16"/>
                  <w:szCs w:val="16"/>
                  <w:lang w:val="en-GB"/>
                </w:rPr>
                <w:delText xml:space="preserve">; </w:delText>
              </w:r>
              <w:commentRangeStart w:id="8083"/>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Dunn et al., 2020)</w:delText>
              </w:r>
              <w:r w:rsidRPr="00D424AA" w:rsidDel="00A23524">
                <w:rPr>
                  <w:rFonts w:cs="Times New Roman"/>
                  <w:sz w:val="16"/>
                  <w:szCs w:val="16"/>
                  <w:lang w:val="en-GB"/>
                </w:rPr>
                <w:fldChar w:fldCharType="end"/>
              </w:r>
            </w:del>
            <w:commentRangeEnd w:id="8083"/>
            <w:r w:rsidR="00A26296">
              <w:rPr>
                <w:rStyle w:val="Marquedecommentaire"/>
              </w:rPr>
              <w:commentReference w:id="8083"/>
            </w:r>
          </w:p>
        </w:tc>
        <w:tc>
          <w:tcPr>
            <w:tcW w:w="2158" w:type="dxa"/>
            <w:tcBorders>
              <w:top w:val="dashed" w:sz="4" w:space="0" w:color="000000"/>
            </w:tcBorders>
            <w:shd w:val="clear" w:color="auto" w:fill="7EC5F6"/>
          </w:tcPr>
          <w:p w14:paraId="233CF9E3" w14:textId="17796A25" w:rsidR="00D376F0" w:rsidRPr="00841A35" w:rsidDel="00A23524" w:rsidRDefault="00D376F0" w:rsidP="00DB48AC">
            <w:pPr>
              <w:rPr>
                <w:del w:id="8084" w:author="Robin Matthews" w:date="2021-07-14T19:07:00Z"/>
                <w:rFonts w:cs="Times New Roman"/>
                <w:sz w:val="16"/>
                <w:szCs w:val="16"/>
                <w:lang w:val="en-GB"/>
              </w:rPr>
            </w:pPr>
            <w:r w:rsidRPr="006A2665">
              <w:rPr>
                <w:rFonts w:cs="Times New Roman"/>
                <w:color w:val="000000" w:themeColor="text1"/>
                <w:sz w:val="16"/>
                <w:szCs w:val="16"/>
                <w:lang w:val="en-GB"/>
              </w:rPr>
              <w:t xml:space="preserve">Robust evidence of a human contribution to the </w:t>
            </w:r>
            <w:r w:rsidRPr="00D424AA">
              <w:rPr>
                <w:rFonts w:cs="Times New Roman"/>
                <w:color w:val="000000" w:themeColor="text1"/>
                <w:sz w:val="16"/>
                <w:szCs w:val="16"/>
                <w:lang w:val="en-GB"/>
              </w:rPr>
              <w:t xml:space="preserve">observed intensification of heavy precipitation </w:t>
            </w:r>
            <w:bookmarkStart w:id="8085" w:name="_Hlk77182051"/>
            <w:ins w:id="8086" w:author="Robin Matthews" w:date="2021-07-14T19:07:00Z">
              <w:r w:rsidR="00A23524">
                <w:rPr>
                  <w:rFonts w:cs="Times New Roman"/>
                  <w:sz w:val="16"/>
                  <w:szCs w:val="16"/>
                  <w:lang w:val="en-GB"/>
                </w:rPr>
                <w:fldChar w:fldCharType="begin" w:fldLock="1"/>
              </w:r>
            </w:ins>
            <w:r w:rsidR="00DB48AC">
              <w:rPr>
                <w:rFonts w:cs="Times New Roman"/>
                <w:sz w:val="16"/>
                <w:szCs w:val="16"/>
                <w:lang w:val="en-GB"/>
              </w:rPr>
              <w:instrText>ADDIN CSL_CITATION { "citationItems" : [ { "id" : "ITEM-1",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1",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id" : "ITEM-2",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u2010Ki", "non-dropping-particle" : "", "parse-names" : false, "suffix" : "" }, { "dropping-particle" : "", "family" : "Zhang", "given" : "Xuebin", "non-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2", "issue" : "12", "issued" : { "date-parts" : [ [ "2020", "6", "28" ] ] }, "note" : "From Duplicate 1 (Determining the Anthropogenic Greenhouse Gas Contribution to the Observed Intensification of Extreme Precipitation - Paik, Seungmok; Min, Seung-Ki; Zhang, Xuebin; Donat, Markus G; King, Andrew D; Sun, Qiaohong)\n\ndoi: 10.1029/2019GL086875", "page" : "e2019GL086875", "publisher" : "John Wiley &amp; Sons, Ltd", "title" : "Determining the Anthropogenic Greenhouse Gas Contribution to the Observed Intensification of Extreme Precipitation", "translator" : [ { "dropping-particle" : "", "family" : "S3341", "given" : "", "non-dropping-particle" : "", "parse-names" : false, "suffix" : "" } ], "type" : "article-journal", "volume" : "47" }, "uris" : [ "http://www.mendeley.com/documents/?uuid=e3703fbc-2003-484c-b8a0-2d68fce6b4af" ] } ], "mendeley" : { "formattedCitation" : "(Kirchmeier-Young and Zhang, 2020; Paik et al., 2020)", "plainTextFormattedCitation" : "(Kirchmeier-Young and Zhang, 2020; Paik et al., 2020)", "previouslyFormattedCitation" : "(Kirchmeier-Young and Zhang, 2020; Paik et al., 2020)" }, "properties" : { "noteIndex" : 0 }, "schema" : "https://github.com/citation-style-language/schema/raw/master/csl-citation.json" }</w:instrText>
            </w:r>
            <w:ins w:id="8087" w:author="Robin Matthews" w:date="2021-07-14T19:07:00Z">
              <w:r w:rsidR="00A23524">
                <w:rPr>
                  <w:rFonts w:cs="Times New Roman"/>
                  <w:sz w:val="16"/>
                  <w:szCs w:val="16"/>
                  <w:lang w:val="en-GB"/>
                </w:rPr>
                <w:fldChar w:fldCharType="separate"/>
              </w:r>
              <w:r w:rsidR="00A23524" w:rsidRPr="00E066CD">
                <w:rPr>
                  <w:rFonts w:cs="Times New Roman"/>
                  <w:noProof/>
                  <w:sz w:val="16"/>
                  <w:szCs w:val="16"/>
                  <w:lang w:val="en-GB"/>
                </w:rPr>
                <w:t>(Kirchmeier-Young and Zhang, 2020; Paik et al., 2020)</w:t>
              </w:r>
              <w:r w:rsidR="00A23524">
                <w:rPr>
                  <w:rFonts w:cs="Times New Roman"/>
                  <w:sz w:val="16"/>
                  <w:szCs w:val="16"/>
                  <w:lang w:val="en-GB"/>
                </w:rPr>
                <w:fldChar w:fldCharType="end"/>
              </w:r>
            </w:ins>
            <w:commentRangeStart w:id="8088"/>
            <w:del w:id="8089" w:author="Robin Matthews" w:date="2021-07-14T19:07:00Z">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1",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Kirchmeier-Young and Zhang, 2020)", "manualFormatting" : "(Kirchmeier-Young and Zhang, 2020", "plainTextFormattedCitation" : "(Kirchmeier-Young and Zhang, 2020)", "previouslyFormattedCitation" : "(Kirchmeier-Young and Zhang, 2020)"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Kirchmeier-Young and Zhang, 2020</w:delText>
              </w:r>
              <w:r w:rsidRPr="00D424AA" w:rsidDel="00A23524">
                <w:rPr>
                  <w:rFonts w:cs="Times New Roman"/>
                  <w:sz w:val="16"/>
                  <w:szCs w:val="16"/>
                  <w:lang w:val="en-GB"/>
                </w:rPr>
                <w:fldChar w:fldCharType="end"/>
              </w:r>
              <w:commentRangeEnd w:id="8088"/>
              <w:r w:rsidR="00A26296" w:rsidDel="00A23524">
                <w:rPr>
                  <w:rStyle w:val="Marquedecommentaire"/>
                </w:rPr>
                <w:commentReference w:id="8088"/>
              </w:r>
              <w:r w:rsidRPr="00841A35" w:rsidDel="00A23524">
                <w:rPr>
                  <w:rFonts w:cs="Times New Roman"/>
                  <w:sz w:val="16"/>
                  <w:szCs w:val="16"/>
                  <w:lang w:val="en-GB"/>
                </w:rPr>
                <w:delText xml:space="preserve">; </w:delText>
              </w:r>
              <w:commentRangeStart w:id="8090"/>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u2010Ki", "non-dropping-particle" : "", "parse-names" : false, "suffix" : "" }, { "dropping-particle" : "", "family" : "Zhang", "given" : "Xuebin", "non-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From Duplicate 1 (Determining the Anthropogenic Greenhouse Gas Contribution to the Observed Intensification of Extreme Precipitation - Paik, Seungmok; Min, Seung-Ki; Zhang, Xuebin; Donat, Markus G; King, Andrew D; Sun, Qiaohong)\n\ndoi: 10.1029/2019GL086875", "page" : "e2019GL086875", "publisher" : "John Wiley &amp; Sons, Ltd", "title" : "Determining the Anthropogenic Greenhouse Gas Contribution to the Observed Intensification of Extreme Precipitation", "translator" : [ { "dropping-particle" : "", "family" : "S3341", "given" : "", "non-dropping-particle" : "", "parse-names" : false, "suffix" : "" } ], "type" : "article-journal", "volume" : "47" }, "uris" : [ "http://www.mendeley.com/documents/?uuid=e3703fbc-2003-484c-b8a0-2d68fce6b4af" ] } ], "mendeley" : { "formattedCitation" : "(Paik et al., 2020)", "manualFormatting" : "Paik et al., 2020)", "plainTextFormattedCitation" : "(Paik et al., 2020)", "previouslyFormattedCitation" : "(Paik et al., 2020)"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Paik et al., 2020)</w:delText>
              </w:r>
              <w:r w:rsidRPr="00D424AA" w:rsidDel="00A23524">
                <w:rPr>
                  <w:rFonts w:cs="Times New Roman"/>
                  <w:sz w:val="16"/>
                  <w:szCs w:val="16"/>
                  <w:lang w:val="en-GB"/>
                </w:rPr>
                <w:fldChar w:fldCharType="end"/>
              </w:r>
              <w:commentRangeEnd w:id="8090"/>
              <w:r w:rsidR="00A26296" w:rsidDel="00A23524">
                <w:rPr>
                  <w:rStyle w:val="Marquedecommentaire"/>
                </w:rPr>
                <w:commentReference w:id="8090"/>
              </w:r>
            </w:del>
          </w:p>
          <w:bookmarkEnd w:id="8085"/>
          <w:p w14:paraId="754B3268" w14:textId="77777777" w:rsidR="00D376F0" w:rsidRPr="00D424AA" w:rsidRDefault="00D376F0" w:rsidP="00037826">
            <w:pPr>
              <w:rPr>
                <w:rFonts w:cs="Times New Roman"/>
                <w:color w:val="000000" w:themeColor="text1"/>
                <w:sz w:val="16"/>
                <w:szCs w:val="16"/>
                <w:lang w:val="en-GB" w:eastAsia="en-CA"/>
              </w:rPr>
            </w:pPr>
          </w:p>
        </w:tc>
        <w:tc>
          <w:tcPr>
            <w:tcW w:w="2158" w:type="dxa"/>
            <w:tcBorders>
              <w:top w:val="dashed" w:sz="4" w:space="0" w:color="000000"/>
            </w:tcBorders>
            <w:shd w:val="clear" w:color="auto" w:fill="7EC5F6"/>
          </w:tcPr>
          <w:p w14:paraId="60D9C1C8" w14:textId="7ADA86AC"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8091"/>
            <w:r w:rsidRPr="00D424AA">
              <w:rPr>
                <w:rFonts w:cs="Times New Roman"/>
                <w:sz w:val="16"/>
                <w:szCs w:val="16"/>
                <w:lang w:val="en-GB"/>
              </w:rPr>
              <w:fldChar w:fldCharType="begin" w:fldLock="1"/>
            </w:r>
            <w:ins w:id="8092" w:author="Robin Matthews" w:date="2021-07-14T17:39:00Z">
              <w:r w:rsidR="00D50B0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093" w:author="Robin Matthews" w:date="2021-07-14T17:39:00Z">
              <w:r w:rsidR="00FC4C2D" w:rsidDel="00D50B0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094" w:author="Robin Matthews" w:date="2021-07-14T17:39:00Z">
              <w:r w:rsidR="00A26296" w:rsidDel="00D50B01">
                <w:rPr>
                  <w:rFonts w:cs="Times New Roman"/>
                  <w:noProof/>
                  <w:sz w:val="16"/>
                  <w:szCs w:val="16"/>
                  <w:lang w:val="en-GB"/>
                </w:rPr>
                <w:delText>Li et al., 2020a</w:delText>
              </w:r>
            </w:del>
            <w:ins w:id="8095"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091"/>
            <w:r w:rsidR="00A26296">
              <w:rPr>
                <w:rStyle w:val="Marquedecommentaire"/>
              </w:rPr>
              <w:commentReference w:id="8091"/>
            </w:r>
            <w:r w:rsidRPr="00841A35">
              <w:rPr>
                <w:rFonts w:cs="Times New Roman"/>
                <w:color w:val="000000" w:themeColor="text1"/>
                <w:sz w:val="16"/>
                <w:szCs w:val="16"/>
                <w:lang w:val="en-GB"/>
              </w:rPr>
              <w:t xml:space="preserve">. Median increase of more than 2% in the 50-year Rx1day and Rx5day events compared to the 1°C warming level </w:t>
            </w:r>
            <w:commentRangeStart w:id="809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097" w:author="Robin Matthews" w:date="2021-07-14T17:39:00Z">
              <w:r w:rsidR="00A26296" w:rsidDel="00D50B01">
                <w:rPr>
                  <w:rFonts w:cs="Times New Roman"/>
                  <w:noProof/>
                  <w:sz w:val="16"/>
                  <w:szCs w:val="16"/>
                  <w:lang w:val="en-GB"/>
                </w:rPr>
                <w:delText>Li et al., 2020a</w:delText>
              </w:r>
            </w:del>
            <w:ins w:id="8098"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096"/>
            <w:r w:rsidR="00A26296">
              <w:rPr>
                <w:rStyle w:val="Marquedecommentaire"/>
              </w:rPr>
              <w:commentReference w:id="8096"/>
            </w:r>
            <w:r w:rsidRPr="006A2665">
              <w:rPr>
                <w:rFonts w:cs="Times New Roman"/>
                <w:color w:val="000000" w:themeColor="text1"/>
                <w:sz w:val="16"/>
                <w:szCs w:val="16"/>
                <w:lang w:val="en-GB"/>
              </w:rPr>
              <w:t xml:space="preserve"> </w:t>
            </w:r>
          </w:p>
        </w:tc>
        <w:tc>
          <w:tcPr>
            <w:tcW w:w="2159" w:type="dxa"/>
            <w:tcBorders>
              <w:top w:val="dashed" w:sz="4" w:space="0" w:color="000000"/>
            </w:tcBorders>
            <w:shd w:val="clear" w:color="auto" w:fill="42AEF0"/>
          </w:tcPr>
          <w:p w14:paraId="1CEBF531" w14:textId="3F9BCC7E" w:rsidR="00D376F0" w:rsidRPr="006A266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 robust increase in the </w:t>
            </w:r>
            <w:r w:rsidRPr="00D424AA">
              <w:rPr>
                <w:rFonts w:cs="Times New Roman"/>
                <w:color w:val="000000" w:themeColor="text1"/>
                <w:sz w:val="16"/>
                <w:szCs w:val="16"/>
                <w:lang w:val="en-GB"/>
              </w:rPr>
              <w:t xml:space="preserve">intensity and frequency of heavy precipitation </w:t>
            </w:r>
            <w:commentRangeStart w:id="8099"/>
            <w:r w:rsidRPr="00D424AA">
              <w:rPr>
                <w:rFonts w:cs="Times New Roman"/>
                <w:sz w:val="16"/>
                <w:szCs w:val="16"/>
                <w:lang w:val="en-GB"/>
              </w:rPr>
              <w:fldChar w:fldCharType="begin" w:fldLock="1"/>
            </w:r>
            <w:ins w:id="8100" w:author="Robin Matthews" w:date="2021-07-14T17:39:00Z">
              <w:r w:rsidR="00D50B0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101" w:author="Robin Matthews" w:date="2021-07-14T17:39:00Z">
              <w:r w:rsidR="00FC4C2D" w:rsidDel="00D50B0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102" w:author="Robin Matthews" w:date="2021-07-14T17:39:00Z">
              <w:r w:rsidR="00A26296" w:rsidDel="00D50B01">
                <w:rPr>
                  <w:rFonts w:cs="Times New Roman"/>
                  <w:noProof/>
                  <w:sz w:val="16"/>
                  <w:szCs w:val="16"/>
                  <w:lang w:val="en-GB"/>
                </w:rPr>
                <w:delText>Li et al., 2020a</w:delText>
              </w:r>
            </w:del>
            <w:ins w:id="8103"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099"/>
            <w:r w:rsidR="00A26296">
              <w:rPr>
                <w:rStyle w:val="Marquedecommentaire"/>
              </w:rPr>
              <w:commentReference w:id="8099"/>
            </w:r>
            <w:r w:rsidRPr="00841A35">
              <w:rPr>
                <w:rFonts w:cs="Times New Roman"/>
                <w:color w:val="000000" w:themeColor="text1"/>
                <w:sz w:val="16"/>
                <w:szCs w:val="16"/>
                <w:lang w:val="en-GB"/>
              </w:rPr>
              <w:t xml:space="preserve">. Median increase of more than 6% in the 50-year Rx1day and Rx5day events compared to the 1°C warming level </w:t>
            </w:r>
            <w:commentRangeStart w:id="810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105" w:author="Robin Matthews" w:date="2021-07-14T17:39:00Z">
              <w:r w:rsidR="00A26296" w:rsidDel="00D50B01">
                <w:rPr>
                  <w:rFonts w:cs="Times New Roman"/>
                  <w:noProof/>
                  <w:sz w:val="16"/>
                  <w:szCs w:val="16"/>
                  <w:lang w:val="en-GB"/>
                </w:rPr>
                <w:delText>Li et al., 2020a</w:delText>
              </w:r>
            </w:del>
            <w:ins w:id="8106"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104"/>
            <w:r w:rsidR="00A26296">
              <w:rPr>
                <w:rStyle w:val="Marquedecommentaire"/>
              </w:rPr>
              <w:commentReference w:id="8104"/>
            </w:r>
            <w:r w:rsidRPr="006A2665">
              <w:rPr>
                <w:rFonts w:cs="Times New Roman"/>
                <w:color w:val="000000" w:themeColor="text1"/>
                <w:sz w:val="16"/>
                <w:szCs w:val="16"/>
                <w:lang w:val="en-GB"/>
              </w:rPr>
              <w:t xml:space="preserve"> </w:t>
            </w:r>
          </w:p>
        </w:tc>
        <w:tc>
          <w:tcPr>
            <w:tcW w:w="2159" w:type="dxa"/>
            <w:tcBorders>
              <w:top w:val="dashed" w:sz="4" w:space="0" w:color="000000"/>
            </w:tcBorders>
            <w:shd w:val="clear" w:color="auto" w:fill="1F4E79"/>
          </w:tcPr>
          <w:p w14:paraId="232A22FB" w14:textId="6B47AAE5" w:rsidR="00D376F0" w:rsidRPr="00841A35"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project a robust increase in the </w:t>
            </w:r>
            <w:r w:rsidRPr="00D424AA">
              <w:rPr>
                <w:rFonts w:cs="Times New Roman"/>
                <w:color w:val="000000" w:themeColor="text1"/>
                <w:sz w:val="16"/>
                <w:szCs w:val="16"/>
                <w:lang w:val="en-GB"/>
              </w:rPr>
              <w:t xml:space="preserve">intensity and frequency of heavy precipitation </w:t>
            </w:r>
            <w:commentRangeStart w:id="810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108" w:author="Robin Matthews" w:date="2021-07-14T17:39:00Z">
              <w:r w:rsidR="00A26296" w:rsidDel="00D50B01">
                <w:rPr>
                  <w:rFonts w:cs="Times New Roman"/>
                  <w:noProof/>
                  <w:sz w:val="16"/>
                  <w:szCs w:val="16"/>
                  <w:lang w:val="en-GB"/>
                </w:rPr>
                <w:delText>Li et al., 2020a</w:delText>
              </w:r>
            </w:del>
            <w:ins w:id="8109"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107"/>
            <w:r w:rsidR="00A26296">
              <w:rPr>
                <w:rStyle w:val="Marquedecommentaire"/>
              </w:rPr>
              <w:commentReference w:id="8107"/>
            </w:r>
            <w:r w:rsidRPr="00841A35">
              <w:rPr>
                <w:rFonts w:cs="Times New Roman"/>
                <w:color w:val="000000" w:themeColor="text1"/>
                <w:sz w:val="16"/>
                <w:szCs w:val="16"/>
                <w:lang w:val="en-GB"/>
              </w:rPr>
              <w:t xml:space="preserve">. Median increase of more than 15% in the 50-year Rx1day </w:t>
            </w:r>
            <w:r w:rsidRPr="00D424AA">
              <w:rPr>
                <w:rFonts w:cs="Times New Roman"/>
                <w:color w:val="000000" w:themeColor="text1"/>
                <w:sz w:val="16"/>
                <w:szCs w:val="16"/>
                <w:lang w:val="en-GB"/>
              </w:rPr>
              <w:t xml:space="preserve">and Rx5day events compared to the 1°C warming level </w:t>
            </w:r>
            <w:commentRangeStart w:id="811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111" w:author="Robin Matthews" w:date="2021-07-14T17:39:00Z">
              <w:r w:rsidR="00A26296" w:rsidDel="00D50B01">
                <w:rPr>
                  <w:rFonts w:cs="Times New Roman"/>
                  <w:noProof/>
                  <w:sz w:val="16"/>
                  <w:szCs w:val="16"/>
                  <w:lang w:val="en-GB"/>
                </w:rPr>
                <w:delText>Li et al., 2020a</w:delText>
              </w:r>
            </w:del>
            <w:ins w:id="8112"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110"/>
            <w:r w:rsidR="00A26296">
              <w:rPr>
                <w:rStyle w:val="Marquedecommentaire"/>
              </w:rPr>
              <w:commentReference w:id="8110"/>
            </w:r>
          </w:p>
        </w:tc>
      </w:tr>
      <w:bookmarkEnd w:id="8078"/>
      <w:tr w:rsidR="00D376F0" w:rsidRPr="00F1665C" w14:paraId="3B20ECD9" w14:textId="77777777" w:rsidTr="00723657">
        <w:tc>
          <w:tcPr>
            <w:tcW w:w="2158" w:type="dxa"/>
            <w:vMerge/>
          </w:tcPr>
          <w:p w14:paraId="0E38F07F"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7EC5F6"/>
          </w:tcPr>
          <w:p w14:paraId="396EDE6D" w14:textId="77777777" w:rsidR="00D376F0" w:rsidRPr="00D424AA" w:rsidRDefault="00D376F0" w:rsidP="00D424AA">
            <w:pPr>
              <w:rPr>
                <w:rFonts w:cs="Times New Roman"/>
                <w:color w:val="000000" w:themeColor="text1"/>
                <w:sz w:val="16"/>
                <w:szCs w:val="16"/>
                <w:lang w:val="en-GB"/>
              </w:rPr>
            </w:pPr>
            <w:bookmarkStart w:id="8113" w:name="_Hlk64953830"/>
            <w:r w:rsidRPr="00D424AA">
              <w:rPr>
                <w:rFonts w:cs="Times New Roman"/>
                <w:i/>
                <w:color w:val="000000" w:themeColor="text1"/>
                <w:sz w:val="16"/>
                <w:szCs w:val="16"/>
                <w:lang w:val="en-GB"/>
              </w:rPr>
              <w:t xml:space="preserve">Likely </w:t>
            </w:r>
            <w:r w:rsidRPr="00D424AA">
              <w:rPr>
                <w:rFonts w:cs="Times New Roman"/>
                <w:color w:val="000000" w:themeColor="text1"/>
                <w:sz w:val="16"/>
                <w:szCs w:val="16"/>
                <w:lang w:val="en-GB"/>
              </w:rPr>
              <w:t xml:space="preserve">intensification of heavy precipitation </w:t>
            </w:r>
            <w:bookmarkEnd w:id="8113"/>
          </w:p>
        </w:tc>
        <w:tc>
          <w:tcPr>
            <w:tcW w:w="2158" w:type="dxa"/>
            <w:tcBorders>
              <w:top w:val="dashed" w:sz="4" w:space="0" w:color="000000"/>
            </w:tcBorders>
            <w:shd w:val="clear" w:color="auto" w:fill="7EC5F6"/>
          </w:tcPr>
          <w:p w14:paraId="6D57CE77" w14:textId="77777777" w:rsidR="00D376F0" w:rsidRPr="00D424AA" w:rsidRDefault="00D376F0" w:rsidP="00D424AA">
            <w:pPr>
              <w:rPr>
                <w:rFonts w:cs="Times New Roman"/>
                <w:color w:val="000000" w:themeColor="text1"/>
                <w:sz w:val="16"/>
                <w:szCs w:val="16"/>
                <w:lang w:val="en-GB"/>
              </w:rPr>
            </w:pPr>
            <w:bookmarkStart w:id="8114" w:name="_Hlk64953781"/>
            <w:r w:rsidRPr="00D424AA">
              <w:rPr>
                <w:rFonts w:cs="Times New Roman"/>
                <w:color w:val="000000" w:themeColor="text1"/>
                <w:sz w:val="16"/>
                <w:szCs w:val="16"/>
                <w:lang w:val="en-GB" w:eastAsia="en-CA"/>
              </w:rPr>
              <w:t xml:space="preserve">Human influence </w:t>
            </w:r>
            <w:r w:rsidRPr="00D424AA">
              <w:rPr>
                <w:rFonts w:cs="Times New Roman"/>
                <w:i/>
                <w:color w:val="000000" w:themeColor="text1"/>
                <w:sz w:val="16"/>
                <w:szCs w:val="16"/>
                <w:lang w:val="en-GB" w:eastAsia="en-CA"/>
              </w:rPr>
              <w:t xml:space="preserve">likely </w:t>
            </w:r>
            <w:r w:rsidRPr="00D424AA">
              <w:rPr>
                <w:rFonts w:cs="Times New Roman"/>
                <w:color w:val="000000" w:themeColor="text1"/>
                <w:sz w:val="16"/>
                <w:szCs w:val="16"/>
                <w:lang w:val="en-GB" w:eastAsia="en-CA"/>
              </w:rPr>
              <w:t>contributed to the observed intensification of heavy precipitation</w:t>
            </w:r>
            <w:bookmarkEnd w:id="8114"/>
          </w:p>
        </w:tc>
        <w:tc>
          <w:tcPr>
            <w:tcW w:w="2158" w:type="dxa"/>
            <w:tcBorders>
              <w:top w:val="dashed" w:sz="4" w:space="0" w:color="000000"/>
            </w:tcBorders>
            <w:shd w:val="clear" w:color="auto" w:fill="7EC5F6"/>
          </w:tcPr>
          <w:p w14:paraId="5C98A76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75A5A0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103DA3C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27C1CBB6" w14:textId="77777777" w:rsidR="00D376F0" w:rsidRPr="00D424AA" w:rsidRDefault="00D376F0" w:rsidP="00D424AA">
            <w:pPr>
              <w:rPr>
                <w:rFonts w:cs="Times New Roman"/>
                <w:color w:val="000000" w:themeColor="text1"/>
                <w:sz w:val="16"/>
                <w:szCs w:val="16"/>
                <w:lang w:val="en-GB"/>
              </w:rPr>
            </w:pPr>
          </w:p>
          <w:p w14:paraId="50B0CF98"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42AEF0"/>
          </w:tcPr>
          <w:p w14:paraId="2A18E93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8B6B0A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3A3C4D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2CC27113" w14:textId="77777777" w:rsidR="00D376F0" w:rsidRPr="00D424AA" w:rsidRDefault="00D376F0" w:rsidP="00D424AA">
            <w:pPr>
              <w:rPr>
                <w:rFonts w:cs="Times New Roman"/>
                <w:color w:val="000000" w:themeColor="text1"/>
                <w:sz w:val="16"/>
                <w:szCs w:val="16"/>
                <w:lang w:val="en-GB"/>
              </w:rPr>
            </w:pPr>
          </w:p>
          <w:p w14:paraId="3A78B60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1F4E79"/>
          </w:tcPr>
          <w:p w14:paraId="43EAFE82"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932994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the recent past (1995-2014))</w:t>
            </w:r>
          </w:p>
          <w:p w14:paraId="152EAFF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3D06E310" w14:textId="77777777" w:rsidTr="00723657">
        <w:tc>
          <w:tcPr>
            <w:tcW w:w="2158" w:type="dxa"/>
            <w:vMerge w:val="restart"/>
          </w:tcPr>
          <w:p w14:paraId="792B0610"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orth Central America</w:t>
            </w:r>
          </w:p>
          <w:p w14:paraId="02948DB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NCA)</w:t>
            </w:r>
          </w:p>
          <w:p w14:paraId="180DBA11" w14:textId="77777777" w:rsidR="00D376F0" w:rsidRPr="00D424AA" w:rsidRDefault="00D376F0" w:rsidP="00D424AA">
            <w:pPr>
              <w:rPr>
                <w:rFonts w:cs="Times New Roman"/>
                <w:color w:val="000000" w:themeColor="text1"/>
                <w:sz w:val="16"/>
                <w:szCs w:val="16"/>
                <w:lang w:val="en-GB"/>
              </w:rPr>
            </w:pPr>
          </w:p>
          <w:p w14:paraId="61A7D91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7F3F6F89" w14:textId="7B902E12" w:rsidR="00D376F0" w:rsidRPr="00D424AA" w:rsidDel="00A23524" w:rsidRDefault="00D376F0" w:rsidP="00DB48AC">
            <w:pPr>
              <w:rPr>
                <w:del w:id="8115" w:author="Robin Matthews" w:date="2021-07-14T19:05:00Z"/>
                <w:rFonts w:cs="Times New Roman"/>
                <w:sz w:val="16"/>
                <w:szCs w:val="16"/>
                <w:lang w:val="en-GB"/>
              </w:rPr>
            </w:pPr>
            <w:r w:rsidRPr="00D424AA">
              <w:rPr>
                <w:rFonts w:cs="Times New Roman"/>
                <w:color w:val="000000" w:themeColor="text1"/>
                <w:sz w:val="16"/>
                <w:szCs w:val="16"/>
                <w:lang w:val="en-GB"/>
              </w:rPr>
              <w:t xml:space="preserve">Trends are generally not significant </w:t>
            </w:r>
            <w:ins w:id="8116" w:author="Robin Matthews" w:date="2021-07-14T19:05:00Z">
              <w:r w:rsidR="00A23524">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3",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4", "itemData" : { "DOI" : "10.1007/s00704-018-2620-4", "ISSN" : "0177-798X",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4", "issue" : "1-2", "issued" : { "date-parts" : [ [ "2019", "7", "20" ] ] }, "page" : "775-790", "title" : "Trends of climate change indices in some Mexican cities from 1980 to 2010", "translator" : [ { "dropping-particle" : "", "family" : "S2633", "given" : "", "non-dropping-particle" : "", "parse-names" : false, "suffix" : "" } ], "type" : "article-journal", "volume" : "137" }, "uris" : [ "http://www.mendeley.com/documents/?uuid=e492425f-8ce2-45a8-b18b-1be75212f9ea" ] } ], "mendeley" : { "formattedCitation" : "(Donat et al., 2016a; Garc\u00eda-Cueto et al., 2019; Dunn et al., 2020; Sun et al., 2020a)", "manualFormatting" : "(Donat et al., 2016; Garc\u00eda-Cueto et al., 2019; Dunn et al., 2020; Sun et al., 2020b)", "plainTextFormattedCitation" : "(Donat et al., 2016a; Garc\u00eda-Cueto et al., 2019; Dunn et al., 2020; Sun et al., 2020a)", "previouslyFormattedCitation" : "(Donat et al., 2016a; Garc\u00eda-Cueto et al., 2019; Dunn et al., 2020; Sun et al., 2020a)" }, "properties" : { "noteIndex" : 0 }, "schema" : "https://github.com/citation-style-language/schema/raw/master/csl-citation.json" }</w:instrText>
            </w:r>
            <w:ins w:id="8117" w:author="Robin Matthews" w:date="2021-07-14T19:05:00Z">
              <w:r w:rsidR="00A23524">
                <w:rPr>
                  <w:rFonts w:cs="Times New Roman"/>
                  <w:sz w:val="16"/>
                  <w:szCs w:val="16"/>
                  <w:lang w:val="en-GB"/>
                </w:rPr>
                <w:fldChar w:fldCharType="separate"/>
              </w:r>
              <w:r w:rsidR="00A23524" w:rsidRPr="00E066CD">
                <w:rPr>
                  <w:rFonts w:cs="Times New Roman"/>
                  <w:noProof/>
                  <w:sz w:val="16"/>
                  <w:szCs w:val="16"/>
                  <w:lang w:val="en-GB"/>
                </w:rPr>
                <w:t>(Donat et al., 2016; García-Cueto et al., 2019; Dunn et al., 2020; Sun et al., 2020</w:t>
              </w:r>
              <w:r w:rsidR="00A23524">
                <w:rPr>
                  <w:rFonts w:cs="Times New Roman"/>
                  <w:noProof/>
                  <w:sz w:val="16"/>
                  <w:szCs w:val="16"/>
                  <w:lang w:val="en-GB"/>
                </w:rPr>
                <w:t>b</w:t>
              </w:r>
              <w:r w:rsidR="00A23524" w:rsidRPr="00E066CD">
                <w:rPr>
                  <w:rFonts w:cs="Times New Roman"/>
                  <w:noProof/>
                  <w:sz w:val="16"/>
                  <w:szCs w:val="16"/>
                  <w:lang w:val="en-GB"/>
                </w:rPr>
                <w:t>)</w:t>
              </w:r>
              <w:r w:rsidR="00A23524">
                <w:rPr>
                  <w:rFonts w:cs="Times New Roman"/>
                  <w:sz w:val="16"/>
                  <w:szCs w:val="16"/>
                  <w:lang w:val="en-GB"/>
                </w:rPr>
                <w:fldChar w:fldCharType="end"/>
              </w:r>
            </w:ins>
            <w:commentRangeStart w:id="8118"/>
            <w:del w:id="8119" w:author="Robin Matthews" w:date="2021-07-14T19:05:00Z">
              <w:r w:rsidRPr="00D424AA" w:rsidDel="00A23524">
                <w:rPr>
                  <w:rFonts w:cs="Times New Roman"/>
                  <w:sz w:val="16"/>
                  <w:szCs w:val="16"/>
                  <w:lang w:val="en-GB"/>
                </w:rPr>
                <w:fldChar w:fldCharType="begin" w:fldLock="1"/>
              </w:r>
              <w:r w:rsidR="00AB36D4" w:rsidDel="00A23524">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Sun et al., 2020</w:delText>
              </w:r>
              <w:r w:rsidRPr="00D424AA" w:rsidDel="00A23524">
                <w:rPr>
                  <w:rFonts w:cs="Times New Roman"/>
                  <w:sz w:val="16"/>
                  <w:szCs w:val="16"/>
                  <w:lang w:val="en-GB"/>
                </w:rPr>
                <w:fldChar w:fldCharType="end"/>
              </w:r>
              <w:commentRangeEnd w:id="8118"/>
              <w:r w:rsidR="00A26296" w:rsidDel="00A23524">
                <w:rPr>
                  <w:rStyle w:val="Marquedecommentaire"/>
                </w:rPr>
                <w:commentReference w:id="8118"/>
              </w:r>
              <w:r w:rsidRPr="00841A35" w:rsidDel="00A23524">
                <w:rPr>
                  <w:rFonts w:cs="Times New Roman"/>
                  <w:sz w:val="16"/>
                  <w:szCs w:val="16"/>
                  <w:lang w:val="en-GB"/>
                </w:rPr>
                <w:delText xml:space="preserve">; </w:delText>
              </w:r>
            </w:del>
          </w:p>
          <w:commentRangeStart w:id="8120"/>
          <w:p w14:paraId="3FA6DF78" w14:textId="10049ADE" w:rsidR="00D376F0" w:rsidRPr="00841A35" w:rsidRDefault="00D376F0" w:rsidP="00037826">
            <w:pPr>
              <w:rPr>
                <w:rFonts w:cs="Times New Roman"/>
                <w:color w:val="000000" w:themeColor="text1"/>
                <w:sz w:val="16"/>
                <w:szCs w:val="16"/>
                <w:lang w:val="nb-NO"/>
              </w:rPr>
            </w:pPr>
            <w:del w:id="8121" w:author="Robin Matthews" w:date="2021-07-14T19:05:00Z">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nb-NO"/>
                </w:rPr>
                <w:delText>Dunn et al., 2020</w:delText>
              </w:r>
              <w:r w:rsidRPr="00D424AA" w:rsidDel="00A23524">
                <w:rPr>
                  <w:rFonts w:cs="Times New Roman"/>
                  <w:sz w:val="16"/>
                  <w:szCs w:val="16"/>
                  <w:lang w:val="en-GB"/>
                </w:rPr>
                <w:fldChar w:fldCharType="end"/>
              </w:r>
              <w:commentRangeEnd w:id="8120"/>
              <w:r w:rsidR="00A26296" w:rsidDel="00A23524">
                <w:rPr>
                  <w:rStyle w:val="Marquedecommentaire"/>
                </w:rPr>
                <w:commentReference w:id="8120"/>
              </w:r>
              <w:r w:rsidRPr="00841A35" w:rsidDel="00A23524">
                <w:rPr>
                  <w:rFonts w:cs="Times New Roman"/>
                  <w:sz w:val="16"/>
                  <w:szCs w:val="16"/>
                  <w:lang w:val="nb-NO"/>
                </w:rPr>
                <w:delText>;</w:delText>
              </w:r>
              <w:r w:rsidRPr="00D424AA" w:rsidDel="00A23524">
                <w:rPr>
                  <w:rFonts w:cs="Times New Roman"/>
                  <w:color w:val="000000" w:themeColor="text1"/>
                  <w:sz w:val="16"/>
                  <w:szCs w:val="16"/>
                  <w:lang w:val="nb-NO"/>
                </w:rPr>
                <w:delText xml:space="preserve"> </w:delText>
              </w:r>
              <w:commentRangeStart w:id="8122"/>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nb-NO"/>
                </w:rPr>
                <w:del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publisher" : "Wiley-Blackwell", "title" : "Temperature and precipitation extremes in century-long gridded observations, reanalyses, and atmospheric model simulations", "translator" : [ { "dropping-particle" : "", "family" : "S1649", "given" : "", "non-dropping-particle" : "", "parse-names" : false, "suffix" : "" } ], "type" : "article-journal", "volume" : "121" }, "uris" : [ "http://www.mendeley.com/documents/?uuid=b0c8ed49-807c-49a5-82b9-b722dce9fe24" ] }, { "id" : "ITEM-2", "itemData" : { "DOI" : "10.1007/s00704-018-2620-4", "ISSN" : "0177-798X",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2", "issue" : "1-2", "issued" : { "date-parts" : [ [ "2019", "7", "20" ] ] }, "page" : "775-790", "title" : "Trends of climate change indices in some Mexican cities from 1980 to 2010", "translator" : [ { "dropping-particle" : "", "family" : "S2633", "given" : "", "non-dropping-particle" : "", "parse-names" : false, "suffix" : "" } ], "type" : "article-journal", "volume" : "137" }, "uris" : [ "http://www.mendeley.com/documents/?uuid=e492425f-8ce2-45a8-b18b-1be75212f9ea" ] } ], "mendeley" : { "formattedCitation" : "(Donat et al., 2016a; Garc\u00eda-Cueto et al., 2019)", "manualFormatting" : "Donat et al., 2016; Garc\u00eda-Cueto et al., 2019)", "plainTextFormattedCitation" : "(Donat et al., 2016a; Garc\u00eda-Cueto et al., 2019)", "previouslyFormattedCitation" : "(Donat et al., 2016a; Garc\u00eda-Cueto et al., 2019)"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nb-NO"/>
                </w:rPr>
                <w:delText>Donat et al., 2016; García-Cueto et al., 2019)</w:delText>
              </w:r>
              <w:r w:rsidRPr="00D424AA" w:rsidDel="00A23524">
                <w:rPr>
                  <w:rFonts w:cs="Times New Roman"/>
                  <w:color w:val="000000" w:themeColor="text1"/>
                  <w:sz w:val="16"/>
                  <w:szCs w:val="16"/>
                  <w:lang w:val="en-GB"/>
                </w:rPr>
                <w:fldChar w:fldCharType="end"/>
              </w:r>
            </w:del>
            <w:commentRangeEnd w:id="8122"/>
            <w:r w:rsidR="00A26296">
              <w:rPr>
                <w:rStyle w:val="Marquedecommentaire"/>
              </w:rPr>
              <w:commentReference w:id="8122"/>
            </w:r>
          </w:p>
        </w:tc>
        <w:tc>
          <w:tcPr>
            <w:tcW w:w="2158" w:type="dxa"/>
            <w:tcBorders>
              <w:top w:val="dashed" w:sz="4" w:space="0" w:color="000000"/>
            </w:tcBorders>
            <w:shd w:val="clear" w:color="auto" w:fill="D9D9D9"/>
          </w:tcPr>
          <w:p w14:paraId="53D56ABB" w14:textId="71F97835" w:rsidR="00A23524" w:rsidRDefault="00D376F0" w:rsidP="00A23524">
            <w:pPr>
              <w:rPr>
                <w:ins w:id="8123" w:author="Robin Matthews" w:date="2021-07-14T19:06:00Z"/>
                <w:rFonts w:cs="Times New Roman"/>
                <w:sz w:val="16"/>
                <w:szCs w:val="16"/>
                <w:lang w:val="en-GB"/>
              </w:rPr>
            </w:pPr>
            <w:r w:rsidRPr="00D424AA">
              <w:rPr>
                <w:rFonts w:cs="Times New Roman"/>
                <w:color w:val="000000" w:themeColor="text1"/>
                <w:sz w:val="16"/>
                <w:szCs w:val="16"/>
                <w:lang w:val="en-GB" w:eastAsia="en-CA"/>
              </w:rPr>
              <w:t xml:space="preserve">Disagreement among studies </w:t>
            </w:r>
            <w:bookmarkStart w:id="8124" w:name="_Hlk77181938"/>
            <w:ins w:id="8125" w:author="Robin Matthews" w:date="2021-07-14T19:06:00Z">
              <w:r w:rsidR="00A23524">
                <w:rPr>
                  <w:rFonts w:cs="Times New Roman"/>
                  <w:sz w:val="16"/>
                  <w:szCs w:val="16"/>
                  <w:lang w:val="en-GB"/>
                </w:rPr>
                <w:fldChar w:fldCharType="begin" w:fldLock="1"/>
              </w:r>
            </w:ins>
            <w:r w:rsidR="00DB48AC">
              <w:rPr>
                <w:rFonts w:cs="Times New Roman"/>
                <w:sz w:val="16"/>
                <w:szCs w:val="16"/>
                <w:lang w:val="en-GB"/>
              </w:rPr>
              <w:instrText>ADDIN CSL_CITATION { "citationItems" : [ { "id" : "ITEM-1", "itemData" : { "DOI" : "10.1088/1748-9326/11/12/124009", "ISSN" : "1748-9326", "abstract" : "Understanding and attributing the characteristics of extreme events that lead to societal impacts is a key challenge in climate science. Detailed analysis of individual case studies is particularly important in assessing how anthropogenic climate change is changing the likelihood of extreme events and their associated risk at relevant spatial scales. Here, we conduct a comprehensive multi-method attribution analysis of the heavy precipitation that led to widespread flooding in Boulder, Colorado in September 2013. We provide clarification on the source regions of moisture associated with this event in order to highlight the difficulty of separating dynamic and thermodynamic contributions. Using extreme value analysis of, first of all, historical observations, we then assess the influence of anthropogenic climate change on the overall likelihood of one- and five-day precipitation events across the Boulder area. The same analysis is extended to the output of two general circulation model ensembles. By combining the results of different methods we deduce an increase in the likelihood of extreme one-day precipitation but of a smaller magnitude than what would be expected in a warming world according to the Clausius\u2013Clapeyron relation. For five-day extremes, we are unable to detect a change in likelihood. Our results demonstrate the benefits of a multi-method approach to making robust statements about the anthropogenic influence on changes in the overall likelihood of such an event irrespective of its cause. We note that, in this example, drawing conclusions solely on the basis of thermodynamics would have overestimated the increase in risk.", "author" : [ { "dropping-particle" : "", "family" : "Eden", "given" : "Jonathan M", "non-dropping-particle" : "", "parse-names" : false, "suffix" : "" }, { "dropping-particle" : "", "family" : "Wolter", "given" : "Klaus", "non-dropping-particle" : "", "parse-names" : false, "suffix" : "" }, { "dropping-particle" : "", "family" : "Otto", "given" : "Friederike E L", "non-dropping-particle" : "", "parse-names" : false, "suffix" : "" }, { "dropping-particle" : "", "family" : "Jan van Oldenborgh", "given" : "Geert", "non-dropping-particle" : "", "parse-names" : false, "suffix" : "" } ], "container-title" : "Environmental Research Letters", "id" : "ITEM-1", "issue" : "12", "issued" : { "date-parts" : [ [ "2016", "12", "1" ] ] }, "page" : "124009", "title" : "Multi-method attribution analysis of extreme precipitation in Boulder, Colorado", "translator" : [ { "dropping-particle" : "", "family" : "S888", "given" : "", "non-dropping-particle" : "", "parse-names" : false, "suffix" : "" } ], "type" : "article-journal", "volume" : "11" }, "uris" : [ "http://www.mendeley.com/documents/?uuid=1783ecfc-af5c-4e58-940d-f2f0368ed028" ] }, { "id" : "ITEM-2", "itemData" : { "DOI" : "10.1016/j.wace.2017.03.004", "ISSN" : "2212-0947", "author" : [ { "dropping-particle" : "", "family" : "Pall", "given" : "Pardeep", "non-dropping-particle" : "", "parse-names" : false, "suffix" : "" }, { "dropping-particle" : "", "family" : "Patricola", "given" : "Christina M", "non-dropping-particle" : "", "parse-names" : false, "suffix" : "" }, { "dropping-particle" : "", "family" : "Wehner", "given" : "Michael F", "non-dropping-particle" : "", "parse-names" : false, "suffix" : "" }, { "dropping-particle" : "", "family" : "Stone", "given" : "D\u00e1ith\u00ed A", "non-dropping-particle" : "", "parse-names" : false, "suffix" : "" }, { "dropping-particle" : "", "family" : "Paciorek", "given" : "Christopher J", "non-dropping-particle" : "", "parse-names" : false, "suffix" : "" }, { "dropping-particle" : "", "family" : "Collins", "given" : "William D", "non-dropping-particle" : "", "parse-names" : false, "suffix" : "" } ], "container-title" : "Weather and Climate Extremes", "id" : "ITEM-2", "issued" : { "date-parts" : [ [ "2017" ] ] }, "page" : "1-6", "title" : "Diagnosing conditional anthropogenic contributions to heavy Colorado rainfall in September 2013", "translator" : [ { "dropping-particle" : "", "family" : "S994", "given" : "", "non-dropping-particle" : "", "parse-names" : false, "suffix" : "" } ], "type" : "article-journal", "volume" : "17" }, "uris" : [ "http://www.mendeley.com/documents/?uuid=654650ef-3421-4b79-bb5b-f42c2c1d49c8" ] }, { "id" : "ITEM-3", "itemData" : { "DOI" : "10.1175/BAMS-D-13-00055.1", "ISBN" : "0003-0007\\n1520-0477", "ISSN" : "1520-0477", "abstract" : "Central Great Plains precipitation deficits during May\u2013August 2012 were the most severe since at least 1895, eclipsing the Dust Bowl summers of 1934 and 1936. Drought developed suddenly in May, following near-normal precipitation during winter and early spring. Its proximate causes were a reduction in atmospheric moisture transport into the Great Plains from the Gulf of Mexico. Processes that generally provide air mass lift and condensation were mostly absent, including a lack of frontal cyclones in late spring followed by suppressed deep convection in the summer owing to large-scale subsidence and atmospheric stabilization.", "author" : [ { "dropping-particle" : "", "family" : "Hoerling", "given" : "M.", "non-dropping-particle" : "", "parse-names" : false, "suffix" : "" }, { "dropping-particle" : "", "family" : "Eischeid", "given" : "J.", "non-dropping-particle" : "", "parse-names" : false, "suffix" : "" }, { "dropping-particle" : "", "family" : "Kumar", "given" : "A.", "non-dropping-particle" : "", "parse-names" : false, "suffix" : "" }, { "dropping-particle" : "", "family" : "Leung", "given" : "R.", "non-dropping-particle" : "", "parse-names" : false, "suffix" : "" }, { "dropping-particle" : "", "family" : "Mariotti", "given" : "A.", "non-dropping-particle" : "", "parse-names" : false, "suffix" : "" }, { "dropping-particle" : "", "family" : "Mo", "given" : "K.", "non-dropping-particle" : "", "parse-names" : false, "suffix" : "" }, { "dropping-particle" : "", "family" : "Schubert", "given" : "S.", "non-dropping-particle" : "", "parse-names" : false, "suffix" : "" }, { "dropping-particle" : "", "family" : "Seager", "given" : "R.", "non-dropping-particle" : "", "parse-names" : false, "suffix" : "" } ], "container-title" : "Bulletin of the American Meteorological Society", "id" : "ITEM-3", "issue" : "2", "issued" : { "date-parts" : [ [ "2014", "2", "1" ] ] }, "page" : "269-282", "title" : "Causes and Predictability of the 2012 Great Plains Drought", "translator" : [ { "dropping-particle" : "", "family" : "S1638", "given" : "", "non-dropping-particle" : "", "parse-names" : false, "suffix" : "" } ], "type" : "article-journal", "volume" : "95" }, "uris" : [ "http://www.mendeley.com/documents/?uuid=4cb569c3-f512-41e1-891b-c8a9dbd64267" ] } ], "mendeley" : { "formattedCitation" : "(Hoerling et al., 2014; Eden et al., 2016; Pall et al., 2017)", "plainTextFormattedCitation" : "(Hoerling et al., 2014; Eden et al., 2016; Pall et al., 2017)", "previouslyFormattedCitation" : "(Hoerling et al., 2014; Eden et al., 2016; Pall et al., 2017)" }, "properties" : { "noteIndex" : 0 }, "schema" : "https://github.com/citation-style-language/schema/raw/master/csl-citation.json" }</w:instrText>
            </w:r>
            <w:ins w:id="8126" w:author="Robin Matthews" w:date="2021-07-14T19:06:00Z">
              <w:r w:rsidR="00A23524">
                <w:rPr>
                  <w:rFonts w:cs="Times New Roman"/>
                  <w:sz w:val="16"/>
                  <w:szCs w:val="16"/>
                  <w:lang w:val="en-GB"/>
                </w:rPr>
                <w:fldChar w:fldCharType="separate"/>
              </w:r>
              <w:r w:rsidR="00A23524" w:rsidRPr="00E066CD">
                <w:rPr>
                  <w:rFonts w:cs="Times New Roman"/>
                  <w:noProof/>
                  <w:sz w:val="16"/>
                  <w:szCs w:val="16"/>
                  <w:lang w:val="en-GB"/>
                </w:rPr>
                <w:t>(Hoerling et al., 2014; Eden et al., 2016; Pall et al., 2017)</w:t>
              </w:r>
              <w:r w:rsidR="00A23524">
                <w:rPr>
                  <w:rFonts w:cs="Times New Roman"/>
                  <w:sz w:val="16"/>
                  <w:szCs w:val="16"/>
                  <w:lang w:val="en-GB"/>
                </w:rPr>
                <w:fldChar w:fldCharType="end"/>
              </w:r>
            </w:ins>
          </w:p>
          <w:commentRangeStart w:id="8127"/>
          <w:p w14:paraId="7FD7CC71" w14:textId="3D6C7747" w:rsidR="00D376F0" w:rsidRPr="00D424AA" w:rsidRDefault="00D376F0" w:rsidP="00D424AA">
            <w:pPr>
              <w:rPr>
                <w:rFonts w:cs="Times New Roman"/>
                <w:color w:val="000000" w:themeColor="text1"/>
                <w:sz w:val="16"/>
                <w:szCs w:val="16"/>
                <w:lang w:val="en-GB"/>
              </w:rPr>
            </w:pPr>
            <w:del w:id="8128" w:author="Robin Matthews" w:date="2021-07-14T19:06:00Z">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88/1748-9326/11/12/124009", "ISSN" : "1748-9326", "abstract" : "Understanding and attributing the characteristics of extreme events that lead to societal impacts is a key challenge in climate science. Detailed analysis of individual case studies is particularly important in assessing how anthropogenic climate change is changing the likelihood of extreme events and their associated risk at relevant spatial scales. Here, we conduct a comprehensive multi-method attribution analysis of the heavy precipitation that led to widespread flooding in Boulder, Colorado in September 2013. We provide clarification on the source regions of moisture associated with this event in order to highlight the difficulty of separating dynamic and thermodynamic contributions. Using extreme value analysis of, first of all, historical observations, we then assess the influence of anthropogenic climate change on the overall likelihood of one- and five-day precipitation events across the Boulder area. The same analysis is extended to the output of two general circulation model ensembles. By combining the results of different methods we deduce an increase in the likelihood of extreme one-day precipitation but of a smaller magnitude than what would be expected in a warming world according to the Clausius\u2013Clapeyron relation. For five-day extremes, we are unable to detect a change in likelihood. Our results demonstrate the benefits of a multi-method approach to making robust statements about the anthropogenic influence on changes in the overall likelihood of such an event irrespective of its cause. We note that, in this example, drawing conclusions solely on the basis of thermodynamics would have overestimated the increase in risk.", "author" : [ { "dropping-particle" : "", "family" : "Eden", "given" : "Jonathan M", "non-dropping-particle" : "", "parse-names" : false, "suffix" : "" }, { "dropping-particle" : "", "family" : "Wolter", "given" : "Klaus", "non-dropping-particle" : "", "parse-names" : false, "suffix" : "" }, { "dropping-particle" : "", "family" : "Otto", "given" : "Friederike E L", "non-dropping-particle" : "", "parse-names" : false, "suffix" : "" }, { "dropping-particle" : "", "family" : "Jan van Oldenborgh", "given" : "Geert", "non-dropping-particle" : "", "parse-names" : false, "suffix" : "" } ], "container-title" : "Environmental Research Letters", "id" : "ITEM-1", "issue" : "12", "issued" : { "date-parts" : [ [ "2016", "12", "1" ] ] }, "page" : "124009", "title" : "Multi-method attribution analysis of extreme precipitation in Boulder, Colorado", "translator" : [ { "dropping-particle" : "", "family" : "S888", "given" : "", "non-dropping-particle" : "", "parse-names" : false, "suffix" : "" } ], "type" : "article-journal", "volume" : "11" }, "uris" : [ "http://www.mendeley.com/documents/?uuid=1783ecfc-af5c-4e58-940d-f2f0368ed028" ] } ], "mendeley" : { "formattedCitation" : "(Eden et al., 2016)", "manualFormatting" : "(Eden et al., 2016", "plainTextFormattedCitation" : "(Eden et al., 2016)", "previouslyFormattedCitation" : "(Eden et al., 2016)"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Eden et al., 2016</w:delText>
              </w:r>
              <w:r w:rsidRPr="00D424AA" w:rsidDel="00A23524">
                <w:rPr>
                  <w:rFonts w:cs="Times New Roman"/>
                  <w:sz w:val="16"/>
                  <w:szCs w:val="16"/>
                  <w:lang w:val="en-GB"/>
                </w:rPr>
                <w:fldChar w:fldCharType="end"/>
              </w:r>
              <w:commentRangeEnd w:id="8127"/>
              <w:r w:rsidR="00A26296" w:rsidDel="00A23524">
                <w:rPr>
                  <w:rStyle w:val="Marquedecommentaire"/>
                </w:rPr>
                <w:commentReference w:id="8127"/>
              </w:r>
              <w:r w:rsidRPr="00841A35" w:rsidDel="00A23524">
                <w:rPr>
                  <w:rFonts w:cs="Times New Roman"/>
                  <w:sz w:val="16"/>
                  <w:szCs w:val="16"/>
                  <w:lang w:val="en-GB"/>
                </w:rPr>
                <w:delText xml:space="preserve">; </w:delText>
              </w:r>
              <w:commentRangeStart w:id="8129"/>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16/j.wace.2017.03.004", "ISSN" : "2212-0947", "author" : [ { "dropping-particle" : "", "family" : "Pall", "given" : "Pardeep", "non-dropping-particle" : "", "parse-names" : false, "suffix" : "" }, { "dropping-particle" : "", "family" : "Patricola", "given" : "Christina M", "non-dropping-particle" : "", "parse-names" : false, "suffix" : "" }, { "dropping-particle" : "", "family" : "Wehner", "given" : "Michael F", "non-dropping-particle" : "", "parse-names" : false, "suffix" : "" }, { "dropping-particle" : "", "family" : "Stone", "given" : "D\u00e1ith\u00ed A", "non-dropping-particle" : "", "parse-names" : false, "suffix" : "" }, { "dropping-particle" : "", "family" : "Paciorek", "given" : "Christopher J", "non-dropping-particle" : "", "parse-names" : false, "suffix" : "" }, { "dropping-particle" : "", "family" : "Collins", "given" : "William D", "non-dropping-particle" : "", "parse-names" : false, "suffix" : "" } ], "container-title" : "Weather and Climate Extremes", "id" : "ITEM-1", "issued" : { "date-parts" : [ [ "2017" ] ] }, "page" : "1-6", "title" : "Diagnosing conditional anthropogenic contributions to heavy Colorado rainfall in September 2013", "translator" : [ { "dropping-particle" : "", "family" : "S994", "given" : "", "non-dropping-particle" : "", "parse-names" : false, "suffix" : "" } ], "type" : "article-journal", "volume" : "17" }, "uris" : [ "http://www.mendeley.com/documents/?uuid=654650ef-3421-4b79-bb5b-f42c2c1d49c8" ] } ], "mendeley" : { "formattedCitation" : "(Pall et al., 2017)", "manualFormatting" : "Pall et al., 2017", "plainTextFormattedCitation" : "(Pall et al., 2017)", "previouslyFormattedCitation" : "(Pall et al., 2017)"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Pall et al., 2017</w:delText>
              </w:r>
              <w:r w:rsidRPr="00D424AA" w:rsidDel="00A23524">
                <w:rPr>
                  <w:rFonts w:cs="Times New Roman"/>
                  <w:sz w:val="16"/>
                  <w:szCs w:val="16"/>
                  <w:lang w:val="en-GB"/>
                </w:rPr>
                <w:fldChar w:fldCharType="end"/>
              </w:r>
              <w:commentRangeEnd w:id="8129"/>
              <w:r w:rsidR="00A26296" w:rsidDel="00A23524">
                <w:rPr>
                  <w:rStyle w:val="Marquedecommentaire"/>
                </w:rPr>
                <w:commentReference w:id="8129"/>
              </w:r>
              <w:r w:rsidRPr="00841A35" w:rsidDel="00A23524">
                <w:rPr>
                  <w:rFonts w:cs="Times New Roman"/>
                  <w:sz w:val="16"/>
                  <w:szCs w:val="16"/>
                  <w:lang w:val="en-GB"/>
                </w:rPr>
                <w:delText xml:space="preserve">; </w:delText>
              </w:r>
              <w:commentRangeStart w:id="8130"/>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175/BAMS-D-13-00055.1", "ISBN" : "0003-0007\\n1520-0477", "ISSN" : "1520-0477", "abstract" : "Central Great Plains precipitation deficits during May\u2013August 2012 were the most severe since at least 1895, eclipsing the Dust Bowl summers of 1934 and 1936. Drought developed suddenly in May, following near-normal precipitation during winter and early spring. Its proximate causes were a reduction in atmospheric moisture transport into the Great Plains from the Gulf of Mexico. Processes that generally provide air mass lift and condensation were mostly absent, including a lack of frontal cyclones in late spring followed by suppressed deep convection in the summer owing to large-scale subsidence and atmospheric stabilization.", "author" : [ { "dropping-particle" : "", "family" : "Hoerling", "given" : "M.", "non-dropping-particle" : "", "parse-names" : false, "suffix" : "" }, { "dropping-particle" : "", "family" : "Eischeid", "given" : "J.", "non-dropping-particle" : "", "parse-names" : false, "suffix" : "" }, { "dropping-particle" : "", "family" : "Kumar", "given" : "A.", "non-dropping-particle" : "", "parse-names" : false, "suffix" : "" }, { "dropping-particle" : "", "family" : "Leung", "given" : "R.", "non-dropping-particle" : "", "parse-names" : false, "suffix" : "" }, { "dropping-particle" : "", "family" : "Mariotti", "given" : "A.", "non-dropping-particle" : "", "parse-names" : false, "suffix" : "" }, { "dropping-particle" : "", "family" : "Mo", "given" : "K.", "non-dropping-particle" : "", "parse-names" : false, "suffix" : "" }, { "dropping-particle" : "", "family" : "Schubert", "given" : "S.", "non-dropping-particle" : "", "parse-names" : false, "suffix" : "" }, { "dropping-particle" : "", "family" : "Seager", "given" : "R.", "non-dropping-particle" : "", "parse-names" : false, "suffix" : "" } ], "container-title" : "Bulletin of the American Meteorological Society", "id" : "ITEM-1", "issue" : "2", "issued" : { "date-parts" : [ [ "2014", "2", "1" ] ] }, "page" : "269-282", "title" : "Causes and Predictability of the 2012 Great Plains Drought", "translator" : [ { "dropping-particle" : "", "family" : "S1638", "given" : "", "non-dropping-particle" : "", "parse-names" : false, "suffix" : "" } ], "type" : "article-journal", "volume" : "95" }, "uris" : [ "http://www.mendeley.com/documents/?uuid=4cb569c3-f512-41e1-891b-c8a9dbd64267" ] } ], "mendeley" : { "formattedCitation" : "(Hoerling et al., 2014)", "manualFormatting" : "Hoerling et al., 2014)", "plainTextFormattedCitation" : "(Hoerling et al., 2014)", "previouslyFormattedCitation" : "(Hoerling et al., 2014)"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Hoerling et al., 2014)</w:delText>
              </w:r>
              <w:r w:rsidRPr="00D424AA" w:rsidDel="00A23524">
                <w:rPr>
                  <w:rFonts w:cs="Times New Roman"/>
                  <w:sz w:val="16"/>
                  <w:szCs w:val="16"/>
                  <w:lang w:val="en-GB"/>
                </w:rPr>
                <w:fldChar w:fldCharType="end"/>
              </w:r>
              <w:commentRangeEnd w:id="8130"/>
              <w:r w:rsidR="00A26296" w:rsidDel="00A23524">
                <w:rPr>
                  <w:rStyle w:val="Marquedecommentaire"/>
                </w:rPr>
                <w:commentReference w:id="8130"/>
              </w:r>
              <w:r w:rsidRPr="00841A35" w:rsidDel="00A23524">
                <w:rPr>
                  <w:rFonts w:cs="Times New Roman"/>
                  <w:color w:val="000000" w:themeColor="text1"/>
                  <w:sz w:val="16"/>
                  <w:szCs w:val="16"/>
                  <w:lang w:val="en-GB"/>
                </w:rPr>
                <w:delText xml:space="preserve"> </w:delText>
              </w:r>
            </w:del>
            <w:bookmarkEnd w:id="8124"/>
          </w:p>
        </w:tc>
        <w:tc>
          <w:tcPr>
            <w:tcW w:w="2158" w:type="dxa"/>
            <w:tcBorders>
              <w:top w:val="dashed" w:sz="4" w:space="0" w:color="000000"/>
            </w:tcBorders>
            <w:shd w:val="clear" w:color="auto" w:fill="DEEAF6"/>
          </w:tcPr>
          <w:p w14:paraId="14CB00B1" w14:textId="0C5BAF1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8131"/>
            <w:r w:rsidRPr="00D424AA">
              <w:rPr>
                <w:rFonts w:cs="Times New Roman"/>
                <w:sz w:val="16"/>
                <w:szCs w:val="16"/>
                <w:lang w:val="en-GB"/>
              </w:rPr>
              <w:fldChar w:fldCharType="begin" w:fldLock="1"/>
            </w:r>
            <w:ins w:id="8132" w:author="Robin Matthews" w:date="2021-07-14T23:15:00Z">
              <w:r w:rsidR="00FC3D47">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133" w:author="Robin Matthews" w:date="2021-07-14T23:15:00Z">
              <w:r w:rsidR="00FC4C2D" w:rsidDel="00FC3D47">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134" w:author="Robin Matthews" w:date="2021-07-14T23:15:00Z">
              <w:r w:rsidR="00A26296" w:rsidDel="00FC3D47">
                <w:rPr>
                  <w:rFonts w:cs="Times New Roman"/>
                  <w:noProof/>
                  <w:sz w:val="16"/>
                  <w:szCs w:val="16"/>
                  <w:lang w:val="en-GB"/>
                </w:rPr>
                <w:delText>Li et al., 2020</w:delText>
              </w:r>
            </w:del>
            <w:ins w:id="8135" w:author="Robin Matthews" w:date="2021-07-14T23:15:00Z">
              <w:r w:rsidR="00FC3D47">
                <w:rPr>
                  <w:rFonts w:cs="Times New Roman"/>
                  <w:noProof/>
                  <w:sz w:val="16"/>
                  <w:szCs w:val="16"/>
                  <w:lang w:val="en-GB"/>
                </w:rPr>
                <w:t>C. Li et al., 2020</w:t>
              </w:r>
            </w:ins>
            <w:r w:rsidRPr="00D424AA">
              <w:rPr>
                <w:rFonts w:cs="Times New Roman"/>
                <w:sz w:val="16"/>
                <w:szCs w:val="16"/>
                <w:lang w:val="en-GB"/>
              </w:rPr>
              <w:fldChar w:fldCharType="end"/>
            </w:r>
            <w:commentRangeEnd w:id="8131"/>
            <w:r w:rsidR="00A26296">
              <w:rPr>
                <w:rStyle w:val="Marquedecommentaire"/>
              </w:rPr>
              <w:commentReference w:id="8131"/>
            </w:r>
            <w:r w:rsidRPr="00841A35">
              <w:rPr>
                <w:rFonts w:cs="Times New Roman"/>
                <w:color w:val="000000" w:themeColor="text1"/>
                <w:sz w:val="16"/>
                <w:szCs w:val="16"/>
                <w:lang w:val="en-GB"/>
              </w:rPr>
              <w:t xml:space="preserve">; Annex). Median increase of more than 2% in the 50-year Rx1day and Rx5day events compared to the 1°C warming level </w:t>
            </w:r>
            <w:commentRangeStart w:id="813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137" w:author="Robin Matthews" w:date="2021-07-14T17:39:00Z">
              <w:r w:rsidR="00A26296" w:rsidDel="00D50B01">
                <w:rPr>
                  <w:rFonts w:cs="Times New Roman"/>
                  <w:noProof/>
                  <w:sz w:val="16"/>
                  <w:szCs w:val="16"/>
                  <w:lang w:val="en-GB"/>
                </w:rPr>
                <w:delText>Li et al., 2020a</w:delText>
              </w:r>
            </w:del>
            <w:ins w:id="8138"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136"/>
            <w:r w:rsidR="00A26296">
              <w:rPr>
                <w:rStyle w:val="Marquedecommentaire"/>
              </w:rPr>
              <w:commentReference w:id="8136"/>
            </w:r>
            <w:r w:rsidRPr="00841A35">
              <w:rPr>
                <w:rFonts w:cs="Times New Roman"/>
                <w:color w:val="000000" w:themeColor="text1"/>
                <w:sz w:val="16"/>
                <w:szCs w:val="16"/>
                <w:lang w:val="en-GB"/>
              </w:rPr>
              <w:t xml:space="preserve"> and more than 2% in annual Rx1day and Rx5day and 0% in ann</w:t>
            </w:r>
            <w:r w:rsidRPr="00D424AA">
              <w:rPr>
                <w:rFonts w:cs="Times New Roman"/>
                <w:color w:val="000000" w:themeColor="text1"/>
                <w:sz w:val="16"/>
                <w:szCs w:val="16"/>
                <w:lang w:val="en-GB"/>
              </w:rPr>
              <w:t>ual Rx30day compared to pre-industrial (Annex).</w:t>
            </w:r>
          </w:p>
        </w:tc>
        <w:tc>
          <w:tcPr>
            <w:tcW w:w="2159" w:type="dxa"/>
            <w:tcBorders>
              <w:top w:val="dashed" w:sz="4" w:space="0" w:color="000000"/>
            </w:tcBorders>
            <w:shd w:val="clear" w:color="auto" w:fill="AED9FC"/>
          </w:tcPr>
          <w:p w14:paraId="4AE640AB" w14:textId="22823211"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8139"/>
            <w:r w:rsidRPr="00D424AA">
              <w:rPr>
                <w:rFonts w:cs="Times New Roman"/>
                <w:sz w:val="16"/>
                <w:szCs w:val="16"/>
                <w:lang w:val="en-GB"/>
              </w:rPr>
              <w:fldChar w:fldCharType="begin" w:fldLock="1"/>
            </w:r>
            <w:ins w:id="8140" w:author="Robin Matthews" w:date="2021-07-14T23:15:00Z">
              <w:r w:rsidR="00FC3D47">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141" w:author="Robin Matthews" w:date="2021-07-14T23:15:00Z">
              <w:r w:rsidR="00FC4C2D" w:rsidDel="00FC3D47">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142" w:author="Robin Matthews" w:date="2021-07-14T23:15:00Z">
              <w:r w:rsidR="00A26296" w:rsidDel="00FC3D47">
                <w:rPr>
                  <w:rFonts w:cs="Times New Roman"/>
                  <w:noProof/>
                  <w:sz w:val="16"/>
                  <w:szCs w:val="16"/>
                  <w:lang w:val="en-GB"/>
                </w:rPr>
                <w:delText>Li et al., 2020</w:delText>
              </w:r>
            </w:del>
            <w:ins w:id="8143" w:author="Robin Matthews" w:date="2021-07-14T23:15:00Z">
              <w:r w:rsidR="00FC3D47">
                <w:rPr>
                  <w:rFonts w:cs="Times New Roman"/>
                  <w:noProof/>
                  <w:sz w:val="16"/>
                  <w:szCs w:val="16"/>
                  <w:lang w:val="en-GB"/>
                </w:rPr>
                <w:t>C. Li et al., 2020</w:t>
              </w:r>
            </w:ins>
            <w:r w:rsidRPr="00D424AA">
              <w:rPr>
                <w:rFonts w:cs="Times New Roman"/>
                <w:sz w:val="16"/>
                <w:szCs w:val="16"/>
                <w:lang w:val="en-GB"/>
              </w:rPr>
              <w:fldChar w:fldCharType="end"/>
            </w:r>
            <w:commentRangeEnd w:id="8139"/>
            <w:r w:rsidR="00A26296">
              <w:rPr>
                <w:rStyle w:val="Marquedecommentaire"/>
              </w:rPr>
              <w:commentReference w:id="8139"/>
            </w:r>
            <w:r w:rsidRPr="00841A35">
              <w:rPr>
                <w:rFonts w:cs="Times New Roman"/>
                <w:color w:val="000000" w:themeColor="text1"/>
                <w:sz w:val="16"/>
                <w:szCs w:val="16"/>
                <w:lang w:val="en-GB"/>
              </w:rPr>
              <w:t>; Annex). Median increas</w:t>
            </w:r>
            <w:r w:rsidRPr="00D424AA">
              <w:rPr>
                <w:rFonts w:cs="Times New Roman"/>
                <w:color w:val="000000" w:themeColor="text1"/>
                <w:sz w:val="16"/>
                <w:szCs w:val="16"/>
                <w:lang w:val="en-GB"/>
              </w:rPr>
              <w:t xml:space="preserve">e of more than 4% in the 50-year Rx1day and Rx5day events compared to the 1°C warming level </w:t>
            </w:r>
            <w:commentRangeStart w:id="8144"/>
            <w:r w:rsidRPr="00D424AA">
              <w:rPr>
                <w:rFonts w:cs="Times New Roman"/>
                <w:sz w:val="16"/>
                <w:szCs w:val="16"/>
                <w:lang w:val="en-GB"/>
              </w:rPr>
              <w:fldChar w:fldCharType="begin" w:fldLock="1"/>
            </w:r>
            <w:ins w:id="8145" w:author="Robin Matthews" w:date="2021-07-14T17:40:00Z">
              <w:r w:rsidR="00D50B0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146" w:author="Robin Matthews" w:date="2021-07-14T17:40:00Z">
              <w:r w:rsidR="00FC4C2D" w:rsidDel="00D50B0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147" w:author="Robin Matthews" w:date="2021-07-14T17:39:00Z">
              <w:r w:rsidR="00A26296" w:rsidDel="00D50B01">
                <w:rPr>
                  <w:rFonts w:cs="Times New Roman"/>
                  <w:noProof/>
                  <w:sz w:val="16"/>
                  <w:szCs w:val="16"/>
                  <w:lang w:val="en-GB"/>
                </w:rPr>
                <w:delText>Li et al., 2020a</w:delText>
              </w:r>
            </w:del>
            <w:ins w:id="8148" w:author="Robin Matthews" w:date="2021-07-14T17:39: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144"/>
            <w:r w:rsidR="00A26296">
              <w:rPr>
                <w:rStyle w:val="Marquedecommentaire"/>
              </w:rPr>
              <w:commentReference w:id="8144"/>
            </w:r>
            <w:r w:rsidRPr="00841A35">
              <w:rPr>
                <w:rFonts w:cs="Times New Roman"/>
                <w:sz w:val="16"/>
                <w:szCs w:val="16"/>
                <w:lang w:val="en-GB"/>
              </w:rPr>
              <w:t xml:space="preserve"> </w:t>
            </w:r>
            <w:r w:rsidRPr="00D424AA">
              <w:rPr>
                <w:rFonts w:cs="Times New Roman"/>
                <w:color w:val="000000" w:themeColor="text1"/>
                <w:sz w:val="16"/>
                <w:szCs w:val="16"/>
                <w:lang w:val="en-GB"/>
              </w:rPr>
              <w:t>and more than 4% in annual Rx1day and Rx5day and 0% in annual Rx30day compared to pre-industrial (Annex).</w:t>
            </w:r>
          </w:p>
        </w:tc>
        <w:tc>
          <w:tcPr>
            <w:tcW w:w="2159" w:type="dxa"/>
            <w:tcBorders>
              <w:top w:val="dashed" w:sz="4" w:space="0" w:color="000000"/>
            </w:tcBorders>
            <w:shd w:val="clear" w:color="auto" w:fill="42AEF0"/>
          </w:tcPr>
          <w:p w14:paraId="7E4BCD10" w14:textId="13938E4B"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8149"/>
            <w:r w:rsidRPr="00D424AA">
              <w:rPr>
                <w:rFonts w:cs="Times New Roman"/>
                <w:sz w:val="16"/>
                <w:szCs w:val="16"/>
                <w:lang w:val="en-GB"/>
              </w:rPr>
              <w:fldChar w:fldCharType="begin" w:fldLock="1"/>
            </w:r>
            <w:ins w:id="8150" w:author="Robin Matthews" w:date="2021-07-14T23:16:00Z">
              <w:r w:rsidR="00FC3D47">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151" w:author="Robin Matthews" w:date="2021-07-14T23:16:00Z">
              <w:r w:rsidR="00FC4C2D" w:rsidDel="00FC3D47">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152" w:author="Robin Matthews" w:date="2021-07-14T23:15:00Z">
              <w:r w:rsidR="00A26296" w:rsidDel="00FC3D47">
                <w:rPr>
                  <w:rFonts w:cs="Times New Roman"/>
                  <w:noProof/>
                  <w:sz w:val="16"/>
                  <w:szCs w:val="16"/>
                  <w:lang w:val="en-GB"/>
                </w:rPr>
                <w:delText>Li et al., 2020</w:delText>
              </w:r>
            </w:del>
            <w:ins w:id="8153" w:author="Robin Matthews" w:date="2021-07-14T23:15:00Z">
              <w:r w:rsidR="00FC3D47">
                <w:rPr>
                  <w:rFonts w:cs="Times New Roman"/>
                  <w:noProof/>
                  <w:sz w:val="16"/>
                  <w:szCs w:val="16"/>
                  <w:lang w:val="en-GB"/>
                </w:rPr>
                <w:t>C. Li et al., 2020</w:t>
              </w:r>
            </w:ins>
            <w:r w:rsidRPr="00D424AA">
              <w:rPr>
                <w:rFonts w:cs="Times New Roman"/>
                <w:sz w:val="16"/>
                <w:szCs w:val="16"/>
                <w:lang w:val="en-GB"/>
              </w:rPr>
              <w:fldChar w:fldCharType="end"/>
            </w:r>
            <w:commentRangeEnd w:id="8149"/>
            <w:r w:rsidR="00A26296">
              <w:rPr>
                <w:rStyle w:val="Marquedecommentaire"/>
              </w:rPr>
              <w:commentReference w:id="8149"/>
            </w:r>
            <w:r w:rsidRPr="00841A35">
              <w:rPr>
                <w:rFonts w:cs="Times New Roman"/>
                <w:color w:val="000000" w:themeColor="text1"/>
                <w:sz w:val="16"/>
                <w:szCs w:val="16"/>
                <w:lang w:val="en-GB"/>
              </w:rPr>
              <w:t>; Annex). Median increase of more than 15% in the 50-year Rx1d</w:t>
            </w:r>
            <w:r w:rsidRPr="00D424AA">
              <w:rPr>
                <w:rFonts w:cs="Times New Roman"/>
                <w:color w:val="000000" w:themeColor="text1"/>
                <w:sz w:val="16"/>
                <w:szCs w:val="16"/>
                <w:lang w:val="en-GB"/>
              </w:rPr>
              <w:t xml:space="preserve">ay and Rx5day events compared to the 1°C warming level </w:t>
            </w:r>
            <w:commentRangeStart w:id="8154"/>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155" w:author="Robin Matthews" w:date="2021-07-14T17:40:00Z">
              <w:r w:rsidR="00A26296" w:rsidDel="00D50B01">
                <w:rPr>
                  <w:rFonts w:cs="Times New Roman"/>
                  <w:noProof/>
                  <w:sz w:val="16"/>
                  <w:szCs w:val="16"/>
                  <w:lang w:val="en-GB"/>
                </w:rPr>
                <w:delText>Li et al., 2020a</w:delText>
              </w:r>
            </w:del>
            <w:ins w:id="8156" w:author="Robin Matthews" w:date="2021-07-14T17:40: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154"/>
            <w:r w:rsidR="00A26296">
              <w:rPr>
                <w:rStyle w:val="Marquedecommentaire"/>
              </w:rPr>
              <w:commentReference w:id="8154"/>
            </w:r>
            <w:r w:rsidRPr="00841A35">
              <w:rPr>
                <w:rFonts w:cs="Times New Roman"/>
                <w:sz w:val="16"/>
                <w:szCs w:val="16"/>
                <w:lang w:val="en-GB"/>
              </w:rPr>
              <w:t xml:space="preserve"> </w:t>
            </w:r>
            <w:r w:rsidRPr="00D424AA">
              <w:rPr>
                <w:rFonts w:cs="Times New Roman"/>
                <w:color w:val="000000" w:themeColor="text1"/>
                <w:sz w:val="16"/>
                <w:szCs w:val="16"/>
                <w:lang w:val="en-GB"/>
              </w:rPr>
              <w:t>and more than 10% in annual Rx1day and Rx5day and 2% in annual Rx30day compared to pre-industrial (Annex).</w:t>
            </w:r>
          </w:p>
        </w:tc>
      </w:tr>
      <w:tr w:rsidR="00D376F0" w:rsidRPr="00F1665C" w14:paraId="5092D877" w14:textId="77777777" w:rsidTr="00723657">
        <w:tc>
          <w:tcPr>
            <w:tcW w:w="2158" w:type="dxa"/>
            <w:vMerge/>
          </w:tcPr>
          <w:p w14:paraId="4C41A737"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0DB8D0FC"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9D9D9"/>
          </w:tcPr>
          <w:p w14:paraId="06360B86"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DEEAF6"/>
          </w:tcPr>
          <w:p w14:paraId="6264BB1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D6A500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028CDAE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AED9FC"/>
          </w:tcPr>
          <w:p w14:paraId="70B5EEB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E948BF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73C9B82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tc>
        <w:tc>
          <w:tcPr>
            <w:tcW w:w="2159" w:type="dxa"/>
            <w:tcBorders>
              <w:top w:val="dashed" w:sz="4" w:space="0" w:color="000000"/>
            </w:tcBorders>
            <w:shd w:val="clear" w:color="auto" w:fill="42AEF0"/>
          </w:tcPr>
          <w:p w14:paraId="1CAB7A7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985816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11C1BD96"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tc>
      </w:tr>
      <w:tr w:rsidR="00D376F0" w:rsidRPr="00F1665C" w14:paraId="150A9CE2" w14:textId="77777777" w:rsidTr="00723657">
        <w:tc>
          <w:tcPr>
            <w:tcW w:w="2158" w:type="dxa"/>
            <w:vMerge w:val="restart"/>
          </w:tcPr>
          <w:p w14:paraId="2C87372E"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W. North America (WNA)</w:t>
            </w:r>
          </w:p>
          <w:p w14:paraId="5A5CB368" w14:textId="77777777" w:rsidR="00D376F0" w:rsidRPr="00D424AA" w:rsidRDefault="00D376F0" w:rsidP="00D424AA">
            <w:pPr>
              <w:rPr>
                <w:rFonts w:cs="Times New Roman"/>
                <w:color w:val="000000" w:themeColor="text1"/>
                <w:sz w:val="16"/>
                <w:szCs w:val="16"/>
                <w:lang w:val="en-GB"/>
              </w:rPr>
            </w:pPr>
          </w:p>
          <w:p w14:paraId="315B7280"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1C446A8D" w14:textId="01F327C3" w:rsidR="00D376F0" w:rsidRPr="00841A35"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Lack of agreement on the evidence of trends </w:t>
            </w:r>
            <w:bookmarkStart w:id="8157" w:name="_Hlk77182096"/>
            <w:ins w:id="8158" w:author="Robin Matthews" w:date="2021-07-14T19:08:00Z">
              <w:r w:rsidR="00A23524">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7/s10584-015-1453-8", "ISSN" : "0165-0009", "author" : [ { "dropping-particle" : "", "family" : "Wu", "given" : "Shuang-Ye", "non-dropping-particle" : "", "parse-names" : false, "suffix" : "" } ], "container-title" : "Climatic Change", "id" : "ITEM-3", "issue" : "4", "issued" : { "date-parts" : [ [ "2015", "10", "1" ] ] }, "page" : "677-692", "title" : "Changing characteristics of precipitation for the contiguous United States", "translator" : [ { "dropping-particle" : "", "family" : "S950", "given" : "", "non-dropping-particle" : "", "parse-names" : false, "suffix" : "" } ], "type" : "article-journal", "volume" : "132" }, "uris" : [ "http://www.mendeley.com/documents/?uuid=78b36cd1-0f91-46be-b01c-1624c3309147" ] }, { "id" : "ITEM-4",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4",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Wu, 2015; Easterling et al., 2017; Dunn et al., 2020; Sun et al., 2020a)", "manualFormatting" : "(Wu, 2015; Easterling et al., 2017; Dunn et al., 2020; Sun et al., 2020b)", "plainTextFormattedCitation" : "(Wu, 2015; Easterling et al., 2017; Dunn et al., 2020; Sun et al., 2020a)", "previouslyFormattedCitation" : "(Wu, 2015; Easterling et al., 2017; Dunn et al., 2020; Sun et al., 2020a)" }, "properties" : { "noteIndex" : 0 }, "schema" : "https://github.com/citation-style-language/schema/raw/master/csl-citation.json" }</w:instrText>
            </w:r>
            <w:ins w:id="8159" w:author="Robin Matthews" w:date="2021-07-14T19:08:00Z">
              <w:r w:rsidR="00A23524">
                <w:rPr>
                  <w:rFonts w:cs="Times New Roman"/>
                  <w:sz w:val="16"/>
                  <w:szCs w:val="16"/>
                  <w:lang w:val="en-GB"/>
                </w:rPr>
                <w:fldChar w:fldCharType="separate"/>
              </w:r>
              <w:r w:rsidR="00A23524" w:rsidRPr="00E066CD">
                <w:rPr>
                  <w:rFonts w:cs="Times New Roman"/>
                  <w:noProof/>
                  <w:sz w:val="16"/>
                  <w:szCs w:val="16"/>
                  <w:lang w:val="en-GB"/>
                </w:rPr>
                <w:t>(Wu, 2015; Easterling et al., 2017; Dunn et al., 2020; Sun et al., 2020</w:t>
              </w:r>
              <w:r w:rsidR="00A23524">
                <w:rPr>
                  <w:rFonts w:cs="Times New Roman"/>
                  <w:noProof/>
                  <w:sz w:val="16"/>
                  <w:szCs w:val="16"/>
                  <w:lang w:val="en-GB"/>
                </w:rPr>
                <w:t>b</w:t>
              </w:r>
              <w:r w:rsidR="00A23524" w:rsidRPr="00E066CD">
                <w:rPr>
                  <w:rFonts w:cs="Times New Roman"/>
                  <w:noProof/>
                  <w:sz w:val="16"/>
                  <w:szCs w:val="16"/>
                  <w:lang w:val="en-GB"/>
                </w:rPr>
                <w:t>)</w:t>
              </w:r>
              <w:r w:rsidR="00A23524">
                <w:rPr>
                  <w:rFonts w:cs="Times New Roman"/>
                  <w:sz w:val="16"/>
                  <w:szCs w:val="16"/>
                  <w:lang w:val="en-GB"/>
                </w:rPr>
                <w:fldChar w:fldCharType="end"/>
              </w:r>
            </w:ins>
            <w:commentRangeStart w:id="8160"/>
            <w:del w:id="8161" w:author="Robin Matthews" w:date="2021-07-14T19:08:00Z">
              <w:r w:rsidRPr="00D424AA" w:rsidDel="00A23524">
                <w:rPr>
                  <w:rFonts w:cs="Times New Roman"/>
                  <w:sz w:val="16"/>
                  <w:szCs w:val="16"/>
                  <w:lang w:val="en-GB"/>
                </w:rPr>
                <w:fldChar w:fldCharType="begin" w:fldLock="1"/>
              </w:r>
              <w:r w:rsidR="00AB36D4" w:rsidDel="00A23524">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Sun et al., 2020</w:delText>
              </w:r>
              <w:r w:rsidRPr="00D424AA" w:rsidDel="00A23524">
                <w:rPr>
                  <w:rFonts w:cs="Times New Roman"/>
                  <w:sz w:val="16"/>
                  <w:szCs w:val="16"/>
                  <w:lang w:val="en-GB"/>
                </w:rPr>
                <w:fldChar w:fldCharType="end"/>
              </w:r>
              <w:commentRangeEnd w:id="8160"/>
              <w:r w:rsidR="00A26296" w:rsidDel="00A23524">
                <w:rPr>
                  <w:rStyle w:val="Marquedecommentaire"/>
                </w:rPr>
                <w:commentReference w:id="8160"/>
              </w:r>
              <w:r w:rsidRPr="00841A35" w:rsidDel="00A23524">
                <w:rPr>
                  <w:rFonts w:cs="Times New Roman"/>
                  <w:sz w:val="16"/>
                  <w:szCs w:val="16"/>
                  <w:lang w:val="en-GB"/>
                </w:rPr>
                <w:delText xml:space="preserve">; </w:delText>
              </w:r>
              <w:commentRangeStart w:id="8162"/>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Dunn et al., 2020</w:delText>
              </w:r>
              <w:r w:rsidRPr="00D424AA" w:rsidDel="00A23524">
                <w:rPr>
                  <w:rFonts w:cs="Times New Roman"/>
                  <w:sz w:val="16"/>
                  <w:szCs w:val="16"/>
                  <w:lang w:val="en-GB"/>
                </w:rPr>
                <w:fldChar w:fldCharType="end"/>
              </w:r>
              <w:commentRangeEnd w:id="8162"/>
              <w:r w:rsidR="00A26296" w:rsidDel="00A23524">
                <w:rPr>
                  <w:rStyle w:val="Marquedecommentaire"/>
                </w:rPr>
                <w:commentReference w:id="8162"/>
              </w:r>
              <w:r w:rsidRPr="00841A35" w:rsidDel="00A23524">
                <w:rPr>
                  <w:rFonts w:cs="Times New Roman"/>
                  <w:sz w:val="16"/>
                  <w:szCs w:val="16"/>
                  <w:lang w:val="en-GB"/>
                </w:rPr>
                <w:delText xml:space="preserve">; </w:delText>
              </w:r>
              <w:commentRangeStart w:id="8163"/>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DOI" : "10.1007/s10584-015-1453-8", "ISSN" : "0165-0009", "author" : [ { "dropping-particle" : "", "family" : "Wu", "given" : "Shuang-Ye", "non-dropping-particle" : "", "parse-names" : false, "suffix" : "" } ], "container-title" : "Climatic Change", "id" : "ITEM-1", "issue" : "4", "issued" : { "date-parts" : [ [ "2015", "10", "1" ] ] }, "page" : "677-692", "title" : "Changing characteristics of precipitation for the contiguous United States", "translator" : [ { "dropping-particle" : "", "family" : "S950", "given" : "", "non-dropping-particle" : "", "parse-names" : false, "suffix" : "" } ], "type" : "article-journal", "volume" : "132" }, "uris" : [ "http://www.mendeley.com/documents/?uuid=78b36cd1-0f91-46be-b01c-1624c3309147" ] }, { "id" : "ITEM-2",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Wu, 2015; Easterling et al., 2017)", "manualFormatting" : "Easterling et al. 2017; Wu 2015)", "plainTextFormattedCitation" : "(Wu, 2015; Easterling et al., 2017)", "previouslyFormattedCitation" : "(Wu, 2015; Easterling et al., 2017)"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Easterling et al. 2017; Wu 2015)</w:delText>
              </w:r>
              <w:r w:rsidRPr="00D424AA" w:rsidDel="00A23524">
                <w:rPr>
                  <w:rFonts w:cs="Times New Roman"/>
                  <w:color w:val="000000" w:themeColor="text1"/>
                  <w:sz w:val="16"/>
                  <w:szCs w:val="16"/>
                  <w:lang w:val="en-GB"/>
                </w:rPr>
                <w:fldChar w:fldCharType="end"/>
              </w:r>
            </w:del>
            <w:bookmarkEnd w:id="8157"/>
            <w:commentRangeEnd w:id="8163"/>
            <w:r w:rsidR="00A26296">
              <w:rPr>
                <w:rStyle w:val="Marquedecommentaire"/>
              </w:rPr>
              <w:commentReference w:id="8163"/>
            </w:r>
          </w:p>
        </w:tc>
        <w:tc>
          <w:tcPr>
            <w:tcW w:w="2158" w:type="dxa"/>
            <w:tcBorders>
              <w:top w:val="dashed" w:sz="4" w:space="0" w:color="000000"/>
            </w:tcBorders>
            <w:shd w:val="clear" w:color="auto" w:fill="D9D9D9"/>
          </w:tcPr>
          <w:p w14:paraId="07B852BB" w14:textId="5B28ADE0" w:rsidR="00D376F0" w:rsidRPr="00D424AA" w:rsidRDefault="00D376F0" w:rsidP="00D424AA">
            <w:pPr>
              <w:rPr>
                <w:rFonts w:cs="Times New Roman"/>
                <w:color w:val="000000" w:themeColor="text1"/>
                <w:sz w:val="16"/>
                <w:szCs w:val="16"/>
                <w:lang w:val="nb-NO"/>
              </w:rPr>
            </w:pPr>
            <w:r w:rsidRPr="00D424AA">
              <w:rPr>
                <w:rFonts w:cs="Times New Roman"/>
                <w:color w:val="000000" w:themeColor="text1"/>
                <w:sz w:val="16"/>
                <w:szCs w:val="16"/>
                <w:lang w:val="en-GB"/>
              </w:rPr>
              <w:t xml:space="preserve">Evidence of a human contribution for some events </w:t>
            </w:r>
            <w:bookmarkStart w:id="8164" w:name="_Hlk77237249"/>
            <w:ins w:id="8165" w:author="Robin Matthews" w:date="2021-07-15T10:28:00Z">
              <w:r w:rsidR="00B06429">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2",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2",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Easterling et al., 2017; Kirchmeier-Young and Zhang, 2020)", "plainTextFormattedCitation" : "(Easterling et al., 2017; Kirchmeier-Young and Zhang, 2020)", "previouslyFormattedCitation" : "(Easterling et al., 2017; Kirchmeier-Young and Zhang, 2020)" }, "properties" : { "noteIndex" : 0 }, "schema" : "https://github.com/citation-style-language/schema/raw/master/csl-citation.json" }</w:instrText>
            </w:r>
            <w:ins w:id="8166" w:author="Robin Matthews" w:date="2021-07-15T10:28:00Z">
              <w:r w:rsidR="00B06429">
                <w:rPr>
                  <w:rFonts w:cs="Times New Roman"/>
                  <w:color w:val="000000" w:themeColor="text1"/>
                  <w:sz w:val="16"/>
                  <w:szCs w:val="16"/>
                  <w:lang w:val="en-GB"/>
                </w:rPr>
                <w:fldChar w:fldCharType="separate"/>
              </w:r>
              <w:r w:rsidR="00B06429" w:rsidRPr="00394D63">
                <w:rPr>
                  <w:rFonts w:cs="Times New Roman"/>
                  <w:noProof/>
                  <w:color w:val="000000" w:themeColor="text1"/>
                  <w:sz w:val="16"/>
                  <w:szCs w:val="16"/>
                  <w:lang w:val="en-GB"/>
                </w:rPr>
                <w:t>(Easterling et al., 2017; Kirchmeier-Young and Zhang, 2020)</w:t>
              </w:r>
              <w:r w:rsidR="00B06429">
                <w:rPr>
                  <w:rFonts w:cs="Times New Roman"/>
                  <w:color w:val="000000" w:themeColor="text1"/>
                  <w:sz w:val="16"/>
                  <w:szCs w:val="16"/>
                  <w:lang w:val="en-GB"/>
                </w:rPr>
                <w:fldChar w:fldCharType="end"/>
              </w:r>
            </w:ins>
            <w:commentRangeStart w:id="8167"/>
            <w:del w:id="8168" w:author="Robin Matthews" w:date="2021-07-15T10:28:00Z">
              <w:r w:rsidRPr="00D424AA" w:rsidDel="00B06429">
                <w:rPr>
                  <w:rFonts w:cs="Times New Roman"/>
                  <w:color w:val="000000" w:themeColor="text1"/>
                  <w:sz w:val="16"/>
                  <w:szCs w:val="16"/>
                  <w:lang w:val="en-GB"/>
                </w:rPr>
                <w:fldChar w:fldCharType="begin" w:fldLock="1"/>
              </w:r>
              <w:r w:rsidR="00FF6231" w:rsidDel="00B06429">
                <w:rPr>
                  <w:rFonts w:cs="Times New Roman"/>
                  <w:color w:val="000000" w:themeColor="text1"/>
                  <w:sz w:val="16"/>
                  <w:szCs w:val="16"/>
                  <w:lang w:val="en-GB"/>
                </w:rPr>
                <w:del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manualFormatting" : "(Easterling et al., 2017", "plainTextFormattedCitation" : "(Easterling et al., 2017)", "previouslyFormattedCitation" : "(Easterling et al., 2017)" }, "properties" : { "noteIndex" : 0 }, "schema" : "https://github.com/citation-style-language/schema/raw/master/csl-citation.json" }</w:delInstrText>
              </w:r>
              <w:r w:rsidRPr="00D424AA" w:rsidDel="00B06429">
                <w:rPr>
                  <w:rFonts w:cs="Times New Roman"/>
                  <w:color w:val="000000" w:themeColor="text1"/>
                  <w:sz w:val="16"/>
                  <w:szCs w:val="16"/>
                  <w:lang w:val="en-GB"/>
                </w:rPr>
                <w:fldChar w:fldCharType="separate"/>
              </w:r>
              <w:r w:rsidR="00A26296" w:rsidDel="00B06429">
                <w:rPr>
                  <w:rFonts w:cs="Times New Roman"/>
                  <w:noProof/>
                  <w:color w:val="000000" w:themeColor="text1"/>
                  <w:sz w:val="16"/>
                  <w:szCs w:val="16"/>
                  <w:lang w:val="nb-NO"/>
                </w:rPr>
                <w:delText>(Easterling et al., 2017</w:delText>
              </w:r>
              <w:r w:rsidRPr="00D424AA" w:rsidDel="00B06429">
                <w:rPr>
                  <w:rFonts w:cs="Times New Roman"/>
                  <w:color w:val="000000" w:themeColor="text1"/>
                  <w:sz w:val="16"/>
                  <w:szCs w:val="16"/>
                  <w:lang w:val="en-GB"/>
                </w:rPr>
                <w:fldChar w:fldCharType="end"/>
              </w:r>
              <w:commentRangeStart w:id="8169"/>
              <w:commentRangeEnd w:id="8167"/>
              <w:r w:rsidR="00A26296" w:rsidDel="00B06429">
                <w:rPr>
                  <w:rStyle w:val="Marquedecommentaire"/>
                </w:rPr>
                <w:commentReference w:id="8167"/>
              </w:r>
              <w:r w:rsidRPr="00841A35" w:rsidDel="00B06429">
                <w:rPr>
                  <w:rFonts w:cs="Times New Roman"/>
                  <w:color w:val="000000" w:themeColor="text1"/>
                  <w:sz w:val="16"/>
                  <w:szCs w:val="16"/>
                  <w:lang w:val="nb-NO"/>
                </w:rPr>
                <w:delText>;</w:delText>
              </w:r>
              <w:r w:rsidRPr="00D424AA" w:rsidDel="00B06429">
                <w:rPr>
                  <w:rFonts w:cs="Times New Roman"/>
                  <w:sz w:val="16"/>
                  <w:szCs w:val="16"/>
                  <w:lang w:val="en-GB"/>
                </w:rPr>
                <w:fldChar w:fldCharType="begin" w:fldLock="1"/>
              </w:r>
              <w:r w:rsidR="00FF6231" w:rsidDel="00B06429">
                <w:rPr>
                  <w:rFonts w:cs="Times New Roman"/>
                  <w:sz w:val="16"/>
                  <w:szCs w:val="16"/>
                  <w:lang w:val="nb-NO"/>
                </w:rPr>
                <w:delInstrText>ADDIN CSL_CITATION { "citationItems" : [ { "id" : "ITEM-1",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1",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Kirchmeier-Young and Zhang, 2020)", "manualFormatting" : " Kirchmeier-Young and Zhang, 2020)", "plainTextFormattedCitation" : "(Kirchmeier-Young and Zhang, 2020)", "previouslyFormattedCitation" : "(Kirchmeier-Young and Zhang, 2020)" }, "properties" : { "noteIndex" : 0 }, "schema" : "https://github.com/citation-style-language/schema/raw/master/csl-citation.json" }</w:delInstrText>
              </w:r>
              <w:r w:rsidRPr="00D424AA" w:rsidDel="00B06429">
                <w:rPr>
                  <w:rFonts w:cs="Times New Roman"/>
                  <w:sz w:val="16"/>
                  <w:szCs w:val="16"/>
                  <w:lang w:val="en-GB"/>
                </w:rPr>
                <w:fldChar w:fldCharType="separate"/>
              </w:r>
              <w:r w:rsidR="00A26296" w:rsidDel="00B06429">
                <w:rPr>
                  <w:rFonts w:cs="Times New Roman"/>
                  <w:noProof/>
                  <w:sz w:val="16"/>
                  <w:szCs w:val="16"/>
                  <w:lang w:val="nb-NO"/>
                </w:rPr>
                <w:delText xml:space="preserve"> Kirchmeier-Young and Zhang, 2020)</w:delText>
              </w:r>
              <w:r w:rsidRPr="00D424AA" w:rsidDel="00B06429">
                <w:rPr>
                  <w:rFonts w:cs="Times New Roman"/>
                  <w:sz w:val="16"/>
                  <w:szCs w:val="16"/>
                  <w:lang w:val="en-GB"/>
                </w:rPr>
                <w:fldChar w:fldCharType="end"/>
              </w:r>
            </w:del>
            <w:bookmarkEnd w:id="8164"/>
            <w:commentRangeEnd w:id="8169"/>
            <w:r w:rsidR="00A26296">
              <w:rPr>
                <w:rStyle w:val="Marquedecommentaire"/>
              </w:rPr>
              <w:commentReference w:id="8169"/>
            </w:r>
            <w:r w:rsidRPr="00841A35">
              <w:rPr>
                <w:rFonts w:cs="Times New Roman"/>
                <w:color w:val="000000" w:themeColor="text1"/>
                <w:sz w:val="16"/>
                <w:szCs w:val="16"/>
                <w:lang w:val="nb-NO"/>
              </w:rPr>
              <w:t>, but cann</w:t>
            </w:r>
            <w:r w:rsidRPr="00D424AA">
              <w:rPr>
                <w:rFonts w:cs="Times New Roman"/>
                <w:color w:val="000000" w:themeColor="text1"/>
                <w:sz w:val="16"/>
                <w:szCs w:val="16"/>
                <w:lang w:val="nb-NO"/>
              </w:rPr>
              <w:t>ot be generalized</w:t>
            </w:r>
          </w:p>
        </w:tc>
        <w:tc>
          <w:tcPr>
            <w:tcW w:w="2158" w:type="dxa"/>
            <w:tcBorders>
              <w:top w:val="dashed" w:sz="4" w:space="0" w:color="000000"/>
            </w:tcBorders>
            <w:shd w:val="clear" w:color="auto" w:fill="D9D9D9"/>
          </w:tcPr>
          <w:p w14:paraId="454A898E" w14:textId="7EC17B1E" w:rsidR="00D376F0" w:rsidRPr="00841A35" w:rsidRDefault="00D376F0" w:rsidP="00D424AA">
            <w:pPr>
              <w:rPr>
                <w:rFonts w:cs="Times New Roman"/>
                <w:sz w:val="16"/>
                <w:szCs w:val="16"/>
                <w:lang w:val="en-GB"/>
              </w:rPr>
            </w:pPr>
            <w:r w:rsidRPr="00D424AA">
              <w:rPr>
                <w:rFonts w:cs="Times New Roman"/>
                <w:color w:val="000000" w:themeColor="text1"/>
                <w:sz w:val="16"/>
                <w:szCs w:val="16"/>
                <w:lang w:val="en-GB"/>
              </w:rPr>
              <w:t xml:space="preserve">CMIP6 models project inconsistent changes in the region </w:t>
            </w:r>
            <w:commentRangeStart w:id="8170"/>
            <w:r w:rsidRPr="00D424AA">
              <w:rPr>
                <w:rFonts w:cs="Times New Roman"/>
                <w:sz w:val="16"/>
                <w:szCs w:val="16"/>
                <w:lang w:val="en-GB"/>
              </w:rPr>
              <w:fldChar w:fldCharType="begin" w:fldLock="1"/>
            </w:r>
            <w:ins w:id="8171" w:author="Robin Matthews" w:date="2021-07-14T17:40:00Z">
              <w:r w:rsidR="00D50B0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172" w:author="Robin Matthews" w:date="2021-07-14T17:40:00Z">
              <w:r w:rsidR="00FC4C2D" w:rsidDel="00D50B0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173" w:author="Robin Matthews" w:date="2021-07-14T17:40:00Z">
              <w:r w:rsidR="00A26296" w:rsidDel="00D50B01">
                <w:rPr>
                  <w:rFonts w:cs="Times New Roman"/>
                  <w:noProof/>
                  <w:sz w:val="16"/>
                  <w:szCs w:val="16"/>
                  <w:lang w:val="en-GB"/>
                </w:rPr>
                <w:delText>Li et al., 2020a</w:delText>
              </w:r>
            </w:del>
            <w:ins w:id="8174" w:author="Robin Matthews" w:date="2021-07-14T17:40: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170"/>
            <w:r w:rsidR="00A26296">
              <w:rPr>
                <w:rStyle w:val="Marquedecommentaire"/>
              </w:rPr>
              <w:commentReference w:id="8170"/>
            </w:r>
          </w:p>
          <w:p w14:paraId="578BDA36"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DEEAF6"/>
          </w:tcPr>
          <w:p w14:paraId="2B3F2A5A" w14:textId="05AECA4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8175"/>
            <w:r w:rsidRPr="00D424AA">
              <w:rPr>
                <w:rFonts w:cs="Times New Roman"/>
                <w:sz w:val="16"/>
                <w:szCs w:val="16"/>
                <w:lang w:val="en-GB"/>
              </w:rPr>
              <w:fldChar w:fldCharType="begin" w:fldLock="1"/>
            </w:r>
            <w:ins w:id="8176" w:author="Robin Matthews" w:date="2021-07-15T10:28:00Z">
              <w:r w:rsidR="00B0642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177" w:author="Robin Matthews" w:date="2021-07-15T10:28:00Z">
              <w:r w:rsidR="00FC4C2D" w:rsidDel="00B06429">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8178" w:author="Robin Matthews" w:date="2021-07-15T10:28:00Z">
              <w:r w:rsidR="00B06429">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8175"/>
            <w:r w:rsidR="00A26296">
              <w:rPr>
                <w:rStyle w:val="Marquedecommentaire"/>
              </w:rPr>
              <w:commentReference w:id="8175"/>
            </w:r>
            <w:r w:rsidRPr="00841A35">
              <w:rPr>
                <w:rFonts w:cs="Times New Roman"/>
                <w:color w:val="000000" w:themeColor="text1"/>
                <w:sz w:val="16"/>
                <w:szCs w:val="16"/>
                <w:lang w:val="en-GB"/>
              </w:rPr>
              <w:t xml:space="preserve">; Annex). Median increase of more than 2% in the 50-year Rx1day and Rx5day events compared to the 1°C warming level </w:t>
            </w:r>
            <w:commentRangeStart w:id="817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180" w:author="Robin Matthews" w:date="2021-07-14T17:40:00Z">
              <w:r w:rsidR="00A26296" w:rsidDel="00D50B01">
                <w:rPr>
                  <w:rFonts w:cs="Times New Roman"/>
                  <w:noProof/>
                  <w:sz w:val="16"/>
                  <w:szCs w:val="16"/>
                  <w:lang w:val="en-GB"/>
                </w:rPr>
                <w:delText>Li et al., 2020a</w:delText>
              </w:r>
            </w:del>
            <w:ins w:id="8181" w:author="Robin Matthews" w:date="2021-07-14T17:40: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179"/>
            <w:r w:rsidR="00A26296">
              <w:rPr>
                <w:rStyle w:val="Marquedecommentaire"/>
              </w:rPr>
              <w:commentReference w:id="8179"/>
            </w:r>
            <w:r w:rsidRPr="00841A35">
              <w:rPr>
                <w:rFonts w:cs="Times New Roman"/>
                <w:color w:val="000000" w:themeColor="text1"/>
                <w:sz w:val="16"/>
                <w:szCs w:val="16"/>
                <w:lang w:val="en-GB"/>
              </w:rPr>
              <w:t xml:space="preserve"> and more than 6% in annual Rx1day and Rx5day and 4% in annual Rx30day compared to pre-industrial (Annex).</w:t>
            </w:r>
          </w:p>
          <w:p w14:paraId="31488547" w14:textId="77777777" w:rsidR="00D376F0" w:rsidRPr="00D424AA" w:rsidRDefault="00D376F0" w:rsidP="00D424AA">
            <w:pPr>
              <w:rPr>
                <w:rFonts w:cs="Times New Roman"/>
                <w:color w:val="000000" w:themeColor="text1"/>
                <w:sz w:val="16"/>
                <w:szCs w:val="16"/>
                <w:lang w:val="en-GB"/>
              </w:rPr>
            </w:pPr>
          </w:p>
          <w:p w14:paraId="462DD2AE" w14:textId="776D2AD6"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plainTextFormattedCitation" : "(Easterling et al., 2017)", "previouslyFormattedCitation" : "(Easterling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Easterling et al., 2017)</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7EC5F6"/>
          </w:tcPr>
          <w:p w14:paraId="66F8278A" w14:textId="01C7E6B5"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818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8183" w:author="Robin Matthews" w:date="2021-07-15T10:28:00Z">
              <w:r w:rsidR="00B06429">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8182"/>
            <w:r w:rsidR="00A26296">
              <w:rPr>
                <w:rStyle w:val="Marquedecommentaire"/>
              </w:rPr>
              <w:commentReference w:id="8182"/>
            </w:r>
            <w:r w:rsidRPr="00841A35">
              <w:rPr>
                <w:rFonts w:cs="Times New Roman"/>
                <w:color w:val="000000" w:themeColor="text1"/>
                <w:sz w:val="16"/>
                <w:szCs w:val="16"/>
                <w:lang w:val="en-GB"/>
              </w:rPr>
              <w:t xml:space="preserve">; Annex). Median increase of more than 10% in the 50-year Rx1day and Rx5day events compared to the 1°C warming level </w:t>
            </w:r>
            <w:commentRangeStart w:id="8184"/>
            <w:r w:rsidRPr="00D424AA">
              <w:rPr>
                <w:rFonts w:cs="Times New Roman"/>
                <w:sz w:val="16"/>
                <w:szCs w:val="16"/>
                <w:lang w:val="en-GB"/>
              </w:rPr>
              <w:fldChar w:fldCharType="begin" w:fldLock="1"/>
            </w:r>
            <w:ins w:id="8185" w:author="Robin Matthews" w:date="2021-07-14T17:40:00Z">
              <w:r w:rsidR="00D50B01">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186" w:author="Robin Matthews" w:date="2021-07-14T17:40:00Z">
              <w:r w:rsidR="00FC4C2D" w:rsidDel="00D50B01">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187" w:author="Robin Matthews" w:date="2021-07-14T17:40:00Z">
              <w:r w:rsidR="00A26296" w:rsidDel="00D50B01">
                <w:rPr>
                  <w:rFonts w:cs="Times New Roman"/>
                  <w:noProof/>
                  <w:sz w:val="16"/>
                  <w:szCs w:val="16"/>
                  <w:lang w:val="en-GB"/>
                </w:rPr>
                <w:delText>Li et al., 2020a</w:delText>
              </w:r>
            </w:del>
            <w:ins w:id="8188" w:author="Robin Matthews" w:date="2021-07-14T17:40: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184"/>
            <w:r w:rsidR="00A26296">
              <w:rPr>
                <w:rStyle w:val="Marquedecommentaire"/>
              </w:rPr>
              <w:commentReference w:id="8184"/>
            </w:r>
            <w:r w:rsidRPr="00841A35">
              <w:rPr>
                <w:rFonts w:cs="Times New Roman"/>
                <w:color w:val="000000" w:themeColor="text1"/>
                <w:sz w:val="16"/>
                <w:szCs w:val="16"/>
                <w:lang w:val="en-GB"/>
              </w:rPr>
              <w:t xml:space="preserve"> and more than 10% in annual Rx1day, Rx5day, and Rx30day compared to pre-industrial (Annex).</w:t>
            </w:r>
          </w:p>
          <w:p w14:paraId="5911BA2A" w14:textId="77777777" w:rsidR="00D376F0" w:rsidRPr="00D424AA" w:rsidRDefault="00D376F0" w:rsidP="00D424AA">
            <w:pPr>
              <w:rPr>
                <w:rFonts w:cs="Times New Roman"/>
                <w:color w:val="000000" w:themeColor="text1"/>
                <w:sz w:val="16"/>
                <w:szCs w:val="16"/>
                <w:lang w:val="en-GB"/>
              </w:rPr>
            </w:pPr>
          </w:p>
          <w:p w14:paraId="181FBFB7" w14:textId="214A182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plainTextFormattedCitation" : "(Easterling et al., 2017)", "previouslyFormattedCitation" : "(Easterling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Easterling et al., 2017)</w:t>
            </w:r>
            <w:r w:rsidRPr="00D424AA">
              <w:rPr>
                <w:rFonts w:cs="Times New Roman"/>
                <w:color w:val="000000" w:themeColor="text1"/>
                <w:sz w:val="16"/>
                <w:szCs w:val="16"/>
                <w:lang w:val="en-GB"/>
              </w:rPr>
              <w:fldChar w:fldCharType="end"/>
            </w:r>
          </w:p>
        </w:tc>
      </w:tr>
      <w:tr w:rsidR="00D376F0" w:rsidRPr="00F1665C" w14:paraId="09AEC2AE" w14:textId="77777777" w:rsidTr="00723657">
        <w:tc>
          <w:tcPr>
            <w:tcW w:w="2158" w:type="dxa"/>
            <w:vMerge/>
          </w:tcPr>
          <w:p w14:paraId="533155EE"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26BA5E6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ow confidence </w:t>
            </w:r>
            <w:r w:rsidRPr="00D424AA">
              <w:rPr>
                <w:rFonts w:cs="Times New Roman"/>
                <w:color w:val="000000" w:themeColor="text1"/>
                <w:sz w:val="16"/>
                <w:szCs w:val="16"/>
                <w:lang w:val="en-GB"/>
              </w:rPr>
              <w:t xml:space="preserve"> </w:t>
            </w:r>
          </w:p>
        </w:tc>
        <w:tc>
          <w:tcPr>
            <w:tcW w:w="2158" w:type="dxa"/>
            <w:tcBorders>
              <w:top w:val="dashed" w:sz="4" w:space="0" w:color="000000"/>
            </w:tcBorders>
            <w:shd w:val="clear" w:color="auto" w:fill="D9D9D9"/>
          </w:tcPr>
          <w:p w14:paraId="56C4988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ow confidence </w:t>
            </w:r>
            <w:r w:rsidRPr="00D424AA">
              <w:rPr>
                <w:rFonts w:cs="Times New Roman"/>
                <w:color w:val="000000" w:themeColor="text1"/>
                <w:sz w:val="16"/>
                <w:szCs w:val="16"/>
                <w:lang w:val="en-GB"/>
              </w:rPr>
              <w:t xml:space="preserve"> </w:t>
            </w:r>
          </w:p>
        </w:tc>
        <w:tc>
          <w:tcPr>
            <w:tcW w:w="2158" w:type="dxa"/>
            <w:tcBorders>
              <w:top w:val="dashed" w:sz="4" w:space="0" w:color="000000"/>
            </w:tcBorders>
            <w:shd w:val="clear" w:color="auto" w:fill="D9D9D9"/>
          </w:tcPr>
          <w:p w14:paraId="4F1CE16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1FF8B7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ow confidence</w:t>
            </w:r>
            <w:r w:rsidRPr="00D424AA">
              <w:rPr>
                <w:rFonts w:cs="Times New Roman"/>
                <w:color w:val="000000" w:themeColor="text1"/>
                <w:sz w:val="16"/>
                <w:szCs w:val="16"/>
                <w:lang w:val="en-GB"/>
              </w:rPr>
              <w:t xml:space="preserve"> (compared with the recent past (1995-2014))</w:t>
            </w:r>
          </w:p>
          <w:p w14:paraId="6395979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pre-industrial) </w:t>
            </w:r>
          </w:p>
          <w:p w14:paraId="7CE63DE5" w14:textId="77777777" w:rsidR="00D376F0" w:rsidRPr="00D424AA" w:rsidRDefault="00D376F0" w:rsidP="00D424AA">
            <w:pPr>
              <w:rPr>
                <w:rFonts w:cs="Times New Roman"/>
                <w:color w:val="000000" w:themeColor="text1"/>
                <w:sz w:val="16"/>
                <w:szCs w:val="16"/>
                <w:lang w:val="en-GB"/>
              </w:rPr>
            </w:pPr>
          </w:p>
          <w:p w14:paraId="27E16E8F"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DEEAF6"/>
          </w:tcPr>
          <w:p w14:paraId="0E5B1AE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5822BC52"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479F716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p w14:paraId="4ACF420E" w14:textId="77777777" w:rsidR="00D376F0" w:rsidRPr="00D424AA" w:rsidRDefault="00D376F0" w:rsidP="00D424AA">
            <w:pPr>
              <w:rPr>
                <w:rFonts w:cs="Times New Roman"/>
                <w:color w:val="000000" w:themeColor="text1"/>
                <w:sz w:val="16"/>
                <w:szCs w:val="16"/>
                <w:lang w:val="en-GB"/>
              </w:rPr>
            </w:pPr>
          </w:p>
          <w:p w14:paraId="0C25FCA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7EC5F6"/>
          </w:tcPr>
          <w:p w14:paraId="285AB69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B1C68F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4BF4CEC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tc>
      </w:tr>
      <w:tr w:rsidR="00D376F0" w:rsidRPr="00F1665C" w14:paraId="3A2137C0" w14:textId="77777777" w:rsidTr="00723657">
        <w:tc>
          <w:tcPr>
            <w:tcW w:w="2158" w:type="dxa"/>
            <w:vMerge w:val="restart"/>
          </w:tcPr>
          <w:p w14:paraId="106F3AC5"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C. North America (CNA)</w:t>
            </w:r>
          </w:p>
          <w:p w14:paraId="162E5BD4" w14:textId="77777777" w:rsidR="00D376F0" w:rsidRPr="00D424AA" w:rsidRDefault="00D376F0" w:rsidP="00D424AA">
            <w:pPr>
              <w:rPr>
                <w:rFonts w:cs="Times New Roman"/>
                <w:color w:val="000000" w:themeColor="text1"/>
                <w:sz w:val="16"/>
                <w:szCs w:val="16"/>
                <w:lang w:val="en-GB"/>
              </w:rPr>
            </w:pPr>
          </w:p>
          <w:p w14:paraId="0B8599B4"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1F663F05" w14:textId="25669269" w:rsidR="00D376F0" w:rsidRPr="00D424AA" w:rsidRDefault="00D376F0" w:rsidP="00D424AA">
            <w:pPr>
              <w:rPr>
                <w:rFonts w:cs="Times New Roman"/>
                <w:i/>
                <w:color w:val="000000" w:themeColor="text1"/>
                <w:sz w:val="16"/>
                <w:szCs w:val="16"/>
                <w:lang w:val="nb-NO"/>
              </w:rPr>
            </w:pPr>
            <w:r w:rsidRPr="00D424AA">
              <w:rPr>
                <w:rFonts w:cs="Times New Roman"/>
                <w:color w:val="000000" w:themeColor="text1"/>
                <w:sz w:val="16"/>
                <w:szCs w:val="16"/>
                <w:lang w:val="en-GB" w:eastAsia="en-CA"/>
              </w:rPr>
              <w:t xml:space="preserve">Significant intensification of heavy precipitation </w:t>
            </w:r>
            <w:bookmarkStart w:id="8189" w:name="_Hlk77182153"/>
            <w:ins w:id="8190" w:author="Robin Matthews" w:date="2021-07-14T19:10:00Z">
              <w:r w:rsidR="00A23524" w:rsidRPr="00E066CD">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3", "itemData" : { "DOI" : "10.1007/s10584-015-1453-8", "ISSN" : "0165-0009", "author" : [ { "dropping-particle" : "", "family" : "Wu", "given" : "Shuang-Ye", "non-dropping-particle" : "", "parse-names" : false, "suffix" : "" } ], "container-title" : "Climatic Change", "id" : "ITEM-3", "issue" : "4", "issued" : { "date-parts" : [ [ "2015", "10", "1" ] ] }, "page" : "677-692", "title" : "Changing characteristics of precipitation for the contiguous United States", "translator" : [ { "dropping-particle" : "", "family" : "S950", "given" : "", "non-dropping-particle" : "", "parse-names" : false, "suffix" : "" } ], "type" : "article-journal", "volume" : "132" }, "uris" : [ "http://www.mendeley.com/documents/?uuid=78b36cd1-0f91-46be-b01c-1624c3309147" ] }, { "id" : "ITEM-4", "itemData" : { "DOI" : "10.1073/pnas.1716222114", "ISSN" : "0027-8424", "abstract" : "Natural disasters such as the recent Hurricanes Harvey, Irma, and Maria highlight the need for quantitative estimates of the risk of such disasters. Statistically based risk assessment suffers from short records of often poor quality, and in the case of meteorological hazards, from the fact that the underlying climate is changing. This study shows how a recently developed physics-based risk assessment method can be applied to assessing the probabilities of extreme hurricane rainfall, allowing for quantitative assessment of hurricane flooding risks in all locations affected by such storms, regardless of the presence or quality of historical hurricane records.We estimate, for current and future climates, the annual probability of areally averaged hurricane rain of Hurricane Harveys magnitude by downscaling large numbers of tropical cyclones from three climate reanalyses and six climate models. For the state of Texas, we estimate that the annual probability of 500 mm of area-integrated rainfall was about 1% in the period 19812000 and will increase to 18% over the period 20812100 under Intergovernmental Panel on Climate Change (IPCC) AR5 representative concentration pathway 8.5. If the frequency of such event is increasingly linearly between these two periods, then in 2017 the annual probability would be 6%, a sixfold increase since the late 20th century.", "author" : [ { "dropping-particle" : "", "family" : "Emanuel", "given" : "Kerry A.", "non-dropping-particle" : "", "parse-names" : false, "suffix" : "" } ], "container-title" : "Proceedings of the National Academy of Sciences", "id" : "ITEM-4", "issue" : "48", "issued" : { "date-parts" : [ [ "2017" ] ] }, "page" : "12681-12684", "publisher" : "National Academy of Sciences", "title" : "Assessing the present and future probability of Hurricane Harveys rainfall", "translator" : [ { "dropping-particle" : "", "family" : "S1149", "given" : "", "non-dropping-particle" : "", "parse-names" : false, "suffix" : "" } ], "type" : "article-journal", "volume" : "114" }, "uris" : [ "http://www.mendeley.com/documents/?uuid=5ec6ea22-7984-4a33-b79e-f3b75be5e892" ] }, { "id" : "ITEM-5", "itemData" : { "DOI" : "10.1002/2017GL075888", "ISSN" : "0094-8276", "abstract" : "Abstract Record rainfall amounts were recorded during Hurricane Harvey in the Houston, Texas, area, leading to widespread flooding. We analyze observed precipitation from the Global Historical Climatology Network with a covariate-based extreme value statistical analysis, accounting for both the external influence of global warming and the internal influence of El Ni\u00f1o?Southern Oscillation. We find that human-induced climate change likely increased the chances of the observed precipitation accumulations during Hurricane Harvey in the most affected areas of Houston by a factor of at least 3.5. Further, precipitation accumulations in these areas were likely increased by at least 18.8% (best estimate of 37.7%), which is larger than the 6?7% associated with an attributable warming of 1\u00b0C in the Gulf of Mexico and Clausius-Clapeyron scaling. In a Granger causality sense, these statements provide lower bounds on the impact of climate change and motivate further attribution studies using dynamical climate models.", "author" : [ { "dropping-particle" : "", "family" : "Risser", "given" : "Mark D.", "non-dropping-particle" : "", "parse-names" : false, "suffix" : "" }, { "dropping-particle" : "", "family" : "Wehner", "given" : "Michael F.", "non-dropping-particle" : "", "parse-names" : false, "suffix" : "" } ], "container-title" : "Geophysical Research Letters", "id" : "ITEM-5", "issue" : "24", "issued" : { "date-parts" : [ [ "2017", "12" ] ] }, "page" : "12,412-457,464", "publisher" : "Wiley-Blackwell", "title" : "Attributable Human-Induced Changes in the Likelihood and Magnitude of the Observed Extreme Precipitation during Hurricane Harvey", "translator" : [ { "dropping-particle" : "", "family" : "S317", "given" : "", "non-dropping-particle" : "", "parse-names" : false, "suffix" : "" } ], "type" : "article-journal", "volume" : "44" }, "uris" : [ "http://www.mendeley.com/documents/?uuid=1c025b05-1c3a-46d6-9a2e-7465b4bd028f" ] }, { "id" : "ITEM-6", "itemData" : { "DOI" : "10.1029/2018EF000825", "ISSN" : "2328-4277", "abstract" : "Abstract While hurricanes occur naturally, human-caused climate change is supercharging them and exacerbating the risk of major damage. Here using ocean and atmosphere observations, we demonstrate links between increased upper ocean heat content due to global warming with the extreme rainfalls from recent hurricanes. Hurricane Harvey provides an excellent case study as it was isolated in space and time. We show that prior to the beginning of northern summer of 2017, ocean heat content was the highest on record both globally and in the Gulf of Mexico, but the latter sharply decreased with hurricane Harvey via ocean evaporative cooling. The lost ocean heat was realized in the atmosphere as moisture, and then as latent heat in record-breaking heavy rainfalls. Accordingly, record high ocean heat values not only increased the fuel available to sustain and intensify Harvey but also increased its flooding rains on land. Harvey could not have produced so much rain without human-induced climate change. Results have implications for the role of hurricanes in climate. Proactive planning for the consequences of human-caused climate change is not happening in many vulnerable areas, making the disasters much worse.", "author" : [ { "dropping-particle" : "", "family" : "Trenberth", "given" : "Kevin", "non-dropping-particle" : "", "parse-names" : false, "suffix" : "" }, { "dropping-particle" : "", "family" : "Lijing", "given" : "Cheng", "non-dropping-particle" : "", "parse-names" : false, "suffix" : "" }, { "dropping-particle" : "", "family" : "Peter", "given" : "Jacobs", "non-dropping-particle" : "", "parse-names" : false, "suffix" : "" }, { "dropping-particle" : "", "family" : "Yongxin", "given" : "Zhang", "non-dropping-particle" : "", "parse-names" : false, "suffix" : "" }, { "dropping-particle" : "", "family" : "John", "given" : "Fasullo", "non-dropping-particle" : "", "parse-names" : false, "suffix" : "" } ], "container-title" : "Earth's Future", "id" : "ITEM-6", "issue" : "5", "issued" : { "date-parts" : [ [ "2018", "5" ] ] }, "page" : "730-744", "publisher" : "Wiley-Blackwell", "title" : "Hurricane Harvey Links to Ocean Heat Content and Climate Change Adaptation", "translator" : [ { "dropping-particle" : "", "family" : "S1148", "given" : "", "non-dropping-particle" : "", "parse-names" : false, "suffix" : "" } ], "type" : "article-journal", "volume" : "6" }, "uris" : [ "http://www.mendeley.com/documents/?uuid=06d814e2-e785-40b2-91de-c7989504aecb" ] }, { "id" : "ITEM-7",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7",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8",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8",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Wu, 2015; Easterling et al., 2017; Emanuel, 2017; Risser and Wehner, 2017; van Oldenborgh et al., 2017; Trenberth et al., 2018; Wang et al., 2018b; Dunn et al., 2020)", "manualFormatting" : "(Wu, 2015; Easterling et al., 2017; Emanuel, 2017; Risser and Wehner, 2017; van Oldenborgh et al., 2017; Trenberth et al., 2018; S.-Y.S. Wang Wang et al., 2018; Dunn et al., 2020)", "plainTextFormattedCitation" : "(Wu, 2015; Easterling et al., 2017; Emanuel, 2017; Risser and Wehner, 2017; van Oldenborgh et al., 2017; Trenberth et al., 2018; Wang et al., 2018b; Dunn et al., 2020)", "previouslyFormattedCitation" : "(Wu, 2015; Easterling et al., 2017; Emanuel, 2017; Risser and Wehner, 2017; van Oldenborgh et al., 2017; Trenberth et al., 2018; Wang et al., 2018b; Dunn et al., 2020)" }, "properties" : { "noteIndex" : 0 }, "schema" : "https://github.com/citation-style-language/schema/raw/master/csl-citation.json" }</w:instrText>
            </w:r>
            <w:ins w:id="8191" w:author="Robin Matthews" w:date="2021-07-14T19:10:00Z">
              <w:r w:rsidR="00A23524" w:rsidRPr="00E066CD">
                <w:rPr>
                  <w:rFonts w:cs="Times New Roman"/>
                  <w:sz w:val="16"/>
                  <w:szCs w:val="16"/>
                  <w:lang w:val="en-GB"/>
                </w:rPr>
                <w:fldChar w:fldCharType="separate"/>
              </w:r>
              <w:r w:rsidR="00A23524" w:rsidRPr="00E066CD">
                <w:rPr>
                  <w:rFonts w:cs="Times New Roman"/>
                  <w:noProof/>
                  <w:sz w:val="16"/>
                  <w:szCs w:val="16"/>
                  <w:lang w:val="en-GB"/>
                </w:rPr>
                <w:t xml:space="preserve">(Wu, 2015; Easterling et al., 2017; Emanuel, 2017; Risser and Wehner, 2017; van Oldenborgh et al., 2017; Trenberth et al., 2018; </w:t>
              </w:r>
              <w:r w:rsidR="00A23524" w:rsidRPr="00E066CD">
                <w:rPr>
                  <w:noProof/>
                  <w:sz w:val="16"/>
                  <w:szCs w:val="16"/>
                </w:rPr>
                <w:t>S.-Y.S. Wang</w:t>
              </w:r>
              <w:r w:rsidR="00A23524" w:rsidRPr="00E066CD">
                <w:rPr>
                  <w:rFonts w:cs="Times New Roman"/>
                  <w:noProof/>
                  <w:sz w:val="16"/>
                  <w:szCs w:val="16"/>
                  <w:lang w:val="en-GB"/>
                </w:rPr>
                <w:t xml:space="preserve"> Wang et al., 2018; Dunn et al., 2020)</w:t>
              </w:r>
              <w:r w:rsidR="00A23524" w:rsidRPr="00E066CD">
                <w:rPr>
                  <w:rFonts w:cs="Times New Roman"/>
                  <w:sz w:val="16"/>
                  <w:szCs w:val="16"/>
                  <w:lang w:val="en-GB"/>
                </w:rPr>
                <w:fldChar w:fldCharType="end"/>
              </w:r>
            </w:ins>
            <w:commentRangeStart w:id="8192"/>
            <w:del w:id="8193" w:author="Robin Matthews" w:date="2021-07-14T19:10:00Z">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Dunn et al., 2020</w:delText>
              </w:r>
              <w:r w:rsidRPr="00D424AA" w:rsidDel="00A23524">
                <w:rPr>
                  <w:rFonts w:cs="Times New Roman"/>
                  <w:sz w:val="16"/>
                  <w:szCs w:val="16"/>
                  <w:lang w:val="en-GB"/>
                </w:rPr>
                <w:fldChar w:fldCharType="end"/>
              </w:r>
              <w:commentRangeEnd w:id="8192"/>
              <w:r w:rsidR="00A26296" w:rsidDel="00A23524">
                <w:rPr>
                  <w:rStyle w:val="Marquedecommentaire"/>
                </w:rPr>
                <w:commentReference w:id="8192"/>
              </w:r>
              <w:r w:rsidRPr="00841A35" w:rsidDel="00A23524">
                <w:rPr>
                  <w:rFonts w:cs="Times New Roman"/>
                  <w:sz w:val="16"/>
                  <w:szCs w:val="16"/>
                  <w:lang w:val="en-GB"/>
                </w:rPr>
                <w:delText xml:space="preserve">; </w:delText>
              </w:r>
              <w:commentRangeStart w:id="8194"/>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2", "itemData" : { "DOI" : "10.1007/s10584-015-1453-8", "ISSN" : "0165-0009", "author" : [ { "dropping-particle" : "", "family" : "Wu", "given" : "Shuang-Ye", "non-dropping-particle" : "", "parse-names" : false, "suffix" : "" } ], "container-title" : "Climatic Change", "id" : "ITEM-2", "issue" : "4", "issued" : { "date-parts" : [ [ "2015", "10", "1" ] ] }, "page" : "677-692", "title" : "Changing characteristics of precipitation for the contiguous United States", "translator" : [ { "dropping-particle" : "", "family" : "S950", "given" : "", "non-dropping-particle" : "", "parse-names" : false, "suffix" : "" } ], "type" : "article-journal", "volume" : "132" }, "uris" : [ "http://www.mendeley.com/documents/?uuid=78b36cd1-0f91-46be-b01c-1624c3309147" ] } ], "mendeley" : { "formattedCitation" : "(Wu, 2015; Easterling et al., 2017)", "manualFormatting" : "Easterling et al., 2017; Wu, 2015", "plainTextFormattedCitation" : "(Wu, 2015; Easterling et al., 2017)", "previouslyFormattedCitation" : "(Wu, 2015; Easterling et al., 2017)"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Easterling et al., 2017; Wu, 2015</w:delText>
              </w:r>
              <w:r w:rsidRPr="00D424AA" w:rsidDel="00A23524">
                <w:rPr>
                  <w:rFonts w:cs="Times New Roman"/>
                  <w:color w:val="000000" w:themeColor="text1"/>
                  <w:sz w:val="16"/>
                  <w:szCs w:val="16"/>
                  <w:lang w:val="en-GB"/>
                </w:rPr>
                <w:fldChar w:fldCharType="end"/>
              </w:r>
              <w:commentRangeEnd w:id="8194"/>
              <w:r w:rsidR="00A26296" w:rsidDel="00A23524">
                <w:rPr>
                  <w:rStyle w:val="Marquedecommentaire"/>
                </w:rPr>
                <w:commentReference w:id="8194"/>
              </w:r>
              <w:r w:rsidRPr="00841A35" w:rsidDel="00A23524">
                <w:rPr>
                  <w:rFonts w:cs="Times New Roman"/>
                  <w:color w:val="000000" w:themeColor="text1"/>
                  <w:sz w:val="16"/>
                  <w:szCs w:val="16"/>
                  <w:lang w:val="en-GB"/>
                </w:rPr>
                <w:delText xml:space="preserve">; </w:delText>
              </w:r>
              <w:commentRangeStart w:id="8195"/>
              <w:r w:rsidRPr="00D424AA" w:rsidDel="00A23524">
                <w:rPr>
                  <w:rFonts w:cs="Times New Roman"/>
                  <w:color w:val="000000" w:themeColor="text1"/>
                  <w:sz w:val="16"/>
                  <w:szCs w:val="16"/>
                  <w:lang w:val="en-GB"/>
                </w:rPr>
                <w:fldChar w:fldCharType="begin" w:fldLock="1"/>
              </w:r>
              <w:r w:rsidR="00417CA4" w:rsidDel="00A23524">
                <w:rPr>
                  <w:rFonts w:cs="Times New Roman"/>
                  <w:color w:val="000000" w:themeColor="text1"/>
                  <w:sz w:val="16"/>
                  <w:szCs w:val="16"/>
                  <w:lang w:val="en-GB"/>
                </w:rPr>
                <w:delInstrText>ADDIN CSL_CITATION { "citationItems" : [ { "id" : "ITEM-1", "itemData" : { "DOI" : "10.1073/pnas.1716222114", "ISSN" : "0027-8424", "abstract" : "Natural disasters such as the recent Hurricanes Harvey, Irma, and Maria highlight the need for quantitative estimates of the risk of such disasters. Statistically based risk assessment suffers from short records of often poor quality, and in the case of meteorological hazards, from the fact that the underlying climate is changing. This study shows how a recently developed physics-based risk assessment method can be applied to assessing the probabilities of extreme hurricane rainfall, allowing for quantitative assessment of hurricane flooding risks in all locations affected by such storms, regardless of the presence or quality of historical hurricane records.We estimate, for current and future climates, the annual probability of areally averaged hurricane rain of Hurricane Harveys magnitude by downscaling large numbers of tropical cyclones from three climate reanalyses and six climate models. For the state of Texas, we estimate that the annual probability of 500 mm of area-integrated rainfall was about 1% in the period 19812000 and will increase to 18% over the period 20812100 under Intergovernmental Panel on Climate Change (IPCC) AR5 representative concentration pathway 8.5. If the frequency of such event is increasingly linearly between these two periods, then in 2017 the annual probability would be 6%, a sixfold increase since the late 20th century.", "author" : [ { "dropping-particle" : "", "family" : "Emanuel", "given" : "Kerry A.", "non-dropping-particle" : "", "parse-names" : false, "suffix" : "" } ], "container-title" : "Proceedings of the National Academy of Sciences", "id" : "ITEM-1", "issue" : "48", "issued" : { "date-parts" : [ [ "2017" ] ] }, "page" : "12681-12684", "publisher" : "National Academy of Sciences", "title" : "Assessing the present and future probability of Hurricane Harveys rainfall", "translator" : [ { "dropping-particle" : "", "family" : "S1149", "given" : "", "non-dropping-particle" : "", "parse-names" : false, "suffix" : "" } ], "type" : "article-journal", "volume" : "114" }, "uris" : [ "http://www.mendeley.com/documents/?uuid=5ec6ea22-7984-4a33-b79e-f3b75be5e892" ] }, { "id" : "ITEM-2", "itemData" : { "DOI" : "10.1002/2017GL075888", "ISSN" : "0094-8276", "abstract" : "Abstract Record rainfall amounts were recorded during Hurricane Harvey in the Houston, Texas, area, leading to widespread flooding. We analyze observed precipitation from the Global Historical Climatology Network with a covariate-based extreme value statistical analysis, accounting for both the external influence of global warming and the internal influence of El Ni\u00f1o?Southern Oscillation. We find that human-induced climate change likely increased the chances of the observed precipitation accumulations during Hurricane Harvey in the most affected areas of Houston by a factor of at least 3.5. Further, precipitation accumulations in these areas were likely increased by at least 18.8% (best estimate of 37.7%), which is larger than the 6?7% associated with an attributable warming of 1\u00b0C in the Gulf of Mexico and Clausius-Clapeyron scaling. In a Granger causality sense, these statements provide lower bounds on the impact of climate change and motivate further attribution studies using dynamical climate models.", "author" : [ { "dropping-particle" : "", "family" : "Risser", "given" : "Mark D.", "non-dropping-particle" : "", "parse-names" : false, "suffix" : "" }, { "dropping-particle" : "", "family" : "Wehner", "given" : "Michael F.", "non-dropping-particle" : "", "parse-names" : false, "suffix" : "" } ], "container-title" : "Geophysical Research Letters", "id" : "ITEM-2", "issue" : "24", "issued" : { "date-parts" : [ [ "2017", "12" ] ] }, "page" : "12,412-457,464", "publisher" : "Wiley-Blackwell", "title" : "Attributable Human-Induced Changes in the Likelihood and Magnitude of the Observed Extreme Precipitation during Hurricane Harvey", "translator" : [ { "dropping-particle" : "", "family" : "S317", "given" : "", "non-dropping-particle" : "", "parse-names" : false, "suffix" : "" } ], "type" : "article-journal", "volume" : "44" }, "uris" : [ "http://www.mendeley.com/documents/?uuid=1c025b05-1c3a-46d6-9a2e-7465b4bd028f" ] }, { "id" : "ITEM-3", "itemData" : { "DOI" : "10.1029/2018EF000825", "ISSN" : "2328-4277", "abstract" : "Abstract While hurricanes occur naturally, human-caused climate change is supercharging them and exacerbating the risk of major damage. Here using ocean and atmosphere observations, we demonstrate links between increased upper ocean heat content due to global warming with the extreme rainfalls from recent hurricanes. Hurricane Harvey provides an excellent case study as it was isolated in space and time. We show that prior to the beginning of northern summer of 2017, ocean heat content was the highest on record both globally and in the Gulf of Mexico, but the latter sharply decreased with hurricane Harvey via ocean evaporative cooling. The lost ocean heat was realized in the atmosphere as moisture, and then as latent heat in record-breaking heavy rainfalls. Accordingly, record high ocean heat values not only increased the fuel available to sustain and intensify Harvey but also increased its flooding rains on land. Harvey could not have produced so much rain without human-induced climate change. Results have implications for the role of hurricanes in climate. Proactive planning for the consequences of human-caused climate change is not happening in many vulnerable areas, making the disasters much worse.", "author" : [ { "dropping-particle" : "", "family" : "Trenberth", "given" : "Kevin", "non-dropping-particle" : "", "parse-names" : false, "suffix" : "" }, { "dropping-particle" : "", "family" : "Lijing", "given" : "Cheng", "non-dropping-particle" : "", "parse-names" : false, "suffix" : "" }, { "dropping-particle" : "", "family" : "Peter", "given" : "Jacobs", "non-dropping-particle" : "", "parse-names" : false, "suffix" : "" }, { "dropping-particle" : "", "family" : "Yongxin", "given" : "Zhang", "non-dropping-particle" : "", "parse-names" : false, "suffix" : "" }, { "dropping-particle" : "", "family" : "John", "given" : "Fasullo", "non-dropping-particle" : "", "parse-names" : false, "suffix" : "" } ], "container-title" : "Earth's Future", "id" : "ITEM-3", "issue" : "5", "issued" : { "date-parts" : [ [ "2018", "5" ] ] }, "page" : "730-744", "publisher" : "Wiley-Blackwell", "title" : "Hurricane Harvey Links to Ocean Heat Content and Climate Change Adaptation", "translator" : [ { "dropping-particle" : "", "family" : "S1148", "given" : "", "non-dropping-particle" : "", "parse-names" : false, "suffix" : "" } ], "type" : "article-journal", "volume" : "6" }, "uris" : [ "http://www.mendeley.com/documents/?uuid=06d814e2-e785-40b2-91de-c7989504aecb" ] }, { "id" : "ITEM-4",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4",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5",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5",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Emanuel, 2017; Risser and Wehner, 2017; van Oldenborgh et al., 2017; Trenberth et al., 2018; Wang et al., 2018b)", "manualFormatting" : "Emanuel, 2017; Risser and Wehner, 2017; Trenberth et al., 2018; van Oldenborgh et al., 2017; Wang et al., 2018)", "plainTextFormattedCitation" : "(Emanuel, 2017; Risser and Wehner, 2017; van Oldenborgh et al., 2017; Trenberth et al., 2018; Wang et al., 2018b)", "previouslyFormattedCitation" : "(Emanuel, 2017; Risser and Wehner, 2017; van Oldenborgh et al., 2017; Trenberth et al., 2018; Wang et al., 2018b)"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nb-NO"/>
                </w:rPr>
                <w:delText>Emanuel, 2017; Risser and Wehner, 2017; Trenberth et al., 2018; van Oldenborgh et al., 2017; Wang et al., 2018)</w:delText>
              </w:r>
              <w:r w:rsidRPr="00D424AA" w:rsidDel="00A23524">
                <w:rPr>
                  <w:rFonts w:cs="Times New Roman"/>
                  <w:color w:val="000000" w:themeColor="text1"/>
                  <w:sz w:val="16"/>
                  <w:szCs w:val="16"/>
                  <w:lang w:val="en-GB"/>
                </w:rPr>
                <w:fldChar w:fldCharType="end"/>
              </w:r>
              <w:commentRangeEnd w:id="8195"/>
              <w:r w:rsidR="00A26296" w:rsidDel="00A23524">
                <w:rPr>
                  <w:rStyle w:val="Marquedecommentaire"/>
                </w:rPr>
                <w:commentReference w:id="8195"/>
              </w:r>
              <w:r w:rsidRPr="00841A35" w:rsidDel="00A23524">
                <w:rPr>
                  <w:rFonts w:cs="Times New Roman"/>
                  <w:color w:val="000000" w:themeColor="text1"/>
                  <w:sz w:val="16"/>
                  <w:szCs w:val="16"/>
                  <w:lang w:val="nb-NO"/>
                </w:rPr>
                <w:delText>.</w:delText>
              </w:r>
            </w:del>
            <w:bookmarkEnd w:id="8189"/>
          </w:p>
        </w:tc>
        <w:tc>
          <w:tcPr>
            <w:tcW w:w="2158" w:type="dxa"/>
            <w:tcBorders>
              <w:top w:val="dashed" w:sz="4" w:space="0" w:color="000000"/>
            </w:tcBorders>
            <w:shd w:val="clear" w:color="auto" w:fill="DEEAF6"/>
          </w:tcPr>
          <w:p w14:paraId="308C783C" w14:textId="55521E1C" w:rsidR="00D376F0" w:rsidRPr="006A266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Evidence of a human contribution to the observed intensification of heavy precipitation </w:t>
            </w:r>
            <w:bookmarkStart w:id="8196" w:name="_Hlk77182242"/>
            <w:ins w:id="8197" w:author="Robin Matthews" w:date="2021-07-14T19:10:00Z">
              <w:r w:rsidR="00A23524">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2",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2",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id" : "ITEM-3", "itemData" : { "DOI" : "10.1002/2017GL075888", "ISSN" : "0094-8276", "abstract" : "Abstract Record rainfall amounts were recorded during Hurricane Harvey in the Houston, Texas, area, leading to widespread flooding. We analyze observed precipitation from the Global Historical Climatology Network with a covariate-based extreme value statistical analysis, accounting for both the external influence of global warming and the internal influence of El Ni\u00f1o?Southern Oscillation. We find that human-induced climate change likely increased the chances of the observed precipitation accumulations during Hurricane Harvey in the most affected areas of Houston by a factor of at least 3.5. Further, precipitation accumulations in these areas were likely increased by at least 18.8% (best estimate of 37.7%), which is larger than the 6?7% associated with an attributable warming of 1\u00b0C in the Gulf of Mexico and Clausius-Clapeyron scaling. In a Granger causality sense, these statements provide lower bounds on the impact of climate change and motivate further attribution studies using dynamical climate models.", "author" : [ { "dropping-particle" : "", "family" : "Risser", "given" : "Mark D.", "non-dropping-particle" : "", "parse-names" : false, "suffix" : "" }, { "dropping-particle" : "", "family" : "Wehner", "given" : "Michael F.", "non-dropping-particle" : "", "parse-names" : false, "suffix" : "" } ], "container-title" : "Geophysical Research Letters", "id" : "ITEM-3", "issue" : "24", "issued" : { "date-parts" : [ [ "2017", "12" ] ] }, "page" : "12,412-457,464", "publisher" : "Wiley-Blackwell", "title" : "Attributable Human-Induced Changes in the Likelihood and Magnitude of the Observed Extreme Precipitation during Hurricane Harvey", "translator" : [ { "dropping-particle" : "", "family" : "S317", "given" : "", "non-dropping-particle" : "", "parse-names" : false, "suffix" : "" } ], "type" : "article-journal", "volume" : "44" }, "uris" : [ "http://www.mendeley.com/documents/?uuid=1c025b05-1c3a-46d6-9a2e-7465b4bd028f" ] }, { "id" : "ITEM-4",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4",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5", "itemData" : { "DOI" : "10.1029/2018EF000825", "ISSN" : "2328-4277", "abstract" : "Abstract While hurricanes occur naturally, human-caused climate change is supercharging them and exacerbating the risk of major damage. Here using ocean and atmosphere observations, we demonstrate links between increased upper ocean heat content due to global warming with the extreme rainfalls from recent hurricanes. Hurricane Harvey provides an excellent case study as it was isolated in space and time. We show that prior to the beginning of northern summer of 2017, ocean heat content was the highest on record both globally and in the Gulf of Mexico, but the latter sharply decreased with hurricane Harvey via ocean evaporative cooling. The lost ocean heat was realized in the atmosphere as moisture, and then as latent heat in record-breaking heavy rainfalls. Accordingly, record high ocean heat values not only increased the fuel available to sustain and intensify Harvey but also increased its flooding rains on land. Harvey could not have produced so much rain without human-induced climate change. Results have implications for the role of hurricanes in climate. Proactive planning for the consequences of human-caused climate change is not happening in many vulnerable areas, making the disasters much worse.", "author" : [ { "dropping-particle" : "", "family" : "Trenberth", "given" : "Kevin", "non-dropping-particle" : "", "parse-names" : false, "suffix" : "" }, { "dropping-particle" : "", "family" : "Lijing", "given" : "Cheng", "non-dropping-particle" : "", "parse-names" : false, "suffix" : "" }, { "dropping-particle" : "", "family" : "Peter", "given" : "Jacobs", "non-dropping-particle" : "", "parse-names" : false, "suffix" : "" }, { "dropping-particle" : "", "family" : "Yongxin", "given" : "Zhang", "non-dropping-particle" : "", "parse-names" : false, "suffix" : "" }, { "dropping-particle" : "", "family" : "John", "given" : "Fasullo", "non-dropping-particle" : "", "parse-names" : false, "suffix" : "" } ], "container-title" : "Earth's Future", "id" : "ITEM-5", "issue" : "5", "issued" : { "date-parts" : [ [ "2018", "5" ] ] }, "page" : "730-744", "publisher" : "Wiley-Blackwell", "title" : "Hurricane Harvey Links to Ocean Heat Content and Climate Change Adaptation", "translator" : [ { "dropping-particle" : "", "family" : "S1148", "given" : "", "non-dropping-particle" : "", "parse-names" : false, "suffix" : "" } ], "type" : "article-journal", "volume" : "6" }, "uris" : [ "http://www.mendeley.com/documents/?uuid=06d814e2-e785-40b2-91de-c7989504aecb" ] }, { "id" : "ITEM-6", "itemData" : { "DOI" : "10.1073/pnas.1716222114", "ISSN" : "0027-8424", "abstract" : "Natural disasters such as the recent Hurricanes Harvey, Irma, and Maria highlight the need for quantitative estimates of the risk of such disasters. Statistically based risk assessment suffers from short records of often poor quality, and in the case of meteorological hazards, from the fact that the underlying climate is changing. This study shows how a recently developed physics-based risk assessment method can be applied to assessing the probabilities of extreme hurricane rainfall, allowing for quantitative assessment of hurricane flooding risks in all locations affected by such storms, regardless of the presence or quality of historical hurricane records.We estimate, for current and future climates, the annual probability of areally averaged hurricane rain of Hurricane Harveys magnitude by downscaling large numbers of tropical cyclones from three climate reanalyses and six climate models. For the state of Texas, we estimate that the annual probability of 500 mm of area-integrated rainfall was about 1% in the period 19812000 and will increase to 18% over the period 20812100 under Intergovernmental Panel on Climate Change (IPCC) AR5 representative concentration pathway 8.5. If the frequency of such event is increasingly linearly between these two periods, then in 2017 the annual probability would be 6%, a sixfold increase since the late 20th century.", "author" : [ { "dropping-particle" : "", "family" : "Emanuel", "given" : "Kerry A.", "non-dropping-particle" : "", "parse-names" : false, "suffix" : "" } ], "container-title" : "Proceedings of the National Academy of Sciences", "id" : "ITEM-6", "issue" : "48", "issued" : { "date-parts" : [ [ "2017" ] ] }, "page" : "12681-12684", "publisher" : "National Academy of Sciences", "title" : "Assessing the present and future probability of Hurricane Harveys rainfall", "translator" : [ { "dropping-particle" : "", "family" : "S1149", "given" : "", "non-dropping-particle" : "", "parse-names" : false, "suffix" : "" } ], "type" : "article-journal", "volume" : "114" }, "uris" : [ "http://www.mendeley.com/documents/?uuid=5ec6ea22-7984-4a33-b79e-f3b75be5e892" ] }, { "id" : "ITEM-7",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7",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Easterling et al., 2017; Emanuel, 2017; Risser and Wehner, 2017; van Oldenborgh et al., 2017; Trenberth et al., 2018; Wang et al., 2018b; Kirchmeier-Young and Zhang, 2020)", "plainTextFormattedCitation" : "(Easterling et al., 2017; Emanuel, 2017; Risser and Wehner, 2017; van Oldenborgh et al., 2017; Trenberth et al., 2018; Wang et al., 2018b; Kirchmeier-Young and Zhang, 2020)", "previouslyFormattedCitation" : "(Easterling et al., 2017; Emanuel, 2017; Risser and Wehner, 2017; van Oldenborgh et al., 2017; Trenberth et al., 2018; Wang et al., 2018b; Kirchmeier-Young and Zhang, 2020)" }, "properties" : { "noteIndex" : 0 }, "schema" : "https://github.com/citation-style-language/schema/raw/master/csl-citation.json" }</w:instrText>
            </w:r>
            <w:ins w:id="8198" w:author="Robin Matthews" w:date="2021-07-14T19:10:00Z">
              <w:r w:rsidR="00A23524">
                <w:rPr>
                  <w:rFonts w:cs="Times New Roman"/>
                  <w:color w:val="000000" w:themeColor="text1"/>
                  <w:sz w:val="16"/>
                  <w:szCs w:val="16"/>
                  <w:lang w:val="en-GB"/>
                </w:rPr>
                <w:fldChar w:fldCharType="separate"/>
              </w:r>
            </w:ins>
            <w:r w:rsidR="00DB48AC" w:rsidRPr="00DB48AC">
              <w:rPr>
                <w:rFonts w:cs="Times New Roman"/>
                <w:noProof/>
                <w:color w:val="000000" w:themeColor="text1"/>
                <w:sz w:val="16"/>
                <w:szCs w:val="16"/>
                <w:lang w:val="en-GB"/>
              </w:rPr>
              <w:t>(Easterling et al., 2017; Emanuel, 2017; Risser and Wehner, 2017; van Oldenborgh et al., 2017; Trenberth et al., 2018; Wang et al., 2018b; Kirchmeier-Young and Zhang, 2020)</w:t>
            </w:r>
            <w:ins w:id="8199" w:author="Robin Matthews" w:date="2021-07-14T19:10:00Z">
              <w:r w:rsidR="00A23524">
                <w:rPr>
                  <w:rFonts w:cs="Times New Roman"/>
                  <w:color w:val="000000" w:themeColor="text1"/>
                  <w:sz w:val="16"/>
                  <w:szCs w:val="16"/>
                  <w:lang w:val="en-GB"/>
                </w:rPr>
                <w:fldChar w:fldCharType="end"/>
              </w:r>
            </w:ins>
            <w:commentRangeStart w:id="8200"/>
            <w:del w:id="8201" w:author="Robin Matthews" w:date="2021-07-14T19:10:00Z">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2",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2",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Easterling et al., 2017; Kirchmeier-Young and Zhang, 2020)", "manualFormatting" : "(Easterling et al., 2017; Kirchmeier-Young and Zhang, 2020", "plainTextFormattedCitation" : "(Easterling et al., 2017; Kirchmeier-Young and Zhang, 2020)", "previouslyFormattedCitation" : "(Easterling et al., 2017; Kirchmeier-Young and Zhang, 2020)"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Easterling et al., 2017; Kirchmeier-Young and Zhang, 2020</w:delText>
              </w:r>
              <w:r w:rsidRPr="00D424AA" w:rsidDel="00A23524">
                <w:rPr>
                  <w:rFonts w:cs="Times New Roman"/>
                  <w:color w:val="000000" w:themeColor="text1"/>
                  <w:sz w:val="16"/>
                  <w:szCs w:val="16"/>
                  <w:lang w:val="en-GB"/>
                </w:rPr>
                <w:fldChar w:fldCharType="end"/>
              </w:r>
              <w:commentRangeEnd w:id="8200"/>
              <w:r w:rsidR="00A26296" w:rsidDel="00A23524">
                <w:rPr>
                  <w:rStyle w:val="Marquedecommentaire"/>
                </w:rPr>
                <w:commentReference w:id="8200"/>
              </w:r>
              <w:r w:rsidRPr="00841A35" w:rsidDel="00A23524">
                <w:rPr>
                  <w:rFonts w:cs="Times New Roman"/>
                  <w:color w:val="000000" w:themeColor="text1"/>
                  <w:sz w:val="16"/>
                  <w:szCs w:val="16"/>
                  <w:lang w:val="en-GB"/>
                </w:rPr>
                <w:delText xml:space="preserve">; </w:delText>
              </w:r>
              <w:commentRangeStart w:id="8202"/>
              <w:r w:rsidRPr="00D424AA" w:rsidDel="00A23524">
                <w:rPr>
                  <w:rFonts w:cs="Times New Roman"/>
                  <w:color w:val="000000" w:themeColor="text1"/>
                  <w:sz w:val="16"/>
                  <w:szCs w:val="16"/>
                  <w:lang w:val="en-GB"/>
                </w:rPr>
                <w:fldChar w:fldCharType="begin" w:fldLock="1"/>
              </w:r>
              <w:r w:rsidR="00417CA4" w:rsidDel="00A23524">
                <w:rPr>
                  <w:rFonts w:cs="Times New Roman"/>
                  <w:color w:val="000000" w:themeColor="text1"/>
                  <w:sz w:val="16"/>
                  <w:szCs w:val="16"/>
                  <w:lang w:val="en-GB"/>
                </w:rPr>
                <w:delInstrText>ADDIN CSL_CITATION { "citationItems" : [ { "id" : "ITEM-1", "itemData" : { "DOI" : "10.1002/2017GL075888", "ISSN" : "0094-8276", "abstract" : "Abstract Record rainfall amounts were recorded during Hurricane Harvey in the Houston, Texas, area, leading to widespread flooding. We analyze observed precipitation from the Global Historical Climatology Network with a covariate-based extreme value statistical analysis, accounting for both the external influence of global warming and the internal influence of El Ni\u00f1o?Southern Oscillation. We find that human-induced climate change likely increased the chances of the observed precipitation accumulations during Hurricane Harvey in the most affected areas of Houston by a factor of at least 3.5. Further, precipitation accumulations in these areas were likely increased by at least 18.8% (best estimate of 37.7%), which is larger than the 6?7% associated with an attributable warming of 1\u00b0C in the Gulf of Mexico and Clausius-Clapeyron scaling. In a Granger causality sense, these statements provide lower bounds on the impact of climate change and motivate further attribution studies using dynamical climate models.", "author" : [ { "dropping-particle" : "", "family" : "Risser", "given" : "Mark D.", "non-dropping-particle" : "", "parse-names" : false, "suffix" : "" }, { "dropping-particle" : "", "family" : "Wehner", "given" : "Michael F.", "non-dropping-particle" : "", "parse-names" : false, "suffix" : "" } ], "container-title" : "Geophysical Research Letters", "id" : "ITEM-1", "issue" : "24", "issued" : { "date-parts" : [ [ "2017", "12" ] ] }, "page" : "12,412-457,464", "publisher" : "Wiley-Blackwell", "title" : "Attributable Human-Induced Changes in the Likelihood and Magnitude of the Observed Extreme Precipitation during Hurricane Harvey", "translator" : [ { "dropping-particle" : "", "family" : "S317", "given" : "", "non-dropping-particle" : "", "parse-names" : false, "suffix" : "" } ], "type" : "article-journal", "volume" : "44" }, "uris" : [ "http://www.mendeley.com/documents/?uuid=1c025b05-1c3a-46d6-9a2e-7465b4bd028f" ] }, { "id" : "ITEM-2",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2",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3", "itemData" : { "DOI" : "10.1029/2018EF000825", "ISSN" : "2328-4277", "abstract" : "Abstract While hurricanes occur naturally, human-caused climate change is supercharging them and exacerbating the risk of major damage. Here using ocean and atmosphere observations, we demonstrate links between increased upper ocean heat content due to global warming with the extreme rainfalls from recent hurricanes. Hurricane Harvey provides an excellent case study as it was isolated in space and time. We show that prior to the beginning of northern summer of 2017, ocean heat content was the highest on record both globally and in the Gulf of Mexico, but the latter sharply decreased with hurricane Harvey via ocean evaporative cooling. The lost ocean heat was realized in the atmosphere as moisture, and then as latent heat in record-breaking heavy rainfalls. Accordingly, record high ocean heat values not only increased the fuel available to sustain and intensify Harvey but also increased its flooding rains on land. Harvey could not have produced so much rain without human-induced climate change. Results have implications for the role of hurricanes in climate. Proactive planning for the consequences of human-caused climate change is not happening in many vulnerable areas, making the disasters much worse.", "author" : [ { "dropping-particle" : "", "family" : "Trenberth", "given" : "Kevin", "non-dropping-particle" : "", "parse-names" : false, "suffix" : "" }, { "dropping-particle" : "", "family" : "Lijing", "given" : "Cheng", "non-dropping-particle" : "", "parse-names" : false, "suffix" : "" }, { "dropping-particle" : "", "family" : "Peter", "given" : "Jacobs", "non-dropping-particle" : "", "parse-names" : false, "suffix" : "" }, { "dropping-particle" : "", "family" : "Yongxin", "given" : "Zhang", "non-dropping-particle" : "", "parse-names" : false, "suffix" : "" }, { "dropping-particle" : "", "family" : "John", "given" : "Fasullo", "non-dropping-particle" : "", "parse-names" : false, "suffix" : "" } ], "container-title" : "Earth's Future", "id" : "ITEM-3", "issue" : "5", "issued" : { "date-parts" : [ [ "2018", "5" ] ] }, "page" : "730-744", "publisher" : "Wiley-Blackwell", "title" : "Hurricane Harvey Links to Ocean Heat Content and Climate Change Adaptation", "translator" : [ { "dropping-particle" : "", "family" : "S1148", "given" : "", "non-dropping-particle" : "", "parse-names" : false, "suffix" : "" } ], "type" : "article-journal", "volume" : "6" }, "uris" : [ "http://www.mendeley.com/documents/?uuid=06d814e2-e785-40b2-91de-c7989504aecb" ] }, { "id" : "ITEM-4", "itemData" : { "DOI" : "10.1073/pnas.1716222114", "ISSN" : "0027-8424", "abstract" : "Natural disasters such as the recent Hurricanes Harvey, Irma, and Maria highlight the need for quantitative estimates of the risk of such disasters. Statistically based risk assessment suffers from short records of often poor quality, and in the case of meteorological hazards, from the fact that the underlying climate is changing. This study shows how a recently developed physics-based risk assessment method can be applied to assessing the probabilities of extreme hurricane rainfall, allowing for quantitative assessment of hurricane flooding risks in all locations affected by such storms, regardless of the presence or quality of historical hurricane records.We estimate, for current and future climates, the annual probability of areally averaged hurricane rain of Hurricane Harveys magnitude by downscaling large numbers of tropical cyclones from three climate reanalyses and six climate models. For the state of Texas, we estimate that the annual probability of 500 mm of area-integrated rainfall was about 1% in the period 19812000 and will increase to 18% over the period 20812100 under Intergovernmental Panel on Climate Change (IPCC) AR5 representative concentration pathway 8.5. If the frequency of such event is increasingly linearly between these two periods, then in 2017 the annual probability would be 6%, a sixfold increase since the late 20th century.", "author" : [ { "dropping-particle" : "", "family" : "Emanuel", "given" : "Kerry A.", "non-dropping-particle" : "", "parse-names" : false, "suffix" : "" } ], "container-title" : "Proceedings of the National Academy of Sciences", "id" : "ITEM-4", "issue" : "48", "issued" : { "date-parts" : [ [ "2017" ] ] }, "page" : "12681-12684", "publisher" : "National Academy of Sciences", "title" : "Assessing the present and future probability of Hurricane Harveys rainfall", "translator" : [ { "dropping-particle" : "", "family" : "S1149", "given" : "", "non-dropping-particle" : "", "parse-names" : false, "suffix" : "" } ], "type" : "article-journal", "volume" : "114" }, "uris" : [ "http://www.mendeley.com/documents/?uuid=5ec6ea22-7984-4a33-b79e-f3b75be5e892" ] }, { "id" : "ITEM-5",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5",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Emanuel, 2017; Risser and Wehner, 2017; van Oldenborgh et al., 2017; Trenberth et al., 2018; Wang et al., 2018b)", "manualFormatting" : "Emanuel, 2017; Risser and Wehner, 2017; Trenberth et al., 2018; van Oldenborgh et al., 2017; Wang et al., 2018)", "plainTextFormattedCitation" : "(Emanuel, 2017; Risser and Wehner, 2017; van Oldenborgh et al., 2017; Trenberth et al., 2018; Wang et al., 2018b)", "previouslyFormattedCitation" : "(Emanuel, 2017; Risser and Wehner, 2017; van Oldenborgh et al., 2017; Trenberth et al., 2018; Wang et al., 2018b)"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Emanuel, 2017; Risser and Wehner, 2017; Trenberth et al., 2018; van Oldenborgh et al., 2017; Wang et al., 2018)</w:delText>
              </w:r>
              <w:r w:rsidRPr="00D424AA" w:rsidDel="00A23524">
                <w:rPr>
                  <w:rFonts w:cs="Times New Roman"/>
                  <w:color w:val="000000" w:themeColor="text1"/>
                  <w:sz w:val="16"/>
                  <w:szCs w:val="16"/>
                  <w:lang w:val="en-GB"/>
                </w:rPr>
                <w:fldChar w:fldCharType="end"/>
              </w:r>
            </w:del>
            <w:bookmarkEnd w:id="8196"/>
            <w:commentRangeEnd w:id="8202"/>
            <w:r w:rsidR="00A26296">
              <w:rPr>
                <w:rStyle w:val="Marquedecommentaire"/>
              </w:rPr>
              <w:commentReference w:id="8202"/>
            </w:r>
          </w:p>
        </w:tc>
        <w:tc>
          <w:tcPr>
            <w:tcW w:w="2158" w:type="dxa"/>
            <w:tcBorders>
              <w:top w:val="dashed" w:sz="4" w:space="0" w:color="000000"/>
            </w:tcBorders>
            <w:shd w:val="clear" w:color="auto" w:fill="DEEAF6"/>
          </w:tcPr>
          <w:p w14:paraId="17ED7256" w14:textId="11D51743" w:rsidR="00D376F0" w:rsidRPr="00D424AA" w:rsidRDefault="00D376F0" w:rsidP="00D424AA">
            <w:pPr>
              <w:rPr>
                <w:rFonts w:cs="Times New Roman"/>
                <w:color w:val="000000" w:themeColor="text1"/>
                <w:sz w:val="16"/>
                <w:szCs w:val="16"/>
                <w:lang w:val="en-GB"/>
              </w:rPr>
            </w:pPr>
            <w:r w:rsidRPr="006A2665">
              <w:rPr>
                <w:rFonts w:cs="Times New Roman"/>
                <w:color w:val="000000" w:themeColor="text1"/>
                <w:sz w:val="16"/>
                <w:szCs w:val="16"/>
                <w:lang w:val="en-GB"/>
              </w:rPr>
              <w:t xml:space="preserve">CMIP6 models </w:t>
            </w:r>
            <w:r w:rsidRPr="00D424AA">
              <w:rPr>
                <w:rFonts w:cs="Times New Roman"/>
                <w:color w:val="000000" w:themeColor="text1"/>
                <w:sz w:val="16"/>
                <w:szCs w:val="16"/>
                <w:lang w:val="en-GB"/>
              </w:rPr>
              <w:t xml:space="preserve">project an increase in the intensity and frequency of heavy precipitation </w:t>
            </w:r>
            <w:commentRangeStart w:id="8203"/>
            <w:r w:rsidRPr="00D424AA">
              <w:rPr>
                <w:rFonts w:cs="Times New Roman"/>
                <w:sz w:val="16"/>
                <w:szCs w:val="16"/>
                <w:lang w:val="en-GB"/>
              </w:rPr>
              <w:fldChar w:fldCharType="begin" w:fldLock="1"/>
            </w:r>
            <w:ins w:id="8204" w:author="Robin Matthews" w:date="2021-07-15T10:28:00Z">
              <w:r w:rsidR="00B0642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205" w:author="Robin Matthews" w:date="2021-07-15T10:28:00Z">
              <w:r w:rsidR="00FC4C2D" w:rsidDel="00B06429">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8206" w:author="Robin Matthews" w:date="2021-07-15T10:28:00Z">
              <w:r w:rsidR="00B06429">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8203"/>
            <w:r w:rsidR="00A26296">
              <w:rPr>
                <w:rStyle w:val="Marquedecommentaire"/>
              </w:rPr>
              <w:commentReference w:id="8203"/>
            </w:r>
            <w:r w:rsidRPr="00841A35">
              <w:rPr>
                <w:rFonts w:cs="Times New Roman"/>
                <w:color w:val="000000" w:themeColor="text1"/>
                <w:sz w:val="16"/>
                <w:szCs w:val="16"/>
                <w:lang w:val="en-GB"/>
              </w:rPr>
              <w:t>; Annex). Median increase of more than 2% in the 50-year Rx1day and Rx5day events com</w:t>
            </w:r>
            <w:r w:rsidRPr="00D424AA">
              <w:rPr>
                <w:rFonts w:cs="Times New Roman"/>
                <w:color w:val="000000" w:themeColor="text1"/>
                <w:sz w:val="16"/>
                <w:szCs w:val="16"/>
                <w:lang w:val="en-GB"/>
              </w:rPr>
              <w:t xml:space="preserve">pared to the 1°C warming level </w:t>
            </w:r>
            <w:commentRangeStart w:id="820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208" w:author="Robin Matthews" w:date="2021-07-14T17:41:00Z">
              <w:r w:rsidR="00A26296" w:rsidDel="00D50B01">
                <w:rPr>
                  <w:rFonts w:cs="Times New Roman"/>
                  <w:noProof/>
                  <w:sz w:val="16"/>
                  <w:szCs w:val="16"/>
                  <w:lang w:val="en-GB"/>
                </w:rPr>
                <w:delText>Li et al., 2020a</w:delText>
              </w:r>
            </w:del>
            <w:ins w:id="8209"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207"/>
            <w:r w:rsidR="00A26296">
              <w:rPr>
                <w:rStyle w:val="Marquedecommentaire"/>
              </w:rPr>
              <w:commentReference w:id="8207"/>
            </w:r>
            <w:r w:rsidRPr="00841A35">
              <w:rPr>
                <w:rFonts w:cs="Times New Roman"/>
                <w:color w:val="000000" w:themeColor="text1"/>
                <w:sz w:val="16"/>
                <w:szCs w:val="16"/>
                <w:lang w:val="en-GB"/>
              </w:rPr>
              <w:t xml:space="preserve"> and more than 4% in annual Rx1day and Rx5day and 2% in annual Rx30day compared to pre-industrial (Annex).</w:t>
            </w:r>
          </w:p>
          <w:p w14:paraId="0B480D3C" w14:textId="77777777" w:rsidR="00D376F0" w:rsidRPr="00D424AA" w:rsidRDefault="00D376F0" w:rsidP="00D424AA">
            <w:pPr>
              <w:rPr>
                <w:rFonts w:cs="Times New Roman"/>
                <w:color w:val="000000" w:themeColor="text1"/>
                <w:sz w:val="16"/>
                <w:szCs w:val="16"/>
                <w:lang w:val="en-GB"/>
              </w:rPr>
            </w:pPr>
          </w:p>
          <w:p w14:paraId="66306EEB" w14:textId="03C48959" w:rsidR="00D376F0" w:rsidRPr="00841A35" w:rsidRDefault="00D376F0" w:rsidP="00D424AA">
            <w:pPr>
              <w:spacing w:after="200"/>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plainTextFormattedCitation" : "(Easterling et al., 2017)", "previouslyFormattedCitation" : "(Easterling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Easterling et al., 2017)</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AED9FC"/>
          </w:tcPr>
          <w:p w14:paraId="6B1C0915" w14:textId="019E41D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821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8211" w:author="Robin Matthews" w:date="2021-07-15T10:28:00Z">
              <w:r w:rsidR="00B06429">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8210"/>
            <w:r w:rsidR="00A26296">
              <w:rPr>
                <w:rStyle w:val="Marquedecommentaire"/>
              </w:rPr>
              <w:commentReference w:id="8210"/>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821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213" w:author="Robin Matthews" w:date="2021-07-14T17:41:00Z">
              <w:r w:rsidR="00A26296" w:rsidDel="00D50B01">
                <w:rPr>
                  <w:rFonts w:cs="Times New Roman"/>
                  <w:noProof/>
                  <w:sz w:val="16"/>
                  <w:szCs w:val="16"/>
                  <w:lang w:val="en-GB"/>
                </w:rPr>
                <w:delText>Li et al., 2020a</w:delText>
              </w:r>
            </w:del>
            <w:ins w:id="8214"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212"/>
            <w:r w:rsidR="00A26296">
              <w:rPr>
                <w:rStyle w:val="Marquedecommentaire"/>
              </w:rPr>
              <w:commentReference w:id="8212"/>
            </w:r>
            <w:r w:rsidRPr="00841A35">
              <w:rPr>
                <w:rFonts w:cs="Times New Roman"/>
                <w:color w:val="000000" w:themeColor="text1"/>
                <w:sz w:val="16"/>
                <w:szCs w:val="16"/>
                <w:lang w:val="en-GB"/>
              </w:rPr>
              <w:t xml:space="preserve"> and more than 6% in annual Rx1day, Rx5day, and Rx30day compared to pre-industrial (Annex).</w:t>
            </w:r>
          </w:p>
          <w:p w14:paraId="2D95510F" w14:textId="77777777" w:rsidR="00D376F0" w:rsidRPr="00D424AA" w:rsidRDefault="00D376F0" w:rsidP="00D424AA">
            <w:pPr>
              <w:rPr>
                <w:rFonts w:cs="Times New Roman"/>
                <w:color w:val="000000" w:themeColor="text1"/>
                <w:sz w:val="16"/>
                <w:szCs w:val="16"/>
                <w:lang w:val="en-GB"/>
              </w:rPr>
            </w:pPr>
          </w:p>
          <w:p w14:paraId="54536B9D" w14:textId="4BD18923" w:rsidR="00D376F0" w:rsidRPr="00841A35" w:rsidRDefault="00D376F0" w:rsidP="00D424AA">
            <w:pPr>
              <w:spacing w:after="200"/>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plainTextFormattedCitation" : "(Easterling et al., 2017)", "previouslyFormattedCitation" : "(Easterling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Easterling et al., 2017)</w:t>
            </w:r>
            <w:r w:rsidRPr="00D424AA">
              <w:rPr>
                <w:rFonts w:cs="Times New Roman"/>
                <w:color w:val="000000" w:themeColor="text1"/>
                <w:sz w:val="16"/>
                <w:szCs w:val="16"/>
                <w:lang w:val="en-GB"/>
              </w:rPr>
              <w:fldChar w:fldCharType="end"/>
            </w:r>
          </w:p>
        </w:tc>
        <w:tc>
          <w:tcPr>
            <w:tcW w:w="2159" w:type="dxa"/>
            <w:tcBorders>
              <w:top w:val="dashed" w:sz="4" w:space="0" w:color="000000"/>
            </w:tcBorders>
            <w:shd w:val="clear" w:color="auto" w:fill="42AEF0"/>
          </w:tcPr>
          <w:p w14:paraId="1F544499" w14:textId="1F0EEC2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8215"/>
            <w:r w:rsidRPr="00D424AA">
              <w:rPr>
                <w:rFonts w:cs="Times New Roman"/>
                <w:sz w:val="16"/>
                <w:szCs w:val="16"/>
                <w:lang w:val="en-GB"/>
              </w:rPr>
              <w:fldChar w:fldCharType="begin" w:fldLock="1"/>
            </w:r>
            <w:ins w:id="8216" w:author="Robin Matthews" w:date="2021-07-15T10:28:00Z">
              <w:r w:rsidR="00B06429">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217" w:author="Robin Matthews" w:date="2021-07-15T10:28:00Z">
              <w:r w:rsidR="00FC4C2D" w:rsidDel="00B06429">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8218" w:author="Robin Matthews" w:date="2021-07-15T10:28:00Z">
              <w:r w:rsidR="00B06429">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8215"/>
            <w:r w:rsidR="00A26296">
              <w:rPr>
                <w:rStyle w:val="Marquedecommentaire"/>
              </w:rPr>
              <w:commentReference w:id="8215"/>
            </w:r>
            <w:r w:rsidRPr="00841A35">
              <w:rPr>
                <w:rFonts w:cs="Times New Roman"/>
                <w:color w:val="000000" w:themeColor="text1"/>
                <w:sz w:val="16"/>
                <w:szCs w:val="16"/>
                <w:lang w:val="en-GB"/>
              </w:rPr>
              <w:t>; An</w:t>
            </w:r>
            <w:r w:rsidRPr="00D424AA">
              <w:rPr>
                <w:rFonts w:cs="Times New Roman"/>
                <w:color w:val="000000" w:themeColor="text1"/>
                <w:sz w:val="16"/>
                <w:szCs w:val="16"/>
                <w:lang w:val="en-GB"/>
              </w:rPr>
              <w:t xml:space="preserve">nex). Median increase of more than 10% in the 50-year Rx1day and Rx5day events compared to the 1°C warming level </w:t>
            </w:r>
            <w:commentRangeStart w:id="821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220" w:author="Robin Matthews" w:date="2021-07-14T17:41:00Z">
              <w:r w:rsidR="00A26296" w:rsidDel="00D50B01">
                <w:rPr>
                  <w:rFonts w:cs="Times New Roman"/>
                  <w:noProof/>
                  <w:sz w:val="16"/>
                  <w:szCs w:val="16"/>
                  <w:lang w:val="en-GB"/>
                </w:rPr>
                <w:delText>Li et al., 2020a</w:delText>
              </w:r>
            </w:del>
            <w:ins w:id="8221"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219"/>
            <w:r w:rsidR="00A26296">
              <w:rPr>
                <w:rStyle w:val="Marquedecommentaire"/>
              </w:rPr>
              <w:commentReference w:id="8219"/>
            </w:r>
            <w:r w:rsidRPr="00841A35">
              <w:rPr>
                <w:rFonts w:cs="Times New Roman"/>
                <w:color w:val="000000" w:themeColor="text1"/>
                <w:sz w:val="16"/>
                <w:szCs w:val="16"/>
                <w:lang w:val="en-GB"/>
              </w:rPr>
              <w:t xml:space="preserve"> and more than 10% in annual Rx1day, Rx5day, and Rx30day compared to pre-industria</w:t>
            </w:r>
            <w:r w:rsidRPr="00D424AA">
              <w:rPr>
                <w:rFonts w:cs="Times New Roman"/>
                <w:color w:val="000000" w:themeColor="text1"/>
                <w:sz w:val="16"/>
                <w:szCs w:val="16"/>
                <w:lang w:val="en-GB"/>
              </w:rPr>
              <w:t>l (Annex).</w:t>
            </w:r>
          </w:p>
          <w:p w14:paraId="7ED85DE5" w14:textId="77777777" w:rsidR="00D376F0" w:rsidRPr="00D424AA" w:rsidRDefault="00D376F0" w:rsidP="00D424AA">
            <w:pPr>
              <w:rPr>
                <w:rFonts w:cs="Times New Roman"/>
                <w:color w:val="000000" w:themeColor="text1"/>
                <w:sz w:val="16"/>
                <w:szCs w:val="16"/>
                <w:lang w:val="en-GB"/>
              </w:rPr>
            </w:pPr>
          </w:p>
          <w:p w14:paraId="4D9722DC" w14:textId="48688892" w:rsidR="00D376F0" w:rsidRPr="00841A35" w:rsidRDefault="00D376F0" w:rsidP="00D424AA">
            <w:pPr>
              <w:spacing w:after="200"/>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bookmarkStart w:id="8222" w:name="_Hlk77197135"/>
            <w:ins w:id="8223" w:author="Robin Matthews" w:date="2021-07-14T23:19:00Z">
              <w:r w:rsidR="00572EF2">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2",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2", "issue" : "18", "issued" : { "date-parts" : [ [ "2015", "9" ] ] }, "page" : "7203-7224", "title" : "Global Projections of Intense Tropical Cyclone Activity for the Late Twenty-First Century from Dynamical Downscaling of CMIP5/RCP4.5 Scenarios", "translator" : [ { "dropping-particle" : "", "family" : "S1517", "given" : "", "non-dropping-particle" : "", "parse-names" : false, "suffix" : "" } ], "type" : "article-journal", "volume" : "28" }, "uris" : [ "http://www.mendeley.com/documents/?uuid=27776c59-b876-429c-a8a6-96afffb7b109" ] }, { "id" : "ITEM-3", "itemData" : { "DOI" : "10.7930/J07S7KXX", "author" : [ { "dropping-particle" : "", "family" : "Kossin", "given" : "J.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E.", "non-dropping-particle" : "", "parse-names" : false, "suffix" : "" }, { "dropping-particle" : "", "family" : "Trapp", "given" : "R.J.",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3", "issued" : { "date-parts" : [ [ "2017" ] ] }, "page" : "257-276", "publisher" : "U.S. Global Change Research Program", "publisher-place" : "Washington, DC, USA", "title" : "Extreme Storms", "translator" : [ { "dropping-particle" : "", "family" : "S570", "given" : "Rt6", "non-dropping-particle" : "", "parse-names" : false, "suffix" : "" } ], "type" : "chapter" }, "uris" : [ "http://www.mendeley.com/documents/?uuid=b0e0349f-3892-4f07-8443-38c41856d324" ] } ], "mendeley" : { "formattedCitation" : "(Knutson et al., 2015; Easterling et al., 2017; Kossin et al., 2017)", "plainTextFormattedCitation" : "(Knutson et al., 2015; Easterling et al., 2017; Kossin et al., 2017)", "previouslyFormattedCitation" : "(Knutson et al., 2015; Easterling et al., 2017; Kossin et al., 2017)" }, "properties" : { "noteIndex" : 0 }, "schema" : "https://github.com/citation-style-language/schema/raw/master/csl-citation.json" }</w:instrText>
            </w:r>
            <w:ins w:id="8224" w:author="Robin Matthews" w:date="2021-07-14T23:19:00Z">
              <w:r w:rsidR="00572EF2">
                <w:rPr>
                  <w:rFonts w:cs="Times New Roman"/>
                  <w:color w:val="000000" w:themeColor="text1"/>
                  <w:sz w:val="16"/>
                  <w:szCs w:val="16"/>
                  <w:lang w:val="en-GB"/>
                </w:rPr>
                <w:fldChar w:fldCharType="separate"/>
              </w:r>
              <w:r w:rsidR="00572EF2" w:rsidRPr="00DA2EA0">
                <w:rPr>
                  <w:rFonts w:cs="Times New Roman"/>
                  <w:noProof/>
                  <w:color w:val="000000" w:themeColor="text1"/>
                  <w:sz w:val="16"/>
                  <w:szCs w:val="16"/>
                  <w:lang w:val="en-GB"/>
                </w:rPr>
                <w:t>(Knutson et al., 2015; Easterling et al., 2017; Kossin et al., 2017)</w:t>
              </w:r>
              <w:r w:rsidR="00572EF2">
                <w:rPr>
                  <w:rFonts w:cs="Times New Roman"/>
                  <w:color w:val="000000" w:themeColor="text1"/>
                  <w:sz w:val="16"/>
                  <w:szCs w:val="16"/>
                  <w:lang w:val="en-GB"/>
                </w:rPr>
                <w:fldChar w:fldCharType="end"/>
              </w:r>
            </w:ins>
            <w:commentRangeStart w:id="8225"/>
            <w:del w:id="8226" w:author="Robin Matthews" w:date="2021-07-14T23:18:00Z">
              <w:r w:rsidRPr="00D424AA" w:rsidDel="00572EF2">
                <w:rPr>
                  <w:rFonts w:cs="Times New Roman"/>
                  <w:color w:val="000000" w:themeColor="text1"/>
                  <w:sz w:val="16"/>
                  <w:szCs w:val="16"/>
                  <w:lang w:val="en-GB"/>
                </w:rPr>
                <w:fldChar w:fldCharType="begin" w:fldLock="1"/>
              </w:r>
              <w:r w:rsidR="00FF6231" w:rsidDel="00572EF2">
                <w:rPr>
                  <w:rFonts w:cs="Times New Roman"/>
                  <w:color w:val="000000" w:themeColor="text1"/>
                  <w:sz w:val="16"/>
                  <w:szCs w:val="16"/>
                  <w:lang w:val="en-GB"/>
                </w:rPr>
                <w:del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manualFormatting" : "(Easterling et al., 2017", "plainTextFormattedCitation" : "(Easterling et al., 2017)", "previouslyFormattedCitation" : "(Easterling et al., 2017)" }, "properties" : { "noteIndex" : 0 }, "schema" : "https://github.com/citation-style-language/schema/raw/master/csl-citation.json" }</w:delInstrText>
              </w:r>
              <w:r w:rsidRPr="00D424AA" w:rsidDel="00572EF2">
                <w:rPr>
                  <w:rFonts w:cs="Times New Roman"/>
                  <w:color w:val="000000" w:themeColor="text1"/>
                  <w:sz w:val="16"/>
                  <w:szCs w:val="16"/>
                  <w:lang w:val="en-GB"/>
                </w:rPr>
                <w:fldChar w:fldCharType="separate"/>
              </w:r>
              <w:r w:rsidR="00A26296" w:rsidDel="00572EF2">
                <w:rPr>
                  <w:rFonts w:cs="Times New Roman"/>
                  <w:noProof/>
                  <w:color w:val="000000" w:themeColor="text1"/>
                  <w:sz w:val="16"/>
                  <w:szCs w:val="16"/>
                  <w:lang w:val="en-GB"/>
                </w:rPr>
                <w:delText>(Easterling et al., 2017</w:delText>
              </w:r>
              <w:r w:rsidRPr="00D424AA" w:rsidDel="00572EF2">
                <w:rPr>
                  <w:rFonts w:cs="Times New Roman"/>
                  <w:color w:val="000000" w:themeColor="text1"/>
                  <w:sz w:val="16"/>
                  <w:szCs w:val="16"/>
                  <w:lang w:val="en-GB"/>
                </w:rPr>
                <w:fldChar w:fldCharType="end"/>
              </w:r>
              <w:commentRangeEnd w:id="8225"/>
              <w:r w:rsidR="00A26296" w:rsidDel="00572EF2">
                <w:rPr>
                  <w:rStyle w:val="Marquedecommentaire"/>
                </w:rPr>
                <w:commentReference w:id="8225"/>
              </w:r>
              <w:r w:rsidRPr="00841A35" w:rsidDel="00572EF2">
                <w:rPr>
                  <w:rFonts w:cs="Times New Roman"/>
                  <w:color w:val="000000" w:themeColor="text1"/>
                  <w:sz w:val="16"/>
                  <w:szCs w:val="16"/>
                  <w:lang w:val="en-GB"/>
                </w:rPr>
                <w:delText xml:space="preserve">; </w:delText>
              </w:r>
              <w:commentRangeStart w:id="8227"/>
              <w:r w:rsidRPr="00D424AA" w:rsidDel="00572EF2">
                <w:rPr>
                  <w:rFonts w:cs="Times New Roman"/>
                  <w:color w:val="000000" w:themeColor="text1"/>
                  <w:sz w:val="16"/>
                  <w:szCs w:val="16"/>
                  <w:lang w:val="en-GB"/>
                </w:rPr>
                <w:fldChar w:fldCharType="begin" w:fldLock="1"/>
              </w:r>
              <w:r w:rsidR="003B3493" w:rsidDel="00572EF2">
                <w:rPr>
                  <w:rFonts w:cs="Times New Roman"/>
                  <w:color w:val="000000" w:themeColor="text1"/>
                  <w:sz w:val="16"/>
                  <w:szCs w:val="16"/>
                  <w:lang w:val="en-GB"/>
                </w:rPr>
                <w:delInstrText>ADDIN CSL_CITATION { "citationItems" : [ { "id" : "ITEM-1",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1", "issue" : "18", "issued" : { "date-parts" : [ [ "2015", "9" ] ] }, "page" : "7203-7224", "title" : "Global Projections of Intense Tropical Cyclone Activity for the Late Twenty-First Century from Dynamical Downscaling of CMIP5/RCP4.5 Scenarios", "translator" : [ { "dropping-particle" : "", "family" : "S1517", "given" : "", "non-dropping-particle" : "", "parse-names" : false, "suffix" : "" } ], "type" : "article-journal", "volume" : "28" }, "uris" : [ "http://www.mendeley.com/documents/?uuid=27776c59-b876-429c-a8a6-96afffb7b109" ] }, { "id" : "ITEM-2", "itemData" : { "DOI" : "10.7930/J07S7KXX", "author" : [ { "dropping-particle" : "", "family" : "Kossin", "given" : "J.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E.", "non-dropping-particle" : "", "parse-names" : false, "suffix" : "" }, { "dropping-particle" : "", "family" : "Trapp", "given" : "R.J.",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2", "issued" : { "date-parts" : [ [ "2017" ] ] }, "page" : "257-276", "publisher" : "U.S. Global Change Research Program", "publisher-place" : "Washington, DC, USA", "title" : "Extreme Storms", "translator" : [ { "dropping-particle" : "", "family" : "S570", "given" : "Rt6", "non-dropping-particle" : "", "parse-names" : false, "suffix" : "" } ], "type" : "chapter" }, "uris" : [ "http://www.mendeley.com/documents/?uuid=b0e0349f-3892-4f07-8443-38c41856d324" ] } ], "mendeley" : { "formattedCitation" : "(Knutson et al., 2015; Kossin et al., 2017)", "manualFormatting" : "Knutson et al., 2015; Kossin et al., 2017)", "plainTextFormattedCitation" : "(Knutson et al., 2015; Kossin et al., 2017)", "previouslyFormattedCitation" : "(Knutson et al., 2015; Kossin et al., 2017)" }, "properties" : { "noteIndex" : 0 }, "schema" : "https://github.com/citation-style-language/schema/raw/master/csl-citation.json" }</w:delInstrText>
              </w:r>
              <w:r w:rsidRPr="00D424AA" w:rsidDel="00572EF2">
                <w:rPr>
                  <w:rFonts w:cs="Times New Roman"/>
                  <w:color w:val="000000" w:themeColor="text1"/>
                  <w:sz w:val="16"/>
                  <w:szCs w:val="16"/>
                  <w:lang w:val="en-GB"/>
                </w:rPr>
                <w:fldChar w:fldCharType="separate"/>
              </w:r>
              <w:r w:rsidR="00A26296" w:rsidDel="00572EF2">
                <w:rPr>
                  <w:rFonts w:cs="Times New Roman"/>
                  <w:noProof/>
                  <w:color w:val="000000" w:themeColor="text1"/>
                  <w:sz w:val="16"/>
                  <w:szCs w:val="16"/>
                  <w:lang w:val="en-GB"/>
                </w:rPr>
                <w:delText>Knutson et al., 2015; Kossin et al., 2017)</w:delText>
              </w:r>
              <w:r w:rsidRPr="00D424AA" w:rsidDel="00572EF2">
                <w:rPr>
                  <w:rFonts w:cs="Times New Roman"/>
                  <w:color w:val="000000" w:themeColor="text1"/>
                  <w:sz w:val="16"/>
                  <w:szCs w:val="16"/>
                  <w:lang w:val="en-GB"/>
                </w:rPr>
                <w:fldChar w:fldCharType="end"/>
              </w:r>
            </w:del>
            <w:bookmarkEnd w:id="8222"/>
            <w:commentRangeEnd w:id="8227"/>
            <w:r w:rsidR="00A26296">
              <w:rPr>
                <w:rStyle w:val="Marquedecommentaire"/>
              </w:rPr>
              <w:commentReference w:id="8227"/>
            </w:r>
          </w:p>
        </w:tc>
      </w:tr>
      <w:tr w:rsidR="00D376F0" w:rsidRPr="00F1665C" w14:paraId="3C302D06" w14:textId="77777777" w:rsidTr="00723657">
        <w:tc>
          <w:tcPr>
            <w:tcW w:w="2158" w:type="dxa"/>
            <w:vMerge/>
          </w:tcPr>
          <w:p w14:paraId="276494D2"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58AE0E7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High confidence </w:t>
            </w:r>
            <w:r w:rsidRPr="00D424AA">
              <w:rPr>
                <w:rFonts w:cs="Times New Roman"/>
                <w:color w:val="000000" w:themeColor="text1"/>
                <w:sz w:val="16"/>
                <w:szCs w:val="16"/>
                <w:lang w:val="en-GB"/>
              </w:rPr>
              <w:t xml:space="preserve">in the intensificationof heavy precipitation </w:t>
            </w:r>
          </w:p>
        </w:tc>
        <w:tc>
          <w:tcPr>
            <w:tcW w:w="2158" w:type="dxa"/>
            <w:tcBorders>
              <w:top w:val="dashed" w:sz="4" w:space="0" w:color="000000"/>
            </w:tcBorders>
            <w:shd w:val="clear" w:color="auto" w:fill="DEEAF6"/>
          </w:tcPr>
          <w:p w14:paraId="286E8ED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Medium confidence </w:t>
            </w:r>
            <w:r w:rsidRPr="00D424AA">
              <w:rPr>
                <w:rFonts w:cs="Times New Roman"/>
                <w:color w:val="000000" w:themeColor="text1"/>
                <w:sz w:val="16"/>
                <w:szCs w:val="16"/>
                <w:lang w:val="en-GB"/>
              </w:rPr>
              <w:t xml:space="preserve">in a human contribution to the intensification of heavy precipitation. </w:t>
            </w:r>
          </w:p>
        </w:tc>
        <w:tc>
          <w:tcPr>
            <w:tcW w:w="2158" w:type="dxa"/>
            <w:tcBorders>
              <w:top w:val="dashed" w:sz="4" w:space="0" w:color="000000"/>
            </w:tcBorders>
            <w:shd w:val="clear" w:color="auto" w:fill="DEEAF6"/>
          </w:tcPr>
          <w:p w14:paraId="346B18F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BA87D9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59E5D700"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w:t>
            </w:r>
          </w:p>
          <w:p w14:paraId="6176051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AED9FC"/>
          </w:tcPr>
          <w:p w14:paraId="07AE71B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A4D46F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11A7F7C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w:t>
            </w:r>
          </w:p>
          <w:p w14:paraId="73DA424B" w14:textId="77777777" w:rsidR="00D376F0" w:rsidRPr="00D424AA" w:rsidRDefault="00D376F0" w:rsidP="00D424AA">
            <w:pPr>
              <w:rPr>
                <w:rFonts w:cs="Times New Roman"/>
                <w:strike/>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42AEF0"/>
          </w:tcPr>
          <w:p w14:paraId="172E3AC0"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639082D5"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39F8103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7C935BA8" w14:textId="77777777" w:rsidR="00D376F0" w:rsidRPr="00D424AA" w:rsidRDefault="00D376F0" w:rsidP="00D424AA">
            <w:pPr>
              <w:rPr>
                <w:rFonts w:cs="Times New Roman"/>
                <w:strike/>
                <w:color w:val="000000" w:themeColor="text1"/>
                <w:sz w:val="16"/>
                <w:szCs w:val="16"/>
                <w:lang w:val="en-GB"/>
              </w:rPr>
            </w:pPr>
          </w:p>
        </w:tc>
      </w:tr>
      <w:tr w:rsidR="00D376F0" w:rsidRPr="00F1665C" w14:paraId="7DDF63B4" w14:textId="77777777" w:rsidTr="00723657">
        <w:tc>
          <w:tcPr>
            <w:tcW w:w="2158" w:type="dxa"/>
            <w:vMerge w:val="restart"/>
          </w:tcPr>
          <w:p w14:paraId="1F3C15B9" w14:textId="77777777" w:rsidR="00D376F0" w:rsidRPr="00D424AA" w:rsidRDefault="00D376F0" w:rsidP="00841A35">
            <w:pPr>
              <w:rPr>
                <w:rFonts w:cs="Times New Roman"/>
                <w:color w:val="000000" w:themeColor="text1"/>
                <w:sz w:val="16"/>
                <w:szCs w:val="16"/>
                <w:lang w:val="en-GB"/>
              </w:rPr>
            </w:pPr>
            <w:bookmarkStart w:id="8228" w:name="_Hlk77182445"/>
            <w:r w:rsidRPr="00D424AA">
              <w:rPr>
                <w:rFonts w:cs="Times New Roman"/>
                <w:color w:val="000000" w:themeColor="text1"/>
                <w:sz w:val="16"/>
                <w:szCs w:val="16"/>
                <w:lang w:val="en-GB"/>
              </w:rPr>
              <w:t>E. North America (ENA)</w:t>
            </w:r>
          </w:p>
          <w:p w14:paraId="5F1A2C2D" w14:textId="77777777" w:rsidR="00D376F0" w:rsidRPr="00D424AA" w:rsidRDefault="00D376F0" w:rsidP="00D424AA">
            <w:pPr>
              <w:rPr>
                <w:rFonts w:cs="Times New Roman"/>
                <w:color w:val="000000" w:themeColor="text1"/>
                <w:sz w:val="16"/>
                <w:szCs w:val="16"/>
                <w:lang w:val="en-GB"/>
              </w:rPr>
            </w:pPr>
          </w:p>
          <w:p w14:paraId="0A1DAF9D"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2FE6D7C7" w14:textId="2DB72415" w:rsidR="00D376F0" w:rsidRPr="00D424AA" w:rsidDel="00A23524" w:rsidRDefault="00D376F0" w:rsidP="00DB48AC">
            <w:pPr>
              <w:rPr>
                <w:del w:id="8229" w:author="Robin Matthews" w:date="2021-07-14T19:11:00Z"/>
                <w:rFonts w:cs="Times New Roman"/>
                <w:sz w:val="16"/>
                <w:szCs w:val="16"/>
                <w:lang w:val="en-GB"/>
              </w:rPr>
            </w:pPr>
            <w:r w:rsidRPr="00D424AA">
              <w:rPr>
                <w:rFonts w:cs="Times New Roman"/>
                <w:color w:val="000000" w:themeColor="text1"/>
                <w:sz w:val="16"/>
                <w:szCs w:val="16"/>
                <w:lang w:val="en-GB" w:eastAsia="en-CA"/>
              </w:rPr>
              <w:t xml:space="preserve">Significant intensification of heavy precipitation </w:t>
            </w:r>
            <w:bookmarkStart w:id="8230" w:name="_Hlk77182292"/>
            <w:ins w:id="8231" w:author="Robin Matthews" w:date="2021-07-14T19:11:00Z">
              <w:r w:rsidR="00A23524">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07/s10584-015-1453-8", "ISSN" : "0165-0009", "author" : [ { "dropping-particle" : "", "family" : "Wu", "given" : "Shuang-Ye", "non-dropping-particle" : "", "parse-names" : false, "suffix" : "" } ], "container-title" : "Climatic Change", "id" : "ITEM-3", "issue" : "4", "issued" : { "date-parts" : [ [ "2015", "10", "1" ] ] }, "page" : "677-692", "title" : "Changing characteristics of precipitation for the contiguous United States", "translator" : [ { "dropping-particle" : "", "family" : "S950", "given" : "", "non-dropping-particle" : "", "parse-names" : false, "suffix" : "" } ], "type" : "article-journal", "volume" : "132" }, "uris" : [ "http://www.mendeley.com/documents/?uuid=78b36cd1-0f91-46be-b01c-1624c3309147" ] }, { "id" : "ITEM-4",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4",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5", "itemData" : { "DOI" : "10.1073/pnas.1716222114", "ISSN" : "0027-8424", "abstract" : "Natural disasters such as the recent Hurricanes Harvey, Irma, and Maria highlight the need for quantitative estimates of the risk of such disasters. Statistically based risk assessment suffers from short records of often poor quality, and in the case of meteorological hazards, from the fact that the underlying climate is changing. This study shows how a recently developed physics-based risk assessment method can be applied to assessing the probabilities of extreme hurricane rainfall, allowing for quantitative assessment of hurricane flooding risks in all locations affected by such storms, regardless of the presence or quality of historical hurricane records.We estimate, for current and future climates, the annual probability of areally averaged hurricane rain of Hurricane Harveys magnitude by downscaling large numbers of tropical cyclones from three climate reanalyses and six climate models. For the state of Texas, we estimate that the annual probability of 500 mm of area-integrated rainfall was about 1% in the period 19812000 and will increase to 18% over the period 20812100 under Intergovernmental Panel on Climate Change (IPCC) AR5 representative concentration pathway 8.5. If the frequency of such event is increasingly linearly between these two periods, then in 2017 the annual probability would be 6%, a sixfold increase since the late 20th century.", "author" : [ { "dropping-particle" : "", "family" : "Emanuel", "given" : "Kerry A.", "non-dropping-particle" : "", "parse-names" : false, "suffix" : "" } ], "container-title" : "Proceedings of the National Academy of Sciences", "id" : "ITEM-5", "issue" : "48", "issued" : { "date-parts" : [ [ "2017" ] ] }, "page" : "12681-12684", "publisher" : "National Academy of Sciences", "title" : "Assessing the present and future probability of Hurricane Harveys rainfall", "translator" : [ { "dropping-particle" : "", "family" : "S1149", "given" : "", "non-dropping-particle" : "", "parse-names" : false, "suffix" : "" } ], "type" : "article-journal", "volume" : "114" }, "uris" : [ "http://www.mendeley.com/documents/?uuid=5ec6ea22-7984-4a33-b79e-f3b75be5e892" ] }, { "id" : "ITEM-6", "itemData" : { "DOI" : "10.1002/2017GL075888", "ISSN" : "0094-8276", "abstract" : "Abstract Record rainfall amounts were recorded during Hurricane Harvey in the Houston, Texas, area, leading to widespread flooding. We analyze observed precipitation from the Global Historical Climatology Network with a covariate-based extreme value statistical analysis, accounting for both the external influence of global warming and the internal influence of El Ni\u00f1o?Southern Oscillation. We find that human-induced climate change likely increased the chances of the observed precipitation accumulations during Hurricane Harvey in the most affected areas of Houston by a factor of at least 3.5. Further, precipitation accumulations in these areas were likely increased by at least 18.8% (best estimate of 37.7%), which is larger than the 6?7% associated with an attributable warming of 1\u00b0C in the Gulf of Mexico and Clausius-Clapeyron scaling. In a Granger causality sense, these statements provide lower bounds on the impact of climate change and motivate further attribution studies using dynamical climate models.", "author" : [ { "dropping-particle" : "", "family" : "Risser", "given" : "Mark D.", "non-dropping-particle" : "", "parse-names" : false, "suffix" : "" }, { "dropping-particle" : "", "family" : "Wehner", "given" : "Michael F.", "non-dropping-particle" : "", "parse-names" : false, "suffix" : "" } ], "container-title" : "Geophysical Research Letters", "id" : "ITEM-6", "issue" : "24", "issued" : { "date-parts" : [ [ "2017", "12" ] ] }, "page" : "12,412-457,464", "publisher" : "Wiley-Blackwell", "title" : "Attributable Human-Induced Changes in the Likelihood and Magnitude of the Observed Extreme Precipitation during Hurricane Harvey", "translator" : [ { "dropping-particle" : "", "family" : "S317", "given" : "", "non-dropping-particle" : "", "parse-names" : false, "suffix" : "" } ], "type" : "article-journal", "volume" : "44" }, "uris" : [ "http://www.mendeley.com/documents/?uuid=1c025b05-1c3a-46d6-9a2e-7465b4bd028f" ] }, { "id" : "ITEM-7", "itemData" : { "DOI" : "10.1029/2018EF000825", "ISSN" : "2328-4277", "abstract" : "Abstract While hurricanes occur naturally, human-caused climate change is supercharging them and exacerbating the risk of major damage. Here using ocean and atmosphere observations, we demonstrate links between increased upper ocean heat content due to global warming with the extreme rainfalls from recent hurricanes. Hurricane Harvey provides an excellent case study as it was isolated in space and time. We show that prior to the beginning of northern summer of 2017, ocean heat content was the highest on record both globally and in the Gulf of Mexico, but the latter sharply decreased with hurricane Harvey via ocean evaporative cooling. The lost ocean heat was realized in the atmosphere as moisture, and then as latent heat in record-breaking heavy rainfalls. Accordingly, record high ocean heat values not only increased the fuel available to sustain and intensify Harvey but also increased its flooding rains on land. Harvey could not have produced so much rain without human-induced climate change. Results have implications for the role of hurricanes in climate. Proactive planning for the consequences of human-caused climate change is not happening in many vulnerable areas, making the disasters much worse.", "author" : [ { "dropping-particle" : "", "family" : "Trenberth", "given" : "Kevin", "non-dropping-particle" : "", "parse-names" : false, "suffix" : "" }, { "dropping-particle" : "", "family" : "Lijing", "given" : "Cheng", "non-dropping-particle" : "", "parse-names" : false, "suffix" : "" }, { "dropping-particle" : "", "family" : "Peter", "given" : "Jacobs", "non-dropping-particle" : "", "parse-names" : false, "suffix" : "" }, { "dropping-particle" : "", "family" : "Yongxin", "given" : "Zhang", "non-dropping-particle" : "", "parse-names" : false, "suffix" : "" }, { "dropping-particle" : "", "family" : "John", "given" : "Fasullo", "non-dropping-particle" : "", "parse-names" : false, "suffix" : "" } ], "container-title" : "Earth's Future", "id" : "ITEM-7", "issue" : "5", "issued" : { "date-parts" : [ [ "2018", "5" ] ] }, "page" : "730-744", "publisher" : "Wiley-Blackwell", "title" : "Hurricane Harvey Links to Ocean Heat Content and Climate Change Adaptation", "translator" : [ { "dropping-particle" : "", "family" : "S1148", "given" : "", "non-dropping-particle" : "", "parse-names" : false, "suffix" : "" } ], "type" : "article-journal", "volume" : "6" }, "uris" : [ "http://www.mendeley.com/documents/?uuid=06d814e2-e785-40b2-91de-c7989504aecb" ] }, { "id" : "ITEM-8",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8",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9",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9",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Wu, 2015; Easterling et al., 2017; Emanuel, 2017; Risser and Wehner, 2017; van Oldenborgh et al., 2017; Trenberth et al., 2018; Wang et al., 2018b; Dunn et al., 2020; Sun et al., 2020a)", "manualFormatting" : "(Wu, 2015; Easterling et al., 2017; Emanuel, 2017; Risser and Wehner, 2017; van Oldenborgh et al., 2017; Trenberth et al., 2018; Wang et al., 2018; Dunn et al., 2020; Sun et al., 2020b)", "plainTextFormattedCitation" : "(Wu, 2015; Easterling et al., 2017; Emanuel, 2017; Risser and Wehner, 2017; van Oldenborgh et al., 2017; Trenberth et al., 2018; Wang et al., 2018b; Dunn et al., 2020; Sun et al., 2020a)", "previouslyFormattedCitation" : "(Wu, 2015; Easterling et al., 2017; Emanuel, 2017; Risser and Wehner, 2017; van Oldenborgh et al., 2017; Trenberth et al., 2018; Wang et al., 2018b; Dunn et al., 2020; Sun et al., 2020a)" }, "properties" : { "noteIndex" : 0 }, "schema" : "https://github.com/citation-style-language/schema/raw/master/csl-citation.json" }</w:instrText>
            </w:r>
            <w:ins w:id="8232" w:author="Robin Matthews" w:date="2021-07-14T19:11:00Z">
              <w:r w:rsidR="00A23524">
                <w:rPr>
                  <w:rFonts w:cs="Times New Roman"/>
                  <w:sz w:val="16"/>
                  <w:szCs w:val="16"/>
                  <w:lang w:val="en-GB"/>
                </w:rPr>
                <w:fldChar w:fldCharType="separate"/>
              </w:r>
              <w:r w:rsidR="00A23524" w:rsidRPr="00E066CD">
                <w:rPr>
                  <w:rFonts w:cs="Times New Roman"/>
                  <w:noProof/>
                  <w:sz w:val="16"/>
                  <w:szCs w:val="16"/>
                  <w:lang w:val="en-GB"/>
                </w:rPr>
                <w:t>(Wu, 2015; Easterling et al., 2017; Emanuel, 2017; Risser and Wehner, 2017; van Oldenborgh et al., 2017; Trenberth et al., 2018; Wang et al., 2018; Dunn et al., 2020; Sun et al., 2020</w:t>
              </w:r>
              <w:r w:rsidR="00A23524">
                <w:rPr>
                  <w:rFonts w:cs="Times New Roman"/>
                  <w:noProof/>
                  <w:sz w:val="16"/>
                  <w:szCs w:val="16"/>
                  <w:lang w:val="en-GB"/>
                </w:rPr>
                <w:t>b</w:t>
              </w:r>
              <w:r w:rsidR="00A23524" w:rsidRPr="00E066CD">
                <w:rPr>
                  <w:rFonts w:cs="Times New Roman"/>
                  <w:noProof/>
                  <w:sz w:val="16"/>
                  <w:szCs w:val="16"/>
                  <w:lang w:val="en-GB"/>
                </w:rPr>
                <w:t>)</w:t>
              </w:r>
              <w:r w:rsidR="00A23524">
                <w:rPr>
                  <w:rFonts w:cs="Times New Roman"/>
                  <w:sz w:val="16"/>
                  <w:szCs w:val="16"/>
                  <w:lang w:val="en-GB"/>
                </w:rPr>
                <w:fldChar w:fldCharType="end"/>
              </w:r>
            </w:ins>
            <w:commentRangeStart w:id="8233"/>
            <w:del w:id="8234" w:author="Robin Matthews" w:date="2021-07-14T19:11:00Z">
              <w:r w:rsidRPr="00D424AA" w:rsidDel="00A23524">
                <w:rPr>
                  <w:rFonts w:cs="Times New Roman"/>
                  <w:sz w:val="16"/>
                  <w:szCs w:val="16"/>
                  <w:lang w:val="en-GB"/>
                </w:rPr>
                <w:fldChar w:fldCharType="begin" w:fldLock="1"/>
              </w:r>
              <w:r w:rsidR="00AB36D4" w:rsidDel="00A23524">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Sun et al., 2020</w:delText>
              </w:r>
              <w:r w:rsidRPr="00D424AA" w:rsidDel="00A23524">
                <w:rPr>
                  <w:rFonts w:cs="Times New Roman"/>
                  <w:sz w:val="16"/>
                  <w:szCs w:val="16"/>
                  <w:lang w:val="en-GB"/>
                </w:rPr>
                <w:fldChar w:fldCharType="end"/>
              </w:r>
              <w:commentRangeEnd w:id="8233"/>
              <w:r w:rsidR="00A26296" w:rsidDel="00A23524">
                <w:rPr>
                  <w:rStyle w:val="Marquedecommentaire"/>
                </w:rPr>
                <w:commentReference w:id="8233"/>
              </w:r>
              <w:r w:rsidRPr="00841A35" w:rsidDel="00A23524">
                <w:rPr>
                  <w:rFonts w:cs="Times New Roman"/>
                  <w:sz w:val="16"/>
                  <w:szCs w:val="16"/>
                  <w:lang w:val="en-GB"/>
                </w:rPr>
                <w:delText xml:space="preserve">; </w:delText>
              </w:r>
              <w:commentRangeStart w:id="8235"/>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Dunn et al., 2020</w:delText>
              </w:r>
              <w:r w:rsidRPr="00D424AA" w:rsidDel="00A23524">
                <w:rPr>
                  <w:rFonts w:cs="Times New Roman"/>
                  <w:sz w:val="16"/>
                  <w:szCs w:val="16"/>
                  <w:lang w:val="en-GB"/>
                </w:rPr>
                <w:fldChar w:fldCharType="end"/>
              </w:r>
              <w:commentRangeEnd w:id="8235"/>
              <w:r w:rsidR="00A26296" w:rsidDel="00A23524">
                <w:rPr>
                  <w:rStyle w:val="Marquedecommentaire"/>
                </w:rPr>
                <w:commentReference w:id="8235"/>
              </w:r>
              <w:r w:rsidRPr="00841A35" w:rsidDel="00A23524">
                <w:rPr>
                  <w:rFonts w:cs="Times New Roman"/>
                  <w:sz w:val="16"/>
                  <w:szCs w:val="16"/>
                  <w:lang w:val="en-GB"/>
                </w:rPr>
                <w:delText>;</w:delText>
              </w:r>
            </w:del>
          </w:p>
          <w:commentRangeStart w:id="8236"/>
          <w:p w14:paraId="45F0BA8B" w14:textId="739285C8" w:rsidR="00D376F0" w:rsidRPr="00841A35" w:rsidRDefault="00D376F0" w:rsidP="00DB48AC">
            <w:pPr>
              <w:rPr>
                <w:rFonts w:cs="Times New Roman"/>
                <w:i/>
                <w:color w:val="000000" w:themeColor="text1"/>
                <w:sz w:val="16"/>
                <w:szCs w:val="16"/>
                <w:lang w:val="en-GB"/>
              </w:rPr>
            </w:pPr>
            <w:del w:id="8237" w:author="Robin Matthews" w:date="2021-07-14T19:11:00Z">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DOI" : "10.1007/s10584-015-1453-8", "ISSN" : "0165-0009", "author" : [ { "dropping-particle" : "", "family" : "Wu", "given" : "Shuang-Ye", "non-dropping-particle" : "", "parse-names" : false, "suffix" : "" } ], "container-title" : "Climatic Change", "id" : "ITEM-1", "issue" : "4", "issued" : { "date-parts" : [ [ "2015", "10", "1" ] ] }, "page" : "677-692", "title" : "Changing characteristics of precipitation for the contiguous United States", "translator" : [ { "dropping-particle" : "", "family" : "S950", "given" : "", "non-dropping-particle" : "", "parse-names" : false, "suffix" : "" } ], "type" : "article-journal", "volume" : "132" }, "uris" : [ "http://www.mendeley.com/documents/?uuid=78b36cd1-0f91-46be-b01c-1624c3309147" ] }, { "id" : "ITEM-2",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Wu, 2015; Easterling et al., 2017)", "manualFormatting" : "Easterling et al., 2017; Wu, 2015", "plainTextFormattedCitation" : "(Wu, 2015; Easterling et al., 2017)", "previouslyFormattedCitation" : "(Wu, 2015; Easterling et al., 2017)"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nb-NO"/>
                </w:rPr>
                <w:delText>Easterling et al., 2017; Wu, 2015</w:delText>
              </w:r>
              <w:r w:rsidRPr="00D424AA" w:rsidDel="00A23524">
                <w:rPr>
                  <w:rFonts w:cs="Times New Roman"/>
                  <w:color w:val="000000" w:themeColor="text1"/>
                  <w:sz w:val="16"/>
                  <w:szCs w:val="16"/>
                  <w:lang w:val="en-GB"/>
                </w:rPr>
                <w:fldChar w:fldCharType="end"/>
              </w:r>
              <w:commentRangeStart w:id="8238"/>
              <w:commentRangeEnd w:id="8236"/>
              <w:r w:rsidR="00A26296" w:rsidDel="00A23524">
                <w:rPr>
                  <w:rStyle w:val="Marquedecommentaire"/>
                </w:rPr>
                <w:commentReference w:id="8236"/>
              </w:r>
              <w:r w:rsidRPr="00841A35" w:rsidDel="00A23524">
                <w:rPr>
                  <w:rFonts w:cs="Times New Roman"/>
                  <w:color w:val="000000" w:themeColor="text1"/>
                  <w:sz w:val="16"/>
                  <w:szCs w:val="16"/>
                  <w:lang w:val="nb-NO"/>
                </w:rPr>
                <w:delText>;</w:delText>
              </w:r>
              <w:r w:rsidRPr="00D424AA" w:rsidDel="00A23524">
                <w:rPr>
                  <w:rFonts w:cs="Times New Roman"/>
                  <w:color w:val="000000" w:themeColor="text1"/>
                  <w:sz w:val="16"/>
                  <w:szCs w:val="16"/>
                  <w:lang w:val="en-GB"/>
                </w:rPr>
                <w:fldChar w:fldCharType="begin" w:fldLock="1"/>
              </w:r>
              <w:r w:rsidR="00417CA4" w:rsidDel="00A23524">
                <w:rPr>
                  <w:rFonts w:cs="Times New Roman"/>
                  <w:color w:val="000000" w:themeColor="text1"/>
                  <w:sz w:val="16"/>
                  <w:szCs w:val="16"/>
                  <w:lang w:val="nb-NO"/>
                </w:rPr>
                <w:delInstrText>ADDIN CSL_CITATION { "citationItems" : [ { "id" : "ITEM-1", "itemData" : { "DOI" : "10.1073/pnas.1716222114", "ISSN" : "0027-8424", "abstract" : "Natural disasters such as the recent Hurricanes Harvey, Irma, and Maria highlight the need for quantitative estimates of the risk of such disasters. Statistically based risk assessment suffers from short records of often poor quality, and in the case of meteorological hazards, from the fact that the underlying climate is changing. This study shows how a recently developed physics-based risk assessment method can be applied to assessing the probabilities of extreme hurricane rainfall, allowing for quantitative assessment of hurricane flooding risks in all locations affected by such storms, regardless of the presence or quality of historical hurricane records.We estimate, for current and future climates, the annual probability of areally averaged hurricane rain of Hurricane Harveys magnitude by downscaling large numbers of tropical cyclones from three climate reanalyses and six climate models. For the state of Texas, we estimate that the annual probability of 500 mm of area-integrated rainfall was about 1% in the period 19812000 and will increase to 18% over the period 20812100 under Intergovernmental Panel on Climate Change (IPCC) AR5 representative concentration pathway 8.5. If the frequency of such event is increasingly linearly between these two periods, then in 2017 the annual probability would be 6%, a sixfold increase since the late 20th century.", "author" : [ { "dropping-particle" : "", "family" : "Emanuel", "given" : "Kerry A.", "non-dropping-particle" : "", "parse-names" : false, "suffix" : "" } ], "container-title" : "Proceedings of the National Academy of Sciences", "id" : "ITEM-1", "issue" : "48", "issued" : { "date-parts" : [ [ "2017" ] ] }, "page" : "12681-12684", "publisher" : "National Academy of Sciences", "title" : "Assessing the present and future probability of Hurricane Harveys rainfall", "translator" : [ { "dropping-particle" : "", "family" : "S1149", "given" : "", "non-dropping-particle" : "", "parse-names" : false, "suffix" : "" } ], "type" : "article-journal", "volume" : "114" }, "uris" : [ "http://www.mendeley.com/documents/?uuid=5ec6ea22-7984-4a33-b79e-f3b75be5e892" ] }, { "id" : "ITEM-2", "itemData" : { "DOI" : "10.1002/2017GL075888", "ISSN" : "0094-8276", "abstract" : "Abstract Record rainfall amounts were recorded during Hurricane Harvey in the Houston, Texas, area, leading to widespread flooding. We analyze observed precipitation from the Global Historical Climatology Network with a covariate-based extreme value statistical analysis, accounting for both the external influence of global warming and the internal influence of El Ni\u00f1o?Southern Oscillation. We find that human-induced climate change likely increased the chances of the observed precipitation accumulations during Hurricane Harvey in the most affected areas of Houston by a factor of at least 3.5. Further, precipitation accumulations in these areas were likely increased by at least 18.8% (best estimate of 37.7%), which is larger than the 6?7% associated with an attributable warming of 1\u00b0C in the Gulf of Mexico and Clausius-Clapeyron scaling. In a Granger causality sense, these statements provide lower bounds on the impact of climate change and motivate further attribution studies using dynamical climate models.", "author" : [ { "dropping-particle" : "", "family" : "Risser", "given" : "Mark D.", "non-dropping-particle" : "", "parse-names" : false, "suffix" : "" }, { "dropping-particle" : "", "family" : "Wehner", "given" : "Michael F.", "non-dropping-particle" : "", "parse-names" : false, "suffix" : "" } ], "container-title" : "Geophysical Research Letters", "id" : "ITEM-2", "issue" : "24", "issued" : { "date-parts" : [ [ "2017", "12" ] ] }, "page" : "12,412-457,464", "publisher" : "Wiley-Blackwell", "title" : "Attributable Human-Induced Changes in the Likelihood and Magnitude of the Observed Extreme Precipitation during Hurricane Harvey", "translator" : [ { "dropping-particle" : "", "family" : "S317", "given" : "", "non-dropping-particle" : "", "parse-names" : false, "suffix" : "" } ], "type" : "article-journal", "volume" : "44" }, "uris" : [ "http://www.mendeley.com/documents/?uuid=1c025b05-1c3a-46d6-9a2e-7465b4bd028f" ] }, { "id" : "ITEM-3", "itemData" : { "DOI" : "10.1029/2018EF000825", "ISSN" : "2328-4277", "abstract" : "Abstract While hurricanes occur naturally, human-caused climate change is supercharging them and exacerbating the risk of major damage. Here using ocean and atmosphere observations, we demonstrate links between increased upper ocean heat content due to global warming with the extreme rainfalls from recent hurricanes. Hurricane Harvey provides an excellent case study as it was isolated in space and time. We show that prior to the beginning of northern summer of 2017, ocean heat content was the highest on record both globally and in the Gulf of Mexico, but the latter sharply decreased with hurricane Harvey via ocean evaporative cooling. The lost ocean heat was realized in the atmosphere as moisture, and then as latent heat in record-breaking heavy rainfalls. Accordingly, record high ocean heat values not only increased the fuel available to sustain and intensify Harvey but also increased its flooding rains on land. Harvey could not have produced so much rain without human-induced climate change. Results have implications for the role of hurricanes in climate. Proactive planning for the consequences of human-caused climate change is not happening in many vulnerable areas, making the disasters much worse.", "author" : [ { "dropping-particle" : "", "family" : "Trenberth", "given" : "Kevin", "non-dropping-particle" : "", "parse-names" : false, "suffix" : "" }, { "dropping-particle" : "", "family" : "Lijing", "given" : "Cheng", "non-dropping-particle" : "", "parse-names" : false, "suffix" : "" }, { "dropping-particle" : "", "family" : "Peter", "given" : "Jacobs", "non-dropping-particle" : "", "parse-names" : false, "suffix" : "" }, { "dropping-particle" : "", "family" : "Yongxin", "given" : "Zhang", "non-dropping-particle" : "", "parse-names" : false, "suffix" : "" }, { "dropping-particle" : "", "family" : "John", "given" : "Fasullo", "non-dropping-particle" : "", "parse-names" : false, "suffix" : "" } ], "container-title" : "Earth's Future", "id" : "ITEM-3", "issue" : "5", "issued" : { "date-parts" : [ [ "2018", "5" ] ] }, "page" : "730-744", "publisher" : "Wiley-Blackwell", "title" : "Hurricane Harvey Links to Ocean Heat Content and Climate Change Adaptation", "translator" : [ { "dropping-particle" : "", "family" : "S1148", "given" : "", "non-dropping-particle" : "", "parse-names" : false, "suffix" : "" } ], "type" : "article-journal", "volume" : "6" }, "uris" : [ "http://www.mendeley.com/documents/?uuid=06d814e2-e785-40b2-91de-c7989504aecb" ] }, { "id" : "ITEM-4", "itemData" : { "DOI" : "10.1088/1748-9326/aa9ef2", "ISSN" : "1748-9326", "abstract" : "During August 25\u201330, 2017, Hurricane Harvey stalled over Texas and caused extreme precipitation, particularly over Houston and the surrounding area on August 26\u201328. This resulted in extensive flooding with over 80 fatalities and large economic costs. It was an extremely rare event: the return period of the highest observed three-day precipitation amount, 1043.4 mm 3dy \u22121 at Baytown, is more than 9000 years (97.5% one-sided confidence interval) and return periods exceeded 1000 yr (750 mm 3dy \u22121 ) over a large area in the current climate. Observations since 1880 over the region show a clear positive trend in the intensity of extreme precipitation of between 12% and 22%, roughly two times the increase of the moisture holding capacity of the atmosphere expected for 1 \u00b0C warming according to the Clausius\u2013Clapeyron (CC) relation. This would indicate that the moisture flux was increased by both the moisture content and stronger winds or updrafts driven by the heat of condensation of the moisture. We also analysed extreme rainfall in the Houston area in three ensembles of 25 km resolution models. The first also shows 2 \u00d7 CC scaling, the second 1 \u00d7 CC scaling and the third did not have a realistic representation of extreme rainfall on the Gulf Coast. Extrapolating these results to the 2017 event, we conclude that global warming made the precipitation about 15% (8%\u201319%) more intense, or equivalently made such an event three (1.5\u20135) times more likely. This analysis makes clear that extreme rainfall events along the Gulf Coast are on the rise. And while fortifying Houston to fully withstand the impact of an event as extreme as Hurricane Harvey may not be economically feasible, it is critical that information regarding the increasing risk of extreme rainfall events in general should be part of the discussion about future improvements to Houston\u2019s flood protection system.", "author" : [ { "dropping-particle" : "", "family" : "Oldenborgh", "given" : "Geert Jan", "non-dropping-particle" : "van", "parse-names" : false, "suffix" : "" }, { "dropping-particle" : "", "family" : "Wiel", "given" : "Karin", "non-dropping-particle" : "van der", "parse-names" : false, "suffix" : "" }, { "dropping-particle" : "", "family" : "Sebastian", "given" : "Antonia", "non-dropping-particle" : "", "parse-names" : false, "suffix" : "" }, { "dropping-particle" : "", "family" : "Singh", "given" : "Roop", "non-dropping-particle" : "", "parse-names" : false, "suffix" : "" }, { "dropping-particle" : "", "family" : "Arrighi", "given" : "Julie", "non-dropping-particle" : "", "parse-names" : false, "suffix" : "" }, { "dropping-particle" : "", "family" : "Otto", "given" : "Friederike", "non-dropping-particle" : "", "parse-names" : false, "suffix" : "" }, { "dropping-particle" : "", "family" : "Haustein", "given" : "Karsten", "non-dropping-particle" : "", "parse-names" : false, "suffix" : "" }, { "dropping-particle" : "", "family" : "Li", "given" : "Sihan", "non-dropping-particle" : "", "parse-names" : false, "suffix" : "" }, { "dropping-particle" : "", "family" : "Vecchi", "given" : "Gabriel", "non-dropping-particle" : "", "parse-names" : false, "suffix" : "" }, { "dropping-particle" : "", "family" : "Cullen", "given" : "Heidi", "non-dropping-particle" : "", "parse-names" : false, "suffix" : "" } ], "container-title" : "Environmental Research Letters", "id" : "ITEM-4", "issue" : "12", "issued" : { "date-parts" : [ [ "2017", "12", "1" ] ] }, "page" : "124009", "title" : "Attribution of extreme rainfall from Hurricane Harvey, August 2017", "translator" : [ { "dropping-particle" : "", "family" : "S457", "given" : "", "non-dropping-particle" : "", "parse-names" : false, "suffix" : "" } ], "type" : "article-journal", "volume" : "12" }, "uris" : [ "http://www.mendeley.com/documents/?uuid=f3d88d9d-eefb-4abf-9a14-5d640518a585" ] }, { "id" : "ITEM-5", "itemData" : { "DOI" : "10.1088/1748-9326/aabb85", "abstract" : "Hurricane Harvey made landfall in August 2017 as the first land-falling category 4 hurricane to hit the state of Texas since Hurricane Carla in September 1961. While its intensity at landfall was notable, most of the vast devastation in the Houston metropolitan area was due to Harvey stalling near the southeast Texas coast over the next several days. Harvey\u2019s long-duration rainfall event was reminiscent of extreme flooding that occurred in the neighboring state of Louisiana: both of which were caused by a stalled tropical low-pressure system producing four days of intense precipitation. A quantitative attribution analysis of Harvey\u2019s rainfall was conducted using a mesoscale atmospheric model forced by constrained boundary and initial conditions that had their long-term climate trends removed. The removal of the various trends of the boundary and initial conditions minimizes the effects of warming in the air and the ocean surface on Harvey. The 60 member ensemble simulations suggest that post-1980 climate warming could have contributed to the extreme precipitation that fell on southeast Texas during 26\u201329 August 2017 by approximately 20%, with an interquartile range of 13%\u201337%. While the attribution outcome could be model dependent, this downscaling approach affords the closest means possible of a case-to-case comparison for event attribution, complementing other statistics-based attribution studies on Harvey. Further analysis of a global climate model tracking Harvey-like stalling systems indicates an increase in storm frequency and intensity over southeast Texas through the mid-21st century.", "author" : [ { "dropping-particle" : "", "family" : "Wang", "given" : "S-Y Simon", "non-dropping-particle" : "", "parse-names" : false, "suffix" : "" }, { "dropping-particle" : "", "family" : "Zhao", "given" : "Lin", "non-dropping-particle" : "", "parse-names" : false, "suffix" : "" }, { "dropping-particle" : "", "family" : "Yoon", "given" : "Jin-Ho", "non-dropping-particle" : "", "parse-names" : false, "suffix" : "" }, { "dropping-particle" : "", "family" : "Klotzbach", "given" : "Phil", "non-dropping-particle" : "", "parse-names" : false, "suffix" : "" }, { "dropping-particle" : "", "family" : "Gillies", "given" : "Robert R", "non-dropping-particle" : "", "parse-names" : false, "suffix" : "" } ], "container-title" : "Environmental Research Letters", "id" : "ITEM-5", "issue" : "5", "issued" : { "date-parts" : [ [ "2018" ] ] }, "page" : "54014", "title" : "Quantitative attribution of climate effects on Hurricane Harvey\u2019s extreme rainfall in Texas", "translator" : [ { "dropping-particle" : "", "family" : "S1462", "given" : "", "non-dropping-particle" : "", "parse-names" : false, "suffix" : "" } ], "type" : "article-journal", "volume" : "13" }, "uris" : [ "http://www.mendeley.com/documents/?uuid=4b42075a-d046-455a-abec-0aac7be66457" ] } ], "mendeley" : { "formattedCitation" : "(Emanuel, 2017; Risser and Wehner, 2017; van Oldenborgh et al., 2017; Trenberth et al., 2018; Wang et al., 2018b)", "manualFormatting" : " Emanuel, 2017; Risser and Wehner, 2017; Trenberth et al., 2018; van Oldenborgh et al., 2017; Wang et al., 2018)", "plainTextFormattedCitation" : "(Emanuel, 2017; Risser and Wehner, 2017; van Oldenborgh et al., 2017; Trenberth et al., 2018; Wang et al., 2018b)", "previouslyFormattedCitation" : "(Emanuel, 2017; Risser and Wehner, 2017; van Oldenborgh et al., 2017; Trenberth et al., 2018; Wang et al., 2018b)"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nb-NO"/>
                </w:rPr>
                <w:delText xml:space="preserve"> Emanuel, 2017; Risser and Wehner, 2017; Trenberth et al., 2018; van Oldenborgh et al., 2017; Wang et al., 2018)</w:delText>
              </w:r>
              <w:r w:rsidRPr="00D424AA" w:rsidDel="00A23524">
                <w:rPr>
                  <w:rFonts w:cs="Times New Roman"/>
                  <w:color w:val="000000" w:themeColor="text1"/>
                  <w:sz w:val="16"/>
                  <w:szCs w:val="16"/>
                  <w:lang w:val="en-GB"/>
                </w:rPr>
                <w:fldChar w:fldCharType="end"/>
              </w:r>
            </w:del>
            <w:bookmarkEnd w:id="8230"/>
            <w:commentRangeEnd w:id="8238"/>
            <w:r w:rsidR="00A26296">
              <w:rPr>
                <w:rStyle w:val="Marquedecommentaire"/>
              </w:rPr>
              <w:commentReference w:id="8238"/>
            </w:r>
            <w:r w:rsidRPr="00841A35">
              <w:rPr>
                <w:rFonts w:cs="Times New Roman"/>
                <w:color w:val="000000" w:themeColor="text1"/>
                <w:sz w:val="16"/>
                <w:szCs w:val="16"/>
                <w:lang w:val="nb-NO"/>
              </w:rPr>
              <w:t xml:space="preserve">, but a lack of a significant trend over Canada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nb-NO"/>
              </w:rPr>
              <w:instrText>ADDIN CSL_CITATION { "citationItems" : [ { "id" : "ITEM-1", "itemData" : { "DOI" : "10.1080/07055900.2014.969677", "ISSN" : "0705-5900", "author" : [ { "dropping-particle" : "", "family" : "Shephard", "given" : "Mark W.", "non-dropping-particle" : "", "parse-names" : false, "suffix" : "" }, { "dropping-particle" : "", "family" : "Mekis", "given" : "Eva", "non-dropping-particle" : "", "parse-names" : false, "suffix" : "" }, { "dropping-particle" : "", "family" : "Morris", "given" : "Robert J.", "non-dropping-particle" : "", "parse-names" : false, "suffix" : "" }, { "dropping-particle" : "", "family" : "Feng", "given" : "Yang", "non-dropping-particle" : "", "parse-names" : false, "suffix" : "" }, { "dropping-particle" : "", "family" : "Zhang", "given" : "Xuebin", "non-dropping-particle" : "", "parse-names" : false, "suffix" : "" }, { "dropping-particle" : "", "family" : "Kilcup", "given" : "Karen", "non-dropping-particle" : "", "parse-names" : false, "suffix" : "" }, { "dropping-particle" : "", "family" : "Fleetwood", "given" : "Rick", "non-dropping-particle" : "", "parse-names" : false, "suffix" : "" } ], "container-title" : "Atmosphere-Ocean", "id" : "ITEM-1", "issue" : "5", "issued" : { "date-parts" : [ [ "2014", "10", "20" ] ] }, "page" : "398-417", "title" : "Trends in Canadian Short\u2010Duration Extreme Rainfall: Including an Intensity\u2013Duration\u2013Frequency Perspective", "translator" : [ { "dropping-particle" : "", "family" : "S1441", "given" : "", "non-dropping-particle" : "", "parse-names" : false, "suffix" : "" } ], "type" : "article-journal", "volume" : "52" }, "uris" : [ "http://www.mendeley.com/documents/?uuid=19dddc7f-30bf-47f5-be71-8ecfed147b19" ] }, { "id" : "ITEM-2", "itemData" : { "DOI" : "10.1080/07055900.2015.1086970", "ISSN" : "0705-5900", "author" : [ { "dropping-particle" : "", "family" : "Mekis", "given" : "\u00c9va", "non-dropping-particle" : "", "parse-names" : false, "suffix" : "" }, { "dropping-particle" : "", "family" : "Vincent", "given" : "Lucie A.", "non-dropping-particle" : "", "parse-names" : false, "suffix" : "" }, { "dropping-particle" : "", "family" : "Shephard", "given" : "Mark W.", "non-dropping-particle" : "", "parse-names" : false, "suffix" : "" }, { "dropping-particle" : "", "family" : "Zhang", "given" : "Xuebin", "non-dropping-particle" : "", "parse-names" : false, "suffix" : "" } ], "container-title" : "Atmosphere-Ocean", "id" : "ITEM-2", "issue" : "4", "issued" : { "date-parts" : [ [ "2015", "8", "8" ] ] }, "page" : "383-397", "title" : "Observed Trends in Severe Weather Conditions Based on Humidex, Wind Chill, and Heavy Rainfall Events in Canada for 1953\u20132012", "translator" : [ { "dropping-particle" : "", "family" : "S1467", "given" : "", "non-dropping-particle" : "", "parse-names" : false, "suffix" : "" } ], "type" : "article-journal", "volume" : "53" }, "uris" : [ "http://www.mendeley.com/documents/?uuid=746ca7a6-e88b-4522-984d-b780dd28c647" ] }, { "id" : "ITEM-3",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3",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mendeley" : { "formattedCitation" : "(Shephard et al., 2014; Mekis et al., 2015; Vincent et al., 2018)", "plainTextFormattedCitation" : "(Shephard et al., 2014; Mekis et al., 2015; Vincent et al., 2018)", "previouslyFormattedCitation" : "(Shephard et al., 2014; Mekis et al., 2015; Vincent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hephard et al., 2014; Mekis et al., 2015; Vincent et al., 2018)</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D9D9D9"/>
          </w:tcPr>
          <w:p w14:paraId="3F314AC0" w14:textId="5C5B9006"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Evidence of a human contribution for some events </w:t>
            </w:r>
            <w:bookmarkStart w:id="8239" w:name="_Hlk77197086"/>
            <w:ins w:id="8240" w:author="Robin Matthews" w:date="2021-07-14T23:18:00Z">
              <w:r w:rsidR="00572EF2">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2", "itemData" : { "DOI" : "10.1007/s00382-018-4375-0", "ISSN" : "0930-7575", "abstract" : "Significant flood damage occurred near Montreal in May 2017, as flow from the upstream Ottawa River basin (ORB) reached its highest levels in over 50 years. Analysis of observations and experiments performed with the fifth generation Canadian Regional Climate Model (CRCM5) show that much above average April precipitation over the ORB, a large fraction of which fell as rain on an existing snowpack, increased streamflow to near record-high levels. Subsequently, two heavy rainfall events affected the ORB in the first week of May, ultimately resulting in flooding. This heavy precipitation during April and May was linked to large-scale atmospheric features. Results from sensitivity experiments with CRCM5 suggest that the mass and distribution of the snowpack have a major influence on spring streamflow in the ORB. Furthermore, the importance of using an appropriate frozen soil parameterization when modelling spring streamflows in cold regions was confirmed. Event attribution using CRCM5 showed that events such as the heavy April 2017 precipitation accumulation over the ORB are between two and three times as likely to occur in the present-day climate as in the pre-industrial climate. This increase in the risk of heavy precipitation is linked to increased atmospheric moisture due to warmer temperatures in the present-day climate, a direct consequence of anthropogenic emissions, rather than changes in rain-generating mechanisms or circulation patterns. Warmer temperatures in the present-day climate also reduce early-spring snowpack in the ORB, offsetting the increase in rainfall and resulting in no discernible change to the likelihood of extreme surface runoff.", "author" : [ { "dropping-particle" : "", "family" : "Teufel", "given" : "Bernardo", "non-dropping-particle" : "", "parse-names" : false, "suffix" : "" }, { "dropping-particle" : "", "family" : "Sushama", "given" : "L", "non-dropping-particle" : "", "parse-names" : false, "suffix" : "" }, { "dropping-particle" : "", "family" : "Huziy", "given" : "O", "non-dropping-particle" : "", "parse-names" : false, "suffix" : "" }, { "dropping-particle" : "", "family" : "Diro", "given" : "G T", "non-dropping-particle" : "", "parse-names" : false, "suffix" : "" }, { "dropping-particle" : "", "family" : "Jeong", "given" : "D I", "non-dropping-particle" : "", "parse-names" : false, "suffix" : "" }, { "dropping-particle" : "", "family" : "Winger", "given" : "K", "non-dropping-particle" : "", "parse-names" : false, "suffix" : "" }, { "dropping-particle" : "", "family" : "Garnaud", "given" : "C", "non-dropping-particle" : "", "parse-names" : false, "suffix" : "" }, { "dropping-particle" : "", "family" : "Elia", "given" : "R", "non-dropping-particle" : "de", "parse-names" : false, "suffix" : "" }, { "dropping-particle" : "", "family" : "Zwiers", "given" : "F W", "non-dropping-particle" : "", "parse-names" : false, "suffix" : "" }, { "dropping-particle" : "", "family" : "Matthews", "given" : "H D", "non-dropping-particle" : "", "parse-names" : false, "suffix" : "" }, { "dropping-particle" : "", "family" : "Nguyen", "given" : "V.-T.-V.", "non-dropping-particle" : "", "parse-names" : false, "suffix" : "" } ], "container-title" : "Climate Dynamics", "id" : "ITEM-2", "issue" : "7-8", "issued" : { "date-parts" : [ [ "2019", "4", "14" ] ] }, "page" : "4193-4206", "title" : "Investigation of the mechanisms leading to the 2017 Montreal flood", "translator" : [ { "dropping-particle" : "", "family" : "S2296", "given" : "", "non-dropping-particle" : "", "parse-names" : false, "suffix" : "" } ], "type" : "article-journal", "volume" : "52" }, "uris" : [ "http://www.mendeley.com/documents/?uuid=b5dc3d1c-0319-43dc-98cd-a5021a4b9441" ] }, { "id" : "ITEM-3",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3",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Easterling et al., 2017; Teufel et al., 2019; Kirchmeier-Young and Zhang, 2020)", "plainTextFormattedCitation" : "(Easterling et al., 2017; Teufel et al., 2019; Kirchmeier-Young and Zhang, 2020)", "previouslyFormattedCitation" : "(Easterling et al., 2017; Teufel et al., 2019; Kirchmeier-Young and Zhang, 2020)" }, "properties" : { "noteIndex" : 0 }, "schema" : "https://github.com/citation-style-language/schema/raw/master/csl-citation.json" }</w:instrText>
            </w:r>
            <w:ins w:id="8241" w:author="Robin Matthews" w:date="2021-07-14T23:18:00Z">
              <w:r w:rsidR="00572EF2">
                <w:rPr>
                  <w:rFonts w:cs="Times New Roman"/>
                  <w:color w:val="000000" w:themeColor="text1"/>
                  <w:sz w:val="16"/>
                  <w:szCs w:val="16"/>
                  <w:lang w:val="en-GB"/>
                </w:rPr>
                <w:fldChar w:fldCharType="separate"/>
              </w:r>
              <w:r w:rsidR="00572EF2" w:rsidRPr="00DA2EA0">
                <w:rPr>
                  <w:rFonts w:cs="Times New Roman"/>
                  <w:noProof/>
                  <w:color w:val="000000" w:themeColor="text1"/>
                  <w:sz w:val="16"/>
                  <w:szCs w:val="16"/>
                  <w:lang w:val="en-GB"/>
                </w:rPr>
                <w:t>(Easterling et al., 2017; Teufel et al., 2019; Kirchmeier-Young and Zhang, 2020)</w:t>
              </w:r>
              <w:r w:rsidR="00572EF2">
                <w:rPr>
                  <w:rFonts w:cs="Times New Roman"/>
                  <w:color w:val="000000" w:themeColor="text1"/>
                  <w:sz w:val="16"/>
                  <w:szCs w:val="16"/>
                  <w:lang w:val="en-GB"/>
                </w:rPr>
                <w:fldChar w:fldCharType="end"/>
              </w:r>
            </w:ins>
            <w:commentRangeStart w:id="8242"/>
            <w:del w:id="8243" w:author="Robin Matthews" w:date="2021-07-14T23:18:00Z">
              <w:r w:rsidRPr="00D424AA" w:rsidDel="00572EF2">
                <w:rPr>
                  <w:rFonts w:cs="Times New Roman"/>
                  <w:color w:val="000000" w:themeColor="text1"/>
                  <w:sz w:val="16"/>
                  <w:szCs w:val="16"/>
                  <w:lang w:val="en-GB"/>
                </w:rPr>
                <w:fldChar w:fldCharType="begin" w:fldLock="1"/>
              </w:r>
              <w:r w:rsidR="00FF6231" w:rsidDel="00572EF2">
                <w:rPr>
                  <w:rFonts w:cs="Times New Roman"/>
                  <w:color w:val="000000" w:themeColor="text1"/>
                  <w:sz w:val="16"/>
                  <w:szCs w:val="16"/>
                  <w:lang w:val="en-GB"/>
                </w:rPr>
                <w:del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manualFormatting" : "(Easterling et al., 2017", "plainTextFormattedCitation" : "(Easterling et al., 2017)", "previouslyFormattedCitation" : "(Easterling et al., 2017)" }, "properties" : { "noteIndex" : 0 }, "schema" : "https://github.com/citation-style-language/schema/raw/master/csl-citation.json" }</w:delInstrText>
              </w:r>
              <w:r w:rsidRPr="00D424AA" w:rsidDel="00572EF2">
                <w:rPr>
                  <w:rFonts w:cs="Times New Roman"/>
                  <w:color w:val="000000" w:themeColor="text1"/>
                  <w:sz w:val="16"/>
                  <w:szCs w:val="16"/>
                  <w:lang w:val="en-GB"/>
                </w:rPr>
                <w:fldChar w:fldCharType="separate"/>
              </w:r>
              <w:r w:rsidR="00A26296" w:rsidDel="00572EF2">
                <w:rPr>
                  <w:rFonts w:cs="Times New Roman"/>
                  <w:noProof/>
                  <w:color w:val="000000" w:themeColor="text1"/>
                  <w:sz w:val="16"/>
                  <w:szCs w:val="16"/>
                  <w:lang w:val="en-GB"/>
                </w:rPr>
                <w:delText>(Easterling et al., 2017</w:delText>
              </w:r>
              <w:r w:rsidRPr="00D424AA" w:rsidDel="00572EF2">
                <w:rPr>
                  <w:rFonts w:cs="Times New Roman"/>
                  <w:color w:val="000000" w:themeColor="text1"/>
                  <w:sz w:val="16"/>
                  <w:szCs w:val="16"/>
                  <w:lang w:val="en-GB"/>
                </w:rPr>
                <w:fldChar w:fldCharType="end"/>
              </w:r>
              <w:commentRangeEnd w:id="8242"/>
              <w:r w:rsidR="00A26296" w:rsidDel="00572EF2">
                <w:rPr>
                  <w:rStyle w:val="Marquedecommentaire"/>
                </w:rPr>
                <w:commentReference w:id="8242"/>
              </w:r>
              <w:r w:rsidRPr="00841A35" w:rsidDel="00572EF2">
                <w:rPr>
                  <w:rFonts w:cs="Times New Roman"/>
                  <w:color w:val="000000" w:themeColor="text1"/>
                  <w:sz w:val="16"/>
                  <w:szCs w:val="16"/>
                  <w:lang w:val="en-GB"/>
                </w:rPr>
                <w:delText xml:space="preserve">; </w:delText>
              </w:r>
              <w:commentRangeStart w:id="8244"/>
              <w:r w:rsidRPr="00D424AA" w:rsidDel="00572EF2">
                <w:rPr>
                  <w:rFonts w:cs="Times New Roman"/>
                  <w:sz w:val="16"/>
                  <w:szCs w:val="16"/>
                  <w:lang w:val="en-GB"/>
                </w:rPr>
                <w:fldChar w:fldCharType="begin" w:fldLock="1"/>
              </w:r>
              <w:r w:rsidR="00FF6231" w:rsidDel="00572EF2">
                <w:rPr>
                  <w:rFonts w:cs="Times New Roman"/>
                  <w:sz w:val="16"/>
                  <w:szCs w:val="16"/>
                  <w:lang w:val="en-GB"/>
                </w:rPr>
                <w:delInstrText>ADDIN CSL_CITATION { "citationItems" : [ { "id" : "ITEM-1", "itemData" : { "DOI" : "10.1007/s00382-018-4375-0", "ISSN" : "0930-7575", "abstract" : "Significant flood damage occurred near Montreal in May 2017, as flow from the upstream Ottawa River basin (ORB) reached its highest levels in over 50 years. Analysis of observations and experiments performed with the fifth generation Canadian Regional Climate Model (CRCM5) show that much above average April precipitation over the ORB, a large fraction of which fell as rain on an existing snowpack, increased streamflow to near record-high levels. Subsequently, two heavy rainfall events affected the ORB in the first week of May, ultimately resulting in flooding. This heavy precipitation during April and May was linked to large-scale atmospheric features. Results from sensitivity experiments with CRCM5 suggest that the mass and distribution of the snowpack have a major influence on spring streamflow in the ORB. Furthermore, the importance of using an appropriate frozen soil parameterization when modelling spring streamflows in cold regions was confirmed. Event attribution using CRCM5 showed that events such as the heavy April 2017 precipitation accumulation over the ORB are between two and three times as likely to occur in the present-day climate as in the pre-industrial climate. This increase in the risk of heavy precipitation is linked to increased atmospheric moisture due to warmer temperatures in the present-day climate, a direct consequence of anthropogenic emissions, rather than changes in rain-generating mechanisms or circulation patterns. Warmer temperatures in the present-day climate also reduce early-spring snowpack in the ORB, offsetting the increase in rainfall and resulting in no discernible change to the likelihood of extreme surface runoff.", "author" : [ { "dropping-particle" : "", "family" : "Teufel", "given" : "Bernardo", "non-dropping-particle" : "", "parse-names" : false, "suffix" : "" }, { "dropping-particle" : "", "family" : "Sushama", "given" : "L", "non-dropping-particle" : "", "parse-names" : false, "suffix" : "" }, { "dropping-particle" : "", "family" : "Huziy", "given" : "O", "non-dropping-particle" : "", "parse-names" : false, "suffix" : "" }, { "dropping-particle" : "", "family" : "Diro", "given" : "G T", "non-dropping-particle" : "", "parse-names" : false, "suffix" : "" }, { "dropping-particle" : "", "family" : "Jeong", "given" : "D I", "non-dropping-particle" : "", "parse-names" : false, "suffix" : "" }, { "dropping-particle" : "", "family" : "Winger", "given" : "K", "non-dropping-particle" : "", "parse-names" : false, "suffix" : "" }, { "dropping-particle" : "", "family" : "Garnaud", "given" : "C", "non-dropping-particle" : "", "parse-names" : false, "suffix" : "" }, { "dropping-particle" : "", "family" : "Elia", "given" : "R", "non-dropping-particle" : "de", "parse-names" : false, "suffix" : "" }, { "dropping-particle" : "", "family" : "Zwiers", "given" : "F W", "non-dropping-particle" : "", "parse-names" : false, "suffix" : "" }, { "dropping-particle" : "", "family" : "Matthews", "given" : "H D", "non-dropping-particle" : "", "parse-names" : false, "suffix" : "" }, { "dropping-particle" : "", "family" : "Nguyen", "given" : "V.-T.-V.", "non-dropping-particle" : "", "parse-names" : false, "suffix" : "" } ], "container-title" : "Climate Dynamics", "id" : "ITEM-1", "issue" : "7-8", "issued" : { "date-parts" : [ [ "2019", "4", "14" ] ] }, "page" : "4193-4206", "title" : "Investigation of the mechanisms leading to the 2017 Montreal flood", "translator" : [ { "dropping-particle" : "", "family" : "S2296", "given" : "", "non-dropping-particle" : "", "parse-names" : false, "suffix" : "" } ], "type" : "article-journal", "volume" : "52" }, "uris" : [ "http://www.mendeley.com/documents/?uuid=b5dc3d1c-0319-43dc-98cd-a5021a4b9441" ] } ], "mendeley" : { "formattedCitation" : "(Teufel et al., 2019)", "manualFormatting" : "Teufel et al., 2019", "plainTextFormattedCitation" : "(Teufel et al., 2019)", "previouslyFormattedCitation" : "(Teufel et al., 2019)" }, "properties" : { "noteIndex" : 0 }, "schema" : "https://github.com/citation-style-language/schema/raw/master/csl-citation.json" }</w:delInstrText>
              </w:r>
              <w:r w:rsidRPr="00D424AA" w:rsidDel="00572EF2">
                <w:rPr>
                  <w:rFonts w:cs="Times New Roman"/>
                  <w:sz w:val="16"/>
                  <w:szCs w:val="16"/>
                  <w:lang w:val="en-GB"/>
                </w:rPr>
                <w:fldChar w:fldCharType="separate"/>
              </w:r>
              <w:r w:rsidR="00A26296" w:rsidDel="00572EF2">
                <w:rPr>
                  <w:rFonts w:cs="Times New Roman"/>
                  <w:noProof/>
                  <w:sz w:val="16"/>
                  <w:szCs w:val="16"/>
                  <w:lang w:val="en-GB"/>
                </w:rPr>
                <w:delText>Teufel et al., 2019</w:delText>
              </w:r>
              <w:r w:rsidRPr="00D424AA" w:rsidDel="00572EF2">
                <w:rPr>
                  <w:rFonts w:cs="Times New Roman"/>
                  <w:sz w:val="16"/>
                  <w:szCs w:val="16"/>
                  <w:lang w:val="en-GB"/>
                </w:rPr>
                <w:fldChar w:fldCharType="end"/>
              </w:r>
              <w:commentRangeEnd w:id="8244"/>
              <w:r w:rsidR="00A26296" w:rsidDel="00572EF2">
                <w:rPr>
                  <w:rStyle w:val="Marquedecommentaire"/>
                </w:rPr>
                <w:commentReference w:id="8244"/>
              </w:r>
              <w:r w:rsidRPr="00841A35" w:rsidDel="00572EF2">
                <w:rPr>
                  <w:rFonts w:cs="Times New Roman"/>
                  <w:sz w:val="16"/>
                  <w:szCs w:val="16"/>
                  <w:lang w:val="en-GB"/>
                </w:rPr>
                <w:delText xml:space="preserve">; </w:delText>
              </w:r>
              <w:commentRangeStart w:id="8245"/>
              <w:r w:rsidRPr="00D424AA" w:rsidDel="00572EF2">
                <w:rPr>
                  <w:rFonts w:cs="Times New Roman"/>
                  <w:sz w:val="16"/>
                  <w:szCs w:val="16"/>
                  <w:lang w:val="en-GB"/>
                </w:rPr>
                <w:fldChar w:fldCharType="begin" w:fldLock="1"/>
              </w:r>
              <w:r w:rsidR="00FF6231" w:rsidDel="00572EF2">
                <w:rPr>
                  <w:rFonts w:cs="Times New Roman"/>
                  <w:sz w:val="16"/>
                  <w:szCs w:val="16"/>
                  <w:lang w:val="en-GB"/>
                </w:rPr>
                <w:delInstrText>ADDIN CSL_CITATION { "citationItems" : [ { "id" : "ITEM-1",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1",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Kirchmeier-Young and Zhang, 2020)", "manualFormatting" : "Kirchmeier-Young and Zhang, 2020)", "plainTextFormattedCitation" : "(Kirchmeier-Young and Zhang, 2020)", "previouslyFormattedCitation" : "(Kirchmeier-Young and Zhang, 2020)" }, "properties" : { "noteIndex" : 0 }, "schema" : "https://github.com/citation-style-language/schema/raw/master/csl-citation.json" }</w:delInstrText>
              </w:r>
              <w:r w:rsidRPr="00D424AA" w:rsidDel="00572EF2">
                <w:rPr>
                  <w:rFonts w:cs="Times New Roman"/>
                  <w:sz w:val="16"/>
                  <w:szCs w:val="16"/>
                  <w:lang w:val="en-GB"/>
                </w:rPr>
                <w:fldChar w:fldCharType="separate"/>
              </w:r>
              <w:r w:rsidR="00A26296" w:rsidDel="00572EF2">
                <w:rPr>
                  <w:rFonts w:cs="Times New Roman"/>
                  <w:noProof/>
                  <w:sz w:val="16"/>
                  <w:szCs w:val="16"/>
                  <w:lang w:val="en-GB"/>
                </w:rPr>
                <w:delText>Kirchmeier-Young and Zhang, 2020)</w:delText>
              </w:r>
              <w:r w:rsidRPr="00D424AA" w:rsidDel="00572EF2">
                <w:rPr>
                  <w:rFonts w:cs="Times New Roman"/>
                  <w:sz w:val="16"/>
                  <w:szCs w:val="16"/>
                  <w:lang w:val="en-GB"/>
                </w:rPr>
                <w:fldChar w:fldCharType="end"/>
              </w:r>
            </w:del>
            <w:bookmarkEnd w:id="8239"/>
            <w:commentRangeEnd w:id="8245"/>
            <w:r w:rsidR="00A26296">
              <w:rPr>
                <w:rStyle w:val="Marquedecommentaire"/>
              </w:rPr>
              <w:commentReference w:id="8245"/>
            </w:r>
            <w:r w:rsidRPr="00841A35">
              <w:rPr>
                <w:rFonts w:cs="Times New Roman"/>
                <w:color w:val="000000" w:themeColor="text1"/>
                <w:sz w:val="16"/>
                <w:szCs w:val="16"/>
                <w:lang w:val="en-GB"/>
              </w:rPr>
              <w:t>, but cannot be generalized</w:t>
            </w:r>
          </w:p>
        </w:tc>
        <w:tc>
          <w:tcPr>
            <w:tcW w:w="2158" w:type="dxa"/>
            <w:tcBorders>
              <w:top w:val="dashed" w:sz="4" w:space="0" w:color="000000"/>
            </w:tcBorders>
            <w:shd w:val="clear" w:color="auto" w:fill="DEEAF6"/>
          </w:tcPr>
          <w:p w14:paraId="610D82F0" w14:textId="38F7463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8246"/>
            <w:r w:rsidRPr="00D424AA">
              <w:rPr>
                <w:rFonts w:cs="Times New Roman"/>
                <w:sz w:val="16"/>
                <w:szCs w:val="16"/>
                <w:lang w:val="en-GB"/>
              </w:rPr>
              <w:fldChar w:fldCharType="begin" w:fldLock="1"/>
            </w:r>
            <w:ins w:id="8247" w:author="Robin Matthews" w:date="2021-07-14T23:17:00Z">
              <w:r w:rsidR="00572EF2">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248" w:author="Robin Matthews" w:date="2021-07-14T23:17:00Z">
              <w:r w:rsidR="00FC4C2D" w:rsidDel="00572EF2">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249" w:author="Robin Matthews" w:date="2021-07-14T23:17:00Z">
              <w:r w:rsidR="00A26296" w:rsidDel="00572EF2">
                <w:rPr>
                  <w:rFonts w:cs="Times New Roman"/>
                  <w:noProof/>
                  <w:sz w:val="16"/>
                  <w:szCs w:val="16"/>
                  <w:lang w:val="en-GB"/>
                </w:rPr>
                <w:delText>Li et al., 2020</w:delText>
              </w:r>
            </w:del>
            <w:ins w:id="8250" w:author="Robin Matthews" w:date="2021-07-14T23:17:00Z">
              <w:r w:rsidR="00572EF2">
                <w:rPr>
                  <w:rFonts w:cs="Times New Roman"/>
                  <w:noProof/>
                  <w:sz w:val="16"/>
                  <w:szCs w:val="16"/>
                  <w:lang w:val="en-GB"/>
                </w:rPr>
                <w:t>C. Li et al., 2020</w:t>
              </w:r>
            </w:ins>
            <w:r w:rsidRPr="00D424AA">
              <w:rPr>
                <w:rFonts w:cs="Times New Roman"/>
                <w:sz w:val="16"/>
                <w:szCs w:val="16"/>
                <w:lang w:val="en-GB"/>
              </w:rPr>
              <w:fldChar w:fldCharType="end"/>
            </w:r>
            <w:commentRangeEnd w:id="8246"/>
            <w:r w:rsidR="00A26296">
              <w:rPr>
                <w:rStyle w:val="Marquedecommentaire"/>
              </w:rPr>
              <w:commentReference w:id="8246"/>
            </w:r>
            <w:r w:rsidRPr="00841A35">
              <w:rPr>
                <w:rFonts w:cs="Times New Roman"/>
                <w:color w:val="000000" w:themeColor="text1"/>
                <w:sz w:val="16"/>
                <w:szCs w:val="16"/>
                <w:lang w:val="en-GB"/>
              </w:rPr>
              <w:t>; Annex). Median increase of more than 2% in the 50-year Rx1day and Rx5d</w:t>
            </w:r>
            <w:r w:rsidRPr="00D424AA">
              <w:rPr>
                <w:rFonts w:cs="Times New Roman"/>
                <w:color w:val="000000" w:themeColor="text1"/>
                <w:sz w:val="16"/>
                <w:szCs w:val="16"/>
                <w:lang w:val="en-GB"/>
              </w:rPr>
              <w:t xml:space="preserve">ay events compared to the 1°C warming level </w:t>
            </w:r>
            <w:commentRangeStart w:id="825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252" w:author="Robin Matthews" w:date="2021-07-14T17:41:00Z">
              <w:r w:rsidR="00A26296" w:rsidDel="00D50B01">
                <w:rPr>
                  <w:rFonts w:cs="Times New Roman"/>
                  <w:noProof/>
                  <w:sz w:val="16"/>
                  <w:szCs w:val="16"/>
                  <w:lang w:val="en-GB"/>
                </w:rPr>
                <w:delText>Li et al., 2020a</w:delText>
              </w:r>
            </w:del>
            <w:ins w:id="8253"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251"/>
            <w:r w:rsidR="00A26296">
              <w:rPr>
                <w:rStyle w:val="Marquedecommentaire"/>
              </w:rPr>
              <w:commentReference w:id="8251"/>
            </w:r>
            <w:r w:rsidRPr="00841A35">
              <w:rPr>
                <w:rFonts w:cs="Times New Roman"/>
                <w:color w:val="000000" w:themeColor="text1"/>
                <w:sz w:val="16"/>
                <w:szCs w:val="16"/>
                <w:lang w:val="en-GB"/>
              </w:rPr>
              <w:t xml:space="preserve"> and more than 6% in annual Rx1day and Rx5day and 4% in annual Rx30day compared to pre-industrial (Annex).</w:t>
            </w:r>
          </w:p>
          <w:p w14:paraId="5E650D33" w14:textId="77777777" w:rsidR="00D376F0" w:rsidRPr="00D424AA" w:rsidRDefault="00D376F0" w:rsidP="00D424AA">
            <w:pPr>
              <w:rPr>
                <w:rFonts w:cs="Times New Roman"/>
                <w:color w:val="000000" w:themeColor="text1"/>
                <w:sz w:val="16"/>
                <w:szCs w:val="16"/>
                <w:lang w:val="en-GB"/>
              </w:rPr>
            </w:pPr>
          </w:p>
          <w:p w14:paraId="65B83976" w14:textId="6435E46C"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dditional evidence from CMIP5 and RCM simulations for an increase in the intensity of heavy precipitation</w:t>
            </w:r>
            <w:ins w:id="8254" w:author="Robin Matthews" w:date="2021-07-14T19:12:00Z">
              <w:r w:rsidR="00A23524">
                <w:rPr>
                  <w:rFonts w:cs="Times New Roman"/>
                  <w:color w:val="000000" w:themeColor="text1"/>
                  <w:sz w:val="16"/>
                  <w:szCs w:val="16"/>
                  <w:lang w:val="en-GB"/>
                </w:rPr>
                <w:t xml:space="preserve"> </w:t>
              </w:r>
            </w:ins>
            <w:del w:id="8255" w:author="Robin Matthews" w:date="2021-07-14T19:12:00Z">
              <w:r w:rsidRPr="00D424AA" w:rsidDel="00A23524">
                <w:rPr>
                  <w:rFonts w:cs="Times New Roman"/>
                  <w:color w:val="000000" w:themeColor="text1"/>
                  <w:sz w:val="16"/>
                  <w:szCs w:val="16"/>
                  <w:lang w:val="en-GB"/>
                </w:rPr>
                <w:delText xml:space="preserve"> </w:delText>
              </w:r>
            </w:del>
            <w:bookmarkStart w:id="8256" w:name="_Hlk77182353"/>
            <w:ins w:id="8257" w:author="Robin Matthews" w:date="2021-07-14T19:12:00Z">
              <w:r w:rsidR="00A23524">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Zhang et al., 2019d)", "manualFormatting" : "(Easterling et al., 2017; X. Zhang et al., 2019)", "plainTextFormattedCitation" : "(Easterling et al., 2017; Zhang et al., 2019d)", "previouslyFormattedCitation" : "(Easterling et al., 2017; Zhang et al., 2019d)" }, "properties" : { "noteIndex" : 0 }, "schema" : "https://github.com/citation-style-language/schema/raw/master/csl-citation.json" }</w:instrText>
            </w:r>
            <w:ins w:id="8258" w:author="Robin Matthews" w:date="2021-07-14T19:12:00Z">
              <w:r w:rsidR="00A23524">
                <w:rPr>
                  <w:rFonts w:cs="Times New Roman"/>
                  <w:color w:val="000000" w:themeColor="text1"/>
                  <w:sz w:val="16"/>
                  <w:szCs w:val="16"/>
                  <w:lang w:val="en-GB"/>
                </w:rPr>
                <w:fldChar w:fldCharType="separate"/>
              </w:r>
              <w:r w:rsidR="00A23524" w:rsidRPr="00E066CD">
                <w:rPr>
                  <w:rFonts w:cs="Times New Roman"/>
                  <w:noProof/>
                  <w:color w:val="000000" w:themeColor="text1"/>
                  <w:sz w:val="16"/>
                  <w:szCs w:val="16"/>
                  <w:lang w:val="en-GB"/>
                </w:rPr>
                <w:t xml:space="preserve">(Easterling et al., 2017; </w:t>
              </w:r>
              <w:r w:rsidR="00A23524">
                <w:rPr>
                  <w:rFonts w:cs="Times New Roman"/>
                  <w:noProof/>
                  <w:color w:val="000000" w:themeColor="text1"/>
                  <w:sz w:val="16"/>
                  <w:szCs w:val="16"/>
                  <w:lang w:val="en-GB"/>
                </w:rPr>
                <w:t xml:space="preserve">X. </w:t>
              </w:r>
              <w:r w:rsidR="00A23524" w:rsidRPr="00E066CD">
                <w:rPr>
                  <w:rFonts w:cs="Times New Roman"/>
                  <w:noProof/>
                  <w:color w:val="000000" w:themeColor="text1"/>
                  <w:sz w:val="16"/>
                  <w:szCs w:val="16"/>
                  <w:lang w:val="en-GB"/>
                </w:rPr>
                <w:t>Zhang et al., 2019)</w:t>
              </w:r>
              <w:r w:rsidR="00A23524">
                <w:rPr>
                  <w:rFonts w:cs="Times New Roman"/>
                  <w:color w:val="000000" w:themeColor="text1"/>
                  <w:sz w:val="16"/>
                  <w:szCs w:val="16"/>
                  <w:lang w:val="en-GB"/>
                </w:rPr>
                <w:fldChar w:fldCharType="end"/>
              </w:r>
            </w:ins>
            <w:commentRangeStart w:id="8259"/>
            <w:del w:id="8260" w:author="Robin Matthews" w:date="2021-07-14T19:12:00Z">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mendeley" : { "formattedCitation" : "(Zhang et al., 2019d)", "manualFormatting" : "(Zhang et al., 2019", "plainTextFormattedCitation" : "(Zhang et al., 2019d)", "previouslyFormattedCitation" : "(Zhang et al., 2019d)"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Zhang et al., 2019</w:delText>
              </w:r>
              <w:r w:rsidRPr="00D424AA" w:rsidDel="00A23524">
                <w:rPr>
                  <w:rFonts w:cs="Times New Roman"/>
                  <w:color w:val="000000" w:themeColor="text1"/>
                  <w:sz w:val="16"/>
                  <w:szCs w:val="16"/>
                  <w:lang w:val="en-GB"/>
                </w:rPr>
                <w:fldChar w:fldCharType="end"/>
              </w:r>
              <w:commentRangeEnd w:id="8259"/>
              <w:r w:rsidR="00A26296" w:rsidDel="00A23524">
                <w:rPr>
                  <w:rStyle w:val="Marquedecommentaire"/>
                </w:rPr>
                <w:commentReference w:id="8259"/>
              </w:r>
              <w:r w:rsidRPr="00841A35" w:rsidDel="00A23524">
                <w:rPr>
                  <w:rFonts w:cs="Times New Roman"/>
                  <w:color w:val="000000" w:themeColor="text1"/>
                  <w:sz w:val="16"/>
                  <w:szCs w:val="16"/>
                  <w:lang w:val="en-GB"/>
                </w:rPr>
                <w:delText xml:space="preserve">; </w:delText>
              </w:r>
              <w:commentRangeStart w:id="8261"/>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manualFormatting" : "Easterling et al., 2017)", "plainTextFormattedCitation" : "(Easterling et al., 2017)", "previouslyFormattedCitation" : "(Easterling et al., 2017)"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Easterling et al., 2017)</w:delText>
              </w:r>
              <w:r w:rsidRPr="00D424AA" w:rsidDel="00A23524">
                <w:rPr>
                  <w:rFonts w:cs="Times New Roman"/>
                  <w:color w:val="000000" w:themeColor="text1"/>
                  <w:sz w:val="16"/>
                  <w:szCs w:val="16"/>
                  <w:lang w:val="en-GB"/>
                </w:rPr>
                <w:fldChar w:fldCharType="end"/>
              </w:r>
            </w:del>
            <w:bookmarkEnd w:id="8256"/>
            <w:commentRangeEnd w:id="8261"/>
            <w:r w:rsidR="00A26296">
              <w:rPr>
                <w:rStyle w:val="Marquedecommentaire"/>
              </w:rPr>
              <w:commentReference w:id="8261"/>
            </w:r>
            <w:r w:rsidRPr="00841A35">
              <w:rPr>
                <w:rFonts w:cs="Times New Roman"/>
                <w:color w:val="000000" w:themeColor="text1"/>
                <w:sz w:val="16"/>
                <w:szCs w:val="16"/>
                <w:lang w:val="en-GB"/>
              </w:rPr>
              <w:t xml:space="preserve"> </w:t>
            </w:r>
          </w:p>
        </w:tc>
        <w:tc>
          <w:tcPr>
            <w:tcW w:w="2159" w:type="dxa"/>
            <w:tcBorders>
              <w:top w:val="dashed" w:sz="4" w:space="0" w:color="000000"/>
            </w:tcBorders>
            <w:shd w:val="clear" w:color="auto" w:fill="AED9FC"/>
          </w:tcPr>
          <w:p w14:paraId="67815F32" w14:textId="3FC2634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8262"/>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263" w:author="Robin Matthews" w:date="2021-07-14T23:17:00Z">
              <w:r w:rsidR="00A26296" w:rsidDel="00572EF2">
                <w:rPr>
                  <w:rFonts w:cs="Times New Roman"/>
                  <w:noProof/>
                  <w:sz w:val="16"/>
                  <w:szCs w:val="16"/>
                  <w:lang w:val="en-GB"/>
                </w:rPr>
                <w:delText>Li et al., 2020</w:delText>
              </w:r>
            </w:del>
            <w:ins w:id="8264" w:author="Robin Matthews" w:date="2021-07-14T23:17:00Z">
              <w:r w:rsidR="00572EF2">
                <w:rPr>
                  <w:rFonts w:cs="Times New Roman"/>
                  <w:noProof/>
                  <w:sz w:val="16"/>
                  <w:szCs w:val="16"/>
                  <w:lang w:val="en-GB"/>
                </w:rPr>
                <w:t>C. Li et al., 2020</w:t>
              </w:r>
            </w:ins>
            <w:r w:rsidRPr="00D424AA">
              <w:rPr>
                <w:rFonts w:cs="Times New Roman"/>
                <w:sz w:val="16"/>
                <w:szCs w:val="16"/>
                <w:lang w:val="en-GB"/>
              </w:rPr>
              <w:fldChar w:fldCharType="end"/>
            </w:r>
            <w:commentRangeEnd w:id="8262"/>
            <w:r w:rsidR="00A26296">
              <w:rPr>
                <w:rStyle w:val="Marquedecommentaire"/>
              </w:rPr>
              <w:commentReference w:id="8262"/>
            </w:r>
            <w:r w:rsidRPr="00841A35">
              <w:rPr>
                <w:rFonts w:cs="Times New Roman"/>
                <w:color w:val="000000" w:themeColor="text1"/>
                <w:sz w:val="16"/>
                <w:szCs w:val="16"/>
                <w:lang w:val="en-GB"/>
              </w:rPr>
              <w:t xml:space="preserve">; Annex). Median increase of more than 4% in the 50-year Rx1day and Rx5day events compared to the 1°C warming level </w:t>
            </w:r>
            <w:commentRangeStart w:id="826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266" w:author="Robin Matthews" w:date="2021-07-14T17:41:00Z">
              <w:r w:rsidR="00A26296" w:rsidDel="00D50B01">
                <w:rPr>
                  <w:rFonts w:cs="Times New Roman"/>
                  <w:noProof/>
                  <w:sz w:val="16"/>
                  <w:szCs w:val="16"/>
                  <w:lang w:val="en-GB"/>
                </w:rPr>
                <w:delText>Li et al., 2020a</w:delText>
              </w:r>
            </w:del>
            <w:ins w:id="8267"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265"/>
            <w:r w:rsidR="00A26296">
              <w:rPr>
                <w:rStyle w:val="Marquedecommentaire"/>
              </w:rPr>
              <w:commentReference w:id="8265"/>
            </w:r>
            <w:r w:rsidRPr="00841A35">
              <w:rPr>
                <w:rFonts w:cs="Times New Roman"/>
                <w:color w:val="000000" w:themeColor="text1"/>
                <w:sz w:val="16"/>
                <w:szCs w:val="16"/>
                <w:lang w:val="en-GB"/>
              </w:rPr>
              <w:t xml:space="preserve"> and more than 8% in annual Rx1</w:t>
            </w:r>
            <w:r w:rsidRPr="00D424AA">
              <w:rPr>
                <w:rFonts w:cs="Times New Roman"/>
                <w:color w:val="000000" w:themeColor="text1"/>
                <w:sz w:val="16"/>
                <w:szCs w:val="16"/>
                <w:lang w:val="en-GB"/>
              </w:rPr>
              <w:t>day and Rx5day and 6% in annual Rx30day compared to pre-industrial (Annex).</w:t>
            </w:r>
          </w:p>
          <w:p w14:paraId="692E009D" w14:textId="77777777" w:rsidR="00D376F0" w:rsidRPr="00D424AA" w:rsidRDefault="00D376F0" w:rsidP="00D424AA">
            <w:pPr>
              <w:rPr>
                <w:rFonts w:cs="Times New Roman"/>
                <w:color w:val="000000" w:themeColor="text1"/>
                <w:sz w:val="16"/>
                <w:szCs w:val="16"/>
                <w:lang w:val="en-GB"/>
              </w:rPr>
            </w:pPr>
          </w:p>
          <w:p w14:paraId="24DA861E" w14:textId="4F5D531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bookmarkStart w:id="8268" w:name="_Hlk77182399"/>
            <w:ins w:id="8269" w:author="Robin Matthews" w:date="2021-07-14T19:13:00Z">
              <w:r w:rsidR="00A23524">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Zhang et al., 2019d)", "manualFormatting" : "(Easterling et al., 2017; X. Zhang et al., 2019)", "plainTextFormattedCitation" : "(Easterling et al., 2017; Zhang et al., 2019d)", "previouslyFormattedCitation" : "(Easterling et al., 2017; Zhang et al., 2019d)" }, "properties" : { "noteIndex" : 0 }, "schema" : "https://github.com/citation-style-language/schema/raw/master/csl-citation.json" }</w:instrText>
            </w:r>
            <w:ins w:id="8270" w:author="Robin Matthews" w:date="2021-07-14T19:13:00Z">
              <w:r w:rsidR="00A23524">
                <w:rPr>
                  <w:rFonts w:cs="Times New Roman"/>
                  <w:color w:val="000000" w:themeColor="text1"/>
                  <w:sz w:val="16"/>
                  <w:szCs w:val="16"/>
                  <w:lang w:val="en-GB"/>
                </w:rPr>
                <w:fldChar w:fldCharType="separate"/>
              </w:r>
              <w:r w:rsidR="00A23524" w:rsidRPr="00E066CD">
                <w:rPr>
                  <w:rFonts w:cs="Times New Roman"/>
                  <w:noProof/>
                  <w:color w:val="000000" w:themeColor="text1"/>
                  <w:sz w:val="16"/>
                  <w:szCs w:val="16"/>
                  <w:lang w:val="en-GB"/>
                </w:rPr>
                <w:t>(Easterling et al., 2017;</w:t>
              </w:r>
              <w:r w:rsidR="00A23524">
                <w:rPr>
                  <w:rFonts w:cs="Times New Roman"/>
                  <w:noProof/>
                  <w:color w:val="000000" w:themeColor="text1"/>
                  <w:sz w:val="16"/>
                  <w:szCs w:val="16"/>
                  <w:lang w:val="en-GB"/>
                </w:rPr>
                <w:t xml:space="preserve"> X. </w:t>
              </w:r>
              <w:r w:rsidR="00A23524" w:rsidRPr="00E066CD">
                <w:rPr>
                  <w:rFonts w:cs="Times New Roman"/>
                  <w:noProof/>
                  <w:color w:val="000000" w:themeColor="text1"/>
                  <w:sz w:val="16"/>
                  <w:szCs w:val="16"/>
                  <w:lang w:val="en-GB"/>
                </w:rPr>
                <w:t>Zhang et al., 2019)</w:t>
              </w:r>
              <w:r w:rsidR="00A23524">
                <w:rPr>
                  <w:rFonts w:cs="Times New Roman"/>
                  <w:color w:val="000000" w:themeColor="text1"/>
                  <w:sz w:val="16"/>
                  <w:szCs w:val="16"/>
                  <w:lang w:val="en-GB"/>
                </w:rPr>
                <w:fldChar w:fldCharType="end"/>
              </w:r>
            </w:ins>
            <w:commentRangeStart w:id="8271"/>
            <w:del w:id="8272" w:author="Robin Matthews" w:date="2021-07-14T19:13:00Z">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mendeley" : { "formattedCitation" : "(Zhang et al., 2019d)", "manualFormatting" : "(Zhang et al., 2019", "plainTextFormattedCitation" : "(Zhang et al., 2019d)", "previouslyFormattedCitation" : "(Zhang et al., 2019d)"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Zhang et al., 2019</w:delText>
              </w:r>
              <w:r w:rsidRPr="00D424AA" w:rsidDel="00A23524">
                <w:rPr>
                  <w:rFonts w:cs="Times New Roman"/>
                  <w:color w:val="000000" w:themeColor="text1"/>
                  <w:sz w:val="16"/>
                  <w:szCs w:val="16"/>
                  <w:lang w:val="en-GB"/>
                </w:rPr>
                <w:fldChar w:fldCharType="end"/>
              </w:r>
              <w:commentRangeEnd w:id="8271"/>
              <w:r w:rsidR="00A26296" w:rsidDel="00A23524">
                <w:rPr>
                  <w:rStyle w:val="Marquedecommentaire"/>
                </w:rPr>
                <w:commentReference w:id="8271"/>
              </w:r>
              <w:r w:rsidRPr="00841A35" w:rsidDel="00A23524">
                <w:rPr>
                  <w:rFonts w:cs="Times New Roman"/>
                  <w:color w:val="000000" w:themeColor="text1"/>
                  <w:sz w:val="16"/>
                  <w:szCs w:val="16"/>
                  <w:lang w:val="en-GB"/>
                </w:rPr>
                <w:delText xml:space="preserve">; </w:delText>
              </w:r>
              <w:commentRangeStart w:id="8273"/>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manualFormatting" : "Easterling et al., 2017)", "plainTextFormattedCitation" : "(Easterling et al., 2017)", "previouslyFormattedCitation" : "(Easterling et al., 2017)"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Easterling et al., 2017)</w:delText>
              </w:r>
              <w:r w:rsidRPr="00D424AA" w:rsidDel="00A23524">
                <w:rPr>
                  <w:rFonts w:cs="Times New Roman"/>
                  <w:color w:val="000000" w:themeColor="text1"/>
                  <w:sz w:val="16"/>
                  <w:szCs w:val="16"/>
                  <w:lang w:val="en-GB"/>
                </w:rPr>
                <w:fldChar w:fldCharType="end"/>
              </w:r>
            </w:del>
            <w:bookmarkEnd w:id="8268"/>
            <w:commentRangeEnd w:id="8273"/>
            <w:r w:rsidR="00A26296">
              <w:rPr>
                <w:rStyle w:val="Marquedecommentaire"/>
              </w:rPr>
              <w:commentReference w:id="8273"/>
            </w:r>
            <w:r w:rsidRPr="00841A35">
              <w:rPr>
                <w:rFonts w:cs="Times New Roman"/>
                <w:color w:val="000000" w:themeColor="text1"/>
                <w:sz w:val="16"/>
                <w:szCs w:val="16"/>
                <w:lang w:val="en-GB"/>
              </w:rPr>
              <w:t xml:space="preserve"> </w:t>
            </w:r>
          </w:p>
        </w:tc>
        <w:tc>
          <w:tcPr>
            <w:tcW w:w="2159" w:type="dxa"/>
            <w:tcBorders>
              <w:top w:val="dashed" w:sz="4" w:space="0" w:color="000000"/>
            </w:tcBorders>
            <w:shd w:val="clear" w:color="auto" w:fill="42AEF0"/>
          </w:tcPr>
          <w:p w14:paraId="6E57E2C5" w14:textId="05CED97A"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8274"/>
            <w:r w:rsidRPr="00D424AA">
              <w:rPr>
                <w:rFonts w:cs="Times New Roman"/>
                <w:sz w:val="16"/>
                <w:szCs w:val="16"/>
                <w:lang w:val="en-GB"/>
              </w:rPr>
              <w:fldChar w:fldCharType="begin" w:fldLock="1"/>
            </w:r>
            <w:ins w:id="8275" w:author="Robin Matthews" w:date="2021-07-14T23:17:00Z">
              <w:r w:rsidR="00572EF2">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276" w:author="Robin Matthews" w:date="2021-07-14T23:17:00Z">
              <w:r w:rsidR="00FC4C2D" w:rsidDel="00572EF2">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277" w:author="Robin Matthews" w:date="2021-07-14T23:17:00Z">
              <w:r w:rsidR="00A26296" w:rsidDel="00572EF2">
                <w:rPr>
                  <w:rFonts w:cs="Times New Roman"/>
                  <w:noProof/>
                  <w:sz w:val="16"/>
                  <w:szCs w:val="16"/>
                  <w:lang w:val="en-GB"/>
                </w:rPr>
                <w:delText>Li et al., 2020</w:delText>
              </w:r>
            </w:del>
            <w:ins w:id="8278" w:author="Robin Matthews" w:date="2021-07-14T23:17:00Z">
              <w:r w:rsidR="00572EF2">
                <w:rPr>
                  <w:rFonts w:cs="Times New Roman"/>
                  <w:noProof/>
                  <w:sz w:val="16"/>
                  <w:szCs w:val="16"/>
                  <w:lang w:val="en-GB"/>
                </w:rPr>
                <w:t>C. Li et al., 2020</w:t>
              </w:r>
            </w:ins>
            <w:r w:rsidRPr="00D424AA">
              <w:rPr>
                <w:rFonts w:cs="Times New Roman"/>
                <w:sz w:val="16"/>
                <w:szCs w:val="16"/>
                <w:lang w:val="en-GB"/>
              </w:rPr>
              <w:fldChar w:fldCharType="end"/>
            </w:r>
            <w:commentRangeEnd w:id="8274"/>
            <w:r w:rsidR="00A26296">
              <w:rPr>
                <w:rStyle w:val="Marquedecommentaire"/>
              </w:rPr>
              <w:commentReference w:id="8274"/>
            </w:r>
            <w:r w:rsidRPr="00841A35">
              <w:rPr>
                <w:rFonts w:cs="Times New Roman"/>
                <w:color w:val="000000" w:themeColor="text1"/>
                <w:sz w:val="16"/>
                <w:szCs w:val="16"/>
                <w:lang w:val="en-GB"/>
              </w:rPr>
              <w:t>; Annex). Median increase of more than 15% in the 50-year Rx1day and Rx5day events c</w:t>
            </w:r>
            <w:r w:rsidRPr="00D424AA">
              <w:rPr>
                <w:rFonts w:cs="Times New Roman"/>
                <w:color w:val="000000" w:themeColor="text1"/>
                <w:sz w:val="16"/>
                <w:szCs w:val="16"/>
                <w:lang w:val="en-GB"/>
              </w:rPr>
              <w:t xml:space="preserve">ompared to the 1°C warming level </w:t>
            </w:r>
            <w:commentRangeStart w:id="827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280" w:author="Robin Matthews" w:date="2021-07-14T17:41:00Z">
              <w:r w:rsidR="00A26296" w:rsidDel="00D50B01">
                <w:rPr>
                  <w:rFonts w:cs="Times New Roman"/>
                  <w:noProof/>
                  <w:sz w:val="16"/>
                  <w:szCs w:val="16"/>
                  <w:lang w:val="en-GB"/>
                </w:rPr>
                <w:delText>Li et al., 2020a</w:delText>
              </w:r>
            </w:del>
            <w:ins w:id="8281"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279"/>
            <w:r w:rsidR="00A26296">
              <w:rPr>
                <w:rStyle w:val="Marquedecommentaire"/>
              </w:rPr>
              <w:commentReference w:id="8279"/>
            </w:r>
            <w:r w:rsidRPr="00841A35">
              <w:rPr>
                <w:rFonts w:cs="Times New Roman"/>
                <w:sz w:val="16"/>
                <w:szCs w:val="16"/>
                <w:lang w:val="en-GB"/>
              </w:rPr>
              <w:t xml:space="preserve"> </w:t>
            </w:r>
            <w:r w:rsidRPr="00D424AA">
              <w:rPr>
                <w:rFonts w:cs="Times New Roman"/>
                <w:color w:val="000000" w:themeColor="text1"/>
                <w:sz w:val="16"/>
                <w:szCs w:val="16"/>
                <w:lang w:val="en-GB"/>
              </w:rPr>
              <w:t>and more than 15% in annual Rx1day and Rx5day and 10% in annual Rx30day compared to pre-industrial (Annex).</w:t>
            </w:r>
          </w:p>
          <w:p w14:paraId="3CA39069" w14:textId="77777777" w:rsidR="00D376F0" w:rsidRPr="00D424AA" w:rsidRDefault="00D376F0" w:rsidP="00D424AA">
            <w:pPr>
              <w:rPr>
                <w:rFonts w:cs="Times New Roman"/>
                <w:color w:val="000000" w:themeColor="text1"/>
                <w:sz w:val="16"/>
                <w:szCs w:val="16"/>
                <w:lang w:val="en-GB"/>
              </w:rPr>
            </w:pPr>
          </w:p>
          <w:p w14:paraId="69E7D4E6" w14:textId="54A0466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dditional evidence from CMIP5 and RCM simulations for an increase in the intensity of heavy precipitation</w:t>
            </w:r>
            <w:ins w:id="8282" w:author="Robin Matthews" w:date="2021-07-14T19:14:00Z">
              <w:r w:rsidR="00A23524">
                <w:rPr>
                  <w:rFonts w:cs="Times New Roman"/>
                  <w:color w:val="000000" w:themeColor="text1"/>
                  <w:sz w:val="16"/>
                  <w:szCs w:val="16"/>
                  <w:lang w:val="en-GB"/>
                </w:rPr>
                <w:t xml:space="preserve"> </w:t>
              </w:r>
            </w:ins>
            <w:del w:id="8283" w:author="Robin Matthews" w:date="2021-07-14T19:14:00Z">
              <w:r w:rsidRPr="00D424AA" w:rsidDel="00A23524">
                <w:rPr>
                  <w:rFonts w:cs="Times New Roman"/>
                  <w:color w:val="000000" w:themeColor="text1"/>
                  <w:sz w:val="16"/>
                  <w:szCs w:val="16"/>
                  <w:lang w:val="en-GB"/>
                </w:rPr>
                <w:delText xml:space="preserve"> </w:delText>
              </w:r>
            </w:del>
            <w:bookmarkStart w:id="8284" w:name="_Hlk77182473"/>
            <w:ins w:id="8285" w:author="Robin Matthews" w:date="2021-07-14T19:14:00Z">
              <w:r w:rsidR="00A23524">
                <w:rPr>
                  <w:rFonts w:cs="Times New Roman"/>
                  <w:color w:val="000000" w:themeColor="text1"/>
                  <w:sz w:val="16"/>
                  <w:szCs w:val="16"/>
                  <w:lang w:val="en-GB"/>
                </w:rPr>
                <w:fldChar w:fldCharType="begin" w:fldLock="1"/>
              </w:r>
            </w:ins>
            <w:r w:rsidR="00D60E09">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2",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3",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3", "issue" : "18", "issued" : { "date-parts" : [ [ "2015", "9" ] ] }, "page" : "7203-7224", "title" : "Global Projections of Intense Tropical Cyclone Activity for the Late Twenty-First Century from Dynamical Downscaling of CMIP5/RCP4.5 Scenarios", "translator" : [ { "dropping-particle" : "", "family" : "S1517", "given" : "", "non-dropping-particle" : "", "parse-names" : false, "suffix" : "" } ], "type" : "article-journal", "volume" : "28" }, "uris" : [ "http://www.mendeley.com/documents/?uuid=27776c59-b876-429c-a8a6-96afffb7b109" ] }, { "id" : "ITEM-4", "itemData" : { "DOI" : "10.7930/J07S7KXX", "author" : [ { "dropping-particle" : "", "family" : "Kossin", "given" : "J.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E.", "non-dropping-particle" : "", "parse-names" : false, "suffix" : "" }, { "dropping-particle" : "", "family" : "Trapp", "given" : "R.J.",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4", "issued" : { "date-parts" : [ [ "2017" ] ] }, "page" : "257-276", "publisher" : "U.S. Global Change Research Program", "publisher-place" : "Washington, DC, USA", "title" : "Extreme Storms", "translator" : [ { "dropping-particle" : "", "family" : "S570", "given" : "Rt6", "non-dropping-particle" : "", "parse-names" : false, "suffix" : "" } ], "type" : "chapter" }, "uris" : [ "http://www.mendeley.com/documents/?uuid=b0e0349f-3892-4f07-8443-38c41856d324" ] } ], "mendeley" : { "formattedCitation" : "(Knutson et al., 2015; Easterling et al., 2017; Kossin et al., 2017; Zhang et al., 2019d)", "manualFormatting" : "(Knutson et al., 2015; Easterling et al., 2017; Kossin et al., 2017; X. Zhang et al., 2019)", "plainTextFormattedCitation" : "(Knutson et al., 2015; Easterling et al., 2017; Kossin et al., 2017; Zhang et al., 2019d)", "previouslyFormattedCitation" : "(Knutson et al., 2015; Easterling et al., 2017; Kossin et al., 2017; Zhang et al., 2019d)" }, "properties" : { "noteIndex" : 0 }, "schema" : "https://github.com/citation-style-language/schema/raw/master/csl-citation.json" }</w:instrText>
            </w:r>
            <w:ins w:id="8286" w:author="Robin Matthews" w:date="2021-07-14T19:14:00Z">
              <w:r w:rsidR="00A23524">
                <w:rPr>
                  <w:rFonts w:cs="Times New Roman"/>
                  <w:color w:val="000000" w:themeColor="text1"/>
                  <w:sz w:val="16"/>
                  <w:szCs w:val="16"/>
                  <w:lang w:val="en-GB"/>
                </w:rPr>
                <w:fldChar w:fldCharType="separate"/>
              </w:r>
              <w:r w:rsidR="00A23524" w:rsidRPr="00E066CD">
                <w:rPr>
                  <w:rFonts w:cs="Times New Roman"/>
                  <w:noProof/>
                  <w:color w:val="000000" w:themeColor="text1"/>
                  <w:sz w:val="16"/>
                  <w:szCs w:val="16"/>
                  <w:lang w:val="en-GB"/>
                </w:rPr>
                <w:t xml:space="preserve">(Knutson et al., 2015; Easterling et al., 2017; Kossin et al., 2017; </w:t>
              </w:r>
              <w:r w:rsidR="00A23524">
                <w:rPr>
                  <w:rFonts w:cs="Times New Roman"/>
                  <w:noProof/>
                  <w:color w:val="000000" w:themeColor="text1"/>
                  <w:sz w:val="16"/>
                  <w:szCs w:val="16"/>
                  <w:lang w:val="en-GB"/>
                </w:rPr>
                <w:t xml:space="preserve">X. </w:t>
              </w:r>
              <w:r w:rsidR="00A23524" w:rsidRPr="00E066CD">
                <w:rPr>
                  <w:rFonts w:cs="Times New Roman"/>
                  <w:noProof/>
                  <w:color w:val="000000" w:themeColor="text1"/>
                  <w:sz w:val="16"/>
                  <w:szCs w:val="16"/>
                  <w:lang w:val="en-GB"/>
                </w:rPr>
                <w:t>Zhang et al., 2019)</w:t>
              </w:r>
              <w:r w:rsidR="00A23524">
                <w:rPr>
                  <w:rFonts w:cs="Times New Roman"/>
                  <w:color w:val="000000" w:themeColor="text1"/>
                  <w:sz w:val="16"/>
                  <w:szCs w:val="16"/>
                  <w:lang w:val="en-GB"/>
                </w:rPr>
                <w:fldChar w:fldCharType="end"/>
              </w:r>
            </w:ins>
            <w:commentRangeStart w:id="8287"/>
            <w:del w:id="8288" w:author="Robin Matthews" w:date="2021-07-14T19:14:00Z">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mendeley" : { "formattedCitation" : "(Zhang et al., 2019d)", "manualFormatting" : "(Zhang et al., 2019", "plainTextFormattedCitation" : "(Zhang et al., 2019d)", "previouslyFormattedCitation" : "(Zhang et al., 2019d)"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Zhang et al., 2019</w:delText>
              </w:r>
              <w:r w:rsidRPr="00D424AA" w:rsidDel="00A23524">
                <w:rPr>
                  <w:rFonts w:cs="Times New Roman"/>
                  <w:color w:val="000000" w:themeColor="text1"/>
                  <w:sz w:val="16"/>
                  <w:szCs w:val="16"/>
                  <w:lang w:val="en-GB"/>
                </w:rPr>
                <w:fldChar w:fldCharType="end"/>
              </w:r>
              <w:commentRangeEnd w:id="8287"/>
              <w:r w:rsidR="00A26296" w:rsidDel="00A23524">
                <w:rPr>
                  <w:rStyle w:val="Marquedecommentaire"/>
                </w:rPr>
                <w:commentReference w:id="8287"/>
              </w:r>
              <w:r w:rsidRPr="00841A35" w:rsidDel="00A23524">
                <w:rPr>
                  <w:rFonts w:cs="Times New Roman"/>
                  <w:color w:val="000000" w:themeColor="text1"/>
                  <w:sz w:val="16"/>
                  <w:szCs w:val="16"/>
                  <w:lang w:val="en-GB"/>
                </w:rPr>
                <w:delText xml:space="preserve">; </w:delText>
              </w:r>
              <w:commentRangeStart w:id="8289"/>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manualFormatting" : "Easterling et al., 2017", "plainTextFormattedCitation" : "(Easterling et al., 2017)", "previouslyFormattedCitation" : "(Easterling et al., 2017)"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Easterling et al., 2017</w:delText>
              </w:r>
              <w:r w:rsidRPr="00D424AA" w:rsidDel="00A23524">
                <w:rPr>
                  <w:rFonts w:cs="Times New Roman"/>
                  <w:color w:val="000000" w:themeColor="text1"/>
                  <w:sz w:val="16"/>
                  <w:szCs w:val="16"/>
                  <w:lang w:val="en-GB"/>
                </w:rPr>
                <w:fldChar w:fldCharType="end"/>
              </w:r>
              <w:commentRangeEnd w:id="8289"/>
              <w:r w:rsidR="00A26296" w:rsidDel="00A23524">
                <w:rPr>
                  <w:rStyle w:val="Marquedecommentaire"/>
                </w:rPr>
                <w:commentReference w:id="8289"/>
              </w:r>
              <w:r w:rsidRPr="00841A35" w:rsidDel="00A23524">
                <w:rPr>
                  <w:rFonts w:cs="Times New Roman"/>
                  <w:color w:val="000000" w:themeColor="text1"/>
                  <w:sz w:val="16"/>
                  <w:szCs w:val="16"/>
                  <w:lang w:val="en-GB"/>
                </w:rPr>
                <w:delText xml:space="preserve">; </w:delText>
              </w:r>
              <w:commentRangeStart w:id="8290"/>
              <w:r w:rsidRPr="00D424AA" w:rsidDel="00A23524">
                <w:rPr>
                  <w:rFonts w:cs="Times New Roman"/>
                  <w:color w:val="000000" w:themeColor="text1"/>
                  <w:sz w:val="16"/>
                  <w:szCs w:val="16"/>
                  <w:lang w:val="en-GB"/>
                </w:rPr>
                <w:fldChar w:fldCharType="begin" w:fldLock="1"/>
              </w:r>
              <w:r w:rsidR="003B3493" w:rsidDel="00A23524">
                <w:rPr>
                  <w:rFonts w:cs="Times New Roman"/>
                  <w:color w:val="000000" w:themeColor="text1"/>
                  <w:sz w:val="16"/>
                  <w:szCs w:val="16"/>
                  <w:lang w:val="en-GB"/>
                </w:rPr>
                <w:delInstrText>ADDIN CSL_CITATION { "citationItems" : [ { "id" : "ITEM-1",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1", "issue" : "18", "issued" : { "date-parts" : [ [ "2015", "9" ] ] }, "page" : "7203-7224", "title" : "Global Projections of Intense Tropical Cyclone Activity for the Late Twenty-First Century from Dynamical Downscaling of CMIP5/RCP4.5 Scenarios", "translator" : [ { "dropping-particle" : "", "family" : "S1517", "given" : "", "non-dropping-particle" : "", "parse-names" : false, "suffix" : "" } ], "type" : "article-journal", "volume" : "28" }, "uris" : [ "http://www.mendeley.com/documents/?uuid=27776c59-b876-429c-a8a6-96afffb7b109" ] }, { "id" : "ITEM-2", "itemData" : { "DOI" : "10.7930/J07S7KXX", "author" : [ { "dropping-particle" : "", "family" : "Kossin", "given" : "J.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E.", "non-dropping-particle" : "", "parse-names" : false, "suffix" : "" }, { "dropping-particle" : "", "family" : "Trapp", "given" : "R.J.",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2", "issued" : { "date-parts" : [ [ "2017" ] ] }, "page" : "257-276", "publisher" : "U.S. Global Change Research Program", "publisher-place" : "Washington, DC, USA", "title" : "Extreme Storms", "translator" : [ { "dropping-particle" : "", "family" : "S570", "given" : "Rt6", "non-dropping-particle" : "", "parse-names" : false, "suffix" : "" } ], "type" : "chapter" }, "uris" : [ "http://www.mendeley.com/documents/?uuid=b0e0349f-3892-4f07-8443-38c41856d324" ] } ], "mendeley" : { "formattedCitation" : "(Knutson et al., 2015; Kossin et al., 2017)", "manualFormatting" : "Knutson et al., 2015; Kossin et al., 2017)", "plainTextFormattedCitation" : "(Knutson et al., 2015; Kossin et al., 2017)", "previouslyFormattedCitation" : "(Knutson et al., 2015; Kossin et al., 2017)"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Knutson et al., 2015; Kossin et al., 2017)</w:delText>
              </w:r>
              <w:r w:rsidRPr="00D424AA" w:rsidDel="00A23524">
                <w:rPr>
                  <w:rFonts w:cs="Times New Roman"/>
                  <w:color w:val="000000" w:themeColor="text1"/>
                  <w:sz w:val="16"/>
                  <w:szCs w:val="16"/>
                  <w:lang w:val="en-GB"/>
                </w:rPr>
                <w:fldChar w:fldCharType="end"/>
              </w:r>
            </w:del>
            <w:bookmarkEnd w:id="8284"/>
            <w:commentRangeEnd w:id="8290"/>
            <w:r w:rsidR="00A26296">
              <w:rPr>
                <w:rStyle w:val="Marquedecommentaire"/>
              </w:rPr>
              <w:commentReference w:id="8290"/>
            </w:r>
          </w:p>
        </w:tc>
      </w:tr>
      <w:bookmarkEnd w:id="8228"/>
      <w:tr w:rsidR="00D376F0" w:rsidRPr="00F1665C" w14:paraId="122206B7" w14:textId="77777777" w:rsidTr="00723657">
        <w:tc>
          <w:tcPr>
            <w:tcW w:w="2158" w:type="dxa"/>
            <w:vMerge/>
          </w:tcPr>
          <w:p w14:paraId="7E00DCA9"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AED9FC"/>
          </w:tcPr>
          <w:p w14:paraId="021E2B5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High confidence </w:t>
            </w:r>
            <w:r w:rsidRPr="00D424AA">
              <w:rPr>
                <w:rFonts w:cs="Times New Roman"/>
                <w:color w:val="000000" w:themeColor="text1"/>
                <w:sz w:val="16"/>
                <w:szCs w:val="16"/>
                <w:lang w:val="en-GB"/>
              </w:rPr>
              <w:t>in the intensification of heavy precipitation</w:t>
            </w:r>
          </w:p>
        </w:tc>
        <w:tc>
          <w:tcPr>
            <w:tcW w:w="2158" w:type="dxa"/>
            <w:tcBorders>
              <w:top w:val="dashed" w:sz="4" w:space="0" w:color="000000"/>
            </w:tcBorders>
            <w:shd w:val="clear" w:color="auto" w:fill="D9D9D9"/>
          </w:tcPr>
          <w:p w14:paraId="5A72853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DEEAF6"/>
          </w:tcPr>
          <w:p w14:paraId="766EA26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0D58EBB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Medium confidence</w:t>
            </w:r>
            <w:r w:rsidRPr="00D424AA">
              <w:rPr>
                <w:rFonts w:cs="Times New Roman"/>
                <w:color w:val="000000" w:themeColor="text1"/>
                <w:sz w:val="16"/>
                <w:szCs w:val="16"/>
                <w:lang w:val="en-GB"/>
              </w:rPr>
              <w:t xml:space="preserve"> (compared with the recent past (1995-2014))</w:t>
            </w:r>
          </w:p>
          <w:p w14:paraId="27586CA1"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pre-industrial) </w:t>
            </w:r>
          </w:p>
          <w:p w14:paraId="064C3475" w14:textId="77777777" w:rsidR="00D376F0" w:rsidRPr="00D424AA" w:rsidRDefault="00D376F0" w:rsidP="00D424AA">
            <w:pPr>
              <w:rPr>
                <w:rFonts w:cs="Times New Roman"/>
                <w:strike/>
                <w:color w:val="000000" w:themeColor="text1"/>
                <w:sz w:val="16"/>
                <w:szCs w:val="16"/>
                <w:lang w:val="en-GB"/>
              </w:rPr>
            </w:pPr>
          </w:p>
        </w:tc>
        <w:tc>
          <w:tcPr>
            <w:tcW w:w="2159" w:type="dxa"/>
            <w:tcBorders>
              <w:top w:val="dashed" w:sz="4" w:space="0" w:color="000000"/>
            </w:tcBorders>
            <w:shd w:val="clear" w:color="auto" w:fill="AED9FC"/>
          </w:tcPr>
          <w:p w14:paraId="3485296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392E18F"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64E4162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p w14:paraId="1D336D21" w14:textId="77777777" w:rsidR="00D376F0" w:rsidRPr="00D424AA" w:rsidRDefault="00D376F0" w:rsidP="00D424AA">
            <w:pPr>
              <w:rPr>
                <w:rFonts w:cs="Times New Roman"/>
                <w:strike/>
                <w:color w:val="000000" w:themeColor="text1"/>
                <w:sz w:val="16"/>
                <w:szCs w:val="16"/>
                <w:lang w:val="en-GB"/>
              </w:rPr>
            </w:pPr>
          </w:p>
        </w:tc>
        <w:tc>
          <w:tcPr>
            <w:tcW w:w="2159" w:type="dxa"/>
            <w:tcBorders>
              <w:top w:val="dashed" w:sz="4" w:space="0" w:color="000000"/>
            </w:tcBorders>
            <w:shd w:val="clear" w:color="auto" w:fill="42AEF0"/>
          </w:tcPr>
          <w:p w14:paraId="58EE47F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84C3C7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the recent past (1995-2014))</w:t>
            </w:r>
          </w:p>
          <w:p w14:paraId="2FB8FB6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pre-industrial) </w:t>
            </w:r>
          </w:p>
          <w:p w14:paraId="669235AC" w14:textId="77777777" w:rsidR="00D376F0" w:rsidRPr="00D424AA" w:rsidRDefault="00D376F0" w:rsidP="00D424AA">
            <w:pPr>
              <w:rPr>
                <w:rFonts w:cs="Times New Roman"/>
                <w:strike/>
                <w:color w:val="000000" w:themeColor="text1"/>
                <w:sz w:val="16"/>
                <w:szCs w:val="16"/>
                <w:lang w:val="en-GB"/>
              </w:rPr>
            </w:pPr>
          </w:p>
        </w:tc>
      </w:tr>
      <w:tr w:rsidR="00D376F0" w:rsidRPr="00F1665C" w14:paraId="5C7759DB" w14:textId="77777777" w:rsidTr="00723657">
        <w:tc>
          <w:tcPr>
            <w:tcW w:w="2158" w:type="dxa"/>
            <w:vMerge w:val="restart"/>
          </w:tcPr>
          <w:p w14:paraId="3E685E4A"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 E. North America (NEN)</w:t>
            </w:r>
          </w:p>
          <w:p w14:paraId="44F6257C" w14:textId="77777777" w:rsidR="00D376F0" w:rsidRPr="00D424AA" w:rsidRDefault="00D376F0" w:rsidP="00D424AA">
            <w:pPr>
              <w:rPr>
                <w:rFonts w:cs="Times New Roman"/>
                <w:color w:val="000000" w:themeColor="text1"/>
                <w:sz w:val="16"/>
                <w:szCs w:val="16"/>
                <w:lang w:val="en-GB"/>
              </w:rPr>
            </w:pPr>
          </w:p>
          <w:p w14:paraId="3208CF67"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17097597" w14:textId="63113D9A"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Limited evidence</w:t>
            </w:r>
            <w:r w:rsidRPr="00D424AA">
              <w:rPr>
                <w:rFonts w:cs="Times New Roman"/>
                <w:noProof/>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80/07055900.2014.969677", "ISSN" : "0705-5900", "author" : [ { "dropping-particle" : "", "family" : "Shephard", "given" : "Mark W.", "non-dropping-particle" : "", "parse-names" : false, "suffix" : "" }, { "dropping-particle" : "", "family" : "Mekis", "given" : "Eva", "non-dropping-particle" : "", "parse-names" : false, "suffix" : "" }, { "dropping-particle" : "", "family" : "Morris", "given" : "Robert J.", "non-dropping-particle" : "", "parse-names" : false, "suffix" : "" }, { "dropping-particle" : "", "family" : "Feng", "given" : "Yang", "non-dropping-particle" : "", "parse-names" : false, "suffix" : "" }, { "dropping-particle" : "", "family" : "Zhang", "given" : "Xuebin", "non-dropping-particle" : "", "parse-names" : false, "suffix" : "" }, { "dropping-particle" : "", "family" : "Kilcup", "given" : "Karen", "non-dropping-particle" : "", "parse-names" : false, "suffix" : "" }, { "dropping-particle" : "", "family" : "Fleetwood", "given" : "Rick", "non-dropping-particle" : "", "parse-names" : false, "suffix" : "" } ], "container-title" : "Atmosphere-Ocean", "id" : "ITEM-1", "issue" : "5", "issued" : { "date-parts" : [ [ "2014", "10", "20" ] ] }, "page" : "398-417", "title" : "Trends in Canadian Short\u2010Duration Extreme Rainfall: Including an Intensity\u2013Duration\u2013Frequency Perspective", "translator" : [ { "dropping-particle" : "", "family" : "S1441", "given" : "", "non-dropping-particle" : "", "parse-names" : false, "suffix" : "" } ], "type" : "article-journal", "volume" : "52" }, "uris" : [ "http://www.mendeley.com/documents/?uuid=19dddc7f-30bf-47f5-be71-8ecfed147b19" ] }, { "id" : "ITEM-2", "itemData" : { "DOI" : "10.1080/07055900.2015.1086970", "ISSN" : "0705-5900", "author" : [ { "dropping-particle" : "", "family" : "Mekis", "given" : "\u00c9va", "non-dropping-particle" : "", "parse-names" : false, "suffix" : "" }, { "dropping-particle" : "", "family" : "Vincent", "given" : "Lucie A.", "non-dropping-particle" : "", "parse-names" : false, "suffix" : "" }, { "dropping-particle" : "", "family" : "Shephard", "given" : "Mark W.", "non-dropping-particle" : "", "parse-names" : false, "suffix" : "" }, { "dropping-particle" : "", "family" : "Zhang", "given" : "Xuebin", "non-dropping-particle" : "", "parse-names" : false, "suffix" : "" } ], "container-title" : "Atmosphere-Ocean", "id" : "ITEM-2", "issue" : "4", "issued" : { "date-parts" : [ [ "2015", "8", "8" ] ] }, "page" : "383-397", "title" : "Observed Trends in Severe Weather Conditions Based on Humidex, Wind Chill, and Heavy Rainfall Events in Canada for 1953\u20132012", "translator" : [ { "dropping-particle" : "", "family" : "S1467", "given" : "", "non-dropping-particle" : "", "parse-names" : false, "suffix" : "" } ], "type" : "article-journal", "volume" : "53" }, "uris" : [ "http://www.mendeley.com/documents/?uuid=746ca7a6-e88b-4522-984d-b780dd28c647" ] }, { "id" : "ITEM-3",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3",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mendeley" : { "formattedCitation" : "(Shephard et al., 2014; Mekis et al., 2015; Vincent et al., 2018)", "plainTextFormattedCitation" : "(Shephard et al., 2014; Mekis et al., 2015; Vincent et al., 2018)", "previouslyFormattedCitation" : "(Shephard et al., 2014; Mekis et al., 2015; Vincent et al., 2018)"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hephard et al., 2014; Mekis et al., 2015; Vincent et al., 2018)</w:t>
            </w:r>
            <w:r w:rsidRPr="00D424AA">
              <w:rPr>
                <w:rFonts w:cs="Times New Roman"/>
                <w:color w:val="000000" w:themeColor="text1"/>
                <w:sz w:val="16"/>
                <w:szCs w:val="16"/>
                <w:lang w:val="en-GB"/>
              </w:rPr>
              <w:fldChar w:fldCharType="end"/>
            </w:r>
          </w:p>
        </w:tc>
        <w:tc>
          <w:tcPr>
            <w:tcW w:w="2158" w:type="dxa"/>
            <w:tcBorders>
              <w:top w:val="dashed" w:sz="4" w:space="0" w:color="000000"/>
            </w:tcBorders>
            <w:shd w:val="clear" w:color="auto" w:fill="D9D9D9"/>
          </w:tcPr>
          <w:p w14:paraId="60F0ED28" w14:textId="55000BC6"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 xml:space="preserve">Evidence of a human contribution for some events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175/BAMS-D-15-00110.1", "ISSN" : "0003-0007", "author" : [ { "dropping-particle" : "", "family" : "Szeto", "given" : "Kit", "non-dropping-particle" : "", "parse-names" : false, "suffix" : "" }, { "dropping-particle" : "", "family" : "Gysbers", "given" : "Peter", "non-dropping-particle" : "", "parse-names" : false, "suffix" : "" }, { "dropping-particle" : "", "family" : "Brimelow", "given" : "Julian", "non-dropping-particle" : "", "parse-names" : false, "suffix" : "" }, { "dropping-particle" : "", "family" : "Stewart", "given" : "Ronald", "non-dropping-particle" : "", "parse-names" : false, "suffix" : "" } ], "container-title" : "Bulletin of the American Meteorological Society", "id" : "ITEM-1", "issue" : "12", "issued" : { "date-parts" : [ [ "2015", "12" ] ] }, "page" : "S20-S24", "title" : "The 2014 Extreme Flood on the Southeastern Canadian Prairies", "translator" : [ { "dropping-particle" : "", "family" : "S130", "given" : "", "non-dropping-particle" : "", "parse-names" : false, "suffix" : "" } ], "type" : "article-journal", "volume" : "96" }, "uris" : [ "http://www.mendeley.com/documents/?uuid=1078bb44-789e-4d48-a724-9a624dbbabdd" ] } ], "mendeley" : { "formattedCitation" : "(Szeto et al., 2015)", "plainTextFormattedCitation" : "(Szeto et al., 2015)", "previouslyFormattedCitation" : "(Szeto et al., 2015)"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Szeto et al., 2015)</w:t>
            </w:r>
            <w:r w:rsidRPr="00D424AA">
              <w:rPr>
                <w:rFonts w:cs="Times New Roman"/>
                <w:sz w:val="16"/>
                <w:szCs w:val="16"/>
                <w:lang w:val="en-GB"/>
              </w:rPr>
              <w:fldChar w:fldCharType="end"/>
            </w:r>
            <w:r w:rsidRPr="00841A35">
              <w:rPr>
                <w:rFonts w:cs="Times New Roman"/>
                <w:color w:val="000000" w:themeColor="text1"/>
                <w:sz w:val="16"/>
                <w:szCs w:val="16"/>
                <w:lang w:val="en-GB"/>
              </w:rPr>
              <w:t>, but cannot be generalized</w:t>
            </w:r>
          </w:p>
        </w:tc>
        <w:tc>
          <w:tcPr>
            <w:tcW w:w="2158" w:type="dxa"/>
            <w:tcBorders>
              <w:top w:val="dashed" w:sz="4" w:space="0" w:color="000000"/>
            </w:tcBorders>
            <w:shd w:val="clear" w:color="auto" w:fill="AED9FC"/>
          </w:tcPr>
          <w:p w14:paraId="15C7066E" w14:textId="15D57E08"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8291"/>
            <w:r w:rsidRPr="00D424AA">
              <w:rPr>
                <w:rFonts w:cs="Times New Roman"/>
                <w:sz w:val="16"/>
                <w:szCs w:val="16"/>
                <w:lang w:val="en-GB"/>
              </w:rPr>
              <w:fldChar w:fldCharType="begin" w:fldLock="1"/>
            </w:r>
            <w:ins w:id="8292" w:author="Robin Matthews" w:date="2021-07-14T23:20:00Z">
              <w:r w:rsidR="00572EF2">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293" w:author="Robin Matthews" w:date="2021-07-14T23:20:00Z">
              <w:r w:rsidR="00FC4C2D" w:rsidDel="00572EF2">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ins w:id="8294" w:author="Robin Matthews" w:date="2021-07-14T23:20:00Z">
              <w:r w:rsidR="00572EF2">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8291"/>
            <w:r w:rsidR="00A26296">
              <w:rPr>
                <w:rStyle w:val="Marquedecommentaire"/>
              </w:rPr>
              <w:commentReference w:id="8291"/>
            </w:r>
            <w:r w:rsidRPr="00841A35">
              <w:rPr>
                <w:rFonts w:cs="Times New Roman"/>
                <w:color w:val="000000" w:themeColor="text1"/>
                <w:sz w:val="16"/>
                <w:szCs w:val="16"/>
                <w:lang w:val="en-GB"/>
              </w:rPr>
              <w:t xml:space="preserve">; Annex). Median increase of more than 2% in the 50-year Rx1day and Rx5day events compared to the 1°C warming level </w:t>
            </w:r>
            <w:commentRangeStart w:id="829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296" w:author="Robin Matthews" w:date="2021-07-14T17:41:00Z">
              <w:r w:rsidR="00A26296" w:rsidDel="00D50B01">
                <w:rPr>
                  <w:rFonts w:cs="Times New Roman"/>
                  <w:noProof/>
                  <w:sz w:val="16"/>
                  <w:szCs w:val="16"/>
                  <w:lang w:val="en-GB"/>
                </w:rPr>
                <w:delText>Li et al., 2020a</w:delText>
              </w:r>
            </w:del>
            <w:ins w:id="8297"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295"/>
            <w:r w:rsidR="00A26296">
              <w:rPr>
                <w:rStyle w:val="Marquedecommentaire"/>
              </w:rPr>
              <w:commentReference w:id="8295"/>
            </w:r>
            <w:r w:rsidRPr="00841A35">
              <w:rPr>
                <w:rFonts w:cs="Times New Roman"/>
                <w:color w:val="000000" w:themeColor="text1"/>
                <w:sz w:val="16"/>
                <w:szCs w:val="16"/>
                <w:lang w:val="en-GB"/>
              </w:rPr>
              <w:t xml:space="preserve"> and more than 8% in annual Rx1day and Rx5day and 6% in annual Rx30day compared to pre-industrial (Annex).</w:t>
            </w:r>
          </w:p>
          <w:p w14:paraId="0F4E56D9" w14:textId="77777777" w:rsidR="00D376F0" w:rsidRPr="00D424AA" w:rsidRDefault="00D376F0" w:rsidP="00D424AA">
            <w:pPr>
              <w:rPr>
                <w:rFonts w:cs="Times New Roman"/>
                <w:color w:val="000000" w:themeColor="text1"/>
                <w:sz w:val="16"/>
                <w:szCs w:val="16"/>
                <w:lang w:val="en-GB"/>
              </w:rPr>
            </w:pPr>
          </w:p>
          <w:p w14:paraId="4B666EBD" w14:textId="75209504"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commentRangeStart w:id="8298"/>
            <w:r w:rsidRPr="00D424AA">
              <w:rPr>
                <w:rFonts w:cs="Times New Roman"/>
                <w:color w:val="000000" w:themeColor="text1"/>
                <w:sz w:val="16"/>
                <w:szCs w:val="16"/>
                <w:lang w:val="en-GB"/>
              </w:rPr>
              <w:fldChar w:fldCharType="begin" w:fldLock="1"/>
            </w:r>
            <w:ins w:id="8299" w:author="Robin Matthews" w:date="2021-07-14T19:19:00Z">
              <w:r w:rsidR="005E55BE">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mendeley" : { "formattedCitation" : "(Zhang et al., 2019d)", "manualFormatting" : "(X. Zhang et al., 2019)", "plainTextFormattedCitation" : "(Zhang et al., 2019d)", "previouslyFormattedCitation" : "(Zhang et al., 2019d)" }, "properties" : { "noteIndex" : 0 }, "schema" : "https://github.com/citation-style-language/schema/raw/master/csl-citation.json" }</w:instrText>
              </w:r>
            </w:ins>
            <w:del w:id="8300" w:author="Robin Matthews" w:date="2021-07-14T19:19:00Z">
              <w:r w:rsidR="00FF6231" w:rsidDel="005E55BE">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mendeley" : { "formattedCitation" : "(Zhang et al., 2019d)", "plainTextFormattedCitation" : "(Zhang et al., 2019d)", "previouslyFormattedCitation" : "(Zhang et al., 2019d)"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8301" w:author="Robin Matthews" w:date="2021-07-14T19:19:00Z">
              <w:r w:rsidR="005E55BE">
                <w:rPr>
                  <w:rFonts w:cs="Times New Roman"/>
                  <w:noProof/>
                  <w:color w:val="000000" w:themeColor="text1"/>
                  <w:sz w:val="16"/>
                  <w:szCs w:val="16"/>
                  <w:lang w:val="en-GB"/>
                </w:rPr>
                <w:t xml:space="preserve">X. </w:t>
              </w:r>
            </w:ins>
            <w:r w:rsidR="00A26296">
              <w:rPr>
                <w:rFonts w:cs="Times New Roman"/>
                <w:noProof/>
                <w:color w:val="000000" w:themeColor="text1"/>
                <w:sz w:val="16"/>
                <w:szCs w:val="16"/>
                <w:lang w:val="en-GB"/>
              </w:rPr>
              <w:t>Zhang et al., 2019</w:t>
            </w:r>
            <w:del w:id="8302" w:author="Robin Matthews" w:date="2021-07-14T19:19:00Z">
              <w:r w:rsidR="00A26296" w:rsidDel="005E55BE">
                <w:rPr>
                  <w:rFonts w:cs="Times New Roman"/>
                  <w:noProof/>
                  <w:color w:val="000000" w:themeColor="text1"/>
                  <w:sz w:val="16"/>
                  <w:szCs w:val="16"/>
                  <w:lang w:val="en-GB"/>
                </w:rPr>
                <w:delText>d</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298"/>
            <w:r w:rsidR="00A26296">
              <w:rPr>
                <w:rStyle w:val="Marquedecommentaire"/>
              </w:rPr>
              <w:commentReference w:id="8298"/>
            </w:r>
            <w:r w:rsidRPr="00841A35">
              <w:rPr>
                <w:rFonts w:cs="Times New Roman"/>
                <w:noProof/>
                <w:color w:val="000000" w:themeColor="text1"/>
                <w:sz w:val="16"/>
                <w:szCs w:val="16"/>
                <w:lang w:val="en-GB"/>
              </w:rPr>
              <w:t xml:space="preserve"> </w:t>
            </w:r>
          </w:p>
        </w:tc>
        <w:tc>
          <w:tcPr>
            <w:tcW w:w="2159" w:type="dxa"/>
            <w:tcBorders>
              <w:top w:val="dashed" w:sz="4" w:space="0" w:color="000000"/>
            </w:tcBorders>
            <w:shd w:val="clear" w:color="auto" w:fill="7EC5F6"/>
          </w:tcPr>
          <w:p w14:paraId="33B3336F" w14:textId="3CE7A82E"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830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8304" w:author="Robin Matthews" w:date="2021-07-14T23:20:00Z">
              <w:r w:rsidR="00572EF2">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8303"/>
            <w:r w:rsidR="00A26296">
              <w:rPr>
                <w:rStyle w:val="Marquedecommentaire"/>
              </w:rPr>
              <w:commentReference w:id="8303"/>
            </w:r>
            <w:r w:rsidRPr="00841A35">
              <w:rPr>
                <w:rFonts w:cs="Times New Roman"/>
                <w:color w:val="000000" w:themeColor="text1"/>
                <w:sz w:val="16"/>
                <w:szCs w:val="16"/>
                <w:lang w:val="en-GB"/>
              </w:rPr>
              <w:t xml:space="preserve">; Annex). Median increase of more than 6% in the 50-year Rx1day and Rx5day events compared to the 1°C warming level </w:t>
            </w:r>
            <w:commentRangeStart w:id="8305"/>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306" w:author="Robin Matthews" w:date="2021-07-14T17:41:00Z">
              <w:r w:rsidR="00A26296" w:rsidDel="00D50B01">
                <w:rPr>
                  <w:rFonts w:cs="Times New Roman"/>
                  <w:noProof/>
                  <w:sz w:val="16"/>
                  <w:szCs w:val="16"/>
                  <w:lang w:val="en-GB"/>
                </w:rPr>
                <w:delText>Li et al., 2020a</w:delText>
              </w:r>
            </w:del>
            <w:ins w:id="8307"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305"/>
            <w:r w:rsidR="00A26296">
              <w:rPr>
                <w:rStyle w:val="Marquedecommentaire"/>
              </w:rPr>
              <w:commentReference w:id="8305"/>
            </w:r>
            <w:r w:rsidRPr="00841A35">
              <w:rPr>
                <w:rFonts w:cs="Times New Roman"/>
                <w:color w:val="000000" w:themeColor="text1"/>
                <w:sz w:val="16"/>
                <w:szCs w:val="16"/>
                <w:lang w:val="en-GB"/>
              </w:rPr>
              <w:t xml:space="preserve"> and more than 10% in annual Rx1day and Rx5day and 8% in annual Rx30day compared to pre-industrial (Annex).</w:t>
            </w:r>
          </w:p>
          <w:p w14:paraId="7CC8FCF1" w14:textId="77777777" w:rsidR="00D376F0" w:rsidRPr="00D424AA" w:rsidRDefault="00D376F0" w:rsidP="00D424AA">
            <w:pPr>
              <w:rPr>
                <w:rFonts w:cs="Times New Roman"/>
                <w:color w:val="000000" w:themeColor="text1"/>
                <w:sz w:val="16"/>
                <w:szCs w:val="16"/>
                <w:lang w:val="en-GB"/>
              </w:rPr>
            </w:pPr>
          </w:p>
          <w:p w14:paraId="459C9EAA" w14:textId="0965089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commentRangeStart w:id="8308"/>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mendeley" : { "formattedCitation" : "(Zhang et al., 2019d)", "manualFormatting" : "(X. Zhang et al., 2019)", "plainTextFormattedCitation" : "(Zhang et al., 2019d)", "previouslyFormattedCitation" : "(Zhang et al., 2019d)"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8309" w:author="Robin Matthews" w:date="2021-07-14T19:19:00Z">
              <w:r w:rsidR="005E55BE">
                <w:rPr>
                  <w:rFonts w:cs="Times New Roman"/>
                  <w:noProof/>
                  <w:color w:val="000000" w:themeColor="text1"/>
                  <w:sz w:val="16"/>
                  <w:szCs w:val="16"/>
                  <w:lang w:val="en-GB"/>
                </w:rPr>
                <w:t xml:space="preserve">X. </w:t>
              </w:r>
            </w:ins>
            <w:r w:rsidR="00A26296">
              <w:rPr>
                <w:rFonts w:cs="Times New Roman"/>
                <w:noProof/>
                <w:color w:val="000000" w:themeColor="text1"/>
                <w:sz w:val="16"/>
                <w:szCs w:val="16"/>
                <w:lang w:val="en-GB"/>
              </w:rPr>
              <w:t>Zhang et al., 2019</w:t>
            </w:r>
            <w:del w:id="8310" w:author="Robin Matthews" w:date="2021-07-14T19:19:00Z">
              <w:r w:rsidR="00A26296" w:rsidDel="005E55BE">
                <w:rPr>
                  <w:rFonts w:cs="Times New Roman"/>
                  <w:noProof/>
                  <w:color w:val="000000" w:themeColor="text1"/>
                  <w:sz w:val="16"/>
                  <w:szCs w:val="16"/>
                  <w:lang w:val="en-GB"/>
                </w:rPr>
                <w:delText>d</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308"/>
            <w:r w:rsidR="00A26296">
              <w:rPr>
                <w:rStyle w:val="Marquedecommentaire"/>
              </w:rPr>
              <w:commentReference w:id="8308"/>
            </w:r>
            <w:r w:rsidRPr="00841A35">
              <w:rPr>
                <w:rFonts w:cs="Times New Roman"/>
                <w:noProof/>
                <w:color w:val="000000" w:themeColor="text1"/>
                <w:sz w:val="16"/>
                <w:szCs w:val="16"/>
                <w:lang w:val="en-GB"/>
              </w:rPr>
              <w:t xml:space="preserve"> </w:t>
            </w:r>
          </w:p>
        </w:tc>
        <w:tc>
          <w:tcPr>
            <w:tcW w:w="2159" w:type="dxa"/>
            <w:tcBorders>
              <w:top w:val="dashed" w:sz="4" w:space="0" w:color="000000"/>
            </w:tcBorders>
            <w:shd w:val="clear" w:color="auto" w:fill="0070C0"/>
          </w:tcPr>
          <w:p w14:paraId="247FB601" w14:textId="644F16ED"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831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8312" w:author="Robin Matthews" w:date="2021-07-14T23:20:00Z">
              <w:r w:rsidR="00572EF2">
                <w:rPr>
                  <w:rFonts w:cs="Times New Roman"/>
                  <w:noProof/>
                  <w:sz w:val="16"/>
                  <w:szCs w:val="16"/>
                  <w:lang w:val="en-GB"/>
                </w:rPr>
                <w:t xml:space="preserve">C. </w:t>
              </w:r>
            </w:ins>
            <w:r w:rsidR="00A26296">
              <w:rPr>
                <w:rFonts w:cs="Times New Roman"/>
                <w:noProof/>
                <w:sz w:val="16"/>
                <w:szCs w:val="16"/>
                <w:lang w:val="en-GB"/>
              </w:rPr>
              <w:t>Li et al., 2020</w:t>
            </w:r>
            <w:r w:rsidRPr="00D424AA">
              <w:rPr>
                <w:rFonts w:cs="Times New Roman"/>
                <w:sz w:val="16"/>
                <w:szCs w:val="16"/>
                <w:lang w:val="en-GB"/>
              </w:rPr>
              <w:fldChar w:fldCharType="end"/>
            </w:r>
            <w:commentRangeEnd w:id="8311"/>
            <w:r w:rsidR="00A26296">
              <w:rPr>
                <w:rStyle w:val="Marquedecommentaire"/>
              </w:rPr>
              <w:commentReference w:id="8311"/>
            </w:r>
            <w:r w:rsidRPr="00841A35">
              <w:rPr>
                <w:rFonts w:cs="Times New Roman"/>
                <w:color w:val="000000" w:themeColor="text1"/>
                <w:sz w:val="16"/>
                <w:szCs w:val="16"/>
                <w:lang w:val="en-GB"/>
              </w:rPr>
              <w:t xml:space="preserve">; Annex). Median increase of more than 20% in the 50-year Rx1day and Rx5day events compared to the 1°C warming level </w:t>
            </w:r>
            <w:commentRangeStart w:id="8313"/>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314" w:author="Robin Matthews" w:date="2021-07-14T17:41:00Z">
              <w:r w:rsidR="00A26296" w:rsidDel="00D50B01">
                <w:rPr>
                  <w:rFonts w:cs="Times New Roman"/>
                  <w:noProof/>
                  <w:sz w:val="16"/>
                  <w:szCs w:val="16"/>
                  <w:lang w:val="en-GB"/>
                </w:rPr>
                <w:delText>Li et al., 2020a</w:delText>
              </w:r>
            </w:del>
            <w:ins w:id="8315"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313"/>
            <w:r w:rsidR="00A26296">
              <w:rPr>
                <w:rStyle w:val="Marquedecommentaire"/>
              </w:rPr>
              <w:commentReference w:id="8313"/>
            </w:r>
            <w:r w:rsidRPr="00841A35">
              <w:rPr>
                <w:rFonts w:cs="Times New Roman"/>
                <w:color w:val="000000" w:themeColor="text1"/>
                <w:sz w:val="16"/>
                <w:szCs w:val="16"/>
                <w:lang w:val="en-GB"/>
              </w:rPr>
              <w:t xml:space="preserve"> and more than 20% in annual</w:t>
            </w:r>
            <w:r w:rsidRPr="00D424AA">
              <w:rPr>
                <w:rFonts w:cs="Times New Roman"/>
                <w:color w:val="000000" w:themeColor="text1"/>
                <w:sz w:val="16"/>
                <w:szCs w:val="16"/>
                <w:lang w:val="en-GB"/>
              </w:rPr>
              <w:t xml:space="preserve"> Rx1day and Rx5day and 15% in annual Rx30day compared to pre-industrial (Annex).</w:t>
            </w:r>
          </w:p>
          <w:p w14:paraId="5275FA76" w14:textId="77777777" w:rsidR="00D376F0" w:rsidRPr="00D424AA" w:rsidRDefault="00D376F0" w:rsidP="00D424AA">
            <w:pPr>
              <w:rPr>
                <w:rFonts w:cs="Times New Roman"/>
                <w:color w:val="000000" w:themeColor="text1"/>
                <w:sz w:val="16"/>
                <w:szCs w:val="16"/>
                <w:lang w:val="en-GB"/>
              </w:rPr>
            </w:pPr>
          </w:p>
          <w:p w14:paraId="13166041" w14:textId="4F58DD66"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commentRangeStart w:id="8316"/>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mendeley" : { "formattedCitation" : "(Zhang et al., 2019d)", "manualFormatting" : "(X. Zhang et al., 2019)", "plainTextFormattedCitation" : "(Zhang et al., 2019d)", "previouslyFormattedCitation" : "(Zhang et al., 2019d)"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8317" w:author="Robin Matthews" w:date="2021-07-14T19:19:00Z">
              <w:r w:rsidR="005E55BE">
                <w:rPr>
                  <w:rFonts w:cs="Times New Roman"/>
                  <w:noProof/>
                  <w:color w:val="000000" w:themeColor="text1"/>
                  <w:sz w:val="16"/>
                  <w:szCs w:val="16"/>
                  <w:lang w:val="en-GB"/>
                </w:rPr>
                <w:t xml:space="preserve">X. </w:t>
              </w:r>
            </w:ins>
            <w:r w:rsidR="00A26296">
              <w:rPr>
                <w:rFonts w:cs="Times New Roman"/>
                <w:noProof/>
                <w:color w:val="000000" w:themeColor="text1"/>
                <w:sz w:val="16"/>
                <w:szCs w:val="16"/>
                <w:lang w:val="en-GB"/>
              </w:rPr>
              <w:t>Zhang et al., 2019</w:t>
            </w:r>
            <w:del w:id="8318" w:author="Robin Matthews" w:date="2021-07-14T19:19:00Z">
              <w:r w:rsidR="00A26296" w:rsidDel="005E55BE">
                <w:rPr>
                  <w:rFonts w:cs="Times New Roman"/>
                  <w:noProof/>
                  <w:color w:val="000000" w:themeColor="text1"/>
                  <w:sz w:val="16"/>
                  <w:szCs w:val="16"/>
                  <w:lang w:val="en-GB"/>
                </w:rPr>
                <w:delText>d</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316"/>
            <w:r w:rsidR="00A26296">
              <w:rPr>
                <w:rStyle w:val="Marquedecommentaire"/>
              </w:rPr>
              <w:commentReference w:id="8316"/>
            </w:r>
          </w:p>
        </w:tc>
      </w:tr>
      <w:tr w:rsidR="00D376F0" w:rsidRPr="00F1665C" w14:paraId="36A53AF5" w14:textId="77777777" w:rsidTr="00723657">
        <w:tc>
          <w:tcPr>
            <w:tcW w:w="2158" w:type="dxa"/>
            <w:vMerge/>
          </w:tcPr>
          <w:p w14:paraId="69BF01E5"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5FB89823"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D9D9D9"/>
          </w:tcPr>
          <w:p w14:paraId="47B170C6"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AED9FC"/>
          </w:tcPr>
          <w:p w14:paraId="7D4031A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2BD7F5A"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5ACB75A3"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p w14:paraId="4A6CD52A" w14:textId="77777777" w:rsidR="00D376F0" w:rsidRPr="00D424AA" w:rsidRDefault="00D376F0" w:rsidP="00D424AA">
            <w:pPr>
              <w:rPr>
                <w:rFonts w:cs="Times New Roman"/>
                <w:color w:val="000000" w:themeColor="text1"/>
                <w:sz w:val="16"/>
                <w:szCs w:val="16"/>
                <w:lang w:val="en-GB"/>
              </w:rPr>
            </w:pPr>
          </w:p>
          <w:p w14:paraId="4C3A9C20"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7EC5F6"/>
          </w:tcPr>
          <w:p w14:paraId="7F8458BA"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134CE75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8547DC8"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2C6A0E77" w14:textId="77777777" w:rsidR="00D376F0" w:rsidRPr="00D424AA" w:rsidRDefault="00D376F0" w:rsidP="00D424AA">
            <w:pPr>
              <w:rPr>
                <w:rFonts w:cs="Times New Roman"/>
                <w:color w:val="000000" w:themeColor="text1"/>
                <w:sz w:val="16"/>
                <w:szCs w:val="16"/>
                <w:lang w:val="en-GB"/>
              </w:rPr>
            </w:pPr>
          </w:p>
          <w:p w14:paraId="7BB9B68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0070C0"/>
          </w:tcPr>
          <w:p w14:paraId="1E9C6E4D"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7240533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28C55D9E"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r w:rsidR="00D376F0" w:rsidRPr="00F1665C" w14:paraId="64427739" w14:textId="77777777" w:rsidTr="00723657">
        <w:tc>
          <w:tcPr>
            <w:tcW w:w="2158" w:type="dxa"/>
            <w:vMerge w:val="restart"/>
          </w:tcPr>
          <w:p w14:paraId="7BD3AA8F"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 W. North America (NWN)</w:t>
            </w:r>
          </w:p>
        </w:tc>
        <w:tc>
          <w:tcPr>
            <w:tcW w:w="2158" w:type="dxa"/>
            <w:tcBorders>
              <w:top w:val="dashed" w:sz="4" w:space="0" w:color="000000"/>
            </w:tcBorders>
            <w:shd w:val="clear" w:color="auto" w:fill="D9D9D9"/>
          </w:tcPr>
          <w:p w14:paraId="02431CD3" w14:textId="0668333F" w:rsidR="00D376F0" w:rsidRPr="00D424AA"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t xml:space="preserve">Lack of agreement on the evidence of trends </w:t>
            </w:r>
            <w:bookmarkStart w:id="8319" w:name="_Hlk77182512"/>
            <w:ins w:id="8320" w:author="Robin Matthews" w:date="2021-07-14T19:15:00Z">
              <w:r w:rsidR="00A23524">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80/07055900.2014.969677", "ISSN" : "0705-5900", "author" : [ { "dropping-particle" : "", "family" : "Shephard", "given" : "Mark W.", "non-dropping-particle" : "", "parse-names" : false, "suffix" : "" }, { "dropping-particle" : "", "family" : "Mekis", "given" : "Eva", "non-dropping-particle" : "", "parse-names" : false, "suffix" : "" }, { "dropping-particle" : "", "family" : "Morris", "given" : "Robert J.", "non-dropping-particle" : "", "parse-names" : false, "suffix" : "" }, { "dropping-particle" : "", "family" : "Feng", "given" : "Yang", "non-dropping-particle" : "", "parse-names" : false, "suffix" : "" }, { "dropping-particle" : "", "family" : "Zhang", "given" : "Xuebin", "non-dropping-particle" : "", "parse-names" : false, "suffix" : "" }, { "dropping-particle" : "", "family" : "Kilcup", "given" : "Karen", "non-dropping-particle" : "", "parse-names" : false, "suffix" : "" }, { "dropping-particle" : "", "family" : "Fleetwood", "given" : "Rick", "non-dropping-particle" : "", "parse-names" : false, "suffix" : "" } ], "container-title" : "Atmosphere-Ocean", "id" : "ITEM-3", "issue" : "5", "issued" : { "date-parts" : [ [ "2014", "10", "20" ] ] }, "page" : "398-417", "title" : "Trends in Canadian Short\u2010Duration Extreme Rainfall: Including an Intensity\u2013Duration\u2013Frequency Perspective", "translator" : [ { "dropping-particle" : "", "family" : "S1441", "given" : "", "non-dropping-particle" : "", "parse-names" : false, "suffix" : "" } ], "type" : "article-journal", "volume" : "52" }, "uris" : [ "http://www.mendeley.com/documents/?uuid=19dddc7f-30bf-47f5-be71-8ecfed147b19" ] }, { "id" : "ITEM-4", "itemData" : { "DOI" : "10.1080/07055900.2015.1086970", "ISSN" : "0705-5900", "author" : [ { "dropping-particle" : "", "family" : "Mekis", "given" : "\u00c9va", "non-dropping-particle" : "", "parse-names" : false, "suffix" : "" }, { "dropping-particle" : "", "family" : "Vincent", "given" : "Lucie A.", "non-dropping-particle" : "", "parse-names" : false, "suffix" : "" }, { "dropping-particle" : "", "family" : "Shephard", "given" : "Mark W.", "non-dropping-particle" : "", "parse-names" : false, "suffix" : "" }, { "dropping-particle" : "", "family" : "Zhang", "given" : "Xuebin", "non-dropping-particle" : "", "parse-names" : false, "suffix" : "" } ], "container-title" : "Atmosphere-Ocean", "id" : "ITEM-4", "issue" : "4", "issued" : { "date-parts" : [ [ "2015", "8", "8" ] ] }, "page" : "383-397", "title" : "Observed Trends in Severe Weather Conditions Based on Humidex, Wind Chill, and Heavy Rainfall Events in Canada for 1953\u20132012", "translator" : [ { "dropping-particle" : "", "family" : "S1467", "given" : "", "non-dropping-particle" : "", "parse-names" : false, "suffix" : "" } ], "type" : "article-journal", "volume" : "53" }, "uris" : [ "http://www.mendeley.com/documents/?uuid=746ca7a6-e88b-4522-984d-b780dd28c647" ] }, { "id" : "ITEM-5",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5",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mendeley" : { "formattedCitation" : "(Shephard et al., 2014; Mekis et al., 2015; Vincent et al., 2018; Dunn et al., 2020; Sun et al., 2020a)", "manualFormatting" : "(Shephard et al., 2014; Mekis et al., 2015; Vincent et al., 2018; Dunn et al., 2020; Sun et al., 2020b)", "plainTextFormattedCitation" : "(Shephard et al., 2014; Mekis et al., 2015; Vincent et al., 2018; Dunn et al., 2020; Sun et al., 2020a)", "previouslyFormattedCitation" : "(Shephard et al., 2014; Mekis et al., 2015; Vincent et al., 2018; Dunn et al., 2020; Sun et al., 2020a)" }, "properties" : { "noteIndex" : 0 }, "schema" : "https://github.com/citation-style-language/schema/raw/master/csl-citation.json" }</w:instrText>
            </w:r>
            <w:ins w:id="8321" w:author="Robin Matthews" w:date="2021-07-14T19:15:00Z">
              <w:r w:rsidR="00A23524">
                <w:rPr>
                  <w:rFonts w:cs="Times New Roman"/>
                  <w:sz w:val="16"/>
                  <w:szCs w:val="16"/>
                  <w:lang w:val="en-GB"/>
                </w:rPr>
                <w:fldChar w:fldCharType="separate"/>
              </w:r>
              <w:r w:rsidR="00A23524" w:rsidRPr="00E066CD">
                <w:rPr>
                  <w:rFonts w:cs="Times New Roman"/>
                  <w:noProof/>
                  <w:sz w:val="16"/>
                  <w:szCs w:val="16"/>
                  <w:lang w:val="en-GB"/>
                </w:rPr>
                <w:t>(Shephard et al., 2014; Mekis et al., 2015; Vincent et al., 2018; Dunn et al., 2020; Sun et al., 2020</w:t>
              </w:r>
              <w:r w:rsidR="00A23524">
                <w:rPr>
                  <w:rFonts w:cs="Times New Roman"/>
                  <w:noProof/>
                  <w:sz w:val="16"/>
                  <w:szCs w:val="16"/>
                  <w:lang w:val="en-GB"/>
                </w:rPr>
                <w:t>b</w:t>
              </w:r>
              <w:r w:rsidR="00A23524" w:rsidRPr="00E066CD">
                <w:rPr>
                  <w:rFonts w:cs="Times New Roman"/>
                  <w:noProof/>
                  <w:sz w:val="16"/>
                  <w:szCs w:val="16"/>
                  <w:lang w:val="en-GB"/>
                </w:rPr>
                <w:t>)</w:t>
              </w:r>
              <w:r w:rsidR="00A23524">
                <w:rPr>
                  <w:rFonts w:cs="Times New Roman"/>
                  <w:sz w:val="16"/>
                  <w:szCs w:val="16"/>
                  <w:lang w:val="en-GB"/>
                </w:rPr>
                <w:fldChar w:fldCharType="end"/>
              </w:r>
            </w:ins>
            <w:commentRangeStart w:id="8322"/>
            <w:del w:id="8323" w:author="Robin Matthews" w:date="2021-07-14T19:15:00Z">
              <w:r w:rsidRPr="00D424AA" w:rsidDel="00A23524">
                <w:rPr>
                  <w:rFonts w:cs="Times New Roman"/>
                  <w:sz w:val="16"/>
                  <w:szCs w:val="16"/>
                  <w:lang w:val="en-GB"/>
                </w:rPr>
                <w:fldChar w:fldCharType="begin" w:fldLock="1"/>
              </w:r>
              <w:r w:rsidR="00AB36D4" w:rsidDel="00A23524">
                <w:rPr>
                  <w:rFonts w:cs="Times New Roman"/>
                  <w:sz w:val="16"/>
                  <w:szCs w:val="16"/>
                  <w:lang w:val="en-GB"/>
                </w:rPr>
                <w:delInstrText>ADDIN CSL_CITATION { "citationItems" : [ { "id" : "ITEM-1", "itemData" : { "DOI" : "10.1175/JCLI-D-19-0892.1", "ISSN" : "0894-8755", "abstract" : "This paper provides an updated analysis of observed changes in extreme precipitation using high quality station data up to 2018. We examine changes in extreme precipitation represented by annual maxima of one day (Rx1day) and five-day (Rx5day) precipitation accumulations at different spatial scales and attempt to address whether the signal in extreme precipitation has strengthened with several years of additional observations. Extreme precipitation has increased at about two thirds of stations and the percentage of stations with significantly increasing trends is significantly larger than that can be expected by chance for the globe, continents including Asia, Europe, and North America, and regions including C. North-America, E. North-America, N. Central-America, N. Europe, Russian-Far-East, E.C. Asia, and E. Asia. The percentage of stations with significantly decreasing trends is not different from that expected by chance. Fitting extreme precipitation to generalized extreme value distributions with global mean surface temperature (GMST) as a co-variate reaffirms the statistically significant connections between extreme precipitation and temperature. The global median sensitivity, percent change in extreme precipitation per Kelvin increase in GMST is 6.6% (5.1 to 8.2%, 5\u201395% confidence interval) for Rx1day and is slightly smaller at 5.7% (5.0 to 8.0%) for Rx5day. The comparison of results based on observations ending in 2018 with those from data ending in 2000\u20132009 shows a consistent median rate of increase, but a larger percentage of stations with statistically significant increasing trends, indicating an increase in the detectability of extreme precipitation intensification, likely due to the use of longer records.", "author" : [ { "dropping-particle" : "", "family" : "Sun", "given" : "Qiaohong", "non-dropping-particle" : "", "parse-names" : false, "suffix" : "" }, { "dropping-particle" : "", "family" : "Zhang", "given" : "Xuebin", "non-dropping-particle" : "", "parse-names" : false, "suffix" : "" }, { "dropping-particle" : "", "family" : "Zwiers", "given" : "Francis", "non-dropping-particle" : "", "parse-names" : false, "suffix" : "" }, { "dropping-particle" : "", "family" : "Westra", "given" : "Seth", "non-dropping-particle" : "", "parse-names" : false, "suffix" : "" }, { "dropping-particle" : "V", "family" : "Alexander", "given" : "Lisa", "non-dropping-particle" : "", "parse-names" : false, "suffix" : "" } ], "container-title" : "Journal of Climate", "id" : "ITEM-1", "issued" : { "date-parts" : [ [ "2020", "9", "15" ] ] }, "page" : "1-52", "title" : "A global, continental and regional analysis of changes in extreme precipitation", "translator" : [ { "dropping-particle" : "", "family" : "S3337", "given" : "", "non-dropping-particle" : "", "parse-names" : false, "suffix" : "" } ], "type" : "article-journal" }, "uris" : [ "http://www.mendeley.com/documents/?uuid=d0e71231-369b-463f-bc3d-c5431097ef4f" ] } ], "mendeley" : { "formattedCitation" : "(Sun et al., 2020a)", "manualFormatting" : "(Sun et al., 2020", "plainTextFormattedCitation" : "(Sun et al., 2020a)", "previouslyFormattedCitation" : "(Sun et al., 2020a)"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Sun et al., 2020</w:delText>
              </w:r>
              <w:r w:rsidRPr="00D424AA" w:rsidDel="00A23524">
                <w:rPr>
                  <w:rFonts w:cs="Times New Roman"/>
                  <w:sz w:val="16"/>
                  <w:szCs w:val="16"/>
                  <w:lang w:val="en-GB"/>
                </w:rPr>
                <w:fldChar w:fldCharType="end"/>
              </w:r>
              <w:commentRangeEnd w:id="8322"/>
              <w:r w:rsidR="00A26296" w:rsidDel="00A23524">
                <w:rPr>
                  <w:rStyle w:val="Marquedecommentaire"/>
                </w:rPr>
                <w:commentReference w:id="8322"/>
              </w:r>
              <w:r w:rsidRPr="00841A35" w:rsidDel="00A23524">
                <w:rPr>
                  <w:rFonts w:cs="Times New Roman"/>
                  <w:sz w:val="16"/>
                  <w:szCs w:val="16"/>
                  <w:lang w:val="en-GB"/>
                </w:rPr>
                <w:delText xml:space="preserve">; </w:delText>
              </w:r>
              <w:commentRangeStart w:id="8324"/>
              <w:r w:rsidRPr="00D424AA" w:rsidDel="00A23524">
                <w:rPr>
                  <w:rFonts w:cs="Times New Roman"/>
                  <w:sz w:val="16"/>
                  <w:szCs w:val="16"/>
                  <w:lang w:val="en-GB"/>
                </w:rPr>
                <w:fldChar w:fldCharType="begin" w:fldLock="1"/>
              </w:r>
              <w:r w:rsidR="00FF6231" w:rsidDel="00A23524">
                <w:rPr>
                  <w:rFonts w:cs="Times New Roman"/>
                  <w:sz w:val="16"/>
                  <w:szCs w:val="16"/>
                  <w:lang w:val="en-GB"/>
                </w:rPr>
                <w:del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mendeley" : { "formattedCitation" : "(Dunn et al., 2020)", "manualFormatting" : "Dunn et al., 2020", "plainTextFormattedCitation" : "(Dunn et al., 2020)", "previouslyFormattedCitation" : "(Dunn et al., 2020)" }, "properties" : { "noteIndex" : 0 }, "schema" : "https://github.com/citation-style-language/schema/raw/master/csl-citation.json" }</w:delInstrText>
              </w:r>
              <w:r w:rsidRPr="00D424AA" w:rsidDel="00A23524">
                <w:rPr>
                  <w:rFonts w:cs="Times New Roman"/>
                  <w:sz w:val="16"/>
                  <w:szCs w:val="16"/>
                  <w:lang w:val="en-GB"/>
                </w:rPr>
                <w:fldChar w:fldCharType="separate"/>
              </w:r>
              <w:r w:rsidR="00A26296" w:rsidDel="00A23524">
                <w:rPr>
                  <w:rFonts w:cs="Times New Roman"/>
                  <w:noProof/>
                  <w:sz w:val="16"/>
                  <w:szCs w:val="16"/>
                  <w:lang w:val="en-GB"/>
                </w:rPr>
                <w:delText>Dunn et al., 2020</w:delText>
              </w:r>
              <w:r w:rsidRPr="00D424AA" w:rsidDel="00A23524">
                <w:rPr>
                  <w:rFonts w:cs="Times New Roman"/>
                  <w:sz w:val="16"/>
                  <w:szCs w:val="16"/>
                  <w:lang w:val="en-GB"/>
                </w:rPr>
                <w:fldChar w:fldCharType="end"/>
              </w:r>
              <w:commentRangeEnd w:id="8324"/>
              <w:r w:rsidR="00A26296" w:rsidDel="00A23524">
                <w:rPr>
                  <w:rStyle w:val="Marquedecommentaire"/>
                </w:rPr>
                <w:commentReference w:id="8324"/>
              </w:r>
              <w:r w:rsidRPr="00841A35" w:rsidDel="00A23524">
                <w:rPr>
                  <w:rFonts w:cs="Times New Roman"/>
                  <w:sz w:val="16"/>
                  <w:szCs w:val="16"/>
                  <w:lang w:val="en-GB"/>
                </w:rPr>
                <w:delText xml:space="preserve">; </w:delText>
              </w:r>
              <w:commentRangeStart w:id="8325"/>
              <w:r w:rsidRPr="00D424AA" w:rsidDel="00A23524">
                <w:rPr>
                  <w:rFonts w:cs="Times New Roman"/>
                  <w:color w:val="000000" w:themeColor="text1"/>
                  <w:sz w:val="16"/>
                  <w:szCs w:val="16"/>
                  <w:lang w:val="en-GB"/>
                </w:rPr>
                <w:fldChar w:fldCharType="begin" w:fldLock="1"/>
              </w:r>
              <w:r w:rsidR="00FF6231" w:rsidDel="00A23524">
                <w:rPr>
                  <w:rFonts w:cs="Times New Roman"/>
                  <w:color w:val="000000" w:themeColor="text1"/>
                  <w:sz w:val="16"/>
                  <w:szCs w:val="16"/>
                  <w:lang w:val="en-GB"/>
                </w:rPr>
                <w:delInstrText>ADDIN CSL_CITATION { "citationItems" : [ { "id" : "ITEM-1", "itemData" : { "DOI" : "10.1080/07055900.2014.969677", "ISSN" : "0705-5900", "author" : [ { "dropping-particle" : "", "family" : "Shephard", "given" : "Mark W.", "non-dropping-particle" : "", "parse-names" : false, "suffix" : "" }, { "dropping-particle" : "", "family" : "Mekis", "given" : "Eva", "non-dropping-particle" : "", "parse-names" : false, "suffix" : "" }, { "dropping-particle" : "", "family" : "Morris", "given" : "Robert J.", "non-dropping-particle" : "", "parse-names" : false, "suffix" : "" }, { "dropping-particle" : "", "family" : "Feng", "given" : "Yang", "non-dropping-particle" : "", "parse-names" : false, "suffix" : "" }, { "dropping-particle" : "", "family" : "Zhang", "given" : "Xuebin", "non-dropping-particle" : "", "parse-names" : false, "suffix" : "" }, { "dropping-particle" : "", "family" : "Kilcup", "given" : "Karen", "non-dropping-particle" : "", "parse-names" : false, "suffix" : "" }, { "dropping-particle" : "", "family" : "Fleetwood", "given" : "Rick", "non-dropping-particle" : "", "parse-names" : false, "suffix" : "" } ], "container-title" : "Atmosphere-Ocean", "id" : "ITEM-1", "issue" : "5", "issued" : { "date-parts" : [ [ "2014", "10", "20" ] ] }, "page" : "398-417", "title" : "Trends in Canadian Short\u2010Duration Extreme Rainfall: Including an Intensity\u2013Duration\u2013Frequency Perspective", "translator" : [ { "dropping-particle" : "", "family" : "S1441", "given" : "", "non-dropping-particle" : "", "parse-names" : false, "suffix" : "" } ], "type" : "article-journal", "volume" : "52" }, "uris" : [ "http://www.mendeley.com/documents/?uuid=19dddc7f-30bf-47f5-be71-8ecfed147b19" ] }, { "id" : "ITEM-2", "itemData" : { "DOI" : "10.1080/07055900.2015.1086970", "ISSN" : "0705-5900", "author" : [ { "dropping-particle" : "", "family" : "Mekis", "given" : "\u00c9va", "non-dropping-particle" : "", "parse-names" : false, "suffix" : "" }, { "dropping-particle" : "", "family" : "Vincent", "given" : "Lucie A.", "non-dropping-particle" : "", "parse-names" : false, "suffix" : "" }, { "dropping-particle" : "", "family" : "Shephard", "given" : "Mark W.", "non-dropping-particle" : "", "parse-names" : false, "suffix" : "" }, { "dropping-particle" : "", "family" : "Zhang", "given" : "Xuebin", "non-dropping-particle" : "", "parse-names" : false, "suffix" : "" } ], "container-title" : "Atmosphere-Ocean", "id" : "ITEM-2", "issue" : "4", "issued" : { "date-parts" : [ [ "2015", "8", "8" ] ] }, "page" : "383-397", "title" : "Observed Trends in Severe Weather Conditions Based on Humidex, Wind Chill, and Heavy Rainfall Events in Canada for 1953\u20132012", "translator" : [ { "dropping-particle" : "", "family" : "S1467", "given" : "", "non-dropping-particle" : "", "parse-names" : false, "suffix" : "" } ], "type" : "article-journal", "volume" : "53" }, "uris" : [ "http://www.mendeley.com/documents/?uuid=746ca7a6-e88b-4522-984d-b780dd28c647" ] }, { "id" : "ITEM-3",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ui", "non-dropping-particle" : "", "parse-names" : false, "suffix" : "" }, { "dropping-particle" : "", "family" : "Bush", "given" : "E.J.", "non-dropping-particle" : "", "parse-names" : false, "suffix" : "" } ], "container-title" : "Atmosphere-Ocean", "id" : "ITEM-3", "issue" : "5", "issued" : { "date-parts" : [ [ "2018", "10", "20" ] ] }, "page" : "332-349", "title" : "Changes in Canada's Climate: Trends in Indices Based on Daily Temperature and Precipitation Data", "translator" : [ { "dropping-particle" : "", "family" : "S2213", "given" : "", "non-dropping-particle" : "", "parse-names" : false, "suffix" : "" } ], "type" : "article-journal", "volume" : "56" }, "uris" : [ "http://www.mendeley.com/documents/?uuid=863394bc-b753-4a5c-9d54-e3ef902fa873" ] } ], "mendeley" : { "formattedCitation" : "(Shephard et al., 2014; Mekis et al., 2015; Vincent et al., 2018)", "manualFormatting" : "Mekis et al., 2015; Shephard et al., 2014; Vincent et al., 2018)", "plainTextFormattedCitation" : "(Shephard et al., 2014; Mekis et al., 2015; Vincent et al., 2018)", "previouslyFormattedCitation" : "(Shephard et al., 2014; Mekis et al., 2015; Vincent et al., 2018)" }, "properties" : { "noteIndex" : 0 }, "schema" : "https://github.com/citation-style-language/schema/raw/master/csl-citation.json" }</w:delInstrText>
              </w:r>
              <w:r w:rsidRPr="00D424AA" w:rsidDel="00A23524">
                <w:rPr>
                  <w:rFonts w:cs="Times New Roman"/>
                  <w:color w:val="000000" w:themeColor="text1"/>
                  <w:sz w:val="16"/>
                  <w:szCs w:val="16"/>
                  <w:lang w:val="en-GB"/>
                </w:rPr>
                <w:fldChar w:fldCharType="separate"/>
              </w:r>
              <w:r w:rsidR="00A26296" w:rsidDel="00A23524">
                <w:rPr>
                  <w:rFonts w:cs="Times New Roman"/>
                  <w:noProof/>
                  <w:color w:val="000000" w:themeColor="text1"/>
                  <w:sz w:val="16"/>
                  <w:szCs w:val="16"/>
                  <w:lang w:val="en-GB"/>
                </w:rPr>
                <w:delText>Mekis et al., 2015; Shephard et al., 2014; Vincent et al., 2018)</w:delText>
              </w:r>
              <w:r w:rsidRPr="00D424AA" w:rsidDel="00A23524">
                <w:rPr>
                  <w:rFonts w:cs="Times New Roman"/>
                  <w:color w:val="000000" w:themeColor="text1"/>
                  <w:sz w:val="16"/>
                  <w:szCs w:val="16"/>
                  <w:lang w:val="en-GB"/>
                </w:rPr>
                <w:fldChar w:fldCharType="end"/>
              </w:r>
              <w:commentRangeEnd w:id="8325"/>
              <w:r w:rsidR="00A26296" w:rsidDel="00A23524">
                <w:rPr>
                  <w:rStyle w:val="Marquedecommentaire"/>
                </w:rPr>
                <w:commentReference w:id="8325"/>
              </w:r>
              <w:r w:rsidRPr="00841A35" w:rsidDel="00A23524">
                <w:rPr>
                  <w:rFonts w:cs="Times New Roman"/>
                  <w:noProof/>
                  <w:color w:val="000000" w:themeColor="text1"/>
                  <w:sz w:val="16"/>
                  <w:szCs w:val="16"/>
                  <w:lang w:val="en-GB"/>
                </w:rPr>
                <w:delText xml:space="preserve"> </w:delText>
              </w:r>
            </w:del>
            <w:bookmarkEnd w:id="8319"/>
          </w:p>
        </w:tc>
        <w:tc>
          <w:tcPr>
            <w:tcW w:w="2158" w:type="dxa"/>
            <w:tcBorders>
              <w:top w:val="dashed" w:sz="4" w:space="0" w:color="000000"/>
            </w:tcBorders>
            <w:shd w:val="clear" w:color="auto" w:fill="D9D9D9"/>
          </w:tcPr>
          <w:p w14:paraId="63B57B47" w14:textId="41000BD5" w:rsidR="00D376F0" w:rsidRPr="00D424AA" w:rsidRDefault="00D376F0" w:rsidP="00D424AA">
            <w:pPr>
              <w:rPr>
                <w:rFonts w:cs="Times New Roman"/>
                <w:i/>
                <w:color w:val="000000" w:themeColor="text1"/>
                <w:sz w:val="16"/>
                <w:szCs w:val="16"/>
                <w:lang w:val="en-GB"/>
              </w:rPr>
            </w:pPr>
            <w:r w:rsidRPr="00D424AA">
              <w:rPr>
                <w:rFonts w:cs="Times New Roman"/>
                <w:color w:val="000000" w:themeColor="text1"/>
                <w:sz w:val="16"/>
                <w:szCs w:val="16"/>
                <w:lang w:val="en-GB"/>
              </w:rPr>
              <w:t>Evidence of a human contribution for some events</w:t>
            </w:r>
            <w:ins w:id="8326" w:author="Robin Matthews" w:date="2021-07-14T19:18:00Z">
              <w:r w:rsidR="005E55BE">
                <w:rPr>
                  <w:rFonts w:cs="Times New Roman"/>
                  <w:color w:val="000000" w:themeColor="text1"/>
                  <w:sz w:val="16"/>
                  <w:szCs w:val="16"/>
                  <w:lang w:val="en-GB"/>
                </w:rPr>
                <w:t xml:space="preserve"> </w:t>
              </w:r>
            </w:ins>
            <w:del w:id="8327" w:author="Robin Matthews" w:date="2021-07-14T19:18:00Z">
              <w:r w:rsidRPr="00D424AA" w:rsidDel="005E55BE">
                <w:rPr>
                  <w:rFonts w:cs="Times New Roman"/>
                  <w:color w:val="000000" w:themeColor="text1"/>
                  <w:sz w:val="16"/>
                  <w:szCs w:val="16"/>
                  <w:lang w:val="en-GB"/>
                </w:rPr>
                <w:delText xml:space="preserve"> </w:delText>
              </w:r>
            </w:del>
            <w:bookmarkStart w:id="8328" w:name="_Hlk77182725"/>
            <w:ins w:id="8329" w:author="Robin Matthews" w:date="2021-07-14T19:18:00Z">
              <w:r w:rsidR="005E55BE">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007/s00382-016-3239-8", "ISSN" : "0930-7575", "author" : [ { "dropping-particle" : "", "family" : "Teufel", "given" : "Bernardo", "non-dropping-particle" : "", "parse-names" : false, "suffix" : "" }, { "dropping-particle" : "", "family" : "Diro", "given" : "G T", "non-dropping-particle" : "", "parse-names" : false, "suffix" : "" }, { "dropping-particle" : "", "family" : "Whan", "given" : "K", "non-dropping-particle" : "", "parse-names" : false, "suffix" : "" }, { "dropping-particle" : "", "family" : "Milrad", "given" : "S M", "non-dropping-particle" : "", "parse-names" : false, "suffix" : "" }, { "dropping-particle" : "", "family" : "Jeong", "given" : "D I", "non-dropping-particle" : "", "parse-names" : false, "suffix" : "" }, { "dropping-particle" : "", "family" : "Ganji", "given" : "A", "non-dropping-particle" : "", "parse-names" : false, "suffix" : "" }, { "dropping-particle" : "", "family" : "Huziy", "given" : "O", "non-dropping-particle" : "", "parse-names" : false, "suffix" : "" }, { "dropping-particle" : "", "family" : "Winger", "given" : "K", "non-dropping-particle" : "", "parse-names" : false, "suffix" : "" }, { "dropping-particle" : "", "family" : "Gyakum", "given" : "J R", "non-dropping-particle" : "", "parse-names" : false, "suffix" : "" }, { "dropping-particle" : "", "family" : "Elia", "given" : "R", "non-dropping-particle" : "de", "parse-names" : false, "suffix" : "" }, { "dropping-particle" : "", "family" : "Zwiers", "given" : "F W", "non-dropping-particle" : "", "parse-names" : false, "suffix" : "" }, { "dropping-particle" : "", "family" : "Sushama", "given" : "L", "non-dropping-particle" : "", "parse-names" : false, "suffix" : "" } ], "container-title" : "Climate Dynamics", "id" : "ITEM-1", "issue" : "9-10", "issued" : { "date-parts" : [ [ "2017", "5", "23" ] ] }, "page" : "2881-2899", "title" : "Investigation of the 2013 Alberta flood from weather and climate perspectives", "translator" : [ { "dropping-particle" : "", "family" : "S2005", "given" : "", "non-dropping-particle" : "", "parse-names" : false, "suffix" : "" } ], "type" : "article-journal", "volume" : "48" }, "uris" : [ "http://www.mendeley.com/documents/?uuid=e025438e-a373-45e5-9c71-d7fb443df9bc" ] }, { "id" : "ITEM-2",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2",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Teufel et al., 2017; Kirchmeier-Young and Zhang, 2020)", "plainTextFormattedCitation" : "(Teufel et al., 2017; Kirchmeier-Young and Zhang, 2020)", "previouslyFormattedCitation" : "(Teufel et al., 2017; Kirchmeier-Young and Zhang, 2020)" }, "properties" : { "noteIndex" : 0 }, "schema" : "https://github.com/citation-style-language/schema/raw/master/csl-citation.json" }</w:instrText>
            </w:r>
            <w:ins w:id="8330" w:author="Robin Matthews" w:date="2021-07-14T19:18:00Z">
              <w:r w:rsidR="005E55BE">
                <w:rPr>
                  <w:rFonts w:cs="Times New Roman"/>
                  <w:color w:val="000000" w:themeColor="text1"/>
                  <w:sz w:val="16"/>
                  <w:szCs w:val="16"/>
                  <w:lang w:val="en-GB"/>
                </w:rPr>
                <w:fldChar w:fldCharType="separate"/>
              </w:r>
              <w:r w:rsidR="005E55BE" w:rsidRPr="00541B80">
                <w:rPr>
                  <w:rFonts w:cs="Times New Roman"/>
                  <w:noProof/>
                  <w:color w:val="000000" w:themeColor="text1"/>
                  <w:sz w:val="16"/>
                  <w:szCs w:val="16"/>
                  <w:lang w:val="en-GB"/>
                </w:rPr>
                <w:t>(Teufel et al., 2017; Kirchmeier-Young and Zhang, 2020)</w:t>
              </w:r>
              <w:r w:rsidR="005E55BE">
                <w:rPr>
                  <w:rFonts w:cs="Times New Roman"/>
                  <w:color w:val="000000" w:themeColor="text1"/>
                  <w:sz w:val="16"/>
                  <w:szCs w:val="16"/>
                  <w:lang w:val="en-GB"/>
                </w:rPr>
                <w:fldChar w:fldCharType="end"/>
              </w:r>
            </w:ins>
            <w:commentRangeStart w:id="8331"/>
            <w:del w:id="8332" w:author="Robin Matthews" w:date="2021-07-14T19:18:00Z">
              <w:r w:rsidRPr="00D424AA" w:rsidDel="005E55BE">
                <w:rPr>
                  <w:rFonts w:cs="Times New Roman"/>
                  <w:color w:val="000000" w:themeColor="text1"/>
                  <w:sz w:val="16"/>
                  <w:szCs w:val="16"/>
                  <w:lang w:val="en-GB"/>
                </w:rPr>
                <w:fldChar w:fldCharType="begin" w:fldLock="1"/>
              </w:r>
              <w:r w:rsidR="00FF6231" w:rsidDel="005E55BE">
                <w:rPr>
                  <w:rFonts w:cs="Times New Roman"/>
                  <w:color w:val="000000" w:themeColor="text1"/>
                  <w:sz w:val="16"/>
                  <w:szCs w:val="16"/>
                  <w:lang w:val="en-GB"/>
                </w:rPr>
                <w:delInstrText>ADDIN CSL_CITATION { "citationItems" : [ { "id" : "ITEM-1", "itemData" : { "DOI" : "10.1007/s00382-016-3239-8", "ISSN" : "0930-7575", "author" : [ { "dropping-particle" : "", "family" : "Teufel", "given" : "Bernardo", "non-dropping-particle" : "", "parse-names" : false, "suffix" : "" }, { "dropping-particle" : "", "family" : "Diro", "given" : "G T", "non-dropping-particle" : "", "parse-names" : false, "suffix" : "" }, { "dropping-particle" : "", "family" : "Whan", "given" : "K", "non-dropping-particle" : "", "parse-names" : false, "suffix" : "" }, { "dropping-particle" : "", "family" : "Milrad", "given" : "S M", "non-dropping-particle" : "", "parse-names" : false, "suffix" : "" }, { "dropping-particle" : "", "family" : "Jeong", "given" : "D I", "non-dropping-particle" : "", "parse-names" : false, "suffix" : "" }, { "dropping-particle" : "", "family" : "Ganji", "given" : "A", "non-dropping-particle" : "", "parse-names" : false, "suffix" : "" }, { "dropping-particle" : "", "family" : "Huziy", "given" : "O", "non-dropping-particle" : "", "parse-names" : false, "suffix" : "" }, { "dropping-particle" : "", "family" : "Winger", "given" : "K", "non-dropping-particle" : "", "parse-names" : false, "suffix" : "" }, { "dropping-particle" : "", "family" : "Gyakum", "given" : "J R", "non-dropping-particle" : "", "parse-names" : false, "suffix" : "" }, { "dropping-particle" : "", "family" : "Elia", "given" : "R", "non-dropping-particle" : "de", "parse-names" : false, "suffix" : "" }, { "dropping-particle" : "", "family" : "Zwiers", "given" : "F W", "non-dropping-particle" : "", "parse-names" : false, "suffix" : "" }, { "dropping-particle" : "", "family" : "Sushama", "given" : "L", "non-dropping-particle" : "", "parse-names" : false, "suffix" : "" } ], "container-title" : "Climate Dynamics", "id" : "ITEM-1", "issue" : "9-10", "issued" : { "date-parts" : [ [ "2017", "5", "23" ] ] }, "page" : "2881-2899", "title" : "Investigation of the 2013 Alberta flood from weather and climate perspectives", "translator" : [ { "dropping-particle" : "", "family" : "S2005", "given" : "", "non-dropping-particle" : "", "parse-names" : false, "suffix" : "" } ], "type" : "article-journal", "volume" : "48" }, "uris" : [ "http://www.mendeley.com/documents/?uuid=e025438e-a373-45e5-9c71-d7fb443df9bc" ] } ], "mendeley" : { "formattedCitation" : "(Teufel et al., 2017)", "manualFormatting" : "(Teufel et al., 2017", "plainTextFormattedCitation" : "(Teufel et al., 2017)", "previouslyFormattedCitation" : "(Teufel et al., 2017)" }, "properties" : { "noteIndex" : 0 }, "schema" : "https://github.com/citation-style-language/schema/raw/master/csl-citation.json" }</w:delInstrText>
              </w:r>
              <w:r w:rsidRPr="00D424AA" w:rsidDel="005E55BE">
                <w:rPr>
                  <w:rFonts w:cs="Times New Roman"/>
                  <w:color w:val="000000" w:themeColor="text1"/>
                  <w:sz w:val="16"/>
                  <w:szCs w:val="16"/>
                  <w:lang w:val="en-GB"/>
                </w:rPr>
                <w:fldChar w:fldCharType="separate"/>
              </w:r>
              <w:r w:rsidR="00A26296" w:rsidDel="005E55BE">
                <w:rPr>
                  <w:rFonts w:cs="Times New Roman"/>
                  <w:noProof/>
                  <w:color w:val="000000" w:themeColor="text1"/>
                  <w:sz w:val="16"/>
                  <w:szCs w:val="16"/>
                  <w:lang w:val="en-GB"/>
                </w:rPr>
                <w:delText>(Teufel et al., 2017</w:delText>
              </w:r>
              <w:r w:rsidRPr="00D424AA" w:rsidDel="005E55BE">
                <w:rPr>
                  <w:rFonts w:cs="Times New Roman"/>
                  <w:color w:val="000000" w:themeColor="text1"/>
                  <w:sz w:val="16"/>
                  <w:szCs w:val="16"/>
                  <w:lang w:val="en-GB"/>
                </w:rPr>
                <w:fldChar w:fldCharType="end"/>
              </w:r>
              <w:commentRangeEnd w:id="8331"/>
              <w:r w:rsidR="00A26296" w:rsidDel="005E55BE">
                <w:rPr>
                  <w:rStyle w:val="Marquedecommentaire"/>
                </w:rPr>
                <w:commentReference w:id="8331"/>
              </w:r>
              <w:r w:rsidRPr="00841A35" w:rsidDel="005E55BE">
                <w:rPr>
                  <w:rFonts w:cs="Times New Roman"/>
                  <w:color w:val="000000" w:themeColor="text1"/>
                  <w:sz w:val="16"/>
                  <w:szCs w:val="16"/>
                  <w:lang w:val="en-GB"/>
                </w:rPr>
                <w:delText xml:space="preserve">; </w:delText>
              </w:r>
              <w:commentRangeStart w:id="8333"/>
              <w:r w:rsidRPr="00D424AA" w:rsidDel="005E55BE">
                <w:rPr>
                  <w:rFonts w:cs="Times New Roman"/>
                  <w:sz w:val="16"/>
                  <w:szCs w:val="16"/>
                  <w:lang w:val="en-GB"/>
                </w:rPr>
                <w:fldChar w:fldCharType="begin" w:fldLock="1"/>
              </w:r>
              <w:r w:rsidR="00FF6231" w:rsidDel="005E55BE">
                <w:rPr>
                  <w:rFonts w:cs="Times New Roman"/>
                  <w:sz w:val="16"/>
                  <w:szCs w:val="16"/>
                  <w:lang w:val="en-GB"/>
                </w:rPr>
                <w:delInstrText>ADDIN CSL_CITATION { "citationItems" : [ { "id" : "ITEM-1", "itemData" : { "DOI" : "10.1073/pnas.1921628117", "ISSN" : "0027-8424", "abstract" : "Extreme precipitation is relevant to many interests, and observations show an increasing trend that is expected to continue under future projections. Although previous work has identified an anthropogenic influence on extreme precipitation at hemispheric scales, this study finds robust results for a continental scale. We establish that anthropogenic climate change has contributed to the intensification of continental and regional extreme precipitation. Furthermore, we also show that the anthropogenic influence on North American regional precipitation will lead to more frequent and intense precipitation extremes in the future.Precipitation extremes have implications for many facets of both the human and natural systems, predominantly through flooding events. Observations have demonstrated increasing trends in extreme precipitation in North America, and models and theory consistently suggest continued increases with future warming. Here, we address the question of whether observed changes in annual maximum 1- and 5-d precipitation can be attributed to human influence on the climate. Although attribution has been demonstrated for global and hemispheric scales, there are few results for continental and subcontinental scales. We utilize three large ensembles, including simulations from both a fully coupled Earth system model and a regional climate model. We use two different attribution approaches and find many qualitatively consistent results across different methods, different models, and different regional scales. We conclude that external forcing, dominated by human influence, has contributed to the increase in frequency and intensity of regional precipitation extremes in North America. If human emissions continue to increase, North America will see further increases in these extremes.", "author" : [ { "dropping-particle" : "", "family" : "Kirchmeier-Young", "given" : "Megan C.", "non-dropping-particle" : "", "parse-names" : false, "suffix" : "" }, { "dropping-particle" : "", "family" : "Zhang", "given" : "Xuebin", "non-dropping-particle" : "", "parse-names" : false, "suffix" : "" } ], "container-title" : "Proceedings of the National Academy of Sciences", "id" : "ITEM-1", "issue" : "24", "issued" : { "date-parts" : [ [ "2020", "6", "16" ] ] }, "page" : "13308-13313", "publisher" : "National Academy of Sciences", "title" : "Human influence has intensified extreme precipitation in North America", "translator" : [ { "dropping-particle" : "", "family" : "S3318", "given" : "", "non-dropping-particle" : "", "parse-names" : false, "suffix" : "" } ], "type" : "article-journal", "volume" : "117" }, "uris" : [ "http://www.mendeley.com/documents/?uuid=43a4657c-a304-47e9-82cc-083236c2ab34" ] } ], "mendeley" : { "formattedCitation" : "(Kirchmeier-Young and Zhang, 2020)", "manualFormatting" : "Kirchmeier-Young and Zhang, 2020)", "plainTextFormattedCitation" : "(Kirchmeier-Young and Zhang, 2020)", "previouslyFormattedCitation" : "(Kirchmeier-Young and Zhang, 2020)" }, "properties" : { "noteIndex" : 0 }, "schema" : "https://github.com/citation-style-language/schema/raw/master/csl-citation.json" }</w:delInstrText>
              </w:r>
              <w:r w:rsidRPr="00D424AA" w:rsidDel="005E55BE">
                <w:rPr>
                  <w:rFonts w:cs="Times New Roman"/>
                  <w:sz w:val="16"/>
                  <w:szCs w:val="16"/>
                  <w:lang w:val="en-GB"/>
                </w:rPr>
                <w:fldChar w:fldCharType="separate"/>
              </w:r>
              <w:r w:rsidR="00A26296" w:rsidDel="005E55BE">
                <w:rPr>
                  <w:rFonts w:cs="Times New Roman"/>
                  <w:noProof/>
                  <w:sz w:val="16"/>
                  <w:szCs w:val="16"/>
                  <w:lang w:val="en-GB"/>
                </w:rPr>
                <w:delText>Kirchmeier-Young and Zhang, 2020)</w:delText>
              </w:r>
              <w:r w:rsidRPr="00D424AA" w:rsidDel="005E55BE">
                <w:rPr>
                  <w:rFonts w:cs="Times New Roman"/>
                  <w:sz w:val="16"/>
                  <w:szCs w:val="16"/>
                  <w:lang w:val="en-GB"/>
                </w:rPr>
                <w:fldChar w:fldCharType="end"/>
              </w:r>
              <w:commentRangeEnd w:id="8333"/>
              <w:r w:rsidR="00A26296" w:rsidDel="005E55BE">
                <w:rPr>
                  <w:rStyle w:val="Marquedecommentaire"/>
                </w:rPr>
                <w:commentReference w:id="8333"/>
              </w:r>
            </w:del>
            <w:bookmarkEnd w:id="8328"/>
            <w:r w:rsidRPr="00841A35">
              <w:rPr>
                <w:rFonts w:cs="Times New Roman"/>
                <w:color w:val="000000" w:themeColor="text1"/>
                <w:sz w:val="16"/>
                <w:szCs w:val="16"/>
                <w:lang w:val="en-GB"/>
              </w:rPr>
              <w:t>, but cannot be gene</w:t>
            </w:r>
            <w:r w:rsidRPr="00D424AA">
              <w:rPr>
                <w:rFonts w:cs="Times New Roman"/>
                <w:color w:val="000000" w:themeColor="text1"/>
                <w:sz w:val="16"/>
                <w:szCs w:val="16"/>
                <w:lang w:val="en-GB"/>
              </w:rPr>
              <w:t>ralized</w:t>
            </w:r>
          </w:p>
        </w:tc>
        <w:tc>
          <w:tcPr>
            <w:tcW w:w="2158" w:type="dxa"/>
            <w:tcBorders>
              <w:top w:val="dashed" w:sz="4" w:space="0" w:color="000000"/>
            </w:tcBorders>
            <w:shd w:val="clear" w:color="auto" w:fill="AED9FC"/>
          </w:tcPr>
          <w:p w14:paraId="44474E94" w14:textId="3F0AA000"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n increase in the intensity and frequency of heavy precipitation </w:t>
            </w:r>
            <w:commentRangeStart w:id="8334"/>
            <w:r w:rsidRPr="00D424AA">
              <w:rPr>
                <w:rFonts w:cs="Times New Roman"/>
                <w:sz w:val="16"/>
                <w:szCs w:val="16"/>
                <w:lang w:val="en-GB"/>
              </w:rPr>
              <w:fldChar w:fldCharType="begin" w:fldLock="1"/>
            </w:r>
            <w:ins w:id="8335" w:author="Robin Matthews" w:date="2021-07-14T19:15:00Z">
              <w:r w:rsidR="00A23524">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ins>
            <w:del w:id="8336" w:author="Robin Matthews" w:date="2021-07-14T19:15:00Z">
              <w:r w:rsidR="00FC4C2D" w:rsidDel="00A23524">
                <w:rPr>
                  <w:rFonts w:cs="Times New Roman"/>
                  <w:sz w:val="16"/>
                  <w:szCs w:val="16"/>
                  <w:lang w:val="en-GB"/>
                </w:rPr>
                <w:del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Li et al., 2020", "plainTextFormattedCitation" : "(Li et al., 2020a)", "previouslyFormattedCitation" : "(Li et al., 2020a)" }, "properties" : { "noteIndex" : 0 }, "schema" : "https://github.com/citation-style-language/schema/raw/master/csl-citation.json" }</w:delInstrText>
              </w:r>
            </w:del>
            <w:r w:rsidRPr="00D424AA">
              <w:rPr>
                <w:rFonts w:cs="Times New Roman"/>
                <w:sz w:val="16"/>
                <w:szCs w:val="16"/>
                <w:lang w:val="en-GB"/>
              </w:rPr>
              <w:fldChar w:fldCharType="separate"/>
            </w:r>
            <w:r w:rsidR="00A26296">
              <w:rPr>
                <w:rFonts w:cs="Times New Roman"/>
                <w:noProof/>
                <w:sz w:val="16"/>
                <w:szCs w:val="16"/>
                <w:lang w:val="en-GB"/>
              </w:rPr>
              <w:t>(</w:t>
            </w:r>
            <w:del w:id="8337" w:author="Robin Matthews" w:date="2021-07-14T19:15:00Z">
              <w:r w:rsidR="00A26296" w:rsidDel="00A23524">
                <w:rPr>
                  <w:rFonts w:cs="Times New Roman"/>
                  <w:noProof/>
                  <w:sz w:val="16"/>
                  <w:szCs w:val="16"/>
                  <w:lang w:val="en-GB"/>
                </w:rPr>
                <w:delText>Li et al., 2020</w:delText>
              </w:r>
            </w:del>
            <w:ins w:id="8338" w:author="Robin Matthews" w:date="2021-07-14T19:15:00Z">
              <w:r w:rsidR="00A23524">
                <w:rPr>
                  <w:rFonts w:cs="Times New Roman"/>
                  <w:noProof/>
                  <w:sz w:val="16"/>
                  <w:szCs w:val="16"/>
                  <w:lang w:val="en-GB"/>
                </w:rPr>
                <w:t>C. Li et al., 2020</w:t>
              </w:r>
            </w:ins>
            <w:r w:rsidRPr="00D424AA">
              <w:rPr>
                <w:rFonts w:cs="Times New Roman"/>
                <w:sz w:val="16"/>
                <w:szCs w:val="16"/>
                <w:lang w:val="en-GB"/>
              </w:rPr>
              <w:fldChar w:fldCharType="end"/>
            </w:r>
            <w:commentRangeEnd w:id="8334"/>
            <w:r w:rsidR="00A26296">
              <w:rPr>
                <w:rStyle w:val="Marquedecommentaire"/>
              </w:rPr>
              <w:commentReference w:id="8334"/>
            </w:r>
            <w:r w:rsidRPr="00841A35">
              <w:rPr>
                <w:rFonts w:cs="Times New Roman"/>
                <w:color w:val="000000" w:themeColor="text1"/>
                <w:sz w:val="16"/>
                <w:szCs w:val="16"/>
                <w:lang w:val="en-GB"/>
              </w:rPr>
              <w:t xml:space="preserve">; Annex). Median increase of more than 2% in the 50-year Rx1day and Rx5day events compared to the 1°C warming level </w:t>
            </w:r>
            <w:commentRangeStart w:id="8339"/>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340" w:author="Robin Matthews" w:date="2021-07-14T17:41:00Z">
              <w:r w:rsidR="00A26296" w:rsidDel="00D50B01">
                <w:rPr>
                  <w:rFonts w:cs="Times New Roman"/>
                  <w:noProof/>
                  <w:sz w:val="16"/>
                  <w:szCs w:val="16"/>
                  <w:lang w:val="en-GB"/>
                </w:rPr>
                <w:delText>Li et al., 2020a</w:delText>
              </w:r>
            </w:del>
            <w:ins w:id="8341"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339"/>
            <w:r w:rsidR="00A26296">
              <w:rPr>
                <w:rStyle w:val="Marquedecommentaire"/>
              </w:rPr>
              <w:commentReference w:id="8339"/>
            </w:r>
            <w:r w:rsidRPr="00841A35">
              <w:rPr>
                <w:rFonts w:cs="Times New Roman"/>
                <w:color w:val="000000" w:themeColor="text1"/>
                <w:sz w:val="16"/>
                <w:szCs w:val="16"/>
                <w:lang w:val="en-GB"/>
              </w:rPr>
              <w:t xml:space="preserve"> and more than 6% in annual Rx1day, Rx5day, and Rx30day compared to pre-industrial (Annex).</w:t>
            </w:r>
          </w:p>
          <w:p w14:paraId="7E9E50F0" w14:textId="77777777" w:rsidR="00D376F0" w:rsidRPr="00D424AA" w:rsidRDefault="00D376F0" w:rsidP="00D424AA">
            <w:pPr>
              <w:rPr>
                <w:rFonts w:cs="Times New Roman"/>
                <w:color w:val="000000" w:themeColor="text1"/>
                <w:sz w:val="16"/>
                <w:szCs w:val="16"/>
                <w:lang w:val="en-GB"/>
              </w:rPr>
            </w:pPr>
          </w:p>
          <w:p w14:paraId="1A940AD7" w14:textId="1B496D37"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commentRangeStart w:id="8342"/>
            <w:r w:rsidRPr="00D424AA">
              <w:rPr>
                <w:rFonts w:cs="Times New Roman"/>
                <w:color w:val="000000" w:themeColor="text1"/>
                <w:sz w:val="16"/>
                <w:szCs w:val="16"/>
                <w:lang w:val="en-GB"/>
              </w:rPr>
              <w:fldChar w:fldCharType="begin" w:fldLock="1"/>
            </w:r>
            <w:ins w:id="8343" w:author="Robin Matthews" w:date="2021-07-14T19:16:00Z">
              <w:r w:rsidR="000A00B0">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2",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Zhang et al., 2019d)", "manualFormatting" : "(Bennett and Walsh, 2015; X. Zhang et al., 2019)", "plainTextFormattedCitation" : "(Bennett and Walsh, 2015; Zhang et al., 2019d)", "previouslyFormattedCitation" : "(Bennett and Walsh, 2015; Zhang et al., 2019d)" }, "properties" : { "noteIndex" : 0 }, "schema" : "https://github.com/citation-style-language/schema/raw/master/csl-citation.json" }</w:instrText>
              </w:r>
            </w:ins>
            <w:del w:id="8344" w:author="Robin Matthews" w:date="2021-07-14T19:16:00Z">
              <w:r w:rsidR="00FF6231" w:rsidDel="000A00B0">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2",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Zhang et al., 2019d)", "plainTextFormattedCitation" : "(Bennett and Walsh, 2015; Zhang et al., 2019d)", "previouslyFormattedCitation" : "(Bennett and Walsh, 2015; Zhang et al., 2019d)"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Bennett and Walsh, 2015; </w:t>
            </w:r>
            <w:ins w:id="8345" w:author="Robin Matthews" w:date="2021-07-14T19:16:00Z">
              <w:r w:rsidR="000A00B0">
                <w:rPr>
                  <w:rFonts w:cs="Times New Roman"/>
                  <w:noProof/>
                  <w:color w:val="000000" w:themeColor="text1"/>
                  <w:sz w:val="16"/>
                  <w:szCs w:val="16"/>
                  <w:lang w:val="en-GB"/>
                </w:rPr>
                <w:t xml:space="preserve">X. </w:t>
              </w:r>
            </w:ins>
            <w:r w:rsidR="00A26296">
              <w:rPr>
                <w:rFonts w:cs="Times New Roman"/>
                <w:noProof/>
                <w:color w:val="000000" w:themeColor="text1"/>
                <w:sz w:val="16"/>
                <w:szCs w:val="16"/>
                <w:lang w:val="en-GB"/>
              </w:rPr>
              <w:t>Zhang et al., 2019</w:t>
            </w:r>
            <w:del w:id="8346" w:author="Robin Matthews" w:date="2021-07-14T19:16:00Z">
              <w:r w:rsidR="00A26296" w:rsidDel="000A00B0">
                <w:rPr>
                  <w:rFonts w:cs="Times New Roman"/>
                  <w:noProof/>
                  <w:color w:val="000000" w:themeColor="text1"/>
                  <w:sz w:val="16"/>
                  <w:szCs w:val="16"/>
                  <w:lang w:val="en-GB"/>
                </w:rPr>
                <w:delText>d</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342"/>
            <w:r w:rsidR="00A26296">
              <w:rPr>
                <w:rStyle w:val="Marquedecommentaire"/>
              </w:rPr>
              <w:commentReference w:id="8342"/>
            </w:r>
          </w:p>
        </w:tc>
        <w:tc>
          <w:tcPr>
            <w:tcW w:w="2159" w:type="dxa"/>
            <w:tcBorders>
              <w:top w:val="dashed" w:sz="4" w:space="0" w:color="000000"/>
            </w:tcBorders>
            <w:shd w:val="clear" w:color="auto" w:fill="7EC5F6"/>
          </w:tcPr>
          <w:p w14:paraId="3C709320" w14:textId="0259DA2F"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8347"/>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348" w:author="Robin Matthews" w:date="2021-07-14T19:15:00Z">
              <w:r w:rsidR="00A26296" w:rsidDel="00A23524">
                <w:rPr>
                  <w:rFonts w:cs="Times New Roman"/>
                  <w:noProof/>
                  <w:sz w:val="16"/>
                  <w:szCs w:val="16"/>
                  <w:lang w:val="en-GB"/>
                </w:rPr>
                <w:delText>Li et al., 2020</w:delText>
              </w:r>
            </w:del>
            <w:ins w:id="8349" w:author="Robin Matthews" w:date="2021-07-14T19:15:00Z">
              <w:r w:rsidR="00A23524">
                <w:rPr>
                  <w:rFonts w:cs="Times New Roman"/>
                  <w:noProof/>
                  <w:sz w:val="16"/>
                  <w:szCs w:val="16"/>
                  <w:lang w:val="en-GB"/>
                </w:rPr>
                <w:t>C. Li et al., 2020</w:t>
              </w:r>
            </w:ins>
            <w:r w:rsidRPr="00D424AA">
              <w:rPr>
                <w:rFonts w:cs="Times New Roman"/>
                <w:sz w:val="16"/>
                <w:szCs w:val="16"/>
                <w:lang w:val="en-GB"/>
              </w:rPr>
              <w:fldChar w:fldCharType="end"/>
            </w:r>
            <w:commentRangeEnd w:id="8347"/>
            <w:r w:rsidR="00A26296">
              <w:rPr>
                <w:rStyle w:val="Marquedecommentaire"/>
              </w:rPr>
              <w:commentReference w:id="8347"/>
            </w:r>
            <w:r w:rsidRPr="00841A35">
              <w:rPr>
                <w:rFonts w:cs="Times New Roman"/>
                <w:color w:val="000000" w:themeColor="text1"/>
                <w:sz w:val="16"/>
                <w:szCs w:val="16"/>
                <w:lang w:val="en-GB"/>
              </w:rPr>
              <w:t xml:space="preserve">; Annex). Median increase of more than 6% in the 50-year Rx1day and Rx5day events compared to the 1°C warming level </w:t>
            </w:r>
            <w:commentRangeStart w:id="8350"/>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351" w:author="Robin Matthews" w:date="2021-07-14T17:41:00Z">
              <w:r w:rsidR="00A26296" w:rsidDel="00D50B01">
                <w:rPr>
                  <w:rFonts w:cs="Times New Roman"/>
                  <w:noProof/>
                  <w:sz w:val="16"/>
                  <w:szCs w:val="16"/>
                  <w:lang w:val="en-GB"/>
                </w:rPr>
                <w:delText>Li et al., 2020a</w:delText>
              </w:r>
            </w:del>
            <w:ins w:id="8352"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350"/>
            <w:r w:rsidR="00A26296">
              <w:rPr>
                <w:rStyle w:val="Marquedecommentaire"/>
              </w:rPr>
              <w:commentReference w:id="8350"/>
            </w:r>
            <w:r w:rsidRPr="00841A35">
              <w:rPr>
                <w:rFonts w:cs="Times New Roman"/>
                <w:color w:val="000000" w:themeColor="text1"/>
                <w:sz w:val="16"/>
                <w:szCs w:val="16"/>
                <w:lang w:val="en-GB"/>
              </w:rPr>
              <w:t xml:space="preserve"> a</w:t>
            </w:r>
            <w:r w:rsidRPr="00D424AA">
              <w:rPr>
                <w:rFonts w:cs="Times New Roman"/>
                <w:color w:val="000000" w:themeColor="text1"/>
                <w:sz w:val="16"/>
                <w:szCs w:val="16"/>
                <w:lang w:val="en-GB"/>
              </w:rPr>
              <w:t>nd more than 10% in annual Rx1day, Rx5day, and Rx30day compared to pre-industrial (Annex).</w:t>
            </w:r>
          </w:p>
          <w:p w14:paraId="45C9153B" w14:textId="77777777" w:rsidR="00D376F0" w:rsidRPr="00D424AA" w:rsidRDefault="00D376F0" w:rsidP="00D424AA">
            <w:pPr>
              <w:rPr>
                <w:rFonts w:cs="Times New Roman"/>
                <w:color w:val="000000" w:themeColor="text1"/>
                <w:sz w:val="16"/>
                <w:szCs w:val="16"/>
                <w:lang w:val="en-GB"/>
              </w:rPr>
            </w:pPr>
          </w:p>
          <w:p w14:paraId="4E4053C5" w14:textId="2B9E0EA2"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commentRangeStart w:id="8353"/>
            <w:r w:rsidRPr="00D424AA">
              <w:rPr>
                <w:rFonts w:cs="Times New Roman"/>
                <w:color w:val="000000" w:themeColor="text1"/>
                <w:sz w:val="16"/>
                <w:szCs w:val="16"/>
                <w:lang w:val="en-GB"/>
              </w:rPr>
              <w:fldChar w:fldCharType="begin" w:fldLock="1"/>
            </w:r>
            <w:ins w:id="8354" w:author="Robin Matthews" w:date="2021-07-14T19:17:00Z">
              <w:r w:rsidR="005E55BE">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2",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Zhang et al., 2019d)", "manualFormatting" : "(Bennett and Walsh, 2015; X. Zhang et al., 2019)", "plainTextFormattedCitation" : "(Bennett and Walsh, 2015; Zhang et al., 2019d)", "previouslyFormattedCitation" : "(Bennett and Walsh, 2015; Zhang et al., 2019d)" }, "properties" : { "noteIndex" : 0 }, "schema" : "https://github.com/citation-style-language/schema/raw/master/csl-citation.json" }</w:instrText>
              </w:r>
            </w:ins>
            <w:del w:id="8355" w:author="Robin Matthews" w:date="2021-07-14T19:17:00Z">
              <w:r w:rsidR="00FF6231" w:rsidDel="005E55BE">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2",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Zhang et al., 2019d)", "plainTextFormattedCitation" : "(Bennett and Walsh, 2015; Zhang et al., 2019d)", "previouslyFormattedCitation" : "(Bennett and Walsh, 2015; Zhang et al., 2019d)"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Bennett and Walsh, 2015; </w:t>
            </w:r>
            <w:ins w:id="8356" w:author="Robin Matthews" w:date="2021-07-14T19:17:00Z">
              <w:r w:rsidR="005E55BE">
                <w:rPr>
                  <w:rFonts w:cs="Times New Roman"/>
                  <w:noProof/>
                  <w:color w:val="000000" w:themeColor="text1"/>
                  <w:sz w:val="16"/>
                  <w:szCs w:val="16"/>
                  <w:lang w:val="en-GB"/>
                </w:rPr>
                <w:t xml:space="preserve">X. </w:t>
              </w:r>
            </w:ins>
            <w:r w:rsidR="00A26296">
              <w:rPr>
                <w:rFonts w:cs="Times New Roman"/>
                <w:noProof/>
                <w:color w:val="000000" w:themeColor="text1"/>
                <w:sz w:val="16"/>
                <w:szCs w:val="16"/>
                <w:lang w:val="en-GB"/>
              </w:rPr>
              <w:t>Zhang et al., 2019</w:t>
            </w:r>
            <w:del w:id="8357" w:author="Robin Matthews" w:date="2021-07-14T19:17:00Z">
              <w:r w:rsidR="00A26296" w:rsidDel="005E55BE">
                <w:rPr>
                  <w:rFonts w:cs="Times New Roman"/>
                  <w:noProof/>
                  <w:color w:val="000000" w:themeColor="text1"/>
                  <w:sz w:val="16"/>
                  <w:szCs w:val="16"/>
                  <w:lang w:val="en-GB"/>
                </w:rPr>
                <w:delText>d</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353"/>
            <w:r w:rsidR="00A26296">
              <w:rPr>
                <w:rStyle w:val="Marquedecommentaire"/>
              </w:rPr>
              <w:commentReference w:id="8353"/>
            </w:r>
          </w:p>
        </w:tc>
        <w:tc>
          <w:tcPr>
            <w:tcW w:w="2159" w:type="dxa"/>
            <w:tcBorders>
              <w:top w:val="dashed" w:sz="4" w:space="0" w:color="000000"/>
            </w:tcBorders>
            <w:shd w:val="clear" w:color="auto" w:fill="0070C0"/>
          </w:tcPr>
          <w:p w14:paraId="14DA9685" w14:textId="5FA19506"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CMIP6 models project a robust increase in the intensity and frequency of heavy precipitation </w:t>
            </w:r>
            <w:commentRangeStart w:id="8358"/>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359" w:author="Robin Matthews" w:date="2021-07-14T19:15:00Z">
              <w:r w:rsidR="00A26296" w:rsidDel="00A23524">
                <w:rPr>
                  <w:rFonts w:cs="Times New Roman"/>
                  <w:noProof/>
                  <w:sz w:val="16"/>
                  <w:szCs w:val="16"/>
                  <w:lang w:val="en-GB"/>
                </w:rPr>
                <w:delText>Li et al., 2020</w:delText>
              </w:r>
            </w:del>
            <w:ins w:id="8360" w:author="Robin Matthews" w:date="2021-07-14T19:15:00Z">
              <w:r w:rsidR="00A23524">
                <w:rPr>
                  <w:rFonts w:cs="Times New Roman"/>
                  <w:noProof/>
                  <w:sz w:val="16"/>
                  <w:szCs w:val="16"/>
                  <w:lang w:val="en-GB"/>
                </w:rPr>
                <w:t>C. Li et al., 2020</w:t>
              </w:r>
            </w:ins>
            <w:r w:rsidRPr="00D424AA">
              <w:rPr>
                <w:rFonts w:cs="Times New Roman"/>
                <w:sz w:val="16"/>
                <w:szCs w:val="16"/>
                <w:lang w:val="en-GB"/>
              </w:rPr>
              <w:fldChar w:fldCharType="end"/>
            </w:r>
            <w:commentRangeEnd w:id="8358"/>
            <w:r w:rsidR="00A26296">
              <w:rPr>
                <w:rStyle w:val="Marquedecommentaire"/>
              </w:rPr>
              <w:commentReference w:id="8358"/>
            </w:r>
            <w:r w:rsidRPr="00841A35">
              <w:rPr>
                <w:rFonts w:cs="Times New Roman"/>
                <w:color w:val="000000" w:themeColor="text1"/>
                <w:sz w:val="16"/>
                <w:szCs w:val="16"/>
                <w:lang w:val="en-GB"/>
              </w:rPr>
              <w:t xml:space="preserve">; Annex). Median increase of more than 20% in the 50-year Rx1day and Rx5day events compared to the 1°C warming level </w:t>
            </w:r>
            <w:commentRangeStart w:id="836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1", "issued" : { "date-parts" : [ [ "2020", "12" ] ] }, "page" : "1-61", "publisher" : "American Meteorological Society", "publisher-place" : "Boston MA, USA", "title" : "Changes in annual extremes of daily temperature and precipitation in CMIP6 models", "translator" : [ { "dropping-particle" : "", "family" : "S3663", "given" : "", "non-dropping-particle" : "", "parse-names" : false, "suffix" : "" } ], "type" : "article-journal", "volume" : "(submitted" }, "uris" : [ "http://www.mendeley.com/documents/?uuid=883a170a-d515-43b2-b8a9-3ca763a91cdf", "http://www.mendeley.com/documents/?uuid=c14e9194-4625-4c38-95f2-94326da115e2" ] } ], "mendeley" : { "formattedCitation" : "(Li et al., 2020a)", "manualFormatting" : "(C. Li et al., 2020)", "plainTextFormattedCitation" : "(Li et al., 2020a)", "previouslyFormattedCitation" : "(Li et al., 2020a)"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del w:id="8362" w:author="Robin Matthews" w:date="2021-07-14T17:41:00Z">
              <w:r w:rsidR="00A26296" w:rsidDel="00D50B01">
                <w:rPr>
                  <w:rFonts w:cs="Times New Roman"/>
                  <w:noProof/>
                  <w:sz w:val="16"/>
                  <w:szCs w:val="16"/>
                  <w:lang w:val="en-GB"/>
                </w:rPr>
                <w:delText>Li et al., 2020a</w:delText>
              </w:r>
            </w:del>
            <w:ins w:id="8363" w:author="Robin Matthews" w:date="2021-07-14T17:41:00Z">
              <w:r w:rsidR="00D50B01">
                <w:rPr>
                  <w:rFonts w:cs="Times New Roman"/>
                  <w:noProof/>
                  <w:sz w:val="16"/>
                  <w:szCs w:val="16"/>
                  <w:lang w:val="en-GB"/>
                </w:rPr>
                <w:t>C. Li et al., 2020</w:t>
              </w:r>
            </w:ins>
            <w:r w:rsidR="00A26296">
              <w:rPr>
                <w:rFonts w:cs="Times New Roman"/>
                <w:noProof/>
                <w:sz w:val="16"/>
                <w:szCs w:val="16"/>
                <w:lang w:val="en-GB"/>
              </w:rPr>
              <w:t>)</w:t>
            </w:r>
            <w:r w:rsidRPr="00D424AA">
              <w:rPr>
                <w:rFonts w:cs="Times New Roman"/>
                <w:sz w:val="16"/>
                <w:szCs w:val="16"/>
                <w:lang w:val="en-GB"/>
              </w:rPr>
              <w:fldChar w:fldCharType="end"/>
            </w:r>
            <w:commentRangeEnd w:id="8361"/>
            <w:r w:rsidR="00A26296">
              <w:rPr>
                <w:rStyle w:val="Marquedecommentaire"/>
              </w:rPr>
              <w:commentReference w:id="8361"/>
            </w:r>
            <w:r w:rsidRPr="00841A35">
              <w:rPr>
                <w:rFonts w:cs="Times New Roman"/>
                <w:color w:val="000000" w:themeColor="text1"/>
                <w:sz w:val="16"/>
                <w:szCs w:val="16"/>
                <w:lang w:val="en-GB"/>
              </w:rPr>
              <w:t xml:space="preserve"> and more than 20% in annual Rx1day, Rx5day, and Rx30day compared to pre-industrial (Annex).</w:t>
            </w:r>
          </w:p>
          <w:p w14:paraId="20CD19A6" w14:textId="77777777" w:rsidR="00D376F0" w:rsidRPr="00D424AA" w:rsidRDefault="00D376F0" w:rsidP="00D424AA">
            <w:pPr>
              <w:rPr>
                <w:rFonts w:cs="Times New Roman"/>
                <w:color w:val="000000" w:themeColor="text1"/>
                <w:sz w:val="16"/>
                <w:szCs w:val="16"/>
                <w:lang w:val="en-GB"/>
              </w:rPr>
            </w:pPr>
          </w:p>
          <w:p w14:paraId="775DCB05" w14:textId="4394522D" w:rsidR="00D376F0" w:rsidRPr="00841A35"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Additional evidence from CMIP5 and RCM simulations for an increase in the intensity of heavy precipitation </w:t>
            </w:r>
            <w:commentRangeStart w:id="8364"/>
            <w:r w:rsidRPr="00D424AA">
              <w:rPr>
                <w:rFonts w:cs="Times New Roman"/>
                <w:color w:val="000000" w:themeColor="text1"/>
                <w:sz w:val="16"/>
                <w:szCs w:val="16"/>
                <w:lang w:val="en-GB"/>
              </w:rPr>
              <w:fldChar w:fldCharType="begin" w:fldLock="1"/>
            </w:r>
            <w:ins w:id="8365" w:author="Robin Matthews" w:date="2021-07-14T19:17:00Z">
              <w:r w:rsidR="005E55BE">
                <w:rPr>
                  <w:rFonts w:cs="Times New Roman"/>
                  <w:color w:val="000000" w:themeColor="text1"/>
                  <w:sz w:val="16"/>
                  <w:szCs w:val="16"/>
                  <w:lang w:val="en-GB"/>
                </w:rPr>
                <w: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2",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Zhang et al., 2019d)", "manualFormatting" : "(Bennett and Walsh, 2015; X. Zhang et al., 2019)", "plainTextFormattedCitation" : "(Bennett and Walsh, 2015; Zhang et al., 2019d)", "previouslyFormattedCitation" : "(Bennett and Walsh, 2015; Zhang et al., 2019d)" }, "properties" : { "noteIndex" : 0 }, "schema" : "https://github.com/citation-style-language/schema/raw/master/csl-citation.json" }</w:instrText>
              </w:r>
            </w:ins>
            <w:del w:id="8366" w:author="Robin Matthews" w:date="2021-07-14T19:17:00Z">
              <w:r w:rsidR="00FF6231" w:rsidDel="005E55BE">
                <w:rPr>
                  <w:rFonts w:cs="Times New Roman"/>
                  <w:color w:val="000000" w:themeColor="text1"/>
                  <w:sz w:val="16"/>
                  <w:szCs w:val="16"/>
                  <w:lang w:val="en-GB"/>
                </w:rPr>
                <w:delInstrText>ADDIN CSL_CITATION { "citationItems" : [ { "id" : "ITEM-1", "itemData" : { "author" : [ { "dropping-particle" : "", "family" : "Zhang", "given" : "X.", "non-dropping-particle" : "", "parse-names" : false, "suffix" : "" }, { "dropping-particle" : "", "family" : "Flato", "given" : "G.", "non-dropping-particle" : "", "parse-names" : false, "suffix" : "" }, { "dropping-particle" : "", "family" : "Kirchmeier-Young", "given" : "M.", "non-dropping-particle" : "", "parse-names" : false, "suffix" : "" }, { "dropping-particle" : "", "family" : "Vincent", "given" : "L.", "non-dropping-particle" : "", "parse-names" : false, "suffix" : "" }, { "dropping-particle" : "", "family" : "Wan", "given" : "H.", "non-dropping-particle" : "", "parse-names" : false, "suffix" : "" }, { "dropping-particle" : "", "family" : "Wang", "given" : "X.", "non-dropping-particle" : "", "parse-names" : false, "suffix" : "" }, { "dropping-particle" : "", "family" : "Rong", "given" : "R.", "non-dropping-particle" : "", "parse-names" : false, "suffix" : "" }, { "dropping-particle" : "", "family" : "Fyfe", "given" : "J.", "non-dropping-particle" : "", "parse-names" : false, "suffix" : "" }, { "dropping-particle" : "", "family" : "Li", "given" : "G.", "non-dropping-particle" : "", "parse-names" : false, "suffix" : "" }, { "dropping-particle" : "", "family" : "Kharin", "given" : "V.V.", "non-dropping-particle" : "", "parse-names" : false, "suffix" : "" } ], "chapter-number" : "4", "container-title" : "Canada\u2019s Changing Climate Report", "editor" : [ { "dropping-particle" : "", "family" : "Bush", "given" : "Elizabeth", "non-dropping-particle" : "", "parse-names" : false, "suffix" : "" }, { "dropping-particle" : "", "family" : "Lemmen", "given" : "D.S.", "non-dropping-particle" : "", "parse-names" : false, "suffix" : "" } ], "id" : "ITEM-1", "issued" : { "date-parts" : [ [ "2019" ] ] }, "page" : "112-193", "publisher" : "Government of Canada", "publisher-place" : "Ottawa, ON, Canada", "title" : "Changes in Temperature and Precipitation Across Canada", "translator" : [ { "dropping-particle" : "", "family" : "S2423", "given" : "Rt6", "non-dropping-particle" : "", "parse-names" : false, "suffix" : "" } ], "type" : "chapter" }, "uris" : [ "http://www.mendeley.com/documents/?uuid=2f000416-e5bc-4665-8136-ac86c82115f2" ] }, { "id" : "ITEM-2", "itemData" : { "DOI" : "10.1002/joc.4067", "ISSN" : "08998418", "author" : [ { "dropping-particle" : "", "family" : "Bennett", "given" : "K. E.", "non-dropping-particle" : "", "parse-names" : false, "suffix" : "" }, { "dropping-particle" : "", "family" : "Walsh", "given" : "J. E.", "non-dropping-particle" : "", "parse-names" : false, "suffix" : "" } ], "container-title" : "International Journal of Climatology", "id" : "ITEM-2", "issue" : "7", "issued" : { "date-parts" : [ [ "2015", "6", "15" ] ] }, "page" : "1434-1452", "title" : "Spatial and temporal changes in indices of extreme precipitation and temperature for Alaska", "translator" : [ { "dropping-particle" : "", "family" : "S2158", "given" : "", "non-dropping-particle" : "", "parse-names" : false, "suffix" : "" } ], "type" : "article-journal", "volume" : "35" }, "uris" : [ "http://www.mendeley.com/documents/?uuid=c9d90a45-c593-41a2-9151-3d660f05edb4" ] } ], "mendeley" : { "formattedCitation" : "(Bennett and Walsh, 2015; Zhang et al., 2019d)", "plainTextFormattedCitation" : "(Bennett and Walsh, 2015; Zhang et al., 2019d)", "previouslyFormattedCitation" : "(Bennett and Walsh, 2015; Zhang et al., 2019d)"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Bennett and Walsh, 2015; </w:t>
            </w:r>
            <w:del w:id="8367" w:author="Robin Matthews" w:date="2021-07-14T19:17:00Z">
              <w:r w:rsidR="00A26296" w:rsidDel="005E55BE">
                <w:rPr>
                  <w:rFonts w:cs="Times New Roman"/>
                  <w:noProof/>
                  <w:color w:val="000000" w:themeColor="text1"/>
                  <w:sz w:val="16"/>
                  <w:szCs w:val="16"/>
                  <w:lang w:val="en-GB"/>
                </w:rPr>
                <w:delText>Z</w:delText>
              </w:r>
            </w:del>
            <w:ins w:id="8368" w:author="Robin Matthews" w:date="2021-07-14T19:17:00Z">
              <w:r w:rsidR="005E55BE">
                <w:rPr>
                  <w:rFonts w:cs="Times New Roman"/>
                  <w:noProof/>
                  <w:color w:val="000000" w:themeColor="text1"/>
                  <w:sz w:val="16"/>
                  <w:szCs w:val="16"/>
                  <w:lang w:val="en-GB"/>
                </w:rPr>
                <w:t>X. Z</w:t>
              </w:r>
            </w:ins>
            <w:r w:rsidR="00A26296">
              <w:rPr>
                <w:rFonts w:cs="Times New Roman"/>
                <w:noProof/>
                <w:color w:val="000000" w:themeColor="text1"/>
                <w:sz w:val="16"/>
                <w:szCs w:val="16"/>
                <w:lang w:val="en-GB"/>
              </w:rPr>
              <w:t>hang et al., 2019</w:t>
            </w:r>
            <w:del w:id="8369" w:author="Robin Matthews" w:date="2021-07-14T19:17:00Z">
              <w:r w:rsidR="00A26296" w:rsidDel="005E55BE">
                <w:rPr>
                  <w:rFonts w:cs="Times New Roman"/>
                  <w:noProof/>
                  <w:color w:val="000000" w:themeColor="text1"/>
                  <w:sz w:val="16"/>
                  <w:szCs w:val="16"/>
                  <w:lang w:val="en-GB"/>
                </w:rPr>
                <w:delText>d</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364"/>
            <w:r w:rsidR="00A26296">
              <w:rPr>
                <w:rStyle w:val="Marquedecommentaire"/>
              </w:rPr>
              <w:commentReference w:id="8364"/>
            </w:r>
          </w:p>
        </w:tc>
      </w:tr>
      <w:tr w:rsidR="00D376F0" w:rsidRPr="00F1665C" w14:paraId="45E36CA0" w14:textId="77777777" w:rsidTr="00723657">
        <w:tc>
          <w:tcPr>
            <w:tcW w:w="2158" w:type="dxa"/>
            <w:vMerge/>
          </w:tcPr>
          <w:p w14:paraId="64E4C203" w14:textId="77777777" w:rsidR="00D376F0" w:rsidRPr="00D424AA" w:rsidRDefault="00D376F0" w:rsidP="00D424AA">
            <w:pPr>
              <w:rPr>
                <w:rFonts w:cs="Times New Roman"/>
                <w:color w:val="000000" w:themeColor="text1"/>
                <w:sz w:val="16"/>
                <w:szCs w:val="16"/>
                <w:lang w:val="en-GB"/>
              </w:rPr>
            </w:pPr>
          </w:p>
        </w:tc>
        <w:tc>
          <w:tcPr>
            <w:tcW w:w="2158" w:type="dxa"/>
            <w:tcBorders>
              <w:top w:val="dashed" w:sz="4" w:space="0" w:color="000000"/>
            </w:tcBorders>
            <w:shd w:val="clear" w:color="auto" w:fill="D9D9D9"/>
          </w:tcPr>
          <w:p w14:paraId="36F3D40B"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 xml:space="preserve">Low confidence </w:t>
            </w:r>
          </w:p>
        </w:tc>
        <w:tc>
          <w:tcPr>
            <w:tcW w:w="2158" w:type="dxa"/>
            <w:tcBorders>
              <w:top w:val="dashed" w:sz="4" w:space="0" w:color="000000"/>
            </w:tcBorders>
            <w:shd w:val="clear" w:color="auto" w:fill="D9D9D9"/>
          </w:tcPr>
          <w:p w14:paraId="431A7380" w14:textId="77777777" w:rsidR="00D376F0" w:rsidRPr="00D424AA" w:rsidRDefault="00D376F0" w:rsidP="00D424AA">
            <w:pPr>
              <w:rPr>
                <w:rFonts w:cs="Times New Roman"/>
                <w:i/>
                <w:color w:val="000000" w:themeColor="text1"/>
                <w:sz w:val="16"/>
                <w:szCs w:val="16"/>
                <w:lang w:val="en-GB"/>
              </w:rPr>
            </w:pPr>
            <w:r w:rsidRPr="00D424AA">
              <w:rPr>
                <w:rFonts w:cs="Times New Roman"/>
                <w:i/>
                <w:color w:val="000000" w:themeColor="text1"/>
                <w:sz w:val="16"/>
                <w:szCs w:val="16"/>
                <w:lang w:val="en-GB"/>
              </w:rPr>
              <w:t>Low confidence</w:t>
            </w:r>
          </w:p>
        </w:tc>
        <w:tc>
          <w:tcPr>
            <w:tcW w:w="2158" w:type="dxa"/>
            <w:tcBorders>
              <w:top w:val="dashed" w:sz="4" w:space="0" w:color="000000"/>
            </w:tcBorders>
            <w:shd w:val="clear" w:color="auto" w:fill="AED9FC"/>
          </w:tcPr>
          <w:p w14:paraId="68CDD69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3BAEE1BC"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High confidence</w:t>
            </w:r>
            <w:r w:rsidRPr="00D424AA">
              <w:rPr>
                <w:rFonts w:cs="Times New Roman"/>
                <w:color w:val="000000" w:themeColor="text1"/>
                <w:sz w:val="16"/>
                <w:szCs w:val="16"/>
                <w:lang w:val="en-GB"/>
              </w:rPr>
              <w:t xml:space="preserve"> (compared with the recent past (1995-2014))</w:t>
            </w:r>
          </w:p>
          <w:p w14:paraId="3F16B294"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pre-industrial) </w:t>
            </w:r>
          </w:p>
          <w:p w14:paraId="64CDA3F7" w14:textId="77777777" w:rsidR="00D376F0" w:rsidRPr="00D424AA" w:rsidRDefault="00D376F0" w:rsidP="00D424AA">
            <w:pPr>
              <w:rPr>
                <w:rFonts w:cs="Times New Roman"/>
                <w:color w:val="000000" w:themeColor="text1"/>
                <w:sz w:val="16"/>
                <w:szCs w:val="16"/>
                <w:lang w:val="en-GB"/>
              </w:rPr>
            </w:pPr>
          </w:p>
          <w:p w14:paraId="40183085" w14:textId="77777777" w:rsidR="00D376F0" w:rsidRPr="00D424AA" w:rsidRDefault="00D376F0" w:rsidP="00D424AA">
            <w:pPr>
              <w:rPr>
                <w:rFonts w:cs="Times New Roman"/>
                <w:color w:val="000000" w:themeColor="text1"/>
                <w:sz w:val="16"/>
                <w:szCs w:val="16"/>
                <w:lang w:val="en-GB"/>
              </w:rPr>
            </w:pPr>
          </w:p>
        </w:tc>
        <w:tc>
          <w:tcPr>
            <w:tcW w:w="2159" w:type="dxa"/>
            <w:tcBorders>
              <w:top w:val="dashed" w:sz="4" w:space="0" w:color="000000"/>
            </w:tcBorders>
            <w:shd w:val="clear" w:color="auto" w:fill="7EC5F6"/>
          </w:tcPr>
          <w:p w14:paraId="7B0A267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4F72C6B9"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Likely</w:t>
            </w:r>
            <w:r w:rsidRPr="00D424AA">
              <w:rPr>
                <w:rFonts w:cs="Times New Roman"/>
                <w:color w:val="000000" w:themeColor="text1"/>
                <w:sz w:val="16"/>
                <w:szCs w:val="16"/>
                <w:lang w:val="en-GB"/>
              </w:rPr>
              <w:t xml:space="preserve"> (compared with the recent past (1995-2014))</w:t>
            </w:r>
          </w:p>
          <w:p w14:paraId="013E8E3D"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ery likely</w:t>
            </w:r>
            <w:r w:rsidRPr="00D424AA">
              <w:rPr>
                <w:rFonts w:cs="Times New Roman"/>
                <w:color w:val="000000" w:themeColor="text1"/>
                <w:sz w:val="16"/>
                <w:szCs w:val="16"/>
                <w:lang w:val="en-GB"/>
              </w:rPr>
              <w:t xml:space="preserve"> (compared with pre-industrial) </w:t>
            </w:r>
          </w:p>
          <w:p w14:paraId="57E36445" w14:textId="77777777" w:rsidR="00D376F0" w:rsidRPr="00D424AA" w:rsidRDefault="00D376F0" w:rsidP="00D424AA">
            <w:pPr>
              <w:rPr>
                <w:rFonts w:cs="Times New Roman"/>
                <w:color w:val="000000" w:themeColor="text1"/>
                <w:sz w:val="16"/>
                <w:szCs w:val="16"/>
                <w:lang w:val="en-GB"/>
              </w:rPr>
            </w:pPr>
          </w:p>
          <w:p w14:paraId="498A880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 </w:t>
            </w:r>
          </w:p>
        </w:tc>
        <w:tc>
          <w:tcPr>
            <w:tcW w:w="2159" w:type="dxa"/>
            <w:tcBorders>
              <w:top w:val="dashed" w:sz="4" w:space="0" w:color="000000"/>
            </w:tcBorders>
            <w:shd w:val="clear" w:color="auto" w:fill="0070C0"/>
          </w:tcPr>
          <w:p w14:paraId="62924FF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 xml:space="preserve">Intensification of heavy precipitation: </w:t>
            </w:r>
          </w:p>
          <w:p w14:paraId="22135AA7"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Extremely likely</w:t>
            </w:r>
            <w:r w:rsidRPr="00D424AA">
              <w:rPr>
                <w:rFonts w:cs="Times New Roman"/>
                <w:color w:val="000000" w:themeColor="text1"/>
                <w:sz w:val="16"/>
                <w:szCs w:val="16"/>
                <w:lang w:val="en-GB"/>
              </w:rPr>
              <w:t xml:space="preserve"> (compared with the recent past (1995-2014))</w:t>
            </w:r>
          </w:p>
          <w:p w14:paraId="5B8985EB" w14:textId="77777777" w:rsidR="00D376F0" w:rsidRPr="00D424AA" w:rsidRDefault="00D376F0" w:rsidP="00D424AA">
            <w:pPr>
              <w:rPr>
                <w:rFonts w:cs="Times New Roman"/>
                <w:color w:val="000000" w:themeColor="text1"/>
                <w:sz w:val="16"/>
                <w:szCs w:val="16"/>
                <w:lang w:val="en-GB"/>
              </w:rPr>
            </w:pPr>
            <w:r w:rsidRPr="00D424AA">
              <w:rPr>
                <w:rFonts w:cs="Times New Roman"/>
                <w:i/>
                <w:color w:val="000000" w:themeColor="text1"/>
                <w:sz w:val="16"/>
                <w:szCs w:val="16"/>
                <w:lang w:val="en-GB"/>
              </w:rPr>
              <w:t>Virtually certain</w:t>
            </w:r>
            <w:r w:rsidRPr="00D424AA">
              <w:rPr>
                <w:rFonts w:cs="Times New Roman"/>
                <w:color w:val="000000" w:themeColor="text1"/>
                <w:sz w:val="16"/>
                <w:szCs w:val="16"/>
                <w:lang w:val="en-GB"/>
              </w:rPr>
              <w:t xml:space="preserve"> (compared with pre-industrial) </w:t>
            </w:r>
          </w:p>
        </w:tc>
      </w:tr>
    </w:tbl>
    <w:p w14:paraId="40CB1150" w14:textId="77777777" w:rsidR="00D376F0" w:rsidRPr="00D424AA" w:rsidRDefault="00D376F0" w:rsidP="00841A35">
      <w:pPr>
        <w:rPr>
          <w:rFonts w:cs="Times New Roman"/>
          <w:lang w:val="en-GB"/>
        </w:rPr>
      </w:pPr>
    </w:p>
    <w:p w14:paraId="49640613"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20 HERE]</w:t>
      </w:r>
    </w:p>
    <w:p w14:paraId="1D49E2D8" w14:textId="77777777" w:rsidR="00D376F0" w:rsidRPr="00D424AA" w:rsidRDefault="00D376F0" w:rsidP="00D424AA">
      <w:pPr>
        <w:rPr>
          <w:rFonts w:cs="Times New Roman"/>
          <w:b/>
          <w:color w:val="000000" w:themeColor="text1"/>
          <w:lang w:val="en-GB"/>
        </w:rPr>
      </w:pPr>
    </w:p>
    <w:p w14:paraId="36902713" w14:textId="77777777" w:rsidR="00D376F0" w:rsidRPr="00D424AA" w:rsidRDefault="00D376F0" w:rsidP="00D424AA">
      <w:pPr>
        <w:rPr>
          <w:rFonts w:cs="Times New Roman"/>
          <w:b/>
          <w:color w:val="000000" w:themeColor="text1"/>
          <w:lang w:val="en-GB"/>
        </w:rPr>
      </w:pPr>
    </w:p>
    <w:p w14:paraId="5337DCFE" w14:textId="77777777" w:rsidR="00D376F0" w:rsidRPr="00D424AA" w:rsidRDefault="00D376F0" w:rsidP="00D424AA">
      <w:pPr>
        <w:rPr>
          <w:rFonts w:cs="Times New Roman"/>
          <w:b/>
          <w:color w:val="000000" w:themeColor="text1"/>
          <w:lang w:val="en-GB"/>
        </w:rPr>
      </w:pPr>
    </w:p>
    <w:p w14:paraId="2125D4FE"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START TABLE 11.21 HERE]</w:t>
      </w:r>
    </w:p>
    <w:p w14:paraId="4368CA26" w14:textId="77777777" w:rsidR="00D376F0" w:rsidRPr="00D424AA" w:rsidRDefault="00D376F0" w:rsidP="00D424AA">
      <w:pPr>
        <w:rPr>
          <w:rFonts w:cs="Times New Roman"/>
          <w:b/>
          <w:color w:val="000000" w:themeColor="text1"/>
          <w:lang w:val="en-GB"/>
        </w:rPr>
      </w:pPr>
    </w:p>
    <w:p w14:paraId="261FDE49" w14:textId="53BB3477" w:rsidR="00D376F0" w:rsidRPr="00D424AA" w:rsidRDefault="00D376F0" w:rsidP="00D6213A">
      <w:pPr>
        <w:pStyle w:val="AR6Chap11Table"/>
        <w:rPr>
          <w:lang w:val="en-GB"/>
        </w:rPr>
      </w:pPr>
      <w:r w:rsidRPr="00D424AA">
        <w:rPr>
          <w:lang w:val="en-GB"/>
        </w:rPr>
        <w:t>Observed trends, human contribution to observed trends, and projected changes at 1.5°C, 2°C and 4°C of global warming for meteorological droughts (MET), agricultural and ecological droughts (AGR/ECOL), and hydrological droughts (HYDR) in North America, subdivided by AR6 regions. See Sections 11.9.1 and 11.9.4 for detail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709"/>
        <w:gridCol w:w="2126"/>
        <w:gridCol w:w="1843"/>
        <w:gridCol w:w="2126"/>
        <w:gridCol w:w="2551"/>
        <w:gridCol w:w="2749"/>
      </w:tblGrid>
      <w:tr w:rsidR="00D376F0" w:rsidRPr="00F1665C" w14:paraId="0CB28F17" w14:textId="77777777" w:rsidTr="00723657">
        <w:tc>
          <w:tcPr>
            <w:tcW w:w="1555" w:type="dxa"/>
            <w:gridSpan w:val="2"/>
            <w:vMerge w:val="restart"/>
          </w:tcPr>
          <w:p w14:paraId="2F9F5F20" w14:textId="77777777" w:rsidR="00D376F0" w:rsidRPr="00D424AA" w:rsidRDefault="00D376F0" w:rsidP="00D424AA">
            <w:pPr>
              <w:jc w:val="center"/>
              <w:rPr>
                <w:rFonts w:cs="Times New Roman"/>
                <w:color w:val="000000" w:themeColor="text1"/>
                <w:sz w:val="16"/>
                <w:szCs w:val="16"/>
                <w:lang w:val="en-GB"/>
              </w:rPr>
            </w:pPr>
            <w:r w:rsidRPr="00D424AA">
              <w:rPr>
                <w:rFonts w:cs="Times New Roman"/>
                <w:color w:val="000000" w:themeColor="text1"/>
                <w:sz w:val="16"/>
                <w:szCs w:val="16"/>
                <w:lang w:val="en-GB"/>
              </w:rPr>
              <w:t>Region anddrought types</w:t>
            </w:r>
          </w:p>
        </w:tc>
        <w:tc>
          <w:tcPr>
            <w:tcW w:w="2126" w:type="dxa"/>
            <w:vMerge w:val="restart"/>
          </w:tcPr>
          <w:p w14:paraId="101128D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Observed trends</w:t>
            </w:r>
          </w:p>
        </w:tc>
        <w:tc>
          <w:tcPr>
            <w:tcW w:w="1843" w:type="dxa"/>
            <w:vMerge w:val="restart"/>
          </w:tcPr>
          <w:p w14:paraId="7D588E4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uman contribution</w:t>
            </w:r>
          </w:p>
        </w:tc>
        <w:tc>
          <w:tcPr>
            <w:tcW w:w="7426" w:type="dxa"/>
            <w:gridSpan w:val="3"/>
          </w:tcPr>
          <w:p w14:paraId="49563EC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Projections</w:t>
            </w:r>
          </w:p>
        </w:tc>
      </w:tr>
      <w:tr w:rsidR="00D376F0" w:rsidRPr="00F1665C" w14:paraId="1D24596A" w14:textId="77777777" w:rsidTr="00723657">
        <w:tc>
          <w:tcPr>
            <w:tcW w:w="1555" w:type="dxa"/>
            <w:gridSpan w:val="2"/>
            <w:vMerge/>
          </w:tcPr>
          <w:p w14:paraId="39282D70" w14:textId="77777777" w:rsidR="00D376F0" w:rsidRPr="00D424AA" w:rsidRDefault="00D376F0" w:rsidP="00D424AA">
            <w:pPr>
              <w:rPr>
                <w:rFonts w:cs="Times New Roman"/>
                <w:color w:val="000000" w:themeColor="text1"/>
                <w:sz w:val="16"/>
                <w:szCs w:val="16"/>
                <w:lang w:val="en-GB"/>
              </w:rPr>
            </w:pPr>
          </w:p>
        </w:tc>
        <w:tc>
          <w:tcPr>
            <w:tcW w:w="2126" w:type="dxa"/>
            <w:vMerge/>
          </w:tcPr>
          <w:p w14:paraId="5563F17C" w14:textId="77777777" w:rsidR="00D376F0" w:rsidRPr="00D424AA" w:rsidRDefault="00D376F0" w:rsidP="00D424AA">
            <w:pPr>
              <w:rPr>
                <w:rFonts w:cs="Times New Roman"/>
                <w:color w:val="000000" w:themeColor="text1"/>
                <w:sz w:val="16"/>
                <w:szCs w:val="16"/>
                <w:lang w:val="en-GB"/>
              </w:rPr>
            </w:pPr>
          </w:p>
        </w:tc>
        <w:tc>
          <w:tcPr>
            <w:tcW w:w="1843" w:type="dxa"/>
            <w:vMerge/>
          </w:tcPr>
          <w:p w14:paraId="76340D0B" w14:textId="77777777" w:rsidR="00D376F0" w:rsidRPr="00D424AA" w:rsidRDefault="00D376F0" w:rsidP="00D424AA">
            <w:pPr>
              <w:rPr>
                <w:rFonts w:cs="Times New Roman"/>
                <w:color w:val="000000" w:themeColor="text1"/>
                <w:sz w:val="16"/>
                <w:szCs w:val="16"/>
                <w:lang w:val="en-GB"/>
              </w:rPr>
            </w:pPr>
          </w:p>
        </w:tc>
        <w:tc>
          <w:tcPr>
            <w:tcW w:w="2126" w:type="dxa"/>
          </w:tcPr>
          <w:p w14:paraId="45E5478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1.5 °C</w:t>
            </w:r>
          </w:p>
        </w:tc>
        <w:tc>
          <w:tcPr>
            <w:tcW w:w="2551" w:type="dxa"/>
          </w:tcPr>
          <w:p w14:paraId="07F5A225"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2 °C</w:t>
            </w:r>
          </w:p>
        </w:tc>
        <w:tc>
          <w:tcPr>
            <w:tcW w:w="2749" w:type="dxa"/>
          </w:tcPr>
          <w:p w14:paraId="755A1D5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4 °C</w:t>
            </w:r>
          </w:p>
        </w:tc>
      </w:tr>
      <w:tr w:rsidR="00D376F0" w:rsidRPr="00D424AA" w14:paraId="2711615D" w14:textId="77777777" w:rsidTr="00723657">
        <w:trPr>
          <w:trHeight w:val="537"/>
        </w:trPr>
        <w:tc>
          <w:tcPr>
            <w:tcW w:w="846" w:type="dxa"/>
            <w:vMerge w:val="restart"/>
          </w:tcPr>
          <w:p w14:paraId="16870403" w14:textId="77777777" w:rsidR="00D376F0" w:rsidRPr="00D424AA" w:rsidRDefault="00D376F0" w:rsidP="00841A35">
            <w:pPr>
              <w:spacing w:after="200"/>
              <w:rPr>
                <w:rFonts w:cs="Times New Roman"/>
                <w:color w:val="000000" w:themeColor="text1"/>
                <w:sz w:val="16"/>
                <w:szCs w:val="16"/>
                <w:lang w:val="en-GB"/>
              </w:rPr>
            </w:pPr>
            <w:r w:rsidRPr="00D424AA">
              <w:rPr>
                <w:rFonts w:cs="Times New Roman"/>
                <w:color w:val="000000" w:themeColor="text1"/>
                <w:sz w:val="16"/>
                <w:szCs w:val="16"/>
                <w:lang w:val="en-GB"/>
              </w:rPr>
              <w:t>North Central America</w:t>
            </w:r>
          </w:p>
          <w:p w14:paraId="54B1AC0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NCA)</w:t>
            </w:r>
          </w:p>
        </w:tc>
        <w:tc>
          <w:tcPr>
            <w:tcW w:w="709" w:type="dxa"/>
          </w:tcPr>
          <w:p w14:paraId="3F21403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126" w:type="dxa"/>
            <w:shd w:val="clear" w:color="auto" w:fill="D9D9D9" w:themeFill="background1" w:themeFillShade="D9"/>
          </w:tcPr>
          <w:p w14:paraId="79A9563E" w14:textId="57E2995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Inconsistent </w:t>
            </w:r>
            <w:r w:rsidRPr="00D424AA">
              <w:rPr>
                <w:rFonts w:cs="Times New Roman"/>
                <w:color w:val="000000" w:themeColor="text1"/>
                <w:sz w:val="16"/>
                <w:szCs w:val="16"/>
                <w:lang w:val="en-GB"/>
              </w:rPr>
              <w:t xml:space="preserve">changes in the duration and frequency of drought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Spinoni et al., 2019; Dunn et al., 2020)", "plainTextFormattedCitation" : "(Spinoni et al., 2019; Dunn et al., 2020)", "previouslyFormattedCitation" : "(Spinoni et al., 2019;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Spinoni et al., 2019; Dunn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1843" w:type="dxa"/>
            <w:shd w:val="clear" w:color="auto" w:fill="D9D9D9" w:themeFill="background1" w:themeFillShade="D9"/>
          </w:tcPr>
          <w:p w14:paraId="705E87AD" w14:textId="46AD21DD"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No signal</w:t>
            </w:r>
            <w:r w:rsidRPr="00D424AA">
              <w:rPr>
                <w:rFonts w:cs="Times New Roman"/>
                <w:color w:val="000000" w:themeColor="text1"/>
                <w:sz w:val="16"/>
                <w:szCs w:val="16"/>
                <w:lang w:val="en-GB"/>
              </w:rPr>
              <w:t xml:space="preserve"> in precipitation </w:t>
            </w:r>
            <w:r w:rsidRPr="00D424AA">
              <w:rPr>
                <w:rFonts w:cs="Times New Roman"/>
                <w:color w:val="000000" w:themeColor="text1"/>
                <w:sz w:val="16"/>
                <w:szCs w:val="16"/>
                <w:lang w:val="en-GB"/>
              </w:rPr>
              <w:fldChar w:fldCharType="begin" w:fldLock="1"/>
            </w:r>
            <w:r w:rsidR="007D2D56">
              <w:rPr>
                <w:rFonts w:cs="Times New Roman"/>
                <w:color w:val="000000" w:themeColor="text1"/>
                <w:sz w:val="16"/>
                <w:szCs w:val="16"/>
                <w:lang w:val="en-GB"/>
              </w:rPr>
              <w:instrText>ADDIN CSL_CITATION { "citationItems" : [ { "id" : "ITEM-1", "itemData" : { "DOI" : "10.1175/1520-0477-95.9.S1.1", "author" : [ { "dropping-particle" : "", "family" : "Swain", "given" : "Daniel L.", "non-dropping-particle" : "", "parse-names" : false, "suffix" : "" }, { "dropping-particle" : "", "family" : "Tsiang", "given" : "Michael", "non-dropping-particle" : "", "parse-names" : false, "suffix" : "" }, { "dropping-particle" : "", "family" : "Haugen", "given" : "Matz", "non-dropping-particle" : "", "parse-names" : false, "suffix" : "" }, { "dropping-particle" : "", "family" : "Singh", "given" : "Deepti", "non-dropping-particle" : "", "parse-names" : false, "suffix" : "" }, { "dropping-particle" : "", "family" : "Charland", "given" : "Allison", "non-dropping-particle" : "", "parse-names" : false, "suffix" : "" }, { "dropping-particle" : "", "family" : "Rajaratnam", "given" : "Bala", "non-dropping-particle" : "", "parse-names" : false, "suffix" : "" }, { "dropping-particle" : "", "family" : "Diffenbaugh", "given" : "Noah S.", "non-dropping-particle" : "", "parse-names" : false, "suffix" : "" } ], "container-title" : "Bulletin of the American Meteorological Society", "id" : "ITEM-1", "issue" : "9", "issued" : { "date-parts" : [ [ "2014" ] ] }, "page" : "S3-S7", "title" : "The Extraordinary California Drought of 2013/2014: Character, Context, and the Role of Climate Change [in \u201cExplaining Extreme Events of 2013 from a Climate Perspective\u201d]", "translator" : [ { "dropping-particle" : "", "family" : "S768", "given" : "", "non-dropping-particle" : "", "parse-names" : false, "suffix" : "" } ], "type" : "article-journal", "volume" : "95" }, "uris" : [ "http://www.mendeley.com/documents/?uuid=92896b78-8ff7-4246-ba7b-609f9647e4d6" ] }, { "id" : "ITEM-2", "itemData" : { "DOI" : "10.1175/1520-0477-95.9.S1.1", "author" : [ { "dropping-particle" : "", "family" : "Wang", "given" : "Hailan", "non-dropping-particle" : "", "parse-names" : false, "suffix" : "" }, { "dropping-particle" : "", "family" : "Schubert", "given" : "Siegfried", "non-dropping-particle" : "", "parse-names" : false, "suffix" : "" } ], "container-title" : "Bulletin of the American Meteorological Society", "id" : "ITEM-2", "issue" : "9", "issued" : { "date-parts" : [ [ "2014" ] ] }, "page" : "S7-S11", "title" : "Causes of the extreme dry conditions over California during early 2013 [in \u201cExplaining Extreme Events of 2013 from a Climate Perspective\u201d]", "translator" : [ { "dropping-particle" : "", "family" : "S769", "given" : "", "non-dropping-particle" : "", "parse-names" : false, "suffix" : "" } ], "type" : "article-journal", "volume" : "95" }, "uris" : [ "http://www.mendeley.com/documents/?uuid=f5d29729-dd51-4c58-b3cc-7601f70ac234" ] }, { "id" : "ITEM-3", "itemData" : { "DOI" : "10.1175/1520-0477-95.9.S1.1", "author" : [ { "dropping-particle" : "", "family" : "Funk", "given" : "C", "non-dropping-particle" : "", "parse-names" : false, "suffix" : "" }, { "dropping-particle" : "", "family" : "Hoell", "given" : "Andy", "non-dropping-particle" : "", "parse-names" : false, "suffix" : "" }, { "dropping-particle" : "", "family" : "Stone", "given" : "D\u00e1ith\u00edA.", "non-dropping-particle" : "", "parse-names" : false, "suffix" : "" } ], "container-title" : "Bulletin of the American Meteorological Society", "id" : "ITEM-3", "issue" : "9", "issued" : { "date-parts" : [ [ "2014" ] ] }, "page" : "S11-S13", "title" : "Examining the contribution of the observed global warming trend to the California droughts of 2012/13 and 2013/14 [in \"Explaining Extreme Events of 2013 from a Climate Perspective\"]", "translator" : [ { "dropping-particle" : "", "family" : "S3573", "given" : "", "non-dropping-particle" : "", "parse-names" : false, "suffix" : "" } ], "type" : "article-journal", "volume" : "95" }, "uris" : [ "http://www.mendeley.com/documents/?uuid=e2696696-088c-4c4e-b330-0d39e8e57bfc" ] } ], "mendeley" : { "formattedCitation" : "(Funk et al., 2014; Swain et al., 2014; Wang and Schubert, 2014)", "plainTextFormattedCitation" : "(Funk et al., 2014; Swain et al., 2014; Wang and Schubert, 2014)", "previouslyFormattedCitation" : "(Funk et al., 2014; Swain et al., 2014; Wang and Schubert, 2014)"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Funk et al., 2014; Swain et al., 2014; Wang and Schubert, 2014)</w:t>
            </w:r>
            <w:r w:rsidRPr="00D424AA">
              <w:rPr>
                <w:rFonts w:cs="Times New Roman"/>
                <w:color w:val="000000" w:themeColor="text1"/>
                <w:sz w:val="16"/>
                <w:szCs w:val="16"/>
                <w:lang w:val="en-GB"/>
              </w:rPr>
              <w:fldChar w:fldCharType="end"/>
            </w:r>
          </w:p>
        </w:tc>
        <w:tc>
          <w:tcPr>
            <w:tcW w:w="2126" w:type="dxa"/>
            <w:shd w:val="clear" w:color="auto" w:fill="D9D9D9" w:themeFill="background1" w:themeFillShade="D9"/>
            <w:tcMar>
              <w:top w:w="40" w:type="dxa"/>
              <w:left w:w="40" w:type="dxa"/>
              <w:bottom w:w="40" w:type="dxa"/>
              <w:right w:w="40" w:type="dxa"/>
            </w:tcMar>
          </w:tcPr>
          <w:p w14:paraId="7587DB20" w14:textId="03C932E9"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Evidence suggests tendency towards drying </w:t>
            </w:r>
            <w:commentRangeStart w:id="8370"/>
            <w:r w:rsidRPr="00D424AA">
              <w:rPr>
                <w:rFonts w:cs="Times New Roman"/>
                <w:color w:val="000000" w:themeColor="text1"/>
                <w:sz w:val="16"/>
                <w:szCs w:val="16"/>
                <w:lang w:val="en-GB"/>
              </w:rPr>
              <w:fldChar w:fldCharType="begin" w:fldLock="1"/>
            </w:r>
            <w:ins w:id="8371" w:author="Robin Matthews" w:date="2021-07-14T12:37:00Z">
              <w:r w:rsidR="001408F5">
                <w:rPr>
                  <w:rFonts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8372" w:author="Robin Matthews" w:date="2021-07-14T12:37:00Z">
              <w:r w:rsidR="00FF6231" w:rsidDel="001408F5">
                <w:rPr>
                  <w:rFonts w:cs="Times New Roman"/>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373" w:author="Robin Matthews" w:date="2021-07-14T12:37:00Z">
              <w:r w:rsidR="00A26296" w:rsidDel="001408F5">
                <w:rPr>
                  <w:rFonts w:cs="Times New Roman"/>
                  <w:noProof/>
                  <w:color w:val="000000" w:themeColor="text1"/>
                  <w:sz w:val="16"/>
                  <w:szCs w:val="16"/>
                  <w:lang w:val="en-GB"/>
                </w:rPr>
                <w:delText>Xu et al., 2019a</w:delText>
              </w:r>
            </w:del>
            <w:ins w:id="8374" w:author="Robin Matthews" w:date="2021-07-14T12:37:00Z">
              <w:r w:rsidR="001408F5">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370"/>
            <w:r w:rsidR="00A26296">
              <w:rPr>
                <w:rStyle w:val="Marquedecommentaire"/>
              </w:rPr>
              <w:commentReference w:id="8370"/>
            </w:r>
            <w:r w:rsidRPr="00841A35">
              <w:rPr>
                <w:rFonts w:cs="Times New Roman"/>
                <w:color w:val="000000" w:themeColor="text1"/>
                <w:sz w:val="16"/>
                <w:szCs w:val="16"/>
                <w:lang w:val="en-GB"/>
              </w:rPr>
              <w:t xml:space="preserve">(Chapter 11 Supplementary Material (11.SM)).  </w:t>
            </w:r>
          </w:p>
          <w:p w14:paraId="77EE4E63" w14:textId="77777777" w:rsidR="00D376F0" w:rsidRPr="00D424AA" w:rsidRDefault="00D376F0" w:rsidP="00D424AA">
            <w:pPr>
              <w:spacing w:line="276" w:lineRule="auto"/>
              <w:rPr>
                <w:rFonts w:cs="Times New Roman"/>
                <w:color w:val="000000" w:themeColor="text1"/>
                <w:sz w:val="16"/>
                <w:szCs w:val="16"/>
                <w:lang w:val="en-GB"/>
              </w:rPr>
            </w:pPr>
          </w:p>
        </w:tc>
        <w:tc>
          <w:tcPr>
            <w:tcW w:w="2551" w:type="dxa"/>
            <w:shd w:val="clear" w:color="auto" w:fill="FFE3D7"/>
            <w:tcMar>
              <w:top w:w="40" w:type="dxa"/>
              <w:left w:w="40" w:type="dxa"/>
              <w:bottom w:w="40" w:type="dxa"/>
              <w:right w:w="40" w:type="dxa"/>
            </w:tcMar>
          </w:tcPr>
          <w:p w14:paraId="0C421E3C" w14:textId="34AA2C90" w:rsidR="00D376F0" w:rsidRPr="00D74FF3" w:rsidRDefault="00D376F0" w:rsidP="00D424AA">
            <w:pPr>
              <w:rPr>
                <w:rFonts w:cs="Times New Roman"/>
                <w:bCs/>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b/>
                <w:bCs/>
                <w:i/>
                <w:color w:val="000000" w:themeColor="text1"/>
                <w:sz w:val="16"/>
                <w:szCs w:val="16"/>
                <w:lang w:val="en-GB"/>
              </w:rPr>
              <w:t>:</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rease </w:t>
            </w:r>
            <w:r w:rsidRPr="00D424AA">
              <w:rPr>
                <w:rFonts w:cs="Times New Roman"/>
                <w:bCs/>
                <w:color w:val="000000" w:themeColor="text1"/>
                <w:sz w:val="16"/>
                <w:szCs w:val="16"/>
                <w:lang w:val="en-GB"/>
              </w:rPr>
              <w:t>in drought duration</w:t>
            </w:r>
            <w:ins w:id="8375" w:author="Robin Matthews" w:date="2021-07-14T19:20:00Z">
              <w:r w:rsidR="005E55BE">
                <w:rPr>
                  <w:rFonts w:cs="Times New Roman"/>
                  <w:bCs/>
                  <w:color w:val="000000" w:themeColor="text1"/>
                  <w:sz w:val="16"/>
                  <w:szCs w:val="16"/>
                  <w:lang w:val="en-GB"/>
                </w:rPr>
                <w:t xml:space="preserve"> </w:t>
              </w:r>
            </w:ins>
            <w:commentRangeStart w:id="8376"/>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Spinoni et al., 2020)", "manualFormatting" : "(L. Xu et al., 2019; Spinoni et al., 2020)", "plainTextFormattedCitation" : "(Xu et al., 2019a; Spinoni et al., 2020)", "previouslyFormattedCitation" : "(Xu et al., 2019a;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w:t>
            </w:r>
            <w:del w:id="8377" w:author="Robin Matthews" w:date="2021-07-14T12:34:00Z">
              <w:r w:rsidR="00A26296" w:rsidDel="00FC4A87">
                <w:rPr>
                  <w:rFonts w:cs="Times New Roman"/>
                  <w:bCs/>
                  <w:noProof/>
                  <w:color w:val="000000" w:themeColor="text1"/>
                  <w:sz w:val="16"/>
                  <w:szCs w:val="16"/>
                </w:rPr>
                <w:delText>Xu et al., 2019a</w:delText>
              </w:r>
            </w:del>
            <w:ins w:id="8378" w:author="Robin Matthews" w:date="2021-07-14T12:34: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Spinoni et al., 2020)</w:t>
            </w:r>
            <w:r w:rsidRPr="00D424AA">
              <w:rPr>
                <w:rFonts w:cs="Times New Roman"/>
                <w:bCs/>
                <w:color w:val="000000" w:themeColor="text1"/>
                <w:sz w:val="16"/>
                <w:szCs w:val="16"/>
                <w:lang w:val="en-GB"/>
              </w:rPr>
              <w:fldChar w:fldCharType="end"/>
            </w:r>
            <w:commentRangeEnd w:id="8376"/>
            <w:r w:rsidR="00A26296">
              <w:rPr>
                <w:rStyle w:val="Marquedecommentaire"/>
              </w:rPr>
              <w:commentReference w:id="8376"/>
            </w:r>
            <w:r w:rsidRPr="00D74FF3">
              <w:rPr>
                <w:rFonts w:cs="Times New Roman"/>
                <w:bCs/>
                <w:color w:val="000000" w:themeColor="text1"/>
                <w:sz w:val="16"/>
                <w:szCs w:val="16"/>
              </w:rPr>
              <w:t>(Chapter 11 Supplementary Material (11.SM)).</w:t>
            </w:r>
          </w:p>
          <w:p w14:paraId="5F8E976C" w14:textId="77777777" w:rsidR="00D376F0" w:rsidRPr="00D74FF3" w:rsidRDefault="00D376F0" w:rsidP="00D424AA">
            <w:pPr>
              <w:rPr>
                <w:rFonts w:cs="Times New Roman"/>
                <w:bCs/>
                <w:color w:val="000000" w:themeColor="text1"/>
                <w:sz w:val="16"/>
                <w:szCs w:val="16"/>
              </w:rPr>
            </w:pPr>
          </w:p>
          <w:commentRangeStart w:id="8379"/>
          <w:p w14:paraId="7C53E9D7" w14:textId="5A34E59D" w:rsidR="00D376F0" w:rsidRPr="00D424AA" w:rsidRDefault="00D376F0" w:rsidP="00D424AA">
            <w:pPr>
              <w:rPr>
                <w:rFonts w:cs="Times New Roman"/>
                <w:bCs/>
                <w:color w:val="000000" w:themeColor="text1"/>
                <w:sz w:val="16"/>
                <w:szCs w:val="16"/>
                <w:lang w:val="en-GB"/>
              </w:rPr>
            </w:pPr>
            <w:r w:rsidRPr="00D424AA">
              <w:rPr>
                <w:rFonts w:cs="Times New Roman"/>
                <w:bCs/>
                <w:color w:val="000000" w:themeColor="text1"/>
                <w:sz w:val="16"/>
                <w:szCs w:val="16"/>
                <w:lang w:val="en-GB"/>
              </w:rPr>
              <w:fldChar w:fldCharType="begin" w:fldLock="1"/>
            </w:r>
            <w:ins w:id="8380" w:author="Robin Matthews" w:date="2021-07-14T19:20:00Z">
              <w:r w:rsidR="005E55BE">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8381" w:author="Robin Matthews" w:date="2021-07-14T19:20:00Z">
              <w:r w:rsidR="00FF6231" w:rsidDel="005E55BE">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Xu et al. (2019)",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del w:id="8382" w:author="Robin Matthews" w:date="2021-07-14T19:20:00Z">
              <w:r w:rsidR="00A26296" w:rsidDel="005E55BE">
                <w:rPr>
                  <w:rFonts w:cs="Times New Roman"/>
                  <w:bCs/>
                  <w:noProof/>
                  <w:color w:val="000000" w:themeColor="text1"/>
                  <w:sz w:val="16"/>
                  <w:szCs w:val="16"/>
                  <w:lang w:val="en-GB"/>
                </w:rPr>
                <w:delText>X</w:delText>
              </w:r>
            </w:del>
            <w:ins w:id="8383" w:author="Robin Matthews" w:date="2021-07-14T19:20:00Z">
              <w:r w:rsidR="005E55BE">
                <w:rPr>
                  <w:rFonts w:cs="Times New Roman"/>
                  <w:bCs/>
                  <w:noProof/>
                  <w:color w:val="000000" w:themeColor="text1"/>
                  <w:sz w:val="16"/>
                  <w:szCs w:val="16"/>
                  <w:lang w:val="en-GB"/>
                </w:rPr>
                <w:t>L. X</w:t>
              </w:r>
            </w:ins>
            <w:r w:rsidR="00A26296">
              <w:rPr>
                <w:rFonts w:cs="Times New Roman"/>
                <w:bCs/>
                <w:noProof/>
                <w:color w:val="000000" w:themeColor="text1"/>
                <w:sz w:val="16"/>
                <w:szCs w:val="16"/>
                <w:lang w:val="en-GB"/>
              </w:rPr>
              <w:t>u et al. (2019)</w:t>
            </w:r>
            <w:r w:rsidRPr="00D424AA">
              <w:rPr>
                <w:rFonts w:cs="Times New Roman"/>
                <w:bCs/>
                <w:color w:val="000000" w:themeColor="text1"/>
                <w:sz w:val="16"/>
                <w:szCs w:val="16"/>
                <w:lang w:val="en-GB"/>
              </w:rPr>
              <w:fldChar w:fldCharType="end"/>
            </w:r>
            <w:commentRangeEnd w:id="8379"/>
            <w:r w:rsidR="00A26296">
              <w:rPr>
                <w:rStyle w:val="Marquedecommentaire"/>
              </w:rPr>
              <w:commentReference w:id="8379"/>
            </w:r>
            <w:r w:rsidRPr="00841A35">
              <w:rPr>
                <w:rFonts w:cs="Times New Roman"/>
                <w:bCs/>
                <w:color w:val="000000" w:themeColor="text1"/>
                <w:sz w:val="16"/>
                <w:szCs w:val="16"/>
                <w:lang w:val="en-GB"/>
              </w:rPr>
              <w:t>: Strong drying signal for meteorological drought duration using SPI at 2°C compared to recent past.</w:t>
            </w:r>
          </w:p>
          <w:p w14:paraId="3A3ED49E" w14:textId="77777777" w:rsidR="00D376F0" w:rsidRPr="00D424AA" w:rsidRDefault="00D376F0" w:rsidP="00D424AA">
            <w:pPr>
              <w:rPr>
                <w:rFonts w:cs="Times New Roman"/>
                <w:bCs/>
                <w:color w:val="000000" w:themeColor="text1"/>
                <w:sz w:val="16"/>
                <w:szCs w:val="16"/>
                <w:lang w:val="en-GB"/>
              </w:rPr>
            </w:pPr>
          </w:p>
          <w:p w14:paraId="176F8073" w14:textId="2E21B24C" w:rsidR="00D376F0" w:rsidRPr="00D424AA" w:rsidRDefault="00D376F0" w:rsidP="00D424AA">
            <w:pPr>
              <w:rPr>
                <w:rFonts w:cs="Times New Roman"/>
                <w:color w:val="000000" w:themeColor="text1"/>
                <w:sz w:val="16"/>
                <w:szCs w:val="16"/>
                <w:lang w:val="en-GB"/>
              </w:rPr>
            </w:pP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mendeley" : { "formattedCitation" : "(Spinoni et al., 2020)", "manualFormatting" : "Spinoni et al. (2020)", "plainTextFormattedCitation" : "(Spinoni et al., 2020)", "previouslyFormattedCitation" :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for RCP4.5 compared to recent past: SPI-based drying trends in CORDEX GCMs, but inconsistent sign</w:t>
            </w:r>
            <w:r w:rsidRPr="00D424AA">
              <w:rPr>
                <w:rFonts w:cs="Times New Roman"/>
                <w:bCs/>
                <w:color w:val="000000" w:themeColor="text1"/>
                <w:sz w:val="16"/>
                <w:szCs w:val="16"/>
                <w:lang w:val="en-GB"/>
              </w:rPr>
              <w:t xml:space="preserve">als in CORDEX RCMs. </w:t>
            </w:r>
          </w:p>
        </w:tc>
        <w:tc>
          <w:tcPr>
            <w:tcW w:w="2749" w:type="dxa"/>
            <w:shd w:val="clear" w:color="auto" w:fill="FFB9A0"/>
            <w:tcMar>
              <w:top w:w="40" w:type="dxa"/>
              <w:left w:w="40" w:type="dxa"/>
              <w:bottom w:w="40" w:type="dxa"/>
              <w:right w:w="40" w:type="dxa"/>
            </w:tcMar>
          </w:tcPr>
          <w:p w14:paraId="2B9F8775" w14:textId="1C60A758"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High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 xml:space="preserve"> in meteorological drought severity in the majority of model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7/s40333-016-0022-y", "ISSN" : "1674-6767", "author" : [ { "dropping-particle" : "", "family" : "Escalante-Sandoval", "given" : "Carlos", "non-dropping-particle" : "", "parse-names" : false, "suffix" : "" }, { "dropping-particle" : "", "family" : "Nu\u00f1ez-Garcia", "given" : "Pedro", "non-dropping-particle" : "", "parse-names" : false, "suffix" : "" } ], "container-title" : "Journal of Arid Land", "id" : "ITEM-3", "issue" : "1", "issued" : { "date-parts" : [ [ "2017", "2", "24" ] ] }, "page" : "65-75", "title" : "Meteorological drought features in northern and northwestern parts of Mexico under different climate change scenarios", "translator" : [ { "dropping-particle" : "", "family" : "S657", "given" : "", "non-dropping-particle" : "", "parse-names" : false, "suffix" : "" } ], "type" : "article-journal", "volume" : "9" }, "uris" : [ "http://www.mendeley.com/documents/?uuid=de1fccfd-2a4c-405e-a06b-bab3c7d1af20" ] }, { "id" : "ITEM-4",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4",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Touma et al., 2015; Escalante-Sandoval and Nu\u00f1ez-Garcia, 2017; Spinoni et al., 2020)", "plainTextFormattedCitation" : "(Sillmann et al., 2013b; Touma et al., 2015; Escalante-Sandoval and Nu\u00f1ez-Garcia, 2017; Spinoni et al., 2020)", "previouslyFormattedCitation" : "(Sillmann et al., 2013b; Touma et al., 2015; Escalante-Sandoval and Nu\u00f1ez-Garcia, 2017;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illmann et al., 2013b; Touma et al., 2015; Escalante-Sandoval and Nuñez-Garcia, 2017;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p w14:paraId="221C5884" w14:textId="77777777" w:rsidR="00D376F0" w:rsidRPr="00D424AA" w:rsidRDefault="00D376F0" w:rsidP="00D424AA">
            <w:pPr>
              <w:rPr>
                <w:rFonts w:cs="Times New Roman"/>
                <w:color w:val="000000" w:themeColor="text1"/>
                <w:sz w:val="16"/>
                <w:szCs w:val="16"/>
                <w:lang w:val="en-GB"/>
              </w:rPr>
            </w:pPr>
          </w:p>
          <w:p w14:paraId="347C7E98" w14:textId="77777777" w:rsidR="00D376F0" w:rsidRPr="00D424AA" w:rsidRDefault="00D376F0" w:rsidP="00D424AA">
            <w:pPr>
              <w:rPr>
                <w:rFonts w:cs="Times New Roman"/>
                <w:color w:val="000000" w:themeColor="text1"/>
                <w:sz w:val="16"/>
                <w:szCs w:val="16"/>
                <w:lang w:val="en-GB"/>
              </w:rPr>
            </w:pPr>
          </w:p>
        </w:tc>
      </w:tr>
      <w:tr w:rsidR="00D376F0" w:rsidRPr="00D424AA" w14:paraId="0172DADF" w14:textId="77777777" w:rsidTr="00723657">
        <w:trPr>
          <w:trHeight w:val="536"/>
        </w:trPr>
        <w:tc>
          <w:tcPr>
            <w:tcW w:w="846" w:type="dxa"/>
            <w:vMerge/>
          </w:tcPr>
          <w:p w14:paraId="60D105F3" w14:textId="77777777" w:rsidR="00D376F0" w:rsidRPr="00D424AA" w:rsidRDefault="00D376F0" w:rsidP="00D424AA">
            <w:pPr>
              <w:rPr>
                <w:rFonts w:cs="Times New Roman"/>
                <w:color w:val="000000" w:themeColor="text1"/>
                <w:sz w:val="16"/>
                <w:szCs w:val="16"/>
                <w:lang w:val="en-GB"/>
              </w:rPr>
            </w:pPr>
          </w:p>
        </w:tc>
        <w:tc>
          <w:tcPr>
            <w:tcW w:w="709" w:type="dxa"/>
          </w:tcPr>
          <w:p w14:paraId="4DDE1AF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5CBD277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126" w:type="dxa"/>
            <w:shd w:val="clear" w:color="auto" w:fill="E1ECF8"/>
          </w:tcPr>
          <w:p w14:paraId="5FA08AE6" w14:textId="68CE1A2C" w:rsidR="00D376F0" w:rsidRPr="006A2665" w:rsidRDefault="00D376F0" w:rsidP="00D424AA">
            <w:pPr>
              <w:rPr>
                <w:rFonts w:cs="Times New Roman"/>
                <w:bCs/>
                <w:color w:val="000000" w:themeColor="text1"/>
                <w:sz w:val="16"/>
                <w:szCs w:val="16"/>
                <w:lang w:val="en-GB"/>
              </w:rPr>
            </w:pPr>
            <w:r w:rsidRPr="00D424AA">
              <w:rPr>
                <w:rFonts w:cs="Times New Roman"/>
                <w:b/>
                <w:i/>
                <w:color w:val="000000" w:themeColor="text1"/>
                <w:sz w:val="16"/>
                <w:szCs w:val="16"/>
                <w:lang w:val="en-GB"/>
              </w:rPr>
              <w:t>Low evidence</w:t>
            </w:r>
            <w:r w:rsidRPr="00D424AA">
              <w:rPr>
                <w:rFonts w:cs="Times New Roman"/>
                <w:color w:val="000000" w:themeColor="text1"/>
                <w:sz w:val="16"/>
                <w:szCs w:val="16"/>
                <w:lang w:val="en-GB"/>
              </w:rPr>
              <w:t xml:space="preserve">: No signal in the duration and severity of droughts based on soil moisture, PDSI and SPEI and conflicting trend depending of the subregion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Spinoni et al., 2019; Padr\u00f3n et al., 2020)", "plainTextFormattedCitation" : "(Greve et al., 2014; Dai and Zhao, 2017; Spinoni et al., 2019; Padr\u00f3n et al., 2020)", "previouslyFormattedCitation" : "(Greve et al., 2014;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Dai and Zhao, 2017; Spinoni et al., 2019; Padrón et al., 2020)</w:t>
            </w:r>
            <w:r w:rsidRPr="00D424AA">
              <w:rPr>
                <w:rFonts w:cs="Times New Roman"/>
                <w:bCs/>
                <w:color w:val="000000" w:themeColor="text1"/>
                <w:sz w:val="16"/>
                <w:szCs w:val="16"/>
                <w:lang w:val="en-GB"/>
              </w:rPr>
              <w:fldChar w:fldCharType="end"/>
            </w:r>
          </w:p>
        </w:tc>
        <w:tc>
          <w:tcPr>
            <w:tcW w:w="1843" w:type="dxa"/>
            <w:shd w:val="clear" w:color="auto" w:fill="D9D9D9" w:themeFill="background1" w:themeFillShade="D9"/>
          </w:tcPr>
          <w:p w14:paraId="2CFD8501" w14:textId="77777777" w:rsidR="00D376F0" w:rsidRPr="006A2665" w:rsidRDefault="00D376F0" w:rsidP="00841A35">
            <w:pPr>
              <w:rPr>
                <w:rFonts w:cs="Times New Roman"/>
                <w:bCs/>
                <w:color w:val="000000" w:themeColor="text1"/>
                <w:sz w:val="16"/>
                <w:szCs w:val="16"/>
                <w:lang w:val="en-GB"/>
              </w:rPr>
            </w:pPr>
            <w:r w:rsidRPr="006A2665">
              <w:rPr>
                <w:rFonts w:cs="Times New Roman"/>
                <w:b/>
                <w:bCs/>
                <w:i/>
                <w:iCs/>
                <w:color w:val="000000" w:themeColor="text1"/>
                <w:sz w:val="16"/>
                <w:szCs w:val="16"/>
                <w:shd w:val="clear" w:color="auto" w:fill="D9D9D9" w:themeFill="background1" w:themeFillShade="D9"/>
                <w:lang w:val="en-GB"/>
              </w:rPr>
              <w:t>Low confidence:</w:t>
            </w:r>
            <w:r w:rsidRPr="006A2665">
              <w:rPr>
                <w:rFonts w:cs="Times New Roman"/>
                <w:color w:val="000000" w:themeColor="text1"/>
                <w:sz w:val="16"/>
                <w:szCs w:val="16"/>
                <w:shd w:val="clear" w:color="auto" w:fill="D9D9D9" w:themeFill="background1" w:themeFillShade="D9"/>
                <w:lang w:val="en-GB"/>
              </w:rPr>
              <w:t xml:space="preserve"> </w:t>
            </w:r>
            <w:r w:rsidRPr="006A2665">
              <w:rPr>
                <w:rFonts w:cs="Times New Roman"/>
                <w:b/>
                <w:bCs/>
                <w:color w:val="000000" w:themeColor="text1"/>
                <w:sz w:val="16"/>
                <w:szCs w:val="16"/>
                <w:shd w:val="clear" w:color="auto" w:fill="D9D9D9" w:themeFill="background1" w:themeFillShade="D9"/>
                <w:lang w:val="en-GB"/>
              </w:rPr>
              <w:t>Limited evidence</w:t>
            </w:r>
            <w:r w:rsidRPr="006A2665">
              <w:rPr>
                <w:rFonts w:cs="Times New Roman"/>
                <w:color w:val="000000" w:themeColor="text1"/>
                <w:sz w:val="16"/>
                <w:szCs w:val="16"/>
                <w:shd w:val="clear" w:color="auto" w:fill="D9D9D9" w:themeFill="background1" w:themeFillShade="D9"/>
                <w:lang w:val="en-GB"/>
              </w:rPr>
              <w:t xml:space="preserve">  </w:t>
            </w:r>
          </w:p>
        </w:tc>
        <w:tc>
          <w:tcPr>
            <w:tcW w:w="2126" w:type="dxa"/>
            <w:shd w:val="clear" w:color="auto" w:fill="D9D9D9" w:themeFill="background1" w:themeFillShade="D9"/>
            <w:tcMar>
              <w:top w:w="40" w:type="dxa"/>
              <w:left w:w="40" w:type="dxa"/>
              <w:bottom w:w="40" w:type="dxa"/>
              <w:right w:w="40" w:type="dxa"/>
            </w:tcMar>
          </w:tcPr>
          <w:p w14:paraId="14E43CFA" w14:textId="4E17AB1B" w:rsidR="00D376F0" w:rsidRPr="00D424AA" w:rsidRDefault="00D376F0" w:rsidP="00D424AA">
            <w:pPr>
              <w:rPr>
                <w:rFonts w:cs="Times New Roman"/>
                <w:bCs/>
                <w:color w:val="000000" w:themeColor="text1"/>
                <w:sz w:val="16"/>
                <w:szCs w:val="16"/>
                <w:lang w:val="en-GB"/>
              </w:rPr>
            </w:pPr>
            <w:r w:rsidRPr="006A2665">
              <w:rPr>
                <w:rFonts w:cs="Times New Roman"/>
                <w:b/>
                <w:i/>
                <w:iCs/>
                <w:color w:val="000000" w:themeColor="text1"/>
                <w:sz w:val="16"/>
                <w:szCs w:val="16"/>
                <w:lang w:val="en-GB"/>
              </w:rPr>
              <w:t>Low evidence:</w:t>
            </w:r>
            <w:r w:rsidRPr="006A2665">
              <w:rPr>
                <w:rFonts w:cs="Times New Roman"/>
                <w:bCs/>
                <w:color w:val="000000" w:themeColor="text1"/>
                <w:sz w:val="16"/>
                <w:szCs w:val="16"/>
                <w:lang w:val="en-GB"/>
              </w:rPr>
              <w:t xml:space="preserve"> </w:t>
            </w:r>
            <w:r w:rsidRPr="006A2665">
              <w:rPr>
                <w:rFonts w:cs="Times New Roman"/>
                <w:b/>
                <w:color w:val="000000" w:themeColor="text1"/>
                <w:sz w:val="16"/>
                <w:szCs w:val="16"/>
                <w:lang w:val="en-GB"/>
              </w:rPr>
              <w:t>Mixed signal</w:t>
            </w:r>
            <w:r w:rsidRPr="006A2665">
              <w:rPr>
                <w:rFonts w:cs="Times New Roman"/>
                <w:bCs/>
                <w:color w:val="000000" w:themeColor="text1"/>
                <w:sz w:val="16"/>
                <w:szCs w:val="16"/>
                <w:lang w:val="en-GB"/>
              </w:rPr>
              <w:t xml:space="preserve"> between </w:t>
            </w:r>
            <w:r w:rsidRPr="00D424AA">
              <w:rPr>
                <w:rFonts w:cs="Times New Roman"/>
                <w:bCs/>
                <w:color w:val="000000" w:themeColor="text1"/>
                <w:sz w:val="16"/>
                <w:szCs w:val="16"/>
                <w:lang w:val="en-GB"/>
              </w:rPr>
              <w:t xml:space="preserve">the different drought metrics including total column soil moisture, (Chapter 11 Supplementary Material (11.SM)), surface soil moisture </w:t>
            </w:r>
            <w:commentRangeStart w:id="8384"/>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385" w:author="Robin Matthews" w:date="2021-07-14T12:34:00Z">
              <w:r w:rsidR="00A26296" w:rsidDel="00FC4A87">
                <w:rPr>
                  <w:rFonts w:cs="Times New Roman"/>
                  <w:bCs/>
                  <w:noProof/>
                  <w:color w:val="000000" w:themeColor="text1"/>
                  <w:sz w:val="16"/>
                  <w:szCs w:val="16"/>
                  <w:lang w:val="en-GB"/>
                </w:rPr>
                <w:delText>Xu et al., 2019a</w:delText>
              </w:r>
            </w:del>
            <w:ins w:id="8386" w:author="Robin Matthews" w:date="2021-07-14T12:34: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384"/>
            <w:r w:rsidR="00A26296">
              <w:rPr>
                <w:rStyle w:val="Marquedecommentaire"/>
              </w:rPr>
              <w:commentReference w:id="8384"/>
            </w:r>
            <w:r w:rsidRPr="00841A35">
              <w:rPr>
                <w:rFonts w:cs="Times New Roman"/>
                <w:bCs/>
                <w:color w:val="000000" w:themeColor="text1"/>
                <w:sz w:val="16"/>
                <w:szCs w:val="16"/>
                <w:lang w:val="en-GB"/>
              </w:rPr>
              <w:t xml:space="preserve"> and a weak drying by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551" w:type="dxa"/>
            <w:shd w:val="clear" w:color="auto" w:fill="FFE5D8"/>
            <w:tcMar>
              <w:top w:w="40" w:type="dxa"/>
              <w:left w:w="40" w:type="dxa"/>
              <w:bottom w:w="40" w:type="dxa"/>
              <w:right w:w="40" w:type="dxa"/>
            </w:tcMar>
          </w:tcPr>
          <w:p w14:paraId="1303EC7C" w14:textId="1EE9FDDE"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of drought severity. This is consistent between the different drought metrics including total column soil moisture, (Chapter 11 Supplementary Material (11.SM)), surface soil moisture </w:t>
            </w:r>
            <w:commentRangeStart w:id="8387"/>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388" w:author="Robin Matthews" w:date="2021-07-14T12:34:00Z">
              <w:r w:rsidR="00A26296" w:rsidDel="00FC4A87">
                <w:rPr>
                  <w:rFonts w:cs="Times New Roman"/>
                  <w:bCs/>
                  <w:noProof/>
                  <w:color w:val="000000" w:themeColor="text1"/>
                  <w:sz w:val="16"/>
                  <w:szCs w:val="16"/>
                  <w:lang w:val="en-GB"/>
                </w:rPr>
                <w:delText>Xu et al., 2019a</w:delText>
              </w:r>
            </w:del>
            <w:ins w:id="8389" w:author="Robin Matthews" w:date="2021-07-14T12:34: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387"/>
            <w:r w:rsidR="00A26296">
              <w:rPr>
                <w:rStyle w:val="Marquedecommentaire"/>
              </w:rPr>
              <w:commentReference w:id="8387"/>
            </w:r>
            <w:r w:rsidRPr="00841A35">
              <w:rPr>
                <w:rFonts w:cs="Times New Roman"/>
                <w:bCs/>
                <w:color w:val="000000" w:themeColor="text1"/>
                <w:sz w:val="16"/>
                <w:szCs w:val="16"/>
                <w:lang w:val="en-GB"/>
              </w:rPr>
              <w:t xml:space="preserve">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749" w:type="dxa"/>
            <w:shd w:val="clear" w:color="auto" w:fill="FD9592"/>
            <w:tcMar>
              <w:top w:w="40" w:type="dxa"/>
              <w:left w:w="40" w:type="dxa"/>
              <w:bottom w:w="40" w:type="dxa"/>
              <w:right w:w="40" w:type="dxa"/>
            </w:tcMar>
          </w:tcPr>
          <w:p w14:paraId="1894043A" w14:textId="3272AD09"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 xml:space="preserve">Likely: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of drought severity. This is consistent between the different drought metrics including total column soil moisture, (Chapter 11 Supplementary Material (11.SM)), surface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1",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Lu et al., 2019)", "plainTextFormattedCitation" : "(Dai et al., 2018; Lu et al., 2019)", "previouslyFormattedCitation" : "(Dai et al., 2018; Lu et al., 2019)"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8390"/>
            <w:r w:rsidRPr="00D424AA">
              <w:rPr>
                <w:rFonts w:cs="Times New Roman"/>
                <w:bCs/>
                <w:color w:val="000000" w:themeColor="text1"/>
                <w:sz w:val="16"/>
                <w:szCs w:val="16"/>
                <w:lang w:val="en-GB"/>
              </w:rPr>
              <w:fldChar w:fldCharType="begin" w:fldLock="1"/>
            </w:r>
            <w:ins w:id="8391" w:author="Robin Matthews" w:date="2021-07-14T19:20:00Z">
              <w:r w:rsidR="00076872">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8392" w:author="Robin Matthews" w:date="2021-07-14T19:20:00Z">
              <w:r w:rsidR="003B3493" w:rsidDel="00076872">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del w:id="8393" w:author="Robin Matthews" w:date="2021-07-14T19:20:00Z">
              <w:r w:rsidR="00A26296" w:rsidDel="00076872">
                <w:rPr>
                  <w:rFonts w:cs="Times New Roman"/>
                  <w:bCs/>
                  <w:noProof/>
                  <w:color w:val="000000" w:themeColor="text1"/>
                  <w:sz w:val="16"/>
                  <w:szCs w:val="16"/>
                  <w:lang w:val="en-GB"/>
                </w:rPr>
                <w:delText>a</w:delText>
              </w:r>
            </w:del>
            <w:ins w:id="8394" w:author="Robin Matthews" w:date="2021-07-14T19:20:00Z">
              <w:r w:rsidR="00076872">
                <w:rPr>
                  <w:rFonts w:cs="Times New Roman"/>
                  <w:bCs/>
                  <w:noProof/>
                  <w:color w:val="000000" w:themeColor="text1"/>
                  <w:sz w:val="16"/>
                  <w:szCs w:val="16"/>
                  <w:lang w:val="en-GB"/>
                </w:rPr>
                <w:t>c</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390"/>
            <w:r w:rsidR="00A26296">
              <w:rPr>
                <w:rStyle w:val="Marquedecommentaire"/>
              </w:rPr>
              <w:commentReference w:id="8390"/>
            </w:r>
            <w:r w:rsidRPr="00841A35">
              <w:rPr>
                <w:rFonts w:cs="Times New Roman"/>
                <w:bCs/>
                <w:color w:val="000000" w:themeColor="text1"/>
                <w:sz w:val="16"/>
                <w:szCs w:val="16"/>
                <w:lang w:val="en-GB"/>
              </w:rPr>
              <w:t>.</w:t>
            </w:r>
          </w:p>
        </w:tc>
      </w:tr>
      <w:tr w:rsidR="00D376F0" w:rsidRPr="00D424AA" w14:paraId="5A887207" w14:textId="77777777" w:rsidTr="00723657">
        <w:trPr>
          <w:trHeight w:val="536"/>
        </w:trPr>
        <w:tc>
          <w:tcPr>
            <w:tcW w:w="846" w:type="dxa"/>
            <w:vMerge/>
          </w:tcPr>
          <w:p w14:paraId="2E436086" w14:textId="77777777" w:rsidR="00D376F0" w:rsidRPr="00D424AA" w:rsidRDefault="00D376F0" w:rsidP="00D424AA">
            <w:pPr>
              <w:rPr>
                <w:rFonts w:cs="Times New Roman"/>
                <w:color w:val="000000" w:themeColor="text1"/>
                <w:sz w:val="16"/>
                <w:szCs w:val="16"/>
                <w:lang w:val="en-GB"/>
              </w:rPr>
            </w:pPr>
          </w:p>
        </w:tc>
        <w:tc>
          <w:tcPr>
            <w:tcW w:w="709" w:type="dxa"/>
          </w:tcPr>
          <w:p w14:paraId="69DAC16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126" w:type="dxa"/>
            <w:tcBorders>
              <w:bottom w:val="single" w:sz="4" w:space="0" w:color="auto"/>
            </w:tcBorders>
            <w:shd w:val="clear" w:color="auto" w:fill="D9D9D9" w:themeFill="background1" w:themeFillShade="D9"/>
          </w:tcPr>
          <w:p w14:paraId="083A9820"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p>
        </w:tc>
        <w:tc>
          <w:tcPr>
            <w:tcW w:w="1843" w:type="dxa"/>
            <w:tcBorders>
              <w:bottom w:val="single" w:sz="4" w:space="0" w:color="auto"/>
            </w:tcBorders>
            <w:shd w:val="clear" w:color="auto" w:fill="D9D9D9" w:themeFill="background1" w:themeFillShade="D9"/>
          </w:tcPr>
          <w:p w14:paraId="4AEABD9F"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126" w:type="dxa"/>
            <w:tcBorders>
              <w:bottom w:val="single" w:sz="4" w:space="0" w:color="auto"/>
            </w:tcBorders>
            <w:shd w:val="clear" w:color="auto" w:fill="D9D9D9" w:themeFill="background1" w:themeFillShade="D9"/>
            <w:tcMar>
              <w:top w:w="40" w:type="dxa"/>
              <w:left w:w="40" w:type="dxa"/>
              <w:bottom w:w="40" w:type="dxa"/>
              <w:right w:w="40" w:type="dxa"/>
            </w:tcMar>
          </w:tcPr>
          <w:p w14:paraId="2A7946DE" w14:textId="37595A34"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One study shows inconsistent trends</w:t>
            </w:r>
            <w:ins w:id="8395" w:author="Robin Matthews" w:date="2021-07-15T12:35:00Z">
              <w:r w:rsidR="0074094D">
                <w:rPr>
                  <w:rFonts w:cs="Times New Roman"/>
                  <w:bCs/>
                  <w:color w:val="000000" w:themeColor="text1"/>
                  <w:sz w:val="16"/>
                  <w:szCs w:val="16"/>
                  <w:lang w:val="en-GB"/>
                </w:rPr>
                <w:t xml:space="preserve"> </w:t>
              </w:r>
            </w:ins>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551" w:type="dxa"/>
            <w:shd w:val="clear" w:color="auto" w:fill="D9D9D9" w:themeFill="background1" w:themeFillShade="D9"/>
            <w:tcMar>
              <w:top w:w="40" w:type="dxa"/>
              <w:left w:w="40" w:type="dxa"/>
              <w:bottom w:w="40" w:type="dxa"/>
              <w:right w:w="40" w:type="dxa"/>
            </w:tcMar>
          </w:tcPr>
          <w:p w14:paraId="09A07EC7" w14:textId="69793583" w:rsidR="00D376F0" w:rsidRPr="006A266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sidDel="00D90E67">
              <w:rPr>
                <w:rFonts w:cs="Times New Roman"/>
                <w:bCs/>
                <w:iCs/>
                <w:color w:val="000000" w:themeColor="text1"/>
                <w:sz w:val="16"/>
                <w:szCs w:val="16"/>
                <w:lang w:val="en-GB"/>
              </w:rPr>
              <w:t xml:space="preserve"> </w:t>
            </w:r>
            <w:r w:rsidRPr="00D424AA">
              <w:rPr>
                <w:rFonts w:cs="Times New Roman"/>
                <w:color w:val="000000" w:themeColor="text1"/>
                <w:sz w:val="16"/>
                <w:szCs w:val="16"/>
                <w:lang w:val="en-GB"/>
              </w:rPr>
              <w:t xml:space="preserve">. Inconsistent trends in available studies </w:t>
            </w:r>
            <w:commentRangeStart w:id="8396"/>
            <w:r w:rsidRPr="00D424AA">
              <w:rPr>
                <w:rFonts w:cs="Times New Roman"/>
                <w:color w:val="000000" w:themeColor="text1"/>
                <w:sz w:val="16"/>
                <w:szCs w:val="16"/>
                <w:lang w:val="en-GB"/>
              </w:rPr>
              <w:fldChar w:fldCharType="begin" w:fldLock="1"/>
            </w:r>
            <w:ins w:id="8397" w:author="Robin Matthews" w:date="2021-07-14T19:21:00Z">
              <w:r w:rsidR="00076872">
                <w:rPr>
                  <w:rFonts w:cs="Times New Roman"/>
                  <w:color w:val="000000" w:themeColor="text1"/>
                  <w:sz w:val="16"/>
                  <w:szCs w:val="16"/>
                  <w:lang w:val="en-GB"/>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8398" w:author="Robin Matthews" w:date="2021-07-14T19:21:00Z">
              <w:r w:rsidR="00FF6231" w:rsidDel="00076872">
                <w:rPr>
                  <w:rFonts w:cs="Times New Roman"/>
                  <w:color w:val="000000" w:themeColor="text1"/>
                  <w:sz w:val="16"/>
                  <w:szCs w:val="16"/>
                  <w:lang w:val="en-GB"/>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Cook et al., 2020; </w:t>
            </w:r>
            <w:ins w:id="8399" w:author="Robin Matthews" w:date="2021-07-14T19:21:00Z">
              <w:r w:rsidR="00076872">
                <w:rPr>
                  <w:rFonts w:cs="Times New Roman"/>
                  <w:noProof/>
                  <w:color w:val="000000" w:themeColor="text1"/>
                  <w:sz w:val="16"/>
                  <w:szCs w:val="16"/>
                  <w:lang w:val="en-GB"/>
                </w:rPr>
                <w:t xml:space="preserve">R. </w:t>
              </w:r>
            </w:ins>
            <w:r w:rsidR="00A26296">
              <w:rPr>
                <w:rFonts w:cs="Times New Roman"/>
                <w:noProof/>
                <w:color w:val="000000" w:themeColor="text1"/>
                <w:sz w:val="16"/>
                <w:szCs w:val="16"/>
                <w:lang w:val="en-GB"/>
              </w:rPr>
              <w:t>Zhai et al., 2020</w:t>
            </w:r>
            <w:del w:id="8400" w:author="Robin Matthews" w:date="2021-07-14T19:21:00Z">
              <w:r w:rsidR="00A26296" w:rsidDel="00076872">
                <w:rPr>
                  <w:rFonts w:cs="Times New Roman"/>
                  <w:noProof/>
                  <w:color w:val="000000" w:themeColor="text1"/>
                  <w:sz w:val="16"/>
                  <w:szCs w:val="16"/>
                  <w:lang w:val="en-GB"/>
                </w:rPr>
                <w:delText>b</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396"/>
            <w:r w:rsidR="00A26296">
              <w:rPr>
                <w:rStyle w:val="Marquedecommentaire"/>
              </w:rPr>
              <w:commentReference w:id="8396"/>
            </w:r>
          </w:p>
        </w:tc>
        <w:tc>
          <w:tcPr>
            <w:tcW w:w="2749" w:type="dxa"/>
            <w:shd w:val="clear" w:color="auto" w:fill="D9D9D9" w:themeFill="background1" w:themeFillShade="D9"/>
            <w:tcMar>
              <w:top w:w="40" w:type="dxa"/>
              <w:left w:w="40" w:type="dxa"/>
              <w:bottom w:w="40" w:type="dxa"/>
              <w:right w:w="40" w:type="dxa"/>
            </w:tcMar>
          </w:tcPr>
          <w:p w14:paraId="6D2C60BF" w14:textId="61901934" w:rsidR="00D376F0" w:rsidRPr="00D424AA" w:rsidRDefault="00D376F0" w:rsidP="00D424AA">
            <w:pPr>
              <w:rPr>
                <w:rFonts w:cs="Times New Roman"/>
                <w:bCs/>
                <w:color w:val="000000" w:themeColor="text1"/>
                <w:sz w:val="16"/>
                <w:szCs w:val="16"/>
                <w:lang w:val="en-GB"/>
              </w:rPr>
            </w:pPr>
            <w:r w:rsidRPr="006A2665">
              <w:rPr>
                <w:rFonts w:cs="Times New Roman"/>
                <w:b/>
                <w:i/>
                <w:iCs/>
                <w:color w:val="000000" w:themeColor="text1"/>
                <w:sz w:val="16"/>
                <w:szCs w:val="16"/>
                <w:lang w:val="en-GB"/>
              </w:rPr>
              <w:t>Low confidence</w:t>
            </w:r>
            <w:r w:rsidRPr="006A2665">
              <w:rPr>
                <w:rFonts w:cs="Times New Roman"/>
                <w:iCs/>
                <w:color w:val="000000" w:themeColor="text1"/>
                <w:sz w:val="16"/>
                <w:szCs w:val="16"/>
                <w:lang w:val="en-GB"/>
              </w:rPr>
              <w:t xml:space="preserve">: </w:t>
            </w:r>
            <w:r w:rsidRPr="006A2665">
              <w:rPr>
                <w:rFonts w:cs="Times New Roman"/>
                <w:b/>
                <w:bCs/>
                <w:iCs/>
                <w:color w:val="000000" w:themeColor="text1"/>
                <w:sz w:val="16"/>
                <w:szCs w:val="16"/>
                <w:lang w:val="en-GB"/>
              </w:rPr>
              <w:t>Mixed signal</w:t>
            </w:r>
            <w:r w:rsidRPr="006A2665">
              <w:rPr>
                <w:rFonts w:cs="Times New Roman"/>
                <w:iCs/>
                <w:color w:val="000000" w:themeColor="text1"/>
                <w:sz w:val="16"/>
                <w:szCs w:val="16"/>
                <w:lang w:val="en-GB"/>
              </w:rPr>
              <w:t xml:space="preserve"> among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but slight stronger tendency towards drying.</w:t>
            </w:r>
          </w:p>
        </w:tc>
      </w:tr>
      <w:tr w:rsidR="00D376F0" w:rsidRPr="00F1665C" w14:paraId="109582F5" w14:textId="77777777" w:rsidTr="00723657">
        <w:tc>
          <w:tcPr>
            <w:tcW w:w="846" w:type="dxa"/>
            <w:vMerge w:val="restart"/>
            <w:tcBorders>
              <w:top w:val="single" w:sz="4" w:space="0" w:color="000000"/>
              <w:left w:val="single" w:sz="4" w:space="0" w:color="000000"/>
              <w:right w:val="single" w:sz="4" w:space="0" w:color="000000"/>
            </w:tcBorders>
          </w:tcPr>
          <w:p w14:paraId="3F8B4D16"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W. North America (WNA)</w:t>
            </w:r>
          </w:p>
        </w:tc>
        <w:tc>
          <w:tcPr>
            <w:tcW w:w="709" w:type="dxa"/>
            <w:tcBorders>
              <w:top w:val="single" w:sz="4" w:space="0" w:color="000000"/>
              <w:left w:val="single" w:sz="4" w:space="0" w:color="000000"/>
              <w:bottom w:val="single" w:sz="4" w:space="0" w:color="000000"/>
              <w:right w:val="single" w:sz="4" w:space="0" w:color="000000"/>
            </w:tcBorders>
          </w:tcPr>
          <w:p w14:paraId="5E1916F6"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126"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0392D0A2" w14:textId="6383359D" w:rsidR="00D376F0" w:rsidRPr="00D424AA" w:rsidRDefault="00D376F0" w:rsidP="00D424AA">
            <w:pPr>
              <w:rPr>
                <w:rFonts w:cs="Times New Roman"/>
                <w:bCs/>
                <w:iCs/>
                <w:color w:val="000000" w:themeColor="text1"/>
                <w:sz w:val="16"/>
                <w:szCs w:val="16"/>
                <w:lang w:val="nb-NO"/>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trends</w:t>
            </w:r>
            <w:r w:rsidRPr="00D424AA">
              <w:rPr>
                <w:rFonts w:cs="Times New Roman"/>
                <w:color w:val="000000" w:themeColor="text1"/>
                <w:sz w:val="16"/>
                <w:szCs w:val="16"/>
                <w:lang w:val="en-GB"/>
              </w:rPr>
              <w:t xml:space="preserve"> depending on subreg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page" : "231-256", "publisher" : "U.S. Global Change Research Program", "publisher-place" : "Washington, DC, USA", "title" : "Droughts, Floods, and Wildfires", "translator" : [ { "dropping-particle" : "", "family" : "Rt6", "given" : "S3640", "non-dropping-particle" : "", "parse-names" : false, "suffix" : "" } ], "type" : "chapter" }, "uris" : [ "http://www.mendeley.com/documents/?uuid=e958cd48-e87b-4d6d-ba84-b3fd69159f55"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w:instrText>
            </w:r>
            <w:r w:rsidR="00FF6231" w:rsidRPr="006A2665">
              <w:rPr>
                <w:rFonts w:cs="Times New Roman"/>
                <w:color w:val="000000" w:themeColor="text1"/>
                <w:sz w:val="16"/>
                <w:szCs w:val="16"/>
              </w:rPr>
              <w:instrText>ents/?uuid=bd02753f-3da8-4cde-97ef-76583e64252a" ] }, { "id" : "ITEM-4", "itemData" : { "DOI" : "10.1007/s00382-014-2255-9", "ISSN" : "0930-7575", "author" : [ { "dropping-particle" : "", "family" : "Swain", "given" : "Sharmistha", "non-dropping-particle" : "", "parse-names" : false, "suffix" : "" }, { "dropping-particle" : "", "family" : "Hayhoe", "given" : "Katharine", "non-dropping-particle" : "", "parse-names" : false, "suffix" : "" } ], "container-title" : "Climate Dynamics", "id" : "ITEM-4", "issue" : "9-10", "issued" : { "date-parts" : [ [ "2015", "5", "12" ] ] }, "page" : "2737-2750", "title" : "CMIP5 projected changes in spring and summer drought and wet conditions over North America", "translator" : [ { "dropping-particle" : "", "family" : "S949", "given" : "", "non-dropping-particle" : "", "parse-names" : false, "suffix" : "" } ], "type" : "article-journal", "volume" : "44" }, "uris" : [ "http://www.mendeley.com/documents/?uuid=50fe3891-a51d-49fd-a794-eff35c134c82" ] } ], "mendeley" : { "formattedCitation" : "(Swain and Hayhoe, 2015; Wehner et al., 2017; Spinoni et al., 2019; Dunn et al., 2020)", "plainTextFormattedCitation" : "(Swain and Hayhoe, 2015; Wehner et al., 2017; Spinoni et al., 2019; Dunn et al., 2020)", "previouslyFormattedCitation" : "(Swain and Hayhoe, 2015; Wehner et al., 2017; Spinoni et al., 2019;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nb-NO"/>
              </w:rPr>
              <w:t>(Swain and Hayhoe, 2015; Wehner et al., 2017; Spinoni et al., 2019; Dunn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nb-NO"/>
              </w:rPr>
              <w:t>.</w:t>
            </w:r>
          </w:p>
        </w:tc>
        <w:tc>
          <w:tcPr>
            <w:tcW w:w="1843"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325A9498" w14:textId="77777777" w:rsidR="00D376F0" w:rsidRPr="00D424AA" w:rsidRDefault="00D376F0" w:rsidP="00D424AA">
            <w:pPr>
              <w:rPr>
                <w:rFonts w:cs="Times New Roman"/>
                <w:bCs/>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126"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58035878" w14:textId="623A05A8" w:rsidR="00D376F0" w:rsidRPr="00D424AA" w:rsidRDefault="00D376F0" w:rsidP="00D424AA">
            <w:pPr>
              <w:rPr>
                <w:rFonts w:cs="Times New Roman"/>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Limited evidence and inconsistent trends </w:t>
            </w:r>
            <w:r w:rsidRPr="00D424AA">
              <w:rPr>
                <w:rFonts w:cs="Times New Roman"/>
                <w:color w:val="000000" w:themeColor="text1"/>
                <w:sz w:val="16"/>
                <w:szCs w:val="16"/>
                <w:lang w:val="en-GB"/>
              </w:rPr>
              <w:t>depending on models and seasons</w:t>
            </w:r>
            <w:r w:rsidRPr="00D424AA">
              <w:rPr>
                <w:rFonts w:cs="Times New Roman"/>
                <w:b/>
                <w:bCs/>
                <w:color w:val="000000" w:themeColor="text1"/>
                <w:sz w:val="16"/>
                <w:szCs w:val="16"/>
                <w:lang w:val="en-GB"/>
              </w:rPr>
              <w:t xml:space="preserve"> </w:t>
            </w:r>
            <w:commentRangeStart w:id="8401"/>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07/s00382-014-2255-9", "ISSN" : "0930-7575", "author" : [ { "dropping-particle" : "", "family" : "Swain", "given" : "Sharmistha", "non-dropping-particle" : "", "parse-names" : false, "suffix" : "" }, { "dropping-particle" : "", "family" : "Hayhoe", "given" : "Katharine", "non-dropping-particle" : "", "parse-names" : false, "suffix" : "" } ], "container-title" : "Climate Dynamics", "id" : "ITEM-1", "issue" : "9-10", "issued" : { "date-parts" : [ [ "2015", "5", "12" ] ] }, "page" : "2737-2750", "title" : "CMIP5 projected changes in spring and summer drought and wet conditions over North America", "translator" : [ { "dropping-particle" : "", "family" : "S949", "given" : "", "non-dropping-particle" : "", "parse-names" : false, "suffix" : "" } ], "type" : "article-journal", "volume" : "44" }, "uris" : [ "http://www.mendeley.com/documents/?uuid=50fe3891-a51d-49fd-a794-eff35c134c82"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Swain and Hayhoe, 2015; Xu et al., 2019a)", "manualFormatting" : "(Swain and Hayhoe, 2015; L. Xu et al., 2019)", "plainTextFormattedCitation" : "(Swain and Hayhoe, 2015; Xu et al., 2019a)", "previouslyFormattedCitation" : "(Swain and Hayhoe, 2015;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Swain and Hayhoe, 2015; </w:t>
            </w:r>
            <w:del w:id="8402" w:author="Robin Matthews" w:date="2021-07-14T12:34:00Z">
              <w:r w:rsidR="00A26296" w:rsidDel="00FC4A87">
                <w:rPr>
                  <w:rFonts w:cs="Times New Roman"/>
                  <w:noProof/>
                  <w:color w:val="000000" w:themeColor="text1"/>
                  <w:sz w:val="16"/>
                  <w:szCs w:val="16"/>
                  <w:lang w:val="en-GB"/>
                </w:rPr>
                <w:delText>Xu et al., 2019a</w:delText>
              </w:r>
            </w:del>
            <w:ins w:id="8403" w:author="Robin Matthews" w:date="2021-07-14T12:34: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401"/>
            <w:r w:rsidR="00A26296">
              <w:rPr>
                <w:rStyle w:val="Marquedecommentaire"/>
              </w:rPr>
              <w:commentReference w:id="8401"/>
            </w:r>
            <w:r w:rsidRPr="00841A35">
              <w:rPr>
                <w:rFonts w:cs="Times New Roman"/>
                <w:color w:val="000000" w:themeColor="text1"/>
                <w:sz w:val="16"/>
                <w:szCs w:val="16"/>
                <w:lang w:val="en-GB"/>
              </w:rPr>
              <w:t>(Chapter 11 Supplementary Material (11.SM))</w:t>
            </w:r>
            <w:r w:rsidRPr="00D424AA" w:rsidDel="00282E3B">
              <w:rPr>
                <w:rFonts w:cs="Times New Roman"/>
                <w:iCs/>
                <w:color w:val="000000" w:themeColor="text1"/>
                <w:sz w:val="16"/>
                <w:szCs w:val="16"/>
                <w:lang w:val="en-GB"/>
              </w:rPr>
              <w:t xml:space="preserve"> </w:t>
            </w:r>
          </w:p>
        </w:tc>
        <w:tc>
          <w:tcPr>
            <w:tcW w:w="2551"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1365D7DA" w14:textId="2178D044" w:rsidR="00D376F0" w:rsidRPr="00D74FF3" w:rsidRDefault="00D376F0" w:rsidP="00D424AA">
            <w:pPr>
              <w:rPr>
                <w:rFonts w:cs="Times New Roman"/>
                <w:iCs/>
                <w:color w:val="000000" w:themeColor="text1"/>
                <w:sz w:val="16"/>
                <w:szCs w:val="16"/>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 and inconsistent trends</w:t>
            </w:r>
            <w:r w:rsidRPr="00D424AA" w:rsidDel="00282E3B">
              <w:rPr>
                <w:rFonts w:cs="Times New Roman"/>
                <w:bCs/>
                <w:iCs/>
                <w:color w:val="000000" w:themeColor="text1"/>
                <w:sz w:val="16"/>
                <w:szCs w:val="16"/>
                <w:lang w:val="en-GB"/>
              </w:rPr>
              <w:t xml:space="preserve"> </w:t>
            </w:r>
            <w:r w:rsidRPr="00D424AA">
              <w:rPr>
                <w:rFonts w:cs="Times New Roman"/>
                <w:bCs/>
                <w:iCs/>
                <w:color w:val="000000" w:themeColor="text1"/>
                <w:sz w:val="16"/>
                <w:szCs w:val="16"/>
                <w:lang w:val="en-GB"/>
              </w:rPr>
              <w:t xml:space="preserve">depending on models and seasons </w:t>
            </w:r>
            <w:commentRangeStart w:id="8404"/>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07/s00382-014-2255-9", "ISSN" : "0930-7575", "author" : [ { "dropping-particle" : "", "family" : "Swain", "given" : "Sharmistha", "non-dropping-particle" : "", "parse-names" : false, "suffix" : "" }, { "dropping-particle" : "", "family" : "Hayhoe", "given" : "Katharine", "non-dropping-particle" : "", "parse-names" : false, "suffix" : "" } ], "container-title" : "Climate Dynamics", "id" : "ITEM-2", "issue" : "9-10", "issued" : { "date-parts" : [ [ "2015", "5", "12" ] ] }, "page" : "2737-2750", "title" : "CMIP5 projected changes in spring and summer drought and wet conditions over North America", "translator" : [ { "dropping-particle" : "", "family" : "S949", "given" : "", "non-dropping-particle" : "", "parse-names" : false, "suffix" : "" } ], "type" : "article-journal", "volume" : "44" }, "uris" : [ "http://www.mendeley.com/documents/?uuid=50fe3891-a51d-49fd-a794-eff35c134c82"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Swain and Hayhoe, 2015; Xu et al., 2019a; Spinoni et al., 2020)", "manualFormatting" : "(Swain and Hayhoe, 2015; L. Xu et al., 2019; Spinoni et al., 2020)", "plainTextFormattedCitation" : "(Swain and Hayhoe, 2015; Xu et al., 2019a; Spinoni et al., 2020)", "previouslyFormattedCitation" : "(Swain and Hayhoe, 2015; Xu et al., 2019a;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 xml:space="preserve">(Swain and Hayhoe, 2015; </w:t>
            </w:r>
            <w:del w:id="8405" w:author="Robin Matthews" w:date="2021-07-14T12:34:00Z">
              <w:r w:rsidR="00A26296" w:rsidDel="00FC4A87">
                <w:rPr>
                  <w:rFonts w:cs="Times New Roman"/>
                  <w:bCs/>
                  <w:noProof/>
                  <w:color w:val="000000" w:themeColor="text1"/>
                  <w:sz w:val="16"/>
                  <w:szCs w:val="16"/>
                </w:rPr>
                <w:delText>Xu et al., 2019a</w:delText>
              </w:r>
            </w:del>
            <w:ins w:id="8406" w:author="Robin Matthews" w:date="2021-07-14T12:34: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Spinoni et al., 2020)</w:t>
            </w:r>
            <w:r w:rsidRPr="00D424AA">
              <w:rPr>
                <w:rFonts w:cs="Times New Roman"/>
                <w:bCs/>
                <w:color w:val="000000" w:themeColor="text1"/>
                <w:sz w:val="16"/>
                <w:szCs w:val="16"/>
                <w:lang w:val="en-GB"/>
              </w:rPr>
              <w:fldChar w:fldCharType="end"/>
            </w:r>
            <w:commentRangeEnd w:id="8404"/>
            <w:r w:rsidR="00A26296">
              <w:rPr>
                <w:rStyle w:val="Marquedecommentaire"/>
              </w:rPr>
              <w:commentReference w:id="8404"/>
            </w:r>
            <w:r w:rsidRPr="00D74FF3">
              <w:rPr>
                <w:rFonts w:cs="Times New Roman"/>
                <w:bCs/>
                <w:color w:val="000000" w:themeColor="text1"/>
                <w:sz w:val="16"/>
                <w:szCs w:val="16"/>
              </w:rPr>
              <w:t>.</w:t>
            </w:r>
          </w:p>
          <w:p w14:paraId="45167B05" w14:textId="77777777" w:rsidR="00D376F0" w:rsidRPr="00D74FF3" w:rsidRDefault="00D376F0" w:rsidP="00D424AA">
            <w:pPr>
              <w:rPr>
                <w:rFonts w:cs="Times New Roman"/>
                <w:iCs/>
                <w:color w:val="000000" w:themeColor="text1"/>
                <w:sz w:val="16"/>
                <w:szCs w:val="16"/>
              </w:rPr>
            </w:pPr>
          </w:p>
        </w:tc>
        <w:tc>
          <w:tcPr>
            <w:tcW w:w="2749" w:type="dxa"/>
            <w:tcBorders>
              <w:top w:val="single" w:sz="4" w:space="0" w:color="auto"/>
              <w:left w:val="single" w:sz="4" w:space="0" w:color="000000"/>
              <w:bottom w:val="single" w:sz="4" w:space="0" w:color="000000"/>
              <w:right w:val="single" w:sz="4" w:space="0" w:color="000000"/>
            </w:tcBorders>
            <w:shd w:val="clear" w:color="auto" w:fill="D9D9D9" w:themeFill="background1" w:themeFillShade="D9"/>
          </w:tcPr>
          <w:p w14:paraId="0A7A4AD5" w14:textId="2F44F6FF" w:rsidR="00D376F0" w:rsidRPr="00D424AA" w:rsidRDefault="00D376F0" w:rsidP="00D424AA">
            <w:pPr>
              <w:rPr>
                <w:rFonts w:cs="Times New Roman"/>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among models,  seasons, and studie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7/s00382-014-2255-9", "ISSN" : "0930-7575", "author" : [ { "dropping-particle" : "", "family" : "Swain", "given" : "Sharmistha", "non-dropping-particle" : "", "parse-names" : false, "suffix" : "" }, { "dropping-particle" : "", "family" : "Hayhoe", "given" : "Katharine", "non-dropping-particle" : "", "parse-names" : false, "suffix" : "" } ], "container-title" : "Climate Dynamics", "id" : "ITEM-3", "issue" : "9-10", "issued" : { "date-parts" : [ [ "2015", "5", "12" ] ] }, "page" : "2737-2750", "title" : "CMIP5 projected changes in spring and summer drought and wet conditions over North America", "translator" : [ { "dropping-particle" : "", "family" : "S949", "given" : "", "non-dropping-particle" : "", "parse-names" : false, "suffix" : "" } ], "type" : "article-journal", "volume" : "44" }, "uris" : [ "http://www.mendeley.com/documents/?uuid=50fe3891-a51d-49fd-a794-eff35c134c82" ] } ], "mendeley" : { "formattedCitation" : "(Swain and Hayhoe, 2015; Touma et al., 2015; Spinoni et al., 2020)", "plainTextFormattedCitation" : "(Swain and Hayhoe, 2015; Touma et al., 2015; Spinoni et al., 2020)", "previouslyFormattedCitation" : "(Swain and Hayhoe, 2015; Touma et al., 2015;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wain and Hayhoe, 2015; Touma et al., 2015;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w:t>
            </w:r>
            <w:r w:rsidRPr="00D424AA">
              <w:rPr>
                <w:rFonts w:cs="Times New Roman"/>
                <w:bCs/>
                <w:color w:val="000000" w:themeColor="text1"/>
                <w:sz w:val="16"/>
                <w:szCs w:val="16"/>
                <w:lang w:val="en-GB"/>
              </w:rPr>
              <w:t xml:space="preserve">rial (11.SM)), with tendency towards drying in the spring and wetting in summer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00382-014-2255-9", "ISSN" : "0930-7575", "author" : [ { "dropping-particle" : "", "family" : "Swain", "given" : "Sharmistha", "non-dropping-particle" : "", "parse-names" : false, "suffix" : "" }, { "dropping-particle" : "", "family" : "Hayhoe", "given" : "Katharine", "non-dropping-particle" : "", "parse-names" : false, "suffix" : "" } ], "container-title" : "Climate Dynamics", "id" : "ITEM-1", "issue" : "9-10", "issued" : { "date-parts" : [ [ "2015", "5", "12" ] ] }, "page" : "2737-2750", "title" : "CMIP5 projected changes in spring and summer drought and wet conditions over North America", "translator" : [ { "dropping-particle" : "", "family" : "S949", "given" : "", "non-dropping-particle" : "", "parse-names" : false, "suffix" : "" } ], "type" : "article-journal", "volume" : "44" }, "uris" : [ "http://www.mendeley.com/documents/?uuid=50fe3891-a51d-49fd-a794-eff35c134c82" ] } ], "mendeley" : { "formattedCitation" : "(Swain and Hayhoe, 2015)", "plainTextFormattedCitation" : "(Swain and Hayhoe, 2015)", "previouslyFormattedCitation" : "(Swain and Hayhoe,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wain and Hayhoe, 2015)</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r w:rsidRPr="00D424AA">
              <w:rPr>
                <w:rFonts w:cs="Times New Roman"/>
                <w:noProof/>
                <w:color w:val="000000" w:themeColor="text1"/>
                <w:sz w:val="16"/>
                <w:szCs w:val="16"/>
                <w:lang w:val="en-GB"/>
              </w:rPr>
              <w:t xml:space="preserve"> </w:t>
            </w:r>
          </w:p>
        </w:tc>
      </w:tr>
      <w:tr w:rsidR="00D376F0" w:rsidRPr="00D424AA" w14:paraId="067B4D20" w14:textId="77777777" w:rsidTr="00723657">
        <w:tc>
          <w:tcPr>
            <w:tcW w:w="846" w:type="dxa"/>
            <w:vMerge/>
            <w:tcBorders>
              <w:left w:val="single" w:sz="4" w:space="0" w:color="000000"/>
              <w:right w:val="single" w:sz="4" w:space="0" w:color="000000"/>
            </w:tcBorders>
          </w:tcPr>
          <w:p w14:paraId="52CD9F9C" w14:textId="77777777" w:rsidR="00D376F0" w:rsidRPr="00D424AA" w:rsidRDefault="00D376F0" w:rsidP="00D424AA">
            <w:pPr>
              <w:rPr>
                <w:rFonts w:cs="Times New Roman"/>
                <w:color w:val="000000" w:themeColor="text1"/>
                <w:sz w:val="16"/>
                <w:szCs w:val="16"/>
                <w:lang w:val="en-GB"/>
              </w:rPr>
            </w:pPr>
          </w:p>
        </w:tc>
        <w:tc>
          <w:tcPr>
            <w:tcW w:w="709" w:type="dxa"/>
            <w:tcBorders>
              <w:top w:val="single" w:sz="4" w:space="0" w:color="000000"/>
              <w:left w:val="single" w:sz="4" w:space="0" w:color="000000"/>
              <w:bottom w:val="single" w:sz="4" w:space="0" w:color="000000"/>
              <w:right w:val="single" w:sz="4" w:space="0" w:color="000000"/>
            </w:tcBorders>
          </w:tcPr>
          <w:p w14:paraId="3570FCC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4A9D9D8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126" w:type="dxa"/>
            <w:tcBorders>
              <w:top w:val="dashed" w:sz="4" w:space="0" w:color="000000"/>
              <w:left w:val="single" w:sz="4" w:space="0" w:color="000000"/>
              <w:bottom w:val="single" w:sz="4" w:space="0" w:color="000000"/>
              <w:right w:val="single" w:sz="4" w:space="0" w:color="000000"/>
            </w:tcBorders>
            <w:shd w:val="clear" w:color="auto" w:fill="FFE4D9"/>
          </w:tcPr>
          <w:p w14:paraId="1BB22CD3" w14:textId="1F764B06" w:rsidR="00D376F0" w:rsidRPr="00841A35" w:rsidRDefault="00D376F0" w:rsidP="00D424AA">
            <w:pPr>
              <w:rPr>
                <w:rFonts w:cs="Times New Roman"/>
                <w:bCs/>
                <w:iCs/>
                <w:color w:val="000000" w:themeColor="text1"/>
                <w:sz w:val="16"/>
                <w:szCs w:val="16"/>
                <w:lang w:val="en-GB"/>
              </w:rPr>
            </w:pPr>
            <w:r w:rsidRPr="00D424AA">
              <w:rPr>
                <w:rFonts w:cs="Times New Roman"/>
                <w:b/>
                <w:i/>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rease</w:t>
            </w:r>
            <w:r w:rsidRPr="00D424AA">
              <w:rPr>
                <w:rFonts w:cs="Times New Roman"/>
                <w:color w:val="000000" w:themeColor="text1"/>
                <w:sz w:val="16"/>
                <w:szCs w:val="16"/>
                <w:lang w:val="en-GB"/>
              </w:rPr>
              <w:t>.</w:t>
            </w:r>
            <w:r w:rsidRPr="00D424AA">
              <w:rPr>
                <w:rFonts w:cs="Times New Roman"/>
                <w:b/>
                <w:bCs/>
                <w:color w:val="000000" w:themeColor="text1"/>
                <w:sz w:val="16"/>
                <w:szCs w:val="16"/>
                <w:lang w:val="en-GB"/>
              </w:rPr>
              <w:t xml:space="preserve"> </w:t>
            </w:r>
            <w:r w:rsidRPr="00D424AA">
              <w:rPr>
                <w:rFonts w:cs="Times New Roman"/>
                <w:color w:val="000000" w:themeColor="text1"/>
                <w:sz w:val="16"/>
                <w:szCs w:val="16"/>
                <w:lang w:val="en-GB"/>
              </w:rPr>
              <w:t xml:space="preserve">Dominant increase but some inconsistent trends based on soil moisture, water-balance estimates, PDSI and SPEI, but some inconsistent trends depending study, index and the subregion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5", "itemData" : { "DOI" : "10.1126/science.aaz9600", "ISSN" : "0036-8075", "PMID" : "32299953", "abstract" : "Global warming has pushed what would have been a moderate drought in southwestern North America into megadrought territory. Williams et al. used a combination of hydrological modeling and tree-ring reconstructions of summer soil moisture to show that the period from 2000 to 2018 was the driest 19-year span since the late 1500s and the second driest since 800 CE (see the Perspective by Stahle). This appears to be just the beginning of a more extreme trend toward megadrought as global warming continues.Science, this issue p. 314; see also p. 238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textendash}2018 SWNA drought was the second driest 19-year period since 800 CE, exceeded only by a late-1500s megadrought. The megadrought-like trajectory of 2000{\\textendash}2018 soil moisture was driven by natural variability superimposed on drying due to anthropogenic warming. Anthropogenic trends in temperature, relative humidity, and precipitation estimated from 31 climate models account for 47% (model interquartiles of 35 to 105%) of the 2000{\\textendash}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5", "issue" : "6488", "issued" : { "date-parts" : [ [ "2020" ] ] }, "page" : "314-318", "publisher" : "American Association for the Advancement of Science", "title" : "Large contribution from anthropogenic warming to an emerging North American megadrought", "translator" : [ { "dropping-particle" : "", "family" : "S2988", "given" : "", "non-dropping-particle" : "", "parse-names" : false, "suffix" : "" } ], "type" : "article-journal", "volume" : "368" }, "uris" : [ "http://www.mendeley.com/documents/?uuid=73a8f42e-34a8-42ea-acce-83914af86875" ] }, { "id" : "ITEM-6", "itemData" : { "DOI" : "10.1002/2015GL064924", "abstract" : "\u00a9 2015. American Geophysical Union. All Rights Reserved. A suite of climate data sets and multiple representations of atmospheric moisture demand are used to calculate many estimates of the self-calibrated Palmer Drought Severity Index, a proxy for near-surface soil moisture, across California from 1901 to 2014 at high spatial resolution. Based on the ensemble of calculations, California drought conditions were record breaking in 2014, but probably not record breaking in 2012-2014, contrary to prior findings. Regionally, the 2012-2014 drought was record breaking in the agriculturally important southern Central Valley and highly populated coastal areas. Contributions of individual climate variables to recent drought are also examined, including the temperature component associated with anthropogenic warming. Precipitation is the primary driver of drought variability but anthropogenic warming is estimated to have accounted for 8-27% of the observed drought anomaly in 2012-2014 and 5-18% in 2014. Although natural variability dominates, anthropogenic warming has substantially increased the overall likelihood of extreme California droughts.", "author" : [ { "dropping-particle" : "", "family" : "Williams", "given" : "A.P.", "non-dropping-particle" : "", "parse-names" : false, "suffix" : "" }, { "dropping-particle" : "", "family" : "Seager", "given" : "R.", "non-dropping-particle" : "", "parse-names" : false, "suffix" : "" }, { "dropping-particle" : "", "family" : "Abatzoglou", "given" : "J.T.", "non-dropping-particle" : "", "parse-names" : false, "suffix" : "" }, { "dropping-particle" : "", "family" : "Cook", "given" : "B.I.", "non-dropping-particle" : "", "parse-names" : false, "suffix" : "" }, { "dropping-particle" : "", "family" : "Smerdon", "given" : "J.E.", "non-dropping-particle" : "", "parse-names" : false, "suffix" : "" }, { "dropping-particle" : "", "family" : "Cook", "given" : "E.R.", "non-dropping-particle" : "", "parse-names" : false, "suffix" : "" } ], "container-title" : "Geophysical Research Letters", "id" : "ITEM-6", "issue" : "16", "issued" : { "date-parts" : [ [ "2015" ] ] }, "page" : "6819-6828", "title" : "Contribution of anthropogenic warming to California drought during 2012-2014", "translator" : [ { "dropping-particle" : "", "family" : "S3232", "given" : "", "non-dropping-particle" : "", "parse-names" : false, "suffix" : "" } ], "type" : "article-journal", "volume" : "42" }, "uris" : [ "http://www.mendeley.com/documents/?uuid=69a96d2b-aebe-46ff-943d-d3be9b22397d" ] }, { "id" : "ITEM-7", "itemData" : { "DOI" : "10.1002/2014GL062433", "abstract" : "\u00a92014. American Geophysical Union. All Rights Reserved. For the past three years (2012-2014), California has experienced the most severe drought conditions in its last century. But how unusual is this event? Here we use two paleoclimate reconstructions of drought and precipitation for Central and Southern California to place this current event in the context of the last millennium. We demonstrate that while 3 year periods of persistent below-average soil moisture are not uncommon, the current event is the most severe drought in the last 1200 years, with single year (2014) and accumulated moisture deficits worse than any previous continuous span of dry years. Tree ring chronologies extended through the 2014 growing season reveal that precipitation during the drought has been anomalously low but not outside the range of natural variability. The current California drought is exceptionally severe in the context of at least the last millennium and is driven by reduced though not unprecedented precipitation and record high temperatures. Key Points Tree rings reveal California drought severity is unusual in 1200 years2012-2014 precipitation deficits severe but not exceptional in paleocontextRecord high temperatures exacerbate moisture deficit for extraordinary drought", "author" : [ { "dropping-particle" : "", "family" : "Griffin", "given" : "D.", "non-dropping-particle" : "", "parse-names" : false, "suffix" : "" }, { "dropping-particle" : "", "family" : "Anchukaitis", "given" : "K.J.", "non-dropping-particle" : "", "parse-names" : false, "suffix" : "" } ], "container-title" : "Geophysical Research Letters", "id" : "ITEM-7", "issue" : "24", "issued" : { "date-parts" : [ [ "2014" ] ] }, "page" : "9017-9023", "title" : "How unusual is the 2012-2014 California drought?", "translator" : [ { "dropping-particle" : "", "family" : "S643", "given" : "", "non-dropping-particle" : "", "parse-names" : false, "suffix" : "" } ], "type" : "article-journal", "volume" : "41" }, "uris" : [ "http://www.mendeley.com/documents/?uuid=76f6174b-cffc-451b-a0df-6e6fba4fc6f9" ] }, { "id" : "ITEM-8", "itemData" : { "DOI" : "10.1016/j.jhydrol.2017.10.059", "ISSN" : "00221694", "author" : [ { "dropping-particle" : "", "family" : "Ahmadalipour", "given" : "Ali", "non-dropping-particle" : "", "parse-names" : false, "suffix" : "" }, { "dropping-particle" : "", "family" : "Moradkhani", "given" : "Hamid", "non-dropping-particle" : "", "parse-names" : false, "suffix" : "" } ], "container-title" : "Journal of Hydrology", "id" : "ITEM-8", "issued" : { "date-parts" : [ [ "2017", "12" ] ] }, "note" : "Export Date: 16 October 2019", "page" : "557-568", "title" : "Analyzing the uncertainty of ensemble-based gridded observations in land surface simulations and drought assessment", "translator" : [ { "dropping-particle" : "", "family" : "S2051", "given" : "", "non-dropping-particle" : "", "parse-names" : false, "suffix" : "" } ], "type" : "article-journal", "volume" : "555" }, "uris" : [ "http://www.mendeley.com/documents/?uuid=57f662f9-1846-4fa3-8d8f-aa8f99514ef1" ] } ], "mendeley" : { "formattedCitation" : "(Greve et al., 2014; Griffin and Anchukaitis, 2014; Williams et al., 2015, 2020; Ahmadalipour and Moradkhani, 2017; Dai and Zhao, 2017; Spinoni et al., 2019; Padr\u00f3n et al., 2020)", "plainTextFormattedCitation" : "(Greve et al., 2014; Griffin and Anchukaitis, 2014; Williams et al., 2015, 2020; Ahmadalipour and Moradkhani, 2017; Dai and Zhao, 2017; Spinoni et al., 2019; Padr\u00f3n et al., 2020)", "previouslyFormattedCitation" : "(Greve et al., 2014; Griffin and Anchukaitis, 2014; Williams et al., 2015, 2020; Ahmadalipour and Moradkhani, 2017; Dai and Zhao,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Greve et al., 2014; Griffin and Anchukaitis, 2014; Williams et al., 2015, 2020; Ahmadalipour and Moradkhani, 2017; Dai and Zhao, 2017; Spinoni et al., 2019; Padrón et al., 2020)</w:t>
            </w:r>
            <w:r w:rsidRPr="00D424AA">
              <w:rPr>
                <w:rFonts w:cs="Times New Roman"/>
                <w:bCs/>
                <w:color w:val="000000" w:themeColor="text1"/>
                <w:sz w:val="16"/>
                <w:szCs w:val="16"/>
                <w:lang w:val="en-GB"/>
              </w:rPr>
              <w:fldChar w:fldCharType="end"/>
            </w:r>
          </w:p>
        </w:tc>
        <w:tc>
          <w:tcPr>
            <w:tcW w:w="1843" w:type="dxa"/>
            <w:tcBorders>
              <w:top w:val="dashed" w:sz="4" w:space="0" w:color="000000"/>
              <w:left w:val="single" w:sz="4" w:space="0" w:color="000000"/>
              <w:bottom w:val="single" w:sz="4" w:space="0" w:color="000000"/>
              <w:right w:val="single" w:sz="4" w:space="0" w:color="000000"/>
            </w:tcBorders>
            <w:shd w:val="clear" w:color="auto" w:fill="FFE4DB"/>
          </w:tcPr>
          <w:p w14:paraId="1D6E6522" w14:textId="77777777" w:rsidR="00D376F0" w:rsidRPr="00D424AA"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Human contribution to observed trend.</w:t>
            </w:r>
          </w:p>
          <w:p w14:paraId="2F2A91F5" w14:textId="77777777" w:rsidR="00D376F0" w:rsidRPr="00D424AA" w:rsidRDefault="00D376F0" w:rsidP="00D424AA">
            <w:pPr>
              <w:rPr>
                <w:rFonts w:cs="Times New Roman"/>
                <w:sz w:val="16"/>
                <w:szCs w:val="16"/>
                <w:lang w:val="en-GB"/>
              </w:rPr>
            </w:pPr>
          </w:p>
          <w:p w14:paraId="0F2E3E39" w14:textId="22E58A45" w:rsidR="00D376F0" w:rsidRPr="00D424AA" w:rsidRDefault="00D376F0" w:rsidP="00D424AA">
            <w:pPr>
              <w:rPr>
                <w:rFonts w:cs="Times New Roman"/>
                <w:color w:val="000000" w:themeColor="text1"/>
                <w:sz w:val="16"/>
                <w:szCs w:val="16"/>
                <w:lang w:val="en-GB"/>
              </w:rPr>
            </w:pP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126/science.aaz9600", "ISSN" : "0036-8075", "PMID" : "32299953", "abstract" : "Global warming has pushed what would have been a moderate drought in southwestern North America into megadrought territory. Williams et al. used a combination of hydrological modeling and tree-ring reconstructions of summer soil moisture to show that the period from 2000 to 2018 was the driest 19-year span since the late 1500s and the second driest since 800 CE (see the Perspective by Stahle). This appears to be just the beginning of a more extreme trend toward megadrought as global warming continues.Science, this issue p. 314; see also p. 238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textendash}2018 SWNA drought was the second driest 19-year period since 800 CE, exceeded only by a late-1500s megadrought. The megadrought-like trajectory of 2000{\\textendash}2018 soil moisture was driven by natural variability superimposed on drying due to anthropogenic warming. Anthropogenic trends in temperature, relative humidity, and precipitation estimated from 31 climate models account for 47% (model interquartiles of 35 to 105%) of the 2000{\\textendash}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1", "issue" : "6488", "issued" : { "date-parts" : [ [ "2020" ] ] }, "page" : "314-318", "publisher" : "American Association for the Advancement of Science", "title" : "Large contribution from anthropogenic warming to an emerging North American megadrought", "translator" : [ { "dropping-particle" : "", "family" : "S2988", "given" : "", "non-dropping-particle" : "", "parse-names" : false, "suffix" : "" } ], "type" : "article-journal", "volume" : "368" }, "uris" : [ "http://www.mendeley.com/documents/?uuid=73a8f42e-34a8-42ea-acce-83914af86875" ] } ], "mendeley" : { "formattedCitation" : "(Williams et al., 2020)", "manualFormatting" : "Williams et al. (2020)", "plainTextFormattedCitation" : "(Williams et al., 2020)", "previouslyFormattedCitation" : "(Williams et al., 2020)"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illiams et al. (2020)</w:t>
            </w:r>
            <w:r w:rsidRPr="00D424AA">
              <w:rPr>
                <w:rFonts w:cs="Times New Roman"/>
                <w:sz w:val="16"/>
                <w:szCs w:val="16"/>
                <w:lang w:val="en-GB"/>
              </w:rPr>
              <w:fldChar w:fldCharType="end"/>
            </w:r>
            <w:r w:rsidRPr="00841A35">
              <w:rPr>
                <w:rFonts w:cs="Times New Roman"/>
                <w:sz w:val="16"/>
                <w:szCs w:val="16"/>
                <w:lang w:val="en-GB"/>
              </w:rPr>
              <w:t xml:space="preserve"> concluded human-induced climate change contributed to the strong soil moisture deficits recorded in the last two decades in wester</w:t>
            </w:r>
            <w:r w:rsidRPr="00D424AA">
              <w:rPr>
                <w:rFonts w:cs="Times New Roman"/>
                <w:sz w:val="16"/>
                <w:szCs w:val="16"/>
                <w:lang w:val="en-GB"/>
              </w:rPr>
              <w:t xml:space="preserve">n North America through VPD (and AED) increases associated with higher air temperatures and lower air humidity.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2/2015GL064924", "abstract" : "\u00a9 2015. American Geophysical Union. All Rights Reserved. A suite of climate data sets and multiple representations of atmospheric moisture demand are used to calculate many estimates of the self-calibrated Palmer Drought Severity Index, a proxy for near-surface soil moisture, across California from 1901 to 2014 at high spatial resolution. Based on the ensemble of calculations, California drought conditions were record breaking in 2014, but probably not record breaking in 2012-2014, contrary to prior findings. Regionally, the 2012-2014 drought was record breaking in the agriculturally important southern Central Valley and highly populated coastal areas. Contributions of individual climate variables to recent drought are also examined, including the temperature component associated with anthropogenic warming. Precipitation is the primary driver of drought variability but anthropogenic warming is estimated to have accounted for 8-27% of the observed drought anomaly in 2012-2014 and 5-18% in 2014. Although natural variability dominates, anthropogenic warming has substantially increased the overall likelihood of extreme California droughts.", "author" : [ { "dropping-particle" : "", "family" : "Williams", "given" : "A.P.", "non-dropping-particle" : "", "parse-names" : false, "suffix" : "" }, { "dropping-particle" : "", "family" : "Seager", "given" : "R.", "non-dropping-particle" : "", "parse-names" : false, "suffix" : "" }, { "dropping-particle" : "", "family" : "Abatzoglou", "given" : "J.T.", "non-dropping-particle" : "", "parse-names" : false, "suffix" : "" }, { "dropping-particle" : "", "family" : "Cook", "given" : "B.I.", "non-dropping-particle" : "", "parse-names" : false, "suffix" : "" }, { "dropping-particle" : "", "family" : "Smerdon", "given" : "J.E.", "non-dropping-particle" : "", "parse-names" : false, "suffix" : "" }, { "dropping-particle" : "", "family" : "Cook", "given" : "E.R.", "non-dropping-particle" : "", "parse-names" : false, "suffix" : "" } ], "container-title" : "Geophysical Research Letters", "id" : "ITEM-1", "issue" : "16", "issued" : { "date-parts" : [ [ "2015" ] ] }, "page" : "6819-6828", "title" : "Contribution of anthropogenic warming to California drought during 2012-2014", "translator" : [ { "dropping-particle" : "", "family" : "S3232", "given" : "", "non-dropping-particle" : "", "parse-names" : false, "suffix" : "" } ], "type" : "article-journal", "volume" : "42" }, "uris" : [ "http://www.mendeley.com/documents/?uuid=69a96d2b-aebe-46ff-943d-d3be9b22397d" ] } ], "mendeley" : { "formattedCitation" : "(Williams et al., 2015)", "manualFormatting" : "Williams et al. (2015)", "plainTextFormattedCitation" : "(Williams et al., 2015)", "previouslyFormattedCitation" : "(Williams et al., 2015)"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illiams et al. (2015)</w:t>
            </w:r>
            <w:r w:rsidRPr="00D424AA">
              <w:rPr>
                <w:rFonts w:cs="Times New Roman"/>
                <w:sz w:val="16"/>
                <w:szCs w:val="16"/>
                <w:lang w:val="en-GB"/>
              </w:rPr>
              <w:fldChar w:fldCharType="end"/>
            </w:r>
            <w:r w:rsidRPr="00841A35">
              <w:rPr>
                <w:rFonts w:cs="Times New Roman"/>
                <w:sz w:val="16"/>
                <w:szCs w:val="16"/>
                <w:lang w:val="en-GB"/>
              </w:rPr>
              <w:t xml:space="preserve"> and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2/2014GL062433", "abstract" : "\u00a92014. American Geophysical Union. All Rights Reserved. For the past three years (2012-2014), California has experienced the most severe drought conditions in its last century. But how unusual is this event? Here we use two paleoclimate reconstructions of drought and precipitation for Central and Southern California to place this current event in the context of the last millennium. We demonstrate that while 3 year periods of persistent below-average soil moisture are not uncommon, the current event is the most severe drought in the last 1200 years, with single year (2014) and accumulated moisture deficits worse than any previous continuous span of dry years. Tree ring chronologies extended through the 2014 growing season reveal that precipitation during the drought has been anomalously low but not outside the range of natural variability. The current California drought is exceptionally severe in the context of at least the last millennium and is driven by reduced though not unprecedented precipitation and record high temperatures. Key Points Tree rings reveal California drought severity is unusual in 1200 years2012-2014 precipitation deficits severe but not exceptional in paleocontextRecord high temperatures exacerbate moisture deficit for extraordinary drought", "author" : [ { "dropping-particle" : "", "family" : "Griffin", "given" : "D.", "non-dropping-particle" : "", "parse-names" : false, "suffix" : "" }, { "dropping-particle" : "", "family" : "Anchukaitis", "given" : "K.J.", "non-dropping-particle" : "", "parse-names" : false, "suffix" : "" } ], "container-title" : "Geophysical Research Letters", "id" : "ITEM-1", "issue" : "24", "issued" : { "date-parts" : [ [ "2014" ] ] }, "page" : "9017-9023", "title" : "How unusual is the 2012-2014 California drought?", "translator" : [ { "dropping-particle" : "", "family" : "S643", "given" : "", "non-dropping-particle" : "", "parse-names" : false, "suffix" : "" } ], "type" : "article-journal", "volume" : "41" }, "uris" : [ "http://www.mendeley.com/documents/?uuid=76f6174b-cffc-451b-a0df-6e6fba4fc6f9" ] } ], "mendeley" : { "formattedCitation" : "(Griffin and Anchukaitis, 2014)", "manualFormatting" : "Griffin and Anchukaitis (2014)", "plainTextFormattedCitation" : "(Griffin and Anchukaitis, 2014)", "previouslyFormattedCitation" : "(Griffin and Anchukaitis, 2014)"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Griffin and Anchukaitis (2014)</w:t>
            </w:r>
            <w:r w:rsidRPr="00D424AA">
              <w:rPr>
                <w:rFonts w:cs="Times New Roman"/>
                <w:sz w:val="16"/>
                <w:szCs w:val="16"/>
                <w:lang w:val="en-GB"/>
              </w:rPr>
              <w:fldChar w:fldCharType="end"/>
            </w:r>
            <w:r w:rsidRPr="00841A35">
              <w:rPr>
                <w:rFonts w:cs="Times New Roman"/>
                <w:sz w:val="16"/>
                <w:szCs w:val="16"/>
                <w:lang w:val="en-GB"/>
              </w:rPr>
              <w:t xml:space="preserve"> concluded that increased AED has had an increased contribution  to drought severity over the last decades, and played a dominant role in the intensification of the 2012-2014 drought in California</w:t>
            </w:r>
            <w:r w:rsidRPr="00D424AA">
              <w:rPr>
                <w:rFonts w:cs="Times New Roman"/>
                <w:color w:val="000000" w:themeColor="text1"/>
                <w:sz w:val="16"/>
                <w:szCs w:val="16"/>
                <w:lang w:val="en-GB"/>
              </w:rPr>
              <w:t xml:space="preserve">  </w:t>
            </w:r>
          </w:p>
        </w:tc>
        <w:tc>
          <w:tcPr>
            <w:tcW w:w="2126"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7C15B87E" w14:textId="467CC21D" w:rsidR="00D376F0" w:rsidRPr="00841A35" w:rsidRDefault="00D376F0" w:rsidP="00D424AA">
            <w:pPr>
              <w:rPr>
                <w:rFonts w:cs="Times New Roman"/>
                <w:bCs/>
                <w:color w:val="000000" w:themeColor="text1"/>
                <w:sz w:val="16"/>
                <w:szCs w:val="16"/>
                <w:lang w:val="en-GB"/>
              </w:rPr>
            </w:pPr>
            <w:r w:rsidRPr="00D424AA">
              <w:rPr>
                <w:rFonts w:cs="Times New Roman"/>
                <w:b/>
                <w:bCs/>
                <w:i/>
                <w:color w:val="000000" w:themeColor="text1"/>
                <w:sz w:val="16"/>
                <w:szCs w:val="16"/>
                <w:lang w:val="en-GB"/>
              </w:rPr>
              <w:t>Low ev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signal </w:t>
            </w:r>
            <w:r w:rsidRPr="00D424AA">
              <w:rPr>
                <w:rFonts w:cs="Times New Roman"/>
                <w:bCs/>
                <w:color w:val="000000" w:themeColor="text1"/>
                <w:sz w:val="16"/>
                <w:szCs w:val="16"/>
                <w:lang w:val="en-GB"/>
              </w:rPr>
              <w:t>between models</w:t>
            </w:r>
            <w:r w:rsidRPr="00D424AA">
              <w:rPr>
                <w:rFonts w:cs="Times New Roman"/>
                <w:b/>
                <w:color w:val="000000" w:themeColor="text1"/>
                <w:sz w:val="16"/>
                <w:szCs w:val="16"/>
                <w:lang w:val="en-GB"/>
              </w:rPr>
              <w:t xml:space="preserve">, </w:t>
            </w:r>
            <w:r w:rsidRPr="00D424AA">
              <w:rPr>
                <w:rFonts w:cs="Times New Roman"/>
                <w:bCs/>
                <w:color w:val="000000" w:themeColor="text1"/>
                <w:sz w:val="16"/>
                <w:szCs w:val="16"/>
                <w:lang w:val="en-GB"/>
              </w:rPr>
              <w:t xml:space="preserve">with weak tendency to increased drying  in total and surface soil moisture </w:t>
            </w:r>
            <w:commentRangeStart w:id="8407"/>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408" w:author="Robin Matthews" w:date="2021-07-14T12:34:00Z">
              <w:r w:rsidR="00A26296" w:rsidDel="00FC4A87">
                <w:rPr>
                  <w:rFonts w:cs="Times New Roman"/>
                  <w:bCs/>
                  <w:noProof/>
                  <w:color w:val="000000" w:themeColor="text1"/>
                  <w:sz w:val="16"/>
                  <w:szCs w:val="16"/>
                  <w:lang w:val="en-GB"/>
                </w:rPr>
                <w:delText>Xu et al., 2019a</w:delText>
              </w:r>
            </w:del>
            <w:ins w:id="8409" w:author="Robin Matthews" w:date="2021-07-14T12:34: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407"/>
            <w:r w:rsidR="00A26296">
              <w:rPr>
                <w:rStyle w:val="Marquedecommentaire"/>
              </w:rPr>
              <w:commentReference w:id="8407"/>
            </w:r>
            <w:r w:rsidRPr="00841A35">
              <w:rPr>
                <w:rFonts w:cs="Times New Roman"/>
                <w:bCs/>
                <w:color w:val="000000" w:themeColor="text1"/>
                <w:sz w:val="16"/>
                <w:szCs w:val="16"/>
                <w:lang w:val="en-GB"/>
              </w:rPr>
              <w:t xml:space="preserve">(Chapter 11 Supplementary Material (11.SM)) and the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Weak soil moisture drying projection for California </w:t>
            </w:r>
            <w:r w:rsidRPr="00D424AA">
              <w:rPr>
                <w:rFonts w:cs="Times New Roman"/>
                <w:bCs/>
                <w:color w:val="000000" w:themeColor="text1"/>
                <w:sz w:val="16"/>
                <w:szCs w:val="16"/>
                <w:lang w:val="en-GB"/>
              </w:rPr>
              <w:fldChar w:fldCharType="begin" w:fldLock="1"/>
            </w:r>
            <w:r w:rsidR="003B3493">
              <w:rPr>
                <w:rFonts w:cs="Times New Roman"/>
                <w:bCs/>
                <w:color w:val="000000" w:themeColor="text1"/>
                <w:sz w:val="16"/>
                <w:szCs w:val="16"/>
                <w:lang w:val="en-GB"/>
              </w:rPr>
              <w:instrText>ADDIN CSL_CITATION { "citationItems" : [ { "id" : "ITEM-1", "itemData" : { "author" : [ { "dropping-particle" : "", "family" : "Louise", "given" : "Bedsworth", "non-dropping-particle" : "", "parse-names" : false, "suffix" : "" }, { "dropping-particle" : "", "family" : "Cayan", "given" : "Dan", "non-dropping-particle" : "", "parse-names" : false, "suffix" : "" }, { "dropping-particle" : "", "family" : "Franco", "given" : "Guido", "non-dropping-particle" : "", "parse-names" : false, "suffix" : "" }, { "dropping-particle" : "", "family" : "Fisher", "given" : "Leah", "non-dropping-particle" : "", "parse-names" : false, "suffix" : "" }, { "dropping-particle" : "", "family" : "Ziaja", "given" : "Sonya", "non-dropping-particle" : "", "parse-names" : false, "suffix" : "" } ], "collection-title" : "SUM-CCCA4-2018-013", "container-title" : "California's Fourth Climate Change Assessment", "id" : "ITEM-1", "issued" : { "date-parts" : [ [ "2018" ] ] }, "page" : "1-133", "publisher" : "California Governor\u2019s Ofce of Planning and Research, Scripps Institution of Oceanography, California Energy Commission, California Public Utilities Commission", "title" : "Statewide Summary Report", "translator" : [ { "dropping-particle" : "", "family" : "S3623", "given" : "Rt14", "non-dropping-particle" : "", "parse-names" : false, "suffix" : "" } ], "type" : "chapter" }, "uris" : [ "http://www.mendeley.com/documents/?uuid=cf49ca58-6ac3-4fdd-8165-7b06df1b76f7" ] } ], "mendeley" : { "formattedCitation" : "(Louise et al., 2018)", "plainTextFormattedCitation" : "(Louise et al., 2018)", "previouslyFormattedCitation" : "(Louise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Louise et al., 2018)</w:t>
            </w:r>
            <w:r w:rsidRPr="00D424AA">
              <w:rPr>
                <w:rFonts w:cs="Times New Roman"/>
                <w:bCs/>
                <w:color w:val="000000" w:themeColor="text1"/>
                <w:sz w:val="16"/>
                <w:szCs w:val="16"/>
                <w:lang w:val="en-GB"/>
              </w:rPr>
              <w:fldChar w:fldCharType="end"/>
            </w:r>
          </w:p>
          <w:p w14:paraId="6853A4EB" w14:textId="77777777" w:rsidR="00D376F0" w:rsidRPr="00D424AA" w:rsidRDefault="00D376F0" w:rsidP="00D424AA">
            <w:pPr>
              <w:rPr>
                <w:rFonts w:cs="Times New Roman"/>
                <w:bCs/>
                <w:color w:val="000000" w:themeColor="text1"/>
                <w:sz w:val="16"/>
                <w:szCs w:val="16"/>
                <w:lang w:val="en-GB"/>
              </w:rPr>
            </w:pPr>
          </w:p>
          <w:p w14:paraId="6BEAC1FB" w14:textId="77777777" w:rsidR="00D376F0" w:rsidRPr="00D424AA" w:rsidRDefault="00D376F0" w:rsidP="00D424AA">
            <w:pPr>
              <w:spacing w:line="276" w:lineRule="auto"/>
              <w:rPr>
                <w:rFonts w:cs="Times New Roman"/>
                <w:iCs/>
                <w:color w:val="000000" w:themeColor="text1"/>
                <w:sz w:val="16"/>
                <w:szCs w:val="16"/>
                <w:lang w:val="en-GB"/>
              </w:rPr>
            </w:pPr>
          </w:p>
        </w:tc>
        <w:tc>
          <w:tcPr>
            <w:tcW w:w="2551" w:type="dxa"/>
            <w:tcBorders>
              <w:top w:val="dashed" w:sz="4" w:space="0" w:color="000000"/>
              <w:left w:val="single" w:sz="4" w:space="0" w:color="000000"/>
              <w:bottom w:val="single" w:sz="4" w:space="0" w:color="000000"/>
              <w:right w:val="single" w:sz="4" w:space="0" w:color="000000"/>
            </w:tcBorders>
            <w:shd w:val="clear" w:color="auto" w:fill="FFE4D9"/>
          </w:tcPr>
          <w:p w14:paraId="2820A8A1" w14:textId="0F623610" w:rsidR="00D376F0" w:rsidRPr="00D424AA" w:rsidRDefault="00D376F0" w:rsidP="00D424AA">
            <w:pPr>
              <w:rPr>
                <w:rFonts w:cs="Times New Roman"/>
                <w:bCs/>
                <w:color w:val="000000" w:themeColor="text1"/>
                <w:sz w:val="16"/>
                <w:szCs w:val="16"/>
                <w:lang w:val="en-GB"/>
              </w:rPr>
            </w:pPr>
            <w:r w:rsidRPr="00D424AA">
              <w:rPr>
                <w:rFonts w:cs="Times New Roman"/>
                <w:b/>
                <w:bCs/>
                <w:i/>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of drought severity. There are differences depending on metrics and models, with weak median drying and substantial intermodel spread for total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Chapter 11 Supplementary Material (11.SM)) and larger drying for surface soil moisture </w:t>
            </w:r>
            <w:commentRangeStart w:id="8410"/>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Cook et al., 2020)", "plainTextFormattedCitation" : "(Xu et al., 2019a; Cook et al., 2020)", "previouslyFormattedCitation" : "(Xu et al., 2019a;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411" w:author="Robin Matthews" w:date="2021-07-14T12:35:00Z">
              <w:r w:rsidR="00A26296" w:rsidDel="00FC4A87">
                <w:rPr>
                  <w:rFonts w:cs="Times New Roman"/>
                  <w:bCs/>
                  <w:noProof/>
                  <w:color w:val="000000" w:themeColor="text1"/>
                  <w:sz w:val="16"/>
                  <w:szCs w:val="16"/>
                  <w:lang w:val="en-GB"/>
                </w:rPr>
                <w:delText>Xu et al., 2019a</w:delText>
              </w:r>
            </w:del>
            <w:ins w:id="8412" w:author="Robin Matthews" w:date="2021-07-14T12:35: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 Cook et al., 2020)</w:t>
            </w:r>
            <w:r w:rsidRPr="00D424AA">
              <w:rPr>
                <w:rFonts w:cs="Times New Roman"/>
                <w:bCs/>
                <w:color w:val="000000" w:themeColor="text1"/>
                <w:sz w:val="16"/>
                <w:szCs w:val="16"/>
                <w:lang w:val="en-GB"/>
              </w:rPr>
              <w:fldChar w:fldCharType="end"/>
            </w:r>
            <w:commentRangeEnd w:id="8410"/>
            <w:r w:rsidR="00A26296">
              <w:rPr>
                <w:rStyle w:val="Marquedecommentaire"/>
              </w:rPr>
              <w:commentReference w:id="8410"/>
            </w:r>
            <w:r w:rsidRPr="00841A35">
              <w:rPr>
                <w:rFonts w:cs="Times New Roman"/>
                <w:bCs/>
                <w:color w:val="000000" w:themeColor="text1"/>
                <w:sz w:val="16"/>
                <w:szCs w:val="16"/>
                <w:lang w:val="en-GB"/>
              </w:rPr>
              <w:t xml:space="preserve">(Chapter 11 Supplementary Material (11.S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Stronger soil m</w:t>
            </w:r>
            <w:r w:rsidRPr="00D424AA">
              <w:rPr>
                <w:rFonts w:cs="Times New Roman"/>
                <w:bCs/>
                <w:color w:val="000000" w:themeColor="text1"/>
                <w:sz w:val="16"/>
                <w:szCs w:val="16"/>
                <w:lang w:val="en-GB"/>
              </w:rPr>
              <w:t xml:space="preserve">oisture drying in southern part of domain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07F1F871" w14:textId="77777777" w:rsidR="00D376F0" w:rsidRPr="00D424AA" w:rsidRDefault="00D376F0" w:rsidP="00D424AA">
            <w:pPr>
              <w:rPr>
                <w:rFonts w:cs="Times New Roman"/>
                <w:bCs/>
                <w:color w:val="000000" w:themeColor="text1"/>
                <w:sz w:val="16"/>
                <w:szCs w:val="16"/>
                <w:lang w:val="en-GB"/>
              </w:rPr>
            </w:pPr>
          </w:p>
          <w:p w14:paraId="68D4B342" w14:textId="77777777" w:rsidR="00D376F0" w:rsidRPr="00D424AA" w:rsidRDefault="00D376F0" w:rsidP="00D424AA">
            <w:pPr>
              <w:spacing w:line="276" w:lineRule="auto"/>
              <w:rPr>
                <w:rFonts w:cs="Times New Roman"/>
                <w:iCs/>
                <w:color w:val="000000" w:themeColor="text1"/>
                <w:sz w:val="16"/>
                <w:szCs w:val="16"/>
                <w:lang w:val="en-GB"/>
              </w:rPr>
            </w:pPr>
          </w:p>
        </w:tc>
        <w:tc>
          <w:tcPr>
            <w:tcW w:w="2749" w:type="dxa"/>
            <w:tcBorders>
              <w:top w:val="dashed" w:sz="4" w:space="0" w:color="000000"/>
              <w:left w:val="single" w:sz="4" w:space="0" w:color="000000"/>
              <w:bottom w:val="single" w:sz="4" w:space="0" w:color="000000"/>
              <w:right w:val="single" w:sz="4" w:space="0" w:color="000000"/>
            </w:tcBorders>
            <w:shd w:val="clear" w:color="auto" w:fill="FEE4DB"/>
          </w:tcPr>
          <w:p w14:paraId="42EDCB42" w14:textId="5141ADF0"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of drought severity. There are differences depending onmetrics and models, with weak drying in total column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Chapter 11 Supplementary Material (11.SM)), and substantial drying with surface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w:instrText>
            </w:r>
            <w:r w:rsidR="00FF6231" w:rsidRPr="006A2665">
              <w:rPr>
                <w:rFonts w:cs="Times New Roman"/>
                <w:bCs/>
                <w:color w:val="000000" w:themeColor="text1"/>
                <w:sz w:val="16"/>
                <w:szCs w:val="16"/>
              </w:rPr>
              <w:instrText>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Dai et al., 2018; Lu et al., 2019; Cook et al., 2020)", "plainTextFormattedCitation" : "(Dai et al., 2018; Lu et al., 2019; Cook et al., 2020)", "previouslyFormattedCitation" : "(Dai et al., 2018; Lu et al., 2019;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Dai et al., 2018; Lu et al., 2019; Cook et al., 2020)</w:t>
            </w:r>
            <w:r w:rsidRPr="00D424AA">
              <w:rPr>
                <w:rFonts w:cs="Times New Roman"/>
                <w:bCs/>
                <w:color w:val="000000" w:themeColor="text1"/>
                <w:sz w:val="16"/>
                <w:szCs w:val="16"/>
                <w:lang w:val="en-GB"/>
              </w:rPr>
              <w:fldChar w:fldCharType="end"/>
            </w:r>
            <w:r w:rsidRPr="00D74FF3">
              <w:rPr>
                <w:rFonts w:cs="Times New Roman"/>
                <w:bCs/>
                <w:color w:val="000000" w:themeColor="text1"/>
                <w:sz w:val="16"/>
                <w:szCs w:val="16"/>
              </w:rPr>
              <w:t xml:space="preserve">(Chapter 11 Supplementary Material (11.SM)),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8413"/>
            <w:r w:rsidRPr="00D424AA">
              <w:rPr>
                <w:rFonts w:cs="Times New Roman"/>
                <w:bCs/>
                <w:color w:val="000000" w:themeColor="text1"/>
                <w:sz w:val="16"/>
                <w:szCs w:val="16"/>
                <w:lang w:val="en-GB"/>
              </w:rPr>
              <w:fldChar w:fldCharType="begin" w:fldLock="1"/>
            </w:r>
            <w:ins w:id="8414" w:author="Robin Matthews" w:date="2021-07-14T19:21:00Z">
              <w:r w:rsidR="00076872">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8415" w:author="Robin Matthews" w:date="2021-07-14T19:21:00Z">
              <w:r w:rsidR="003B3493" w:rsidDel="00076872">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del w:id="8416" w:author="Robin Matthews" w:date="2021-07-14T19:21:00Z">
              <w:r w:rsidR="00A26296" w:rsidDel="00076872">
                <w:rPr>
                  <w:rFonts w:cs="Times New Roman"/>
                  <w:bCs/>
                  <w:noProof/>
                  <w:color w:val="000000" w:themeColor="text1"/>
                  <w:sz w:val="16"/>
                  <w:szCs w:val="16"/>
                  <w:lang w:val="en-GB"/>
                </w:rPr>
                <w:delText>a</w:delText>
              </w:r>
            </w:del>
            <w:ins w:id="8417" w:author="Robin Matthews" w:date="2021-07-14T19:21:00Z">
              <w:r w:rsidR="00076872">
                <w:rPr>
                  <w:rFonts w:cs="Times New Roman"/>
                  <w:bCs/>
                  <w:noProof/>
                  <w:color w:val="000000" w:themeColor="text1"/>
                  <w:sz w:val="16"/>
                  <w:szCs w:val="16"/>
                  <w:lang w:val="en-GB"/>
                </w:rPr>
                <w:t>c</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413"/>
            <w:r w:rsidR="00A26296">
              <w:rPr>
                <w:rStyle w:val="Marquedecommentaire"/>
              </w:rPr>
              <w:commentReference w:id="8413"/>
            </w:r>
            <w:r w:rsidRPr="00841A35">
              <w:rPr>
                <w:rFonts w:cs="Times New Roman"/>
                <w:bCs/>
                <w:color w:val="000000" w:themeColor="text1"/>
                <w:sz w:val="16"/>
                <w:szCs w:val="16"/>
                <w:lang w:val="en-GB"/>
              </w:rPr>
              <w:t>.</w:t>
            </w:r>
          </w:p>
          <w:p w14:paraId="379B8C7A" w14:textId="77777777" w:rsidR="00D376F0" w:rsidRPr="00D424AA" w:rsidRDefault="00D376F0" w:rsidP="00D424AA">
            <w:pPr>
              <w:rPr>
                <w:rFonts w:cs="Times New Roman"/>
                <w:bCs/>
                <w:color w:val="000000" w:themeColor="text1"/>
                <w:sz w:val="16"/>
                <w:szCs w:val="16"/>
                <w:lang w:val="en-GB"/>
              </w:rPr>
            </w:pPr>
          </w:p>
          <w:p w14:paraId="6568F491" w14:textId="77777777" w:rsidR="00D376F0" w:rsidRPr="00D424AA" w:rsidRDefault="00D376F0" w:rsidP="00D424AA">
            <w:pPr>
              <w:spacing w:line="276" w:lineRule="auto"/>
              <w:rPr>
                <w:rFonts w:cs="Times New Roman"/>
                <w:iCs/>
                <w:color w:val="000000" w:themeColor="text1"/>
                <w:sz w:val="16"/>
                <w:szCs w:val="16"/>
                <w:lang w:val="en-GB"/>
              </w:rPr>
            </w:pPr>
          </w:p>
        </w:tc>
      </w:tr>
      <w:tr w:rsidR="00D376F0" w:rsidRPr="00F1665C" w14:paraId="3054AA71" w14:textId="77777777" w:rsidTr="00723657">
        <w:tc>
          <w:tcPr>
            <w:tcW w:w="846" w:type="dxa"/>
            <w:vMerge/>
            <w:tcBorders>
              <w:left w:val="single" w:sz="4" w:space="0" w:color="000000"/>
              <w:bottom w:val="single" w:sz="4" w:space="0" w:color="000000"/>
              <w:right w:val="single" w:sz="4" w:space="0" w:color="000000"/>
            </w:tcBorders>
          </w:tcPr>
          <w:p w14:paraId="434A6E0F" w14:textId="77777777" w:rsidR="00D376F0" w:rsidRPr="00D424AA" w:rsidRDefault="00D376F0" w:rsidP="00D424AA">
            <w:pPr>
              <w:rPr>
                <w:rFonts w:cs="Times New Roman"/>
                <w:color w:val="000000" w:themeColor="text1"/>
                <w:sz w:val="16"/>
                <w:szCs w:val="16"/>
                <w:lang w:val="en-GB"/>
              </w:rPr>
            </w:pPr>
          </w:p>
        </w:tc>
        <w:tc>
          <w:tcPr>
            <w:tcW w:w="709" w:type="dxa"/>
            <w:tcBorders>
              <w:top w:val="single" w:sz="4" w:space="0" w:color="000000"/>
              <w:left w:val="single" w:sz="4" w:space="0" w:color="000000"/>
              <w:bottom w:val="single" w:sz="4" w:space="0" w:color="000000"/>
              <w:right w:val="single" w:sz="4" w:space="0" w:color="000000"/>
            </w:tcBorders>
          </w:tcPr>
          <w:p w14:paraId="196D207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126"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0A829DF1" w14:textId="6C896E1C" w:rsidR="00D376F0" w:rsidRPr="00D424AA" w:rsidRDefault="00D376F0" w:rsidP="00D424AA">
            <w:pPr>
              <w:rPr>
                <w:rFonts w:cs="Times New Roman"/>
                <w:bCs/>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bCs/>
                <w:color w:val="000000" w:themeColor="text1"/>
                <w:sz w:val="16"/>
                <w:szCs w:val="16"/>
                <w:lang w:val="en-GB"/>
              </w:rPr>
              <w:t xml:space="preserve">Mixed signal </w:t>
            </w:r>
            <w:r w:rsidRPr="00D424AA">
              <w:rPr>
                <w:rFonts w:cs="Times New Roman"/>
                <w:color w:val="000000" w:themeColor="text1"/>
                <w:sz w:val="16"/>
                <w:szCs w:val="16"/>
                <w:lang w:val="en-GB"/>
              </w:rPr>
              <w:t xml:space="preserve">between different time frames and subregions </w:t>
            </w:r>
            <w:bookmarkStart w:id="8418" w:name="_Hlk77183356"/>
            <w:ins w:id="8419" w:author="Robin Matthews" w:date="2021-07-14T19:29:00Z">
              <w:r w:rsidR="00C302B9">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2",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2",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3", "itemData" : { "DOI" : "10.1007/s10584-015-1542-8", "ISSN" : "1573-1480", "abstract" : "Climate non-stationarity, changes in land use and water management practices affect regional hydrological extremes. This research considers extreme low streamflow (\u201clow flow\u201d henceforth) and flow deficit characteristics, which are important indicators of water scarcity within the broader context of droughts. The results indicate that the number of stations with positive significant trends in low flows is generally higher than the number of stations with negative significant trends; however, the fraction of total number of stations with negative trends has been increasing in the last four decades while the fraction of total number of stations with positive trends have been decreasing, making a gradual reduction in the wetting tendency in low flows in the conterminous U.S. Regional differences in low flow trends are notable, which echo the local climatic changes and soil moisture trends documented in the recent National Climate Assessment (NCA), as well as the changes in cropping and irrigation practices, and creation of forest plantations. A reversal of trend is seen for some northern regions since 1980s. Patterns in return periods and corresponding return values of low flows are also examined, which suggests changing risk conditions that are important for water-resources decision-making. Persistent low flow conditions in a river can lead to chronic water scarcity\u2014a main driver of societal and cross-boundary conflicts. Thus, this research identifies \u201chotspot\u201d locations where suitable adaptive management measures are most needed.", "author" : [ { "dropping-particle" : "", "family" : "Poshtiri", "given" : "Maryam Pournasiri", "non-dropping-particle" : "", "parse-names" : false, "suffix" : "" }, { "dropping-particle" : "", "family" : "Pal", "given" : "Indrani", "non-dropping-particle" : "", "parse-names" : false, "suffix" : "" } ], "container-title" : "Climatic Change", "id" : "ITEM-3", "issue" : "4", "issued" : { "date-parts" : [ [ "2016" ] ] }, "page" : "549-563", "title" : "Patterns of hydrological drought indicators in major U.S. River basins", "translator" : [ { "dropping-particle" : "", "family" : "S2045", "given" : "", "non-dropping-particle" : "", "parse-names" : false, "suffix" : "" } ], "type" : "article-journal", "volume" : "134" }, "uris" : [ "http://www.mendeley.com/documents/?uuid=d2aa7a7d-637c-43ff-91c8-616413f0052f" ] }, { "id" : "ITEM-4", "itemData" : { "DOI" : "10.1016/j.jhydrol.2019.124254", "ISSN" : "0022-1694", "abstract" : "We present a continent-scale exploration of trends in annual 7-day low streamflows at 2482 U.S. Geological Survey streamgages across the conterminous United States over the past 100, 75, and 50 years (1916\u20132015, 1941\u20132015 and 1966\u20132015). We used basin characteristics to identify subsets of study basins representative of reference basins with streamflow relatively free from human effects (n = 259), and predominantly agricultural basins (n = 78), regulated basins (n = 220), and urban basins (n = 121). Trend significance was computed using the Mann-Kendall test considering short- and long-term persistence. Lag-one autocorrelation tests of detrended 7-day low streamflows for all gage classes show that time-series independence is not an appropriate assumption for annual low streamflow data at many basins. Among all study gages, upward trends (wetter conditions) in 7-day low streamflows outnumbered downward trends (drier conditions) approximately 2\u20131 for the 75- and 100-year trend periods\u201450-year trends indicated roughly equal numbers of increases and decreases. Increases in 7-day low streamflow were consistently observed for all time periods throughout much of the northeastern quadrant of the conterminous U.S. including western New England and the Mid-Atlantic, the southeastern Great Lakes basin, northern Ohio River basin, and the Upper Mississippi River and eastern Missouri River basins. Decreases in 7-day low streamflow were consistently observed for all time periods at many gages in the southeastern U.S. and in the northwestern U.S. in much of Idaho and northwestern Washington. Overall, we observed greater percentages of statistically significant trends at gages with human-induced influences than at reference gages. Low-flow trends at agricultural gages were regionally consistent with trends at reference gages. Regulated basins had many statistically significant upward trends for all three time periods tested, which may be attributed in part to substantial increases in dam-related storage prior to 1970. Urban gages had the greatest percentage of significant decreases in 7-day low flows compared to all other gage classes even though most urban gages saw upward trends in mean annual flows. Urban gages also had the greatest percentage of significant increases in low flows second only to regulated gages, highlighting that urban development can increase or decrease low streamflows depending on the basin-specific development.", "author" : [ { "dropping-particle" : "", "family" : "Dudley", "given" : "R W", "non-dropping-particle" : "", "parse-names" : false, "suffix" : "" }, { "dropping-particle" : "", "family" : "Hirsch", "given" : "R M", "non-dropping-particle" : "", "parse-names" : false, "suffix" : "" }, { "dropping-particle" : "", "family" : "Archfield", "given" : "S A", "non-dropping-particle" : "", "parse-names" : false, "suffix" : "" }, { "dropping-particle" : "", "family" : "Blum", "given" : "A G", "non-dropping-particle" : "", "parse-names" : false, "suffix" : "" }, { "dropping-particle" : "", "family" : "Renard", "given" : "B", "non-dropping-particle" : "", "parse-names" : false, "suffix" : "" } ], "container-title" : "Journal of Hydrology", "id" : "ITEM-4", "issued" : { "date-parts" : [ [ "2020" ] ] }, "page" : "124254", "title" : "Low streamflow trends at human-impacted and reference basins in the United States", "translator" : [ { "dropping-particle" : "", "family" : "S2960", "given" : "", "non-dropping-particle" : "", "parse-names" : false, "suffix" : "" } ], "type" : "article-journal", "volume" : "580" }, "uris" : [ "http://www.mendeley.com/documents/?uuid=1d1b610f-c921-4aec-ae63-618e2eb5bce6" ] } ], "mendeley" : { "formattedCitation" : "(Poshtiri and Pal, 2016; Gudmundsson et al., 2019, 2021; Dudley et al., 2020)", "plainTextFormattedCitation" : "(Poshtiri and Pal, 2016; Gudmundsson et al., 2019, 2021; Dudley et al., 2020)", "previouslyFormattedCitation" : "(Poshtiri and Pal, 2016; Gudmundsson et al., 2019, 2021; Dudley et al., 2020)" }, "properties" : { "noteIndex" : 0 }, "schema" : "https://github.com/citation-style-language/schema/raw/master/csl-citation.json" }</w:instrText>
            </w:r>
            <w:ins w:id="8420" w:author="Robin Matthews" w:date="2021-07-14T19:29:00Z">
              <w:r w:rsidR="00C302B9">
                <w:rPr>
                  <w:rFonts w:cs="Times New Roman"/>
                  <w:color w:val="000000" w:themeColor="text1"/>
                  <w:sz w:val="16"/>
                  <w:szCs w:val="16"/>
                  <w:lang w:val="en-GB"/>
                </w:rPr>
                <w:fldChar w:fldCharType="separate"/>
              </w:r>
              <w:r w:rsidR="00C302B9" w:rsidRPr="008C334B">
                <w:rPr>
                  <w:rFonts w:cs="Times New Roman"/>
                  <w:noProof/>
                  <w:color w:val="000000" w:themeColor="text1"/>
                  <w:sz w:val="16"/>
                  <w:szCs w:val="16"/>
                  <w:lang w:val="en-GB"/>
                </w:rPr>
                <w:t>(Poshtiri and Pal, 2016; Gudmundsson et al., 2019, 2021; Dudley et al., 2020)</w:t>
              </w:r>
              <w:r w:rsidR="00C302B9">
                <w:rPr>
                  <w:rFonts w:cs="Times New Roman"/>
                  <w:color w:val="000000" w:themeColor="text1"/>
                  <w:sz w:val="16"/>
                  <w:szCs w:val="16"/>
                  <w:lang w:val="en-GB"/>
                </w:rPr>
                <w:fldChar w:fldCharType="end"/>
              </w:r>
            </w:ins>
            <w:commentRangeStart w:id="8421"/>
            <w:del w:id="8422" w:author="Robin Matthews" w:date="2021-07-14T19:29:00Z">
              <w:r w:rsidRPr="00D424AA" w:rsidDel="00C302B9">
                <w:rPr>
                  <w:rFonts w:cs="Times New Roman"/>
                  <w:color w:val="000000" w:themeColor="text1"/>
                  <w:sz w:val="16"/>
                  <w:szCs w:val="16"/>
                  <w:lang w:val="en-GB"/>
                </w:rPr>
                <w:fldChar w:fldCharType="begin" w:fldLock="1"/>
              </w:r>
              <w:r w:rsidR="00FF6231" w:rsidDel="00C302B9">
                <w:rPr>
                  <w:rFonts w:cs="Times New Roman"/>
                  <w:color w:val="000000" w:themeColor="text1"/>
                  <w:sz w:val="16"/>
                  <w:szCs w:val="16"/>
                  <w:lang w:val="en-GB"/>
                </w:rPr>
                <w:del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2",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2",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id" : "ITEM-3", "itemData" : { "DOI" : "10.1007/s10584-015-1542-8", "ISSN" : "1573-1480", "abstract" : "Climate non-stationarity, changes in land use and water management practices affect regional hydrological extremes. This research considers extreme low streamflow (\u201clow flow\u201d henceforth) and flow deficit characteristics, which are important indicators of water scarcity within the broader context of droughts. The results indicate that the number of stations with positive significant trends in low flows is generally higher than the number of stations with negative significant trends; however, the fraction of total number of stations with negative trends has been increasing in the last four decades while the fraction of total number of stations with positive trends have been decreasing, making a gradual reduction in the wetting tendency in low flows in the conterminous U.S. Regional differences in low flow trends are notable, which echo the local climatic changes and soil moisture trends documented in the recent National Climate Assessment (NCA), as well as the changes in cropping and irrigation practices, and creation of forest plantations. A reversal of trend is seen for some northern regions since 1980s. Patterns in return periods and corresponding return values of low flows are also examined, which suggests changing risk conditions that are important for water-resources decision-making. Persistent low flow conditions in a river can lead to chronic water scarcity\u2014a main driver of societal and cross-boundary conflicts. Thus, this research identifies \u201chotspot\u201d locations where suitable adaptive management measures are most needed.", "author" : [ { "dropping-particle" : "", "family" : "Poshtiri", "given" : "Maryam Pournasiri", "non-dropping-particle" : "", "parse-names" : false, "suffix" : "" }, { "dropping-particle" : "", "family" : "Pal", "given" : "Indrani", "non-dropping-particle" : "", "parse-names" : false, "suffix" : "" } ], "container-title" : "Climatic Change", "id" : "ITEM-3", "issue" : "4", "issued" : { "date-parts" : [ [ "2016" ] ] }, "page" : "549-563", "title" : "Patterns of hydrological drought indicators in major U.S. River basins", "translator" : [ { "dropping-particle" : "", "family" : "S2045", "given" : "", "non-dropping-particle" : "", "parse-names" : false, "suffix" : "" } ], "type" : "article-journal", "volume" : "134" }, "uris" : [ "http://www.mendeley.com/documents/?uuid=d2aa7a7d-637c-43ff-91c8-616413f0052f" ] } ], "mendeley" : { "formattedCitation" : "(Poshtiri and Pal, 2016; Gudmundsson et al., 2019, 2021)", "manualFormatting" : "(Gudmundsson et al., 2019, 2021; Poshtiri and Pal, 2016", "plainTextFormattedCitation" : "(Poshtiri and Pal, 2016; Gudmundsson et al., 2019, 2021)", "previouslyFormattedCitation" : "(Poshtiri and Pal, 2016; Gudmundsson et al., 2019, 2021)" }, "properties" : { "noteIndex" : 0 }, "schema" : "https://github.com/citation-style-language/schema/raw/master/csl-citation.json" }</w:delInstrText>
              </w:r>
              <w:r w:rsidRPr="00D424AA" w:rsidDel="00C302B9">
                <w:rPr>
                  <w:rFonts w:cs="Times New Roman"/>
                  <w:color w:val="000000" w:themeColor="text1"/>
                  <w:sz w:val="16"/>
                  <w:szCs w:val="16"/>
                  <w:lang w:val="en-GB"/>
                </w:rPr>
                <w:fldChar w:fldCharType="separate"/>
              </w:r>
              <w:r w:rsidR="00A26296" w:rsidDel="00C302B9">
                <w:rPr>
                  <w:rFonts w:cs="Times New Roman"/>
                  <w:noProof/>
                  <w:color w:val="000000" w:themeColor="text1"/>
                  <w:sz w:val="16"/>
                  <w:szCs w:val="16"/>
                  <w:lang w:val="en-GB"/>
                </w:rPr>
                <w:delText>(Gudmundsson et al., 2019, 2021; Poshtiri and Pal, 2016</w:delText>
              </w:r>
              <w:r w:rsidRPr="00D424AA" w:rsidDel="00C302B9">
                <w:rPr>
                  <w:rFonts w:cs="Times New Roman"/>
                  <w:color w:val="000000" w:themeColor="text1"/>
                  <w:sz w:val="16"/>
                  <w:szCs w:val="16"/>
                  <w:lang w:val="en-GB"/>
                </w:rPr>
                <w:fldChar w:fldCharType="end"/>
              </w:r>
              <w:commentRangeEnd w:id="8421"/>
              <w:r w:rsidR="00A26296" w:rsidDel="00C302B9">
                <w:rPr>
                  <w:rStyle w:val="Marquedecommentaire"/>
                </w:rPr>
                <w:commentReference w:id="8421"/>
              </w:r>
              <w:r w:rsidRPr="00841A35" w:rsidDel="00C302B9">
                <w:rPr>
                  <w:rFonts w:cs="Times New Roman"/>
                  <w:color w:val="000000" w:themeColor="text1"/>
                  <w:sz w:val="16"/>
                  <w:szCs w:val="16"/>
                  <w:lang w:val="en-GB"/>
                </w:rPr>
                <w:delText xml:space="preserve">; </w:delText>
              </w:r>
              <w:commentRangeStart w:id="8423"/>
              <w:r w:rsidRPr="00D424AA" w:rsidDel="00C302B9">
                <w:rPr>
                  <w:rFonts w:cs="Times New Roman"/>
                  <w:color w:val="000000" w:themeColor="text1"/>
                  <w:sz w:val="16"/>
                  <w:szCs w:val="16"/>
                  <w:lang w:val="en-GB"/>
                </w:rPr>
                <w:fldChar w:fldCharType="begin" w:fldLock="1"/>
              </w:r>
              <w:r w:rsidR="00FF6231" w:rsidDel="00C302B9">
                <w:rPr>
                  <w:rFonts w:cs="Times New Roman"/>
                  <w:color w:val="000000" w:themeColor="text1"/>
                  <w:sz w:val="16"/>
                  <w:szCs w:val="16"/>
                  <w:lang w:val="en-GB"/>
                </w:rPr>
                <w:delInstrText>ADDIN CSL_CITATION { "citationItems" : [ { "id" : "ITEM-1", "itemData" : { "DOI" : "10.1016/j.jhydrol.2019.124254", "ISSN" : "0022-1694", "abstract" : "We present a continent-scale exploration of trends in annual 7-day low streamflows at 2482 U.S. Geological Survey streamgages across the conterminous United States over the past 100, 75, and 50 years (1916\u20132015, 1941\u20132015 and 1966\u20132015). We used basin characteristics to identify subsets of study basins representative of reference basins with streamflow relatively free from human effects (n = 259), and predominantly agricultural basins (n = 78), regulated basins (n = 220), and urban basins (n = 121). Trend significance was computed using the Mann-Kendall test considering short- and long-term persistence. Lag-one autocorrelation tests of detrended 7-day low streamflows for all gage classes show that time-series independence is not an appropriate assumption for annual low streamflow data at many basins. Among all study gages, upward trends (wetter conditions) in 7-day low streamflows outnumbered downward trends (drier conditions) approximately 2\u20131 for the 75- and 100-year trend periods\u201450-year trends indicated roughly equal numbers of increases and decreases. Increases in 7-day low streamflow were consistently observed for all time periods throughout much of the northeastern quadrant of the conterminous U.S. including western New England and the Mid-Atlantic, the southeastern Great Lakes basin, northern Ohio River basin, and the Upper Mississippi River and eastern Missouri River basins. Decreases in 7-day low streamflow were consistently observed for all time periods at many gages in the southeastern U.S. and in the northwestern U.S. in much of Idaho and northwestern Washington. Overall, we observed greater percentages of statistically significant trends at gages with human-induced influences than at reference gages. Low-flow trends at agricultural gages were regionally consistent with trends at reference gages. Regulated basins had many statistically significant upward trends for all three time periods tested, which may be attributed in part to substantial increases in dam-related storage prior to 1970. Urban gages had the greatest percentage of significant decreases in 7-day low flows compared to all other gage classes even though most urban gages saw upward trends in mean annual flows. Urban gages also had the greatest percentage of significant increases in low flows second only to regulated gages, highlighting that urban development can increase or decrease low streamflows depending on the basin-specific development.", "author" : [ { "dropping-particle" : "", "family" : "Dudley", "given" : "R W", "non-dropping-particle" : "", "parse-names" : false, "suffix" : "" }, { "dropping-particle" : "", "family" : "Hirsch", "given" : "R M", "non-dropping-particle" : "", "parse-names" : false, "suffix" : "" }, { "dropping-particle" : "", "family" : "Archfield", "given" : "S A", "non-dropping-particle" : "", "parse-names" : false, "suffix" : "" }, { "dropping-particle" : "", "family" : "Blum", "given" : "A G", "non-dropping-particle" : "", "parse-names" : false, "suffix" : "" }, { "dropping-particle" : "", "family" : "Renard", "given" : "B", "non-dropping-particle" : "", "parse-names" : false, "suffix" : "" } ], "container-title" : "Journal of Hydrology", "id" : "ITEM-1", "issued" : { "date-parts" : [ [ "2020" ] ] }, "page" : "124254", "title" : "Low streamflow trends at human-impacted and reference basins in the United States", "translator" : [ { "dropping-particle" : "", "family" : "S2960", "given" : "", "non-dropping-particle" : "", "parse-names" : false, "suffix" : "" } ], "type" : "article-journal", "volume" : "580" }, "uris" : [ "http://www.mendeley.com/documents/?uuid=1d1b610f-c921-4aec-ae63-618e2eb5bce6" ] } ], "mendeley" : { "formattedCitation" : "(Dudley et al., 2020)", "manualFormatting" : "Dudley et al., 2020)", "plainTextFormattedCitation" : "(Dudley et al., 2020)", "previouslyFormattedCitation" : "(Dudley et al., 2020)" }, "properties" : { "noteIndex" : 0 }, "schema" : "https://github.com/citation-style-language/schema/raw/master/csl-citation.json" }</w:delInstrText>
              </w:r>
              <w:r w:rsidRPr="00D424AA" w:rsidDel="00C302B9">
                <w:rPr>
                  <w:rFonts w:cs="Times New Roman"/>
                  <w:color w:val="000000" w:themeColor="text1"/>
                  <w:sz w:val="16"/>
                  <w:szCs w:val="16"/>
                  <w:lang w:val="en-GB"/>
                </w:rPr>
                <w:fldChar w:fldCharType="separate"/>
              </w:r>
              <w:r w:rsidR="00A26296" w:rsidDel="00C302B9">
                <w:rPr>
                  <w:rFonts w:cs="Times New Roman"/>
                  <w:noProof/>
                  <w:color w:val="000000" w:themeColor="text1"/>
                  <w:sz w:val="16"/>
                  <w:szCs w:val="16"/>
                  <w:lang w:val="en-GB"/>
                </w:rPr>
                <w:delText>Dudley et al., 2020)</w:delText>
              </w:r>
              <w:r w:rsidRPr="00D424AA" w:rsidDel="00C302B9">
                <w:rPr>
                  <w:rFonts w:cs="Times New Roman"/>
                  <w:color w:val="000000" w:themeColor="text1"/>
                  <w:sz w:val="16"/>
                  <w:szCs w:val="16"/>
                  <w:lang w:val="en-GB"/>
                </w:rPr>
                <w:fldChar w:fldCharType="end"/>
              </w:r>
            </w:del>
            <w:bookmarkEnd w:id="8418"/>
            <w:commentRangeEnd w:id="8423"/>
            <w:r w:rsidR="00A26296">
              <w:rPr>
                <w:rStyle w:val="Marquedecommentaire"/>
              </w:rPr>
              <w:commentReference w:id="8423"/>
            </w:r>
            <w:r w:rsidRPr="00841A35">
              <w:rPr>
                <w:rFonts w:cs="Times New Roman"/>
                <w:color w:val="000000" w:themeColor="text1"/>
                <w:sz w:val="16"/>
                <w:szCs w:val="16"/>
                <w:lang w:val="en-GB"/>
              </w:rPr>
              <w:t xml:space="preserve">. </w:t>
            </w:r>
            <w:r w:rsidRPr="00D424AA">
              <w:rPr>
                <w:rFonts w:cs="Times New Roman"/>
                <w:sz w:val="16"/>
                <w:szCs w:val="16"/>
                <w:lang w:val="en-GB"/>
              </w:rPr>
              <w:t xml:space="preserve">Strong spatial variability in the recent trends of low flows in the region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7/s10584-015-1542-8", "ISSN" : "1573-1480", "abstract" : "Climate non-stationarity, changes in land use and water management practices affect regional hydrological extremes. This research considers extreme low streamflow (\u201clow flow\u201d henceforth) and flow deficit characteristics, which are important indicators of water scarcity within the broader context of droughts. The results indicate that the number of stations with positive significant trends in low flows is generally higher than the number of stations with negative significant trends; however, the fraction of total number of stations with negative trends has been increasing in the last four decades while the fraction of total number of stations with positive trends have been decreasing, making a gradual reduction in the wetting tendency in low flows in the conterminous U.S. Regional differences in low flow trends are notable, which echo the local climatic changes and soil moisture trends documented in the recent National Climate Assessment (NCA), as well as the changes in cropping and irrigation practices, and creation of forest plantations. A reversal of trend is seen for some northern regions since 1980s. Patterns in return periods and corresponding return values of low flows are also examined, which suggests changing risk conditions that are important for water-resources decision-making. Persistent low flow conditions in a river can lead to chronic water scarcity\u2014a main driver of societal and cross-boundary conflicts. Thus, this research identifies \u201chotspot\u201d locations where suitable adaptive management measures are most needed.", "author" : [ { "dropping-particle" : "", "family" : "Poshtiri", "given" : "Maryam Pournasiri", "non-dropping-particle" : "", "parse-names" : false, "suffix" : "" }, { "dropping-particle" : "", "family" : "Pal", "given" : "Indrani", "non-dropping-particle" : "", "parse-names" : false, "suffix" : "" } ], "container-title" : "Climatic Change", "id" : "ITEM-1", "issue" : "4", "issued" : { "date-parts" : [ [ "2016" ] ] }, "page" : "549-563", "title" : "Patterns of hydrological drought indicators in major U.S. River basins", "translator" : [ { "dropping-particle" : "", "family" : "S2045", "given" : "", "non-dropping-particle" : "", "parse-names" : false, "suffix" : "" } ], "type" : "article-journal", "volume" : "134" }, "uris" : [ "http://www.mendeley.com/documents/?uuid=d2aa7a7d-637c-43ff-91c8-616413f0052f" ] } ], "mendeley" : { "formattedCitation" : "(Poshtiri and Pal, 2016)", "plainTextFormattedCitation" : "(Poshtiri and Pal, 2016)", "previouslyFormattedCitation" : "(Poshtiri and Pal, 2016)"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Poshtiri and Pal, 2016)</w:t>
            </w:r>
            <w:r w:rsidRPr="00D424AA">
              <w:rPr>
                <w:rFonts w:cs="Times New Roman"/>
                <w:sz w:val="16"/>
                <w:szCs w:val="16"/>
                <w:lang w:val="en-GB"/>
              </w:rPr>
              <w:fldChar w:fldCharType="end"/>
            </w:r>
            <w:r w:rsidRPr="00841A35">
              <w:rPr>
                <w:rFonts w:cs="Times New Roman"/>
                <w:sz w:val="16"/>
                <w:szCs w:val="16"/>
                <w:lang w:val="en-GB"/>
              </w:rPr>
              <w:t xml:space="preserve"> but dominant increase </w:t>
            </w:r>
            <w:r w:rsidRPr="00D424AA">
              <w:rPr>
                <w:rFonts w:cs="Times New Roman"/>
                <w:color w:val="000000" w:themeColor="text1"/>
                <w:sz w:val="16"/>
                <w:szCs w:val="16"/>
                <w:lang w:val="en-GB"/>
              </w:rPr>
              <w:t>of hydrological drought in California and in the Colorado</w:t>
            </w:r>
            <w:r w:rsidRPr="00D424AA">
              <w:rPr>
                <w:rFonts w:cs="Times New Roman"/>
                <w:sz w:val="16"/>
                <w:szCs w:val="16"/>
                <w:lang w:val="en-GB"/>
              </w:rPr>
              <w:t xml:space="preserve"> basin </w:t>
            </w:r>
            <w:del w:id="8424" w:author="Robin Matthews" w:date="2021-07-14T19:23:00Z">
              <w:r w:rsidRPr="00D424AA" w:rsidDel="00076872">
                <w:rPr>
                  <w:rFonts w:cs="Times New Roman"/>
                  <w:sz w:val="16"/>
                  <w:szCs w:val="16"/>
                  <w:lang w:val="en-GB"/>
                </w:rPr>
                <w:delText xml:space="preserve"> </w:delText>
              </w:r>
            </w:del>
            <w:commentRangeStart w:id="8425"/>
            <w:r w:rsidRPr="00841A35">
              <w:rPr>
                <w:rFonts w:cs="Times New Roman"/>
                <w:sz w:val="16"/>
                <w:szCs w:val="16"/>
                <w:lang w:val="en-GB"/>
              </w:rPr>
              <w:fldChar w:fldCharType="begin" w:fldLock="1"/>
            </w:r>
            <w:ins w:id="8426" w:author="Robin Matthews" w:date="2021-07-14T19:22:00Z">
              <w:r w:rsidR="00076872">
                <w:rPr>
                  <w:rFonts w:cs="Times New Roman"/>
                  <w:sz w:val="16"/>
                  <w:szCs w:val="16"/>
                  <w:lang w:val="en-GB"/>
                </w:rPr>
                <w:instrText>ADDIN CSL_CITATION { "citationItems" : [ { "id" : "ITEM-1", "itemData" : { "DOI" : "10.1029/2018WR023153", "abstract" : "\u00a92018. American Geophysical Union. All Rights Reserved. The Colorado River is the primary surface water resource in the rapidly growing U.S. Southwest. Over the period 1916\u20132014, the Upper Colorado River Basin naturalized streamflow declined by 16.5%, despite the fact that annual precipitation in the UCRB over that period increased slightly (+1.4%). In order to examine the causes of the runoff declines, we performed a set of experiments with the Variable Infiltration Capacity hydrology model. Our results show that the pervasive warming has reduced snowpacks and enhanced evapotranspiration over the last 100\u00a0years; over half (53%) of the long-term decreasing runoff trend is associated with the general warming. Negative winter precipitation trends have occurred in the handful of highly productive subbasins that account for over half of the streamflow at Lee's Ferry. We also compared a midcentury drought with the (ongoing) post-Millennium Drought and find that whereas the earlier drought was caused primarily by pervasive low-precipitation anomalies across UCRB, higher temperatures have played a large role in the post-Millennium Drought. The post-Millennium Drought has also been exacerbated by negative precipitation anomalies in several of the most productive headwater basins. Finally, we evaluate the UCRB April\u2013July runoff forecast for 2017, which decreased dramatically as the runoff season progressed. We find that while late winter and spring 2017 was anomalously warm, the proximate cause of most of the forecast reduction was anomalous late winter and early spring dryness in UCRB, which followed exceptionally large (positive) early winter precipitation anomalies.", "author" : [ { "dropping-particle" : "", "family" : "Xiao", "given" : "M.", "non-dropping-particle" : "", "parse-names" : false, "suffix" : "" }, { "dropping-particle" : "", "family" : "Udall", "given" : "B.", "non-dropping-particle" : "", "parse-names" : false, "suffix" : "" }, { "dropping-particle" : "", "family" : "Lettenmaier", "given" : "D.P.", "non-dropping-particle" : "", "parse-names" : false, "suffix" : "" } ], "container-title" : "Water Resources Research", "id" : "ITEM-1", "issue" : "9", "issued" : { "date-parts" : [ [ "2018" ] ] }, "page" : "6739-6756", "title" : "On the Causes of Declining Colorado River Streamflows", "translator" : [ { "dropping-particle" : "", "family" : "S2548", "given" : "", "non-dropping-particle" : "", "parse-names" : false, "suffix" : "" } ], "type" : "article-journal", "volume" : "54" }, "uris" : [ "http://www.mendeley.com/documents/?uuid=92933756-6a7e-4f36-b066-92be96097cbd" ] }, { "id" : "ITEM-2", "itemData" : { "DOI" : "10.1126/science.aax0194", "abstract" : "The sensitivity of river discharge to climate-system warming is highly uncertain, and the processes that govern river discharge are poorly understood, which impedes climate-change adaptation. A prominent exemplar is the Colorado River, where meteorological drought and warming are shrinking a water resource that supports more than 1 trillion dollars of economic activity per year. A Monte Carlo simulation with a radiation-aware hydrologic model resolves the longstanding, wide disparity in sensitivity estimates and reveals the controlling physical processes. We estimate that annual mean discharge has been decreasing by 9.3% per degree Celsius of warming because of increased evapotranspiration, mainly driven by snow loss and a consequent decrease in reflection of solar radiation. Projected precipitation increases likely will not suffice to fully counter the robust, thermodynamically induced drying. Thus, an increasing risk of severe water shortages is expected. \u00a9 2020 American Association for the Advancement of Science. All rights reserved.", "author" : [ { "dropping-particle" : "", "family" : "Milly", "given" : "P C D", "non-dropping-particle" : "", "parse-names" : false, "suffix" : "" }, { "dropping-particle" : "", "family" : "Dunne", "given" : "K A", "non-dropping-particle" : "", "parse-names" : false, "suffix" : "" } ], "container-title" : "Science", "id" : "ITEM-2", "issue" : "6483", "issued" : { "date-parts" : [ [ "2020" ] ] }, "note" : "Export Date: 26 October 2020", "page" : "1252-1255", "title" : "Colorado River flow dwindles as warming-driven loss of reflective snow energizes evaporation", "translator" : [ { "dropping-particle" : "", "family" : "S3228", "given" : "", "non-dropping-particle" : "", "parse-names" : false, "suffix" : "" } ], "type" : "article", "volume" : "367" }, "uris" : [ "http://www.mendeley.com/documents/?uuid=abe6fca1-c02e-4e80-998a-3d191d5a862f" ] } ], "mendeley" : { "formattedCitation" : "(Xiao et al., 2018b; Milly and Dunne, 2020)", "manualFormatting" : "(M. Xiao et al., 2018; Milly and Dunne, 2020)", "plainTextFormattedCitation" : "(Xiao et al., 2018b; Milly and Dunne, 2020)", "previouslyFormattedCitation" : "(Xiao et al., 2018b; Milly and Dunne, 2020)" }, "properties" : { "noteIndex" : 0 }, "schema" : "https://github.com/citation-style-language/schema/raw/master/csl-citation.json" }</w:instrText>
              </w:r>
            </w:ins>
            <w:del w:id="8427" w:author="Robin Matthews" w:date="2021-07-14T19:22:00Z">
              <w:r w:rsidR="00FF6231" w:rsidDel="00076872">
                <w:rPr>
                  <w:rFonts w:cs="Times New Roman"/>
                  <w:sz w:val="16"/>
                  <w:szCs w:val="16"/>
                  <w:lang w:val="en-GB"/>
                </w:rPr>
                <w:delInstrText>ADDIN CSL_CITATION { "citationItems" : [ { "id" : "ITEM-1", "itemData" : { "DOI" : "10.1029/2018WR023153", "abstract" : "\u00a92018. American Geophysical Union. All Rights Reserved. The Colorado River is the primary surface water resource in the rapidly growing U.S. Southwest. Over the period 1916\u20132014, the Upper Colorado River Basin naturalized streamflow declined by 16.5%, despite the fact that annual precipitation in the UCRB over that period increased slightly (+1.4%). In order to examine the causes of the runoff declines, we performed a set of experiments with the Variable Infiltration Capacity hydrology model. Our results show that the pervasive warming has reduced snowpacks and enhanced evapotranspiration over the last 100\u00a0years; over half (53%) of the long-term decreasing runoff trend is associated with the general warming. Negative winter precipitation trends have occurred in the handful of highly productive subbasins that account for over half of the streamflow at Lee's Ferry. We also compared a midcentury drought with the (ongoing) post-Millennium Drought and find that whereas the earlier drought was caused primarily by pervasive low-precipitation anomalies across UCRB, higher temperatures have played a large role in the post-Millennium Drought. The post-Millennium Drought has also been exacerbated by negative precipitation anomalies in several of the most productive headwater basins. Finally, we evaluate the UCRB April\u2013July runoff forecast for 2017, which decreased dramatically as the runoff season progressed. We find that while late winter and spring 2017 was anomalously warm, the proximate cause of most of the forecast reduction was anomalous late winter and early spring dryness in UCRB, which followed exceptionally large (positive) early winter precipitation anomalies.", "author" : [ { "dropping-particle" : "", "family" : "Xiao", "given" : "M.", "non-dropping-particle" : "", "parse-names" : false, "suffix" : "" }, { "dropping-particle" : "", "family" : "Udall", "given" : "B.", "non-dropping-particle" : "", "parse-names" : false, "suffix" : "" }, { "dropping-particle" : "", "family" : "Lettenmaier", "given" : "D.P.", "non-dropping-particle" : "", "parse-names" : false, "suffix" : "" } ], "container-title" : "Water Resources Research", "id" : "ITEM-1", "issue" : "9", "issued" : { "date-parts" : [ [ "2018" ] ] }, "page" : "6739-6756", "title" : "On the Causes of Declining Colorado River Streamflows", "translator" : [ { "dropping-particle" : "", "family" : "S2548", "given" : "", "non-dropping-particle" : "", "parse-names" : false, "suffix" : "" } ], "type" : "article-journal", "volume" : "54" }, "uris" : [ "http://www.mendeley.com/documents/?uuid=92933756-6a7e-4f36-b066-92be96097cbd" ] }, { "id" : "ITEM-2", "itemData" : { "DOI" : "10.1126/science.aax0194", "abstract" : "The sensitivity of river discharge to climate-system warming is highly uncertain, and the processes that govern river discharge are poorly understood, which impedes climate-change adaptation. A prominent exemplar is the Colorado River, where meteorological drought and warming are shrinking a water resource that supports more than 1 trillion dollars of economic activity per year. A Monte Carlo simulation with a radiation-aware hydrologic model resolves the longstanding, wide disparity in sensitivity estimates and reveals the controlling physical processes. We estimate that annual mean discharge has been decreasing by 9.3% per degree Celsius of warming because of increased evapotranspiration, mainly driven by snow loss and a consequent decrease in reflection of solar radiation. Projected precipitation increases likely will not suffice to fully counter the robust, thermodynamically induced drying. Thus, an increasing risk of severe water shortages is expected. \u00a9 2020 American Association for the Advancement of Science. All rights reserved.", "author" : [ { "dropping-particle" : "", "family" : "Milly", "given" : "P C D", "non-dropping-particle" : "", "parse-names" : false, "suffix" : "" }, { "dropping-particle" : "", "family" : "Dunne", "given" : "K A", "non-dropping-particle" : "", "parse-names" : false, "suffix" : "" } ], "container-title" : "Science", "id" : "ITEM-2", "issue" : "6483", "issued" : { "date-parts" : [ [ "2020" ] ] }, "note" : "Export Date: 26 October 2020", "page" : "1252-1255", "title" : "Colorado River flow dwindles as warming-driven loss of reflective snow energizes evaporation", "translator" : [ { "dropping-particle" : "", "family" : "S3228", "given" : "", "non-dropping-particle" : "", "parse-names" : false, "suffix" : "" } ], "type" : "article", "volume" : "367" }, "uris" : [ "http://www.mendeley.com/documents/?uuid=abe6fca1-c02e-4e80-998a-3d191d5a862f" ] } ], "mendeley" : { "formattedCitation" : "(Xiao et al., 2018b; Milly and Dunne, 2020)", "plainTextFormattedCitation" : "(Xiao et al., 2018b; Milly and Dunne, 2020)", "previouslyFormattedCitation" : "(Xiao et al., 2018b; Milly and Dunne, 2020)" }, "properties" : { "noteIndex" : 0 }, "schema" : "https://github.com/citation-style-language/schema/raw/master/csl-citation.json" }</w:delInstrText>
              </w:r>
            </w:del>
            <w:r w:rsidRPr="00841A35">
              <w:rPr>
                <w:rFonts w:cs="Times New Roman"/>
                <w:sz w:val="16"/>
                <w:szCs w:val="16"/>
                <w:lang w:val="en-GB"/>
              </w:rPr>
              <w:fldChar w:fldCharType="separate"/>
            </w:r>
            <w:r w:rsidR="00A26296">
              <w:rPr>
                <w:rFonts w:cs="Times New Roman"/>
                <w:noProof/>
                <w:sz w:val="16"/>
                <w:szCs w:val="16"/>
                <w:lang w:val="en-GB"/>
              </w:rPr>
              <w:t>(</w:t>
            </w:r>
            <w:ins w:id="8428" w:author="Robin Matthews" w:date="2021-07-14T19:22:00Z">
              <w:r w:rsidR="00076872">
                <w:rPr>
                  <w:rFonts w:cs="Times New Roman"/>
                  <w:noProof/>
                  <w:sz w:val="16"/>
                  <w:szCs w:val="16"/>
                  <w:lang w:val="en-GB"/>
                </w:rPr>
                <w:t xml:space="preserve">M. </w:t>
              </w:r>
            </w:ins>
            <w:r w:rsidR="00A26296">
              <w:rPr>
                <w:rFonts w:cs="Times New Roman"/>
                <w:noProof/>
                <w:sz w:val="16"/>
                <w:szCs w:val="16"/>
                <w:lang w:val="en-GB"/>
              </w:rPr>
              <w:t>Xiao et al., 2018</w:t>
            </w:r>
            <w:del w:id="8429" w:author="Robin Matthews" w:date="2021-07-14T19:22:00Z">
              <w:r w:rsidR="00A26296" w:rsidDel="00076872">
                <w:rPr>
                  <w:rFonts w:cs="Times New Roman"/>
                  <w:noProof/>
                  <w:sz w:val="16"/>
                  <w:szCs w:val="16"/>
                  <w:lang w:val="en-GB"/>
                </w:rPr>
                <w:delText>b</w:delText>
              </w:r>
            </w:del>
            <w:r w:rsidR="00A26296">
              <w:rPr>
                <w:rFonts w:cs="Times New Roman"/>
                <w:noProof/>
                <w:sz w:val="16"/>
                <w:szCs w:val="16"/>
                <w:lang w:val="en-GB"/>
              </w:rPr>
              <w:t>; Milly and Dunne, 2020)</w:t>
            </w:r>
            <w:r w:rsidRPr="00841A35">
              <w:rPr>
                <w:rFonts w:cs="Times New Roman"/>
                <w:sz w:val="16"/>
                <w:szCs w:val="16"/>
                <w:lang w:val="en-GB"/>
              </w:rPr>
              <w:fldChar w:fldCharType="end"/>
            </w:r>
            <w:commentRangeEnd w:id="8425"/>
            <w:r w:rsidR="00A26296">
              <w:rPr>
                <w:rStyle w:val="Marquedecommentaire"/>
              </w:rPr>
              <w:commentReference w:id="8425"/>
            </w:r>
            <w:r w:rsidRPr="00841A35">
              <w:rPr>
                <w:rFonts w:cs="Times New Roman"/>
                <w:sz w:val="16"/>
                <w:szCs w:val="16"/>
                <w:lang w:val="en-GB"/>
              </w:rPr>
              <w:t>.</w:t>
            </w:r>
          </w:p>
        </w:tc>
        <w:tc>
          <w:tcPr>
            <w:tcW w:w="1843"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4FF1E8F0" w14:textId="77777777" w:rsidR="00D376F0" w:rsidRPr="00D424AA" w:rsidRDefault="00D376F0" w:rsidP="00D424AA">
            <w:pPr>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p>
          <w:p w14:paraId="0E82167B" w14:textId="73B2C75F" w:rsidR="00D376F0" w:rsidRPr="00D424AA" w:rsidRDefault="00D376F0" w:rsidP="00D424AA">
            <w:pPr>
              <w:rPr>
                <w:rFonts w:cs="Times New Roman"/>
                <w:bCs/>
                <w:iCs/>
                <w:color w:val="000000" w:themeColor="text1"/>
                <w:sz w:val="16"/>
                <w:szCs w:val="16"/>
                <w:lang w:val="nb-NO"/>
              </w:rPr>
            </w:pPr>
            <w:r w:rsidRPr="00D424AA">
              <w:rPr>
                <w:rFonts w:cs="Times New Roman"/>
                <w:b/>
                <w:bCs/>
                <w:color w:val="000000" w:themeColor="text1"/>
                <w:sz w:val="16"/>
                <w:szCs w:val="16"/>
                <w:lang w:val="en-GB"/>
              </w:rPr>
              <w:t>Mixed signal</w:t>
            </w:r>
            <w:r w:rsidRPr="00D424AA">
              <w:rPr>
                <w:rFonts w:cs="Times New Roman"/>
                <w:color w:val="000000" w:themeColor="text1"/>
                <w:sz w:val="16"/>
                <w:szCs w:val="16"/>
                <w:lang w:val="en-GB"/>
              </w:rPr>
              <w:t xml:space="preserve"> for overall region in observations. But evidence that temperature increase has been the main driver of increased hydrological drought in California and in the Colorado</w:t>
            </w:r>
            <w:r w:rsidRPr="00D424AA">
              <w:rPr>
                <w:rFonts w:cs="Times New Roman"/>
                <w:sz w:val="16"/>
                <w:szCs w:val="16"/>
                <w:lang w:val="en-GB"/>
              </w:rPr>
              <w:t xml:space="preserve"> basin  </w:t>
            </w:r>
            <w:bookmarkStart w:id="8430" w:name="_Hlk77182981"/>
            <w:ins w:id="8431" w:author="Robin Matthews" w:date="2021-07-14T19:23:00Z">
              <w:r w:rsidR="00076872">
                <w:rPr>
                  <w:rFonts w:cs="Times New Roman"/>
                  <w:sz w:val="16"/>
                  <w:szCs w:val="16"/>
                  <w:lang w:val="en-GB"/>
                </w:rPr>
                <w:fldChar w:fldCharType="begin" w:fldLock="1"/>
              </w:r>
            </w:ins>
            <w:r w:rsidR="00D60E09">
              <w:rPr>
                <w:rFonts w:cs="Times New Roman"/>
                <w:sz w:val="16"/>
                <w:szCs w:val="16"/>
                <w:lang w:val="en-GB"/>
              </w:rPr>
              <w:instrText>ADDIN CSL_CITATION { "citationItems" : [ { "id" : "ITEM-1", "itemData" : { "DOI" : "10.1002/2015GL063666", "ISSN" : "0094-8276", "abstract" : "\u00a9 2015. American Geophysical Union. All Rights Reserved. California is experiencing one of the worst droughts on record. We use a hydrological model and risk assessment framework to understand the influence of temperature on the water year (WY) 2014 drought in California and examine the probability that this drought would have been less severe if temperatures resembled the historical climatology. Our results indicate that temperature played an important role in exacerbating the WY 2014 drought severity. We found that if WY 2014 temperatures resembled the 1916-2012 climatology, there would have been at least an 86% chance that winter snow water equivalent and spring-summer soil moisture and runoff deficits would have been less severe than the observed conditions. We also report that the temperature forecast skill in California for the important seasons of winter and spring is negligible, beyond a lead time of 1 month, which we postulate might hinder skillful drought prediction in California.", "author" : [ { "dropping-particle" : "", "family" : "Shukla", "given" : "Shraddhanand", "non-dropping-particle" : "", "parse-names" : false, "suffix" : "" }, { "dropping-particle" : "", "family" : "Safeeq", "given" : "Mohammad", "non-dropping-particle" : "", "parse-names" : false, "suffix" : "" }, { "dropping-particle" : "", "family" : "AghaKouchak", "given" : "Amir", "non-dropping-particle" : "", "parse-names" : false, "suffix" : "" }, { "dropping-particle" : "", "family" : "Guan", "given" : "Kaiyu", "non-dropping-particle" : "", "parse-names" : false, "suffix" : "" }, { "dropping-particle" : "", "family" : "Funk", "given" : "Chris", "non-dropping-particle" : "", "parse-names" : false, "suffix" : "" } ], "container-title" : "Geophysical Research Letters", "id" : "ITEM-1", "issue" : "11", "issued" : { "date-parts" : [ [ "2015", "6", "16" ] ] }, "page" : "4384-4393", "title" : "Temperature impacts on the water year 2014 drought in California", "translator" : [ { "dropping-particle" : "", "family" : "S638", "given" : "", "non-dropping-particle" : "", "parse-names" : false, "suffix" : "" } ], "type" : "article-journal", "volume" : "42" }, "uris" : [ "http://www.mendeley.com/documents/?uuid=cb7fcdf0-044e-42da-bea6-b6a00fae18ab" ] }, { "id" : "ITEM-2", "itemData" : { "DOI" : "10.1029/2018WR023153", "abstract" : "\u00a92018. American Geophysical Union. All Rights Reserved. The Colorado River is the primary surface water resource in the rapidly growing U.S. Southwest. Over the period 1916\u20132014, the Upper Colorado River Basin naturalized streamflow declined by 16.5%, despite the fact that annual precipitation in the UCRB over that period increased slightly (+1.4%). In order to examine the causes of the runoff declines, we performed a set of experiments with the Variable Infiltration Capacity hydrology model. Our results show that the pervasive warming has reduced snowpacks and enhanced evapotranspiration over the last 100\u00a0years; over half (53%) of the long-term decreasing runoff trend is associated with the general warming. Negative winter precipitation trends have occurred in the handful of highly productive subbasins that account for over half of the streamflow at Lee's Ferry. We also compared a midcentury drought with the (ongoing) post-Millennium Drought and find that whereas the earlier drought was caused primarily by pervasive low-precipitation anomalies across UCRB, higher temperatures have played a large role in the post-Millennium Drought. The post-Millennium Drought has also been exacerbated by negative precipitation anomalies in several of the most productive headwater basins. Finally, we evaluate the UCRB April\u2013July runoff forecast for 2017, which decreased dramatically as the runoff season progressed. We find that while late winter and spring 2017 was anomalously warm, the proximate cause of most of the forecast reduction was anomalous late winter and early spring dryness in UCRB, which followed exceptionally large (positive) early winter precipitation anomalies.", "author" : [ { "dropping-particle" : "", "family" : "Xiao", "given" : "M.", "non-dropping-particle" : "", "parse-names" : false, "suffix" : "" }, { "dropping-particle" : "", "family" : "Udall", "given" : "B.", "non-dropping-particle" : "", "parse-names" : false, "suffix" : "" }, { "dropping-particle" : "", "family" : "Lettenmaier", "given" : "D.P.", "non-dropping-particle" : "", "parse-names" : false, "suffix" : "" } ], "container-title" : "Water Resources Research", "id" : "ITEM-2", "issue" : "9", "issued" : { "date-parts" : [ [ "2018" ] ] }, "page" : "6739-6756", "title" : "On the Causes of Declining Colorado River Streamflows", "translator" : [ { "dropping-particle" : "", "family" : "S2548", "given" : "", "non-dropping-particle" : "", "parse-names" : false, "suffix" : "" } ], "type" : "article-journal", "volume" : "54" }, "uris" : [ "http://www.mendeley.com/documents/?uuid=92933756-6a7e-4f36-b066-92be96097cbd" ] }, { "id" : "ITEM-3", "itemData" : { "DOI" : "10.1126/science.aax0194", "abstract" : "The sensitivity of river discharge to climate-system warming is highly uncertain, and the processes that govern river discharge are poorly understood, which impedes climate-change adaptation. A prominent exemplar is the Colorado River, where meteorological drought and warming are shrinking a water resource that supports more than 1 trillion dollars of economic activity per year. A Monte Carlo simulation with a radiation-aware hydrologic model resolves the longstanding, wide disparity in sensitivity estimates and reveals the controlling physical processes. We estimate that annual mean discharge has been decreasing by 9.3% per degree Celsius of warming because of increased evapotranspiration, mainly driven by snow loss and a consequent decrease in reflection of solar radiation. Projected precipitation increases likely will not suffice to fully counter the robust, thermodynamically induced drying. Thus, an increasing risk of severe water shortages is expected. \u00a9 2020 American Association for the Advancement of Science. All rights reserved.", "author" : [ { "dropping-particle" : "", "family" : "Milly", "given" : "P C D", "non-dropping-particle" : "", "parse-names" : false, "suffix" : "" }, { "dropping-particle" : "", "family" : "Dunne", "given" : "K A", "non-dropping-particle" : "", "parse-names" : false, "suffix" : "" } ], "container-title" : "Science", "id" : "ITEM-3", "issue" : "6483", "issued" : { "date-parts" : [ [ "2020" ] ] }, "note" : "Export Date: 26 October 2020", "page" : "1252-1255", "title" : "Colorado River flow dwindles as warming-driven loss of reflective snow energizes evaporation", "translator" : [ { "dropping-particle" : "", "family" : "S3228", "given" : "", "non-dropping-particle" : "", "parse-names" : false, "suffix" : "" } ], "type" : "article", "volume" : "367" }, "uris" : [ "http://www.mendeley.com/documents/?uuid=abe6fca1-c02e-4e80-998a-3d191d5a862f" ] }, { "id" : "ITEM-4", "itemData" : { "DOI" : "10.1002/2016WR019638", "abstract" : "\u00a9 2017. American Geophysical Union. All Rights Reserved. Between 2000 and 2014, annual Colorado River flows averaged 19% below the 1906\u20131999 average, the worst 15-year drought on record. At least one-sixth to one-half (average at one-third) of this loss is due to unprecedented temperatures (0.9\u00b0C above the 1906\u20131999 average), confirming model-based analysis that continued warming will likely further reduce flows. Whereas it is virtually certain that warming will continue with additional emissions of greenhouse gases to the atmosphere, there has been no observed trend toward greater precipitation in the Colorado Basin, nor are climate models in agreement that there should be a trend. Moreover, there is a significant risk of decadal and multidecadal drought in the coming century, indicating that any increase in mean precipitation will likely be offset during periods of prolonged drought. Recently published estimates of Colorado River flow sensitivity to temperature combined with a large number of recent climate model-based temperature projections indicate that continued business-as-usual warming will drive temperature-induced declines in river flow, conservatively \u221220% by midcentury and \u221235% by end-century, with support for losses exceeding \u221230% at midcentury and \u221255% at end-century. Precipitation increases may moderate these declines somewhat, but to date no such increases are evident and there is no model agreement on future precipitation changes. These results, combined with the increasing likelihood of prolonged drought in the river basin, suggest that future climate change impacts on the Colorado River flows will be much more serious than currently assumed, especially if substantial reductions in greenhouse gas emissions do not occur.", "author" : [ { "dropping-particle" : "", "family" : "Udall", "given" : "B.", "non-dropping-particle" : "", "parse-names" : false, "suffix" : "" }, { "dropping-particle" : "", "family" : "Overpeck", "given" : "J.", "non-dropping-particle" : "", "parse-names" : false, "suffix" : "" } ], "container-title" : "Water Resources Research", "id" : "ITEM-4", "issue" : "3", "issued" : { "date-parts" : [ [ "2017" ] ] }, "page" : "2404-2418", "title" : "The twenty-first century Colorado River hot drought and implications for the future", "translator" : [ { "dropping-particle" : "", "family" : "S544", "given" : "", "non-dropping-particle" : "", "parse-names" : false, "suffix" : "" } ], "type" : "article-journal", "volume" : "53" }, "uris" : [ "http://www.mendeley.com/documents/?uuid=ecfccb07-c9b5-4aa1-9448-d5a3b25cde99" ] } ], "mendeley" : { "formattedCitation" : "(Shukla et al., 2015; Udall and Overpeck, 2017; Xiao et al., 2018b; Milly and Dunne, 2020)", "manualFormatting" : "(Shukla et al., 2015; Udall and Overpeck, 2017; M. Xiao et al., 2018; Milly and Dunne, 2020)", "plainTextFormattedCitation" : "(Shukla et al., 2015; Udall and Overpeck, 2017; Xiao et al., 2018b; Milly and Dunne, 2020)", "previouslyFormattedCitation" : "(Shukla et al., 2015; Udall and Overpeck, 2017; Xiao et al., 2018b; Milly and Dunne, 2020)" }, "properties" : { "noteIndex" : 0 }, "schema" : "https://github.com/citation-style-language/schema/raw/master/csl-citation.json" }</w:instrText>
            </w:r>
            <w:ins w:id="8432" w:author="Robin Matthews" w:date="2021-07-14T19:23:00Z">
              <w:r w:rsidR="00076872">
                <w:rPr>
                  <w:rFonts w:cs="Times New Roman"/>
                  <w:sz w:val="16"/>
                  <w:szCs w:val="16"/>
                  <w:lang w:val="en-GB"/>
                </w:rPr>
                <w:fldChar w:fldCharType="separate"/>
              </w:r>
              <w:r w:rsidR="00076872" w:rsidRPr="00541B80">
                <w:rPr>
                  <w:rFonts w:cs="Times New Roman"/>
                  <w:noProof/>
                  <w:sz w:val="16"/>
                  <w:szCs w:val="16"/>
                  <w:lang w:val="en-GB"/>
                </w:rPr>
                <w:t>(Shukla et al., 2015; Udall and Overpeck, 2017;</w:t>
              </w:r>
              <w:r w:rsidR="00076872">
                <w:rPr>
                  <w:rFonts w:cs="Times New Roman"/>
                  <w:noProof/>
                  <w:sz w:val="16"/>
                  <w:szCs w:val="16"/>
                  <w:lang w:val="en-GB"/>
                </w:rPr>
                <w:t xml:space="preserve"> M.</w:t>
              </w:r>
              <w:r w:rsidR="00076872" w:rsidRPr="00541B80">
                <w:rPr>
                  <w:rFonts w:cs="Times New Roman"/>
                  <w:noProof/>
                  <w:sz w:val="16"/>
                  <w:szCs w:val="16"/>
                  <w:lang w:val="en-GB"/>
                </w:rPr>
                <w:t xml:space="preserve"> Xiao et al., 2018; Milly and Dunne, 2020)</w:t>
              </w:r>
              <w:r w:rsidR="00076872">
                <w:rPr>
                  <w:rFonts w:cs="Times New Roman"/>
                  <w:sz w:val="16"/>
                  <w:szCs w:val="16"/>
                  <w:lang w:val="en-GB"/>
                </w:rPr>
                <w:fldChar w:fldCharType="end"/>
              </w:r>
            </w:ins>
            <w:commentRangeStart w:id="8433"/>
            <w:del w:id="8434" w:author="Robin Matthews" w:date="2021-07-14T19:23:00Z">
              <w:r w:rsidRPr="00D424AA" w:rsidDel="00076872">
                <w:rPr>
                  <w:rFonts w:cs="Times New Roman"/>
                  <w:sz w:val="16"/>
                  <w:szCs w:val="16"/>
                  <w:lang w:val="en-GB"/>
                </w:rPr>
                <w:fldChar w:fldCharType="begin" w:fldLock="1"/>
              </w:r>
              <w:r w:rsidR="00FF6231" w:rsidDel="00076872">
                <w:rPr>
                  <w:rFonts w:cs="Times New Roman"/>
                  <w:sz w:val="16"/>
                  <w:szCs w:val="16"/>
                  <w:lang w:val="en-GB"/>
                </w:rPr>
                <w:delInstrText>ADDIN CSL_CITATION { "citationItems" : [ { "id" : "ITEM-1", "itemData" : { "DOI" : "10.1002/2015GL063666", "ISSN" : "0094-8276", "abstract" : "\u00a9 2015. American Geophysical Union. All Rights Reserved. California is experiencing one of the worst droughts on record. We use a hydrological model and risk assessment framework to understand the influence of temperature on the water year (WY) 2014 drought in California and examine the probability that this drought would have been less severe if temperatures resembled the historical climatology. Our results indicate that temperature played an important role in exacerbating the WY 2014 drought severity. We found that if WY 2014 temperatures resembled the 1916-2012 climatology, there would have been at least an 86% chance that winter snow water equivalent and spring-summer soil moisture and runoff deficits would have been less severe than the observed conditions. We also report that the temperature forecast skill in California for the important seasons of winter and spring is negligible, beyond a lead time of 1 month, which we postulate might hinder skillful drought prediction in California.", "author" : [ { "dropping-particle" : "", "family" : "Shukla", "given" : "Shraddhanand", "non-dropping-particle" : "", "parse-names" : false, "suffix" : "" }, { "dropping-particle" : "", "family" : "Safeeq", "given" : "Mohammad", "non-dropping-particle" : "", "parse-names" : false, "suffix" : "" }, { "dropping-particle" : "", "family" : "AghaKouchak", "given" : "Amir", "non-dropping-particle" : "", "parse-names" : false, "suffix" : "" }, { "dropping-particle" : "", "family" : "Guan", "given" : "Kaiyu", "non-dropping-particle" : "", "parse-names" : false, "suffix" : "" }, { "dropping-particle" : "", "family" : "Funk", "given" : "Chris", "non-dropping-particle" : "", "parse-names" : false, "suffix" : "" } ], "container-title" : "Geophysical Research Letters", "id" : "ITEM-1", "issue" : "11", "issued" : { "date-parts" : [ [ "2015", "6", "16" ] ] }, "page" : "4384-4393", "title" : "Temperature impacts on the water year 2014 drought in California", "translator" : [ { "dropping-particle" : "", "family" : "S638", "given" : "", "non-dropping-particle" : "", "parse-names" : false, "suffix" : "" } ], "type" : "article-journal", "volume" : "42" }, "uris" : [ "http://www.mendeley.com/documents/?uuid=cb7fcdf0-044e-42da-bea6-b6a00fae18ab" ] }, { "id" : "ITEM-2", "itemData" : { "DOI" : "10.1029/2018WR023153", "abstract" : "\u00a92018. American Geophysical Union. All Rights Reserved. The Colorado River is the primary surface water resource in the rapidly growing U.S. Southwest. Over the period 1916\u20132014, the Upper Colorado River Basin naturalized streamflow declined by 16.5%, despite the fact that annual precipitation in the UCRB over that period increased slightly (+1.4%). In order to examine the causes of the runoff declines, we performed a set of experiments with the Variable Infiltration Capacity hydrology model. Our results show that the pervasive warming has reduced snowpacks and enhanced evapotranspiration over the last 100\u00a0years; over half (53%) of the long-term decreasing runoff trend is associated with the general warming. Negative winter precipitation trends have occurred in the handful of highly productive subbasins that account for over half of the streamflow at Lee's Ferry. We also compared a midcentury drought with the (ongoing) post-Millennium Drought and find that whereas the earlier drought was caused primarily by pervasive low-precipitation anomalies across UCRB, higher temperatures have played a large role in the post-Millennium Drought. The post-Millennium Drought has also been exacerbated by negative precipitation anomalies in several of the most productive headwater basins. Finally, we evaluate the UCRB April\u2013July runoff forecast for 2017, which decreased dramatically as the runoff season progressed. We find that while late winter and spring 2017 was anomalously warm, the proximate cause of most of the forecast reduction was anomalous late winter and early spring dryness in UCRB, which followed exceptionally large (positive) early winter precipitation anomalies.", "author" : [ { "dropping-particle" : "", "family" : "Xiao", "given" : "M.", "non-dropping-particle" : "", "parse-names" : false, "suffix" : "" }, { "dropping-particle" : "", "family" : "Udall", "given" : "B.", "non-dropping-particle" : "", "parse-names" : false, "suffix" : "" }, { "dropping-particle" : "", "family" : "Lettenmaier", "given" : "D.P.", "non-dropping-particle" : "", "parse-names" : false, "suffix" : "" } ], "container-title" : "Water Resources Research", "id" : "ITEM-2", "issue" : "9", "issued" : { "date-parts" : [ [ "2018" ] ] }, "page" : "6739-6756", "title" : "On the Causes of Declining Colorado River Streamflows", "translator" : [ { "dropping-particle" : "", "family" : "S2548", "given" : "", "non-dropping-particle" : "", "parse-names" : false, "suffix" : "" } ], "type" : "article-journal", "volume" : "54" }, "uris" : [ "http://www.mendeley.com/documents/?uuid=92933756-6a7e-4f36-b066-92be96097cbd" ] }, { "id" : "ITEM-3", "itemData" : { "DOI" : "10.1126/science.aax0194", "abstract" : "The sensitivity of river discharge to climate-system warming is highly uncertain, and the processes that govern river discharge are poorly understood, which impedes climate-change adaptation. A prominent exemplar is the Colorado River, where meteorological drought and warming are shrinking a water resource that supports more than 1 trillion dollars of economic activity per year. A Monte Carlo simulation with a radiation-aware hydrologic model resolves the longstanding, wide disparity in sensitivity estimates and reveals the controlling physical processes. We estimate that annual mean discharge has been decreasing by 9.3% per degree Celsius of warming because of increased evapotranspiration, mainly driven by snow loss and a consequent decrease in reflection of solar radiation. Projected precipitation increases likely will not suffice to fully counter the robust, thermodynamically induced drying. Thus, an increasing risk of severe water shortages is expected. \u00a9 2020 American Association for the Advancement of Science. All rights reserved.", "author" : [ { "dropping-particle" : "", "family" : "Milly", "given" : "P C D", "non-dropping-particle" : "", "parse-names" : false, "suffix" : "" }, { "dropping-particle" : "", "family" : "Dunne", "given" : "K A", "non-dropping-particle" : "", "parse-names" : false, "suffix" : "" } ], "container-title" : "Science", "id" : "ITEM-3", "issue" : "6483", "issued" : { "date-parts" : [ [ "2020" ] ] }, "note" : "Export Date: 26 October 2020", "page" : "1252-1255", "title" : "Colorado River flow dwindles as warming-driven loss of reflective snow energizes evaporation", "translator" : [ { "dropping-particle" : "", "family" : "S3228", "given" : "", "non-dropping-particle" : "", "parse-names" : false, "suffix" : "" } ], "type" : "article", "volume" : "367" }, "uris" : [ "http://www.mendeley.com/documents/?uuid=abe6fca1-c02e-4e80-998a-3d191d5a862f" ] } ], "mendeley" : { "formattedCitation" : "(Shukla et al., 2015; Xiao et al., 2018b; Milly and Dunne, 2020)", "manualFormatting" : "(Milly and Dunne, 2020; Shukla et al., 2015; Xiao et al., 2018", "plainTextFormattedCitation" : "(Shukla et al., 2015; Xiao et al., 2018b; Milly and Dunne, 2020)", "previouslyFormattedCitation" : "(Shukla et al., 2015; Xiao et al., 2018b; Milly and Dunne, 2020)" }, "properties" : { "noteIndex" : 0 }, "schema" : "https://github.com/citation-style-language/schema/raw/master/csl-citation.json" }</w:delInstrText>
              </w:r>
              <w:r w:rsidRPr="00D424AA" w:rsidDel="00076872">
                <w:rPr>
                  <w:rFonts w:cs="Times New Roman"/>
                  <w:sz w:val="16"/>
                  <w:szCs w:val="16"/>
                  <w:lang w:val="en-GB"/>
                </w:rPr>
                <w:fldChar w:fldCharType="separate"/>
              </w:r>
              <w:r w:rsidR="00A26296" w:rsidDel="00076872">
                <w:rPr>
                  <w:rFonts w:cs="Times New Roman"/>
                  <w:noProof/>
                  <w:sz w:val="16"/>
                  <w:szCs w:val="16"/>
                  <w:lang w:val="nb-NO"/>
                </w:rPr>
                <w:delText>(Milly and Dunne, 2020; Shukla et al., 2015; Xiao et al., 2018</w:delText>
              </w:r>
              <w:r w:rsidRPr="00D424AA" w:rsidDel="00076872">
                <w:rPr>
                  <w:rFonts w:cs="Times New Roman"/>
                  <w:sz w:val="16"/>
                  <w:szCs w:val="16"/>
                  <w:lang w:val="en-GB"/>
                </w:rPr>
                <w:fldChar w:fldCharType="end"/>
              </w:r>
              <w:commentRangeEnd w:id="8433"/>
              <w:r w:rsidR="00A26296" w:rsidDel="00076872">
                <w:rPr>
                  <w:rStyle w:val="Marquedecommentaire"/>
                </w:rPr>
                <w:commentReference w:id="8433"/>
              </w:r>
              <w:r w:rsidRPr="00841A35" w:rsidDel="00076872">
                <w:rPr>
                  <w:rFonts w:cs="Times New Roman"/>
                  <w:sz w:val="16"/>
                  <w:szCs w:val="16"/>
                  <w:lang w:val="nb-NO"/>
                </w:rPr>
                <w:delText xml:space="preserve">; </w:delText>
              </w:r>
              <w:commentRangeStart w:id="8435"/>
              <w:r w:rsidRPr="00D424AA" w:rsidDel="00076872">
                <w:rPr>
                  <w:rFonts w:cs="Times New Roman"/>
                  <w:sz w:val="16"/>
                  <w:szCs w:val="16"/>
                  <w:lang w:val="en-GB"/>
                </w:rPr>
                <w:fldChar w:fldCharType="begin" w:fldLock="1"/>
              </w:r>
              <w:r w:rsidR="00FF6231" w:rsidDel="00076872">
                <w:rPr>
                  <w:rFonts w:cs="Times New Roman"/>
                  <w:sz w:val="16"/>
                  <w:szCs w:val="16"/>
                  <w:lang w:val="nb-NO"/>
                </w:rPr>
                <w:delInstrText>ADDIN CSL_CITATION { "citationItems" : [ { "id" : "ITEM-1", "itemData" : { "DOI" : "10.1002/2016WR019638", "abstract" : "\u00a9 2017. American Geophysical Union. All Rights Reserved. Between 2000 and 2014, annual Colorado River flows averaged 19% below the 1906\u20131999 average, the worst 15-year drought on record. At least one-sixth to one-half (average at one-third) of this loss is due to unprecedented temperatures (0.9\u00b0C above the 1906\u20131999 average), confirming model-based analysis that continued warming will likely further reduce flows. Whereas it is virtually certain that warming will continue with additional emissions of greenhouse gases to the atmosphere, there has been no observed trend toward greater precipitation in the Colorado Basin, nor are climate models in agreement that there should be a trend. Moreover, there is a significant risk of decadal and multidecadal drought in the coming century, indicating that any increase in mean precipitation will likely be offset during periods of prolonged drought. Recently published estimates of Colorado River flow sensitivity to temperature combined with a large number of recent climate model-based temperature projections indicate that continued business-as-usual warming will drive temperature-induced declines in river flow, conservatively \u221220% by midcentury and \u221235% by end-century, with support for losses exceeding \u221230% at midcentury and \u221255% at end-century. Precipitation increases may moderate these declines somewhat, but to date no such increases are evident and there is no model agreement on future precipitation changes. These results, combined with the increasing likelihood of prolonged drought in the river basin, suggest that future climate change impacts on the Colorado River flows will be much more serious than currently assumed, especially if substantial reductions in greenhouse gas emissions do not occur.", "author" : [ { "dropping-particle" : "", "family" : "Udall", "given" : "B.", "non-dropping-particle" : "", "parse-names" : false, "suffix" : "" }, { "dropping-particle" : "", "family" : "Overpeck", "given" : "J.", "non-dropping-particle" : "", "parse-names" : false, "suffix" : "" } ], "container-title" : "Water Resources Research", "id" : "ITEM-1", "issue" : "3", "issued" : { "date-parts" : [ [ "2017" ] ] }, "page" : "2404-2418", "title" : "The twenty-first century Colorado River hot drought and implications for the future", "translator" : [ { "dropping-particle" : "", "family" : "S544", "given" : "", "non-dropping-particle" : "", "parse-names" : false, "suffix" : "" } ], "type" : "article-journal", "volume" : "53" }, "uris" : [ "http://www.mendeley.com/documents/?uuid=ecfccb07-c9b5-4aa1-9448-d5a3b25cde99" ] } ], "mendeley" : { "formattedCitation" : "(Udall and Overpeck, 2017)", "manualFormatting" : "Udall and Overpeck, 2017)", "plainTextFormattedCitation" : "(Udall and Overpeck, 2017)", "previouslyFormattedCitation" : "(Udall and Overpeck, 2017)" }, "properties" : { "noteIndex" : 0 }, "schema" : "https://github.com/citation-style-language/schema/raw/master/csl-citation.json" }</w:delInstrText>
              </w:r>
              <w:r w:rsidRPr="00D424AA" w:rsidDel="00076872">
                <w:rPr>
                  <w:rFonts w:cs="Times New Roman"/>
                  <w:sz w:val="16"/>
                  <w:szCs w:val="16"/>
                  <w:lang w:val="en-GB"/>
                </w:rPr>
                <w:fldChar w:fldCharType="separate"/>
              </w:r>
              <w:r w:rsidR="00A26296" w:rsidDel="00076872">
                <w:rPr>
                  <w:rFonts w:cs="Times New Roman"/>
                  <w:noProof/>
                  <w:sz w:val="16"/>
                  <w:szCs w:val="16"/>
                  <w:lang w:val="nb-NO"/>
                </w:rPr>
                <w:delText>Udall and Overpeck, 2017)</w:delText>
              </w:r>
              <w:r w:rsidRPr="00D424AA" w:rsidDel="00076872">
                <w:rPr>
                  <w:rFonts w:cs="Times New Roman"/>
                  <w:sz w:val="16"/>
                  <w:szCs w:val="16"/>
                  <w:lang w:val="en-GB"/>
                </w:rPr>
                <w:fldChar w:fldCharType="end"/>
              </w:r>
              <w:commentRangeEnd w:id="8435"/>
              <w:r w:rsidR="00A26296" w:rsidDel="00076872">
                <w:rPr>
                  <w:rStyle w:val="Marquedecommentaire"/>
                </w:rPr>
                <w:commentReference w:id="8435"/>
              </w:r>
              <w:r w:rsidRPr="00841A35" w:rsidDel="00076872">
                <w:rPr>
                  <w:rFonts w:cs="Times New Roman"/>
                  <w:sz w:val="16"/>
                  <w:szCs w:val="16"/>
                  <w:lang w:val="nb-NO"/>
                </w:rPr>
                <w:delText>.</w:delText>
              </w:r>
            </w:del>
            <w:bookmarkEnd w:id="8430"/>
          </w:p>
        </w:tc>
        <w:tc>
          <w:tcPr>
            <w:tcW w:w="2126" w:type="dxa"/>
            <w:tcBorders>
              <w:top w:val="dashed" w:sz="4" w:space="0" w:color="000000"/>
              <w:left w:val="single" w:sz="4" w:space="0" w:color="000000"/>
              <w:bottom w:val="single" w:sz="4" w:space="0" w:color="000000"/>
              <w:right w:val="single" w:sz="4" w:space="0" w:color="000000"/>
            </w:tcBorders>
            <w:shd w:val="clear" w:color="auto" w:fill="D9D9D9" w:themeFill="background1" w:themeFillShade="D9"/>
          </w:tcPr>
          <w:p w14:paraId="2FA5379D" w14:textId="04B543BA" w:rsidR="00D376F0" w:rsidRPr="00841A35" w:rsidRDefault="00D376F0" w:rsidP="00D424AA">
            <w:pPr>
              <w:rPr>
                <w:rFonts w:cs="Times New Roman"/>
                <w:i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One study shows drying</w:t>
            </w:r>
            <w:r w:rsidRPr="00D424AA">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551" w:type="dxa"/>
            <w:tcBorders>
              <w:top w:val="dashed" w:sz="4" w:space="0" w:color="000000"/>
              <w:left w:val="single" w:sz="4" w:space="0" w:color="000000"/>
              <w:bottom w:val="single" w:sz="4" w:space="0" w:color="000000"/>
              <w:right w:val="single" w:sz="4" w:space="0" w:color="000000"/>
            </w:tcBorders>
            <w:shd w:val="clear" w:color="auto" w:fill="FFE5D8"/>
          </w:tcPr>
          <w:p w14:paraId="70534E16" w14:textId="5F37D26A"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hydrological drought  (more intense low flows, less runoff and more frequent hydrological droughts) </w:t>
            </w:r>
            <w:commentRangeStart w:id="8436"/>
            <w:r w:rsidRPr="00D424AA">
              <w:rPr>
                <w:rFonts w:cs="Times New Roman"/>
                <w:color w:val="000000" w:themeColor="text1"/>
                <w:sz w:val="16"/>
                <w:szCs w:val="16"/>
                <w:lang w:val="en-GB"/>
              </w:rPr>
              <w:fldChar w:fldCharType="begin" w:fldLock="1"/>
            </w:r>
            <w:ins w:id="8437" w:author="Robin Matthews" w:date="2021-07-14T19:21:00Z">
              <w:r w:rsidR="00076872">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8438" w:author="Robin Matthews" w:date="2021-07-14T19:21:00Z">
              <w:r w:rsidR="00FF6231" w:rsidDel="00076872">
                <w:rPr>
                  <w:rFonts w:cs="Times New Roman"/>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Cook et al., 2020; </w:t>
            </w:r>
            <w:ins w:id="8439" w:author="Robin Matthews" w:date="2021-07-14T19:21:00Z">
              <w:r w:rsidR="00076872">
                <w:rPr>
                  <w:rFonts w:cs="Times New Roman"/>
                  <w:noProof/>
                  <w:color w:val="000000" w:themeColor="text1"/>
                  <w:sz w:val="16"/>
                  <w:szCs w:val="16"/>
                  <w:lang w:val="en-GB"/>
                </w:rPr>
                <w:t xml:space="preserve">R. </w:t>
              </w:r>
            </w:ins>
            <w:r w:rsidR="00A26296">
              <w:rPr>
                <w:rFonts w:cs="Times New Roman"/>
                <w:noProof/>
                <w:color w:val="000000" w:themeColor="text1"/>
                <w:sz w:val="16"/>
                <w:szCs w:val="16"/>
                <w:lang w:val="en-GB"/>
              </w:rPr>
              <w:t>Zhai et al., 2020</w:t>
            </w:r>
            <w:del w:id="8440" w:author="Robin Matthews" w:date="2021-07-14T19:21:00Z">
              <w:r w:rsidR="00A26296" w:rsidDel="00076872">
                <w:rPr>
                  <w:rFonts w:cs="Times New Roman"/>
                  <w:noProof/>
                  <w:color w:val="000000" w:themeColor="text1"/>
                  <w:sz w:val="16"/>
                  <w:szCs w:val="16"/>
                  <w:lang w:val="en-GB"/>
                </w:rPr>
                <w:delText>b</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436"/>
            <w:r w:rsidR="00A26296">
              <w:rPr>
                <w:rStyle w:val="Marquedecommentaire"/>
              </w:rPr>
              <w:commentReference w:id="8436"/>
            </w:r>
          </w:p>
          <w:p w14:paraId="46E789D8" w14:textId="3CCEFA9A" w:rsidR="00D376F0" w:rsidRPr="00841A35" w:rsidRDefault="00D376F0" w:rsidP="00D424AA">
            <w:pPr>
              <w:rPr>
                <w:rFonts w:cs="Times New Roman"/>
                <w:lang w:val="en-GB"/>
              </w:rPr>
            </w:pPr>
            <w:r w:rsidRPr="00D424AA">
              <w:rPr>
                <w:rFonts w:cs="Times New Roman"/>
                <w:iCs/>
                <w:color w:val="000000" w:themeColor="text1"/>
                <w:sz w:val="16"/>
                <w:szCs w:val="16"/>
                <w:lang w:val="en-GB"/>
              </w:rPr>
              <w:t xml:space="preserve">Particularly strong evidence of increasing hydrological droughts in regions dependent on snow pack reservoirs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page" : "231-256", "publisher" : "U.S. Global Change Research Program", "publisher-place" : "Washington, DC, USA", "title" : "Droughts, Floods, and Wildfires", "translator" : [ { "dropping-particle" : "", "family" : "Rt6", "given" : "S3640", "non-dropping-particle" : "", "parse-names" : false, "suffix" : "" } ], "type" : "chapter" }, "uris" : [ "http://www.mendeley.com/documents/?uuid=e958cd48-e87b-4d6d-ba84-b3fd69159f55" ] }, { "id" : "ITEM-2", "itemData" : { "DOI" : "10.1007/s00382-017-3606-0", "ISSN" : "1432-0894", "abstract" : "Climate change will impact western USA water supplies by shifting precipitation from snow to rain and driving snowmelt earlier in the season. However, changes at the regional-to-mountain scale is still a major topic of interest. This study addresses the impacts of climate change on mountain snowpack by assessing historical and projected variable-resolution (VR) climate simulations in the community earth system model (VR-CESM) forced by prescribed sea-surface temperatures along with widely used regional downscaling techniques, the coupled model intercomparison projects phase 5 bias corrected and statistically downscaled (CMIP5-BCSD) and the North American regional climate change assessment program (NARCCAP). The multi-model RCP8.5 scenario analysis of winter season SWE for western USA mountains indicates by 2040-2065 mean SWE could decrease \u221219% (NARCCAP) to \u221238% (VR-CESM), with an ensemble median change of \u221227%. Contrary to CMIP5-BCSD and NARCCAP, VR-CESM highlights a more pessimistic outcome for western USA mountain snowpack in latter-parts of the 21st century. This is related to temperature changes altering the snow-albedo feedback, snowpack storage, and precipitation phase, but may indicate that VR-CESM resolves more physically consistent elevational effects lacking in statistically downscaled datasets and teleconnections that are not captured in limited area models. Overall, VR-CESM projects by 2075\u20132100 that average western USA mountain snowfall decreases by \u221230%, snow cover by \u221244%, SWE by \u221269%, and average surface temperature increase of +5.0                                                                           $$^\\circ$$                                                                                                            \u2218                                                                            C. This places pressure on western USA states to preemptively invest in climate adaptation measures such as alternative water storage, water use efficiency, and reassess reservoir storage operations.", "author" : [ { "dropping-particle" : "", "family" : "Rhoades", "given" : "Alan M", "non-dropping-particle" : "", "parse-names" : false, "suffix" : "" }, { "dropping-particle" : "", "family" : "Ullrich", "given" : "Paul A", "non-dropping-particle" : "", "parse-names" : false, "suffix" : "" }, { "dropping-particle" : "", "family" : "Zarzycki", "given" : "Colin M", "non-dropping-particle" : "", "parse-names" : false, "suffix" : "" } ], "container-title" : "Climate Dynamics", "id" : "ITEM-2", "issue" : "1", "issued" : { "date-parts" : [ [ "2018" ] ] }, "page" : "261-288", "title" : "Projecting 21st century snowpack trends in western USA mountains using variable-resolution CESM", "translator" : [ { "dropping-particle" : "", "family" : "S992", "given" : "", "non-dropping-particle" : "", "parse-names" : false, "suffix" : "" } ], "type" : "article-journal", "volume" : "50" }, "uris" : [ "http://www.mendeley.com/documents/?uuid=3be675aa-4411-4f5d-a288-806765efa3e4" ] }, { "id" : "ITEM-3", "itemData" : { "author" : [ { "dropping-particle" : "", "family" : "Ackerly", "given" : "David", "non-dropping-particle" : "", "parse-names" : false, "suffix" : "" }, { "dropping-particle" : "", "family" : "Jones", "given" : "Andrew", "non-dropping-particle" : "", "parse-names" : false, "suffix" : "" }, { "dropping-particle" : "", "family" : "Stacey", "given" : "Mark", "non-dropping-particle" : "", "parse-names" : false, "suffix" : "" }, { "dropping-particle" : "", "family" : "Riordan", "given" : "Bruce", "non-dropping-particle" : "", "parse-names" : false, "suffix" : "" } ], "collection-title" : "SUM-CCCA4-2018-005", "container-title" : "California\u2019s Fourth Climate Change Assessment", "id" : "ITEM-3", "issued" : { "date-parts" : [ [ "2018" ] ] }, "publisher" : "University of California Berkeley", "publisher-place" : "Berkeley, CA, USA", "title" : "San Francisco Bay Area Summary Report", "translator" : [ { "dropping-particle" : "", "family" : "S3537", "given" : "Rt14", "non-dropping-particle" : "", "parse-names" : false, "suffix" : "" } ], "type" : "chapter" }, "uris" : [ "http://www.mendeley.com/documents/?uuid=d431cb7d-e5a7-4c68-a90e-2fda73077b2e" ] } ], "mendeley" : { "formattedCitation" : "(Wehner et al., 2017; Ackerly et al., 2018; Rhoades et al., 2018)", "plainTextFormattedCitation" : "(Wehner et al., 2017; Ackerly et al., 2018; Rhoades et al., 2018)", "previouslyFormattedCitation" : "(Wehner et al., 2017; Ackerly et al., 2018; Rhoades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ehner et al., 2017; Ackerly et al., 2018; Rhoades et al., 2018)</w:t>
            </w:r>
            <w:r w:rsidRPr="00D424AA">
              <w:rPr>
                <w:rFonts w:cs="Times New Roman"/>
                <w:sz w:val="16"/>
                <w:szCs w:val="16"/>
                <w:lang w:val="en-GB"/>
              </w:rPr>
              <w:fldChar w:fldCharType="end"/>
            </w:r>
          </w:p>
          <w:p w14:paraId="3B9FF404" w14:textId="77777777" w:rsidR="00D376F0" w:rsidRPr="00D424AA" w:rsidRDefault="00D376F0" w:rsidP="00D424AA">
            <w:pPr>
              <w:rPr>
                <w:rFonts w:cs="Times New Roman"/>
                <w:iCs/>
                <w:color w:val="000000" w:themeColor="text1"/>
                <w:sz w:val="16"/>
                <w:szCs w:val="16"/>
                <w:lang w:val="en-GB"/>
              </w:rPr>
            </w:pPr>
          </w:p>
        </w:tc>
        <w:tc>
          <w:tcPr>
            <w:tcW w:w="2749" w:type="dxa"/>
            <w:tcBorders>
              <w:top w:val="dashed" w:sz="4" w:space="0" w:color="000000"/>
              <w:left w:val="single" w:sz="4" w:space="0" w:color="000000"/>
              <w:bottom w:val="single" w:sz="4" w:space="0" w:color="000000"/>
              <w:right w:val="single" w:sz="4" w:space="0" w:color="000000"/>
            </w:tcBorders>
            <w:shd w:val="clear" w:color="auto" w:fill="FFE5D8"/>
          </w:tcPr>
          <w:p w14:paraId="02612169" w14:textId="5EE4DA6A" w:rsidR="00D376F0" w:rsidRPr="00841A35" w:rsidRDefault="00D376F0" w:rsidP="00D424AA">
            <w:pPr>
              <w:rPr>
                <w:rFonts w:cs="Times New Roman"/>
                <w:iCs/>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iCs/>
                <w:color w:val="000000" w:themeColor="text1"/>
                <w:sz w:val="16"/>
                <w:szCs w:val="16"/>
                <w:lang w:val="en-GB"/>
              </w:rPr>
              <w:t>:</w:t>
            </w:r>
            <w:r w:rsidRPr="00D424AA">
              <w:rPr>
                <w:rFonts w:cs="Times New Roman"/>
                <w:b/>
                <w:bCs/>
                <w:iCs/>
                <w:color w:val="000000" w:themeColor="text1"/>
                <w:sz w:val="16"/>
                <w:szCs w:val="16"/>
                <w:lang w:val="en-GB"/>
              </w:rPr>
              <w:t xml:space="preserve"> Increase</w:t>
            </w:r>
            <w:r w:rsidRPr="00D424AA">
              <w:rPr>
                <w:rFonts w:cs="Times New Roman"/>
                <w:iCs/>
                <w:color w:val="000000" w:themeColor="text1"/>
                <w:sz w:val="16"/>
                <w:szCs w:val="16"/>
                <w:lang w:val="en-GB"/>
              </w:rPr>
              <w:t xml:space="preserve"> in hydrological drought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p w14:paraId="634B7875" w14:textId="586677B9" w:rsidR="00D376F0" w:rsidRPr="00841A35" w:rsidRDefault="00D376F0" w:rsidP="00D424AA">
            <w:pPr>
              <w:rPr>
                <w:rFonts w:cs="Times New Roman"/>
                <w:lang w:val="en-GB"/>
              </w:rPr>
            </w:pPr>
            <w:r w:rsidRPr="00D424AA">
              <w:rPr>
                <w:rFonts w:cs="Times New Roman"/>
                <w:iCs/>
                <w:color w:val="000000" w:themeColor="text1"/>
                <w:sz w:val="16"/>
                <w:szCs w:val="16"/>
                <w:lang w:val="en-GB"/>
              </w:rPr>
              <w:t xml:space="preserve"> Particularly strong evidence of increasing hydrological droughts in regions dependent on snow pack reservoirs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page" : "231-256", "publisher" : "U.S. Global Change Research Program", "publisher-place" : "Washington, DC, USA", "title" : "Droughts, Floods, and Wildfires", "translator" : [ { "dropping-particle" : "", "family" : "Rt6", "given" : "S3640", "non-dropping-particle" : "", "parse-names" : false, "suffix" : "" } ], "type" : "chapter" }, "uris" : [ "http://www.mendeley.com/documents/?uuid=e958cd48-e87b-4d6d-ba84-b3fd69159f55" ] }, { "id" : "ITEM-2", "itemData" : { "DOI" : "10.1007/s00382-017-3606-0", "ISSN" : "1432-0894", "abstract" : "Climate change will impact western USA water supplies by shifting precipitation from snow to rain and driving snowmelt earlier in the season. However, changes at the regional-to-mountain scale is still a major topic of interest. This study addresses the impacts of climate change on mountain snowpack by assessing historical and projected variable-resolution (VR) climate simulations in the community earth system model (VR-CESM) forced by prescribed sea-surface temperatures along with widely used regional downscaling techniques, the coupled model intercomparison projects phase 5 bias corrected and statistically downscaled (CMIP5-BCSD) and the North American regional climate change assessment program (NARCCAP). The multi-model RCP8.5 scenario analysis of winter season SWE for western USA mountains indicates by 2040-2065 mean SWE could decrease \u221219% (NARCCAP) to \u221238% (VR-CESM), with an ensemble median change of \u221227%. Contrary to CMIP5-BCSD and NARCCAP, VR-CESM highlights a more pessimistic outcome for western USA mountain snowpack in latter-parts of the 21st century. This is related to temperature changes altering the snow-albedo feedback, snowpack storage, and precipitation phase, but may indicate that VR-CESM resolves more physically consistent elevational effects lacking in statistically downscaled datasets and teleconnections that are not captured in limited area models. Overall, VR-CESM projects by 2075\u20132100 that average western USA mountain snowfall decreases by \u221230%, snow cover by \u221244%, SWE by \u221269%, and average surface temperature increase of +5.0                                                                           $$^\\circ$$                                                                                                            \u2218                                                                            C. This places pressure on western USA states to preemptively invest in climate adaptation measures such as alternative water storage, water use efficiency, and reassess reservoir storage operations.", "author" : [ { "dropping-particle" : "", "family" : "Rhoades", "given" : "Alan M", "non-dropping-particle" : "", "parse-names" : false, "suffix" : "" }, { "dropping-particle" : "", "family" : "Ullrich", "given" : "Paul A", "non-dropping-particle" : "", "parse-names" : false, "suffix" : "" }, { "dropping-particle" : "", "family" : "Zarzycki", "given" : "Colin M", "non-dropping-particle" : "", "parse-names" : false, "suffix" : "" } ], "container-title" : "Climate Dynamics", "id" : "ITEM-2", "issue" : "1", "issued" : { "date-parts" : [ [ "2018" ] ] }, "page" : "261-288", "title" : "Projecting 21st century snowpack trends in western USA mountains using variable-resolution CESM", "translator" : [ { "dropping-particle" : "", "family" : "S992", "given" : "", "non-dropping-particle" : "", "parse-names" : false, "suffix" : "" } ], "type" : "article-journal", "volume" : "50" }, "uris" : [ "http://www.mendeley.com/documents/?uuid=3be675aa-4411-4f5d-a288-806765efa3e4" ] }, { "id" : "ITEM-3", "itemData" : { "author" : [ { "dropping-particle" : "", "family" : "Ackerly", "given" : "David", "non-dropping-particle" : "", "parse-names" : false, "suffix" : "" }, { "dropping-particle" : "", "family" : "Jones", "given" : "Andrew", "non-dropping-particle" : "", "parse-names" : false, "suffix" : "" }, { "dropping-particle" : "", "family" : "Stacey", "given" : "Mark", "non-dropping-particle" : "", "parse-names" : false, "suffix" : "" }, { "dropping-particle" : "", "family" : "Riordan", "given" : "Bruce", "non-dropping-particle" : "", "parse-names" : false, "suffix" : "" } ], "collection-title" : "SUM-CCCA4-2018-005", "container-title" : "California\u2019s Fourth Climate Change Assessment", "id" : "ITEM-3", "issued" : { "date-parts" : [ [ "2018" ] ] }, "publisher" : "University of California Berkeley", "publisher-place" : "Berkeley, CA, USA", "title" : "San Francisco Bay Area Summary Report", "translator" : [ { "dropping-particle" : "", "family" : "S3537", "given" : "Rt14", "non-dropping-particle" : "", "parse-names" : false, "suffix" : "" } ], "type" : "chapter" }, "uris" : [ "http://www.mendeley.com/documents/?uuid=d431cb7d-e5a7-4c68-a90e-2fda73077b2e" ] } ], "mendeley" : { "formattedCitation" : "(Wehner et al., 2017; Ackerly et al., 2018; Rhoades et al., 2018)", "plainTextFormattedCitation" : "(Wehner et al., 2017; Ackerly et al., 2018; Rhoades et al., 2018)", "previouslyFormattedCitation" : "(Wehner et al., 2017; Ackerly et al., 2018; Rhoades et al., 2018)"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ehner et al., 2017; Ackerly et al., 2018; Rhoades et al., 2018)</w:t>
            </w:r>
            <w:r w:rsidRPr="00D424AA">
              <w:rPr>
                <w:rFonts w:cs="Times New Roman"/>
                <w:sz w:val="16"/>
                <w:szCs w:val="16"/>
                <w:lang w:val="en-GB"/>
              </w:rPr>
              <w:fldChar w:fldCharType="end"/>
            </w:r>
          </w:p>
          <w:p w14:paraId="61590D00" w14:textId="77777777" w:rsidR="00D376F0" w:rsidRPr="00D424AA" w:rsidRDefault="00D376F0" w:rsidP="00D424AA">
            <w:pPr>
              <w:rPr>
                <w:rFonts w:cs="Times New Roman"/>
                <w:iCs/>
                <w:color w:val="000000" w:themeColor="text1"/>
                <w:sz w:val="16"/>
                <w:szCs w:val="16"/>
                <w:lang w:val="en-GB"/>
              </w:rPr>
            </w:pPr>
          </w:p>
        </w:tc>
      </w:tr>
      <w:tr w:rsidR="00D376F0" w:rsidRPr="00F1665C" w14:paraId="6D8B4968" w14:textId="77777777" w:rsidTr="00723657">
        <w:trPr>
          <w:trHeight w:val="723"/>
        </w:trPr>
        <w:tc>
          <w:tcPr>
            <w:tcW w:w="846" w:type="dxa"/>
            <w:vMerge w:val="restart"/>
          </w:tcPr>
          <w:p w14:paraId="3B1B8B0A"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C. North America (CNA)</w:t>
            </w:r>
          </w:p>
        </w:tc>
        <w:tc>
          <w:tcPr>
            <w:tcW w:w="709" w:type="dxa"/>
          </w:tcPr>
          <w:p w14:paraId="2AB1DE3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126" w:type="dxa"/>
            <w:tcBorders>
              <w:top w:val="single" w:sz="4" w:space="0" w:color="auto"/>
              <w:bottom w:val="single" w:sz="4" w:space="0" w:color="auto"/>
            </w:tcBorders>
            <w:shd w:val="clear" w:color="auto" w:fill="DFEAF7"/>
          </w:tcPr>
          <w:p w14:paraId="04A7C1AD" w14:textId="5706275B" w:rsidR="00D376F0" w:rsidRPr="00D424AA" w:rsidRDefault="00D376F0" w:rsidP="00D424AA">
            <w:pPr>
              <w:rPr>
                <w:rFonts w:cs="Times New Roman"/>
                <w:color w:val="000000" w:themeColor="text1"/>
                <w:sz w:val="16"/>
                <w:szCs w:val="16"/>
                <w:lang w:val="en-GB"/>
              </w:rPr>
            </w:pPr>
            <w:r w:rsidRPr="00D424AA">
              <w:rPr>
                <w:rFonts w:cs="Times New Roman"/>
                <w:b/>
                <w:i/>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the duration and frequency of meteorological drought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page" : "231-256", "publisher" : "U.S. Global Change Research Program", "publisher-place" : "Washington, DC, USA", "title" : "Droughts, Floods, and Wildfires", "translator" : [ { "dropping-particle" : "", "family" : "Rt6", "given" : "S3640", "non-dropping-particle" : "", "parse-names" : false, "suffix" : "" } ], "type" : "chapter" }, "uris" : [ "http://www.mendeley.com/documents/?uuid=e958cd48-e87b-4d6d-ba84-b3fd69159f55"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Wehner et al., 2017; Spinoni et al., 2019; Dunn et al., 2020)", "plainTextFormattedCitation" : "(Wehner et al., 2017; Spinoni et al., 2019; Dunn et al., 2020)", "previouslyFormattedCitation" : "(Wehner et al., 2017; Spinoni et al., 2019;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ehner et al., 2017; Spinoni et al., 2019; Dunn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1843" w:type="dxa"/>
            <w:tcBorders>
              <w:top w:val="single" w:sz="4" w:space="0" w:color="auto"/>
            </w:tcBorders>
            <w:shd w:val="clear" w:color="auto" w:fill="D9D9D9" w:themeFill="background1" w:themeFillShade="D9"/>
          </w:tcPr>
          <w:p w14:paraId="32BDB276" w14:textId="5C7C55B4"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id" : "ITEM-2", "itemData" : { "DOI" : "10.1175/BAMS-D-13-00085.1", "author" : [ { "dropping-particle" : "", "family" : "Rupp", "given" : "David E.", "non-dropping-particle" : "", "parse-names" : false, "suffix" : "" }, { "dropping-particle" : "", "family" : "Mote", "given" : "Philip W.", "non-dropping-particle" : "", "parse-names" : false, "suffix" : "" }, { "dropping-particle" : "", "family" : "Massey", "given" : "Neil", "non-dropping-particle" : "", "parse-names" : false, "suffix" : "" }, { "dropping-particle" : "", "family" : "Otto", "given" : "Friederike E.L.", "non-dropping-particle" : "", "parse-names" : false, "suffix" : "" }, { "dropping-particle" : "", "family" : "Allen", "given" : "Myles R.", "non-dropping-particle" : "", "parse-names" : false, "suffix" : "" } ], "container-title" : "Bulletin of the American Meteorological Society", "id" : "ITEM-2", "issue" : "9", "issued" : { "date-parts" : [ [ "2013" ] ] }, "page" : "S2-S6", "title" : "Human influence on the probability of low precipitation in the central United States in 2012 [in \u201cExplaining Extreme Events of 2012 from a Climate Perspective\u201d]", "translator" : [ { "dropping-particle" : "", "family" : "S767", "given" : "", "non-dropping-particle" : "", "parse-names" : false, "suffix" : "" } ], "type" : "article-journal", "volume" : "94" }, "uris" : [ "http://www.mendeley.com/documents/?uuid=6a3b9968-67f0-4726-bafc-0be110dbc393" ] } ], "mendeley" : { "formattedCitation" : "(Rupp et al., 2013; Easterling et al., 2017)", "plainTextFormattedCitation" : "(Rupp et al., 2013; Easterling et al., 2017)", "previouslyFormattedCitation" : "(Rupp et al., 2013; Easterling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Rupp et al., 2013; Easterling et al., 2017)</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t>
            </w:r>
          </w:p>
        </w:tc>
        <w:tc>
          <w:tcPr>
            <w:tcW w:w="2126" w:type="dxa"/>
            <w:shd w:val="clear" w:color="auto" w:fill="D9D9D9" w:themeFill="background1" w:themeFillShade="D9"/>
            <w:tcMar>
              <w:top w:w="40" w:type="dxa"/>
              <w:left w:w="40" w:type="dxa"/>
              <w:bottom w:w="40" w:type="dxa"/>
              <w:right w:w="40" w:type="dxa"/>
            </w:tcMar>
          </w:tcPr>
          <w:p w14:paraId="32741D94" w14:textId="068E0044"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Limited evidence and inconsistent trends </w:t>
            </w:r>
            <w:commentRangeStart w:id="8441"/>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442" w:author="Robin Matthews" w:date="2021-07-14T12:35:00Z">
              <w:r w:rsidR="00A26296" w:rsidDel="00FC4A87">
                <w:rPr>
                  <w:rFonts w:cs="Times New Roman"/>
                  <w:noProof/>
                  <w:color w:val="000000" w:themeColor="text1"/>
                  <w:sz w:val="16"/>
                  <w:szCs w:val="16"/>
                  <w:lang w:val="en-GB"/>
                </w:rPr>
                <w:delText>Xu et al., 2019a</w:delText>
              </w:r>
            </w:del>
            <w:ins w:id="8443" w:author="Robin Matthews" w:date="2021-07-14T12:35: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441"/>
            <w:r w:rsidR="00A26296">
              <w:rPr>
                <w:rStyle w:val="Marquedecommentaire"/>
              </w:rPr>
              <w:commentReference w:id="8441"/>
            </w:r>
            <w:r w:rsidRPr="00841A35">
              <w:rPr>
                <w:rFonts w:cs="Times New Roman"/>
                <w:color w:val="000000" w:themeColor="text1"/>
                <w:sz w:val="16"/>
                <w:szCs w:val="16"/>
                <w:lang w:val="en-GB"/>
              </w:rPr>
              <w:t>(Chapter 11 Supplementary Material (11</w:t>
            </w:r>
            <w:r w:rsidRPr="00D424AA">
              <w:rPr>
                <w:rFonts w:cs="Times New Roman"/>
                <w:color w:val="000000" w:themeColor="text1"/>
                <w:sz w:val="16"/>
                <w:szCs w:val="16"/>
                <w:lang w:val="en-GB"/>
              </w:rPr>
              <w:t>.SM)).</w:t>
            </w:r>
          </w:p>
        </w:tc>
        <w:tc>
          <w:tcPr>
            <w:tcW w:w="2551" w:type="dxa"/>
            <w:shd w:val="clear" w:color="auto" w:fill="D9D9D9" w:themeFill="background1" w:themeFillShade="D9"/>
            <w:tcMar>
              <w:top w:w="40" w:type="dxa"/>
              <w:left w:w="40" w:type="dxa"/>
              <w:bottom w:w="40" w:type="dxa"/>
              <w:right w:w="40" w:type="dxa"/>
            </w:tcMar>
          </w:tcPr>
          <w:p w14:paraId="2B9F7FE6" w14:textId="460661E6"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among different model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Spinoni et al., 2020)", "plainTextFormattedCitation" : "(Sillmann et al., 2013b; Spinoni et al., 2020)", "previouslyFormattedCitation" : "(Sillmann et al., 2013b;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illmann et al., 2013b;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p w14:paraId="20FA58D3" w14:textId="77777777" w:rsidR="00D376F0" w:rsidRPr="00D424AA" w:rsidRDefault="00D376F0" w:rsidP="00D424AA">
            <w:pPr>
              <w:rPr>
                <w:rFonts w:cs="Times New Roman"/>
                <w:color w:val="000000" w:themeColor="text1"/>
                <w:sz w:val="16"/>
                <w:szCs w:val="16"/>
                <w:lang w:val="en-GB"/>
              </w:rPr>
            </w:pPr>
          </w:p>
        </w:tc>
        <w:tc>
          <w:tcPr>
            <w:tcW w:w="2749" w:type="dxa"/>
            <w:shd w:val="clear" w:color="auto" w:fill="D9D9D9" w:themeFill="background1" w:themeFillShade="D9"/>
            <w:tcMar>
              <w:top w:w="40" w:type="dxa"/>
              <w:left w:w="40" w:type="dxa"/>
              <w:bottom w:w="40" w:type="dxa"/>
              <w:right w:w="40" w:type="dxa"/>
            </w:tcMar>
          </w:tcPr>
          <w:p w14:paraId="3F2E47F5" w14:textId="0C303476" w:rsidR="00D376F0" w:rsidRPr="00D424AA" w:rsidRDefault="00D376F0" w:rsidP="00841A35">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among different model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Touma et al., 2015; Spinoni et al., 2020)", "plainTextFormattedCitation" : "(Sillmann et al., 2013b; Touma et al., 2015; Spinoni et al., 2020)", "previouslyFormattedCitation" : "(Sillmann et al., 2013b; Touma et al., 2015;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illmann et al., 2013b; Touma et al., 2015;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w:t>
            </w:r>
            <w:r w:rsidRPr="00D424AA">
              <w:rPr>
                <w:rFonts w:cs="Times New Roman"/>
                <w:bCs/>
                <w:color w:val="000000" w:themeColor="text1"/>
                <w:sz w:val="16"/>
                <w:szCs w:val="16"/>
                <w:lang w:val="en-GB"/>
              </w:rPr>
              <w:t xml:space="preserve">lementary Material (11.SM)); drying trend in spring and summer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00382-014-2255-9", "ISSN" : "0930-7575", "author" : [ { "dropping-particle" : "", "family" : "Swain", "given" : "Sharmistha", "non-dropping-particle" : "", "parse-names" : false, "suffix" : "" }, { "dropping-particle" : "", "family" : "Hayhoe", "given" : "Katharine", "non-dropping-particle" : "", "parse-names" : false, "suffix" : "" } ], "container-title" : "Climate Dynamics", "id" : "ITEM-1", "issue" : "9-10", "issued" : { "date-parts" : [ [ "2015", "5", "12" ] ] }, "page" : "2737-2750", "title" : "CMIP5 projected changes in spring and summer drought and wet conditions over North America", "translator" : [ { "dropping-particle" : "", "family" : "S949", "given" : "", "non-dropping-particle" : "", "parse-names" : false, "suffix" : "" } ], "type" : "article-journal", "volume" : "44" }, "uris" : [ "http://www.mendeley.com/documents/?uuid=50fe3891-a51d-49fd-a794-eff35c134c82" ] } ], "mendeley" : { "formattedCitation" : "(Swain and Hayhoe, 2015)", "plainTextFormattedCitation" : "(Swain and Hayhoe, 2015)", "previouslyFormattedCitation" : "(Swain and Hayhoe, 2015)"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wain and Hayhoe, 2015)</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r>
      <w:tr w:rsidR="00D376F0" w:rsidRPr="000F1B8F" w14:paraId="27570D30" w14:textId="77777777" w:rsidTr="00723657">
        <w:trPr>
          <w:trHeight w:val="721"/>
        </w:trPr>
        <w:tc>
          <w:tcPr>
            <w:tcW w:w="846" w:type="dxa"/>
            <w:vMerge/>
          </w:tcPr>
          <w:p w14:paraId="138C1EF5" w14:textId="77777777" w:rsidR="00D376F0" w:rsidRPr="00D424AA" w:rsidRDefault="00D376F0" w:rsidP="00D424AA">
            <w:pPr>
              <w:rPr>
                <w:rFonts w:cs="Times New Roman"/>
                <w:color w:val="000000" w:themeColor="text1"/>
                <w:sz w:val="16"/>
                <w:szCs w:val="16"/>
                <w:lang w:val="en-GB"/>
              </w:rPr>
            </w:pPr>
          </w:p>
        </w:tc>
        <w:tc>
          <w:tcPr>
            <w:tcW w:w="709" w:type="dxa"/>
          </w:tcPr>
          <w:p w14:paraId="018C605E"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0159B4F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126" w:type="dxa"/>
            <w:tcBorders>
              <w:top w:val="single" w:sz="4" w:space="0" w:color="auto"/>
              <w:bottom w:val="single" w:sz="4" w:space="0" w:color="auto"/>
            </w:tcBorders>
            <w:shd w:val="clear" w:color="auto" w:fill="D9D9D9" w:themeFill="background1" w:themeFillShade="D9"/>
          </w:tcPr>
          <w:p w14:paraId="697F3D45" w14:textId="6C7C402A" w:rsidR="00D376F0" w:rsidRPr="00D424AA" w:rsidRDefault="00D376F0" w:rsidP="00D424AA">
            <w:pPr>
              <w:rPr>
                <w:rFonts w:cs="Times New Roman"/>
                <w:bCs/>
                <w:color w:val="000000" w:themeColor="text1"/>
                <w:sz w:val="16"/>
                <w:szCs w:val="16"/>
                <w:lang w:val="nb-NO"/>
              </w:rPr>
            </w:pPr>
            <w:r w:rsidRPr="00D424AA">
              <w:rPr>
                <w:rFonts w:cs="Times New Roman"/>
                <w:b/>
                <w:i/>
                <w:color w:val="000000" w:themeColor="text1"/>
                <w:sz w:val="16"/>
                <w:szCs w:val="16"/>
                <w:shd w:val="clear" w:color="auto" w:fill="D9D9D9" w:themeFill="background1" w:themeFillShade="D9"/>
                <w:lang w:val="en-GB"/>
              </w:rPr>
              <w:t>Low confidence</w:t>
            </w:r>
            <w:r w:rsidRPr="00D424AA">
              <w:rPr>
                <w:rFonts w:cs="Times New Roman"/>
                <w:color w:val="000000" w:themeColor="text1"/>
                <w:sz w:val="16"/>
                <w:szCs w:val="16"/>
                <w:shd w:val="clear" w:color="auto" w:fill="D9D9D9" w:themeFill="background1" w:themeFillShade="D9"/>
                <w:lang w:val="en-GB"/>
              </w:rPr>
              <w:t xml:space="preserve">: </w:t>
            </w:r>
            <w:r w:rsidRPr="00D424AA">
              <w:rPr>
                <w:rFonts w:cs="Times New Roman"/>
                <w:b/>
                <w:bCs/>
                <w:color w:val="000000" w:themeColor="text1"/>
                <w:sz w:val="16"/>
                <w:szCs w:val="16"/>
                <w:shd w:val="clear" w:color="auto" w:fill="D9D9D9" w:themeFill="background1" w:themeFillShade="D9"/>
                <w:lang w:val="en-GB"/>
              </w:rPr>
              <w:t>Mixed signal</w:t>
            </w:r>
            <w:r w:rsidRPr="00D424AA">
              <w:rPr>
                <w:rFonts w:cs="Times New Roman"/>
                <w:color w:val="000000" w:themeColor="text1"/>
                <w:sz w:val="16"/>
                <w:szCs w:val="16"/>
                <w:shd w:val="clear" w:color="auto" w:fill="D9D9D9" w:themeFill="background1" w:themeFillShade="D9"/>
                <w:lang w:val="en-GB"/>
              </w:rPr>
              <w:t xml:space="preserve"> based on soil moisture, water-balance estimates, PDSI and SPEI and conflicting trend depending of the subregion </w:t>
            </w:r>
            <w:r w:rsidRPr="00D424AA">
              <w:rPr>
                <w:rFonts w:cs="Times New Roman"/>
                <w:bCs/>
                <w:color w:val="000000" w:themeColor="text1"/>
                <w:sz w:val="16"/>
                <w:szCs w:val="16"/>
                <w:shd w:val="clear" w:color="auto" w:fill="D9D9D9" w:themeFill="background1" w:themeFillShade="D9"/>
                <w:lang w:val="en-GB"/>
              </w:rPr>
              <w:fldChar w:fldCharType="begin" w:fldLock="1"/>
            </w:r>
            <w:r w:rsidR="00FF6231">
              <w:rPr>
                <w:rFonts w:cs="Times New Roman"/>
                <w:bCs/>
                <w:color w:val="000000" w:themeColor="text1"/>
                <w:sz w:val="16"/>
                <w:szCs w:val="16"/>
                <w:shd w:val="clear" w:color="auto" w:fill="D9D9D9" w:themeFill="background1" w:themeFillShade="D9"/>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5", "itemData" : { "DOI" : "10.1175/JHM-D-18-0191.1", "abstract" : "Mechanisms of drought onset and termination are examined across North America with a focus on the southern Plains using data from land surface models and regional and global reanalyses for 1979-2017. Continental-scale analysis of covarying patterns reveals a tight coupling between soil moisture change over time and intervening precipitation anomalies. The southern Great Plains are a geographic center of patterns of hydrologic change. Drying is induced by atmospheric wave trains that span the Pacific and North America and place northerly flow anomalies above the southern Plains. In the southern Plains winter is least likely, and fall most likely, for drought onset and spring is least likely, and fall or summer most likely, for drought termination. Southern Plains soil moisture itself, which integrates precipitation over time, has a clear relationship to tropical Pacific sea surface temperature (SST) anomalies with cold conditions favoring dry soils. Soil moisture change, however, though clearly driven by precipitation, has a weaker relation to SSTs and a strong relation to internal atmospheric variability. Little evidence is found of connection of drought onset and termination to driving by temperature anomalies. An analysis of particular drought onsets and terminations on the seasonal time scale reveals commonalities in terms of circulation and moisture transport anomalies over the southern Plains but a variety of ways in which these are connected into the large-scale atmosphere and ocean state. Some onsets are likely to be quite predictable due to forcing by cold tropical Pacific SSTs (e.g., fall 2010). Other onsets and all terminations are likely not predictable in terms of ocean conditions. \u00a9 2019 American Meteorological Society.", "author" : [ { "dropping-particle" : "", "family" : "Seager", "g</w:instrText>
            </w:r>
            <w:r w:rsidR="00FF6231" w:rsidRPr="006A2665">
              <w:rPr>
                <w:rFonts w:cs="Times New Roman"/>
                <w:bCs/>
                <w:color w:val="000000" w:themeColor="text1"/>
                <w:sz w:val="16"/>
                <w:szCs w:val="16"/>
                <w:shd w:val="clear" w:color="auto" w:fill="D9D9D9" w:themeFill="background1" w:themeFillShade="D9"/>
              </w:rPr>
              <w:instrText>iven" : "R", "non-dropping-particle" : "", "parse-names" : false, "suffix" : "" }, { "dropping-particle" : "", "family" : "Nakamura", "given" : "J", "non-dropping-particle" : "", "parse-names" : false, "suffix" : "" }, { "dropping-particle" : "", "family" : "Ting", "given" : "M", "non-dropping-particle" : "", "parse-names" : false, "suffix" : "" } ], "container-title" : "Journal of Hydrometeorology", "id" : "ITEM-5", "issue" : "4", "issued" : { "date-parts" : [ [ "2019" ] ] }, "note" : "cited By 0", "page" : "751-771", "title" : "Mechanisms of seasonal soil moisture drought onset and termination in the southern Great Plains", "translator" : [ { "dropping-particle" : "", "family" : "S2547", "given" : "", "non-dropping-particle" : "", "parse-names" : false, "suffix" : "" } ], "type" : "article-journal", "volume" : "20" }, "uris" : [ "http://www.mendeley.com/documents/?uuid=ae500413-7586-47d7-94ae-2b10cb04f324" ] } ], "mendeley" : { "formattedCitation" : "(Greve et al., 2014; Dai and Zhao, 2017; Seager et al., 2019; Spinoni et al., 2019; Padr\u00f3n et al., 2020)", "plainTextFormattedCitation" : "(Greve et al., 2014; Dai and Zhao, 2017; Seager et al., 2019; Spinoni et al., 2019; Padr\u00f3n et al., 2020)", "previouslyFormattedCitation" : "(Greve et al., 2014; Dai and Zhao, 2017; Seager et al., 2019; Spinoni et al., 2019; Padr\u00f3n et al., 2020)" }, "properties" : { "noteIndex" : 0 }, "schema" : "https://github.com/citation-style-language/schema/raw/master/csl-citation.json" }</w:instrText>
            </w:r>
            <w:r w:rsidRPr="00D424AA">
              <w:rPr>
                <w:rFonts w:cs="Times New Roman"/>
                <w:bCs/>
                <w:color w:val="000000" w:themeColor="text1"/>
                <w:sz w:val="16"/>
                <w:szCs w:val="16"/>
                <w:shd w:val="clear" w:color="auto" w:fill="D9D9D9" w:themeFill="background1" w:themeFillShade="D9"/>
                <w:lang w:val="en-GB"/>
              </w:rPr>
              <w:fldChar w:fldCharType="separate"/>
            </w:r>
            <w:r w:rsidR="00A26296">
              <w:rPr>
                <w:rFonts w:cs="Times New Roman"/>
                <w:bCs/>
                <w:noProof/>
                <w:color w:val="000000" w:themeColor="text1"/>
                <w:sz w:val="16"/>
                <w:szCs w:val="16"/>
                <w:shd w:val="clear" w:color="auto" w:fill="D9D9D9" w:themeFill="background1" w:themeFillShade="D9"/>
                <w:lang w:val="nb-NO"/>
              </w:rPr>
              <w:t>(Greve et al., 2014; Dai and Zhao, 2017; Seager et al., 2019; Spinoni et al., 2019; Padrón et al., 2020)</w:t>
            </w:r>
            <w:r w:rsidRPr="00D424AA">
              <w:rPr>
                <w:rFonts w:cs="Times New Roman"/>
                <w:bCs/>
                <w:color w:val="000000" w:themeColor="text1"/>
                <w:sz w:val="16"/>
                <w:szCs w:val="16"/>
                <w:shd w:val="clear" w:color="auto" w:fill="D9D9D9" w:themeFill="background1" w:themeFillShade="D9"/>
                <w:lang w:val="en-GB"/>
              </w:rPr>
              <w:fldChar w:fldCharType="end"/>
            </w:r>
            <w:r w:rsidRPr="00841A35">
              <w:rPr>
                <w:rFonts w:cs="Times New Roman"/>
                <w:bCs/>
                <w:color w:val="000000" w:themeColor="text1"/>
                <w:sz w:val="16"/>
                <w:szCs w:val="16"/>
                <w:lang w:val="nb-NO"/>
              </w:rPr>
              <w:t>.</w:t>
            </w:r>
          </w:p>
        </w:tc>
        <w:tc>
          <w:tcPr>
            <w:tcW w:w="1843" w:type="dxa"/>
            <w:shd w:val="clear" w:color="auto" w:fill="D9D9D9" w:themeFill="background1" w:themeFillShade="D9"/>
          </w:tcPr>
          <w:p w14:paraId="515E5C7D" w14:textId="76F890BF" w:rsidR="00D376F0" w:rsidRPr="00D707C3"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Human influence on surface soil moisture deficits due to increased evapotranspiration caused by higher temperatur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w:instrText>
            </w:r>
            <w:r w:rsidR="00FF6231" w:rsidRPr="00D707C3">
              <w:rPr>
                <w:rFonts w:cs="Times New Roman"/>
                <w:color w:val="000000" w:themeColor="text1"/>
                <w:sz w:val="16"/>
                <w:szCs w:val="16"/>
                <w:lang w:val="en-GB"/>
              </w:rPr>
              <w:instrText>"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plainTextFormattedCitation" : "(Easterling et al., 2017)", "previouslyFormattedCitation" : "(Easterling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Easterling et al., 2017)</w:t>
            </w:r>
            <w:r w:rsidRPr="00D424AA">
              <w:rPr>
                <w:rFonts w:cs="Times New Roman"/>
                <w:color w:val="000000" w:themeColor="text1"/>
                <w:sz w:val="16"/>
                <w:szCs w:val="16"/>
                <w:lang w:val="en-GB"/>
              </w:rPr>
              <w:fldChar w:fldCharType="end"/>
            </w:r>
          </w:p>
        </w:tc>
        <w:tc>
          <w:tcPr>
            <w:tcW w:w="2126" w:type="dxa"/>
            <w:shd w:val="clear" w:color="auto" w:fill="FFE5D8"/>
            <w:tcMar>
              <w:top w:w="40" w:type="dxa"/>
              <w:left w:w="40" w:type="dxa"/>
              <w:bottom w:w="40" w:type="dxa"/>
              <w:right w:w="40" w:type="dxa"/>
            </w:tcMar>
          </w:tcPr>
          <w:p w14:paraId="2C0EFF87" w14:textId="1CA677B1" w:rsidR="00D376F0" w:rsidRPr="00D424AA" w:rsidRDefault="00D376F0" w:rsidP="00D424AA">
            <w:pPr>
              <w:rPr>
                <w:rFonts w:cs="Times New Roman"/>
                <w:color w:val="000000" w:themeColor="text1"/>
                <w:sz w:val="16"/>
                <w:szCs w:val="16"/>
                <w:lang w:val="en-GB"/>
              </w:rPr>
            </w:pPr>
            <w:r w:rsidRPr="00D707C3">
              <w:rPr>
                <w:rFonts w:cs="Times New Roman"/>
                <w:b/>
                <w:bCs/>
                <w:i/>
                <w:color w:val="000000" w:themeColor="text1"/>
                <w:sz w:val="16"/>
                <w:szCs w:val="16"/>
                <w:lang w:val="en-GB"/>
              </w:rPr>
              <w:t>Medium confidence</w:t>
            </w:r>
            <w:r w:rsidRPr="00D707C3">
              <w:rPr>
                <w:rFonts w:cs="Times New Roman"/>
                <w:bCs/>
                <w:color w:val="000000" w:themeColor="text1"/>
                <w:sz w:val="16"/>
                <w:szCs w:val="16"/>
                <w:lang w:val="en-GB"/>
              </w:rPr>
              <w:t xml:space="preserve">: </w:t>
            </w:r>
            <w:r w:rsidRPr="00D707C3">
              <w:rPr>
                <w:rFonts w:cs="Times New Roman"/>
                <w:b/>
                <w:color w:val="000000" w:themeColor="text1"/>
                <w:sz w:val="16"/>
                <w:szCs w:val="16"/>
                <w:lang w:val="en-GB"/>
              </w:rPr>
              <w:t>Increase</w:t>
            </w:r>
            <w:r w:rsidRPr="00D707C3">
              <w:rPr>
                <w:rFonts w:cs="Times New Roman"/>
                <w:bCs/>
                <w:color w:val="000000" w:themeColor="text1"/>
                <w:sz w:val="16"/>
                <w:szCs w:val="16"/>
                <w:lang w:val="en-GB"/>
              </w:rPr>
              <w:t xml:space="preserve"> in drought. </w:t>
            </w:r>
            <w:r w:rsidRPr="00C72B74">
              <w:rPr>
                <w:rFonts w:cs="Times New Roman"/>
                <w:bCs/>
                <w:color w:val="000000" w:themeColor="text1"/>
                <w:sz w:val="16"/>
                <w:szCs w:val="16"/>
                <w:lang w:val="en-GB"/>
              </w:rPr>
              <w:t>Dominant signal shows drought increase b</w:t>
            </w:r>
            <w:r w:rsidRPr="00D424AA">
              <w:rPr>
                <w:rFonts w:cs="Times New Roman"/>
                <w:bCs/>
                <w:color w:val="000000" w:themeColor="text1"/>
                <w:sz w:val="16"/>
                <w:szCs w:val="16"/>
                <w:lang w:val="en-GB"/>
              </w:rPr>
              <w:t xml:space="preserve">ased ontotal  and surface  soil moisture </w:t>
            </w:r>
            <w:commentRangeStart w:id="8444"/>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445" w:author="Robin Matthews" w:date="2021-07-14T12:35:00Z">
              <w:r w:rsidR="00A26296" w:rsidDel="00FC4A87">
                <w:rPr>
                  <w:rFonts w:cs="Times New Roman"/>
                  <w:bCs/>
                  <w:noProof/>
                  <w:color w:val="000000" w:themeColor="text1"/>
                  <w:sz w:val="16"/>
                  <w:szCs w:val="16"/>
                  <w:lang w:val="en-GB"/>
                </w:rPr>
                <w:delText>Xu et al., 2019a</w:delText>
              </w:r>
            </w:del>
            <w:ins w:id="8446" w:author="Robin Matthews" w:date="2021-07-14T12:35: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444"/>
            <w:r w:rsidR="00A26296">
              <w:rPr>
                <w:rStyle w:val="Marquedecommentaire"/>
              </w:rPr>
              <w:commentReference w:id="8444"/>
            </w:r>
            <w:r w:rsidRPr="00841A35">
              <w:rPr>
                <w:rFonts w:cs="Times New Roman"/>
                <w:bCs/>
                <w:color w:val="000000" w:themeColor="text1"/>
                <w:sz w:val="16"/>
                <w:szCs w:val="16"/>
                <w:lang w:val="en-GB"/>
              </w:rPr>
              <w:t xml:space="preserve">(Chapter 11 Supplementary Material (11.S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551" w:type="dxa"/>
            <w:shd w:val="clear" w:color="auto" w:fill="FFE5D8"/>
            <w:tcMar>
              <w:top w:w="40" w:type="dxa"/>
              <w:left w:w="40" w:type="dxa"/>
              <w:bottom w:w="40" w:type="dxa"/>
              <w:right w:w="40" w:type="dxa"/>
            </w:tcMar>
          </w:tcPr>
          <w:p w14:paraId="566DA8E5" w14:textId="6A876A25" w:rsidR="00D376F0" w:rsidRPr="00D424AA" w:rsidRDefault="00D376F0" w:rsidP="00D424AA">
            <w:pPr>
              <w:rPr>
                <w:rFonts w:cs="Times New Roman"/>
                <w:color w:val="000000" w:themeColor="text1"/>
                <w:sz w:val="16"/>
                <w:szCs w:val="16"/>
                <w:lang w:val="en-GB"/>
              </w:rPr>
            </w:pPr>
            <w:r w:rsidRPr="00D424AA">
              <w:rPr>
                <w:rFonts w:cs="Times New Roman"/>
                <w:b/>
                <w:bCs/>
                <w:i/>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Increase</w:t>
            </w:r>
            <w:r w:rsidRPr="00D424AA">
              <w:rPr>
                <w:rFonts w:cs="Times New Roman"/>
                <w:bCs/>
                <w:color w:val="000000" w:themeColor="text1"/>
                <w:sz w:val="16"/>
                <w:szCs w:val="16"/>
                <w:lang w:val="en-GB"/>
              </w:rPr>
              <w:t xml:space="preserve"> in drought severity or frequency. Changes are consistent between different drought metrics including total column soil moisture, (Chapter 11 Supplementary Material (11.SM))</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w:instrText>
            </w:r>
            <w:r w:rsidR="00FF6231" w:rsidRPr="00F1665C">
              <w:rPr>
                <w:rFonts w:cs="Times New Roman"/>
                <w:bCs/>
                <w:color w:val="000000" w:themeColor="text1"/>
                <w:sz w:val="16"/>
                <w:szCs w:val="16"/>
              </w:rPr>
              <w:instrText xml:space="preserve">" : false, "suffix" : "" } ], "container-title" : "Earth's Future", "id" : </w:instrText>
            </w:r>
            <w:r w:rsidR="00FF6231" w:rsidRPr="006A2665">
              <w:rPr>
                <w:rFonts w:cs="Times New Roman"/>
                <w:bCs/>
                <w:color w:val="000000" w:themeColor="text1"/>
                <w:sz w:val="16"/>
                <w:szCs w:val="16"/>
              </w:rPr>
              <w:instrText>"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Cook et al., 2020)</w:t>
            </w:r>
            <w:r w:rsidRPr="00D424AA">
              <w:rPr>
                <w:rFonts w:cs="Times New Roman"/>
                <w:bCs/>
                <w:color w:val="000000" w:themeColor="text1"/>
                <w:sz w:val="16"/>
                <w:szCs w:val="16"/>
                <w:lang w:val="en-GB"/>
              </w:rPr>
              <w:fldChar w:fldCharType="end"/>
            </w:r>
            <w:r w:rsidRPr="00D74FF3">
              <w:rPr>
                <w:rFonts w:cs="Times New Roman"/>
                <w:bCs/>
                <w:color w:val="000000" w:themeColor="text1"/>
                <w:sz w:val="16"/>
                <w:szCs w:val="16"/>
              </w:rPr>
              <w:t xml:space="preserve">, surface soil moisture </w:t>
            </w:r>
            <w:commentRangeStart w:id="8447"/>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w:t>
            </w:r>
            <w:del w:id="8448" w:author="Robin Matthews" w:date="2021-07-14T12:35:00Z">
              <w:r w:rsidR="00A26296" w:rsidDel="00FC4A87">
                <w:rPr>
                  <w:rFonts w:cs="Times New Roman"/>
                  <w:bCs/>
                  <w:noProof/>
                  <w:color w:val="000000" w:themeColor="text1"/>
                  <w:sz w:val="16"/>
                  <w:szCs w:val="16"/>
                </w:rPr>
                <w:delText>Xu et al., 2019a</w:delText>
              </w:r>
            </w:del>
            <w:ins w:id="8449" w:author="Robin Matthews" w:date="2021-07-14T12:35: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w:t>
            </w:r>
            <w:r w:rsidRPr="00D424AA">
              <w:rPr>
                <w:rFonts w:cs="Times New Roman"/>
                <w:bCs/>
                <w:color w:val="000000" w:themeColor="text1"/>
                <w:sz w:val="16"/>
                <w:szCs w:val="16"/>
                <w:lang w:val="en-GB"/>
              </w:rPr>
              <w:fldChar w:fldCharType="end"/>
            </w:r>
            <w:commentRangeEnd w:id="8447"/>
            <w:r w:rsidR="00A26296">
              <w:rPr>
                <w:rStyle w:val="Marquedecommentaire"/>
              </w:rPr>
              <w:commentReference w:id="8447"/>
            </w:r>
            <w:r w:rsidRPr="00D74FF3">
              <w:rPr>
                <w:rFonts w:cs="Times New Roman"/>
                <w:bCs/>
                <w:color w:val="000000" w:themeColor="text1"/>
                <w:sz w:val="16"/>
                <w:szCs w:val="16"/>
              </w:rPr>
              <w:t xml:space="preserve">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749" w:type="dxa"/>
            <w:shd w:val="clear" w:color="auto" w:fill="FFB9A0"/>
            <w:tcMar>
              <w:top w:w="40" w:type="dxa"/>
              <w:left w:w="40" w:type="dxa"/>
              <w:bottom w:w="40" w:type="dxa"/>
              <w:right w:w="40" w:type="dxa"/>
            </w:tcMar>
          </w:tcPr>
          <w:p w14:paraId="47F544A3" w14:textId="3D61E0F8" w:rsidR="00D376F0" w:rsidRPr="00D424AA" w:rsidRDefault="00D376F0" w:rsidP="00D424AA">
            <w:pPr>
              <w:rPr>
                <w:rFonts w:cs="Times New Roman"/>
                <w:color w:val="000000" w:themeColor="text1"/>
                <w:sz w:val="16"/>
                <w:szCs w:val="16"/>
                <w:lang w:val="nb-NO"/>
              </w:rPr>
            </w:pPr>
            <w:r w:rsidRPr="00D424AA">
              <w:rPr>
                <w:rFonts w:cs="Times New Roman"/>
                <w:b/>
                <w:i/>
                <w:iCs/>
                <w:color w:val="000000" w:themeColor="text1"/>
                <w:sz w:val="16"/>
                <w:szCs w:val="16"/>
                <w:lang w:val="en-GB"/>
              </w:rPr>
              <w:t>High confidence:</w:t>
            </w:r>
            <w:r w:rsidRPr="00D424AA">
              <w:rPr>
                <w:rFonts w:cs="Times New Roman"/>
                <w:b/>
                <w:color w:val="000000" w:themeColor="text1"/>
                <w:sz w:val="16"/>
                <w:szCs w:val="16"/>
                <w:lang w:val="en-GB"/>
              </w:rPr>
              <w:t xml:space="preserve"> Increase </w:t>
            </w:r>
            <w:r w:rsidRPr="00D424AA">
              <w:rPr>
                <w:rFonts w:cs="Times New Roman"/>
                <w:bCs/>
                <w:color w:val="000000" w:themeColor="text1"/>
                <w:sz w:val="16"/>
                <w:szCs w:val="16"/>
                <w:lang w:val="en-GB"/>
              </w:rPr>
              <w:t xml:space="preserve">of drought severity. Changes are consistent between different drought metrics including total column soil moisture, (Chapter 11 Supplementary Material (11.S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surface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w:instrText>
            </w:r>
            <w:r w:rsidR="00FF6231" w:rsidRPr="006A2665">
              <w:rPr>
                <w:rFonts w:cs="Times New Roman"/>
                <w:bCs/>
                <w:color w:val="000000" w:themeColor="text1"/>
                <w:sz w:val="16"/>
                <w:szCs w:val="16"/>
              </w:rPr>
              <w:instrText>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Dai et al., 2018; Lu et al., 2019; Cook et al., 2020)", "plainTextFormattedCitation" : "(Dai et al., 2018; Lu et al., 2019; Cook et al., 2020)", "previouslyFormattedCitation" : "(Dai et al., 2018; Lu et al., 2019;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Dai et al., 2018; Lu et al., 2019; 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 xml:space="preserve">,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nb-NO"/>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8450"/>
            <w:r w:rsidRPr="00D424AA">
              <w:rPr>
                <w:rFonts w:cs="Times New Roman"/>
                <w:bCs/>
                <w:color w:val="000000" w:themeColor="text1"/>
                <w:sz w:val="16"/>
                <w:szCs w:val="16"/>
                <w:lang w:val="en-GB"/>
              </w:rPr>
              <w:fldChar w:fldCharType="begin" w:fldLock="1"/>
            </w:r>
            <w:ins w:id="8451" w:author="Robin Matthews" w:date="2021-07-14T19:24:00Z">
              <w:r w:rsidR="00076872">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175/JCLI-D-15-0590.1", "ISSN" : "0894-8755", "abstract" : "Vigorous discussions and disagreements about the future changes in drought intensity in the U.S. Great Plains have been taking place recently within the literature. These discussions have involved widely varying estimates based on drought indices and model-based projections of the future. To investigate and understand the causes for such a disparity between these previous estimates, the authors analyzed the soil moisture at the near-surface soil layer and the entire soil column, as well as the Palmer drought severity index, the Palmer Z index, and the standardized precipitation and evaporation index using the output from the Community Climate System Model, version 4 (CCSM4), and 25 state-of-the-art climate models. These drought indices were computed using potential evapotranspiration estimated by the physically based Penman\u2013Monteith method (PE_pm) and the empirically based Thornthwaite method (PE_th). The results showed that the short-term drought indices are similar to modeled surface soil moisture and show a small but consistent drying trend in the future. The long-term drought indices and the total column soil moisture, however, are consistent in projecting more intense future drought. When normalized, the drought indices with PE_th all show unprecedented future drying, while the drought indices with PE_pm show comparable dryness with the modeled soil moisture. Additionally, the drought indices with PE_pm are closely related to soil moisture during both the twentieth and twenty-first centuries. Overall, the drought indices with PE_pm, as well as the modeled total column soil moisture, suggest a widespread and very significant drying in the Great Plains toward the end of the century. The results suggest that the sharp contrasts about future drought risk in the Great Plains discussed in previous studies are caused by 1) comparing the projected changes in short-term droughts with that of the long-term droughts and/or 2) computing the atmospheric evaporative demand using an empirically based method (e.g., PE_th). The analysis here may be applied for drought projections in other regions across the globe.", "author" : [ { "dropping-particle" : "", "family" : "Feng", "given" : "Song", "non-dropping-particle" : "", "parse-names" : false, "suffix" : "" }, { "dropping-particle" : "", "family" : "Trnka", "given" : "Miroslav", "non-dropping-particle" : "", "parse-names" : false, "suffix" : "" }, { "dropping-particle" : "", "family" : "Hayes", "given" : "Michael", "non-dropping-particle" : "", "parse-names" : false, "suffix" : "" }, { "dropping-particle" : "", "family" : "Zhang", "given" : "Yongjun", "non-dropping-particle" : "", "parse-names" : false, "suffix" : "" } ], "container-title" : "Journal of Climate", "id" : "ITEM-2", "issue" : "1", "issued" : { "date-parts" : [ [ "2017", "1" ] ] }, "page" : "265-278", "title" : "Why Do Different Drought Indices Show Distinct Future Drought Risk Outcomes in the U.S. Great Plains?", "translator" : [ { "dropping-particle" : "", "family" : "S3580", "given" : "", "non-dropping-particle" : "", "parse-names" : false, "suffix" : "" } ], "type" : "article-journal", "volume" : "30" }, "uris" : [ "http://www.mendeley.com/documents/?uuid=4257e84d-7cab-40cc-bf0a-6a79194a5e4f" ] }, { "id" : "ITEM-3",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3",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Feng et al., 2017; Vicente-Serrano et al., 2020a)", "manualFormatting" : "(Cook et al., 2014a; Feng et al., 2017; Vicente-Serrano et al., 2020c)", "plainTextFormattedCitation" : "(Cook et al., 2014a; Feng et al., 2017; Vicente-Serrano et al., 2020a)", "previouslyFormattedCitation" : "(Cook et al., 2014a; Feng et al., 2017; Vicente-Serrano et al., 2020a)" }, "properties" : { "noteIndex" : 0 }, "schema" : "https://github.com/citation-style-language/schema/raw/master/csl-citation.json" }</w:instrText>
              </w:r>
            </w:ins>
            <w:del w:id="8452" w:author="Robin Matthews" w:date="2021-07-14T19:24:00Z">
              <w:r w:rsidR="003B3493" w:rsidDel="00076872">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175/JCLI-D-15-0590.1", "ISSN" : "0894-8755", "abstract" : "Vigorous discussions and disagreements about the future changes in drought intensity in the U.S. Great Plains have been taking place recently within the literature. These discussions have involved widely varying estimates based on drought indices and model-based projections of the future. To investigate and understand the causes for such a disparity between these previous estimates, the authors analyzed the soil moisture at the near-surface soil layer and the entire soil column, as well as the Palmer drought severity index, the Palmer Z index, and the standardized precipitation and evaporation index using the output from the Community Climate System Model, version 4 (CCSM4), and 25 state-of-the-art climate models. These drought indices were computed using potential evapotranspiration estimated by the physically based Penman\u2013Monteith method (PE_pm) and the empirically based Thornthwaite method (PE_th). The results showed that the short-term drought indices are similar to modeled surface soil moisture and show a small but consistent drying trend in the future. The long-term drought indices and the total column soil moisture, however, are consistent in projecting more intense future drought. When normalized, the drought indices with PE_th all show unprecedented future drying, while the drought indices with PE_pm show comparable dryness with the modeled soil moisture. Additionally, the drought indices with PE_pm are closely related to soil moisture during both the twentieth and twenty-first centuries. Overall, the drought indices with PE_pm, as well as the modeled total column soil moisture, suggest a widespread and very significant drying in the Great Plains toward the end of the century. The results suggest that the sharp contrasts about future drought risk in the Great Plains discussed in previous studies are caused by 1) comparing the projected changes in short-term droughts with that of the long-term droughts and/or 2) computing the atmospheric evaporative demand using an empirically based method (e.g., PE_th). The analysis here may be applied for drought projections in other regions across the globe.", "author" : [ { "dropping-particle" : "", "family" : "Feng", "given" : "Song", "non-dropping-particle" : "", "parse-names" : false, "suffix" : "" }, { "dropping-particle" : "", "family" : "Trnka", "given" : "Miroslav", "non-dropping-particle" : "", "parse-names" : false, "suffix" : "" }, { "dropping-particle" : "", "family" : "Hayes", "given" : "Michael", "non-dropping-particle" : "", "parse-names" : false, "suffix" : "" }, { "dropping-particle" : "", "family" : "Zhang", "given" : "Yongjun", "non-dropping-particle" : "", "parse-names" : false, "suffix" : "" } ], "container-title" : "Journal of Climate", "id" : "ITEM-2", "issue" : "1", "issued" : { "date-parts" : [ [ "2017", "1" ] ] }, "page" : "265-278", "title" : "Why Do Different Drought Indices Show Distinct Future Drought Risk Outcomes in the U.S. Great Plains?", "translator" : [ { "dropping-particle" : "", "family" : "S3580", "given" : "", "non-dropping-particle" : "", "parse-names" : false, "suffix" : "" } ], "type" : "article-journal", "volume" : "30" }, "uris" : [ "http://www.mendeley.com/documents/?uuid=4257e84d-7cab-40cc-bf0a-6a79194a5e4f" ] }, { "id" : "ITEM-3",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3",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Feng et al., 2017; Vicente-Serrano et al., 2020a)", "plainTextFormattedCitation" : "(Cook et al., 2014a; Feng et al., 2017; Vicente-Serrano et al., 2020a)", "previouslyFormattedCitation" : "(Cook et al., 2014a; Feng et al., 2017;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Cook et al., 2014a; Feng et al., 2017; Vicente-Serrano et al., 2020</w:t>
            </w:r>
            <w:del w:id="8453" w:author="Robin Matthews" w:date="2021-07-14T19:23:00Z">
              <w:r w:rsidR="00A26296" w:rsidDel="00076872">
                <w:rPr>
                  <w:rFonts w:cs="Times New Roman"/>
                  <w:bCs/>
                  <w:noProof/>
                  <w:color w:val="000000" w:themeColor="text1"/>
                  <w:sz w:val="16"/>
                  <w:szCs w:val="16"/>
                  <w:lang w:val="nb-NO"/>
                </w:rPr>
                <w:delText>a</w:delText>
              </w:r>
            </w:del>
            <w:ins w:id="8454" w:author="Robin Matthews" w:date="2021-07-14T19:23:00Z">
              <w:r w:rsidR="00076872">
                <w:rPr>
                  <w:rFonts w:cs="Times New Roman"/>
                  <w:bCs/>
                  <w:noProof/>
                  <w:color w:val="000000" w:themeColor="text1"/>
                  <w:sz w:val="16"/>
                  <w:szCs w:val="16"/>
                  <w:lang w:val="nb-NO"/>
                </w:rPr>
                <w:t>c</w:t>
              </w:r>
            </w:ins>
            <w:r w:rsidR="00A26296">
              <w:rPr>
                <w:rFonts w:cs="Times New Roman"/>
                <w:bCs/>
                <w:noProof/>
                <w:color w:val="000000" w:themeColor="text1"/>
                <w:sz w:val="16"/>
                <w:szCs w:val="16"/>
                <w:lang w:val="nb-NO"/>
              </w:rPr>
              <w:t>)</w:t>
            </w:r>
            <w:r w:rsidRPr="00D424AA">
              <w:rPr>
                <w:rFonts w:cs="Times New Roman"/>
                <w:bCs/>
                <w:color w:val="000000" w:themeColor="text1"/>
                <w:sz w:val="16"/>
                <w:szCs w:val="16"/>
                <w:lang w:val="en-GB"/>
              </w:rPr>
              <w:fldChar w:fldCharType="end"/>
            </w:r>
            <w:commentRangeEnd w:id="8450"/>
            <w:r w:rsidR="00A26296">
              <w:rPr>
                <w:rStyle w:val="Marquedecommentaire"/>
              </w:rPr>
              <w:commentReference w:id="8450"/>
            </w:r>
            <w:r w:rsidRPr="00841A35">
              <w:rPr>
                <w:rFonts w:cs="Times New Roman"/>
                <w:bCs/>
                <w:color w:val="000000" w:themeColor="text1"/>
                <w:sz w:val="16"/>
                <w:szCs w:val="16"/>
                <w:lang w:val="nb-NO"/>
              </w:rPr>
              <w:t>.</w:t>
            </w:r>
          </w:p>
        </w:tc>
      </w:tr>
      <w:tr w:rsidR="00D376F0" w:rsidRPr="00F1665C" w14:paraId="1141B34F" w14:textId="77777777" w:rsidTr="00723657">
        <w:trPr>
          <w:trHeight w:val="721"/>
        </w:trPr>
        <w:tc>
          <w:tcPr>
            <w:tcW w:w="846" w:type="dxa"/>
            <w:vMerge/>
          </w:tcPr>
          <w:p w14:paraId="51A1BA76" w14:textId="77777777" w:rsidR="00D376F0" w:rsidRPr="00D424AA" w:rsidRDefault="00D376F0" w:rsidP="00D424AA">
            <w:pPr>
              <w:rPr>
                <w:rFonts w:cs="Times New Roman"/>
                <w:color w:val="000000" w:themeColor="text1"/>
                <w:sz w:val="16"/>
                <w:szCs w:val="16"/>
                <w:lang w:val="nb-NO"/>
              </w:rPr>
            </w:pPr>
          </w:p>
        </w:tc>
        <w:tc>
          <w:tcPr>
            <w:tcW w:w="709" w:type="dxa"/>
          </w:tcPr>
          <w:p w14:paraId="447B1A6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126" w:type="dxa"/>
            <w:tcBorders>
              <w:top w:val="single" w:sz="4" w:space="0" w:color="auto"/>
              <w:bottom w:val="single" w:sz="4" w:space="0" w:color="auto"/>
            </w:tcBorders>
            <w:shd w:val="clear" w:color="auto" w:fill="D9D9D9" w:themeFill="background1" w:themeFillShade="D9"/>
          </w:tcPr>
          <w:p w14:paraId="41B0E3F1" w14:textId="2728BC7F" w:rsidR="00D376F0" w:rsidRPr="00841A35"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w:t>
            </w:r>
            <w:r w:rsidRPr="00D424AA">
              <w:rPr>
                <w:rFonts w:cs="Times New Roman"/>
                <w:color w:val="000000" w:themeColor="text1"/>
                <w:sz w:val="16"/>
                <w:szCs w:val="16"/>
                <w:lang w:val="en-GB"/>
              </w:rPr>
              <w:t xml:space="preserve">No signal in changes </w:t>
            </w:r>
            <w:bookmarkStart w:id="8455" w:name="_Hlk77183090"/>
            <w:ins w:id="8456" w:author="Robin Matthews" w:date="2021-07-14T19:28:00Z">
              <w:r w:rsidR="00C302B9">
                <w:rPr>
                  <w:rFonts w:cs="Times New Roman"/>
                  <w:color w:val="000000" w:themeColor="text1"/>
                  <w:sz w:val="16"/>
                  <w:szCs w:val="16"/>
                  <w:lang w:val="en-GB"/>
                </w:rPr>
                <w:fldChar w:fldCharType="begin" w:fldLock="1"/>
              </w:r>
            </w:ins>
            <w:r w:rsidR="00DB48AC">
              <w:rPr>
                <w:rFonts w:cs="Times New Roman"/>
                <w:color w:val="000000" w:themeColor="text1"/>
                <w:sz w:val="16"/>
                <w:szCs w:val="16"/>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2", "itemData" : { "DOI" : "10.1175/JHM-D-17-0225.1", "abstract" : "\u00a9 2018 American Meteorological Society. We examined drought variability and trends over the last century (1916-2013) over the conterminous United States (CONUS) using observed precipitation P, temperature T, and reconstructed total moisture percentiles (TMP) and runoff from four land surface models. We used an integrated drought index (IDI), which we defined as the equally weighted mean of the 3-month standardized runoff index (SRI3) and TMP from four land surface models mapped onto a uniform probability distribution. Using a definition of drought as IDI less than 0.3 for 6 months or longer, we identified 16 drought events, which we termed great droughts that covered more than 50% of the CONUS during our study period. We examined the properties of great droughts and compared these with the 2012 event. The great droughts were located at least partially over the central United States (30\u00b0-42\u00b0N, 85\u00b0-110\u00b0W). We found that 12 of these great droughts occurred when cold sea surface temperature anomalies (SSTAs) were located in the tropical Pacific with warm SSTAs in the North Atlantic. We also found a predominance of decreasing trends in IDI; droughts occurred less often and events were less severe as time progressed. In particular, only 2 of the 16 great droughts (2012 and 1988) occurred in the second half of the record.", "author" : [ { "dropping-particle" : "", "family" : "Mo", "given" : "K.C.", "non-dropping-particle" : "", "parse-names" : false, "suffix" : "" }, { "dropping-particle" : "", "family" : "Lettenmaier", "given" : "D.P.", "non-dropping-particle" : "", "parse-names" : false, "suffix" : "" } ], "container-title" : "Journal of Hydrometeorology", "id" : "ITEM-2", "issue" : "7", "issued" : { "date-parts" : [ [ "2018" ] ] }, "page" : "1149-1166", "title" : "Drought variability and trends over the central United States in the instrumental record", "translator" : [ { "dropping-particle" : "", "family" : "S1293", "given" : "", "non-dropping-particle" : "", "parse-names" : false, "suffix" : "" } ], "type" : "article-journal", "volume" : "19" }, "uris" : [ "http://www.mendeley.com/documents/?uuid=352e380f-2564-4f62-8f25-df8c00812ca2" ] }, { "id" : "ITEM-3", "itemData" : { "DOI" : "10.1016/j.jhydrol.2019.124254", "ISSN" : "0022-1694", "abstract" : "We present a continent-scale exploration of trends in annual 7-day low streamflows at 2482 U.S. Geological Survey streamgages across the conterminous United States over the past 100, 75, and 50 years (1916\u20132015, 1941\u20132015 and 1966\u20132015). We used basin characteristics to identify subsets of study basins representative of reference basins with streamflow relatively free from human effects (n = 259), and predominantly agricultural basins (n = 78), regulated basins (n = 220), and urban basins (n = 121). Trend significance was computed using the Mann-Kendall test considering short- and long-term persistence. Lag-one autocorrelation tests of detrended 7-day low streamflows for all gage classes show that time-series independence is not an appropriate assumption for annual low streamflow data at many basins. Among all study gages, upward trends (wetter conditions) in 7-day low streamflows outnumbered downward trends (drier conditions) approximately 2\u20131 for the 75- and 100-year trend periods\u201450-year trends indicated roughly equal numbers of increases and decreases. Increases in 7-day low streamflow were consistently observed for all time periods throughout much of the northeastern quadrant of the conterminous U.S. including western New England and the Mid-Atlantic, the southeastern Great Lakes basin, northern Ohio River basin, and the Upper Mississippi River and eastern Missouri River basins. Decreases in 7-day low streamflow were consistently observed for all time periods at many gages in the southeastern U.S. and in the northwestern U.S. in much of Idaho and northwestern Washington. Overall, we observed greater percentages of statistically significant trends at gages with human-induced influences than at reference gages. Low-flow trends at agricultural gages were regionally consistent with trends at reference gages. Regulated basins had many statistically significant upward trends for all three time periods tested, which may be attributed in part to substantial increases in dam-related storage prior to 1970. Urban gages had the greatest percentage of significant decreases in 7-day low flows compared to all other gage classes even though most urban gages saw upward trends in mean annual flows. Urban gages also had the greatest percentage of significant increases in low flows second only to regulated gages, highlighting that urban development can increase or decrease low streamflows depending on the basin-specific development.", "author" : [ { "dropping-particle" : "", "family" : "Dudley", "given" : "R W", "non-dropping-particle" : "", "parse-names" : false, "suffix" : "" }, { "dropping-particle" : "", "family" : "Hirsch", "given" : "R M", "non-dropping-particle" : "", "parse-names" : false, "suffix" : "" }, { "dropping-particle" : "", "family" : "Archfield", "given" : "S A", "non-dropping-particle" : "", "parse-names" : false, "suffix" : "" }, { "dropping-particle" : "", "family" : "Blum", "given" : "A G", "non-dropping-particle" : "", "parse-names" : false, "suffix" : "" }, { "dropping-particle" : "", "family" : "Renard", "given" : "B", "non-dropping-particle" : "", "parse-names" : false, "suffix" : "" } ], "container-title" : "Journal of Hydrology", "id" : "ITEM-3", "issued" : { "date-parts" : [ [ "2020" ] ] }, "page" : "124254", "title" : "Low streamflow trends at human-impacted and reference basins in the United States", "translator" : [ { "dropping-particle" : "", "family" : "S2960", "given" : "", "non-dropping-particle" : "", "parse-names" : false, "suffix" : "" } ], "type" : "article-journal", "volume" : "580" }, "uris" : [ "http://www.mendeley.com/documents/?uuid=1d1b610f-c921-4aec-ae63-618e2eb5bce6" ] } ], "mendeley" : { "formattedCitation" : "(Mo and Lettenmaier, 2018; Dudley et al., 2020; Gudmundsson et al., 2021)", "plainTextFormattedCitation" : "(Mo and Lettenmaier, 2018; Dudley et al., 2020; Gudmundsson et al., 2021)", "previouslyFormattedCitation" : "(Mo and Lettenmaier, 2018; Dudley et al., 2020; Gudmundsson et al., 2021)" }, "properties" : { "noteIndex" : 0 }, "schema" : "https://github.com/citation-style-language/schema/raw/master/csl-citation.json" }</w:instrText>
            </w:r>
            <w:ins w:id="8457" w:author="Robin Matthews" w:date="2021-07-14T19:28:00Z">
              <w:r w:rsidR="00C302B9">
                <w:rPr>
                  <w:rFonts w:cs="Times New Roman"/>
                  <w:color w:val="000000" w:themeColor="text1"/>
                  <w:sz w:val="16"/>
                  <w:szCs w:val="16"/>
                  <w:lang w:val="en-GB"/>
                </w:rPr>
                <w:fldChar w:fldCharType="separate"/>
              </w:r>
              <w:r w:rsidR="00C302B9" w:rsidRPr="008C334B">
                <w:rPr>
                  <w:rFonts w:cs="Times New Roman"/>
                  <w:noProof/>
                  <w:color w:val="000000" w:themeColor="text1"/>
                  <w:sz w:val="16"/>
                  <w:szCs w:val="16"/>
                  <w:lang w:val="en-GB"/>
                </w:rPr>
                <w:t>(Mo and Lettenmaier, 2018; Dudley et al., 2020; Gudmundsson et al., 2021)</w:t>
              </w:r>
              <w:r w:rsidR="00C302B9">
                <w:rPr>
                  <w:rFonts w:cs="Times New Roman"/>
                  <w:color w:val="000000" w:themeColor="text1"/>
                  <w:sz w:val="16"/>
                  <w:szCs w:val="16"/>
                  <w:lang w:val="en-GB"/>
                </w:rPr>
                <w:fldChar w:fldCharType="end"/>
              </w:r>
            </w:ins>
            <w:commentRangeStart w:id="8458"/>
            <w:del w:id="8459" w:author="Robin Matthews" w:date="2021-07-14T19:28:00Z">
              <w:r w:rsidRPr="00D424AA" w:rsidDel="00C302B9">
                <w:rPr>
                  <w:rFonts w:cs="Times New Roman"/>
                  <w:color w:val="000000" w:themeColor="text1"/>
                  <w:sz w:val="16"/>
                  <w:szCs w:val="16"/>
                  <w:lang w:val="en-GB"/>
                </w:rPr>
                <w:fldChar w:fldCharType="begin" w:fldLock="1"/>
              </w:r>
              <w:r w:rsidR="00FF6231" w:rsidDel="00C302B9">
                <w:rPr>
                  <w:rFonts w:cs="Times New Roman"/>
                  <w:color w:val="000000" w:themeColor="text1"/>
                  <w:sz w:val="16"/>
                  <w:szCs w:val="16"/>
                  <w:lang w:val="en-GB"/>
                </w:rPr>
                <w:del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2", "itemData" : { "DOI" : "10.1175/JHM-D-17-0225.1", "abstract" : "\u00a9 2018 American Meteorological Society. We examined drought variability and trends over the last century (1916-2013) over the conterminous United States (CONUS) using observed precipitation P, temperature T, and reconstructed total moisture percentiles (TMP) and runoff from four land surface models. We used an integrated drought index (IDI), which we defined as the equally weighted mean of the 3-month standardized runoff index (SRI3) and TMP from four land surface models mapped onto a uniform probability distribution. Using a definition of drought as IDI less than 0.3 for 6 months or longer, we identified 16 drought events, which we termed great droughts that covered more than 50% of the CONUS during our study period. We examined the properties of great droughts and compared these with the 2012 event. The great droughts were located at least partially over the central United States (30\u00b0-42\u00b0N, 85\u00b0-110\u00b0W). We found that 12 of these great droughts occurred when cold sea surface temperature anomalies (SSTAs) were located in the tropical Pacific with warm SSTAs in the North Atlantic. We also found a predominance of decreasing trends in IDI; droughts occurred less often and events were less severe as time progressed. In particular, only 2 of the 16 great droughts (2012 and 1988) occurred in the second half of the record.", "author" : [ { "dropping-particle" : "", "family" : "Mo", "given" : "K.C.", "non-dropping-particle" : "", "parse-names" : false, "suffix" : "" }, { "dropping-particle" : "", "family" : "Lettenmaier", "given" : "D.P.", "non-dropping-particle" : "", "parse-names" : false, "suffix" : "" } ], "container-title" : "Journal of Hydrometeorology", "id" : "ITEM-2", "issue" : "7", "issued" : { "date-parts" : [ [ "2018" ] ] }, "page" : "1149-1166", "title" : "Drought variability and trends over the central United States in the instrumental record", "translator" : [ { "dropping-particle" : "", "family" : "S1293", "given" : "", "non-dropping-particle" : "", "parse-names" : false, "suffix" : "" } ], "type" : "article-journal", "volume" : "19" }, "uris" : [ "http://www.mendeley.com/documents/?uuid=352e380f-2564-4f62-8f25-df8c00812ca2" ] } ], "mendeley" : { "formattedCitation" : "(Mo and Lettenmaier, 2018; Gudmundsson et al., 2021)", "manualFormatting" : "(Gudmundsson et al., 2021; Mo and Lettenmaier, 2018", "plainTextFormattedCitation" : "(Mo and Lettenmaier, 2018; Gudmundsson et al., 2021)", "previouslyFormattedCitation" : "(Mo and Lettenmaier, 2018; Gudmundsson et al., 2021)" }, "properties" : { "noteIndex" : 0 }, "schema" : "https://github.com/citation-style-language/schema/raw/master/csl-citation.json" }</w:delInstrText>
              </w:r>
              <w:r w:rsidRPr="00D424AA" w:rsidDel="00C302B9">
                <w:rPr>
                  <w:rFonts w:cs="Times New Roman"/>
                  <w:color w:val="000000" w:themeColor="text1"/>
                  <w:sz w:val="16"/>
                  <w:szCs w:val="16"/>
                  <w:lang w:val="en-GB"/>
                </w:rPr>
                <w:fldChar w:fldCharType="separate"/>
              </w:r>
              <w:r w:rsidR="00A26296" w:rsidDel="00C302B9">
                <w:rPr>
                  <w:rFonts w:cs="Times New Roman"/>
                  <w:noProof/>
                  <w:color w:val="000000" w:themeColor="text1"/>
                  <w:sz w:val="16"/>
                  <w:szCs w:val="16"/>
                  <w:lang w:val="en-GB"/>
                </w:rPr>
                <w:delText>(Gudmundsson et al., 2021; Mo and Lettenmaier, 2018</w:delText>
              </w:r>
              <w:r w:rsidRPr="00D424AA" w:rsidDel="00C302B9">
                <w:rPr>
                  <w:rFonts w:cs="Times New Roman"/>
                  <w:color w:val="000000" w:themeColor="text1"/>
                  <w:sz w:val="16"/>
                  <w:szCs w:val="16"/>
                  <w:lang w:val="en-GB"/>
                </w:rPr>
                <w:fldChar w:fldCharType="end"/>
              </w:r>
              <w:commentRangeEnd w:id="8458"/>
              <w:r w:rsidR="00A26296" w:rsidDel="00C302B9">
                <w:rPr>
                  <w:rStyle w:val="Marquedecommentaire"/>
                </w:rPr>
                <w:commentReference w:id="8458"/>
              </w:r>
              <w:r w:rsidRPr="00841A35" w:rsidDel="00C302B9">
                <w:rPr>
                  <w:rFonts w:cs="Times New Roman"/>
                  <w:color w:val="000000" w:themeColor="text1"/>
                  <w:sz w:val="16"/>
                  <w:szCs w:val="16"/>
                  <w:lang w:val="en-GB"/>
                </w:rPr>
                <w:delText xml:space="preserve">; </w:delText>
              </w:r>
              <w:commentRangeStart w:id="8460"/>
              <w:r w:rsidRPr="00D424AA" w:rsidDel="00C302B9">
                <w:rPr>
                  <w:rFonts w:cs="Times New Roman"/>
                  <w:color w:val="000000" w:themeColor="text1"/>
                  <w:sz w:val="16"/>
                  <w:szCs w:val="16"/>
                  <w:lang w:val="en-GB"/>
                </w:rPr>
                <w:fldChar w:fldCharType="begin" w:fldLock="1"/>
              </w:r>
              <w:r w:rsidR="00FF6231" w:rsidDel="00C302B9">
                <w:rPr>
                  <w:rFonts w:cs="Times New Roman"/>
                  <w:color w:val="000000" w:themeColor="text1"/>
                  <w:sz w:val="16"/>
                  <w:szCs w:val="16"/>
                  <w:lang w:val="en-GB"/>
                </w:rPr>
                <w:delInstrText>ADDIN CSL_CITATION { "citationItems" : [ { "id" : "ITEM-1", "itemData" : { "DOI" : "10.1016/j.jhydrol.2019.124254", "ISSN" : "0022-1694", "abstract" : "We present a continent-scale exploration of trends in annual 7-day low streamflows at 2482 U.S. Geological Survey streamgages across the conterminous United States over the past 100, 75, and 50 years (1916\u20132015, 1941\u20132015 and 1966\u20132015). We used basin characteristics to identify subsets of study basins representative of reference basins with streamflow relatively free from human effects (n = 259), and predominantly agricultural basins (n = 78), regulated basins (n = 220), and urban basins (n = 121). Trend significance was computed using the Mann-Kendall test considering short- and long-term persistence. Lag-one autocorrelation tests of detrended 7-day low streamflows for all gage classes show that time-series independence is not an appropriate assumption for annual low streamflow data at many basins. Among all study gages, upward trends (wetter conditions) in 7-day low streamflows outnumbered downward trends (drier conditions) approximately 2\u20131 for the 75- and 100-year trend periods\u201450-year trends indicated roughly equal numbers of increases and decreases. Increases in 7-day low streamflow were consistently observed for all time periods throughout much of the northeastern quadrant of the conterminous U.S. including western New England and the Mid-Atlantic, the southeastern Great Lakes basin, northern Ohio River basin, and the Upper Mississippi River and eastern Missouri River basins. Decreases in 7-day low streamflow were consistently observed for all time periods at many gages in the southeastern U.S. and in the northwestern U.S. in much of Idaho and northwestern Washington. Overall, we observed greater percentages of statistically significant trends at gages with human-induced influences than at reference gages. Low-flow trends at agricultural gages were regionally consistent with trends at reference gages. Regulated basins had many statistically significant upward trends for all three time periods tested, which may be attributed in part to substantial increases in dam-related storage prior to 1970. Urban gages had the greatest percentage of significant decreases in 7-day low flows compared to all other gage classes even though most urban gages saw upward trends in mean annual flows. Urban gages also had the greatest percentage of significant increases in low flows second only to regulated gages, highlighting that urban development can increase or decrease low streamflows depending on the basin-specific development.", "author" : [ { "dropping-particle" : "", "family" : "Dudley", "</w:delInstrText>
              </w:r>
              <w:r w:rsidR="00FF6231" w:rsidRPr="006A2665" w:rsidDel="00C302B9">
                <w:rPr>
                  <w:rFonts w:cs="Times New Roman"/>
                  <w:color w:val="000000" w:themeColor="text1"/>
                  <w:sz w:val="16"/>
                  <w:szCs w:val="16"/>
                </w:rPr>
                <w:delInstrText>given" : "R W", "non-dropping-particle" : "", "parse-names" : false, "suffix" : "" }, { "dropping-particle" : "", "family" : "Hirsch", "given" : "R M", "non-dropping-particle" : "", "parse-names" : false, "suffix" : "" }, { "dropping-particle" : "", "family" : "Archfield", "given" : "S A", "non-dropping-particle" : "", "parse-names" : false, "suffix" : "" }, { "dropping-particle" : "", "family" : "Blum", "given" : "A G", "non-dropping-particle" : "", "parse-names" : false, "suffix" : "" }, { "dropping-particle" : "", "family" : "Renard", "given" : "B", "non-dropping-particle" : "", "parse-names" : false, "suffix" : "" } ], "container-title" : "Journal of Hydrology", "id" : "ITEM-1", "issued" : { "date-parts" : [ [ "2020" ] ] }, "page" : "124254", "title" : "Low streamflow trends at human-impacted and reference basins in the United States", "translator" : [ { "dropping-particle" : "", "family" : "S2960", "given" : "", "non-dropping-particle" : "", "parse-names" : false, "suffix" : "" } ], "type" : "article-journal", "volume" : "580" }, "uris" : [ "http://www.mendeley.com/documents/?uuid=1d1b610f-c921-4aec-ae63-618e2eb5bce6" ] } ], "mendeley" : { "formattedCitation" : "(Dudley et al., 2020)", "manualFormatting" : "Dudley et al., 2020)", "plainTextFormattedCitation" : "(Dudley et al., 2020)", "previouslyFormattedCitation" : "(Dudley et al., 2020)" }, "properties" : { "noteIndex" : 0 }, "schema" : "https://github.com/citation-style-language/schema/raw/master/csl-citation.json" }</w:delInstrText>
              </w:r>
              <w:r w:rsidRPr="00D424AA" w:rsidDel="00C302B9">
                <w:rPr>
                  <w:rFonts w:cs="Times New Roman"/>
                  <w:color w:val="000000" w:themeColor="text1"/>
                  <w:sz w:val="16"/>
                  <w:szCs w:val="16"/>
                  <w:lang w:val="en-GB"/>
                </w:rPr>
                <w:fldChar w:fldCharType="separate"/>
              </w:r>
              <w:r w:rsidR="00A26296" w:rsidDel="00C302B9">
                <w:rPr>
                  <w:rFonts w:cs="Times New Roman"/>
                  <w:noProof/>
                  <w:color w:val="000000" w:themeColor="text1"/>
                  <w:sz w:val="16"/>
                  <w:szCs w:val="16"/>
                  <w:lang w:val="nb-NO"/>
                </w:rPr>
                <w:delText>Dudley et al., 2020)</w:delText>
              </w:r>
              <w:r w:rsidRPr="00D424AA" w:rsidDel="00C302B9">
                <w:rPr>
                  <w:rFonts w:cs="Times New Roman"/>
                  <w:color w:val="000000" w:themeColor="text1"/>
                  <w:sz w:val="16"/>
                  <w:szCs w:val="16"/>
                  <w:lang w:val="en-GB"/>
                </w:rPr>
                <w:fldChar w:fldCharType="end"/>
              </w:r>
            </w:del>
            <w:commentRangeEnd w:id="8460"/>
            <w:r w:rsidR="00A26296">
              <w:rPr>
                <w:rStyle w:val="Marquedecommentaire"/>
              </w:rPr>
              <w:commentReference w:id="8460"/>
            </w:r>
            <w:r w:rsidRPr="00841A35">
              <w:rPr>
                <w:rFonts w:cs="Times New Roman"/>
                <w:color w:val="000000" w:themeColor="text1"/>
                <w:sz w:val="16"/>
                <w:szCs w:val="16"/>
                <w:lang w:val="nb-NO"/>
              </w:rPr>
              <w:t xml:space="preserve">. </w:t>
            </w:r>
            <w:bookmarkEnd w:id="8455"/>
            <w:r w:rsidRPr="00D424AA">
              <w:rPr>
                <w:rFonts w:cs="Times New Roman"/>
                <w:sz w:val="16"/>
                <w:szCs w:val="16"/>
                <w:lang w:val="en-GB"/>
              </w:rPr>
              <w:fldChar w:fldCharType="begin" w:fldLock="1"/>
            </w:r>
            <w:r w:rsidR="00FF6231">
              <w:rPr>
                <w:rFonts w:cs="Times New Roman"/>
                <w:sz w:val="16"/>
                <w:szCs w:val="16"/>
                <w:lang w:val="nb-NO"/>
              </w:rPr>
              <w:instrText>ADDIN CSL_CITATION { "citationItems" : [ { "id" : "ITEM-1", "itemData" : { "DOI" : "10.1007/s10584-015-1542-8", "ISSN" : "1573-1480", "abstract" : "Climate non-stationarity, changes in land use and water management practices affect regional hydrological extremes. This research considers extreme low streamflow (\u201clow flow\u201d henceforth) and flow deficit characteristics, which are important indicators of water scarcity within the broader context of droughts. The results indicate that the number of stations with positive significant trends in low flows is generally higher than the number of stations with negative significant trends; however, the fraction of total number of stations with negative trends has been increasing in the last four decades while the fraction of total number of stations with positive trends have been decreasing, making a gradual reduction in the wetting tendency in low flows in the conterminous U.S. Regional differences in low flow trends are notable, which echo the local climatic changes and soil moisture trends documented in the recent National Climate Assessment (NCA), as well as the changes in cropping and irrigation practices, and creation of forest plantations. A reversal of trend is seen for some northern regions since 1980s. Patterns in return periods and corresponding return values of low flows are also examined, which suggests changing risk conditions that are important for water-resources decision-making. Persistent low flow conditions in a river can lead to chronic water scarcity\u2014a main driver of societal and cross-boundary conflicts. Thus, this research identifies \u201chotspot\u201d locations where suitable adaptive management measures are most needed.", "author" : [ { "dropping-particle" : "", "family" : "Poshtiri", "given" : "Maryam Pournasiri", "non-dropping-particle" : "", "parse-names" : false, "suffix" : "" }, { "dropping-particle" : "", "family" : "Pal", "given" : "Indrani", "non-dropping-particle" : "", "parse-names" : false, "suffix" : "" } ], "container-title" : "Climatic Change", "id" : "ITEM-1", "issue" : "4", "issued" : { "date-parts" : [ [ "2016" ] ] }, "page" : "549-563", "title" : "Patterns of hydrological drought indicators in major U.S. River basins", "translator" : [ { "dropping-particle" : "", "family" : "S2045", "given" : "", "non-dropping-particle" : "", "parse-names" : false, "suffix" : "" } ], "type" : "article-journal", "volume" : "134" }, "uris" : [ "http://www.mendeley.com/documents/?uuid=d2aa7a7d-637c-43ff-91c8-616413f0052f" ] } ], "mendeley" : { "formattedCitation" : "(Poshtiri and Pal, 2016)", "manualFormatting" : "Poshtiri and Pal (2016)", "plainTextFormattedCitation" : "(Poshtiri and Pal, 2016)", "previouslyFormattedCitation" : "(Poshtiri and Pal, 2016)"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nb-NO"/>
              </w:rPr>
              <w:t>Poshtiri and Pal (2016)</w:t>
            </w:r>
            <w:r w:rsidRPr="00D424AA">
              <w:rPr>
                <w:rFonts w:cs="Times New Roman"/>
                <w:sz w:val="16"/>
                <w:szCs w:val="16"/>
                <w:lang w:val="en-GB"/>
              </w:rPr>
              <w:fldChar w:fldCharType="end"/>
            </w:r>
            <w:r w:rsidRPr="00841A35">
              <w:rPr>
                <w:rFonts w:cs="Times New Roman"/>
                <w:sz w:val="16"/>
                <w:szCs w:val="16"/>
                <w:lang w:val="nb-NO"/>
              </w:rPr>
              <w:t xml:space="preserve"> show strong spatial v</w:t>
            </w:r>
            <w:r w:rsidRPr="00D424AA">
              <w:rPr>
                <w:rFonts w:cs="Times New Roman"/>
                <w:sz w:val="16"/>
                <w:szCs w:val="16"/>
                <w:lang w:val="nb-NO"/>
              </w:rPr>
              <w:t xml:space="preserve">ariability in the recent trends of low flows although there is an increase of hydrological droughts in the Missouri </w:t>
            </w:r>
            <w:r w:rsidRPr="00D424AA">
              <w:rPr>
                <w:rFonts w:cs="Times New Roman"/>
                <w:sz w:val="16"/>
                <w:szCs w:val="16"/>
                <w:lang w:val="en-GB"/>
              </w:rPr>
              <w:fldChar w:fldCharType="begin" w:fldLock="1"/>
            </w:r>
            <w:r w:rsidR="007D2D56">
              <w:rPr>
                <w:rFonts w:cs="Times New Roman"/>
                <w:sz w:val="16"/>
                <w:szCs w:val="16"/>
                <w:lang w:val="nb-NO"/>
              </w:rPr>
              <w:instrText>ADDIN CSL_CITATION { "citationItems" : [ { "id" : "ITEM-1", "itemData" : { "DOI" : "10.1073/pnas.1916208117", "abstract" : "Across the Upper Missouri River Basin, the recent drought of 2000 to 2010, known as the \"turn-of-the-century drought,\" was likely more severe than any in the instrumental record including the Dust Bowl drought. However, until now, adequate proxy records needed to better understand this event with regard to long-term variability have been lacking. Here we examine 1,200 y of streamflow from a network of 17 new tree-ring-based reconstructions for gages across the upper Missouri basin and an independent reconstruction of warm-season regional temperature in order to place the recent drought in a long-term climate context. We find that temperature has increasingly influenced the severity of drought events by decreasing runoff efficiency in the basin since the late 20th century (1980s) onward. The occurrence of extreme heat, higher evapotranspiration, and associated low-flow conditions across the basin has increased substantially over the 20th and 21st centuries, and recent warming aligns with increasing drought severities that rival or exceed any estimated over the last 12 centuries. Future warming is anticipated to cause increasingly severe droughts by enhancing water deficits that could prove challenging for water management. \u00a9 2020 National Academy of Sciences. All rights reserved.", "author" : [ { "dropping-particle" : "", "family" : "Martin", "given" : "J T", "non-dropping-particle" : "", "parse-names" : false, "suffix" : "" }, { "dropping-particle" : "", "family" : "Pederson", "given" : "G T", "non-dropping-particle" : "", "parse-names" : false, "suffix" : "" }, { "dropping-particle" : "", "family" : "Woodhouse", "given" : "C A", "non-dropping-particle" : "", "parse-names" : false, "suffix" : "" }, { "dropping-particle" : "", "family" : "Cook", "given" : "E R", "non-dropping-particle" : "", "parse-names" : false, "suffix" : "" }, { "dropping-particle" : "", "family" : "McCabe", "given" : "G J", "non-dropping-particle" : "", "parse-names" : false, "suffix" : "" }, { "dropping-particle" : "", "family" : "Anchukaitis", "given" : "K J", "non-dropping-particle" : "", "parse-names" : false, "suffix" : "" }, { "dropping-particle" : "", "family" : "Wise", "given" : "E K", "non-dropping-particle" : "", "parse-names" : false, "suffix" : "" }, { "dropping-particle" : "", "family" : "Erger", "given" : "P J", "non-dropping-particle" : "", "parse-names" : false, "suffix" : "" }, { "dropping-particle" : "", "family" : "Dolan", "given" : "L", "non-dropping-particle" : "", "parse-names" : false, "suffix" : "" }, { "dropping-particle" : "", "family" : "McGuire", "given" : "M", "non-dropping-particle" : "", "parse-names" : false, "suffix" : "" }, { "dropping-particle" : "", "family" : "Gangopadhyay", "given" : "S", "non-dropping-particle" : "", "parse-names" : false, "suffix" : "" }, { "dropping-particle" : "", "family" : "Chase", "given" : "K J", "non-dropping-particle" : "", "parse-names" : false, "suffix" : "" }, { "dropping-particle" : "", "family" : "Littell", "given" : "J S", "non-dropping-particle" : "", "parse-names" : false, "suffix" : "" }, { "dropping-particle" : "", "family" : "Gray", "given" : "S T", "non-dropping-particle" : "", "parse-names" : false, "suffix" : "" }, { "dropping-particle" : "", "family" : "George", "given" : "S S", "non-dropping-particle" : "", "parse-names" : false, "suffix" : "" }, { "dropping-particle" : "", "family" : "Friedman", "given" : "J M", "non-dropping-particle" : "", "parse-names" : false, "suffix" : "" }, { "dropping-particle" : "", "family" : "Sauchyn", "given" : "D J", "non-dropping-particle" : "", "parse-names" : false, "suffix" : "" }, { "dropping-particle" : "", "family" : "St-Jacques", "given" : "J.-M.", "non-dropping-particle" : "", "parse-names" : false, "suffix" : "" }, { "dropping-particle" : "", "family" : "King", "given" : "J", "non-dropping-particle" : "", "parse-names" : false, "suffix" : "" } ], "container-title" : "Proceedings of the National Academy of Sciences", "id" : "ITEM-1", "issue" : "21", "issued" : { "date-parts" : [ [ "2020" ] ] }, "note" : "Export Date: 26 October 2020", "title" : "Increased drought severity tracks warming in the United States' largest river basin", "translator" : [ { "dropping-particle" : "", "family" : "S3227", "given" : "", "non-dropping-particle" : "", "parse-names" : false, "suffix" : "" } ], "type" : "article", "volume" : "117" }, "uris" : [ "http://www.mendeley.com/documents/?uuid=3c6e0827-629e-42fb-8646-55e8bb1a23d9" ] }, { "id" : "ITEM-2", "itemData" : { "DOI" : "10.1002/joc.6502", "abstract" : "The Missouri River basin is subject to extremes in both high and low flow, with damaging floods and droughts occurring over the instrumental period. Recent events of the 2000s are notable for rapid transitions from dry to wet conditions, and for the different timing of these conditions in the upper and lower basins. This study focuses on drought in the upper and lower Missouri River basins (defined as above and below the Missouri/Yellowstone River confluence), with particular attention to the climate and synoptic scale patterns during drought in the basin's two main source regions over the years 1912\u20132011. Six drought events were identified in the upper basin, ranging from 2 to 12 years, and eight events were identified in the lower basin, lasting from 2 to 16 years. Almost all upper and lower basin droughts overlapped in time, but only the 1930s drought occurred in both basins over the exact same years. Hydroclimate analyses show that the worst-case scenario for basin-wide drought conditions includes a dry winter in the upper basin and a dry spring/summer in the lower basin, accompanied by warm temperatures. The recent 2000s drought in the Missouri River basin displayed anomalous characteristics relative to past droughts, including warm temperatures across the entire basin, particularly in spring and summer, a weakened Great Plains Low Level Jet, and a lag in the upper basin recovery time. In the past, upper basin flows have compounded or ameliorated regional flooding or basin-wide drought conditions, but a decreasing trend in the upper basin contribution to total Missouri River flow is evident and expected to continue, suggesting its role relative to the lower basin is changing. \u00a9 2020 Royal Meteorological Society", "author" : [ { "dropping-particle" : "", "family" : "Woodhouse", "given" : "C A", "non-dropping-particle" : "", "parse-names" : false, "suffix" : "" }, { "dropping-particle" : "", "family" : "Wise", "given" : "E K", "non-dropping-particle" : "", "parse-names" : false, "suffix" : "" } ], "container-title" : "International Journal of Climatology", "id" : "ITEM-2", "issue" : "11", "issued" : { "date-parts" : [ [ "2020" ] ] }, "note" : "Export Date: 26 October 2020", "page" : "5011-5028", "title" : "The changing relationship between the upper and lower Missouri River basins during drought", "translator" : [ { "dropping-particle" : "", "family" : "S3239", "given" : "", "non-dropping-particle" : "", "parse-names" : false, "suffix" : "" } ], "type" : "article", "volume" : "40" }, "uris" : [ "http://www.mendeley.com/documents/?uuid=9aaf56bb-3324-4903-a075-fa67d877f2b0" ] } ], "mendeley" : { "formattedCitation" : "(Martin et al., 2020; Woodhouse and Wise, 2020)", "plainTextFormattedCitation" : "(Martin et al., 2020; Woodhouse and Wise, 2020)", "previouslyFormattedCitation" : "(Martin et al., 2020; Woodhouse and Wise, 2020)"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Martin et al., 2020; Woodhouse and Wise, 2020)</w:t>
            </w:r>
            <w:r w:rsidRPr="00D424AA">
              <w:rPr>
                <w:rFonts w:cs="Times New Roman"/>
                <w:sz w:val="16"/>
                <w:szCs w:val="16"/>
                <w:lang w:val="en-GB"/>
              </w:rPr>
              <w:fldChar w:fldCharType="end"/>
            </w:r>
            <w:r w:rsidRPr="00841A35">
              <w:rPr>
                <w:rFonts w:cs="Times New Roman"/>
                <w:sz w:val="16"/>
                <w:szCs w:val="16"/>
                <w:lang w:val="en-GB"/>
              </w:rPr>
              <w:t xml:space="preserve"> and in the Colorado basins </w:t>
            </w:r>
            <w:commentRangeStart w:id="8461"/>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029/2018WR023153", "abstract" : "\u00a92018. American Geophysical Union. All Rights Reserved. The Colorado River is the primary surface water resource in the rapidly growing U.S. Southwest. Over the period 1916\u20132014, the Upper Colorado River Basin naturalized streamflow declined by 16.5%, despite the fact that annual precipitation in the UCRB over that period increased slightly (+1.4%). In order to examine the causes of the runoff declines, we performed a set of experiments with the Variable Infiltration Capacity hydrology model. Our results show that the pervasive warming has reduced snowpacks and enhanced evapotranspiration over the last 100\u00a0years; over half (53%) of the long-term decreasing runoff trend is associated with the general warming. Negative winter precipitation trends have occurred in the handful of highly productive subbasins that account for over half of the streamflow at Lee's Ferry. We also compared a midcentury drought with the (ongoing) post-Millennium Drought and find that whereas the earlier drought was caused primarily by pervasive low-precipitation anomalies across UCRB, higher temperatures have played a large role in the post-Millennium Drought. The post-Millennium Drought has also been exacerbated by negative precipitation anomalies in several of the most productive headwater basins. Finally, we evaluate the UCRB April\u2013July runoff forecast for 2017, which decreased dramatically as the runoff season progressed. We find that while late winter and spring 2017 was anomalously warm, the proximate cause of most of the forecast reduction was anomalous late winter and early spring dryness in UCRB, which followed exceptionally large (positive) early winter precipitation anomalies.", "author" : [ { "dropping-particle" : "", "family" : "Xiao", "given" : "M.", "non-dropping-particle" : "", "parse-names" : false, "suffix" : "" }, { "dropping-particle" : "", "family" : "Udall", "given" : "B.", "non-dropping-particle" : "", "parse-names" : false, "suffix" : "" }, { "dropping-particle" : "", "family" : "Lettenmaier", "given" : "D.P.", "non-dropping-particle" : "", "parse-names" : false, "suffix" : "" } ], "container-title" : "Water Resources Research", "id" : "ITEM-1", "issue" : "9", "issued" : { "date-parts" : [ [ "2018" ] ] }, "page" : "6739-6756", "title" : "On the Causes of Declining Colorado River Streamflows", "translator" : [ { "dropping-particle" : "", "family" : "S2548", "given" : "", "non-dropping-particle" : "", "parse-names" : false, "suffix" : "" } ], "type" : "article-journal", "volume" : "54" }, "uris" : [ "http://www.mendeley.com/documents/?uuid=92933756-6a7e-4f36-b066-92be96097cbd" ] }, { "id" : "ITEM-2", "itemData" : { "DOI" : "10.1126/science.aax0194", "abstract" : "The sensitivity of river discharge to climate-system warming is highly uncertain, and the processes that govern river discharge are poorly understood, which impedes climate-change adaptation. A prominent exemplar is the Colorado River, where meteorological drought and warming are shrinking a water resource that supports more than 1 trillion dollars of economic activity per year. A Monte Carlo simulation with a radiation-aware hydrologic model resolves the longstanding, wide disparity in sensitivity estimates and reveals the controlling physical processes. We estimate that annual mean discharge has been decreasing by 9.3% per degree Celsius of warming because of increased evapotranspiration, mainly driven by snow loss and a consequent decrease in reflection of solar radiation. Projected precipitation increases likely will not suffice to fully counter the robust, thermodynamically induced drying. Thus, an increasing risk of severe water shortages is expected. \u00a9 2020 American Association for the Advancement of Science. All rights reserved.", "author" : [ { "dropping-particle" : "", "family" : "Milly", "given" : "P C D", "non-dropping-particle" : "", "parse-names" : false, "suffix" : "" }, { "dropping-particle" : "", "family" : "Dunne", "given" : "K A", "non-dropping-particle" : "", "parse-names" : false, "suffix" : "" } ], "container-title" : "Science", "id" : "ITEM-2", "issue" : "6483", "issued" : { "date-parts" : [ [ "2020" ] ] }, "note" : "Export Date: 26 October 2020", "page" : "1252-1255", "title" : "Colorado River flow dwindles as warming-driven loss of reflective snow energizes evaporation", "translator" : [ { "dropping-particle" : "", "family" : "S3228", "given" : "", "non-dropping-particle" : "", "parse-names" : false, "suffix" : "" } ], "type" : "article", "volume" : "367" }, "uris" : [ "http://www.mendeley.com/documents/?uuid=abe6fca1-c02e-4e80-998a-3d191d5a862f" ] } ], "mendeley" : { "formattedCitation" : "(Xiao et al., 2018b; Milly and Dunne, 2020)", "manualFormatting" : "(M. Xiao et al., 2018; Milly and Dunne, 2020)", "plainTextFormattedCitation" : "(Xiao et al., 2018b; Milly and Dunne, 2020)", "previouslyFormattedCitation" : "(Xiao et al., 2018b; Milly and Dunne, 2020)"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w:t>
            </w:r>
            <w:ins w:id="8462" w:author="Robin Matthews" w:date="2021-07-14T19:27:00Z">
              <w:r w:rsidR="00C302B9">
                <w:rPr>
                  <w:rFonts w:cs="Times New Roman"/>
                  <w:noProof/>
                  <w:sz w:val="16"/>
                  <w:szCs w:val="16"/>
                  <w:lang w:val="en-GB"/>
                </w:rPr>
                <w:t xml:space="preserve">M. </w:t>
              </w:r>
            </w:ins>
            <w:r w:rsidR="00A26296">
              <w:rPr>
                <w:rFonts w:cs="Times New Roman"/>
                <w:noProof/>
                <w:sz w:val="16"/>
                <w:szCs w:val="16"/>
                <w:lang w:val="en-GB"/>
              </w:rPr>
              <w:t>Xiao et al., 2018</w:t>
            </w:r>
            <w:del w:id="8463" w:author="Robin Matthews" w:date="2021-07-14T19:27:00Z">
              <w:r w:rsidR="00A26296" w:rsidDel="00C302B9">
                <w:rPr>
                  <w:rFonts w:cs="Times New Roman"/>
                  <w:noProof/>
                  <w:sz w:val="16"/>
                  <w:szCs w:val="16"/>
                  <w:lang w:val="en-GB"/>
                </w:rPr>
                <w:delText>b</w:delText>
              </w:r>
            </w:del>
            <w:r w:rsidR="00A26296">
              <w:rPr>
                <w:rFonts w:cs="Times New Roman"/>
                <w:noProof/>
                <w:sz w:val="16"/>
                <w:szCs w:val="16"/>
                <w:lang w:val="en-GB"/>
              </w:rPr>
              <w:t>; Milly and Dunne, 2020)</w:t>
            </w:r>
            <w:r w:rsidRPr="00D424AA">
              <w:rPr>
                <w:rFonts w:cs="Times New Roman"/>
                <w:sz w:val="16"/>
                <w:szCs w:val="16"/>
                <w:lang w:val="en-GB"/>
              </w:rPr>
              <w:fldChar w:fldCharType="end"/>
            </w:r>
            <w:commentRangeEnd w:id="8461"/>
            <w:r w:rsidR="00A26296">
              <w:rPr>
                <w:rStyle w:val="Marquedecommentaire"/>
              </w:rPr>
              <w:commentReference w:id="8461"/>
            </w:r>
            <w:r w:rsidRPr="00841A35">
              <w:rPr>
                <w:rFonts w:cs="Times New Roman"/>
                <w:sz w:val="16"/>
                <w:szCs w:val="16"/>
                <w:lang w:val="en-GB"/>
              </w:rPr>
              <w:t xml:space="preserve"> Wetting trend in </w:t>
            </w:r>
            <w:r w:rsidRPr="00D424AA">
              <w:rPr>
                <w:rFonts w:cs="Times New Roman"/>
                <w:sz w:val="16"/>
                <w:szCs w:val="16"/>
                <w:lang w:val="en-GB"/>
              </w:rPr>
              <w:fldChar w:fldCharType="begin" w:fldLock="1"/>
            </w:r>
            <w:r w:rsidR="00FF6231">
              <w:rPr>
                <w:rFonts w:cs="Times New Roman"/>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Dai and Zhao, 2017)</w:t>
            </w:r>
            <w:r w:rsidRPr="00D424AA">
              <w:rPr>
                <w:rFonts w:cs="Times New Roman"/>
                <w:sz w:val="16"/>
                <w:szCs w:val="16"/>
                <w:lang w:val="en-GB"/>
              </w:rPr>
              <w:fldChar w:fldCharType="end"/>
            </w:r>
          </w:p>
        </w:tc>
        <w:tc>
          <w:tcPr>
            <w:tcW w:w="1843" w:type="dxa"/>
            <w:tcBorders>
              <w:bottom w:val="single" w:sz="4" w:space="0" w:color="auto"/>
            </w:tcBorders>
            <w:shd w:val="clear" w:color="auto" w:fill="D9D9D9" w:themeFill="background1" w:themeFillShade="D9"/>
          </w:tcPr>
          <w:p w14:paraId="3A257E6D" w14:textId="396496E2" w:rsidR="00D376F0" w:rsidRPr="00D424AA" w:rsidRDefault="00D376F0" w:rsidP="00D424AA">
            <w:pPr>
              <w:rPr>
                <w:rFonts w:cs="Times New Roman"/>
                <w:bCs/>
                <w:color w:val="000000" w:themeColor="text1"/>
                <w:sz w:val="16"/>
                <w:szCs w:val="16"/>
                <w:lang w:val="en-GB"/>
              </w:rPr>
            </w:pPr>
            <w:r w:rsidRPr="00D424AA">
              <w:rPr>
                <w:rFonts w:cs="Times New Roman"/>
                <w:b/>
                <w:i/>
                <w:color w:val="000000" w:themeColor="text1"/>
                <w:sz w:val="16"/>
                <w:szCs w:val="16"/>
                <w:shd w:val="clear" w:color="auto" w:fill="D9D9D9" w:themeFill="background1" w:themeFillShade="D9"/>
                <w:lang w:val="en-GB"/>
              </w:rPr>
              <w:t>Low confidence</w:t>
            </w:r>
            <w:r w:rsidRPr="00D424AA">
              <w:rPr>
                <w:rFonts w:cs="Times New Roman"/>
                <w:color w:val="000000" w:themeColor="text1"/>
                <w:sz w:val="16"/>
                <w:szCs w:val="16"/>
                <w:shd w:val="clear" w:color="auto" w:fill="D9D9D9" w:themeFill="background1" w:themeFillShade="D9"/>
                <w:lang w:val="en-GB"/>
              </w:rPr>
              <w:t xml:space="preserve">: </w:t>
            </w:r>
            <w:r w:rsidRPr="00D424AA">
              <w:rPr>
                <w:rFonts w:cs="Times New Roman"/>
                <w:b/>
                <w:bCs/>
                <w:color w:val="000000" w:themeColor="text1"/>
                <w:sz w:val="16"/>
                <w:szCs w:val="16"/>
                <w:shd w:val="clear" w:color="auto" w:fill="D9D9D9" w:themeFill="background1" w:themeFillShade="D9"/>
                <w:lang w:val="en-GB"/>
              </w:rPr>
              <w:t>Inconsistent trends in observations.</w:t>
            </w:r>
            <w:r w:rsidRPr="00D424AA">
              <w:rPr>
                <w:rFonts w:cs="Times New Roman"/>
                <w:color w:val="000000" w:themeColor="text1"/>
                <w:sz w:val="16"/>
                <w:szCs w:val="16"/>
                <w:shd w:val="clear" w:color="auto" w:fill="D9D9D9" w:themeFill="background1" w:themeFillShade="D9"/>
                <w:lang w:val="en-GB"/>
              </w:rPr>
              <w:t xml:space="preserve">  Two studies suggest that emperature increase has been the main driver of increased hydrological drought in the</w:t>
            </w:r>
            <w:r w:rsidRPr="00D424AA">
              <w:rPr>
                <w:rFonts w:cs="Times New Roman"/>
                <w:sz w:val="16"/>
                <w:szCs w:val="16"/>
                <w:shd w:val="clear" w:color="auto" w:fill="D9D9D9" w:themeFill="background1" w:themeFillShade="D9"/>
                <w:lang w:val="en-GB"/>
              </w:rPr>
              <w:t xml:space="preserve"> Missouri basin  </w:t>
            </w:r>
            <w:r w:rsidRPr="00D424AA">
              <w:rPr>
                <w:rFonts w:cs="Times New Roman"/>
                <w:sz w:val="16"/>
                <w:szCs w:val="16"/>
                <w:shd w:val="clear" w:color="auto" w:fill="D9D9D9" w:themeFill="background1" w:themeFillShade="D9"/>
                <w:lang w:val="en-GB"/>
              </w:rPr>
              <w:fldChar w:fldCharType="begin" w:fldLock="1"/>
            </w:r>
            <w:r w:rsidR="007D2D56">
              <w:rPr>
                <w:rFonts w:cs="Times New Roman"/>
                <w:sz w:val="16"/>
                <w:szCs w:val="16"/>
                <w:shd w:val="clear" w:color="auto" w:fill="D9D9D9" w:themeFill="background1" w:themeFillShade="D9"/>
                <w:lang w:val="en-GB"/>
              </w:rPr>
              <w:instrText>ADDIN CSL_CITATION { "citationItems" : [ { "id" : "ITEM-1", "itemData" : { "DOI" : "10.1073/pnas.1916208117", "abstract" : "Across the Upper Missouri River Basin, the recent drought of 2000 to 2010, known as the \"turn-of-the-century drought,\" was likely more severe than any in the instrumental record including the Dust Bowl drought. However, until now, adequate proxy records needed to better understand this event with regard to long-term variability have been lacking. Here we examine 1,200 y of streamflow from a network of 17 new tree-ring-based reconstructions for gages across the upper Missouri basin and an independent reconstruction of warm-season regional temperature in order to place the recent drought in a long-term climate context. We find that temperature has increasingly influenced the severity of drought events by decreasing runoff efficiency in the basin since the late 20th century (1980s) onward. The occurrence of extreme heat, higher evapotranspiration, and associated low-flow conditions across the basin has increased substantially over the 20th and 21st centuries, and recent warming aligns with increasing drought severities that rival or exceed any estimated over the last 12 centuries. Future warming is anticipated to cause increasingly severe droughts by enhancing water deficits that could prove challenging for water management. \u00a9 2020 National Academy of Sciences. All rights reserved.", "author" : [ { "dropping-particle" : "", "family" : "Martin", "given" : "J T", "non-dropping-particle" : "", "parse-names" : false, "suffix" : "" }, { "dropping-particle" : "", "family" : "Pederson", "given" : "G T", "non-dropping-particle" : "", "parse-names" : false, "suffix" : "" }, { "dropping-particle" : "", "family" : "Woodhouse", "given" : "C A", "non-dropping-particle" : "", "parse-names" : false, "suffix" : "" }, { "dropping-particle" : "", "family" : "Cook", "given" : "E R", "non-dropping-particle" : "", "parse-names" : false, "suffix" : "" }, { "dropping-particle" : "", "family" : "McCabe", "given" : "G J", "non-dropping-particle" : "", "parse-names" : false, "suffix" : "" }, { "dropping-particle" : "", "family" : "Anchukaitis", "given" : "K J", "non-dropping-particle" : "", "parse-names" : false, "suffix" : "" }, { "dropping-particle" : "", "family" : "Wise", "given" : "E K", "non-dropping-particle" : "", "parse-names" : false, "suffix" : "" }, { "dropping-particle" : "", "family" : "Erger", "given" : "P J", "non-dropping-particle" : "", "parse-names" : false, "suffix" : "" }, { "dropping-particle" : "", "family" : "Dolan", "given" : "L", "non-dropping-particle" : "", "parse-names" : false, "suffix" : "" }, { "dropping-particle" : "", "family" : "McGuire", "given" : "M", "non-dropping-particle" : "", "parse-names" : false, "suffix" : "" }, { "dropping-particle" : "", "family" : "Gangopadhyay", "given" : "S", "non-dropping-particle" : "", "parse-names" : false, "suffix" : "" }, { "dropping-particle" : "", "family" : "Chase", "given" : "K J", "non-dropping-particle" : "", "parse-names" : false, "suffix" : "" }, { "dropping-particle" : "", "family" : "Littell", "given" : "J S", "non-dropping-particle" : "", "parse-names" : false, "suffix" : "" }, { "dropping-particle" : "", "family" : "Gray", "given" : "S T", "non-dropping-particle" : "", "parse-names" : false, "suffix" : "" }, { "dropping-particle" : "", "family" : "George", "given" : "S S", "non-dropping-particle" : "", "parse-names" : false, "suffix" : "" }, { "dropping-particle" : "", "family" : "Friedman", "given" : "J M", "non-dropping-particle" : "", "parse-names" : false, "suffix" : "" }, { "dropping-particle" : "", "family" : "Sauchyn", "given" : "D J", "non-dropping-particle" : "", "parse-names" : false, "suffix" : "" }, { "dropping-particle" : "", "family" : "St-Jacques", "given" : "J.-M.", "non-dropping-particle" : "", "parse-names" : false, "suffix" : "" }, { "dropping-particle" : "", "family" : "King", "given" : "J", "non-dropping-particle" : "", "parse-names" : false, "suffix" : "" } ], "container-title" : "Proceedings of the National Academy of Sciences", "id" : "ITEM-1", "issue" : "21", "issued" : { "date-parts" : [ [ "2020" ] ] }, "note" : "Export Date: 26 October 2020", "title" : "Increased drought severity tracks warming in the United States' largest river basin", "translator" : [ { "dropping-particle" : "", "family" : "S3227", "given" : "", "non-dropping-particle" : "", "parse-names" : false, "suffix" : "" } ], "type" : "article", "volume" : "117" }, "uris" : [ "http://www.mendeley.com/documents/?uuid=3c6e0827-629e-42fb-8646-55e8bb1a23d9" ] }, { "id" : "ITEM-2", "itemData" : { "DOI" : "10.1002/joc.6502", "abstract" : "The Missouri River basin is subject to extremes in both high and low flow, with damaging floods and droughts occurring over the instrumental period. Recent events of the 2000s are notable for rapid transitions from dry to wet conditions, and for the different timing of these conditions in the upper and lower basins. This study focuses on drought in the upper and lower Missouri River basins (defined as above and below the Missouri/Yellowstone River confluence), with particular attention to the climate and synoptic scale patterns during drought in the basin's two main source regions over the years 1912\u20132011. Six drought events were identified in the upper basin, ranging from 2 to 12 years, and eight events were identified in the lower basin, lasting from 2 to 16 years. Almost all upper and lower basin droughts overlapped in time, but only the 1930s drought occurred in both basins over the exact same years. Hydroclimate analyses show that the worst-case scenario for basin-wide drought conditions includes a dry winter in the upper basin and a dry spring/summer in the lower basin, accompanied by warm temperatures. The recent 2000s drought in the Missouri River basin displayed anomalous characteristics relative to past droughts, including warm temperatures across the entire basin, particularly in spring and summer, a weakened Great Plains Low Level Jet, and a lag in the upper basin recovery time. In the past, upper basin flows have compounded or ameliorated regional flooding or basin-wide drought conditions, but a decreasing trend in the upper basin contribution to total Missouri River flow is evident and expected to continue, suggesting its role relative to the lower basin is changing. \u00a9 2020 Royal Meteorological Society", "author" : [ { "dropping-particle" : "", "family" : "Woodhouse", "given" : "C A", "non-dropping-particle" : "", "parse-names" : false, "suffix" : "" }, { "dropping-particle" : "", "family" : "Wise", "given" : "E K", "non-dropping-particle" : "", "parse-names" : false, "suffix" : "" } ], "container-title" : "International Journal of Climatology", "id" : "ITEM-2", "issue" : "11", "issued" : { "date-parts" : [ [ "2020" ] ] }, "note" : "Export Date: 26 October 2020", "page" : "5011-5028", "title" : "The changing relationship between the upper and lower Missouri River basins during drought", "translator" : [ { "dropping-particle" : "", "family" : "S3239", "given" : "", "non-dropping-particle" : "", "parse-names" : false, "suffix" : "" } ], "type" : "article", "volume" : "40" }, "uris" : [ "http://www.mendeley.com/documents/?uuid=9aaf56bb-3324-4903-a075-fa67d877f2b0" ] } ], "mendeley" : { "formattedCitation" : "(Martin et al., 2020; Woodhouse and Wise, 2020)", "plainTextFormattedCitation" : "(Martin et al., 2020; Woodhouse and Wise, 2020)", "previouslyFormattedCitation" : "(Martin et al., 2020; Woodhouse and Wise, 2020)" }, "properties" : { "noteIndex" : 0 }, "schema" : "https://github.com/citation-style-language/schema/raw/master/csl-citation.json" }</w:instrText>
            </w:r>
            <w:r w:rsidRPr="00D424AA">
              <w:rPr>
                <w:rFonts w:cs="Times New Roman"/>
                <w:sz w:val="16"/>
                <w:szCs w:val="16"/>
                <w:shd w:val="clear" w:color="auto" w:fill="D9D9D9" w:themeFill="background1" w:themeFillShade="D9"/>
                <w:lang w:val="en-GB"/>
              </w:rPr>
              <w:fldChar w:fldCharType="separate"/>
            </w:r>
            <w:r w:rsidR="00A26296">
              <w:rPr>
                <w:rFonts w:cs="Times New Roman"/>
                <w:noProof/>
                <w:sz w:val="16"/>
                <w:szCs w:val="16"/>
                <w:shd w:val="clear" w:color="auto" w:fill="D9D9D9" w:themeFill="background1" w:themeFillShade="D9"/>
                <w:lang w:val="en-GB"/>
              </w:rPr>
              <w:t>(Martin et al., 2020; Woodhouse and Wise, 2020)</w:t>
            </w:r>
            <w:r w:rsidRPr="00D424AA">
              <w:rPr>
                <w:rFonts w:cs="Times New Roman"/>
                <w:sz w:val="16"/>
                <w:szCs w:val="16"/>
                <w:shd w:val="clear" w:color="auto" w:fill="D9D9D9" w:themeFill="background1" w:themeFillShade="D9"/>
                <w:lang w:val="en-GB"/>
              </w:rPr>
              <w:fldChar w:fldCharType="end"/>
            </w:r>
            <w:r w:rsidRPr="00841A35">
              <w:rPr>
                <w:rFonts w:cs="Times New Roman"/>
                <w:sz w:val="16"/>
                <w:szCs w:val="16"/>
                <w:lang w:val="en-GB"/>
              </w:rPr>
              <w:t xml:space="preserve">. </w:t>
            </w:r>
            <w:r w:rsidRPr="00D424AA">
              <w:rPr>
                <w:rFonts w:cs="Times New Roman"/>
                <w:color w:val="000000" w:themeColor="text1"/>
                <w:sz w:val="16"/>
                <w:szCs w:val="16"/>
                <w:lang w:val="en-GB"/>
              </w:rPr>
              <w:t xml:space="preserve"> </w:t>
            </w:r>
          </w:p>
        </w:tc>
        <w:tc>
          <w:tcPr>
            <w:tcW w:w="2126" w:type="dxa"/>
            <w:shd w:val="clear" w:color="auto" w:fill="D9D9D9" w:themeFill="background1" w:themeFillShade="D9"/>
            <w:tcMar>
              <w:top w:w="40" w:type="dxa"/>
              <w:left w:w="40" w:type="dxa"/>
              <w:bottom w:w="40" w:type="dxa"/>
              <w:right w:w="40" w:type="dxa"/>
            </w:tcMar>
          </w:tcPr>
          <w:p w14:paraId="4B6FE853" w14:textId="27DFE6A8"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One study shows drying</w:t>
            </w:r>
            <w:r w:rsidRPr="00D424AA">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551" w:type="dxa"/>
            <w:shd w:val="clear" w:color="auto" w:fill="D9D9D9" w:themeFill="background1" w:themeFillShade="D9"/>
            <w:tcMar>
              <w:top w:w="40" w:type="dxa"/>
              <w:left w:w="40" w:type="dxa"/>
              <w:bottom w:w="40" w:type="dxa"/>
              <w:right w:w="40" w:type="dxa"/>
            </w:tcMar>
          </w:tcPr>
          <w:p w14:paraId="1F3091FE" w14:textId="221E7EBF" w:rsidR="00D376F0" w:rsidRPr="00D424AA" w:rsidRDefault="00D376F0" w:rsidP="00D424AA">
            <w:pPr>
              <w:rPr>
                <w:rFonts w:cs="Times New Roman"/>
                <w:color w:val="000000" w:themeColor="text1"/>
                <w:sz w:val="16"/>
                <w:szCs w:val="16"/>
                <w:lang w:val="nb-NO"/>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Limited evidence and inconsistent trends </w:t>
            </w:r>
            <w:commentRangeStart w:id="8464"/>
            <w:r w:rsidRPr="00D424AA">
              <w:rPr>
                <w:rFonts w:cs="Times New Roman"/>
                <w:b/>
                <w:bCs/>
                <w:color w:val="000000" w:themeColor="text1"/>
                <w:sz w:val="16"/>
                <w:szCs w:val="16"/>
                <w:lang w:val="en-GB"/>
              </w:rPr>
              <w:fldChar w:fldCharType="begin" w:fldLock="1"/>
            </w:r>
            <w:ins w:id="8465" w:author="Robin Matthews" w:date="2021-07-14T19:24:00Z">
              <w:r w:rsidR="00076872">
                <w:rPr>
                  <w:rFonts w:cs="Times New Roman"/>
                  <w:b/>
                  <w:bCs/>
                  <w:color w:val="000000" w:themeColor="text1"/>
                  <w:sz w:val="16"/>
                  <w:szCs w:val="16"/>
                  <w:lang w:val="en-GB"/>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8466" w:author="Robin Matthews" w:date="2021-07-14T19:24:00Z">
              <w:r w:rsidR="00FF6231" w:rsidDel="00076872">
                <w:rPr>
                  <w:rFonts w:cs="Times New Roman"/>
                  <w:b/>
                  <w:bCs/>
                  <w:color w:val="000000" w:themeColor="text1"/>
                  <w:sz w:val="16"/>
                  <w:szCs w:val="16"/>
                  <w:lang w:val="en-GB"/>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w:delInstrText>
              </w:r>
              <w:r w:rsidR="00FF6231" w:rsidRPr="006A2665" w:rsidDel="00076872">
                <w:rPr>
                  <w:rFonts w:cs="Times New Roman"/>
                  <w:b/>
                  <w:bCs/>
                  <w:color w:val="000000" w:themeColor="text1"/>
                  <w:sz w:val="16"/>
                  <w:szCs w:val="16"/>
                </w:rPr>
                <w:delInstrText>"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b/>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Touma et al., 2015; Cook et al., 2020; </w:t>
            </w:r>
            <w:ins w:id="8467" w:author="Robin Matthews" w:date="2021-07-14T19:24:00Z">
              <w:r w:rsidR="00076872">
                <w:rPr>
                  <w:rFonts w:cs="Times New Roman"/>
                  <w:bCs/>
                  <w:noProof/>
                  <w:color w:val="000000" w:themeColor="text1"/>
                  <w:sz w:val="16"/>
                  <w:szCs w:val="16"/>
                  <w:lang w:val="nb-NO"/>
                </w:rPr>
                <w:t xml:space="preserve">R. </w:t>
              </w:r>
            </w:ins>
            <w:r w:rsidR="00A26296">
              <w:rPr>
                <w:rFonts w:cs="Times New Roman"/>
                <w:bCs/>
                <w:noProof/>
                <w:color w:val="000000" w:themeColor="text1"/>
                <w:sz w:val="16"/>
                <w:szCs w:val="16"/>
                <w:lang w:val="nb-NO"/>
              </w:rPr>
              <w:t>Zhai et al., 2020</w:t>
            </w:r>
            <w:del w:id="8468" w:author="Robin Matthews" w:date="2021-07-14T19:24:00Z">
              <w:r w:rsidR="00A26296" w:rsidDel="00076872">
                <w:rPr>
                  <w:rFonts w:cs="Times New Roman"/>
                  <w:bCs/>
                  <w:noProof/>
                  <w:color w:val="000000" w:themeColor="text1"/>
                  <w:sz w:val="16"/>
                  <w:szCs w:val="16"/>
                  <w:lang w:val="nb-NO"/>
                </w:rPr>
                <w:delText>b</w:delText>
              </w:r>
            </w:del>
            <w:r w:rsidR="00A26296">
              <w:rPr>
                <w:rFonts w:cs="Times New Roman"/>
                <w:bCs/>
                <w:noProof/>
                <w:color w:val="000000" w:themeColor="text1"/>
                <w:sz w:val="16"/>
                <w:szCs w:val="16"/>
                <w:lang w:val="nb-NO"/>
              </w:rPr>
              <w:t>)</w:t>
            </w:r>
            <w:r w:rsidRPr="00D424AA">
              <w:rPr>
                <w:rFonts w:cs="Times New Roman"/>
                <w:b/>
                <w:bCs/>
                <w:color w:val="000000" w:themeColor="text1"/>
                <w:sz w:val="16"/>
                <w:szCs w:val="16"/>
                <w:lang w:val="en-GB"/>
              </w:rPr>
              <w:fldChar w:fldCharType="end"/>
            </w:r>
            <w:commentRangeEnd w:id="8464"/>
            <w:r w:rsidR="00A26296">
              <w:rPr>
                <w:rStyle w:val="Marquedecommentaire"/>
              </w:rPr>
              <w:commentReference w:id="8464"/>
            </w:r>
            <w:r w:rsidRPr="00841A35">
              <w:rPr>
                <w:rFonts w:cs="Times New Roman"/>
                <w:b/>
                <w:bCs/>
                <w:color w:val="000000" w:themeColor="text1"/>
                <w:sz w:val="16"/>
                <w:szCs w:val="16"/>
                <w:lang w:val="nb-NO"/>
              </w:rPr>
              <w:t>.</w:t>
            </w:r>
            <w:r w:rsidRPr="00D424AA" w:rsidDel="00282E3B">
              <w:rPr>
                <w:rFonts w:cs="Times New Roman"/>
                <w:b/>
                <w:bCs/>
                <w:iCs/>
                <w:color w:val="000000" w:themeColor="text1"/>
                <w:sz w:val="16"/>
                <w:szCs w:val="16"/>
                <w:lang w:val="nb-NO"/>
              </w:rPr>
              <w:t xml:space="preserve"> </w:t>
            </w:r>
          </w:p>
        </w:tc>
        <w:tc>
          <w:tcPr>
            <w:tcW w:w="2749" w:type="dxa"/>
            <w:shd w:val="clear" w:color="auto" w:fill="D9D9D9" w:themeFill="background1" w:themeFillShade="D9"/>
            <w:tcMar>
              <w:top w:w="40" w:type="dxa"/>
              <w:left w:w="40" w:type="dxa"/>
              <w:bottom w:w="40" w:type="dxa"/>
              <w:right w:w="40" w:type="dxa"/>
            </w:tcMar>
          </w:tcPr>
          <w:p w14:paraId="255D8EF2" w14:textId="0A68A52E" w:rsidR="00D376F0" w:rsidRPr="00FE4BC4"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Mixed signal</w:t>
            </w:r>
            <w:r w:rsidRPr="00D424AA">
              <w:rPr>
                <w:rFonts w:cs="Times New Roman"/>
                <w:iCs/>
                <w:color w:val="000000" w:themeColor="text1"/>
                <w:sz w:val="16"/>
                <w:szCs w:val="16"/>
                <w:lang w:val="en-GB"/>
              </w:rPr>
              <w:t xml:space="preserve"> among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0F1B8F" w14:paraId="49D1E710" w14:textId="77777777" w:rsidTr="00723657">
        <w:tc>
          <w:tcPr>
            <w:tcW w:w="846" w:type="dxa"/>
            <w:vMerge w:val="restart"/>
          </w:tcPr>
          <w:p w14:paraId="20888590"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E. North America (ENA)</w:t>
            </w:r>
          </w:p>
        </w:tc>
        <w:tc>
          <w:tcPr>
            <w:tcW w:w="709" w:type="dxa"/>
          </w:tcPr>
          <w:p w14:paraId="3078B111"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126" w:type="dxa"/>
            <w:tcBorders>
              <w:top w:val="single" w:sz="4" w:space="0" w:color="auto"/>
              <w:bottom w:val="single" w:sz="4" w:space="0" w:color="auto"/>
            </w:tcBorders>
            <w:shd w:val="clear" w:color="auto" w:fill="D9D9D9" w:themeFill="background1" w:themeFillShade="D9"/>
          </w:tcPr>
          <w:p w14:paraId="212DA528" w14:textId="65B0DD17" w:rsidR="00D376F0" w:rsidRPr="00D424AA" w:rsidRDefault="00D376F0" w:rsidP="00D424AA">
            <w:pPr>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Inconsistent </w:t>
            </w:r>
            <w:r w:rsidRPr="00D424AA">
              <w:rPr>
                <w:rFonts w:cs="Times New Roman"/>
                <w:color w:val="000000" w:themeColor="text1"/>
                <w:sz w:val="16"/>
                <w:szCs w:val="16"/>
                <w:lang w:val="en-GB"/>
              </w:rPr>
              <w:t xml:space="preserve">trends depending on the reg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page" : "231-256", "publisher" : "U.S. Global Change Research Program", "publisher-place" : "Washington, DC, USA", "title" : "Droughts, Floods, and Wildfires", "translator" : [ { "dropping-particle" : "", "family" : "Rt6", "given" : "S3640", "non-dropping-particle" : "", "parse-names" : false, "suffix" : "" } ], "type" : "chapter" }, "uris" : [ "http://www.mendeley.com/documents/?uuid=e958cd48-e87b-4d6d-ba84-b3fd69159f55" ] }, { "id" : "ITEM-2",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2",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mendeley" : { "formattedCitation" : "(Wehner et al., 2017; Spinoni et al., 2019; Dunn et al., 2020)", "plainTextFormattedCitation" : "(Wehner et al., 2017; Spinoni et al., 2019; Dunn et al., 2020)", "previouslyFormattedCitation" : "(Wehner et al., 2017; Spinoni et al., 2019;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ehner et al., 2017; Spinoni et al., 2019; Dunn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1843" w:type="dxa"/>
            <w:tcBorders>
              <w:top w:val="single" w:sz="4" w:space="0" w:color="auto"/>
              <w:bottom w:val="single" w:sz="4" w:space="0" w:color="auto"/>
            </w:tcBorders>
            <w:shd w:val="clear" w:color="auto" w:fill="D9D9D9" w:themeFill="background1" w:themeFillShade="D9"/>
          </w:tcPr>
          <w:p w14:paraId="6F25AA0C" w14:textId="29E9A9DB"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plainTextFormattedCitation" : "(Easterling et al., 2017)", "previouslyFormattedCitation" : "(Easterling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Easterling et al., 2017)</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t>
            </w:r>
          </w:p>
        </w:tc>
        <w:tc>
          <w:tcPr>
            <w:tcW w:w="2126" w:type="dxa"/>
            <w:shd w:val="clear" w:color="auto" w:fill="D9D9D9" w:themeFill="background1" w:themeFillShade="D9"/>
            <w:tcMar>
              <w:top w:w="40" w:type="dxa"/>
              <w:left w:w="40" w:type="dxa"/>
              <w:bottom w:w="40" w:type="dxa"/>
              <w:right w:w="40" w:type="dxa"/>
            </w:tcMar>
          </w:tcPr>
          <w:p w14:paraId="12F9893F" w14:textId="0867E865"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Limited evidence and inconsistent trends </w:t>
            </w:r>
            <w:commentRangeStart w:id="8469"/>
            <w:r w:rsidRPr="00D424AA">
              <w:rPr>
                <w:rFonts w:cs="Times New Roman"/>
                <w:b/>
                <w:bCs/>
                <w:color w:val="000000" w:themeColor="text1"/>
                <w:sz w:val="16"/>
                <w:szCs w:val="16"/>
                <w:lang w:val="en-GB"/>
              </w:rPr>
              <w:fldChar w:fldCharType="begin" w:fldLock="1"/>
            </w:r>
            <w:r w:rsidR="003A5209">
              <w:rPr>
                <w:rFonts w:cs="Times New Roman"/>
                <w:b/>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
                <w:bCs/>
                <w:color w:val="000000" w:themeColor="text1"/>
                <w:sz w:val="16"/>
                <w:szCs w:val="16"/>
                <w:lang w:val="en-GB"/>
              </w:rPr>
              <w:fldChar w:fldCharType="separate"/>
            </w:r>
            <w:r w:rsidR="00A26296">
              <w:rPr>
                <w:rFonts w:cs="Times New Roman"/>
                <w:bCs/>
                <w:noProof/>
                <w:color w:val="000000" w:themeColor="text1"/>
                <w:sz w:val="16"/>
                <w:szCs w:val="16"/>
                <w:lang w:val="en-GB"/>
              </w:rPr>
              <w:t>(</w:t>
            </w:r>
            <w:del w:id="8470" w:author="Robin Matthews" w:date="2021-07-14T12:35:00Z">
              <w:r w:rsidR="00A26296" w:rsidDel="00FC4A87">
                <w:rPr>
                  <w:rFonts w:cs="Times New Roman"/>
                  <w:bCs/>
                  <w:noProof/>
                  <w:color w:val="000000" w:themeColor="text1"/>
                  <w:sz w:val="16"/>
                  <w:szCs w:val="16"/>
                  <w:lang w:val="en-GB"/>
                </w:rPr>
                <w:delText>Xu et al., 2019a</w:delText>
              </w:r>
            </w:del>
            <w:ins w:id="8471" w:author="Robin Matthews" w:date="2021-07-14T12:35: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
                <w:bCs/>
                <w:color w:val="000000" w:themeColor="text1"/>
                <w:sz w:val="16"/>
                <w:szCs w:val="16"/>
                <w:lang w:val="en-GB"/>
              </w:rPr>
              <w:fldChar w:fldCharType="end"/>
            </w:r>
            <w:commentRangeEnd w:id="8469"/>
            <w:r w:rsidR="00A26296">
              <w:rPr>
                <w:rStyle w:val="Marquedecommentaire"/>
              </w:rPr>
              <w:commentReference w:id="8469"/>
            </w:r>
            <w:r w:rsidRPr="00841A35">
              <w:rPr>
                <w:rFonts w:cs="Times New Roman"/>
                <w:lang w:val="en-GB"/>
              </w:rPr>
              <w:t xml:space="preserve"> </w:t>
            </w:r>
            <w:r w:rsidRPr="00D424AA">
              <w:rPr>
                <w:rFonts w:cs="Times New Roman"/>
                <w:bCs/>
                <w:color w:val="000000" w:themeColor="text1"/>
                <w:sz w:val="16"/>
                <w:szCs w:val="16"/>
                <w:lang w:val="en-GB"/>
              </w:rPr>
              <w:t>(Chapter 11 Supplementary Material (11.SM))</w:t>
            </w:r>
            <w:r w:rsidRPr="00D424AA">
              <w:rPr>
                <w:rFonts w:cs="Times New Roman"/>
                <w:color w:val="000000" w:themeColor="text1"/>
                <w:sz w:val="16"/>
                <w:szCs w:val="16"/>
                <w:lang w:val="en-GB"/>
              </w:rPr>
              <w:t>.</w:t>
            </w:r>
            <w:r w:rsidRPr="00D424AA" w:rsidDel="00282E3B">
              <w:rPr>
                <w:rFonts w:cs="Times New Roman"/>
                <w:iCs/>
                <w:color w:val="000000" w:themeColor="text1"/>
                <w:sz w:val="16"/>
                <w:szCs w:val="16"/>
                <w:lang w:val="en-GB"/>
              </w:rPr>
              <w:t xml:space="preserve"> </w:t>
            </w:r>
          </w:p>
          <w:p w14:paraId="0A12E52C" w14:textId="77777777" w:rsidR="00D376F0" w:rsidRPr="00D424AA" w:rsidRDefault="00D376F0" w:rsidP="00D424AA">
            <w:pPr>
              <w:spacing w:after="200"/>
              <w:rPr>
                <w:rFonts w:cs="Times New Roman"/>
                <w:color w:val="000000" w:themeColor="text1"/>
                <w:sz w:val="16"/>
                <w:szCs w:val="16"/>
                <w:lang w:val="en-GB"/>
              </w:rPr>
            </w:pPr>
          </w:p>
        </w:tc>
        <w:tc>
          <w:tcPr>
            <w:tcW w:w="2551" w:type="dxa"/>
            <w:shd w:val="clear" w:color="auto" w:fill="D9D9D9" w:themeFill="background1" w:themeFillShade="D9"/>
            <w:tcMar>
              <w:top w:w="40" w:type="dxa"/>
              <w:left w:w="40" w:type="dxa"/>
              <w:bottom w:w="40" w:type="dxa"/>
              <w:right w:w="40" w:type="dxa"/>
            </w:tcMar>
          </w:tcPr>
          <w:p w14:paraId="11EE6DB4" w14:textId="706F5566" w:rsidR="00D376F0" w:rsidRPr="00D74FF3" w:rsidRDefault="00D376F0" w:rsidP="00D424AA">
            <w:pPr>
              <w:rPr>
                <w:rFonts w:cs="Times New Roman"/>
                <w:color w:val="000000" w:themeColor="text1"/>
                <w:sz w:val="16"/>
                <w:szCs w:val="16"/>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sidDel="00282E3B">
              <w:rPr>
                <w:rFonts w:cs="Times New Roman"/>
                <w:bCs/>
                <w:iCs/>
                <w:color w:val="000000" w:themeColor="text1"/>
                <w:sz w:val="16"/>
                <w:szCs w:val="16"/>
                <w:lang w:val="en-GB"/>
              </w:rPr>
              <w:t xml:space="preserve"> </w:t>
            </w:r>
            <w:commentRangeStart w:id="8472"/>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Spinoni et al., 2020)", "manualFormatting" : "(L. Xu et al., 2019; Spinoni et al., 2020)", "plainTextFormattedCitation" : "(Xu et al., 2019a; Spinoni et al., 2020)", "previouslyFormattedCitation" : "(Xu et al., 2019a;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w:t>
            </w:r>
            <w:del w:id="8473" w:author="Robin Matthews" w:date="2021-07-14T12:35:00Z">
              <w:r w:rsidR="00A26296" w:rsidDel="00FC4A87">
                <w:rPr>
                  <w:rFonts w:cs="Times New Roman"/>
                  <w:bCs/>
                  <w:noProof/>
                  <w:color w:val="000000" w:themeColor="text1"/>
                  <w:sz w:val="16"/>
                  <w:szCs w:val="16"/>
                </w:rPr>
                <w:delText>Xu et al., 2019a</w:delText>
              </w:r>
            </w:del>
            <w:ins w:id="8474" w:author="Robin Matthews" w:date="2021-07-14T12:35: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Spinoni et al., 2020)</w:t>
            </w:r>
            <w:r w:rsidRPr="00D424AA">
              <w:rPr>
                <w:rFonts w:cs="Times New Roman"/>
                <w:bCs/>
                <w:color w:val="000000" w:themeColor="text1"/>
                <w:sz w:val="16"/>
                <w:szCs w:val="16"/>
                <w:lang w:val="en-GB"/>
              </w:rPr>
              <w:fldChar w:fldCharType="end"/>
            </w:r>
            <w:commentRangeEnd w:id="8472"/>
            <w:r w:rsidR="00A26296">
              <w:rPr>
                <w:rStyle w:val="Marquedecommentaire"/>
              </w:rPr>
              <w:commentReference w:id="8472"/>
            </w:r>
            <w:r w:rsidRPr="00D74FF3">
              <w:rPr>
                <w:rFonts w:cs="Times New Roman"/>
                <w:bCs/>
                <w:color w:val="000000" w:themeColor="text1"/>
                <w:sz w:val="16"/>
                <w:szCs w:val="16"/>
              </w:rPr>
              <w:t>(Chapter 11 Supplementary Material (11.SM)).</w:t>
            </w:r>
          </w:p>
        </w:tc>
        <w:tc>
          <w:tcPr>
            <w:tcW w:w="2749" w:type="dxa"/>
            <w:shd w:val="clear" w:color="auto" w:fill="FFE5D8"/>
            <w:tcMar>
              <w:top w:w="40" w:type="dxa"/>
              <w:left w:w="40" w:type="dxa"/>
              <w:bottom w:w="40" w:type="dxa"/>
              <w:right w:w="40" w:type="dxa"/>
            </w:tcMar>
          </w:tcPr>
          <w:p w14:paraId="02F34605" w14:textId="55F3AF04" w:rsidR="00D376F0" w:rsidRPr="00D424AA" w:rsidRDefault="00D376F0" w:rsidP="00D424AA">
            <w:pPr>
              <w:rPr>
                <w:rFonts w:cs="Times New Roman"/>
                <w:color w:val="000000" w:themeColor="text1"/>
                <w:sz w:val="16"/>
                <w:szCs w:val="16"/>
                <w:lang w:val="nb-NO"/>
              </w:rPr>
            </w:pPr>
            <w:r w:rsidRPr="00D424AA">
              <w:rPr>
                <w:rFonts w:cs="Times New Roman"/>
                <w:b/>
                <w:i/>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rease </w:t>
            </w:r>
            <w:r w:rsidRPr="00D424AA">
              <w:rPr>
                <w:rFonts w:cs="Times New Roman"/>
                <w:bCs/>
                <w:color w:val="000000" w:themeColor="text1"/>
                <w:sz w:val="16"/>
                <w:szCs w:val="16"/>
                <w:lang w:val="en-GB"/>
              </w:rPr>
              <w:t xml:space="preserve">in drought severity in the majority of models, but weaker or inconsistent trends in part of region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w:instrText>
            </w:r>
            <w:r w:rsidR="00FF6231" w:rsidRPr="006A2665">
              <w:rPr>
                <w:rFonts w:cs="Times New Roman"/>
                <w:bCs/>
                <w:color w:val="000000" w:themeColor="text1"/>
                <w:sz w:val="16"/>
                <w:szCs w:val="16"/>
              </w:rPr>
              <w:instrText>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3",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Touma et al., 2015; Spinoni et al., 2020)", "plainTextFormattedCitation" : "(Sillmann et al., 2013b; Touma et al., 2015; Spinoni et al., 2020)", "previouslyFormattedCitation" : "(Sillmann et al., 2013b; Touma et al., 2015;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Sillmann et al., 2013b; Touma et al., 2015;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Chapter 11 Supplementary Materi</w:t>
            </w:r>
            <w:r w:rsidRPr="00D424AA">
              <w:rPr>
                <w:rFonts w:cs="Times New Roman"/>
                <w:bCs/>
                <w:color w:val="000000" w:themeColor="text1"/>
                <w:sz w:val="16"/>
                <w:szCs w:val="16"/>
                <w:lang w:val="nb-NO"/>
              </w:rPr>
              <w:t>al (11.SM)).</w:t>
            </w:r>
          </w:p>
        </w:tc>
      </w:tr>
      <w:tr w:rsidR="00D376F0" w:rsidRPr="00D424AA" w14:paraId="339E837E" w14:textId="77777777" w:rsidTr="00723657">
        <w:tc>
          <w:tcPr>
            <w:tcW w:w="846" w:type="dxa"/>
            <w:vMerge/>
          </w:tcPr>
          <w:p w14:paraId="149A21F7" w14:textId="77777777" w:rsidR="00D376F0" w:rsidRPr="00D424AA" w:rsidRDefault="00D376F0" w:rsidP="00D424AA">
            <w:pPr>
              <w:rPr>
                <w:rFonts w:cs="Times New Roman"/>
                <w:color w:val="000000" w:themeColor="text1"/>
                <w:sz w:val="16"/>
                <w:szCs w:val="16"/>
                <w:lang w:val="nb-NO"/>
              </w:rPr>
            </w:pPr>
          </w:p>
        </w:tc>
        <w:tc>
          <w:tcPr>
            <w:tcW w:w="709" w:type="dxa"/>
          </w:tcPr>
          <w:p w14:paraId="7815C057"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7580D1F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126" w:type="dxa"/>
            <w:tcBorders>
              <w:top w:val="single" w:sz="4" w:space="0" w:color="auto"/>
              <w:bottom w:val="single" w:sz="4" w:space="0" w:color="000000"/>
            </w:tcBorders>
            <w:shd w:val="clear" w:color="auto" w:fill="D9D9D9" w:themeFill="background1" w:themeFillShade="D9"/>
          </w:tcPr>
          <w:p w14:paraId="6A042DC6" w14:textId="6743127F" w:rsidR="00D376F0" w:rsidRPr="00D424AA" w:rsidRDefault="00D376F0" w:rsidP="00D424AA">
            <w:pPr>
              <w:rPr>
                <w:rFonts w:cs="Times New Roman"/>
                <w:color w:val="000000" w:themeColor="text1"/>
                <w:sz w:val="16"/>
                <w:szCs w:val="16"/>
                <w:lang w:val="nb-NO"/>
              </w:rPr>
            </w:pPr>
            <w:r w:rsidRPr="00D424AA">
              <w:rPr>
                <w:rFonts w:cs="Times New Roman"/>
                <w:b/>
                <w:i/>
                <w:color w:val="000000" w:themeColor="text1"/>
                <w:sz w:val="16"/>
                <w:szCs w:val="16"/>
                <w:shd w:val="clear" w:color="auto" w:fill="D9D9D9" w:themeFill="background1" w:themeFillShade="D9"/>
                <w:lang w:val="en-GB"/>
              </w:rPr>
              <w:t>Low confidence</w:t>
            </w:r>
            <w:r w:rsidRPr="00D424AA">
              <w:rPr>
                <w:rFonts w:cs="Times New Roman"/>
                <w:color w:val="000000" w:themeColor="text1"/>
                <w:sz w:val="16"/>
                <w:szCs w:val="16"/>
                <w:shd w:val="clear" w:color="auto" w:fill="D9D9D9" w:themeFill="background1" w:themeFillShade="D9"/>
                <w:lang w:val="en-GB"/>
              </w:rPr>
              <w:t xml:space="preserve">: </w:t>
            </w:r>
            <w:r w:rsidRPr="00D424AA">
              <w:rPr>
                <w:rFonts w:cs="Times New Roman"/>
                <w:b/>
                <w:bCs/>
                <w:color w:val="000000" w:themeColor="text1"/>
                <w:sz w:val="16"/>
                <w:szCs w:val="16"/>
                <w:shd w:val="clear" w:color="auto" w:fill="D9D9D9" w:themeFill="background1" w:themeFillShade="D9"/>
                <w:lang w:val="en-GB"/>
              </w:rPr>
              <w:t>Mixed signal</w:t>
            </w:r>
            <w:r w:rsidRPr="00D424AA">
              <w:rPr>
                <w:rFonts w:cs="Times New Roman"/>
                <w:color w:val="000000" w:themeColor="text1"/>
                <w:sz w:val="16"/>
                <w:szCs w:val="16"/>
                <w:shd w:val="clear" w:color="auto" w:fill="D9D9D9" w:themeFill="background1" w:themeFillShade="D9"/>
                <w:lang w:val="en-GB"/>
              </w:rPr>
              <w:t xml:space="preserve">. Inconsistent trends depending on metric, subregion, time frame and studies, based on soil moisture, water-balance estimates, PDSI, and SPEI </w:t>
            </w:r>
            <w:r w:rsidRPr="00D424AA">
              <w:rPr>
                <w:rFonts w:cs="Times New Roman"/>
                <w:bCs/>
                <w:color w:val="000000" w:themeColor="text1"/>
                <w:sz w:val="16"/>
                <w:szCs w:val="16"/>
                <w:shd w:val="clear" w:color="auto" w:fill="D9D9D9" w:themeFill="background1" w:themeFillShade="D9"/>
                <w:lang w:val="en-GB"/>
              </w:rPr>
              <w:fldChar w:fldCharType="begin" w:fldLock="1"/>
            </w:r>
            <w:r w:rsidR="00FF6231">
              <w:rPr>
                <w:rFonts w:cs="Times New Roman"/>
                <w:bCs/>
                <w:color w:val="000000" w:themeColor="text1"/>
                <w:sz w:val="16"/>
                <w:szCs w:val="16"/>
                <w:shd w:val="clear" w:color="auto" w:fill="D9D9D9" w:themeFill="background1" w:themeFillShade="D9"/>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5", "itemData" : { "DOI" : "10.1002/2017JD027523", "ISSN" : "2169-897X", "abstract" : "Abstract The fall 2016 drought in the southeastern United States (SE U.S.) appeared exceptional based on its widespread impacts, but the current monitoring framework that only extends from 1979 to present does not readily facilitate evaluation of soil-moisture anomalies in a centennial context. A new method to extend monthly gridded soil-moisture estimates back to 1895 is developed, indicating that since 1895, October?November 2016 soil moisture (0?200\u00a0cm) in the SE U.S. was likely the second lowest on record, behind 1954. This severe drought developed rapidly and was brought on by low September?November precipitation and record-high September?November daily maximum temperatures (Tmax). Record-high Tmax drove record-high atmospheric moisture demand, accounting for 28% of the October?November 2016 soil-moisture anomaly. Drought and heat in fall 2016 contrasted with 20th century wetting and cooling in the region but resembled conditions more common from 1895?1956. Dynamically, the exceptional drying in fall 2016 was driven by anomalous ridging over the central United States that reduced south-southwesterly moisture transports into the SE U.S. by approximately 75%. These circulation anomalies were partly promoted by a moderate La Ni\u00f1a and warmth in the tropical Atlantic, but these processes accounted for very little of the SE U.S. drying in fall 2016, implying a large role for internal atmospheric variability. The extended analysis back to 1895 indicates that SE U.S. droughts as strong as the 2016 event are more likely than indicated from a shorter 60\u00a0year perspective and continued multidecadal swings in precipitation may combine with future warming to further enhance the likelihood of such events.", "author" : [ { "dropping-particle" : "", "family" : "Park Williams", "given" : "A", "non-dropping-particle" : "", "parse-names" : false, "suffix" : "" }, { "dropping-particle" : "", "family" : "Cook", "given" : "Benjamin I", "non-dropping-particle" : "", "parse-names" : false, "suffix" : "" }, { "dropping-particle" : "", "family" : "Smerdon", "given" : "Jason E", "non-dropping-particle" : "", "parse-names" : false, "suffix" : "" }, { "dropping-particle" : "", "family" : "Bishop", "given" : "Daniel A", "non-dropping-particle" : "", "parse-names" : false, "suffix" : "" }, { "dropping-particle" : "", "family" : "S</w:instrText>
            </w:r>
            <w:r w:rsidR="00FF6231" w:rsidRPr="006A2665">
              <w:rPr>
                <w:rFonts w:cs="Times New Roman"/>
                <w:bCs/>
                <w:color w:val="000000" w:themeColor="text1"/>
                <w:sz w:val="16"/>
                <w:szCs w:val="16"/>
                <w:shd w:val="clear" w:color="auto" w:fill="D9D9D9" w:themeFill="background1" w:themeFillShade="D9"/>
              </w:rPr>
              <w:instrText>eager", "given" : "Richard", "non-dropping-particle" : "", "parse-names" : false, "suffix" : "" }, { "dropping-particle" : "", "family" : "Mankin", "given" : "Justin S", "non-dropping-particle" : "", "parse-names" : false, "suffix" : "" } ], "container-title" : "Journal of Geophysical Research: Atmospheres", "id" : "ITEM-5", "issue" : "20", "issued" : { "date-parts" : [ [ "2017", "10", "27" ] ] }, "note" : "doi: 10.1002/2017JD027523", "page" : "10,810-888,905", "publisher" : "John Wiley &amp; Sons, Ltd", "title" : "The 2016 Southeastern U.S. Drought: An Extreme Departure From Centennial Wetting and Cooling", "translator" : [ { "dropping-particle" : "", "family" : "S2064", "given" : "", "non-dropping-particle" : "", "parse-names" : false, "suffix" : "" } ], "type" : "article-journal", "volume" : "122" }, "uris" : [ "http://www.mendeley.com/documents/?uuid=bc6204e9-9c55-4661-9f99-ca9885e9c21a" ] } ], "mendeley" : { "formattedCitation" : "(Greve et al., 2014; Dai and Zhao, 2017; Park Williams et al., 2017; Spinoni et al., 2019; Padr\u00f3n et al., 2020)", "plainTextFormattedCitation" : "(Greve et al., 2014; Dai and Zhao, 2017; Park Williams et al., 2017; Spinoni et al., 2019; Padr\u00f3n et al., 2020)", "previouslyFormattedCitation" : "(Greve et al., 2014; Dai and Zhao, 2017; Park Williams et al.,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shd w:val="clear" w:color="auto" w:fill="D9D9D9" w:themeFill="background1" w:themeFillShade="D9"/>
                <w:lang w:val="en-GB"/>
              </w:rPr>
              <w:fldChar w:fldCharType="separate"/>
            </w:r>
            <w:r w:rsidR="00A26296">
              <w:rPr>
                <w:rFonts w:cs="Times New Roman"/>
                <w:bCs/>
                <w:noProof/>
                <w:color w:val="000000" w:themeColor="text1"/>
                <w:sz w:val="16"/>
                <w:szCs w:val="16"/>
                <w:shd w:val="clear" w:color="auto" w:fill="D9D9D9" w:themeFill="background1" w:themeFillShade="D9"/>
                <w:lang w:val="nb-NO"/>
              </w:rPr>
              <w:t>(Greve et al., 2014; Dai and Zhao, 2017; Park Williams et al., 2017; Spinoni et al., 2019; Padrón et al., 2020)</w:t>
            </w:r>
            <w:r w:rsidRPr="00D424AA">
              <w:rPr>
                <w:rFonts w:cs="Times New Roman"/>
                <w:bCs/>
                <w:color w:val="000000" w:themeColor="text1"/>
                <w:sz w:val="16"/>
                <w:szCs w:val="16"/>
                <w:shd w:val="clear" w:color="auto" w:fill="D9D9D9" w:themeFill="background1" w:themeFillShade="D9"/>
                <w:lang w:val="en-GB"/>
              </w:rPr>
              <w:fldChar w:fldCharType="end"/>
            </w:r>
            <w:r w:rsidRPr="00841A35">
              <w:rPr>
                <w:rFonts w:cs="Times New Roman"/>
                <w:bCs/>
                <w:color w:val="000000" w:themeColor="text1"/>
                <w:sz w:val="16"/>
                <w:szCs w:val="16"/>
                <w:lang w:val="nb-NO"/>
              </w:rPr>
              <w:t>.</w:t>
            </w:r>
          </w:p>
        </w:tc>
        <w:tc>
          <w:tcPr>
            <w:tcW w:w="1843" w:type="dxa"/>
            <w:tcBorders>
              <w:top w:val="single" w:sz="4" w:space="0" w:color="auto"/>
              <w:bottom w:val="single" w:sz="4" w:space="0" w:color="000000"/>
            </w:tcBorders>
            <w:shd w:val="clear" w:color="auto" w:fill="D9D9D9" w:themeFill="background1" w:themeFillShade="D9"/>
          </w:tcPr>
          <w:p w14:paraId="3D5CE98F" w14:textId="3B75C109" w:rsidR="00D376F0" w:rsidRPr="00D707C3"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Human influence on surface soil moisture deficits due to increased evapotranspiration caused by higher temperature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 J", "non-dropping-particle" : "", "parse-names" : false, "suffix" : "" }, { "dropping-particle</w:instrText>
            </w:r>
            <w:r w:rsidR="00FF6231" w:rsidRPr="00D707C3">
              <w:rPr>
                <w:rFonts w:cs="Times New Roman"/>
                <w:color w:val="000000" w:themeColor="text1"/>
                <w:sz w:val="16"/>
                <w:szCs w:val="16"/>
                <w:lang w:val="en-GB"/>
              </w:rPr>
              <w:instrText>" : "", "family" : "Fahey", "given" : "D W", "non-dropping-particle" : "", "parse-names" : false, "suffix" : "" }, { "dropping-particle" : "", "family" : "Hibbard", "given" : "K A", "non-dropping-particle" : "", "parse-names" : false, "suffix" : "" }, { "dropping-particle" : "", "family" : "Dokken", "given" : "D J", "non-dropping-particle" : "", "parse-names" : false, "suffix" : "" }, { "dropping-particle" : "", "family" : "Stewart", "given" : "B C", "non-dropping-particle" : "", "parse-names" : false, "suffix" : "" }, { "dropping-particle" : "", "family" : "Maycock", "given" : "T K", "non-dropping-particle" : "", "parse-names" : false, "suffix" : "" } ], "id" : "ITEM-1", "issued" : { "date-parts" : [ [ "2017" ] ] }, "number-of-pages" : "207-230", "publisher" : "U.S. Global Change Research Program", "publisher-place" : "Washington, DC, USA", "title" : "Precipitation change in the United States", "translator" : [ { "dropping-particle" : "", "family" : "S2640", "given" : "Rt5", "non-dropping-particle" : "", "parse-names" : false, "suffix" : "" } ], "type" : "report" }, "uris" : [ "http://www.mendeley.com/documents/?uuid=2e7ac01d-9dd4-474d-b332-4b012d3888ae" ] } ], "mendeley" : { "formattedCitation" : "(Easterling et al., 2017)", "plainTextFormattedCitation" : "(Easterling et al., 2017)", "previouslyFormattedCitation" : "(Easterling et al.,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Easterling et al., 2017)</w:t>
            </w:r>
            <w:r w:rsidRPr="00D424AA">
              <w:rPr>
                <w:rFonts w:cs="Times New Roman"/>
                <w:color w:val="000000" w:themeColor="text1"/>
                <w:sz w:val="16"/>
                <w:szCs w:val="16"/>
                <w:lang w:val="en-GB"/>
              </w:rPr>
              <w:fldChar w:fldCharType="end"/>
            </w:r>
          </w:p>
        </w:tc>
        <w:tc>
          <w:tcPr>
            <w:tcW w:w="2126" w:type="dxa"/>
            <w:tcBorders>
              <w:top w:val="dashed" w:sz="4" w:space="0" w:color="000000"/>
              <w:bottom w:val="single" w:sz="4" w:space="0" w:color="000000"/>
            </w:tcBorders>
            <w:shd w:val="clear" w:color="auto" w:fill="D9D9D9" w:themeFill="background1" w:themeFillShade="D9"/>
          </w:tcPr>
          <w:p w14:paraId="3078EA9E" w14:textId="46F08DF9" w:rsidR="00D376F0" w:rsidRPr="00D424AA" w:rsidRDefault="00D376F0" w:rsidP="00D424AA">
            <w:pPr>
              <w:rPr>
                <w:rFonts w:cs="Times New Roman"/>
                <w:color w:val="000000" w:themeColor="text1"/>
                <w:sz w:val="16"/>
                <w:szCs w:val="16"/>
                <w:lang w:val="en-GB"/>
              </w:rPr>
            </w:pPr>
            <w:r w:rsidRPr="00C72B74">
              <w:rPr>
                <w:rFonts w:cs="Times New Roman"/>
                <w:b/>
                <w:bCs/>
                <w:i/>
                <w:color w:val="000000" w:themeColor="text1"/>
                <w:sz w:val="16"/>
                <w:szCs w:val="16"/>
                <w:lang w:val="en-GB"/>
              </w:rPr>
              <w:t>Low confidence</w:t>
            </w:r>
            <w:r w:rsidRPr="00C72B74">
              <w:rPr>
                <w:rFonts w:cs="Times New Roman"/>
                <w:bCs/>
                <w:color w:val="000000" w:themeColor="text1"/>
                <w:sz w:val="16"/>
                <w:szCs w:val="16"/>
                <w:lang w:val="en-GB"/>
              </w:rPr>
              <w:t xml:space="preserve">: </w:t>
            </w:r>
            <w:r w:rsidRPr="00C72B74">
              <w:rPr>
                <w:rFonts w:cs="Times New Roman"/>
                <w:b/>
                <w:color w:val="000000" w:themeColor="text1"/>
                <w:sz w:val="16"/>
                <w:szCs w:val="16"/>
                <w:lang w:val="en-GB"/>
              </w:rPr>
              <w:t xml:space="preserve">Inconsistent </w:t>
            </w:r>
            <w:r w:rsidRPr="00C72B74">
              <w:rPr>
                <w:rFonts w:cs="Times New Roman"/>
                <w:bCs/>
                <w:color w:val="000000" w:themeColor="text1"/>
                <w:sz w:val="16"/>
                <w:szCs w:val="16"/>
                <w:lang w:val="en-GB"/>
              </w:rPr>
              <w:t xml:space="preserve">trends between models, metrics and studies based on total </w:t>
            </w:r>
            <w:r w:rsidRPr="00D424AA">
              <w:rPr>
                <w:rFonts w:cs="Times New Roman"/>
                <w:bCs/>
                <w:color w:val="000000" w:themeColor="text1"/>
                <w:sz w:val="16"/>
                <w:szCs w:val="16"/>
                <w:lang w:val="en-GB"/>
              </w:rPr>
              <w:t xml:space="preserve">and surface soil moisture </w:t>
            </w:r>
            <w:commentRangeStart w:id="8475"/>
            <w:r w:rsidRPr="00841A35">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841A35">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476" w:author="Robin Matthews" w:date="2021-07-14T12:35:00Z">
              <w:r w:rsidR="00A26296" w:rsidDel="00FC4A87">
                <w:rPr>
                  <w:rFonts w:cs="Times New Roman"/>
                  <w:bCs/>
                  <w:noProof/>
                  <w:color w:val="000000" w:themeColor="text1"/>
                  <w:sz w:val="16"/>
                  <w:szCs w:val="16"/>
                  <w:lang w:val="en-GB"/>
                </w:rPr>
                <w:delText>Xu et al., 2019a</w:delText>
              </w:r>
            </w:del>
            <w:ins w:id="8477" w:author="Robin Matthews" w:date="2021-07-14T12:35: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841A35">
              <w:rPr>
                <w:rFonts w:cs="Times New Roman"/>
                <w:bCs/>
                <w:color w:val="000000" w:themeColor="text1"/>
                <w:sz w:val="16"/>
                <w:szCs w:val="16"/>
                <w:lang w:val="en-GB"/>
              </w:rPr>
              <w:fldChar w:fldCharType="end"/>
            </w:r>
            <w:commentRangeEnd w:id="8475"/>
            <w:r w:rsidR="00A26296">
              <w:rPr>
                <w:rStyle w:val="Marquedecommentaire"/>
              </w:rPr>
              <w:commentReference w:id="8475"/>
            </w:r>
            <w:r w:rsidRPr="00841A35">
              <w:rPr>
                <w:rFonts w:cs="Times New Roman"/>
                <w:bCs/>
                <w:color w:val="000000" w:themeColor="text1"/>
                <w:sz w:val="16"/>
                <w:szCs w:val="16"/>
                <w:lang w:val="en-GB"/>
              </w:rPr>
              <w:t xml:space="preserve">(Chapter 11 Supplementary Material (11.S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29CD76CF" w14:textId="77777777" w:rsidR="00D376F0" w:rsidRPr="00D424AA" w:rsidRDefault="00D376F0" w:rsidP="00D424AA">
            <w:pPr>
              <w:spacing w:line="276" w:lineRule="auto"/>
              <w:rPr>
                <w:rFonts w:cs="Times New Roman"/>
                <w:color w:val="000000" w:themeColor="text1"/>
                <w:sz w:val="16"/>
                <w:szCs w:val="16"/>
                <w:lang w:val="en-GB"/>
              </w:rPr>
            </w:pPr>
          </w:p>
        </w:tc>
        <w:tc>
          <w:tcPr>
            <w:tcW w:w="2551" w:type="dxa"/>
            <w:tcBorders>
              <w:top w:val="dashed" w:sz="4" w:space="0" w:color="000000"/>
              <w:bottom w:val="single" w:sz="4" w:space="0" w:color="000000"/>
            </w:tcBorders>
            <w:shd w:val="clear" w:color="auto" w:fill="D9D9D9" w:themeFill="background1" w:themeFillShade="D9"/>
          </w:tcPr>
          <w:p w14:paraId="4A539AA5" w14:textId="7FD5E598" w:rsidR="00D376F0" w:rsidRPr="00D424AA" w:rsidRDefault="00D376F0" w:rsidP="00D424AA">
            <w:pPr>
              <w:rPr>
                <w:rFonts w:cs="Times New Roman"/>
                <w:bCs/>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onsistent </w:t>
            </w:r>
            <w:r w:rsidRPr="00D424AA">
              <w:rPr>
                <w:rFonts w:cs="Times New Roman"/>
                <w:bCs/>
                <w:color w:val="000000" w:themeColor="text1"/>
                <w:sz w:val="16"/>
                <w:szCs w:val="16"/>
                <w:lang w:val="en-GB"/>
              </w:rPr>
              <w:t xml:space="preserve">trends between models, metrics and studies based on  total and surface soil moisture </w:t>
            </w:r>
            <w:commentRangeStart w:id="8478"/>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2",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Cook et al., 2020)", "manualFormatting" : "(L. Xu et al., 2019; Cook et al., 2020)", "plainTextFormattedCitation" : "(Xu et al., 2019a; Cook et al., 2020)", "previouslyFormattedCitation" : "(Xu et al., 2019a;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479" w:author="Robin Matthews" w:date="2021-07-14T12:35:00Z">
              <w:r w:rsidR="00A26296" w:rsidDel="00FC4A87">
                <w:rPr>
                  <w:rFonts w:cs="Times New Roman"/>
                  <w:bCs/>
                  <w:noProof/>
                  <w:color w:val="000000" w:themeColor="text1"/>
                  <w:sz w:val="16"/>
                  <w:szCs w:val="16"/>
                  <w:lang w:val="en-GB"/>
                </w:rPr>
                <w:delText>Xu et al., 2019a</w:delText>
              </w:r>
            </w:del>
            <w:ins w:id="8480" w:author="Robin Matthews" w:date="2021-07-14T12:35: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 Cook et al., 2020)</w:t>
            </w:r>
            <w:r w:rsidRPr="00D424AA">
              <w:rPr>
                <w:rFonts w:cs="Times New Roman"/>
                <w:bCs/>
                <w:color w:val="000000" w:themeColor="text1"/>
                <w:sz w:val="16"/>
                <w:szCs w:val="16"/>
                <w:lang w:val="en-GB"/>
              </w:rPr>
              <w:fldChar w:fldCharType="end"/>
            </w:r>
            <w:commentRangeEnd w:id="8478"/>
            <w:r w:rsidR="00A26296">
              <w:rPr>
                <w:rStyle w:val="Marquedecommentaire"/>
              </w:rPr>
              <w:commentReference w:id="8478"/>
            </w:r>
            <w:r w:rsidRPr="00841A35">
              <w:rPr>
                <w:rFonts w:cs="Times New Roman"/>
                <w:bCs/>
                <w:color w:val="000000" w:themeColor="text1"/>
                <w:sz w:val="16"/>
                <w:szCs w:val="16"/>
                <w:lang w:val="en-GB"/>
              </w:rPr>
              <w:t>(Chapter 11 Supplemen</w:t>
            </w:r>
            <w:r w:rsidRPr="00D424AA">
              <w:rPr>
                <w:rFonts w:cs="Times New Roman"/>
                <w:bCs/>
                <w:color w:val="000000" w:themeColor="text1"/>
                <w:sz w:val="16"/>
                <w:szCs w:val="16"/>
                <w:lang w:val="en-GB"/>
              </w:rPr>
              <w:t xml:space="preserve">tary Material (11.SM)), and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but with stronger tendency towards drying.</w:t>
            </w:r>
          </w:p>
          <w:p w14:paraId="046095AB" w14:textId="77777777" w:rsidR="00D376F0" w:rsidRPr="00D424AA" w:rsidRDefault="00D376F0" w:rsidP="00D424AA">
            <w:pPr>
              <w:spacing w:line="276" w:lineRule="auto"/>
              <w:rPr>
                <w:rFonts w:cs="Times New Roman"/>
                <w:color w:val="000000" w:themeColor="text1"/>
                <w:sz w:val="16"/>
                <w:szCs w:val="16"/>
                <w:lang w:val="en-GB"/>
              </w:rPr>
            </w:pPr>
          </w:p>
        </w:tc>
        <w:tc>
          <w:tcPr>
            <w:tcW w:w="2749" w:type="dxa"/>
            <w:tcBorders>
              <w:top w:val="dashed" w:sz="4" w:space="0" w:color="000000"/>
              <w:bottom w:val="single" w:sz="4" w:space="0" w:color="000000"/>
            </w:tcBorders>
            <w:shd w:val="clear" w:color="auto" w:fill="FFE5D8"/>
          </w:tcPr>
          <w:p w14:paraId="085A7FEA" w14:textId="313C829A" w:rsidR="00D376F0" w:rsidRPr="00D424AA" w:rsidRDefault="00D376F0" w:rsidP="00D424AA">
            <w:pPr>
              <w:rPr>
                <w:rFonts w:cs="Times New Roman"/>
                <w:bCs/>
                <w:color w:val="000000" w:themeColor="text1"/>
                <w:sz w:val="16"/>
                <w:szCs w:val="16"/>
                <w:lang w:val="en-GB"/>
              </w:rPr>
            </w:pPr>
            <w:r w:rsidRPr="00D424AA">
              <w:rPr>
                <w:rFonts w:cs="Times New Roman"/>
                <w:b/>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 xml:space="preserve">Increase </w:t>
            </w:r>
            <w:r w:rsidRPr="00D424AA">
              <w:rPr>
                <w:rFonts w:cs="Times New Roman"/>
                <w:bCs/>
                <w:color w:val="000000" w:themeColor="text1"/>
                <w:sz w:val="16"/>
                <w:szCs w:val="16"/>
                <w:lang w:val="en-GB"/>
              </w:rPr>
              <w:t xml:space="preserve">of drought severity. Consistent signal between different drought metrics including total column soil moisture, (Chapter 11 Supplementary Material (11.S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surface soil moisture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mendeley" : { "formattedCitation" : "(Dai et al., 2018; Lu et al., 2019)", "plainTextFormattedCitation" : "(Dai et al., 2018; Lu et al., 2019)", "previouslyFormattedCitation" : "(Dai et al., 2018; Lu et al., 2019)"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8481"/>
            <w:r w:rsidRPr="00D424AA">
              <w:rPr>
                <w:rFonts w:cs="Times New Roman"/>
                <w:bCs/>
                <w:color w:val="000000" w:themeColor="text1"/>
                <w:sz w:val="16"/>
                <w:szCs w:val="16"/>
                <w:lang w:val="en-GB"/>
              </w:rPr>
              <w:fldChar w:fldCharType="begin" w:fldLock="1"/>
            </w:r>
            <w:ins w:id="8482" w:author="Robin Matthews" w:date="2021-07-14T23:22:00Z">
              <w:r w:rsidR="008763F4">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ins>
            <w:del w:id="8483" w:author="Robin Matthews" w:date="2021-07-14T23:22:00Z">
              <w:r w:rsidR="003B3493" w:rsidDel="008763F4">
                <w:rPr>
                  <w:rFonts w:cs="Times New Roman"/>
                  <w:bCs/>
                  <w:color w:val="000000" w:themeColor="text1"/>
                  <w:sz w:val="16"/>
                  <w:szCs w:val="16"/>
                  <w:lang w:val="en-GB"/>
                </w:rPr>
                <w:del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plainTextFormattedCitation" : "(Cook et al., 2014a; Vicente-Serrano et al., 2020a)", "previouslyFormattedCitation" : "(Cook et al., 2014a;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ins w:id="8484" w:author="Robin Matthews" w:date="2021-07-14T23:22:00Z">
              <w:r w:rsidR="008763F4">
                <w:rPr>
                  <w:rFonts w:cs="Times New Roman"/>
                  <w:bCs/>
                  <w:noProof/>
                  <w:color w:val="000000" w:themeColor="text1"/>
                  <w:sz w:val="16"/>
                  <w:szCs w:val="16"/>
                  <w:lang w:val="en-GB"/>
                </w:rPr>
                <w:t>c</w:t>
              </w:r>
            </w:ins>
            <w:del w:id="8485" w:author="Robin Matthews" w:date="2021-07-14T23:22:00Z">
              <w:r w:rsidR="00A26296" w:rsidDel="008763F4">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481"/>
            <w:r w:rsidR="00A26296">
              <w:rPr>
                <w:rStyle w:val="Marquedecommentaire"/>
              </w:rPr>
              <w:commentReference w:id="8481"/>
            </w:r>
            <w:r w:rsidRPr="00841A35">
              <w:rPr>
                <w:rFonts w:cs="Times New Roman"/>
                <w:bCs/>
                <w:color w:val="000000" w:themeColor="text1"/>
                <w:sz w:val="16"/>
                <w:szCs w:val="16"/>
                <w:lang w:val="en-GB"/>
              </w:rPr>
              <w:t>.</w:t>
            </w:r>
          </w:p>
          <w:p w14:paraId="12E9EFBB" w14:textId="77777777" w:rsidR="00D376F0" w:rsidRPr="00D424AA" w:rsidRDefault="00D376F0" w:rsidP="00D424AA">
            <w:pPr>
              <w:spacing w:line="276" w:lineRule="auto"/>
              <w:rPr>
                <w:rFonts w:cs="Times New Roman"/>
                <w:color w:val="000000" w:themeColor="text1"/>
                <w:sz w:val="16"/>
                <w:szCs w:val="16"/>
                <w:lang w:val="en-GB"/>
              </w:rPr>
            </w:pPr>
          </w:p>
        </w:tc>
      </w:tr>
      <w:tr w:rsidR="00D376F0" w:rsidRPr="00F1665C" w14:paraId="662CAFE3" w14:textId="77777777" w:rsidTr="00723657">
        <w:tc>
          <w:tcPr>
            <w:tcW w:w="846" w:type="dxa"/>
            <w:vMerge/>
          </w:tcPr>
          <w:p w14:paraId="63275934" w14:textId="77777777" w:rsidR="00D376F0" w:rsidRPr="00D424AA" w:rsidRDefault="00D376F0" w:rsidP="00D424AA">
            <w:pPr>
              <w:rPr>
                <w:rFonts w:cs="Times New Roman"/>
                <w:color w:val="000000" w:themeColor="text1"/>
                <w:sz w:val="16"/>
                <w:szCs w:val="16"/>
                <w:lang w:val="en-GB"/>
              </w:rPr>
            </w:pPr>
          </w:p>
        </w:tc>
        <w:tc>
          <w:tcPr>
            <w:tcW w:w="709" w:type="dxa"/>
          </w:tcPr>
          <w:p w14:paraId="7796175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126" w:type="dxa"/>
            <w:tcBorders>
              <w:top w:val="single" w:sz="4" w:space="0" w:color="000000"/>
              <w:bottom w:val="single" w:sz="4" w:space="0" w:color="auto"/>
            </w:tcBorders>
            <w:shd w:val="clear" w:color="auto" w:fill="D9D9D9" w:themeFill="background1" w:themeFillShade="D9"/>
          </w:tcPr>
          <w:p w14:paraId="5409B985" w14:textId="4596C8B3"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Decrease in low flows from 1971-2020, but not since 1950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126/science.aba3996", "author" : [ { "dropping-particle" : "", "family" : "Gudmundsson", "given" : "L.", "non-dropping-particle" : "", "parse-names" : false, "suffix" : "" }, { "dropping-particle" : "", "family" : "Boulange", "given" : "J.", "non-dropping-particle" : "", "parse-names" : false, "suffix" : "" }, { "dropping-particle" : "", "family" : "Do", "given" : "H. X.", "non-dropping-particle" : "", "parse-names" : false, "suffix" : "" }, { "dropping-particle" : "", "family" : "Gosling", "given" : "S. N.", "non-dropping-particle" : "", "parse-names" : false, "suffix" : "" }, { "dropping-particle" : "", "family" : "Grillakis", "given" : "M. G.", "non-dropping-particle" : "", "parse-names" : false, "suffix" : "" }, { "dropping-particle" : "", "family" : "Koutroulis", "given" : "A. G.", "non-dropping-particle" : "", "parse-names" : false, "suffix" : "" }, { "dropping-particle" : "", "family" : "Leonard", "given" : "M.", "non-dropping-particle" : "", "parse-names" : false, "suffix" : "" }, { "dropping-particle" : "", "family" : "Liu", "given" : "J.", "non-dropping-particle" : "", "parse-names" : false, "suffix" : "" }, { "dropping-particle" : "", "family" : "Schmied", "given" : "H M", "non-dropping-particle" : "", "parse-names" : false, "suffix" : "" }, { "dropping-particle" : "", "family" : "Papadimitriou", "given" : "L.", "non-dropping-particle" : "", "parse-names" : false, "suffix" : "" }, { "dropping-particle" : "", "family" : "Pokhrel", "given" : "Y.", "non-dropping-particle" : "", "parse-names" : false, "suffix" : "" }, { "dropping-particle" : "", "family" : "Seneviratne", "given" : "S. I.", "non-dropping-particle" : "", "parse-names" : false, "suffix" : "" }, { "dropping-particle" : "", "family" : "Satoh", "given" : "Y.", "non-dropping-particle" : "", "parse-names" : false, "suffix" : "" }, { "dropping-particle" : "", "family" : "Thiery", "given" : "W.", "non-dropping-particle" : "", "parse-names" : false, "suffix" : "" }, { "dropping-particle" : "", "family" : "Westra", "given" : "S", "non-dropping-particle" : "", "parse-names" : false, "suffix" : "" }, { "dropping-particle" : "", "family" : "Zhang", "given" : "X.", "non-dropping-particle" : "", "parse-names" : false, "suffix" : "" }, { "dropping-particle" : "", "family" : "Zhao", "given" : "F.", "non-dropping-particle" : "", "parse-names" : false, "suffix" : "" } ], "container-title" : "Science", "id" : "ITEM-1", "issued" : { "date-parts" : [ [ "2021" ] ] }, "title" : "Globally observed trends in mean and extreme river flow attribution to climate change", "translator" : [ { "dropping-particle" : "", "family" : "S2493", "given" : "", "non-dropping-particle" : "", "parse-names" : false, "suffix" : "" } ], "type" : "article-journal" }, "uris" : [ "http://www.mendeley.com/documents/?uuid=e10728b8-e917-4307-9c38-042c261e4960" ] }, { "id" : "ITEM-2", "itemData" : { "DOI" : "10.1029/2018GL079725", "ISSN" : "00948276", "author" : [ { "dropping-particle" : "", "family" : "Gudmundsson", "given" : "L.", "non-dropping-particle" : "", "parse-names" : false, "suffix" : "" }, { "dropping-particle" : "", "family" : "Leonard", "given" : "M.", "non-dropping-particle" : "", "parse-names" : false, "suffix" : "" }, { "dropping-particle" : "", "family" : "Do", "given" : "H. X.", "non-dropping-particle" : "", "parse-names" : false, "suffix" : "" }, { "dropping-particle" : "", "family" : "Westra", "given" : "S.", "non-dropping-particle" : "", "parse-names" : false, "suffix" : "" }, { "dropping-particle" : "", "family" : "Seneviratne", "given" : "S. I.", "non-dropping-particle" : "", "parse-names" : false, "suffix" : "" } ], "container-title" : "Geophysical Research Letters", "id" : "ITEM-2", "issue" : "2", "issued" : { "date-parts" : [ [ "2019", "1", "28" ] ] }, "page" : "756-766", "title" : "Observed Trends in Global Indicators of Mean and Extreme Streamflow", "translator" : [ { "dropping-particle" : "", "family" : "S1739", "given" : "", "non-dropping-particle" : "", "parse-names" : false, "suffix" : "" } ], "type" : "article-journal", "volume" : "46" }, "uris" : [ "http://www.mendeley.com/documents/?uuid=4112f971-3fa4-44cf-815c-ed53f9e0a90b" ] } ], "mendeley" : { "formattedCitation" : "(Gudmundsson et al., 2019, 2021)", "plainTextFormattedCitation" : "(Gudmundsson et al., 2019, 2021)", "previouslyFormattedCitation" : "(Gudmundsson et al., 2019, 2021)"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Gudmundsson et al., 2019, 2021)</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 xml:space="preserve">. </w:t>
            </w:r>
            <w:commentRangeStart w:id="8486"/>
            <w:r w:rsidRPr="00D424AA">
              <w:rPr>
                <w:rFonts w:cs="Times New Roman"/>
                <w:sz w:val="16"/>
                <w:szCs w:val="16"/>
                <w:lang w:val="en-GB"/>
              </w:rPr>
              <w:fldChar w:fldCharType="begin" w:fldLock="1"/>
            </w:r>
            <w:r w:rsidR="00DB48AC">
              <w:rPr>
                <w:rFonts w:cs="Times New Roman"/>
                <w:sz w:val="16"/>
                <w:szCs w:val="16"/>
                <w:lang w:val="en-GB"/>
              </w:rPr>
              <w:instrText>ADDIN CSL_CITATION { "citationItems" : [ { "id" : "ITEM-1", "itemData" : { "DOI" : "10.1007/s10584-015-1542-8", "ISSN" : "1573-1480", "abstract" : "Climate non-stationarity, changes in land use and water management practices affect regional hydrological extremes. This research considers extreme low streamflow (\u201clow flow\u201d henceforth) and flow deficit characteristics, which are important indicators of water scarcity within the broader context of droughts. The results indicate that the number of stations with positive significant trends in low flows is generally higher than the number of stations with negative significant trends; however, the fraction of total number of stations with negative trends has been increasing in the last four decades while the fraction of total number of stations with positive trends have been decreasing, making a gradual reduction in the wetting tendency in low flows in the conterminous U.S. Regional differences in low flow trends are notable, which echo the local climatic changes and soil moisture trends documented in the recent National Climate Assessment (NCA), as well as the changes in cropping and irrigation practices, and creation of forest plantations. A reversal of trend is seen for some northern regions since 1980s. Patterns in return periods and corresponding return values of low flows are also examined, which suggests changing risk conditions that are important for water-resources decision-making. Persistent low flow conditions in a river can lead to chronic water scarcity\u2014a main driver of societal and cross-boundary conflicts. Thus, this research identifies \u201chotspot\u201d locations where suitable adaptive management measures are most needed.", "author" : [ { "dropping-particle" : "", "family" : "Poshtiri", "given" : "Maryam Pournasiri", "non-dropping-particle" : "", "parse-names" : false, "suffix" : "" }, { "dropping-particle" : "", "family" : "Pal", "given" : "Indrani", "non-dropping-particle" : "", "parse-names" : false, "suffix" : "" } ], "container-title" : "Climatic Change", "id" : "ITEM-1", "issue" : "4", "issued" : { "date-parts" : [ [ "2016" ] ] }, "page" : "549-563", "title" : "Patterns of hydrological drought indicators in major U.S. River basins", "translator" : [ { "dropping-particle" : "", "family" : "S2045", "given" : "", "non-dropping-particle" : "", "parse-names" : false, "suffix" : "" } ], "type" : "article-journal", "volume" : "134" }, "uris" : [ "http://www.mendeley.com/documents/?uuid=d2aa7a7d-637c-43ff-91c8-616413f0052f" ] } ], "mendeley" : { "formattedCitation" : "(Poshtiri and Pal, 2016)", "manualFormatting" : "Poshtiri and Pal (2016)", "plainTextFormattedCitation" : "(Poshtiri and Pal, 2016)", "previouslyFormattedCitation" : "(Poshtiri and Pal, 2016)" }, "properties" : { "noteIndex" : 0 }, "schema" : "https://github.com/citation-style-language/schema/raw/master/csl-citation.json" }</w:instrText>
            </w:r>
            <w:r w:rsidRPr="00D424AA">
              <w:rPr>
                <w:rFonts w:cs="Times New Roman"/>
                <w:sz w:val="16"/>
                <w:szCs w:val="16"/>
                <w:lang w:val="en-GB"/>
              </w:rPr>
              <w:fldChar w:fldCharType="separate"/>
            </w:r>
            <w:r w:rsidR="00A26296">
              <w:rPr>
                <w:rFonts w:cs="Times New Roman"/>
                <w:noProof/>
                <w:sz w:val="16"/>
                <w:szCs w:val="16"/>
                <w:lang w:val="en-GB"/>
              </w:rPr>
              <w:t>Poshtiri and Pal</w:t>
            </w:r>
            <w:del w:id="8487" w:author="Robin Matthews" w:date="2021-07-14T23:21:00Z">
              <w:r w:rsidR="00A26296" w:rsidDel="008763F4">
                <w:rPr>
                  <w:rFonts w:cs="Times New Roman"/>
                  <w:noProof/>
                  <w:sz w:val="16"/>
                  <w:szCs w:val="16"/>
                  <w:lang w:val="en-GB"/>
                </w:rPr>
                <w:delText>,</w:delText>
              </w:r>
            </w:del>
            <w:r w:rsidR="00A26296">
              <w:rPr>
                <w:rFonts w:cs="Times New Roman"/>
                <w:noProof/>
                <w:sz w:val="16"/>
                <w:szCs w:val="16"/>
                <w:lang w:val="en-GB"/>
              </w:rPr>
              <w:t xml:space="preserve"> (2016)</w:t>
            </w:r>
            <w:r w:rsidRPr="00D424AA">
              <w:rPr>
                <w:rFonts w:cs="Times New Roman"/>
                <w:sz w:val="16"/>
                <w:szCs w:val="16"/>
                <w:lang w:val="en-GB"/>
              </w:rPr>
              <w:fldChar w:fldCharType="end"/>
            </w:r>
            <w:commentRangeEnd w:id="8486"/>
            <w:r w:rsidR="00A26296">
              <w:rPr>
                <w:rStyle w:val="Marquedecommentaire"/>
              </w:rPr>
              <w:commentReference w:id="8486"/>
            </w:r>
            <w:r w:rsidRPr="00841A35">
              <w:rPr>
                <w:rFonts w:cs="Times New Roman"/>
                <w:sz w:val="16"/>
                <w:szCs w:val="16"/>
                <w:lang w:val="en-GB"/>
              </w:rPr>
              <w:t xml:space="preserve"> and </w:t>
            </w:r>
            <w:commentRangeStart w:id="8488"/>
            <w:r w:rsidRPr="00D424AA">
              <w:rPr>
                <w:rFonts w:cs="Times New Roman"/>
                <w:color w:val="000000" w:themeColor="text1"/>
                <w:sz w:val="16"/>
                <w:szCs w:val="16"/>
                <w:lang w:val="en-GB"/>
              </w:rPr>
              <w:fldChar w:fldCharType="begin" w:fldLock="1"/>
            </w:r>
            <w:ins w:id="8489" w:author="Robin Matthews" w:date="2021-07-14T23:22:00Z">
              <w:r w:rsidR="008763F4">
                <w:rPr>
                  <w:rFonts w:cs="Times New Roman"/>
                  <w:color w:val="000000" w:themeColor="text1"/>
                  <w:sz w:val="16"/>
                  <w:szCs w:val="16"/>
                  <w:lang w:val="en-GB"/>
                </w:rPr>
                <w:instrText>ADDIN CSL_CITATION { "citationItems" : [ { "id" : "ITEM-1", "itemData" : { "DOI" : "10.1016/j.jhydrol.2019.124254", "ISSN" : "0022-1694", "abstract" : "We present a continent-scale exploration of trends in annual 7-day low streamflows at 2482 U.S. Geological Survey streamgages across the conterminous United States over the past 100, 75, and 50 years (1916\u20132015, 1941\u20132015 and 1966\u20132015). We used basin characteristics to identify subsets of study basins representative of reference basins with streamflow relatively free from human effects (n = 259), and predominantly agricultural basins (n = 78), regulated basins (n = 220), and urban basins (n = 121). Trend significance was computed using the Mann-Kendall test considering short- and long-term persistence. Lag-one autocorrelation tests of detrended 7-day low streamflows for all gage classes show that time-series independence is not an appropriate assumption for annual low streamflow data at many basins. Among all study gages, upward trends (wetter conditions) in 7-day low streamflows outnumbered downward trends (drier conditions) approximately 2\u20131 for the 75- and 100-year trend periods\u201450-year trends indicated roughly equal numbers of increases and decreases. Increases in 7-day low streamflow were consistently observed for all time periods throughout much of the northeastern quadrant of the conterminous U.S. including western New England and the Mid-Atlantic, the southeastern Great Lakes basin, northern Ohio River basin, and the Upper Mississippi River and eastern Missouri River basins. Decreases in 7-day low streamflow were consistently observed for all time periods at many gages in the southeastern U.S. and in the northwestern U.S. in much of Idaho and northwestern Washington. Overall, we observed greater percentages of statistically significant trends at gages with human-induced influences than at reference gages. Low-flow trends at agricultural gages were regionally consistent with trends at reference gages. Regulated basins had many statistically significant upward trends for all three time periods tested, which may be attributed in part to substantial increases in dam-related storage prior to 1970. Urban gages had the greatest percentage of significant decreases in 7-day low flows compared to all other gage classes even though most urban gages saw upward trends in mean annual flows. Urban gages also had the greatest percentage of significant increases in low flows second only to regulated gages, highlighting that urban development can increase or decrease low streamflows depending on the basin-specific development.", "author" : [ { "dropping-particle" : "", "family" : "Dudley", "given" : "R W", "non-dropping-particle" : "", "parse-names" : false, "suffix" : "" }, { "dropping-particle" : "", "family" : "Hirsch", "given" : "R M", "non-dropping-particle" : "", "parse-names" : false, "suffix" : "" }, { "dropping-particle" : "", "family" : "Archfield", "given" : "S A", "non-dropping-particle" : "", "parse-names" : false, "suffix" : "" }, { "dropping-particle" : "", "family" : "Blum", "given" : "A G", "non-dropping-particle" : "", "parse-names" : false, "suffix" : "" }, { "dropping-particle" : "", "family" : "Renard", "given" : "B", "non-dropping-particle" : "", "parse-names" : false, "suffix" : "" } ], "container-title" : "Journal of Hydrology", "id" : "ITEM-1", "issued" : { "date-parts" : [ [ "2020" ] ] }, "page" : "124254", "title" : "Low streamflow trends at human-impacted and reference basins in the United States", "translator" : [ { "dropping-particle" : "", "family" : "S2960", "given" : "", "non-dropping-particle" : "", "parse-names" : false, "suffix" : "" } ], "type" : "article-journal", "volume" : "580" }, "uris" : [ "http://www.mendeley.com/documents/?uuid=1d1b610f-c921-4aec-ae63-618e2eb5bce6" ] } ], "mendeley" : { "formattedCitation" : "(Dudley et al., 2020)", "manualFormatting" : "Dudley et al. (2020)", "plainTextFormattedCitation" : "(Dudley et al., 2020)", "previouslyFormattedCitation" : "(Dudley et al., 2020)" }, "properties" : { "noteIndex" : 0 }, "schema" : "https://github.com/citation-style-language/schema/raw/master/csl-citation.json" }</w:instrText>
              </w:r>
            </w:ins>
            <w:del w:id="8490" w:author="Robin Matthews" w:date="2021-07-14T23:22:00Z">
              <w:r w:rsidR="00FF6231" w:rsidDel="008763F4">
                <w:rPr>
                  <w:rFonts w:cs="Times New Roman"/>
                  <w:color w:val="000000" w:themeColor="text1"/>
                  <w:sz w:val="16"/>
                  <w:szCs w:val="16"/>
                  <w:lang w:val="en-GB"/>
                </w:rPr>
                <w:delInstrText>ADDIN CSL_CITATION { "citationItems" : [ { "id" : "ITEM-1", "itemData" : { "DOI" : "10.1016/j.jhydrol.2019.124254", "ISSN" : "0022-1694", "abstract" : "We present a continent-scale exploration of trends in annual 7-day low streamflows at 2482 U.S. Geological Survey streamgages across the conterminous United States over the past 100, 75, and 50 years (1916\u20132015, 1941\u20132015 and 1966\u20132015). We used basin characteristics to identify subsets of study basins representative of reference basins with streamflow relatively free from human effects (n = 259), and predominantly agricultural basins (n = 78), regulated basins (n = 220), and urban basins (n = 121). Trend significance was computed using the Mann-Kendall test considering short- and long-term persistence. Lag-one autocorrelation tests of detrended 7-day low streamflows for all gage classes show that time-series independence is not an appropriate assumption for annual low streamflow data at many basins. Among all study gages, upward trends (wetter conditions) in 7-day low streamflows outnumbered downward trends (drier conditions) approximately 2\u20131 for the 75- and 100-year trend periods\u201450-year trends indicated roughly equal numbers of increases and decreases. Increases in 7-day low streamflow were consistently observed for all time periods throughout much of the northeastern quadrant of the conterminous U.S. including western New England and the Mid-Atlantic, the southeastern Great Lakes basin, northern Ohio River basin, and the Upper Mississippi River and eastern Missouri River basins. Decreases in 7-day low streamflow were consistently observed for all time periods at many gages in the southeastern U.S. and in the northwestern U.S. in much of Idaho and northwestern Washington. Overall, we observed greater percentages of statistically significant trends at gages with human-induced influences than at reference gages. Low-flow trends at agricultural gages were regionally consistent with trends at reference gages. Regulated basins had many statistically significant upward trends for all three time periods tested, which may be attributed in part to substantial increases in dam-related storage prior to 1970. Urban gages had the greatest percentage of significant decreases in 7-day low flows compared to all other gage classes even though most urban gages saw upward trends in mean annual flows. Urban gages also had the greatest percentage of significant increases in low flows second only to regulated gages, highlighting that urban development can increase or decrease low streamflows depending on the basin-specific development.", "author" : [ { "dropping-particle" : "", "family" : "Dudley", "given" : "R W", "non-dropping-particle" : "", "parse-names" : false, "suffix" : "" }, { "dropping-particle" : "", "family" : "Hirsch", "given" : "R M", "non-dropping-particle" : "", "parse-names" : false, "suffix" : "" }, { "dropping-particle" : "", "family" : "Archfield", "given" : "S A", "non-dropping-particle" : "", "parse-names" : false, "suffix" : "" }, { "dropping-particle" : "", "family" : "Blum", "given" : "A G", "non-dropping-particle" : "", "parse-names" : false, "suffix" : "" }, { "dropping-particle" : "", "family" : "Renard", "given" : "B", "non-dropping-particle" : "", "parse-names" : false, "suffix" : "" } ], "container-title" : "Journal of Hydrology", "id" : "ITEM-1", "issued" : { "date-parts" : [ [ "2020" ] ] }, "page" : "124254", "title" : "Low streamflow trends at human-impacted and reference basins in the United States", "translator" : [ { "dropping-particle" : "", "family" : "S2960", "given" : "", "non-dropping-particle" : "", "parse-names" : false, "suffix" : "" } ], "type" : "article-journal", "volume" : "580" }, "uris" : [ "http://www.mendeley.com/documents/?uuid=1d1b610f-c921-4aec-ae63-618e2eb5bce6" ] } ], "mendeley" : { "formattedCitation" : "(Dudley et al., 2020)", "manualFormatting" : "Dudley et al., (2020)", "plainTextFormattedCitation" : "(Dudley et al., 2020)", "previouslyFormattedCitation" : "(Dudley et al., 2020)"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udley et al.</w:t>
            </w:r>
            <w:del w:id="8491" w:author="Robin Matthews" w:date="2021-07-14T23:22:00Z">
              <w:r w:rsidR="00A26296" w:rsidDel="008763F4">
                <w:rPr>
                  <w:rFonts w:cs="Times New Roman"/>
                  <w:noProof/>
                  <w:color w:val="000000" w:themeColor="text1"/>
                  <w:sz w:val="16"/>
                  <w:szCs w:val="16"/>
                  <w:lang w:val="en-GB"/>
                </w:rPr>
                <w:delText xml:space="preserve">, </w:delText>
              </w:r>
            </w:del>
            <w:ins w:id="8492" w:author="Robin Matthews" w:date="2021-07-14T23:22:00Z">
              <w:r w:rsidR="008763F4">
                <w:rPr>
                  <w:rFonts w:cs="Times New Roman"/>
                  <w:noProof/>
                  <w:color w:val="000000" w:themeColor="text1"/>
                  <w:sz w:val="16"/>
                  <w:szCs w:val="16"/>
                  <w:lang w:val="en-GB"/>
                </w:rPr>
                <w:t xml:space="preserve"> </w:t>
              </w:r>
            </w:ins>
            <w:r w:rsidR="00A26296">
              <w:rPr>
                <w:rFonts w:cs="Times New Roman"/>
                <w:noProof/>
                <w:color w:val="000000" w:themeColor="text1"/>
                <w:sz w:val="16"/>
                <w:szCs w:val="16"/>
                <w:lang w:val="en-GB"/>
              </w:rPr>
              <w:t>(2020)</w:t>
            </w:r>
            <w:r w:rsidRPr="00D424AA">
              <w:rPr>
                <w:rFonts w:cs="Times New Roman"/>
                <w:color w:val="000000" w:themeColor="text1"/>
                <w:sz w:val="16"/>
                <w:szCs w:val="16"/>
                <w:lang w:val="en-GB"/>
              </w:rPr>
              <w:fldChar w:fldCharType="end"/>
            </w:r>
            <w:commentRangeEnd w:id="8488"/>
            <w:r w:rsidR="00A26296">
              <w:rPr>
                <w:rStyle w:val="Marquedecommentaire"/>
              </w:rPr>
              <w:commentReference w:id="8488"/>
            </w:r>
            <w:r w:rsidRPr="00841A35">
              <w:rPr>
                <w:rFonts w:cs="Times New Roman"/>
                <w:sz w:val="16"/>
                <w:szCs w:val="16"/>
                <w:lang w:val="en-GB"/>
              </w:rPr>
              <w:t xml:space="preserve"> show strong spatial variability in the recent trends of low flows in the region.</w:t>
            </w:r>
          </w:p>
        </w:tc>
        <w:tc>
          <w:tcPr>
            <w:tcW w:w="1843" w:type="dxa"/>
            <w:tcBorders>
              <w:top w:val="single" w:sz="4" w:space="0" w:color="000000"/>
              <w:bottom w:val="single" w:sz="4" w:space="0" w:color="auto"/>
            </w:tcBorders>
            <w:shd w:val="clear" w:color="auto" w:fill="D9D9D9" w:themeFill="background1" w:themeFillShade="D9"/>
          </w:tcPr>
          <w:p w14:paraId="141F1297"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126" w:type="dxa"/>
            <w:tcBorders>
              <w:top w:val="single" w:sz="4" w:space="0" w:color="000000"/>
              <w:bottom w:val="single" w:sz="4" w:space="0" w:color="auto"/>
            </w:tcBorders>
            <w:shd w:val="clear" w:color="auto" w:fill="D9D9D9" w:themeFill="background1" w:themeFillShade="D9"/>
          </w:tcPr>
          <w:p w14:paraId="0718D438" w14:textId="2EA0BCA2"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One study shows lack of signal</w:t>
            </w:r>
            <w:r w:rsidRPr="00D424AA">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551" w:type="dxa"/>
            <w:tcBorders>
              <w:top w:val="single" w:sz="4" w:space="0" w:color="000000"/>
              <w:bottom w:val="single" w:sz="4" w:space="0" w:color="auto"/>
            </w:tcBorders>
            <w:shd w:val="clear" w:color="auto" w:fill="D9D9D9" w:themeFill="background1" w:themeFillShade="D9"/>
          </w:tcPr>
          <w:p w14:paraId="5E922602" w14:textId="31A9374C"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 and inconsistent trends</w:t>
            </w:r>
            <w:r w:rsidRPr="00D424AA">
              <w:rPr>
                <w:rFonts w:cs="Times New Roman"/>
                <w:color w:val="000000" w:themeColor="text1"/>
                <w:sz w:val="16"/>
                <w:szCs w:val="16"/>
                <w:lang w:val="en-GB"/>
              </w:rPr>
              <w:t xml:space="preserve"> </w:t>
            </w:r>
            <w:commentRangeStart w:id="8493"/>
            <w:r w:rsidRPr="00D424AA">
              <w:rPr>
                <w:rFonts w:cs="Times New Roman"/>
                <w:color w:val="000000" w:themeColor="text1"/>
                <w:sz w:val="16"/>
                <w:szCs w:val="16"/>
                <w:lang w:val="en-GB"/>
              </w:rPr>
              <w:fldChar w:fldCharType="begin" w:fldLock="1"/>
            </w:r>
            <w:ins w:id="8494" w:author="Robin Matthews" w:date="2021-07-14T23:21:00Z">
              <w:r w:rsidR="008763F4">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8495" w:author="Robin Matthews" w:date="2021-07-14T23:21:00Z">
              <w:r w:rsidR="00FF6231" w:rsidDel="008763F4">
                <w:rPr>
                  <w:rFonts w:cs="Times New Roman"/>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2",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Cook et al., 2020; </w:t>
            </w:r>
            <w:ins w:id="8496" w:author="Robin Matthews" w:date="2021-07-14T23:21:00Z">
              <w:r w:rsidR="008763F4">
                <w:rPr>
                  <w:rFonts w:cs="Times New Roman"/>
                  <w:noProof/>
                  <w:color w:val="000000" w:themeColor="text1"/>
                  <w:sz w:val="16"/>
                  <w:szCs w:val="16"/>
                  <w:lang w:val="en-GB"/>
                </w:rPr>
                <w:t xml:space="preserve">R. </w:t>
              </w:r>
            </w:ins>
            <w:r w:rsidR="00A26296">
              <w:rPr>
                <w:rFonts w:cs="Times New Roman"/>
                <w:noProof/>
                <w:color w:val="000000" w:themeColor="text1"/>
                <w:sz w:val="16"/>
                <w:szCs w:val="16"/>
                <w:lang w:val="en-GB"/>
              </w:rPr>
              <w:t>Zhai et al., 2020</w:t>
            </w:r>
            <w:del w:id="8497" w:author="Robin Matthews" w:date="2021-07-14T23:21:00Z">
              <w:r w:rsidR="00A26296" w:rsidDel="008763F4">
                <w:rPr>
                  <w:rFonts w:cs="Times New Roman"/>
                  <w:noProof/>
                  <w:color w:val="000000" w:themeColor="text1"/>
                  <w:sz w:val="16"/>
                  <w:szCs w:val="16"/>
                  <w:lang w:val="en-GB"/>
                </w:rPr>
                <w:delText>b</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493"/>
            <w:r w:rsidR="00A26296">
              <w:rPr>
                <w:rStyle w:val="Marquedecommentaire"/>
              </w:rPr>
              <w:commentReference w:id="8493"/>
            </w:r>
            <w:r w:rsidRPr="00841A35" w:rsidDel="00282E3B">
              <w:rPr>
                <w:rFonts w:cs="Times New Roman"/>
                <w:bCs/>
                <w:iCs/>
                <w:color w:val="000000" w:themeColor="text1"/>
                <w:sz w:val="16"/>
                <w:szCs w:val="16"/>
                <w:lang w:val="en-GB"/>
              </w:rPr>
              <w:t xml:space="preserve"> </w:t>
            </w:r>
          </w:p>
        </w:tc>
        <w:tc>
          <w:tcPr>
            <w:tcW w:w="2749" w:type="dxa"/>
            <w:tcBorders>
              <w:top w:val="single" w:sz="4" w:space="0" w:color="000000"/>
              <w:bottom w:val="single" w:sz="4" w:space="0" w:color="auto"/>
            </w:tcBorders>
            <w:shd w:val="clear" w:color="auto" w:fill="D9D9D9" w:themeFill="background1" w:themeFillShade="D9"/>
          </w:tcPr>
          <w:p w14:paraId="27C90760" w14:textId="5C7654BC" w:rsidR="00D376F0" w:rsidRPr="006A2665"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Mixed signal</w:t>
            </w:r>
            <w:r w:rsidRPr="00D424AA">
              <w:rPr>
                <w:rFonts w:cs="Times New Roman"/>
                <w:iCs/>
                <w:color w:val="000000" w:themeColor="text1"/>
                <w:sz w:val="16"/>
                <w:szCs w:val="16"/>
                <w:lang w:val="en-GB"/>
              </w:rPr>
              <w:t xml:space="preserve"> among models and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p>
        </w:tc>
      </w:tr>
      <w:tr w:rsidR="00D376F0" w:rsidRPr="002775D3" w14:paraId="0D6AC825" w14:textId="77777777" w:rsidTr="00723657">
        <w:trPr>
          <w:trHeight w:val="317"/>
        </w:trPr>
        <w:tc>
          <w:tcPr>
            <w:tcW w:w="846" w:type="dxa"/>
            <w:vMerge w:val="restart"/>
          </w:tcPr>
          <w:p w14:paraId="5B647247" w14:textId="77777777" w:rsidR="00D376F0" w:rsidRPr="00D424AA" w:rsidRDefault="00D376F0" w:rsidP="00841A35">
            <w:pPr>
              <w:rPr>
                <w:rFonts w:cs="Times New Roman"/>
                <w:color w:val="000000" w:themeColor="text1"/>
                <w:sz w:val="16"/>
                <w:szCs w:val="16"/>
                <w:lang w:val="en-GB"/>
              </w:rPr>
            </w:pPr>
            <w:r w:rsidRPr="006A2665">
              <w:rPr>
                <w:rFonts w:cs="Times New Roman"/>
                <w:color w:val="000000" w:themeColor="text1"/>
                <w:sz w:val="16"/>
                <w:szCs w:val="16"/>
                <w:lang w:val="en-GB"/>
              </w:rPr>
              <w:t>N. E. North Ame</w:t>
            </w:r>
            <w:r w:rsidRPr="00D424AA">
              <w:rPr>
                <w:rFonts w:cs="Times New Roman"/>
                <w:color w:val="000000" w:themeColor="text1"/>
                <w:sz w:val="16"/>
                <w:szCs w:val="16"/>
                <w:lang w:val="en-GB"/>
              </w:rPr>
              <w:t>rica (NEN)</w:t>
            </w:r>
          </w:p>
        </w:tc>
        <w:tc>
          <w:tcPr>
            <w:tcW w:w="709" w:type="dxa"/>
          </w:tcPr>
          <w:p w14:paraId="3780ED5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126" w:type="dxa"/>
            <w:tcBorders>
              <w:top w:val="single" w:sz="4" w:space="0" w:color="auto"/>
            </w:tcBorders>
            <w:shd w:val="clear" w:color="auto" w:fill="D9D9D9" w:themeFill="background1" w:themeFillShade="D9"/>
          </w:tcPr>
          <w:p w14:paraId="681D79B1" w14:textId="3175AAA1" w:rsidR="00D376F0" w:rsidRPr="006A2665" w:rsidRDefault="00D376F0" w:rsidP="00D424AA">
            <w:pPr>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b/>
                <w:bCs/>
                <w:color w:val="000000" w:themeColor="text1"/>
                <w:sz w:val="16"/>
                <w:szCs w:val="16"/>
                <w:lang w:val="en-GB"/>
              </w:rPr>
              <w:t>: No or limited signal</w:t>
            </w:r>
            <w:r w:rsidRPr="00D424AA">
              <w:rPr>
                <w:rFonts w:cs="Times New Roman"/>
                <w:color w:val="000000" w:themeColor="text1"/>
                <w:sz w:val="16"/>
                <w:szCs w:val="16"/>
                <w:lang w:val="en-GB"/>
              </w:rPr>
              <w:t xml:space="preserve">  in duration and frequency of droughts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abstract" : "Chapter 6: Changes in Freshwater Availability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Bonsal", "given" : "Barrie R.", "non-dropping-particle" : "", "parse-names" : false, "suffix" : "" }, { "dropping-particle" : "", "family" : "Peters", "given" : "Daniel L", "non-dropping-particle" : "", "parse-names" : false, "suffix" : "" }, { "dropping-particle" : "", "family" : "Seglenieks", "given" : "Frank", "non-dropping-particle" : "", "parse-names" : false, "suffix" : "" }, { "dropping-particle" : "", "family" : "Rivera", "given" : "Alfonso", "non-dropping-particle" : "", "parse-names" : false, "suffix" : "" }, { "dropping-particle" : "", "family" : "Berg", "given" : "Aaron", "non-dropping-particle" : "", "parse-names" : false, "suffix" : "" } ], "container-title" : "Canada's Changing Climate Report", "id" : "ITEM-2", "issued" : { "date-parts" : [ [ "2019" ] ] }, "page" : "261-342", "title" : "Changes in freshwater availability across Canada", "translator" : [ { "dropping-particle" : "", "family" : "S3392", "given" : "", "non-dropping-particle" : "", "parse-names" : false, "suffix" : "" } ], "type" : "article-journal" }, "uris" : [ "http://www.mendeley.com/documents/?uuid=feaf1829-93d9-4e1c-bbcf-e4f7f9f28a3a" ] } ], "mendeley" : { "formattedCitation" : "(Bonsal et al., 2019; Dunn et al., 2020)", "plainTextFormattedCitation" : "(Bonsal et al., 2019; Dunn et al., 2020)", "previouslyFormattedCitation" : "(Bonsal et al., 2019;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Bonsal et al., 2019; Dunn et al., 2020)</w:t>
            </w:r>
            <w:r w:rsidRPr="00D424AA">
              <w:rPr>
                <w:rFonts w:cs="Times New Roman"/>
                <w:color w:val="000000" w:themeColor="text1"/>
                <w:sz w:val="16"/>
                <w:szCs w:val="16"/>
                <w:lang w:val="en-GB"/>
              </w:rPr>
              <w:fldChar w:fldCharType="end"/>
            </w:r>
          </w:p>
          <w:p w14:paraId="4DD274C2" w14:textId="77777777" w:rsidR="00D376F0" w:rsidRPr="006A2665" w:rsidRDefault="00D376F0" w:rsidP="00D424AA">
            <w:pPr>
              <w:spacing w:after="200"/>
              <w:rPr>
                <w:rFonts w:cs="Times New Roman"/>
                <w:iCs/>
                <w:color w:val="000000" w:themeColor="text1"/>
                <w:sz w:val="16"/>
                <w:szCs w:val="16"/>
                <w:lang w:val="en-GB"/>
              </w:rPr>
            </w:pPr>
          </w:p>
        </w:tc>
        <w:tc>
          <w:tcPr>
            <w:tcW w:w="1843" w:type="dxa"/>
            <w:tcBorders>
              <w:top w:val="single" w:sz="4" w:space="0" w:color="auto"/>
            </w:tcBorders>
            <w:shd w:val="clear" w:color="auto" w:fill="D9D9D9" w:themeFill="background1" w:themeFillShade="D9"/>
          </w:tcPr>
          <w:p w14:paraId="1DD6212D" w14:textId="77777777" w:rsidR="00D376F0" w:rsidRPr="006A2665" w:rsidRDefault="00D376F0" w:rsidP="00D424AA">
            <w:pPr>
              <w:rPr>
                <w:rFonts w:cs="Times New Roman"/>
                <w:color w:val="000000" w:themeColor="text1"/>
                <w:sz w:val="16"/>
                <w:szCs w:val="16"/>
                <w:lang w:val="en-GB"/>
              </w:rPr>
            </w:pPr>
            <w:r w:rsidRPr="006A2665">
              <w:rPr>
                <w:rFonts w:cs="Times New Roman"/>
                <w:b/>
                <w:bCs/>
                <w:i/>
                <w:iCs/>
                <w:color w:val="000000" w:themeColor="text1"/>
                <w:sz w:val="16"/>
                <w:szCs w:val="16"/>
                <w:lang w:val="en-GB"/>
              </w:rPr>
              <w:t>Low confidence:</w:t>
            </w:r>
            <w:r w:rsidRPr="006A2665">
              <w:rPr>
                <w:rFonts w:cs="Times New Roman"/>
                <w:color w:val="000000" w:themeColor="text1"/>
                <w:sz w:val="16"/>
                <w:szCs w:val="16"/>
                <w:lang w:val="en-GB"/>
              </w:rPr>
              <w:t xml:space="preserve"> </w:t>
            </w:r>
            <w:r w:rsidRPr="006A2665">
              <w:rPr>
                <w:rFonts w:cs="Times New Roman"/>
                <w:b/>
                <w:bCs/>
                <w:color w:val="000000" w:themeColor="text1"/>
                <w:sz w:val="16"/>
                <w:szCs w:val="16"/>
                <w:lang w:val="en-GB"/>
              </w:rPr>
              <w:t>Limited evidence</w:t>
            </w:r>
            <w:r w:rsidRPr="006A2665">
              <w:rPr>
                <w:rFonts w:cs="Times New Roman"/>
                <w:color w:val="000000" w:themeColor="text1"/>
                <w:sz w:val="16"/>
                <w:szCs w:val="16"/>
                <w:lang w:val="en-GB"/>
              </w:rPr>
              <w:t xml:space="preserve">  </w:t>
            </w:r>
          </w:p>
        </w:tc>
        <w:tc>
          <w:tcPr>
            <w:tcW w:w="2126" w:type="dxa"/>
            <w:tcBorders>
              <w:top w:val="single" w:sz="4" w:space="0" w:color="auto"/>
            </w:tcBorders>
            <w:shd w:val="clear" w:color="auto" w:fill="D9D9D9" w:themeFill="background1" w:themeFillShade="D9"/>
            <w:tcMar>
              <w:top w:w="40" w:type="dxa"/>
              <w:left w:w="40" w:type="dxa"/>
              <w:bottom w:w="40" w:type="dxa"/>
              <w:right w:w="40" w:type="dxa"/>
            </w:tcMar>
          </w:tcPr>
          <w:p w14:paraId="3AC38800" w14:textId="058DC555" w:rsidR="00D376F0" w:rsidRPr="00D424AA" w:rsidRDefault="00D376F0" w:rsidP="00D424AA">
            <w:pPr>
              <w:rPr>
                <w:rFonts w:cs="Times New Roman"/>
                <w:color w:val="000000" w:themeColor="text1"/>
                <w:sz w:val="16"/>
                <w:szCs w:val="16"/>
                <w:lang w:val="en-GB"/>
              </w:rPr>
            </w:pPr>
            <w:r w:rsidRPr="006A2665">
              <w:rPr>
                <w:rFonts w:cs="Times New Roman"/>
                <w:b/>
                <w:bCs/>
                <w:i/>
                <w:iCs/>
                <w:color w:val="000000" w:themeColor="text1"/>
                <w:sz w:val="16"/>
                <w:szCs w:val="16"/>
                <w:lang w:val="en-GB"/>
              </w:rPr>
              <w:t>Low confidence:</w:t>
            </w:r>
            <w:r w:rsidRPr="006A2665">
              <w:rPr>
                <w:rFonts w:cs="Times New Roman"/>
                <w:color w:val="000000" w:themeColor="text1"/>
                <w:sz w:val="16"/>
                <w:szCs w:val="16"/>
                <w:lang w:val="en-GB"/>
              </w:rPr>
              <w:t xml:space="preserve"> </w:t>
            </w:r>
            <w:r w:rsidRPr="006A2665">
              <w:rPr>
                <w:rFonts w:cs="Times New Roman"/>
                <w:b/>
                <w:bCs/>
                <w:color w:val="000000" w:themeColor="text1"/>
                <w:sz w:val="16"/>
                <w:szCs w:val="16"/>
                <w:lang w:val="en-GB"/>
              </w:rPr>
              <w:t>Limited ev</w:t>
            </w:r>
            <w:r w:rsidRPr="00D424AA">
              <w:rPr>
                <w:rFonts w:cs="Times New Roman"/>
                <w:b/>
                <w:bCs/>
                <w:color w:val="000000" w:themeColor="text1"/>
                <w:sz w:val="16"/>
                <w:szCs w:val="16"/>
                <w:lang w:val="en-GB"/>
              </w:rPr>
              <w:t>idence.</w:t>
            </w:r>
            <w:r w:rsidRPr="00D424AA">
              <w:rPr>
                <w:rFonts w:cs="Times New Roman"/>
                <w:color w:val="000000" w:themeColor="text1"/>
                <w:sz w:val="16"/>
                <w:szCs w:val="16"/>
                <w:lang w:val="en-GB"/>
              </w:rPr>
              <w:t xml:space="preserve"> Available evidence suggest decrease in meteorological drought  </w:t>
            </w:r>
            <w:commentRangeStart w:id="8498"/>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499" w:author="Robin Matthews" w:date="2021-07-14T12:37:00Z">
              <w:r w:rsidR="00A26296" w:rsidDel="001408F5">
                <w:rPr>
                  <w:rFonts w:cs="Times New Roman"/>
                  <w:noProof/>
                  <w:color w:val="000000" w:themeColor="text1"/>
                  <w:sz w:val="16"/>
                  <w:szCs w:val="16"/>
                  <w:lang w:val="en-GB"/>
                </w:rPr>
                <w:delText>Xu et al., 2019a</w:delText>
              </w:r>
            </w:del>
            <w:ins w:id="8500" w:author="Robin Matthews" w:date="2021-07-14T12:37:00Z">
              <w:r w:rsidR="001408F5">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498"/>
            <w:r w:rsidR="00A26296">
              <w:rPr>
                <w:rStyle w:val="Marquedecommentaire"/>
              </w:rPr>
              <w:commentReference w:id="8498"/>
            </w:r>
            <w:r w:rsidRPr="00841A35">
              <w:rPr>
                <w:rFonts w:cs="Times New Roman"/>
                <w:color w:val="000000" w:themeColor="text1"/>
                <w:sz w:val="16"/>
                <w:szCs w:val="16"/>
                <w:lang w:val="en-GB"/>
              </w:rPr>
              <w:t>(Chapter 11 Supplementary Material (11.SM)).</w:t>
            </w:r>
          </w:p>
          <w:p w14:paraId="7A453ADE" w14:textId="77777777" w:rsidR="00D376F0" w:rsidRPr="00D424AA" w:rsidRDefault="00D376F0" w:rsidP="00D424AA">
            <w:pPr>
              <w:rPr>
                <w:rFonts w:cs="Times New Roman"/>
                <w:color w:val="000000" w:themeColor="text1"/>
                <w:sz w:val="16"/>
                <w:szCs w:val="16"/>
                <w:lang w:val="en-GB"/>
              </w:rPr>
            </w:pPr>
          </w:p>
          <w:p w14:paraId="4CF052CE" w14:textId="77777777" w:rsidR="00D376F0" w:rsidRPr="00D424AA" w:rsidRDefault="00D376F0" w:rsidP="00D424AA">
            <w:pPr>
              <w:rPr>
                <w:rFonts w:cs="Times New Roman"/>
                <w:color w:val="000000" w:themeColor="text1"/>
                <w:sz w:val="16"/>
                <w:szCs w:val="16"/>
                <w:lang w:val="en-GB"/>
              </w:rPr>
            </w:pPr>
          </w:p>
        </w:tc>
        <w:tc>
          <w:tcPr>
            <w:tcW w:w="2551" w:type="dxa"/>
            <w:shd w:val="clear" w:color="auto" w:fill="DFEAF7"/>
            <w:tcMar>
              <w:top w:w="40" w:type="dxa"/>
              <w:left w:w="40" w:type="dxa"/>
              <w:bottom w:w="40" w:type="dxa"/>
              <w:right w:w="40" w:type="dxa"/>
            </w:tcMar>
          </w:tcPr>
          <w:p w14:paraId="3AA581ED" w14:textId="6E894B22" w:rsidR="00D376F0" w:rsidRPr="00D74FF3" w:rsidRDefault="00D376F0" w:rsidP="00D424AA">
            <w:pPr>
              <w:rPr>
                <w:rFonts w:cs="Times New Roman"/>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meteorological drought </w:t>
            </w:r>
            <w:commentRangeStart w:id="8501"/>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Sillmann et al., 2013b; Xu et al., 2019a; Spinoni et al., 2020)", "manualFormatting" : "(Sillmann et al., 2013b; L. Xu et al., 2019; Spinoni et al., 2020)", "plainTextFormattedCitation" : "(Sillmann et al., 2013b; Xu et al., 2019a; Spinoni et al., 2020)", "previouslyFormattedCitation" : "(Sillmann et al., 2013b; Xu et al., 2019a; Spinoni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 xml:space="preserve">(Sillmann et al., 2013b; </w:t>
            </w:r>
            <w:del w:id="8502" w:author="Robin Matthews" w:date="2021-07-14T12:35:00Z">
              <w:r w:rsidR="00A26296" w:rsidDel="00FC4A87">
                <w:rPr>
                  <w:rFonts w:cs="Times New Roman"/>
                  <w:noProof/>
                  <w:color w:val="000000" w:themeColor="text1"/>
                  <w:sz w:val="16"/>
                  <w:szCs w:val="16"/>
                </w:rPr>
                <w:delText>Xu et al., 2019a</w:delText>
              </w:r>
            </w:del>
            <w:ins w:id="8503" w:author="Robin Matthews" w:date="2021-07-14T12:35:00Z">
              <w:r w:rsidR="00FC4A87">
                <w:rPr>
                  <w:rFonts w:cs="Times New Roman"/>
                  <w:noProof/>
                  <w:color w:val="000000" w:themeColor="text1"/>
                  <w:sz w:val="16"/>
                  <w:szCs w:val="16"/>
                </w:rPr>
                <w:t>L. Xu et al., 2019</w:t>
              </w:r>
            </w:ins>
            <w:r w:rsidR="00A26296">
              <w:rPr>
                <w:rFonts w:cs="Times New Roman"/>
                <w:noProof/>
                <w:color w:val="000000" w:themeColor="text1"/>
                <w:sz w:val="16"/>
                <w:szCs w:val="16"/>
              </w:rPr>
              <w:t>; Spinoni et al., 2020)</w:t>
            </w:r>
            <w:r w:rsidRPr="00D424AA">
              <w:rPr>
                <w:rFonts w:cs="Times New Roman"/>
                <w:color w:val="000000" w:themeColor="text1"/>
                <w:sz w:val="16"/>
                <w:szCs w:val="16"/>
                <w:lang w:val="en-GB"/>
              </w:rPr>
              <w:fldChar w:fldCharType="end"/>
            </w:r>
            <w:commentRangeEnd w:id="8501"/>
            <w:r w:rsidR="00A26296">
              <w:rPr>
                <w:rStyle w:val="Marquedecommentaire"/>
              </w:rPr>
              <w:commentReference w:id="8501"/>
            </w:r>
            <w:r w:rsidRPr="00D74FF3">
              <w:rPr>
                <w:rFonts w:cs="Times New Roman"/>
                <w:color w:val="000000" w:themeColor="text1"/>
                <w:sz w:val="16"/>
                <w:szCs w:val="16"/>
              </w:rPr>
              <w:t>(Chapter 11 Supplementary Material (11.SM)).</w:t>
            </w:r>
          </w:p>
          <w:p w14:paraId="7A7639CF" w14:textId="77777777" w:rsidR="00D376F0" w:rsidRPr="00D74FF3" w:rsidRDefault="00D376F0" w:rsidP="00D424AA">
            <w:pPr>
              <w:rPr>
                <w:rFonts w:cs="Times New Roman"/>
                <w:color w:val="000000" w:themeColor="text1"/>
                <w:sz w:val="16"/>
                <w:szCs w:val="16"/>
              </w:rPr>
            </w:pPr>
          </w:p>
        </w:tc>
        <w:tc>
          <w:tcPr>
            <w:tcW w:w="2749" w:type="dxa"/>
            <w:shd w:val="clear" w:color="auto" w:fill="DFEAF7"/>
            <w:tcMar>
              <w:top w:w="40" w:type="dxa"/>
              <w:left w:w="40" w:type="dxa"/>
              <w:bottom w:w="40" w:type="dxa"/>
              <w:right w:w="40" w:type="dxa"/>
            </w:tcMar>
          </w:tcPr>
          <w:p w14:paraId="2494BCCD" w14:textId="177D8E92" w:rsidR="00D376F0" w:rsidRPr="00D74FF3" w:rsidRDefault="00D376F0" w:rsidP="00D424AA">
            <w:pPr>
              <w:rPr>
                <w:rFonts w:cs="Times New Roman"/>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meteorological drought </w:t>
            </w:r>
            <w:commentRangeStart w:id="8504"/>
            <w:r w:rsidRPr="00D424AA">
              <w:rPr>
                <w:rFonts w:cs="Times New Roman"/>
                <w:color w:val="000000" w:themeColor="text1"/>
                <w:sz w:val="16"/>
                <w:szCs w:val="16"/>
                <w:lang w:val="en-GB"/>
              </w:rPr>
              <w:fldChar w:fldCharType="begin" w:fldLock="1"/>
            </w:r>
            <w:r w:rsidR="00DB48AC">
              <w:rPr>
                <w:rFonts w:cs="Times New Roman"/>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2",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3",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3",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mendeley" : { "formattedCitation" : "(Touma et al., 2015; Spinoni et al., 2020; Vicente-Serrano et al., 2020a)", "manualFormatting" : "(Touma et al., 2015; Spinoni et al., 2020; Vicente-Serrano et al., 2020c)", "plainTextFormattedCitation" : "(Touma et al., 2015; Spinoni et al., 2020; Vicente-Serrano et al., 2020a)", "previouslyFormattedCitation" : "(Touma et al., 2015; Spinoni et al., 2020; Vicente-Serrano et al., 2020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rPr>
              <w:t>(Touma et al., 2015; Spinoni et al., 2020; Vicente-Serrano et al., 2020</w:t>
            </w:r>
            <w:del w:id="8505" w:author="Robin Matthews" w:date="2021-07-14T19:25:00Z">
              <w:r w:rsidR="00A26296" w:rsidDel="00076872">
                <w:rPr>
                  <w:rFonts w:cs="Times New Roman"/>
                  <w:noProof/>
                  <w:color w:val="000000" w:themeColor="text1"/>
                  <w:sz w:val="16"/>
                  <w:szCs w:val="16"/>
                </w:rPr>
                <w:delText>a</w:delText>
              </w:r>
            </w:del>
            <w:ins w:id="8506" w:author="Robin Matthews" w:date="2021-07-14T19:25:00Z">
              <w:r w:rsidR="00076872">
                <w:rPr>
                  <w:rFonts w:cs="Times New Roman"/>
                  <w:noProof/>
                  <w:color w:val="000000" w:themeColor="text1"/>
                  <w:sz w:val="16"/>
                  <w:szCs w:val="16"/>
                </w:rPr>
                <w:t>c</w:t>
              </w:r>
            </w:ins>
            <w:r w:rsidR="00A26296">
              <w:rPr>
                <w:rFonts w:cs="Times New Roman"/>
                <w:noProof/>
                <w:color w:val="000000" w:themeColor="text1"/>
                <w:sz w:val="16"/>
                <w:szCs w:val="16"/>
              </w:rPr>
              <w:t>)</w:t>
            </w:r>
            <w:r w:rsidRPr="00D424AA">
              <w:rPr>
                <w:rFonts w:cs="Times New Roman"/>
                <w:color w:val="000000" w:themeColor="text1"/>
                <w:sz w:val="16"/>
                <w:szCs w:val="16"/>
                <w:lang w:val="en-GB"/>
              </w:rPr>
              <w:fldChar w:fldCharType="end"/>
            </w:r>
            <w:commentRangeEnd w:id="8504"/>
            <w:r w:rsidR="00A26296">
              <w:rPr>
                <w:rStyle w:val="Marquedecommentaire"/>
              </w:rPr>
              <w:commentReference w:id="8504"/>
            </w:r>
            <w:r w:rsidRPr="00D74FF3">
              <w:rPr>
                <w:rFonts w:cs="Times New Roman"/>
                <w:color w:val="000000" w:themeColor="text1"/>
                <w:sz w:val="16"/>
                <w:szCs w:val="16"/>
              </w:rPr>
              <w:t xml:space="preserve">(Chapter 11 Supplementary Material (11.SM)). </w:t>
            </w:r>
          </w:p>
          <w:p w14:paraId="791BCF06" w14:textId="77777777" w:rsidR="00D376F0" w:rsidRPr="00D74FF3" w:rsidRDefault="00D376F0" w:rsidP="00D424AA">
            <w:pPr>
              <w:rPr>
                <w:rFonts w:cs="Times New Roman"/>
                <w:color w:val="000000" w:themeColor="text1"/>
                <w:sz w:val="16"/>
                <w:szCs w:val="16"/>
              </w:rPr>
            </w:pPr>
          </w:p>
          <w:p w14:paraId="3AE20F1E" w14:textId="77777777" w:rsidR="00D376F0" w:rsidRPr="00D74FF3" w:rsidRDefault="00D376F0" w:rsidP="00D424AA">
            <w:pPr>
              <w:rPr>
                <w:rFonts w:cs="Times New Roman"/>
                <w:color w:val="000000" w:themeColor="text1"/>
                <w:sz w:val="16"/>
                <w:szCs w:val="16"/>
              </w:rPr>
            </w:pPr>
          </w:p>
        </w:tc>
      </w:tr>
      <w:tr w:rsidR="00D376F0" w:rsidRPr="00F1665C" w14:paraId="766F71EE" w14:textId="77777777" w:rsidTr="00723657">
        <w:trPr>
          <w:trHeight w:val="317"/>
        </w:trPr>
        <w:tc>
          <w:tcPr>
            <w:tcW w:w="846" w:type="dxa"/>
            <w:vMerge/>
          </w:tcPr>
          <w:p w14:paraId="548CE98A" w14:textId="77777777" w:rsidR="00D376F0" w:rsidRPr="00D74FF3" w:rsidRDefault="00D376F0" w:rsidP="00D424AA">
            <w:pPr>
              <w:rPr>
                <w:rFonts w:cs="Times New Roman"/>
                <w:color w:val="000000" w:themeColor="text1"/>
                <w:sz w:val="16"/>
                <w:szCs w:val="16"/>
              </w:rPr>
            </w:pPr>
          </w:p>
        </w:tc>
        <w:tc>
          <w:tcPr>
            <w:tcW w:w="709" w:type="dxa"/>
          </w:tcPr>
          <w:p w14:paraId="3CE83284"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32E6D48F"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126" w:type="dxa"/>
            <w:shd w:val="clear" w:color="auto" w:fill="D9D9D9" w:themeFill="background1" w:themeFillShade="D9"/>
          </w:tcPr>
          <w:p w14:paraId="5C754D49" w14:textId="2AE3EC3A" w:rsidR="00D376F0" w:rsidRPr="00D424AA" w:rsidRDefault="00D376F0" w:rsidP="00D424AA">
            <w:pPr>
              <w:rPr>
                <w:rFonts w:cs="Times New Roman"/>
                <w:bCs/>
                <w:color w:val="000000" w:themeColor="text1"/>
                <w:sz w:val="16"/>
                <w:szCs w:val="16"/>
                <w:lang w:val="en-GB"/>
              </w:rPr>
            </w:pPr>
            <w:r w:rsidRPr="00D424AA">
              <w:rPr>
                <w:rFonts w:cs="Times New Roman"/>
                <w:b/>
                <w:i/>
                <w:color w:val="000000" w:themeColor="text1"/>
                <w:sz w:val="16"/>
                <w:szCs w:val="16"/>
                <w:shd w:val="clear" w:color="auto" w:fill="D9D9D9" w:themeFill="background1" w:themeFillShade="D9"/>
                <w:lang w:val="en-GB"/>
              </w:rPr>
              <w:t>Low confidence</w:t>
            </w:r>
            <w:r w:rsidRPr="00D424AA">
              <w:rPr>
                <w:rFonts w:cs="Times New Roman"/>
                <w:color w:val="000000" w:themeColor="text1"/>
                <w:sz w:val="16"/>
                <w:szCs w:val="16"/>
                <w:shd w:val="clear" w:color="auto" w:fill="D9D9D9" w:themeFill="background1" w:themeFillShade="D9"/>
                <w:lang w:val="en-GB"/>
              </w:rPr>
              <w:t xml:space="preserve">: </w:t>
            </w:r>
            <w:r w:rsidRPr="00D424AA">
              <w:rPr>
                <w:rFonts w:cs="Times New Roman"/>
                <w:b/>
                <w:bCs/>
                <w:color w:val="000000" w:themeColor="text1"/>
                <w:sz w:val="16"/>
                <w:szCs w:val="16"/>
                <w:shd w:val="clear" w:color="auto" w:fill="D9D9D9" w:themeFill="background1" w:themeFillShade="D9"/>
                <w:lang w:val="en-GB"/>
              </w:rPr>
              <w:t>Mixed signal</w:t>
            </w:r>
            <w:r w:rsidRPr="00D424AA">
              <w:rPr>
                <w:rFonts w:cs="Times New Roman"/>
                <w:color w:val="000000" w:themeColor="text1"/>
                <w:sz w:val="16"/>
                <w:szCs w:val="16"/>
                <w:shd w:val="clear" w:color="auto" w:fill="D9D9D9" w:themeFill="background1" w:themeFillShade="D9"/>
                <w:lang w:val="en-GB"/>
              </w:rPr>
              <w:t xml:space="preserve"> between different drought metrics and strong spatial differences </w:t>
            </w:r>
            <w:r w:rsidRPr="00D424AA">
              <w:rPr>
                <w:rFonts w:cs="Times New Roman"/>
                <w:bCs/>
                <w:color w:val="000000" w:themeColor="text1"/>
                <w:sz w:val="16"/>
                <w:szCs w:val="16"/>
                <w:shd w:val="clear" w:color="auto" w:fill="D9D9D9" w:themeFill="background1" w:themeFillShade="D9"/>
                <w:lang w:val="en-GB"/>
              </w:rPr>
              <w:fldChar w:fldCharType="begin" w:fldLock="1"/>
            </w:r>
            <w:r w:rsidR="00FF6231">
              <w:rPr>
                <w:rFonts w:cs="Times New Roman"/>
                <w:bCs/>
                <w:color w:val="000000" w:themeColor="text1"/>
                <w:sz w:val="16"/>
                <w:szCs w:val="16"/>
                <w:shd w:val="clear" w:color="auto" w:fill="D9D9D9" w:themeFill="background1" w:themeFillShade="D9"/>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3",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Greve et al., 2014; Dai and Zhao, 2017; Padr\u00f3n et al., 2020)", "plainTextFormattedCitation" : "(Greve et al., 2014; Dai and Zhao, 2017; Padr\u00f3n et al., 2020)", "previouslyFormattedCitation" : "(Greve et al., 2014; Dai and Zhao, 2017; Padr\u00f3n et al., 2020)" }, "properties" : { "noteIndex" : 0 }, "schema" : "https://github.com/citation-style-language/schema/raw/master/csl-citation.json" }</w:instrText>
            </w:r>
            <w:r w:rsidRPr="00D424AA">
              <w:rPr>
                <w:rFonts w:cs="Times New Roman"/>
                <w:bCs/>
                <w:color w:val="000000" w:themeColor="text1"/>
                <w:sz w:val="16"/>
                <w:szCs w:val="16"/>
                <w:shd w:val="clear" w:color="auto" w:fill="D9D9D9" w:themeFill="background1" w:themeFillShade="D9"/>
                <w:lang w:val="en-GB"/>
              </w:rPr>
              <w:fldChar w:fldCharType="separate"/>
            </w:r>
            <w:r w:rsidR="00A26296">
              <w:rPr>
                <w:rFonts w:cs="Times New Roman"/>
                <w:bCs/>
                <w:noProof/>
                <w:color w:val="000000" w:themeColor="text1"/>
                <w:sz w:val="16"/>
                <w:szCs w:val="16"/>
                <w:shd w:val="clear" w:color="auto" w:fill="D9D9D9" w:themeFill="background1" w:themeFillShade="D9"/>
                <w:lang w:val="en-GB"/>
              </w:rPr>
              <w:t>(Greve et al., 2014; Dai and Zhao, 2017; Padrón et al., 2020)</w:t>
            </w:r>
            <w:r w:rsidRPr="00D424AA">
              <w:rPr>
                <w:rFonts w:cs="Times New Roman"/>
                <w:bCs/>
                <w:color w:val="000000" w:themeColor="text1"/>
                <w:sz w:val="16"/>
                <w:szCs w:val="16"/>
                <w:shd w:val="clear" w:color="auto" w:fill="D9D9D9" w:themeFill="background1" w:themeFillShade="D9"/>
                <w:lang w:val="en-GB"/>
              </w:rPr>
              <w:fldChar w:fldCharType="end"/>
            </w:r>
            <w:r w:rsidRPr="00841A35">
              <w:rPr>
                <w:rFonts w:cs="Times New Roman"/>
                <w:bCs/>
                <w:color w:val="000000" w:themeColor="text1"/>
                <w:sz w:val="16"/>
                <w:szCs w:val="16"/>
                <w:lang w:val="en-GB"/>
              </w:rPr>
              <w:t>.</w:t>
            </w:r>
          </w:p>
        </w:tc>
        <w:tc>
          <w:tcPr>
            <w:tcW w:w="1843" w:type="dxa"/>
            <w:shd w:val="clear" w:color="auto" w:fill="D9D9D9" w:themeFill="background1" w:themeFillShade="D9"/>
          </w:tcPr>
          <w:p w14:paraId="1B22D379"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126" w:type="dxa"/>
            <w:shd w:val="clear" w:color="auto" w:fill="D9D9D9" w:themeFill="background1" w:themeFillShade="D9"/>
            <w:tcMar>
              <w:top w:w="40" w:type="dxa"/>
              <w:left w:w="40" w:type="dxa"/>
              <w:bottom w:w="40" w:type="dxa"/>
              <w:right w:w="40" w:type="dxa"/>
            </w:tcMar>
          </w:tcPr>
          <w:p w14:paraId="2217764A" w14:textId="24D08D30" w:rsidR="00D376F0" w:rsidRPr="00D424AA" w:rsidRDefault="00D376F0" w:rsidP="00D424AA">
            <w:pPr>
              <w:rPr>
                <w:rFonts w:cs="Times New Roman"/>
                <w:bCs/>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between different models and metrics. Substantial intermodal variations and weak drying trend in soil moisture</w:t>
            </w:r>
            <w:commentRangeStart w:id="8507"/>
            <w:r w:rsidRPr="00D424AA">
              <w:rPr>
                <w:rFonts w:cs="Times New Roman"/>
                <w:bCs/>
                <w:color w:val="000000" w:themeColor="text1"/>
                <w:sz w:val="16"/>
                <w:szCs w:val="16"/>
                <w:lang w:val="en-GB"/>
              </w:rPr>
              <w:fldChar w:fldCharType="begin" w:fldLock="1"/>
            </w:r>
            <w:ins w:id="8508" w:author="Robin Matthews" w:date="2021-07-14T12:35: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8509" w:author="Robin Matthews" w:date="2021-07-14T12:35: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510" w:author="Robin Matthews" w:date="2021-07-14T12:35:00Z">
              <w:r w:rsidR="00A26296" w:rsidDel="00FC4A87">
                <w:rPr>
                  <w:rFonts w:cs="Times New Roman"/>
                  <w:bCs/>
                  <w:noProof/>
                  <w:color w:val="000000" w:themeColor="text1"/>
                  <w:sz w:val="16"/>
                  <w:szCs w:val="16"/>
                  <w:lang w:val="en-GB"/>
                </w:rPr>
                <w:delText>Xu et al., 2019a</w:delText>
              </w:r>
            </w:del>
            <w:ins w:id="8511" w:author="Robin Matthews" w:date="2021-07-14T12:35: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507"/>
            <w:r w:rsidR="00A26296">
              <w:rPr>
                <w:rStyle w:val="Marquedecommentaire"/>
              </w:rPr>
              <w:commentReference w:id="8507"/>
            </w:r>
            <w:r w:rsidRPr="00841A35">
              <w:rPr>
                <w:rFonts w:cs="Times New Roman"/>
                <w:bCs/>
                <w:color w:val="000000" w:themeColor="text1"/>
                <w:sz w:val="16"/>
                <w:szCs w:val="16"/>
                <w:lang w:val="en-GB"/>
              </w:rPr>
              <w:t xml:space="preserve">( Chapter 11 Supplementary Material (11.SM)) and slight decrease in drought severity in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p w14:paraId="7921CA99" w14:textId="77777777" w:rsidR="00D376F0" w:rsidRPr="00D424AA" w:rsidRDefault="00D376F0" w:rsidP="00D424AA">
            <w:pPr>
              <w:spacing w:line="276" w:lineRule="auto"/>
              <w:rPr>
                <w:rFonts w:cs="Times New Roman"/>
                <w:color w:val="000000" w:themeColor="text1"/>
                <w:sz w:val="16"/>
                <w:szCs w:val="16"/>
                <w:lang w:val="en-GB"/>
              </w:rPr>
            </w:pPr>
          </w:p>
        </w:tc>
        <w:tc>
          <w:tcPr>
            <w:tcW w:w="2551" w:type="dxa"/>
            <w:shd w:val="clear" w:color="auto" w:fill="D9D9D9" w:themeFill="background1" w:themeFillShade="D9"/>
            <w:tcMar>
              <w:top w:w="40" w:type="dxa"/>
              <w:left w:w="40" w:type="dxa"/>
              <w:bottom w:w="40" w:type="dxa"/>
              <w:right w:w="40" w:type="dxa"/>
            </w:tcMar>
          </w:tcPr>
          <w:p w14:paraId="206647FE" w14:textId="3A1B8A05" w:rsidR="00D376F0" w:rsidRPr="00D424AA" w:rsidRDefault="00D376F0" w:rsidP="00D424AA">
            <w:pPr>
              <w:rPr>
                <w:rFonts w:cs="Times New Roman"/>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between different models and  drought metrics. Substantial intermodel spread for total column soil moisture, with overall weak or no change (Chapter 11 Supplementary Material (11.SM))</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slight drying in surface soil m</w:t>
            </w:r>
            <w:r w:rsidRPr="00D424AA">
              <w:rPr>
                <w:rFonts w:cs="Times New Roman"/>
                <w:bCs/>
                <w:color w:val="000000" w:themeColor="text1"/>
                <w:sz w:val="16"/>
                <w:szCs w:val="16"/>
                <w:lang w:val="en-GB"/>
              </w:rPr>
              <w:t xml:space="preserve">oisture </w:t>
            </w:r>
            <w:commentRangeStart w:id="8512"/>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513" w:author="Robin Matthews" w:date="2021-07-14T12:35:00Z">
              <w:r w:rsidR="00A26296" w:rsidDel="00FC4A87">
                <w:rPr>
                  <w:rFonts w:cs="Times New Roman"/>
                  <w:bCs/>
                  <w:noProof/>
                  <w:color w:val="000000" w:themeColor="text1"/>
                  <w:sz w:val="16"/>
                  <w:szCs w:val="16"/>
                  <w:lang w:val="en-GB"/>
                </w:rPr>
                <w:delText>Xu et al., 2019a</w:delText>
              </w:r>
            </w:del>
            <w:ins w:id="8514" w:author="Robin Matthews" w:date="2021-07-14T12:35: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512"/>
            <w:r w:rsidR="00A26296">
              <w:rPr>
                <w:rStyle w:val="Marquedecommentaire"/>
              </w:rPr>
              <w:commentReference w:id="8512"/>
            </w:r>
            <w:r w:rsidRPr="00841A35">
              <w:rPr>
                <w:rFonts w:cs="Times New Roman"/>
                <w:bCs/>
                <w:color w:val="000000" w:themeColor="text1"/>
                <w:sz w:val="16"/>
                <w:szCs w:val="16"/>
                <w:lang w:val="en-GB"/>
              </w:rPr>
              <w:t xml:space="preserve">(Chapter 11 Supplementary Material (11.SM)) and tendency to wetting trend in SPEI-P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749" w:type="dxa"/>
            <w:shd w:val="clear" w:color="auto" w:fill="D9D9D9" w:themeFill="background1" w:themeFillShade="D9"/>
            <w:tcMar>
              <w:top w:w="40" w:type="dxa"/>
              <w:left w:w="40" w:type="dxa"/>
              <w:bottom w:w="40" w:type="dxa"/>
              <w:right w:w="40" w:type="dxa"/>
            </w:tcMar>
          </w:tcPr>
          <w:p w14:paraId="0EE4B138" w14:textId="40C162A0" w:rsidR="00D376F0" w:rsidRPr="00D424AA" w:rsidRDefault="00D376F0" w:rsidP="00D424AA">
            <w:pPr>
              <w:rPr>
                <w:rFonts w:cs="Times New Roman"/>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between models and different drought metrics, including total column soil moisture, which shows inconsistent changes (Chapter 11 Supplementary Material (11.SM))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surface soil moist</w:t>
            </w:r>
            <w:r w:rsidRPr="00D424AA">
              <w:rPr>
                <w:rFonts w:cs="Times New Roman"/>
                <w:bCs/>
                <w:color w:val="000000" w:themeColor="text1"/>
                <w:sz w:val="16"/>
                <w:szCs w:val="16"/>
                <w:lang w:val="en-GB"/>
              </w:rPr>
              <w:t xml:space="preserve">ure, which suggest drying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2",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2",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3",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3",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Dai et al., 2018; Lu et al., 2019; Cook et al., 2020)", "plainTextFormattedCitation" : "(Dai et al., 2018; Lu et al., 2019; Cook et al., 2020)", "previouslyFormattedCitation" : "(Dai et al., 2018; Lu et al., 2019; Cook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 Lu et al., 2019; Cook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Chapter 11 Supplementary Material (11.SM)), and PDSI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1",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mendeley" : { "formattedCitation" : "(Dai et al., 2018)", "plainTextFormattedCitation" : "(Dai et al., 2018)", "previouslyFormattedCitation" : "(Dai et al., 2018)"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Dai et al., 2018)</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 xml:space="preserve"> and SPEI-PM </w:t>
            </w:r>
            <w:commentRangeStart w:id="8515"/>
            <w:r w:rsidRPr="00D424AA">
              <w:rPr>
                <w:rFonts w:cs="Times New Roman"/>
                <w:bCs/>
                <w:color w:val="000000" w:themeColor="text1"/>
                <w:sz w:val="16"/>
                <w:szCs w:val="16"/>
                <w:lang w:val="en-GB"/>
              </w:rPr>
              <w:fldChar w:fldCharType="begin" w:fldLock="1"/>
            </w:r>
            <w:r w:rsidR="00DB48AC">
              <w:rPr>
                <w:rFonts w:cs="Times New Roman"/>
                <w:bCs/>
                <w:color w:val="000000" w:themeColor="text1"/>
                <w:sz w:val="16"/>
                <w:szCs w:val="16"/>
                <w:lang w:val="en-GB"/>
              </w:rPr>
              <w:instrText>ADDIN CSL_CITATION { "citationItems" : [ { "id" : "ITEM-1",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1",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2",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2",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Vicente-Serrano et al., 2020a)", "manualFormatting" : "(Cook et al., 2014a; Vicente-Serrano et al., 2020c)", "plainTextFormattedCitation" : "(Cook et al., 2014a; Vicente-Serrano et al., 2020a)", "previouslyFormattedCitation" : "(Cook et al., 2014a; Vicente-Serrano et al., 2020a)"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Vicente-Serrano et al., 2020</w:t>
            </w:r>
            <w:del w:id="8516" w:author="Robin Matthews" w:date="2021-07-14T19:25:00Z">
              <w:r w:rsidR="00A26296" w:rsidDel="00076872">
                <w:rPr>
                  <w:rFonts w:cs="Times New Roman"/>
                  <w:bCs/>
                  <w:noProof/>
                  <w:color w:val="000000" w:themeColor="text1"/>
                  <w:sz w:val="16"/>
                  <w:szCs w:val="16"/>
                  <w:lang w:val="en-GB"/>
                </w:rPr>
                <w:delText>a</w:delText>
              </w:r>
            </w:del>
            <w:ins w:id="8517" w:author="Robin Matthews" w:date="2021-07-14T19:25:00Z">
              <w:r w:rsidR="00076872">
                <w:rPr>
                  <w:rFonts w:cs="Times New Roman"/>
                  <w:bCs/>
                  <w:noProof/>
                  <w:color w:val="000000" w:themeColor="text1"/>
                  <w:sz w:val="16"/>
                  <w:szCs w:val="16"/>
                  <w:lang w:val="en-GB"/>
                </w:rPr>
                <w:t>c</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515"/>
            <w:r w:rsidR="00A26296">
              <w:rPr>
                <w:rStyle w:val="Marquedecommentaire"/>
              </w:rPr>
              <w:commentReference w:id="8515"/>
            </w:r>
            <w:r w:rsidRPr="00841A35">
              <w:rPr>
                <w:rFonts w:cs="Times New Roman"/>
                <w:bCs/>
                <w:color w:val="000000" w:themeColor="text1"/>
                <w:sz w:val="16"/>
                <w:szCs w:val="16"/>
                <w:lang w:val="en-GB"/>
              </w:rPr>
              <w:t>, which show tendency fo wetting trend.</w:t>
            </w:r>
          </w:p>
        </w:tc>
      </w:tr>
      <w:tr w:rsidR="00D376F0" w:rsidRPr="00D424AA" w14:paraId="04C23346" w14:textId="77777777" w:rsidTr="00723657">
        <w:trPr>
          <w:trHeight w:val="317"/>
        </w:trPr>
        <w:tc>
          <w:tcPr>
            <w:tcW w:w="846" w:type="dxa"/>
            <w:vMerge/>
          </w:tcPr>
          <w:p w14:paraId="2C72A755" w14:textId="77777777" w:rsidR="00D376F0" w:rsidRPr="00D424AA" w:rsidRDefault="00D376F0" w:rsidP="00D424AA">
            <w:pPr>
              <w:rPr>
                <w:rFonts w:cs="Times New Roman"/>
                <w:color w:val="000000" w:themeColor="text1"/>
                <w:sz w:val="16"/>
                <w:szCs w:val="16"/>
                <w:lang w:val="en-GB"/>
              </w:rPr>
            </w:pPr>
          </w:p>
        </w:tc>
        <w:tc>
          <w:tcPr>
            <w:tcW w:w="709" w:type="dxa"/>
          </w:tcPr>
          <w:p w14:paraId="458A22B3"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126" w:type="dxa"/>
            <w:tcBorders>
              <w:bottom w:val="single" w:sz="4" w:space="0" w:color="auto"/>
            </w:tcBorders>
            <w:shd w:val="clear" w:color="auto" w:fill="D9D9D9" w:themeFill="background1" w:themeFillShade="D9"/>
          </w:tcPr>
          <w:p w14:paraId="5F61F70E" w14:textId="15AFD219" w:rsidR="00D376F0" w:rsidRPr="00841A35"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Inconsistent trends in one study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ai and Zhao, 2017)</w:t>
            </w:r>
            <w:r w:rsidRPr="00D424AA">
              <w:rPr>
                <w:rFonts w:cs="Times New Roman"/>
                <w:color w:val="000000" w:themeColor="text1"/>
                <w:sz w:val="16"/>
                <w:szCs w:val="16"/>
                <w:lang w:val="en-GB"/>
              </w:rPr>
              <w:fldChar w:fldCharType="end"/>
            </w:r>
          </w:p>
        </w:tc>
        <w:tc>
          <w:tcPr>
            <w:tcW w:w="1843" w:type="dxa"/>
            <w:tcBorders>
              <w:bottom w:val="single" w:sz="4" w:space="0" w:color="auto"/>
            </w:tcBorders>
            <w:shd w:val="clear" w:color="auto" w:fill="D9D9D9" w:themeFill="background1" w:themeFillShade="D9"/>
          </w:tcPr>
          <w:p w14:paraId="4C4FBF9C"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126" w:type="dxa"/>
            <w:shd w:val="clear" w:color="auto" w:fill="D9D9D9" w:themeFill="background1" w:themeFillShade="D9"/>
            <w:tcMar>
              <w:top w:w="40" w:type="dxa"/>
              <w:left w:w="40" w:type="dxa"/>
              <w:bottom w:w="40" w:type="dxa"/>
              <w:right w:w="40" w:type="dxa"/>
            </w:tcMar>
          </w:tcPr>
          <w:p w14:paraId="2A769040" w14:textId="685EFA9B" w:rsidR="00D376F0" w:rsidRPr="00841A35"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One study shows inconsistent signals</w:t>
            </w:r>
            <w:r w:rsidRPr="00D424AA">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551" w:type="dxa"/>
            <w:shd w:val="clear" w:color="auto" w:fill="D9D9D9" w:themeFill="background1" w:themeFillShade="D9"/>
            <w:tcMar>
              <w:top w:w="40" w:type="dxa"/>
              <w:left w:w="40" w:type="dxa"/>
              <w:bottom w:w="40" w:type="dxa"/>
              <w:right w:w="40" w:type="dxa"/>
            </w:tcMar>
          </w:tcPr>
          <w:p w14:paraId="2188B328" w14:textId="2823FC7C"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Inconsistent trends and limited evidence</w:t>
            </w:r>
            <w:r w:rsidRPr="00D424AA">
              <w:rPr>
                <w:rFonts w:cs="Times New Roman"/>
                <w:color w:val="000000" w:themeColor="text1"/>
                <w:sz w:val="16"/>
                <w:szCs w:val="16"/>
                <w:lang w:val="en-GB"/>
              </w:rPr>
              <w:t xml:space="preserve">. Available studies suggest inconsistent trends in low flow </w:t>
            </w:r>
            <w:commentRangeStart w:id="8518"/>
            <w:r w:rsidRPr="00D424AA">
              <w:rPr>
                <w:rFonts w:cs="Times New Roman"/>
                <w:color w:val="000000" w:themeColor="text1"/>
                <w:sz w:val="16"/>
                <w:szCs w:val="16"/>
                <w:lang w:val="en-GB"/>
              </w:rPr>
              <w:fldChar w:fldCharType="begin" w:fldLock="1"/>
            </w:r>
            <w:ins w:id="8519" w:author="Robin Matthews" w:date="2021-07-14T19:25:00Z">
              <w:r w:rsidR="00076872">
                <w:rPr>
                  <w:rFonts w:cs="Times New Roman"/>
                  <w:color w:val="000000" w:themeColor="text1"/>
                  <w:sz w:val="16"/>
                  <w:szCs w:val="16"/>
                  <w:lang w:val="en-GB"/>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manualFormatting" : "(R. Zhai et al., 2020)", "plainTextFormattedCitation" : "(Zhai et al., 2020b)", "previouslyFormattedCitation" : "(Zhai et al., 2020b)" }, "properties" : { "noteIndex" : 0 }, "schema" : "https://github.com/citation-style-language/schema/raw/master/csl-citation.json" }</w:instrText>
              </w:r>
            </w:ins>
            <w:del w:id="8520" w:author="Robin Matthews" w:date="2021-07-14T19:25:00Z">
              <w:r w:rsidR="00FF6231" w:rsidDel="00076872">
                <w:rPr>
                  <w:rFonts w:cs="Times New Roman"/>
                  <w:color w:val="000000" w:themeColor="text1"/>
                  <w:sz w:val="16"/>
                  <w:szCs w:val="16"/>
                  <w:lang w:val="en-GB"/>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mendeley" : { "formattedCitation" : "(Zhai et al., 2020b)", "plainTextFormattedCitation" : "(Zhai et al., 2020b)", "previouslyFormattedCitation" : "(Zhai et al., 2020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ins w:id="8521" w:author="Robin Matthews" w:date="2021-07-14T19:25:00Z">
              <w:r w:rsidR="00076872">
                <w:rPr>
                  <w:rFonts w:cs="Times New Roman"/>
                  <w:noProof/>
                  <w:color w:val="000000" w:themeColor="text1"/>
                  <w:sz w:val="16"/>
                  <w:szCs w:val="16"/>
                  <w:lang w:val="en-GB"/>
                </w:rPr>
                <w:t xml:space="preserve">R. </w:t>
              </w:r>
            </w:ins>
            <w:r w:rsidR="00A26296">
              <w:rPr>
                <w:rFonts w:cs="Times New Roman"/>
                <w:noProof/>
                <w:color w:val="000000" w:themeColor="text1"/>
                <w:sz w:val="16"/>
                <w:szCs w:val="16"/>
                <w:lang w:val="en-GB"/>
              </w:rPr>
              <w:t>Zhai et al., 2020</w:t>
            </w:r>
            <w:del w:id="8522" w:author="Robin Matthews" w:date="2021-07-14T19:25:00Z">
              <w:r w:rsidR="00A26296" w:rsidDel="00076872">
                <w:rPr>
                  <w:rFonts w:cs="Times New Roman"/>
                  <w:noProof/>
                  <w:color w:val="000000" w:themeColor="text1"/>
                  <w:sz w:val="16"/>
                  <w:szCs w:val="16"/>
                  <w:lang w:val="en-GB"/>
                </w:rPr>
                <w:delText>b</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518"/>
            <w:r w:rsidR="00A26296">
              <w:rPr>
                <w:rStyle w:val="Marquedecommentaire"/>
              </w:rPr>
              <w:commentReference w:id="8518"/>
            </w:r>
            <w:r w:rsidRPr="00841A35">
              <w:rPr>
                <w:rFonts w:cs="Times New Roman"/>
                <w:color w:val="000000" w:themeColor="text1"/>
                <w:sz w:val="16"/>
                <w:szCs w:val="16"/>
                <w:lang w:val="en-GB"/>
              </w:rPr>
              <w:t xml:space="preserve"> and the SRI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r w:rsidRPr="00841A35">
              <w:rPr>
                <w:rFonts w:cs="Times New Roman"/>
                <w:color w:val="000000" w:themeColor="text1"/>
                <w:sz w:val="16"/>
                <w:szCs w:val="16"/>
                <w:lang w:val="en-GB"/>
              </w:rPr>
              <w:t>, and seasonally inconsistent trends i</w:t>
            </w:r>
            <w:r w:rsidRPr="00D424AA">
              <w:rPr>
                <w:rFonts w:cs="Times New Roman"/>
                <w:color w:val="000000" w:themeColor="text1"/>
                <w:sz w:val="16"/>
                <w:szCs w:val="16"/>
                <w:lang w:val="en-GB"/>
              </w:rPr>
              <w:t xml:space="preserve">n runoff, with decrease in summer and increase in winter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Cook et al., 2020)", "plainTextFormattedCitation" : "(Cook et al., 2020)", "previouslyFormattedCitation" : "(Cook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Cook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2749" w:type="dxa"/>
            <w:shd w:val="clear" w:color="auto" w:fill="D9D9D9" w:themeFill="background1" w:themeFillShade="D9"/>
            <w:tcMar>
              <w:top w:w="40" w:type="dxa"/>
              <w:left w:w="40" w:type="dxa"/>
              <w:bottom w:w="40" w:type="dxa"/>
              <w:right w:w="40" w:type="dxa"/>
            </w:tcMar>
          </w:tcPr>
          <w:p w14:paraId="144DB916" w14:textId="09A1D331"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Mixed signal</w:t>
            </w:r>
            <w:r w:rsidRPr="00D424AA">
              <w:rPr>
                <w:rFonts w:cs="Times New Roman"/>
                <w:iCs/>
                <w:color w:val="000000" w:themeColor="text1"/>
                <w:sz w:val="16"/>
                <w:szCs w:val="16"/>
                <w:lang w:val="en-GB"/>
              </w:rPr>
              <w:t xml:space="preserve"> among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nb-NO"/>
              </w:rPr>
              <w:t>(Prudhomme et al., 2014; Giuntoli et al., 2015; 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nb-NO"/>
              </w:rPr>
              <w:t xml:space="preserve">. </w:t>
            </w:r>
            <w:r w:rsidRPr="00D424AA">
              <w:rPr>
                <w:rFonts w:cs="Times New Roman"/>
                <w:iCs/>
                <w:color w:val="000000" w:themeColor="text1"/>
                <w:sz w:val="16"/>
                <w:szCs w:val="16"/>
                <w:lang w:val="en-GB"/>
              </w:rPr>
              <w:t>Some evidence (</w:t>
            </w:r>
            <w:r w:rsidRPr="00D424AA">
              <w:rPr>
                <w:rFonts w:cs="Times New Roman"/>
                <w:i/>
                <w:color w:val="000000" w:themeColor="text1"/>
                <w:sz w:val="16"/>
                <w:szCs w:val="16"/>
                <w:lang w:val="en-GB"/>
              </w:rPr>
              <w:t>medium confidence</w:t>
            </w:r>
            <w:r w:rsidRPr="00D424AA">
              <w:rPr>
                <w:rFonts w:cs="Times New Roman"/>
                <w:iCs/>
                <w:color w:val="000000" w:themeColor="text1"/>
                <w:sz w:val="16"/>
                <w:szCs w:val="16"/>
                <w:lang w:val="en-GB"/>
              </w:rPr>
              <w:t xml:space="preserve">) for strong seasonality of trends, with decrease in summer and increase in winter </w:t>
            </w:r>
            <w:r w:rsidRPr="00D424AA">
              <w:rPr>
                <w:rFonts w:cs="Times New Roman"/>
                <w:iCs/>
                <w:color w:val="000000" w:themeColor="text1"/>
                <w:sz w:val="16"/>
                <w:szCs w:val="16"/>
                <w:lang w:val="en-GB"/>
              </w:rPr>
              <w:fldChar w:fldCharType="begin" w:fldLock="1"/>
            </w:r>
            <w:r w:rsidR="00FF6231">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mendeley" : { "formattedCitation" : "(Giuntoli et al., 2015; Cook et al., 2020)", "plainTextFormattedCitation" : "(Giuntoli et al., 2015; Cook et al., 2020)", "previouslyFormattedCitation" : "(Giuntoli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Giuntoli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w:t>
            </w:r>
          </w:p>
        </w:tc>
      </w:tr>
      <w:tr w:rsidR="00D376F0" w:rsidRPr="00D424AA" w14:paraId="085F8701" w14:textId="77777777" w:rsidTr="00723657">
        <w:trPr>
          <w:trHeight w:val="537"/>
        </w:trPr>
        <w:tc>
          <w:tcPr>
            <w:tcW w:w="846" w:type="dxa"/>
            <w:vMerge w:val="restart"/>
          </w:tcPr>
          <w:p w14:paraId="2935B356" w14:textId="77777777" w:rsidR="00D376F0" w:rsidRPr="00D424AA" w:rsidRDefault="00D376F0" w:rsidP="00841A35">
            <w:pPr>
              <w:rPr>
                <w:rFonts w:cs="Times New Roman"/>
                <w:color w:val="000000" w:themeColor="text1"/>
                <w:sz w:val="16"/>
                <w:szCs w:val="16"/>
                <w:lang w:val="en-GB"/>
              </w:rPr>
            </w:pPr>
            <w:r w:rsidRPr="00D424AA">
              <w:rPr>
                <w:rFonts w:cs="Times New Roman"/>
                <w:color w:val="000000" w:themeColor="text1"/>
                <w:sz w:val="16"/>
                <w:szCs w:val="16"/>
                <w:lang w:val="en-GB"/>
              </w:rPr>
              <w:t>N. W. North America (NWN)</w:t>
            </w:r>
          </w:p>
        </w:tc>
        <w:tc>
          <w:tcPr>
            <w:tcW w:w="709" w:type="dxa"/>
          </w:tcPr>
          <w:p w14:paraId="0C2DB8D8"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MET</w:t>
            </w:r>
          </w:p>
        </w:tc>
        <w:tc>
          <w:tcPr>
            <w:tcW w:w="2126" w:type="dxa"/>
            <w:tcBorders>
              <w:top w:val="single" w:sz="4" w:space="0" w:color="auto"/>
            </w:tcBorders>
            <w:shd w:val="clear" w:color="auto" w:fill="D9D9D9" w:themeFill="background1" w:themeFillShade="D9"/>
          </w:tcPr>
          <w:p w14:paraId="5118FEB3" w14:textId="1A207198" w:rsidR="00D376F0" w:rsidRPr="00D424AA" w:rsidRDefault="00D376F0" w:rsidP="00D424AA">
            <w:pPr>
              <w:rPr>
                <w:rFonts w:cs="Times New Roman"/>
                <w:color w:val="000000" w:themeColor="text1"/>
                <w:sz w:val="16"/>
                <w:szCs w:val="16"/>
                <w:lang w:val="en-GB"/>
              </w:rPr>
            </w:pPr>
            <w:r w:rsidRPr="00D424AA">
              <w:rPr>
                <w:rFonts w:cs="Times New Roman"/>
                <w:b/>
                <w:i/>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 xml:space="preserve">Mixed signal </w:t>
            </w:r>
            <w:r w:rsidRPr="00D424AA">
              <w:rPr>
                <w:rFonts w:cs="Times New Roman"/>
                <w:color w:val="000000" w:themeColor="text1"/>
                <w:sz w:val="16"/>
                <w:szCs w:val="16"/>
                <w:lang w:val="en-GB"/>
              </w:rPr>
              <w:t xml:space="preserve">with conflicting trends depending on the region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29/2019JD032263", "ISSN" : "2169-897X", "abstract" : "We present the second update to a dataset of gridded land\u2010based temperature and precipitation extremes indices: HadEX3. This consists of 17 temperature and 12 precipitation indices derived from daily, in\u2010situ observations and recommended by the (ETCCDI). These indices have been calculated at around 7000 locations for temperature and 17000 for precipitation. The annual (and monthly) indices have been interpolated on a 1.875\u00b0x1.25\u00b0 longitude\u2010latitude grid, covering 1901\u20102018. We show changes in these indices by examining \u201cglobal\u201d\u2010average timeseries in comparison with previous observational datasets, and also estimating the uncertainty resulting from the non\u2010uniform distribution of meteorological stations. Both the short and long timescale behaviour of HadEX3 agrees well with existing products. Changes in the temperature indices are widespread and consistent with global\u2010scale warming. The extremes related to daily minimum temperatures are changing faster than the maximum. Spatial changes in the linear trends of precipitation indices over 1951\u20102018 are less spatially coherent than those for temperature indices. Globally, Some of the indices use a reference period for calculating exceedance thresholds. We present a comparison between using 1961\u201090 and 1981\u20102010. The differences between the timeseries of the temperature indices observed over longer timescales are shown to be the result of the interaction of the reference period with a warming climate. The gridded netCDF files and, where possible, underlying station indices are available from www.metoffice.gov.uk/hadobs/hadex3 and www.climdex.org.",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S2409", "given" : "", "non-dropping-particle" : "", "parse-names" : false, "suffix" : "" } ], "type" : "article-journal", "volume" : "125" }, "uris" : [ "http://www.mendeley.com/documents/?uuid=9405d1b3-1ce5-4b40-ac8f-02b32d8380b9" ] }, { "id" : "ITEM-2",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2",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3", "itemData" : { "abstract" : "Chapter 6: Changes in Freshwater Availability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Bonsal", "given" : "Barrie R.", "non-dropping-particle" : "", "parse-names" : false, "suffix" : "" }, { "dropping-particle" : "", "family" : "Peters", "given" : "Daniel L", "non-dropping-particle" : "", "parse-names" : false, "suffix" : "" }, { "dropping-particle" : "", "family" : "Seglenieks", "given" : "Frank", "non-dropping-particle" : "", "parse-names" : false, "suffix" : "" }, { "dropping-particle" : "", "family" : "Rivera", "given" : "Alfonso", "non-dropping-particle" : "", "parse-names" : false, "suffix" : "" }, { "dropping-particle" : "", "family" : "Berg", "given" : "Aaron", "non-dropping-particle" : "", "parse-names" : false, "suffix" : "" } ], "container-title" : "Canada's Changing Climate Report", "id" : "ITEM-3", "issued" : { "date-parts" : [ [ "2019" ] ] }, "page" : "261-342", "title" : "Changes in freshwater availability across Canada", "translator" : [ { "dropping-particle" : "", "family" : "S3392", "given" : "", "non-dropping-particle" : "", "parse-names" : false, "suffix" : "" } ], "type" : "article-journal" }, "uris" : [ "http://www.mendeley.com/documents/?uuid=feaf1829-93d9-4e1c-bbcf-e4f7f9f28a3a" ] } ], "mendeley" : { "formattedCitation" : "(Bonsal et al., 2019; Spinoni et al., 2019; Dunn et al., 2020)", "plainTextFormattedCitation" : "(Bonsal et al., 2019; Spinoni et al., 2019; Dunn et al., 2020)", "previouslyFormattedCitation" : "(Bonsal et al., 2019; Spinoni et al., 2019; Dunn et al., 2020)"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Bonsal et al., 2019; Spinoni et al., 2019; Dunn et al., 2020)</w:t>
            </w:r>
            <w:r w:rsidRPr="00D424AA">
              <w:rPr>
                <w:rFonts w:cs="Times New Roman"/>
                <w:color w:val="000000" w:themeColor="text1"/>
                <w:sz w:val="16"/>
                <w:szCs w:val="16"/>
                <w:lang w:val="en-GB"/>
              </w:rPr>
              <w:fldChar w:fldCharType="end"/>
            </w:r>
            <w:r w:rsidRPr="00841A35">
              <w:rPr>
                <w:rFonts w:cs="Times New Roman"/>
                <w:color w:val="000000" w:themeColor="text1"/>
                <w:sz w:val="16"/>
                <w:szCs w:val="16"/>
                <w:lang w:val="en-GB"/>
              </w:rPr>
              <w:t>.</w:t>
            </w:r>
          </w:p>
        </w:tc>
        <w:tc>
          <w:tcPr>
            <w:tcW w:w="1843" w:type="dxa"/>
            <w:tcBorders>
              <w:top w:val="single" w:sz="4" w:space="0" w:color="auto"/>
            </w:tcBorders>
            <w:shd w:val="clear" w:color="auto" w:fill="D9D9D9" w:themeFill="background1" w:themeFillShade="D9"/>
          </w:tcPr>
          <w:p w14:paraId="46EFF6C3" w14:textId="77777777"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126" w:type="dxa"/>
            <w:tcBorders>
              <w:top w:val="single" w:sz="4" w:space="0" w:color="auto"/>
            </w:tcBorders>
            <w:shd w:val="clear" w:color="auto" w:fill="D9D9D9" w:themeFill="background1" w:themeFillShade="D9"/>
            <w:tcMar>
              <w:top w:w="40" w:type="dxa"/>
              <w:left w:w="40" w:type="dxa"/>
              <w:bottom w:w="40" w:type="dxa"/>
              <w:right w:w="40" w:type="dxa"/>
            </w:tcMar>
          </w:tcPr>
          <w:p w14:paraId="7EDA7998" w14:textId="23B8552B"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and inconsistent evidence</w:t>
            </w:r>
            <w:r w:rsidRPr="00D424AA">
              <w:rPr>
                <w:rFonts w:cs="Times New Roman"/>
                <w:color w:val="000000" w:themeColor="text1"/>
                <w:sz w:val="16"/>
                <w:szCs w:val="16"/>
                <w:lang w:val="en-GB"/>
              </w:rPr>
              <w:t xml:space="preserve">. Some evidence points to decrease in meteorological drought severity or intensity based on SPI </w:t>
            </w:r>
            <w:commentRangeStart w:id="8523"/>
            <w:r w:rsidRPr="00D424AA">
              <w:rPr>
                <w:rFonts w:cs="Times New Roman"/>
                <w:color w:val="000000" w:themeColor="text1"/>
                <w:sz w:val="16"/>
                <w:szCs w:val="16"/>
                <w:lang w:val="en-GB"/>
              </w:rPr>
              <w:fldChar w:fldCharType="begin" w:fldLock="1"/>
            </w:r>
            <w:r w:rsidR="003A5209">
              <w:rPr>
                <w:rFonts w:cs="Times New Roman"/>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w:t>
            </w:r>
            <w:del w:id="8524" w:author="Robin Matthews" w:date="2021-07-14T12:35:00Z">
              <w:r w:rsidR="00A26296" w:rsidDel="00FC4A87">
                <w:rPr>
                  <w:rFonts w:cs="Times New Roman"/>
                  <w:noProof/>
                  <w:color w:val="000000" w:themeColor="text1"/>
                  <w:sz w:val="16"/>
                  <w:szCs w:val="16"/>
                  <w:lang w:val="en-GB"/>
                </w:rPr>
                <w:delText>Xu et al., 2019a</w:delText>
              </w:r>
            </w:del>
            <w:ins w:id="8525" w:author="Robin Matthews" w:date="2021-07-14T12:35:00Z">
              <w:r w:rsidR="00FC4A87">
                <w:rPr>
                  <w:rFonts w:cs="Times New Roman"/>
                  <w:noProof/>
                  <w:color w:val="000000" w:themeColor="text1"/>
                  <w:sz w:val="16"/>
                  <w:szCs w:val="16"/>
                  <w:lang w:val="en-GB"/>
                </w:rPr>
                <w:t>L. Xu et al., 2019</w:t>
              </w:r>
            </w:ins>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523"/>
            <w:r w:rsidR="00A26296">
              <w:rPr>
                <w:rStyle w:val="Marquedecommentaire"/>
              </w:rPr>
              <w:commentReference w:id="8523"/>
            </w:r>
            <w:r w:rsidRPr="00841A35">
              <w:rPr>
                <w:rFonts w:cs="Times New Roman"/>
                <w:color w:val="000000" w:themeColor="text1"/>
                <w:sz w:val="16"/>
                <w:szCs w:val="16"/>
                <w:lang w:val="en-GB"/>
              </w:rPr>
              <w:t xml:space="preserve"> and CDD (Chapter 11 Supplementary Material (11.SM))</w:t>
            </w:r>
          </w:p>
        </w:tc>
        <w:tc>
          <w:tcPr>
            <w:tcW w:w="2551" w:type="dxa"/>
            <w:shd w:val="clear" w:color="auto" w:fill="DFEAF7"/>
            <w:tcMar>
              <w:top w:w="40" w:type="dxa"/>
              <w:left w:w="40" w:type="dxa"/>
              <w:bottom w:w="40" w:type="dxa"/>
              <w:right w:w="40" w:type="dxa"/>
            </w:tcMar>
          </w:tcPr>
          <w:p w14:paraId="1E77A57F" w14:textId="282A27AE" w:rsidR="00D376F0" w:rsidRPr="00D74FF3" w:rsidRDefault="00D376F0" w:rsidP="00D424AA">
            <w:pPr>
              <w:rPr>
                <w:rFonts w:cs="Times New Roman"/>
                <w:color w:val="000000" w:themeColor="text1"/>
                <w:sz w:val="16"/>
                <w:szCs w:val="16"/>
              </w:rPr>
            </w:pPr>
            <w:r w:rsidRPr="00D424AA">
              <w:rPr>
                <w:rFonts w:cs="Times New Roman"/>
                <w:b/>
                <w:bCs/>
                <w:i/>
                <w:iCs/>
                <w:color w:val="000000" w:themeColor="text1"/>
                <w:sz w:val="16"/>
                <w:szCs w:val="16"/>
                <w:lang w:val="en-GB"/>
              </w:rPr>
              <w:t>Medium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Decrease</w:t>
            </w:r>
            <w:r w:rsidRPr="00D424AA">
              <w:rPr>
                <w:rFonts w:cs="Times New Roman"/>
                <w:color w:val="000000" w:themeColor="text1"/>
                <w:sz w:val="16"/>
                <w:szCs w:val="16"/>
                <w:lang w:val="en-GB"/>
              </w:rPr>
              <w:t xml:space="preserve"> in meteorological drought severity or intensity </w:t>
            </w:r>
            <w:commentRangeStart w:id="8526"/>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2",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id" : "ITEM-3",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3",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Sillmann et al., 2013b; Xu et al., 2019a; Spinoni et al., 2020)", "manualFormatting" : "(Sillmann et al., 2013b; L. Xu et al., 2019; Spinoni et al., 2020)", "plainTextFormattedCitation" : "(Sillmann et al., 2013b; Xu et al., 2019a; Spinoni et al., 2020)", "previouslyFormattedCitation" : "(Sillmann et al., 2013b; Xu et al., 2019a;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rPr>
              <w:t xml:space="preserve">(Sillmann et al., 2013b; </w:t>
            </w:r>
            <w:del w:id="8527" w:author="Robin Matthews" w:date="2021-07-14T12:35:00Z">
              <w:r w:rsidR="00A26296" w:rsidDel="00FC4A87">
                <w:rPr>
                  <w:rFonts w:cs="Times New Roman"/>
                  <w:bCs/>
                  <w:noProof/>
                  <w:color w:val="000000" w:themeColor="text1"/>
                  <w:sz w:val="16"/>
                  <w:szCs w:val="16"/>
                </w:rPr>
                <w:delText>Xu et al., 2019a</w:delText>
              </w:r>
            </w:del>
            <w:ins w:id="8528" w:author="Robin Matthews" w:date="2021-07-14T12:35:00Z">
              <w:r w:rsidR="00FC4A87">
                <w:rPr>
                  <w:rFonts w:cs="Times New Roman"/>
                  <w:bCs/>
                  <w:noProof/>
                  <w:color w:val="000000" w:themeColor="text1"/>
                  <w:sz w:val="16"/>
                  <w:szCs w:val="16"/>
                </w:rPr>
                <w:t>L. Xu et al., 2019</w:t>
              </w:r>
            </w:ins>
            <w:r w:rsidR="00A26296">
              <w:rPr>
                <w:rFonts w:cs="Times New Roman"/>
                <w:bCs/>
                <w:noProof/>
                <w:color w:val="000000" w:themeColor="text1"/>
                <w:sz w:val="16"/>
                <w:szCs w:val="16"/>
              </w:rPr>
              <w:t>; Spinoni et al., 2020)</w:t>
            </w:r>
            <w:r w:rsidRPr="00D424AA">
              <w:rPr>
                <w:rFonts w:cs="Times New Roman"/>
                <w:bCs/>
                <w:color w:val="000000" w:themeColor="text1"/>
                <w:sz w:val="16"/>
                <w:szCs w:val="16"/>
                <w:lang w:val="en-GB"/>
              </w:rPr>
              <w:fldChar w:fldCharType="end"/>
            </w:r>
            <w:commentRangeEnd w:id="8526"/>
            <w:r w:rsidR="00A26296">
              <w:rPr>
                <w:rStyle w:val="Marquedecommentaire"/>
              </w:rPr>
              <w:commentReference w:id="8526"/>
            </w:r>
            <w:r w:rsidRPr="00D74FF3">
              <w:rPr>
                <w:rFonts w:cs="Times New Roman"/>
                <w:bCs/>
                <w:color w:val="000000" w:themeColor="text1"/>
                <w:sz w:val="16"/>
                <w:szCs w:val="16"/>
              </w:rPr>
              <w:t>(Chapter 11 Supplementary Material (11.SM)).</w:t>
            </w:r>
          </w:p>
        </w:tc>
        <w:tc>
          <w:tcPr>
            <w:tcW w:w="2749" w:type="dxa"/>
            <w:shd w:val="clear" w:color="auto" w:fill="DFEAF7"/>
            <w:tcMar>
              <w:top w:w="40" w:type="dxa"/>
              <w:left w:w="40" w:type="dxa"/>
              <w:bottom w:w="40" w:type="dxa"/>
              <w:right w:w="40" w:type="dxa"/>
            </w:tcMar>
          </w:tcPr>
          <w:p w14:paraId="6F14B48D" w14:textId="215ED9B5" w:rsidR="00D376F0" w:rsidRPr="00D424AA" w:rsidRDefault="00D376F0" w:rsidP="00D424AA">
            <w:pPr>
              <w:rPr>
                <w:rFonts w:cs="Times New Roman"/>
                <w:color w:val="000000" w:themeColor="text1"/>
                <w:sz w:val="16"/>
                <w:szCs w:val="16"/>
                <w:lang w:val="en-GB"/>
              </w:rPr>
            </w:pPr>
            <w:r w:rsidRPr="00D424AA">
              <w:rPr>
                <w:rFonts w:cs="Times New Roman"/>
                <w:b/>
                <w:bCs/>
                <w:i/>
                <w:iCs/>
                <w:color w:val="000000" w:themeColor="text1"/>
                <w:sz w:val="16"/>
                <w:szCs w:val="16"/>
                <w:lang w:val="en-GB"/>
              </w:rPr>
              <w:t>Medium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Decrease</w:t>
            </w:r>
            <w:r w:rsidRPr="00D424AA">
              <w:rPr>
                <w:rFonts w:cs="Times New Roman"/>
                <w:bCs/>
                <w:color w:val="000000" w:themeColor="text1"/>
                <w:sz w:val="16"/>
                <w:szCs w:val="16"/>
                <w:lang w:val="en-GB"/>
              </w:rPr>
              <w:t xml:space="preserve"> in meteorological drought severity in the majority of models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1", "issue" : "9", "issued" : { "date-parts" : [ [ "2020", "3", "31" ] ] }, "page" : "3635-3661", "title" : "Future Global Meteorological Drought Hot Spots: A Study Based on CORDEX Data", "translator" : [ { "dropping-particle" : "", "family" : "S2920", "given" : "", "non-dropping-particle" : "", "parse-names" : false, "suffix" : "" } ], "type" : "article-journal", "volume" : "33" }, "uris" : [ "http://www.mendeley.com/documents/?uuid=f3e89dd2-5acc-4b19-aa8c-4cc80cb9e374" ] }, { "id" : "ITEM-2",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2",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3", "itemData" : { "DOI" : "10.1007/s00382-014-2255-9", "ISSN" : "0930-7575", "author" : [ { "dropping-particle" : "", "family" : "Swain", "given" : "Sharmistha", "non-dropping-particle" : "", "parse-names" : false, "suffix" : "" }, { "dropping-particle" : "", "family" : "Hayhoe", "given" : "Katharine", "non-dropping-particle" : "", "parse-names" : false, "suffix" : "" } ], "container-title" : "Climate Dynamics", "id" : "ITEM-3", "issue" : "9-10", "issued" : { "date-parts" : [ [ "2015", "5", "12" ] ] }, "page" : "2737-2750", "title" : "CMIP5 projected changes in spring and summer drought and wet conditions over North America", "translator" : [ { "dropping-particle" : "", "family" : "S949", "given" : "", "non-dropping-particle" : "", "parse-names" : false, "suffix" : "" } ], "type" : "article-journal", "volume" : "44" }, "uris" : [ "http://www.mendeley.com/documents/?uuid=50fe3891-a51d-49fd-a794-eff35c134c82" ] }, { "id" : "ITEM-4", "itemData" : { "DOI" : "10.1002/jgrd.50188", "ISSN" : "2169897X", "abstract" : "This study provides an overview of projected changes in climate extremes indices defined by the Expert Team on Climate Change Detection and Indices (ETCCDI). The temperature- 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container-title" : "Journal of Geophysical Research: Atmospheres", "id" : "ITEM-4", "issue" : "6", "issued" : { "date-parts" : [ [ "2013", "3", "27" ] ] }, "page" : "2473-2493", "publisher" : "Wiley-Blackwell", "title" : "Climate extremes indices in the CMIP5 multimodel ensemble: Part 2. Future climate projections", "translator" : [ { "dropping-particle" : "", "family" : "S951", "given" : "", "non-dropping-particle" : "", "parse-names" : false, "suffix" : "" } ], "type" : "article-journal", "volume" : "118" }, "uris" : [ "http://www.mendeley.com/documents/?uuid=c2330ab1-40d5-4499-82ca-f2aafbf579f8" ] } ], "mendeley" : { "formattedCitation" : "(Sillmann et al., 2013b; Swain and Hayhoe, 2015; Touma et al., 2015; Spinoni et al., 2020)", "plainTextFormattedCitation" : "(Sillmann et al., 2013b; Swain and Hayhoe, 2015; Touma et al., 2015; Spinoni et al., 2020)", "previouslyFormattedCitation" : "(Sillmann et al., 2013b; Swain and Hayhoe, 2015; Touma et al., 2015; Spinoni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Sillmann et al., 2013b; Swain and Hayhoe, 2015; Touma et al., 2015; Spinoni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Chapter 11 Supplementary Material (11.SM)).</w:t>
            </w:r>
          </w:p>
        </w:tc>
      </w:tr>
      <w:tr w:rsidR="00D376F0" w:rsidRPr="00F1665C" w14:paraId="7F71F8E1" w14:textId="77777777" w:rsidTr="00723657">
        <w:trPr>
          <w:trHeight w:val="536"/>
        </w:trPr>
        <w:tc>
          <w:tcPr>
            <w:tcW w:w="846" w:type="dxa"/>
            <w:vMerge/>
          </w:tcPr>
          <w:p w14:paraId="53CAD58E" w14:textId="77777777" w:rsidR="00D376F0" w:rsidRPr="00D424AA" w:rsidRDefault="00D376F0" w:rsidP="00D424AA">
            <w:pPr>
              <w:rPr>
                <w:rFonts w:cs="Times New Roman"/>
                <w:color w:val="000000" w:themeColor="text1"/>
                <w:sz w:val="16"/>
                <w:szCs w:val="16"/>
                <w:lang w:val="en-GB"/>
              </w:rPr>
            </w:pPr>
          </w:p>
        </w:tc>
        <w:tc>
          <w:tcPr>
            <w:tcW w:w="709" w:type="dxa"/>
          </w:tcPr>
          <w:p w14:paraId="276F7829"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AGR</w:t>
            </w:r>
          </w:p>
          <w:p w14:paraId="7A6192FC"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ECOL</w:t>
            </w:r>
          </w:p>
        </w:tc>
        <w:tc>
          <w:tcPr>
            <w:tcW w:w="2126" w:type="dxa"/>
            <w:shd w:val="clear" w:color="auto" w:fill="D9D9D9" w:themeFill="background1" w:themeFillShade="D9"/>
          </w:tcPr>
          <w:p w14:paraId="0C50C270" w14:textId="712A84FA" w:rsidR="00D376F0" w:rsidRPr="00D424AA" w:rsidRDefault="00D376F0" w:rsidP="00D424AA">
            <w:pPr>
              <w:rPr>
                <w:rFonts w:cs="Times New Roman"/>
                <w:bCs/>
                <w:color w:val="000000" w:themeColor="text1"/>
                <w:sz w:val="16"/>
                <w:szCs w:val="16"/>
                <w:lang w:val="nb-NO"/>
              </w:rPr>
            </w:pPr>
            <w:r w:rsidRPr="00D424AA">
              <w:rPr>
                <w:rFonts w:cs="Times New Roman"/>
                <w:b/>
                <w:i/>
                <w:color w:val="000000" w:themeColor="text1"/>
                <w:sz w:val="16"/>
                <w:szCs w:val="16"/>
                <w:lang w:val="en-GB"/>
              </w:rPr>
              <w:t>Low confidence</w:t>
            </w:r>
            <w:r w:rsidRPr="00D424AA">
              <w:rPr>
                <w:rFonts w:cs="Times New Roman"/>
                <w:b/>
                <w:bCs/>
                <w:color w:val="000000" w:themeColor="text1"/>
                <w:sz w:val="16"/>
                <w:szCs w:val="16"/>
                <w:lang w:val="en-GB"/>
              </w:rPr>
              <w:t>: No signal or inconsistent signals</w:t>
            </w:r>
            <w:r w:rsidRPr="00D424AA">
              <w:rPr>
                <w:rFonts w:cs="Times New Roman"/>
                <w:color w:val="000000" w:themeColor="text1"/>
                <w:sz w:val="16"/>
                <w:szCs w:val="16"/>
                <w:lang w:val="en-GB"/>
              </w:rPr>
              <w:t xml:space="preserve"> in the duration and severity of droughts based on soil moisture, PDSI and SPEI and conflicting trend depending of the subregion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38/s41561-020-0594-1", "ISSN" : "1752-0908", "abstract" : "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u2009\u00b0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 "author" : [ { "dropping-particle" : "", "family" : "Padr\u00f3n", "given" : "Ryan S", "non-dropping-particle" : "", "parse-names" : false, "suffix" : "" }, { "dropping-particle" : "", "family" : "Gudmundsson", "given" : "Lukas", "non-dropping-particle" : "", "parse-names" : false, "suffix" : "" }, { "dropping-particle" : "", "family" : "Decharme", "given" : "Bertrand", "non-dropping-particle" : "", "parse-names" : false, "suffix" : "" }, { "dropping-particle" : "", "family" : "Ducharne", "given" : "Agn\u00e8s", "non-dropping-particle" : "", "parse-names" : false, "suffix" : "" }, { "dropping-particle" : "", "family" : "Lawrence", "given" : "David M", "non-dropping-particle" : "", "parse-names" : false, "suffix" : "" }, { "dropping-particle" : "", "family" : "Mao", "given" : "Jiafu", "non-dropping-particle" : "", "parse-names" : false, "suffix" : "" }, { "dropping-particle" : "", "family" : "Peano", "given" : "Daniele", "non-dropping-particle" : "", "parse-names" : false, "suffix" : "" }, { "dropping-particle" : "", "family" : "Krinner", "given" : "Gerhard", "non-dropping-particle" : "", "parse-names" : false, "suffix" : "" }, { "dropping-particle" : "", "family" : "Kim", "given" : "Hyungjun", "non-dropping-particle" : "", "parse-names" : false, "suffix" : "" }, { "dropping-particle" : "", "family" : "Seneviratne", "given" : "Sonia I", "non-dropping-particle" : "", "parse-names" : false, "suffix" : "" } ], "container-title" : "Nature Geoscience", "id" : "ITEM-1", "issue" : "7", "issued" : { "date-parts" : [ [ "2020" ] ] }, "page" : "477-481", "title" : "Observed changes in dry-season water availability attributed to human-induced climate change", "translator" : [ { "dropping-particle" : "", "family" : "S3135", "given" : "", "non-dropping-particle" : "", "parse-names" : false, "suffix" : "" } ], "type" : "article-journal", "volume" : "13" }, "uris" : [ "http://www.mendeley.com/documents/?uuid=50f02610-edcf-412d-935b-e4aafa43fc24"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S458", "given" : "", "non-dropping-particle" : "", "parse-names" : false, "suffix" : "" } ], "type" : "article-journal", "volume" : "7" }, "uris" : [ "http://www.mendeley.com/documents/?uuid=d947f0ab-dfb1-491d-b496-892687b79156" ] }, { "id" : "ITEM-3", "itemData" : { "DOI" : "10.1016/J.EJRH.2019.100593", "ISSN" : "2214-5818", "abstract" : "STUDY REGION\nThis study has three spatial scales: global (0.5\u00b0), macro-regional, and country scale. The database of drought events has specific entries for each macro-region and country. \n\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3", "issued" : { "date-parts" : [ [ "2019", "4" ] ] }, "page" : "100593", "publisher" : "Elsevier", "title" : "A new global database of meteorological drought events from 1951 to 2016", "translator" : [ { "dropping-particle" : "", "family" : "S1767", "given" : "", "non-dropping-particle" : "", "parse-names" : false, "suffix" : "" } ], "type" : "article-journal", "volume" : "22" }, "uris" : [ "http://www.mendeley.com/documents/?uuid=bd02753f-3da8-4cde-97ef-76583e64252a" ] }, { "id" : "ITEM-4",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4",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id" : "ITEM-5", "itemData" : { "DOI" : "10.1002/2017JD027523", "ISSN" : "2169-897X", "abstract" : "Abstract The fall 2016 drought in the southeastern United States (SE U.S.) appeared exceptional based on its widespread impacts, but the current monitoring framework that only extends from 1979 to present does not readily facilitate evaluation of soil-moisture anomalies in a centennial context. A new method to extend monthly gridded soil-moisture estimates back to 1895 is developed, indicating that since 1895, October?November 2016 soil moisture (0?200\u00a0cm) in the SE U.S. was likely the second lowest on record, behind 1954. This severe drought developed rapidly and was brought on by low September?November precipitation and record-high September?November daily maximum temperatures (Tmax). Record-high Tmax drove record-high atmospheric moisture demand, accounting for 28% of the October?November 2016 soil-moisture anomaly. Drought and heat in fall 2016 contrasted with 20th century wetting and cooling in the region but resembled conditions more common from 1895?1956. Dynamically, the exceptional drying in fall 2016 was driven by anomalous ridging over the central United States that reduced south-southwesterly moisture transports into the SE U.S. by approximately 75%. These circulation anomalies were partly promoted by a moderate La Ni\u00f1a and warmth in the tropical Atlantic, but these processes accounted for very little of the SE U.S. drying in fall 2016, implying a large role for internal atmospheric variability. The extended analysis back to 1895 indicates that SE U.S. droughts as strong as the 2016 event are more likely than indicated from a shorter 60\u00a0year perspective and continued multidecadal swings in precipitation may combine with future warming to further enhance the likelihood of such events.", "author" : [ { "dropping-particle" : "", "family" : "Park Williams", "given" : "A", "non-dropping-particle" : "", "parse-names" : false, "suffix" : "" }, { "dropping-particle" : "", "family" : "Cook", "given" : "Benjamin I", "non-dropping-particle" : "", "parse-names" : false, "suffix" : "" }, { "dropping-particle" : "", "family" : "Smerdon", "given" : "Jason E", "non-dropping-particle" : "", "parse-names" : false, "suffix" : "" }, { "dropping-particle" : "", "family" : "Bishop", "given" : "Daniel A", "non-dropping-particle" : "", "parse-names" : false, "suffix" : "" }, { "dropping-particle" : "", "family" : "S</w:instrText>
            </w:r>
            <w:r w:rsidR="00FF6231" w:rsidRPr="006A2665">
              <w:rPr>
                <w:rFonts w:cs="Times New Roman"/>
                <w:bCs/>
                <w:color w:val="000000" w:themeColor="text1"/>
                <w:sz w:val="16"/>
                <w:szCs w:val="16"/>
              </w:rPr>
              <w:instrText>eager", "given" : "Richard", "non-dropping-particle" : "", "parse-names" : false, "suffix" : "" }, { "dropping-particle" : "", "family" : "Mankin", "given" : "Justin S", "non-dropping-particle" : "", "parse-names" : false, "suffix" : "" } ], "container-title" : "Journal of Geophysical Research: Atmospheres", "id" : "ITEM-5", "issue" : "20", "issued" : { "date-parts" : [ [ "2017", "10", "27" ] ] }, "note" : "doi: 10.1002/2017JD027523", "page" : "10,810-888,905", "publisher" : "John Wiley &amp; Sons, Ltd", "title" : "The 2016 Southeastern U.S. Drought: An Extreme Departure From Centennial Wetting and Cooling", "translator" : [ { "dropping-particle" : "", "family" : "S2064", "given" : "", "non-dropping-particle" : "", "parse-names" : false, "suffix" : "" } ], "type" : "article-journal", "volume" : "122" }, "uris" : [ "http://www.mendeley.com/documents/?uuid=bc6204e9-9c55-4661-9f99-ca9885e9c21a" ] } ], "mendeley" : { "formattedCitation" : "(Greve et al., 2014; Dai and Zhao, 2017; Park Williams et al., 2017; Spinoni et al., 2019; Padr\u00f3n et al., 2020)", "plainTextFormattedCitation" : "(Greve et al., 2014; Dai and Zhao, 2017; Park Williams et al., 2017; Spinoni et al., 2019; Padr\u00f3n et al., 2020)", "previouslyFormattedCitation" : "(Greve et al., 2014; Dai and Zhao, 2017; Park Williams et al., 2017; Spinoni et al., 2019; Padr\u00f3n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Greve et al., 2014; Dai and Zhao, 2017; Park Williams et al., 2017; Spinoni et al., 2019; Padrón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nb-NO"/>
              </w:rPr>
              <w:t>.</w:t>
            </w:r>
          </w:p>
        </w:tc>
        <w:tc>
          <w:tcPr>
            <w:tcW w:w="1843" w:type="dxa"/>
            <w:shd w:val="clear" w:color="auto" w:fill="D9D9D9" w:themeFill="background1" w:themeFillShade="D9"/>
          </w:tcPr>
          <w:p w14:paraId="114003F4"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126" w:type="dxa"/>
            <w:shd w:val="clear" w:color="auto" w:fill="D9D9D9" w:themeFill="background1" w:themeFillShade="D9"/>
            <w:tcMar>
              <w:top w:w="40" w:type="dxa"/>
              <w:left w:w="40" w:type="dxa"/>
              <w:bottom w:w="40" w:type="dxa"/>
              <w:right w:w="40" w:type="dxa"/>
            </w:tcMar>
          </w:tcPr>
          <w:p w14:paraId="5FE46322" w14:textId="5684A3B8" w:rsidR="00D376F0" w:rsidRPr="00D424AA" w:rsidRDefault="00D376F0" w:rsidP="00D424AA">
            <w:pPr>
              <w:rPr>
                <w:rFonts w:cs="Times New Roman"/>
                <w:color w:val="000000" w:themeColor="text1"/>
                <w:sz w:val="16"/>
                <w:szCs w:val="16"/>
                <w:lang w:val="en-GB"/>
              </w:rPr>
            </w:pPr>
            <w:r w:rsidRPr="00D424AA">
              <w:rPr>
                <w:rFonts w:cs="Times New Roman"/>
                <w:b/>
                <w:bCs/>
                <w:i/>
                <w:color w:val="000000" w:themeColor="text1"/>
                <w:sz w:val="16"/>
                <w:szCs w:val="16"/>
                <w:lang w:val="en-GB"/>
              </w:rPr>
              <w:t>Low ev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in changes in drought severity. Inconsistent changes between models in CMIP6 and CMIP5 total and surface soil moisture</w:t>
            </w:r>
            <w:ins w:id="8529" w:author="Robin Matthews" w:date="2021-07-15T12:35:00Z">
              <w:r w:rsidR="0074094D">
                <w:rPr>
                  <w:rFonts w:cs="Times New Roman"/>
                  <w:bCs/>
                  <w:color w:val="000000" w:themeColor="text1"/>
                  <w:sz w:val="16"/>
                  <w:szCs w:val="16"/>
                  <w:lang w:val="en-GB"/>
                </w:rPr>
                <w:t xml:space="preserve"> </w:t>
              </w:r>
            </w:ins>
            <w:commentRangeStart w:id="8530"/>
            <w:r w:rsidRPr="00D424AA">
              <w:rPr>
                <w:rFonts w:cs="Times New Roman"/>
                <w:bCs/>
                <w:color w:val="000000" w:themeColor="text1"/>
                <w:sz w:val="16"/>
                <w:szCs w:val="16"/>
                <w:lang w:val="en-GB"/>
              </w:rPr>
              <w:fldChar w:fldCharType="begin" w:fldLock="1"/>
            </w:r>
            <w:ins w:id="8531" w:author="Robin Matthews" w:date="2021-07-14T12:35:00Z">
              <w:r w:rsidR="00FC4A87">
                <w:rPr>
                  <w:rFonts w:cs="Times New Roman"/>
                  <w:bCs/>
                  <w:color w:val="000000" w:themeColor="text1"/>
                  <w:sz w:val="16"/>
                  <w:szCs w:val="16"/>
                  <w:lang w:val="en-GB"/>
                </w:rPr>
                <w: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manualFormatting" : "(L. Xu et al., 2019)", "plainTextFormattedCitation" : "(Xu et al., 2019a)", "previouslyFormattedCitation" : "(Xu et al., 2019a)" }, "properties" : { "noteIndex" : 0 }, "schema" : "https://github.com/citation-style-language/schema/raw/master/csl-citation.json" }</w:instrText>
              </w:r>
            </w:ins>
            <w:del w:id="8532" w:author="Robin Matthews" w:date="2021-07-14T12:35:00Z">
              <w:r w:rsidR="00FF6231" w:rsidDel="00FC4A87">
                <w:rPr>
                  <w:rFonts w:cs="Times New Roman"/>
                  <w:bCs/>
                  <w:color w:val="000000" w:themeColor="text1"/>
                  <w:sz w:val="16"/>
                  <w:szCs w:val="16"/>
                  <w:lang w:val="en-GB"/>
                </w:rPr>
                <w:delInstrText>ADDIN CSL_CITATION { "citationItems" : [ { "id" : "ITEM-1",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1",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Xu et al., 2019a)", "plainTextFormattedCitation" : "(Xu et al., 2019a)", "previouslyFormattedCitation" : "(Xu et al., 2019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w:t>
            </w:r>
            <w:del w:id="8533" w:author="Robin Matthews" w:date="2021-07-14T12:35:00Z">
              <w:r w:rsidR="00A26296" w:rsidDel="00FC4A87">
                <w:rPr>
                  <w:rFonts w:cs="Times New Roman"/>
                  <w:bCs/>
                  <w:noProof/>
                  <w:color w:val="000000" w:themeColor="text1"/>
                  <w:sz w:val="16"/>
                  <w:szCs w:val="16"/>
                  <w:lang w:val="en-GB"/>
                </w:rPr>
                <w:delText>Xu et al., 2019a</w:delText>
              </w:r>
            </w:del>
            <w:ins w:id="8534" w:author="Robin Matthews" w:date="2021-07-14T12:35:00Z">
              <w:r w:rsidR="00FC4A87">
                <w:rPr>
                  <w:rFonts w:cs="Times New Roman"/>
                  <w:bCs/>
                  <w:noProof/>
                  <w:color w:val="000000" w:themeColor="text1"/>
                  <w:sz w:val="16"/>
                  <w:szCs w:val="16"/>
                  <w:lang w:val="en-GB"/>
                </w:rPr>
                <w:t>L. Xu et al., 2019</w:t>
              </w:r>
            </w:ins>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530"/>
            <w:r w:rsidR="00A26296">
              <w:rPr>
                <w:rStyle w:val="Marquedecommentaire"/>
              </w:rPr>
              <w:commentReference w:id="8530"/>
            </w:r>
            <w:r w:rsidRPr="00841A35">
              <w:rPr>
                <w:rFonts w:cs="Times New Roman"/>
                <w:bCs/>
                <w:color w:val="000000" w:themeColor="text1"/>
                <w:sz w:val="16"/>
                <w:szCs w:val="16"/>
                <w:lang w:val="en-GB"/>
              </w:rPr>
              <w:t xml:space="preserve">(Chapter 11 Supplementary Material (11.SM)); SPEI-PM also suggests inconsistent changes drought severity </w:t>
            </w:r>
            <w:r w:rsidRPr="00D424AA">
              <w:rPr>
                <w:rFonts w:cs="Times New Roman"/>
                <w:bCs/>
                <w:color w:val="000000" w:themeColor="text1"/>
                <w:sz w:val="16"/>
                <w:szCs w:val="16"/>
                <w:lang w:val="en-GB"/>
              </w:rPr>
              <w:fldChar w:fldCharType="begin" w:fldLock="1"/>
            </w:r>
            <w:r w:rsidR="00FF6231">
              <w:rPr>
                <w:rFonts w:cs="Times New Roman"/>
                <w:bCs/>
                <w:color w:val="000000" w:themeColor="text1"/>
                <w:sz w:val="16"/>
                <w:szCs w:val="16"/>
                <w:lang w:val="en-GB"/>
              </w:rPr>
              <w:instrText>ADDIN CSL_CITATION { "citationItems" : [ { "id" : "ITEM-1",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mendeley" : { "formattedCitation" : "(Naumann et al., 2018; Gu et al., 2020)", "plainTextFormattedCitation" : "(Naumann et al., 2018; Gu et al., 2020)", "previouslyFormattedCitation" : "(Naumann et al., 2018;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Naumann et al., 2018; Gu et al., 2020)</w:t>
            </w:r>
            <w:r w:rsidRPr="00D424AA">
              <w:rPr>
                <w:rFonts w:cs="Times New Roman"/>
                <w:bCs/>
                <w:color w:val="000000" w:themeColor="text1"/>
                <w:sz w:val="16"/>
                <w:szCs w:val="16"/>
                <w:lang w:val="en-GB"/>
              </w:rPr>
              <w:fldChar w:fldCharType="end"/>
            </w:r>
            <w:r w:rsidRPr="00841A35">
              <w:rPr>
                <w:rFonts w:cs="Times New Roman"/>
                <w:bCs/>
                <w:color w:val="000000" w:themeColor="text1"/>
                <w:sz w:val="16"/>
                <w:szCs w:val="16"/>
                <w:lang w:val="en-GB"/>
              </w:rPr>
              <w:t>.</w:t>
            </w:r>
          </w:p>
        </w:tc>
        <w:tc>
          <w:tcPr>
            <w:tcW w:w="2551" w:type="dxa"/>
            <w:shd w:val="clear" w:color="auto" w:fill="D9D9D9" w:themeFill="background1" w:themeFillShade="D9"/>
            <w:tcMar>
              <w:top w:w="40" w:type="dxa"/>
              <w:left w:w="40" w:type="dxa"/>
              <w:bottom w:w="40" w:type="dxa"/>
              <w:right w:w="40" w:type="dxa"/>
            </w:tcMar>
          </w:tcPr>
          <w:p w14:paraId="57BBF1BB" w14:textId="411CDEC1" w:rsidR="00D376F0" w:rsidRPr="00D424AA" w:rsidRDefault="00D376F0" w:rsidP="00D424AA">
            <w:pPr>
              <w:rPr>
                <w:rFonts w:cs="Times New Roman"/>
                <w:color w:val="000000" w:themeColor="text1"/>
                <w:sz w:val="16"/>
                <w:szCs w:val="16"/>
                <w:lang w:val="nb-NO"/>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between different models, drought metrics and studies, including total and surfacesoil moisture, as well as SPEI-PM(Chapter 11 Supplementary Material (11.SM</w:t>
            </w:r>
            <w:commentRangeStart w:id="8535"/>
            <w:r w:rsidRPr="00D424AA">
              <w:rPr>
                <w:rFonts w:cs="Times New Roman"/>
                <w:bCs/>
                <w:color w:val="000000" w:themeColor="text1"/>
                <w:sz w:val="16"/>
                <w:szCs w:val="16"/>
                <w:lang w:val="en-GB"/>
              </w:rPr>
              <w:t>))</w:t>
            </w:r>
            <w:r w:rsidRPr="00D424AA">
              <w:rPr>
                <w:rFonts w:cs="Times New Roman"/>
                <w:bCs/>
                <w:color w:val="000000" w:themeColor="text1"/>
                <w:sz w:val="16"/>
                <w:szCs w:val="16"/>
                <w:lang w:val="en-GB"/>
              </w:rPr>
              <w:fldChar w:fldCharType="begin" w:fldLock="1"/>
            </w:r>
            <w:r w:rsidR="003A5209">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5194/hess-24-451-2020", "ISSN" : "1607-7938", "author" : [ { "dropping-particle" : "", "family" : "Gu", "given" : "Lei", "non-dropping-particle" : "", "parse-names" : false, "suffix" : "" }, { "dropping-particle" : "", "family" : "Chen", "given" : "Jie", "non-dropping-particle" : "", "parse-names" : false, "suffix" : "" }, { "dropping-particle" : "", "family" : "Yin", "given" : "Jiabo", "non-dropping-particle" : "", "parse-names" : false, "suffix" : "" }, { "dropping-particle" : "", "family" : "Sullivan", "given" : "Sylvia C.", "non-dropping-particle" : "", "parse-names" : false, "suffix" : "" }, { "dropping-particle" : "", "family" : "Wang", "given" : "Hui-Min", "non-dropping-particle" : "", "parse-names" : false, "suffix" : "" }, { "dropping-particle" : "", "family" : "Guo", "given" : "Shenglian", "non-dropping-particle" : "", "parse-names" : false, "suffix" : "" }, { "dropping-particle" : "", "family" : "Zhang", "given" : "Liping", "non-dropping-particle" : "", "parse-names" : false, "suffix" : "" }, { "dropping-particle" : "", "family" : "Kim", "given" : "Jong-Suk", "non-dropping-particle" : "", "parse-names" : false, "suffix" : "" } ], "container-title" : "Hydrology and Earth System Sciences", "id" : "ITEM-2", "issue" : "1", "issued" : { "date-parts" : [ [ "2020", "1", "28" ] ] }, "note" : "Export Date: 26 October 2020", "page" : "451-472", "title" : "Projected increases in magnitude and socioeconomic exposure of global droughts in 1.5 and 2 \u00b0C warmer climates", "translator" : [ { "dropping-particle" : "", "family" : "S3223", "given" : "", "non-dropping-particle" : "", "parse-names" : false, "suffix" : "" } ], "type" : "article-journal", "volume" : "24" }, "uris" : [ "http://www.mendeley.com/documents/?uuid=2cbaf0d0-a5fc-4601-82ac-71094740429f" ] }, { "id" : "ITEM-3", "itemData" : { "DOI" : "10.1002/2017GL076521", "ISSN" : "0094-8276", "abstract" : "\u00a92018. The Authors.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u00b0C below 1.5\u00b0C to 4.2 month/\u00b0C when approaching 3\u00b0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u00b0C and higher levels, mainly most land areas north of latitude 55\u00b0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3", "issue" : "7", "issued" : { "date-parts" : [ [ "2018", "4", "16" ] ] }, "page" : "3285-3296", "title" : "Global Changes in Drought Conditions Under Different Levels of Warming", "translator" : [ { "dropping-particle" : "", "family" : "S2308", "given" : "", "non-dropping-particle" : "", "parse-names" : false, "suffix" : "" } ], "type" : "article-journal", "volume" : "45" }, "uris" : [ "http://www.mendeley.com/documents/?uuid=b37710a6-cae9-4789-851b-a2f2790a7590" ] }, { "id" : "ITEM-4", "itemData" : { "DOI" : "10.1002/joc.5958", "author" : [ { "dropping-particle" : "", "family" : "Xu", "given" : "L", "non-dropping-particle" : "", "parse-names" : false, "suffix" : "" }, { "dropping-particle" : "", "family" : "Chen", "given" : "N", "non-dropping-particle" : "", "parse-names" : false, "suffix" : "" }, { "dropping-particle" : "", "family" : "Zhang", "given" : "X", "non-dropping-particle" : "", "parse-names" : false, "suffix" : "" } ], "container-title" : "International Journal of Climatology", "id" : "ITEM-4", "issue" : "4", "issued" : { "date-parts" : [ [ "2019" ] ] }, "page" : "2375-2385", "title" : "Global drought trends under 1.5 and 2 \u00b0C warming", "translator" : [ { "dropping-particle" : "", "family" : "S3541", "given" : "", "non-dropping-particle" : "", "parse-names" : false, "suffix" : "" } ], "type" : "article-journal", "volume" : "39" }, "uris" : [ "http://www.mendeley.com/documents/?uuid=1a706939-d087-4092-bb2a-1858ae9b8e47" ] } ], "mendeley" : { "formattedCitation" : "(Naumann et al., 2018; Xu et al., 2019a; Cook et al., 2020; Gu et al., 2020)", "manualFormatting" : "(Naumann et al., 2018; L. Xu et al., 2019; Cook et al., 2020; Gu et al., 2020)", "plainTextFormattedCitation" : "(Naumann et al., 2018; Xu et al., 2019a; Cook et al., 2020; Gu et al., 2020)", "previouslyFormattedCitation" : "(Naumann et al., 2018; Xu et al., 2019a; Cook et al., 2020; Gu et al., 2020)" }, "properties" : { "noteIndex" : 0 }, "schema" : "https://github.com/citation-style-language/schema/raw/master/csl-citation.json" }</w:instrText>
            </w:r>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nb-NO"/>
              </w:rPr>
              <w:t xml:space="preserve">(Naumann et al., 2018; </w:t>
            </w:r>
            <w:del w:id="8536" w:author="Robin Matthews" w:date="2021-07-14T12:35:00Z">
              <w:r w:rsidR="00A26296" w:rsidDel="00FC4A87">
                <w:rPr>
                  <w:rFonts w:cs="Times New Roman"/>
                  <w:bCs/>
                  <w:noProof/>
                  <w:color w:val="000000" w:themeColor="text1"/>
                  <w:sz w:val="16"/>
                  <w:szCs w:val="16"/>
                  <w:lang w:val="nb-NO"/>
                </w:rPr>
                <w:delText>Xu et al., 2019a</w:delText>
              </w:r>
            </w:del>
            <w:ins w:id="8537" w:author="Robin Matthews" w:date="2021-07-14T12:35:00Z">
              <w:r w:rsidR="00FC4A87">
                <w:rPr>
                  <w:rFonts w:cs="Times New Roman"/>
                  <w:bCs/>
                  <w:noProof/>
                  <w:color w:val="000000" w:themeColor="text1"/>
                  <w:sz w:val="16"/>
                  <w:szCs w:val="16"/>
                  <w:lang w:val="nb-NO"/>
                </w:rPr>
                <w:t>L. Xu et al., 2019</w:t>
              </w:r>
            </w:ins>
            <w:r w:rsidR="00A26296">
              <w:rPr>
                <w:rFonts w:cs="Times New Roman"/>
                <w:bCs/>
                <w:noProof/>
                <w:color w:val="000000" w:themeColor="text1"/>
                <w:sz w:val="16"/>
                <w:szCs w:val="16"/>
                <w:lang w:val="nb-NO"/>
              </w:rPr>
              <w:t>; Cook et al., 2020; Gu et al., 2020)</w:t>
            </w:r>
            <w:r w:rsidRPr="00D424AA">
              <w:rPr>
                <w:rFonts w:cs="Times New Roman"/>
                <w:bCs/>
                <w:color w:val="000000" w:themeColor="text1"/>
                <w:sz w:val="16"/>
                <w:szCs w:val="16"/>
                <w:lang w:val="en-GB"/>
              </w:rPr>
              <w:fldChar w:fldCharType="end"/>
            </w:r>
            <w:commentRangeEnd w:id="8535"/>
            <w:r w:rsidR="00A26296">
              <w:rPr>
                <w:rStyle w:val="Marquedecommentaire"/>
              </w:rPr>
              <w:commentReference w:id="8535"/>
            </w:r>
            <w:r w:rsidRPr="00841A35">
              <w:rPr>
                <w:rFonts w:cs="Times New Roman"/>
                <w:bCs/>
                <w:color w:val="000000" w:themeColor="text1"/>
                <w:sz w:val="16"/>
                <w:szCs w:val="16"/>
                <w:lang w:val="nb-NO"/>
              </w:rPr>
              <w:t>.</w:t>
            </w:r>
          </w:p>
        </w:tc>
        <w:tc>
          <w:tcPr>
            <w:tcW w:w="2749" w:type="dxa"/>
            <w:shd w:val="clear" w:color="auto" w:fill="D9D9D9" w:themeFill="background1" w:themeFillShade="D9"/>
            <w:tcMar>
              <w:top w:w="40" w:type="dxa"/>
              <w:left w:w="40" w:type="dxa"/>
              <w:bottom w:w="40" w:type="dxa"/>
              <w:right w:w="40" w:type="dxa"/>
            </w:tcMar>
          </w:tcPr>
          <w:p w14:paraId="60357FBA" w14:textId="3DC2AF58" w:rsidR="00D376F0" w:rsidRPr="00D424AA" w:rsidRDefault="00D376F0" w:rsidP="00D424AA">
            <w:pPr>
              <w:rPr>
                <w:rFonts w:cs="Times New Roman"/>
                <w:color w:val="000000" w:themeColor="text1"/>
                <w:sz w:val="16"/>
                <w:szCs w:val="16"/>
                <w:lang w:val="en-GB"/>
              </w:rPr>
            </w:pPr>
            <w:r w:rsidRPr="00D424AA">
              <w:rPr>
                <w:rFonts w:cs="Times New Roman"/>
                <w:b/>
                <w:bCs/>
                <w:i/>
                <w:color w:val="000000" w:themeColor="text1"/>
                <w:sz w:val="16"/>
                <w:szCs w:val="16"/>
                <w:lang w:val="en-GB"/>
              </w:rPr>
              <w:t>Low confidence</w:t>
            </w:r>
            <w:r w:rsidRPr="00D424AA">
              <w:rPr>
                <w:rFonts w:cs="Times New Roman"/>
                <w:bCs/>
                <w:color w:val="000000" w:themeColor="text1"/>
                <w:sz w:val="16"/>
                <w:szCs w:val="16"/>
                <w:lang w:val="en-GB"/>
              </w:rPr>
              <w:t xml:space="preserve">: </w:t>
            </w:r>
            <w:r w:rsidRPr="00D424AA">
              <w:rPr>
                <w:rFonts w:cs="Times New Roman"/>
                <w:b/>
                <w:color w:val="000000" w:themeColor="text1"/>
                <w:sz w:val="16"/>
                <w:szCs w:val="16"/>
                <w:lang w:val="en-GB"/>
              </w:rPr>
              <w:t>Mixed signal</w:t>
            </w:r>
            <w:r w:rsidRPr="00D424AA">
              <w:rPr>
                <w:rFonts w:cs="Times New Roman"/>
                <w:bCs/>
                <w:color w:val="000000" w:themeColor="text1"/>
                <w:sz w:val="16"/>
                <w:szCs w:val="16"/>
                <w:lang w:val="en-GB"/>
              </w:rPr>
              <w:t xml:space="preserve"> between different models and drought metrics, including total and surface soil moisture, PDSI and SPEI-PM (Chapter 11 Supplementary Material (11.SM)) </w:t>
            </w:r>
            <w:commentRangeStart w:id="8538"/>
            <w:r w:rsidRPr="00D424AA">
              <w:rPr>
                <w:rFonts w:cs="Times New Roman"/>
                <w:bCs/>
                <w:color w:val="000000" w:themeColor="text1"/>
                <w:sz w:val="16"/>
                <w:szCs w:val="16"/>
                <w:lang w:val="en-GB"/>
              </w:rPr>
              <w:fldChar w:fldCharType="begin" w:fldLock="1"/>
            </w:r>
            <w:ins w:id="8539" w:author="Robin Matthews" w:date="2021-07-14T19:26:00Z">
              <w:r w:rsidR="00076872">
                <w:rPr>
                  <w:rFonts w:cs="Times New Roman"/>
                  <w:bCs/>
                  <w:color w:val="000000" w:themeColor="text1"/>
                  <w:sz w:val="16"/>
                  <w:szCs w:val="16"/>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manualFormatting" : "(Cook et al., 2014a, 2020; Dai et al., 2018; Lu et al., 2019; Vicente-Serrano et al., 2020c)",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instrText>
              </w:r>
            </w:ins>
            <w:del w:id="8540" w:author="Robin Matthews" w:date="2021-07-14T19:26:00Z">
              <w:r w:rsidR="00AB36D4" w:rsidDel="00076872">
                <w:rPr>
                  <w:rFonts w:cs="Times New Roman"/>
                  <w:bCs/>
                  <w:color w:val="000000" w:themeColor="text1"/>
                  <w:sz w:val="16"/>
                  <w:szCs w:val="16"/>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2",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2",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3",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3", "issue" : "1", "issued" : { "date-parts" : [ [ "2019", "12", "20" ] ] }, "note" : "From Duplicate 1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n\nFrom Duplicate 3 (Uncertainty and hotspots in 21st century projections of agricultural drought from CMIP5 models - Lu, J; Carbone, G J; Grego, J M)\n\nFrom Duplicate 2 (Uncertainty and hotspots in 21st century projections of agricultural drought from CMIP5 models - Lu, J; Carbone, G J; Grego, J M)\n\nExport Date: 18 October 2019", "page" : "4922", "publisher" : "Nature Publishing Group", "title" : "Uncertainty and hotspots in 21st century projections of agricultural drought from CMIP5 models", "translator" : [ { "dropping-particle" : "", "family" : "S3583", "given" : "", "non-dropping-particle" : "", "parse-names" : false, "suffix" : "" } ], "type" : "article-journal", "volume" : "9" }, "uris" : [ "http://www.mendeley.com/documents/?uuid=db23dd5d-fdeb-488e-b93b-fc7e7dfdc2a4" ] }, { "id" : "ITEM-4", "itemData" : { "DOI" : "10.1002/joc.6350", "ISSN" : "0899-8418", "author" : [ { "dropping-particle" : "", "family" : "Vicente-Serrano", "given" : "Sergio M.", "non-dropping-particle" : "", "parse-names" : false, "suffix" : "" }, { "dropping-particle" : "", "family" : "Dom\u00ednguez\u2010Castro", "given" : "Fernando", "non-dropping-particle" : "", "parse-names" : false, "suffix" : "" }, { "dropping-particle" : "", "family" : "McVicar", "given" : "Tim R.", "non-dropping-particle" : "", "parse-names" : false, "suffix" : "" }, { "dropping-particle" : "", "family" : "Tomas\u2010Burguera", "given" : "Miquel", "non-dropping-particle" : "", "parse-names" : false, "suffix" : "" }, { "dropping-particle" : "", "family" : "Pe\u00f1a\u2010Gallardo", "given" : "Marina", "non-dropping-particle" : "", "parse-names" : false, "suffix" : "" }, { "dropping-particle" : "", "family" : "Noguera", "given" : "Iv\u00e1n", "non-dropping-particle" : "", "parse-names" : false, "suffix" : "" }, { "dropping-particle" : "", "family" : "L\u00f3pez\u2010Moreno", "given" : "Juan I.", "non-dropping-particle" : "", "parse-names" : false, "suffix" : "" }, { "dropping-particle" : "", "family" : "Pe\u00f1a", "given" : "Dhais", "non-dropping-particle" : "", "parse-names" : false, "suffix" : "" }, { "dropping-particle" : "", "family" : "Kenawy", "given" : "Ahmed", "non-dropping-particle" : "El", "parse-names" : false, "suffix" : "" } ], "container-title" : "International Journal of Climatology", "id" : "ITEM-4", "issue" : "5", "issued" : { "date-parts" : [ [ "2020", "4", "21" ] ] }, "page" : "2557-2567", "title" : "Global characterization of hydrological and meteorological droughts under future climate change: The importance of timescales, vegetation-CO2 feedbacks and changes to distribution functions", "translator" : [ { "dropping-particle" : "", "family" : "S1845", "given" : "", "non-dropping-particle" : "", "parse-names" : false, "suffix" : "" } ], "type" : "article-journal", "volume" : "40" }, "uris" : [ "http://www.mendeley.com/documents/?uuid=b18bff13-3ec2-48af-b7aa-553730746494" ] }, { "id" : "ITEM-5",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5",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Cook et al., 2014a, 2020; Dai et al., 2018; Lu et al., 2019; Vicente-Serrano et al., 2020a)", "plainTextFormattedCitation" : "(Cook et al., 2014a, 2020; Dai et al., 2018; Lu et al., 2019; Vicente-Serrano et al., 2020a)", "previouslyFormattedCitation" : "(Cook et al., 2014a, 2020; Dai et al., 2018; Lu et al., 2019; Vicente-Serrano et al., 2020a)" }, "properties" : { "noteIndex" : 0 }, "schema" : "https://github.com/citation-style-language/schema/raw/master/csl-citation.json" }</w:delInstrText>
              </w:r>
            </w:del>
            <w:r w:rsidRPr="00D424AA">
              <w:rPr>
                <w:rFonts w:cs="Times New Roman"/>
                <w:bCs/>
                <w:color w:val="000000" w:themeColor="text1"/>
                <w:sz w:val="16"/>
                <w:szCs w:val="16"/>
                <w:lang w:val="en-GB"/>
              </w:rPr>
              <w:fldChar w:fldCharType="separate"/>
            </w:r>
            <w:r w:rsidR="00A26296">
              <w:rPr>
                <w:rFonts w:cs="Times New Roman"/>
                <w:bCs/>
                <w:noProof/>
                <w:color w:val="000000" w:themeColor="text1"/>
                <w:sz w:val="16"/>
                <w:szCs w:val="16"/>
                <w:lang w:val="en-GB"/>
              </w:rPr>
              <w:t>(Cook et al., 2014a, 2020; Dai et al., 2018; Lu et al., 2019; Vicente-Serrano et al., 2020</w:t>
            </w:r>
            <w:ins w:id="8541" w:author="Robin Matthews" w:date="2021-07-14T19:26:00Z">
              <w:r w:rsidR="00076872">
                <w:rPr>
                  <w:rFonts w:cs="Times New Roman"/>
                  <w:bCs/>
                  <w:noProof/>
                  <w:color w:val="000000" w:themeColor="text1"/>
                  <w:sz w:val="16"/>
                  <w:szCs w:val="16"/>
                  <w:lang w:val="en-GB"/>
                </w:rPr>
                <w:t>c</w:t>
              </w:r>
            </w:ins>
            <w:del w:id="8542" w:author="Robin Matthews" w:date="2021-07-14T19:26:00Z">
              <w:r w:rsidR="00A26296" w:rsidDel="00076872">
                <w:rPr>
                  <w:rFonts w:cs="Times New Roman"/>
                  <w:bCs/>
                  <w:noProof/>
                  <w:color w:val="000000" w:themeColor="text1"/>
                  <w:sz w:val="16"/>
                  <w:szCs w:val="16"/>
                  <w:lang w:val="en-GB"/>
                </w:rPr>
                <w:delText>a</w:delText>
              </w:r>
            </w:del>
            <w:r w:rsidR="00A26296">
              <w:rPr>
                <w:rFonts w:cs="Times New Roman"/>
                <w:bCs/>
                <w:noProof/>
                <w:color w:val="000000" w:themeColor="text1"/>
                <w:sz w:val="16"/>
                <w:szCs w:val="16"/>
                <w:lang w:val="en-GB"/>
              </w:rPr>
              <w:t>)</w:t>
            </w:r>
            <w:r w:rsidRPr="00D424AA">
              <w:rPr>
                <w:rFonts w:cs="Times New Roman"/>
                <w:bCs/>
                <w:color w:val="000000" w:themeColor="text1"/>
                <w:sz w:val="16"/>
                <w:szCs w:val="16"/>
                <w:lang w:val="en-GB"/>
              </w:rPr>
              <w:fldChar w:fldCharType="end"/>
            </w:r>
            <w:commentRangeEnd w:id="8538"/>
            <w:r w:rsidR="00A26296">
              <w:rPr>
                <w:rStyle w:val="Marquedecommentaire"/>
              </w:rPr>
              <w:commentReference w:id="8538"/>
            </w:r>
            <w:r w:rsidRPr="00841A35">
              <w:rPr>
                <w:rFonts w:cs="Times New Roman"/>
                <w:bCs/>
                <w:color w:val="000000" w:themeColor="text1"/>
                <w:sz w:val="16"/>
                <w:szCs w:val="16"/>
                <w:lang w:val="en-GB"/>
              </w:rPr>
              <w:t>, with slight larger tendency towards wetti</w:t>
            </w:r>
            <w:r w:rsidRPr="00D424AA">
              <w:rPr>
                <w:rFonts w:cs="Times New Roman"/>
                <w:bCs/>
                <w:color w:val="000000" w:themeColor="text1"/>
                <w:sz w:val="16"/>
                <w:szCs w:val="16"/>
                <w:lang w:val="en-GB"/>
              </w:rPr>
              <w:t>ng.</w:t>
            </w:r>
          </w:p>
        </w:tc>
      </w:tr>
      <w:tr w:rsidR="00D376F0" w:rsidRPr="00F1665C" w14:paraId="1E3175D1" w14:textId="77777777" w:rsidTr="00723657">
        <w:trPr>
          <w:trHeight w:val="536"/>
        </w:trPr>
        <w:tc>
          <w:tcPr>
            <w:tcW w:w="846" w:type="dxa"/>
            <w:vMerge/>
          </w:tcPr>
          <w:p w14:paraId="5265C8AC" w14:textId="77777777" w:rsidR="00D376F0" w:rsidRPr="00D424AA" w:rsidRDefault="00D376F0" w:rsidP="00D424AA">
            <w:pPr>
              <w:rPr>
                <w:rFonts w:cs="Times New Roman"/>
                <w:color w:val="000000" w:themeColor="text1"/>
                <w:sz w:val="16"/>
                <w:szCs w:val="16"/>
                <w:lang w:val="en-GB"/>
              </w:rPr>
            </w:pPr>
          </w:p>
        </w:tc>
        <w:tc>
          <w:tcPr>
            <w:tcW w:w="709" w:type="dxa"/>
          </w:tcPr>
          <w:p w14:paraId="25D04EEB" w14:textId="77777777" w:rsidR="00D376F0" w:rsidRPr="00D424AA" w:rsidRDefault="00D376F0" w:rsidP="00D424AA">
            <w:pPr>
              <w:rPr>
                <w:rFonts w:cs="Times New Roman"/>
                <w:color w:val="000000" w:themeColor="text1"/>
                <w:sz w:val="16"/>
                <w:szCs w:val="16"/>
                <w:lang w:val="en-GB"/>
              </w:rPr>
            </w:pPr>
            <w:r w:rsidRPr="00D424AA">
              <w:rPr>
                <w:rFonts w:cs="Times New Roman"/>
                <w:color w:val="000000" w:themeColor="text1"/>
                <w:sz w:val="16"/>
                <w:szCs w:val="16"/>
                <w:lang w:val="en-GB"/>
              </w:rPr>
              <w:t>HYDR</w:t>
            </w:r>
          </w:p>
        </w:tc>
        <w:tc>
          <w:tcPr>
            <w:tcW w:w="2126" w:type="dxa"/>
            <w:tcBorders>
              <w:bottom w:val="single" w:sz="4" w:space="0" w:color="auto"/>
            </w:tcBorders>
            <w:shd w:val="clear" w:color="auto" w:fill="D9D9D9" w:themeFill="background1" w:themeFillShade="D9"/>
          </w:tcPr>
          <w:p w14:paraId="43705E72" w14:textId="398B56AE" w:rsidR="00D376F0" w:rsidRPr="00841A35"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Regionally inconsistent trends in one study </w:t>
            </w:r>
            <w:r w:rsidRPr="00D424AA">
              <w:rPr>
                <w:rFonts w:cs="Times New Roman"/>
                <w:color w:val="000000" w:themeColor="text1"/>
                <w:sz w:val="16"/>
                <w:szCs w:val="16"/>
                <w:lang w:val="en-GB"/>
              </w:rPr>
              <w:fldChar w:fldCharType="begin" w:fldLock="1"/>
            </w:r>
            <w:r w:rsidR="00FF6231">
              <w:rPr>
                <w:rFonts w:cs="Times New Roman"/>
                <w:color w:val="000000" w:themeColor="text1"/>
                <w:sz w:val="16"/>
                <w:szCs w:val="16"/>
                <w:lang w:val="en-GB"/>
              </w:rPr>
              <w:instrText>ADDIN CSL_CITATION { "citationItems" : [ { "id" : "ITEM-1", "itemData" : { "DOI" : "10.1007/s10584-016-1705-2", "abstract" : "\u00a9 2016, Springer Science+Business Media Dordrecht. 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u2013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 "author" : [ { "dropping-particle" : "", "family" : "Dai", "given" : "A.", "non-dropping-particle" : "", "parse-names" : false, "suffix" : "" }, { "dropping-particle" : "", "family" : "Zhao", "given" : "T.", "non-dropping-particle" : "", "parse-names" : false, "suffix" : "" } ], "container-title" : "Climatic Change", "id" : "ITEM-1", "issue" : "3", "issued" : { "date-parts" : [ [ "2017" ] ] }, "page" : "519-533", "title" : "Uncertainties in historical changes and future projections of drought. Part I: estimates of historical drought changes", "translator" : [ { "dropping-particle" : "", "family" : "S622", "given" : "", "non-dropping-particle" : "", "parse-names" : false, "suffix" : "" } ], "type" : "article-journal", "volume" : "144" }, "uris" : [ "http://www.mendeley.com/documents/?uuid=7a462112-4e97-44f3-aada-7fce0663b282" ] } ], "mendeley" : { "formattedCitation" : "(Dai and Zhao, 2017)", "plainTextFormattedCitation" : "(Dai and Zhao, 2017)", "previouslyFormattedCitation" : "(Dai and Zhao, 2017)" }, "properties" : { "noteIndex" : 0 }, "schema" : "https://github.com/citation-style-language/schema/raw/master/csl-citation.json" }</w:instrText>
            </w:r>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Dai and Zhao, 2017)</w:t>
            </w:r>
            <w:r w:rsidRPr="00D424AA">
              <w:rPr>
                <w:rFonts w:cs="Times New Roman"/>
                <w:color w:val="000000" w:themeColor="text1"/>
                <w:sz w:val="16"/>
                <w:szCs w:val="16"/>
                <w:lang w:val="en-GB"/>
              </w:rPr>
              <w:fldChar w:fldCharType="end"/>
            </w:r>
          </w:p>
        </w:tc>
        <w:tc>
          <w:tcPr>
            <w:tcW w:w="1843" w:type="dxa"/>
            <w:tcBorders>
              <w:bottom w:val="single" w:sz="4" w:space="0" w:color="auto"/>
            </w:tcBorders>
            <w:shd w:val="clear" w:color="auto" w:fill="D9D9D9" w:themeFill="background1" w:themeFillShade="D9"/>
          </w:tcPr>
          <w:p w14:paraId="48E4036C" w14:textId="77777777" w:rsidR="00D376F0" w:rsidRPr="00D424AA" w:rsidRDefault="00D376F0" w:rsidP="00D424AA">
            <w:pPr>
              <w:rPr>
                <w:rFonts w:cs="Times New Roman"/>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color w:val="000000" w:themeColor="text1"/>
                <w:sz w:val="16"/>
                <w:szCs w:val="16"/>
                <w:lang w:val="en-GB"/>
              </w:rPr>
              <w:t xml:space="preserve"> </w:t>
            </w:r>
            <w:r w:rsidRPr="00D424AA">
              <w:rPr>
                <w:rFonts w:cs="Times New Roman"/>
                <w:b/>
                <w:bCs/>
                <w:color w:val="000000" w:themeColor="text1"/>
                <w:sz w:val="16"/>
                <w:szCs w:val="16"/>
                <w:lang w:val="en-GB"/>
              </w:rPr>
              <w:t>Limited evidence</w:t>
            </w:r>
            <w:r w:rsidRPr="00D424AA">
              <w:rPr>
                <w:rFonts w:cs="Times New Roman"/>
                <w:color w:val="000000" w:themeColor="text1"/>
                <w:sz w:val="16"/>
                <w:szCs w:val="16"/>
                <w:lang w:val="en-GB"/>
              </w:rPr>
              <w:t xml:space="preserve">  </w:t>
            </w:r>
          </w:p>
        </w:tc>
        <w:tc>
          <w:tcPr>
            <w:tcW w:w="2126" w:type="dxa"/>
            <w:tcBorders>
              <w:bottom w:val="single" w:sz="4" w:space="0" w:color="auto"/>
            </w:tcBorders>
            <w:shd w:val="clear" w:color="auto" w:fill="D9D9D9" w:themeFill="background1" w:themeFillShade="D9"/>
            <w:tcMar>
              <w:top w:w="40" w:type="dxa"/>
              <w:left w:w="40" w:type="dxa"/>
              <w:bottom w:w="40" w:type="dxa"/>
              <w:right w:w="40" w:type="dxa"/>
            </w:tcMar>
          </w:tcPr>
          <w:p w14:paraId="6E640F10" w14:textId="0311B0D7" w:rsidR="00D376F0" w:rsidRPr="00841A35"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w:t>
            </w:r>
            <w:r w:rsidRPr="00D424AA">
              <w:rPr>
                <w:rFonts w:cs="Times New Roman"/>
                <w:b/>
                <w:color w:val="000000" w:themeColor="text1"/>
                <w:sz w:val="16"/>
                <w:szCs w:val="16"/>
                <w:lang w:val="en-GB"/>
              </w:rPr>
              <w:t xml:space="preserve">Limited evidence. </w:t>
            </w:r>
            <w:r w:rsidRPr="00D424AA">
              <w:rPr>
                <w:rFonts w:cs="Times New Roman"/>
                <w:bCs/>
                <w:color w:val="000000" w:themeColor="text1"/>
                <w:sz w:val="16"/>
                <w:szCs w:val="16"/>
                <w:lang w:val="en-GB"/>
              </w:rPr>
              <w:t>One study shows lack of signal</w:t>
            </w:r>
            <w:r w:rsidRPr="00D424AA">
              <w:rPr>
                <w:rFonts w:cs="Times New Roman"/>
                <w:b/>
                <w:color w:val="000000" w:themeColor="text1"/>
                <w:sz w:val="16"/>
                <w:szCs w:val="16"/>
                <w:lang w:val="en-GB"/>
              </w:rPr>
              <w:t xml:space="preserve">  </w:t>
            </w:r>
            <w:r w:rsidRPr="00D424AA">
              <w:rPr>
                <w:rFonts w:cs="Times New Roman"/>
                <w:b/>
                <w:color w:val="000000" w:themeColor="text1"/>
                <w:sz w:val="16"/>
                <w:szCs w:val="16"/>
                <w:lang w:val="en-GB"/>
              </w:rPr>
              <w:fldChar w:fldCharType="begin" w:fldLock="1"/>
            </w:r>
            <w:r w:rsidR="00FF6231">
              <w:rPr>
                <w:rFonts w:cs="Times New Roman"/>
                <w:b/>
                <w:color w:val="000000" w:themeColor="text1"/>
                <w:sz w:val="16"/>
                <w:szCs w:val="16"/>
                <w:lang w:val="en-GB"/>
              </w:rPr>
              <w:instrText>ADDIN CSL_CITATION { "citationItems" : [ { "id" : "ITEM-1",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1",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plainTextFormattedCitation" : "(Touma et al., 2015)", "previouslyFormattedCitation" : "(Touma et al., 2015)" }, "properties" : { "noteIndex" : 0 }, "schema" : "https://github.com/citation-style-language/schema/raw/master/csl-citation.json" }</w:instrText>
            </w:r>
            <w:r w:rsidRPr="00D424AA">
              <w:rPr>
                <w:rFonts w:cs="Times New Roman"/>
                <w:b/>
                <w:color w:val="000000" w:themeColor="text1"/>
                <w:sz w:val="16"/>
                <w:szCs w:val="16"/>
                <w:lang w:val="en-GB"/>
              </w:rPr>
              <w:fldChar w:fldCharType="separate"/>
            </w:r>
            <w:r w:rsidR="00A26296">
              <w:rPr>
                <w:rFonts w:cs="Times New Roman"/>
                <w:noProof/>
                <w:color w:val="000000" w:themeColor="text1"/>
                <w:sz w:val="16"/>
                <w:szCs w:val="16"/>
                <w:lang w:val="en-GB"/>
              </w:rPr>
              <w:t>(Touma et al., 2015)</w:t>
            </w:r>
            <w:r w:rsidRPr="00D424AA">
              <w:rPr>
                <w:rFonts w:cs="Times New Roman"/>
                <w:b/>
                <w:color w:val="000000" w:themeColor="text1"/>
                <w:sz w:val="16"/>
                <w:szCs w:val="16"/>
                <w:lang w:val="en-GB"/>
              </w:rPr>
              <w:fldChar w:fldCharType="end"/>
            </w:r>
          </w:p>
        </w:tc>
        <w:tc>
          <w:tcPr>
            <w:tcW w:w="2551" w:type="dxa"/>
            <w:shd w:val="clear" w:color="auto" w:fill="D9D9D9" w:themeFill="background1" w:themeFillShade="D9"/>
            <w:tcMar>
              <w:top w:w="40" w:type="dxa"/>
              <w:left w:w="40" w:type="dxa"/>
              <w:bottom w:w="40" w:type="dxa"/>
              <w:right w:w="40" w:type="dxa"/>
            </w:tcMar>
          </w:tcPr>
          <w:p w14:paraId="0FA2C7EF" w14:textId="3D8C4C82" w:rsidR="00D376F0" w:rsidRPr="00841A35" w:rsidRDefault="00D376F0" w:rsidP="00D424AA">
            <w:pPr>
              <w:rPr>
                <w:rFonts w:cs="Times New Roman"/>
                <w:b/>
                <w:bCs/>
                <w:color w:val="000000" w:themeColor="text1"/>
                <w:sz w:val="16"/>
                <w:szCs w:val="16"/>
                <w:lang w:val="en-GB"/>
              </w:rPr>
            </w:pPr>
            <w:r w:rsidRPr="00D424AA">
              <w:rPr>
                <w:rFonts w:cs="Times New Roman"/>
                <w:b/>
                <w:bCs/>
                <w:i/>
                <w:iCs/>
                <w:color w:val="000000" w:themeColor="text1"/>
                <w:sz w:val="16"/>
                <w:szCs w:val="16"/>
                <w:lang w:val="en-GB"/>
              </w:rPr>
              <w:t>Low confidence:</w:t>
            </w:r>
            <w:r w:rsidRPr="00D424AA">
              <w:rPr>
                <w:rFonts w:cs="Times New Roman"/>
                <w:b/>
                <w:bCs/>
                <w:color w:val="000000" w:themeColor="text1"/>
                <w:sz w:val="16"/>
                <w:szCs w:val="16"/>
                <w:lang w:val="en-GB"/>
              </w:rPr>
              <w:t xml:space="preserve"> Limited evidence and inconsistent </w:t>
            </w:r>
            <w:r w:rsidRPr="00D424AA">
              <w:rPr>
                <w:rFonts w:cs="Times New Roman"/>
                <w:color w:val="000000" w:themeColor="text1"/>
                <w:sz w:val="16"/>
                <w:szCs w:val="16"/>
                <w:lang w:val="en-GB"/>
              </w:rPr>
              <w:t xml:space="preserve">signals in available studies </w:t>
            </w:r>
            <w:commentRangeStart w:id="8543"/>
            <w:r w:rsidRPr="00D424AA">
              <w:rPr>
                <w:rFonts w:cs="Times New Roman"/>
                <w:color w:val="000000" w:themeColor="text1"/>
                <w:sz w:val="16"/>
                <w:szCs w:val="16"/>
                <w:lang w:val="en-GB"/>
              </w:rPr>
              <w:fldChar w:fldCharType="begin" w:fldLock="1"/>
            </w:r>
            <w:ins w:id="8544" w:author="Robin Matthews" w:date="2021-07-14T19:26:00Z">
              <w:r w:rsidR="00076872">
                <w:rPr>
                  <w:rFonts w:cs="Times New Roman"/>
                  <w:color w:val="000000" w:themeColor="text1"/>
                  <w:sz w:val="16"/>
                  <w:szCs w:val="16"/>
                  <w:lang w:val="en-GB"/>
                </w:rPr>
                <w: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manualFormatting" : "(Touma et al., 2015; Cook et al., 2020; R. Zhai et al., 2020)", "plainTextFormattedCitation" : "(Touma et al., 2015; Cook et al., 2020; Zhai et al., 2020b)", "previouslyFormattedCitation" : "(Touma et al., 2015; Cook et al., 2020; Zhai et al., 2020b)" }, "properties" : { "noteIndex" : 0 }, "schema" : "https://github.com/citation-style-language/schema/raw/master/csl-citation.json" }</w:instrText>
              </w:r>
            </w:ins>
            <w:del w:id="8545" w:author="Robin Matthews" w:date="2021-07-14T19:26:00Z">
              <w:r w:rsidR="00FF6231" w:rsidDel="00076872">
                <w:rPr>
                  <w:rFonts w:cs="Times New Roman"/>
                  <w:color w:val="000000" w:themeColor="text1"/>
                  <w:sz w:val="16"/>
                  <w:szCs w:val="16"/>
                  <w:lang w:val="en-GB"/>
                </w:rPr>
                <w:delInstrText>ADDIN CSL_CITATION { "citationItems" : [ { "id" : "ITEM-1", "itemData" : { "DOI" : "10.1029/2019EF001398", "ISSN" : "23284277", "abstract" : "Climate change may have major influences on surface runoff, which would consequently result in important implications for terrestrial ecosystems and human well-being. At global scale there is limited understanding of these issues with respect to the warming targets stipulated in the Paris Agreement. Here we use a well-established hydrological model (Variable Infiltration Capacity [VIC]) forced with a representative ensemble of latest climate projections from four global circulation models (GCMs) to estimate potential future changes in runoff and Terrestrial Ecosystem Water Retention (TEWR), as well as changes in extreme runoff and their impacts on population, and overall gross domestic product (GDP) worldwide. Results suggest that annual runoff generally would have larger increases, while annual TEWR generally would have larger decreases under the 2.0\u00b0C warming scenario as opposed to 1.5\u00b0C warming scenario. Global mean warming of 2\u00b0C versus 1.5\u00b0C would lead to more distinct spatial patterns in runoff change, with a general shift of the runoff distribution towards more extreme low runoff in Mexico, western United States, Western Europe, southeastern China, West Siberian Plain and more extreme high runoff in Alaska, northern Canada, and large parts of Asia. More people and GDP would be exposed to extreme low runoff decrease, extreme high runoff increase, extreme low runoff decrease as well as extreme high runoff increase under a higher warming scenario. This study differentiates hydrological impacts between the two warming scenarios and illustrates higher runoff, lower TEWR, larger potential drought and flood hazards and adverse impacts on population and GDP under 2\u00b0C than 1.5\u00b0C.", "author" : [ { "dropping-particle" : "", "family" : "Zhai", "given" : "Ran", "non-dropping-particle" : "", "parse-names" : false, "suffix" : "" }, { "dropping-particle" : "", "family" : "Tao", "given" : "Fulu", "non-dropping-particle" : "", "parse-names" : false, "suffix" : "" }, { "dropping-particle" : "", "family" : "Lall", "given" : "Upmanu", "non-dropping-particle" : "", "parse-names" : false, "suffix" : "" }, { "dropping-particle" : "", "family" : "Fu", "given" : "Bojie", "non-dropping-particle" : "", "parse-names" : false, "suffix" : "" }, { "dropping-particle" : "", "family" : "Elliott", "given" : "Joshua", "non-dropping-particle" : "", "parse-names" : false, "suffix" : "" }, { "dropping-particle" : "", "family" : "J\u00e4germeyr", "given" : "Jonas", "non-dropping-particle" : "", "parse-names" : false, "suffix" : "" } ], "container-title" : "Earth's Future", "id" : "ITEM-1", "issue" : "7", "issued" : { "date-parts" : [ [ "2020" ] ] }, "title" : "Larger Drought and Flood Hazards and Adverse Impacts on Population and Economic Productivity Under 2.0 than 1.5\u00b0C Warming", "translator" : [ { "dropping-particle" : "", "family" : "S3565", "given" : "", "non-dropping-particle" : "", "parse-names" : false, "suffix" : "" } ], "type" : "article-journal", "volume" : "8" }, "uris" : [ "http://www.mendeley.com/documents/?uuid=06dfc6b5-b6e0-478a-9d3b-fe9d3c3e7f61"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mendeley" : { "formattedCitation" : "(Touma et al., 2015; Cook et al., 2020; Zhai et al., 2020b)", "plainTextFormattedCitation" : "(Touma et al., 2015; Cook et al., 2020; Zhai et al., 2020b)", "previouslyFormattedCitation" : "(Touma et al., 2015; Cook et al., 2020; Zhai et al., 2020b)" }, "properties" : { "noteIndex" : 0 }, "schema" : "https://github.com/citation-style-language/schema/raw/master/csl-citation.json" }</w:delInstrText>
              </w:r>
            </w:del>
            <w:r w:rsidRPr="00D424AA">
              <w:rPr>
                <w:rFonts w:cs="Times New Roman"/>
                <w:color w:val="000000" w:themeColor="text1"/>
                <w:sz w:val="16"/>
                <w:szCs w:val="16"/>
                <w:lang w:val="en-GB"/>
              </w:rPr>
              <w:fldChar w:fldCharType="separate"/>
            </w:r>
            <w:r w:rsidR="00A26296">
              <w:rPr>
                <w:rFonts w:cs="Times New Roman"/>
                <w:noProof/>
                <w:color w:val="000000" w:themeColor="text1"/>
                <w:sz w:val="16"/>
                <w:szCs w:val="16"/>
                <w:lang w:val="en-GB"/>
              </w:rPr>
              <w:t xml:space="preserve">(Touma et al., 2015; Cook et al., 2020; </w:t>
            </w:r>
            <w:ins w:id="8546" w:author="Robin Matthews" w:date="2021-07-14T19:26:00Z">
              <w:r w:rsidR="00076872">
                <w:rPr>
                  <w:rFonts w:cs="Times New Roman"/>
                  <w:noProof/>
                  <w:color w:val="000000" w:themeColor="text1"/>
                  <w:sz w:val="16"/>
                  <w:szCs w:val="16"/>
                  <w:lang w:val="en-GB"/>
                </w:rPr>
                <w:t xml:space="preserve">R. </w:t>
              </w:r>
            </w:ins>
            <w:r w:rsidR="00A26296">
              <w:rPr>
                <w:rFonts w:cs="Times New Roman"/>
                <w:noProof/>
                <w:color w:val="000000" w:themeColor="text1"/>
                <w:sz w:val="16"/>
                <w:szCs w:val="16"/>
                <w:lang w:val="en-GB"/>
              </w:rPr>
              <w:t>Zhai et al., 2020</w:t>
            </w:r>
            <w:del w:id="8547" w:author="Robin Matthews" w:date="2021-07-14T19:26:00Z">
              <w:r w:rsidR="00A26296" w:rsidDel="00076872">
                <w:rPr>
                  <w:rFonts w:cs="Times New Roman"/>
                  <w:noProof/>
                  <w:color w:val="000000" w:themeColor="text1"/>
                  <w:sz w:val="16"/>
                  <w:szCs w:val="16"/>
                  <w:lang w:val="en-GB"/>
                </w:rPr>
                <w:delText>b</w:delText>
              </w:r>
            </w:del>
            <w:r w:rsidR="00A26296">
              <w:rPr>
                <w:rFonts w:cs="Times New Roman"/>
                <w:noProof/>
                <w:color w:val="000000" w:themeColor="text1"/>
                <w:sz w:val="16"/>
                <w:szCs w:val="16"/>
                <w:lang w:val="en-GB"/>
              </w:rPr>
              <w:t>)</w:t>
            </w:r>
            <w:r w:rsidRPr="00D424AA">
              <w:rPr>
                <w:rFonts w:cs="Times New Roman"/>
                <w:color w:val="000000" w:themeColor="text1"/>
                <w:sz w:val="16"/>
                <w:szCs w:val="16"/>
                <w:lang w:val="en-GB"/>
              </w:rPr>
              <w:fldChar w:fldCharType="end"/>
            </w:r>
            <w:commentRangeEnd w:id="8543"/>
            <w:r w:rsidR="00A26296">
              <w:rPr>
                <w:rStyle w:val="Marquedecommentaire"/>
              </w:rPr>
              <w:commentReference w:id="8543"/>
            </w:r>
          </w:p>
        </w:tc>
        <w:tc>
          <w:tcPr>
            <w:tcW w:w="2749" w:type="dxa"/>
            <w:shd w:val="clear" w:color="auto" w:fill="D9D9D9" w:themeFill="background1" w:themeFillShade="D9"/>
            <w:tcMar>
              <w:top w:w="40" w:type="dxa"/>
              <w:left w:w="40" w:type="dxa"/>
              <w:bottom w:w="40" w:type="dxa"/>
              <w:right w:w="40" w:type="dxa"/>
            </w:tcMar>
          </w:tcPr>
          <w:p w14:paraId="72DCDDAF" w14:textId="1BF55917" w:rsidR="00D376F0" w:rsidRPr="00D424AA" w:rsidRDefault="00D376F0" w:rsidP="00D424AA">
            <w:pPr>
              <w:rPr>
                <w:rFonts w:cs="Times New Roman"/>
                <w:color w:val="000000" w:themeColor="text1"/>
                <w:sz w:val="16"/>
                <w:szCs w:val="16"/>
                <w:lang w:val="en-GB"/>
              </w:rPr>
            </w:pPr>
            <w:r w:rsidRPr="00D424AA">
              <w:rPr>
                <w:rFonts w:cs="Times New Roman"/>
                <w:b/>
                <w:i/>
                <w:iCs/>
                <w:color w:val="000000" w:themeColor="text1"/>
                <w:sz w:val="16"/>
                <w:szCs w:val="16"/>
                <w:lang w:val="en-GB"/>
              </w:rPr>
              <w:t>Low confidence</w:t>
            </w:r>
            <w:r w:rsidRPr="00D424AA">
              <w:rPr>
                <w:rFonts w:cs="Times New Roman"/>
                <w:iCs/>
                <w:color w:val="000000" w:themeColor="text1"/>
                <w:sz w:val="16"/>
                <w:szCs w:val="16"/>
                <w:lang w:val="en-GB"/>
              </w:rPr>
              <w:t xml:space="preserve">: </w:t>
            </w:r>
            <w:r w:rsidRPr="00D424AA">
              <w:rPr>
                <w:rFonts w:cs="Times New Roman"/>
                <w:b/>
                <w:bCs/>
                <w:iCs/>
                <w:color w:val="000000" w:themeColor="text1"/>
                <w:sz w:val="16"/>
                <w:szCs w:val="16"/>
                <w:lang w:val="en-GB"/>
              </w:rPr>
              <w:t>Mixed signal</w:t>
            </w:r>
            <w:r w:rsidRPr="00D424AA">
              <w:rPr>
                <w:rFonts w:cs="Times New Roman"/>
                <w:iCs/>
                <w:color w:val="000000" w:themeColor="text1"/>
                <w:sz w:val="16"/>
                <w:szCs w:val="16"/>
                <w:lang w:val="en-GB"/>
              </w:rPr>
              <w:t xml:space="preserve"> among studies </w:t>
            </w:r>
            <w:r w:rsidRPr="00D424AA">
              <w:rPr>
                <w:rFonts w:cs="Times New Roman"/>
                <w:iCs/>
                <w:color w:val="000000" w:themeColor="text1"/>
                <w:sz w:val="16"/>
                <w:szCs w:val="16"/>
                <w:lang w:val="en-GB"/>
              </w:rPr>
              <w:fldChar w:fldCharType="begin" w:fldLock="1"/>
            </w:r>
            <w:r w:rsidR="007D2D56">
              <w:rPr>
                <w:rFonts w:cs="Times New Roman"/>
                <w:iCs/>
                <w:color w:val="000000" w:themeColor="text1"/>
                <w:sz w:val="16"/>
                <w:szCs w:val="16"/>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S1449", "given" : "", "non-dropping-particle" : "", "parse-names" : false, "suffix" : "" } ], "type" : "article-journal", "volume" : "6" }, "uris" : [ "http://www.mendeley.com/documents/?uuid=2462c555-9eeb-4d97-8778-6a29848d8296"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1 (Twenty-First Century Drought Projections in the CMIP6 Forcing Scenarios - Cook, B I; Mankin, J S; Marvel, K; Williams, A P; Smerdon, J E; Anchukaitis, K J)\n\ndoi: 10.1029/2019EF001461\n\nFrom Duplicate 2 (Twenty-First Century Drought Projections in the CMIP6 Forcing Scenarios - Cook, B I; Mankin, J S; Marvel, K; Williams, A P; Smerdon, J E; Anchukaitis, K J)\n\nFrom Duplicate 2 (Twenty-First Century Drought Projections in the CMIP6 Forcing Scenarios - Cook, B I; Mankin, J S; Marvel, K; Williams, A P; Smerdon, J E; Anchukaitis, K J)\n\ndoi: 10.1029/2019EF001461", "page" : "e2019EF001461", "publisher" : "John Wiley &amp; Sons, Ltd", "title" : "Twenty-First Century Drought Projections in the CMIP6 Forcing Scenarios", "translator" : [ { "dropping-particle" : "", "family" : "S3307", "given" : "", "non-dropping-particle" : "", "parse-names" : false, "suffix" : "" } ], "type" : "article-journal", "volume" : "8" }, "uris" : [ "http://www.mendeley.com/documents/?uuid=7c3a1c04-9a70-48eb-bd95-1589cf5c0a18" ] }, { "id" : "ITEM-3", "itemData" : { "DOI" : "10.1016/j.jhydrol.2014.12.011", "abstract" : "\u00a9 2015 The Authors. Drought is a natural hazard that can have severe and long-lasting impacts on natural and human systems. Although increases in global greenhouse forcing are expected to change the characteristics and impacts of drought in the 21st century, there remains persistent uncertainty about how changes in temperature, precipitation and soil moisture will interact to shape the magnitude - and in some cases direction - of drought in different areas of the globe. Using data from 15 global climate models archived in the Coupled Model Intercomparison Project (CMIP5), we assess the likelihood of changes in the spatial extent, duration and number of occurrences of four drought indices: the Standardized Precipitation Index (SPI), the Standardized Runoff Index (SRI), the Standardized Precipitation-Evapotranspiration Index (SPEI) and the Supply-Demand Drought Index (SDDI). We compare these characteristics in two future periods (2010-2054 and 2055-2099) of the Representative Concentration Pathway 8.5 (RCP8.5). We find increases from the baseline period (1961-2005) in the spatial extent, duration and occurrence of \"exceptional\" drought in subtropical and tropical regions, with many regions showing an increase in both the occurrence and duration. There is strong agreement on the sign of these changes among the individual climate models, although some regions do exhibit substantial uncertainty in the magnitude of change. The changes in SPEI and SDDI characteristics are stronger than the changes in SPI and SRI due to the greater influence of temperature changes in the SPEI and SDDI indices. In particular, we see a robust permanent emergence of the spatial extent of SDDI from the baseline variability in West, East and Saharan Africa as early as 2020 and by 2080 in several other subtropical and tropical regions. The increasing likelihood of exceptional drought identified in our results suggests increasing risk of drought-related stresses for natural and human systems should greenhouse gas concentrations continue along their current trajectory.", "author" : [ { "dropping-particle" : "", "family" : "Touma", "given" : "D.", "non-dropping-particle" : "", "parse-names" : false, "suffix" : "" }, { "dropping-particle" : "", "family" : "Ashfaq", "given" : "M.", "non-dropping-particle" : "", "parse-names" : false, "suffix" : "" }, { "dropping-particle" : "", "family" : "Nayak", "given" : "M.A.", "non-dropping-particle" : "", "parse-names" : false, "suffix" : "" }, { "dropping-particle" : "", "family" : "Kao", "given" : "S.-C.", "non-dropping-particle" : "", "parse-names" : false, "suffix" : "" }, { "dropping-particle" : "", "family" : "Diffenbaugh", "given" : "N.S.", "non-dropping-particle" : "", "parse-names" : false, "suffix" : "" } ], "container-title" : "Journal of Hydrology", "id" : "ITEM-3", "issued" : { "date-parts" : [ [ "2015" ] ] }, "page" : "196-207", "title" : "A multi-model and multi-index evaluation of drought characteristics in the 21st century", "translator" : [ { "dropping-particle" : "", "family" : "S2366", "given" : "", "non-dropping-particle" : "", "parse-names" : false, "suffix" : "" } ], "type" : "article-journal", "volume" : "526" }, "uris" : [ "http://www.mendeley.com/documents/?uuid=d59b637b-6455-4166-aece-5f2cbe206c42"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mendeley" : { "formattedCitation" : "(Prudhomme et al., 2014; Giuntoli et al., 2015; Touma et al., 2015; Cook et al., 2020)", "plainTextFormattedCitation" : "(Prudhomme et al., 2014; Giuntoli et al., 2015; Touma et al., 2015; Cook et al., 2020)", "previouslyFormattedCitation" : "(Prudhomme et al., 2014; Giuntoli et al., 2015; Touma et al., 2015; Cook et al., 2020)" }, "properties" : { "noteIndex" : 0 }, "schema" : "https://github.com/citation-style-language/schema/raw/master/csl-citation.json" }</w:instrText>
            </w:r>
            <w:r w:rsidRPr="00D424AA">
              <w:rPr>
                <w:rFonts w:cs="Times New Roman"/>
                <w:iCs/>
                <w:color w:val="000000" w:themeColor="text1"/>
                <w:sz w:val="16"/>
                <w:szCs w:val="16"/>
                <w:lang w:val="en-GB"/>
              </w:rPr>
              <w:fldChar w:fldCharType="separate"/>
            </w:r>
            <w:r w:rsidR="00A26296">
              <w:rPr>
                <w:rFonts w:cs="Times New Roman"/>
                <w:iCs/>
                <w:noProof/>
                <w:color w:val="000000" w:themeColor="text1"/>
                <w:sz w:val="16"/>
                <w:szCs w:val="16"/>
                <w:lang w:val="en-GB"/>
              </w:rPr>
              <w:t>(Prudhomme et al., 2014; Giuntoli et al., 2015; Touma et al., 2015; Cook et al., 2020)</w:t>
            </w:r>
            <w:r w:rsidRPr="00D424AA">
              <w:rPr>
                <w:rFonts w:cs="Times New Roman"/>
                <w:iCs/>
                <w:color w:val="000000" w:themeColor="text1"/>
                <w:sz w:val="16"/>
                <w:szCs w:val="16"/>
                <w:lang w:val="en-GB"/>
              </w:rPr>
              <w:fldChar w:fldCharType="end"/>
            </w:r>
            <w:r w:rsidRPr="00841A35">
              <w:rPr>
                <w:rFonts w:cs="Times New Roman"/>
                <w:iCs/>
                <w:color w:val="000000" w:themeColor="text1"/>
                <w:sz w:val="16"/>
                <w:szCs w:val="16"/>
                <w:lang w:val="en-GB"/>
              </w:rPr>
              <w:t>, but slight stronger tendency towards wetting.</w:t>
            </w:r>
          </w:p>
        </w:tc>
      </w:tr>
    </w:tbl>
    <w:p w14:paraId="6A81947C" w14:textId="77777777" w:rsidR="00D376F0" w:rsidRPr="00D424AA" w:rsidRDefault="00D376F0" w:rsidP="00841A35">
      <w:pPr>
        <w:rPr>
          <w:rFonts w:cs="Times New Roman"/>
          <w:lang w:val="en-GB"/>
        </w:rPr>
      </w:pPr>
    </w:p>
    <w:p w14:paraId="082A56C8" w14:textId="77777777" w:rsidR="00D376F0" w:rsidRPr="00D424AA" w:rsidRDefault="00D376F0" w:rsidP="00D424AA">
      <w:pPr>
        <w:rPr>
          <w:rFonts w:cs="Times New Roman"/>
          <w:b/>
          <w:color w:val="000000" w:themeColor="text1"/>
          <w:lang w:val="en-GB"/>
        </w:rPr>
      </w:pPr>
      <w:r w:rsidRPr="00D424AA">
        <w:rPr>
          <w:rFonts w:cs="Times New Roman"/>
          <w:b/>
          <w:color w:val="000000" w:themeColor="text1"/>
          <w:lang w:val="en-GB"/>
        </w:rPr>
        <w:t>[END TABLE 11.21 HERE]</w:t>
      </w:r>
    </w:p>
    <w:p w14:paraId="5B4FE230" w14:textId="77777777" w:rsidR="00D376F0" w:rsidRPr="00D424AA" w:rsidRDefault="00D376F0" w:rsidP="00D424AA">
      <w:pPr>
        <w:autoSpaceDE w:val="0"/>
        <w:autoSpaceDN w:val="0"/>
        <w:adjustRightInd w:val="0"/>
        <w:rPr>
          <w:rFonts w:cs="Times New Roman"/>
          <w:lang w:val="en-GB"/>
        </w:rPr>
      </w:pPr>
    </w:p>
    <w:p w14:paraId="22A539BC" w14:textId="77777777" w:rsidR="00D376F0" w:rsidRPr="00D424AA" w:rsidRDefault="00D376F0" w:rsidP="00D424AA">
      <w:pPr>
        <w:autoSpaceDE w:val="0"/>
        <w:autoSpaceDN w:val="0"/>
        <w:adjustRightInd w:val="0"/>
        <w:rPr>
          <w:rFonts w:cs="Times New Roman"/>
          <w:lang w:val="en-GB"/>
        </w:rPr>
      </w:pPr>
    </w:p>
    <w:p w14:paraId="37A4A329" w14:textId="77777777" w:rsidR="00D376F0" w:rsidRPr="00D424AA" w:rsidRDefault="00D376F0" w:rsidP="00D424AA">
      <w:pPr>
        <w:autoSpaceDE w:val="0"/>
        <w:autoSpaceDN w:val="0"/>
        <w:adjustRightInd w:val="0"/>
        <w:rPr>
          <w:rFonts w:cs="Times New Roman"/>
          <w:lang w:val="en-GB"/>
        </w:rPr>
      </w:pPr>
    </w:p>
    <w:p w14:paraId="421428C5" w14:textId="77777777" w:rsidR="00D376F0" w:rsidRPr="00D424AA" w:rsidRDefault="00D376F0" w:rsidP="00D424AA">
      <w:pPr>
        <w:autoSpaceDE w:val="0"/>
        <w:autoSpaceDN w:val="0"/>
        <w:adjustRightInd w:val="0"/>
        <w:rPr>
          <w:rFonts w:cs="Times New Roman"/>
          <w:lang w:val="en-GB"/>
        </w:rPr>
      </w:pPr>
    </w:p>
    <w:p w14:paraId="1A6CF558" w14:textId="77777777" w:rsidR="00D376F0" w:rsidRPr="00D424AA" w:rsidRDefault="00D376F0" w:rsidP="00D424AA">
      <w:pPr>
        <w:autoSpaceDE w:val="0"/>
        <w:autoSpaceDN w:val="0"/>
        <w:adjustRightInd w:val="0"/>
        <w:rPr>
          <w:rFonts w:cs="Times New Roman"/>
          <w:lang w:val="en-GB"/>
        </w:rPr>
      </w:pPr>
    </w:p>
    <w:p w14:paraId="610CFA66" w14:textId="77777777" w:rsidR="00D376F0" w:rsidRPr="00D424AA" w:rsidRDefault="00D376F0" w:rsidP="00D424AA">
      <w:pPr>
        <w:autoSpaceDE w:val="0"/>
        <w:autoSpaceDN w:val="0"/>
        <w:adjustRightInd w:val="0"/>
        <w:rPr>
          <w:rFonts w:cs="Times New Roman"/>
          <w:lang w:val="en-GB"/>
        </w:rPr>
      </w:pPr>
    </w:p>
    <w:p w14:paraId="49EEF531" w14:textId="77777777" w:rsidR="00D376F0" w:rsidRPr="00D424AA" w:rsidRDefault="00D376F0" w:rsidP="00D424AA">
      <w:pPr>
        <w:autoSpaceDE w:val="0"/>
        <w:autoSpaceDN w:val="0"/>
        <w:adjustRightInd w:val="0"/>
        <w:rPr>
          <w:rFonts w:cs="Times New Roman"/>
          <w:lang w:val="en-GB"/>
        </w:rPr>
      </w:pPr>
    </w:p>
    <w:p w14:paraId="6F414658" w14:textId="77777777" w:rsidR="00D376F0" w:rsidRPr="00D424AA" w:rsidRDefault="00D376F0" w:rsidP="00D424AA">
      <w:pPr>
        <w:autoSpaceDE w:val="0"/>
        <w:autoSpaceDN w:val="0"/>
        <w:adjustRightInd w:val="0"/>
        <w:rPr>
          <w:rFonts w:cs="Times New Roman"/>
          <w:lang w:val="en-GB"/>
        </w:rPr>
      </w:pPr>
    </w:p>
    <w:p w14:paraId="36348D3D" w14:textId="7654DCFB" w:rsidR="00D376F0" w:rsidRPr="00D424AA" w:rsidRDefault="00D376F0" w:rsidP="00D424AA">
      <w:pPr>
        <w:autoSpaceDE w:val="0"/>
        <w:autoSpaceDN w:val="0"/>
        <w:adjustRightInd w:val="0"/>
        <w:rPr>
          <w:rFonts w:cs="Times New Roman"/>
          <w:lang w:val="en-GB"/>
        </w:rPr>
      </w:pPr>
    </w:p>
    <w:p w14:paraId="30AE76E1" w14:textId="6023076C" w:rsidR="002F030D" w:rsidRPr="00D424AA" w:rsidRDefault="002F030D" w:rsidP="00D424AA">
      <w:pPr>
        <w:autoSpaceDE w:val="0"/>
        <w:autoSpaceDN w:val="0"/>
        <w:adjustRightInd w:val="0"/>
        <w:rPr>
          <w:rFonts w:cs="Times New Roman"/>
          <w:lang w:val="en-GB"/>
        </w:rPr>
      </w:pPr>
    </w:p>
    <w:p w14:paraId="3AE0B2DF" w14:textId="735C7AF1" w:rsidR="002F030D" w:rsidRPr="00D424AA" w:rsidRDefault="002F030D" w:rsidP="00D424AA">
      <w:pPr>
        <w:autoSpaceDE w:val="0"/>
        <w:autoSpaceDN w:val="0"/>
        <w:adjustRightInd w:val="0"/>
        <w:rPr>
          <w:rFonts w:cs="Times New Roman"/>
          <w:lang w:val="en-GB"/>
        </w:rPr>
      </w:pPr>
    </w:p>
    <w:p w14:paraId="4B9D1A0F" w14:textId="77777777" w:rsidR="002F030D" w:rsidRPr="00D424AA" w:rsidRDefault="002F030D" w:rsidP="00D424AA">
      <w:pPr>
        <w:autoSpaceDE w:val="0"/>
        <w:autoSpaceDN w:val="0"/>
        <w:adjustRightInd w:val="0"/>
        <w:rPr>
          <w:rFonts w:cs="Times New Roman"/>
          <w:lang w:val="en-GB"/>
        </w:rPr>
        <w:sectPr w:rsidR="002F030D" w:rsidRPr="00D424AA" w:rsidSect="0012500E">
          <w:footerReference w:type="default" r:id="rId14"/>
          <w:pgSz w:w="16838" w:h="11899" w:orient="landscape"/>
          <w:pgMar w:top="1134" w:right="1134" w:bottom="1134" w:left="1134" w:header="0" w:footer="720" w:gutter="0"/>
          <w:lnNumType w:countBy="1"/>
          <w:cols w:space="720"/>
          <w:docGrid w:linePitch="299"/>
        </w:sectPr>
      </w:pPr>
    </w:p>
    <w:p w14:paraId="7BC1ABB3" w14:textId="4727561D" w:rsidR="004A382B" w:rsidRDefault="004A382B" w:rsidP="004A382B">
      <w:pPr>
        <w:pStyle w:val="Titre2"/>
        <w:rPr>
          <w:lang w:val="en-GB"/>
        </w:rPr>
      </w:pPr>
      <w:bookmarkStart w:id="8548" w:name="_Toc70703073"/>
      <w:r>
        <w:rPr>
          <w:lang w:val="en-GB"/>
        </w:rPr>
        <w:t>Acknowledgements</w:t>
      </w:r>
      <w:bookmarkEnd w:id="8548"/>
    </w:p>
    <w:p w14:paraId="6FF5E38C" w14:textId="77777777" w:rsidR="004A382B" w:rsidRPr="001C2BC4" w:rsidRDefault="004A382B" w:rsidP="004A382B">
      <w:pPr>
        <w:pStyle w:val="AR6BodyText"/>
        <w:rPr>
          <w:b/>
          <w:bCs/>
          <w:lang w:val="en-GB"/>
        </w:rPr>
      </w:pPr>
    </w:p>
    <w:p w14:paraId="4FE4DD53" w14:textId="0E95048C" w:rsidR="004A382B" w:rsidRDefault="004A382B" w:rsidP="004A382B">
      <w:pPr>
        <w:pStyle w:val="AR6BodyText"/>
        <w:rPr>
          <w:b/>
          <w:bCs/>
          <w:lang w:val="en-GB"/>
        </w:rPr>
      </w:pPr>
      <w:r w:rsidRPr="00D424AA">
        <w:rPr>
          <w:lang w:val="en-GB"/>
        </w:rPr>
        <w:t>Nate McDowell, Alexis Berg, Jamie Hannaford, Jack Scheff, Lena Tallaksen, Tim Brodribb, Peter Stott, Peter Thorne, Francis Zwiers</w:t>
      </w:r>
      <w:r>
        <w:rPr>
          <w:b/>
          <w:bCs/>
          <w:lang w:val="en-GB"/>
        </w:rPr>
        <w:t>.</w:t>
      </w:r>
    </w:p>
    <w:p w14:paraId="783D8B19" w14:textId="348637FF" w:rsidR="004A382B" w:rsidRDefault="004A382B">
      <w:pPr>
        <w:rPr>
          <w:rFonts w:cs="Times New Roman"/>
          <w:b/>
          <w:lang w:val="en-GB" w:eastAsia="en-US"/>
        </w:rPr>
      </w:pPr>
      <w:r>
        <w:rPr>
          <w:rFonts w:cs="Times New Roman"/>
          <w:b/>
          <w:lang w:val="en-GB" w:eastAsia="en-US"/>
        </w:rPr>
        <w:br w:type="page"/>
      </w:r>
    </w:p>
    <w:p w14:paraId="6C0E4447" w14:textId="77777777" w:rsidR="00AD413B" w:rsidRDefault="00AD413B" w:rsidP="00AD413B">
      <w:pPr>
        <w:pStyle w:val="Titre2"/>
        <w:rPr>
          <w:rFonts w:cs="Times New Roman"/>
          <w:lang w:val="en-GB"/>
        </w:rPr>
      </w:pPr>
      <w:bookmarkStart w:id="8549" w:name="_Toc70703074"/>
      <w:r w:rsidRPr="00D424AA">
        <w:rPr>
          <w:rFonts w:cs="Times New Roman"/>
          <w:lang w:val="en-GB"/>
        </w:rPr>
        <w:t>References</w:t>
      </w:r>
      <w:bookmarkEnd w:id="8549"/>
    </w:p>
    <w:p w14:paraId="54802918" w14:textId="29C0A4DE" w:rsidR="004A382B" w:rsidRDefault="004A382B" w:rsidP="004A382B">
      <w:pPr>
        <w:rPr>
          <w:ins w:id="8550" w:author="Robin Matthews" w:date="2021-07-15T12:36:00Z"/>
          <w:lang w:val="en-GB" w:eastAsia="en-US"/>
        </w:rPr>
      </w:pPr>
    </w:p>
    <w:p w14:paraId="586FBBDA" w14:textId="42BC1AC3" w:rsidR="00D60E09" w:rsidRPr="00D60E09" w:rsidRDefault="00D60E09" w:rsidP="00D60E09">
      <w:pPr>
        <w:autoSpaceDE w:val="0"/>
        <w:autoSpaceDN w:val="0"/>
        <w:adjustRightInd w:val="0"/>
        <w:ind w:left="480" w:hanging="480"/>
        <w:rPr>
          <w:rFonts w:cs="Times New Roman"/>
          <w:noProof/>
          <w:szCs w:val="24"/>
        </w:rPr>
      </w:pPr>
      <w:ins w:id="8551" w:author="Robin Matthews" w:date="2021-07-15T12:37:00Z">
        <w:r>
          <w:rPr>
            <w:lang w:val="en-GB" w:eastAsia="en-US"/>
          </w:rPr>
          <w:fldChar w:fldCharType="begin" w:fldLock="1"/>
        </w:r>
        <w:r>
          <w:rPr>
            <w:lang w:val="en-GB" w:eastAsia="en-US"/>
          </w:rPr>
          <w:instrText xml:space="preserve">ADDIN Mendeley Bibliography CSL_BIBLIOGRAPHY </w:instrText>
        </w:r>
      </w:ins>
      <w:r>
        <w:rPr>
          <w:lang w:val="en-GB" w:eastAsia="en-US"/>
        </w:rPr>
        <w:fldChar w:fldCharType="separate"/>
      </w:r>
      <w:r w:rsidRPr="00D60E09">
        <w:rPr>
          <w:rFonts w:cs="Times New Roman"/>
          <w:noProof/>
          <w:szCs w:val="24"/>
        </w:rPr>
        <w:t xml:space="preserve">Abatzoglou, J. T., and Williams, A. P. (2016). Impact of anthropogenic climate change on wildfire across western US forests. </w:t>
      </w:r>
      <w:r w:rsidRPr="00D60E09">
        <w:rPr>
          <w:rFonts w:cs="Times New Roman"/>
          <w:i/>
          <w:iCs/>
          <w:noProof/>
          <w:szCs w:val="24"/>
        </w:rPr>
        <w:t>Proc. Natl. Acad. Sci.</w:t>
      </w:r>
      <w:r w:rsidRPr="00D60E09">
        <w:rPr>
          <w:rFonts w:cs="Times New Roman"/>
          <w:noProof/>
          <w:szCs w:val="24"/>
        </w:rPr>
        <w:t>, 201607171. doi:10.1073/pnas.1607171113.</w:t>
      </w:r>
    </w:p>
    <w:p w14:paraId="5186865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baurrea, J., Asín, J., and Cebrián, A. C. (2018). Modelling the occurrence of heat waves in maximum and minimum temperatures over Spain and projections for the period 2031-60. </w:t>
      </w:r>
      <w:r w:rsidRPr="00D60E09">
        <w:rPr>
          <w:rFonts w:cs="Times New Roman"/>
          <w:i/>
          <w:iCs/>
          <w:noProof/>
          <w:szCs w:val="24"/>
        </w:rPr>
        <w:t>Glob. Planet. Change</w:t>
      </w:r>
      <w:r w:rsidRPr="00D60E09">
        <w:rPr>
          <w:rFonts w:cs="Times New Roman"/>
          <w:noProof/>
          <w:szCs w:val="24"/>
        </w:rPr>
        <w:t xml:space="preserve"> 161, 244–260. doi:10.1016/j.gloplacha.2017.11.015.</w:t>
      </w:r>
    </w:p>
    <w:p w14:paraId="30DBAF6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biodun, B. J., Adegoke, J., Abatan, A. A., Ibe, C. A., Egbebiyi, T. S., Engelbrecht, F., et al. (2017). Potential impacts of climate change on extreme precipitation over four African coastal cities. </w:t>
      </w:r>
      <w:r w:rsidRPr="00D60E09">
        <w:rPr>
          <w:rFonts w:cs="Times New Roman"/>
          <w:i/>
          <w:iCs/>
          <w:noProof/>
          <w:szCs w:val="24"/>
        </w:rPr>
        <w:t>Clim. Change</w:t>
      </w:r>
      <w:r w:rsidRPr="00D60E09">
        <w:rPr>
          <w:rFonts w:cs="Times New Roman"/>
          <w:noProof/>
          <w:szCs w:val="24"/>
        </w:rPr>
        <w:t xml:space="preserve"> 143. doi:10.1007/s10584-017-2001-5.</w:t>
      </w:r>
    </w:p>
    <w:p w14:paraId="76E43A4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biodun, B. J., Makhanya, N., Petja, B., Abatan, A. A., and Oguntunde, P. G. (2019). Future projection of droughts over major river basins in Southern Africa at specific global warming levels. </w:t>
      </w:r>
      <w:r w:rsidRPr="00D60E09">
        <w:rPr>
          <w:rFonts w:cs="Times New Roman"/>
          <w:i/>
          <w:iCs/>
          <w:noProof/>
          <w:szCs w:val="24"/>
        </w:rPr>
        <w:t>Theor. Appl. Climatol.</w:t>
      </w:r>
      <w:r w:rsidRPr="00D60E09">
        <w:rPr>
          <w:rFonts w:cs="Times New Roman"/>
          <w:noProof/>
          <w:szCs w:val="24"/>
        </w:rPr>
        <w:t xml:space="preserve"> 137, 1785–1799. doi:10.1007/s00704-018-2693-0.</w:t>
      </w:r>
    </w:p>
    <w:p w14:paraId="2C9BF9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car Deniz, Z., and Gönençgil, B. (2015). Trends of summer daily maximum temperature extremes in Turkey. </w:t>
      </w:r>
      <w:r w:rsidRPr="00D60E09">
        <w:rPr>
          <w:rFonts w:cs="Times New Roman"/>
          <w:i/>
          <w:iCs/>
          <w:noProof/>
          <w:szCs w:val="24"/>
        </w:rPr>
        <w:t>Phys. Geogr.</w:t>
      </w:r>
      <w:r w:rsidRPr="00D60E09">
        <w:rPr>
          <w:rFonts w:cs="Times New Roman"/>
          <w:noProof/>
          <w:szCs w:val="24"/>
        </w:rPr>
        <w:t xml:space="preserve"> 36, 268–281. doi:10.1080/02723646.2015.1045285.</w:t>
      </w:r>
    </w:p>
    <w:p w14:paraId="76B5EF1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cero, F. J., García, J. A., Gallego, M. C., Parey, S., and Dacunha-Castelle, D. (2014). Trends in summer extreme temperatures over the Iberian Peninsula using nonurban station data. </w:t>
      </w:r>
      <w:r w:rsidRPr="00D60E09">
        <w:rPr>
          <w:rFonts w:cs="Times New Roman"/>
          <w:i/>
          <w:iCs/>
          <w:noProof/>
          <w:szCs w:val="24"/>
        </w:rPr>
        <w:t>J. Geophys. Res. Atmos.</w:t>
      </w:r>
      <w:r w:rsidRPr="00D60E09">
        <w:rPr>
          <w:rFonts w:cs="Times New Roman"/>
          <w:noProof/>
          <w:szCs w:val="24"/>
        </w:rPr>
        <w:t xml:space="preserve"> 119, 39–53. doi:10.1002/2013JD020590.</w:t>
      </w:r>
    </w:p>
    <w:p w14:paraId="3CA1C28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ckerly, D., Jones, A., Stacey, M., and Riordan, B. (2018). “San Francisco Bay Area Summary Report,” in </w:t>
      </w:r>
      <w:r w:rsidRPr="00D60E09">
        <w:rPr>
          <w:rFonts w:cs="Times New Roman"/>
          <w:i/>
          <w:iCs/>
          <w:noProof/>
          <w:szCs w:val="24"/>
        </w:rPr>
        <w:t>California’s Fourth Climate Change Assessment</w:t>
      </w:r>
      <w:r w:rsidRPr="00D60E09">
        <w:rPr>
          <w:rFonts w:cs="Times New Roman"/>
          <w:noProof/>
          <w:szCs w:val="24"/>
        </w:rPr>
        <w:t xml:space="preserve"> SUM-CCCA4-2018-005. (Berkeley, CA, USA: University of California Berkeley). Available at: https://www.climateassessment.ca.gov/regions/.</w:t>
      </w:r>
    </w:p>
    <w:p w14:paraId="24AFD2F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dnan, M., Rehman, N., and Shahbir, J. (2016). Predicting the Frequency and Intensity of Climate Extremes by Regression Models. </w:t>
      </w:r>
      <w:r w:rsidRPr="00D60E09">
        <w:rPr>
          <w:rFonts w:cs="Times New Roman"/>
          <w:i/>
          <w:iCs/>
          <w:noProof/>
          <w:szCs w:val="24"/>
        </w:rPr>
        <w:t>J. Climatol. Weather Forecast.</w:t>
      </w:r>
      <w:r w:rsidRPr="00D60E09">
        <w:rPr>
          <w:rFonts w:cs="Times New Roman"/>
          <w:noProof/>
          <w:szCs w:val="24"/>
        </w:rPr>
        <w:t xml:space="preserve"> 04. doi:10.4172/2332-2594.1000185.</w:t>
      </w:r>
    </w:p>
    <w:p w14:paraId="083D0A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erenson, T., Tebaldi, C., Sanderson, B., and Lamarque, J.-F. (2018). Changes in a suite of indicators of extreme temperature and precipitation under 1.5 and 2 degrees warming. </w:t>
      </w:r>
      <w:r w:rsidRPr="00D60E09">
        <w:rPr>
          <w:rFonts w:cs="Times New Roman"/>
          <w:i/>
          <w:iCs/>
          <w:noProof/>
          <w:szCs w:val="24"/>
        </w:rPr>
        <w:t>Environ. Res. Lett.</w:t>
      </w:r>
      <w:r w:rsidRPr="00D60E09">
        <w:rPr>
          <w:rFonts w:cs="Times New Roman"/>
          <w:noProof/>
          <w:szCs w:val="24"/>
        </w:rPr>
        <w:t xml:space="preserve"> 13, 035009. doi:10.1088/1748-9326/aaafd6.</w:t>
      </w:r>
    </w:p>
    <w:p w14:paraId="28BA30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erts, J. C. J. H., Botzen, W. J., Clarke, K. C., Cutter, S. L., Hall, J. W., Merz, B., et al. (2018). Integrating human behaviour dynamics into flood disaster risk assessment. </w:t>
      </w:r>
      <w:r w:rsidRPr="00D60E09">
        <w:rPr>
          <w:rFonts w:cs="Times New Roman"/>
          <w:i/>
          <w:iCs/>
          <w:noProof/>
          <w:szCs w:val="24"/>
        </w:rPr>
        <w:t>Nat. Clim. Chang.</w:t>
      </w:r>
      <w:r w:rsidRPr="00D60E09">
        <w:rPr>
          <w:rFonts w:cs="Times New Roman"/>
          <w:noProof/>
          <w:szCs w:val="24"/>
        </w:rPr>
        <w:t xml:space="preserve"> 8, 193–199. doi:10.1038/s41558-018-0085-1.</w:t>
      </w:r>
    </w:p>
    <w:p w14:paraId="09E4D97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gard, V., and Emanuel, K. (2017). Clausius-Clapeyron scaling of peak CAPE in continental convective storm environments. </w:t>
      </w:r>
      <w:r w:rsidRPr="00D60E09">
        <w:rPr>
          <w:rFonts w:cs="Times New Roman"/>
          <w:i/>
          <w:iCs/>
          <w:noProof/>
          <w:szCs w:val="24"/>
        </w:rPr>
        <w:t>J. Atmos. Sci.</w:t>
      </w:r>
      <w:r w:rsidRPr="00D60E09">
        <w:rPr>
          <w:rFonts w:cs="Times New Roman"/>
          <w:noProof/>
          <w:szCs w:val="24"/>
        </w:rPr>
        <w:t xml:space="preserve"> 74, 3043–3054. doi:10.1175/JAS-D-16-0352.1.</w:t>
      </w:r>
    </w:p>
    <w:p w14:paraId="2B77F1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gel, L., and Barlow, M. (2020). How well do CMIP6 historical runs match observed northeast U.S. precipitation and extreme precipitation–related circulation? </w:t>
      </w:r>
      <w:r w:rsidRPr="00D60E09">
        <w:rPr>
          <w:rFonts w:cs="Times New Roman"/>
          <w:i/>
          <w:iCs/>
          <w:noProof/>
          <w:szCs w:val="24"/>
        </w:rPr>
        <w:t>J. Clim.</w:t>
      </w:r>
      <w:r w:rsidRPr="00D60E09">
        <w:rPr>
          <w:rFonts w:cs="Times New Roman"/>
          <w:noProof/>
          <w:szCs w:val="24"/>
        </w:rPr>
        <w:t xml:space="preserve"> 33, 9835–9848. doi:10.1175/JCLI-D-19-1025.1.</w:t>
      </w:r>
    </w:p>
    <w:p w14:paraId="3382BAE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ghaKouchak, A. (2014). A baseline probabilistic drought forecasting framework using standardized soil moisture index: Application to the 2012 United States drought. </w:t>
      </w:r>
      <w:r w:rsidRPr="00D60E09">
        <w:rPr>
          <w:rFonts w:cs="Times New Roman"/>
          <w:i/>
          <w:iCs/>
          <w:noProof/>
          <w:szCs w:val="24"/>
        </w:rPr>
        <w:t>Hydrol. Earth Syst. Sci.</w:t>
      </w:r>
      <w:r w:rsidRPr="00D60E09">
        <w:rPr>
          <w:rFonts w:cs="Times New Roman"/>
          <w:noProof/>
          <w:szCs w:val="24"/>
        </w:rPr>
        <w:t xml:space="preserve"> 18, 2485–2492. doi:10.5194/hess-18-2485-2014.</w:t>
      </w:r>
    </w:p>
    <w:p w14:paraId="394818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ghaKouchak, A., Cheng, L., Mazdiyasni, O., and Farahmand, A. (2014). Global warming and changes in risk of concurrent climate extremes: Insights from the 2014 California drought. </w:t>
      </w:r>
      <w:r w:rsidRPr="00D60E09">
        <w:rPr>
          <w:rFonts w:cs="Times New Roman"/>
          <w:i/>
          <w:iCs/>
          <w:noProof/>
          <w:szCs w:val="24"/>
        </w:rPr>
        <w:t>Geophys. Res. Lett.</w:t>
      </w:r>
      <w:r w:rsidRPr="00D60E09">
        <w:rPr>
          <w:rFonts w:cs="Times New Roman"/>
          <w:noProof/>
          <w:szCs w:val="24"/>
        </w:rPr>
        <w:t xml:space="preserve"> 41, 8847–8852. doi:10.1002/2014GL062308.</w:t>
      </w:r>
    </w:p>
    <w:p w14:paraId="1DF188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ghaKouchak, A., Chiang, F., Huning, L. S., Love, C. A., Mallakpour, I., Mazdiyasni, O., et al. (2020). Climate Extremes and Compound Hazards in a Warming World. </w:t>
      </w:r>
      <w:r w:rsidRPr="00D60E09">
        <w:rPr>
          <w:rFonts w:cs="Times New Roman"/>
          <w:i/>
          <w:iCs/>
          <w:noProof/>
          <w:szCs w:val="24"/>
        </w:rPr>
        <w:t>Annu. Rev. Earth Planet. Sci.</w:t>
      </w:r>
      <w:r w:rsidRPr="00D60E09">
        <w:rPr>
          <w:rFonts w:cs="Times New Roman"/>
          <w:noProof/>
          <w:szCs w:val="24"/>
        </w:rPr>
        <w:t xml:space="preserve"> 48, 519–548. doi:10.1146/annurev-earth-071719-055228.</w:t>
      </w:r>
    </w:p>
    <w:p w14:paraId="561A039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guilar, E., Aziz Barry, A., Brunet, M., Ekang, L., Fernandes, A., Massoukina, M., et al. (2009). Changes in temperature and precipitation extremes in western central Africa, Guinea Conakry, and Zimbabwe, 1955–2006. </w:t>
      </w:r>
      <w:r w:rsidRPr="00D60E09">
        <w:rPr>
          <w:rFonts w:cs="Times New Roman"/>
          <w:i/>
          <w:iCs/>
          <w:noProof/>
          <w:szCs w:val="24"/>
        </w:rPr>
        <w:t>J. Geophys. Res. Atmos.</w:t>
      </w:r>
      <w:r w:rsidRPr="00D60E09">
        <w:rPr>
          <w:rFonts w:cs="Times New Roman"/>
          <w:noProof/>
          <w:szCs w:val="24"/>
        </w:rPr>
        <w:t xml:space="preserve"> 114, D02115. doi:10.1029/2008JD011010.</w:t>
      </w:r>
    </w:p>
    <w:p w14:paraId="3F0910B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guilar, E., Peterson, T. C., Obando, P. R., Frutos, R., Retana, J. A., Solera, M., et al. (2005). Changes in precipitation and temperature extremes in Central America and northern South America, 1961–2003. </w:t>
      </w:r>
      <w:r w:rsidRPr="00D60E09">
        <w:rPr>
          <w:rFonts w:cs="Times New Roman"/>
          <w:i/>
          <w:iCs/>
          <w:noProof/>
          <w:szCs w:val="24"/>
        </w:rPr>
        <w:t>J. Geophys. Res. Atmos.</w:t>
      </w:r>
      <w:r w:rsidRPr="00D60E09">
        <w:rPr>
          <w:rFonts w:cs="Times New Roman"/>
          <w:noProof/>
          <w:szCs w:val="24"/>
        </w:rPr>
        <w:t xml:space="preserve"> 110, D23107. doi:10.1029/2005JD006119.</w:t>
      </w:r>
    </w:p>
    <w:p w14:paraId="59D2702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hlswede, B., and Thomas, R. Q. (2017). Community Earth System Model Simulations Reveal the Relative Importance of Afforestation and Forest Management to Surface Temperature in Eastern North America. </w:t>
      </w:r>
      <w:r w:rsidRPr="00D60E09">
        <w:rPr>
          <w:rFonts w:cs="Times New Roman"/>
          <w:i/>
          <w:iCs/>
          <w:noProof/>
          <w:szCs w:val="24"/>
        </w:rPr>
        <w:t>Forests</w:t>
      </w:r>
      <w:r w:rsidRPr="00D60E09">
        <w:rPr>
          <w:rFonts w:cs="Times New Roman"/>
          <w:noProof/>
          <w:szCs w:val="24"/>
        </w:rPr>
        <w:t xml:space="preserve"> 8, 499. doi:10.3390/f8120499.</w:t>
      </w:r>
    </w:p>
    <w:p w14:paraId="7924784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hmadalipour, A., and Moradkhani, H. (2017). Analyzing the uncertainty of ensemble-based gridded observations in land surface simulations and drought assessment. </w:t>
      </w:r>
      <w:r w:rsidRPr="00D60E09">
        <w:rPr>
          <w:rFonts w:cs="Times New Roman"/>
          <w:i/>
          <w:iCs/>
          <w:noProof/>
          <w:szCs w:val="24"/>
        </w:rPr>
        <w:t>J. Hydrol.</w:t>
      </w:r>
      <w:r w:rsidRPr="00D60E09">
        <w:rPr>
          <w:rFonts w:cs="Times New Roman"/>
          <w:noProof/>
          <w:szCs w:val="24"/>
        </w:rPr>
        <w:t xml:space="preserve"> 555, 557–568. doi:10.1016/j.jhydrol.2017.10.059.</w:t>
      </w:r>
    </w:p>
    <w:p w14:paraId="07282B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hmed, M., Anchukaitis, K. J., Asrat, A., Borgaonkar, H. P., Braida, M., Buckley, B. M., et al. (2013). Continental-scale temperature variability during the past two millennia. </w:t>
      </w:r>
      <w:r w:rsidRPr="00D60E09">
        <w:rPr>
          <w:rFonts w:cs="Times New Roman"/>
          <w:i/>
          <w:iCs/>
          <w:noProof/>
          <w:szCs w:val="24"/>
        </w:rPr>
        <w:t>Nat. Geosci.</w:t>
      </w:r>
      <w:r w:rsidRPr="00D60E09">
        <w:rPr>
          <w:rFonts w:cs="Times New Roman"/>
          <w:noProof/>
          <w:szCs w:val="24"/>
        </w:rPr>
        <w:t xml:space="preserve"> 6, 339–346. doi:10.1038/ngeo1797.</w:t>
      </w:r>
    </w:p>
    <w:p w14:paraId="2B23D9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hn, J.-B., Jo, S., Suh, M.-S., Cha, D.-H., Lee, D.-K., Hong, S.-Y., et al. (2016). Changes of precipitation extremes over South Korea projected by the 5 RCMs under RCP scenarios. </w:t>
      </w:r>
      <w:r w:rsidRPr="00D60E09">
        <w:rPr>
          <w:rFonts w:cs="Times New Roman"/>
          <w:i/>
          <w:iCs/>
          <w:noProof/>
          <w:szCs w:val="24"/>
        </w:rPr>
        <w:t>Asia-Pacific J. Atmos. Sci.</w:t>
      </w:r>
      <w:r w:rsidRPr="00D60E09">
        <w:rPr>
          <w:rFonts w:cs="Times New Roman"/>
          <w:noProof/>
          <w:szCs w:val="24"/>
        </w:rPr>
        <w:t xml:space="preserve"> 52, 223–236. doi:10.1007/s13143-016-0021-0.</w:t>
      </w:r>
    </w:p>
    <w:p w14:paraId="195D6D1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ich, V., Liersch, S., Vetter, T., Fournet, S., Andersson, J. C. M., Calmanti, S., et al. (2016). Flood projections within the Niger River Basin under future land use and climate change. </w:t>
      </w:r>
      <w:r w:rsidRPr="00D60E09">
        <w:rPr>
          <w:rFonts w:cs="Times New Roman"/>
          <w:i/>
          <w:iCs/>
          <w:noProof/>
          <w:szCs w:val="24"/>
        </w:rPr>
        <w:t>Sci. Total Environ.</w:t>
      </w:r>
      <w:r w:rsidRPr="00D60E09">
        <w:rPr>
          <w:rFonts w:cs="Times New Roman"/>
          <w:noProof/>
          <w:szCs w:val="24"/>
        </w:rPr>
        <w:t xml:space="preserve"> 562, 666–677. doi:10.1016/j.scitotenv.2016.04.021.</w:t>
      </w:r>
    </w:p>
    <w:p w14:paraId="302E92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kinsanola, A. A., Kooperman, G. J., Pendergrass, A. G., Hannah, W. M., and Reed, K. A. (2020). Seasonal representation of extreme precipitation indices over the United States in CMIP6 present-day simulations. </w:t>
      </w:r>
      <w:r w:rsidRPr="00D60E09">
        <w:rPr>
          <w:rFonts w:cs="Times New Roman"/>
          <w:i/>
          <w:iCs/>
          <w:noProof/>
          <w:szCs w:val="24"/>
        </w:rPr>
        <w:t>Environ. Res. Lett.</w:t>
      </w:r>
      <w:r w:rsidRPr="00D60E09">
        <w:rPr>
          <w:rFonts w:cs="Times New Roman"/>
          <w:noProof/>
          <w:szCs w:val="24"/>
        </w:rPr>
        <w:t xml:space="preserve"> 15, 094003. doi:10.1088/1748-9326/ab92c1.</w:t>
      </w:r>
    </w:p>
    <w:p w14:paraId="05B04FE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kinsanola, A. A., and Zhou, W. (2018). Projections of West African summer monsoon rainfall extremes from two CORDEX models. </w:t>
      </w:r>
      <w:r w:rsidRPr="00D60E09">
        <w:rPr>
          <w:rFonts w:cs="Times New Roman"/>
          <w:i/>
          <w:iCs/>
          <w:noProof/>
          <w:szCs w:val="24"/>
        </w:rPr>
        <w:t>Clim. Dyn.</w:t>
      </w:r>
      <w:r w:rsidRPr="00D60E09">
        <w:rPr>
          <w:rFonts w:cs="Times New Roman"/>
          <w:noProof/>
          <w:szCs w:val="24"/>
        </w:rPr>
        <w:t xml:space="preserve"> doi:10.1007/s00382-018-4238-8.</w:t>
      </w:r>
    </w:p>
    <w:p w14:paraId="57F4F00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kinyemi, F. O., and Abiodun, B. J. (2019). Potential impacts of global warming levels 1.5 °C and above on climate extremes in Botswana. </w:t>
      </w:r>
      <w:r w:rsidRPr="00D60E09">
        <w:rPr>
          <w:rFonts w:cs="Times New Roman"/>
          <w:i/>
          <w:iCs/>
          <w:noProof/>
          <w:szCs w:val="24"/>
        </w:rPr>
        <w:t>Clim. Change</w:t>
      </w:r>
      <w:r w:rsidRPr="00D60E09">
        <w:rPr>
          <w:rFonts w:cs="Times New Roman"/>
          <w:noProof/>
          <w:szCs w:val="24"/>
        </w:rPr>
        <w:t xml:space="preserve"> 154, 387–400. doi:10.1007/s10584-019-02446-1.</w:t>
      </w:r>
    </w:p>
    <w:p w14:paraId="6AAA455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bergel, C., Dorigo, W., Reichle, R. H., Balsamo, G., de Rosnay, P., Muñoz-Sabater, J., et al. (2013). Skill and Global Trend Analysis of Soil Moisture from Reanalyses and Microwave Remote Sensing. </w:t>
      </w:r>
      <w:r w:rsidRPr="00D60E09">
        <w:rPr>
          <w:rFonts w:cs="Times New Roman"/>
          <w:i/>
          <w:iCs/>
          <w:noProof/>
          <w:szCs w:val="24"/>
        </w:rPr>
        <w:t>J. Hydrometeorol.</w:t>
      </w:r>
      <w:r w:rsidRPr="00D60E09">
        <w:rPr>
          <w:rFonts w:cs="Times New Roman"/>
          <w:noProof/>
          <w:szCs w:val="24"/>
        </w:rPr>
        <w:t xml:space="preserve"> 14, 1259–1277. doi:10.1175/JHM-D-12-0161.1.</w:t>
      </w:r>
    </w:p>
    <w:p w14:paraId="2132146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exander, L. V. (2016). Global observed long-term changes in temperature and precipitation extremes: A review of progress and limitations in IPCC assessments and beyond. </w:t>
      </w:r>
      <w:r w:rsidRPr="00D60E09">
        <w:rPr>
          <w:rFonts w:cs="Times New Roman"/>
          <w:i/>
          <w:iCs/>
          <w:noProof/>
          <w:szCs w:val="24"/>
        </w:rPr>
        <w:t>Weather Clim. Extrem.</w:t>
      </w:r>
      <w:r w:rsidRPr="00D60E09">
        <w:rPr>
          <w:rFonts w:cs="Times New Roman"/>
          <w:noProof/>
          <w:szCs w:val="24"/>
        </w:rPr>
        <w:t xml:space="preserve"> 11, 4–16. doi:10.1016/J.WACE.2015.10.007.</w:t>
      </w:r>
    </w:p>
    <w:p w14:paraId="1945CD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exander, L. V, and Arblaster, J. M. (2017). Historical and projected trends in temperature and precipitation extremes in Australia in observations and CMIP5. </w:t>
      </w:r>
      <w:r w:rsidRPr="00D60E09">
        <w:rPr>
          <w:rFonts w:cs="Times New Roman"/>
          <w:i/>
          <w:iCs/>
          <w:noProof/>
          <w:szCs w:val="24"/>
        </w:rPr>
        <w:t>Weather Clim. Extrem.</w:t>
      </w:r>
      <w:r w:rsidRPr="00D60E09">
        <w:rPr>
          <w:rFonts w:cs="Times New Roman"/>
          <w:noProof/>
          <w:szCs w:val="24"/>
        </w:rPr>
        <w:t xml:space="preserve"> 15, 34–56.</w:t>
      </w:r>
    </w:p>
    <w:p w14:paraId="25F3DF4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exander, L. V, Fowler, H. J., Bador, M., Behrangi, A., Donat, M. G., Dunn, R., et al. (2019). On the use of indices to study extreme precipitation on sub-daily and daily timescales. </w:t>
      </w:r>
      <w:r w:rsidRPr="00D60E09">
        <w:rPr>
          <w:rFonts w:cs="Times New Roman"/>
          <w:i/>
          <w:iCs/>
          <w:noProof/>
          <w:szCs w:val="24"/>
        </w:rPr>
        <w:t>Environ. Res. Lett.</w:t>
      </w:r>
      <w:r w:rsidRPr="00D60E09">
        <w:rPr>
          <w:rFonts w:cs="Times New Roman"/>
          <w:noProof/>
          <w:szCs w:val="24"/>
        </w:rPr>
        <w:t xml:space="preserve"> 14, 125008. doi:10.1088/1748-9326/ab51b6.</w:t>
      </w:r>
    </w:p>
    <w:p w14:paraId="17CA538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exandru, A. (2018). Consideration of land-use and land-cover changes in the projection of climate extremes over North America by the end of the twenty-first century. </w:t>
      </w:r>
      <w:r w:rsidRPr="00D60E09">
        <w:rPr>
          <w:rFonts w:cs="Times New Roman"/>
          <w:i/>
          <w:iCs/>
          <w:noProof/>
          <w:szCs w:val="24"/>
        </w:rPr>
        <w:t>Clim. Dyn.</w:t>
      </w:r>
      <w:r w:rsidRPr="00D60E09">
        <w:rPr>
          <w:rFonts w:cs="Times New Roman"/>
          <w:noProof/>
          <w:szCs w:val="24"/>
        </w:rPr>
        <w:t xml:space="preserve"> 50, 1949–1973. doi:10.1007/s00382-017-3730-x.</w:t>
      </w:r>
    </w:p>
    <w:p w14:paraId="47F44C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fieri, L., Bisselink, B., Dottori, F., Naumann, G., de Roo, A., Salamon, P., et al. (2017). Global projections of river flood risk in a warmer world. </w:t>
      </w:r>
      <w:r w:rsidRPr="00D60E09">
        <w:rPr>
          <w:rFonts w:cs="Times New Roman"/>
          <w:i/>
          <w:iCs/>
          <w:noProof/>
          <w:szCs w:val="24"/>
        </w:rPr>
        <w:t>Earth’s Futur.</w:t>
      </w:r>
      <w:r w:rsidRPr="00D60E09">
        <w:rPr>
          <w:rFonts w:cs="Times New Roman"/>
          <w:noProof/>
          <w:szCs w:val="24"/>
        </w:rPr>
        <w:t xml:space="preserve"> 5, 171–182. doi:10.1002/2016EF000485.</w:t>
      </w:r>
    </w:p>
    <w:p w14:paraId="022688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i, H., Fowler, H. J., Lenderink, G., Lewis, E., and Pritchard, D. (2021). Consistent large‐scale response of hourly extreme precipitation to temperature variation over land. </w:t>
      </w:r>
      <w:r w:rsidRPr="00D60E09">
        <w:rPr>
          <w:rFonts w:cs="Times New Roman"/>
          <w:i/>
          <w:iCs/>
          <w:noProof/>
          <w:szCs w:val="24"/>
        </w:rPr>
        <w:t>Geophys. Res. Lett.</w:t>
      </w:r>
      <w:r w:rsidRPr="00D60E09">
        <w:rPr>
          <w:rFonts w:cs="Times New Roman"/>
          <w:noProof/>
          <w:szCs w:val="24"/>
        </w:rPr>
        <w:t xml:space="preserve"> doi:10.1029/2020GL090317.</w:t>
      </w:r>
    </w:p>
    <w:p w14:paraId="1B47398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i, H., and Mishra, V. (2018). Contributions of Dynamic and Thermodynamic Scaling in Subdaily Precipitation Extremes in India. </w:t>
      </w:r>
      <w:r w:rsidRPr="00D60E09">
        <w:rPr>
          <w:rFonts w:cs="Times New Roman"/>
          <w:i/>
          <w:iCs/>
          <w:noProof/>
          <w:szCs w:val="24"/>
        </w:rPr>
        <w:t>Geophys. Res. Lett.</w:t>
      </w:r>
      <w:r w:rsidRPr="00D60E09">
        <w:rPr>
          <w:rFonts w:cs="Times New Roman"/>
          <w:noProof/>
          <w:szCs w:val="24"/>
        </w:rPr>
        <w:t xml:space="preserve"> 45, 2352–2361. doi:10.1002/2018GL077065.</w:t>
      </w:r>
    </w:p>
    <w:p w14:paraId="1677B8A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i, H., Modi, P., and Mishra, V. (2019a). Increased flood risk in Indian sub-continent under the warming climate. </w:t>
      </w:r>
      <w:r w:rsidRPr="00D60E09">
        <w:rPr>
          <w:rFonts w:cs="Times New Roman"/>
          <w:i/>
          <w:iCs/>
          <w:noProof/>
          <w:szCs w:val="24"/>
        </w:rPr>
        <w:t>Weather Clim. Extrem.</w:t>
      </w:r>
      <w:r w:rsidRPr="00D60E09">
        <w:rPr>
          <w:rFonts w:cs="Times New Roman"/>
          <w:noProof/>
          <w:szCs w:val="24"/>
        </w:rPr>
        <w:t xml:space="preserve"> 25, 100212. doi:10.1016/j.wace.2019.100212.</w:t>
      </w:r>
    </w:p>
    <w:p w14:paraId="09F4CF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i, S., Eum, H.-I., Cho, J., Dan, L., Khan, F., Dairaku, K., et al. (2019b). Assessment of climate extremes in future projections downscaled by multiple statistical downscaling methods over Pakistan. </w:t>
      </w:r>
      <w:r w:rsidRPr="00D60E09">
        <w:rPr>
          <w:rFonts w:cs="Times New Roman"/>
          <w:i/>
          <w:iCs/>
          <w:noProof/>
          <w:szCs w:val="24"/>
        </w:rPr>
        <w:t>Atmos. Res.</w:t>
      </w:r>
      <w:r w:rsidRPr="00D60E09">
        <w:rPr>
          <w:rFonts w:cs="Times New Roman"/>
          <w:noProof/>
          <w:szCs w:val="24"/>
        </w:rPr>
        <w:t xml:space="preserve"> 222, 114–133. doi:10.1016/j.atmosres.2019.02.009.</w:t>
      </w:r>
    </w:p>
    <w:p w14:paraId="0FCDA32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izadeh, M. R., Adamowski, J., Nikoo, M. R., AghaKouchak, A., Dennison, P., and Sadegh, M. (2020). A century of observations reveals increasing likelihood of continental-scale compound dry-hot extremes. </w:t>
      </w:r>
      <w:r w:rsidRPr="00D60E09">
        <w:rPr>
          <w:rFonts w:cs="Times New Roman"/>
          <w:i/>
          <w:iCs/>
          <w:noProof/>
          <w:szCs w:val="24"/>
        </w:rPr>
        <w:t>Sci. Adv.</w:t>
      </w:r>
      <w:r w:rsidRPr="00D60E09">
        <w:rPr>
          <w:rFonts w:cs="Times New Roman"/>
          <w:noProof/>
          <w:szCs w:val="24"/>
        </w:rPr>
        <w:t xml:space="preserve"> 6, eaaz4571. doi:10.1126/sciadv.aaz4571.</w:t>
      </w:r>
    </w:p>
    <w:p w14:paraId="5EF92FA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kama, R., and Cescatti, A. (2016). Biophysical climate impacts of recent changes in global forest cover. </w:t>
      </w:r>
      <w:r w:rsidRPr="00D60E09">
        <w:rPr>
          <w:rFonts w:cs="Times New Roman"/>
          <w:i/>
          <w:iCs/>
          <w:noProof/>
          <w:szCs w:val="24"/>
        </w:rPr>
        <w:t>Science (80-. ).</w:t>
      </w:r>
      <w:r w:rsidRPr="00D60E09">
        <w:rPr>
          <w:rFonts w:cs="Times New Roman"/>
          <w:noProof/>
          <w:szCs w:val="24"/>
        </w:rPr>
        <w:t xml:space="preserve"> 351, 600–604. doi:10.1126/science.aac8083.</w:t>
      </w:r>
    </w:p>
    <w:p w14:paraId="18A6697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lan, R. P., Barlow, M., Byrne, M. P., Cherchi, A., Douville, H., Fowler, H. J., et al. (2020). Advances in understanding large-scale responses of the water cycle to climate change. </w:t>
      </w:r>
      <w:r w:rsidRPr="00D60E09">
        <w:rPr>
          <w:rFonts w:cs="Times New Roman"/>
          <w:i/>
          <w:iCs/>
          <w:noProof/>
          <w:szCs w:val="24"/>
        </w:rPr>
        <w:t>Ann. N. Y. Acad. Sci.</w:t>
      </w:r>
      <w:r w:rsidRPr="00D60E09">
        <w:rPr>
          <w:rFonts w:cs="Times New Roman"/>
          <w:noProof/>
          <w:szCs w:val="24"/>
        </w:rPr>
        <w:t xml:space="preserve"> 1472, 49–75. doi:10.1111/nyas.14337.</w:t>
      </w:r>
    </w:p>
    <w:p w14:paraId="432808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len, C. D., Breshears, D. D., and McDowell, N. G. (2015). On underestimation of global vulnerability to tree mortality and forest die-off from hotter drought in the Anthropocene. </w:t>
      </w:r>
      <w:r w:rsidRPr="00D60E09">
        <w:rPr>
          <w:rFonts w:cs="Times New Roman"/>
          <w:i/>
          <w:iCs/>
          <w:noProof/>
          <w:szCs w:val="24"/>
        </w:rPr>
        <w:t>Ecosphere</w:t>
      </w:r>
      <w:r w:rsidRPr="00D60E09">
        <w:rPr>
          <w:rFonts w:cs="Times New Roman"/>
          <w:noProof/>
          <w:szCs w:val="24"/>
        </w:rPr>
        <w:t xml:space="preserve"> 6, art129. doi:10.1890/ES15-00203.1.</w:t>
      </w:r>
    </w:p>
    <w:p w14:paraId="71D4C7D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len, J. T. (2018). “Climate Change and Severe Thunderstorms,” in </w:t>
      </w:r>
      <w:r w:rsidRPr="00D60E09">
        <w:rPr>
          <w:rFonts w:cs="Times New Roman"/>
          <w:i/>
          <w:iCs/>
          <w:noProof/>
          <w:szCs w:val="24"/>
        </w:rPr>
        <w:t>Oxford Research Encyclopedia of Climate Science</w:t>
      </w:r>
      <w:r w:rsidRPr="00D60E09">
        <w:rPr>
          <w:rFonts w:cs="Times New Roman"/>
          <w:noProof/>
          <w:szCs w:val="24"/>
        </w:rPr>
        <w:t xml:space="preserve"> (Oxford, UK: Oxford University Press), 1–65. doi:10.1093/acrefore/9780190228620.013.62.</w:t>
      </w:r>
    </w:p>
    <w:p w14:paraId="0B03AC4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len, M. R., Dube, O. P., Solecki, W., Aragón-Durand, F., Cramer, W., Humphreys, S., et al. (2018). “Framing and Context,” in </w:t>
      </w:r>
      <w:r w:rsidRPr="00D60E09">
        <w:rPr>
          <w:rFonts w:cs="Times New Roman"/>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D60E09">
        <w:rPr>
          <w:rFonts w:cs="Times New Roman"/>
          <w:noProof/>
          <w:szCs w:val="24"/>
        </w:rPr>
        <w:t xml:space="preserve"> eds. V. Masson-Delmotte, P. Zhai, H.-O. Pörtner, D. Roberts, J. Skea, P. R. Shukla, et al. (In Press), 49–92. Available at: https://www.ipcc.ch/sr15/chapter/chapter-1.</w:t>
      </w:r>
    </w:p>
    <w:p w14:paraId="26F598C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mazroui, M. (2019a). Assessment of meteorological droughts over Saudi Arabia using surface rainfall observations during the period 1978–2017. </w:t>
      </w:r>
      <w:r w:rsidRPr="00D60E09">
        <w:rPr>
          <w:rFonts w:cs="Times New Roman"/>
          <w:i/>
          <w:iCs/>
          <w:noProof/>
          <w:szCs w:val="24"/>
        </w:rPr>
        <w:t>Arab. J. Geosci.</w:t>
      </w:r>
      <w:r w:rsidRPr="00D60E09">
        <w:rPr>
          <w:rFonts w:cs="Times New Roman"/>
          <w:noProof/>
          <w:szCs w:val="24"/>
        </w:rPr>
        <w:t xml:space="preserve"> 12. doi:10.1007/s12517-019-4866-2.</w:t>
      </w:r>
    </w:p>
    <w:p w14:paraId="36F2FA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mazroui, M. (2019b). Temperature Changes over the CORDEX-MENA Domain in the 21st Century Using CMIP5 Data Downscaled with RegCM4: A Focus on the Arabian Peninsula. </w:t>
      </w:r>
      <w:r w:rsidRPr="00D60E09">
        <w:rPr>
          <w:rFonts w:cs="Times New Roman"/>
          <w:i/>
          <w:iCs/>
          <w:noProof/>
          <w:szCs w:val="24"/>
        </w:rPr>
        <w:t>Adv. Meteorol.</w:t>
      </w:r>
      <w:r w:rsidRPr="00D60E09">
        <w:rPr>
          <w:rFonts w:cs="Times New Roman"/>
          <w:noProof/>
          <w:szCs w:val="24"/>
        </w:rPr>
        <w:t xml:space="preserve"> 2019. doi:10.1155/2019/5395676.</w:t>
      </w:r>
    </w:p>
    <w:p w14:paraId="228DB6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mazroui, M., and Islam, M. N. (2019). Coupled Model Inter-comparison Project Database to Calculate Drought Indices for Saudi Arabia: A Preliminary Assessment. </w:t>
      </w:r>
      <w:r w:rsidRPr="00D60E09">
        <w:rPr>
          <w:rFonts w:cs="Times New Roman"/>
          <w:i/>
          <w:iCs/>
          <w:noProof/>
          <w:szCs w:val="24"/>
        </w:rPr>
        <w:t>Earth Syst. Environ.</w:t>
      </w:r>
      <w:r w:rsidRPr="00D60E09">
        <w:rPr>
          <w:rFonts w:cs="Times New Roman"/>
          <w:noProof/>
          <w:szCs w:val="24"/>
        </w:rPr>
        <w:t xml:space="preserve"> 3, 419–428. doi:10.1007/s41748-019-00126-9.</w:t>
      </w:r>
    </w:p>
    <w:p w14:paraId="31AC1A7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mazroui, M., Islam, M. N., Dambul, R., and Jones, P. D. (2014). Trends of temperature extremes in Saudi Arabia. </w:t>
      </w:r>
      <w:r w:rsidRPr="00D60E09">
        <w:rPr>
          <w:rFonts w:cs="Times New Roman"/>
          <w:i/>
          <w:iCs/>
          <w:noProof/>
          <w:szCs w:val="24"/>
        </w:rPr>
        <w:t>Int. J. Climatol.</w:t>
      </w:r>
      <w:r w:rsidRPr="00D60E09">
        <w:rPr>
          <w:rFonts w:cs="Times New Roman"/>
          <w:noProof/>
          <w:szCs w:val="24"/>
        </w:rPr>
        <w:t xml:space="preserve"> 34, 808–826. doi:10.1002/joc.3722.</w:t>
      </w:r>
    </w:p>
    <w:p w14:paraId="327F2DB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mazroui, M., and Saeed, S. (2020). Contribution of extreme daily precipitation to total rainfall over the Arabian Peninsula. </w:t>
      </w:r>
      <w:r w:rsidRPr="00D60E09">
        <w:rPr>
          <w:rFonts w:cs="Times New Roman"/>
          <w:i/>
          <w:iCs/>
          <w:noProof/>
          <w:szCs w:val="24"/>
        </w:rPr>
        <w:t>Atmos. Res.</w:t>
      </w:r>
      <w:r w:rsidRPr="00D60E09">
        <w:rPr>
          <w:rFonts w:cs="Times New Roman"/>
          <w:noProof/>
          <w:szCs w:val="24"/>
        </w:rPr>
        <w:t xml:space="preserve"> 231, 104672. doi:10.1016/j.atmosres.2019.104672.</w:t>
      </w:r>
    </w:p>
    <w:p w14:paraId="5409254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meida, C. T., Oliveira-Júnior, J. F., Delgado, R. C., Cubo, P., and Ramos, M. C. (2017). Spatiotemporal rainfall and temperature trends throughout the Brazilian Legal Amazon, 1973-2013. </w:t>
      </w:r>
      <w:r w:rsidRPr="00D60E09">
        <w:rPr>
          <w:rFonts w:cs="Times New Roman"/>
          <w:i/>
          <w:iCs/>
          <w:noProof/>
          <w:szCs w:val="24"/>
        </w:rPr>
        <w:t>Int. J. Climatol.</w:t>
      </w:r>
      <w:r w:rsidRPr="00D60E09">
        <w:rPr>
          <w:rFonts w:cs="Times New Roman"/>
          <w:noProof/>
          <w:szCs w:val="24"/>
        </w:rPr>
        <w:t xml:space="preserve"> 37, 2013–2026. doi:10.1002/joc.4831.</w:t>
      </w:r>
    </w:p>
    <w:p w14:paraId="7DE7512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Sarmi, S. H., and Washington, R. (2014). Changes in climate extremes in the Arabian Peninsula: analysis of daily data. </w:t>
      </w:r>
      <w:r w:rsidRPr="00D60E09">
        <w:rPr>
          <w:rFonts w:cs="Times New Roman"/>
          <w:i/>
          <w:iCs/>
          <w:noProof/>
          <w:szCs w:val="24"/>
        </w:rPr>
        <w:t>Int. J. Climatol.</w:t>
      </w:r>
      <w:r w:rsidRPr="00D60E09">
        <w:rPr>
          <w:rFonts w:cs="Times New Roman"/>
          <w:noProof/>
          <w:szCs w:val="24"/>
        </w:rPr>
        <w:t xml:space="preserve"> 34, 1329–1345. doi:10.1002/joc.3772.</w:t>
      </w:r>
    </w:p>
    <w:p w14:paraId="2E205E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thoff, D., Rodrigues, L. N., and da Silva, D. D. (2020). Impacts of climate change on the evaporation and availability of water in small reservoirs in the Brazilian savannah. </w:t>
      </w:r>
      <w:r w:rsidRPr="00D60E09">
        <w:rPr>
          <w:rFonts w:cs="Times New Roman"/>
          <w:i/>
          <w:iCs/>
          <w:noProof/>
          <w:szCs w:val="24"/>
        </w:rPr>
        <w:t>Clim. Change</w:t>
      </w:r>
      <w:r w:rsidRPr="00D60E09">
        <w:rPr>
          <w:rFonts w:cs="Times New Roman"/>
          <w:noProof/>
          <w:szCs w:val="24"/>
        </w:rPr>
        <w:t xml:space="preserve"> 159, 215–232. doi:10.1007/s10584-020-02656-y.</w:t>
      </w:r>
    </w:p>
    <w:p w14:paraId="2AD10DE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ltman, J., Ukhvatkina, O. N., Omelko, A. M., Macek, M., Plener, T., Pejcha, V., et al. (2018). Poleward migration of the destructive effects of tropical cyclones during the 20th century. </w:t>
      </w:r>
      <w:r w:rsidRPr="00D60E09">
        <w:rPr>
          <w:rFonts w:cs="Times New Roman"/>
          <w:i/>
          <w:iCs/>
          <w:noProof/>
          <w:szCs w:val="24"/>
        </w:rPr>
        <w:t>Proc. Natl. Acad. Sci.</w:t>
      </w:r>
      <w:r w:rsidRPr="00D60E09">
        <w:rPr>
          <w:rFonts w:cs="Times New Roman"/>
          <w:noProof/>
          <w:szCs w:val="24"/>
        </w:rPr>
        <w:t xml:space="preserve"> 115, 11543 LP-11548. doi:10.1073/pnas.1808979115.</w:t>
      </w:r>
    </w:p>
    <w:p w14:paraId="310EEA8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mann, B., Szidat, S., and Grosjean, M. (2015). A millennial-long record of warm season precipitation and flood frequency for the North-western Alps inferred from varved lake sediments: implications for the future. </w:t>
      </w:r>
      <w:r w:rsidRPr="00D60E09">
        <w:rPr>
          <w:rFonts w:cs="Times New Roman"/>
          <w:i/>
          <w:iCs/>
          <w:noProof/>
          <w:szCs w:val="24"/>
        </w:rPr>
        <w:t>Quat. Sci. Rev.</w:t>
      </w:r>
      <w:r w:rsidRPr="00D60E09">
        <w:rPr>
          <w:rFonts w:cs="Times New Roman"/>
          <w:noProof/>
          <w:szCs w:val="24"/>
        </w:rPr>
        <w:t xml:space="preserve"> 115, 89–100. doi:10.1016/j.quascirev.2015.03.002.</w:t>
      </w:r>
    </w:p>
    <w:p w14:paraId="2448ED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dela, N., Morton, D. C., Giglio, L., Chen, Y., van der Werf, G. R., Kasibhatla, P. S., et al. (2017). A human-driven decline in global burned area. </w:t>
      </w:r>
      <w:r w:rsidRPr="00D60E09">
        <w:rPr>
          <w:rFonts w:cs="Times New Roman"/>
          <w:i/>
          <w:iCs/>
          <w:noProof/>
          <w:szCs w:val="24"/>
        </w:rPr>
        <w:t>Science (80-. ).</w:t>
      </w:r>
      <w:r w:rsidRPr="00D60E09">
        <w:rPr>
          <w:rFonts w:cs="Times New Roman"/>
          <w:noProof/>
          <w:szCs w:val="24"/>
        </w:rPr>
        <w:t xml:space="preserve"> 356, 1356–1362. doi:10.1126/science.aal4108.</w:t>
      </w:r>
    </w:p>
    <w:p w14:paraId="1CC57BA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deregg, W. R. L., Berry, J. A., Smith, D. D., Sperry, J. S., Anderegg, L. D. L., and Field, C. B. (2012). The roles of hydraulic and carbon stress in a widespread climate-induced forest die-off. </w:t>
      </w:r>
      <w:r w:rsidRPr="00D60E09">
        <w:rPr>
          <w:rFonts w:cs="Times New Roman"/>
          <w:i/>
          <w:iCs/>
          <w:noProof/>
          <w:szCs w:val="24"/>
        </w:rPr>
        <w:t>Proc. Natl. Acad. Sci.</w:t>
      </w:r>
      <w:r w:rsidRPr="00D60E09">
        <w:rPr>
          <w:rFonts w:cs="Times New Roman"/>
          <w:noProof/>
          <w:szCs w:val="24"/>
        </w:rPr>
        <w:t xml:space="preserve"> 109, 233–237. doi:10.1073/pnas.1107891109.</w:t>
      </w:r>
    </w:p>
    <w:p w14:paraId="5F25316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deregg, W. R. L., Kane, J. M., and Anderegg, L. D. L. (2013). Consequences of widespread tree mortality triggered by drought and temperature stress. </w:t>
      </w:r>
      <w:r w:rsidRPr="00D60E09">
        <w:rPr>
          <w:rFonts w:cs="Times New Roman"/>
          <w:i/>
          <w:iCs/>
          <w:noProof/>
          <w:szCs w:val="24"/>
        </w:rPr>
        <w:t>Nat. Clim. Chang.</w:t>
      </w:r>
      <w:r w:rsidRPr="00D60E09">
        <w:rPr>
          <w:rFonts w:cs="Times New Roman"/>
          <w:noProof/>
          <w:szCs w:val="24"/>
        </w:rPr>
        <w:t xml:space="preserve"> 3, 30–36. doi:10.1038/nclimate1635.</w:t>
      </w:r>
    </w:p>
    <w:p w14:paraId="30E4E25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deregg, W. R. L., Klein, T., Bartlett, M., Sack, L., Pellegrini, A. F. A., Choat, B., et al. (2016). Meta-analysis reveals that hydraulic traits explain cross-species patterns of drought-induced tree mortality across the globe. </w:t>
      </w:r>
      <w:r w:rsidRPr="00D60E09">
        <w:rPr>
          <w:rFonts w:cs="Times New Roman"/>
          <w:i/>
          <w:iCs/>
          <w:noProof/>
          <w:szCs w:val="24"/>
        </w:rPr>
        <w:t>Proc. Natl. Acad. Sci.</w:t>
      </w:r>
      <w:r w:rsidRPr="00D60E09">
        <w:rPr>
          <w:rFonts w:cs="Times New Roman"/>
          <w:noProof/>
          <w:szCs w:val="24"/>
        </w:rPr>
        <w:t xml:space="preserve"> 113, 5024–5029. doi:10.1073/pnas.1525678113.</w:t>
      </w:r>
    </w:p>
    <w:p w14:paraId="57CBAD4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deregg, W. R. L., Trugman, A. T., Badgley, G., Konings, A. G., and Shaw, J. (2020). Divergent forest sensitivity to repeated extreme droughts. </w:t>
      </w:r>
      <w:r w:rsidRPr="00D60E09">
        <w:rPr>
          <w:rFonts w:cs="Times New Roman"/>
          <w:i/>
          <w:iCs/>
          <w:noProof/>
          <w:szCs w:val="24"/>
        </w:rPr>
        <w:t>Nat. Clim. Chang.</w:t>
      </w:r>
      <w:r w:rsidRPr="00D60E09">
        <w:rPr>
          <w:rFonts w:cs="Times New Roman"/>
          <w:noProof/>
          <w:szCs w:val="24"/>
        </w:rPr>
        <w:t xml:space="preserve"> doi:10.1038/s41558-020-00919-1.</w:t>
      </w:r>
    </w:p>
    <w:p w14:paraId="3BC31A7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derson-Teixeira, K. J., Snyder, P. K., Twine, T. E., Cuadra, S. V., Costa, M. H., and DeLucia, E. H. (2012). Climate-regulation services of natural and agricultural ecoregions of the Americas. </w:t>
      </w:r>
      <w:r w:rsidRPr="00D60E09">
        <w:rPr>
          <w:rFonts w:cs="Times New Roman"/>
          <w:i/>
          <w:iCs/>
          <w:noProof/>
          <w:szCs w:val="24"/>
        </w:rPr>
        <w:t>Nat. Clim. Chang.</w:t>
      </w:r>
      <w:r w:rsidRPr="00D60E09">
        <w:rPr>
          <w:rFonts w:cs="Times New Roman"/>
          <w:noProof/>
          <w:szCs w:val="24"/>
        </w:rPr>
        <w:t xml:space="preserve"> 2, 177–181. doi:10.1038/nclimate1346.</w:t>
      </w:r>
    </w:p>
    <w:p w14:paraId="46DB1E5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derson, R. G., Canadell, J. G., Randerson, J. T., Jackson, R. B., Hungate, B. A., Baldocchi, D. D., et al. (2011). Biophysical considerations in forestry for climate protection. </w:t>
      </w:r>
      <w:r w:rsidRPr="00D60E09">
        <w:rPr>
          <w:rFonts w:cs="Times New Roman"/>
          <w:i/>
          <w:iCs/>
          <w:noProof/>
          <w:szCs w:val="24"/>
        </w:rPr>
        <w:t>Front. Ecol. Environ.</w:t>
      </w:r>
      <w:r w:rsidRPr="00D60E09">
        <w:rPr>
          <w:rFonts w:cs="Times New Roman"/>
          <w:noProof/>
          <w:szCs w:val="24"/>
        </w:rPr>
        <w:t xml:space="preserve"> 9, 174–182. doi:10.1890/090179.</w:t>
      </w:r>
    </w:p>
    <w:p w14:paraId="5F2905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derson, W. B., Seager, R., Baethgen, W., Cane, M., and You, L. (2019). Synchronous crop failures and climate-forced production variability. </w:t>
      </w:r>
      <w:r w:rsidRPr="00D60E09">
        <w:rPr>
          <w:rFonts w:cs="Times New Roman"/>
          <w:i/>
          <w:iCs/>
          <w:noProof/>
          <w:szCs w:val="24"/>
        </w:rPr>
        <w:t>Sci. Adv.</w:t>
      </w:r>
      <w:r w:rsidRPr="00D60E09">
        <w:rPr>
          <w:rFonts w:cs="Times New Roman"/>
          <w:noProof/>
          <w:szCs w:val="24"/>
        </w:rPr>
        <w:t xml:space="preserve"> 5, eaaw1976. doi:10.1126/sciadv.aaw1976.</w:t>
      </w:r>
    </w:p>
    <w:p w14:paraId="43D2E9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ñel, J. A., López-Moreno, J. I., Otto, F. E. L., Vicente-Serrano, S. M., Schaller, N., Massey, N., et al. (2014). The Extreme Snow Accumulation in the Western Spanish Pyrenees during Winter and Spring 2013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73–S76. doi:10.1175/1520-0477-95.9.S1.1.</w:t>
      </w:r>
    </w:p>
    <w:p w14:paraId="0D65A9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geles-Malaspina, M., González-Cruz, J. E., and Ramírez-Beltran, N. (2018). Projections of Heat Waves Events in the Intra-Americas Region Using Multimodel Ensemble. </w:t>
      </w:r>
      <w:r w:rsidRPr="00D60E09">
        <w:rPr>
          <w:rFonts w:cs="Times New Roman"/>
          <w:i/>
          <w:iCs/>
          <w:noProof/>
          <w:szCs w:val="24"/>
        </w:rPr>
        <w:t>Adv. Meteorol.</w:t>
      </w:r>
      <w:r w:rsidRPr="00D60E09">
        <w:rPr>
          <w:rFonts w:cs="Times New Roman"/>
          <w:noProof/>
          <w:szCs w:val="24"/>
        </w:rPr>
        <w:t xml:space="preserve"> 2018, 1–16. doi:10.1155/2018/7827984.</w:t>
      </w:r>
    </w:p>
    <w:p w14:paraId="102A431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gélil, O., Perkins-Kirkpatrick, S., Alexander, L. V, Stone, D., Donat, M. G., Wehner, M., et al. (2016). Comparing regional precipitation and temperature extremes in climate model and reanalysis products. </w:t>
      </w:r>
      <w:r w:rsidRPr="00D60E09">
        <w:rPr>
          <w:rFonts w:cs="Times New Roman"/>
          <w:i/>
          <w:iCs/>
          <w:noProof/>
          <w:szCs w:val="24"/>
        </w:rPr>
        <w:t>Weather Clim. Extrem.</w:t>
      </w:r>
      <w:r w:rsidRPr="00D60E09">
        <w:rPr>
          <w:rFonts w:cs="Times New Roman"/>
          <w:noProof/>
          <w:szCs w:val="24"/>
        </w:rPr>
        <w:t xml:space="preserve"> 13, 35–43. doi:10.1016/j.wace.2016.07.001.</w:t>
      </w:r>
    </w:p>
    <w:p w14:paraId="405D62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gélil, O., Stone, D. A., Tadross, M., Tummon, F., Wehner, M., and Knutti, R. (2014). Attribution of extreme weather to anthropogenic greenhouse gas emissions: Sensitivity to spatial and temporal scales. </w:t>
      </w:r>
      <w:r w:rsidRPr="00D60E09">
        <w:rPr>
          <w:rFonts w:cs="Times New Roman"/>
          <w:i/>
          <w:iCs/>
          <w:noProof/>
          <w:szCs w:val="24"/>
        </w:rPr>
        <w:t>Geophys. Res. Lett.</w:t>
      </w:r>
      <w:r w:rsidRPr="00D60E09">
        <w:rPr>
          <w:rFonts w:cs="Times New Roman"/>
          <w:noProof/>
          <w:szCs w:val="24"/>
        </w:rPr>
        <w:t xml:space="preserve"> 41, 2150–2155. doi:10.1002/2014GL059234.</w:t>
      </w:r>
    </w:p>
    <w:p w14:paraId="5986DD7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gélil, O., Stone, D., Perkins-Kirkpatrick, S., Alexander, L. V., Wehner, M., Shiogama, H., et al. (2018). On the nonlinearity of spatial scales in extreme weather attribution statements. </w:t>
      </w:r>
      <w:r w:rsidRPr="00D60E09">
        <w:rPr>
          <w:rFonts w:cs="Times New Roman"/>
          <w:i/>
          <w:iCs/>
          <w:noProof/>
          <w:szCs w:val="24"/>
        </w:rPr>
        <w:t>Clim. Dyn.</w:t>
      </w:r>
      <w:r w:rsidRPr="00D60E09">
        <w:rPr>
          <w:rFonts w:cs="Times New Roman"/>
          <w:noProof/>
          <w:szCs w:val="24"/>
        </w:rPr>
        <w:t xml:space="preserve"> 50, 2739–2752. doi:10.1007/s00382-017-3768-9.</w:t>
      </w:r>
    </w:p>
    <w:p w14:paraId="25EA20A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gélil, O., Stone, D., Wehner, M., Paciorek, C. J., Krishnan, H., and Collins, W. (2017). An Independent Assessment of Anthropogenic Attribution Statements for Recent Extreme Temperature and Rainfall Events. </w:t>
      </w:r>
      <w:r w:rsidRPr="00D60E09">
        <w:rPr>
          <w:rFonts w:cs="Times New Roman"/>
          <w:i/>
          <w:iCs/>
          <w:noProof/>
          <w:szCs w:val="24"/>
        </w:rPr>
        <w:t>J. Clim.</w:t>
      </w:r>
      <w:r w:rsidRPr="00D60E09">
        <w:rPr>
          <w:rFonts w:cs="Times New Roman"/>
          <w:noProof/>
          <w:szCs w:val="24"/>
        </w:rPr>
        <w:t xml:space="preserve"> 30, 5–16. doi:10.1175/JCLI-D-16-0077.1.</w:t>
      </w:r>
    </w:p>
    <w:p w14:paraId="21F3700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tonescu, B., Schultz, D. M., Holzer, A., and Groenemeijer, P. (2016a). Tornadoes in Europe: An Underestimated Threat. </w:t>
      </w:r>
      <w:r w:rsidRPr="00D60E09">
        <w:rPr>
          <w:rFonts w:cs="Times New Roman"/>
          <w:i/>
          <w:iCs/>
          <w:noProof/>
          <w:szCs w:val="24"/>
        </w:rPr>
        <w:t>Bull. Am. Meteorol. Soc.</w:t>
      </w:r>
      <w:r w:rsidRPr="00D60E09">
        <w:rPr>
          <w:rFonts w:cs="Times New Roman"/>
          <w:noProof/>
          <w:szCs w:val="24"/>
        </w:rPr>
        <w:t xml:space="preserve"> 98, 713–728. doi:10.1175/BAMS-D-16-0171.1.</w:t>
      </w:r>
    </w:p>
    <w:p w14:paraId="131D69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ntonescu, B., Schultz, D. M., Lomas, F., and Kühne, T. (2016b). Tornadoes in Europe: Synthesis of the Observational Datasets. </w:t>
      </w:r>
      <w:r w:rsidRPr="00D60E09">
        <w:rPr>
          <w:rFonts w:cs="Times New Roman"/>
          <w:i/>
          <w:iCs/>
          <w:noProof/>
          <w:szCs w:val="24"/>
        </w:rPr>
        <w:t>Mon. Weather Rev.</w:t>
      </w:r>
      <w:r w:rsidRPr="00D60E09">
        <w:rPr>
          <w:rFonts w:cs="Times New Roman"/>
          <w:noProof/>
          <w:szCs w:val="24"/>
        </w:rPr>
        <w:t xml:space="preserve"> 144, 2445–2480. doi:10.1175/MWR-D-15-0298.1.</w:t>
      </w:r>
    </w:p>
    <w:p w14:paraId="6A5F6CF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purv, T., Sivapalan, M., and Cai, X. (2017). Understanding the Role of Climate Characteristics in Drought Propagation. </w:t>
      </w:r>
      <w:r w:rsidRPr="00D60E09">
        <w:rPr>
          <w:rFonts w:cs="Times New Roman"/>
          <w:i/>
          <w:iCs/>
          <w:noProof/>
          <w:szCs w:val="24"/>
        </w:rPr>
        <w:t>Water Resour. Res.</w:t>
      </w:r>
      <w:r w:rsidRPr="00D60E09">
        <w:rPr>
          <w:rFonts w:cs="Times New Roman"/>
          <w:noProof/>
          <w:szCs w:val="24"/>
        </w:rPr>
        <w:t xml:space="preserve"> 53, 9304–9329. doi:10.1002/2017WR021445.</w:t>
      </w:r>
    </w:p>
    <w:p w14:paraId="69E561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agão, L. E. O. C., Anderson, L. O., Fonseca, M. G., Rosan, T. M., Vedovato, L. B., Wagner, F. H., et al. (2018). 21st Century drought-related fires counteract the decline of Amazon deforestation carbon emissions. </w:t>
      </w:r>
      <w:r w:rsidRPr="00D60E09">
        <w:rPr>
          <w:rFonts w:cs="Times New Roman"/>
          <w:i/>
          <w:iCs/>
          <w:noProof/>
          <w:szCs w:val="24"/>
        </w:rPr>
        <w:t>Nat. Commun.</w:t>
      </w:r>
      <w:r w:rsidRPr="00D60E09">
        <w:rPr>
          <w:rFonts w:cs="Times New Roman"/>
          <w:noProof/>
          <w:szCs w:val="24"/>
        </w:rPr>
        <w:t xml:space="preserve"> 9, 536. doi:10.1038/s41467-017-02771-y.</w:t>
      </w:r>
    </w:p>
    <w:p w14:paraId="1FDB71A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blaster, J. M., Lim, E.-P., Hendon, H. H., Trewin, B., Wheeler, M. C., Liu, G., et al. (2014). Understanding Australia’s hottest September on record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37–S41. doi:10.1175/1520-0477-95.9.S1.1.</w:t>
      </w:r>
    </w:p>
    <w:p w14:paraId="40A3E5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cher, D. R., and Fowler, H. J. (2018). Characterising flash flood response to intense rainfall and impacts using historical information and gauged data in Britain. </w:t>
      </w:r>
      <w:r w:rsidRPr="00D60E09">
        <w:rPr>
          <w:rFonts w:cs="Times New Roman"/>
          <w:i/>
          <w:iCs/>
          <w:noProof/>
          <w:szCs w:val="24"/>
        </w:rPr>
        <w:t>J. Flood Risk Manag.</w:t>
      </w:r>
      <w:r w:rsidRPr="00D60E09">
        <w:rPr>
          <w:rFonts w:cs="Times New Roman"/>
          <w:noProof/>
          <w:szCs w:val="24"/>
        </w:rPr>
        <w:t xml:space="preserve"> 11, S121–S133. doi:10.1111/jfr3.12187.</w:t>
      </w:r>
    </w:p>
    <w:p w14:paraId="6AB912F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cher, D. R., Parkin, G., and Fowler, H. J. (2016). Assessing long term flash flooding frequency using historical information. </w:t>
      </w:r>
      <w:r w:rsidRPr="00D60E09">
        <w:rPr>
          <w:rFonts w:cs="Times New Roman"/>
          <w:i/>
          <w:iCs/>
          <w:noProof/>
          <w:szCs w:val="24"/>
        </w:rPr>
        <w:t>Hydrol. Res.</w:t>
      </w:r>
      <w:r w:rsidRPr="00D60E09">
        <w:rPr>
          <w:rFonts w:cs="Times New Roman"/>
          <w:noProof/>
          <w:szCs w:val="24"/>
        </w:rPr>
        <w:t xml:space="preserve"> 48, 1–16. doi:10.2166/nh.2016.031.</w:t>
      </w:r>
    </w:p>
    <w:p w14:paraId="59193A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chfield, S. A., Hirsch, R. M., Viglione, A., and Blöschl, G. (2016). Fragmented patterns of flood change across the United States. </w:t>
      </w:r>
      <w:r w:rsidRPr="00D60E09">
        <w:rPr>
          <w:rFonts w:cs="Times New Roman"/>
          <w:i/>
          <w:iCs/>
          <w:noProof/>
          <w:szCs w:val="24"/>
        </w:rPr>
        <w:t>Geophys. Res. Lett.</w:t>
      </w:r>
      <w:r w:rsidRPr="00D60E09">
        <w:rPr>
          <w:rFonts w:cs="Times New Roman"/>
          <w:noProof/>
          <w:szCs w:val="24"/>
        </w:rPr>
        <w:t xml:space="preserve"> 43, 10,232-10,239. doi:10.1002/2016GL070590.</w:t>
      </w:r>
    </w:p>
    <w:p w14:paraId="37F8CA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güeso, D., Di Luca, A., and Evans, J. P. (2016). Precipitation over urban areas in the western Maritime Continent using a convection-permitting model. </w:t>
      </w:r>
      <w:r w:rsidRPr="00D60E09">
        <w:rPr>
          <w:rFonts w:cs="Times New Roman"/>
          <w:i/>
          <w:iCs/>
          <w:noProof/>
          <w:szCs w:val="24"/>
        </w:rPr>
        <w:t>Clim. Dyn.</w:t>
      </w:r>
      <w:r w:rsidRPr="00D60E09">
        <w:rPr>
          <w:rFonts w:cs="Times New Roman"/>
          <w:noProof/>
          <w:szCs w:val="24"/>
        </w:rPr>
        <w:t xml:space="preserve"> 47, 1143–1159. doi:10.1007/s00382-015-2893-6.</w:t>
      </w:r>
    </w:p>
    <w:p w14:paraId="5E838B8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güeso, D., Hidalgo-Muñoz, J. M., Ga ́ Miz-Fortis, S. R., Esteban-Parra, M. J., and Castro-Díez, Y. (2012). Evaluation of WRF Mean and Extreme Precipitation over Spain: Present Climate (1970-99). </w:t>
      </w:r>
      <w:r w:rsidRPr="00D60E09">
        <w:rPr>
          <w:rFonts w:cs="Times New Roman"/>
          <w:i/>
          <w:iCs/>
          <w:noProof/>
          <w:szCs w:val="24"/>
        </w:rPr>
        <w:t>J. Clim.</w:t>
      </w:r>
      <w:r w:rsidRPr="00D60E09">
        <w:rPr>
          <w:rFonts w:cs="Times New Roman"/>
          <w:noProof/>
          <w:szCs w:val="24"/>
        </w:rPr>
        <w:t xml:space="preserve"> 25, 4883–4895. doi:10.1175/JCLI-D-11-00276.1.</w:t>
      </w:r>
    </w:p>
    <w:p w14:paraId="778DE8C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mstrong, W. H., Collins, M. J., and Snyder, N. P. (2014). Hydroclimatic flood trends in the northeastern United States and linkages with large-scale atmospheric circulation patterns. </w:t>
      </w:r>
      <w:r w:rsidRPr="00D60E09">
        <w:rPr>
          <w:rFonts w:cs="Times New Roman"/>
          <w:i/>
          <w:iCs/>
          <w:noProof/>
          <w:szCs w:val="24"/>
        </w:rPr>
        <w:t>Hydrol. Sci. J.</w:t>
      </w:r>
      <w:r w:rsidRPr="00D60E09">
        <w:rPr>
          <w:rFonts w:cs="Times New Roman"/>
          <w:noProof/>
          <w:szCs w:val="24"/>
        </w:rPr>
        <w:t xml:space="preserve"> 59, 1636–1655. doi:10.1080/02626667.2013.862339.</w:t>
      </w:r>
    </w:p>
    <w:p w14:paraId="1A290A5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nell, N. W., and Gosling, S. N. (2016). The impacts of climate change on river flood risk at the global scale. </w:t>
      </w:r>
      <w:r w:rsidRPr="00D60E09">
        <w:rPr>
          <w:rFonts w:cs="Times New Roman"/>
          <w:i/>
          <w:iCs/>
          <w:noProof/>
          <w:szCs w:val="24"/>
        </w:rPr>
        <w:t>Clim. Change</w:t>
      </w:r>
      <w:r w:rsidRPr="00D60E09">
        <w:rPr>
          <w:rFonts w:cs="Times New Roman"/>
          <w:noProof/>
          <w:szCs w:val="24"/>
        </w:rPr>
        <w:t xml:space="preserve"> 134, 387–401. doi:10.1007/s10584-014-1084-5.</w:t>
      </w:r>
    </w:p>
    <w:p w14:paraId="337E8D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rnone, E., Pumo, D., Viola, F., Noto, L. V., and La Loggia, G. (2013). Rainfall statistics changes in Sicily. </w:t>
      </w:r>
      <w:r w:rsidRPr="00D60E09">
        <w:rPr>
          <w:rFonts w:cs="Times New Roman"/>
          <w:i/>
          <w:iCs/>
          <w:noProof/>
          <w:szCs w:val="24"/>
        </w:rPr>
        <w:t>Hydrol. Earth Syst. Sci.</w:t>
      </w:r>
      <w:r w:rsidRPr="00D60E09">
        <w:rPr>
          <w:rFonts w:cs="Times New Roman"/>
          <w:noProof/>
          <w:szCs w:val="24"/>
        </w:rPr>
        <w:t xml:space="preserve"> 17, 2449–2458. doi:10.5194/hess-17-2449-2013.</w:t>
      </w:r>
    </w:p>
    <w:p w14:paraId="1914299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shabokov, B. A., Tashilova, A. A., Kesheva, L. A., and Taubekova, Z. A. (2017). Trends in precipitation parameters in the climate zones of southern Russia (1961-2011). </w:t>
      </w:r>
      <w:r w:rsidRPr="00D60E09">
        <w:rPr>
          <w:rFonts w:cs="Times New Roman"/>
          <w:i/>
          <w:iCs/>
          <w:noProof/>
          <w:szCs w:val="24"/>
        </w:rPr>
        <w:t>Russ. Meteorol. Hydrol.</w:t>
      </w:r>
      <w:r w:rsidRPr="00D60E09">
        <w:rPr>
          <w:rFonts w:cs="Times New Roman"/>
          <w:noProof/>
          <w:szCs w:val="24"/>
        </w:rPr>
        <w:t xml:space="preserve"> 42, 150–158. doi:10.3103/S1068373917030025.</w:t>
      </w:r>
    </w:p>
    <w:p w14:paraId="358CD12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smerom, Y., Polyak, V. J., Rasmussen, J. B. T., Burns, S. J., and Lachniet, M. (2013). Multidecadal to multicentury scale collapses of Northern Hemisphere monsoons over the past millennium. </w:t>
      </w:r>
      <w:r w:rsidRPr="00D60E09">
        <w:rPr>
          <w:rFonts w:cs="Times New Roman"/>
          <w:i/>
          <w:iCs/>
          <w:noProof/>
          <w:szCs w:val="24"/>
        </w:rPr>
        <w:t>Proc. Natl. Acad. Sci.</w:t>
      </w:r>
      <w:r w:rsidRPr="00D60E09">
        <w:rPr>
          <w:rFonts w:cs="Times New Roman"/>
          <w:noProof/>
          <w:szCs w:val="24"/>
        </w:rPr>
        <w:t xml:space="preserve"> 110, 9651–9656. doi:10.1073/pnas.1214870110.</w:t>
      </w:r>
    </w:p>
    <w:p w14:paraId="763FFD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tif, R. M., Almazroui, M., Saeed, S., Abid, M. A., Islam, M. N., and Ismail, M. (2020). Extreme precipitation events over Saudi Arabia during the wet season and their associated teleconnections. </w:t>
      </w:r>
      <w:r w:rsidRPr="00D60E09">
        <w:rPr>
          <w:rFonts w:cs="Times New Roman"/>
          <w:i/>
          <w:iCs/>
          <w:noProof/>
          <w:szCs w:val="24"/>
        </w:rPr>
        <w:t>Atmos. Res.</w:t>
      </w:r>
      <w:r w:rsidRPr="00D60E09">
        <w:rPr>
          <w:rFonts w:cs="Times New Roman"/>
          <w:noProof/>
          <w:szCs w:val="24"/>
        </w:rPr>
        <w:t xml:space="preserve"> 231, 104655. doi:10.1016/j.atmosres.2019.104655.</w:t>
      </w:r>
    </w:p>
    <w:p w14:paraId="0FEE581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ult, T. R. (2020). On the essentials of drought in a changing climate. </w:t>
      </w:r>
      <w:r w:rsidRPr="00D60E09">
        <w:rPr>
          <w:rFonts w:cs="Times New Roman"/>
          <w:i/>
          <w:iCs/>
          <w:noProof/>
          <w:szCs w:val="24"/>
        </w:rPr>
        <w:t>Science (80-. ).</w:t>
      </w:r>
      <w:r w:rsidRPr="00D60E09">
        <w:rPr>
          <w:rFonts w:cs="Times New Roman"/>
          <w:noProof/>
          <w:szCs w:val="24"/>
        </w:rPr>
        <w:t xml:space="preserve"> 368, 256–260. doi:10.1126/science.aaz5492.</w:t>
      </w:r>
    </w:p>
    <w:p w14:paraId="45B67D2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ult, T. R., Cole, J. E., Overpeck, J. T., Pederson, G. T., and Meko, D. M. (2014). Assessing the Risk of Persistent Drought Using Climate Model Simulations and Paleoclimate Data. </w:t>
      </w:r>
      <w:r w:rsidRPr="00D60E09">
        <w:rPr>
          <w:rFonts w:cs="Times New Roman"/>
          <w:i/>
          <w:iCs/>
          <w:noProof/>
          <w:szCs w:val="24"/>
        </w:rPr>
        <w:t>J. Clim.</w:t>
      </w:r>
      <w:r w:rsidRPr="00D60E09">
        <w:rPr>
          <w:rFonts w:cs="Times New Roman"/>
          <w:noProof/>
          <w:szCs w:val="24"/>
        </w:rPr>
        <w:t xml:space="preserve"> 27, 7529–7549. doi:10.1175/JCLI-D-12-00282.1.</w:t>
      </w:r>
    </w:p>
    <w:p w14:paraId="04EBA18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vila-Diaz, A., Benezoli, V., Justino, F., Torres, R., and Wilson, A. (2020). Assessing current and future trends of climate extremes across Brazil based on reanalyses and earth system model projections. </w:t>
      </w:r>
      <w:r w:rsidRPr="00D60E09">
        <w:rPr>
          <w:rFonts w:cs="Times New Roman"/>
          <w:i/>
          <w:iCs/>
          <w:noProof/>
          <w:szCs w:val="24"/>
        </w:rPr>
        <w:t>Clim. Dyn.</w:t>
      </w:r>
      <w:r w:rsidRPr="00D60E09">
        <w:rPr>
          <w:rFonts w:cs="Times New Roman"/>
          <w:noProof/>
          <w:szCs w:val="24"/>
        </w:rPr>
        <w:t xml:space="preserve"> 55, 1403–1426. doi:10.1007/s00382-020-05333-z.</w:t>
      </w:r>
    </w:p>
    <w:p w14:paraId="5EA15F0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Ávila, A., Justino, F., Wilson, A., Bromwich, D., and Amorim, M. (2016). Recent precipitation trends, flash floods and landslides in southern Brazil. </w:t>
      </w:r>
      <w:r w:rsidRPr="00D60E09">
        <w:rPr>
          <w:rFonts w:cs="Times New Roman"/>
          <w:i/>
          <w:iCs/>
          <w:noProof/>
          <w:szCs w:val="24"/>
        </w:rPr>
        <w:t>Environ. Res. Lett.</w:t>
      </w:r>
      <w:r w:rsidRPr="00D60E09">
        <w:rPr>
          <w:rFonts w:cs="Times New Roman"/>
          <w:noProof/>
          <w:szCs w:val="24"/>
        </w:rPr>
        <w:t xml:space="preserve"> 11, 114029. doi:10.1088/1748-9326/11/11/114029.</w:t>
      </w:r>
    </w:p>
    <w:p w14:paraId="6FC7BA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vila, F. B., Dong, S., Menang, K. P., Rajczak, J., Renom, M., Donat, M. G., et al. (2015). Systematic investigation of gridding-related scaling effects on annual statistics of daily temperature and precipitation maxima: A case study for south-east Australia. </w:t>
      </w:r>
      <w:r w:rsidRPr="00D60E09">
        <w:rPr>
          <w:rFonts w:cs="Times New Roman"/>
          <w:i/>
          <w:iCs/>
          <w:noProof/>
          <w:szCs w:val="24"/>
        </w:rPr>
        <w:t>Weather Clim. Extrem.</w:t>
      </w:r>
      <w:r w:rsidRPr="00D60E09">
        <w:rPr>
          <w:rFonts w:cs="Times New Roman"/>
          <w:noProof/>
          <w:szCs w:val="24"/>
        </w:rPr>
        <w:t xml:space="preserve"> 9, 6–16. doi:10.1016/j.wace.2015.06.003.</w:t>
      </w:r>
    </w:p>
    <w:p w14:paraId="5C5179F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zorin-Molina, C., Vicente-Serrano, S. M., McVicar, T. R., Revuelto, J., Jerez, S., and López-Moreno, J. I. (2017). Assessing the impact of measurement time interval when calculating wind speed means and trends under the stilling phenomenon. </w:t>
      </w:r>
      <w:r w:rsidRPr="00D60E09">
        <w:rPr>
          <w:rFonts w:cs="Times New Roman"/>
          <w:i/>
          <w:iCs/>
          <w:noProof/>
          <w:szCs w:val="24"/>
        </w:rPr>
        <w:t>Int. J. Climatol.</w:t>
      </w:r>
      <w:r w:rsidRPr="00D60E09">
        <w:rPr>
          <w:rFonts w:cs="Times New Roman"/>
          <w:noProof/>
          <w:szCs w:val="24"/>
        </w:rPr>
        <w:t xml:space="preserve"> 37, 480–492. doi:10.1002/joc.4720.</w:t>
      </w:r>
    </w:p>
    <w:p w14:paraId="3CC0704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Azorin-Molina, C., Vicente-Serrano, S. M., Sanchez-Lorenzo, A., McVicar, T. R., Morán-Tejeda, E., Revuelto, J., et al. (2015). Atmospheric evaporative demand observations, estimates and driving factors in Spain (1961-2011). </w:t>
      </w:r>
      <w:r w:rsidRPr="00D60E09">
        <w:rPr>
          <w:rFonts w:cs="Times New Roman"/>
          <w:i/>
          <w:iCs/>
          <w:noProof/>
          <w:szCs w:val="24"/>
        </w:rPr>
        <w:t>J. Hydrol.</w:t>
      </w:r>
      <w:r w:rsidRPr="00D60E09">
        <w:rPr>
          <w:rFonts w:cs="Times New Roman"/>
          <w:noProof/>
          <w:szCs w:val="24"/>
        </w:rPr>
        <w:t xml:space="preserve"> 523, 262–277. doi:10.1016/j.jhydrol.2015.01.046.</w:t>
      </w:r>
    </w:p>
    <w:p w14:paraId="3D9FA66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buraj, P. P., Abhilash, S., Mohankumar, K., and Sahai, A. K. (2020). On the Epochal Variability in the Frequency of Cyclones during the Pre-Onset and Onset Phases of the Monsoon over the North Indian Ocean. </w:t>
      </w:r>
      <w:r w:rsidRPr="00D60E09">
        <w:rPr>
          <w:rFonts w:cs="Times New Roman"/>
          <w:i/>
          <w:iCs/>
          <w:noProof/>
          <w:szCs w:val="24"/>
        </w:rPr>
        <w:t>Adv. Atmos. Sci.</w:t>
      </w:r>
      <w:r w:rsidRPr="00D60E09">
        <w:rPr>
          <w:rFonts w:cs="Times New Roman"/>
          <w:noProof/>
          <w:szCs w:val="24"/>
        </w:rPr>
        <w:t xml:space="preserve"> 37, 634–651. doi:10.1007/s00376-020-9070-5.</w:t>
      </w:r>
    </w:p>
    <w:p w14:paraId="30BEFAF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cmeister, J. T., Reed, K. A., Hannay, C., Lawrence, P., Bates, S., Truesdale, J. E., et al. (2018). Projected changes in tropical cyclone activity under future warming scenarios using a high-resolution climate model. </w:t>
      </w:r>
      <w:r w:rsidRPr="00D60E09">
        <w:rPr>
          <w:rFonts w:cs="Times New Roman"/>
          <w:i/>
          <w:iCs/>
          <w:noProof/>
          <w:szCs w:val="24"/>
        </w:rPr>
        <w:t>Clim. Change</w:t>
      </w:r>
      <w:r w:rsidRPr="00D60E09">
        <w:rPr>
          <w:rFonts w:cs="Times New Roman"/>
          <w:noProof/>
          <w:szCs w:val="24"/>
        </w:rPr>
        <w:t xml:space="preserve"> 146, 547–560. doi:10.1007/s10584-016-1750-x.</w:t>
      </w:r>
    </w:p>
    <w:p w14:paraId="29AE5E6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dor, M., Boé, J., Terray, L., Alexander, L. V., Baker, A., Bellucci, A., et al. (2020). Impact of Higher Spatial Atmospheric Resolution on Precipitation Extremes Over Land in Global Climate Models. </w:t>
      </w:r>
      <w:r w:rsidRPr="00D60E09">
        <w:rPr>
          <w:rFonts w:cs="Times New Roman"/>
          <w:i/>
          <w:iCs/>
          <w:noProof/>
          <w:szCs w:val="24"/>
        </w:rPr>
        <w:t>J. Geophys. Res. Atmos.</w:t>
      </w:r>
      <w:r w:rsidRPr="00D60E09">
        <w:rPr>
          <w:rFonts w:cs="Times New Roman"/>
          <w:noProof/>
          <w:szCs w:val="24"/>
        </w:rPr>
        <w:t xml:space="preserve"> 125. doi:10.1029/2019JD032184.</w:t>
      </w:r>
    </w:p>
    <w:p w14:paraId="216931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dor, M., Terray, L., and Boé, J. (2016). Detection of anthropogenic influence on the evolution of record-breaking temperatures over Europe. </w:t>
      </w:r>
      <w:r w:rsidRPr="00D60E09">
        <w:rPr>
          <w:rFonts w:cs="Times New Roman"/>
          <w:i/>
          <w:iCs/>
          <w:noProof/>
          <w:szCs w:val="24"/>
        </w:rPr>
        <w:t>Clim. Dyn.</w:t>
      </w:r>
      <w:r w:rsidRPr="00D60E09">
        <w:rPr>
          <w:rFonts w:cs="Times New Roman"/>
          <w:noProof/>
          <w:szCs w:val="24"/>
        </w:rPr>
        <w:t xml:space="preserve"> 46, 2717–2735. doi:10.1007/s00382-015-2725-8.</w:t>
      </w:r>
    </w:p>
    <w:p w14:paraId="5BA738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ek, H.-J., Kim, M.-K., and Kwon, W.-T. (2017). Observed short- and long-term changes in summer precipitation over South Korea and their links to large-scale circulation anomalies. </w:t>
      </w:r>
      <w:r w:rsidRPr="00D60E09">
        <w:rPr>
          <w:rFonts w:cs="Times New Roman"/>
          <w:i/>
          <w:iCs/>
          <w:noProof/>
          <w:szCs w:val="24"/>
        </w:rPr>
        <w:t>Int. J. Climatol.</w:t>
      </w:r>
      <w:r w:rsidRPr="00D60E09">
        <w:rPr>
          <w:rFonts w:cs="Times New Roman"/>
          <w:noProof/>
          <w:szCs w:val="24"/>
        </w:rPr>
        <w:t xml:space="preserve"> 37, 972–986. doi:10.1002/joc.4753.</w:t>
      </w:r>
    </w:p>
    <w:p w14:paraId="393F6DD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ek, S. H., Steiger, N. J., Smerdon, J. E., and Seager, R. (2019). Oceanic Drivers of Widespread Summer Droughts in the United States Over the Common Era. </w:t>
      </w:r>
      <w:r w:rsidRPr="00D60E09">
        <w:rPr>
          <w:rFonts w:cs="Times New Roman"/>
          <w:i/>
          <w:iCs/>
          <w:noProof/>
          <w:szCs w:val="24"/>
        </w:rPr>
        <w:t>Geophys. Res. Lett.</w:t>
      </w:r>
      <w:r w:rsidRPr="00D60E09">
        <w:rPr>
          <w:rFonts w:cs="Times New Roman"/>
          <w:noProof/>
          <w:szCs w:val="24"/>
        </w:rPr>
        <w:t xml:space="preserve"> 46, 8271–8280. doi:10.1029/2019GL082838.</w:t>
      </w:r>
    </w:p>
    <w:p w14:paraId="5166464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i, P., Liu, X., Liang, K., and Liu, C. (2016). Investigation of changes in the annual maximum flood in the Yellow River basin, China. </w:t>
      </w:r>
      <w:r w:rsidRPr="00D60E09">
        <w:rPr>
          <w:rFonts w:cs="Times New Roman"/>
          <w:i/>
          <w:iCs/>
          <w:noProof/>
          <w:szCs w:val="24"/>
        </w:rPr>
        <w:t>Quat. Int.</w:t>
      </w:r>
      <w:r w:rsidRPr="00D60E09">
        <w:rPr>
          <w:rFonts w:cs="Times New Roman"/>
          <w:noProof/>
          <w:szCs w:val="24"/>
        </w:rPr>
        <w:t xml:space="preserve"> 392, 168–177. doi:10.1016/j.quaint.2015.04.053.</w:t>
      </w:r>
    </w:p>
    <w:p w14:paraId="5BA2AB7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laguru, K., Foltz, G. R., and Leung, L. R. (2018). Increasing Magnitude of Hurricane Rapid Intensification in the Central and Eastern Tropical Atlantic. </w:t>
      </w:r>
      <w:r w:rsidRPr="00D60E09">
        <w:rPr>
          <w:rFonts w:cs="Times New Roman"/>
          <w:i/>
          <w:iCs/>
          <w:noProof/>
          <w:szCs w:val="24"/>
        </w:rPr>
        <w:t>Geophys. Res. Lett.</w:t>
      </w:r>
      <w:r w:rsidRPr="00D60E09">
        <w:rPr>
          <w:rFonts w:cs="Times New Roman"/>
          <w:noProof/>
          <w:szCs w:val="24"/>
        </w:rPr>
        <w:t xml:space="preserve"> 45, 4238–4247. doi:10.1029/2018GL077597.</w:t>
      </w:r>
    </w:p>
    <w:p w14:paraId="0A99E63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laji, M., Chakraborty, A., and Mandal, M. (2018). Changes in tropical cyclone activity in north Indian Ocean during satellite era (1981–2014). </w:t>
      </w:r>
      <w:r w:rsidRPr="00D60E09">
        <w:rPr>
          <w:rFonts w:cs="Times New Roman"/>
          <w:i/>
          <w:iCs/>
          <w:noProof/>
          <w:szCs w:val="24"/>
        </w:rPr>
        <w:t>Int. J. Climatol.</w:t>
      </w:r>
      <w:r w:rsidRPr="00D60E09">
        <w:rPr>
          <w:rFonts w:cs="Times New Roman"/>
          <w:noProof/>
          <w:szCs w:val="24"/>
        </w:rPr>
        <w:t xml:space="preserve"> 38, 2819–2837. doi:10.1002/joc.5463.</w:t>
      </w:r>
    </w:p>
    <w:p w14:paraId="4D2216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llesteros Cánovas, J. A., Trappmann, D., Shekhar, M., Bhattacharyya, A., and Stoffel, M. (2017). Regional flood-frequency reconstruction for Kullu district, Western Indian Himalayas. </w:t>
      </w:r>
      <w:r w:rsidRPr="00D60E09">
        <w:rPr>
          <w:rFonts w:cs="Times New Roman"/>
          <w:i/>
          <w:iCs/>
          <w:noProof/>
          <w:szCs w:val="24"/>
        </w:rPr>
        <w:t>J. Hydrol.</w:t>
      </w:r>
      <w:r w:rsidRPr="00D60E09">
        <w:rPr>
          <w:rFonts w:cs="Times New Roman"/>
          <w:noProof/>
          <w:szCs w:val="24"/>
        </w:rPr>
        <w:t xml:space="preserve"> 546, 140–149. doi:10.1016/j.jhydrol.2016.12.059.</w:t>
      </w:r>
    </w:p>
    <w:p w14:paraId="2FCC383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lsamo, G., Albergel, C., Beljaars, A., Boussetta, S., Brun, E., Cloke, H., et al. (2015). ERA-Interim/Land: a global land surface reanalysis data set. </w:t>
      </w:r>
      <w:r w:rsidRPr="00D60E09">
        <w:rPr>
          <w:rFonts w:cs="Times New Roman"/>
          <w:i/>
          <w:iCs/>
          <w:noProof/>
          <w:szCs w:val="24"/>
        </w:rPr>
        <w:t>Hydrol. Earth Syst. Sci.</w:t>
      </w:r>
      <w:r w:rsidRPr="00D60E09">
        <w:rPr>
          <w:rFonts w:cs="Times New Roman"/>
          <w:noProof/>
          <w:szCs w:val="24"/>
        </w:rPr>
        <w:t xml:space="preserve"> 19, 389–407. doi:10.5194/hess-19-389-2015.</w:t>
      </w:r>
    </w:p>
    <w:p w14:paraId="4894B8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n, N., Schmidli, J., and Schär, C. (2014). Evaluation of the convection-resolving regional climate modeling approach in decade-long simulations. </w:t>
      </w:r>
      <w:r w:rsidRPr="00D60E09">
        <w:rPr>
          <w:rFonts w:cs="Times New Roman"/>
          <w:i/>
          <w:iCs/>
          <w:noProof/>
          <w:szCs w:val="24"/>
        </w:rPr>
        <w:t>J. Geophys. Res. Atmos.</w:t>
      </w:r>
      <w:r w:rsidRPr="00D60E09">
        <w:rPr>
          <w:rFonts w:cs="Times New Roman"/>
          <w:noProof/>
          <w:szCs w:val="24"/>
        </w:rPr>
        <w:t xml:space="preserve"> 119, 7889–7907. doi:10.1002/2014JD021478.</w:t>
      </w:r>
    </w:p>
    <w:p w14:paraId="0C675A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n, N., Schmidli, J., and Schär, C. (2015). Heavy precipitation in a changing climate: Does short-term summer precipitation increase faster? </w:t>
      </w:r>
      <w:r w:rsidRPr="00D60E09">
        <w:rPr>
          <w:rFonts w:cs="Times New Roman"/>
          <w:i/>
          <w:iCs/>
          <w:noProof/>
          <w:szCs w:val="24"/>
        </w:rPr>
        <w:t>Geophys. Res. Lett.</w:t>
      </w:r>
      <w:r w:rsidRPr="00D60E09">
        <w:rPr>
          <w:rFonts w:cs="Times New Roman"/>
          <w:noProof/>
          <w:szCs w:val="24"/>
        </w:rPr>
        <w:t xml:space="preserve"> 42, 1165–1172. doi:10.1002/2014GL062588.</w:t>
      </w:r>
    </w:p>
    <w:p w14:paraId="73F726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ndyopadhyay, N., Bhuiyan, C., and Saha, A. K. (2016). Heat waves, temperature extremes and their impacts on monsoon rainfall and meteorological drought in Gujarat, India. </w:t>
      </w:r>
      <w:r w:rsidRPr="00D60E09">
        <w:rPr>
          <w:rFonts w:cs="Times New Roman"/>
          <w:i/>
          <w:iCs/>
          <w:noProof/>
          <w:szCs w:val="24"/>
        </w:rPr>
        <w:t>Nat. Hazards</w:t>
      </w:r>
      <w:r w:rsidRPr="00D60E09">
        <w:rPr>
          <w:rFonts w:cs="Times New Roman"/>
          <w:noProof/>
          <w:szCs w:val="24"/>
        </w:rPr>
        <w:t xml:space="preserve"> 82, 367–388. doi:10.1007/s11069-016-2205-4.</w:t>
      </w:r>
    </w:p>
    <w:p w14:paraId="6B9A498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o, J., and Sherwood, S. C. (2019). The Role of Convective Self-Aggregation in Extreme Instantaneous Versus Daily Precipitation. </w:t>
      </w:r>
      <w:r w:rsidRPr="00D60E09">
        <w:rPr>
          <w:rFonts w:cs="Times New Roman"/>
          <w:i/>
          <w:iCs/>
          <w:noProof/>
          <w:szCs w:val="24"/>
        </w:rPr>
        <w:t>J. Adv. Model. Earth Syst.</w:t>
      </w:r>
      <w:r w:rsidRPr="00D60E09">
        <w:rPr>
          <w:rFonts w:cs="Times New Roman"/>
          <w:noProof/>
          <w:szCs w:val="24"/>
        </w:rPr>
        <w:t xml:space="preserve"> 11, 19–33. doi:10.1029/2018MS001503.</w:t>
      </w:r>
    </w:p>
    <w:p w14:paraId="190342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o, J., Sherwood, S. C., Alexander, L. V, and Evans, J. P. (2017). Future increases in extreme precipitation exceed observed scaling rates. </w:t>
      </w:r>
      <w:r w:rsidRPr="00D60E09">
        <w:rPr>
          <w:rFonts w:cs="Times New Roman"/>
          <w:i/>
          <w:iCs/>
          <w:noProof/>
          <w:szCs w:val="24"/>
        </w:rPr>
        <w:t>Nat. Clim. Chang.</w:t>
      </w:r>
      <w:r w:rsidRPr="00D60E09">
        <w:rPr>
          <w:rFonts w:cs="Times New Roman"/>
          <w:noProof/>
          <w:szCs w:val="24"/>
        </w:rPr>
        <w:t xml:space="preserve"> 7, 128–132. doi:10.1038/nclimate3201.</w:t>
      </w:r>
    </w:p>
    <w:p w14:paraId="2D15DBE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bero, R., Fowler, H. J., Lenderink, G., and Blenkinsop, S. (2017). Is the intensification of precipitation extremes with global warming better detected at hourly than daily resolutions? </w:t>
      </w:r>
      <w:r w:rsidRPr="00D60E09">
        <w:rPr>
          <w:rFonts w:cs="Times New Roman"/>
          <w:i/>
          <w:iCs/>
          <w:noProof/>
          <w:szCs w:val="24"/>
        </w:rPr>
        <w:t>Geophys. Res. Lett.</w:t>
      </w:r>
      <w:r w:rsidRPr="00D60E09">
        <w:rPr>
          <w:rFonts w:cs="Times New Roman"/>
          <w:noProof/>
          <w:szCs w:val="24"/>
        </w:rPr>
        <w:t xml:space="preserve"> 44, 974–983. doi:10.1002/2016GL071917.</w:t>
      </w:r>
    </w:p>
    <w:p w14:paraId="3AA1F8E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cikowska, M. J., Weaver, S. J., Feser, F., Russo, S., Schenk, F., Stone, D. A., et al. (2018). Euro-Atlantic winter storminess and precipitation extremes under 1.5° C vs. 2° C warming scenarios. </w:t>
      </w:r>
      <w:r w:rsidRPr="00D60E09">
        <w:rPr>
          <w:rFonts w:cs="Times New Roman"/>
          <w:i/>
          <w:iCs/>
          <w:noProof/>
          <w:szCs w:val="24"/>
        </w:rPr>
        <w:t>Earth Syst. Dyn.</w:t>
      </w:r>
      <w:r w:rsidRPr="00D60E09">
        <w:rPr>
          <w:rFonts w:cs="Times New Roman"/>
          <w:noProof/>
          <w:szCs w:val="24"/>
        </w:rPr>
        <w:t xml:space="preserve"> 9. Available at: https://doi.org/10.5194/esd-9-679-2018.</w:t>
      </w:r>
    </w:p>
    <w:p w14:paraId="72D64A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d, A., Renard, B., Lang, M., Giuntoli, I., Korck, J., Koboltschnig, G., et al. (2015). Trends in the hydrologic regime of Alpine rivers. </w:t>
      </w:r>
      <w:r w:rsidRPr="00D60E09">
        <w:rPr>
          <w:rFonts w:cs="Times New Roman"/>
          <w:i/>
          <w:iCs/>
          <w:noProof/>
          <w:szCs w:val="24"/>
        </w:rPr>
        <w:t>J. Hydrol.</w:t>
      </w:r>
      <w:r w:rsidRPr="00D60E09">
        <w:rPr>
          <w:rFonts w:cs="Times New Roman"/>
          <w:noProof/>
          <w:szCs w:val="24"/>
        </w:rPr>
        <w:t xml:space="preserve"> 529, 1823–1837. doi:10.1016/j.jhydrol.2015.07.052.</w:t>
      </w:r>
    </w:p>
    <w:p w14:paraId="21E48F6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ella-Ortiz, A., and Quintana Seguí, P. (2019). Evaluation of drought representation and propagation in regional climate model simulations across Spain. </w:t>
      </w:r>
      <w:r w:rsidRPr="00D60E09">
        <w:rPr>
          <w:rFonts w:cs="Times New Roman"/>
          <w:i/>
          <w:iCs/>
          <w:noProof/>
          <w:szCs w:val="24"/>
        </w:rPr>
        <w:t>Hydrol. Earth Syst. Sci.</w:t>
      </w:r>
      <w:r w:rsidRPr="00D60E09">
        <w:rPr>
          <w:rFonts w:cs="Times New Roman"/>
          <w:noProof/>
          <w:szCs w:val="24"/>
        </w:rPr>
        <w:t xml:space="preserve"> 23, 5111–5131. doi:10.5194/hess-23-5111-2019.</w:t>
      </w:r>
    </w:p>
    <w:p w14:paraId="585EF7E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ichivich, J., Gloor, E., Peylin, P., Brienen, R. J. W., Schöngart, J., Espinoza, J. C., et al. (2018). Recent intensification of Amazon flooding extremes driven by strengthened Walker circulation. </w:t>
      </w:r>
      <w:r w:rsidRPr="00D60E09">
        <w:rPr>
          <w:rFonts w:cs="Times New Roman"/>
          <w:i/>
          <w:iCs/>
          <w:noProof/>
          <w:szCs w:val="24"/>
        </w:rPr>
        <w:t>Sci. Adv.</w:t>
      </w:r>
      <w:r w:rsidRPr="00D60E09">
        <w:rPr>
          <w:rFonts w:cs="Times New Roman"/>
          <w:noProof/>
          <w:szCs w:val="24"/>
        </w:rPr>
        <w:t xml:space="preserve"> 4. doi:10.1126/sciadv.aat8785.</w:t>
      </w:r>
    </w:p>
    <w:p w14:paraId="4E583DD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ker, L. J., Hannaford, J., Chiverton, A., and Svensson, C. (2016). From meteorological to hydrological drought using standardised indicators. </w:t>
      </w:r>
      <w:r w:rsidRPr="00D60E09">
        <w:rPr>
          <w:rFonts w:cs="Times New Roman"/>
          <w:i/>
          <w:iCs/>
          <w:noProof/>
          <w:szCs w:val="24"/>
        </w:rPr>
        <w:t>Hydrol. Earth Syst. Sci.</w:t>
      </w:r>
      <w:r w:rsidRPr="00D60E09">
        <w:rPr>
          <w:rFonts w:cs="Times New Roman"/>
          <w:noProof/>
          <w:szCs w:val="24"/>
        </w:rPr>
        <w:t xml:space="preserve"> 20, 2483–2505. doi:10.5194/hess-20-2483-2016.</w:t>
      </w:r>
    </w:p>
    <w:p w14:paraId="2A4854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ker, L. J., Hannaford, J., Parry, S., Smith, K. A., Tanguy, M., and Prudhomme, C. (2019). Historic hydrological droughts 1891-2015: Systematic characterisation for a diverse set of catchments across the UK. </w:t>
      </w:r>
      <w:r w:rsidRPr="00D60E09">
        <w:rPr>
          <w:rFonts w:cs="Times New Roman"/>
          <w:i/>
          <w:iCs/>
          <w:noProof/>
          <w:szCs w:val="24"/>
        </w:rPr>
        <w:t>Hydrol. Earth Syst. Sci.</w:t>
      </w:r>
      <w:r w:rsidRPr="00D60E09">
        <w:rPr>
          <w:rFonts w:cs="Times New Roman"/>
          <w:noProof/>
          <w:szCs w:val="24"/>
        </w:rPr>
        <w:t xml:space="preserve"> 23, 4583–4602. doi:10.5194/hess-23-4583-2019.</w:t>
      </w:r>
    </w:p>
    <w:p w14:paraId="33EE74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khordarian, A., Saatchi, S. S., Behrangi, A., Loikith, P. C., and Mechoso, C. R. (2019). A Recent Systematic Increase in Vapor Pressure Deficit over Tropical South America. </w:t>
      </w:r>
      <w:r w:rsidRPr="00D60E09">
        <w:rPr>
          <w:rFonts w:cs="Times New Roman"/>
          <w:i/>
          <w:iCs/>
          <w:noProof/>
          <w:szCs w:val="24"/>
        </w:rPr>
        <w:t>Sci. Rep.</w:t>
      </w:r>
      <w:r w:rsidRPr="00D60E09">
        <w:rPr>
          <w:rFonts w:cs="Times New Roman"/>
          <w:noProof/>
          <w:szCs w:val="24"/>
        </w:rPr>
        <w:t xml:space="preserve"> 9, 15331. doi:10.1038/s41598-019-51857-8.</w:t>
      </w:r>
    </w:p>
    <w:p w14:paraId="5DFCA2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low, M., and Hoell, A. (2015). Drought in the Middle East and Central–Southwest Asia During Winter 2013/14. </w:t>
      </w:r>
      <w:r w:rsidRPr="00D60E09">
        <w:rPr>
          <w:rFonts w:cs="Times New Roman"/>
          <w:i/>
          <w:iCs/>
          <w:noProof/>
          <w:szCs w:val="24"/>
        </w:rPr>
        <w:t>Bull. Am. Meteorol. Soc.</w:t>
      </w:r>
      <w:r w:rsidRPr="00D60E09">
        <w:rPr>
          <w:rFonts w:cs="Times New Roman"/>
          <w:noProof/>
          <w:szCs w:val="24"/>
        </w:rPr>
        <w:t xml:space="preserve"> 96, S71–S76. doi:10.1175/BAMS-D-15-00127.1.</w:t>
      </w:r>
    </w:p>
    <w:p w14:paraId="3FF4A3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low, M., Zaitchik, B., Paz, S., Black, E., Evans, J., and Hoell, A. (2016). A review of drought in the Middle East and southwest Asia. </w:t>
      </w:r>
      <w:r w:rsidRPr="00D60E09">
        <w:rPr>
          <w:rFonts w:cs="Times New Roman"/>
          <w:i/>
          <w:iCs/>
          <w:noProof/>
          <w:szCs w:val="24"/>
        </w:rPr>
        <w:t>J. Clim.</w:t>
      </w:r>
      <w:r w:rsidRPr="00D60E09">
        <w:rPr>
          <w:rFonts w:cs="Times New Roman"/>
          <w:noProof/>
          <w:szCs w:val="24"/>
        </w:rPr>
        <w:t xml:space="preserve"> 29, 8547–8574. doi:10.1175/JCLI-D-13-00692.1.</w:t>
      </w:r>
    </w:p>
    <w:p w14:paraId="273E0D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nard, P. L., Hoover, D., Hubbard, D. M., Snyder, A., Ludka, B. C., Allan, J., et al. (2017). Extreme oceanographic forcing and coastal response due to the 2015–2016 El Niño. </w:t>
      </w:r>
      <w:r w:rsidRPr="00D60E09">
        <w:rPr>
          <w:rFonts w:cs="Times New Roman"/>
          <w:i/>
          <w:iCs/>
          <w:noProof/>
          <w:szCs w:val="24"/>
        </w:rPr>
        <w:t>Nat. Commun.</w:t>
      </w:r>
      <w:r w:rsidRPr="00D60E09">
        <w:rPr>
          <w:rFonts w:cs="Times New Roman"/>
          <w:noProof/>
          <w:szCs w:val="24"/>
        </w:rPr>
        <w:t xml:space="preserve"> 8, 14365. doi:10.1038/ncomms14365.</w:t>
      </w:r>
    </w:p>
    <w:p w14:paraId="1296E4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nhart, T. B., Molotch, N. P., Livneh, B., Harpold, A. A., Knowles, J. F., and Schneider, D. (2016). Snowmelt rate dictates streamflow. </w:t>
      </w:r>
      <w:r w:rsidRPr="00D60E09">
        <w:rPr>
          <w:rFonts w:cs="Times New Roman"/>
          <w:i/>
          <w:iCs/>
          <w:noProof/>
          <w:szCs w:val="24"/>
        </w:rPr>
        <w:t>Geophys. Res. Lett.</w:t>
      </w:r>
      <w:r w:rsidRPr="00D60E09">
        <w:rPr>
          <w:rFonts w:cs="Times New Roman"/>
          <w:noProof/>
          <w:szCs w:val="24"/>
        </w:rPr>
        <w:t xml:space="preserve"> 43, 8006–8016. doi:10.1002/2016GL069690.</w:t>
      </w:r>
    </w:p>
    <w:p w14:paraId="41C00FB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raqué, B. (2017). The common property issue in flood control through land use in France. </w:t>
      </w:r>
      <w:r w:rsidRPr="00D60E09">
        <w:rPr>
          <w:rFonts w:cs="Times New Roman"/>
          <w:i/>
          <w:iCs/>
          <w:noProof/>
          <w:szCs w:val="24"/>
        </w:rPr>
        <w:t>J. Flood Risk Manag.</w:t>
      </w:r>
      <w:r w:rsidRPr="00D60E09">
        <w:rPr>
          <w:rFonts w:cs="Times New Roman"/>
          <w:noProof/>
          <w:szCs w:val="24"/>
        </w:rPr>
        <w:t xml:space="preserve"> 10, 182–194. doi:10.1111/jfr3.12092.</w:t>
      </w:r>
    </w:p>
    <w:p w14:paraId="0026F75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riopedro, D., Fischer, E. M., Luterbacher, J., Trigo, R. M., and Garcia-Herrera, R. (2011). The Hot Summer of 2010: Redrawing the Temperature Record Map of Europe. </w:t>
      </w:r>
      <w:r w:rsidRPr="00D60E09">
        <w:rPr>
          <w:rFonts w:cs="Times New Roman"/>
          <w:i/>
          <w:iCs/>
          <w:noProof/>
          <w:szCs w:val="24"/>
        </w:rPr>
        <w:t>Science (80-. ).</w:t>
      </w:r>
      <w:r w:rsidRPr="00D60E09">
        <w:rPr>
          <w:rFonts w:cs="Times New Roman"/>
          <w:noProof/>
          <w:szCs w:val="24"/>
        </w:rPr>
        <w:t xml:space="preserve"> 332, 220–224. doi:10.1126/science.1201224.</w:t>
      </w:r>
    </w:p>
    <w:p w14:paraId="71EB3F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ros, V. R., Boninsegna, J. A., Camilloni, I. A., Chidiak, M., Magrín, G. O., and Rusticucci, M. (2015). Climate change in Argentina: trends, projections, impacts and adaptation. </w:t>
      </w:r>
      <w:r w:rsidRPr="00D60E09">
        <w:rPr>
          <w:rFonts w:cs="Times New Roman"/>
          <w:i/>
          <w:iCs/>
          <w:noProof/>
          <w:szCs w:val="24"/>
        </w:rPr>
        <w:t>WIREs Clim. Chang.</w:t>
      </w:r>
      <w:r w:rsidRPr="00D60E09">
        <w:rPr>
          <w:rFonts w:cs="Times New Roman"/>
          <w:noProof/>
          <w:szCs w:val="24"/>
        </w:rPr>
        <w:t xml:space="preserve"> 6, 151–169. doi:10.1002/wcc.316.</w:t>
      </w:r>
    </w:p>
    <w:p w14:paraId="68E7B1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ry, A. A., Caesar, J., Klein Tank, A. M. G., Aguilar, E., McSweeney, C., Cyrille, A. M., et al. (2018). West Africa climate extremes and climate change indices. </w:t>
      </w:r>
      <w:r w:rsidRPr="00D60E09">
        <w:rPr>
          <w:rFonts w:cs="Times New Roman"/>
          <w:i/>
          <w:iCs/>
          <w:noProof/>
          <w:szCs w:val="24"/>
        </w:rPr>
        <w:t>Int. J. Climatol.</w:t>
      </w:r>
      <w:r w:rsidRPr="00D60E09">
        <w:rPr>
          <w:rFonts w:cs="Times New Roman"/>
          <w:noProof/>
          <w:szCs w:val="24"/>
        </w:rPr>
        <w:t xml:space="preserve"> 38, e921–e938. doi:10.1002/joc.5420.</w:t>
      </w:r>
    </w:p>
    <w:p w14:paraId="1B8ADBA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rtók, B., Wild, M., Folini, D., Lüthi, D., Kotlarski, S., Schär, C., et al. (2017). Projected changes in surface solar radiation in CMIP5 global climate models and in EURO-CORDEX regional climate models for Europe. </w:t>
      </w:r>
      <w:r w:rsidRPr="00D60E09">
        <w:rPr>
          <w:rFonts w:cs="Times New Roman"/>
          <w:i/>
          <w:iCs/>
          <w:noProof/>
          <w:szCs w:val="24"/>
        </w:rPr>
        <w:t>Clim. Dyn.</w:t>
      </w:r>
      <w:r w:rsidRPr="00D60E09">
        <w:rPr>
          <w:rFonts w:cs="Times New Roman"/>
          <w:noProof/>
          <w:szCs w:val="24"/>
        </w:rPr>
        <w:t xml:space="preserve"> 49, 2665–2683. doi:10.1007/s00382-016-3471-2.</w:t>
      </w:r>
    </w:p>
    <w:p w14:paraId="3918697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sara, J. B., Christian, J. I., Wakefield, R. A., Otkin, J. A., Hunt, E. H., and Brown, D. P. (2019). The evolution, propagation, and spread of flash drought in the Central United States during 2012. </w:t>
      </w:r>
      <w:r w:rsidRPr="00D60E09">
        <w:rPr>
          <w:rFonts w:cs="Times New Roman"/>
          <w:i/>
          <w:iCs/>
          <w:noProof/>
          <w:szCs w:val="24"/>
        </w:rPr>
        <w:t>Environ. Res. Lett.</w:t>
      </w:r>
      <w:r w:rsidRPr="00D60E09">
        <w:rPr>
          <w:rFonts w:cs="Times New Roman"/>
          <w:noProof/>
          <w:szCs w:val="24"/>
        </w:rPr>
        <w:t xml:space="preserve"> 14, 084025. doi:10.1088/1748-9326/ab2cc0.</w:t>
      </w:r>
    </w:p>
    <w:p w14:paraId="7893842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sconcillo, J., Lucero, A., Solis, A., Sandoval Jr, R., Bautista, E., Koizumi, T., et al. (2016). Statistically downscaled projected changes in seasonal mean temperature and rainfall in Cagayan Valley, Philippines. </w:t>
      </w:r>
      <w:r w:rsidRPr="00D60E09">
        <w:rPr>
          <w:rFonts w:cs="Times New Roman"/>
          <w:i/>
          <w:iCs/>
          <w:noProof/>
          <w:szCs w:val="24"/>
        </w:rPr>
        <w:t>J. Meteorol. Soc. Japan. Ser. II</w:t>
      </w:r>
      <w:r w:rsidRPr="00D60E09">
        <w:rPr>
          <w:rFonts w:cs="Times New Roman"/>
          <w:noProof/>
          <w:szCs w:val="24"/>
        </w:rPr>
        <w:t xml:space="preserve"> 94, 151–164.</w:t>
      </w:r>
    </w:p>
    <w:p w14:paraId="4E41984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athiany, S., Dakos, V., Scheffer, M., and Lenton, T. M. (2018). Climate models predict increasing temperature variability in poor countries. </w:t>
      </w:r>
      <w:r w:rsidRPr="00D60E09">
        <w:rPr>
          <w:rFonts w:cs="Times New Roman"/>
          <w:i/>
          <w:iCs/>
          <w:noProof/>
          <w:szCs w:val="24"/>
        </w:rPr>
        <w:t>Sci. Adv.</w:t>
      </w:r>
      <w:r w:rsidRPr="00D60E09">
        <w:rPr>
          <w:rFonts w:cs="Times New Roman"/>
          <w:noProof/>
          <w:szCs w:val="24"/>
        </w:rPr>
        <w:t xml:space="preserve"> 4, eaar5809. doi:10.1126/sciadv.aar5809.</w:t>
      </w:r>
    </w:p>
    <w:p w14:paraId="457C641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fort, D. J., Wild, S., Kruschke, T., Ulbrich, U., and Leckebusch, G. C. (2016). Different long-term trends of extra-tropical cyclones and windstorms in ERA-20C and NOAA-20CR reanalyses. </w:t>
      </w:r>
      <w:r w:rsidRPr="00D60E09">
        <w:rPr>
          <w:rFonts w:cs="Times New Roman"/>
          <w:i/>
          <w:iCs/>
          <w:noProof/>
          <w:szCs w:val="24"/>
        </w:rPr>
        <w:t>Atmos. Sci. Lett.</w:t>
      </w:r>
      <w:r w:rsidRPr="00D60E09">
        <w:rPr>
          <w:rFonts w:cs="Times New Roman"/>
          <w:noProof/>
          <w:szCs w:val="24"/>
        </w:rPr>
        <w:t xml:space="preserve"> 17, 586–595. doi:10.1002/asl.694.</w:t>
      </w:r>
    </w:p>
    <w:p w14:paraId="5017AC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guería, S., Vicente-Serrano, S. M., Reig, F., and Latorre, B. (2014). Standardized precipitation evapotranspiration index (SPEI) revisited: Parameter fitting, evapotranspiration models, tools, datasets and drought monitoring. </w:t>
      </w:r>
      <w:r w:rsidRPr="00D60E09">
        <w:rPr>
          <w:rFonts w:cs="Times New Roman"/>
          <w:i/>
          <w:iCs/>
          <w:noProof/>
          <w:szCs w:val="24"/>
        </w:rPr>
        <w:t>Int. J. Climatol.</w:t>
      </w:r>
      <w:r w:rsidRPr="00D60E09">
        <w:rPr>
          <w:rFonts w:cs="Times New Roman"/>
          <w:noProof/>
          <w:szCs w:val="24"/>
        </w:rPr>
        <w:t xml:space="preserve"> 34. doi:10.1002/joc.3887.</w:t>
      </w:r>
    </w:p>
    <w:p w14:paraId="373FB4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ll, S. S., Chand, S. S., Tory, K. J., Dowdy, A. J., Turville, C., and Ye, H. (2019). Projections of southern hemisphere tropical cyclone track density using CMIP5 models. </w:t>
      </w:r>
      <w:r w:rsidRPr="00D60E09">
        <w:rPr>
          <w:rFonts w:cs="Times New Roman"/>
          <w:i/>
          <w:iCs/>
          <w:noProof/>
          <w:szCs w:val="24"/>
        </w:rPr>
        <w:t>Clim. Dyn.</w:t>
      </w:r>
      <w:r w:rsidRPr="00D60E09">
        <w:rPr>
          <w:rFonts w:cs="Times New Roman"/>
          <w:noProof/>
          <w:szCs w:val="24"/>
        </w:rPr>
        <w:t xml:space="preserve"> 52, 6065–6079. doi:10.1007/s00382-018-4497-4.</w:t>
      </w:r>
    </w:p>
    <w:p w14:paraId="21FDAF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llprat, O., García-Serrano, J., Fučkar, N. S., Massonnet, F., Guemas, V., and Doblas-Reyes, F. J. (2016). The Role of Arctic Sea Ice and Sea Surface Temperatures on the Cold 2015 February Over North America. </w:t>
      </w:r>
      <w:r w:rsidRPr="00D60E09">
        <w:rPr>
          <w:rFonts w:cs="Times New Roman"/>
          <w:i/>
          <w:iCs/>
          <w:noProof/>
          <w:szCs w:val="24"/>
        </w:rPr>
        <w:t>Bull. Am. Meteorol. Soc.</w:t>
      </w:r>
      <w:r w:rsidRPr="00D60E09">
        <w:rPr>
          <w:rFonts w:cs="Times New Roman"/>
          <w:noProof/>
          <w:szCs w:val="24"/>
        </w:rPr>
        <w:t xml:space="preserve"> 97, S36–S41. doi:10.1175/BAMS-D-16-0159.1.</w:t>
      </w:r>
    </w:p>
    <w:p w14:paraId="1C4E48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llprat, O., Lott, F. C., Gulizia, C., Parker, H. R., Pampuch, L. A., Pinto, I., et al. (2015). Unusual past dry and wet rainy seasons over Southern Africa and South America from a climate perspective. </w:t>
      </w:r>
      <w:r w:rsidRPr="00D60E09">
        <w:rPr>
          <w:rFonts w:cs="Times New Roman"/>
          <w:i/>
          <w:iCs/>
          <w:noProof/>
          <w:szCs w:val="24"/>
        </w:rPr>
        <w:t>Weather Clim. Extrem.</w:t>
      </w:r>
      <w:r w:rsidRPr="00D60E09">
        <w:rPr>
          <w:rFonts w:cs="Times New Roman"/>
          <w:noProof/>
          <w:szCs w:val="24"/>
        </w:rPr>
        <w:t xml:space="preserve"> 9, 36–46. doi:10.1016/J.WACE.2015.07.001.</w:t>
      </w:r>
    </w:p>
    <w:p w14:paraId="0252822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lušić, D., de Vries, H., Dobler, A., Landgren, O., Lind, P., Lindstedt, D., et al. (2020). HCLIM38: a flexible regional climate model applicable for different climate zones from coarse to convection-permitting scales. </w:t>
      </w:r>
      <w:r w:rsidRPr="00D60E09">
        <w:rPr>
          <w:rFonts w:cs="Times New Roman"/>
          <w:i/>
          <w:iCs/>
          <w:noProof/>
          <w:szCs w:val="24"/>
        </w:rPr>
        <w:t>Geosci. Model Dev.</w:t>
      </w:r>
      <w:r w:rsidRPr="00D60E09">
        <w:rPr>
          <w:rFonts w:cs="Times New Roman"/>
          <w:noProof/>
          <w:szCs w:val="24"/>
        </w:rPr>
        <w:t xml:space="preserve"> 13, 1311–1333. doi:10.5194/gmd-13-1311-2020.</w:t>
      </w:r>
    </w:p>
    <w:p w14:paraId="3258CCA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nestad, R. E., Parding, K. M., Erlandsen, H. B., and Mezghani, A. (2019). A simple equation to study changes in rainfall statistics. </w:t>
      </w:r>
      <w:r w:rsidRPr="00D60E09">
        <w:rPr>
          <w:rFonts w:cs="Times New Roman"/>
          <w:i/>
          <w:iCs/>
          <w:noProof/>
          <w:szCs w:val="24"/>
        </w:rPr>
        <w:t>Environ. Res. Lett.</w:t>
      </w:r>
      <w:r w:rsidRPr="00D60E09">
        <w:rPr>
          <w:rFonts w:cs="Times New Roman"/>
          <w:noProof/>
          <w:szCs w:val="24"/>
        </w:rPr>
        <w:t xml:space="preserve"> 14, 84017. doi:10.1088/1748-9326/ab2bb2.</w:t>
      </w:r>
    </w:p>
    <w:p w14:paraId="13AF96A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nestad, R. E., van Oort, B., Justino, F., Stordal, F., Parding, K. M., Mezghani, A., et al. (2018). Downscaling probability of long heatwaves based on seasonal mean daily maximum temperatures. </w:t>
      </w:r>
      <w:r w:rsidRPr="00D60E09">
        <w:rPr>
          <w:rFonts w:cs="Times New Roman"/>
          <w:i/>
          <w:iCs/>
          <w:noProof/>
          <w:szCs w:val="24"/>
        </w:rPr>
        <w:t>Adv. Stat. Climatol. Meteorol. Oceanogr.</w:t>
      </w:r>
      <w:r w:rsidRPr="00D60E09">
        <w:rPr>
          <w:rFonts w:cs="Times New Roman"/>
          <w:noProof/>
          <w:szCs w:val="24"/>
        </w:rPr>
        <w:t xml:space="preserve"> 4, 37–52. doi:10.5194/ascmo-4-37-2018.</w:t>
      </w:r>
    </w:p>
    <w:p w14:paraId="52347F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nito, G., Brázdil, R., Herget, J., and Machado, M. J. (2015). Quantitative historical hydrology in Europe. </w:t>
      </w:r>
      <w:r w:rsidRPr="00D60E09">
        <w:rPr>
          <w:rFonts w:cs="Times New Roman"/>
          <w:i/>
          <w:iCs/>
          <w:noProof/>
          <w:szCs w:val="24"/>
        </w:rPr>
        <w:t>Hydrol. Earth Syst. Sci.</w:t>
      </w:r>
      <w:r w:rsidRPr="00D60E09">
        <w:rPr>
          <w:rFonts w:cs="Times New Roman"/>
          <w:noProof/>
          <w:szCs w:val="24"/>
        </w:rPr>
        <w:t xml:space="preserve"> 19, 3517–3539. doi:10.5194/hess-19-3517-2015.</w:t>
      </w:r>
    </w:p>
    <w:p w14:paraId="43121FD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nnett, K. E., and Walsh, J. E. (2015). Spatial and temporal changes in indices of extreme precipitation and temperature for Alaska. </w:t>
      </w:r>
      <w:r w:rsidRPr="00D60E09">
        <w:rPr>
          <w:rFonts w:cs="Times New Roman"/>
          <w:i/>
          <w:iCs/>
          <w:noProof/>
          <w:szCs w:val="24"/>
        </w:rPr>
        <w:t>Int. J. Climatol.</w:t>
      </w:r>
      <w:r w:rsidRPr="00D60E09">
        <w:rPr>
          <w:rFonts w:cs="Times New Roman"/>
          <w:noProof/>
          <w:szCs w:val="24"/>
        </w:rPr>
        <w:t xml:space="preserve"> 35, 1434–1452. doi:10.1002/joc.4067.</w:t>
      </w:r>
    </w:p>
    <w:p w14:paraId="295BF30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g, A., Findell, K., Lintner, B., Giannini, A., Seneviratne, S. I., van den Hurk, B., et al. (2016). Land–atmosphere feedbacks amplify aridity increase over land under global warming. </w:t>
      </w:r>
      <w:r w:rsidRPr="00D60E09">
        <w:rPr>
          <w:rFonts w:cs="Times New Roman"/>
          <w:i/>
          <w:iCs/>
          <w:noProof/>
          <w:szCs w:val="24"/>
        </w:rPr>
        <w:t>Nat. Clim. Chang.</w:t>
      </w:r>
      <w:r w:rsidRPr="00D60E09">
        <w:rPr>
          <w:rFonts w:cs="Times New Roman"/>
          <w:noProof/>
          <w:szCs w:val="24"/>
        </w:rPr>
        <w:t xml:space="preserve"> 6, 869–874. doi:10.1038/nclimate3029.</w:t>
      </w:r>
    </w:p>
    <w:p w14:paraId="4786A2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g, A., Lintner, B. R., Findell, K., and Giannini, A. (2017a). Uncertain soil moisture feedbacks in model projections of Sahel precipitation. </w:t>
      </w:r>
      <w:r w:rsidRPr="00D60E09">
        <w:rPr>
          <w:rFonts w:cs="Times New Roman"/>
          <w:i/>
          <w:iCs/>
          <w:noProof/>
          <w:szCs w:val="24"/>
        </w:rPr>
        <w:t>Geophys. Res. Lett.</w:t>
      </w:r>
      <w:r w:rsidRPr="00D60E09">
        <w:rPr>
          <w:rFonts w:cs="Times New Roman"/>
          <w:noProof/>
          <w:szCs w:val="24"/>
        </w:rPr>
        <w:t xml:space="preserve"> 44, 6124–6133. doi:10.1002/2017GL073851.</w:t>
      </w:r>
    </w:p>
    <w:p w14:paraId="131949C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g, A., Lintner, B. R., Findell, K., Seneviratne, S. I., van den Hurk, B., Ducharne, A., et al. (2015). Interannual Coupling between Summertime Surface Temperature and Precipitation over Land: Processes and Implications for Climate Change. </w:t>
      </w:r>
      <w:r w:rsidRPr="00D60E09">
        <w:rPr>
          <w:rFonts w:cs="Times New Roman"/>
          <w:i/>
          <w:iCs/>
          <w:noProof/>
          <w:szCs w:val="24"/>
        </w:rPr>
        <w:t>J. Clim.</w:t>
      </w:r>
      <w:r w:rsidRPr="00D60E09">
        <w:rPr>
          <w:rFonts w:cs="Times New Roman"/>
          <w:noProof/>
          <w:szCs w:val="24"/>
        </w:rPr>
        <w:t xml:space="preserve"> 28, 1308–1328. doi:10.1175/JCLI-D-14-00324.1.</w:t>
      </w:r>
    </w:p>
    <w:p w14:paraId="4C307B5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g, A., and Sheffield, J. (2018). Climate Change and Drought: the Soil Moisture Perspective. </w:t>
      </w:r>
      <w:r w:rsidRPr="00D60E09">
        <w:rPr>
          <w:rFonts w:cs="Times New Roman"/>
          <w:i/>
          <w:iCs/>
          <w:noProof/>
          <w:szCs w:val="24"/>
        </w:rPr>
        <w:t>Curr. Clim. Chang. Reports</w:t>
      </w:r>
      <w:r w:rsidRPr="00D60E09">
        <w:rPr>
          <w:rFonts w:cs="Times New Roman"/>
          <w:noProof/>
          <w:szCs w:val="24"/>
        </w:rPr>
        <w:t xml:space="preserve"> 4, 180–191. doi:10.1007/s40641-018-0095-0.</w:t>
      </w:r>
    </w:p>
    <w:p w14:paraId="7AF776F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g, A., Sheffield, J., and Milly, P. C. D. (2017b). Divergent surface and total soil moisture projections under global warming. </w:t>
      </w:r>
      <w:r w:rsidRPr="00D60E09">
        <w:rPr>
          <w:rFonts w:cs="Times New Roman"/>
          <w:i/>
          <w:iCs/>
          <w:noProof/>
          <w:szCs w:val="24"/>
        </w:rPr>
        <w:t>Geophys. Res. Lett.</w:t>
      </w:r>
      <w:r w:rsidRPr="00D60E09">
        <w:rPr>
          <w:rFonts w:cs="Times New Roman"/>
          <w:noProof/>
          <w:szCs w:val="24"/>
        </w:rPr>
        <w:t xml:space="preserve"> 44, 236–244. doi:10.1002/2016GL071921.</w:t>
      </w:r>
    </w:p>
    <w:p w14:paraId="029CBA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gaoui, K., Mitchell, D., Otto, F., Allen, M., Zaaboul, R., McDonnell, R., et al. (2015). The Contribution of Human-Induced Climate Change to the Drought of 2014 in the Southern Levant Region. </w:t>
      </w:r>
      <w:r w:rsidRPr="00D60E09">
        <w:rPr>
          <w:rFonts w:cs="Times New Roman"/>
          <w:i/>
          <w:iCs/>
          <w:noProof/>
          <w:szCs w:val="24"/>
        </w:rPr>
        <w:t>Bull. Am. Meteorol. Soc.</w:t>
      </w:r>
      <w:r w:rsidRPr="00D60E09">
        <w:rPr>
          <w:rFonts w:cs="Times New Roman"/>
          <w:noProof/>
          <w:szCs w:val="24"/>
        </w:rPr>
        <w:t xml:space="preserve"> 96, S66–S70. doi:10.1175/BAMS-D-15-00129.1.</w:t>
      </w:r>
    </w:p>
    <w:p w14:paraId="51A4EA1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ghuijs, W. R., Aalbers, E. E., Larsen, J. R., Trancoso, R., and Woods, R. A. (2017). Recent changes in extreme floods across multiple continents. </w:t>
      </w:r>
      <w:r w:rsidRPr="00D60E09">
        <w:rPr>
          <w:rFonts w:cs="Times New Roman"/>
          <w:i/>
          <w:iCs/>
          <w:noProof/>
          <w:szCs w:val="24"/>
        </w:rPr>
        <w:t>Environ. Res. Lett.</w:t>
      </w:r>
      <w:r w:rsidRPr="00D60E09">
        <w:rPr>
          <w:rFonts w:cs="Times New Roman"/>
          <w:noProof/>
          <w:szCs w:val="24"/>
        </w:rPr>
        <w:t xml:space="preserve"> 12, 114035. doi:10.1088/1748-9326/aa8847.</w:t>
      </w:r>
    </w:p>
    <w:p w14:paraId="3EB4D8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ghuijs, W. R., Woods, R. A., Hutton, C. J., and Sivapalan, M. (2016). Dominant flood generating mechanisms across the United States. </w:t>
      </w:r>
      <w:r w:rsidRPr="00D60E09">
        <w:rPr>
          <w:rFonts w:cs="Times New Roman"/>
          <w:i/>
          <w:iCs/>
          <w:noProof/>
          <w:szCs w:val="24"/>
        </w:rPr>
        <w:t>Geophys. Res. Lett.</w:t>
      </w:r>
      <w:r w:rsidRPr="00D60E09">
        <w:rPr>
          <w:rFonts w:cs="Times New Roman"/>
          <w:noProof/>
          <w:szCs w:val="24"/>
        </w:rPr>
        <w:t xml:space="preserve"> 43, 4382–4390. doi:10.1002/2016GL068070.</w:t>
      </w:r>
    </w:p>
    <w:p w14:paraId="3AE7A7C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thou, S., Kendon, E. J., Rowell, D. P., Roberts, M. J., Tucker, S., and Stratton, R. A. (2019a). Larger Future Intensification of Rainfall in the West African Sahel in a Convection-Permitting Model. </w:t>
      </w:r>
      <w:r w:rsidRPr="00D60E09">
        <w:rPr>
          <w:rFonts w:cs="Times New Roman"/>
          <w:i/>
          <w:iCs/>
          <w:noProof/>
          <w:szCs w:val="24"/>
        </w:rPr>
        <w:t>Geophys. Res. Lett.</w:t>
      </w:r>
      <w:r w:rsidRPr="00D60E09">
        <w:rPr>
          <w:rFonts w:cs="Times New Roman"/>
          <w:noProof/>
          <w:szCs w:val="24"/>
        </w:rPr>
        <w:t xml:space="preserve"> 46, 13299–13307. doi:10.1029/2019GL083544.</w:t>
      </w:r>
    </w:p>
    <w:p w14:paraId="641B55F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rthou, S., Rowell, D. P., Kendon, E. J., Roberts, M. J., Stratton, R. A., Crook, J. A., et al. (2019b). Improved climatological precipitation characteristics over West Africa at convection-permitting scales. </w:t>
      </w:r>
      <w:r w:rsidRPr="00D60E09">
        <w:rPr>
          <w:rFonts w:cs="Times New Roman"/>
          <w:i/>
          <w:iCs/>
          <w:noProof/>
          <w:szCs w:val="24"/>
        </w:rPr>
        <w:t>Clim. Dyn.</w:t>
      </w:r>
      <w:r w:rsidRPr="00D60E09">
        <w:rPr>
          <w:rFonts w:cs="Times New Roman"/>
          <w:noProof/>
          <w:szCs w:val="24"/>
        </w:rPr>
        <w:t xml:space="preserve"> 53, 1991–2011. doi:10.1007/s00382-019-04759-4.</w:t>
      </w:r>
    </w:p>
    <w:p w14:paraId="07BE40E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ssho, K., Date, K., Hayashi, M., Ikeda, A., Imai, T., Inoue, H., et al. (2016). An Introduction to Himawari-8/9--Japan’s New-Generation Geostationary Meteorological Satellites. </w:t>
      </w:r>
      <w:r w:rsidRPr="00D60E09">
        <w:rPr>
          <w:rFonts w:cs="Times New Roman"/>
          <w:i/>
          <w:iCs/>
          <w:noProof/>
          <w:szCs w:val="24"/>
        </w:rPr>
        <w:t>J. Meteorol. Soc. Japan. Ser. II</w:t>
      </w:r>
      <w:r w:rsidRPr="00D60E09">
        <w:rPr>
          <w:rFonts w:cs="Times New Roman"/>
          <w:noProof/>
          <w:szCs w:val="24"/>
        </w:rPr>
        <w:t xml:space="preserve"> 94, 151–183. doi:10.2151/jmsj.2016-009.</w:t>
      </w:r>
    </w:p>
    <w:p w14:paraId="28CB77D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tts, R. A., Alfieri, L., Bradshaw, C., Caesar, J., Feyen, L., Friedlingstein, P., et al. (2018). Changes in climate extremes, fresh water availability and vulnerability to food insecurity projected at 1.5°C and 2°C global warming with a higher-resolution global climate model. </w:t>
      </w:r>
      <w:r w:rsidRPr="00D60E09">
        <w:rPr>
          <w:rFonts w:cs="Times New Roman"/>
          <w:i/>
          <w:iCs/>
          <w:noProof/>
          <w:szCs w:val="24"/>
        </w:rPr>
        <w:t>Philos. Trans. R. Soc. A Math. Phys. Eng. Sci.</w:t>
      </w:r>
      <w:r w:rsidRPr="00D60E09">
        <w:rPr>
          <w:rFonts w:cs="Times New Roman"/>
          <w:noProof/>
          <w:szCs w:val="24"/>
        </w:rPr>
        <w:t xml:space="preserve"> 376. doi:10.1098/rsta.2016.0452.</w:t>
      </w:r>
    </w:p>
    <w:p w14:paraId="20C0475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usch, L., Gudmundsson, L., and Seneviratne, S. I. (2020). Emulating Earth system model temperatures with MESMER: From global mean temperature trajectories to grid-point-level realizations on land. </w:t>
      </w:r>
      <w:r w:rsidRPr="00D60E09">
        <w:rPr>
          <w:rFonts w:cs="Times New Roman"/>
          <w:i/>
          <w:iCs/>
          <w:noProof/>
          <w:szCs w:val="24"/>
        </w:rPr>
        <w:t>Earth Syst. Dyn.</w:t>
      </w:r>
      <w:r w:rsidRPr="00D60E09">
        <w:rPr>
          <w:rFonts w:cs="Times New Roman"/>
          <w:noProof/>
          <w:szCs w:val="24"/>
        </w:rPr>
        <w:t xml:space="preserve"> 11, 139–159. doi:10.5194/esd-11-139-2020.</w:t>
      </w:r>
    </w:p>
    <w:p w14:paraId="0B7ED51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vacqua, E., Maraun, D., Vousdoukas, M. I., Voukouvalas, E., Vrac, M., Mentaschi, L., et al. (2019). Higher probability of compound flooding from precipitation and storm surge in Europe under anthropogenic climate change. </w:t>
      </w:r>
      <w:r w:rsidRPr="00D60E09">
        <w:rPr>
          <w:rFonts w:cs="Times New Roman"/>
          <w:i/>
          <w:iCs/>
          <w:noProof/>
          <w:szCs w:val="24"/>
        </w:rPr>
        <w:t>Sci. Adv.</w:t>
      </w:r>
      <w:r w:rsidRPr="00D60E09">
        <w:rPr>
          <w:rFonts w:cs="Times New Roman"/>
          <w:noProof/>
          <w:szCs w:val="24"/>
        </w:rPr>
        <w:t xml:space="preserve"> 5, eaaw5531. doi:10.1126/sciadv.aaw5531.</w:t>
      </w:r>
    </w:p>
    <w:p w14:paraId="1BC0A09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vacqua, E., Vousdoukas, M. I., Shepherd, T. G., and Vrac, M. (2020a). Brief communication: The role of using precipitation or river discharge data when assessing global coastal compound flooding. </w:t>
      </w:r>
      <w:r w:rsidRPr="00D60E09">
        <w:rPr>
          <w:rFonts w:cs="Times New Roman"/>
          <w:i/>
          <w:iCs/>
          <w:noProof/>
          <w:szCs w:val="24"/>
        </w:rPr>
        <w:t>Nat. Hazards Earth Syst. Sci.</w:t>
      </w:r>
      <w:r w:rsidRPr="00D60E09">
        <w:rPr>
          <w:rFonts w:cs="Times New Roman"/>
          <w:noProof/>
          <w:szCs w:val="24"/>
        </w:rPr>
        <w:t xml:space="preserve"> 20, 1765–1782. doi:10.5194/nhess-20-1765-2020.</w:t>
      </w:r>
    </w:p>
    <w:p w14:paraId="47DD187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vacqua, E., Vousdoukas, M. I., Zappa, G., Hodges, K., Shepherd, T. G., Maraun, D., et al. (2020b). More meteorological events that drive compound coastal flooding are projected under climate change. </w:t>
      </w:r>
      <w:r w:rsidRPr="00D60E09">
        <w:rPr>
          <w:rFonts w:cs="Times New Roman"/>
          <w:i/>
          <w:iCs/>
          <w:noProof/>
          <w:szCs w:val="24"/>
        </w:rPr>
        <w:t>Commun. Earth Environ.</w:t>
      </w:r>
      <w:r w:rsidRPr="00D60E09">
        <w:rPr>
          <w:rFonts w:cs="Times New Roman"/>
          <w:noProof/>
          <w:szCs w:val="24"/>
        </w:rPr>
        <w:t xml:space="preserve"> 1, 47. doi:10.1038/s43247-020-00044-z.</w:t>
      </w:r>
    </w:p>
    <w:p w14:paraId="0800911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vacqua, E., Zappa, G., and Shepherd, T. G. (2020c). Shorter cyclone clusters modulate changes in European wintertime precipitation extremes. </w:t>
      </w:r>
      <w:r w:rsidRPr="00D60E09">
        <w:rPr>
          <w:rFonts w:cs="Times New Roman"/>
          <w:i/>
          <w:iCs/>
          <w:noProof/>
          <w:szCs w:val="24"/>
        </w:rPr>
        <w:t>Environ. Res. Lett.</w:t>
      </w:r>
      <w:r w:rsidRPr="00D60E09">
        <w:rPr>
          <w:rFonts w:cs="Times New Roman"/>
          <w:noProof/>
          <w:szCs w:val="24"/>
        </w:rPr>
        <w:t xml:space="preserve"> 8, 808–812. doi:10.1088/1748-9326/abbde7.</w:t>
      </w:r>
    </w:p>
    <w:p w14:paraId="18CB86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ezerra, B. G., Silva, L. L., Santos e Silva, C. M., and de Carvalho, G. G. (2018). Changes of precipitation extremes indices in São Francisco River Basin, Brazil from 1947 to 2012. </w:t>
      </w:r>
      <w:r w:rsidRPr="00D60E09">
        <w:rPr>
          <w:rFonts w:cs="Times New Roman"/>
          <w:i/>
          <w:iCs/>
          <w:noProof/>
          <w:szCs w:val="24"/>
        </w:rPr>
        <w:t>Theor. Appl. Climatol.</w:t>
      </w:r>
      <w:r w:rsidRPr="00D60E09">
        <w:rPr>
          <w:rFonts w:cs="Times New Roman"/>
          <w:noProof/>
          <w:szCs w:val="24"/>
        </w:rPr>
        <w:t xml:space="preserve"> 135, 565–576. doi:10.1007/s00704-018-2396-6.</w:t>
      </w:r>
    </w:p>
    <w:p w14:paraId="52F9D0A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hatia, K. T., Vecchi, G. A., Knutson, T. R., Murakami, H., Kossin, J., Dixon, K. W., et al. (2019). Recent increases in tropical cyclone intensification rates. </w:t>
      </w:r>
      <w:r w:rsidRPr="00D60E09">
        <w:rPr>
          <w:rFonts w:cs="Times New Roman"/>
          <w:i/>
          <w:iCs/>
          <w:noProof/>
          <w:szCs w:val="24"/>
        </w:rPr>
        <w:t>Nat. Commun.</w:t>
      </w:r>
      <w:r w:rsidRPr="00D60E09">
        <w:rPr>
          <w:rFonts w:cs="Times New Roman"/>
          <w:noProof/>
          <w:szCs w:val="24"/>
        </w:rPr>
        <w:t xml:space="preserve"> 10, 1–9. doi:10.1038/s41467-019-08471-z.</w:t>
      </w:r>
    </w:p>
    <w:p w14:paraId="54C710B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hatia, K., Vecchi, G., Murakami, H., Underwood, S., and Kossin, J. (2018). Projected response of tropical cyclone intensity and intensification in a global climate model. </w:t>
      </w:r>
      <w:r w:rsidRPr="00D60E09">
        <w:rPr>
          <w:rFonts w:cs="Times New Roman"/>
          <w:i/>
          <w:iCs/>
          <w:noProof/>
          <w:szCs w:val="24"/>
        </w:rPr>
        <w:t>J. Clim.</w:t>
      </w:r>
      <w:r w:rsidRPr="00D60E09">
        <w:rPr>
          <w:rFonts w:cs="Times New Roman"/>
          <w:noProof/>
          <w:szCs w:val="24"/>
        </w:rPr>
        <w:t xml:space="preserve"> 31, 8281–8303. doi:10.1175/JCLI-D-17-0898.1.</w:t>
      </w:r>
    </w:p>
    <w:p w14:paraId="73D8A86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indoff, N. L., Stott, P. A., AchutaRao, K., Allen, M. R., Gillett, N., Gutzler, D., et al. (2013). “Detection and Attribution of Climate Change: from Global to Regional,” in </w:t>
      </w:r>
      <w:r w:rsidRPr="00D60E09">
        <w:rPr>
          <w:rFonts w:cs="Times New Roman"/>
          <w:i/>
          <w:iCs/>
          <w:noProof/>
          <w:szCs w:val="24"/>
        </w:rPr>
        <w:t>Climate Change 2013: The Physical Science Basis. Contribution of Working Group I to the Fifth Assessment Report of the Intergovernmental Panel on Climate Change</w:t>
      </w:r>
      <w:r w:rsidRPr="00D60E09">
        <w:rPr>
          <w:rFonts w:cs="Times New Roman"/>
          <w:noProof/>
          <w:szCs w:val="24"/>
        </w:rPr>
        <w:t>, eds. T. . Stocker, D. Qin, G.-K. Plattner, M. Tignor, S. K. Allen, J. Boschung, et al. (Cambridge, United Kingdom and New York, NY, USA: Cambridge University Press), 867–952. doi:10.1017/CBO9781107415324.022.</w:t>
      </w:r>
    </w:p>
    <w:p w14:paraId="59C1372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iscarini, C., Di Francesco, S., Ridolfi, E., and Manciola, P. (2016). On the Simulation of Floods in a Narrow Bending Valley: The Malpasset Dam Break Case Study. </w:t>
      </w:r>
      <w:r w:rsidRPr="00D60E09">
        <w:rPr>
          <w:rFonts w:cs="Times New Roman"/>
          <w:i/>
          <w:iCs/>
          <w:noProof/>
          <w:szCs w:val="24"/>
        </w:rPr>
        <w:t>Water</w:t>
      </w:r>
      <w:r w:rsidRPr="00D60E09">
        <w:rPr>
          <w:rFonts w:cs="Times New Roman"/>
          <w:noProof/>
          <w:szCs w:val="24"/>
        </w:rPr>
        <w:t xml:space="preserve"> 8, 545. doi:10.3390/w8110545.</w:t>
      </w:r>
    </w:p>
    <w:p w14:paraId="646ECFB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itencourt, D. P., Fuentes, M. V., Maia, P. A., and Amorim, F. T. (2016). Frequência, Duração, Abrangência Espacial e Intensidadedas Ondas de Calor no Brasil. </w:t>
      </w:r>
      <w:r w:rsidRPr="00D60E09">
        <w:rPr>
          <w:rFonts w:cs="Times New Roman"/>
          <w:i/>
          <w:iCs/>
          <w:noProof/>
          <w:szCs w:val="24"/>
        </w:rPr>
        <w:t>Rev. Bras. Meteorol.</w:t>
      </w:r>
      <w:r w:rsidRPr="00D60E09">
        <w:rPr>
          <w:rFonts w:cs="Times New Roman"/>
          <w:noProof/>
          <w:szCs w:val="24"/>
        </w:rPr>
        <w:t xml:space="preserve"> 31, 506–517. doi:10.1590/0102-778631231420150077.</w:t>
      </w:r>
    </w:p>
    <w:p w14:paraId="0A2401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lack, M. T., and Karoly, D. J. (2016). Southern Australia’s Warmest October on Record: The Role of ENSO and Climate Change. </w:t>
      </w:r>
      <w:r w:rsidRPr="00D60E09">
        <w:rPr>
          <w:rFonts w:cs="Times New Roman"/>
          <w:i/>
          <w:iCs/>
          <w:noProof/>
          <w:szCs w:val="24"/>
        </w:rPr>
        <w:t>Bull. Am. Meteorol. Soc.</w:t>
      </w:r>
      <w:r w:rsidRPr="00D60E09">
        <w:rPr>
          <w:rFonts w:cs="Times New Roman"/>
          <w:noProof/>
          <w:szCs w:val="24"/>
        </w:rPr>
        <w:t xml:space="preserve"> 97, S118–S121. doi:10.1175/BAMS-D-16-0124.1.</w:t>
      </w:r>
    </w:p>
    <w:p w14:paraId="225EC53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lamey, R. C., Kolusu, S. R., Mahlalela, P., Todd, M. C., and Reason, C. J. C. (2018). The role of regional circulation features in regulating El Niño climate impacts over southern Africa: A comparison of the 2015/2016 drought with previous events. </w:t>
      </w:r>
      <w:r w:rsidRPr="00D60E09">
        <w:rPr>
          <w:rFonts w:cs="Times New Roman"/>
          <w:i/>
          <w:iCs/>
          <w:noProof/>
          <w:szCs w:val="24"/>
        </w:rPr>
        <w:t>Int. J. Climatol.</w:t>
      </w:r>
      <w:r w:rsidRPr="00D60E09">
        <w:rPr>
          <w:rFonts w:cs="Times New Roman"/>
          <w:noProof/>
          <w:szCs w:val="24"/>
        </w:rPr>
        <w:t xml:space="preserve"> 38, 4276–4295. doi:10.1002/joc.5668.</w:t>
      </w:r>
    </w:p>
    <w:p w14:paraId="28C0BF6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lanchet, J., Molinié, G., and Touati, J. (2018). Spatial analysis of trend in extreme daily rainfall in southern France. </w:t>
      </w:r>
      <w:r w:rsidRPr="00D60E09">
        <w:rPr>
          <w:rFonts w:cs="Times New Roman"/>
          <w:i/>
          <w:iCs/>
          <w:noProof/>
          <w:szCs w:val="24"/>
        </w:rPr>
        <w:t>Clim. Dyn.</w:t>
      </w:r>
      <w:r w:rsidRPr="00D60E09">
        <w:rPr>
          <w:rFonts w:cs="Times New Roman"/>
          <w:noProof/>
          <w:szCs w:val="24"/>
        </w:rPr>
        <w:t xml:space="preserve"> 51, 799–812. doi:10.1007/s00382-016-3122-7.</w:t>
      </w:r>
    </w:p>
    <w:p w14:paraId="057A8B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loomfield, J. P., and Marchant, B. P. (2013). Analysis of groundwater drought building on the standardised precipitation index approach. </w:t>
      </w:r>
      <w:r w:rsidRPr="00D60E09">
        <w:rPr>
          <w:rFonts w:cs="Times New Roman"/>
          <w:i/>
          <w:iCs/>
          <w:noProof/>
          <w:szCs w:val="24"/>
        </w:rPr>
        <w:t>Hydrol. Earth Syst. Sci.</w:t>
      </w:r>
      <w:r w:rsidRPr="00D60E09">
        <w:rPr>
          <w:rFonts w:cs="Times New Roman"/>
          <w:noProof/>
          <w:szCs w:val="24"/>
        </w:rPr>
        <w:t xml:space="preserve"> 17, 4769–4787. doi:10.5194/hess-17-4769-2013.</w:t>
      </w:r>
    </w:p>
    <w:p w14:paraId="4934A4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loomfield, J. P., Marchant, B. P., and McKenzie, A. A. (2019). Changes in groundwater drought associated with anthropogenic warming. </w:t>
      </w:r>
      <w:r w:rsidRPr="00D60E09">
        <w:rPr>
          <w:rFonts w:cs="Times New Roman"/>
          <w:i/>
          <w:iCs/>
          <w:noProof/>
          <w:szCs w:val="24"/>
        </w:rPr>
        <w:t>Hydrol. Earth Syst. Sci.</w:t>
      </w:r>
      <w:r w:rsidRPr="00D60E09">
        <w:rPr>
          <w:rFonts w:cs="Times New Roman"/>
          <w:noProof/>
          <w:szCs w:val="24"/>
        </w:rPr>
        <w:t xml:space="preserve"> 23, 1393–1408. doi:10.5194/hess-23-1393-2019.</w:t>
      </w:r>
    </w:p>
    <w:p w14:paraId="03A4E4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löschl, G., Hall, J., Parajka, J., Perdigão, R. A. P., Merz, B., Arheimer, B., et al. (2017). Changing climate shifts timing of European floods. </w:t>
      </w:r>
      <w:r w:rsidRPr="00D60E09">
        <w:rPr>
          <w:rFonts w:cs="Times New Roman"/>
          <w:i/>
          <w:iCs/>
          <w:noProof/>
          <w:szCs w:val="24"/>
        </w:rPr>
        <w:t>Science (80-. ).</w:t>
      </w:r>
      <w:r w:rsidRPr="00D60E09">
        <w:rPr>
          <w:rFonts w:cs="Times New Roman"/>
          <w:noProof/>
          <w:szCs w:val="24"/>
        </w:rPr>
        <w:t xml:space="preserve"> 357, 588–590. doi:10.1126/science.aan2506.</w:t>
      </w:r>
    </w:p>
    <w:p w14:paraId="67E7DA3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löschl, G., Hall, J., Viglione, A., Perdigão, R. A. P., Parajka, J., Merz, B., et al. (2019). Changing climate both increases and decreases European river floods. </w:t>
      </w:r>
      <w:r w:rsidRPr="00D60E09">
        <w:rPr>
          <w:rFonts w:cs="Times New Roman"/>
          <w:i/>
          <w:iCs/>
          <w:noProof/>
          <w:szCs w:val="24"/>
        </w:rPr>
        <w:t>Nature</w:t>
      </w:r>
      <w:r w:rsidRPr="00D60E09">
        <w:rPr>
          <w:rFonts w:cs="Times New Roman"/>
          <w:noProof/>
          <w:szCs w:val="24"/>
        </w:rPr>
        <w:t xml:space="preserve"> 573, 108–111. doi:10.1038/s41586-019-1495-6.</w:t>
      </w:r>
    </w:p>
    <w:p w14:paraId="44AB224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lunden, J., and Arndt, D. S. (2016). State of the Climate in 2015. </w:t>
      </w:r>
      <w:r w:rsidRPr="00D60E09">
        <w:rPr>
          <w:rFonts w:cs="Times New Roman"/>
          <w:i/>
          <w:iCs/>
          <w:noProof/>
          <w:szCs w:val="24"/>
        </w:rPr>
        <w:t>Bull. Am. Meteorol. Soc.</w:t>
      </w:r>
      <w:r w:rsidRPr="00D60E09">
        <w:rPr>
          <w:rFonts w:cs="Times New Roman"/>
          <w:noProof/>
          <w:szCs w:val="24"/>
        </w:rPr>
        <w:t xml:space="preserve"> 97, Si-S275. doi:10.1175/2016BAMSStateoftheClimate.1.</w:t>
      </w:r>
    </w:p>
    <w:p w14:paraId="744E133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lunden, J., and Arndt, D. S. (2017). State of the Climate in 2016. </w:t>
      </w:r>
      <w:r w:rsidRPr="00D60E09">
        <w:rPr>
          <w:rFonts w:cs="Times New Roman"/>
          <w:i/>
          <w:iCs/>
          <w:noProof/>
          <w:szCs w:val="24"/>
        </w:rPr>
        <w:t>Bull. Am. Meteorol. Soc.</w:t>
      </w:r>
      <w:r w:rsidRPr="00D60E09">
        <w:rPr>
          <w:rFonts w:cs="Times New Roman"/>
          <w:noProof/>
          <w:szCs w:val="24"/>
        </w:rPr>
        <w:t xml:space="preserve"> 98, Si-S280. doi:10.1175/2017BAMSStateoftheClimate.1.</w:t>
      </w:r>
    </w:p>
    <w:p w14:paraId="7245267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é, J., Somot, S., Corre, L., and Nabat, P. (2020). Large discrepancies in summer climate change over Europe as projected by global and regional climate models: causes and consequences. </w:t>
      </w:r>
      <w:r w:rsidRPr="00D60E09">
        <w:rPr>
          <w:rFonts w:cs="Times New Roman"/>
          <w:i/>
          <w:iCs/>
          <w:noProof/>
          <w:szCs w:val="24"/>
        </w:rPr>
        <w:t>Clim. Dyn.</w:t>
      </w:r>
      <w:r w:rsidRPr="00D60E09">
        <w:rPr>
          <w:rFonts w:cs="Times New Roman"/>
          <w:noProof/>
          <w:szCs w:val="24"/>
        </w:rPr>
        <w:t xml:space="preserve"> 54, 2981–3002. doi:10.1007/s00382-020-05153-1.</w:t>
      </w:r>
    </w:p>
    <w:p w14:paraId="61E251B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ers, N., Goswami, B., Rheinwalt, A., Bookhagen, B., Hoskins, B., and Kurths, J. (2019). Complex networks reveal global pattern of extreme-rainfall teleconnections. </w:t>
      </w:r>
      <w:r w:rsidRPr="00D60E09">
        <w:rPr>
          <w:rFonts w:cs="Times New Roman"/>
          <w:i/>
          <w:iCs/>
          <w:noProof/>
          <w:szCs w:val="24"/>
        </w:rPr>
        <w:t>Nature</w:t>
      </w:r>
      <w:r w:rsidRPr="00D60E09">
        <w:rPr>
          <w:rFonts w:cs="Times New Roman"/>
          <w:noProof/>
          <w:szCs w:val="24"/>
        </w:rPr>
        <w:t xml:space="preserve"> 566, 373–377. doi:10.1038/s41586-018-0872-x.</w:t>
      </w:r>
    </w:p>
    <w:p w14:paraId="4265BE4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isier, J. P., Alvarez-Garretón, C., Cordero, R. R., Damiani, A., Gallardo, L., Garreaud, R. D., et al. (2018). Anthropogenic drying in central-southern Chile evidenced by long-term observations and climate model simulations. </w:t>
      </w:r>
      <w:r w:rsidRPr="00D60E09">
        <w:rPr>
          <w:rFonts w:cs="Times New Roman"/>
          <w:i/>
          <w:iCs/>
          <w:noProof/>
          <w:szCs w:val="24"/>
        </w:rPr>
        <w:t>Elem. Sci. Anthr.</w:t>
      </w:r>
      <w:r w:rsidRPr="00D60E09">
        <w:rPr>
          <w:rFonts w:cs="Times New Roman"/>
          <w:noProof/>
          <w:szCs w:val="24"/>
        </w:rPr>
        <w:t xml:space="preserve"> 6, 74. doi:10.1525/elementa.328.</w:t>
      </w:r>
    </w:p>
    <w:p w14:paraId="5440CF9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isier, J. P., Rondanelli, R., Garreaud, R. D., and Muñoz, F. (2016). Anthropogenic and natural contributions to the Southeast Pacific precipitation decline and recent megadrought in central Chile. </w:t>
      </w:r>
      <w:r w:rsidRPr="00D60E09">
        <w:rPr>
          <w:rFonts w:cs="Times New Roman"/>
          <w:i/>
          <w:iCs/>
          <w:noProof/>
          <w:szCs w:val="24"/>
        </w:rPr>
        <w:t>Geophys. Res. Lett.</w:t>
      </w:r>
      <w:r w:rsidRPr="00D60E09">
        <w:rPr>
          <w:rFonts w:cs="Times New Roman"/>
          <w:noProof/>
          <w:szCs w:val="24"/>
        </w:rPr>
        <w:t xml:space="preserve"> 43, 413–421. doi:10.1002/2015GL067265.</w:t>
      </w:r>
    </w:p>
    <w:p w14:paraId="5568464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nan, G. B., Williams, M., Fisher, R. A., and Oleson, K. W. (2014). Modeling stomatal conductance in the earth system: linking leaf water-use efficiency and water transport along the soil–plant–atmosphere continuum. </w:t>
      </w:r>
      <w:r w:rsidRPr="00D60E09">
        <w:rPr>
          <w:rFonts w:cs="Times New Roman"/>
          <w:i/>
          <w:iCs/>
          <w:noProof/>
          <w:szCs w:val="24"/>
        </w:rPr>
        <w:t>Geosci. Model Dev.</w:t>
      </w:r>
      <w:r w:rsidRPr="00D60E09">
        <w:rPr>
          <w:rFonts w:cs="Times New Roman"/>
          <w:noProof/>
          <w:szCs w:val="24"/>
        </w:rPr>
        <w:t xml:space="preserve"> 7, 2193–2222. doi:10.5194/gmd-7-2193-2014.</w:t>
      </w:r>
    </w:p>
    <w:p w14:paraId="1C5D89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nfils, C. J. W., Santer, B. D., Fyfe, J. C., Marvel, K., Phillips, T. J., and Zimmerman, S. R. H. (2020). Human influence on joint changes in temperature, rainfall and continental aridity. </w:t>
      </w:r>
      <w:r w:rsidRPr="00D60E09">
        <w:rPr>
          <w:rFonts w:cs="Times New Roman"/>
          <w:i/>
          <w:iCs/>
          <w:noProof/>
          <w:szCs w:val="24"/>
        </w:rPr>
        <w:t>Nat. Clim. Chang.</w:t>
      </w:r>
      <w:r w:rsidRPr="00D60E09">
        <w:rPr>
          <w:rFonts w:cs="Times New Roman"/>
          <w:noProof/>
          <w:szCs w:val="24"/>
        </w:rPr>
        <w:t xml:space="preserve"> 10, 726–731. doi:10.1038/s41558-020-0821-1.</w:t>
      </w:r>
    </w:p>
    <w:p w14:paraId="4B7C868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nsal, B. R., Aider, R., Gachon, P., and Lapp, S. (2013). An assessment of Canadian prairie drought: Past, present, and future. </w:t>
      </w:r>
      <w:r w:rsidRPr="00D60E09">
        <w:rPr>
          <w:rFonts w:cs="Times New Roman"/>
          <w:i/>
          <w:iCs/>
          <w:noProof/>
          <w:szCs w:val="24"/>
        </w:rPr>
        <w:t>Clim. Dyn.</w:t>
      </w:r>
      <w:r w:rsidRPr="00D60E09">
        <w:rPr>
          <w:rFonts w:cs="Times New Roman"/>
          <w:noProof/>
          <w:szCs w:val="24"/>
        </w:rPr>
        <w:t xml:space="preserve"> 41, 501–516. doi:10.1007/s00382-012-1422-0.</w:t>
      </w:r>
    </w:p>
    <w:p w14:paraId="0341584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nsal, B. R., Peters, D. L., Seglenieks, F., Rivera, A., and Berg, A. (2019). Changes in freshwater availability across Canada. </w:t>
      </w:r>
      <w:r w:rsidRPr="00D60E09">
        <w:rPr>
          <w:rFonts w:cs="Times New Roman"/>
          <w:i/>
          <w:iCs/>
          <w:noProof/>
          <w:szCs w:val="24"/>
        </w:rPr>
        <w:t>Canada’s Chang. Clim. Rep.</w:t>
      </w:r>
      <w:r w:rsidRPr="00D60E09">
        <w:rPr>
          <w:rFonts w:cs="Times New Roman"/>
          <w:noProof/>
          <w:szCs w:val="24"/>
        </w:rPr>
        <w:t>, 261–342.</w:t>
      </w:r>
    </w:p>
    <w:p w14:paraId="7CE3C1C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oth, J. F., Wang, S., and Polvani, L. (2013). Midlatitude storms in a moister world: lessons from idealized baroclinic life cycle experiments. </w:t>
      </w:r>
      <w:r w:rsidRPr="00D60E09">
        <w:rPr>
          <w:rFonts w:cs="Times New Roman"/>
          <w:i/>
          <w:iCs/>
          <w:noProof/>
          <w:szCs w:val="24"/>
        </w:rPr>
        <w:t>Clim. Dyn.</w:t>
      </w:r>
      <w:r w:rsidRPr="00D60E09">
        <w:rPr>
          <w:rFonts w:cs="Times New Roman"/>
          <w:noProof/>
          <w:szCs w:val="24"/>
        </w:rPr>
        <w:t xml:space="preserve"> 41, 787–802. doi:10.1007/s00382-012-1472-3.</w:t>
      </w:r>
    </w:p>
    <w:p w14:paraId="488ECF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rga, M., Stoffel, M., Marchi, L., Marra, F., and Jakob, M. (2014). Hydrogeomorphic response to extreme rainfall in headwater systems: Flash floods and debris flows. </w:t>
      </w:r>
      <w:r w:rsidRPr="00D60E09">
        <w:rPr>
          <w:rFonts w:cs="Times New Roman"/>
          <w:i/>
          <w:iCs/>
          <w:noProof/>
          <w:szCs w:val="24"/>
        </w:rPr>
        <w:t>J. Hydrol.</w:t>
      </w:r>
      <w:r w:rsidRPr="00D60E09">
        <w:rPr>
          <w:rFonts w:cs="Times New Roman"/>
          <w:noProof/>
          <w:szCs w:val="24"/>
        </w:rPr>
        <w:t xml:space="preserve"> 518, 194–205. doi:10.1016/j.jhydrol.2014.05.022.</w:t>
      </w:r>
    </w:p>
    <w:p w14:paraId="29CAE08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rodina, A., Fischer, E. M., and Knutti, R. (2017a). Models are likely to underestimate increase in heavy rainfall in the extratropical regions with high rainfall intensity. </w:t>
      </w:r>
      <w:r w:rsidRPr="00D60E09">
        <w:rPr>
          <w:rFonts w:cs="Times New Roman"/>
          <w:i/>
          <w:iCs/>
          <w:noProof/>
          <w:szCs w:val="24"/>
        </w:rPr>
        <w:t>Geophys. Res. Lett.</w:t>
      </w:r>
      <w:r w:rsidRPr="00D60E09">
        <w:rPr>
          <w:rFonts w:cs="Times New Roman"/>
          <w:noProof/>
          <w:szCs w:val="24"/>
        </w:rPr>
        <w:t xml:space="preserve"> 44, 7401–7409. doi:10.1002/2017GL074530.</w:t>
      </w:r>
    </w:p>
    <w:p w14:paraId="671589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rodina, A., Fischer, E. M., and Knutti, R. (2017b). Potential to Constrain Projections of Hot Temperature Extremes. </w:t>
      </w:r>
      <w:r w:rsidRPr="00D60E09">
        <w:rPr>
          <w:rFonts w:cs="Times New Roman"/>
          <w:i/>
          <w:iCs/>
          <w:noProof/>
          <w:szCs w:val="24"/>
        </w:rPr>
        <w:t>J. Clim.</w:t>
      </w:r>
      <w:r w:rsidRPr="00D60E09">
        <w:rPr>
          <w:rFonts w:cs="Times New Roman"/>
          <w:noProof/>
          <w:szCs w:val="24"/>
        </w:rPr>
        <w:t xml:space="preserve"> 30, 9949–9964. doi:10.1175/JCLI-D-16-0848.1.</w:t>
      </w:r>
    </w:p>
    <w:p w14:paraId="4040D6B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sshard, T., Carambia, M., Goergen, K., Kotlarski, S., Krahe, P., Zappa, M., et al. (2013). Quantifying uncertainty sources in an ensemble of hydrological climate-impact projections. </w:t>
      </w:r>
      <w:r w:rsidRPr="00D60E09">
        <w:rPr>
          <w:rFonts w:cs="Times New Roman"/>
          <w:i/>
          <w:iCs/>
          <w:noProof/>
          <w:szCs w:val="24"/>
        </w:rPr>
        <w:t>Water Resour. Res.</w:t>
      </w:r>
      <w:r w:rsidRPr="00D60E09">
        <w:rPr>
          <w:rFonts w:cs="Times New Roman"/>
          <w:noProof/>
          <w:szCs w:val="24"/>
        </w:rPr>
        <w:t xml:space="preserve"> 49, 1523–1536. doi:10.1029/2011WR011533.</w:t>
      </w:r>
    </w:p>
    <w:p w14:paraId="127912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yaj, A., Ashok, K., Ghosh, S., Devanand, A., and Dandu, G. (2018). The Chennai extreme rainfall event in 2015: The Bay of Bengal connection. </w:t>
      </w:r>
      <w:r w:rsidRPr="00D60E09">
        <w:rPr>
          <w:rFonts w:cs="Times New Roman"/>
          <w:i/>
          <w:iCs/>
          <w:noProof/>
          <w:szCs w:val="24"/>
        </w:rPr>
        <w:t>Clim. Dyn.</w:t>
      </w:r>
      <w:r w:rsidRPr="00D60E09">
        <w:rPr>
          <w:rFonts w:cs="Times New Roman"/>
          <w:noProof/>
          <w:szCs w:val="24"/>
        </w:rPr>
        <w:t xml:space="preserve"> 50, 2867–2879. doi:10.1007/s00382-017-3778-7.</w:t>
      </w:r>
    </w:p>
    <w:p w14:paraId="49D9D0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zkurt, D., Rojas, M., Boisier, J. P., Rondanelli, R., Garreaud, R., and Gallardo, L. (2019). Dynamical downscaling over the complex terrain of southwest South America: present climate conditions and added value analysis. </w:t>
      </w:r>
      <w:r w:rsidRPr="00D60E09">
        <w:rPr>
          <w:rFonts w:cs="Times New Roman"/>
          <w:i/>
          <w:iCs/>
          <w:noProof/>
          <w:szCs w:val="24"/>
        </w:rPr>
        <w:t>Clim. Dyn.</w:t>
      </w:r>
      <w:r w:rsidRPr="00D60E09">
        <w:rPr>
          <w:rFonts w:cs="Times New Roman"/>
          <w:noProof/>
          <w:szCs w:val="24"/>
        </w:rPr>
        <w:t xml:space="preserve"> 53, 6745–6767. doi:10.1007/s00382-019-04959-y.</w:t>
      </w:r>
    </w:p>
    <w:p w14:paraId="440E296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ozkurt, D., Rojas, M., Boisier, J. P., and Valdivieso, J. (2018). Projected hydroclimate changes over Andean basins in central Chile from downscaled CMIP5 models under the low and high emission scenarios. </w:t>
      </w:r>
      <w:r w:rsidRPr="00D60E09">
        <w:rPr>
          <w:rFonts w:cs="Times New Roman"/>
          <w:i/>
          <w:iCs/>
          <w:noProof/>
          <w:szCs w:val="24"/>
        </w:rPr>
        <w:t>Clim. Change</w:t>
      </w:r>
      <w:r w:rsidRPr="00D60E09">
        <w:rPr>
          <w:rFonts w:cs="Times New Roman"/>
          <w:noProof/>
          <w:szCs w:val="24"/>
        </w:rPr>
        <w:t xml:space="preserve"> 150, 131–147. doi:10.1007/s10584-018-2246-7.</w:t>
      </w:r>
    </w:p>
    <w:p w14:paraId="6E58441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ando, P. M., Paolucci, L., Ummenhofer, C. C., Ordway, E. M., Hartmann, H., Cattau, M. E., et al. (2019). Droughts, Wildfires, and Forest Carbon Cycling: A Pantropical Synthesis. </w:t>
      </w:r>
      <w:r w:rsidRPr="00D60E09">
        <w:rPr>
          <w:rFonts w:cs="Times New Roman"/>
          <w:i/>
          <w:iCs/>
          <w:noProof/>
          <w:szCs w:val="24"/>
        </w:rPr>
        <w:t>Annu. Rev. Earth Planet. Sci.</w:t>
      </w:r>
      <w:r w:rsidRPr="00D60E09">
        <w:rPr>
          <w:rFonts w:cs="Times New Roman"/>
          <w:noProof/>
          <w:szCs w:val="24"/>
        </w:rPr>
        <w:t xml:space="preserve"> 47, 555–581. doi:10.1146/annurev-earth-082517-010235.</w:t>
      </w:r>
    </w:p>
    <w:p w14:paraId="4B390C1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andon, C. M., Woodruff, J. D., Lane, D. P., and Donnelly, J. P. (2013). Tropical cyclone wind speed constraints from resultant storm surge deposition: A 2500 year reconstruction of hurricane activity from St. Marks, FL. </w:t>
      </w:r>
      <w:r w:rsidRPr="00D60E09">
        <w:rPr>
          <w:rFonts w:cs="Times New Roman"/>
          <w:i/>
          <w:iCs/>
          <w:noProof/>
          <w:szCs w:val="24"/>
        </w:rPr>
        <w:t>Geochemistry, Geophys. Geosystems</w:t>
      </w:r>
      <w:r w:rsidRPr="00D60E09">
        <w:rPr>
          <w:rFonts w:cs="Times New Roman"/>
          <w:noProof/>
          <w:szCs w:val="24"/>
        </w:rPr>
        <w:t xml:space="preserve"> 14, 2993–3008. doi:10.1002/ggge.20217.</w:t>
      </w:r>
    </w:p>
    <w:p w14:paraId="66925B6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egy, J. C., Wallace, D. J., Minzoni, R. T., and Cruz, V. J. (2018). 2500-year paleotempestological record of intense storms for the northern Gulf of Mexico, United States. </w:t>
      </w:r>
      <w:r w:rsidRPr="00D60E09">
        <w:rPr>
          <w:rFonts w:cs="Times New Roman"/>
          <w:i/>
          <w:iCs/>
          <w:noProof/>
          <w:szCs w:val="24"/>
        </w:rPr>
        <w:t>Mar. Geol.</w:t>
      </w:r>
      <w:r w:rsidRPr="00D60E09">
        <w:rPr>
          <w:rFonts w:cs="Times New Roman"/>
          <w:noProof/>
          <w:szCs w:val="24"/>
        </w:rPr>
        <w:t xml:space="preserve"> 396, 26–42. doi:10.1016/j.margeo.2017.09.009.</w:t>
      </w:r>
    </w:p>
    <w:p w14:paraId="17CA227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eña-Naranjo, J., Laverde B., M., and Pedrozo-Acuña, A. (2016). Changes in pan evaporation in Mexico from 1961 to 2010. </w:t>
      </w:r>
      <w:r w:rsidRPr="00D60E09">
        <w:rPr>
          <w:rFonts w:cs="Times New Roman"/>
          <w:i/>
          <w:iCs/>
          <w:noProof/>
          <w:szCs w:val="24"/>
        </w:rPr>
        <w:t>Int. J. Climatol.</w:t>
      </w:r>
      <w:r w:rsidRPr="00D60E09">
        <w:rPr>
          <w:rFonts w:cs="Times New Roman"/>
          <w:noProof/>
          <w:szCs w:val="24"/>
        </w:rPr>
        <w:t xml:space="preserve"> 37. doi:10.1002/joc.4698.</w:t>
      </w:r>
    </w:p>
    <w:p w14:paraId="4099F09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eshears, D. D., Adams, H. D., Eamus, D., Mcdowell, N. G., Law, D. J., Will, R. E., et al. (2013). The critical amplifying role of increasing atmospheric moisture demand on tree mortality and associated regional die-off. </w:t>
      </w:r>
      <w:r w:rsidRPr="00D60E09">
        <w:rPr>
          <w:rFonts w:cs="Times New Roman"/>
          <w:i/>
          <w:iCs/>
          <w:noProof/>
          <w:szCs w:val="24"/>
        </w:rPr>
        <w:t>Front. Plant Sci.</w:t>
      </w:r>
      <w:r w:rsidRPr="00D60E09">
        <w:rPr>
          <w:rFonts w:cs="Times New Roman"/>
          <w:noProof/>
          <w:szCs w:val="24"/>
        </w:rPr>
        <w:t xml:space="preserve"> 4. doi:10.3389/fpls.2013.00266.</w:t>
      </w:r>
    </w:p>
    <w:p w14:paraId="6CAFF99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ight, R. M., Davin, E., O’Halloran, T., Pongratz, J., Zhao, K., and Cescatti, A. (2017). Local temperature response to land cover and management change driven by non-radiative processes. </w:t>
      </w:r>
      <w:r w:rsidRPr="00D60E09">
        <w:rPr>
          <w:rFonts w:cs="Times New Roman"/>
          <w:i/>
          <w:iCs/>
          <w:noProof/>
          <w:szCs w:val="24"/>
        </w:rPr>
        <w:t>Nat. Clim. Chang.</w:t>
      </w:r>
      <w:r w:rsidRPr="00D60E09">
        <w:rPr>
          <w:rFonts w:cs="Times New Roman"/>
          <w:noProof/>
          <w:szCs w:val="24"/>
        </w:rPr>
        <w:t xml:space="preserve"> 7, 296–302. doi:10.1038/nclimate3250.</w:t>
      </w:r>
    </w:p>
    <w:p w14:paraId="3607182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ito, S. S. B., Cunha, A. P. M. A., Cunningham, C. C., Alvalá, R. C., Marengo, J. A., and Carvalho, M. A. (2018). Frequency, duration and severity of drought in the Semiarid Northeast Brazil region. </w:t>
      </w:r>
      <w:r w:rsidRPr="00D60E09">
        <w:rPr>
          <w:rFonts w:cs="Times New Roman"/>
          <w:i/>
          <w:iCs/>
          <w:noProof/>
          <w:szCs w:val="24"/>
        </w:rPr>
        <w:t>Int. J. Climatol.</w:t>
      </w:r>
      <w:r w:rsidRPr="00D60E09">
        <w:rPr>
          <w:rFonts w:cs="Times New Roman"/>
          <w:noProof/>
          <w:szCs w:val="24"/>
        </w:rPr>
        <w:t xml:space="preserve"> 38, 517–529. doi:10.1002/joc.5225.</w:t>
      </w:r>
    </w:p>
    <w:p w14:paraId="49368B9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occa, L., Hasenauer, S., Lacava, T., Melone, F., Moramarco, T., Wagner, W., et al. (2011). Soil moisture estimation through ASCAT and AMSR-E sensors: An intercomparison and validation study across Europe. </w:t>
      </w:r>
      <w:r w:rsidRPr="00D60E09">
        <w:rPr>
          <w:rFonts w:cs="Times New Roman"/>
          <w:i/>
          <w:iCs/>
          <w:noProof/>
          <w:szCs w:val="24"/>
        </w:rPr>
        <w:t>Remote Sens. Environ.</w:t>
      </w:r>
      <w:r w:rsidRPr="00D60E09">
        <w:rPr>
          <w:rFonts w:cs="Times New Roman"/>
          <w:noProof/>
          <w:szCs w:val="24"/>
        </w:rPr>
        <w:t xml:space="preserve"> 115, 3390–3408. doi:10.1016/j.rse.2011.08.003.</w:t>
      </w:r>
    </w:p>
    <w:p w14:paraId="4C95667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odribb, T. J., Powers, J., Cochard, H., and Choat, B. (2020). Hanging by a thread? Forests and drought. </w:t>
      </w:r>
      <w:r w:rsidRPr="00D60E09">
        <w:rPr>
          <w:rFonts w:cs="Times New Roman"/>
          <w:i/>
          <w:iCs/>
          <w:noProof/>
          <w:szCs w:val="24"/>
        </w:rPr>
        <w:t>Science (80-. ).</w:t>
      </w:r>
      <w:r w:rsidRPr="00D60E09">
        <w:rPr>
          <w:rFonts w:cs="Times New Roman"/>
          <w:noProof/>
          <w:szCs w:val="24"/>
        </w:rPr>
        <w:t xml:space="preserve"> 368, 261–266. doi:10.1126/science.aat7631.</w:t>
      </w:r>
    </w:p>
    <w:p w14:paraId="1A88917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ooks, H. E. (2013). Severe thunderstorms and climate change. </w:t>
      </w:r>
      <w:r w:rsidRPr="00D60E09">
        <w:rPr>
          <w:rFonts w:cs="Times New Roman"/>
          <w:i/>
          <w:iCs/>
          <w:noProof/>
          <w:szCs w:val="24"/>
        </w:rPr>
        <w:t>Atmos. Res.</w:t>
      </w:r>
      <w:r w:rsidRPr="00D60E09">
        <w:rPr>
          <w:rFonts w:cs="Times New Roman"/>
          <w:noProof/>
          <w:szCs w:val="24"/>
        </w:rPr>
        <w:t xml:space="preserve"> 123, 129–138. doi:10.1016/j.atmosres.2012.04.002.</w:t>
      </w:r>
    </w:p>
    <w:p w14:paraId="0441387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ooks, H. E., Carbin, G. W., and Marsh, P. T. (2014). Increased variability of tornado occurrence in the United States. </w:t>
      </w:r>
      <w:r w:rsidRPr="00D60E09">
        <w:rPr>
          <w:rFonts w:cs="Times New Roman"/>
          <w:i/>
          <w:iCs/>
          <w:noProof/>
          <w:szCs w:val="24"/>
        </w:rPr>
        <w:t>Science (80-. ).</w:t>
      </w:r>
      <w:r w:rsidRPr="00D60E09">
        <w:rPr>
          <w:rFonts w:cs="Times New Roman"/>
          <w:noProof/>
          <w:szCs w:val="24"/>
        </w:rPr>
        <w:t xml:space="preserve"> 346, 349 LP-352. doi:10.1126/science.1257460.</w:t>
      </w:r>
    </w:p>
    <w:p w14:paraId="55208DA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own, S. J. (2020). Future changes in heatwave severity, duration and frequency due to climate change for the most populous cities. </w:t>
      </w:r>
      <w:r w:rsidRPr="00D60E09">
        <w:rPr>
          <w:rFonts w:cs="Times New Roman"/>
          <w:i/>
          <w:iCs/>
          <w:noProof/>
          <w:szCs w:val="24"/>
        </w:rPr>
        <w:t>Weather Clim. Extrem.</w:t>
      </w:r>
      <w:r w:rsidRPr="00D60E09">
        <w:rPr>
          <w:rFonts w:cs="Times New Roman"/>
          <w:noProof/>
          <w:szCs w:val="24"/>
        </w:rPr>
        <w:t xml:space="preserve"> 30, 100278. doi:10.1016/j.wace.2020.100278.</w:t>
      </w:r>
    </w:p>
    <w:p w14:paraId="5CE6A6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unner, L., Hegerl, G. C., and Steiner, A. K. (2017). Connecting atmospheric blocking to European temperature extremes in spring. </w:t>
      </w:r>
      <w:r w:rsidRPr="00D60E09">
        <w:rPr>
          <w:rFonts w:cs="Times New Roman"/>
          <w:i/>
          <w:iCs/>
          <w:noProof/>
          <w:szCs w:val="24"/>
        </w:rPr>
        <w:t>J. Clim.</w:t>
      </w:r>
      <w:r w:rsidRPr="00D60E09">
        <w:rPr>
          <w:rFonts w:cs="Times New Roman"/>
          <w:noProof/>
          <w:szCs w:val="24"/>
        </w:rPr>
        <w:t xml:space="preserve"> 30, 585–594. doi:10.1175/JCLI-D-16-0518.1.</w:t>
      </w:r>
    </w:p>
    <w:p w14:paraId="179F47A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unner, L., Schaller, N., Anstey, J., Sillmann, J., and Steiner, A. K. (2018). Dependence of Present and Future European Temperature Extremes on the Location of Atmospheric Blocking. </w:t>
      </w:r>
      <w:r w:rsidRPr="00D60E09">
        <w:rPr>
          <w:rFonts w:cs="Times New Roman"/>
          <w:i/>
          <w:iCs/>
          <w:noProof/>
          <w:szCs w:val="24"/>
        </w:rPr>
        <w:t>Geophys. Res. Lett.</w:t>
      </w:r>
      <w:r w:rsidRPr="00D60E09">
        <w:rPr>
          <w:rFonts w:cs="Times New Roman"/>
          <w:noProof/>
          <w:szCs w:val="24"/>
        </w:rPr>
        <w:t xml:space="preserve"> 45, 6311–6320. doi:10.1029/2018GL077837.</w:t>
      </w:r>
    </w:p>
    <w:p w14:paraId="548C1B1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runner, M. I., and Tallaksen, L. M. (2019). Proneness of European Catchments to Multiyear Streamflow Droughts. </w:t>
      </w:r>
      <w:r w:rsidRPr="00D60E09">
        <w:rPr>
          <w:rFonts w:cs="Times New Roman"/>
          <w:i/>
          <w:iCs/>
          <w:noProof/>
          <w:szCs w:val="24"/>
        </w:rPr>
        <w:t>Water Resour. Res.</w:t>
      </w:r>
      <w:r w:rsidRPr="00D60E09">
        <w:rPr>
          <w:rFonts w:cs="Times New Roman"/>
          <w:noProof/>
          <w:szCs w:val="24"/>
        </w:rPr>
        <w:t xml:space="preserve"> doi:10.1029/2019WR025903.</w:t>
      </w:r>
    </w:p>
    <w:p w14:paraId="1DF9451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ucchignani, E., Zollo, A. L., Cattaneo, L., Montesarchio, M., and Mercogliano, P. (2017). Extreme weather events over China: assessment of COSMO-CLM simulations and future scenarios. </w:t>
      </w:r>
      <w:r w:rsidRPr="00D60E09">
        <w:rPr>
          <w:rFonts w:cs="Times New Roman"/>
          <w:i/>
          <w:iCs/>
          <w:noProof/>
          <w:szCs w:val="24"/>
        </w:rPr>
        <w:t>Int. J. Climatol.</w:t>
      </w:r>
      <w:r w:rsidRPr="00D60E09">
        <w:rPr>
          <w:rFonts w:cs="Times New Roman"/>
          <w:noProof/>
          <w:szCs w:val="24"/>
        </w:rPr>
        <w:t xml:space="preserve"> 37, 1578–1594. doi:10.1002/joc.4798.</w:t>
      </w:r>
    </w:p>
    <w:p w14:paraId="7EDD1C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üntgen, U., Tegel, W., Carrer, M., Krusic, P. J., Hayes, M., and Esper, J. (2015). Commentary to Wetter et al. (2014): Limited tree-ring evidence for a 1540 European ‘Megadrought.’ </w:t>
      </w:r>
      <w:r w:rsidRPr="00D60E09">
        <w:rPr>
          <w:rFonts w:cs="Times New Roman"/>
          <w:i/>
          <w:iCs/>
          <w:noProof/>
          <w:szCs w:val="24"/>
        </w:rPr>
        <w:t>Clim. Change</w:t>
      </w:r>
      <w:r w:rsidRPr="00D60E09">
        <w:rPr>
          <w:rFonts w:cs="Times New Roman"/>
          <w:noProof/>
          <w:szCs w:val="24"/>
        </w:rPr>
        <w:t xml:space="preserve"> 131, 183–190. doi:10.1007/s10584-015-1423-1.</w:t>
      </w:r>
    </w:p>
    <w:p w14:paraId="03A06E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urdanowitz, J., Buehler, S. A., Bakan, S., and Klepp, C. (2019). The sensitivity of oceanic precipitation to sea surface temperature. </w:t>
      </w:r>
      <w:r w:rsidRPr="00D60E09">
        <w:rPr>
          <w:rFonts w:cs="Times New Roman"/>
          <w:i/>
          <w:iCs/>
          <w:noProof/>
          <w:szCs w:val="24"/>
        </w:rPr>
        <w:t>Atmos. Chem. Phys.</w:t>
      </w:r>
      <w:r w:rsidRPr="00D60E09">
        <w:rPr>
          <w:rFonts w:cs="Times New Roman"/>
          <w:noProof/>
          <w:szCs w:val="24"/>
        </w:rPr>
        <w:t xml:space="preserve"> 19, 9241–9252. doi:10.5194/acp-19-9241-2019.</w:t>
      </w:r>
    </w:p>
    <w:p w14:paraId="3CB879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urgman, R. J., and Jang, Y. (2015). Simulated U.S. drought response to interannual and decadal pacific SST variability. </w:t>
      </w:r>
      <w:r w:rsidRPr="00D60E09">
        <w:rPr>
          <w:rFonts w:cs="Times New Roman"/>
          <w:i/>
          <w:iCs/>
          <w:noProof/>
          <w:szCs w:val="24"/>
        </w:rPr>
        <w:t>J. Clim.</w:t>
      </w:r>
      <w:r w:rsidRPr="00D60E09">
        <w:rPr>
          <w:rFonts w:cs="Times New Roman"/>
          <w:noProof/>
          <w:szCs w:val="24"/>
        </w:rPr>
        <w:t xml:space="preserve"> 28, 4688–4705. doi:10.1175/JCLI-D-14-00247.1.</w:t>
      </w:r>
    </w:p>
    <w:p w14:paraId="0C27738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urke, C., Stott, P., Ciavarella, A., and Sun, Y. (2016). Attribution of Extreme Rainfall in Southeast China During May 2015. </w:t>
      </w:r>
      <w:r w:rsidRPr="00D60E09">
        <w:rPr>
          <w:rFonts w:cs="Times New Roman"/>
          <w:i/>
          <w:iCs/>
          <w:noProof/>
          <w:szCs w:val="24"/>
        </w:rPr>
        <w:t>Bull. Am. Meteorol. Soc.</w:t>
      </w:r>
      <w:r w:rsidRPr="00D60E09">
        <w:rPr>
          <w:rFonts w:cs="Times New Roman"/>
          <w:noProof/>
          <w:szCs w:val="24"/>
        </w:rPr>
        <w:t xml:space="preserve"> 97, S92–S96. doi:10.1175/BAMS-D-16-0144.1.</w:t>
      </w:r>
    </w:p>
    <w:p w14:paraId="6087683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urn, D. H., and Whitfield, P. H. (2016). Changes in floods and flood regimes in Canada. </w:t>
      </w:r>
      <w:r w:rsidRPr="00D60E09">
        <w:rPr>
          <w:rFonts w:cs="Times New Roman"/>
          <w:i/>
          <w:iCs/>
          <w:noProof/>
          <w:szCs w:val="24"/>
        </w:rPr>
        <w:t>Can. Water Resour. J.</w:t>
      </w:r>
      <w:r w:rsidRPr="00D60E09">
        <w:rPr>
          <w:rFonts w:cs="Times New Roman"/>
          <w:noProof/>
          <w:szCs w:val="24"/>
        </w:rPr>
        <w:t xml:space="preserve"> 41, 139–150. doi:10.1080/07011784.2015.1026844.</w:t>
      </w:r>
    </w:p>
    <w:p w14:paraId="45B506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uttle, J. M., Allen, D. M., Caissie, D., Davison, B., Hayashi, M., Peters, D. L., et al. (2016). Flood processes in Canada: Regional and special aspects. </w:t>
      </w:r>
      <w:r w:rsidRPr="00D60E09">
        <w:rPr>
          <w:rFonts w:cs="Times New Roman"/>
          <w:i/>
          <w:iCs/>
          <w:noProof/>
          <w:szCs w:val="24"/>
        </w:rPr>
        <w:t>Can. Water Resour. J.</w:t>
      </w:r>
      <w:r w:rsidRPr="00D60E09">
        <w:rPr>
          <w:rFonts w:cs="Times New Roman"/>
          <w:noProof/>
          <w:szCs w:val="24"/>
        </w:rPr>
        <w:t xml:space="preserve"> 41, 7–30. doi:10.1080/07011784.2015.1131629.</w:t>
      </w:r>
    </w:p>
    <w:p w14:paraId="4CC5642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yrne, M. P., and O’Gorman, P. A. (2015). The Response of Precipitation Minus Evapotranspiration to Climate Warming: Why the “Wet-Get-Wetter, Dry-Get-Drier” Scaling Does Not Hold over Land*. </w:t>
      </w:r>
      <w:r w:rsidRPr="00D60E09">
        <w:rPr>
          <w:rFonts w:cs="Times New Roman"/>
          <w:i/>
          <w:iCs/>
          <w:noProof/>
          <w:szCs w:val="24"/>
        </w:rPr>
        <w:t>J. Clim.</w:t>
      </w:r>
      <w:r w:rsidRPr="00D60E09">
        <w:rPr>
          <w:rFonts w:cs="Times New Roman"/>
          <w:noProof/>
          <w:szCs w:val="24"/>
        </w:rPr>
        <w:t xml:space="preserve"> 28, 8078–8092. doi:10.1175/JCLI-D-15-0369.1.</w:t>
      </w:r>
    </w:p>
    <w:p w14:paraId="4B9F5D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Byrne, M. P., and O’Gorman, P. A. (2018). Trends in continental temperature and humidity directly linked to ocean warming. </w:t>
      </w:r>
      <w:r w:rsidRPr="00D60E09">
        <w:rPr>
          <w:rFonts w:cs="Times New Roman"/>
          <w:i/>
          <w:iCs/>
          <w:noProof/>
          <w:szCs w:val="24"/>
        </w:rPr>
        <w:t>Proc. Natl. Acad. Sci.</w:t>
      </w:r>
      <w:r w:rsidRPr="00D60E09">
        <w:rPr>
          <w:rFonts w:cs="Times New Roman"/>
          <w:noProof/>
          <w:szCs w:val="24"/>
        </w:rPr>
        <w:t xml:space="preserve"> 115, 4863–4868. doi:10.1073/pnas.1722312115.</w:t>
      </w:r>
    </w:p>
    <w:p w14:paraId="3BE3CE7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bré, M. F., Solman, S., and Núñez, M. (2016). Regional climate change scenarios over southern South America for future climate (2080-2099) using the MM5 Model. Mean, interannual variability and uncertainties. </w:t>
      </w:r>
      <w:r w:rsidRPr="00D60E09">
        <w:rPr>
          <w:rFonts w:cs="Times New Roman"/>
          <w:i/>
          <w:iCs/>
          <w:noProof/>
          <w:szCs w:val="24"/>
        </w:rPr>
        <w:t>Atmósfera</w:t>
      </w:r>
      <w:r w:rsidRPr="00D60E09">
        <w:rPr>
          <w:rFonts w:cs="Times New Roman"/>
          <w:noProof/>
          <w:szCs w:val="24"/>
        </w:rPr>
        <w:t xml:space="preserve"> 29, 35–60. doi:10.20937/ATM.2016.29.01.04.</w:t>
      </w:r>
    </w:p>
    <w:p w14:paraId="2D74F5B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i, W., Borlace, S., Lengaigne, M., Van Rensch, P., Collins, M., Vecchi, G., et al. (2014a). Increasing frequency of extreme El Niño events due to greenhouse warming. </w:t>
      </w:r>
      <w:r w:rsidRPr="00D60E09">
        <w:rPr>
          <w:rFonts w:cs="Times New Roman"/>
          <w:i/>
          <w:iCs/>
          <w:noProof/>
          <w:szCs w:val="24"/>
        </w:rPr>
        <w:t>Nat. Clim. Chang.</w:t>
      </w:r>
      <w:r w:rsidRPr="00D60E09">
        <w:rPr>
          <w:rFonts w:cs="Times New Roman"/>
          <w:noProof/>
          <w:szCs w:val="24"/>
        </w:rPr>
        <w:t xml:space="preserve"> 4, 111–116. doi:10.1038/nclimate2100.</w:t>
      </w:r>
    </w:p>
    <w:p w14:paraId="7B0232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i, W., and Cowan, T. (2008). Evidence of impacts from rising temperature on inflows to the Murray-Darling Basin. </w:t>
      </w:r>
      <w:r w:rsidRPr="00D60E09">
        <w:rPr>
          <w:rFonts w:cs="Times New Roman"/>
          <w:i/>
          <w:iCs/>
          <w:noProof/>
          <w:szCs w:val="24"/>
        </w:rPr>
        <w:t>Geophys. Res. Lett.</w:t>
      </w:r>
      <w:r w:rsidRPr="00D60E09">
        <w:rPr>
          <w:rFonts w:cs="Times New Roman"/>
          <w:noProof/>
          <w:szCs w:val="24"/>
        </w:rPr>
        <w:t xml:space="preserve"> 35, 2–6. doi:10.1029/2008GL033390.</w:t>
      </w:r>
    </w:p>
    <w:p w14:paraId="1E6503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i, W., Purich, A., Cowan, T., Van Rensch, P., and Weller, E. (2014b). Did climate change-induced rainfall trends contribute to the australian millennium drought? </w:t>
      </w:r>
      <w:r w:rsidRPr="00D60E09">
        <w:rPr>
          <w:rFonts w:cs="Times New Roman"/>
          <w:i/>
          <w:iCs/>
          <w:noProof/>
          <w:szCs w:val="24"/>
        </w:rPr>
        <w:t>J. Clim.</w:t>
      </w:r>
      <w:r w:rsidRPr="00D60E09">
        <w:rPr>
          <w:rFonts w:cs="Times New Roman"/>
          <w:noProof/>
          <w:szCs w:val="24"/>
        </w:rPr>
        <w:t xml:space="preserve"> 27, 3145–3168. doi:10.1175/JCLI-D-13-00322.1.</w:t>
      </w:r>
    </w:p>
    <w:p w14:paraId="244AC5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i, W., Santoso, A., Wang, G., Yeh, S. W., An, S. Il, Cobb, K. M., et al. (2015). ENSO and greenhouse warming. </w:t>
      </w:r>
      <w:r w:rsidRPr="00D60E09">
        <w:rPr>
          <w:rFonts w:cs="Times New Roman"/>
          <w:i/>
          <w:iCs/>
          <w:noProof/>
          <w:szCs w:val="24"/>
        </w:rPr>
        <w:t>Nat. Clim. Chang.</w:t>
      </w:r>
      <w:r w:rsidRPr="00D60E09">
        <w:rPr>
          <w:rFonts w:cs="Times New Roman"/>
          <w:noProof/>
          <w:szCs w:val="24"/>
        </w:rPr>
        <w:t xml:space="preserve"> 5, 849–859. doi:10.1038/nclimate2743.</w:t>
      </w:r>
    </w:p>
    <w:p w14:paraId="638FA3F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i, W., Wang, G., Gan, B., Wu, L., Santoso, A., Lin, X., et al. (2018). Stabilised frequency of extreme positive Indian Ocean Dipole under 1.5°C warming. </w:t>
      </w:r>
      <w:r w:rsidRPr="00D60E09">
        <w:rPr>
          <w:rFonts w:cs="Times New Roman"/>
          <w:i/>
          <w:iCs/>
          <w:noProof/>
          <w:szCs w:val="24"/>
        </w:rPr>
        <w:t>Nat. Commun.</w:t>
      </w:r>
      <w:r w:rsidRPr="00D60E09">
        <w:rPr>
          <w:rFonts w:cs="Times New Roman"/>
          <w:noProof/>
          <w:szCs w:val="24"/>
        </w:rPr>
        <w:t xml:space="preserve"> 9, 4–11. doi:10.1038/s41467-018-03789-6.</w:t>
      </w:r>
    </w:p>
    <w:p w14:paraId="18932F0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illouet, L., Vidal, J.-P., Sauquet, E., Devers, A., and Graff, B. (2017). Ensemble reconstruction of spatio-temporal extreme low-flow events in France since 1871. </w:t>
      </w:r>
      <w:r w:rsidRPr="00D60E09">
        <w:rPr>
          <w:rFonts w:cs="Times New Roman"/>
          <w:i/>
          <w:iCs/>
          <w:noProof/>
          <w:szCs w:val="24"/>
        </w:rPr>
        <w:t>Hydrol. Earth Syst. Sci.</w:t>
      </w:r>
      <w:r w:rsidRPr="00D60E09">
        <w:rPr>
          <w:rFonts w:cs="Times New Roman"/>
          <w:noProof/>
          <w:szCs w:val="24"/>
        </w:rPr>
        <w:t xml:space="preserve"> 21, 2923–2951. doi:10.5194/hess-21-2923-2017.</w:t>
      </w:r>
    </w:p>
    <w:p w14:paraId="6180CF2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llaghan, J., and Power, S. B. (2011). Variability and decline in the number of severe tropical cyclones making land-fall over eastern Australia since the late nineteenth century. </w:t>
      </w:r>
      <w:r w:rsidRPr="00D60E09">
        <w:rPr>
          <w:rFonts w:cs="Times New Roman"/>
          <w:i/>
          <w:iCs/>
          <w:noProof/>
          <w:szCs w:val="24"/>
        </w:rPr>
        <w:t>Clim. Dyn.</w:t>
      </w:r>
      <w:r w:rsidRPr="00D60E09">
        <w:rPr>
          <w:rFonts w:cs="Times New Roman"/>
          <w:noProof/>
          <w:szCs w:val="24"/>
        </w:rPr>
        <w:t xml:space="preserve"> 37, 647–662. doi:10.1007/s00382-010-0883-2.</w:t>
      </w:r>
    </w:p>
    <w:p w14:paraId="2597E54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loiero, T. (2015). Analysis of rainfall trend in New Zealand. </w:t>
      </w:r>
      <w:r w:rsidRPr="00D60E09">
        <w:rPr>
          <w:rFonts w:cs="Times New Roman"/>
          <w:i/>
          <w:iCs/>
          <w:noProof/>
          <w:szCs w:val="24"/>
        </w:rPr>
        <w:t>Environ. Earth Sci.</w:t>
      </w:r>
      <w:r w:rsidRPr="00D60E09">
        <w:rPr>
          <w:rFonts w:cs="Times New Roman"/>
          <w:noProof/>
          <w:szCs w:val="24"/>
        </w:rPr>
        <w:t xml:space="preserve"> 73, 6297–6310. doi:10.1007/s12665-014-3852-y.</w:t>
      </w:r>
    </w:p>
    <w:p w14:paraId="4F44CEE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loiero, T. (2017). Trend of monthly temperature and daily extreme temperature during 1951–2012 in New Zealand. </w:t>
      </w:r>
      <w:r w:rsidRPr="00D60E09">
        <w:rPr>
          <w:rFonts w:cs="Times New Roman"/>
          <w:i/>
          <w:iCs/>
          <w:noProof/>
          <w:szCs w:val="24"/>
        </w:rPr>
        <w:t>Theor. Appl. Climatol.</w:t>
      </w:r>
      <w:r w:rsidRPr="00D60E09">
        <w:rPr>
          <w:rFonts w:cs="Times New Roman"/>
          <w:noProof/>
          <w:szCs w:val="24"/>
        </w:rPr>
        <w:t xml:space="preserve"> 129, 111–127. doi:10.1007/s00704-016-1764-3.</w:t>
      </w:r>
    </w:p>
    <w:p w14:paraId="1DC17D0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loiero, T., Veltri, S., Caloiero, P., and Frustaci, F. (2018). Drought Analysis in Europe and in the Mediterranean Basin Using the Standardized Precipitation Index. </w:t>
      </w:r>
      <w:r w:rsidRPr="00D60E09">
        <w:rPr>
          <w:rFonts w:cs="Times New Roman"/>
          <w:i/>
          <w:iCs/>
          <w:noProof/>
          <w:szCs w:val="24"/>
        </w:rPr>
        <w:t>Water</w:t>
      </w:r>
      <w:r w:rsidRPr="00D60E09">
        <w:rPr>
          <w:rFonts w:cs="Times New Roman"/>
          <w:noProof/>
          <w:szCs w:val="24"/>
        </w:rPr>
        <w:t xml:space="preserve"> 10, 1043. doi:10.3390/w10081043.</w:t>
      </w:r>
    </w:p>
    <w:p w14:paraId="22E585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margo, S. J. (2013). Global and regional aspects of tropical cyclone activity in the CMIP5 models. </w:t>
      </w:r>
      <w:r w:rsidRPr="00D60E09">
        <w:rPr>
          <w:rFonts w:cs="Times New Roman"/>
          <w:i/>
          <w:iCs/>
          <w:noProof/>
          <w:szCs w:val="24"/>
        </w:rPr>
        <w:t>J. Clim.</w:t>
      </w:r>
      <w:r w:rsidRPr="00D60E09">
        <w:rPr>
          <w:rFonts w:cs="Times New Roman"/>
          <w:noProof/>
          <w:szCs w:val="24"/>
        </w:rPr>
        <w:t xml:space="preserve"> 26, 9880–9902. doi:10.1175/JCLI-D-12-00549.1.</w:t>
      </w:r>
    </w:p>
    <w:p w14:paraId="5A3D70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margo, S. J., Emanuel, K. A., and Sobel, A. H. (2007). Use of a Genesis Potential Index to Diagnose ENSO Effects on Tropical Cyclone Genesis. </w:t>
      </w:r>
      <w:r w:rsidRPr="00D60E09">
        <w:rPr>
          <w:rFonts w:cs="Times New Roman"/>
          <w:i/>
          <w:iCs/>
          <w:noProof/>
          <w:szCs w:val="24"/>
        </w:rPr>
        <w:t>J. Clim.</w:t>
      </w:r>
      <w:r w:rsidRPr="00D60E09">
        <w:rPr>
          <w:rFonts w:cs="Times New Roman"/>
          <w:noProof/>
          <w:szCs w:val="24"/>
        </w:rPr>
        <w:t xml:space="preserve"> 20, 4819–4834. doi:10.1175/JCLI4282.1.</w:t>
      </w:r>
    </w:p>
    <w:p w14:paraId="021D7B7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margo, S. J., Giulivi, C. F., Sobel, A. H., Wing, A. A., Kim, D., Moon, Y., et al. (2020). Characteristics of Model Tropical Cyclone Climatology and the Large-Scale Environment. </w:t>
      </w:r>
      <w:r w:rsidRPr="00D60E09">
        <w:rPr>
          <w:rFonts w:cs="Times New Roman"/>
          <w:i/>
          <w:iCs/>
          <w:noProof/>
          <w:szCs w:val="24"/>
        </w:rPr>
        <w:t>J. Clim.</w:t>
      </w:r>
      <w:r w:rsidRPr="00D60E09">
        <w:rPr>
          <w:rFonts w:cs="Times New Roman"/>
          <w:noProof/>
          <w:szCs w:val="24"/>
        </w:rPr>
        <w:t xml:space="preserve"> 33, 4463–4487. doi:10.1175/JCLI-D-19-0500.1.</w:t>
      </w:r>
    </w:p>
    <w:p w14:paraId="4017060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margo, S. J., Tippett, M. K., Sobel, A. H., Vecchi, G. A., and Zhao, M. (2014). Testing the performance of tropical cyclone genesis indices in future climates using the HiRAM model. </w:t>
      </w:r>
      <w:r w:rsidRPr="00D60E09">
        <w:rPr>
          <w:rFonts w:cs="Times New Roman"/>
          <w:i/>
          <w:iCs/>
          <w:noProof/>
          <w:szCs w:val="24"/>
        </w:rPr>
        <w:t>J. Clim.</w:t>
      </w:r>
      <w:r w:rsidRPr="00D60E09">
        <w:rPr>
          <w:rFonts w:cs="Times New Roman"/>
          <w:noProof/>
          <w:szCs w:val="24"/>
        </w:rPr>
        <w:t xml:space="preserve"> 27, 9171–9196. doi:10.1175/JCLI-D-13-00505.1.</w:t>
      </w:r>
    </w:p>
    <w:p w14:paraId="4E50484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margo, S. J., Wheeler, M. C., and Sobel, A. H. (2009). Diagnosis of the MJO modulation of tropical cyclogenesis using an empirical index. </w:t>
      </w:r>
      <w:r w:rsidRPr="00D60E09">
        <w:rPr>
          <w:rFonts w:cs="Times New Roman"/>
          <w:i/>
          <w:iCs/>
          <w:noProof/>
          <w:szCs w:val="24"/>
        </w:rPr>
        <w:t>J. Atmos. Sci.</w:t>
      </w:r>
      <w:r w:rsidRPr="00D60E09">
        <w:rPr>
          <w:rFonts w:cs="Times New Roman"/>
          <w:noProof/>
          <w:szCs w:val="24"/>
        </w:rPr>
        <w:t xml:space="preserve"> 66, 3061–3074. doi:10.1175/2009JAS3101.1.</w:t>
      </w:r>
    </w:p>
    <w:p w14:paraId="78F128E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margo, S. J., and Wing, A. A. (2016). Tropical cyclones in climate models. </w:t>
      </w:r>
      <w:r w:rsidRPr="00D60E09">
        <w:rPr>
          <w:rFonts w:cs="Times New Roman"/>
          <w:i/>
          <w:iCs/>
          <w:noProof/>
          <w:szCs w:val="24"/>
        </w:rPr>
        <w:t>WIREs Clim. Chang.</w:t>
      </w:r>
      <w:r w:rsidRPr="00D60E09">
        <w:rPr>
          <w:rFonts w:cs="Times New Roman"/>
          <w:noProof/>
          <w:szCs w:val="24"/>
        </w:rPr>
        <w:t xml:space="preserve"> 7, 211–237. doi:10.1002/wcc.373.</w:t>
      </w:r>
    </w:p>
    <w:p w14:paraId="56BA00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muffo, D., Bertolin, C., Diodato, N., Cocheo, C., Barriendos, M., Dominguez-Castro, F., et al. (2013). Western Mediterranean precipitation over the last 300 years from instrumental observations. </w:t>
      </w:r>
      <w:r w:rsidRPr="00D60E09">
        <w:rPr>
          <w:rFonts w:cs="Times New Roman"/>
          <w:i/>
          <w:iCs/>
          <w:noProof/>
          <w:szCs w:val="24"/>
        </w:rPr>
        <w:t>Clim. Change</w:t>
      </w:r>
      <w:r w:rsidRPr="00D60E09">
        <w:rPr>
          <w:rFonts w:cs="Times New Roman"/>
          <w:noProof/>
          <w:szCs w:val="24"/>
        </w:rPr>
        <w:t xml:space="preserve"> 117, 85–101. doi:10.1007/s10584-012-0539-9.</w:t>
      </w:r>
    </w:p>
    <w:p w14:paraId="38BF7F3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nnon, A. J., and Innocenti, S. (2019). Projected intensification of sub-daily and daily rainfall extremes in convection-permitting climate model simulations over North America: implications for future intensity–duration–frequency curves. </w:t>
      </w:r>
      <w:r w:rsidRPr="00D60E09">
        <w:rPr>
          <w:rFonts w:cs="Times New Roman"/>
          <w:i/>
          <w:iCs/>
          <w:noProof/>
          <w:szCs w:val="24"/>
        </w:rPr>
        <w:t>Nat. Hazards Earth Syst. Sci.</w:t>
      </w:r>
      <w:r w:rsidRPr="00D60E09">
        <w:rPr>
          <w:rFonts w:cs="Times New Roman"/>
          <w:noProof/>
          <w:szCs w:val="24"/>
        </w:rPr>
        <w:t xml:space="preserve"> 19, 421–440. doi:10.5194/nhess-19-421-2019.</w:t>
      </w:r>
    </w:p>
    <w:p w14:paraId="257F460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rdell, M. F., Amengual, A., Romero, R., and Ramis, C. (2020). Future extremes of temperature and precipitation in Europe derived from a combination of dynamical and statistical approaches. </w:t>
      </w:r>
      <w:r w:rsidRPr="00D60E09">
        <w:rPr>
          <w:rFonts w:cs="Times New Roman"/>
          <w:i/>
          <w:iCs/>
          <w:noProof/>
          <w:szCs w:val="24"/>
        </w:rPr>
        <w:t>Int. J. Climatol.</w:t>
      </w:r>
      <w:r w:rsidRPr="00D60E09">
        <w:rPr>
          <w:rFonts w:cs="Times New Roman"/>
          <w:noProof/>
          <w:szCs w:val="24"/>
        </w:rPr>
        <w:t xml:space="preserve"> 40, 4800–4827. doi:10.1002/joc.6490.</w:t>
      </w:r>
    </w:p>
    <w:p w14:paraId="1EAE62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rdoso, R. M., Soares, P. M. M., Lima, D. C. A., and Miranda, P. M. A. (2019). Mean and extreme temperatures in a warming climate: EURO CORDEX and WRF regional climate high-resolution projections for Portugal. </w:t>
      </w:r>
      <w:r w:rsidRPr="00D60E09">
        <w:rPr>
          <w:rFonts w:cs="Times New Roman"/>
          <w:i/>
          <w:iCs/>
          <w:noProof/>
          <w:szCs w:val="24"/>
        </w:rPr>
        <w:t>Clim. Dyn.</w:t>
      </w:r>
      <w:r w:rsidRPr="00D60E09">
        <w:rPr>
          <w:rFonts w:cs="Times New Roman"/>
          <w:noProof/>
          <w:szCs w:val="24"/>
        </w:rPr>
        <w:t xml:space="preserve"> 52, 129–157. doi:10.1007/s00382-018-4124-4.</w:t>
      </w:r>
    </w:p>
    <w:p w14:paraId="23046C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rril, A., Cavalcanti, I., Menéndez, C., Sörensson, A., López-Franca, N., Rivera, J., et al. (2016). Extreme events in the La Plata basin: a retrospective analysis of what we have learned during CLARIS-LPB project. </w:t>
      </w:r>
      <w:r w:rsidRPr="00D60E09">
        <w:rPr>
          <w:rFonts w:cs="Times New Roman"/>
          <w:i/>
          <w:iCs/>
          <w:noProof/>
          <w:szCs w:val="24"/>
        </w:rPr>
        <w:t>Clim. Res.</w:t>
      </w:r>
      <w:r w:rsidRPr="00D60E09">
        <w:rPr>
          <w:rFonts w:cs="Times New Roman"/>
          <w:noProof/>
          <w:szCs w:val="24"/>
        </w:rPr>
        <w:t xml:space="preserve"> 68, 95–116. doi:10.3354/cr01374.</w:t>
      </w:r>
    </w:p>
    <w:p w14:paraId="7BD4EB4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rvalho, L. M. V (2020). Assessing precipitation trends in the Americas with historical data: A review. </w:t>
      </w:r>
      <w:r w:rsidRPr="00D60E09">
        <w:rPr>
          <w:rFonts w:cs="Times New Roman"/>
          <w:i/>
          <w:iCs/>
          <w:noProof/>
          <w:szCs w:val="24"/>
        </w:rPr>
        <w:t>WIREs Clim. Chang.</w:t>
      </w:r>
      <w:r w:rsidRPr="00D60E09">
        <w:rPr>
          <w:rFonts w:cs="Times New Roman"/>
          <w:noProof/>
          <w:szCs w:val="24"/>
        </w:rPr>
        <w:t xml:space="preserve"> 11, e627. doi:10.1002/wcc.627.</w:t>
      </w:r>
    </w:p>
    <w:p w14:paraId="325257A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sanueva, A., Rodríguez-Puebla, C., Frías, M. D., and González-Reviriego, N. (2014). Variability of extreme precipitation over Europe and its relationships with teleconnection patterns. </w:t>
      </w:r>
      <w:r w:rsidRPr="00D60E09">
        <w:rPr>
          <w:rFonts w:cs="Times New Roman"/>
          <w:i/>
          <w:iCs/>
          <w:noProof/>
          <w:szCs w:val="24"/>
        </w:rPr>
        <w:t>Hydrol. Earth Syst. Sci.</w:t>
      </w:r>
      <w:r w:rsidRPr="00D60E09">
        <w:rPr>
          <w:rFonts w:cs="Times New Roman"/>
          <w:noProof/>
          <w:szCs w:val="24"/>
        </w:rPr>
        <w:t xml:space="preserve"> 18, 709–725. doi:10.5194/hess-18-709-2014.</w:t>
      </w:r>
    </w:p>
    <w:p w14:paraId="1BF8CA1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ttiaux, J., and Ribes, A. (2018). Defining Single Extreme Weather Events in a Climate Perspective. </w:t>
      </w:r>
      <w:r w:rsidRPr="00D60E09">
        <w:rPr>
          <w:rFonts w:cs="Times New Roman"/>
          <w:i/>
          <w:iCs/>
          <w:noProof/>
          <w:szCs w:val="24"/>
        </w:rPr>
        <w:t>Bull. Am. Meteorol. Soc.</w:t>
      </w:r>
      <w:r w:rsidRPr="00D60E09">
        <w:rPr>
          <w:rFonts w:cs="Times New Roman"/>
          <w:noProof/>
          <w:szCs w:val="24"/>
        </w:rPr>
        <w:t xml:space="preserve"> 99, 1557–1568. doi:10.1175/BAMS-D-17-0281.1.</w:t>
      </w:r>
    </w:p>
    <w:p w14:paraId="326D2E2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tto, J. L., Jakob, C., and Nicholls, N. (2015). Can the CMIP5 models represent winter frontal precipitation? </w:t>
      </w:r>
      <w:r w:rsidRPr="00D60E09">
        <w:rPr>
          <w:rFonts w:cs="Times New Roman"/>
          <w:i/>
          <w:iCs/>
          <w:noProof/>
          <w:szCs w:val="24"/>
        </w:rPr>
        <w:t>Geophys. Res. Lett.</w:t>
      </w:r>
      <w:r w:rsidRPr="00D60E09">
        <w:rPr>
          <w:rFonts w:cs="Times New Roman"/>
          <w:noProof/>
          <w:szCs w:val="24"/>
        </w:rPr>
        <w:t xml:space="preserve"> doi:10.1002/2015GL066015.</w:t>
      </w:r>
    </w:p>
    <w:p w14:paraId="219002D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tto, J. L., and Pfahl, S. (2013). The importance of fronts for extreme precipitation. </w:t>
      </w:r>
      <w:r w:rsidRPr="00D60E09">
        <w:rPr>
          <w:rFonts w:cs="Times New Roman"/>
          <w:i/>
          <w:iCs/>
          <w:noProof/>
          <w:szCs w:val="24"/>
        </w:rPr>
        <w:t>J. Geophys. Res. Atmos.</w:t>
      </w:r>
      <w:r w:rsidRPr="00D60E09">
        <w:rPr>
          <w:rFonts w:cs="Times New Roman"/>
          <w:noProof/>
          <w:szCs w:val="24"/>
        </w:rPr>
        <w:t xml:space="preserve"> 118, 10791–10801. doi:10.1002/jgrd.50852.</w:t>
      </w:r>
    </w:p>
    <w:p w14:paraId="2CCA54F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valcanti, I. F. A., Carril, A. F., Penalba, O. C., Grimm, A. M., Menéndez, C. G., Sanchez, E., et al. (2015). Precipitation extremes over La Plata Basin – Review and new results from observations and climate simulations. </w:t>
      </w:r>
      <w:r w:rsidRPr="00D60E09">
        <w:rPr>
          <w:rFonts w:cs="Times New Roman"/>
          <w:i/>
          <w:iCs/>
          <w:noProof/>
          <w:szCs w:val="24"/>
        </w:rPr>
        <w:t>J. Hydrol.</w:t>
      </w:r>
      <w:r w:rsidRPr="00D60E09">
        <w:rPr>
          <w:rFonts w:cs="Times New Roman"/>
          <w:noProof/>
          <w:szCs w:val="24"/>
        </w:rPr>
        <w:t xml:space="preserve"> 523, 211–230. doi:10.1016/j.jhydrol.2015.01.028.</w:t>
      </w:r>
    </w:p>
    <w:p w14:paraId="692B480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vanaugh, N. R., and Shen, S. S. P. (2015). The Effects of Gridding Algorithms on the Statistical Moments and Their Trends of Daily Surface Air Temperature. </w:t>
      </w:r>
      <w:r w:rsidRPr="00D60E09">
        <w:rPr>
          <w:rFonts w:cs="Times New Roman"/>
          <w:i/>
          <w:iCs/>
          <w:noProof/>
          <w:szCs w:val="24"/>
        </w:rPr>
        <w:t>J. Clim.</w:t>
      </w:r>
      <w:r w:rsidRPr="00D60E09">
        <w:rPr>
          <w:rFonts w:cs="Times New Roman"/>
          <w:noProof/>
          <w:szCs w:val="24"/>
        </w:rPr>
        <w:t xml:space="preserve"> 28, 9188–9205. doi:10.1175/JCLI-D-14-00668.1.</w:t>
      </w:r>
    </w:p>
    <w:p w14:paraId="3C77E1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avicchia, L., von Storch, H., and Gualdi, S. (2014). Mediterranean Tropical-Like Cyclones in Present and Future Climate. </w:t>
      </w:r>
      <w:r w:rsidRPr="00D60E09">
        <w:rPr>
          <w:rFonts w:cs="Times New Roman"/>
          <w:i/>
          <w:iCs/>
          <w:noProof/>
          <w:szCs w:val="24"/>
        </w:rPr>
        <w:t>J. Clim.</w:t>
      </w:r>
      <w:r w:rsidRPr="00D60E09">
        <w:rPr>
          <w:rFonts w:cs="Times New Roman"/>
          <w:noProof/>
          <w:szCs w:val="24"/>
        </w:rPr>
        <w:t xml:space="preserve"> 27, 7493–7501. doi:10.1175/JCLI-D-14-00339.1.</w:t>
      </w:r>
    </w:p>
    <w:p w14:paraId="5E224A2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eccherini, G., Russo, S., Ameztoy, I., Marchese, A. F., and Carmona-Moreno, C. (2017). Heat waves in Africa 1981–2015, observations and reanalysis. </w:t>
      </w:r>
      <w:r w:rsidRPr="00D60E09">
        <w:rPr>
          <w:rFonts w:cs="Times New Roman"/>
          <w:i/>
          <w:iCs/>
          <w:noProof/>
          <w:szCs w:val="24"/>
        </w:rPr>
        <w:t>Nat. Hazards Earth Syst. Sci.</w:t>
      </w:r>
      <w:r w:rsidRPr="00D60E09">
        <w:rPr>
          <w:rFonts w:cs="Times New Roman"/>
          <w:noProof/>
          <w:szCs w:val="24"/>
        </w:rPr>
        <w:t xml:space="preserve"> 17, 115–125. doi:10.5194/nhess-17-115-2017.</w:t>
      </w:r>
    </w:p>
    <w:p w14:paraId="6484E3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eccherini, G., Russo, S., Ameztoy, I., Romero, C. P., and Carmona-Moreno, C. (2016). Magnitude and frequency of heat and cold waves in recent decades: the case of South America. </w:t>
      </w:r>
      <w:r w:rsidRPr="00D60E09">
        <w:rPr>
          <w:rFonts w:cs="Times New Roman"/>
          <w:i/>
          <w:iCs/>
          <w:noProof/>
          <w:szCs w:val="24"/>
        </w:rPr>
        <w:t>Nat. Hazards Earth Syst. Sci.</w:t>
      </w:r>
      <w:r w:rsidRPr="00D60E09">
        <w:rPr>
          <w:rFonts w:cs="Times New Roman"/>
          <w:noProof/>
          <w:szCs w:val="24"/>
        </w:rPr>
        <w:t xml:space="preserve"> 16, 821–831. doi:10.5194/nhess-16-821-2016.</w:t>
      </w:r>
    </w:p>
    <w:p w14:paraId="590B7FE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 E. J., Knutson, T. R., Lee, T.-C., Ying, M., and Nakaegawa, T. (2020). Third assessment on impacts of climate change on tropical cyclones in the Typhoon Committee Region – Part II: Future projections. </w:t>
      </w:r>
      <w:r w:rsidRPr="00D60E09">
        <w:rPr>
          <w:rFonts w:cs="Times New Roman"/>
          <w:i/>
          <w:iCs/>
          <w:noProof/>
          <w:szCs w:val="24"/>
        </w:rPr>
        <w:t>Trop. Cyclone Res. Rev.</w:t>
      </w:r>
      <w:r w:rsidRPr="00D60E09">
        <w:rPr>
          <w:rFonts w:cs="Times New Roman"/>
          <w:noProof/>
          <w:szCs w:val="24"/>
        </w:rPr>
        <w:t xml:space="preserve"> 9, 75–86. doi:https://doi.org/10.1016/j.tcrr.2020.04.005.</w:t>
      </w:r>
    </w:p>
    <w:p w14:paraId="29376D6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i, R., Sun, S., Chen, H., and Zhou, S. (2018). Changes in reference evapotranspiration over China during 1960–2012: Attributions and relationships with atmospheric circulation. </w:t>
      </w:r>
      <w:r w:rsidRPr="00D60E09">
        <w:rPr>
          <w:rFonts w:cs="Times New Roman"/>
          <w:i/>
          <w:iCs/>
          <w:noProof/>
          <w:szCs w:val="24"/>
        </w:rPr>
        <w:t>Hydrol. Process.</w:t>
      </w:r>
      <w:r w:rsidRPr="00D60E09">
        <w:rPr>
          <w:rFonts w:cs="Times New Roman"/>
          <w:noProof/>
          <w:szCs w:val="24"/>
        </w:rPr>
        <w:t xml:space="preserve"> 32, 3032–3048. doi:10.1002/hyp.13252.</w:t>
      </w:r>
    </w:p>
    <w:p w14:paraId="4E6C0A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kraborty, D., Sehgal, V. K., Dhakar, R., Varghese, E., Das, D. K., and Ray, M. (2018). Changes in daily maximum temperature extremes across India over 1951-2014 and their relation with cereal crop productivity. </w:t>
      </w:r>
      <w:r w:rsidRPr="00D60E09">
        <w:rPr>
          <w:rFonts w:cs="Times New Roman"/>
          <w:i/>
          <w:iCs/>
          <w:noProof/>
          <w:szCs w:val="24"/>
        </w:rPr>
        <w:t>Stoch. Environ. Res. Risk Assess.</w:t>
      </w:r>
      <w:r w:rsidRPr="00D60E09">
        <w:rPr>
          <w:rFonts w:cs="Times New Roman"/>
          <w:noProof/>
          <w:szCs w:val="24"/>
        </w:rPr>
        <w:t xml:space="preserve"> 32. doi:10.1007/s00477-018-1604-3.</w:t>
      </w:r>
    </w:p>
    <w:p w14:paraId="21E003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n, K. T. F., and Chan, J. C. L. (2015). Global climatology of tropical cyclone size as inferred from QuikSCAT data. </w:t>
      </w:r>
      <w:r w:rsidRPr="00D60E09">
        <w:rPr>
          <w:rFonts w:cs="Times New Roman"/>
          <w:i/>
          <w:iCs/>
          <w:noProof/>
          <w:szCs w:val="24"/>
        </w:rPr>
        <w:t>Int. J. Climatol.</w:t>
      </w:r>
      <w:r w:rsidRPr="00D60E09">
        <w:rPr>
          <w:rFonts w:cs="Times New Roman"/>
          <w:noProof/>
          <w:szCs w:val="24"/>
        </w:rPr>
        <w:t xml:space="preserve"> 35, 4843–4848. doi:10.1002/joc.4307.</w:t>
      </w:r>
    </w:p>
    <w:p w14:paraId="2A007B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n, K. T. F., and Chan, J. C. L. (2018). The Outer-Core Wind Structure of Tropical Cyclones. </w:t>
      </w:r>
      <w:r w:rsidRPr="00D60E09">
        <w:rPr>
          <w:rFonts w:cs="Times New Roman"/>
          <w:i/>
          <w:iCs/>
          <w:noProof/>
          <w:szCs w:val="24"/>
        </w:rPr>
        <w:t>J. Meteorol. Soc. Japan. Ser. II</w:t>
      </w:r>
      <w:r w:rsidRPr="00D60E09">
        <w:rPr>
          <w:rFonts w:cs="Times New Roman"/>
          <w:noProof/>
          <w:szCs w:val="24"/>
        </w:rPr>
        <w:t xml:space="preserve"> 96, 297–315. doi:10.2151/jmsj.2018-042.</w:t>
      </w:r>
    </w:p>
    <w:p w14:paraId="6F898F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n, S. C., Kendon, E. J., Berthou, S., Fosser, G., Lewis, E., and Fowler, H. J. (2020). Europe-wide precipitation projections at convection permitting scale with the Unified Model. </w:t>
      </w:r>
      <w:r w:rsidRPr="00D60E09">
        <w:rPr>
          <w:rFonts w:cs="Times New Roman"/>
          <w:i/>
          <w:iCs/>
          <w:noProof/>
          <w:szCs w:val="24"/>
        </w:rPr>
        <w:t>Clim. Dyn.</w:t>
      </w:r>
      <w:r w:rsidRPr="00D60E09">
        <w:rPr>
          <w:rFonts w:cs="Times New Roman"/>
          <w:noProof/>
          <w:szCs w:val="24"/>
        </w:rPr>
        <w:t xml:space="preserve"> 55, 409–428. doi:10.1007/s00382-020-05192-8.</w:t>
      </w:r>
    </w:p>
    <w:p w14:paraId="0B4C5C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nd, S. S., Dowdy, A. J., Ramsay, H. A., Walsh, K. J. E., Tory, K. J., Power, S. B., et al. (2019). Review of tropical cyclones in the Australian region: Climatology, variability, predictability, and trends. </w:t>
      </w:r>
      <w:r w:rsidRPr="00D60E09">
        <w:rPr>
          <w:rFonts w:cs="Times New Roman"/>
          <w:i/>
          <w:iCs/>
          <w:noProof/>
          <w:szCs w:val="24"/>
        </w:rPr>
        <w:t>WIREs Clim. Chang.</w:t>
      </w:r>
      <w:r w:rsidRPr="00D60E09">
        <w:rPr>
          <w:rFonts w:cs="Times New Roman"/>
          <w:noProof/>
          <w:szCs w:val="24"/>
        </w:rPr>
        <w:t xml:space="preserve"> 10, e602. doi:10.1002/wcc.602.</w:t>
      </w:r>
    </w:p>
    <w:p w14:paraId="0B89B77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ney, N. W., Sheffield, J., Villarini, G., and Wood, E. F. (2014). Development of a high-resolution gridded daily meteorological dataset over sub-Saharan Africa: Spatial analysis of trends in climate extremes. </w:t>
      </w:r>
      <w:r w:rsidRPr="00D60E09">
        <w:rPr>
          <w:rFonts w:cs="Times New Roman"/>
          <w:i/>
          <w:iCs/>
          <w:noProof/>
          <w:szCs w:val="24"/>
        </w:rPr>
        <w:t>J. Clim.</w:t>
      </w:r>
      <w:r w:rsidRPr="00D60E09">
        <w:rPr>
          <w:rFonts w:cs="Times New Roman"/>
          <w:noProof/>
          <w:szCs w:val="24"/>
        </w:rPr>
        <w:t xml:space="preserve"> doi:10.1175/JCLI-D-13-00423.1.</w:t>
      </w:r>
    </w:p>
    <w:p w14:paraId="3D4F640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ng, E. K. M. (2014). Impacts of background field removal on CMIP5 projected changes in Pacific winter cyclone activity. </w:t>
      </w:r>
      <w:r w:rsidRPr="00D60E09">
        <w:rPr>
          <w:rFonts w:cs="Times New Roman"/>
          <w:i/>
          <w:iCs/>
          <w:noProof/>
          <w:szCs w:val="24"/>
        </w:rPr>
        <w:t>J. Geophys. Res. Atmos.</w:t>
      </w:r>
      <w:r w:rsidRPr="00D60E09">
        <w:rPr>
          <w:rFonts w:cs="Times New Roman"/>
          <w:noProof/>
          <w:szCs w:val="24"/>
        </w:rPr>
        <w:t xml:space="preserve"> 119, 4626–4639. doi:10.1002/2013JD020746.</w:t>
      </w:r>
    </w:p>
    <w:p w14:paraId="29BD7C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ng, E. K. M. (2017). Projected Significant Increase in the Number of Extreme Extratropical Cyclones in the Southern Hemisphere. </w:t>
      </w:r>
      <w:r w:rsidRPr="00D60E09">
        <w:rPr>
          <w:rFonts w:cs="Times New Roman"/>
          <w:i/>
          <w:iCs/>
          <w:noProof/>
          <w:szCs w:val="24"/>
        </w:rPr>
        <w:t>J. Clim.</w:t>
      </w:r>
      <w:r w:rsidRPr="00D60E09">
        <w:rPr>
          <w:rFonts w:cs="Times New Roman"/>
          <w:noProof/>
          <w:szCs w:val="24"/>
        </w:rPr>
        <w:t xml:space="preserve"> 30, 4915–4935. doi:10.1175/JCLI-D-16-0553.1.</w:t>
      </w:r>
    </w:p>
    <w:p w14:paraId="654BA1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ng, E. K. M., Ma, C. G., Zheng, C., and Yau, A. M. W. (2016). Observed and projected decrease in Northern Hemisphere extratropical cyclone activity in summer and its impacts on maximum temperature. </w:t>
      </w:r>
      <w:r w:rsidRPr="00D60E09">
        <w:rPr>
          <w:rFonts w:cs="Times New Roman"/>
          <w:i/>
          <w:iCs/>
          <w:noProof/>
          <w:szCs w:val="24"/>
        </w:rPr>
        <w:t>Geophys. Res. Lett.</w:t>
      </w:r>
      <w:r w:rsidRPr="00D60E09">
        <w:rPr>
          <w:rFonts w:cs="Times New Roman"/>
          <w:noProof/>
          <w:szCs w:val="24"/>
        </w:rPr>
        <w:t xml:space="preserve"> doi:10.1002/2016GL068172.</w:t>
      </w:r>
    </w:p>
    <w:p w14:paraId="2192160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ng, E. K. M., and Yau, A. M. W. (2016). Northern Hemisphere winter storm track trends since 1959 derived from multiple reanalysis datasets. </w:t>
      </w:r>
      <w:r w:rsidRPr="00D60E09">
        <w:rPr>
          <w:rFonts w:cs="Times New Roman"/>
          <w:i/>
          <w:iCs/>
          <w:noProof/>
          <w:szCs w:val="24"/>
        </w:rPr>
        <w:t>Clim. Dyn.</w:t>
      </w:r>
      <w:r w:rsidRPr="00D60E09">
        <w:rPr>
          <w:rFonts w:cs="Times New Roman"/>
          <w:noProof/>
          <w:szCs w:val="24"/>
        </w:rPr>
        <w:t xml:space="preserve"> 47, 1435–1454. doi:10.1007/s00382-015-2911-8.</w:t>
      </w:r>
    </w:p>
    <w:p w14:paraId="7C64612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pman, S., Watson, J. E. M., Salazar, A., Thatcher, M., and McAlpine, C. A. (2017). The impact of urbanization and climate change on urban temperatures: a systematic review. </w:t>
      </w:r>
      <w:r w:rsidRPr="00D60E09">
        <w:rPr>
          <w:rFonts w:cs="Times New Roman"/>
          <w:i/>
          <w:iCs/>
          <w:noProof/>
          <w:szCs w:val="24"/>
        </w:rPr>
        <w:t>Landsc. Ecol.</w:t>
      </w:r>
      <w:r w:rsidRPr="00D60E09">
        <w:rPr>
          <w:rFonts w:cs="Times New Roman"/>
          <w:noProof/>
          <w:szCs w:val="24"/>
        </w:rPr>
        <w:t xml:space="preserve"> 32, 1921–1935. doi:10.1007/s10980-017-0561-4.</w:t>
      </w:r>
    </w:p>
    <w:p w14:paraId="31EF5DF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avas, D. R., and Emanuel, K. (2014). Equilibrium tropical cyclone size in an idealized state of axisymmetric radiative-convective equilibrium. </w:t>
      </w:r>
      <w:r w:rsidRPr="00D60E09">
        <w:rPr>
          <w:rFonts w:cs="Times New Roman"/>
          <w:i/>
          <w:iCs/>
          <w:noProof/>
          <w:szCs w:val="24"/>
        </w:rPr>
        <w:t>J. Atmos. Sci.</w:t>
      </w:r>
      <w:r w:rsidRPr="00D60E09">
        <w:rPr>
          <w:rFonts w:cs="Times New Roman"/>
          <w:noProof/>
          <w:szCs w:val="24"/>
        </w:rPr>
        <w:t xml:space="preserve"> 71, 1663–1680. doi:10.1175/JAS-D-13-0155.1.</w:t>
      </w:r>
    </w:p>
    <w:p w14:paraId="46F3EB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C.-T., and Knutson, T. (2008). On the Verification and Comparison of Extreme Rainfall Indices from Climate Models. </w:t>
      </w:r>
      <w:r w:rsidRPr="00D60E09">
        <w:rPr>
          <w:rFonts w:cs="Times New Roman"/>
          <w:i/>
          <w:iCs/>
          <w:noProof/>
          <w:szCs w:val="24"/>
        </w:rPr>
        <w:t>J. Clim.</w:t>
      </w:r>
      <w:r w:rsidRPr="00D60E09">
        <w:rPr>
          <w:rFonts w:cs="Times New Roman"/>
          <w:noProof/>
          <w:szCs w:val="24"/>
        </w:rPr>
        <w:t xml:space="preserve"> 21, 1605–1621. doi:10.1175/2007JCLI1494.1.</w:t>
      </w:r>
    </w:p>
    <w:p w14:paraId="16ABC2F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D., Guo, J., Yao, D., Lin, Y., Zhao, C., Min, M., et al. (2019). Mesoscale Convective Systems in the Asian Monsoon Region From Advanced Himawari Imager: Algorithms and Preliminary Results. </w:t>
      </w:r>
      <w:r w:rsidRPr="00D60E09">
        <w:rPr>
          <w:rFonts w:cs="Times New Roman"/>
          <w:i/>
          <w:iCs/>
          <w:noProof/>
          <w:szCs w:val="24"/>
        </w:rPr>
        <w:t>J. Geophys. Res. Atmos.</w:t>
      </w:r>
      <w:r w:rsidRPr="00D60E09">
        <w:rPr>
          <w:rFonts w:cs="Times New Roman"/>
          <w:noProof/>
          <w:szCs w:val="24"/>
        </w:rPr>
        <w:t xml:space="preserve"> 124, 2210–2234. doi:10.1029/2018JD029707.</w:t>
      </w:r>
    </w:p>
    <w:p w14:paraId="566457F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G.-S., Notaro, M., Liu, Z., and Liu, Y. (2012). Simulated Local and Remote Biophysical Effects of Afforestation over the Southeast United States in Boreal Summer. </w:t>
      </w:r>
      <w:r w:rsidRPr="00D60E09">
        <w:rPr>
          <w:rFonts w:cs="Times New Roman"/>
          <w:i/>
          <w:iCs/>
          <w:noProof/>
          <w:szCs w:val="24"/>
        </w:rPr>
        <w:t>J. Clim.</w:t>
      </w:r>
      <w:r w:rsidRPr="00D60E09">
        <w:rPr>
          <w:rFonts w:cs="Times New Roman"/>
          <w:noProof/>
          <w:szCs w:val="24"/>
        </w:rPr>
        <w:t xml:space="preserve"> 25, 4511–4522. doi:10.1175/JCLI-D-11-00317.1.</w:t>
      </w:r>
    </w:p>
    <w:p w14:paraId="628FD32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H., and Sun, J. (2015a). Assessing model performance of climate extremes in China: an intercomparison between CMIP5 and CMIP3. </w:t>
      </w:r>
      <w:r w:rsidRPr="00D60E09">
        <w:rPr>
          <w:rFonts w:cs="Times New Roman"/>
          <w:i/>
          <w:iCs/>
          <w:noProof/>
          <w:szCs w:val="24"/>
        </w:rPr>
        <w:t>Clim. Change</w:t>
      </w:r>
      <w:r w:rsidRPr="00D60E09">
        <w:rPr>
          <w:rFonts w:cs="Times New Roman"/>
          <w:noProof/>
          <w:szCs w:val="24"/>
        </w:rPr>
        <w:t xml:space="preserve"> 129, 197–211. doi:10.1007/s10584-014-1319-5.</w:t>
      </w:r>
    </w:p>
    <w:p w14:paraId="42A48E5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H., and Sun, J. (2015b). Changes in Drought Characteristics over China Using the Standardized Precipitation Evapotranspiration Index. </w:t>
      </w:r>
      <w:r w:rsidRPr="00D60E09">
        <w:rPr>
          <w:rFonts w:cs="Times New Roman"/>
          <w:i/>
          <w:iCs/>
          <w:noProof/>
          <w:szCs w:val="24"/>
        </w:rPr>
        <w:t>J. Clim.</w:t>
      </w:r>
      <w:r w:rsidRPr="00D60E09">
        <w:rPr>
          <w:rFonts w:cs="Times New Roman"/>
          <w:noProof/>
          <w:szCs w:val="24"/>
        </w:rPr>
        <w:t xml:space="preserve"> 28, 5430–5447. doi:10.1175/JCLI-D-14-00707.1.</w:t>
      </w:r>
    </w:p>
    <w:p w14:paraId="3DF6175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H., and Sun, J. (2017a). Anthropogenic warming has caused hot droughts more frequently in China. </w:t>
      </w:r>
      <w:r w:rsidRPr="00D60E09">
        <w:rPr>
          <w:rFonts w:cs="Times New Roman"/>
          <w:i/>
          <w:iCs/>
          <w:noProof/>
          <w:szCs w:val="24"/>
        </w:rPr>
        <w:t>J. Hydrol.</w:t>
      </w:r>
      <w:r w:rsidRPr="00D60E09">
        <w:rPr>
          <w:rFonts w:cs="Times New Roman"/>
          <w:noProof/>
          <w:szCs w:val="24"/>
        </w:rPr>
        <w:t xml:space="preserve"> 544, 306–318. doi:10.1016/j.jhydrol.2016.11.044.</w:t>
      </w:r>
    </w:p>
    <w:p w14:paraId="24E96B9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H., and Sun, J. (2017b). Characterizing present and future drought changes over eastern China. </w:t>
      </w:r>
      <w:r w:rsidRPr="00D60E09">
        <w:rPr>
          <w:rFonts w:cs="Times New Roman"/>
          <w:i/>
          <w:iCs/>
          <w:noProof/>
          <w:szCs w:val="24"/>
        </w:rPr>
        <w:t>Int. J. Climatol.</w:t>
      </w:r>
      <w:r w:rsidRPr="00D60E09">
        <w:rPr>
          <w:rFonts w:cs="Times New Roman"/>
          <w:noProof/>
          <w:szCs w:val="24"/>
        </w:rPr>
        <w:t xml:space="preserve"> 37, 138–156. doi:10.1002/joc.4987.</w:t>
      </w:r>
    </w:p>
    <w:p w14:paraId="29D1990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H., and Sun, J. (2017c). Contribution of human influence to increased daily precipitation extremes over China. </w:t>
      </w:r>
      <w:r w:rsidRPr="00D60E09">
        <w:rPr>
          <w:rFonts w:cs="Times New Roman"/>
          <w:i/>
          <w:iCs/>
          <w:noProof/>
          <w:szCs w:val="24"/>
        </w:rPr>
        <w:t>Geophys. Res. Lett.</w:t>
      </w:r>
      <w:r w:rsidRPr="00D60E09">
        <w:rPr>
          <w:rFonts w:cs="Times New Roman"/>
          <w:noProof/>
          <w:szCs w:val="24"/>
        </w:rPr>
        <w:t xml:space="preserve"> doi:10.1002/2016GL072439.</w:t>
      </w:r>
    </w:p>
    <w:p w14:paraId="68E7C60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H., Sun, J., Lin, W., and Xu, H. (2020a). Comparison of CMIP6 and CMIP5 models in simulating climate extremes. </w:t>
      </w:r>
      <w:r w:rsidRPr="00D60E09">
        <w:rPr>
          <w:rFonts w:cs="Times New Roman"/>
          <w:i/>
          <w:iCs/>
          <w:noProof/>
          <w:szCs w:val="24"/>
        </w:rPr>
        <w:t>Sci. Bull.</w:t>
      </w:r>
      <w:r w:rsidRPr="00D60E09">
        <w:rPr>
          <w:rFonts w:cs="Times New Roman"/>
          <w:noProof/>
          <w:szCs w:val="24"/>
        </w:rPr>
        <w:t xml:space="preserve"> 65, 1415–1418. doi:10.1016/j.scib.2020.05.015.</w:t>
      </w:r>
    </w:p>
    <w:p w14:paraId="1EA5E93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J., Dai, A., Zhang, Y., and Rasmussen, K. L. (2020b). Changes in Convective Available Potential Energy and Convective Inhibition under Global Warming. </w:t>
      </w:r>
      <w:r w:rsidRPr="00D60E09">
        <w:rPr>
          <w:rFonts w:cs="Times New Roman"/>
          <w:i/>
          <w:iCs/>
          <w:noProof/>
          <w:szCs w:val="24"/>
        </w:rPr>
        <w:t>J. Clim.</w:t>
      </w:r>
      <w:r w:rsidRPr="00D60E09">
        <w:rPr>
          <w:rFonts w:cs="Times New Roman"/>
          <w:noProof/>
          <w:szCs w:val="24"/>
        </w:rPr>
        <w:t xml:space="preserve"> 33, 2025–2050. doi:10.1175/JCLI-D-19-0461.1.</w:t>
      </w:r>
    </w:p>
    <w:p w14:paraId="5DF1C7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J., Wang, Z., Tam, C.-Y., Lau, N.-C., Lau, D.-S. D., and Mok, H.-Y. (2020c). Impacts of climate change on tropical cyclones and induced storm surges in the Pearl River Delta region using pseudo-global-warming method. </w:t>
      </w:r>
      <w:r w:rsidRPr="00D60E09">
        <w:rPr>
          <w:rFonts w:cs="Times New Roman"/>
          <w:i/>
          <w:iCs/>
          <w:noProof/>
          <w:szCs w:val="24"/>
        </w:rPr>
        <w:t>Sci. Rep.</w:t>
      </w:r>
      <w:r w:rsidRPr="00D60E09">
        <w:rPr>
          <w:rFonts w:cs="Times New Roman"/>
          <w:noProof/>
          <w:szCs w:val="24"/>
        </w:rPr>
        <w:t xml:space="preserve"> 10, 1965. doi:10.1038/s41598-020-58824-8.</w:t>
      </w:r>
    </w:p>
    <w:p w14:paraId="1F7C09D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L., and Dirmeyer, P. A. (2019). Global observed and modelled impacts of irrigation on surface temperature. </w:t>
      </w:r>
      <w:r w:rsidRPr="00D60E09">
        <w:rPr>
          <w:rFonts w:cs="Times New Roman"/>
          <w:i/>
          <w:iCs/>
          <w:noProof/>
          <w:szCs w:val="24"/>
        </w:rPr>
        <w:t>Int. J. Climatol.</w:t>
      </w:r>
      <w:r w:rsidRPr="00D60E09">
        <w:rPr>
          <w:rFonts w:cs="Times New Roman"/>
          <w:noProof/>
          <w:szCs w:val="24"/>
        </w:rPr>
        <w:t xml:space="preserve"> 39, 2587–2600. doi:10.1002/joc.5973.</w:t>
      </w:r>
    </w:p>
    <w:p w14:paraId="74918EB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L., Li, D., and Pryor, S. C. (2013). Wind speed trends over China: Quantifying the magnitude and assessing causality. </w:t>
      </w:r>
      <w:r w:rsidRPr="00D60E09">
        <w:rPr>
          <w:rFonts w:cs="Times New Roman"/>
          <w:i/>
          <w:iCs/>
          <w:noProof/>
          <w:szCs w:val="24"/>
        </w:rPr>
        <w:t>Int. J. Climatol.</w:t>
      </w:r>
      <w:r w:rsidRPr="00D60E09">
        <w:rPr>
          <w:rFonts w:cs="Times New Roman"/>
          <w:noProof/>
          <w:szCs w:val="24"/>
        </w:rPr>
        <w:t xml:space="preserve"> 33, 2579–2590. doi:10.1002/joc.3613.</w:t>
      </w:r>
    </w:p>
    <w:p w14:paraId="0F1DAD2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R., Wen, Z., and Lu, R. (2016). Evolution of the circulation anomalies and the quasi-biweekly oscillations associated with extreme heat events in Southern China. </w:t>
      </w:r>
      <w:r w:rsidRPr="00D60E09">
        <w:rPr>
          <w:rFonts w:cs="Times New Roman"/>
          <w:i/>
          <w:iCs/>
          <w:noProof/>
          <w:szCs w:val="24"/>
        </w:rPr>
        <w:t>J. Clim.</w:t>
      </w:r>
      <w:r w:rsidRPr="00D60E09">
        <w:rPr>
          <w:rFonts w:cs="Times New Roman"/>
          <w:noProof/>
          <w:szCs w:val="24"/>
        </w:rPr>
        <w:t xml:space="preserve"> 29, 6909–6921. doi:10.1175/JCLI-D-16-0160.1.</w:t>
      </w:r>
    </w:p>
    <w:p w14:paraId="00883F2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S., Li, Y., Kim, J., and Kim, S. W. (2017). Bayesian change point analysis for extreme daily precipitation. </w:t>
      </w:r>
      <w:r w:rsidRPr="00D60E09">
        <w:rPr>
          <w:rFonts w:cs="Times New Roman"/>
          <w:i/>
          <w:iCs/>
          <w:noProof/>
          <w:szCs w:val="24"/>
        </w:rPr>
        <w:t>Int. J. Climatol.</w:t>
      </w:r>
      <w:r w:rsidRPr="00D60E09">
        <w:rPr>
          <w:rFonts w:cs="Times New Roman"/>
          <w:noProof/>
          <w:szCs w:val="24"/>
        </w:rPr>
        <w:t xml:space="preserve"> 37, 3123–3137. doi:10.1002/joc.4904.</w:t>
      </w:r>
    </w:p>
    <w:p w14:paraId="05ECA0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X., Zhao, P., Ouyang, L., Zhu, L., Ni, G., and Schäfer, K. V. R. (2020d). Whole-plant water hydraulic integrity to predict drought-induced Eucalyptus urophylla mortality under drought stress. </w:t>
      </w:r>
      <w:r w:rsidRPr="00D60E09">
        <w:rPr>
          <w:rFonts w:cs="Times New Roman"/>
          <w:i/>
          <w:iCs/>
          <w:noProof/>
          <w:szCs w:val="24"/>
        </w:rPr>
        <w:t>For. Ecol. Manage.</w:t>
      </w:r>
      <w:r w:rsidRPr="00D60E09">
        <w:rPr>
          <w:rFonts w:cs="Times New Roman"/>
          <w:noProof/>
          <w:szCs w:val="24"/>
        </w:rPr>
        <w:t xml:space="preserve"> 468. doi:10.1016/j.foreco.2020.118179.</w:t>
      </w:r>
    </w:p>
    <w:p w14:paraId="61CD92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Y., Li, W., Jiang, X., Zhai, P., and Luo, Y. (2021). Detectable Intensification of Hourly and Daily Scale Precipitation Extremes across Eastern China. </w:t>
      </w:r>
      <w:r w:rsidRPr="00D60E09">
        <w:rPr>
          <w:rFonts w:cs="Times New Roman"/>
          <w:i/>
          <w:iCs/>
          <w:noProof/>
          <w:szCs w:val="24"/>
        </w:rPr>
        <w:t>J. Clim.</w:t>
      </w:r>
      <w:r w:rsidRPr="00D60E09">
        <w:rPr>
          <w:rFonts w:cs="Times New Roman"/>
          <w:noProof/>
          <w:szCs w:val="24"/>
        </w:rPr>
        <w:t xml:space="preserve"> 34, 1185–1201. doi:10.1175/JCLI-D-20-0462.1.</w:t>
      </w:r>
    </w:p>
    <w:p w14:paraId="266A80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 Y., and Zhai, P. (2017). Revisiting summertime hot extremes in China during 1961-2015: Overlooked compound extremes and significant changes. </w:t>
      </w:r>
      <w:r w:rsidRPr="00D60E09">
        <w:rPr>
          <w:rFonts w:cs="Times New Roman"/>
          <w:i/>
          <w:iCs/>
          <w:noProof/>
          <w:szCs w:val="24"/>
        </w:rPr>
        <w:t>Geophys. Res. Lett.</w:t>
      </w:r>
      <w:r w:rsidRPr="00D60E09">
        <w:rPr>
          <w:rFonts w:cs="Times New Roman"/>
          <w:noProof/>
          <w:szCs w:val="24"/>
        </w:rPr>
        <w:t xml:space="preserve"> 44, 5096–5103. doi:10.1002/2016GL072281.</w:t>
      </w:r>
    </w:p>
    <w:p w14:paraId="5EE1461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g, L., Hoerling, M., Smith, L., and Eischeid, J. (2018). Diagnosing Human-Induced Dynamic and Thermodynamic Drivers of Extreme Rainfall. </w:t>
      </w:r>
      <w:r w:rsidRPr="00D60E09">
        <w:rPr>
          <w:rFonts w:cs="Times New Roman"/>
          <w:i/>
          <w:iCs/>
          <w:noProof/>
          <w:szCs w:val="24"/>
        </w:rPr>
        <w:t>J. Clim.</w:t>
      </w:r>
      <w:r w:rsidRPr="00D60E09">
        <w:rPr>
          <w:rFonts w:cs="Times New Roman"/>
          <w:noProof/>
          <w:szCs w:val="24"/>
        </w:rPr>
        <w:t xml:space="preserve"> 31, 1029–1051. doi:10.1175/JCLI-D-16-0919.1.</w:t>
      </w:r>
    </w:p>
    <w:p w14:paraId="034A9E1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ng, S., Guan, X., Huang, J., Ji, F., and Guo, R. (2015). Long-term trend and variability of soil moisture over East Asia. </w:t>
      </w:r>
      <w:r w:rsidRPr="00D60E09">
        <w:rPr>
          <w:rFonts w:cs="Times New Roman"/>
          <w:i/>
          <w:iCs/>
          <w:noProof/>
          <w:szCs w:val="24"/>
        </w:rPr>
        <w:t>J. Geophys. Res. Atmos.</w:t>
      </w:r>
      <w:r w:rsidRPr="00D60E09">
        <w:rPr>
          <w:rFonts w:cs="Times New Roman"/>
          <w:noProof/>
          <w:szCs w:val="24"/>
        </w:rPr>
        <w:t xml:space="preserve"> 120, 8658–8670. doi:10.1002/2015JD023206.</w:t>
      </w:r>
    </w:p>
    <w:p w14:paraId="609FF25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ong, W. K., Timbal, B., Golding, N., Sirabaha, S., Kwan, K. F., Cinco, T. A., et al. (2018). Observed and modelled temperature and precipitation extremes over Southeast Asia from 1972 to 2010. </w:t>
      </w:r>
      <w:r w:rsidRPr="00D60E09">
        <w:rPr>
          <w:rFonts w:cs="Times New Roman"/>
          <w:i/>
          <w:iCs/>
          <w:noProof/>
          <w:szCs w:val="24"/>
        </w:rPr>
        <w:t>Int. J. Climatol.</w:t>
      </w:r>
      <w:r w:rsidRPr="00D60E09">
        <w:rPr>
          <w:rFonts w:cs="Times New Roman"/>
          <w:noProof/>
          <w:szCs w:val="24"/>
        </w:rPr>
        <w:t xml:space="preserve"> 38, 3013–3027. doi:10.1002/joc.5479.</w:t>
      </w:r>
    </w:p>
    <w:p w14:paraId="73208B2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evuturi, A., Klingaman, N. P., Turner, A. G., and Hannah, S. (2018). Projected Changes in the Asian-Australian Monsoon Region in 1.5°C and 2.0°C Global-Warming Scenarios. </w:t>
      </w:r>
      <w:r w:rsidRPr="00D60E09">
        <w:rPr>
          <w:rFonts w:cs="Times New Roman"/>
          <w:i/>
          <w:iCs/>
          <w:noProof/>
          <w:szCs w:val="24"/>
        </w:rPr>
        <w:t>Earth’s Futur.</w:t>
      </w:r>
      <w:r w:rsidRPr="00D60E09">
        <w:rPr>
          <w:rFonts w:cs="Times New Roman"/>
          <w:noProof/>
          <w:szCs w:val="24"/>
        </w:rPr>
        <w:t xml:space="preserve"> 6, 339–358. doi:10.1002/2017EF000734.</w:t>
      </w:r>
    </w:p>
    <w:p w14:paraId="428689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o, C., Li, R., Wang, S.-Y., Yoon, J.-H., and Gillies, R. R. (2016). Anthropogenic footprint of climate change in the June 2013 northern India flood. </w:t>
      </w:r>
      <w:r w:rsidRPr="00D60E09">
        <w:rPr>
          <w:rFonts w:cs="Times New Roman"/>
          <w:i/>
          <w:iCs/>
          <w:noProof/>
          <w:szCs w:val="24"/>
        </w:rPr>
        <w:t>Clim. Dyn.</w:t>
      </w:r>
      <w:r w:rsidRPr="00D60E09">
        <w:rPr>
          <w:rFonts w:cs="Times New Roman"/>
          <w:noProof/>
          <w:szCs w:val="24"/>
        </w:rPr>
        <w:t xml:space="preserve"> 46, 797–805. doi:10.1007/s00382-015-2613-2.</w:t>
      </w:r>
    </w:p>
    <w:p w14:paraId="3E576C7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ou, S. C., Lyra, A., Mourão, C., Dereczynski, C., Pilotto, I., Gomes, J., et al. (2014a). Assessment of Climate Change over South America under RCP 4.5 and 8.5 Downscaling Scenarios. </w:t>
      </w:r>
      <w:r w:rsidRPr="00D60E09">
        <w:rPr>
          <w:rFonts w:cs="Times New Roman"/>
          <w:i/>
          <w:iCs/>
          <w:noProof/>
          <w:szCs w:val="24"/>
        </w:rPr>
        <w:t>Am. J. Clim. Chang.</w:t>
      </w:r>
      <w:r w:rsidRPr="00D60E09">
        <w:rPr>
          <w:rFonts w:cs="Times New Roman"/>
          <w:noProof/>
          <w:szCs w:val="24"/>
        </w:rPr>
        <w:t xml:space="preserve"> 03, 512–527. doi:10.4236/ajcc.2014.35043.</w:t>
      </w:r>
    </w:p>
    <w:p w14:paraId="3AE807D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ou, S. C., Lyra, A., Mourão, C., Dereczynski, C., Pilotto, I., Gomes, J., et al. (2014b). Evaluation of the Eta Simulations Nested in Three Global Climate Models. </w:t>
      </w:r>
      <w:r w:rsidRPr="00D60E09">
        <w:rPr>
          <w:rFonts w:cs="Times New Roman"/>
          <w:i/>
          <w:iCs/>
          <w:noProof/>
          <w:szCs w:val="24"/>
        </w:rPr>
        <w:t>Am. J. Clim. Chang.</w:t>
      </w:r>
      <w:r w:rsidRPr="00D60E09">
        <w:rPr>
          <w:rFonts w:cs="Times New Roman"/>
          <w:noProof/>
          <w:szCs w:val="24"/>
        </w:rPr>
        <w:t xml:space="preserve"> 03, 438–454. doi:10.4236/ajcc.2014.35039.</w:t>
      </w:r>
    </w:p>
    <w:p w14:paraId="72808B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oy, C.-W., Chong, S.-N., Kong, D., and Cayanan, E. O. (2015). A Discussion of the Most Intense Tropical Cyclones in the Western North Pacific From 1978 to 2013. </w:t>
      </w:r>
      <w:r w:rsidRPr="00D60E09">
        <w:rPr>
          <w:rFonts w:cs="Times New Roman"/>
          <w:i/>
          <w:iCs/>
          <w:noProof/>
          <w:szCs w:val="24"/>
        </w:rPr>
        <w:t>Trop. Cyclone Res. Rev.</w:t>
      </w:r>
      <w:r w:rsidRPr="00D60E09">
        <w:rPr>
          <w:rFonts w:cs="Times New Roman"/>
          <w:noProof/>
          <w:szCs w:val="24"/>
        </w:rPr>
        <w:t xml:space="preserve"> 4, 1–11. doi:https://doi.org/10.6057/2015TCRR01.01.</w:t>
      </w:r>
    </w:p>
    <w:p w14:paraId="4872D9A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ensen, J. H., Kumar Krishna, K., Aldrian, E., An, S.-I., Cavalcanti, I. F. A., Castro, M. de, et al. (2013). “Climate Phenomena and their Relevance for Future Regional Climate Change,” in </w:t>
      </w:r>
      <w:r w:rsidRPr="00D60E09">
        <w:rPr>
          <w:rFonts w:cs="Times New Roman"/>
          <w:i/>
          <w:iCs/>
          <w:noProof/>
          <w:szCs w:val="24"/>
        </w:rPr>
        <w:t>Climate Change 2013: The Physical Science Basis. Contribution of Working Group I to the Fifth Assessment Report of the Intergovernmental Panel on Climate Change</w:t>
      </w:r>
      <w:r w:rsidRPr="00D60E09">
        <w:rPr>
          <w:rFonts w:cs="Times New Roman"/>
          <w:noProof/>
          <w:szCs w:val="24"/>
        </w:rPr>
        <w:t>, eds. T. . Stocker, D. Qin, G.-K. Plattner, M. Tignor, S. K. Allen, J. Boschung, et al. (Cambridge, United Kingdom and New York, NY, USA: Cambridge University Press), 1217–1308. doi:10.1017/CBO9781107415324.028.</w:t>
      </w:r>
    </w:p>
    <w:p w14:paraId="7913ABF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ensen, O., Yang, S., Boberg, F., Fox Maule, C., Thejll, P., Olesen, M., et al. (2015). Scalability of regional climate change in Europe for high-end scenarios. </w:t>
      </w:r>
      <w:r w:rsidRPr="00D60E09">
        <w:rPr>
          <w:rFonts w:cs="Times New Roman"/>
          <w:i/>
          <w:iCs/>
          <w:noProof/>
          <w:szCs w:val="24"/>
        </w:rPr>
        <w:t>Clim. Res.</w:t>
      </w:r>
      <w:r w:rsidRPr="00D60E09">
        <w:rPr>
          <w:rFonts w:cs="Times New Roman"/>
          <w:noProof/>
          <w:szCs w:val="24"/>
        </w:rPr>
        <w:t xml:space="preserve"> 64, 25–38. doi:10.3354/cr01286.</w:t>
      </w:r>
    </w:p>
    <w:p w14:paraId="02B8D83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iansen, B., Alvarez-Castro, C., Christidis, N., Ciavarella, A., Colfescu, I., Cowan, T., et al. (2018). Was the Cold European Winter of 2009/10 Modified by Anthropogenic Climate Change? An Attribution Study. </w:t>
      </w:r>
      <w:r w:rsidRPr="00D60E09">
        <w:rPr>
          <w:rFonts w:cs="Times New Roman"/>
          <w:i/>
          <w:iCs/>
          <w:noProof/>
          <w:szCs w:val="24"/>
        </w:rPr>
        <w:t>J. Clim.</w:t>
      </w:r>
      <w:r w:rsidRPr="00D60E09">
        <w:rPr>
          <w:rFonts w:cs="Times New Roman"/>
          <w:noProof/>
          <w:szCs w:val="24"/>
        </w:rPr>
        <w:t xml:space="preserve"> 31, 3387–3410. doi:10.1175/JCLI-D-17-0589.1.</w:t>
      </w:r>
    </w:p>
    <w:p w14:paraId="084C1D9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idis, N., Ciavarella, A., and Stott, P. A. (2018). Different Ways of Framing Event Attribution Questions: The Example of Warm and Wet Winters in the United Kingdom Similar to 2015/16. </w:t>
      </w:r>
      <w:r w:rsidRPr="00D60E09">
        <w:rPr>
          <w:rFonts w:cs="Times New Roman"/>
          <w:i/>
          <w:iCs/>
          <w:noProof/>
          <w:szCs w:val="24"/>
        </w:rPr>
        <w:t>J. Clim.</w:t>
      </w:r>
      <w:r w:rsidRPr="00D60E09">
        <w:rPr>
          <w:rFonts w:cs="Times New Roman"/>
          <w:noProof/>
          <w:szCs w:val="24"/>
        </w:rPr>
        <w:t xml:space="preserve"> 31, 4827–4845. doi:10.1175/JCLI-D-17-0464.1.</w:t>
      </w:r>
    </w:p>
    <w:p w14:paraId="6B17C84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idis, N., Jones, G. S., and Stott, P. A. (2015). Dramatically increasing chance of extremely hot summers since the 2003 European heatwave. </w:t>
      </w:r>
      <w:r w:rsidRPr="00D60E09">
        <w:rPr>
          <w:rFonts w:cs="Times New Roman"/>
          <w:i/>
          <w:iCs/>
          <w:noProof/>
          <w:szCs w:val="24"/>
        </w:rPr>
        <w:t>Nat. Clim. Chang.</w:t>
      </w:r>
      <w:r w:rsidRPr="00D60E09">
        <w:rPr>
          <w:rFonts w:cs="Times New Roman"/>
          <w:noProof/>
          <w:szCs w:val="24"/>
        </w:rPr>
        <w:t xml:space="preserve"> 5, 46–50. doi:10.1038/nclimate2468.</w:t>
      </w:r>
    </w:p>
    <w:p w14:paraId="0A6B32E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idis, N., and Stott, P. A. (2014). Change in the Odds of Warm Years and Seasons Due to Anthropogenic Influence on the Climate. </w:t>
      </w:r>
      <w:r w:rsidRPr="00D60E09">
        <w:rPr>
          <w:rFonts w:cs="Times New Roman"/>
          <w:i/>
          <w:iCs/>
          <w:noProof/>
          <w:szCs w:val="24"/>
        </w:rPr>
        <w:t>J. Clim.</w:t>
      </w:r>
      <w:r w:rsidRPr="00D60E09">
        <w:rPr>
          <w:rFonts w:cs="Times New Roman"/>
          <w:noProof/>
          <w:szCs w:val="24"/>
        </w:rPr>
        <w:t xml:space="preserve"> 27, 2607–2621.</w:t>
      </w:r>
    </w:p>
    <w:p w14:paraId="4D8BF6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idis, N., and Stott, P. A. (2016). Attribution analyses of temperature extremes using a set of 16 indices. </w:t>
      </w:r>
      <w:r w:rsidRPr="00D60E09">
        <w:rPr>
          <w:rFonts w:cs="Times New Roman"/>
          <w:i/>
          <w:iCs/>
          <w:noProof/>
          <w:szCs w:val="24"/>
        </w:rPr>
        <w:t>Weather Clim. Extrem.</w:t>
      </w:r>
      <w:r w:rsidRPr="00D60E09">
        <w:rPr>
          <w:rFonts w:cs="Times New Roman"/>
          <w:noProof/>
          <w:szCs w:val="24"/>
        </w:rPr>
        <w:t xml:space="preserve"> 14, 24–35. doi:10.1016/j.wace.2016.10.003.</w:t>
      </w:r>
    </w:p>
    <w:p w14:paraId="0D86C8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idis, N., Stott, P. A., and Ciavarella, A. (2014). The effect of anthropogenic climate change on the cold spring of 2013 in the United Kingdom. </w:t>
      </w:r>
      <w:r w:rsidRPr="00D60E09">
        <w:rPr>
          <w:rFonts w:cs="Times New Roman"/>
          <w:i/>
          <w:iCs/>
          <w:noProof/>
          <w:szCs w:val="24"/>
        </w:rPr>
        <w:t>Bull. Am. Meteorol. Soc.</w:t>
      </w:r>
      <w:r w:rsidRPr="00D60E09">
        <w:rPr>
          <w:rFonts w:cs="Times New Roman"/>
          <w:noProof/>
          <w:szCs w:val="24"/>
        </w:rPr>
        <w:t xml:space="preserve"> 95, S15–S18. doi:10.1175/1520-0477-95.9.S1.1.</w:t>
      </w:r>
    </w:p>
    <w:p w14:paraId="06BDDDB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idis, N., Stott, P. A., Karoly, D. J., and Ciavarella, A. (2013a). An Attribution Study of the Heavy Rainfall Over Eastern Australia in March 2012 [in “Explaining Extreme Events of 2012 from a Climate Perspective”]. </w:t>
      </w:r>
      <w:r w:rsidRPr="00D60E09">
        <w:rPr>
          <w:rFonts w:cs="Times New Roman"/>
          <w:i/>
          <w:iCs/>
          <w:noProof/>
          <w:szCs w:val="24"/>
        </w:rPr>
        <w:t>Bull. Am. Meteorol. Soc.</w:t>
      </w:r>
      <w:r w:rsidRPr="00D60E09">
        <w:rPr>
          <w:rFonts w:cs="Times New Roman"/>
          <w:noProof/>
          <w:szCs w:val="24"/>
        </w:rPr>
        <w:t xml:space="preserve"> 94, S58–S61. doi:10.1175/BAMS-D-13-00085.1.</w:t>
      </w:r>
    </w:p>
    <w:p w14:paraId="3CEF05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hristidis, N., Stott, P. A., Scaife, A. A., Arribas, A., Jones, G. S., Copsey, D., et al. (2013b). A New HadGEM3-A-Based System for Attribution of Weather- and Climate-Related Extreme Events. </w:t>
      </w:r>
      <w:r w:rsidRPr="00D60E09">
        <w:rPr>
          <w:rFonts w:cs="Times New Roman"/>
          <w:i/>
          <w:iCs/>
          <w:noProof/>
          <w:szCs w:val="24"/>
        </w:rPr>
        <w:t>J. Clim.</w:t>
      </w:r>
      <w:r w:rsidRPr="00D60E09">
        <w:rPr>
          <w:rFonts w:cs="Times New Roman"/>
          <w:noProof/>
          <w:szCs w:val="24"/>
        </w:rPr>
        <w:t xml:space="preserve"> 26, 2756–2783. doi:10.1175/JCLI-D-12-00169.1.</w:t>
      </w:r>
    </w:p>
    <w:p w14:paraId="38B99C0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ioffi, F., Lall, U., Rus, E., and Krishnamurthy, C. K. B. (2015). Space-time structure of extreme precipitation in Europe over the last century. </w:t>
      </w:r>
      <w:r w:rsidRPr="00D60E09">
        <w:rPr>
          <w:rFonts w:cs="Times New Roman"/>
          <w:i/>
          <w:iCs/>
          <w:noProof/>
          <w:szCs w:val="24"/>
        </w:rPr>
        <w:t>Int. J. Climatol.</w:t>
      </w:r>
      <w:r w:rsidRPr="00D60E09">
        <w:rPr>
          <w:rFonts w:cs="Times New Roman"/>
          <w:noProof/>
          <w:szCs w:val="24"/>
        </w:rPr>
        <w:t xml:space="preserve"> 35, 1749–1760. doi:10.1002/joc.4116.</w:t>
      </w:r>
    </w:p>
    <w:p w14:paraId="43A3C51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lark, R. T., and Brown, S. J. (2013). Influences of Circulation and Climate Change on European Summer Heat Extremes. </w:t>
      </w:r>
      <w:r w:rsidRPr="00D60E09">
        <w:rPr>
          <w:rFonts w:cs="Times New Roman"/>
          <w:i/>
          <w:iCs/>
          <w:noProof/>
          <w:szCs w:val="24"/>
        </w:rPr>
        <w:t>J. Clim.</w:t>
      </w:r>
      <w:r w:rsidRPr="00D60E09">
        <w:rPr>
          <w:rFonts w:cs="Times New Roman"/>
          <w:noProof/>
          <w:szCs w:val="24"/>
        </w:rPr>
        <w:t xml:space="preserve"> 26, 9621–9632. doi:10.1175/JCLI-D-12-00740.1.</w:t>
      </w:r>
    </w:p>
    <w:p w14:paraId="7CCD93B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lark, R. T., Brown, S. J., and Murphy, J. M. (2006). Modeling Northern Hemisphere Summer Heat Extreme Changes and Their Uncertainties Using a Physics Ensemble of Climate Sensitivity Experiments. </w:t>
      </w:r>
      <w:r w:rsidRPr="00D60E09">
        <w:rPr>
          <w:rFonts w:cs="Times New Roman"/>
          <w:i/>
          <w:iCs/>
          <w:noProof/>
          <w:szCs w:val="24"/>
        </w:rPr>
        <w:t>J. Clim.</w:t>
      </w:r>
      <w:r w:rsidRPr="00D60E09">
        <w:rPr>
          <w:rFonts w:cs="Times New Roman"/>
          <w:noProof/>
          <w:szCs w:val="24"/>
        </w:rPr>
        <w:t xml:space="preserve"> 19, 4418–4435. doi:10.1175/JCLI3877.1.</w:t>
      </w:r>
    </w:p>
    <w:p w14:paraId="75A8DDC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larke, H., and Evans, J. P. (2019). Exploring the future change space for fire weather in southeast Australia. </w:t>
      </w:r>
      <w:r w:rsidRPr="00D60E09">
        <w:rPr>
          <w:rFonts w:cs="Times New Roman"/>
          <w:i/>
          <w:iCs/>
          <w:noProof/>
          <w:szCs w:val="24"/>
        </w:rPr>
        <w:t>Theor. Appl. Climatol.</w:t>
      </w:r>
      <w:r w:rsidRPr="00D60E09">
        <w:rPr>
          <w:rFonts w:cs="Times New Roman"/>
          <w:noProof/>
          <w:szCs w:val="24"/>
        </w:rPr>
        <w:t xml:space="preserve"> 136, 513–527. doi:10.1007/s00704-018-2507-4.</w:t>
      </w:r>
    </w:p>
    <w:p w14:paraId="6A51C0E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lle, B. A., Zhang, Z., Lombardo, K. A., Chang, E., Liu, P., and Zhang, M. (2013). Historical evaluation and future prediction of eastern North American and Western Atlantic extratropical cyclones in the CMIP5 models during the cool season. </w:t>
      </w:r>
      <w:r w:rsidRPr="00D60E09">
        <w:rPr>
          <w:rFonts w:cs="Times New Roman"/>
          <w:i/>
          <w:iCs/>
          <w:noProof/>
          <w:szCs w:val="24"/>
        </w:rPr>
        <w:t>J. Clim.</w:t>
      </w:r>
      <w:r w:rsidRPr="00D60E09">
        <w:rPr>
          <w:rFonts w:cs="Times New Roman"/>
          <w:noProof/>
          <w:szCs w:val="24"/>
        </w:rPr>
        <w:t xml:space="preserve"> doi:10.1175/JCLI-D-12-00498.1.</w:t>
      </w:r>
    </w:p>
    <w:p w14:paraId="5D638B5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llins, J. M., Klotzbach, P. J., Maue, R. N., Roache, D. R., Blake, E. S., Paxton, C. H., et al. (2016). The record-breaking 2015 hurricane season in the eastern North Pacific: An analysis of environmental conditions. </w:t>
      </w:r>
      <w:r w:rsidRPr="00D60E09">
        <w:rPr>
          <w:rFonts w:cs="Times New Roman"/>
          <w:i/>
          <w:iCs/>
          <w:noProof/>
          <w:szCs w:val="24"/>
        </w:rPr>
        <w:t>Geophys. Res. Lett.</w:t>
      </w:r>
      <w:r w:rsidRPr="00D60E09">
        <w:rPr>
          <w:rFonts w:cs="Times New Roman"/>
          <w:noProof/>
          <w:szCs w:val="24"/>
        </w:rPr>
        <w:t xml:space="preserve"> 43, 9217–9224. doi:10.1002/2016GL070597.</w:t>
      </w:r>
    </w:p>
    <w:p w14:paraId="4EE5150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llins, M., Knutti, R., Arblaster, J., Dufresne, J.-L., Fichefet, T., Friedlingstein, P., et al. (2013). “Long-term Climate Change: Projections, Commitments and Irreversibility,” in </w:t>
      </w:r>
      <w:r w:rsidRPr="00D60E09">
        <w:rPr>
          <w:rFonts w:cs="Times New Roman"/>
          <w:i/>
          <w:iCs/>
          <w:noProof/>
          <w:szCs w:val="24"/>
        </w:rPr>
        <w:t>Climate Change 2013: The Physical Science Basis. Contribution of Working Group I to the Fifth Assessment Report of the Intergovernmental Panel on Climate Change</w:t>
      </w:r>
      <w:r w:rsidRPr="00D60E09">
        <w:rPr>
          <w:rFonts w:cs="Times New Roman"/>
          <w:noProof/>
          <w:szCs w:val="24"/>
        </w:rPr>
        <w:t>, eds. T. . Stocker, D. Qin, G.-K. Plattner, M. Tignor, S. K. Allen, J. Boschung, et al. (Cambridge, United Kingdom and New York, NY, USA: Cambridge University Press), 1029–1136. doi:10.1017/CBO9781107415324.024.</w:t>
      </w:r>
    </w:p>
    <w:p w14:paraId="456526A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llins, M., Sutherland, M., Bouwer, L., Cheong, S.-M., and Frolicher, T. (2019). “Extremes, Abrupt Changes and Managing Risks,” in </w:t>
      </w:r>
      <w:r w:rsidRPr="00D60E09">
        <w:rPr>
          <w:rFonts w:cs="Times New Roman"/>
          <w:i/>
          <w:iCs/>
          <w:noProof/>
          <w:szCs w:val="24"/>
        </w:rPr>
        <w:t>IPCC Special Report on the Ocean and Cryosphere in a Changing Climate</w:t>
      </w:r>
      <w:r w:rsidRPr="00D60E09">
        <w:rPr>
          <w:rFonts w:cs="Times New Roman"/>
          <w:noProof/>
          <w:szCs w:val="24"/>
        </w:rPr>
        <w:t>, eds. H.-O. Pörtner, D. C. Roberts, V. Masson-Delmotte, P. Zhai, M. Tignor, E. Poloczanska, et al. (In Press), 589–656. Available at: https://www.ipcc.ch/srocc/chapter/chapter-6.</w:t>
      </w:r>
    </w:p>
    <w:p w14:paraId="5489B9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ndon, L. E., Atchley, A. L., and Maxwell, R. M. (2020). Evapotranspiration depletes groundwater under warming over the contiguous United States. </w:t>
      </w:r>
      <w:r w:rsidRPr="00D60E09">
        <w:rPr>
          <w:rFonts w:cs="Times New Roman"/>
          <w:i/>
          <w:iCs/>
          <w:noProof/>
          <w:szCs w:val="24"/>
        </w:rPr>
        <w:t>Nat. Commun.</w:t>
      </w:r>
      <w:r w:rsidRPr="00D60E09">
        <w:rPr>
          <w:rFonts w:cs="Times New Roman"/>
          <w:noProof/>
          <w:szCs w:val="24"/>
        </w:rPr>
        <w:t xml:space="preserve"> 11. doi:10.1038/s41467-020-14688-0.</w:t>
      </w:r>
    </w:p>
    <w:p w14:paraId="4297965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ntractor, S., Donat, M. G., and Alexander, L. V (2020a). Changes in observed daily precipitation over global land areas since 1950. </w:t>
      </w:r>
      <w:r w:rsidRPr="00D60E09">
        <w:rPr>
          <w:rFonts w:cs="Times New Roman"/>
          <w:i/>
          <w:iCs/>
          <w:noProof/>
          <w:szCs w:val="24"/>
        </w:rPr>
        <w:t>J. Clim.</w:t>
      </w:r>
      <w:r w:rsidRPr="00D60E09">
        <w:rPr>
          <w:rFonts w:cs="Times New Roman"/>
          <w:noProof/>
          <w:szCs w:val="24"/>
        </w:rPr>
        <w:t>, 1–53. doi:10.1175/JCLI-D-19-0965.1.</w:t>
      </w:r>
    </w:p>
    <w:p w14:paraId="4C707F9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ntractor, S., Donat, M. G., Alexander, L. V, Ziese, M., Meyer-Christoffer, A., Schneider, U., et al. (2020b). Rainfall Estimates on a Gridded Network (REGEN) – a global land-based gridded dataset of daily precipitation from 1950 to 2016. </w:t>
      </w:r>
      <w:r w:rsidRPr="00D60E09">
        <w:rPr>
          <w:rFonts w:cs="Times New Roman"/>
          <w:i/>
          <w:iCs/>
          <w:noProof/>
          <w:szCs w:val="24"/>
        </w:rPr>
        <w:t>Hydrol. Earth Syst. Sci.</w:t>
      </w:r>
      <w:r w:rsidRPr="00D60E09">
        <w:rPr>
          <w:rFonts w:cs="Times New Roman"/>
          <w:noProof/>
          <w:szCs w:val="24"/>
        </w:rPr>
        <w:t xml:space="preserve"> 24, 919–943. doi:10.5194/hess-24-919-2020.</w:t>
      </w:r>
    </w:p>
    <w:p w14:paraId="12DBD63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B. I., Anchukaitis, K. J., Touchan, R., Meko, D. M., and Cook, E. R. (2016a). Spatiotemporal drought variability in the Mediterranean over the last 900 years. </w:t>
      </w:r>
      <w:r w:rsidRPr="00D60E09">
        <w:rPr>
          <w:rFonts w:cs="Times New Roman"/>
          <w:i/>
          <w:iCs/>
          <w:noProof/>
          <w:szCs w:val="24"/>
        </w:rPr>
        <w:t>J. Geophys. Res. Atmos.</w:t>
      </w:r>
      <w:r w:rsidRPr="00D60E09">
        <w:rPr>
          <w:rFonts w:cs="Times New Roman"/>
          <w:noProof/>
          <w:szCs w:val="24"/>
        </w:rPr>
        <w:t xml:space="preserve"> 121, 2060–2074. doi:10.1002/2015JD023929.</w:t>
      </w:r>
    </w:p>
    <w:p w14:paraId="16B4E5D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B. I., Ault, T. R., and Smerdon, J. E. (2015). Unprecedented 21st century drought risk in the American Southwest and Central Plains. </w:t>
      </w:r>
      <w:r w:rsidRPr="00D60E09">
        <w:rPr>
          <w:rFonts w:cs="Times New Roman"/>
          <w:i/>
          <w:iCs/>
          <w:noProof/>
          <w:szCs w:val="24"/>
        </w:rPr>
        <w:t>Sci. Adv.</w:t>
      </w:r>
      <w:r w:rsidRPr="00D60E09">
        <w:rPr>
          <w:rFonts w:cs="Times New Roman"/>
          <w:noProof/>
          <w:szCs w:val="24"/>
        </w:rPr>
        <w:t xml:space="preserve"> 1, e1400082. doi:10.1126/sciadv.1400082.</w:t>
      </w:r>
    </w:p>
    <w:p w14:paraId="34E1A93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B. I., Cook, E. R., Smerdon, J. E., Seager, R., Williams, A. P., Coats, S., et al. (2016b). North American megadroughts in the Common Era: Reconstructions and simulations. </w:t>
      </w:r>
      <w:r w:rsidRPr="00D60E09">
        <w:rPr>
          <w:rFonts w:cs="Times New Roman"/>
          <w:i/>
          <w:iCs/>
          <w:noProof/>
          <w:szCs w:val="24"/>
        </w:rPr>
        <w:t>WIREs Clim. Chang.</w:t>
      </w:r>
      <w:r w:rsidRPr="00D60E09">
        <w:rPr>
          <w:rFonts w:cs="Times New Roman"/>
          <w:noProof/>
          <w:szCs w:val="24"/>
        </w:rPr>
        <w:t xml:space="preserve"> 7, 411–432. doi:10.1002/wcc.394.</w:t>
      </w:r>
    </w:p>
    <w:p w14:paraId="502498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B. I., Mankin, J. S., and Anchukaitis, K. J. (2018). Climate Change and Drought: From Past to Future. </w:t>
      </w:r>
      <w:r w:rsidRPr="00D60E09">
        <w:rPr>
          <w:rFonts w:cs="Times New Roman"/>
          <w:i/>
          <w:iCs/>
          <w:noProof/>
          <w:szCs w:val="24"/>
        </w:rPr>
        <w:t>Curr. Clim. Chang. Reports</w:t>
      </w:r>
      <w:r w:rsidRPr="00D60E09">
        <w:rPr>
          <w:rFonts w:cs="Times New Roman"/>
          <w:noProof/>
          <w:szCs w:val="24"/>
        </w:rPr>
        <w:t xml:space="preserve"> 4, 164–179. doi:10.1007/s40641-018-0093-2.</w:t>
      </w:r>
    </w:p>
    <w:p w14:paraId="270CFF3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B. I., Mankin, J. S., Marvel, K., Williams, A. P., Smerdon, J. E., and Anchukaitis, K. J. (2020). Twenty-First Century Drought Projections in the CMIP6 Forcing Scenarios. </w:t>
      </w:r>
      <w:r w:rsidRPr="00D60E09">
        <w:rPr>
          <w:rFonts w:cs="Times New Roman"/>
          <w:i/>
          <w:iCs/>
          <w:noProof/>
          <w:szCs w:val="24"/>
        </w:rPr>
        <w:t>Earth’s Futur.</w:t>
      </w:r>
      <w:r w:rsidRPr="00D60E09">
        <w:rPr>
          <w:rFonts w:cs="Times New Roman"/>
          <w:noProof/>
          <w:szCs w:val="24"/>
        </w:rPr>
        <w:t xml:space="preserve"> 8, e2019EF001461. doi:10.1029/2019EF001461.</w:t>
      </w:r>
    </w:p>
    <w:p w14:paraId="38A8BA4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B. I., Palmer, J. G., Cook, E. R., Turney, C. S. M., Allen, K., Fenwick, P., et al. (2016c). The paleoclimate context and future trajectory of extreme summer hydroclimate in eastern Australia. </w:t>
      </w:r>
      <w:r w:rsidRPr="00D60E09">
        <w:rPr>
          <w:rFonts w:cs="Times New Roman"/>
          <w:i/>
          <w:iCs/>
          <w:noProof/>
          <w:szCs w:val="24"/>
        </w:rPr>
        <w:t>J. Geophys. Res. Atmos.</w:t>
      </w:r>
      <w:r w:rsidRPr="00D60E09">
        <w:rPr>
          <w:rFonts w:cs="Times New Roman"/>
          <w:noProof/>
          <w:szCs w:val="24"/>
        </w:rPr>
        <w:t xml:space="preserve"> 121, 12820–12838. doi:10.1002/2016JD024892.</w:t>
      </w:r>
    </w:p>
    <w:p w14:paraId="3BFE031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B. I., Seager, R., Williams, A. P., Puma, M. J., McDermid, S., Kelley, M., et al. (2019). Climate Change Amplification of Natural Drought Variability: The Historic Mid-Twentieth-Century North American Drought in a Warmer World. </w:t>
      </w:r>
      <w:r w:rsidRPr="00D60E09">
        <w:rPr>
          <w:rFonts w:cs="Times New Roman"/>
          <w:i/>
          <w:iCs/>
          <w:noProof/>
          <w:szCs w:val="24"/>
        </w:rPr>
        <w:t>J. Clim.</w:t>
      </w:r>
      <w:r w:rsidRPr="00D60E09">
        <w:rPr>
          <w:rFonts w:cs="Times New Roman"/>
          <w:noProof/>
          <w:szCs w:val="24"/>
        </w:rPr>
        <w:t xml:space="preserve"> 32, 5417–5436. doi:10.1175/JCLI-D-18-0832.1.</w:t>
      </w:r>
    </w:p>
    <w:p w14:paraId="1AC95B0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B. I., Smerdon, J. E., Seager, R., and Coats, S. (2014a). Global warming and 21st century drying. </w:t>
      </w:r>
      <w:r w:rsidRPr="00D60E09">
        <w:rPr>
          <w:rFonts w:cs="Times New Roman"/>
          <w:i/>
          <w:iCs/>
          <w:noProof/>
          <w:szCs w:val="24"/>
        </w:rPr>
        <w:t>Clim. Dyn.</w:t>
      </w:r>
      <w:r w:rsidRPr="00D60E09">
        <w:rPr>
          <w:rFonts w:cs="Times New Roman"/>
          <w:noProof/>
          <w:szCs w:val="24"/>
        </w:rPr>
        <w:t xml:space="preserve"> 43, 2607–2627. doi:10.1007/s00382-014-2075-y.</w:t>
      </w:r>
    </w:p>
    <w:p w14:paraId="39B5F4E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B. I., Smerdon, J. E., Seager, R., and Cook, E. R. (2014b). Pan-Continental Droughts in North America over the Last Millennium. </w:t>
      </w:r>
      <w:r w:rsidRPr="00D60E09">
        <w:rPr>
          <w:rFonts w:cs="Times New Roman"/>
          <w:i/>
          <w:iCs/>
          <w:noProof/>
          <w:szCs w:val="24"/>
        </w:rPr>
        <w:t>J. Clim.</w:t>
      </w:r>
      <w:r w:rsidRPr="00D60E09">
        <w:rPr>
          <w:rFonts w:cs="Times New Roman"/>
          <w:noProof/>
          <w:szCs w:val="24"/>
        </w:rPr>
        <w:t xml:space="preserve"> 27, 383–397. doi:10.1175/JCLI-D-13-00100.1.</w:t>
      </w:r>
    </w:p>
    <w:p w14:paraId="1482430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ok, E. R., Woodhouse, C. A., Mark Eakin, C., Meko, D. M., and Stahle, D. W. (2004). Long-Term Aridity Changes in the Western United States. </w:t>
      </w:r>
      <w:r w:rsidRPr="00D60E09">
        <w:rPr>
          <w:rFonts w:cs="Times New Roman"/>
          <w:i/>
          <w:iCs/>
          <w:noProof/>
          <w:szCs w:val="24"/>
        </w:rPr>
        <w:t>Science (80-. ).</w:t>
      </w:r>
      <w:r w:rsidRPr="00D60E09">
        <w:rPr>
          <w:rFonts w:cs="Times New Roman"/>
          <w:noProof/>
          <w:szCs w:val="24"/>
        </w:rPr>
        <w:t xml:space="preserve"> 306, 1015–1018. doi:10.1126/science.1102586.</w:t>
      </w:r>
    </w:p>
    <w:p w14:paraId="645315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ppola, E., Nogherotto, R., Ciarlo’, J. M., Giorgi, F., Meijgaard, E., Kadygrov, N., et al. (2021a). Assessment of the European Climate Projections as Simulated by the Large EURO‐CORDEX Regional and Global Climate Model Ensemble. </w:t>
      </w:r>
      <w:r w:rsidRPr="00D60E09">
        <w:rPr>
          <w:rFonts w:cs="Times New Roman"/>
          <w:i/>
          <w:iCs/>
          <w:noProof/>
          <w:szCs w:val="24"/>
        </w:rPr>
        <w:t>J. Geophys. Res. Atmos.</w:t>
      </w:r>
      <w:r w:rsidRPr="00D60E09">
        <w:rPr>
          <w:rFonts w:cs="Times New Roman"/>
          <w:noProof/>
          <w:szCs w:val="24"/>
        </w:rPr>
        <w:t xml:space="preserve"> 126. doi:10.1029/2019JD032356.</w:t>
      </w:r>
    </w:p>
    <w:p w14:paraId="626BB54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ppola, E., Raffaele, F., Giorgi, F., Giuliani, G., Xuejie, G., Ciarlo, J. M., et al. (2021b). Climate hazard indices projections based on CORDEX-CORE, CMIP5 and CMIP6 ensemble. </w:t>
      </w:r>
      <w:r w:rsidRPr="00D60E09">
        <w:rPr>
          <w:rFonts w:cs="Times New Roman"/>
          <w:i/>
          <w:iCs/>
          <w:noProof/>
          <w:szCs w:val="24"/>
        </w:rPr>
        <w:t>Clim. Dyn.</w:t>
      </w:r>
      <w:r w:rsidRPr="00D60E09">
        <w:rPr>
          <w:rFonts w:cs="Times New Roman"/>
          <w:noProof/>
          <w:szCs w:val="24"/>
        </w:rPr>
        <w:t xml:space="preserve"> doi:10.1007/s00382-021-05640-z.</w:t>
      </w:r>
    </w:p>
    <w:p w14:paraId="5917057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rbella, S., and Stretch, D. D. (2012). Multivariate return periods of sea storms for coastal erosion risk assessment. </w:t>
      </w:r>
      <w:r w:rsidRPr="00D60E09">
        <w:rPr>
          <w:rFonts w:cs="Times New Roman"/>
          <w:i/>
          <w:iCs/>
          <w:noProof/>
          <w:szCs w:val="24"/>
        </w:rPr>
        <w:t>Nat. Hazards Earth Syst. Sci.</w:t>
      </w:r>
      <w:r w:rsidRPr="00D60E09">
        <w:rPr>
          <w:rFonts w:cs="Times New Roman"/>
          <w:noProof/>
          <w:szCs w:val="24"/>
        </w:rPr>
        <w:t xml:space="preserve"> 12, 2699–2708. doi:10.5194/nhess-12-2699-2012.</w:t>
      </w:r>
    </w:p>
    <w:p w14:paraId="633A87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rrales-Suastegui, A., Fuentes-Franco, R., and Pavia, E. G. (2019). The mid-summer drought over Mexico and Central America in the 21st century. </w:t>
      </w:r>
      <w:r w:rsidRPr="00D60E09">
        <w:rPr>
          <w:rFonts w:cs="Times New Roman"/>
          <w:i/>
          <w:iCs/>
          <w:noProof/>
          <w:szCs w:val="24"/>
        </w:rPr>
        <w:t>Int. J. Climatol.</w:t>
      </w:r>
      <w:r w:rsidRPr="00D60E09">
        <w:rPr>
          <w:rFonts w:cs="Times New Roman"/>
          <w:noProof/>
          <w:szCs w:val="24"/>
        </w:rPr>
        <w:t xml:space="preserve"> doi:10.1002/joc.6296.</w:t>
      </w:r>
    </w:p>
    <w:p w14:paraId="57651DE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uasnon, A., Eilander, D., Muis, S., Veldkamp, T. I. E., Haigh, I. D., Wahl, T., et al. (2020). Measuring compound flood potential from river discharge and storm surge extremes at the global scale. </w:t>
      </w:r>
      <w:r w:rsidRPr="00D60E09">
        <w:rPr>
          <w:rFonts w:cs="Times New Roman"/>
          <w:i/>
          <w:iCs/>
          <w:noProof/>
          <w:szCs w:val="24"/>
        </w:rPr>
        <w:t>Nat. Hazards Earth Syst. Sci.</w:t>
      </w:r>
      <w:r w:rsidRPr="00D60E09">
        <w:rPr>
          <w:rFonts w:cs="Times New Roman"/>
          <w:noProof/>
          <w:szCs w:val="24"/>
        </w:rPr>
        <w:t xml:space="preserve"> 20, 489–504. doi:10.5194/nhess-20-489-2020.</w:t>
      </w:r>
    </w:p>
    <w:p w14:paraId="5D387E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umou, D., Di Capua, G., Vavrus, S., Wang, L., and Wang, S. (2018). The influence of Arctic amplification on mid-latitude summer circulation. </w:t>
      </w:r>
      <w:r w:rsidRPr="00D60E09">
        <w:rPr>
          <w:rFonts w:cs="Times New Roman"/>
          <w:i/>
          <w:iCs/>
          <w:noProof/>
          <w:szCs w:val="24"/>
        </w:rPr>
        <w:t>Nat. Commun.</w:t>
      </w:r>
      <w:r w:rsidRPr="00D60E09">
        <w:rPr>
          <w:rFonts w:cs="Times New Roman"/>
          <w:noProof/>
          <w:szCs w:val="24"/>
        </w:rPr>
        <w:t xml:space="preserve"> 9, 2959. doi:10.1038/s41467-018-05256-8.</w:t>
      </w:r>
    </w:p>
    <w:p w14:paraId="5B69644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umou, D., Lehmann, J., and Beckmann, J. (2015). The weakening summer circulation in the Northern Hemisphere mid-latitudes. </w:t>
      </w:r>
      <w:r w:rsidRPr="00D60E09">
        <w:rPr>
          <w:rFonts w:cs="Times New Roman"/>
          <w:i/>
          <w:iCs/>
          <w:noProof/>
          <w:szCs w:val="24"/>
        </w:rPr>
        <w:t>Science (80-. ).</w:t>
      </w:r>
      <w:r w:rsidRPr="00D60E09">
        <w:rPr>
          <w:rFonts w:cs="Times New Roman"/>
          <w:noProof/>
          <w:szCs w:val="24"/>
        </w:rPr>
        <w:t xml:space="preserve"> 348, 324–327. doi:10.1126/science.1261768.</w:t>
      </w:r>
    </w:p>
    <w:p w14:paraId="75388AA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wan, T., Hegerl, G. C., Colfescu, I., Bollasina, M., Purich, A., and Boschat, G. (2016). Factors Contributing to Record-Breaking Heat Waves over the Great Plains during the 1930s Dust Bowl. </w:t>
      </w:r>
      <w:r w:rsidRPr="00D60E09">
        <w:rPr>
          <w:rFonts w:cs="Times New Roman"/>
          <w:i/>
          <w:iCs/>
          <w:noProof/>
          <w:szCs w:val="24"/>
        </w:rPr>
        <w:t>J. Clim.</w:t>
      </w:r>
      <w:r w:rsidRPr="00D60E09">
        <w:rPr>
          <w:rFonts w:cs="Times New Roman"/>
          <w:noProof/>
          <w:szCs w:val="24"/>
        </w:rPr>
        <w:t xml:space="preserve"> 30, 2437–2461. doi:10.1175/JCLI-D-16-0436.1.</w:t>
      </w:r>
    </w:p>
    <w:p w14:paraId="152CDFF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owan, T., Purich, A., Perkins, S., Pezza, A., Boschat, G., and Sadler, K. (2014). More frequent, longer, and hotter heat waves for Australia in the Twenty-First Century. </w:t>
      </w:r>
      <w:r w:rsidRPr="00D60E09">
        <w:rPr>
          <w:rFonts w:cs="Times New Roman"/>
          <w:i/>
          <w:iCs/>
          <w:noProof/>
          <w:szCs w:val="24"/>
        </w:rPr>
        <w:t>J. Clim.</w:t>
      </w:r>
      <w:r w:rsidRPr="00D60E09">
        <w:rPr>
          <w:rFonts w:cs="Times New Roman"/>
          <w:noProof/>
          <w:szCs w:val="24"/>
        </w:rPr>
        <w:t xml:space="preserve"> 27, 5851–5871. doi:10.1175/JCLI-D-14-00092.1.</w:t>
      </w:r>
    </w:p>
    <w:p w14:paraId="759A08A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rimp, S. J., Zheng, B., Khimashia, N., Gobbett, D. L., Chapman, S., Howden, M., et al. (2016). Recent changes in southern Australian frost occurrence: Implications for wheat production risk. </w:t>
      </w:r>
      <w:r w:rsidRPr="00D60E09">
        <w:rPr>
          <w:rFonts w:cs="Times New Roman"/>
          <w:i/>
          <w:iCs/>
          <w:noProof/>
          <w:szCs w:val="24"/>
        </w:rPr>
        <w:t>Crop Pasture Sci.</w:t>
      </w:r>
      <w:r w:rsidRPr="00D60E09">
        <w:rPr>
          <w:rFonts w:cs="Times New Roman"/>
          <w:noProof/>
          <w:szCs w:val="24"/>
        </w:rPr>
        <w:t xml:space="preserve"> 67, 801–811. doi:10.1071/CP16056.</w:t>
      </w:r>
    </w:p>
    <w:p w14:paraId="314C13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roitoru, A.-E., Chiotoroiu, B.-C., Ivanova Todorova, V., and Toricǎ, V. (2013). Changes in precipitation extremes on the Black Sea Western Coast. </w:t>
      </w:r>
      <w:r w:rsidRPr="00D60E09">
        <w:rPr>
          <w:rFonts w:cs="Times New Roman"/>
          <w:i/>
          <w:iCs/>
          <w:noProof/>
          <w:szCs w:val="24"/>
        </w:rPr>
        <w:t>Glob. Planet. Change</w:t>
      </w:r>
      <w:r w:rsidRPr="00D60E09">
        <w:rPr>
          <w:rFonts w:cs="Times New Roman"/>
          <w:noProof/>
          <w:szCs w:val="24"/>
        </w:rPr>
        <w:t xml:space="preserve"> 102, 10–19. doi:10.1016/j.gloplacha.2013.01.004.</w:t>
      </w:r>
    </w:p>
    <w:p w14:paraId="4E99598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roitoru, A.-E., and Piticar, A. (2013). Changes in daily extreme temperatures in the extra-Carpathians regions of Romania. </w:t>
      </w:r>
      <w:r w:rsidRPr="00D60E09">
        <w:rPr>
          <w:rFonts w:cs="Times New Roman"/>
          <w:i/>
          <w:iCs/>
          <w:noProof/>
          <w:szCs w:val="24"/>
        </w:rPr>
        <w:t>Int. J. Climatol.</w:t>
      </w:r>
      <w:r w:rsidRPr="00D60E09">
        <w:rPr>
          <w:rFonts w:cs="Times New Roman"/>
          <w:noProof/>
          <w:szCs w:val="24"/>
        </w:rPr>
        <w:t xml:space="preserve"> 33, 1987–2001. doi:10.1002/joc.3567.</w:t>
      </w:r>
    </w:p>
    <w:p w14:paraId="6C0D8F8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roitoru, A.-E., Piticar, A., and Burada, D. C. (2016). Changes in precipitation extremes in Romania. </w:t>
      </w:r>
      <w:r w:rsidRPr="00D60E09">
        <w:rPr>
          <w:rFonts w:cs="Times New Roman"/>
          <w:i/>
          <w:iCs/>
          <w:noProof/>
          <w:szCs w:val="24"/>
        </w:rPr>
        <w:t>Quat. Int.</w:t>
      </w:r>
      <w:r w:rsidRPr="00D60E09">
        <w:rPr>
          <w:rFonts w:cs="Times New Roman"/>
          <w:noProof/>
          <w:szCs w:val="24"/>
        </w:rPr>
        <w:t xml:space="preserve"> 415, 325–335. doi:10.1016/J.QUAINT.2015.07.028.</w:t>
      </w:r>
    </w:p>
    <w:p w14:paraId="5F47F9F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rook, J., Klein, C., Folwell, S., Taylor, C. M., Parker, D. J., Stratton, R., et al. (2019). Assessment of the Representation of West African Storm Lifecycles in Convection-Permitting Simulations. </w:t>
      </w:r>
      <w:r w:rsidRPr="00D60E09">
        <w:rPr>
          <w:rFonts w:cs="Times New Roman"/>
          <w:i/>
          <w:iCs/>
          <w:noProof/>
          <w:szCs w:val="24"/>
        </w:rPr>
        <w:t>Earth Sp. Sci.</w:t>
      </w:r>
      <w:r w:rsidRPr="00D60E09">
        <w:rPr>
          <w:rFonts w:cs="Times New Roman"/>
          <w:noProof/>
          <w:szCs w:val="24"/>
        </w:rPr>
        <w:t xml:space="preserve"> 6, 818–835. doi:10.1029/2018EA000491.</w:t>
      </w:r>
    </w:p>
    <w:p w14:paraId="674C92E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CSIRO and BOM (2015). “Climate change in Australia: Projections for Australia’s NRM regions,” in </w:t>
      </w:r>
      <w:r w:rsidRPr="00D60E09">
        <w:rPr>
          <w:rFonts w:cs="Times New Roman"/>
          <w:i/>
          <w:iCs/>
          <w:noProof/>
          <w:szCs w:val="24"/>
        </w:rPr>
        <w:t>Climate Change in Australia: Information for Australia’s Natural Resource Management Regions</w:t>
      </w:r>
      <w:r w:rsidRPr="00D60E09">
        <w:rPr>
          <w:rFonts w:cs="Times New Roman"/>
          <w:noProof/>
          <w:szCs w:val="24"/>
        </w:rPr>
        <w:t xml:space="preserve"> (Australia: Commonwealth Scientific and Industrial Research Organisation (CSIRO) and Bureau of Meteorology (BOM)), 216. Available at: https://publications.csiro.au/rpr/download?pid=csiro:EP154327&amp;dsid=DS2.</w:t>
      </w:r>
    </w:p>
    <w:p w14:paraId="7FAC878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CSIRO, and BOM (2016). State of the Climate 2016. Australia: Commonwealth Scientific and Industrial Research Organisation (CSIRO) and Bureau of Meteorology (BOM) Available at: http://www.bom.gov.au/state-of-the-climate/State-of-the-Climate-2016.pdf.</w:t>
      </w:r>
    </w:p>
    <w:p w14:paraId="18D8173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adaser-Celik, F., and Cengiz, E. (2014). Wind speed trends over Turkey from 1975 to 2006. </w:t>
      </w:r>
      <w:r w:rsidRPr="00D60E09">
        <w:rPr>
          <w:rFonts w:cs="Times New Roman"/>
          <w:i/>
          <w:iCs/>
          <w:noProof/>
          <w:szCs w:val="24"/>
        </w:rPr>
        <w:t>Int. J. Climatol.</w:t>
      </w:r>
      <w:r w:rsidRPr="00D60E09">
        <w:rPr>
          <w:rFonts w:cs="Times New Roman"/>
          <w:noProof/>
          <w:szCs w:val="24"/>
        </w:rPr>
        <w:t xml:space="preserve"> 34, 1913–1927. doi:10.1002/joc.3810.</w:t>
      </w:r>
    </w:p>
    <w:p w14:paraId="34FE81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ai, A. (2013). Increasing drought under global warming in observations and models. </w:t>
      </w:r>
      <w:r w:rsidRPr="00D60E09">
        <w:rPr>
          <w:rFonts w:cs="Times New Roman"/>
          <w:i/>
          <w:iCs/>
          <w:noProof/>
          <w:szCs w:val="24"/>
        </w:rPr>
        <w:t>Nat. Clim. Chang.</w:t>
      </w:r>
      <w:r w:rsidRPr="00D60E09">
        <w:rPr>
          <w:rFonts w:cs="Times New Roman"/>
          <w:noProof/>
          <w:szCs w:val="24"/>
        </w:rPr>
        <w:t xml:space="preserve"> 3, 52. doi:10.1038/nclimate1633.</w:t>
      </w:r>
    </w:p>
    <w:p w14:paraId="22C853E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ai, A. (2021). Hydroclimatic trends during 1950–2018 over global land. </w:t>
      </w:r>
      <w:r w:rsidRPr="00D60E09">
        <w:rPr>
          <w:rFonts w:cs="Times New Roman"/>
          <w:i/>
          <w:iCs/>
          <w:noProof/>
          <w:szCs w:val="24"/>
        </w:rPr>
        <w:t>Clim. Dyn.</w:t>
      </w:r>
      <w:r w:rsidRPr="00D60E09">
        <w:rPr>
          <w:rFonts w:cs="Times New Roman"/>
          <w:noProof/>
          <w:szCs w:val="24"/>
        </w:rPr>
        <w:t xml:space="preserve"> doi:10.1007/s00382-021-05684-1.</w:t>
      </w:r>
    </w:p>
    <w:p w14:paraId="7A467D6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ai, A., and Zhao, T. (2017). Uncertainties in historical changes and future projections of drought. Part I: estimates of historical drought changes. </w:t>
      </w:r>
      <w:r w:rsidRPr="00D60E09">
        <w:rPr>
          <w:rFonts w:cs="Times New Roman"/>
          <w:i/>
          <w:iCs/>
          <w:noProof/>
          <w:szCs w:val="24"/>
        </w:rPr>
        <w:t>Clim. Change</w:t>
      </w:r>
      <w:r w:rsidRPr="00D60E09">
        <w:rPr>
          <w:rFonts w:cs="Times New Roman"/>
          <w:noProof/>
          <w:szCs w:val="24"/>
        </w:rPr>
        <w:t xml:space="preserve"> 144, 519–533. doi:10.1007/s10584-016-1705-2.</w:t>
      </w:r>
    </w:p>
    <w:p w14:paraId="7D44FD9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ai, A., Zhao, T., and Chen, J. (2018). Climate Change and Drought: a Precipitation and Evaporation Perspective. </w:t>
      </w:r>
      <w:r w:rsidRPr="00D60E09">
        <w:rPr>
          <w:rFonts w:cs="Times New Roman"/>
          <w:i/>
          <w:iCs/>
          <w:noProof/>
          <w:szCs w:val="24"/>
        </w:rPr>
        <w:t>Curr. Clim. Chang. Reports</w:t>
      </w:r>
      <w:r w:rsidRPr="00D60E09">
        <w:rPr>
          <w:rFonts w:cs="Times New Roman"/>
          <w:noProof/>
          <w:szCs w:val="24"/>
        </w:rPr>
        <w:t xml:space="preserve"> 4, 301–312. doi:10.1007/s40641-018-0101-6.</w:t>
      </w:r>
    </w:p>
    <w:p w14:paraId="5AC1F7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aloz, A. S., and Camargo, S. J. (2018). Is the poleward migration of tropical cyclone maximum intensity associated with a poleward migration of tropical cyclone genesis? </w:t>
      </w:r>
      <w:r w:rsidRPr="00D60E09">
        <w:rPr>
          <w:rFonts w:cs="Times New Roman"/>
          <w:i/>
          <w:iCs/>
          <w:noProof/>
          <w:szCs w:val="24"/>
        </w:rPr>
        <w:t>Clim. Dyn.</w:t>
      </w:r>
      <w:r w:rsidRPr="00D60E09">
        <w:rPr>
          <w:rFonts w:cs="Times New Roman"/>
          <w:noProof/>
          <w:szCs w:val="24"/>
        </w:rPr>
        <w:t xml:space="preserve"> 50, 705–715. doi:10.1007/s00382-017-3636-7.</w:t>
      </w:r>
    </w:p>
    <w:p w14:paraId="5E3EF66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ankers, R., Arnell, N. W., Clark, D. B., Falloon, P. D., Fekete, B. M., Gosling, S. N., et al. (2014). First look at changes in flood hazard in the Inter-Sectoral Impact Model Intercomparison Project ensemble. </w:t>
      </w:r>
      <w:r w:rsidRPr="00D60E09">
        <w:rPr>
          <w:rFonts w:cs="Times New Roman"/>
          <w:i/>
          <w:iCs/>
          <w:noProof/>
          <w:szCs w:val="24"/>
        </w:rPr>
        <w:t>Proc. Natl. Acad. Sci.</w:t>
      </w:r>
      <w:r w:rsidRPr="00D60E09">
        <w:rPr>
          <w:rFonts w:cs="Times New Roman"/>
          <w:noProof/>
          <w:szCs w:val="24"/>
        </w:rPr>
        <w:t xml:space="preserve"> 111, 3257–3261. doi:10.1073/pnas.1302078110.</w:t>
      </w:r>
    </w:p>
    <w:p w14:paraId="307ECDE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ashkhuu, D., Kim, J. P., Chun, J. A., and Lee, W.-S. (2015). Long-term trends in daily temperature extremes over Mongolia. </w:t>
      </w:r>
      <w:r w:rsidRPr="00D60E09">
        <w:rPr>
          <w:rFonts w:cs="Times New Roman"/>
          <w:i/>
          <w:iCs/>
          <w:noProof/>
          <w:szCs w:val="24"/>
        </w:rPr>
        <w:t>Weather Clim. Extrem.</w:t>
      </w:r>
      <w:r w:rsidRPr="00D60E09">
        <w:rPr>
          <w:rFonts w:cs="Times New Roman"/>
          <w:noProof/>
          <w:szCs w:val="24"/>
        </w:rPr>
        <w:t xml:space="preserve"> 8, 26–33. doi:10.1016/j.wace.2014.11.003.</w:t>
      </w:r>
    </w:p>
    <w:p w14:paraId="0BAD77D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avin, E. L., Seneviratne, S. I., Ciais, P., Olioso, A., and Wang, T. (2014). Preferential cooling of hot extremes from cropland albedo management. </w:t>
      </w:r>
      <w:r w:rsidRPr="00D60E09">
        <w:rPr>
          <w:rFonts w:cs="Times New Roman"/>
          <w:i/>
          <w:iCs/>
          <w:noProof/>
          <w:szCs w:val="24"/>
        </w:rPr>
        <w:t>Proc. Natl. Acad. Sci.</w:t>
      </w:r>
      <w:r w:rsidRPr="00D60E09">
        <w:rPr>
          <w:rFonts w:cs="Times New Roman"/>
          <w:noProof/>
          <w:szCs w:val="24"/>
        </w:rPr>
        <w:t xml:space="preserve"> 111, 9757–9761. doi:10.1073/pnas.1317323111.</w:t>
      </w:r>
    </w:p>
    <w:p w14:paraId="18DAA4E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 Lima, M. I. P., Santo, F. E., Ramos, A. M., and Trigo, R. M. (2015). Trends and correlations in annual extreme precipitation indices for mainland Portugal, 1941–2007. </w:t>
      </w:r>
      <w:r w:rsidRPr="00D60E09">
        <w:rPr>
          <w:rFonts w:cs="Times New Roman"/>
          <w:i/>
          <w:iCs/>
          <w:noProof/>
          <w:szCs w:val="24"/>
        </w:rPr>
        <w:t>Theor. Appl. Climatol.</w:t>
      </w:r>
      <w:r w:rsidRPr="00D60E09">
        <w:rPr>
          <w:rFonts w:cs="Times New Roman"/>
          <w:noProof/>
          <w:szCs w:val="24"/>
        </w:rPr>
        <w:t xml:space="preserve"> 119, 55–75. doi:10.1007/s00704-013-1079-6.</w:t>
      </w:r>
    </w:p>
    <w:p w14:paraId="16F433A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 Luca, P., Messori, G., Pons, F. M. E., and Faranda, D. (2020a). Dynamical systems theory sheds new light on compound climate extremes in Europe and Eastern North America. </w:t>
      </w:r>
      <w:r w:rsidRPr="00D60E09">
        <w:rPr>
          <w:rFonts w:cs="Times New Roman"/>
          <w:i/>
          <w:iCs/>
          <w:noProof/>
          <w:szCs w:val="24"/>
        </w:rPr>
        <w:t>Q. J. R. Meteorol. Soc.</w:t>
      </w:r>
      <w:r w:rsidRPr="00D60E09">
        <w:rPr>
          <w:rFonts w:cs="Times New Roman"/>
          <w:noProof/>
          <w:szCs w:val="24"/>
        </w:rPr>
        <w:t xml:space="preserve"> 146, 1636–1650. doi:10.1002/qj.3757.</w:t>
      </w:r>
    </w:p>
    <w:p w14:paraId="316ED8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 Luca, P., Messori, G., Wilby, R. L., Mazzoleni, M., and Di Baldassarre, G. (2020b). Concurrent wet and dry hydrological extremes at the global scale. </w:t>
      </w:r>
      <w:r w:rsidRPr="00D60E09">
        <w:rPr>
          <w:rFonts w:cs="Times New Roman"/>
          <w:i/>
          <w:iCs/>
          <w:noProof/>
          <w:szCs w:val="24"/>
        </w:rPr>
        <w:t>Earth Syst. Dyn.</w:t>
      </w:r>
      <w:r w:rsidRPr="00D60E09">
        <w:rPr>
          <w:rFonts w:cs="Times New Roman"/>
          <w:noProof/>
          <w:szCs w:val="24"/>
        </w:rPr>
        <w:t xml:space="preserve"> 11, 251–266. doi:10.5194/esd-11-251-2020.</w:t>
      </w:r>
    </w:p>
    <w:p w14:paraId="046615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 Vrese, P., Hagemann, S., and Claussen, M. (2016). Asian irrigation, African rain: Remote impacts of irrigation. </w:t>
      </w:r>
      <w:r w:rsidRPr="00D60E09">
        <w:rPr>
          <w:rFonts w:cs="Times New Roman"/>
          <w:i/>
          <w:iCs/>
          <w:noProof/>
          <w:szCs w:val="24"/>
        </w:rPr>
        <w:t>Geophys. Res. Lett.</w:t>
      </w:r>
      <w:r w:rsidRPr="00D60E09">
        <w:rPr>
          <w:rFonts w:cs="Times New Roman"/>
          <w:noProof/>
          <w:szCs w:val="24"/>
        </w:rPr>
        <w:t xml:space="preserve"> 43, 3737–3745. doi:10.1002/2016GL068146.</w:t>
      </w:r>
    </w:p>
    <w:p w14:paraId="5B547D9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Angelis, A. M., Wang, H., Koster, R. D., Schubert, S. D., Chang, Y., and Marshak, J. (2020). Prediction Skill of the 2012 U.S. Great Plains Flash Drought in Subseasonal Experiment (SubX) Models. </w:t>
      </w:r>
      <w:r w:rsidRPr="00D60E09">
        <w:rPr>
          <w:rFonts w:cs="Times New Roman"/>
          <w:i/>
          <w:iCs/>
          <w:noProof/>
          <w:szCs w:val="24"/>
        </w:rPr>
        <w:t>J. Clim.</w:t>
      </w:r>
      <w:r w:rsidRPr="00D60E09">
        <w:rPr>
          <w:rFonts w:cs="Times New Roman"/>
          <w:noProof/>
          <w:szCs w:val="24"/>
        </w:rPr>
        <w:t xml:space="preserve"> 33, 6229–6253. doi:10.1175/JCLI-D-19-0863.1.</w:t>
      </w:r>
    </w:p>
    <w:p w14:paraId="5363B1E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gefie, D. T., Fleischer, E., Klemm, O., Soromotin, A. V., Soromotina, O. V., Tolstikov, A. V., et al. (2014). Climate extremes in South Western Siberia: past and future. </w:t>
      </w:r>
      <w:r w:rsidRPr="00D60E09">
        <w:rPr>
          <w:rFonts w:cs="Times New Roman"/>
          <w:i/>
          <w:iCs/>
          <w:noProof/>
          <w:szCs w:val="24"/>
        </w:rPr>
        <w:t>Stoch. Environ. Res. Risk Assess.</w:t>
      </w:r>
      <w:r w:rsidRPr="00D60E09">
        <w:rPr>
          <w:rFonts w:cs="Times New Roman"/>
          <w:noProof/>
          <w:szCs w:val="24"/>
        </w:rPr>
        <w:t xml:space="preserve"> 28, 2161–2173. doi:10.1007/s00477-014-0872-9.</w:t>
      </w:r>
    </w:p>
    <w:p w14:paraId="32AC91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lworth, T. L., and Zeng, F. (2014). Regional rainfall decline in Australia attributed to anthropogenic greenhouse gases and ozone levels. </w:t>
      </w:r>
      <w:r w:rsidRPr="00D60E09">
        <w:rPr>
          <w:rFonts w:cs="Times New Roman"/>
          <w:i/>
          <w:iCs/>
          <w:noProof/>
          <w:szCs w:val="24"/>
        </w:rPr>
        <w:t>Nat. Geosci.</w:t>
      </w:r>
      <w:r w:rsidRPr="00D60E09">
        <w:rPr>
          <w:rFonts w:cs="Times New Roman"/>
          <w:noProof/>
          <w:szCs w:val="24"/>
        </w:rPr>
        <w:t xml:space="preserve"> 7, 583–587. doi:10.1038/ngeo2201.</w:t>
      </w:r>
    </w:p>
    <w:p w14:paraId="215410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ng, Y., Jiang, W., He, B., Chen, Z., and Jia, K. (2018). Change in Intensity and Frequency of Extreme Precipitation and its Possible Teleconnection With Large-Scale Climate Index Over the China From 1960 to 2015. </w:t>
      </w:r>
      <w:r w:rsidRPr="00D60E09">
        <w:rPr>
          <w:rFonts w:cs="Times New Roman"/>
          <w:i/>
          <w:iCs/>
          <w:noProof/>
          <w:szCs w:val="24"/>
        </w:rPr>
        <w:t>J. Geophys. Res. Atmos.</w:t>
      </w:r>
      <w:r w:rsidRPr="00D60E09">
        <w:rPr>
          <w:rFonts w:cs="Times New Roman"/>
          <w:noProof/>
          <w:szCs w:val="24"/>
        </w:rPr>
        <w:t xml:space="preserve"> 123, 2068–2081. doi:10.1002/2017JD027078.</w:t>
      </w:r>
    </w:p>
    <w:p w14:paraId="3112EC1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nniston, R. F., and Luetscher, M. (2017). Speleothems as high-resolution paleoflood archives. </w:t>
      </w:r>
      <w:r w:rsidRPr="00D60E09">
        <w:rPr>
          <w:rFonts w:cs="Times New Roman"/>
          <w:i/>
          <w:iCs/>
          <w:noProof/>
          <w:szCs w:val="24"/>
        </w:rPr>
        <w:t>Quat. Sci. Rev.</w:t>
      </w:r>
      <w:r w:rsidRPr="00D60E09">
        <w:rPr>
          <w:rFonts w:cs="Times New Roman"/>
          <w:noProof/>
          <w:szCs w:val="24"/>
        </w:rPr>
        <w:t xml:space="preserve"> 170, 1–13. doi:10.1016/j.quascirev.2017.05.006.</w:t>
      </w:r>
    </w:p>
    <w:p w14:paraId="3DF8087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équé, M., Calmanti, S., Christensen, O. B., Dell Aquila, A., Maule, C. F., Haensler, A., et al. (2017). A multi-model climate response over tropical Africa at +2 °C. </w:t>
      </w:r>
      <w:r w:rsidRPr="00D60E09">
        <w:rPr>
          <w:rFonts w:cs="Times New Roman"/>
          <w:i/>
          <w:iCs/>
          <w:noProof/>
          <w:szCs w:val="24"/>
        </w:rPr>
        <w:t>Clim. Serv.</w:t>
      </w:r>
      <w:r w:rsidRPr="00D60E09">
        <w:rPr>
          <w:rFonts w:cs="Times New Roman"/>
          <w:noProof/>
          <w:szCs w:val="24"/>
        </w:rPr>
        <w:t xml:space="preserve"> 7, 87–95. doi:10.1016/j.cliser.2016.06.002.</w:t>
      </w:r>
    </w:p>
    <w:p w14:paraId="6F6AB75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reczynski, C., Chan Chou, S., Lyra, A., Sondermann, M., Regoto, P., Tavares, P., et al. (2020). Downscaling of climate extremes over South America – Part I: Model evaluation in the reference climate. </w:t>
      </w:r>
      <w:r w:rsidRPr="00D60E09">
        <w:rPr>
          <w:rFonts w:cs="Times New Roman"/>
          <w:i/>
          <w:iCs/>
          <w:noProof/>
          <w:szCs w:val="24"/>
        </w:rPr>
        <w:t>Weather Clim. Extrem.</w:t>
      </w:r>
      <w:r w:rsidRPr="00D60E09">
        <w:rPr>
          <w:rFonts w:cs="Times New Roman"/>
          <w:noProof/>
          <w:szCs w:val="24"/>
        </w:rPr>
        <w:t xml:space="preserve"> 29, 100273. doi:10.1016/j.wace.2020.100273.</w:t>
      </w:r>
    </w:p>
    <w:p w14:paraId="6C078DB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shpande, N. R., Kothawale, D. R., and Kulkarni, A. (2016). Changes in climate extremes over major river basins of India. </w:t>
      </w:r>
      <w:r w:rsidRPr="00D60E09">
        <w:rPr>
          <w:rFonts w:cs="Times New Roman"/>
          <w:i/>
          <w:iCs/>
          <w:noProof/>
          <w:szCs w:val="24"/>
        </w:rPr>
        <w:t>Int. J. Climatol.</w:t>
      </w:r>
      <w:r w:rsidRPr="00D60E09">
        <w:rPr>
          <w:rFonts w:cs="Times New Roman"/>
          <w:noProof/>
          <w:szCs w:val="24"/>
        </w:rPr>
        <w:t xml:space="preserve"> 36, 4548–4559. doi:10.1002/joc.4651.</w:t>
      </w:r>
    </w:p>
    <w:p w14:paraId="78D3B57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vanand, A., Huang, M., Ashfaq, M., Barik, B., and Ghosh, S. (2019). Choice of Irrigation Water Management Practice Affects Indian Summer Monsoon Rainfall and Its Extremes. </w:t>
      </w:r>
      <w:r w:rsidRPr="00D60E09">
        <w:rPr>
          <w:rFonts w:cs="Times New Roman"/>
          <w:i/>
          <w:iCs/>
          <w:noProof/>
          <w:szCs w:val="24"/>
        </w:rPr>
        <w:t>Geophys. Res. Lett.</w:t>
      </w:r>
      <w:r w:rsidRPr="00D60E09">
        <w:rPr>
          <w:rFonts w:cs="Times New Roman"/>
          <w:noProof/>
          <w:szCs w:val="24"/>
        </w:rPr>
        <w:t xml:space="preserve"> 46, 9126–9135. doi:10.1029/2019GL083875.</w:t>
      </w:r>
    </w:p>
    <w:p w14:paraId="6CE55A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y, R., Lewis, S. C., and Abram, N. J. (2019a). Investigating observed northwest Australian rainfall trends in Coupled Model Intercomparison Project phase 5 detection and attribution experiments. </w:t>
      </w:r>
      <w:r w:rsidRPr="00D60E09">
        <w:rPr>
          <w:rFonts w:cs="Times New Roman"/>
          <w:i/>
          <w:iCs/>
          <w:noProof/>
          <w:szCs w:val="24"/>
        </w:rPr>
        <w:t>Int. J. Climatol.</w:t>
      </w:r>
      <w:r w:rsidRPr="00D60E09">
        <w:rPr>
          <w:rFonts w:cs="Times New Roman"/>
          <w:noProof/>
          <w:szCs w:val="24"/>
        </w:rPr>
        <w:t xml:space="preserve"> 39, 112–127. doi:10.1002/joc.5788.</w:t>
      </w:r>
    </w:p>
    <w:p w14:paraId="35DE98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ey, R., Lewis, S. C., Arblaster, J. M., and Abram, N. J. (2019b). A review of past and projected changes in Australia’s rainfall. </w:t>
      </w:r>
      <w:r w:rsidRPr="00D60E09">
        <w:rPr>
          <w:rFonts w:cs="Times New Roman"/>
          <w:i/>
          <w:iCs/>
          <w:noProof/>
          <w:szCs w:val="24"/>
        </w:rPr>
        <w:t>WIREs Clim. Chang.</w:t>
      </w:r>
      <w:r w:rsidRPr="00D60E09">
        <w:rPr>
          <w:rFonts w:cs="Times New Roman"/>
          <w:noProof/>
          <w:szCs w:val="24"/>
        </w:rPr>
        <w:t xml:space="preserve"> 10, e577. doi:10.1002/wcc.577.</w:t>
      </w:r>
    </w:p>
    <w:p w14:paraId="37970FC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 Luca, A., de Elía, R., Bador, M., and Argüeso, D. (2020a). Contribution of mean climate to hot temperature extremes for present and future climates. </w:t>
      </w:r>
      <w:r w:rsidRPr="00D60E09">
        <w:rPr>
          <w:rFonts w:cs="Times New Roman"/>
          <w:i/>
          <w:iCs/>
          <w:noProof/>
          <w:szCs w:val="24"/>
        </w:rPr>
        <w:t>Weather Clim. Extrem.</w:t>
      </w:r>
      <w:r w:rsidRPr="00D60E09">
        <w:rPr>
          <w:rFonts w:cs="Times New Roman"/>
          <w:noProof/>
          <w:szCs w:val="24"/>
        </w:rPr>
        <w:t xml:space="preserve"> 28, 100255. doi:10.1016/j.wace.2020.100255.</w:t>
      </w:r>
    </w:p>
    <w:p w14:paraId="39456C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 Luca, A., de Elía, R., and Laprise, R. (2015). Challenges in the Quest for Added Value of Regional Climate Dynamical Downscaling. </w:t>
      </w:r>
      <w:r w:rsidRPr="00D60E09">
        <w:rPr>
          <w:rFonts w:cs="Times New Roman"/>
          <w:i/>
          <w:iCs/>
          <w:noProof/>
          <w:szCs w:val="24"/>
        </w:rPr>
        <w:t>Curr. Clim. Chang. Reports</w:t>
      </w:r>
      <w:r w:rsidRPr="00D60E09">
        <w:rPr>
          <w:rFonts w:cs="Times New Roman"/>
          <w:noProof/>
          <w:szCs w:val="24"/>
        </w:rPr>
        <w:t xml:space="preserve"> 1, 10–21. doi:10.1007/s40641-015-0003-9.</w:t>
      </w:r>
    </w:p>
    <w:p w14:paraId="3761876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 Luca, A., Evans, J. J. P., Pepler, A. S. A., Alexander, L. V. L., and Argüeso, D. (2016). Evaluating the representation of Australian East Coast Lows in a regional climate model ensemble. </w:t>
      </w:r>
      <w:r w:rsidRPr="00D60E09">
        <w:rPr>
          <w:rFonts w:cs="Times New Roman"/>
          <w:i/>
          <w:iCs/>
          <w:noProof/>
          <w:szCs w:val="24"/>
        </w:rPr>
        <w:t>J. South. Hemisph. Earth Syst. Sci.</w:t>
      </w:r>
      <w:r w:rsidRPr="00D60E09">
        <w:rPr>
          <w:rFonts w:cs="Times New Roman"/>
          <w:noProof/>
          <w:szCs w:val="24"/>
        </w:rPr>
        <w:t xml:space="preserve"> 66, 108–124. doi:10.22499/3.6602.003.</w:t>
      </w:r>
    </w:p>
    <w:p w14:paraId="339561A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 Luca, A., Pitman, A. J., and de Elía, R. (2020b). Decomposing Temperature Extremes Errors in CMIP5 and CMIP6 Models. </w:t>
      </w:r>
      <w:r w:rsidRPr="00D60E09">
        <w:rPr>
          <w:rFonts w:cs="Times New Roman"/>
          <w:i/>
          <w:iCs/>
          <w:noProof/>
          <w:szCs w:val="24"/>
        </w:rPr>
        <w:t>Geophys. Res. Lett.</w:t>
      </w:r>
      <w:r w:rsidRPr="00D60E09">
        <w:rPr>
          <w:rFonts w:cs="Times New Roman"/>
          <w:noProof/>
          <w:szCs w:val="24"/>
        </w:rPr>
        <w:t xml:space="preserve"> 47, 1–9. doi:10.1029/2020GL088031.</w:t>
      </w:r>
    </w:p>
    <w:p w14:paraId="04CF08B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aconescu, E. P., Mailhot, A., Brown, R., and Chaumont, D. (2018). Evaluation of CORDEX-Arctic daily precipitation and temperature-based climate indices over Canadian Arctic land areas. </w:t>
      </w:r>
      <w:r w:rsidRPr="00D60E09">
        <w:rPr>
          <w:rFonts w:cs="Times New Roman"/>
          <w:i/>
          <w:iCs/>
          <w:noProof/>
          <w:szCs w:val="24"/>
        </w:rPr>
        <w:t>Clim. Dyn.</w:t>
      </w:r>
      <w:r w:rsidRPr="00D60E09">
        <w:rPr>
          <w:rFonts w:cs="Times New Roman"/>
          <w:noProof/>
          <w:szCs w:val="24"/>
        </w:rPr>
        <w:t xml:space="preserve"> 50, 2061–2085. doi:10.1007/s00382-017-3736-4.</w:t>
      </w:r>
    </w:p>
    <w:p w14:paraId="158E73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allo, I., Giorgi, F., Deme, A., Tall, M., Mariotti, L., and Gaye, A. T. (2016). Projected changes of summer monsoon extremes and hydroclimatic regimes over West Africa for the twenty-first century. </w:t>
      </w:r>
      <w:r w:rsidRPr="00D60E09">
        <w:rPr>
          <w:rFonts w:cs="Times New Roman"/>
          <w:i/>
          <w:iCs/>
          <w:noProof/>
          <w:szCs w:val="24"/>
        </w:rPr>
        <w:t>Clim. Dyn.</w:t>
      </w:r>
      <w:r w:rsidRPr="00D60E09">
        <w:rPr>
          <w:rFonts w:cs="Times New Roman"/>
          <w:noProof/>
          <w:szCs w:val="24"/>
        </w:rPr>
        <w:t xml:space="preserve"> doi:10.1007/s00382-016-3052-4.</w:t>
      </w:r>
    </w:p>
    <w:p w14:paraId="14F6B9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allo, I., Giorgi, F., Sukumaran, S., Stordal, F., and Giuliani, G. (2015). Evaluation of RegCM4 driven by CAM4 over Southern Africa: mean climatology, interannual variability and daily extremes of wet season temperature and precipitation. </w:t>
      </w:r>
      <w:r w:rsidRPr="00D60E09">
        <w:rPr>
          <w:rFonts w:cs="Times New Roman"/>
          <w:i/>
          <w:iCs/>
          <w:noProof/>
          <w:szCs w:val="24"/>
        </w:rPr>
        <w:t>Theor. Appl. Climatol.</w:t>
      </w:r>
      <w:r w:rsidRPr="00D60E09">
        <w:rPr>
          <w:rFonts w:cs="Times New Roman"/>
          <w:noProof/>
          <w:szCs w:val="24"/>
        </w:rPr>
        <w:t xml:space="preserve"> 121, 749–766. doi:10.1007/s00704-014-1260-6.</w:t>
      </w:r>
    </w:p>
    <w:p w14:paraId="584412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edhiou, A., Bichet, A., Wartenburger, R., Seneviratne, S. I., Rowell, D. P., Sylla, M. B., et al. (2018). Changes in climate extremes over West and Central Africa at 1.5 °C and 2 °C global warming. </w:t>
      </w:r>
      <w:r w:rsidRPr="00D60E09">
        <w:rPr>
          <w:rFonts w:cs="Times New Roman"/>
          <w:i/>
          <w:iCs/>
          <w:noProof/>
          <w:szCs w:val="24"/>
        </w:rPr>
        <w:t>Environ. Res. Lett.</w:t>
      </w:r>
      <w:r w:rsidRPr="00D60E09">
        <w:rPr>
          <w:rFonts w:cs="Times New Roman"/>
          <w:noProof/>
          <w:szCs w:val="24"/>
        </w:rPr>
        <w:t xml:space="preserve"> 13, 065020. doi:10.1088/1748-9326/aac3e5.</w:t>
      </w:r>
    </w:p>
    <w:p w14:paraId="4677FEC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erauer, J. R., Allen, D. M., and Whitfield, P. H. (2019). Snow Drought Risk and Susceptibility in the Western United States and Southwestern Canada. </w:t>
      </w:r>
      <w:r w:rsidRPr="00D60E09">
        <w:rPr>
          <w:rFonts w:cs="Times New Roman"/>
          <w:i/>
          <w:iCs/>
          <w:noProof/>
          <w:szCs w:val="24"/>
        </w:rPr>
        <w:t>Water Resour. Res.</w:t>
      </w:r>
      <w:r w:rsidRPr="00D60E09">
        <w:rPr>
          <w:rFonts w:cs="Times New Roman"/>
          <w:noProof/>
          <w:szCs w:val="24"/>
        </w:rPr>
        <w:t xml:space="preserve"> 55, 3076–3091. doi:10.1029/2018WR023229.</w:t>
      </w:r>
    </w:p>
    <w:p w14:paraId="04754DF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ffenbaugh, N. S., Scherer, M., and Trapp, R. J. (2013). Robust increases in severe thunderstorm environments in response to greenhouse forcing. </w:t>
      </w:r>
      <w:r w:rsidRPr="00D60E09">
        <w:rPr>
          <w:rFonts w:cs="Times New Roman"/>
          <w:i/>
          <w:iCs/>
          <w:noProof/>
          <w:szCs w:val="24"/>
        </w:rPr>
        <w:t>Proc. Natl. Acad. Sci.</w:t>
      </w:r>
      <w:r w:rsidRPr="00D60E09">
        <w:rPr>
          <w:rFonts w:cs="Times New Roman"/>
          <w:noProof/>
          <w:szCs w:val="24"/>
        </w:rPr>
        <w:t xml:space="preserve"> 110, 16361 LP-16366. doi:10.1073/pnas.1307758110.</w:t>
      </w:r>
    </w:p>
    <w:p w14:paraId="233CCF6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ffenbaugh, N. S., Singh, D., Mankin, J. S., Horton, D. E., Swain, D. L., Touma, D., et al. (2017). Quantifying the influence of global warming on unprecedented extreme climate events. </w:t>
      </w:r>
      <w:r w:rsidRPr="00D60E09">
        <w:rPr>
          <w:rFonts w:cs="Times New Roman"/>
          <w:i/>
          <w:iCs/>
          <w:noProof/>
          <w:szCs w:val="24"/>
        </w:rPr>
        <w:t>Proc. Natl. Acad. Sci.</w:t>
      </w:r>
      <w:r w:rsidRPr="00D60E09">
        <w:rPr>
          <w:rFonts w:cs="Times New Roman"/>
          <w:noProof/>
          <w:szCs w:val="24"/>
        </w:rPr>
        <w:t xml:space="preserve"> 114, 4881–4886.</w:t>
      </w:r>
    </w:p>
    <w:p w14:paraId="6EEC7D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ffenbaugh, N. S., Swain, D. L., and Touma, D. (2015). Anthropogenic warming has increased drought risk in California. </w:t>
      </w:r>
      <w:r w:rsidRPr="00D60E09">
        <w:rPr>
          <w:rFonts w:cs="Times New Roman"/>
          <w:i/>
          <w:iCs/>
          <w:noProof/>
          <w:szCs w:val="24"/>
        </w:rPr>
        <w:t>Proc. Natl. Acad. Sci.</w:t>
      </w:r>
      <w:r w:rsidRPr="00D60E09">
        <w:rPr>
          <w:rFonts w:cs="Times New Roman"/>
          <w:noProof/>
          <w:szCs w:val="24"/>
        </w:rPr>
        <w:t xml:space="preserve"> 112, 3931 LP-3936. doi:10.1073/pnas.1422385112.</w:t>
      </w:r>
    </w:p>
    <w:p w14:paraId="01891A0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kšaitytė, A., Viršilė, A., Žaltauskaitė, J., Januškaitienė, I., and Juozapaitienė, G. (2019). Growth and photosynthetic responses in Brassica napus differ during stress and recovery periods when exposed to combined heat, drought and elevated CO2. </w:t>
      </w:r>
      <w:r w:rsidRPr="00D60E09">
        <w:rPr>
          <w:rFonts w:cs="Times New Roman"/>
          <w:i/>
          <w:iCs/>
          <w:noProof/>
          <w:szCs w:val="24"/>
        </w:rPr>
        <w:t>Plant Physiol. Biochem.</w:t>
      </w:r>
      <w:r w:rsidRPr="00D60E09">
        <w:rPr>
          <w:rFonts w:cs="Times New Roman"/>
          <w:noProof/>
          <w:szCs w:val="24"/>
        </w:rPr>
        <w:t xml:space="preserve"> 142, 59–72. doi:10.1016/j.plaphy.2019.06.026.</w:t>
      </w:r>
    </w:p>
    <w:p w14:paraId="03B7691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mri, A. P. (2019). Comparison of regional and seasonal changes and trends in daily surface temperature extremes over India and its subregions. </w:t>
      </w:r>
      <w:r w:rsidRPr="00D60E09">
        <w:rPr>
          <w:rFonts w:cs="Times New Roman"/>
          <w:i/>
          <w:iCs/>
          <w:noProof/>
          <w:szCs w:val="24"/>
        </w:rPr>
        <w:t>Theor. Appl. Climatol.</w:t>
      </w:r>
      <w:r w:rsidRPr="00D60E09">
        <w:rPr>
          <w:rFonts w:cs="Times New Roman"/>
          <w:noProof/>
          <w:szCs w:val="24"/>
        </w:rPr>
        <w:t xml:space="preserve"> 136. doi:10.1007/s00704-018-2486-5.</w:t>
      </w:r>
    </w:p>
    <w:p w14:paraId="2E46565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mri, A. P., Chevuturi, A., Niyogi, D., Thayyen, R. J., Ray, K., Tripathi, S. N., et al. (2017). Cloudbursts in Indian Himalayas: A review. </w:t>
      </w:r>
      <w:r w:rsidRPr="00D60E09">
        <w:rPr>
          <w:rFonts w:cs="Times New Roman"/>
          <w:i/>
          <w:iCs/>
          <w:noProof/>
          <w:szCs w:val="24"/>
        </w:rPr>
        <w:t>Earth-Science Rev.</w:t>
      </w:r>
      <w:r w:rsidRPr="00D60E09">
        <w:rPr>
          <w:rFonts w:cs="Times New Roman"/>
          <w:noProof/>
          <w:szCs w:val="24"/>
        </w:rPr>
        <w:t xml:space="preserve"> 168, 1–23. doi:10.1016/J.EARSCIREV.2017.03.006.</w:t>
      </w:r>
    </w:p>
    <w:p w14:paraId="5B6B30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mri, A. P., Niyogi, D., Barros, A. P., Ridley, J., Mohanty, U. C., Yasunari, T., et al. (2015). Western Disturbances: A review. </w:t>
      </w:r>
      <w:r w:rsidRPr="00D60E09">
        <w:rPr>
          <w:rFonts w:cs="Times New Roman"/>
          <w:i/>
          <w:iCs/>
          <w:noProof/>
          <w:szCs w:val="24"/>
        </w:rPr>
        <w:t>Rev. Geophys.</w:t>
      </w:r>
      <w:r w:rsidRPr="00D60E09">
        <w:rPr>
          <w:rFonts w:cs="Times New Roman"/>
          <w:noProof/>
          <w:szCs w:val="24"/>
        </w:rPr>
        <w:t xml:space="preserve"> 53, 225–246. doi:10.1002/2014RG000460.</w:t>
      </w:r>
    </w:p>
    <w:p w14:paraId="3A31EC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rmeyer, P. A., Gao, X., Zhao, M., Guo, Z., Oki, T., and Hanasaki, N. (2006). GSWP-2: Multimodel Analysis and Implications for Our Perception of the Land Surface. </w:t>
      </w:r>
      <w:r w:rsidRPr="00D60E09">
        <w:rPr>
          <w:rFonts w:cs="Times New Roman"/>
          <w:i/>
          <w:iCs/>
          <w:noProof/>
          <w:szCs w:val="24"/>
        </w:rPr>
        <w:t>Bull. Am. Meteorol. Soc.</w:t>
      </w:r>
      <w:r w:rsidRPr="00D60E09">
        <w:rPr>
          <w:rFonts w:cs="Times New Roman"/>
          <w:noProof/>
          <w:szCs w:val="24"/>
        </w:rPr>
        <w:t xml:space="preserve"> 87, 1381–1398. doi:10.1175/BAMS-87-10-1381.</w:t>
      </w:r>
    </w:p>
    <w:p w14:paraId="283861B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rmeyer, P. A., Jin, Y., Singh, B., and Yan, X. (2013). Trends in land-atmosphere interactions from CMIP5 simulations. </w:t>
      </w:r>
      <w:r w:rsidRPr="00D60E09">
        <w:rPr>
          <w:rFonts w:cs="Times New Roman"/>
          <w:i/>
          <w:iCs/>
          <w:noProof/>
          <w:szCs w:val="24"/>
        </w:rPr>
        <w:t>J. Hydrometeorol.</w:t>
      </w:r>
      <w:r w:rsidRPr="00D60E09">
        <w:rPr>
          <w:rFonts w:cs="Times New Roman"/>
          <w:noProof/>
          <w:szCs w:val="24"/>
        </w:rPr>
        <w:t xml:space="preserve"> 14, 829–849. doi:10.1175/JHM-D-12-0107.1.</w:t>
      </w:r>
    </w:p>
    <w:p w14:paraId="1609AAE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ro, G. T., Sushama, L., and Huziy, O. (2018). Snow-atmosphere coupling and its impact on temperature variability and extremes over North America. </w:t>
      </w:r>
      <w:r w:rsidRPr="00D60E09">
        <w:rPr>
          <w:rFonts w:cs="Times New Roman"/>
          <w:i/>
          <w:iCs/>
          <w:noProof/>
          <w:szCs w:val="24"/>
        </w:rPr>
        <w:t>Clim. Dyn.</w:t>
      </w:r>
      <w:r w:rsidRPr="00D60E09">
        <w:rPr>
          <w:rFonts w:cs="Times New Roman"/>
          <w:noProof/>
          <w:szCs w:val="24"/>
        </w:rPr>
        <w:t xml:space="preserve"> 50, 2993–3007. doi:10.1007/s00382-017-3788-5.</w:t>
      </w:r>
    </w:p>
    <w:p w14:paraId="0BED6E2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ttus, A. J., Karoly, D. J., Donat, M. G., Lewis, S. C., and Alexander, L. V (2018). Understanding the role of sea surface temperature-forcing for variability in global temperature and precipitation extremes. </w:t>
      </w:r>
      <w:r w:rsidRPr="00D60E09">
        <w:rPr>
          <w:rFonts w:cs="Times New Roman"/>
          <w:i/>
          <w:iCs/>
          <w:noProof/>
          <w:szCs w:val="24"/>
        </w:rPr>
        <w:t>Weather Clim. Extrem.</w:t>
      </w:r>
      <w:r w:rsidRPr="00D60E09">
        <w:rPr>
          <w:rFonts w:cs="Times New Roman"/>
          <w:noProof/>
          <w:szCs w:val="24"/>
        </w:rPr>
        <w:t xml:space="preserve"> 21, 1–9. doi:10.1016/j.wace.2018.06.002.</w:t>
      </w:r>
    </w:p>
    <w:p w14:paraId="2EA898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ttus, A. J., Karoly, D. J., Lewis, S. C., and Alexander, L. V. (2014). An investigation of some unexpected frost day increases in southern Australia. </w:t>
      </w:r>
      <w:r w:rsidRPr="00D60E09">
        <w:rPr>
          <w:rFonts w:cs="Times New Roman"/>
          <w:i/>
          <w:iCs/>
          <w:noProof/>
          <w:szCs w:val="24"/>
        </w:rPr>
        <w:t>Aust. Meteorol. Oceanogr. J.</w:t>
      </w:r>
      <w:r w:rsidRPr="00D60E09">
        <w:rPr>
          <w:rFonts w:cs="Times New Roman"/>
          <w:noProof/>
          <w:szCs w:val="24"/>
        </w:rPr>
        <w:t xml:space="preserve"> 64, 261–271. doi:10.22499/2.6404.002.</w:t>
      </w:r>
    </w:p>
    <w:p w14:paraId="14F0474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ittus, A. J., Karoly, D. J., Lewis, S. C., Alexander, L. V., and Donat, M. G. (2016). A multiregion model evaluation and attribution study of historical changes in the area affected by temperature and precipitation extremes. </w:t>
      </w:r>
      <w:r w:rsidRPr="00D60E09">
        <w:rPr>
          <w:rFonts w:cs="Times New Roman"/>
          <w:i/>
          <w:iCs/>
          <w:noProof/>
          <w:szCs w:val="24"/>
        </w:rPr>
        <w:t>J. Clim.</w:t>
      </w:r>
      <w:r w:rsidRPr="00D60E09">
        <w:rPr>
          <w:rFonts w:cs="Times New Roman"/>
          <w:noProof/>
          <w:szCs w:val="24"/>
        </w:rPr>
        <w:t xml:space="preserve"> 29, 8285–8299. doi:10.1175/JCLI-D-16-0164.1.</w:t>
      </w:r>
    </w:p>
    <w:p w14:paraId="60EAB5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 H. X., Mei, Y., and Gronewold, A. D. (2020). To What Extent Are Changes in Flood Magnitude Related to Changes in Precipitation Extremes? </w:t>
      </w:r>
      <w:r w:rsidRPr="00D60E09">
        <w:rPr>
          <w:rFonts w:cs="Times New Roman"/>
          <w:i/>
          <w:iCs/>
          <w:noProof/>
          <w:szCs w:val="24"/>
        </w:rPr>
        <w:t>Geophys. Res. Lett.</w:t>
      </w:r>
      <w:r w:rsidRPr="00D60E09">
        <w:rPr>
          <w:rFonts w:cs="Times New Roman"/>
          <w:noProof/>
          <w:szCs w:val="24"/>
        </w:rPr>
        <w:t xml:space="preserve"> 47. doi:10.1029/2020GL088684.</w:t>
      </w:r>
    </w:p>
    <w:p w14:paraId="2740BE8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 H. X., Westra, S., and Leonard, M. (2017). A global-scale investigation of trends in annual maximum streamflow. </w:t>
      </w:r>
      <w:r w:rsidRPr="00D60E09">
        <w:rPr>
          <w:rFonts w:cs="Times New Roman"/>
          <w:i/>
          <w:iCs/>
          <w:noProof/>
          <w:szCs w:val="24"/>
        </w:rPr>
        <w:t>J. Hydrol.</w:t>
      </w:r>
      <w:r w:rsidRPr="00D60E09">
        <w:rPr>
          <w:rFonts w:cs="Times New Roman"/>
          <w:noProof/>
          <w:szCs w:val="24"/>
        </w:rPr>
        <w:t xml:space="preserve"> 552, 28–43. doi:10.1016/j.jhydrol.2017.06.015.</w:t>
      </w:r>
    </w:p>
    <w:p w14:paraId="79D9CC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bricic, S., Russo, S., Pozzoli, L., Wilson, J., and Vignati, E. (2020). Increasing occurrence of heat waves in the terrestrial Arctic. </w:t>
      </w:r>
      <w:r w:rsidRPr="00D60E09">
        <w:rPr>
          <w:rFonts w:cs="Times New Roman"/>
          <w:i/>
          <w:iCs/>
          <w:noProof/>
          <w:szCs w:val="24"/>
        </w:rPr>
        <w:t>Environ. Res. Lett.</w:t>
      </w:r>
      <w:r w:rsidRPr="00D60E09">
        <w:rPr>
          <w:rFonts w:cs="Times New Roman"/>
          <w:noProof/>
          <w:szCs w:val="24"/>
        </w:rPr>
        <w:t xml:space="preserve"> 15, 024022. doi:10.1088/1748-9326/ab6398.</w:t>
      </w:r>
    </w:p>
    <w:p w14:paraId="3392E88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öll, P., Douville, H., Güntner, A., Müller Schmied, H., and Wada, Y. (2016). Modelling Freshwater Resources at the Global Scale: Challenges and Prospects. </w:t>
      </w:r>
      <w:r w:rsidRPr="00D60E09">
        <w:rPr>
          <w:rFonts w:cs="Times New Roman"/>
          <w:i/>
          <w:iCs/>
          <w:noProof/>
          <w:szCs w:val="24"/>
        </w:rPr>
        <w:t>Surv. Geophys.</w:t>
      </w:r>
      <w:r w:rsidRPr="00D60E09">
        <w:rPr>
          <w:rFonts w:cs="Times New Roman"/>
          <w:noProof/>
          <w:szCs w:val="24"/>
        </w:rPr>
        <w:t xml:space="preserve"> 37, 195–221. doi:10.1007/s10712-015-9343-1.</w:t>
      </w:r>
    </w:p>
    <w:p w14:paraId="25EF804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öll, P., Trautmann, T., Gerten, D., Schmied, H. M., Ostberg, S., Saaed, F., et al. (2018). Risks for the global freshwater system at 1.5 °C and 2 °C global warming. </w:t>
      </w:r>
      <w:r w:rsidRPr="00D60E09">
        <w:rPr>
          <w:rFonts w:cs="Times New Roman"/>
          <w:i/>
          <w:iCs/>
          <w:noProof/>
          <w:szCs w:val="24"/>
        </w:rPr>
        <w:t>Environ. Res. Lett.</w:t>
      </w:r>
      <w:r w:rsidRPr="00D60E09">
        <w:rPr>
          <w:rFonts w:cs="Times New Roman"/>
          <w:noProof/>
          <w:szCs w:val="24"/>
        </w:rPr>
        <w:t xml:space="preserve"> 13, 044038. doi:10.1088/1748-9326/aab792.</w:t>
      </w:r>
    </w:p>
    <w:p w14:paraId="7017DEB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mínguez-Castro, F., García-Herrera, R., and Vicente-Serrano, S. M. (2018). Wet and dry extremes in Quito (Ecuador) since the 17th century. </w:t>
      </w:r>
      <w:r w:rsidRPr="00D60E09">
        <w:rPr>
          <w:rFonts w:cs="Times New Roman"/>
          <w:i/>
          <w:iCs/>
          <w:noProof/>
          <w:szCs w:val="24"/>
        </w:rPr>
        <w:t>Int. J. Climatol.</w:t>
      </w:r>
      <w:r w:rsidRPr="00D60E09">
        <w:rPr>
          <w:rFonts w:cs="Times New Roman"/>
          <w:noProof/>
          <w:szCs w:val="24"/>
        </w:rPr>
        <w:t xml:space="preserve"> 38. doi:10.1002/joc.5312.</w:t>
      </w:r>
    </w:p>
    <w:p w14:paraId="5EC890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at, M. G., Alexander, L. V., Herold, N., and Dittus, A. J. (2016a). Temperature and precipitation extremes in century-long gridded observations, reanalyses, and atmospheric model simulations. </w:t>
      </w:r>
      <w:r w:rsidRPr="00D60E09">
        <w:rPr>
          <w:rFonts w:cs="Times New Roman"/>
          <w:i/>
          <w:iCs/>
          <w:noProof/>
          <w:szCs w:val="24"/>
        </w:rPr>
        <w:t>J. Geophys. Res. Atmos.</w:t>
      </w:r>
      <w:r w:rsidRPr="00D60E09">
        <w:rPr>
          <w:rFonts w:cs="Times New Roman"/>
          <w:noProof/>
          <w:szCs w:val="24"/>
        </w:rPr>
        <w:t xml:space="preserve"> 121, 11,174-11,189. doi:10.1002/2016JD025480.</w:t>
      </w:r>
    </w:p>
    <w:p w14:paraId="4F647BC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at, M. G., Alexander, L. V., Yang, H., Durre, I., Vose, R., Dunn, R. J. H. H., et al. (2013a). Updated analyses of temperature and precipitation extreme indices since the beginning of the twentieth century: The HadEX2 dataset. </w:t>
      </w:r>
      <w:r w:rsidRPr="00D60E09">
        <w:rPr>
          <w:rFonts w:cs="Times New Roman"/>
          <w:i/>
          <w:iCs/>
          <w:noProof/>
          <w:szCs w:val="24"/>
        </w:rPr>
        <w:t>J. Geophys. Res. Atmos.</w:t>
      </w:r>
      <w:r w:rsidRPr="00D60E09">
        <w:rPr>
          <w:rFonts w:cs="Times New Roman"/>
          <w:noProof/>
          <w:szCs w:val="24"/>
        </w:rPr>
        <w:t xml:space="preserve"> 118, 2098–2118. doi:10.1002/jgrd.50150.</w:t>
      </w:r>
    </w:p>
    <w:p w14:paraId="5CEE073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at, M. G., Alexander, L. V, Yang, H., Durre, I., Vose, R., and Caesar, J. (2013b). Global Land-Based Datasets for Monitoring Climatic Extremes. </w:t>
      </w:r>
      <w:r w:rsidRPr="00D60E09">
        <w:rPr>
          <w:rFonts w:cs="Times New Roman"/>
          <w:i/>
          <w:iCs/>
          <w:noProof/>
          <w:szCs w:val="24"/>
        </w:rPr>
        <w:t>Bull. Am. Meteorol. Soc.</w:t>
      </w:r>
      <w:r w:rsidRPr="00D60E09">
        <w:rPr>
          <w:rFonts w:cs="Times New Roman"/>
          <w:noProof/>
          <w:szCs w:val="24"/>
        </w:rPr>
        <w:t xml:space="preserve"> 94, 997–1006. doi:10.1175/BAMS-D-12-00109.1.</w:t>
      </w:r>
    </w:p>
    <w:p w14:paraId="3298AFF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at, M. G., Lowry, A. L., Alexander, L. V., O’Gorman, P. A., and Maher, N. (2016b). More extreme precipitation in the world’s dry and wet regions. </w:t>
      </w:r>
      <w:r w:rsidRPr="00D60E09">
        <w:rPr>
          <w:rFonts w:cs="Times New Roman"/>
          <w:i/>
          <w:iCs/>
          <w:noProof/>
          <w:szCs w:val="24"/>
        </w:rPr>
        <w:t>Nat. Clim. Chang.</w:t>
      </w:r>
      <w:r w:rsidRPr="00D60E09">
        <w:rPr>
          <w:rFonts w:cs="Times New Roman"/>
          <w:noProof/>
          <w:szCs w:val="24"/>
        </w:rPr>
        <w:t xml:space="preserve"> 6, 508–513. doi:10.1038/nclimate2941.</w:t>
      </w:r>
    </w:p>
    <w:p w14:paraId="26A3536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at, M. G., Peterson, T. C., Brunet, M., King, A. D., Almazroui, M., Kolli, R. K., et al. (2014a). Changes in extreme temperature and precipitation in the Arab region: long-term trends and variability related to ENSO and NAO. </w:t>
      </w:r>
      <w:r w:rsidRPr="00D60E09">
        <w:rPr>
          <w:rFonts w:cs="Times New Roman"/>
          <w:i/>
          <w:iCs/>
          <w:noProof/>
          <w:szCs w:val="24"/>
        </w:rPr>
        <w:t>Int. J. Climatol.</w:t>
      </w:r>
      <w:r w:rsidRPr="00D60E09">
        <w:rPr>
          <w:rFonts w:cs="Times New Roman"/>
          <w:noProof/>
          <w:szCs w:val="24"/>
        </w:rPr>
        <w:t xml:space="preserve"> 34, 581–592. doi:10.1002/joc.3707.</w:t>
      </w:r>
    </w:p>
    <w:p w14:paraId="62C4350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at, M. G., Pitman, A. J., and Angélil, O. (2018). Understanding and Reducing Future Uncertainty in Midlatitude Daily Heat Extremes Via Land Surface Feedback Constraints. </w:t>
      </w:r>
      <w:r w:rsidRPr="00D60E09">
        <w:rPr>
          <w:rFonts w:cs="Times New Roman"/>
          <w:i/>
          <w:iCs/>
          <w:noProof/>
          <w:szCs w:val="24"/>
        </w:rPr>
        <w:t>Geophys. Res. Lett.</w:t>
      </w:r>
      <w:r w:rsidRPr="00D60E09">
        <w:rPr>
          <w:rFonts w:cs="Times New Roman"/>
          <w:noProof/>
          <w:szCs w:val="24"/>
        </w:rPr>
        <w:t xml:space="preserve"> 45, 10,627-10,636. doi:10.1029/2018GL079128.</w:t>
      </w:r>
    </w:p>
    <w:p w14:paraId="1C32D20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at, M. G., Pitman, A. J., and Seneviratne, S. I. (2017). Regional warming of hot extremes accelerated by surface energy fluxes. </w:t>
      </w:r>
      <w:r w:rsidRPr="00D60E09">
        <w:rPr>
          <w:rFonts w:cs="Times New Roman"/>
          <w:i/>
          <w:iCs/>
          <w:noProof/>
          <w:szCs w:val="24"/>
        </w:rPr>
        <w:t>Geophys. Res. Lett.</w:t>
      </w:r>
      <w:r w:rsidRPr="00D60E09">
        <w:rPr>
          <w:rFonts w:cs="Times New Roman"/>
          <w:noProof/>
          <w:szCs w:val="24"/>
        </w:rPr>
        <w:t xml:space="preserve"> 44, 7011–7019.</w:t>
      </w:r>
    </w:p>
    <w:p w14:paraId="64B09F9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at, M. G., Sillmann, J., Wild, S., Alexander, L. V., Lippmann, T., and Zwiers, F. W. (2014b). Consistency of Temperature and Precipitation Extremes across Various Global Gridded In Situ and Reanalysis Datasets. </w:t>
      </w:r>
      <w:r w:rsidRPr="00D60E09">
        <w:rPr>
          <w:rFonts w:cs="Times New Roman"/>
          <w:i/>
          <w:iCs/>
          <w:noProof/>
          <w:szCs w:val="24"/>
        </w:rPr>
        <w:t>J. Clim.</w:t>
      </w:r>
      <w:r w:rsidRPr="00D60E09">
        <w:rPr>
          <w:rFonts w:cs="Times New Roman"/>
          <w:noProof/>
          <w:szCs w:val="24"/>
        </w:rPr>
        <w:t xml:space="preserve"> 27, 5019–5035. doi:10.1175/JCLI-D-13-00405.1.</w:t>
      </w:r>
    </w:p>
    <w:p w14:paraId="66E6B1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g, B., and Dai, A. (2015). The influence of the Interdecadal Pacific Oscillation on Temperature and Precipitation over the Globe. </w:t>
      </w:r>
      <w:r w:rsidRPr="00D60E09">
        <w:rPr>
          <w:rFonts w:cs="Times New Roman"/>
          <w:i/>
          <w:iCs/>
          <w:noProof/>
          <w:szCs w:val="24"/>
        </w:rPr>
        <w:t>Clim. Dyn.</w:t>
      </w:r>
      <w:r w:rsidRPr="00D60E09">
        <w:rPr>
          <w:rFonts w:cs="Times New Roman"/>
          <w:noProof/>
          <w:szCs w:val="24"/>
        </w:rPr>
        <w:t xml:space="preserve"> 45, 2667–2681. doi:10.1007/s00382-015-2500-x.</w:t>
      </w:r>
    </w:p>
    <w:p w14:paraId="3B2EB99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g, B., Sutton, R., and Shaffrey, L. (2014). The 2013 hot, dry, summer in western Europe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62–S66.</w:t>
      </w:r>
    </w:p>
    <w:p w14:paraId="0A91AA6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g, B., Sutton, R., Shaffrey, L., and Wilcox, L. (2016a). The 2015 European Heat Wave. </w:t>
      </w:r>
      <w:r w:rsidRPr="00D60E09">
        <w:rPr>
          <w:rFonts w:cs="Times New Roman"/>
          <w:i/>
          <w:iCs/>
          <w:noProof/>
          <w:szCs w:val="24"/>
        </w:rPr>
        <w:t>Bull. Am. Meteorol. Soc.</w:t>
      </w:r>
      <w:r w:rsidRPr="00D60E09">
        <w:rPr>
          <w:rFonts w:cs="Times New Roman"/>
          <w:noProof/>
          <w:szCs w:val="24"/>
        </w:rPr>
        <w:t xml:space="preserve"> 97, S57–S62. doi:10.1175/BAMS-D-16-0140.1.</w:t>
      </w:r>
    </w:p>
    <w:p w14:paraId="1143B44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g, B., Sutton, R. T., Chen, W., Liu, X., Lu, R., and Sun, Y. (2016b). Abrupt summer warming and changes in temperature extremes over Northeast Asia since the mid-1990s: Drivers and physical processes. </w:t>
      </w:r>
      <w:r w:rsidRPr="00D60E09">
        <w:rPr>
          <w:rFonts w:cs="Times New Roman"/>
          <w:i/>
          <w:iCs/>
          <w:noProof/>
          <w:szCs w:val="24"/>
        </w:rPr>
        <w:t>Adv. Atmos. Sci.</w:t>
      </w:r>
      <w:r w:rsidRPr="00D60E09">
        <w:rPr>
          <w:rFonts w:cs="Times New Roman"/>
          <w:noProof/>
          <w:szCs w:val="24"/>
        </w:rPr>
        <w:t xml:space="preserve"> 33, 1005–1023. doi:10.1007/s00376-016-5247-3.</w:t>
      </w:r>
    </w:p>
    <w:p w14:paraId="6D6890E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g, B., Sutton, R. T., and Shaffrey, L. (2017). Understanding the rapid summer warming and changes in temperature extremes since the mid-1990s over Western Europe. </w:t>
      </w:r>
      <w:r w:rsidRPr="00D60E09">
        <w:rPr>
          <w:rFonts w:cs="Times New Roman"/>
          <w:i/>
          <w:iCs/>
          <w:noProof/>
          <w:szCs w:val="24"/>
        </w:rPr>
        <w:t>Clim. Dyn.</w:t>
      </w:r>
      <w:r w:rsidRPr="00D60E09">
        <w:rPr>
          <w:rFonts w:cs="Times New Roman"/>
          <w:noProof/>
          <w:szCs w:val="24"/>
        </w:rPr>
        <w:t xml:space="preserve"> 48, 1537–1554. doi:10.1007/s00382-016-3158-8.</w:t>
      </w:r>
    </w:p>
    <w:p w14:paraId="5F8B470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g, S., Sun, Y., Aguilar, E., Zhang, X., Peterson, T. C., Song, L., et al. (2018). Observed changes in temperature extremes over Asia and their attribution. </w:t>
      </w:r>
      <w:r w:rsidRPr="00D60E09">
        <w:rPr>
          <w:rFonts w:cs="Times New Roman"/>
          <w:i/>
          <w:iCs/>
          <w:noProof/>
          <w:szCs w:val="24"/>
        </w:rPr>
        <w:t>Clim. Dyn.</w:t>
      </w:r>
      <w:r w:rsidRPr="00D60E09">
        <w:rPr>
          <w:rFonts w:cs="Times New Roman"/>
          <w:noProof/>
          <w:szCs w:val="24"/>
        </w:rPr>
        <w:t xml:space="preserve"> 51, 339–353. doi:10.1007/s00382-017-3927-z.</w:t>
      </w:r>
    </w:p>
    <w:p w14:paraId="7D30CD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g, S., Sun, Y., Li, C., Zhang, X., Min, S.-K., and Kim, Y.-H. (2021). Attribution of Extreme Precipitation with Updated Observations and CMIP6 Simulations. </w:t>
      </w:r>
      <w:r w:rsidRPr="00D60E09">
        <w:rPr>
          <w:rFonts w:cs="Times New Roman"/>
          <w:i/>
          <w:iCs/>
          <w:noProof/>
          <w:szCs w:val="24"/>
        </w:rPr>
        <w:t>J. Clim.</w:t>
      </w:r>
      <w:r w:rsidRPr="00D60E09">
        <w:rPr>
          <w:rFonts w:cs="Times New Roman"/>
          <w:noProof/>
          <w:szCs w:val="24"/>
        </w:rPr>
        <w:t xml:space="preserve"> 34, 871–881. doi:10.1175/JCLI-D-19-1017.1.</w:t>
      </w:r>
    </w:p>
    <w:p w14:paraId="5444DD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g, S., Xu, Y., Zhou, B., and Shi, Y. (2015). Assessment of indices of temperature extremes simulated by multiple CMIP5 models over China. </w:t>
      </w:r>
      <w:r w:rsidRPr="00D60E09">
        <w:rPr>
          <w:rFonts w:cs="Times New Roman"/>
          <w:i/>
          <w:iCs/>
          <w:noProof/>
          <w:szCs w:val="24"/>
        </w:rPr>
        <w:t>Adv. Atmos. Sci.</w:t>
      </w:r>
      <w:r w:rsidRPr="00D60E09">
        <w:rPr>
          <w:rFonts w:cs="Times New Roman"/>
          <w:noProof/>
          <w:szCs w:val="24"/>
        </w:rPr>
        <w:t xml:space="preserve"> 32, 1077–1091. doi:10.1007/s00376-015-4152-5.</w:t>
      </w:r>
    </w:p>
    <w:p w14:paraId="7101DFE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nelly, C., Greuell, W., Andersson, J., Gerten, D., Pisacane, G., Roudier, P., et al. (2017). Impacts of climate change on European hydrology at 1.5, 2 and 3 degrees mean global warming above preindustrial level. </w:t>
      </w:r>
      <w:r w:rsidRPr="00D60E09">
        <w:rPr>
          <w:rFonts w:cs="Times New Roman"/>
          <w:i/>
          <w:iCs/>
          <w:noProof/>
          <w:szCs w:val="24"/>
        </w:rPr>
        <w:t>Clim. Change</w:t>
      </w:r>
      <w:r w:rsidRPr="00D60E09">
        <w:rPr>
          <w:rFonts w:cs="Times New Roman"/>
          <w:noProof/>
          <w:szCs w:val="24"/>
        </w:rPr>
        <w:t xml:space="preserve"> 143, 13–26. doi:10.1007/s10584-017-1971-7.</w:t>
      </w:r>
    </w:p>
    <w:p w14:paraId="6FF86E5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nnelly, J. P., Smith Bryant, S., Butler, J., Dowling, J., Fan, L., Hausmann, N., et al. (2001). 700 yr sedimentary record of intense hurricane landfalls in southern New England. </w:t>
      </w:r>
      <w:r w:rsidRPr="00D60E09">
        <w:rPr>
          <w:rFonts w:cs="Times New Roman"/>
          <w:i/>
          <w:iCs/>
          <w:noProof/>
          <w:szCs w:val="24"/>
        </w:rPr>
        <w:t>Geol. Soc. Am. Bull.</w:t>
      </w:r>
      <w:r w:rsidRPr="00D60E09">
        <w:rPr>
          <w:rFonts w:cs="Times New Roman"/>
          <w:noProof/>
          <w:szCs w:val="24"/>
        </w:rPr>
        <w:t xml:space="preserve"> 113, 714–727. doi:10.1130/0016-7606(2001)113&lt;0714:YSROIH&gt;2.0.CO;2.</w:t>
      </w:r>
    </w:p>
    <w:p w14:paraId="28AE31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okie, N., Chadee, X. T., and Clarke, R. M. (2019). Trends in extreme temperature and precipitation indices for the Caribbean small islands: Trinidad and Tobago. </w:t>
      </w:r>
      <w:r w:rsidRPr="00D60E09">
        <w:rPr>
          <w:rFonts w:cs="Times New Roman"/>
          <w:i/>
          <w:iCs/>
          <w:noProof/>
          <w:szCs w:val="24"/>
        </w:rPr>
        <w:t>Theor. Appl. Climatol.</w:t>
      </w:r>
      <w:r w:rsidRPr="00D60E09">
        <w:rPr>
          <w:rFonts w:cs="Times New Roman"/>
          <w:noProof/>
          <w:szCs w:val="24"/>
        </w:rPr>
        <w:t xml:space="preserve"> 136, 31–44. doi:10.1007/s00704-018-2463-z.</w:t>
      </w:r>
    </w:p>
    <w:p w14:paraId="3DBBA38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rigo, W. A., Gruber, A., De Jeu, R. A. M., Wagner, W., Stacke, T., Loew, A., et al. (2015). Evaluation of the ESA CCI soil moisture product using ground-based observations. </w:t>
      </w:r>
      <w:r w:rsidRPr="00D60E09">
        <w:rPr>
          <w:rFonts w:cs="Times New Roman"/>
          <w:i/>
          <w:iCs/>
          <w:noProof/>
          <w:szCs w:val="24"/>
        </w:rPr>
        <w:t>Remote Sens. Environ.</w:t>
      </w:r>
      <w:r w:rsidRPr="00D60E09">
        <w:rPr>
          <w:rFonts w:cs="Times New Roman"/>
          <w:noProof/>
          <w:szCs w:val="24"/>
        </w:rPr>
        <w:t xml:space="preserve"> 162, 380–395. doi:10.1016/j.rse.2014.07.023.</w:t>
      </w:r>
    </w:p>
    <w:p w14:paraId="627E683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rigo, W. A., Wagner, W., Hohensinn, R., Hahn, S., Paulik, C., Xaver, A., et al. (2011). The International Soil Moisture Network: a data hosting facility for global in situ soil moisture measurements. </w:t>
      </w:r>
      <w:r w:rsidRPr="00D60E09">
        <w:rPr>
          <w:rFonts w:cs="Times New Roman"/>
          <w:i/>
          <w:iCs/>
          <w:noProof/>
          <w:szCs w:val="24"/>
        </w:rPr>
        <w:t>Hydrol. Earth Syst. Sci.</w:t>
      </w:r>
      <w:r w:rsidRPr="00D60E09">
        <w:rPr>
          <w:rFonts w:cs="Times New Roman"/>
          <w:noProof/>
          <w:szCs w:val="24"/>
        </w:rPr>
        <w:t xml:space="preserve"> 15, 1675–1698. doi:10.5194/hess-15-1675-2011.</w:t>
      </w:r>
    </w:p>
    <w:p w14:paraId="2671A3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rigo, W., de Jeu, R., Chung, D., Parinussa, R., Liu, Y., Wagner, W., et al. (2012). Evaluating global trends (1988-2010) in harmonized multi-satellite surface soil moisture. </w:t>
      </w:r>
      <w:r w:rsidRPr="00D60E09">
        <w:rPr>
          <w:rFonts w:cs="Times New Roman"/>
          <w:i/>
          <w:iCs/>
          <w:noProof/>
          <w:szCs w:val="24"/>
        </w:rPr>
        <w:t>Geophys. Res. Lett.</w:t>
      </w:r>
      <w:r w:rsidRPr="00D60E09">
        <w:rPr>
          <w:rFonts w:cs="Times New Roman"/>
          <w:noProof/>
          <w:szCs w:val="24"/>
        </w:rPr>
        <w:t xml:space="preserve"> 39. doi:10.1029/2012GL052988.</w:t>
      </w:r>
    </w:p>
    <w:p w14:paraId="70ACBA6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rigo, W., Wagner, W., Albergel, C., Albrecht, F., Balsamo, G., Brocca, L., et al. (2017). ESA CCI Soil Moisture for improved Earth system understanding: State-of-the art and future directions. </w:t>
      </w:r>
      <w:r w:rsidRPr="00D60E09">
        <w:rPr>
          <w:rFonts w:cs="Times New Roman"/>
          <w:i/>
          <w:iCs/>
          <w:noProof/>
          <w:szCs w:val="24"/>
        </w:rPr>
        <w:t>Remote Sens. Environ.</w:t>
      </w:r>
      <w:r w:rsidRPr="00D60E09">
        <w:rPr>
          <w:rFonts w:cs="Times New Roman"/>
          <w:noProof/>
          <w:szCs w:val="24"/>
        </w:rPr>
        <w:t xml:space="preserve"> 203, 185–215. doi:10.1016/j.rse.2017.07.001.</w:t>
      </w:r>
    </w:p>
    <w:p w14:paraId="2D77388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sio, A. (2016). Projections of climate change indices of temperature and precipitation from an ensemble of bias-adjusted high-resolution EURO-CORDEX regional climate models. </w:t>
      </w:r>
      <w:r w:rsidRPr="00D60E09">
        <w:rPr>
          <w:rFonts w:cs="Times New Roman"/>
          <w:i/>
          <w:iCs/>
          <w:noProof/>
          <w:szCs w:val="24"/>
        </w:rPr>
        <w:t>J. Geophys. Res. Atmos.</w:t>
      </w:r>
      <w:r w:rsidRPr="00D60E09">
        <w:rPr>
          <w:rFonts w:cs="Times New Roman"/>
          <w:noProof/>
          <w:szCs w:val="24"/>
        </w:rPr>
        <w:t xml:space="preserve"> 121, 5488–5511. doi:10.1002/2015JD024411.</w:t>
      </w:r>
    </w:p>
    <w:p w14:paraId="51BFDD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sio, A. (2017). Projection of temperature and heat waves for Africa with an ensemble of CORDEX Regional Climate Models. </w:t>
      </w:r>
      <w:r w:rsidRPr="00D60E09">
        <w:rPr>
          <w:rFonts w:cs="Times New Roman"/>
          <w:i/>
          <w:iCs/>
          <w:noProof/>
          <w:szCs w:val="24"/>
        </w:rPr>
        <w:t>Clim. Dyn.</w:t>
      </w:r>
      <w:r w:rsidRPr="00D60E09">
        <w:rPr>
          <w:rFonts w:cs="Times New Roman"/>
          <w:noProof/>
          <w:szCs w:val="24"/>
        </w:rPr>
        <w:t xml:space="preserve"> 49, 493–519. doi:10.1007/s00382-016-3355-5.</w:t>
      </w:r>
    </w:p>
    <w:p w14:paraId="48A5E30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sio, A., and Fischer, E. M. (2018). Will Half a Degree Make a Difference? Robust Projections of Indices of Mean and Extreme Climate in Europe Under 1.5°C, 2°C, and 3°C Global Warming. </w:t>
      </w:r>
      <w:r w:rsidRPr="00D60E09">
        <w:rPr>
          <w:rFonts w:cs="Times New Roman"/>
          <w:i/>
          <w:iCs/>
          <w:noProof/>
          <w:szCs w:val="24"/>
        </w:rPr>
        <w:t>Geophys. Res. Lett.</w:t>
      </w:r>
      <w:r w:rsidRPr="00D60E09">
        <w:rPr>
          <w:rFonts w:cs="Times New Roman"/>
          <w:noProof/>
          <w:szCs w:val="24"/>
        </w:rPr>
        <w:t xml:space="preserve"> 45, 935–944. doi:10.1002/2017GL076222.</w:t>
      </w:r>
    </w:p>
    <w:p w14:paraId="1F04056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sio, A., Jones, R. G., Jack, C., Lennard, C., Nikulin, G., and Hewitson, B. (2019). What can we know about future precipitation in Africa? Robustness, significance and added value of projections from a large ensemble of regional climate models. </w:t>
      </w:r>
      <w:r w:rsidRPr="00D60E09">
        <w:rPr>
          <w:rFonts w:cs="Times New Roman"/>
          <w:i/>
          <w:iCs/>
          <w:noProof/>
          <w:szCs w:val="24"/>
        </w:rPr>
        <w:t>Clim. Dyn.</w:t>
      </w:r>
      <w:r w:rsidRPr="00D60E09">
        <w:rPr>
          <w:rFonts w:cs="Times New Roman"/>
          <w:noProof/>
          <w:szCs w:val="24"/>
        </w:rPr>
        <w:t>, 1–26. doi:10.1007/s00382-019-04900-3.</w:t>
      </w:r>
    </w:p>
    <w:p w14:paraId="784EE85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sio, A., Mentaschi, L., Fischer, E. M., and Wyser, K. (2018). Extreme heat waves under 1.5 °C and 2 °C global warming. </w:t>
      </w:r>
      <w:r w:rsidRPr="00D60E09">
        <w:rPr>
          <w:rFonts w:cs="Times New Roman"/>
          <w:i/>
          <w:iCs/>
          <w:noProof/>
          <w:szCs w:val="24"/>
        </w:rPr>
        <w:t>Environ. Res. Lett.</w:t>
      </w:r>
      <w:r w:rsidRPr="00D60E09">
        <w:rPr>
          <w:rFonts w:cs="Times New Roman"/>
          <w:noProof/>
          <w:szCs w:val="24"/>
        </w:rPr>
        <w:t xml:space="preserve"> 13, 054006. doi:10.1088/1748-9326/aab827.</w:t>
      </w:r>
    </w:p>
    <w:p w14:paraId="063397B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sio, A., Panitz, H.-J., Schubert-Frisius, M., and Lüthi, D. (2015). Dynamical downscaling of CMIP5 global circulation models over CORDEX-Africa with COSMO-CLM: evaluation over the present climate and analysis of the added value. </w:t>
      </w:r>
      <w:r w:rsidRPr="00D60E09">
        <w:rPr>
          <w:rFonts w:cs="Times New Roman"/>
          <w:i/>
          <w:iCs/>
          <w:noProof/>
          <w:szCs w:val="24"/>
        </w:rPr>
        <w:t>Clim. Dyn.</w:t>
      </w:r>
      <w:r w:rsidRPr="00D60E09">
        <w:rPr>
          <w:rFonts w:cs="Times New Roman"/>
          <w:noProof/>
          <w:szCs w:val="24"/>
        </w:rPr>
        <w:t xml:space="preserve"> 44, 2637–2661. doi:10.1007/s00382-014-2262-x.</w:t>
      </w:r>
    </w:p>
    <w:p w14:paraId="044F053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uville, H., Colin, J., Krug, E., Cattiaux, J., and Thao, S. (2016). Midlatitude daily summer temperatures reshaped by soil moisture under climate change. </w:t>
      </w:r>
      <w:r w:rsidRPr="00D60E09">
        <w:rPr>
          <w:rFonts w:cs="Times New Roman"/>
          <w:i/>
          <w:iCs/>
          <w:noProof/>
          <w:szCs w:val="24"/>
        </w:rPr>
        <w:t>Geophys. Res. Lett.</w:t>
      </w:r>
      <w:r w:rsidRPr="00D60E09">
        <w:rPr>
          <w:rFonts w:cs="Times New Roman"/>
          <w:noProof/>
          <w:szCs w:val="24"/>
        </w:rPr>
        <w:t xml:space="preserve"> 43, 812–818. doi:10.1002/2015GL066222.</w:t>
      </w:r>
    </w:p>
    <w:p w14:paraId="668702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uville, H., and Plazzotta, M. (2017). Midlatitude Summer Drying: An Underestimated Threat in CMIP5 Models? </w:t>
      </w:r>
      <w:r w:rsidRPr="00D60E09">
        <w:rPr>
          <w:rFonts w:cs="Times New Roman"/>
          <w:i/>
          <w:iCs/>
          <w:noProof/>
          <w:szCs w:val="24"/>
        </w:rPr>
        <w:t>Geophys. Res. Lett.</w:t>
      </w:r>
      <w:r w:rsidRPr="00D60E09">
        <w:rPr>
          <w:rFonts w:cs="Times New Roman"/>
          <w:noProof/>
          <w:szCs w:val="24"/>
        </w:rPr>
        <w:t xml:space="preserve"> 44, 9967–9975. doi:10.1002/2017GL075353.</w:t>
      </w:r>
    </w:p>
    <w:p w14:paraId="6485BED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wdy, A. J. (2018). Climatological Variability of Fire Weather in Australia. </w:t>
      </w:r>
      <w:r w:rsidRPr="00D60E09">
        <w:rPr>
          <w:rFonts w:cs="Times New Roman"/>
          <w:i/>
          <w:iCs/>
          <w:noProof/>
          <w:szCs w:val="24"/>
        </w:rPr>
        <w:t>J. Appl. Meteorol. Climatol.</w:t>
      </w:r>
      <w:r w:rsidRPr="00D60E09">
        <w:rPr>
          <w:rFonts w:cs="Times New Roman"/>
          <w:noProof/>
          <w:szCs w:val="24"/>
        </w:rPr>
        <w:t xml:space="preserve"> 57, 221–234. doi:10.1175/JAMC-D-17-0167.1.</w:t>
      </w:r>
    </w:p>
    <w:p w14:paraId="79F7F14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wdy, A. J., and Catto, J. L. (2017). Extreme weather caused by concurrent cyclone, front and thunderstorm occurrences. </w:t>
      </w:r>
      <w:r w:rsidRPr="00D60E09">
        <w:rPr>
          <w:rFonts w:cs="Times New Roman"/>
          <w:i/>
          <w:iCs/>
          <w:noProof/>
          <w:szCs w:val="24"/>
        </w:rPr>
        <w:t>Sci. Rep.</w:t>
      </w:r>
      <w:r w:rsidRPr="00D60E09">
        <w:rPr>
          <w:rFonts w:cs="Times New Roman"/>
          <w:noProof/>
          <w:szCs w:val="24"/>
        </w:rPr>
        <w:t xml:space="preserve"> 7, 1–8. doi:10.1038/srep40359.</w:t>
      </w:r>
    </w:p>
    <w:p w14:paraId="37F159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owdy, A. J., Pepler, A., Di Luca, A., Cavicchia, L., Mills, G., Evans, J. P., et al. (2019). Review of Australian east coast low pressure systems and associated extremes. </w:t>
      </w:r>
      <w:r w:rsidRPr="00D60E09">
        <w:rPr>
          <w:rFonts w:cs="Times New Roman"/>
          <w:i/>
          <w:iCs/>
          <w:noProof/>
          <w:szCs w:val="24"/>
        </w:rPr>
        <w:t>Clim. Dyn.</w:t>
      </w:r>
      <w:r w:rsidRPr="00D60E09">
        <w:rPr>
          <w:rFonts w:cs="Times New Roman"/>
          <w:noProof/>
          <w:szCs w:val="24"/>
        </w:rPr>
        <w:t xml:space="preserve"> doi:10.1007/s00382-019-04836-8.</w:t>
      </w:r>
    </w:p>
    <w:p w14:paraId="40FFF8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rijfhout, S., Bathiany, S., Beaulieu, C., Brovkin, V., Claussen, M., Huntingford, C., et al. (2015). Catalogue of abrupt shifts in Intergovernmental Panel on Climate Change climate models. </w:t>
      </w:r>
      <w:r w:rsidRPr="00D60E09">
        <w:rPr>
          <w:rFonts w:cs="Times New Roman"/>
          <w:i/>
          <w:iCs/>
          <w:noProof/>
          <w:szCs w:val="24"/>
        </w:rPr>
        <w:t>Proc. Natl. Acad. Sci.</w:t>
      </w:r>
      <w:r w:rsidRPr="00D60E09">
        <w:rPr>
          <w:rFonts w:cs="Times New Roman"/>
          <w:noProof/>
          <w:szCs w:val="24"/>
        </w:rPr>
        <w:t xml:space="preserve"> 112, E5777–E5786. doi:10.1073/pnas.1511451112.</w:t>
      </w:r>
    </w:p>
    <w:p w14:paraId="36F77F6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riouech, F., ElRhaz, K., Moufouma-Okia, W., Arjdal, K., and Balhane, S. (2020). Assessing Future Changes of Climate Extreme Events in the CORDEX-MENA Region Using Regional Climate Model ALADIN-Climate. </w:t>
      </w:r>
      <w:r w:rsidRPr="00D60E09">
        <w:rPr>
          <w:rFonts w:cs="Times New Roman"/>
          <w:i/>
          <w:iCs/>
          <w:noProof/>
          <w:szCs w:val="24"/>
        </w:rPr>
        <w:t>Earth Syst. Environ.</w:t>
      </w:r>
      <w:r w:rsidRPr="00D60E09">
        <w:rPr>
          <w:rFonts w:cs="Times New Roman"/>
          <w:noProof/>
          <w:szCs w:val="24"/>
        </w:rPr>
        <w:t xml:space="preserve"> 4, 477–492. doi:10.1007/s41748-020-00169-3.</w:t>
      </w:r>
    </w:p>
    <w:p w14:paraId="4FE034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riouech, F., Stafi, H., Khouakhi, A., Moutia, S., Badi, W., ElRhaz, K., et al. (2021). Recent observed country-wide climate trends in Morocco. </w:t>
      </w:r>
      <w:r w:rsidRPr="00D60E09">
        <w:rPr>
          <w:rFonts w:cs="Times New Roman"/>
          <w:i/>
          <w:iCs/>
          <w:noProof/>
          <w:szCs w:val="24"/>
        </w:rPr>
        <w:t>Int. J. Climatol.</w:t>
      </w:r>
      <w:r w:rsidRPr="00D60E09">
        <w:rPr>
          <w:rFonts w:cs="Times New Roman"/>
          <w:noProof/>
          <w:szCs w:val="24"/>
        </w:rPr>
        <w:t xml:space="preserve"> 41, 1–20. doi:10.1002/joc.6734.</w:t>
      </w:r>
    </w:p>
    <w:p w14:paraId="674F57D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robinski, P., Silva, N. Da, Panthou, G., Bastin, S., Muller, C., Ahrens, B., et al. (2018). Scaling precipitation extremes with temperature in the Mediterranean: past climate assessment and projection in anthropogenic scenarios. </w:t>
      </w:r>
      <w:r w:rsidRPr="00D60E09">
        <w:rPr>
          <w:rFonts w:cs="Times New Roman"/>
          <w:i/>
          <w:iCs/>
          <w:noProof/>
          <w:szCs w:val="24"/>
        </w:rPr>
        <w:t>Clim. Dyn.</w:t>
      </w:r>
      <w:r w:rsidRPr="00D60E09">
        <w:rPr>
          <w:rFonts w:cs="Times New Roman"/>
          <w:noProof/>
          <w:szCs w:val="24"/>
        </w:rPr>
        <w:t xml:space="preserve"> 51, 1237–1257. doi:10.1007/s00382-016-3083-x.</w:t>
      </w:r>
    </w:p>
    <w:p w14:paraId="69E956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rouard, M., Kornhuber, K., and Woollings, T. (2019). Disentangling Dynamic Contributions to Summer 2018 Anomalous Weather Over Europe. </w:t>
      </w:r>
      <w:r w:rsidRPr="00D60E09">
        <w:rPr>
          <w:rFonts w:cs="Times New Roman"/>
          <w:i/>
          <w:iCs/>
          <w:noProof/>
          <w:szCs w:val="24"/>
        </w:rPr>
        <w:t>Geophys. Res. Lett.</w:t>
      </w:r>
      <w:r w:rsidRPr="00D60E09">
        <w:rPr>
          <w:rFonts w:cs="Times New Roman"/>
          <w:noProof/>
          <w:szCs w:val="24"/>
        </w:rPr>
        <w:t xml:space="preserve"> 46, 12537–12546. doi:10.1029/2019GL084601.</w:t>
      </w:r>
    </w:p>
    <w:p w14:paraId="37A1A71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rumond, A., Stojanovic, M., Nieto, R., Vicente-Serrano, S. M., and Gimeno, L. (2019). Linking Anomalous Moisture Transport And Drought Episodes in the IPCC Reference Regions. </w:t>
      </w:r>
      <w:r w:rsidRPr="00D60E09">
        <w:rPr>
          <w:rFonts w:cs="Times New Roman"/>
          <w:i/>
          <w:iCs/>
          <w:noProof/>
          <w:szCs w:val="24"/>
        </w:rPr>
        <w:t>Bull. Am. Meteorol. Soc.</w:t>
      </w:r>
      <w:r w:rsidRPr="00D60E09">
        <w:rPr>
          <w:rFonts w:cs="Times New Roman"/>
          <w:noProof/>
          <w:szCs w:val="24"/>
        </w:rPr>
        <w:t xml:space="preserve"> 100, 1481–1498. doi:10.1175/BAMS-D-18-0111.1.</w:t>
      </w:r>
    </w:p>
    <w:p w14:paraId="4F93D7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 H., Alexander, L. V, Donat, M. G., Lippmann, T., Srivastava, A., Salinger, J., et al. (2019). Precipitation From Persistent Extremes is Increasing in Most Regions and Globally. </w:t>
      </w:r>
      <w:r w:rsidRPr="00D60E09">
        <w:rPr>
          <w:rFonts w:cs="Times New Roman"/>
          <w:i/>
          <w:iCs/>
          <w:noProof/>
          <w:szCs w:val="24"/>
        </w:rPr>
        <w:t>Geophys. Res. Lett.</w:t>
      </w:r>
      <w:r w:rsidRPr="00D60E09">
        <w:rPr>
          <w:rFonts w:cs="Times New Roman"/>
          <w:noProof/>
          <w:szCs w:val="24"/>
        </w:rPr>
        <w:t xml:space="preserve"> 46, 6041–6049. doi:10.1029/2019GL081898.</w:t>
      </w:r>
    </w:p>
    <w:p w14:paraId="75B681E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crocq, V., Nuissier, O., Ricard, D., Lebeaupin, C., and Thouvenin, T. (2008). A numerical study of three catastrophic precipitating events over southern France. II: Mesoscale triggering and stationarity factors. </w:t>
      </w:r>
      <w:r w:rsidRPr="00D60E09">
        <w:rPr>
          <w:rFonts w:cs="Times New Roman"/>
          <w:i/>
          <w:iCs/>
          <w:noProof/>
          <w:szCs w:val="24"/>
        </w:rPr>
        <w:t>Q. J. R. Meteorol. Soc.</w:t>
      </w:r>
      <w:r w:rsidRPr="00D60E09">
        <w:rPr>
          <w:rFonts w:cs="Times New Roman"/>
          <w:noProof/>
          <w:szCs w:val="24"/>
        </w:rPr>
        <w:t xml:space="preserve"> 134, 131–145. doi:10.1002/qj.199.</w:t>
      </w:r>
    </w:p>
    <w:p w14:paraId="75A357B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dley, R. W., Hirsch, R. M., Archfield, S. A., Blum, A. G., and Renard, B. (2020). Low streamflow trends at human-impacted and reference basins in the United States. </w:t>
      </w:r>
      <w:r w:rsidRPr="00D60E09">
        <w:rPr>
          <w:rFonts w:cs="Times New Roman"/>
          <w:i/>
          <w:iCs/>
          <w:noProof/>
          <w:szCs w:val="24"/>
        </w:rPr>
        <w:t>J. Hydrol.</w:t>
      </w:r>
      <w:r w:rsidRPr="00D60E09">
        <w:rPr>
          <w:rFonts w:cs="Times New Roman"/>
          <w:noProof/>
          <w:szCs w:val="24"/>
        </w:rPr>
        <w:t xml:space="preserve"> 580, 124254. doi:10.1016/j.jhydrol.2019.124254.</w:t>
      </w:r>
    </w:p>
    <w:p w14:paraId="1668A94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dley, R. W., Hodgkins, G. A., McHale, M. R., Kolian, M. J., and Renard, B. (2017). Trends in snowmelt-related streamflow timing in the conterminous United States. </w:t>
      </w:r>
      <w:r w:rsidRPr="00D60E09">
        <w:rPr>
          <w:rFonts w:cs="Times New Roman"/>
          <w:i/>
          <w:iCs/>
          <w:noProof/>
          <w:szCs w:val="24"/>
        </w:rPr>
        <w:t>J. Hydrol.</w:t>
      </w:r>
      <w:r w:rsidRPr="00D60E09">
        <w:rPr>
          <w:rFonts w:cs="Times New Roman"/>
          <w:noProof/>
          <w:szCs w:val="24"/>
        </w:rPr>
        <w:t xml:space="preserve"> 547, 208–221. doi:10.1016/j.jhydrol.2017.01.051.</w:t>
      </w:r>
    </w:p>
    <w:p w14:paraId="4832B94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ffy, P. B., Brando, P., Asner, G. P., and Field, C. B. (2015). Projections of future meteorological drought and wet periods in the Amazon. </w:t>
      </w:r>
      <w:r w:rsidRPr="00D60E09">
        <w:rPr>
          <w:rFonts w:cs="Times New Roman"/>
          <w:i/>
          <w:iCs/>
          <w:noProof/>
          <w:szCs w:val="24"/>
        </w:rPr>
        <w:t>Proc. Natl. Acad. Sci.</w:t>
      </w:r>
      <w:r w:rsidRPr="00D60E09">
        <w:rPr>
          <w:rFonts w:cs="Times New Roman"/>
          <w:noProof/>
          <w:szCs w:val="24"/>
        </w:rPr>
        <w:t xml:space="preserve"> 112, 13172–13177. doi:10.1073/pnas.1421010112.</w:t>
      </w:r>
    </w:p>
    <w:p w14:paraId="5CFA79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ke, N. C., Kovacs, J. M., Griffiths, A. D., Preece, L., Hill, D. J. E., van Oosterzee, P., et al. (2017). Large-scale dieback of mangroves in Australia’s Gulf of Carpentaria: a severe ecosystem response, coincidental with an unusually extreme weather event. </w:t>
      </w:r>
      <w:r w:rsidRPr="00D60E09">
        <w:rPr>
          <w:rFonts w:cs="Times New Roman"/>
          <w:i/>
          <w:iCs/>
          <w:noProof/>
          <w:szCs w:val="24"/>
        </w:rPr>
        <w:t>Mar. Freshw. Res.</w:t>
      </w:r>
      <w:r w:rsidRPr="00D60E09">
        <w:rPr>
          <w:rFonts w:cs="Times New Roman"/>
          <w:noProof/>
          <w:szCs w:val="24"/>
        </w:rPr>
        <w:t xml:space="preserve"> 68, 1816–1829. doi:10.1071/MF16322.</w:t>
      </w:r>
    </w:p>
    <w:p w14:paraId="1023C46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nn, R. J. H., Alexander, L. V., Donat, M. G., Zhang, X., Bador, M., Herold, N., et al. (2020). Development of an Updated Global Land In Situ-Based Data Set of Temperature and Precipitation Extremes: HadEX3. </w:t>
      </w:r>
      <w:r w:rsidRPr="00D60E09">
        <w:rPr>
          <w:rFonts w:cs="Times New Roman"/>
          <w:i/>
          <w:iCs/>
          <w:noProof/>
          <w:szCs w:val="24"/>
        </w:rPr>
        <w:t>J. Geophys. Res. Atmos.</w:t>
      </w:r>
      <w:r w:rsidRPr="00D60E09">
        <w:rPr>
          <w:rFonts w:cs="Times New Roman"/>
          <w:noProof/>
          <w:szCs w:val="24"/>
        </w:rPr>
        <w:t xml:space="preserve"> 125. doi:10.1029/2019JD032263.</w:t>
      </w:r>
    </w:p>
    <w:p w14:paraId="473348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nning, C. M., Black, E., and Allan, R. P. (2018). Later Wet Seasons with More Intense Rainfall over Africa under Future Climate Change. </w:t>
      </w:r>
      <w:r w:rsidRPr="00D60E09">
        <w:rPr>
          <w:rFonts w:cs="Times New Roman"/>
          <w:i/>
          <w:iCs/>
          <w:noProof/>
          <w:szCs w:val="24"/>
        </w:rPr>
        <w:t>J. Clim.</w:t>
      </w:r>
      <w:r w:rsidRPr="00D60E09">
        <w:rPr>
          <w:rFonts w:cs="Times New Roman"/>
          <w:noProof/>
          <w:szCs w:val="24"/>
        </w:rPr>
        <w:t xml:space="preserve"> 31, 9719–9738. doi:10.1175/JCLI-D-18-0102.1.</w:t>
      </w:r>
    </w:p>
    <w:p w14:paraId="157E1F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nstone, N. J., Smith, D. M., Booth, B. B. B., Hermanson, L., and Eade, R. (2013). Anthropogenic aerosol forcing of Atlantic tropical storms. </w:t>
      </w:r>
      <w:r w:rsidRPr="00D60E09">
        <w:rPr>
          <w:rFonts w:cs="Times New Roman"/>
          <w:i/>
          <w:iCs/>
          <w:noProof/>
          <w:szCs w:val="24"/>
        </w:rPr>
        <w:t>Nat. Geosci.</w:t>
      </w:r>
      <w:r w:rsidRPr="00D60E09">
        <w:rPr>
          <w:rFonts w:cs="Times New Roman"/>
          <w:noProof/>
          <w:szCs w:val="24"/>
        </w:rPr>
        <w:t xml:space="preserve"> 6, 534–539. doi:10.1038/ngeo1854.</w:t>
      </w:r>
    </w:p>
    <w:p w14:paraId="228278A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Durkee, J. D., and Mote, T. L. (2010). A climatology of warm-season mesoscale convective complexes in subtropical South America. </w:t>
      </w:r>
      <w:r w:rsidRPr="00D60E09">
        <w:rPr>
          <w:rFonts w:cs="Times New Roman"/>
          <w:i/>
          <w:iCs/>
          <w:noProof/>
          <w:szCs w:val="24"/>
        </w:rPr>
        <w:t>Int. J. Climatol.</w:t>
      </w:r>
      <w:r w:rsidRPr="00D60E09">
        <w:rPr>
          <w:rFonts w:cs="Times New Roman"/>
          <w:noProof/>
          <w:szCs w:val="24"/>
        </w:rPr>
        <w:t xml:space="preserve"> 30, 418–431. doi:10.1002/joc.1893.</w:t>
      </w:r>
    </w:p>
    <w:p w14:paraId="025A74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Easterling, D. R., Arnold, J. R., Knutson, T., Kunkel, K. E., LeGrande, A. N., Leung, L. R., et al. (2017). Precipitation change in the United States. , eds. D. J. Wuebbles, D. W. Fahey, K. A. Hibbard, D. J. Dokken, B. C. Stewart, and T. K. Maycock Washington, DC, USA: U.S. Global Change Research Program doi:10.7930/J0H993CC.</w:t>
      </w:r>
    </w:p>
    <w:p w14:paraId="633FE52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asterling, D. R., Kunkel, K. E., Wehner, M. F., and Sun, L. (2016). Detection and attribution of climate extremes in the observed record. </w:t>
      </w:r>
      <w:r w:rsidRPr="00D60E09">
        <w:rPr>
          <w:rFonts w:cs="Times New Roman"/>
          <w:i/>
          <w:iCs/>
          <w:noProof/>
          <w:szCs w:val="24"/>
        </w:rPr>
        <w:t>Weather Clim. Extrem.</w:t>
      </w:r>
      <w:r w:rsidRPr="00D60E09">
        <w:rPr>
          <w:rFonts w:cs="Times New Roman"/>
          <w:noProof/>
          <w:szCs w:val="24"/>
        </w:rPr>
        <w:t xml:space="preserve"> 11, 17–27. doi:10.1016/j.wace.2016.01.001.</w:t>
      </w:r>
    </w:p>
    <w:p w14:paraId="25467B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den, J. M., Wolter, K., Otto, F. E. L., and Jan van Oldenborgh, G. (2016). Multi-method attribution analysis of extreme precipitation in Boulder, Colorado. </w:t>
      </w:r>
      <w:r w:rsidRPr="00D60E09">
        <w:rPr>
          <w:rFonts w:cs="Times New Roman"/>
          <w:i/>
          <w:iCs/>
          <w:noProof/>
          <w:szCs w:val="24"/>
        </w:rPr>
        <w:t>Environ. Res. Lett.</w:t>
      </w:r>
      <w:r w:rsidRPr="00D60E09">
        <w:rPr>
          <w:rFonts w:cs="Times New Roman"/>
          <w:noProof/>
          <w:szCs w:val="24"/>
        </w:rPr>
        <w:t xml:space="preserve"> 11, 124009. doi:10.1088/1748-9326/11/12/124009.</w:t>
      </w:r>
    </w:p>
    <w:p w14:paraId="1C0C5E5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dossa, D. C., Woyessa, Y. E., and Welderufael, W. A. (2016). Spatiotemporal analysis of droughts using self-calibrating Palmer’s Drought Severity Index in the central region of South Africa. </w:t>
      </w:r>
      <w:r w:rsidRPr="00D60E09">
        <w:rPr>
          <w:rFonts w:cs="Times New Roman"/>
          <w:i/>
          <w:iCs/>
          <w:noProof/>
          <w:szCs w:val="24"/>
        </w:rPr>
        <w:t>Theor. Appl. Climatol.</w:t>
      </w:r>
      <w:r w:rsidRPr="00D60E09">
        <w:rPr>
          <w:rFonts w:cs="Times New Roman"/>
          <w:noProof/>
          <w:szCs w:val="24"/>
        </w:rPr>
        <w:t xml:space="preserve"> 126, 643–657. doi:10.1007/s00704-015-1604-x.</w:t>
      </w:r>
    </w:p>
    <w:p w14:paraId="218C923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l Kenawy, A., López-Moreno, J. I., and Vicente-Serrano, S. M. (2013). Summer temperature extremes in northeastern Spain: Spatial regionalization and links to atmospheric circulation (1960-2006). </w:t>
      </w:r>
      <w:r w:rsidRPr="00D60E09">
        <w:rPr>
          <w:rFonts w:cs="Times New Roman"/>
          <w:i/>
          <w:iCs/>
          <w:noProof/>
          <w:szCs w:val="24"/>
        </w:rPr>
        <w:t>Theor. Appl. Climatol.</w:t>
      </w:r>
      <w:r w:rsidRPr="00D60E09">
        <w:rPr>
          <w:rFonts w:cs="Times New Roman"/>
          <w:noProof/>
          <w:szCs w:val="24"/>
        </w:rPr>
        <w:t xml:space="preserve"> 113, 387–405. doi:10.1007/s00704-012-0797-5.</w:t>
      </w:r>
    </w:p>
    <w:p w14:paraId="28D1201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lsner, J. B., Elsner, S. C., and Jagger, T. H. (2015). The increasing efficiency of tornado days in the United States. </w:t>
      </w:r>
      <w:r w:rsidRPr="00D60E09">
        <w:rPr>
          <w:rFonts w:cs="Times New Roman"/>
          <w:i/>
          <w:iCs/>
          <w:noProof/>
          <w:szCs w:val="24"/>
        </w:rPr>
        <w:t>Clim. Dyn.</w:t>
      </w:r>
      <w:r w:rsidRPr="00D60E09">
        <w:rPr>
          <w:rFonts w:cs="Times New Roman"/>
          <w:noProof/>
          <w:szCs w:val="24"/>
        </w:rPr>
        <w:t xml:space="preserve"> 45, 651–659. doi:10.1007/s00382-014-2277-3.</w:t>
      </w:r>
    </w:p>
    <w:p w14:paraId="79C803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lsner, J. B., Fricker, T., and Schroder, Z. (2019). Increasingly powerful tornadoes in the United States. </w:t>
      </w:r>
      <w:r w:rsidRPr="00D60E09">
        <w:rPr>
          <w:rFonts w:cs="Times New Roman"/>
          <w:i/>
          <w:iCs/>
          <w:noProof/>
          <w:szCs w:val="24"/>
        </w:rPr>
        <w:t>Geophys. Res. Lett.</w:t>
      </w:r>
      <w:r w:rsidRPr="00D60E09">
        <w:rPr>
          <w:rFonts w:cs="Times New Roman"/>
          <w:noProof/>
          <w:szCs w:val="24"/>
        </w:rPr>
        <w:t>, 1–10. doi:10.1029/2018GL080819.</w:t>
      </w:r>
    </w:p>
    <w:p w14:paraId="09483CE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lsner, J. B., Kossin, J. P., and Jagger, T. H. (2008). The increasing intensity of the strongest tropical cyclones. </w:t>
      </w:r>
      <w:r w:rsidRPr="00D60E09">
        <w:rPr>
          <w:rFonts w:cs="Times New Roman"/>
          <w:i/>
          <w:iCs/>
          <w:noProof/>
          <w:szCs w:val="24"/>
        </w:rPr>
        <w:t>Nature</w:t>
      </w:r>
      <w:r w:rsidRPr="00D60E09">
        <w:rPr>
          <w:rFonts w:cs="Times New Roman"/>
          <w:noProof/>
          <w:szCs w:val="24"/>
        </w:rPr>
        <w:t xml:space="preserve"> 455, 92–95. doi:10.1038/nature07234.</w:t>
      </w:r>
    </w:p>
    <w:p w14:paraId="33543B4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manuel, K. A. (1987). The dependence of hurricane intensity on climate. </w:t>
      </w:r>
      <w:r w:rsidRPr="00D60E09">
        <w:rPr>
          <w:rFonts w:cs="Times New Roman"/>
          <w:i/>
          <w:iCs/>
          <w:noProof/>
          <w:szCs w:val="24"/>
        </w:rPr>
        <w:t>Nature</w:t>
      </w:r>
      <w:r w:rsidRPr="00D60E09">
        <w:rPr>
          <w:rFonts w:cs="Times New Roman"/>
          <w:noProof/>
          <w:szCs w:val="24"/>
        </w:rPr>
        <w:t xml:space="preserve"> 326, 483–485. doi:10.1038/326483a0.</w:t>
      </w:r>
    </w:p>
    <w:p w14:paraId="417243A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Emanuel, K. A. (2013). Downscaling CMIP5 climate models shows increased tropical cyclone activity over the 21st century. doi:10.1073/pnas.1301293110.</w:t>
      </w:r>
    </w:p>
    <w:p w14:paraId="579AD82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manuel, K. A. (2017). Assessing the present and future probability of Hurricane Harveys rainfall. </w:t>
      </w:r>
      <w:r w:rsidRPr="00D60E09">
        <w:rPr>
          <w:rFonts w:cs="Times New Roman"/>
          <w:i/>
          <w:iCs/>
          <w:noProof/>
          <w:szCs w:val="24"/>
        </w:rPr>
        <w:t>Proc. Natl. Acad. Sci.</w:t>
      </w:r>
      <w:r w:rsidRPr="00D60E09">
        <w:rPr>
          <w:rFonts w:cs="Times New Roman"/>
          <w:noProof/>
          <w:szCs w:val="24"/>
        </w:rPr>
        <w:t xml:space="preserve"> 114, 12681–12684. doi:10.1073/pnas.1716222114.</w:t>
      </w:r>
    </w:p>
    <w:p w14:paraId="6A63329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manuel, K. A. (2021). Response of Global Tropical Cyclone Activity to Increasing CO2: Results from Downscaling CMIP6 Models. </w:t>
      </w:r>
      <w:r w:rsidRPr="00D60E09">
        <w:rPr>
          <w:rFonts w:cs="Times New Roman"/>
          <w:i/>
          <w:iCs/>
          <w:noProof/>
          <w:szCs w:val="24"/>
        </w:rPr>
        <w:t>J. Clim.</w:t>
      </w:r>
      <w:r w:rsidRPr="00D60E09">
        <w:rPr>
          <w:rFonts w:cs="Times New Roman"/>
          <w:noProof/>
          <w:szCs w:val="24"/>
        </w:rPr>
        <w:t xml:space="preserve"> 34, 57–70. doi:10.1175/JCLI-D-20-0367.1.</w:t>
      </w:r>
    </w:p>
    <w:p w14:paraId="7A99F18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manuel, K. A., Caroff, P., Delgado, S., Guard, C. “Chip,” Guishard, M., Hennon, C., et al. (2018). On the Desirability and Feasibility of a Global Reanalysis of Tropical Cyclones. </w:t>
      </w:r>
      <w:r w:rsidRPr="00D60E09">
        <w:rPr>
          <w:rFonts w:cs="Times New Roman"/>
          <w:i/>
          <w:iCs/>
          <w:noProof/>
          <w:szCs w:val="24"/>
        </w:rPr>
        <w:t>Bull. Am. Meteorol. Soc.</w:t>
      </w:r>
      <w:r w:rsidRPr="00D60E09">
        <w:rPr>
          <w:rFonts w:cs="Times New Roman"/>
          <w:noProof/>
          <w:szCs w:val="24"/>
        </w:rPr>
        <w:t xml:space="preserve"> 99, 427–429. doi:10.1175/BAMS-D-17-0226.1.</w:t>
      </w:r>
    </w:p>
    <w:p w14:paraId="7ED393D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manuel, K. A., Ravela, S., Vivant, E., and Risi, C. (2006). A statistical deterministic approach to hurricane risk assessment. </w:t>
      </w:r>
      <w:r w:rsidRPr="00D60E09">
        <w:rPr>
          <w:rFonts w:cs="Times New Roman"/>
          <w:i/>
          <w:iCs/>
          <w:noProof/>
          <w:szCs w:val="24"/>
        </w:rPr>
        <w:t>Bull. Am. Meteorol. Soc.</w:t>
      </w:r>
      <w:r w:rsidRPr="00D60E09">
        <w:rPr>
          <w:rFonts w:cs="Times New Roman"/>
          <w:noProof/>
          <w:szCs w:val="24"/>
        </w:rPr>
        <w:t xml:space="preserve"> 87, 299–314. doi:10.1175/BAMS-87-3-299.</w:t>
      </w:r>
    </w:p>
    <w:p w14:paraId="15DCA4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manuel, K. A., Sundararajan, R., and Williams, J. (2008). Hurricanes and global warming: Results from downscaling IPCC AR4 simulations. </w:t>
      </w:r>
      <w:r w:rsidRPr="00D60E09">
        <w:rPr>
          <w:rFonts w:cs="Times New Roman"/>
          <w:i/>
          <w:iCs/>
          <w:noProof/>
          <w:szCs w:val="24"/>
        </w:rPr>
        <w:t>Bull. Am. Meteorol. Soc.</w:t>
      </w:r>
      <w:r w:rsidRPr="00D60E09">
        <w:rPr>
          <w:rFonts w:cs="Times New Roman"/>
          <w:noProof/>
          <w:szCs w:val="24"/>
        </w:rPr>
        <w:t xml:space="preserve"> 89, 347–367. doi:10.1175/BAMS-89-3-347.</w:t>
      </w:r>
    </w:p>
    <w:p w14:paraId="4CB127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Endo, H., Kitoh, A., Mizuta, R., and Ishii, M. (2017). Future Changes in Precipitation Extremes in East Asia and Their Uncertainty Based on Large Ensemble Simulations with a High-Resolution AGCM. 13, 0–5. doi:10.2151/sola.2017-002.</w:t>
      </w:r>
    </w:p>
    <w:p w14:paraId="43523EF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ngelbrecht, F. A., Adegoke, J., Bopape, M.-J., Naidoo, M., Garland, R., Thatcher, M., et al. (2015). Projections of rapidly rising surface temperatures over Africa under low mitigation. </w:t>
      </w:r>
      <w:r w:rsidRPr="00D60E09">
        <w:rPr>
          <w:rFonts w:cs="Times New Roman"/>
          <w:i/>
          <w:iCs/>
          <w:noProof/>
          <w:szCs w:val="24"/>
        </w:rPr>
        <w:t>Environ. Res. Lett.</w:t>
      </w:r>
      <w:r w:rsidRPr="00D60E09">
        <w:rPr>
          <w:rFonts w:cs="Times New Roman"/>
          <w:noProof/>
          <w:szCs w:val="24"/>
        </w:rPr>
        <w:t xml:space="preserve"> 10, 085004. doi:10.1088/1748-9326/10/8/085004.</w:t>
      </w:r>
    </w:p>
    <w:p w14:paraId="45467E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ngelbrecht, F. A., McGregor, J. L., and Engelbrecht, C. J. (2009). Dynamics of the Conformal-Cubic Atmospheric Model projected climate-change signal over southern Africa. </w:t>
      </w:r>
      <w:r w:rsidRPr="00D60E09">
        <w:rPr>
          <w:rFonts w:cs="Times New Roman"/>
          <w:i/>
          <w:iCs/>
          <w:noProof/>
          <w:szCs w:val="24"/>
        </w:rPr>
        <w:t>Int. J. Climatol.</w:t>
      </w:r>
      <w:r w:rsidRPr="00D60E09">
        <w:rPr>
          <w:rFonts w:cs="Times New Roman"/>
          <w:noProof/>
          <w:szCs w:val="24"/>
        </w:rPr>
        <w:t xml:space="preserve"> 29, 1013–1033. doi:10.1002/joc.1742.</w:t>
      </w:r>
    </w:p>
    <w:p w14:paraId="3C603BE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ngström, J., and Keellings, D. (2018). Drought in the Southeastern USA: an assessment of downscaled CMIP5 models. </w:t>
      </w:r>
      <w:r w:rsidRPr="00D60E09">
        <w:rPr>
          <w:rFonts w:cs="Times New Roman"/>
          <w:i/>
          <w:iCs/>
          <w:noProof/>
          <w:szCs w:val="24"/>
        </w:rPr>
        <w:t>Clim. Res.</w:t>
      </w:r>
      <w:r w:rsidRPr="00D60E09">
        <w:rPr>
          <w:rFonts w:cs="Times New Roman"/>
          <w:noProof/>
          <w:szCs w:val="24"/>
        </w:rPr>
        <w:t xml:space="preserve"> 74, 251–262. doi:10.3354/cr01502.</w:t>
      </w:r>
    </w:p>
    <w:p w14:paraId="52E7F1C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rdenebat, E., and Sato, T. (2016). Recent increase in heat wave frequency around Mongolia: role of atmospheric forcing and possible influence of soil moisture deficit. </w:t>
      </w:r>
      <w:r w:rsidRPr="00D60E09">
        <w:rPr>
          <w:rFonts w:cs="Times New Roman"/>
          <w:i/>
          <w:iCs/>
          <w:noProof/>
          <w:szCs w:val="24"/>
        </w:rPr>
        <w:t>Atmos. Sci. Lett.</w:t>
      </w:r>
      <w:r w:rsidRPr="00D60E09">
        <w:rPr>
          <w:rFonts w:cs="Times New Roman"/>
          <w:noProof/>
          <w:szCs w:val="24"/>
        </w:rPr>
        <w:t xml:space="preserve"> 17, 135–140. doi:10.1002/asl.616.</w:t>
      </w:r>
    </w:p>
    <w:p w14:paraId="2734253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rfanian, A., Wang, G., and Fomenko, L. (2017). Unprecedented drought over tropical South America in 2016: significantly under-predicted by tropical SST. </w:t>
      </w:r>
      <w:r w:rsidRPr="00D60E09">
        <w:rPr>
          <w:rFonts w:cs="Times New Roman"/>
          <w:i/>
          <w:iCs/>
          <w:noProof/>
          <w:szCs w:val="24"/>
        </w:rPr>
        <w:t>Sci. Rep.</w:t>
      </w:r>
      <w:r w:rsidRPr="00D60E09">
        <w:rPr>
          <w:rFonts w:cs="Times New Roman"/>
          <w:noProof/>
          <w:szCs w:val="24"/>
        </w:rPr>
        <w:t xml:space="preserve"> 7, 5811. doi:10.1038/s41598-017-05373-2.</w:t>
      </w:r>
    </w:p>
    <w:p w14:paraId="1685278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rlat, E., and Türkeş, M. (2016). Dates of frost onset, frost end and the frost-free season in Turkey: Trends, variability and links to the North Atlantic and Arctic Oscillation indices, 1950-2013. </w:t>
      </w:r>
      <w:r w:rsidRPr="00D60E09">
        <w:rPr>
          <w:rFonts w:cs="Times New Roman"/>
          <w:i/>
          <w:iCs/>
          <w:noProof/>
          <w:szCs w:val="24"/>
        </w:rPr>
        <w:t>Clim. Res.</w:t>
      </w:r>
      <w:r w:rsidRPr="00D60E09">
        <w:rPr>
          <w:rFonts w:cs="Times New Roman"/>
          <w:noProof/>
          <w:szCs w:val="24"/>
        </w:rPr>
        <w:t xml:space="preserve"> 69, 155–176. doi:10.3354/cr01397.</w:t>
      </w:r>
    </w:p>
    <w:p w14:paraId="0D49E00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scalante-Sandoval, C., and Nuñez-Garcia, P. (2017). Meteorological drought features in northern and northwestern parts of Mexico under different climate change scenarios. </w:t>
      </w:r>
      <w:r w:rsidRPr="00D60E09">
        <w:rPr>
          <w:rFonts w:cs="Times New Roman"/>
          <w:i/>
          <w:iCs/>
          <w:noProof/>
          <w:szCs w:val="24"/>
        </w:rPr>
        <w:t>J. Arid Land</w:t>
      </w:r>
      <w:r w:rsidRPr="00D60E09">
        <w:rPr>
          <w:rFonts w:cs="Times New Roman"/>
          <w:noProof/>
          <w:szCs w:val="24"/>
        </w:rPr>
        <w:t xml:space="preserve"> 9, 65–75. doi:10.1007/s40333-016-0022-y.</w:t>
      </w:r>
    </w:p>
    <w:p w14:paraId="6625182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van, A. T., Kossin, J. P., Chung, C. E., and Ramanathan, V. (2011). Arabian Sea tropical cyclones intensified by emissions of black carbon and other aerosols. </w:t>
      </w:r>
      <w:r w:rsidRPr="00D60E09">
        <w:rPr>
          <w:rFonts w:cs="Times New Roman"/>
          <w:i/>
          <w:iCs/>
          <w:noProof/>
          <w:szCs w:val="24"/>
        </w:rPr>
        <w:t>Nature</w:t>
      </w:r>
      <w:r w:rsidRPr="00D60E09">
        <w:rPr>
          <w:rFonts w:cs="Times New Roman"/>
          <w:noProof/>
          <w:szCs w:val="24"/>
        </w:rPr>
        <w:t xml:space="preserve"> 479, 94–97. doi:10.1038/nature10552.</w:t>
      </w:r>
    </w:p>
    <w:p w14:paraId="381D85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vans, J. P., Argueso, D., Olson, R., and Di Luca, A. (2017). Bias-corrected regional climate projections of extreme rainfall in south-east Australia. </w:t>
      </w:r>
      <w:r w:rsidRPr="00D60E09">
        <w:rPr>
          <w:rFonts w:cs="Times New Roman"/>
          <w:i/>
          <w:iCs/>
          <w:noProof/>
          <w:szCs w:val="24"/>
        </w:rPr>
        <w:t>Theor. Appl. Climatol.</w:t>
      </w:r>
      <w:r w:rsidRPr="00D60E09">
        <w:rPr>
          <w:rFonts w:cs="Times New Roman"/>
          <w:noProof/>
          <w:szCs w:val="24"/>
        </w:rPr>
        <w:t xml:space="preserve"> 130, 1085–1098. doi:10.1007/s00704-016-1949-9.</w:t>
      </w:r>
    </w:p>
    <w:p w14:paraId="5F8A57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Evans, J. P., Di Virgilio, G., Hirsch, A. L., Hoffmann, P., Remedio, A. R., Ji, F., et al. (2020). The CORDEX-Australasia ensemble: evaluation and future projections. </w:t>
      </w:r>
      <w:r w:rsidRPr="00D60E09">
        <w:rPr>
          <w:rFonts w:cs="Times New Roman"/>
          <w:i/>
          <w:iCs/>
          <w:noProof/>
          <w:szCs w:val="24"/>
        </w:rPr>
        <w:t>Clim. Dyn.</w:t>
      </w:r>
      <w:r w:rsidRPr="00D60E09">
        <w:rPr>
          <w:rFonts w:cs="Times New Roman"/>
          <w:noProof/>
          <w:szCs w:val="24"/>
        </w:rPr>
        <w:t xml:space="preserve"> doi:10.1007/s00382-020-05459-0.</w:t>
      </w:r>
    </w:p>
    <w:p w14:paraId="5952634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adnavis, S., Sabin, T. P., Roy, C., Rowlinson, M., Rap, A., Vernier, J.-P., et al. (2019). Elevated aerosol layer over South Asia worsens the Indian droughts. </w:t>
      </w:r>
      <w:r w:rsidRPr="00D60E09">
        <w:rPr>
          <w:rFonts w:cs="Times New Roman"/>
          <w:i/>
          <w:iCs/>
          <w:noProof/>
          <w:szCs w:val="24"/>
        </w:rPr>
        <w:t>Sci. Rep.</w:t>
      </w:r>
      <w:r w:rsidRPr="00D60E09">
        <w:rPr>
          <w:rFonts w:cs="Times New Roman"/>
          <w:noProof/>
          <w:szCs w:val="24"/>
        </w:rPr>
        <w:t xml:space="preserve"> 9, 10268. doi:10.1038/s41598-019-46704-9.</w:t>
      </w:r>
    </w:p>
    <w:p w14:paraId="48B6CBE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alconer, R. H., Cobby, D., Smyth, P., Astle, G., Dent, J., and Golding, B. (2009). Pluvial flooding: new approaches in flood warning, mapping and risk management. </w:t>
      </w:r>
      <w:r w:rsidRPr="00D60E09">
        <w:rPr>
          <w:rFonts w:cs="Times New Roman"/>
          <w:i/>
          <w:iCs/>
          <w:noProof/>
          <w:szCs w:val="24"/>
        </w:rPr>
        <w:t>J. Flood Risk Manag.</w:t>
      </w:r>
      <w:r w:rsidRPr="00D60E09">
        <w:rPr>
          <w:rFonts w:cs="Times New Roman"/>
          <w:noProof/>
          <w:szCs w:val="24"/>
        </w:rPr>
        <w:t xml:space="preserve"> 2, 198–208. doi:10.1111/j.1753-318X.2009.01034.x.</w:t>
      </w:r>
    </w:p>
    <w:p w14:paraId="27B8DF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antini, A., Raffaele, F., Torma, C., Bacer, S., Coppola, E., Giorgi, F., et al. (2018). Assessment of multiple daily precipitation statistics in ERA-Interim driven Med-CORDEX and EURO-CORDEX experiments against high resolution observations. </w:t>
      </w:r>
      <w:r w:rsidRPr="00D60E09">
        <w:rPr>
          <w:rFonts w:cs="Times New Roman"/>
          <w:i/>
          <w:iCs/>
          <w:noProof/>
          <w:szCs w:val="24"/>
        </w:rPr>
        <w:t>Clim. Dyn.</w:t>
      </w:r>
      <w:r w:rsidRPr="00D60E09">
        <w:rPr>
          <w:rFonts w:cs="Times New Roman"/>
          <w:noProof/>
          <w:szCs w:val="24"/>
        </w:rPr>
        <w:t xml:space="preserve"> 51, 877–900. doi:10.1007/s00382-016-3453-4.</w:t>
      </w:r>
    </w:p>
    <w:p w14:paraId="7A6D384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azel, N., Torabi Haghighi, A., and Kløve, B. (2017). Analysis of land use and climate change impacts by comparing river flow records for headwaters and lowland reaches. </w:t>
      </w:r>
      <w:r w:rsidRPr="00D60E09">
        <w:rPr>
          <w:rFonts w:cs="Times New Roman"/>
          <w:i/>
          <w:iCs/>
          <w:noProof/>
          <w:szCs w:val="24"/>
        </w:rPr>
        <w:t>Glob. Planet. Change</w:t>
      </w:r>
      <w:r w:rsidRPr="00D60E09">
        <w:rPr>
          <w:rFonts w:cs="Times New Roman"/>
          <w:noProof/>
          <w:szCs w:val="24"/>
        </w:rPr>
        <w:t xml:space="preserve"> 158, 47–56. doi:10.1016/j.gloplacha.2017.09.014.</w:t>
      </w:r>
    </w:p>
    <w:p w14:paraId="4B158A2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eng, R., Yu, R., Zheng, H., and Gan, M. (2018). Spatial and temporal variations in extreme temperature in Central Asia. </w:t>
      </w:r>
      <w:r w:rsidRPr="00D60E09">
        <w:rPr>
          <w:rFonts w:cs="Times New Roman"/>
          <w:i/>
          <w:iCs/>
          <w:noProof/>
          <w:szCs w:val="24"/>
        </w:rPr>
        <w:t>Int. J. Climatol.</w:t>
      </w:r>
      <w:r w:rsidRPr="00D60E09">
        <w:rPr>
          <w:rFonts w:cs="Times New Roman"/>
          <w:noProof/>
          <w:szCs w:val="24"/>
        </w:rPr>
        <w:t xml:space="preserve"> 38, e388–e400. doi:10.1002/joc.5379.</w:t>
      </w:r>
    </w:p>
    <w:p w14:paraId="146121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eng, S., Trnka, M., Hayes, M., and Zhang, Y. (2017). Why Do Different Drought Indices Show Distinct Future Drought Risk Outcomes in the U.S. Great Plains? </w:t>
      </w:r>
      <w:r w:rsidRPr="00D60E09">
        <w:rPr>
          <w:rFonts w:cs="Times New Roman"/>
          <w:i/>
          <w:iCs/>
          <w:noProof/>
          <w:szCs w:val="24"/>
        </w:rPr>
        <w:t>J. Clim.</w:t>
      </w:r>
      <w:r w:rsidRPr="00D60E09">
        <w:rPr>
          <w:rFonts w:cs="Times New Roman"/>
          <w:noProof/>
          <w:szCs w:val="24"/>
        </w:rPr>
        <w:t xml:space="preserve"> 30, 265–278. doi:10.1175/JCLI-D-15-0590.1.</w:t>
      </w:r>
    </w:p>
    <w:p w14:paraId="6D6155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eng, Z., Leung, L. R., Hagos, S., Houze, R. A., Burleyson, C. D., and Balaguru, K. (2016). More frequent intense and long-lived storms dominate the springtime trend in central US rainfall. </w:t>
      </w:r>
      <w:r w:rsidRPr="00D60E09">
        <w:rPr>
          <w:rFonts w:cs="Times New Roman"/>
          <w:i/>
          <w:iCs/>
          <w:noProof/>
          <w:szCs w:val="24"/>
        </w:rPr>
        <w:t>Nat. Commun.</w:t>
      </w:r>
      <w:r w:rsidRPr="00D60E09">
        <w:rPr>
          <w:rFonts w:cs="Times New Roman"/>
          <w:noProof/>
          <w:szCs w:val="24"/>
        </w:rPr>
        <w:t xml:space="preserve"> 7, 13429. doi:10.1038/ncomms13429.</w:t>
      </w:r>
    </w:p>
    <w:p w14:paraId="4A20B0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enta, A. A., Yasuda, H., Shimizu, K., and Haregeweyn, N. (2017). Response of streamflow to climate variability and changes in human activities in the semiarid highlands of northern Ethiopia. </w:t>
      </w:r>
      <w:r w:rsidRPr="00D60E09">
        <w:rPr>
          <w:rFonts w:cs="Times New Roman"/>
          <w:i/>
          <w:iCs/>
          <w:noProof/>
          <w:szCs w:val="24"/>
        </w:rPr>
        <w:t>Reg. Environ. Chang.</w:t>
      </w:r>
      <w:r w:rsidRPr="00D60E09">
        <w:rPr>
          <w:rFonts w:cs="Times New Roman"/>
          <w:noProof/>
          <w:szCs w:val="24"/>
        </w:rPr>
        <w:t xml:space="preserve"> 17, 1229–1240. doi:10.1007/s10113-017-1103-y.</w:t>
      </w:r>
    </w:p>
    <w:p w14:paraId="63158D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eser, F., Barcikowska, M., Krueger, O., Schenk, F., Weisse, R., and Xia, L. (2015). Storminess over the North Atlantic and northwestern Europe – A review. </w:t>
      </w:r>
      <w:r w:rsidRPr="00D60E09">
        <w:rPr>
          <w:rFonts w:cs="Times New Roman"/>
          <w:i/>
          <w:iCs/>
          <w:noProof/>
          <w:szCs w:val="24"/>
        </w:rPr>
        <w:t>Q. J. R. Meteorol. Soc.</w:t>
      </w:r>
      <w:r w:rsidRPr="00D60E09">
        <w:rPr>
          <w:rFonts w:cs="Times New Roman"/>
          <w:noProof/>
          <w:szCs w:val="24"/>
        </w:rPr>
        <w:t xml:space="preserve"> 141, 350–382. doi:10.1002/qj.2364.</w:t>
      </w:r>
    </w:p>
    <w:p w14:paraId="4CF32D7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cklin, D. L., Abatzoglou, J. T., Robeson, S. M., Null, S. E., and Knouft, J. H. (2018). Natural and managed watersheds show similar responses to recent climate change. </w:t>
      </w:r>
      <w:r w:rsidRPr="00D60E09">
        <w:rPr>
          <w:rFonts w:cs="Times New Roman"/>
          <w:i/>
          <w:iCs/>
          <w:noProof/>
          <w:szCs w:val="24"/>
        </w:rPr>
        <w:t>Proc. Natl. Acad. Sci.</w:t>
      </w:r>
      <w:r w:rsidRPr="00D60E09">
        <w:rPr>
          <w:rFonts w:cs="Times New Roman"/>
          <w:noProof/>
          <w:szCs w:val="24"/>
        </w:rPr>
        <w:t>, 201801026. doi:10.1073/PNAS.1801026115.</w:t>
      </w:r>
    </w:p>
    <w:p w14:paraId="2824230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eld, R. D., van der Werf, G. R., Fanin, T., Fetzer, E. J., Fuller, R., Jethva, H., et al. (2016). Indonesian fire activity and smoke pollution in 2015 show persistent nonlinear sensitivity to El Niño-induced drought. </w:t>
      </w:r>
      <w:r w:rsidRPr="00D60E09">
        <w:rPr>
          <w:rFonts w:cs="Times New Roman"/>
          <w:i/>
          <w:iCs/>
          <w:noProof/>
          <w:szCs w:val="24"/>
        </w:rPr>
        <w:t>Proc. Natl. Acad. Sci.</w:t>
      </w:r>
      <w:r w:rsidRPr="00D60E09">
        <w:rPr>
          <w:rFonts w:cs="Times New Roman"/>
          <w:noProof/>
          <w:szCs w:val="24"/>
        </w:rPr>
        <w:t xml:space="preserve"> 113, 9204–9209. doi:10.1073/pnas.1524888113.</w:t>
      </w:r>
    </w:p>
    <w:p w14:paraId="0D613D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lahi, S., Tanarhte, M., Mouhir, L., El Morhit, M., and Tramblay, Y. (2016). Trends in indices of daily temperature and precipitations extremes in Morocco. </w:t>
      </w:r>
      <w:r w:rsidRPr="00D60E09">
        <w:rPr>
          <w:rFonts w:cs="Times New Roman"/>
          <w:i/>
          <w:iCs/>
          <w:noProof/>
          <w:szCs w:val="24"/>
        </w:rPr>
        <w:t>Theor. Appl. Climatol.</w:t>
      </w:r>
      <w:r w:rsidRPr="00D60E09">
        <w:rPr>
          <w:rFonts w:cs="Times New Roman"/>
          <w:noProof/>
          <w:szCs w:val="24"/>
        </w:rPr>
        <w:t xml:space="preserve"> 124, 959–972. doi:10.1007/s00704-015-1472-4.</w:t>
      </w:r>
    </w:p>
    <w:p w14:paraId="668715A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ndell, K. L., Berg, A., Gentine, P., Krasting, J. P., Lintner, B. R., Malyshev, S., et al. (2017). The impact of anthropogenic land use and land cover change on regional climate extremes. </w:t>
      </w:r>
      <w:r w:rsidRPr="00D60E09">
        <w:rPr>
          <w:rFonts w:cs="Times New Roman"/>
          <w:i/>
          <w:iCs/>
          <w:noProof/>
          <w:szCs w:val="24"/>
        </w:rPr>
        <w:t>Nat. Commun.</w:t>
      </w:r>
      <w:r w:rsidRPr="00D60E09">
        <w:rPr>
          <w:rFonts w:cs="Times New Roman"/>
          <w:noProof/>
          <w:szCs w:val="24"/>
        </w:rPr>
        <w:t xml:space="preserve"> 8, 989. doi:10.1038/s41467-017-01038-w.</w:t>
      </w:r>
    </w:p>
    <w:p w14:paraId="67563CF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ndell, K. L., Keys, P. W., van der Ent, R. J., Lintner, B. R., Berg, A., and Krasting, J. P. (2019). Rising Temperatures Increase Importance of Oceanic Evaporation as a Source for Continental Precipitation. </w:t>
      </w:r>
      <w:r w:rsidRPr="00D60E09">
        <w:rPr>
          <w:rFonts w:cs="Times New Roman"/>
          <w:i/>
          <w:iCs/>
          <w:noProof/>
          <w:szCs w:val="24"/>
        </w:rPr>
        <w:t>J. Clim.</w:t>
      </w:r>
      <w:r w:rsidRPr="00D60E09">
        <w:rPr>
          <w:rFonts w:cs="Times New Roman"/>
          <w:noProof/>
          <w:szCs w:val="24"/>
        </w:rPr>
        <w:t xml:space="preserve"> 32, 7713–7726. doi:10.1175/JCLI-D-19-0145.1.</w:t>
      </w:r>
    </w:p>
    <w:p w14:paraId="726D003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nney, D. L., Marsham, J. H., Jackson, L. S., Kendon, E. J., Rowell, D. P., Boorman, P. M., et al. (2019). Implications of Improved Representation of Convection for the East Africa Water Budget Using a Convection-Permitting Model. </w:t>
      </w:r>
      <w:r w:rsidRPr="00D60E09">
        <w:rPr>
          <w:rFonts w:cs="Times New Roman"/>
          <w:i/>
          <w:iCs/>
          <w:noProof/>
          <w:szCs w:val="24"/>
        </w:rPr>
        <w:t>J. Clim.</w:t>
      </w:r>
      <w:r w:rsidRPr="00D60E09">
        <w:rPr>
          <w:rFonts w:cs="Times New Roman"/>
          <w:noProof/>
          <w:szCs w:val="24"/>
        </w:rPr>
        <w:t xml:space="preserve"> 32, 2109–2129. doi:10.1175/JCLI-D-18-0387.1.</w:t>
      </w:r>
    </w:p>
    <w:p w14:paraId="5AAEBB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nney, D. L., Marsham, J. H., Rowell, D. P., Kendon, E. J., Tucker, S. O., Stratton, R. A., et al. (2020). Effects of Explicit Convection on Future Projections of Mesoscale Circulations, Rainfall, and Rainfall Extremes over Eastern Africa. </w:t>
      </w:r>
      <w:r w:rsidRPr="00D60E09">
        <w:rPr>
          <w:rFonts w:cs="Times New Roman"/>
          <w:i/>
          <w:iCs/>
          <w:noProof/>
          <w:szCs w:val="24"/>
        </w:rPr>
        <w:t>J. Clim.</w:t>
      </w:r>
      <w:r w:rsidRPr="00D60E09">
        <w:rPr>
          <w:rFonts w:cs="Times New Roman"/>
          <w:noProof/>
          <w:szCs w:val="24"/>
        </w:rPr>
        <w:t xml:space="preserve"> 33, 2701–2718. doi:10.1175/JCLI-D-19-0328.1.</w:t>
      </w:r>
    </w:p>
    <w:p w14:paraId="7C6EA9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oravanti, G., Piervitali, E., and Desiato, F. (2016). Recent changes of temperature extremes over Italy: an index-based analysis. </w:t>
      </w:r>
      <w:r w:rsidRPr="00D60E09">
        <w:rPr>
          <w:rFonts w:cs="Times New Roman"/>
          <w:i/>
          <w:iCs/>
          <w:noProof/>
          <w:szCs w:val="24"/>
        </w:rPr>
        <w:t>Theor. Appl. Climatol.</w:t>
      </w:r>
      <w:r w:rsidRPr="00D60E09">
        <w:rPr>
          <w:rFonts w:cs="Times New Roman"/>
          <w:noProof/>
          <w:szCs w:val="24"/>
        </w:rPr>
        <w:t xml:space="preserve"> 123, 473–486. doi:10.1007/s00704-014-1362-1.</w:t>
      </w:r>
    </w:p>
    <w:p w14:paraId="3C7350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scher, A. M., Keller, D. E., Liniger, M. A., Rajczak, J., Schär, C., and Appenzeller, C. (2015). Projected changes in precipitation intensity and frequency in Switzerland: a multi-model perspective. </w:t>
      </w:r>
      <w:r w:rsidRPr="00D60E09">
        <w:rPr>
          <w:rFonts w:cs="Times New Roman"/>
          <w:i/>
          <w:iCs/>
          <w:noProof/>
          <w:szCs w:val="24"/>
        </w:rPr>
        <w:t>Int. J. Climatol.</w:t>
      </w:r>
      <w:r w:rsidRPr="00D60E09">
        <w:rPr>
          <w:rFonts w:cs="Times New Roman"/>
          <w:noProof/>
          <w:szCs w:val="24"/>
        </w:rPr>
        <w:t xml:space="preserve"> 35, 3204–3219. doi:10.1002/joc.4162.</w:t>
      </w:r>
    </w:p>
    <w:p w14:paraId="2EF502E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scher, E. M., and Knutti, R. (2014). Detection of spatially aggregated changes in temperature and precipitation extremes. </w:t>
      </w:r>
      <w:r w:rsidRPr="00D60E09">
        <w:rPr>
          <w:rFonts w:cs="Times New Roman"/>
          <w:i/>
          <w:iCs/>
          <w:noProof/>
          <w:szCs w:val="24"/>
        </w:rPr>
        <w:t>Geophys. Res. Lett.</w:t>
      </w:r>
      <w:r w:rsidRPr="00D60E09">
        <w:rPr>
          <w:rFonts w:cs="Times New Roman"/>
          <w:noProof/>
          <w:szCs w:val="24"/>
        </w:rPr>
        <w:t xml:space="preserve"> 41, 547–554. doi:10.1002/2013GL058499.</w:t>
      </w:r>
    </w:p>
    <w:p w14:paraId="087CE0C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scher, E. M., and Knutti, R. (2015). Anthropogenic contribution to global occurrence of heavy-precipitation and high-temperature extremes. </w:t>
      </w:r>
      <w:r w:rsidRPr="00D60E09">
        <w:rPr>
          <w:rFonts w:cs="Times New Roman"/>
          <w:i/>
          <w:iCs/>
          <w:noProof/>
          <w:szCs w:val="24"/>
        </w:rPr>
        <w:t>Nat. Clim. Chang.</w:t>
      </w:r>
      <w:r w:rsidRPr="00D60E09">
        <w:rPr>
          <w:rFonts w:cs="Times New Roman"/>
          <w:noProof/>
          <w:szCs w:val="24"/>
        </w:rPr>
        <w:t xml:space="preserve"> 5, 560–564. doi:10.1038/nclimate2617.</w:t>
      </w:r>
    </w:p>
    <w:p w14:paraId="39C75CF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scher, E. M., and Knutti, R. (2016). Observed heavy precipitation increase confirms theory and early models. </w:t>
      </w:r>
      <w:r w:rsidRPr="00D60E09">
        <w:rPr>
          <w:rFonts w:cs="Times New Roman"/>
          <w:i/>
          <w:iCs/>
          <w:noProof/>
          <w:szCs w:val="24"/>
        </w:rPr>
        <w:t>Nat. Clim. Chang.</w:t>
      </w:r>
      <w:r w:rsidRPr="00D60E09">
        <w:rPr>
          <w:rFonts w:cs="Times New Roman"/>
          <w:noProof/>
          <w:szCs w:val="24"/>
        </w:rPr>
        <w:t xml:space="preserve"> 6, 986–991. doi:10.1038/nclimate3110.</w:t>
      </w:r>
    </w:p>
    <w:p w14:paraId="3045B46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scher, E. M., Sedláček, J., Hawkins, E., and Knutti, R. (2014). Models agree on forced response pattern of precipitation and temperature extremes. </w:t>
      </w:r>
      <w:r w:rsidRPr="00D60E09">
        <w:rPr>
          <w:rFonts w:cs="Times New Roman"/>
          <w:i/>
          <w:iCs/>
          <w:noProof/>
          <w:szCs w:val="24"/>
        </w:rPr>
        <w:t>Geophys. Res. Lett.</w:t>
      </w:r>
      <w:r w:rsidRPr="00D60E09">
        <w:rPr>
          <w:rFonts w:cs="Times New Roman"/>
          <w:noProof/>
          <w:szCs w:val="24"/>
        </w:rPr>
        <w:t xml:space="preserve"> 41, 8554–8562. doi:10.1002/2014GL062018.</w:t>
      </w:r>
    </w:p>
    <w:p w14:paraId="7D26193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tchett, J. M. (2018). Recent emergence of CAT5 tropical cyclones in the South Indian Ocean. </w:t>
      </w:r>
      <w:r w:rsidRPr="00D60E09">
        <w:rPr>
          <w:rFonts w:cs="Times New Roman"/>
          <w:i/>
          <w:iCs/>
          <w:noProof/>
          <w:szCs w:val="24"/>
        </w:rPr>
        <w:t>S. Afr. J. Sci.</w:t>
      </w:r>
      <w:r w:rsidRPr="00D60E09">
        <w:rPr>
          <w:rFonts w:cs="Times New Roman"/>
          <w:noProof/>
          <w:szCs w:val="24"/>
        </w:rPr>
        <w:t xml:space="preserve"> 114. doi:10.17159/sajs.2018/4426.</w:t>
      </w:r>
    </w:p>
    <w:p w14:paraId="39A18E3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itzpatrick, R. G. J., Parker, D. J., Marsham, J. H., Rowell, D. P., Guichard, F. M., Taylor, C. M., et al. (2020). What Drives the Intensification of Mesoscale Convective Systems over the West African Sahel under Climate Change? </w:t>
      </w:r>
      <w:r w:rsidRPr="00D60E09">
        <w:rPr>
          <w:rFonts w:cs="Times New Roman"/>
          <w:i/>
          <w:iCs/>
          <w:noProof/>
          <w:szCs w:val="24"/>
        </w:rPr>
        <w:t>J. Clim.</w:t>
      </w:r>
      <w:r w:rsidRPr="00D60E09">
        <w:rPr>
          <w:rFonts w:cs="Times New Roman"/>
          <w:noProof/>
          <w:szCs w:val="24"/>
        </w:rPr>
        <w:t xml:space="preserve"> 33, 3151–3172. doi:10.1175/JCLI-D-19-0380.1.</w:t>
      </w:r>
    </w:p>
    <w:p w14:paraId="05D8F7E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lach, M., Gans, F., Brenning, A., Denzler, J., Reichstein, M., Rodner, E., et al. (2017). Multivariate anomaly detection for Earth observations: a comparison of algorithms and feature extraction techniques. </w:t>
      </w:r>
      <w:r w:rsidRPr="00D60E09">
        <w:rPr>
          <w:rFonts w:cs="Times New Roman"/>
          <w:i/>
          <w:iCs/>
          <w:noProof/>
          <w:szCs w:val="24"/>
        </w:rPr>
        <w:t>Earth Syst. Dyn.</w:t>
      </w:r>
      <w:r w:rsidRPr="00D60E09">
        <w:rPr>
          <w:rFonts w:cs="Times New Roman"/>
          <w:noProof/>
          <w:szCs w:val="24"/>
        </w:rPr>
        <w:t xml:space="preserve"> 8, 677–696. doi:10.5194/esd-8-677-2017.</w:t>
      </w:r>
    </w:p>
    <w:p w14:paraId="6FAADC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lach, M., Sippel, S., Gans, F., Bastos, A., Brenning, A., Reichstein, M., et al. (2018). Contrasting biosphere responses to hydrometeorological extremes: revisiting the 2010 western Russian heatwave. </w:t>
      </w:r>
      <w:r w:rsidRPr="00D60E09">
        <w:rPr>
          <w:rFonts w:cs="Times New Roman"/>
          <w:i/>
          <w:iCs/>
          <w:noProof/>
          <w:szCs w:val="24"/>
        </w:rPr>
        <w:t>Biogeosciences</w:t>
      </w:r>
      <w:r w:rsidRPr="00D60E09">
        <w:rPr>
          <w:rFonts w:cs="Times New Roman"/>
          <w:noProof/>
          <w:szCs w:val="24"/>
        </w:rPr>
        <w:t xml:space="preserve"> 15, 6067–6085. doi:10.5194/bg-15-6067-2018.</w:t>
      </w:r>
    </w:p>
    <w:p w14:paraId="08EBC23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lannigan, M., Wotton, M., Marshall, G., Groot, W., Johnston, J., Jurko, N., et al. (2016). Fuel moisture sensitivity to temperature and precipitation: climate change implications. </w:t>
      </w:r>
      <w:r w:rsidRPr="00D60E09">
        <w:rPr>
          <w:rFonts w:cs="Times New Roman"/>
          <w:i/>
          <w:iCs/>
          <w:noProof/>
          <w:szCs w:val="24"/>
        </w:rPr>
        <w:t>Clim. Change</w:t>
      </w:r>
      <w:r w:rsidRPr="00D60E09">
        <w:rPr>
          <w:rFonts w:cs="Times New Roman"/>
          <w:noProof/>
          <w:szCs w:val="24"/>
        </w:rPr>
        <w:t xml:space="preserve"> 134, 59–71. doi:10.1007/s10584-015-1521-0.</w:t>
      </w:r>
    </w:p>
    <w:p w14:paraId="5787047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lato, G., Marotzke, J., Abiodun, B., Braconnot, P., Chou, S. C., Collins, W., et al. (2013). “Evaluation of Climate Models,” in </w:t>
      </w:r>
      <w:r w:rsidRPr="00D60E09">
        <w:rPr>
          <w:rFonts w:cs="Times New Roman"/>
          <w:i/>
          <w:iCs/>
          <w:noProof/>
          <w:szCs w:val="24"/>
        </w:rPr>
        <w:t>Climate Change 2013: The Physical Science Basis. Contribution of Working Group I to the Fifth Assessment Report of the Intergovernmental Panel on Climate Change</w:t>
      </w:r>
      <w:r w:rsidRPr="00D60E09">
        <w:rPr>
          <w:rFonts w:cs="Times New Roman"/>
          <w:noProof/>
          <w:szCs w:val="24"/>
        </w:rPr>
        <w:t>, eds. T. F. Stocker, D. Qin, G.-K. Plattner, M. Tignor, S. K. Allen, J. Boschung, et al. (Cambridge, United Kingdom and New York, NY, USA: Cambridge University Press), 741–866. doi:10.1017/CBO9781107415324.020.</w:t>
      </w:r>
    </w:p>
    <w:p w14:paraId="71C2F11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ntaine, B., Janicot, S., and Monerie, P.-A. (2013). Recent changes in air temperature, heat waves occurrences, and atmospheric circulation in Northern Africa. </w:t>
      </w:r>
      <w:r w:rsidRPr="00D60E09">
        <w:rPr>
          <w:rFonts w:cs="Times New Roman"/>
          <w:i/>
          <w:iCs/>
          <w:noProof/>
          <w:szCs w:val="24"/>
        </w:rPr>
        <w:t>J. Geophys. Res. Atmos.</w:t>
      </w:r>
      <w:r w:rsidRPr="00D60E09">
        <w:rPr>
          <w:rFonts w:cs="Times New Roman"/>
          <w:noProof/>
          <w:szCs w:val="24"/>
        </w:rPr>
        <w:t xml:space="preserve"> 118, 8536–8552. doi:10.1002/jgrd.50667.</w:t>
      </w:r>
    </w:p>
    <w:p w14:paraId="5EA7F17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ntes, C. G., Dawson, T. E., Jardine, K., McDowell, N., Gimenez, B. O., Anderegg, L., et al. (2018). Dry and hot: The hydraulic consequences of a climate change–type drought for Amazonian trees. </w:t>
      </w:r>
      <w:r w:rsidRPr="00D60E09">
        <w:rPr>
          <w:rFonts w:cs="Times New Roman"/>
          <w:i/>
          <w:iCs/>
          <w:noProof/>
          <w:szCs w:val="24"/>
        </w:rPr>
        <w:t>Philos. Trans. R. Soc. B Biol. Sci.</w:t>
      </w:r>
      <w:r w:rsidRPr="00D60E09">
        <w:rPr>
          <w:rFonts w:cs="Times New Roman"/>
          <w:noProof/>
          <w:szCs w:val="24"/>
        </w:rPr>
        <w:t xml:space="preserve"> 373. doi:10.1098/rstb.2018.0209.</w:t>
      </w:r>
    </w:p>
    <w:p w14:paraId="6BE77B0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rd, T. W., and Quiring, S. M. (2019). Comparison of Contemporary In Situ, Model, and Satellite Remote Sensing Soil Moisture With a Focus on Drought Monitoring. </w:t>
      </w:r>
      <w:r w:rsidRPr="00D60E09">
        <w:rPr>
          <w:rFonts w:cs="Times New Roman"/>
          <w:i/>
          <w:iCs/>
          <w:noProof/>
          <w:szCs w:val="24"/>
        </w:rPr>
        <w:t>Water Resour. Res.</w:t>
      </w:r>
      <w:r w:rsidRPr="00D60E09">
        <w:rPr>
          <w:rFonts w:cs="Times New Roman"/>
          <w:noProof/>
          <w:szCs w:val="24"/>
        </w:rPr>
        <w:t xml:space="preserve"> 55, 1565–1582. doi:10.1029/2018WR024039.</w:t>
      </w:r>
    </w:p>
    <w:p w14:paraId="2A66E39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rmayer, H., and Fritz, A. (2017). Temperature dependency of hourly precipitation intensities – surface versus cloud layer temperature. </w:t>
      </w:r>
      <w:r w:rsidRPr="00D60E09">
        <w:rPr>
          <w:rFonts w:cs="Times New Roman"/>
          <w:i/>
          <w:iCs/>
          <w:noProof/>
          <w:szCs w:val="24"/>
        </w:rPr>
        <w:t>Int. J. Climatol.</w:t>
      </w:r>
      <w:r w:rsidRPr="00D60E09">
        <w:rPr>
          <w:rFonts w:cs="Times New Roman"/>
          <w:noProof/>
          <w:szCs w:val="24"/>
        </w:rPr>
        <w:t xml:space="preserve"> 37, 1–10. doi:10.1002/joc.4678.</w:t>
      </w:r>
    </w:p>
    <w:p w14:paraId="4835755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rmetta, G., and Feyen, L. (2019). Empirical evidence of declining global vulnerability to climate-related hazards. </w:t>
      </w:r>
      <w:r w:rsidRPr="00D60E09">
        <w:rPr>
          <w:rFonts w:cs="Times New Roman"/>
          <w:i/>
          <w:iCs/>
          <w:noProof/>
          <w:szCs w:val="24"/>
        </w:rPr>
        <w:t>Glob. Environ. Chang.</w:t>
      </w:r>
      <w:r w:rsidRPr="00D60E09">
        <w:rPr>
          <w:rFonts w:cs="Times New Roman"/>
          <w:noProof/>
          <w:szCs w:val="24"/>
        </w:rPr>
        <w:t xml:space="preserve"> 57, 101920. doi:10.1016/j.gloenvcha.2019.05.004.</w:t>
      </w:r>
    </w:p>
    <w:p w14:paraId="45E2620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rzieri, G., Feyen, L., Rojas, R., Flörke, M., Wimmer, F., and Bianchi, A. (2014). Ensemble projections of future streamflow droughts in Europe. </w:t>
      </w:r>
      <w:r w:rsidRPr="00D60E09">
        <w:rPr>
          <w:rFonts w:cs="Times New Roman"/>
          <w:i/>
          <w:iCs/>
          <w:noProof/>
          <w:szCs w:val="24"/>
        </w:rPr>
        <w:t>Hydrol. Earth Syst. Sci.</w:t>
      </w:r>
      <w:r w:rsidRPr="00D60E09">
        <w:rPr>
          <w:rFonts w:cs="Times New Roman"/>
          <w:noProof/>
          <w:szCs w:val="24"/>
        </w:rPr>
        <w:t xml:space="preserve"> 18, 85–108. doi:10.5194/hess-18-85-2014.</w:t>
      </w:r>
    </w:p>
    <w:p w14:paraId="18D7192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rzieri, G., Feyen, L., Russo, S., Vousdoukas, M., Alfieri, L., Outten, S., et al. (2016). Multi-hazard assessment in Europe under climate change. </w:t>
      </w:r>
      <w:r w:rsidRPr="00D60E09">
        <w:rPr>
          <w:rFonts w:cs="Times New Roman"/>
          <w:i/>
          <w:iCs/>
          <w:noProof/>
          <w:szCs w:val="24"/>
        </w:rPr>
        <w:t>Clim. Change</w:t>
      </w:r>
      <w:r w:rsidRPr="00D60E09">
        <w:rPr>
          <w:rFonts w:cs="Times New Roman"/>
          <w:noProof/>
          <w:szCs w:val="24"/>
        </w:rPr>
        <w:t xml:space="preserve"> 137, 105–119. doi:10.1007/s10584-016-1661-x.</w:t>
      </w:r>
    </w:p>
    <w:p w14:paraId="0EEBF37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tso-Nguemo, T. C., Chamani, R., Yepdo, Z. D., Sonkoué, D., Matsaguim, C. N., Vondou, D. A., et al. (2018). Projected trends of extreme rainfall events from CMIP5 models over Central Africa. </w:t>
      </w:r>
      <w:r w:rsidRPr="00D60E09">
        <w:rPr>
          <w:rFonts w:cs="Times New Roman"/>
          <w:i/>
          <w:iCs/>
          <w:noProof/>
          <w:szCs w:val="24"/>
        </w:rPr>
        <w:t>Atmos. Sci. Lett.</w:t>
      </w:r>
      <w:r w:rsidRPr="00D60E09">
        <w:rPr>
          <w:rFonts w:cs="Times New Roman"/>
          <w:noProof/>
          <w:szCs w:val="24"/>
        </w:rPr>
        <w:t xml:space="preserve"> 19, e803. doi:10.1002/asl.803.</w:t>
      </w:r>
    </w:p>
    <w:p w14:paraId="0CE8B67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tso-Nguemo, T. C., Diallo, I., Diakhaté, M., Vondou, D. A., Mbaye, M. L., Haensler, A., et al. (2019). Projected changes in the seasonal cycle of extreme rainfall events from CORDEX simulations over Central Africa. </w:t>
      </w:r>
      <w:r w:rsidRPr="00D60E09">
        <w:rPr>
          <w:rFonts w:cs="Times New Roman"/>
          <w:i/>
          <w:iCs/>
          <w:noProof/>
          <w:szCs w:val="24"/>
        </w:rPr>
        <w:t>Clim. Change</w:t>
      </w:r>
      <w:r w:rsidRPr="00D60E09">
        <w:rPr>
          <w:rFonts w:cs="Times New Roman"/>
          <w:noProof/>
          <w:szCs w:val="24"/>
        </w:rPr>
        <w:t xml:space="preserve"> 155, 339–357.</w:t>
      </w:r>
    </w:p>
    <w:p w14:paraId="56AD961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owler, H. J., Lenderink, G., Prein, A. F., Westra, S., Allan, R. P., Ban, N., et al. (2021). Anthropogenic intensification of short-duration rainfall extremes. </w:t>
      </w:r>
      <w:r w:rsidRPr="00D60E09">
        <w:rPr>
          <w:rFonts w:cs="Times New Roman"/>
          <w:i/>
          <w:iCs/>
          <w:noProof/>
          <w:szCs w:val="24"/>
        </w:rPr>
        <w:t>Nat. Rev. Earth Environ.</w:t>
      </w:r>
      <w:r w:rsidRPr="00D60E09">
        <w:rPr>
          <w:rFonts w:cs="Times New Roman"/>
          <w:noProof/>
          <w:szCs w:val="24"/>
        </w:rPr>
        <w:t xml:space="preserve"> 2, 107–122. doi:10.1038/s43017-020-00128-6.</w:t>
      </w:r>
    </w:p>
    <w:p w14:paraId="5C6442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rancis, J. A., and Vavrus, S. J. (2012). Evidence linking Arctic amplification to extreme weather in mid-latitudes. </w:t>
      </w:r>
      <w:r w:rsidRPr="00D60E09">
        <w:rPr>
          <w:rFonts w:cs="Times New Roman"/>
          <w:i/>
          <w:iCs/>
          <w:noProof/>
          <w:szCs w:val="24"/>
        </w:rPr>
        <w:t>Geophys. Res. Lett.</w:t>
      </w:r>
      <w:r w:rsidRPr="00D60E09">
        <w:rPr>
          <w:rFonts w:cs="Times New Roman"/>
          <w:noProof/>
          <w:szCs w:val="24"/>
        </w:rPr>
        <w:t xml:space="preserve"> 39. doi:10.1029/2012GL051000.</w:t>
      </w:r>
    </w:p>
    <w:p w14:paraId="0D4DA2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rank, D. C., Poulter, B., Saurer, M., Esper, J., Huntingford, C., Helle, G., et al. (2015). Water-use efficiency and transpiration across European forests during the Anthropocene. </w:t>
      </w:r>
      <w:r w:rsidRPr="00D60E09">
        <w:rPr>
          <w:rFonts w:cs="Times New Roman"/>
          <w:i/>
          <w:iCs/>
          <w:noProof/>
          <w:szCs w:val="24"/>
        </w:rPr>
        <w:t>Nat. Clim. Chang.</w:t>
      </w:r>
      <w:r w:rsidRPr="00D60E09">
        <w:rPr>
          <w:rFonts w:cs="Times New Roman"/>
          <w:noProof/>
          <w:szCs w:val="24"/>
        </w:rPr>
        <w:t xml:space="preserve"> 5, 579–583. doi:10.1038/nclimate2614.</w:t>
      </w:r>
    </w:p>
    <w:p w14:paraId="7665DCF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reund, M., Henley, B. J., Karoly, D. J., Allen, K. J., and Baker, P. J. (2017). Multi-century cool- and warm-season rainfall reconstructions for Australia’s major climatic regions. </w:t>
      </w:r>
      <w:r w:rsidRPr="00D60E09">
        <w:rPr>
          <w:rFonts w:cs="Times New Roman"/>
          <w:i/>
          <w:iCs/>
          <w:noProof/>
          <w:szCs w:val="24"/>
        </w:rPr>
        <w:t>Clim. Past</w:t>
      </w:r>
      <w:r w:rsidRPr="00D60E09">
        <w:rPr>
          <w:rFonts w:cs="Times New Roman"/>
          <w:noProof/>
          <w:szCs w:val="24"/>
        </w:rPr>
        <w:t xml:space="preserve"> 13, 1751–1770. doi:10.5194/cp-13-1751-2017.</w:t>
      </w:r>
    </w:p>
    <w:p w14:paraId="3CDB236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reychet, N., Hsu, H.-H., Chou, C., and Wu, C.-H. (2015). Asian Summer Monsoon in CMIP5 Projections: A Link between the Change in Extreme Precipitation and Monsoon Dynamics. </w:t>
      </w:r>
      <w:r w:rsidRPr="00D60E09">
        <w:rPr>
          <w:rFonts w:cs="Times New Roman"/>
          <w:i/>
          <w:iCs/>
          <w:noProof/>
          <w:szCs w:val="24"/>
        </w:rPr>
        <w:t>J. Clim.</w:t>
      </w:r>
      <w:r w:rsidRPr="00D60E09">
        <w:rPr>
          <w:rFonts w:cs="Times New Roman"/>
          <w:noProof/>
          <w:szCs w:val="24"/>
        </w:rPr>
        <w:t xml:space="preserve"> 28, 1477–1493. doi:10.1175/JCLI-D-14-00449.1.</w:t>
      </w:r>
    </w:p>
    <w:p w14:paraId="3DEA3CC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reychet, N., Tett, S. F. B., Hegerl, G. C., and Wang, J. (2018). Central-Eastern China Persistent Heat Waves: Evaluation of the AMIP Models. </w:t>
      </w:r>
      <w:r w:rsidRPr="00D60E09">
        <w:rPr>
          <w:rFonts w:cs="Times New Roman"/>
          <w:i/>
          <w:iCs/>
          <w:noProof/>
          <w:szCs w:val="24"/>
        </w:rPr>
        <w:t>J. Clim.</w:t>
      </w:r>
      <w:r w:rsidRPr="00D60E09">
        <w:rPr>
          <w:rFonts w:cs="Times New Roman"/>
          <w:noProof/>
          <w:szCs w:val="24"/>
        </w:rPr>
        <w:t xml:space="preserve"> 31, 3609–3624. doi:10.1175/JCLI-D-17-0480.1.</w:t>
      </w:r>
    </w:p>
    <w:p w14:paraId="5E2B4D2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riedrich, K., Grossman, R. L., Huntington, J., Blanken, P. D., Lenters, J., Holman, K. D., et al. (2018). Reservoir evaporation in the Western United States. </w:t>
      </w:r>
      <w:r w:rsidRPr="00D60E09">
        <w:rPr>
          <w:rFonts w:cs="Times New Roman"/>
          <w:i/>
          <w:iCs/>
          <w:noProof/>
          <w:szCs w:val="24"/>
        </w:rPr>
        <w:t>Bull. Am. Meteorol. Soc.</w:t>
      </w:r>
      <w:r w:rsidRPr="00D60E09">
        <w:rPr>
          <w:rFonts w:cs="Times New Roman"/>
          <w:noProof/>
          <w:szCs w:val="24"/>
        </w:rPr>
        <w:t xml:space="preserve"> 99, 167–187. doi:10.1175/BAMS-D-15-00224.1.</w:t>
      </w:r>
    </w:p>
    <w:p w14:paraId="3E3BB2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rieler, K., Meinshausen, M., Mengel, M., Braun, N., and Hare, W. (2012). A Scaling Approach to Probabilistic Assessment of Regional Climate Change. </w:t>
      </w:r>
      <w:r w:rsidRPr="00D60E09">
        <w:rPr>
          <w:rFonts w:cs="Times New Roman"/>
          <w:i/>
          <w:iCs/>
          <w:noProof/>
          <w:szCs w:val="24"/>
        </w:rPr>
        <w:t>J. Clim.</w:t>
      </w:r>
      <w:r w:rsidRPr="00D60E09">
        <w:rPr>
          <w:rFonts w:cs="Times New Roman"/>
          <w:noProof/>
          <w:szCs w:val="24"/>
        </w:rPr>
        <w:t xml:space="preserve"> 25, 3117–3144. doi:10.1175/JCLI-D-11-00199.1.</w:t>
      </w:r>
    </w:p>
    <w:p w14:paraId="1335F0B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rölicher, T. L., Fischer, E. M., and Gruber, N. (2018). Marine heatwaves under global warming. </w:t>
      </w:r>
      <w:r w:rsidRPr="00D60E09">
        <w:rPr>
          <w:rFonts w:cs="Times New Roman"/>
          <w:i/>
          <w:iCs/>
          <w:noProof/>
          <w:szCs w:val="24"/>
        </w:rPr>
        <w:t>Nature</w:t>
      </w:r>
      <w:r w:rsidRPr="00D60E09">
        <w:rPr>
          <w:rFonts w:cs="Times New Roman"/>
          <w:noProof/>
          <w:szCs w:val="24"/>
        </w:rPr>
        <w:t xml:space="preserve"> 560, 360–364. doi:10.1038/s41586-018-0383-9.</w:t>
      </w:r>
    </w:p>
    <w:p w14:paraId="1760D4B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 G., Yu, J., Yu, X., Ouyang, R., Zhang, Y., Wang, P., et al. (2013a). Temporal variation of extreme rainfall events in China, 1961–2009. </w:t>
      </w:r>
      <w:r w:rsidRPr="00D60E09">
        <w:rPr>
          <w:rFonts w:cs="Times New Roman"/>
          <w:i/>
          <w:iCs/>
          <w:noProof/>
          <w:szCs w:val="24"/>
        </w:rPr>
        <w:t>J. Hydrol.</w:t>
      </w:r>
      <w:r w:rsidRPr="00D60E09">
        <w:rPr>
          <w:rFonts w:cs="Times New Roman"/>
          <w:noProof/>
          <w:szCs w:val="24"/>
        </w:rPr>
        <w:t xml:space="preserve"> 487, 48–59. doi:10.1016/J.JHYDROL.2013.02.021.</w:t>
      </w:r>
    </w:p>
    <w:p w14:paraId="78CDD68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 Q., and Feng, S. (2014). Responses of terrestrial aridity to global warming. </w:t>
      </w:r>
      <w:r w:rsidRPr="00D60E09">
        <w:rPr>
          <w:rFonts w:cs="Times New Roman"/>
          <w:i/>
          <w:iCs/>
          <w:noProof/>
          <w:szCs w:val="24"/>
        </w:rPr>
        <w:t>J. Geophys. Res. Atmos.</w:t>
      </w:r>
      <w:r w:rsidRPr="00D60E09">
        <w:rPr>
          <w:rFonts w:cs="Times New Roman"/>
          <w:noProof/>
          <w:szCs w:val="24"/>
        </w:rPr>
        <w:t xml:space="preserve"> 119, 7863–7875. doi:10.1002/2014JD021608.</w:t>
      </w:r>
    </w:p>
    <w:p w14:paraId="0BAB2B7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 R., Yin, L., Li, W., Arias, P. A., Dickinson, R. E., Huang, L., et al. (2013b). Increased dry-season length over southern Amazonia in recent decades and its implication for future climate projection. </w:t>
      </w:r>
      <w:r w:rsidRPr="00D60E09">
        <w:rPr>
          <w:rFonts w:cs="Times New Roman"/>
          <w:i/>
          <w:iCs/>
          <w:noProof/>
          <w:szCs w:val="24"/>
        </w:rPr>
        <w:t>Proc. Natl. Acad. Sci.</w:t>
      </w:r>
      <w:r w:rsidRPr="00D60E09">
        <w:rPr>
          <w:rFonts w:cs="Times New Roman"/>
          <w:noProof/>
          <w:szCs w:val="24"/>
        </w:rPr>
        <w:t xml:space="preserve"> 110, 18110–18115. doi:10.1073/pnas.1302584110.</w:t>
      </w:r>
    </w:p>
    <w:p w14:paraId="40B05AC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hrmann, C. M., Konrad  II, C. E., Kovach, M. M., McLeod, J. T., Schmitz, W. G., and Dixon, P. G. (2014). Ranking of Tornado Outbreaks across the United States and Their Climatological Characteristics. </w:t>
      </w:r>
      <w:r w:rsidRPr="00D60E09">
        <w:rPr>
          <w:rFonts w:cs="Times New Roman"/>
          <w:i/>
          <w:iCs/>
          <w:noProof/>
          <w:szCs w:val="24"/>
        </w:rPr>
        <w:t>Weather Forecast.</w:t>
      </w:r>
      <w:r w:rsidRPr="00D60E09">
        <w:rPr>
          <w:rFonts w:cs="Times New Roman"/>
          <w:noProof/>
          <w:szCs w:val="24"/>
        </w:rPr>
        <w:t xml:space="preserve"> 29, 684–701. doi:10.1175/WAF-D-13-00128.1.</w:t>
      </w:r>
    </w:p>
    <w:p w14:paraId="4896CA7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ndel, F., Jörg-Hess, S., and Zappa, M. (2013). Monthly hydrometeorological ensemble prediction of streamflow droughts and corresponding drought indices. </w:t>
      </w:r>
      <w:r w:rsidRPr="00D60E09">
        <w:rPr>
          <w:rFonts w:cs="Times New Roman"/>
          <w:i/>
          <w:iCs/>
          <w:noProof/>
          <w:szCs w:val="24"/>
        </w:rPr>
        <w:t>Hydrol. Earth Syst. Sci.</w:t>
      </w:r>
      <w:r w:rsidRPr="00D60E09">
        <w:rPr>
          <w:rFonts w:cs="Times New Roman"/>
          <w:noProof/>
          <w:szCs w:val="24"/>
        </w:rPr>
        <w:t xml:space="preserve"> 17, 395–407. doi:10.5194/hess-17-395-2013.</w:t>
      </w:r>
    </w:p>
    <w:p w14:paraId="5BE16EE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nk, C., Davenport, F., Harrison, L., Magadzire, T., Galu, G., Artan, G. A., et al. (2018a). Anthropogenic Enhancement of Moderate-to-Strong El Niño Events Likely Contributed to Drought and Poor Harvests in Southern Africa During 2016. </w:t>
      </w:r>
      <w:r w:rsidRPr="00D60E09">
        <w:rPr>
          <w:rFonts w:cs="Times New Roman"/>
          <w:i/>
          <w:iCs/>
          <w:noProof/>
          <w:szCs w:val="24"/>
        </w:rPr>
        <w:t>Bull. Am. Meteorol. Soc.</w:t>
      </w:r>
      <w:r w:rsidRPr="00D60E09">
        <w:rPr>
          <w:rFonts w:cs="Times New Roman"/>
          <w:noProof/>
          <w:szCs w:val="24"/>
        </w:rPr>
        <w:t xml:space="preserve"> 99, S91–S96. doi:10.1175/BAMS-D-17-0112.1.</w:t>
      </w:r>
    </w:p>
    <w:p w14:paraId="726949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nk, C., Harrison, L., Shukla, S., Korecha, D., Magadzire, T., Husak, G., et al. (2016). Assessing the Contributions of Local and East Pacific Warming to the 2015 Droughts in Ethiopia and Southern Africa. </w:t>
      </w:r>
      <w:r w:rsidRPr="00D60E09">
        <w:rPr>
          <w:rFonts w:cs="Times New Roman"/>
          <w:i/>
          <w:iCs/>
          <w:noProof/>
          <w:szCs w:val="24"/>
        </w:rPr>
        <w:t>Bull. Am. Meteorol. Soc.</w:t>
      </w:r>
      <w:r w:rsidRPr="00D60E09">
        <w:rPr>
          <w:rFonts w:cs="Times New Roman"/>
          <w:noProof/>
          <w:szCs w:val="24"/>
        </w:rPr>
        <w:t xml:space="preserve"> 97, S75–S80. doi:10.1175/BAMS-D-16-0167.1.</w:t>
      </w:r>
    </w:p>
    <w:p w14:paraId="4C25229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nk, C., Harrison, L., Shukla, S., Pomposi, C., Galu, G., Korecha, D., et al. (2018b). Examining the role of unusually warm Indo-Pacific sea surface temperatures in recent African droughts. </w:t>
      </w:r>
      <w:r w:rsidRPr="00D60E09">
        <w:rPr>
          <w:rFonts w:cs="Times New Roman"/>
          <w:i/>
          <w:iCs/>
          <w:noProof/>
          <w:szCs w:val="24"/>
        </w:rPr>
        <w:t>Q. J. R. Meteorol. Soc.</w:t>
      </w:r>
      <w:r w:rsidRPr="00D60E09">
        <w:rPr>
          <w:rFonts w:cs="Times New Roman"/>
          <w:noProof/>
          <w:szCs w:val="24"/>
        </w:rPr>
        <w:t>, 1–20. doi:10.1002/acr.</w:t>
      </w:r>
    </w:p>
    <w:p w14:paraId="47ADAA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nk, C., Hoell, A., and Stone, D. (2014). Examining the contribution of the observed global warming trend to the California droughts of 2012/13 and 2013/14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11–S13. doi:10.1175/1520-0477-95.9.S1.1.</w:t>
      </w:r>
    </w:p>
    <w:p w14:paraId="6C68D1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nk, C., Nicholson, S. E., Landsfeld, M., Klotter, D., Peterson, P., and Harrison, L. (2015a). The Centennial Trends Greater Horn of Africa precipitation dataset. </w:t>
      </w:r>
      <w:r w:rsidRPr="00D60E09">
        <w:rPr>
          <w:rFonts w:cs="Times New Roman"/>
          <w:i/>
          <w:iCs/>
          <w:noProof/>
          <w:szCs w:val="24"/>
        </w:rPr>
        <w:t>Sci. Data</w:t>
      </w:r>
      <w:r w:rsidRPr="00D60E09">
        <w:rPr>
          <w:rFonts w:cs="Times New Roman"/>
          <w:noProof/>
          <w:szCs w:val="24"/>
        </w:rPr>
        <w:t xml:space="preserve"> 2, 150050. doi:10.1038/sdata.2015.50.</w:t>
      </w:r>
    </w:p>
    <w:p w14:paraId="0C43D30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nk, C., Peterson, P., Landsfeld, M., Davenport, F., Becker, A., Schneider, U., et al. (2020). “Algorithm and Data Improvements for Version 2.1 of the Climate Hazards Center’s InfraRed Precipitation with Stations Data Set,” in </w:t>
      </w:r>
      <w:r w:rsidRPr="00D60E09">
        <w:rPr>
          <w:rFonts w:cs="Times New Roman"/>
          <w:i/>
          <w:iCs/>
          <w:noProof/>
          <w:szCs w:val="24"/>
        </w:rPr>
        <w:t>Satellite Precipitation Measurement: Volume 1</w:t>
      </w:r>
      <w:r w:rsidRPr="00D60E09">
        <w:rPr>
          <w:rFonts w:cs="Times New Roman"/>
          <w:noProof/>
          <w:szCs w:val="24"/>
        </w:rPr>
        <w:t>, eds. V. Levizzani, C. Kidd, D. Kirschbaum, C. Kummerow, K. Nakamura, and F. Turk (Cham, Switzerland: Springer), 409–427. doi:10.1007/978-3-030-24568-9_23.</w:t>
      </w:r>
    </w:p>
    <w:p w14:paraId="210355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nk, C., Shukla, S., Hoell, A., and Livneh, B. (2015b). Assessing the contributions of east African and west pacific warming to the 2014 boreal spring east African drought. </w:t>
      </w:r>
      <w:r w:rsidRPr="00D60E09">
        <w:rPr>
          <w:rFonts w:cs="Times New Roman"/>
          <w:i/>
          <w:iCs/>
          <w:noProof/>
          <w:szCs w:val="24"/>
        </w:rPr>
        <w:t>Bull. Am. Meteorol. Soc.</w:t>
      </w:r>
      <w:r w:rsidRPr="00D60E09">
        <w:rPr>
          <w:rFonts w:cs="Times New Roman"/>
          <w:noProof/>
          <w:szCs w:val="24"/>
        </w:rPr>
        <w:t xml:space="preserve"> 96, S77–S82. doi:10.1175/BAMS-D-15-00106.1.</w:t>
      </w:r>
    </w:p>
    <w:p w14:paraId="17E21B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Furrer, E., Katz, R., Walter, M., and Furrer, R. (2010). Statistical modeling of hot spells and heat waves. </w:t>
      </w:r>
      <w:r w:rsidRPr="00D60E09">
        <w:rPr>
          <w:rFonts w:cs="Times New Roman"/>
          <w:i/>
          <w:iCs/>
          <w:noProof/>
          <w:szCs w:val="24"/>
        </w:rPr>
        <w:t>Clim. Res.</w:t>
      </w:r>
      <w:r w:rsidRPr="00D60E09">
        <w:rPr>
          <w:rFonts w:cs="Times New Roman"/>
          <w:noProof/>
          <w:szCs w:val="24"/>
        </w:rPr>
        <w:t xml:space="preserve"> 43, 191–205. doi:10.3354/cr00924.</w:t>
      </w:r>
    </w:p>
    <w:p w14:paraId="5846DB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ertner, M. Á., González-Alemán, J. J., Romera, R., Domínguez, M., Gil, V., Sánchez, E., et al. (2018). Simulation of medicanes over the Mediterranean Sea in a regional climate model ensemble: impact of ocean–atmosphere coupling and increased resolution. </w:t>
      </w:r>
      <w:r w:rsidRPr="00D60E09">
        <w:rPr>
          <w:rFonts w:cs="Times New Roman"/>
          <w:i/>
          <w:iCs/>
          <w:noProof/>
          <w:szCs w:val="24"/>
        </w:rPr>
        <w:t>Clim. Dyn.</w:t>
      </w:r>
      <w:r w:rsidRPr="00D60E09">
        <w:rPr>
          <w:rFonts w:cs="Times New Roman"/>
          <w:noProof/>
          <w:szCs w:val="24"/>
        </w:rPr>
        <w:t xml:space="preserve"> 51, 1041–1057. doi:10.1007/s00382-016-3456-1.</w:t>
      </w:r>
    </w:p>
    <w:p w14:paraId="314DF60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ertner, M. A., Jacob, D., Gil, V., Domínguez, M., Padorno, E., Sánchez, E., et al. (2007). Tropical cyclones over the Mediterranean Sea in climate change simulations. </w:t>
      </w:r>
      <w:r w:rsidRPr="00D60E09">
        <w:rPr>
          <w:rFonts w:cs="Times New Roman"/>
          <w:i/>
          <w:iCs/>
          <w:noProof/>
          <w:szCs w:val="24"/>
        </w:rPr>
        <w:t>Geophys. Res. Lett.</w:t>
      </w:r>
      <w:r w:rsidRPr="00D60E09">
        <w:rPr>
          <w:rFonts w:cs="Times New Roman"/>
          <w:noProof/>
          <w:szCs w:val="24"/>
        </w:rPr>
        <w:t xml:space="preserve"> 34, L14711. doi:10.1029/2007GL029977.</w:t>
      </w:r>
    </w:p>
    <w:p w14:paraId="16E4843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jić-Čapka, M., Cindrić, K., and Pasarić, Z. (2015). Trends in precipitation indices in Croatia, 1961–2010. </w:t>
      </w:r>
      <w:r w:rsidRPr="00D60E09">
        <w:rPr>
          <w:rFonts w:cs="Times New Roman"/>
          <w:i/>
          <w:iCs/>
          <w:noProof/>
          <w:szCs w:val="24"/>
        </w:rPr>
        <w:t>Theor. Appl. Climatol.</w:t>
      </w:r>
      <w:r w:rsidRPr="00D60E09">
        <w:rPr>
          <w:rFonts w:cs="Times New Roman"/>
          <w:noProof/>
          <w:szCs w:val="24"/>
        </w:rPr>
        <w:t xml:space="preserve"> 121, 167–177. doi:10.1007/s00704-014-1217-9.</w:t>
      </w:r>
    </w:p>
    <w:p w14:paraId="57B1471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larneau, T. J., Bosart, L. F., and Schumacher, R. S. (2010). Predecessor rain events ahead of tropical cyclones. </w:t>
      </w:r>
      <w:r w:rsidRPr="00D60E09">
        <w:rPr>
          <w:rFonts w:cs="Times New Roman"/>
          <w:i/>
          <w:iCs/>
          <w:noProof/>
          <w:szCs w:val="24"/>
        </w:rPr>
        <w:t>Mon. Weather Rev.</w:t>
      </w:r>
      <w:r w:rsidRPr="00D60E09">
        <w:rPr>
          <w:rFonts w:cs="Times New Roman"/>
          <w:noProof/>
          <w:szCs w:val="24"/>
        </w:rPr>
        <w:t xml:space="preserve"> 138, 3272–3297. doi:10.1175/2010MWR3243.1.</w:t>
      </w:r>
    </w:p>
    <w:p w14:paraId="470102A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llant, A. J. E., Reeder, M. J., Risbey, J. S., and Hennessy, K. J. (2013). The characteristics of seasonal-scale droughts in Australia, 1911-2009. </w:t>
      </w:r>
      <w:r w:rsidRPr="00D60E09">
        <w:rPr>
          <w:rFonts w:cs="Times New Roman"/>
          <w:i/>
          <w:iCs/>
          <w:noProof/>
          <w:szCs w:val="24"/>
        </w:rPr>
        <w:t>Int. J. Climatol.</w:t>
      </w:r>
      <w:r w:rsidRPr="00D60E09">
        <w:rPr>
          <w:rFonts w:cs="Times New Roman"/>
          <w:noProof/>
          <w:szCs w:val="24"/>
        </w:rPr>
        <w:t xml:space="preserve"> 33, 1658–1672. doi:10.1002/joc.3540.</w:t>
      </w:r>
    </w:p>
    <w:p w14:paraId="0CD00E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llo, F., Daron, J., Macadam, I., Cinco, T., Villafuerte II, M., Buonomo, E., et al. (2019). High-resolution regional climate model projections of future tropical cyclone activity in the Philippines. </w:t>
      </w:r>
      <w:r w:rsidRPr="00D60E09">
        <w:rPr>
          <w:rFonts w:cs="Times New Roman"/>
          <w:i/>
          <w:iCs/>
          <w:noProof/>
          <w:szCs w:val="24"/>
        </w:rPr>
        <w:t>Int. J. Climatol.</w:t>
      </w:r>
      <w:r w:rsidRPr="00D60E09">
        <w:rPr>
          <w:rFonts w:cs="Times New Roman"/>
          <w:noProof/>
          <w:szCs w:val="24"/>
        </w:rPr>
        <w:t xml:space="preserve"> 39, 1181–1194. doi:10.1002/joc.5870.</w:t>
      </w:r>
    </w:p>
    <w:p w14:paraId="24C057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álos, B., Hagemann, S., Hänsler, A., Kindermann, G., Rechid, D., Sieck, K., et al. (2013). Case study for the assessment of the biogeophysical effects of a potential afforestation in Europe. </w:t>
      </w:r>
      <w:r w:rsidRPr="00D60E09">
        <w:rPr>
          <w:rFonts w:cs="Times New Roman"/>
          <w:i/>
          <w:iCs/>
          <w:noProof/>
          <w:szCs w:val="24"/>
        </w:rPr>
        <w:t>Carbon Balance Manag.</w:t>
      </w:r>
      <w:r w:rsidRPr="00D60E09">
        <w:rPr>
          <w:rFonts w:cs="Times New Roman"/>
          <w:noProof/>
          <w:szCs w:val="24"/>
        </w:rPr>
        <w:t xml:space="preserve"> 8, 3. doi:10.1186/1750-0680-8-3.</w:t>
      </w:r>
    </w:p>
    <w:p w14:paraId="01D9E80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álos, B., Mátyás, C., and Jacob, D. (2011). Regional characteristics of climate change altering effects of afforestation. </w:t>
      </w:r>
      <w:r w:rsidRPr="00D60E09">
        <w:rPr>
          <w:rFonts w:cs="Times New Roman"/>
          <w:i/>
          <w:iCs/>
          <w:noProof/>
          <w:szCs w:val="24"/>
        </w:rPr>
        <w:t>Environ. Res. Lett.</w:t>
      </w:r>
      <w:r w:rsidRPr="00D60E09">
        <w:rPr>
          <w:rFonts w:cs="Times New Roman"/>
          <w:noProof/>
          <w:szCs w:val="24"/>
        </w:rPr>
        <w:t xml:space="preserve"> 6, 044010. doi:10.1088/1748-9326/6/4/044010.</w:t>
      </w:r>
    </w:p>
    <w:p w14:paraId="1FA6D9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o, J., Shoshiro, M., Roberts, M. J., Haarsma, R., Putrasahan, D., Roberts, C. D., et al. (2020). Influence of model resolution on bomb cyclones revealed by HighResMIP-PRIMAVERA simulations. </w:t>
      </w:r>
      <w:r w:rsidRPr="00D60E09">
        <w:rPr>
          <w:rFonts w:cs="Times New Roman"/>
          <w:i/>
          <w:iCs/>
          <w:noProof/>
          <w:szCs w:val="24"/>
        </w:rPr>
        <w:t>Environ. Res. Lett.</w:t>
      </w:r>
      <w:r w:rsidRPr="00D60E09">
        <w:rPr>
          <w:rFonts w:cs="Times New Roman"/>
          <w:noProof/>
          <w:szCs w:val="24"/>
        </w:rPr>
        <w:t xml:space="preserve"> 15, 084001. doi:10.1088/1748-9326/ab88fa.</w:t>
      </w:r>
    </w:p>
    <w:p w14:paraId="5EEF89E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o, X., Shi, Y., Han, Z., Wang, M., Wu, J., Zhang, D., et al. (2017a). Performance of RegCM4 over major river basins in China. </w:t>
      </w:r>
      <w:r w:rsidRPr="00D60E09">
        <w:rPr>
          <w:rFonts w:cs="Times New Roman"/>
          <w:i/>
          <w:iCs/>
          <w:noProof/>
          <w:szCs w:val="24"/>
        </w:rPr>
        <w:t>Adv. Atmos. Sci.</w:t>
      </w:r>
      <w:r w:rsidRPr="00D60E09">
        <w:rPr>
          <w:rFonts w:cs="Times New Roman"/>
          <w:noProof/>
          <w:szCs w:val="24"/>
        </w:rPr>
        <w:t xml:space="preserve"> 34, 441–455. doi:10.1007/s00376-016-6179-7.</w:t>
      </w:r>
    </w:p>
    <w:p w14:paraId="268B58D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o, X., Zhao, Q., Zhao, X., Wu, P., Pan, W., Gao, X., et al. (2017b). Temporal and spatial evolution of the standardized precipitation evapotranspiration index (SPEI) in the Loess Plateau under climate change from 2001 to 2050. </w:t>
      </w:r>
      <w:r w:rsidRPr="00D60E09">
        <w:rPr>
          <w:rFonts w:cs="Times New Roman"/>
          <w:i/>
          <w:iCs/>
          <w:noProof/>
          <w:szCs w:val="24"/>
        </w:rPr>
        <w:t>Sci. Total Environ.</w:t>
      </w:r>
      <w:r w:rsidRPr="00D60E09">
        <w:rPr>
          <w:rFonts w:cs="Times New Roman"/>
          <w:noProof/>
          <w:szCs w:val="24"/>
        </w:rPr>
        <w:t xml:space="preserve"> 595, 191–200. doi:10.1016/j.scitotenv.2017.03.226.</w:t>
      </w:r>
    </w:p>
    <w:p w14:paraId="4ADAE5E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o, Y., Xiao, L., Chen, D., Xu, J., and Zhang, H. (2018). Comparison between past and future extreme precipitations simulated by global and regional climate models over the Tibetan Plateau. </w:t>
      </w:r>
      <w:r w:rsidRPr="00D60E09">
        <w:rPr>
          <w:rFonts w:cs="Times New Roman"/>
          <w:i/>
          <w:iCs/>
          <w:noProof/>
          <w:szCs w:val="24"/>
        </w:rPr>
        <w:t>Int. J. Climatol.</w:t>
      </w:r>
      <w:r w:rsidRPr="00D60E09">
        <w:rPr>
          <w:rFonts w:cs="Times New Roman"/>
          <w:noProof/>
          <w:szCs w:val="24"/>
        </w:rPr>
        <w:t xml:space="preserve"> 38, 1285–1297. doi:10.1002/joc.5243.</w:t>
      </w:r>
    </w:p>
    <w:p w14:paraId="4AB192B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rcía-Cueto, O. R., Santillán-Soto, N., López-Velázquez, E., Reyes-López, J., Cruz-Sotelo, S., and Ojeda-Benítez, S. (2019). Trends of climate change indices in some Mexican cities from 1980 to 2010. </w:t>
      </w:r>
      <w:r w:rsidRPr="00D60E09">
        <w:rPr>
          <w:rFonts w:cs="Times New Roman"/>
          <w:i/>
          <w:iCs/>
          <w:noProof/>
          <w:szCs w:val="24"/>
        </w:rPr>
        <w:t>Theor. Appl. Climatol.</w:t>
      </w:r>
      <w:r w:rsidRPr="00D60E09">
        <w:rPr>
          <w:rFonts w:cs="Times New Roman"/>
          <w:noProof/>
          <w:szCs w:val="24"/>
        </w:rPr>
        <w:t xml:space="preserve"> 137, 775–790. doi:10.1007/s00704-018-2620-4.</w:t>
      </w:r>
    </w:p>
    <w:p w14:paraId="1955AC1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rcía-Garizábal, I., Causapé, J., Abrahao, R., and Merchan, D. (2014). Impact of Climate Change on Mediterranean Irrigation Demand: Historical Dynamics of Climate and Future Projections. </w:t>
      </w:r>
      <w:r w:rsidRPr="00D60E09">
        <w:rPr>
          <w:rFonts w:cs="Times New Roman"/>
          <w:i/>
          <w:iCs/>
          <w:noProof/>
          <w:szCs w:val="24"/>
        </w:rPr>
        <w:t>Water Resour. Manag.</w:t>
      </w:r>
      <w:r w:rsidRPr="00D60E09">
        <w:rPr>
          <w:rFonts w:cs="Times New Roman"/>
          <w:noProof/>
          <w:szCs w:val="24"/>
        </w:rPr>
        <w:t xml:space="preserve"> 28, 1449–1462. doi:10.1007/s11269-014-0565-7.</w:t>
      </w:r>
    </w:p>
    <w:p w14:paraId="06B746F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rcía-Herrera, R., Garrido-Pérez, J.M. Barriopedro, D., Ordóñez, C., Vicente-Serrano, S.M. Nieto, R., Gimeno, L., Sorí, R., et al. (2019). The European 2016/2017 drought. </w:t>
      </w:r>
      <w:r w:rsidRPr="00D60E09">
        <w:rPr>
          <w:rFonts w:cs="Times New Roman"/>
          <w:i/>
          <w:iCs/>
          <w:noProof/>
          <w:szCs w:val="24"/>
        </w:rPr>
        <w:t>J. Clim.</w:t>
      </w:r>
      <w:r w:rsidRPr="00D60E09">
        <w:rPr>
          <w:rFonts w:cs="Times New Roman"/>
          <w:noProof/>
          <w:szCs w:val="24"/>
        </w:rPr>
        <w:t xml:space="preserve"> 32, 3169–3187.</w:t>
      </w:r>
    </w:p>
    <w:p w14:paraId="402976E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rner, A. J., Mann, M. E., Emanuel, K. A., Kopp, R. E., Lin, N., Alley, R. B., et al. (2017). Impact of climate change on New York City’s coastal flood hazard: Increasing flood heights from the preindustrial to 2300 CE. </w:t>
      </w:r>
      <w:r w:rsidRPr="00D60E09">
        <w:rPr>
          <w:rFonts w:cs="Times New Roman"/>
          <w:i/>
          <w:iCs/>
          <w:noProof/>
          <w:szCs w:val="24"/>
        </w:rPr>
        <w:t>Proc. Natl. Acad. Sci.</w:t>
      </w:r>
      <w:r w:rsidRPr="00D60E09">
        <w:rPr>
          <w:rFonts w:cs="Times New Roman"/>
          <w:noProof/>
          <w:szCs w:val="24"/>
        </w:rPr>
        <w:t xml:space="preserve"> 114, 11861 LP-11866. doi:10.1073/pnas.1703568114.</w:t>
      </w:r>
    </w:p>
    <w:p w14:paraId="11C420B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rreaud, R. D., Alvarez-Garreton, C., Barichivich, J., Boisier, J. P., Christie, D., Galleguillos, M., et al. (2017). The 2010–2015 megadrought in central Chile: impacts on regional hydroclimate and vegetation. </w:t>
      </w:r>
      <w:r w:rsidRPr="00D60E09">
        <w:rPr>
          <w:rFonts w:cs="Times New Roman"/>
          <w:i/>
          <w:iCs/>
          <w:noProof/>
          <w:szCs w:val="24"/>
        </w:rPr>
        <w:t>Hydrol. Earth Syst. Sci.</w:t>
      </w:r>
      <w:r w:rsidRPr="00D60E09">
        <w:rPr>
          <w:rFonts w:cs="Times New Roman"/>
          <w:noProof/>
          <w:szCs w:val="24"/>
        </w:rPr>
        <w:t xml:space="preserve"> 21, 6307–6327. doi:10.5194/hess-21-6307-2017.</w:t>
      </w:r>
    </w:p>
    <w:p w14:paraId="2C28C6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rreaud, R. D., Boisier, J. P., Rondanelli, R., Montecinos, A., Sepúlveda, H. H., and Veloso‐Aguila, D. (2020). The Central Chile Mega Drought (2010–2018): A climate dynamics perspective. </w:t>
      </w:r>
      <w:r w:rsidRPr="00D60E09">
        <w:rPr>
          <w:rFonts w:cs="Times New Roman"/>
          <w:i/>
          <w:iCs/>
          <w:noProof/>
          <w:szCs w:val="24"/>
        </w:rPr>
        <w:t>Int. J. Climatol.</w:t>
      </w:r>
      <w:r w:rsidRPr="00D60E09">
        <w:rPr>
          <w:rFonts w:cs="Times New Roman"/>
          <w:noProof/>
          <w:szCs w:val="24"/>
        </w:rPr>
        <w:t xml:space="preserve"> 40, 421–439. doi:10.1002/joc.6219.</w:t>
      </w:r>
    </w:p>
    <w:p w14:paraId="335FA60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aupp, F., Hall, J., Mitchell, D., and Dadson, S. (2019). Increasing risks of multiple breadbasket failure under 1.5 and 2 °C global warming. </w:t>
      </w:r>
      <w:r w:rsidRPr="00D60E09">
        <w:rPr>
          <w:rFonts w:cs="Times New Roman"/>
          <w:i/>
          <w:iCs/>
          <w:noProof/>
          <w:szCs w:val="24"/>
        </w:rPr>
        <w:t>Agric. Syst.</w:t>
      </w:r>
      <w:r w:rsidRPr="00D60E09">
        <w:rPr>
          <w:rFonts w:cs="Times New Roman"/>
          <w:noProof/>
          <w:szCs w:val="24"/>
        </w:rPr>
        <w:t xml:space="preserve"> 175, 34–45. doi:10.1016/j.agsy.2019.05.010.</w:t>
      </w:r>
    </w:p>
    <w:p w14:paraId="77702DA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e, G., Shi, Z., Yang, X., Hao, Y., Guo, H., Kossi, F., et al. (2017). Analysis of precipitation extremes in the Qinghai-Tibetan plateau, China: Spatio-temporal characteristics and topography effects. </w:t>
      </w:r>
      <w:r w:rsidRPr="00D60E09">
        <w:rPr>
          <w:rFonts w:cs="Times New Roman"/>
          <w:i/>
          <w:iCs/>
          <w:noProof/>
          <w:szCs w:val="24"/>
        </w:rPr>
        <w:t>Atmosphere (Basel).</w:t>
      </w:r>
      <w:r w:rsidRPr="00D60E09">
        <w:rPr>
          <w:rFonts w:cs="Times New Roman"/>
          <w:noProof/>
          <w:szCs w:val="24"/>
        </w:rPr>
        <w:t xml:space="preserve"> 8, 1–16. doi:10.3390/atmos8070127.</w:t>
      </w:r>
    </w:p>
    <w:p w14:paraId="25956AB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ebrechorkos, S. H., Hülsmann, S., and Bernhofer, C. (2018). Changes in temperature and precipitation extremes in Ethiopia, Kenya, and Tanzania. </w:t>
      </w:r>
      <w:r w:rsidRPr="00D60E09">
        <w:rPr>
          <w:rFonts w:cs="Times New Roman"/>
          <w:i/>
          <w:iCs/>
          <w:noProof/>
          <w:szCs w:val="24"/>
        </w:rPr>
        <w:t>Int. J. Climatol.</w:t>
      </w:r>
      <w:r w:rsidRPr="00D60E09">
        <w:rPr>
          <w:rFonts w:cs="Times New Roman"/>
          <w:noProof/>
          <w:szCs w:val="24"/>
        </w:rPr>
        <w:t xml:space="preserve"> 39, 18–30. doi:10.1002/joc.5777.</w:t>
      </w:r>
    </w:p>
    <w:p w14:paraId="702AD32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ebremeskel Haile, G., Tang, Q., Leng, G., Jia, G., Wang, J., Cai, D., et al. (2020). Long-term spatiotemporal variation of drought patterns over the Greater Horn of Africa. </w:t>
      </w:r>
      <w:r w:rsidRPr="00D60E09">
        <w:rPr>
          <w:rFonts w:cs="Times New Roman"/>
          <w:i/>
          <w:iCs/>
          <w:noProof/>
          <w:szCs w:val="24"/>
        </w:rPr>
        <w:t>Sci. Total Environ.</w:t>
      </w:r>
      <w:r w:rsidRPr="00D60E09">
        <w:rPr>
          <w:rFonts w:cs="Times New Roman"/>
          <w:noProof/>
          <w:szCs w:val="24"/>
        </w:rPr>
        <w:t xml:space="preserve"> 704, 135299. doi:10.1016/j.scitotenv.2019.135299.</w:t>
      </w:r>
    </w:p>
    <w:p w14:paraId="35F36A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eirinhas, J. L., Trigo, R. M., Libonati, R., Coelho, C. A. S., and Palmeira, A. C. (2018). Climatic and synoptic characterization of heat waves in Brazil. </w:t>
      </w:r>
      <w:r w:rsidRPr="00D60E09">
        <w:rPr>
          <w:rFonts w:cs="Times New Roman"/>
          <w:i/>
          <w:iCs/>
          <w:noProof/>
          <w:szCs w:val="24"/>
        </w:rPr>
        <w:t>Int. J. Climatol.</w:t>
      </w:r>
      <w:r w:rsidRPr="00D60E09">
        <w:rPr>
          <w:rFonts w:cs="Times New Roman"/>
          <w:noProof/>
          <w:szCs w:val="24"/>
        </w:rPr>
        <w:t xml:space="preserve"> 38, 1760–1776. doi:10.1002/joc.5294.</w:t>
      </w:r>
    </w:p>
    <w:p w14:paraId="564DF52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eng, X., Zhang, W., Stuecker, M. F., and Jin, F. F. (2017). Strong sub-seasonal wintertime cooling over East Asia and Northern Europe associated with super El Ninõ events. </w:t>
      </w:r>
      <w:r w:rsidRPr="00D60E09">
        <w:rPr>
          <w:rFonts w:cs="Times New Roman"/>
          <w:i/>
          <w:iCs/>
          <w:noProof/>
          <w:szCs w:val="24"/>
        </w:rPr>
        <w:t>Sci. Rep.</w:t>
      </w:r>
      <w:r w:rsidRPr="00D60E09">
        <w:rPr>
          <w:rFonts w:cs="Times New Roman"/>
          <w:noProof/>
          <w:szCs w:val="24"/>
        </w:rPr>
        <w:t xml:space="preserve"> 7, 1–9. doi:10.1038/s41598-017-03977-2.</w:t>
      </w:r>
    </w:p>
    <w:p w14:paraId="07C2DD7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ensini, V. A., and Brooks, H. E. (2018). Spatial trends in United States tornado frequency. </w:t>
      </w:r>
      <w:r w:rsidRPr="00D60E09">
        <w:rPr>
          <w:rFonts w:cs="Times New Roman"/>
          <w:i/>
          <w:iCs/>
          <w:noProof/>
          <w:szCs w:val="24"/>
        </w:rPr>
        <w:t>npj Clim. Atmos. Sci.</w:t>
      </w:r>
      <w:r w:rsidRPr="00D60E09">
        <w:rPr>
          <w:rFonts w:cs="Times New Roman"/>
          <w:noProof/>
          <w:szCs w:val="24"/>
        </w:rPr>
        <w:t xml:space="preserve"> 1, 38. doi:10.1038/s41612-018-0048-2.</w:t>
      </w:r>
    </w:p>
    <w:p w14:paraId="59B7FC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ensini, V. A., and Mote, T. L. (2015). Downscaled estimates of late 21st century severe weather from CCSM3. </w:t>
      </w:r>
      <w:r w:rsidRPr="00D60E09">
        <w:rPr>
          <w:rFonts w:cs="Times New Roman"/>
          <w:i/>
          <w:iCs/>
          <w:noProof/>
          <w:szCs w:val="24"/>
        </w:rPr>
        <w:t>Clim. Change</w:t>
      </w:r>
      <w:r w:rsidRPr="00D60E09">
        <w:rPr>
          <w:rFonts w:cs="Times New Roman"/>
          <w:noProof/>
          <w:szCs w:val="24"/>
        </w:rPr>
        <w:t xml:space="preserve"> 129, 307–321. doi:10.1007/s10584-014-1320-z.</w:t>
      </w:r>
    </w:p>
    <w:p w14:paraId="024E1B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ergel, D. R., Nijssen, B., Abatzoglou, J. T., Lettenmaier, D. P., and Stumbaugh, M. R. (2017). Effects of climate change on snowpack and fire potential in the western USA. </w:t>
      </w:r>
      <w:r w:rsidRPr="00D60E09">
        <w:rPr>
          <w:rFonts w:cs="Times New Roman"/>
          <w:i/>
          <w:iCs/>
          <w:noProof/>
          <w:szCs w:val="24"/>
        </w:rPr>
        <w:t>Clim. Change</w:t>
      </w:r>
      <w:r w:rsidRPr="00D60E09">
        <w:rPr>
          <w:rFonts w:cs="Times New Roman"/>
          <w:noProof/>
          <w:szCs w:val="24"/>
        </w:rPr>
        <w:t xml:space="preserve"> 141, 287–299. doi:10.1007/s10584-017-1899-y.</w:t>
      </w:r>
    </w:p>
    <w:p w14:paraId="097FED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ervais, M., Tremblay, L. B., Gyakum, J. R., and Atallah, E. (2014). Representing Extremes in a Daily Gridded Precipitation Analysis over the United States: Impacts of Station Density, Resolution, and Gridding Methods. </w:t>
      </w:r>
      <w:r w:rsidRPr="00D60E09">
        <w:rPr>
          <w:rFonts w:cs="Times New Roman"/>
          <w:i/>
          <w:iCs/>
          <w:noProof/>
          <w:szCs w:val="24"/>
        </w:rPr>
        <w:t>J. Clim.</w:t>
      </w:r>
      <w:r w:rsidRPr="00D60E09">
        <w:rPr>
          <w:rFonts w:cs="Times New Roman"/>
          <w:noProof/>
          <w:szCs w:val="24"/>
        </w:rPr>
        <w:t xml:space="preserve"> 27, 5201–5218. doi:10.1175/JCLI-D-13-00319.1.</w:t>
      </w:r>
    </w:p>
    <w:p w14:paraId="0BCB438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hausi, S. A., and Ghosh, S. (2020). Diametrically Opposite Scaling of Extreme Precipitation and Streamflow to Temperature in South and Central Asia. </w:t>
      </w:r>
      <w:r w:rsidRPr="00D60E09">
        <w:rPr>
          <w:rFonts w:cs="Times New Roman"/>
          <w:i/>
          <w:iCs/>
          <w:noProof/>
          <w:szCs w:val="24"/>
        </w:rPr>
        <w:t>Geophys. Res. Lett.</w:t>
      </w:r>
      <w:r w:rsidRPr="00D60E09">
        <w:rPr>
          <w:rFonts w:cs="Times New Roman"/>
          <w:noProof/>
          <w:szCs w:val="24"/>
        </w:rPr>
        <w:t xml:space="preserve"> 47, e2020GL089386. doi:10.1029/2020GL089386.</w:t>
      </w:r>
    </w:p>
    <w:p w14:paraId="0FEB6C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ibba, P., Sylla, M. B., Okogbue, E. C., Gaye, A. T., Nikiema, M., and Kebe, I. (2019). State-of-the-art climate modeling of extreme precipitation over Africa: analysis of CORDEX added-value over CMIP5. </w:t>
      </w:r>
      <w:r w:rsidRPr="00D60E09">
        <w:rPr>
          <w:rFonts w:cs="Times New Roman"/>
          <w:i/>
          <w:iCs/>
          <w:noProof/>
          <w:szCs w:val="24"/>
        </w:rPr>
        <w:t>Theor. Appl. Climatol.</w:t>
      </w:r>
      <w:r w:rsidRPr="00D60E09">
        <w:rPr>
          <w:rFonts w:cs="Times New Roman"/>
          <w:noProof/>
          <w:szCs w:val="24"/>
        </w:rPr>
        <w:t xml:space="preserve"> 137, 1041–1057. doi:10.1007/s00704-018-2650-y.</w:t>
      </w:r>
    </w:p>
    <w:p w14:paraId="55B9D75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imeno, L., Stohl, A., Trigo, R. M., Dominguez, F., Yoshimura, K., Yu, L., et al. (2012). Oceanic and terrestrial sources of continental precipitation. </w:t>
      </w:r>
      <w:r w:rsidRPr="00D60E09">
        <w:rPr>
          <w:rFonts w:cs="Times New Roman"/>
          <w:i/>
          <w:iCs/>
          <w:noProof/>
          <w:szCs w:val="24"/>
        </w:rPr>
        <w:t>Rev. Geophys.</w:t>
      </w:r>
      <w:r w:rsidRPr="00D60E09">
        <w:rPr>
          <w:rFonts w:cs="Times New Roman"/>
          <w:noProof/>
          <w:szCs w:val="24"/>
        </w:rPr>
        <w:t xml:space="preserve"> 50. doi:10.1029/2012RG000389.</w:t>
      </w:r>
    </w:p>
    <w:p w14:paraId="5586A92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imeno, L., Vázquez, M., Eiras-Barca, J., Sorí, R., Stojanovic, M., Algarra, I., et al. (2020). Recent progress on the sources of continental precipitation as revealed by moisture transport analysis. </w:t>
      </w:r>
      <w:r w:rsidRPr="00D60E09">
        <w:rPr>
          <w:rFonts w:cs="Times New Roman"/>
          <w:i/>
          <w:iCs/>
          <w:noProof/>
          <w:szCs w:val="24"/>
        </w:rPr>
        <w:t>Earth-Science Rev.</w:t>
      </w:r>
      <w:r w:rsidRPr="00D60E09">
        <w:rPr>
          <w:rFonts w:cs="Times New Roman"/>
          <w:noProof/>
          <w:szCs w:val="24"/>
        </w:rPr>
        <w:t xml:space="preserve"> 201. doi:10.1016/j.earscirev.2019.103070.</w:t>
      </w:r>
    </w:p>
    <w:p w14:paraId="2A15004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iorgi, F., Coppola, E., Raffaele, F., Diro, G. T., Fuentes-Franco, R., Giuliani, G., et al. (2014). Changes in extremes and hydroclimatic regimes in the CREMA ensemble projections. </w:t>
      </w:r>
      <w:r w:rsidRPr="00D60E09">
        <w:rPr>
          <w:rFonts w:cs="Times New Roman"/>
          <w:i/>
          <w:iCs/>
          <w:noProof/>
          <w:szCs w:val="24"/>
        </w:rPr>
        <w:t>Clim. Change</w:t>
      </w:r>
      <w:r w:rsidRPr="00D60E09">
        <w:rPr>
          <w:rFonts w:cs="Times New Roman"/>
          <w:noProof/>
          <w:szCs w:val="24"/>
        </w:rPr>
        <w:t xml:space="preserve"> 125, 39–51. doi:10.1007/s10584-014-1117-0.</w:t>
      </w:r>
    </w:p>
    <w:p w14:paraId="02B7C6D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iorgi, F., Jones, C., and Asrar, G. (2009). Addressing climate information needs at the regional level: the CORDEX framework. </w:t>
      </w:r>
      <w:r w:rsidRPr="00D60E09">
        <w:rPr>
          <w:rFonts w:cs="Times New Roman"/>
          <w:i/>
          <w:iCs/>
          <w:noProof/>
          <w:szCs w:val="24"/>
        </w:rPr>
        <w:t>WMO Bull.</w:t>
      </w:r>
      <w:r w:rsidRPr="00D60E09">
        <w:rPr>
          <w:rFonts w:cs="Times New Roman"/>
          <w:noProof/>
          <w:szCs w:val="24"/>
        </w:rPr>
        <w:t xml:space="preserve"> 58, 175.</w:t>
      </w:r>
    </w:p>
    <w:p w14:paraId="5F52BD1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iorgi, F., Raffaele, F., and Coppola, E. (2019). The response of precipitation characteristics to global warming from climate projections. </w:t>
      </w:r>
      <w:r w:rsidRPr="00D60E09">
        <w:rPr>
          <w:rFonts w:cs="Times New Roman"/>
          <w:i/>
          <w:iCs/>
          <w:noProof/>
          <w:szCs w:val="24"/>
        </w:rPr>
        <w:t>Earth Syst. Dyn.</w:t>
      </w:r>
      <w:r w:rsidRPr="00D60E09">
        <w:rPr>
          <w:rFonts w:cs="Times New Roman"/>
          <w:noProof/>
          <w:szCs w:val="24"/>
        </w:rPr>
        <w:t xml:space="preserve"> 10, 73–89. doi:10.5194/esd-10-73-2019.</w:t>
      </w:r>
    </w:p>
    <w:p w14:paraId="042C85D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iuntoli, I., Renard, B., Vidal, J.-P., and Bard, A. (2013). Low flows in France and their relationship to large-scale climate indices. </w:t>
      </w:r>
      <w:r w:rsidRPr="00D60E09">
        <w:rPr>
          <w:rFonts w:cs="Times New Roman"/>
          <w:i/>
          <w:iCs/>
          <w:noProof/>
          <w:szCs w:val="24"/>
        </w:rPr>
        <w:t>J. Hydrol.</w:t>
      </w:r>
      <w:r w:rsidRPr="00D60E09">
        <w:rPr>
          <w:rFonts w:cs="Times New Roman"/>
          <w:noProof/>
          <w:szCs w:val="24"/>
        </w:rPr>
        <w:t xml:space="preserve"> 482, 105–118. doi:10.1016/j.jhydrol.2012.12.038.</w:t>
      </w:r>
    </w:p>
    <w:p w14:paraId="3B17E8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iuntoli, I., Vidal, J.-P., Prudhomme, C., and Hannah, D. M. (2015). Future hydrological extremes: The uncertainty from multiple global climate and global hydrological models. </w:t>
      </w:r>
      <w:r w:rsidRPr="00D60E09">
        <w:rPr>
          <w:rFonts w:cs="Times New Roman"/>
          <w:i/>
          <w:iCs/>
          <w:noProof/>
          <w:szCs w:val="24"/>
        </w:rPr>
        <w:t>Earth Syst. Dyn.</w:t>
      </w:r>
      <w:r w:rsidRPr="00D60E09">
        <w:rPr>
          <w:rFonts w:cs="Times New Roman"/>
          <w:noProof/>
          <w:szCs w:val="24"/>
        </w:rPr>
        <w:t xml:space="preserve"> 6, 267–285. doi:10.5194/esd-6-267-2015.</w:t>
      </w:r>
    </w:p>
    <w:p w14:paraId="1F2CC9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las, R., Burns, D., and Lautz, L. (2019). Historical changes in New York State streamflow: Attribution of temporal shifts and spatial patterns from 1961 to 2016. </w:t>
      </w:r>
      <w:r w:rsidRPr="00D60E09">
        <w:rPr>
          <w:rFonts w:cs="Times New Roman"/>
          <w:i/>
          <w:iCs/>
          <w:noProof/>
          <w:szCs w:val="24"/>
        </w:rPr>
        <w:t>J. Hydrol.</w:t>
      </w:r>
      <w:r w:rsidRPr="00D60E09">
        <w:rPr>
          <w:rFonts w:cs="Times New Roman"/>
          <w:noProof/>
          <w:szCs w:val="24"/>
        </w:rPr>
        <w:t xml:space="preserve"> 574, 308–323. doi:10.1016/j.jhydrol.2019.04.060.</w:t>
      </w:r>
    </w:p>
    <w:p w14:paraId="144A84B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leixner, S., Demissie, T., and Diro, G. T. (2020). Did ERA5 Improve Temperature and Precipitation Reanalysis over East Africa? </w:t>
      </w:r>
      <w:r w:rsidRPr="00D60E09">
        <w:rPr>
          <w:rFonts w:cs="Times New Roman"/>
          <w:i/>
          <w:iCs/>
          <w:noProof/>
          <w:szCs w:val="24"/>
        </w:rPr>
        <w:t>Atmosphere (Basel).</w:t>
      </w:r>
      <w:r w:rsidRPr="00D60E09">
        <w:rPr>
          <w:rFonts w:cs="Times New Roman"/>
          <w:noProof/>
          <w:szCs w:val="24"/>
        </w:rPr>
        <w:t xml:space="preserve"> 11, 996. doi:10.3390/atmos11090996.</w:t>
      </w:r>
    </w:p>
    <w:p w14:paraId="09D1A27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obiet, A., Kotlarski, S., Beniston, M., Heinrich, G., Rajczak, J., and Stoffel, M. (2014). 21st century climate change in the European Alps – A review. </w:t>
      </w:r>
      <w:r w:rsidRPr="00D60E09">
        <w:rPr>
          <w:rFonts w:cs="Times New Roman"/>
          <w:i/>
          <w:iCs/>
          <w:noProof/>
          <w:szCs w:val="24"/>
        </w:rPr>
        <w:t>Sci. Total Environ.</w:t>
      </w:r>
      <w:r w:rsidRPr="00D60E09">
        <w:rPr>
          <w:rFonts w:cs="Times New Roman"/>
          <w:noProof/>
          <w:szCs w:val="24"/>
        </w:rPr>
        <w:t xml:space="preserve"> 493, 1138–1151. doi:10.1016/j.scitotenv.2013.07.050.</w:t>
      </w:r>
    </w:p>
    <w:p w14:paraId="4A51939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ocic, M., and Trajkovic, S. (2014). Analysis of trends in reference evapotranspiration data in a humid climate. </w:t>
      </w:r>
      <w:r w:rsidRPr="00D60E09">
        <w:rPr>
          <w:rFonts w:cs="Times New Roman"/>
          <w:i/>
          <w:iCs/>
          <w:noProof/>
          <w:szCs w:val="24"/>
        </w:rPr>
        <w:t>Hydrol. Sci. J.</w:t>
      </w:r>
      <w:r w:rsidRPr="00D60E09">
        <w:rPr>
          <w:rFonts w:cs="Times New Roman"/>
          <w:noProof/>
          <w:szCs w:val="24"/>
        </w:rPr>
        <w:t xml:space="preserve"> 59, 165–180. doi:10.1080/02626667.2013.798659.</w:t>
      </w:r>
    </w:p>
    <w:p w14:paraId="369870E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onzález-Alemán, J. J., Pascale, S., Gutierrez-Fernandez, J., Murakami, H., Gaertner, M. A., and Vecchi, G. A. (2019). Potential Increase in Hazard From Mediterranean Hurricane Activity With Global Warming. </w:t>
      </w:r>
      <w:r w:rsidRPr="00D60E09">
        <w:rPr>
          <w:rFonts w:cs="Times New Roman"/>
          <w:i/>
          <w:iCs/>
          <w:noProof/>
          <w:szCs w:val="24"/>
        </w:rPr>
        <w:t>Geophys. Res. Lett.</w:t>
      </w:r>
      <w:r w:rsidRPr="00D60E09">
        <w:rPr>
          <w:rFonts w:cs="Times New Roman"/>
          <w:noProof/>
          <w:szCs w:val="24"/>
        </w:rPr>
        <w:t xml:space="preserve"> 46, 1754–1764. doi:10.1029/2018GL081253.</w:t>
      </w:r>
    </w:p>
    <w:p w14:paraId="112F643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onzález-Hidalgo, J. C., Vicente-Serrano, S. M., Peña-Angulo, D., Salinas, C., Tomas-Burguera, M., and Beguería, S. (2018). High-resolution spatio-temporal analyses of drought episodes in the western Mediterranean basin (Spanish mainland, Iberian Peninsula). </w:t>
      </w:r>
      <w:r w:rsidRPr="00D60E09">
        <w:rPr>
          <w:rFonts w:cs="Times New Roman"/>
          <w:i/>
          <w:iCs/>
          <w:noProof/>
          <w:szCs w:val="24"/>
        </w:rPr>
        <w:t>Acta Geophys.</w:t>
      </w:r>
      <w:r w:rsidRPr="00D60E09">
        <w:rPr>
          <w:rFonts w:cs="Times New Roman"/>
          <w:noProof/>
          <w:szCs w:val="24"/>
        </w:rPr>
        <w:t xml:space="preserve"> 66, 381–392. doi:10.1007/s11600-018-0138-x.</w:t>
      </w:r>
    </w:p>
    <w:p w14:paraId="6223A0B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osling, S. N., Zaherpour, J., Mount, N. J., Hattermann, F. F., Dankers, R., Arheimer, B., et al. (2017). A comparison of changes in river runoff from multiple global and catchment-scale hydrological models under global warming scenarios of 1 °C, 2 °C and 3 °C. </w:t>
      </w:r>
      <w:r w:rsidRPr="00D60E09">
        <w:rPr>
          <w:rFonts w:cs="Times New Roman"/>
          <w:i/>
          <w:iCs/>
          <w:noProof/>
          <w:szCs w:val="24"/>
        </w:rPr>
        <w:t>Clim. Change</w:t>
      </w:r>
      <w:r w:rsidRPr="00D60E09">
        <w:rPr>
          <w:rFonts w:cs="Times New Roman"/>
          <w:noProof/>
          <w:szCs w:val="24"/>
        </w:rPr>
        <w:t xml:space="preserve"> 141, 577–595. doi:10.1007/s10584-016-1773-3.</w:t>
      </w:r>
    </w:p>
    <w:p w14:paraId="0BD8679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ou, X., Deng, Y., Gao, L., Chen, F., Cook, E., Yang, M., et al. (2015). Millennium tree-ring reconstruction of drought variability in the eastern Qilian Mountains, northwest China. </w:t>
      </w:r>
      <w:r w:rsidRPr="00D60E09">
        <w:rPr>
          <w:rFonts w:cs="Times New Roman"/>
          <w:i/>
          <w:iCs/>
          <w:noProof/>
          <w:szCs w:val="24"/>
        </w:rPr>
        <w:t>Clim. Dyn.</w:t>
      </w:r>
      <w:r w:rsidRPr="00D60E09">
        <w:rPr>
          <w:rFonts w:cs="Times New Roman"/>
          <w:noProof/>
          <w:szCs w:val="24"/>
        </w:rPr>
        <w:t xml:space="preserve"> 45, 1761–1770. doi:10.1007/s00382-014-2431-y.</w:t>
      </w:r>
    </w:p>
    <w:p w14:paraId="0809E12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ovekar, P. D., Jakob, C., and Catto, J. (2014). The relationship between clouds and dynamics in Southern Hemisphere extratropical cyclones in the real world and a climate model. </w:t>
      </w:r>
      <w:r w:rsidRPr="00D60E09">
        <w:rPr>
          <w:rFonts w:cs="Times New Roman"/>
          <w:i/>
          <w:iCs/>
          <w:noProof/>
          <w:szCs w:val="24"/>
        </w:rPr>
        <w:t>J. Geophys. Res. Atmos.</w:t>
      </w:r>
      <w:r w:rsidRPr="00D60E09">
        <w:rPr>
          <w:rFonts w:cs="Times New Roman"/>
          <w:noProof/>
          <w:szCs w:val="24"/>
        </w:rPr>
        <w:t xml:space="preserve"> doi:10.1002/2013JD020699.</w:t>
      </w:r>
    </w:p>
    <w:p w14:paraId="7E10110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aham, R. M., Cohen, L., Petty, A. A., Boisvert, L. N., Rinke, A., Hudson, S. R., et al. (2017). Increasing frequency and duration of Arctic winter warming events. </w:t>
      </w:r>
      <w:r w:rsidRPr="00D60E09">
        <w:rPr>
          <w:rFonts w:cs="Times New Roman"/>
          <w:i/>
          <w:iCs/>
          <w:noProof/>
          <w:szCs w:val="24"/>
        </w:rPr>
        <w:t>Geophys. Res. Lett.</w:t>
      </w:r>
      <w:r w:rsidRPr="00D60E09">
        <w:rPr>
          <w:rFonts w:cs="Times New Roman"/>
          <w:noProof/>
          <w:szCs w:val="24"/>
        </w:rPr>
        <w:t xml:space="preserve"> 44, 6974–6983. doi:10.1002/2017GL073395.</w:t>
      </w:r>
    </w:p>
    <w:p w14:paraId="496919C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een, J. K., Seneviratne, S. I., Berg, A. M., Findell, K. L., Hagemann, S., Lawrence, D. M., et al. (2019). Large influence of soil moisture on long-term terrestrial carbon uptake. </w:t>
      </w:r>
      <w:r w:rsidRPr="00D60E09">
        <w:rPr>
          <w:rFonts w:cs="Times New Roman"/>
          <w:i/>
          <w:iCs/>
          <w:noProof/>
          <w:szCs w:val="24"/>
        </w:rPr>
        <w:t>Nature</w:t>
      </w:r>
      <w:r w:rsidRPr="00D60E09">
        <w:rPr>
          <w:rFonts w:cs="Times New Roman"/>
          <w:noProof/>
          <w:szCs w:val="24"/>
        </w:rPr>
        <w:t xml:space="preserve"> 565, 476–479. doi:10.1038/s41586-018-0848-x.</w:t>
      </w:r>
    </w:p>
    <w:p w14:paraId="600F770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eenbaum, N., Harden, T. M., Baker, V. R., Weisheit, J., Cline, M. L., Porat, N., et al. (2014). A 2000 year natural record of magnitudes and frequencies for the largest Upper Colorado River floods near Moab, Utah. </w:t>
      </w:r>
      <w:r w:rsidRPr="00D60E09">
        <w:rPr>
          <w:rFonts w:cs="Times New Roman"/>
          <w:i/>
          <w:iCs/>
          <w:noProof/>
          <w:szCs w:val="24"/>
        </w:rPr>
        <w:t>Water Resour. Res.</w:t>
      </w:r>
      <w:r w:rsidRPr="00D60E09">
        <w:rPr>
          <w:rFonts w:cs="Times New Roman"/>
          <w:noProof/>
          <w:szCs w:val="24"/>
        </w:rPr>
        <w:t xml:space="preserve"> 50, 5249–5269. doi:10.1002/2013WR014835.</w:t>
      </w:r>
    </w:p>
    <w:p w14:paraId="4C574D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eve, P., Gudmundsson, L., and Seneviratne, S. I. (2018). Regional scaling of annual mean precipitation and water availability with global temperature change. </w:t>
      </w:r>
      <w:r w:rsidRPr="00D60E09">
        <w:rPr>
          <w:rFonts w:cs="Times New Roman"/>
          <w:i/>
          <w:iCs/>
          <w:noProof/>
          <w:szCs w:val="24"/>
        </w:rPr>
        <w:t>Earth Syst. Dyn.</w:t>
      </w:r>
      <w:r w:rsidRPr="00D60E09">
        <w:rPr>
          <w:rFonts w:cs="Times New Roman"/>
          <w:noProof/>
          <w:szCs w:val="24"/>
        </w:rPr>
        <w:t xml:space="preserve"> 9, 227–240. doi:10.3929/ethz-b-000251688.</w:t>
      </w:r>
    </w:p>
    <w:p w14:paraId="4C32991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eve, P., Orlowsky, B., Mueller, B., Sheffield, J., Reichstein, M., and Seneviratne, S. I. (2014). Global assessment of trends in wetting and drying over land. </w:t>
      </w:r>
      <w:r w:rsidRPr="00D60E09">
        <w:rPr>
          <w:rFonts w:cs="Times New Roman"/>
          <w:i/>
          <w:iCs/>
          <w:noProof/>
          <w:szCs w:val="24"/>
        </w:rPr>
        <w:t>Nat. Geosci.</w:t>
      </w:r>
      <w:r w:rsidRPr="00D60E09">
        <w:rPr>
          <w:rFonts w:cs="Times New Roman"/>
          <w:noProof/>
          <w:szCs w:val="24"/>
        </w:rPr>
        <w:t xml:space="preserve"> 7, 716–721. doi:10.1038/NGEO2247.</w:t>
      </w:r>
    </w:p>
    <w:p w14:paraId="4C283D9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eve, P., Roderick, M. L., and Seneviratne, S. I. (2017). Simulated changes in aridity from the last glacial maximum to 4xCO2. </w:t>
      </w:r>
      <w:r w:rsidRPr="00D60E09">
        <w:rPr>
          <w:rFonts w:cs="Times New Roman"/>
          <w:i/>
          <w:iCs/>
          <w:noProof/>
          <w:szCs w:val="24"/>
        </w:rPr>
        <w:t>Environ. Res. Lett.</w:t>
      </w:r>
      <w:r w:rsidRPr="00D60E09">
        <w:rPr>
          <w:rFonts w:cs="Times New Roman"/>
          <w:noProof/>
          <w:szCs w:val="24"/>
        </w:rPr>
        <w:t xml:space="preserve"> 12, 114021. doi:10.1088/1748-9326/aa89a3.</w:t>
      </w:r>
    </w:p>
    <w:p w14:paraId="3ECF4D6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eve, P., Roderick, M. L., Ukkola, A. M., and Wada, Y. (2019). The aridity Index under global warming. </w:t>
      </w:r>
      <w:r w:rsidRPr="00D60E09">
        <w:rPr>
          <w:rFonts w:cs="Times New Roman"/>
          <w:i/>
          <w:iCs/>
          <w:noProof/>
          <w:szCs w:val="24"/>
        </w:rPr>
        <w:t>Environ. Res. Lett.</w:t>
      </w:r>
      <w:r w:rsidRPr="00D60E09">
        <w:rPr>
          <w:rFonts w:cs="Times New Roman"/>
          <w:noProof/>
          <w:szCs w:val="24"/>
        </w:rPr>
        <w:t xml:space="preserve"> 14, 124006. doi:10.1088/1748-9326/ab5046.</w:t>
      </w:r>
    </w:p>
    <w:p w14:paraId="31D84A5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iffin, D., and Anchukaitis, K. J. (2014). How unusual is the 2012-2014 California drought? </w:t>
      </w:r>
      <w:r w:rsidRPr="00D60E09">
        <w:rPr>
          <w:rFonts w:cs="Times New Roman"/>
          <w:i/>
          <w:iCs/>
          <w:noProof/>
          <w:szCs w:val="24"/>
        </w:rPr>
        <w:t>Geophys. Res. Lett.</w:t>
      </w:r>
      <w:r w:rsidRPr="00D60E09">
        <w:rPr>
          <w:rFonts w:cs="Times New Roman"/>
          <w:noProof/>
          <w:szCs w:val="24"/>
        </w:rPr>
        <w:t xml:space="preserve"> 41, 9017–9023. doi:10.1002/2014GL062433.</w:t>
      </w:r>
    </w:p>
    <w:p w14:paraId="51A7FB9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illakis, M. G., Koutroulis, A. G., Komma, J., Tsanis, I. K., Wagner, W., and Blöschl, G. (2016). Initial soil moisture effects on flash flood generation – A comparison between basins of contrasting hydro-climatic conditions. </w:t>
      </w:r>
      <w:r w:rsidRPr="00D60E09">
        <w:rPr>
          <w:rFonts w:cs="Times New Roman"/>
          <w:i/>
          <w:iCs/>
          <w:noProof/>
          <w:szCs w:val="24"/>
        </w:rPr>
        <w:t>J. Hydrol.</w:t>
      </w:r>
      <w:r w:rsidRPr="00D60E09">
        <w:rPr>
          <w:rFonts w:cs="Times New Roman"/>
          <w:noProof/>
          <w:szCs w:val="24"/>
        </w:rPr>
        <w:t xml:space="preserve"> 541, 206–217. doi:10.1016/J.JHYDROL.2016.03.007.</w:t>
      </w:r>
    </w:p>
    <w:p w14:paraId="346B947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insted, A., Ditlevsen, P., and Christensen, J. H. (2019). Normalized US hurricane damage estimates using area of total destruction, 1900−2018. </w:t>
      </w:r>
      <w:r w:rsidRPr="00D60E09">
        <w:rPr>
          <w:rFonts w:cs="Times New Roman"/>
          <w:i/>
          <w:iCs/>
          <w:noProof/>
          <w:szCs w:val="24"/>
        </w:rPr>
        <w:t>Proc. Natl. Acad. Sci.</w:t>
      </w:r>
      <w:r w:rsidRPr="00D60E09">
        <w:rPr>
          <w:rFonts w:cs="Times New Roman"/>
          <w:noProof/>
          <w:szCs w:val="24"/>
        </w:rPr>
        <w:t xml:space="preserve"> 116, 23942 LP-23946. doi:10.1073/pnas.1912277116.</w:t>
      </w:r>
    </w:p>
    <w:p w14:paraId="1E2C67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ose, M. R., Black, M., Risbey, J. S., Uhe, P., Hope, P. K., Haustein, K., et al. (2018). Severe Frosts in Western Australia in September 2016. </w:t>
      </w:r>
      <w:r w:rsidRPr="00D60E09">
        <w:rPr>
          <w:rFonts w:cs="Times New Roman"/>
          <w:i/>
          <w:iCs/>
          <w:noProof/>
          <w:szCs w:val="24"/>
        </w:rPr>
        <w:t>Bull. Am. Meteorol. Soc.</w:t>
      </w:r>
      <w:r w:rsidRPr="00D60E09">
        <w:rPr>
          <w:rFonts w:cs="Times New Roman"/>
          <w:noProof/>
          <w:szCs w:val="24"/>
        </w:rPr>
        <w:t xml:space="preserve"> 99, S150–S154. doi:10.1175/BAMS-D-17-0088.1.</w:t>
      </w:r>
    </w:p>
    <w:p w14:paraId="289C249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ose, M. R., Narsey, S., Delage, F. P., Dowdy, A. J., Bador, M., Boschat, G., et al. (2020). Insights From CMIP6 for Australia’s Future Climate. </w:t>
      </w:r>
      <w:r w:rsidRPr="00D60E09">
        <w:rPr>
          <w:rFonts w:cs="Times New Roman"/>
          <w:i/>
          <w:iCs/>
          <w:noProof/>
          <w:szCs w:val="24"/>
        </w:rPr>
        <w:t>Earth’s Futur.</w:t>
      </w:r>
      <w:r w:rsidRPr="00D60E09">
        <w:rPr>
          <w:rFonts w:cs="Times New Roman"/>
          <w:noProof/>
          <w:szCs w:val="24"/>
        </w:rPr>
        <w:t xml:space="preserve"> 8. doi:10.1029/2019EF001469.</w:t>
      </w:r>
    </w:p>
    <w:p w14:paraId="0933F2B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oss, M. H., Donat, M. G., Alexander, L. V, and Sherwood, S. C. (2020). Amplified warming of seasonal cold extremes relative to the mean in the Northern Hemisphere extratropics. </w:t>
      </w:r>
      <w:r w:rsidRPr="00D60E09">
        <w:rPr>
          <w:rFonts w:cs="Times New Roman"/>
          <w:i/>
          <w:iCs/>
          <w:noProof/>
          <w:szCs w:val="24"/>
        </w:rPr>
        <w:t>Earth Syst. Dyn.</w:t>
      </w:r>
      <w:r w:rsidRPr="00D60E09">
        <w:rPr>
          <w:rFonts w:cs="Times New Roman"/>
          <w:noProof/>
          <w:szCs w:val="24"/>
        </w:rPr>
        <w:t xml:space="preserve"> 11, 97–111. doi:10.5194/esd-11-97-2020.</w:t>
      </w:r>
    </w:p>
    <w:p w14:paraId="28F2619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ossiord, C., Buckley, T. N., Cernusak, L. A., Novick, K. A., Poulter, B., Siegwolf, R. T. W., et al. (2020). Plant responses to rising vapor pressure deficit. </w:t>
      </w:r>
      <w:r w:rsidRPr="00D60E09">
        <w:rPr>
          <w:rFonts w:cs="Times New Roman"/>
          <w:i/>
          <w:iCs/>
          <w:noProof/>
          <w:szCs w:val="24"/>
        </w:rPr>
        <w:t>New Phytol.</w:t>
      </w:r>
      <w:r w:rsidRPr="00D60E09">
        <w:rPr>
          <w:rFonts w:cs="Times New Roman"/>
          <w:noProof/>
          <w:szCs w:val="24"/>
        </w:rPr>
        <w:t xml:space="preserve"> 226, 1550–1566. doi:10.1111/nph.16485.</w:t>
      </w:r>
    </w:p>
    <w:p w14:paraId="7596D04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rotjahn, R., Black, R., Leung, R., Wehner, M. F., Barlow, M., Bosilovich, M., et al. (2016). North American extreme temperature events and related large scale meteorological patterns: a review of statistical methods, dynamics, modeling, and trends. </w:t>
      </w:r>
      <w:r w:rsidRPr="00D60E09">
        <w:rPr>
          <w:rFonts w:cs="Times New Roman"/>
          <w:i/>
          <w:iCs/>
          <w:noProof/>
          <w:szCs w:val="24"/>
        </w:rPr>
        <w:t>Clim. Dyn.</w:t>
      </w:r>
      <w:r w:rsidRPr="00D60E09">
        <w:rPr>
          <w:rFonts w:cs="Times New Roman"/>
          <w:noProof/>
          <w:szCs w:val="24"/>
        </w:rPr>
        <w:t xml:space="preserve"> 46, 1151–1184. doi:10.1007/s00382-015-2638-6.</w:t>
      </w:r>
    </w:p>
    <w:p w14:paraId="35C0CE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 G., and Adler, R. F. (2018). Precipitation Intensity Changes in the Tropics from Observations and Models. </w:t>
      </w:r>
      <w:r w:rsidRPr="00D60E09">
        <w:rPr>
          <w:rFonts w:cs="Times New Roman"/>
          <w:i/>
          <w:iCs/>
          <w:noProof/>
          <w:szCs w:val="24"/>
        </w:rPr>
        <w:t>J. Clim.</w:t>
      </w:r>
      <w:r w:rsidRPr="00D60E09">
        <w:rPr>
          <w:rFonts w:cs="Times New Roman"/>
          <w:noProof/>
          <w:szCs w:val="24"/>
        </w:rPr>
        <w:t xml:space="preserve"> 31, 4775–4790. doi:10.1175/JCLI-D-17-0550.1.</w:t>
      </w:r>
    </w:p>
    <w:p w14:paraId="40CEDD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 L., Chen, J., Yin, J., Sullivan, S. C., Wang, H.-M., Guo, S., et al. (2020). Projected increases in magnitude and socioeconomic exposure of global droughts in 1.5 and 2 °C warmer climates. </w:t>
      </w:r>
      <w:r w:rsidRPr="00D60E09">
        <w:rPr>
          <w:rFonts w:cs="Times New Roman"/>
          <w:i/>
          <w:iCs/>
          <w:noProof/>
          <w:szCs w:val="24"/>
        </w:rPr>
        <w:t>Hydrol. Earth Syst. Sci.</w:t>
      </w:r>
      <w:r w:rsidRPr="00D60E09">
        <w:rPr>
          <w:rFonts w:cs="Times New Roman"/>
          <w:noProof/>
          <w:szCs w:val="24"/>
        </w:rPr>
        <w:t xml:space="preserve"> 24, 451–472. doi:10.5194/hess-24-451-2020.</w:t>
      </w:r>
    </w:p>
    <w:p w14:paraId="5B2464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 X., Li, J., Chen, Y. D., Kong, D., and Liu, J. (2019a). Consistency and Discrepancy of Global Surface Soil Moisture Changes From Multiple Model-Based Data Sets Against Satellite Observations. </w:t>
      </w:r>
      <w:r w:rsidRPr="00D60E09">
        <w:rPr>
          <w:rFonts w:cs="Times New Roman"/>
          <w:i/>
          <w:iCs/>
          <w:noProof/>
          <w:szCs w:val="24"/>
        </w:rPr>
        <w:t>J. Geophys. Res. Atmos.</w:t>
      </w:r>
      <w:r w:rsidRPr="00D60E09">
        <w:rPr>
          <w:rFonts w:cs="Times New Roman"/>
          <w:noProof/>
          <w:szCs w:val="24"/>
        </w:rPr>
        <w:t xml:space="preserve"> 124, 1474–1495. doi:10.1029/2018JD029304.</w:t>
      </w:r>
    </w:p>
    <w:p w14:paraId="1E29A9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 X., Zhang, Q., Li, J., Singh, V. P., Liu, J., Sun, P., et al. (2019b). Attribution of Global Soil Moisture Drying to Human Activities: A Quantitative Viewpoint. </w:t>
      </w:r>
      <w:r w:rsidRPr="00D60E09">
        <w:rPr>
          <w:rFonts w:cs="Times New Roman"/>
          <w:i/>
          <w:iCs/>
          <w:noProof/>
          <w:szCs w:val="24"/>
        </w:rPr>
        <w:t>Geophys. Res. Lett.</w:t>
      </w:r>
      <w:r w:rsidRPr="00D60E09">
        <w:rPr>
          <w:rFonts w:cs="Times New Roman"/>
          <w:noProof/>
          <w:szCs w:val="24"/>
        </w:rPr>
        <w:t xml:space="preserve"> 46, 2573–2582. doi:10.1029/2018GL080768.</w:t>
      </w:r>
    </w:p>
    <w:p w14:paraId="3F65168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dmundsson, L., Boulange, J., Do, H. X., Gosling, S. N., Grillakis, M. G., Koutroulis, A. G., et al. (2021). Globally observed trends in mean and extreme river flow attribution to climate change. </w:t>
      </w:r>
      <w:r w:rsidRPr="00D60E09">
        <w:rPr>
          <w:rFonts w:cs="Times New Roman"/>
          <w:i/>
          <w:iCs/>
          <w:noProof/>
          <w:szCs w:val="24"/>
        </w:rPr>
        <w:t>Science (80-. ).</w:t>
      </w:r>
      <w:r w:rsidRPr="00D60E09">
        <w:rPr>
          <w:rFonts w:cs="Times New Roman"/>
          <w:noProof/>
          <w:szCs w:val="24"/>
        </w:rPr>
        <w:t xml:space="preserve"> doi:10.1126/science.aba3996.</w:t>
      </w:r>
    </w:p>
    <w:p w14:paraId="241D7A0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dmundsson, L., Leonard, M., Do, H. X., Westra, S., and Seneviratne, S. I. (2019). Observed Trends in Global Indicators of Mean and Extreme Streamflow. </w:t>
      </w:r>
      <w:r w:rsidRPr="00D60E09">
        <w:rPr>
          <w:rFonts w:cs="Times New Roman"/>
          <w:i/>
          <w:iCs/>
          <w:noProof/>
          <w:szCs w:val="24"/>
        </w:rPr>
        <w:t>Geophys. Res. Lett.</w:t>
      </w:r>
      <w:r w:rsidRPr="00D60E09">
        <w:rPr>
          <w:rFonts w:cs="Times New Roman"/>
          <w:noProof/>
          <w:szCs w:val="24"/>
        </w:rPr>
        <w:t xml:space="preserve"> 46, 756–766. doi:10.1029/2018GL079725.</w:t>
      </w:r>
    </w:p>
    <w:p w14:paraId="19DF419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dmundsson, L., and Seneviratne, S. I. (2016). Anthropogenic climate change affects meteorological drought risk in Europe. </w:t>
      </w:r>
      <w:r w:rsidRPr="00D60E09">
        <w:rPr>
          <w:rFonts w:cs="Times New Roman"/>
          <w:i/>
          <w:iCs/>
          <w:noProof/>
          <w:szCs w:val="24"/>
        </w:rPr>
        <w:t>Environ. Res. Lett.</w:t>
      </w:r>
      <w:r w:rsidRPr="00D60E09">
        <w:rPr>
          <w:rFonts w:cs="Times New Roman"/>
          <w:noProof/>
          <w:szCs w:val="24"/>
        </w:rPr>
        <w:t xml:space="preserve"> 11. doi:10.1088/1748-9326/11/4/044005.</w:t>
      </w:r>
    </w:p>
    <w:p w14:paraId="24E469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dmundsson, L., Seneviratne, S. I., and Zhang, X. (2017). Anthropogenic climate change detected in European renewable freshwater resources. </w:t>
      </w:r>
      <w:r w:rsidRPr="00D60E09">
        <w:rPr>
          <w:rFonts w:cs="Times New Roman"/>
          <w:i/>
          <w:iCs/>
          <w:noProof/>
          <w:szCs w:val="24"/>
        </w:rPr>
        <w:t>Nat. Clim. Chang.</w:t>
      </w:r>
      <w:r w:rsidRPr="00D60E09">
        <w:rPr>
          <w:rFonts w:cs="Times New Roman"/>
          <w:noProof/>
          <w:szCs w:val="24"/>
        </w:rPr>
        <w:t xml:space="preserve"> 7, 813–816. doi:10.1038/nclimate3416.</w:t>
      </w:r>
    </w:p>
    <w:p w14:paraId="69AB0C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erreiro, S. B., Dawson, R. J., Kilsby, C., Lewis, E., and Ford, A. (2018a). Future heat-waves, droughts and floods in 571 European cities. </w:t>
      </w:r>
      <w:r w:rsidRPr="00D60E09">
        <w:rPr>
          <w:rFonts w:cs="Times New Roman"/>
          <w:i/>
          <w:iCs/>
          <w:noProof/>
          <w:szCs w:val="24"/>
        </w:rPr>
        <w:t>Environ. Res. Lett.</w:t>
      </w:r>
      <w:r w:rsidRPr="00D60E09">
        <w:rPr>
          <w:rFonts w:cs="Times New Roman"/>
          <w:noProof/>
          <w:szCs w:val="24"/>
        </w:rPr>
        <w:t xml:space="preserve"> 13, 034009. doi:10.1088/1748-9326/aaaad3.</w:t>
      </w:r>
    </w:p>
    <w:p w14:paraId="62066E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erreiro, S. B., Fowler, H. J., Barbero, R., Westra, S., Lenderink, G., Blenkinsop, S., et al. (2018b). Detection of continental-scale intensification of hourly rainfall extremes. </w:t>
      </w:r>
      <w:r w:rsidRPr="00D60E09">
        <w:rPr>
          <w:rFonts w:cs="Times New Roman"/>
          <w:i/>
          <w:iCs/>
          <w:noProof/>
          <w:szCs w:val="24"/>
        </w:rPr>
        <w:t>Nat. Clim. Chang.</w:t>
      </w:r>
      <w:r w:rsidRPr="00D60E09">
        <w:rPr>
          <w:rFonts w:cs="Times New Roman"/>
          <w:noProof/>
          <w:szCs w:val="24"/>
        </w:rPr>
        <w:t xml:space="preserve"> 8, 803–807. doi:10.1038/s41558-018-0245-3.</w:t>
      </w:r>
    </w:p>
    <w:p w14:paraId="2BC83F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hathakurta, P., Menon, P., Inkane, P. M., Krishnan, U., and Sable, S. T. (2017). Trends and variability of meteorological drought over the districts of India usting standardized precipitation index. </w:t>
      </w:r>
      <w:r w:rsidRPr="00D60E09">
        <w:rPr>
          <w:rFonts w:cs="Times New Roman"/>
          <w:i/>
          <w:iCs/>
          <w:noProof/>
          <w:szCs w:val="24"/>
        </w:rPr>
        <w:t>J. Earth Syst. Sci.</w:t>
      </w:r>
      <w:r w:rsidRPr="00D60E09">
        <w:rPr>
          <w:rFonts w:cs="Times New Roman"/>
          <w:noProof/>
          <w:szCs w:val="24"/>
        </w:rPr>
        <w:t xml:space="preserve"> 126, 120. doi:10.1007/s12040-017-0896-x.</w:t>
      </w:r>
    </w:p>
    <w:p w14:paraId="3C29453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ichard, F., and Couvreux, F. (2017). A short review of numerical cloud-resolving models. </w:t>
      </w:r>
      <w:r w:rsidRPr="00D60E09">
        <w:rPr>
          <w:rFonts w:cs="Times New Roman"/>
          <w:i/>
          <w:iCs/>
          <w:noProof/>
          <w:szCs w:val="24"/>
        </w:rPr>
        <w:t>Tellus A Dyn. Meteorol. Oceanogr.</w:t>
      </w:r>
      <w:r w:rsidRPr="00D60E09">
        <w:rPr>
          <w:rFonts w:cs="Times New Roman"/>
          <w:noProof/>
          <w:szCs w:val="24"/>
        </w:rPr>
        <w:t xml:space="preserve"> 69, 1373578. doi:10.1080/16000870.2017.1373578.</w:t>
      </w:r>
    </w:p>
    <w:p w14:paraId="16517CD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illod, B. P., Orlowsky, B., Miralles, D. G., Teuling, A. J., and Seneviratne, S. I. (2015). Reconciling spatial and temporal soil moisture effects on afternoon rainfall. </w:t>
      </w:r>
      <w:r w:rsidRPr="00D60E09">
        <w:rPr>
          <w:rFonts w:cs="Times New Roman"/>
          <w:i/>
          <w:iCs/>
          <w:noProof/>
          <w:szCs w:val="24"/>
        </w:rPr>
        <w:t>Nat. Commun.</w:t>
      </w:r>
      <w:r w:rsidRPr="00D60E09">
        <w:rPr>
          <w:rFonts w:cs="Times New Roman"/>
          <w:noProof/>
          <w:szCs w:val="24"/>
        </w:rPr>
        <w:t xml:space="preserve"> 6, 6443. doi:10.1038/ncomms7443.</w:t>
      </w:r>
    </w:p>
    <w:p w14:paraId="4F2E20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imberteau, M., Ronchail, J., Espinoza, J. C. C., Lengaigne, M., Sultan, B., Polcher, J., et al. (2013). Future changes in precipitation and impacts on extreme streamflow over Amazonian sub-basins. </w:t>
      </w:r>
      <w:r w:rsidRPr="00D60E09">
        <w:rPr>
          <w:rFonts w:cs="Times New Roman"/>
          <w:i/>
          <w:iCs/>
          <w:noProof/>
          <w:szCs w:val="24"/>
        </w:rPr>
        <w:t>Environ. Res. Lett.</w:t>
      </w:r>
      <w:r w:rsidRPr="00D60E09">
        <w:rPr>
          <w:rFonts w:cs="Times New Roman"/>
          <w:noProof/>
          <w:szCs w:val="24"/>
        </w:rPr>
        <w:t xml:space="preserve"> 8, 014035. doi:10.1088/1748-9326/8/1/014035.</w:t>
      </w:r>
    </w:p>
    <w:p w14:paraId="37B4533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o, J., Huang, G., Wang, X., Li, Y., and Lin, Q. (2018). Dynamically-downscaled projections of changes in temperature extremes over China. </w:t>
      </w:r>
      <w:r w:rsidRPr="00D60E09">
        <w:rPr>
          <w:rFonts w:cs="Times New Roman"/>
          <w:i/>
          <w:iCs/>
          <w:noProof/>
          <w:szCs w:val="24"/>
        </w:rPr>
        <w:t>Clim. Dyn.</w:t>
      </w:r>
      <w:r w:rsidRPr="00D60E09">
        <w:rPr>
          <w:rFonts w:cs="Times New Roman"/>
          <w:noProof/>
          <w:szCs w:val="24"/>
        </w:rPr>
        <w:t xml:space="preserve"> 50, 1045–1066. doi:10.1007/s00382-017-3660-7.</w:t>
      </w:r>
    </w:p>
    <w:p w14:paraId="1BE84B0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o, X., Huang, J., Luo, Y., Zhao, Z., and Xu, Y. (2016). Projection of precipitation extremes for eight global warming targets by 17 CMIP5 models. </w:t>
      </w:r>
      <w:r w:rsidRPr="00D60E09">
        <w:rPr>
          <w:rFonts w:cs="Times New Roman"/>
          <w:i/>
          <w:iCs/>
          <w:noProof/>
          <w:szCs w:val="24"/>
        </w:rPr>
        <w:t>Nat. Hazards</w:t>
      </w:r>
      <w:r w:rsidRPr="00D60E09">
        <w:rPr>
          <w:rFonts w:cs="Times New Roman"/>
          <w:noProof/>
          <w:szCs w:val="24"/>
        </w:rPr>
        <w:t xml:space="preserve"> 84, 2299–2319. doi:10.1007/s11069-016-2553-0.</w:t>
      </w:r>
    </w:p>
    <w:p w14:paraId="399234C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o, X., Huang, J., Luo, Y., Zhao, Z., and Xu, Y. (2017). Projection of heat waves over China for eight different global warming targets using 12 CMIP5 models. </w:t>
      </w:r>
      <w:r w:rsidRPr="00D60E09">
        <w:rPr>
          <w:rFonts w:cs="Times New Roman"/>
          <w:i/>
          <w:iCs/>
          <w:noProof/>
          <w:szCs w:val="24"/>
        </w:rPr>
        <w:t>Theor. Appl. Climatol.</w:t>
      </w:r>
      <w:r w:rsidRPr="00D60E09">
        <w:rPr>
          <w:rFonts w:cs="Times New Roman"/>
          <w:noProof/>
          <w:szCs w:val="24"/>
        </w:rPr>
        <w:t xml:space="preserve"> 128, 507–522. doi:10.1007/s00704-015-1718-1.</w:t>
      </w:r>
    </w:p>
    <w:p w14:paraId="38FFF1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sain, A., Ghosh, S., and Karmakar, S. (2020). Added value of CMIP6 over CMIP5 models in simulating Indian summer monsoon rainfall. </w:t>
      </w:r>
      <w:r w:rsidRPr="00D60E09">
        <w:rPr>
          <w:rFonts w:cs="Times New Roman"/>
          <w:i/>
          <w:iCs/>
          <w:noProof/>
          <w:szCs w:val="24"/>
        </w:rPr>
        <w:t>Atmos. Res.</w:t>
      </w:r>
      <w:r w:rsidRPr="00D60E09">
        <w:rPr>
          <w:rFonts w:cs="Times New Roman"/>
          <w:noProof/>
          <w:szCs w:val="24"/>
        </w:rPr>
        <w:t xml:space="preserve"> 232, 104680. doi:10.1016/j.atmosres.2019.104680.</w:t>
      </w:r>
    </w:p>
    <w:p w14:paraId="4DE211E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Gutmann, E. D., Rasmussen, R. M., Liu, C., Ikeda, K., Bruyere, C. L., Done, J. M., et al. (2018). Changes in hurricanes from a 13-Yr convection-permitting pseudo- global warming simulation. </w:t>
      </w:r>
      <w:r w:rsidRPr="00D60E09">
        <w:rPr>
          <w:rFonts w:cs="Times New Roman"/>
          <w:i/>
          <w:iCs/>
          <w:noProof/>
          <w:szCs w:val="24"/>
        </w:rPr>
        <w:t>J. Clim.</w:t>
      </w:r>
      <w:r w:rsidRPr="00D60E09">
        <w:rPr>
          <w:rFonts w:cs="Times New Roman"/>
          <w:noProof/>
          <w:szCs w:val="24"/>
        </w:rPr>
        <w:t xml:space="preserve"> 31, 3643–3657. doi:10.1175/JCLI-D-17-0391.1.</w:t>
      </w:r>
    </w:p>
    <w:p w14:paraId="74D58B6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arsma, R. J., Roberts, M. J., Vidale, P. L., Senior, C. A., Bellucci, A., Bao, Q., et al. (2016). High Resolution Model Intercomparison Project (HighResMIP v1.0) for CMIP6. </w:t>
      </w:r>
      <w:r w:rsidRPr="00D60E09">
        <w:rPr>
          <w:rFonts w:cs="Times New Roman"/>
          <w:i/>
          <w:iCs/>
          <w:noProof/>
          <w:szCs w:val="24"/>
        </w:rPr>
        <w:t>Geosci. Model Dev.</w:t>
      </w:r>
      <w:r w:rsidRPr="00D60E09">
        <w:rPr>
          <w:rFonts w:cs="Times New Roman"/>
          <w:noProof/>
          <w:szCs w:val="24"/>
        </w:rPr>
        <w:t xml:space="preserve"> 9, 4185–4208. doi:10.5194/gmd-9-4185-2016.</w:t>
      </w:r>
    </w:p>
    <w:p w14:paraId="3F52E3D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bib, S. M. A., Sato, T., and Hatsuzuka, D. (2019). Decreasing number of propagating mesoscale convective systems in Bangladesh and surrounding area during 1998–2015. </w:t>
      </w:r>
      <w:r w:rsidRPr="00D60E09">
        <w:rPr>
          <w:rFonts w:cs="Times New Roman"/>
          <w:i/>
          <w:iCs/>
          <w:noProof/>
          <w:szCs w:val="24"/>
        </w:rPr>
        <w:t>Atmos. Sci. Lett.</w:t>
      </w:r>
      <w:r w:rsidRPr="00D60E09">
        <w:rPr>
          <w:rFonts w:cs="Times New Roman"/>
          <w:noProof/>
          <w:szCs w:val="24"/>
        </w:rPr>
        <w:t xml:space="preserve"> 20, e879. doi:10.1002/asl.879.</w:t>
      </w:r>
    </w:p>
    <w:p w14:paraId="69FC542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ig, J., Nott, J., and Reichart, G.-J. (2014). Australian tropical cyclone activity lower than at any time over the past 550–1,500 years. </w:t>
      </w:r>
      <w:r w:rsidRPr="00D60E09">
        <w:rPr>
          <w:rFonts w:cs="Times New Roman"/>
          <w:i/>
          <w:iCs/>
          <w:noProof/>
          <w:szCs w:val="24"/>
        </w:rPr>
        <w:t>Nature</w:t>
      </w:r>
      <w:r w:rsidRPr="00D60E09">
        <w:rPr>
          <w:rFonts w:cs="Times New Roman"/>
          <w:noProof/>
          <w:szCs w:val="24"/>
        </w:rPr>
        <w:t xml:space="preserve"> 505, 667–671. doi:10.1038/nature12882.</w:t>
      </w:r>
    </w:p>
    <w:p w14:paraId="10351ED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ll, A., and Qu, X. (2006). Using the current seasonal cycle to constrain snow albedo feedback in future climate change. </w:t>
      </w:r>
      <w:r w:rsidRPr="00D60E09">
        <w:rPr>
          <w:rFonts w:cs="Times New Roman"/>
          <w:i/>
          <w:iCs/>
          <w:noProof/>
          <w:szCs w:val="24"/>
        </w:rPr>
        <w:t>Geophys. Res. Lett.</w:t>
      </w:r>
      <w:r w:rsidRPr="00D60E09">
        <w:rPr>
          <w:rFonts w:cs="Times New Roman"/>
          <w:noProof/>
          <w:szCs w:val="24"/>
        </w:rPr>
        <w:t xml:space="preserve"> 33, L03502. doi:10.1029/2005GL025127.</w:t>
      </w:r>
    </w:p>
    <w:p w14:paraId="60ED845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ll, J., Arheimer, B., Borga, M., Brázdil, R., Claps, P., Kiss, A., et al. (2014). Understanding flood regime changes in Europe: A state-of-the-art assessment. </w:t>
      </w:r>
      <w:r w:rsidRPr="00D60E09">
        <w:rPr>
          <w:rFonts w:cs="Times New Roman"/>
          <w:i/>
          <w:iCs/>
          <w:noProof/>
          <w:szCs w:val="24"/>
        </w:rPr>
        <w:t>Hydrol. Earth Syst. Sci.</w:t>
      </w:r>
      <w:r w:rsidRPr="00D60E09">
        <w:rPr>
          <w:rFonts w:cs="Times New Roman"/>
          <w:noProof/>
          <w:szCs w:val="24"/>
        </w:rPr>
        <w:t xml:space="preserve"> 18, 2735–2772. doi:10.5194/hess-18-2735-2014.</w:t>
      </w:r>
    </w:p>
    <w:p w14:paraId="12FB9E3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ll, T. C., Sealy, A. M., Stephenson, T. S., Kusunoki, S., Taylor, M. A., Chen, A. A., et al. (2013). Future climate of the Caribbean from a super-high-resolution atmospheric general circulation model. </w:t>
      </w:r>
      <w:r w:rsidRPr="00D60E09">
        <w:rPr>
          <w:rFonts w:cs="Times New Roman"/>
          <w:i/>
          <w:iCs/>
          <w:noProof/>
          <w:szCs w:val="24"/>
        </w:rPr>
        <w:t>Theor. Appl. Climatol.</w:t>
      </w:r>
      <w:r w:rsidRPr="00D60E09">
        <w:rPr>
          <w:rFonts w:cs="Times New Roman"/>
          <w:noProof/>
          <w:szCs w:val="24"/>
        </w:rPr>
        <w:t xml:space="preserve"> 113, 271–287. doi:10.1007/s00704-012-0779-7.</w:t>
      </w:r>
    </w:p>
    <w:p w14:paraId="59F20A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ll, T. M., and Kossin, J. P. (2019). Hurricane stalling along the North American coast and implications for rainfall. </w:t>
      </w:r>
      <w:r w:rsidRPr="00D60E09">
        <w:rPr>
          <w:rFonts w:cs="Times New Roman"/>
          <w:i/>
          <w:iCs/>
          <w:noProof/>
          <w:szCs w:val="24"/>
        </w:rPr>
        <w:t>npj Clim. Atmos. Sci.</w:t>
      </w:r>
      <w:r w:rsidRPr="00D60E09">
        <w:rPr>
          <w:rFonts w:cs="Times New Roman"/>
          <w:noProof/>
          <w:szCs w:val="24"/>
        </w:rPr>
        <w:t xml:space="preserve"> 2, 1–9. doi:10.1038/s41612-019-0074-8.</w:t>
      </w:r>
    </w:p>
    <w:p w14:paraId="359C3F5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mada, A., and Takayabu, Y. N. (2018). Large-scale environmental conditions related to midsummer extreme rainfall events around Japan in the TRMM region. </w:t>
      </w:r>
      <w:r w:rsidRPr="00D60E09">
        <w:rPr>
          <w:rFonts w:cs="Times New Roman"/>
          <w:i/>
          <w:iCs/>
          <w:noProof/>
          <w:szCs w:val="24"/>
        </w:rPr>
        <w:t>J. Clim.</w:t>
      </w:r>
      <w:r w:rsidRPr="00D60E09">
        <w:rPr>
          <w:rFonts w:cs="Times New Roman"/>
          <w:noProof/>
          <w:szCs w:val="24"/>
        </w:rPr>
        <w:t xml:space="preserve"> 0, null. doi:10.1175/JCLI-D-17-0632.1.</w:t>
      </w:r>
    </w:p>
    <w:p w14:paraId="4635AA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mada, A., Takayabu, Y. N., Liu, C., and Zipser, E. J. (2015). Weak linkage between the heaviest rainfall and tallest storms. </w:t>
      </w:r>
      <w:r w:rsidRPr="00D60E09">
        <w:rPr>
          <w:rFonts w:cs="Times New Roman"/>
          <w:i/>
          <w:iCs/>
          <w:noProof/>
          <w:szCs w:val="24"/>
        </w:rPr>
        <w:t>Nat. Commun.</w:t>
      </w:r>
      <w:r w:rsidRPr="00D60E09">
        <w:rPr>
          <w:rFonts w:cs="Times New Roman"/>
          <w:noProof/>
          <w:szCs w:val="24"/>
        </w:rPr>
        <w:t xml:space="preserve"> 6, 1–6. doi:10.1038/ncomms7213.</w:t>
      </w:r>
    </w:p>
    <w:p w14:paraId="13E4FEB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n, F., Cook, K. H., and Vizy, E. K. (2019). Changes in intense rainfall events and dry periods across Africa in the twenty-first century. </w:t>
      </w:r>
      <w:r w:rsidRPr="00D60E09">
        <w:rPr>
          <w:rFonts w:cs="Times New Roman"/>
          <w:i/>
          <w:iCs/>
          <w:noProof/>
          <w:szCs w:val="24"/>
        </w:rPr>
        <w:t>Clim. Dyn.</w:t>
      </w:r>
      <w:r w:rsidRPr="00D60E09">
        <w:rPr>
          <w:rFonts w:cs="Times New Roman"/>
          <w:noProof/>
          <w:szCs w:val="24"/>
        </w:rPr>
        <w:t>, 1–21. doi:10.1007/s00382-019-04653-z.</w:t>
      </w:r>
    </w:p>
    <w:p w14:paraId="530C805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n, J.-Y., Baik, J.-J., and Khain, A. P. (2011). A Numerical Study of Urban Aerosol Impacts on Clouds and Precipitation. </w:t>
      </w:r>
      <w:r w:rsidRPr="00D60E09">
        <w:rPr>
          <w:rFonts w:cs="Times New Roman"/>
          <w:i/>
          <w:iCs/>
          <w:noProof/>
          <w:szCs w:val="24"/>
        </w:rPr>
        <w:t>J. Atmos. Sci.</w:t>
      </w:r>
      <w:r w:rsidRPr="00D60E09">
        <w:rPr>
          <w:rFonts w:cs="Times New Roman"/>
          <w:noProof/>
          <w:szCs w:val="24"/>
        </w:rPr>
        <w:t xml:space="preserve"> 69, 504–520. doi:10.1175/JAS-D-11-071.1.</w:t>
      </w:r>
    </w:p>
    <w:p w14:paraId="21A40C2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n, T., Chen, H., Hao, X., and Wang, H. (2018). Projected changes in temperature and precipitation extremes over the Silk Road Economic Belt regions by the Coupled Model Intercomparison Project Phase 5 multi-model ensembles. </w:t>
      </w:r>
      <w:r w:rsidRPr="00D60E09">
        <w:rPr>
          <w:rFonts w:cs="Times New Roman"/>
          <w:i/>
          <w:iCs/>
          <w:noProof/>
          <w:szCs w:val="24"/>
        </w:rPr>
        <w:t>Int. J. Climatol.</w:t>
      </w:r>
      <w:r w:rsidRPr="00D60E09">
        <w:rPr>
          <w:rFonts w:cs="Times New Roman"/>
          <w:noProof/>
          <w:szCs w:val="24"/>
        </w:rPr>
        <w:t xml:space="preserve"> 38, 4077–4091. doi:10.1002/joc.5553.</w:t>
      </w:r>
    </w:p>
    <w:p w14:paraId="2D7314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nde, L. B., Siems, S. T., and Manton, M. J. (2012). Observed Trends in Wind Speed over the Southern Ocean. </w:t>
      </w:r>
      <w:r w:rsidRPr="00D60E09">
        <w:rPr>
          <w:rFonts w:cs="Times New Roman"/>
          <w:i/>
          <w:iCs/>
          <w:noProof/>
          <w:szCs w:val="24"/>
        </w:rPr>
        <w:t>Geophys. Res. Lett.</w:t>
      </w:r>
      <w:r w:rsidRPr="00D60E09">
        <w:rPr>
          <w:rFonts w:cs="Times New Roman"/>
          <w:noProof/>
          <w:szCs w:val="24"/>
        </w:rPr>
        <w:t xml:space="preserve"> 39, 1–5. doi:10.1029/2012GL051734.</w:t>
      </w:r>
    </w:p>
    <w:p w14:paraId="32EFE8C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nel, M., Rakovec, O., Markonis, Y., Máca, P., Samaniego, L., Kyselý, J., et al. (2018). Revisiting the recent European droughts from a long-term perspective. </w:t>
      </w:r>
      <w:r w:rsidRPr="00D60E09">
        <w:rPr>
          <w:rFonts w:cs="Times New Roman"/>
          <w:i/>
          <w:iCs/>
          <w:noProof/>
          <w:szCs w:val="24"/>
        </w:rPr>
        <w:t>Sci. Rep.</w:t>
      </w:r>
      <w:r w:rsidRPr="00D60E09">
        <w:rPr>
          <w:rFonts w:cs="Times New Roman"/>
          <w:noProof/>
          <w:szCs w:val="24"/>
        </w:rPr>
        <w:t xml:space="preserve"> 8. doi:10.1038/s41598-018-27464-4.</w:t>
      </w:r>
    </w:p>
    <w:p w14:paraId="38C1409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nnaford, J. (2015). Climate-driven changes in UK river flows. </w:t>
      </w:r>
      <w:r w:rsidRPr="00D60E09">
        <w:rPr>
          <w:rFonts w:cs="Times New Roman"/>
          <w:i/>
          <w:iCs/>
          <w:noProof/>
          <w:szCs w:val="24"/>
        </w:rPr>
        <w:t>Prog. Phys. Geogr. Earth Environ.</w:t>
      </w:r>
      <w:r w:rsidRPr="00D60E09">
        <w:rPr>
          <w:rFonts w:cs="Times New Roman"/>
          <w:noProof/>
          <w:szCs w:val="24"/>
        </w:rPr>
        <w:t xml:space="preserve"> 39, 29–48. doi:10.1177/0309133314536755.</w:t>
      </w:r>
    </w:p>
    <w:p w14:paraId="68D843E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o, Y., Liu, Q., Li, C., Kharel, G., An, L., Stebler, E., et al. (2019). Interactive Effect of Meteorological Drought and Vegetation Types on Root Zone Soil Moisture and Runoff in Rangeland Watersheds. </w:t>
      </w:r>
      <w:r w:rsidRPr="00D60E09">
        <w:rPr>
          <w:rFonts w:cs="Times New Roman"/>
          <w:i/>
          <w:iCs/>
          <w:noProof/>
          <w:szCs w:val="24"/>
        </w:rPr>
        <w:t>Water</w:t>
      </w:r>
      <w:r w:rsidRPr="00D60E09">
        <w:rPr>
          <w:rFonts w:cs="Times New Roman"/>
          <w:noProof/>
          <w:szCs w:val="24"/>
        </w:rPr>
        <w:t xml:space="preserve"> 11, 2357. doi:10.3390/w11112357.</w:t>
      </w:r>
    </w:p>
    <w:p w14:paraId="4BB143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o, Z., Hao, F., Singh, V. P., and Zhang, X. (2018). Changes in the severity of compound drought and hot extremes over global land areas. </w:t>
      </w:r>
      <w:r w:rsidRPr="00D60E09">
        <w:rPr>
          <w:rFonts w:cs="Times New Roman"/>
          <w:i/>
          <w:iCs/>
          <w:noProof/>
          <w:szCs w:val="24"/>
        </w:rPr>
        <w:t>Environ. Res. Lett.</w:t>
      </w:r>
      <w:r w:rsidRPr="00D60E09">
        <w:rPr>
          <w:rFonts w:cs="Times New Roman"/>
          <w:noProof/>
          <w:szCs w:val="24"/>
        </w:rPr>
        <w:t xml:space="preserve"> 13, 124022. doi:10.1088/1748-9326/aaee96.</w:t>
      </w:r>
    </w:p>
    <w:p w14:paraId="6A78EA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i, V., Rakovec, O., Markonis, Y., Hanel, M., and Kumar, R. (2020). Increased future occurrences of the exceptional 2018–2019 Central European drought under global warming. </w:t>
      </w:r>
      <w:r w:rsidRPr="00D60E09">
        <w:rPr>
          <w:rFonts w:cs="Times New Roman"/>
          <w:i/>
          <w:iCs/>
          <w:noProof/>
          <w:szCs w:val="24"/>
        </w:rPr>
        <w:t>Sci. Rep.</w:t>
      </w:r>
      <w:r w:rsidRPr="00D60E09">
        <w:rPr>
          <w:rFonts w:cs="Times New Roman"/>
          <w:noProof/>
          <w:szCs w:val="24"/>
        </w:rPr>
        <w:t xml:space="preserve"> 10, 12207. doi:10.1038/s41598-020-68872-9.</w:t>
      </w:r>
    </w:p>
    <w:p w14:paraId="3BC6945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gan, S., Hannaford, J., Muchan, K., and Marsh, T. J. (2018). Designation and trend analysis of the updated UK Benchmark Network of river flow stations: The UKBN2 dataset. </w:t>
      </w:r>
      <w:r w:rsidRPr="00D60E09">
        <w:rPr>
          <w:rFonts w:cs="Times New Roman"/>
          <w:i/>
          <w:iCs/>
          <w:noProof/>
          <w:szCs w:val="24"/>
        </w:rPr>
        <w:t>Hydrol. Res.</w:t>
      </w:r>
      <w:r w:rsidRPr="00D60E09">
        <w:rPr>
          <w:rFonts w:cs="Times New Roman"/>
          <w:noProof/>
          <w:szCs w:val="24"/>
        </w:rPr>
        <w:t xml:space="preserve"> 49, 552–567. doi:10.2166/nh.2017.058.</w:t>
      </w:r>
    </w:p>
    <w:p w14:paraId="4C35BCA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ngton, L. J. (2017). Investigating differences between event-as-class and probability density-based attribution statements with emerging climate change. </w:t>
      </w:r>
      <w:r w:rsidRPr="00D60E09">
        <w:rPr>
          <w:rFonts w:cs="Times New Roman"/>
          <w:i/>
          <w:iCs/>
          <w:noProof/>
          <w:szCs w:val="24"/>
        </w:rPr>
        <w:t>Clim. Change</w:t>
      </w:r>
      <w:r w:rsidRPr="00D60E09">
        <w:rPr>
          <w:rFonts w:cs="Times New Roman"/>
          <w:noProof/>
          <w:szCs w:val="24"/>
        </w:rPr>
        <w:t xml:space="preserve"> 141, 641–654. doi:10.1007/s10584-017-1906-3.</w:t>
      </w:r>
    </w:p>
    <w:p w14:paraId="44930D7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ngton, L. J. (2020). Rethinking extreme heat in a cool climate: a New Zealand case study. </w:t>
      </w:r>
      <w:r w:rsidRPr="00D60E09">
        <w:rPr>
          <w:rFonts w:cs="Times New Roman"/>
          <w:i/>
          <w:iCs/>
          <w:noProof/>
          <w:szCs w:val="24"/>
        </w:rPr>
        <w:t>Environ. Res. Lett.</w:t>
      </w:r>
      <w:r w:rsidRPr="00D60E09">
        <w:rPr>
          <w:rFonts w:cs="Times New Roman"/>
          <w:noProof/>
          <w:szCs w:val="24"/>
        </w:rPr>
        <w:t xml:space="preserve"> doi:10.1088/1748-9326/abbd61.</w:t>
      </w:r>
    </w:p>
    <w:p w14:paraId="58793E7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ngton, L. J., Gibson, P. B., Dean, S. M., Mitchell, D., Rosier, S. M., and Frame, D. J. (2016). Investigating event-specific drought attribution using self-organizing maps. </w:t>
      </w:r>
      <w:r w:rsidRPr="00D60E09">
        <w:rPr>
          <w:rFonts w:cs="Times New Roman"/>
          <w:i/>
          <w:iCs/>
          <w:noProof/>
          <w:szCs w:val="24"/>
        </w:rPr>
        <w:t>J. Geophys. Res. Atmos.</w:t>
      </w:r>
      <w:r w:rsidRPr="00D60E09">
        <w:rPr>
          <w:rFonts w:cs="Times New Roman"/>
          <w:noProof/>
          <w:szCs w:val="24"/>
        </w:rPr>
        <w:t xml:space="preserve"> 121, 12,712-766,780. doi:10.1002/2016JD025602.</w:t>
      </w:r>
    </w:p>
    <w:p w14:paraId="3E5D3A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ngton, L. J., and Otto, F. E. L. (2018a). Adapting attribution science to the climate extremes of tomorrow. </w:t>
      </w:r>
      <w:r w:rsidRPr="00D60E09">
        <w:rPr>
          <w:rFonts w:cs="Times New Roman"/>
          <w:i/>
          <w:iCs/>
          <w:noProof/>
          <w:szCs w:val="24"/>
        </w:rPr>
        <w:t>Environ. Res. Lett.</w:t>
      </w:r>
      <w:r w:rsidRPr="00D60E09">
        <w:rPr>
          <w:rFonts w:cs="Times New Roman"/>
          <w:noProof/>
          <w:szCs w:val="24"/>
        </w:rPr>
        <w:t xml:space="preserve"> 13, 123006. doi:10.1088/1748-9326/aaf4cc.</w:t>
      </w:r>
    </w:p>
    <w:p w14:paraId="198EF63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ngton, L. J., and Otto, F. E. L. (2018b). Changing population dynamics and uneven temperature emergence combine to exacerbate regional exposure to heat extremes under 1.5 °C and 2 °C of warming. </w:t>
      </w:r>
      <w:r w:rsidRPr="00D60E09">
        <w:rPr>
          <w:rFonts w:cs="Times New Roman"/>
          <w:i/>
          <w:iCs/>
          <w:noProof/>
          <w:szCs w:val="24"/>
        </w:rPr>
        <w:t>Environ. Res. Lett.</w:t>
      </w:r>
      <w:r w:rsidRPr="00D60E09">
        <w:rPr>
          <w:rFonts w:cs="Times New Roman"/>
          <w:noProof/>
          <w:szCs w:val="24"/>
        </w:rPr>
        <w:t xml:space="preserve"> 13, 034011. doi:10.1088/1748-9326/aaaa99.</w:t>
      </w:r>
    </w:p>
    <w:p w14:paraId="1C87A8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ngton, L. J., Rosier, S., Dean, S. M., Stuart, S., and Scahill, A. (2014). The Role of Anthropogenic Climate Change in the 2013 Drought Over North Island, New Zealand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45–S48. doi:10.1175/1520-0477-95.9.S1.1.</w:t>
      </w:r>
    </w:p>
    <w:p w14:paraId="1B476E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ngton, L., and Renwick, J. (2014). Secular changes in New Zealand rainfall characteristics 1950-2009. </w:t>
      </w:r>
      <w:r w:rsidRPr="00D60E09">
        <w:rPr>
          <w:rFonts w:cs="Times New Roman"/>
          <w:i/>
          <w:iCs/>
          <w:noProof/>
          <w:szCs w:val="24"/>
        </w:rPr>
        <w:t>Weather Clim.</w:t>
      </w:r>
      <w:r w:rsidRPr="00D60E09">
        <w:rPr>
          <w:rFonts w:cs="Times New Roman"/>
          <w:noProof/>
          <w:szCs w:val="24"/>
        </w:rPr>
        <w:t xml:space="preserve"> 34, 50. doi:10.2307/26169744.</w:t>
      </w:r>
    </w:p>
    <w:p w14:paraId="1E5740F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s, L. M., Lin, S. J., and Tu, C. Y. (2016). High-resolution climate simulations using GFDL HiRAM with a stretched global grid. </w:t>
      </w:r>
      <w:r w:rsidRPr="00D60E09">
        <w:rPr>
          <w:rFonts w:cs="Times New Roman"/>
          <w:i/>
          <w:iCs/>
          <w:noProof/>
          <w:szCs w:val="24"/>
        </w:rPr>
        <w:t>J. Clim.</w:t>
      </w:r>
      <w:r w:rsidRPr="00D60E09">
        <w:rPr>
          <w:rFonts w:cs="Times New Roman"/>
          <w:noProof/>
          <w:szCs w:val="24"/>
        </w:rPr>
        <w:t xml:space="preserve"> 29, 4293–4314. doi:10.1175/JCLI-D-15-0389.1.</w:t>
      </w:r>
    </w:p>
    <w:p w14:paraId="14654B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rison, L., Funk, C., and Peterson, P. (2019). Identifying changing precipitation extremes in Sub-Saharan Africa with gauge and satellite products. </w:t>
      </w:r>
      <w:r w:rsidRPr="00D60E09">
        <w:rPr>
          <w:rFonts w:cs="Times New Roman"/>
          <w:i/>
          <w:iCs/>
          <w:noProof/>
          <w:szCs w:val="24"/>
        </w:rPr>
        <w:t>Environ. Res. Lett.</w:t>
      </w:r>
      <w:r w:rsidRPr="00D60E09">
        <w:rPr>
          <w:rFonts w:cs="Times New Roman"/>
          <w:noProof/>
          <w:szCs w:val="24"/>
        </w:rPr>
        <w:t xml:space="preserve"> 14, 085007. doi:10.1088/1748-9326/ab2cae.</w:t>
      </w:r>
    </w:p>
    <w:p w14:paraId="0D1DD1E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tmann, D. J., Klein Tank, A. M. G., Rusticucci, M., Alexander, L. V, Brönnimann, S., Charabi, Y. A.-R., et al. (2013). “Observations: Atmosphere and Surface,” in </w:t>
      </w:r>
      <w:r w:rsidRPr="00D60E09">
        <w:rPr>
          <w:rFonts w:cs="Times New Roman"/>
          <w:i/>
          <w:iCs/>
          <w:noProof/>
          <w:szCs w:val="24"/>
        </w:rPr>
        <w:t>Climate Change 2013: The Physical Science Basis. Contribution of Working Group I to the Fifth Assessment Report of the Intergovernmental Panel on Climate Change</w:t>
      </w:r>
      <w:r w:rsidRPr="00D60E09">
        <w:rPr>
          <w:rFonts w:cs="Times New Roman"/>
          <w:noProof/>
          <w:szCs w:val="24"/>
        </w:rPr>
        <w:t>, eds. T. F. Stocker, D. Qin, G.-K. Plattner, M. Tignor, S. K. Allen, J. Boschung, et al. (Cambridge, United Kingdom and New York, NY, USA: Cambridge University Press), 159–254. doi:10.1017/CBO9781107415324.008.</w:t>
      </w:r>
    </w:p>
    <w:p w14:paraId="4C09935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tmann, F., Merten, J., Fink, M., and Faust, H. (2018). Indonesia’s Fire Crisis 2015 A Twofold Perturbation on the Ground. </w:t>
      </w:r>
      <w:r w:rsidRPr="00D60E09">
        <w:rPr>
          <w:rFonts w:cs="Times New Roman"/>
          <w:i/>
          <w:iCs/>
          <w:noProof/>
          <w:szCs w:val="24"/>
        </w:rPr>
        <w:t>Pacific Geogr.</w:t>
      </w:r>
      <w:r w:rsidRPr="00D60E09">
        <w:rPr>
          <w:rFonts w:cs="Times New Roman"/>
          <w:noProof/>
          <w:szCs w:val="24"/>
        </w:rPr>
        <w:t xml:space="preserve"> 49, 4–11. doi:10.23791/490411.</w:t>
      </w:r>
    </w:p>
    <w:p w14:paraId="266601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tmann, H. (2015). Carbon starvation during drought-induced tree mortality – are we chasing a myth? </w:t>
      </w:r>
      <w:r w:rsidRPr="00D60E09">
        <w:rPr>
          <w:rFonts w:cs="Times New Roman"/>
          <w:i/>
          <w:iCs/>
          <w:noProof/>
          <w:szCs w:val="24"/>
        </w:rPr>
        <w:t>J. Plant Hydraul.</w:t>
      </w:r>
      <w:r w:rsidRPr="00D60E09">
        <w:rPr>
          <w:rFonts w:cs="Times New Roman"/>
          <w:noProof/>
          <w:szCs w:val="24"/>
        </w:rPr>
        <w:t xml:space="preserve"> 2, e005. doi:10.20870/jph.2015.e005.</w:t>
      </w:r>
    </w:p>
    <w:p w14:paraId="3258C6C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rtzell, S., Bartlett, M. S., and Porporato, A. (2017). The role of plant water storage and hydraulic strategies in relation to soil moisture availability. </w:t>
      </w:r>
      <w:r w:rsidRPr="00D60E09">
        <w:rPr>
          <w:rFonts w:cs="Times New Roman"/>
          <w:i/>
          <w:iCs/>
          <w:noProof/>
          <w:szCs w:val="24"/>
        </w:rPr>
        <w:t>Plant Soil</w:t>
      </w:r>
      <w:r w:rsidRPr="00D60E09">
        <w:rPr>
          <w:rFonts w:cs="Times New Roman"/>
          <w:noProof/>
          <w:szCs w:val="24"/>
        </w:rPr>
        <w:t xml:space="preserve"> 419, 503–521. doi:10.1007/s11104-017-3341-7.</w:t>
      </w:r>
    </w:p>
    <w:p w14:paraId="12CF1C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san, H. H., Mohd Razali, S. F., Muhammad, N. S., and Ahmad, A. (2019). Research Trends of Hydrological Drought: A Systematic Review. </w:t>
      </w:r>
      <w:r w:rsidRPr="00D60E09">
        <w:rPr>
          <w:rFonts w:cs="Times New Roman"/>
          <w:i/>
          <w:iCs/>
          <w:noProof/>
          <w:szCs w:val="24"/>
        </w:rPr>
        <w:t>Water</w:t>
      </w:r>
      <w:r w:rsidRPr="00D60E09">
        <w:rPr>
          <w:rFonts w:cs="Times New Roman"/>
          <w:noProof/>
          <w:szCs w:val="24"/>
        </w:rPr>
        <w:t xml:space="preserve"> 11. doi:10.3390/w11112252.</w:t>
      </w:r>
    </w:p>
    <w:p w14:paraId="2E8B3A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shimoto, A., Done, J. M., Fowler, L. D., and Bruyère, C. L. (2016). Tropical cyclone activity in nested regional and global grid-refined simulations. </w:t>
      </w:r>
      <w:r w:rsidRPr="00D60E09">
        <w:rPr>
          <w:rFonts w:cs="Times New Roman"/>
          <w:i/>
          <w:iCs/>
          <w:noProof/>
          <w:szCs w:val="24"/>
        </w:rPr>
        <w:t>Clim. Dyn.</w:t>
      </w:r>
      <w:r w:rsidRPr="00D60E09">
        <w:rPr>
          <w:rFonts w:cs="Times New Roman"/>
          <w:noProof/>
          <w:szCs w:val="24"/>
        </w:rPr>
        <w:t xml:space="preserve"> 47, 497–508. doi:10.1007/s00382-015-2852-2.</w:t>
      </w:r>
    </w:p>
    <w:p w14:paraId="2E59391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slinger, K., Hofstätter, M., Kroisleitner, C., Schöner, W., Laaha, G., Holawe, F., et al. (2019). Disentangling Drivers of Meteorological Droughts in the European Greater Alpine Region During the Last Two Centuries. </w:t>
      </w:r>
      <w:r w:rsidRPr="00D60E09">
        <w:rPr>
          <w:rFonts w:cs="Times New Roman"/>
          <w:i/>
          <w:iCs/>
          <w:noProof/>
          <w:szCs w:val="24"/>
        </w:rPr>
        <w:t>J. Geophys. Res. Atmos.</w:t>
      </w:r>
      <w:r w:rsidRPr="00D60E09">
        <w:rPr>
          <w:rFonts w:cs="Times New Roman"/>
          <w:noProof/>
          <w:szCs w:val="24"/>
        </w:rPr>
        <w:t xml:space="preserve"> doi:10.1029/2018JD029527.</w:t>
      </w:r>
    </w:p>
    <w:p w14:paraId="2FF08F7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ssanzadeh, P., Lee, C.-Y., Nabizadeh, E., Camargo, S. J., Ma, D., and Yeung, L. Y. (2020). Effects of climate change on the movement of future landfalling Texas tropical cyclones. </w:t>
      </w:r>
      <w:r w:rsidRPr="00D60E09">
        <w:rPr>
          <w:rFonts w:cs="Times New Roman"/>
          <w:i/>
          <w:iCs/>
          <w:noProof/>
          <w:szCs w:val="24"/>
        </w:rPr>
        <w:t>Nat. Commun.</w:t>
      </w:r>
      <w:r w:rsidRPr="00D60E09">
        <w:rPr>
          <w:rFonts w:cs="Times New Roman"/>
          <w:noProof/>
          <w:szCs w:val="24"/>
        </w:rPr>
        <w:t xml:space="preserve"> 11, 3319. doi:10.1038/s41467-020-17130-7.</w:t>
      </w:r>
    </w:p>
    <w:p w14:paraId="3ABD573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tsuzuka, D., and Sato, T. (2019). Future Changes in Monthly Extreme Precipitation in Japan Using Large-Ensemble Regional Climate Simulations. </w:t>
      </w:r>
      <w:r w:rsidRPr="00D60E09">
        <w:rPr>
          <w:rFonts w:cs="Times New Roman"/>
          <w:i/>
          <w:iCs/>
          <w:noProof/>
          <w:szCs w:val="24"/>
        </w:rPr>
        <w:t>J. Hydrometeorol.</w:t>
      </w:r>
      <w:r w:rsidRPr="00D60E09">
        <w:rPr>
          <w:rFonts w:cs="Times New Roman"/>
          <w:noProof/>
          <w:szCs w:val="24"/>
        </w:rPr>
        <w:t xml:space="preserve"> 20, 563–574. doi:10.1175/JHM-D-18-0095.1.</w:t>
      </w:r>
    </w:p>
    <w:p w14:paraId="0CC8E58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tsuzuka, D., Sato, T., Yoshida, K., Ishii, M., and Mizuta, R. (2020). Regional projection of tropical-cyclone-induced extreme precipitation around Japan based on large ensemble simulations. </w:t>
      </w:r>
      <w:r w:rsidRPr="00D60E09">
        <w:rPr>
          <w:rFonts w:cs="Times New Roman"/>
          <w:i/>
          <w:iCs/>
          <w:noProof/>
          <w:szCs w:val="24"/>
        </w:rPr>
        <w:t>SOLA</w:t>
      </w:r>
      <w:r w:rsidRPr="00D60E09">
        <w:rPr>
          <w:rFonts w:cs="Times New Roman"/>
          <w:noProof/>
          <w:szCs w:val="24"/>
        </w:rPr>
        <w:t xml:space="preserve"> advpub, 23–29. doi:10.2151/sola.2020-005.</w:t>
      </w:r>
    </w:p>
    <w:p w14:paraId="121942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Hauser, M. (2021). Mean temperature anomalies for CMIP5 and CMIP6 (Version v0.1.0). doi:10.5281/ZENODO.4600696.</w:t>
      </w:r>
    </w:p>
    <w:p w14:paraId="6E1E00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Hauser, M., Engelbrecht, F., and Fischer, E. M. (2021). Transient global warming levels for CMIP5 and CMIP6 (Version v0.2.0). doi:10.5281/ZENODO.4600706.</w:t>
      </w:r>
    </w:p>
    <w:p w14:paraId="0FFC17A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user, M., Gudmundsson, L., Orth, R., Jézéquel, A., Haustein, K., Vautard, R., et al. (2017). Methods and Model Dependency of Extreme Event Attribution: The 2015 European Drought. </w:t>
      </w:r>
      <w:r w:rsidRPr="00D60E09">
        <w:rPr>
          <w:rFonts w:cs="Times New Roman"/>
          <w:i/>
          <w:iCs/>
          <w:noProof/>
          <w:szCs w:val="24"/>
        </w:rPr>
        <w:t>Earth’s Futur.</w:t>
      </w:r>
      <w:r w:rsidRPr="00D60E09">
        <w:rPr>
          <w:rFonts w:cs="Times New Roman"/>
          <w:noProof/>
          <w:szCs w:val="24"/>
        </w:rPr>
        <w:t xml:space="preserve"> 5, 1034–1043. doi:10.1002/2017EF000612.</w:t>
      </w:r>
    </w:p>
    <w:p w14:paraId="55232B8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user, M., Orth, R., and Seneviratne, S. I. (2016). Role of soil moisture versus recent climate change for the 2010 heat wave in western Russia. </w:t>
      </w:r>
      <w:r w:rsidRPr="00D60E09">
        <w:rPr>
          <w:rFonts w:cs="Times New Roman"/>
          <w:i/>
          <w:iCs/>
          <w:noProof/>
          <w:szCs w:val="24"/>
        </w:rPr>
        <w:t>Geophys. Res. Lett.</w:t>
      </w:r>
      <w:r w:rsidRPr="00D60E09">
        <w:rPr>
          <w:rFonts w:cs="Times New Roman"/>
          <w:noProof/>
          <w:szCs w:val="24"/>
        </w:rPr>
        <w:t xml:space="preserve"> 43, 2819–2826. doi:10.1002/2016GL068036.</w:t>
      </w:r>
    </w:p>
    <w:p w14:paraId="414951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wcroft, M., Walsh, E., Hodges, K., and Zappa, G. (2018). Significantly increased extreme precipitation expected in Europe and North America from extratropical cyclones. </w:t>
      </w:r>
      <w:r w:rsidRPr="00D60E09">
        <w:rPr>
          <w:rFonts w:cs="Times New Roman"/>
          <w:i/>
          <w:iCs/>
          <w:noProof/>
          <w:szCs w:val="24"/>
        </w:rPr>
        <w:t>Environ. Res. Lett.</w:t>
      </w:r>
      <w:r w:rsidRPr="00D60E09">
        <w:rPr>
          <w:rFonts w:cs="Times New Roman"/>
          <w:noProof/>
          <w:szCs w:val="24"/>
        </w:rPr>
        <w:t xml:space="preserve"> 13. doi:10.1088/1748-9326/aaed59.</w:t>
      </w:r>
    </w:p>
    <w:p w14:paraId="34C2C0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yat, F., Ahmed, M. A., Zarebanadkouki, M., Cai, G., and Carminati, A. (2019). Measurements and simulation of leaf xylem water potential and root water uptake in heterogeneous soil water contents. </w:t>
      </w:r>
      <w:r w:rsidRPr="00D60E09">
        <w:rPr>
          <w:rFonts w:cs="Times New Roman"/>
          <w:i/>
          <w:iCs/>
          <w:noProof/>
          <w:szCs w:val="24"/>
        </w:rPr>
        <w:t>Adv. Water Resour.</w:t>
      </w:r>
      <w:r w:rsidRPr="00D60E09">
        <w:rPr>
          <w:rFonts w:cs="Times New Roman"/>
          <w:noProof/>
          <w:szCs w:val="24"/>
        </w:rPr>
        <w:t xml:space="preserve"> 124, 96–105. doi:10.1016/j.advwatres.2018.12.009.</w:t>
      </w:r>
    </w:p>
    <w:p w14:paraId="2E6CB51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azeleger, W., van den Hurk, B. J. J. M., Min, E., van Oldenborgh, G. J., Petersen, A. C., Stainforth, D. A., et al. (2015). Tales of future weather. </w:t>
      </w:r>
      <w:r w:rsidRPr="00D60E09">
        <w:rPr>
          <w:rFonts w:cs="Times New Roman"/>
          <w:i/>
          <w:iCs/>
          <w:noProof/>
          <w:szCs w:val="24"/>
        </w:rPr>
        <w:t>Nat. Clim. Chang.</w:t>
      </w:r>
      <w:r w:rsidRPr="00D60E09">
        <w:rPr>
          <w:rFonts w:cs="Times New Roman"/>
          <w:noProof/>
          <w:szCs w:val="24"/>
        </w:rPr>
        <w:t xml:space="preserve"> 5, 107–113. doi:10.1038/nclimate2450.</w:t>
      </w:r>
    </w:p>
    <w:p w14:paraId="1B6C546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 B.-R., and Zhai, P.-M. (2018). Changes in persistent and non-persistent extreme precipitation in China from 1961 to 2016. </w:t>
      </w:r>
      <w:r w:rsidRPr="00D60E09">
        <w:rPr>
          <w:rFonts w:cs="Times New Roman"/>
          <w:i/>
          <w:iCs/>
          <w:noProof/>
          <w:szCs w:val="24"/>
        </w:rPr>
        <w:t>Adv. Clim. Chang. Res.</w:t>
      </w:r>
      <w:r w:rsidRPr="00D60E09">
        <w:rPr>
          <w:rFonts w:cs="Times New Roman"/>
          <w:noProof/>
          <w:szCs w:val="24"/>
        </w:rPr>
        <w:t xml:space="preserve"> 9, 177–184. doi:10.1016/j.accre.2018.08.002.</w:t>
      </w:r>
    </w:p>
    <w:p w14:paraId="25EDCDF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 F., and Posselt, D. J. (2015). Impact of Parameterized Physical Processes on Simulated Tropical Cyclone Characteristics in the Community Atmosphere Model. </w:t>
      </w:r>
      <w:r w:rsidRPr="00D60E09">
        <w:rPr>
          <w:rFonts w:cs="Times New Roman"/>
          <w:i/>
          <w:iCs/>
          <w:noProof/>
          <w:szCs w:val="24"/>
        </w:rPr>
        <w:t>J. Clim.</w:t>
      </w:r>
      <w:r w:rsidRPr="00D60E09">
        <w:rPr>
          <w:rFonts w:cs="Times New Roman"/>
          <w:noProof/>
          <w:szCs w:val="24"/>
        </w:rPr>
        <w:t xml:space="preserve"> 28, 9857–9872. doi:10.1175/JCLI-D-15-0255.1.</w:t>
      </w:r>
    </w:p>
    <w:p w14:paraId="2F03C74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 X., Wada, Y., Wanders, N., and Sheffield, J. (2017). Intensification of hydrological drought in California by human water management. </w:t>
      </w:r>
      <w:r w:rsidRPr="00D60E09">
        <w:rPr>
          <w:rFonts w:cs="Times New Roman"/>
          <w:i/>
          <w:iCs/>
          <w:noProof/>
          <w:szCs w:val="24"/>
        </w:rPr>
        <w:t>Geophys. Res. Lett.</w:t>
      </w:r>
      <w:r w:rsidRPr="00D60E09">
        <w:rPr>
          <w:rFonts w:cs="Times New Roman"/>
          <w:noProof/>
          <w:szCs w:val="24"/>
        </w:rPr>
        <w:t xml:space="preserve"> 44, 1777–1785. doi:10.1002/2016GL071665.</w:t>
      </w:r>
    </w:p>
    <w:p w14:paraId="3F002E3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lama, S., Sohar, K., Läänelaid, A., Bijak, S., and Jaagus, J. (2018). Reconstruction of precipitation variability in Estonia since the eighteenth century, inferred from oak and spruce tree rings. </w:t>
      </w:r>
      <w:r w:rsidRPr="00D60E09">
        <w:rPr>
          <w:rFonts w:cs="Times New Roman"/>
          <w:i/>
          <w:iCs/>
          <w:noProof/>
          <w:szCs w:val="24"/>
        </w:rPr>
        <w:t>Clim. Dyn.</w:t>
      </w:r>
      <w:r w:rsidRPr="00D60E09">
        <w:rPr>
          <w:rFonts w:cs="Times New Roman"/>
          <w:noProof/>
          <w:szCs w:val="24"/>
        </w:rPr>
        <w:t xml:space="preserve"> 50, 4083–4101. doi:10.1007/s00382-017-3862-z.</w:t>
      </w:r>
    </w:p>
    <w:p w14:paraId="04F96B1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ld, I. M., and Soden, B. J. (2006). Robust responses of the hydrological cycle to global warming. </w:t>
      </w:r>
      <w:r w:rsidRPr="00D60E09">
        <w:rPr>
          <w:rFonts w:cs="Times New Roman"/>
          <w:i/>
          <w:iCs/>
          <w:noProof/>
          <w:szCs w:val="24"/>
        </w:rPr>
        <w:t>J. Clim.</w:t>
      </w:r>
      <w:r w:rsidRPr="00D60E09">
        <w:rPr>
          <w:rFonts w:cs="Times New Roman"/>
          <w:noProof/>
          <w:szCs w:val="24"/>
        </w:rPr>
        <w:t xml:space="preserve"> 19, 5686–5699. doi:10.1175/JCLI3990.1.</w:t>
      </w:r>
    </w:p>
    <w:p w14:paraId="6F8D2D6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ld, I. M., and Zhao, M. (2011). The Response of Tropical Cyclone Statistics to an Increase in CO2 with Fixed Sea Surface Temperatures. </w:t>
      </w:r>
      <w:r w:rsidRPr="00D60E09">
        <w:rPr>
          <w:rFonts w:cs="Times New Roman"/>
          <w:i/>
          <w:iCs/>
          <w:noProof/>
          <w:szCs w:val="24"/>
        </w:rPr>
        <w:t>J. Clim.</w:t>
      </w:r>
      <w:r w:rsidRPr="00D60E09">
        <w:rPr>
          <w:rFonts w:cs="Times New Roman"/>
          <w:noProof/>
          <w:szCs w:val="24"/>
        </w:rPr>
        <w:t xml:space="preserve"> 24, 5353–5364. doi:10.1175/JCLI-D-11-00050.1.</w:t>
      </w:r>
    </w:p>
    <w:p w14:paraId="161404D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lsen, S., van Lipzig, N. P. M., Demuzere, M., Vanden Broucke, S., Caluwaerts, S., De Cruz, L., et al. (2020). Consistent scale-dependency of future increases in hourly extreme precipitation in two convection-permitting climate models. </w:t>
      </w:r>
      <w:r w:rsidRPr="00D60E09">
        <w:rPr>
          <w:rFonts w:cs="Times New Roman"/>
          <w:i/>
          <w:iCs/>
          <w:noProof/>
          <w:szCs w:val="24"/>
        </w:rPr>
        <w:t>Clim. Dyn.</w:t>
      </w:r>
      <w:r w:rsidRPr="00D60E09">
        <w:rPr>
          <w:rFonts w:cs="Times New Roman"/>
          <w:noProof/>
          <w:szCs w:val="24"/>
        </w:rPr>
        <w:t xml:space="preserve"> 54, 1267–1280. doi:10.1007/s00382-019-05056-w.</w:t>
      </w:r>
    </w:p>
    <w:p w14:paraId="190B658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ger, N., Angélil, O., Abramowitz, G., Donat, M., Stone, D., and Lehmann, K. (2018). Calibrating Climate Model Ensembles for Assessing Extremes in a Changing Climate. </w:t>
      </w:r>
      <w:r w:rsidRPr="00D60E09">
        <w:rPr>
          <w:rFonts w:cs="Times New Roman"/>
          <w:i/>
          <w:iCs/>
          <w:noProof/>
          <w:szCs w:val="24"/>
        </w:rPr>
        <w:t>J. Geophys. Res. Atmos.</w:t>
      </w:r>
      <w:r w:rsidRPr="00D60E09">
        <w:rPr>
          <w:rFonts w:cs="Times New Roman"/>
          <w:noProof/>
          <w:szCs w:val="24"/>
        </w:rPr>
        <w:t xml:space="preserve"> 123, 5988–6004. doi:10.1029/2018JD028549.</w:t>
      </w:r>
    </w:p>
    <w:p w14:paraId="6542E4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ger, N., Sanderson, B. M., and Knutti, R. (2015). Improved pattern scaling approaches for the use in climate impact studies. </w:t>
      </w:r>
      <w:r w:rsidRPr="00D60E09">
        <w:rPr>
          <w:rFonts w:cs="Times New Roman"/>
          <w:i/>
          <w:iCs/>
          <w:noProof/>
          <w:szCs w:val="24"/>
        </w:rPr>
        <w:t>Geophys. Res. Lett.</w:t>
      </w:r>
      <w:r w:rsidRPr="00D60E09">
        <w:rPr>
          <w:rFonts w:cs="Times New Roman"/>
          <w:noProof/>
          <w:szCs w:val="24"/>
        </w:rPr>
        <w:t xml:space="preserve"> 42, 3486–3494. doi:10.1002/2015GL063569.</w:t>
      </w:r>
    </w:p>
    <w:p w14:paraId="524BAB9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old, N., Ekström, M., Kala, J., Goldie, J., and Evans, J. P. (2018). Australian climate extremes in the 21st century according to a regional climate model ensemble: Implications for health and agriculture. </w:t>
      </w:r>
      <w:r w:rsidRPr="00D60E09">
        <w:rPr>
          <w:rFonts w:cs="Times New Roman"/>
          <w:i/>
          <w:iCs/>
          <w:noProof/>
          <w:szCs w:val="24"/>
        </w:rPr>
        <w:t>Weather Clim. Extrem.</w:t>
      </w:r>
      <w:r w:rsidRPr="00D60E09">
        <w:rPr>
          <w:rFonts w:cs="Times New Roman"/>
          <w:noProof/>
          <w:szCs w:val="24"/>
        </w:rPr>
        <w:t xml:space="preserve"> 20, 54–68. doi:10.1016/j.wace.2018.01.001.</w:t>
      </w:r>
    </w:p>
    <w:p w14:paraId="3C03C66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rera-Estrada, J. E., Martinez, J. A., Dominguez, F., Findell, K. L., Wood, E. F., and Sheffield, J. (2019). Reduced Moisture Transport Linked to Drought Propagation Across North America. </w:t>
      </w:r>
      <w:r w:rsidRPr="00D60E09">
        <w:rPr>
          <w:rFonts w:cs="Times New Roman"/>
          <w:i/>
          <w:iCs/>
          <w:noProof/>
          <w:szCs w:val="24"/>
        </w:rPr>
        <w:t>Geophys. Res. Lett.</w:t>
      </w:r>
      <w:r w:rsidRPr="00D60E09">
        <w:rPr>
          <w:rFonts w:cs="Times New Roman"/>
          <w:noProof/>
          <w:szCs w:val="24"/>
        </w:rPr>
        <w:t xml:space="preserve"> 46, 5243–5253. doi:10.1029/2019GL082475.</w:t>
      </w:r>
    </w:p>
    <w:p w14:paraId="77DE6C5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rera-Estrada, J. E., and Sheffield, J. (2017). Uncertainties in future projections of summer droughts and heat waves over the contiguous United States. </w:t>
      </w:r>
      <w:r w:rsidRPr="00D60E09">
        <w:rPr>
          <w:rFonts w:cs="Times New Roman"/>
          <w:i/>
          <w:iCs/>
          <w:noProof/>
          <w:szCs w:val="24"/>
        </w:rPr>
        <w:t>J. Clim.</w:t>
      </w:r>
      <w:r w:rsidRPr="00D60E09">
        <w:rPr>
          <w:rFonts w:cs="Times New Roman"/>
          <w:noProof/>
          <w:szCs w:val="24"/>
        </w:rPr>
        <w:t xml:space="preserve"> 30, 6225–6246. doi:10.1175/JCLI-D-16-0491.1.</w:t>
      </w:r>
    </w:p>
    <w:p w14:paraId="2AEF8E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rera‐Estrada, J. E., Satoh, Y., and Sheffield, J. (2017). Spatiotemporal dynamics of global drought. </w:t>
      </w:r>
      <w:r w:rsidRPr="00D60E09">
        <w:rPr>
          <w:rFonts w:cs="Times New Roman"/>
          <w:i/>
          <w:iCs/>
          <w:noProof/>
          <w:szCs w:val="24"/>
        </w:rPr>
        <w:t>Geophys. Res. Lett.</w:t>
      </w:r>
      <w:r w:rsidRPr="00D60E09">
        <w:rPr>
          <w:rFonts w:cs="Times New Roman"/>
          <w:noProof/>
          <w:szCs w:val="24"/>
        </w:rPr>
        <w:t xml:space="preserve"> 44, 2254–2263. doi:10.1002/2016GL071768.</w:t>
      </w:r>
    </w:p>
    <w:p w14:paraId="434889E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ring, S. C., Christidis, N., Hoell, A., Hoerling, M. P., and Stott, P. A. (2019). Explaining Extreme Events of 2017 from a Climate Perspective. </w:t>
      </w:r>
      <w:r w:rsidRPr="00D60E09">
        <w:rPr>
          <w:rFonts w:cs="Times New Roman"/>
          <w:i/>
          <w:iCs/>
          <w:noProof/>
          <w:szCs w:val="24"/>
        </w:rPr>
        <w:t>Bull. Am. Meteorol. Soc.</w:t>
      </w:r>
      <w:r w:rsidRPr="00D60E09">
        <w:rPr>
          <w:rFonts w:cs="Times New Roman"/>
          <w:noProof/>
          <w:szCs w:val="24"/>
        </w:rPr>
        <w:t xml:space="preserve"> 100, S1–S117. doi:10.1175/bams-explainingextremeevents2017.1.</w:t>
      </w:r>
    </w:p>
    <w:p w14:paraId="50E03A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ring, S. C., Christidis, N., Hoell, A., Hoerling, M. P., and Stott, P. A. (2020). Explaining Extreme Events of 2018 from a Climate Perspective. </w:t>
      </w:r>
      <w:r w:rsidRPr="00D60E09">
        <w:rPr>
          <w:rFonts w:cs="Times New Roman"/>
          <w:i/>
          <w:iCs/>
          <w:noProof/>
          <w:szCs w:val="24"/>
        </w:rPr>
        <w:t>Bull. Am. Meteorol. Soc.</w:t>
      </w:r>
      <w:r w:rsidRPr="00D60E09">
        <w:rPr>
          <w:rFonts w:cs="Times New Roman"/>
          <w:noProof/>
          <w:szCs w:val="24"/>
        </w:rPr>
        <w:t xml:space="preserve"> 101, S1–S140. doi:10.1175/BAMS-ExplainingExtremeEvents2018.1.</w:t>
      </w:r>
    </w:p>
    <w:p w14:paraId="45329A1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ring, S. C., Christidis, N., Hoell, A., Kossin, J. P., Schreck, C. J., and Stott, P. A. (2018). Explaining Extreme Events of 2016 from a Climate Perspective. </w:t>
      </w:r>
      <w:r w:rsidRPr="00D60E09">
        <w:rPr>
          <w:rFonts w:cs="Times New Roman"/>
          <w:i/>
          <w:iCs/>
          <w:noProof/>
          <w:szCs w:val="24"/>
        </w:rPr>
        <w:t>Bull. Am. Meteorol. Soc.</w:t>
      </w:r>
      <w:r w:rsidRPr="00D60E09">
        <w:rPr>
          <w:rFonts w:cs="Times New Roman"/>
          <w:noProof/>
          <w:szCs w:val="24"/>
        </w:rPr>
        <w:t xml:space="preserve"> 99, S1–S157. doi:10.1175/BAMS-ExplainingExtremeEvents2016.1.</w:t>
      </w:r>
    </w:p>
    <w:p w14:paraId="414F76D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ring, S. C., Hoell, A., Hoerling, M. P., Kossin, J. P., Schreck, C. J., and Stott, P. A. (2016). Explaining Extreme Events of 2015 from a Climate Perspective. </w:t>
      </w:r>
      <w:r w:rsidRPr="00D60E09">
        <w:rPr>
          <w:rFonts w:cs="Times New Roman"/>
          <w:i/>
          <w:iCs/>
          <w:noProof/>
          <w:szCs w:val="24"/>
        </w:rPr>
        <w:t>Bull. Am. Meteorol. Soc.</w:t>
      </w:r>
      <w:r w:rsidRPr="00D60E09">
        <w:rPr>
          <w:rFonts w:cs="Times New Roman"/>
          <w:noProof/>
          <w:szCs w:val="24"/>
        </w:rPr>
        <w:t xml:space="preserve"> 97, S1–S145. doi:10.1175/BAMS-ExplainingExtremeEvents2015.1.</w:t>
      </w:r>
    </w:p>
    <w:p w14:paraId="20901A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ring, S. C., Hoerling, M. P., Kossin, J. P., Peterson, T. C., and Stott, P. A. (2015). Explaining Extreme Events of 2014 from a Climate Perspective. </w:t>
      </w:r>
      <w:r w:rsidRPr="00D60E09">
        <w:rPr>
          <w:rFonts w:cs="Times New Roman"/>
          <w:i/>
          <w:iCs/>
          <w:noProof/>
          <w:szCs w:val="24"/>
        </w:rPr>
        <w:t>Bull. Am. Meteorol. Soc.</w:t>
      </w:r>
      <w:r w:rsidRPr="00D60E09">
        <w:rPr>
          <w:rFonts w:cs="Times New Roman"/>
          <w:noProof/>
          <w:szCs w:val="24"/>
        </w:rPr>
        <w:t xml:space="preserve"> 96, S1–S172. doi:10.1175/BAMS-ExplainingExtremeEvents2014.1.</w:t>
      </w:r>
    </w:p>
    <w:p w14:paraId="534865D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ring, S. C., Hoerling, M. P., Peterson, T. C., and Stott, P. a. (2014).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1–S104. doi:10.1175/1520-0477-95.9.S1.1.</w:t>
      </w:r>
    </w:p>
    <w:p w14:paraId="1B78E0B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sbach, H., Bell, B., Berrisford, P., Hirahara, S., Horányi, A., Muñoz‐Sabater, J., et al. (2020). The ERA5 global reanalysis. </w:t>
      </w:r>
      <w:r w:rsidRPr="00D60E09">
        <w:rPr>
          <w:rFonts w:cs="Times New Roman"/>
          <w:i/>
          <w:iCs/>
          <w:noProof/>
          <w:szCs w:val="24"/>
        </w:rPr>
        <w:t>Q. J. R. Meteorol. Soc.</w:t>
      </w:r>
      <w:r w:rsidRPr="00D60E09">
        <w:rPr>
          <w:rFonts w:cs="Times New Roman"/>
          <w:noProof/>
          <w:szCs w:val="24"/>
        </w:rPr>
        <w:t xml:space="preserve"> 146, 1999–2049. doi:10.1002/qj.3803.</w:t>
      </w:r>
    </w:p>
    <w:p w14:paraId="0751E2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rtig, E., and Tramblay, Y. (2017). Regional downscaling of Mediterranean droughts under past and future climatic conditions. </w:t>
      </w:r>
      <w:r w:rsidRPr="00D60E09">
        <w:rPr>
          <w:rFonts w:cs="Times New Roman"/>
          <w:i/>
          <w:iCs/>
          <w:noProof/>
          <w:szCs w:val="24"/>
        </w:rPr>
        <w:t>Glob. Planet. Change</w:t>
      </w:r>
      <w:r w:rsidRPr="00D60E09">
        <w:rPr>
          <w:rFonts w:cs="Times New Roman"/>
          <w:noProof/>
          <w:szCs w:val="24"/>
        </w:rPr>
        <w:t xml:space="preserve"> 151, 36–48. doi:10.1016/j.gloplacha.2016.10.015.</w:t>
      </w:r>
    </w:p>
    <w:p w14:paraId="6B64E1D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ettiarachchi, S., Wasko, C., and Sharma, A. (2018). Increase in flood risk resulting from climate change in a developed urban watershed - The role of storm temporal patterns. </w:t>
      </w:r>
      <w:r w:rsidRPr="00D60E09">
        <w:rPr>
          <w:rFonts w:cs="Times New Roman"/>
          <w:i/>
          <w:iCs/>
          <w:noProof/>
          <w:szCs w:val="24"/>
        </w:rPr>
        <w:t>Hydrol. Earth Syst. Sci.</w:t>
      </w:r>
      <w:r w:rsidRPr="00D60E09">
        <w:rPr>
          <w:rFonts w:cs="Times New Roman"/>
          <w:noProof/>
          <w:szCs w:val="24"/>
        </w:rPr>
        <w:t xml:space="preserve"> 22, 2041–2056. doi:10.5194/hess-22-2041-2018.</w:t>
      </w:r>
    </w:p>
    <w:p w14:paraId="1839FFA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idalgo, H. G., Alfaro, E. J., and Quesada-Montano, B. (2017). Observed (1970–1999) climate variability in Central America using a high-resolution meteorological dataset with implication to climate change studies. </w:t>
      </w:r>
      <w:r w:rsidRPr="00D60E09">
        <w:rPr>
          <w:rFonts w:cs="Times New Roman"/>
          <w:i/>
          <w:iCs/>
          <w:noProof/>
          <w:szCs w:val="24"/>
        </w:rPr>
        <w:t>Clim. Change</w:t>
      </w:r>
      <w:r w:rsidRPr="00D60E09">
        <w:rPr>
          <w:rFonts w:cs="Times New Roman"/>
          <w:noProof/>
          <w:szCs w:val="24"/>
        </w:rPr>
        <w:t xml:space="preserve"> 141, 13–28. doi:10.1007/s10584-016-1786-y.</w:t>
      </w:r>
    </w:p>
    <w:p w14:paraId="04127D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illier, J. K., Matthews, T., Wilby, R. L., and Murphy, C. (2020). Multi-hazard dependencies can increase or decrease risk. </w:t>
      </w:r>
      <w:r w:rsidRPr="00D60E09">
        <w:rPr>
          <w:rFonts w:cs="Times New Roman"/>
          <w:i/>
          <w:iCs/>
          <w:noProof/>
          <w:szCs w:val="24"/>
        </w:rPr>
        <w:t>Nat. Clim. Chang.</w:t>
      </w:r>
      <w:r w:rsidRPr="00D60E09">
        <w:rPr>
          <w:rFonts w:cs="Times New Roman"/>
          <w:noProof/>
          <w:szCs w:val="24"/>
        </w:rPr>
        <w:t xml:space="preserve"> 10, 595–598. doi:10.1038/s41558-020-0832-y.</w:t>
      </w:r>
    </w:p>
    <w:p w14:paraId="546FB3F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irabayashi, Y., Mahendran, R., Koirala, S., Konoshima, L., Yamazaki, D., Watanabe, S., et al. (2013). Global flood risk under climate change. </w:t>
      </w:r>
      <w:r w:rsidRPr="00D60E09">
        <w:rPr>
          <w:rFonts w:cs="Times New Roman"/>
          <w:i/>
          <w:iCs/>
          <w:noProof/>
          <w:szCs w:val="24"/>
        </w:rPr>
        <w:t>Nat. Clim. Chang.</w:t>
      </w:r>
      <w:r w:rsidRPr="00D60E09">
        <w:rPr>
          <w:rFonts w:cs="Times New Roman"/>
          <w:noProof/>
          <w:szCs w:val="24"/>
        </w:rPr>
        <w:t xml:space="preserve"> 3, 816–821. doi:10.1038/nclimate1911.</w:t>
      </w:r>
    </w:p>
    <w:p w14:paraId="5C5752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irsch, A. L., Evans, J. P., Di Virgilio, G., Perkins‐Kirkpatrick, S. E., Argüeso, D., Pitman, A. J., et al. (2019). Amplification of Australian Heatwaves via Local Land-Atmosphere Coupling. </w:t>
      </w:r>
      <w:r w:rsidRPr="00D60E09">
        <w:rPr>
          <w:rFonts w:cs="Times New Roman"/>
          <w:i/>
          <w:iCs/>
          <w:noProof/>
          <w:szCs w:val="24"/>
        </w:rPr>
        <w:t>J. Geophys. Res. Atmos.</w:t>
      </w:r>
      <w:r w:rsidRPr="00D60E09">
        <w:rPr>
          <w:rFonts w:cs="Times New Roman"/>
          <w:noProof/>
          <w:szCs w:val="24"/>
        </w:rPr>
        <w:t xml:space="preserve"> 124, 13625–13647. doi:10.1029/2019JD030665.</w:t>
      </w:r>
    </w:p>
    <w:p w14:paraId="1D0EC26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irsch, A. L., Guillod, B. P., Seneviratne, S. I., Beyerle, U., Boysen, L. R., Brovkin, V., et al. (2018). Biogeophysical Impacts of Land-Use Change on Climate Extremes in Low-Emission Scenarios: Results From HAPPI-Land. </w:t>
      </w:r>
      <w:r w:rsidRPr="00D60E09">
        <w:rPr>
          <w:rFonts w:cs="Times New Roman"/>
          <w:i/>
          <w:iCs/>
          <w:noProof/>
          <w:szCs w:val="24"/>
        </w:rPr>
        <w:t>Earth’s Futur.</w:t>
      </w:r>
      <w:r w:rsidRPr="00D60E09">
        <w:rPr>
          <w:rFonts w:cs="Times New Roman"/>
          <w:noProof/>
          <w:szCs w:val="24"/>
        </w:rPr>
        <w:t xml:space="preserve"> 6, 396–409. doi:10.1002/2017EF000744.</w:t>
      </w:r>
    </w:p>
    <w:p w14:paraId="5A43DE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irsch, A. L., Wilhelm, M., Davin, E. L., Thiery, W., and Seneviratne, S. I. (2017). Can climate-effective land management reduce regional warming? </w:t>
      </w:r>
      <w:r w:rsidRPr="00D60E09">
        <w:rPr>
          <w:rFonts w:cs="Times New Roman"/>
          <w:i/>
          <w:iCs/>
          <w:noProof/>
          <w:szCs w:val="24"/>
        </w:rPr>
        <w:t>J. Geophys. Res. Atmos.</w:t>
      </w:r>
      <w:r w:rsidRPr="00D60E09">
        <w:rPr>
          <w:rFonts w:cs="Times New Roman"/>
          <w:noProof/>
          <w:szCs w:val="24"/>
        </w:rPr>
        <w:t xml:space="preserve"> 122, 2269–2288. doi:10.1002/2016JD026125.</w:t>
      </w:r>
    </w:p>
    <w:p w14:paraId="78B317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irschi, M., Seneviratne, S. I., Alexandrov, V., Boberg, F., Boroneant, C., Christensen, O. B., et al. (2011). Observational evidence for soil-moisture impact on hot extremes in southeastern Europe. </w:t>
      </w:r>
      <w:r w:rsidRPr="00D60E09">
        <w:rPr>
          <w:rFonts w:cs="Times New Roman"/>
          <w:i/>
          <w:iCs/>
          <w:noProof/>
          <w:szCs w:val="24"/>
        </w:rPr>
        <w:t>Nat. Geosci.</w:t>
      </w:r>
      <w:r w:rsidRPr="00D60E09">
        <w:rPr>
          <w:rFonts w:cs="Times New Roman"/>
          <w:noProof/>
          <w:szCs w:val="24"/>
        </w:rPr>
        <w:t xml:space="preserve"> 4, 17–21. doi:10.1038/ngeo1032.</w:t>
      </w:r>
    </w:p>
    <w:p w14:paraId="09A783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bbins, M., McEvoy, D., and Hain, C. (2017). “Evapotranspiration, Evaporative Demand, and Drought,” in </w:t>
      </w:r>
      <w:r w:rsidRPr="00D60E09">
        <w:rPr>
          <w:rFonts w:cs="Times New Roman"/>
          <w:i/>
          <w:iCs/>
          <w:noProof/>
          <w:szCs w:val="24"/>
        </w:rPr>
        <w:t>Drought and Water Crises: Integrating Science, Management, and Policy (2nd Edition)</w:t>
      </w:r>
      <w:r w:rsidRPr="00D60E09">
        <w:rPr>
          <w:rFonts w:cs="Times New Roman"/>
          <w:noProof/>
          <w:szCs w:val="24"/>
        </w:rPr>
        <w:t>, eds. D. A. Wilhite and R. S. Pulwarty (Boca Raton, FL, USA: CRC Press), 259–287. doi:10.1201/b22009.</w:t>
      </w:r>
    </w:p>
    <w:p w14:paraId="7A79304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bbins, M. T., Wood, A., McEvoy, D. J., Huntington, J. L., Morton, C., Anderson, M., et al. (2016). The evaporative demand drought index. Part I: Linking drought evolution to variations in evaporative demand. </w:t>
      </w:r>
      <w:r w:rsidRPr="00D60E09">
        <w:rPr>
          <w:rFonts w:cs="Times New Roman"/>
          <w:i/>
          <w:iCs/>
          <w:noProof/>
          <w:szCs w:val="24"/>
        </w:rPr>
        <w:t>J. Hydrometeorol.</w:t>
      </w:r>
      <w:r w:rsidRPr="00D60E09">
        <w:rPr>
          <w:rFonts w:cs="Times New Roman"/>
          <w:noProof/>
          <w:szCs w:val="24"/>
        </w:rPr>
        <w:t xml:space="preserve"> 17, 1745–1761. doi:10.1175/JHM-D-15-0121.1.</w:t>
      </w:r>
    </w:p>
    <w:p w14:paraId="163F2D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bbins, M., Wood, A., Streubel, D., and Werner, K. (2012). What drives the variability of evaporative demand across the conterminous United States? </w:t>
      </w:r>
      <w:r w:rsidRPr="00D60E09">
        <w:rPr>
          <w:rFonts w:cs="Times New Roman"/>
          <w:i/>
          <w:iCs/>
          <w:noProof/>
          <w:szCs w:val="24"/>
        </w:rPr>
        <w:t>J. Hydrometeorol.</w:t>
      </w:r>
      <w:r w:rsidRPr="00D60E09">
        <w:rPr>
          <w:rFonts w:cs="Times New Roman"/>
          <w:noProof/>
          <w:szCs w:val="24"/>
        </w:rPr>
        <w:t xml:space="preserve"> 13, 1195–1214. doi:10.1175/JHM-D-11-0101.1.</w:t>
      </w:r>
    </w:p>
    <w:p w14:paraId="10CCE8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dgkins, G. A., Whitfield, P. H., Burn, D. H., Hannaford, J., Renard, B., Stahl, K., et al. (2017). Climate-driven variability in the occurrence of major floods across North America and Europe. </w:t>
      </w:r>
      <w:r w:rsidRPr="00D60E09">
        <w:rPr>
          <w:rFonts w:cs="Times New Roman"/>
          <w:i/>
          <w:iCs/>
          <w:noProof/>
          <w:szCs w:val="24"/>
        </w:rPr>
        <w:t>J. Hydrol.</w:t>
      </w:r>
      <w:r w:rsidRPr="00D60E09">
        <w:rPr>
          <w:rFonts w:cs="Times New Roman"/>
          <w:noProof/>
          <w:szCs w:val="24"/>
        </w:rPr>
        <w:t xml:space="preserve"> 552, 704–717. doi:10.1016/j.jhydrol.2017.07.027.</w:t>
      </w:r>
    </w:p>
    <w:p w14:paraId="201031E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dnebrog, Ø., Marelle, L., Alterskjær, K., Wood, R. R., Ludwig, R., Fischer, E. M., et al. (2019). Intensification of summer precipitation with shorter time-scales in Europe. </w:t>
      </w:r>
      <w:r w:rsidRPr="00D60E09">
        <w:rPr>
          <w:rFonts w:cs="Times New Roman"/>
          <w:i/>
          <w:iCs/>
          <w:noProof/>
          <w:szCs w:val="24"/>
        </w:rPr>
        <w:t>Environ. Res. Lett.</w:t>
      </w:r>
      <w:r w:rsidRPr="00D60E09">
        <w:rPr>
          <w:rFonts w:cs="Times New Roman"/>
          <w:noProof/>
          <w:szCs w:val="24"/>
        </w:rPr>
        <w:t xml:space="preserve"> 14, 124050. doi:10.1088/1748-9326/ab549c.</w:t>
      </w:r>
    </w:p>
    <w:p w14:paraId="2856223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egh-Guldberg, O., Jacob, D., Taylor, M., Bindi, M., Brown, S., Camilloni, I., et al. (2018). “Impacts of 1.5°C Global Warming on Natural and Human Systems,” in </w:t>
      </w:r>
      <w:r w:rsidRPr="00D60E09">
        <w:rPr>
          <w:rFonts w:cs="Times New Roman"/>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D60E09">
        <w:rPr>
          <w:rFonts w:cs="Times New Roman"/>
          <w:noProof/>
          <w:szCs w:val="24"/>
        </w:rPr>
        <w:t xml:space="preserve"> eds. V. Masson-Delmotte, P. Zhai, H. O. Pörtner, D. Roberts, J. Skea, P. R. Shukla, et al. (In Press), 175–312. Available at: https://www.ipcc.ch/sr15/chapter/chapter-3.</w:t>
      </w:r>
    </w:p>
    <w:p w14:paraId="0B6A4D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erling, M., Eischeid, J., Kumar, A., Leung, R., Mariotti, A., Mo, K., et al. (2014). Causes and Predictability of the 2012 Great Plains Drought. </w:t>
      </w:r>
      <w:r w:rsidRPr="00D60E09">
        <w:rPr>
          <w:rFonts w:cs="Times New Roman"/>
          <w:i/>
          <w:iCs/>
          <w:noProof/>
          <w:szCs w:val="24"/>
        </w:rPr>
        <w:t>Bull. Am. Meteorol. Soc.</w:t>
      </w:r>
      <w:r w:rsidRPr="00D60E09">
        <w:rPr>
          <w:rFonts w:cs="Times New Roman"/>
          <w:noProof/>
          <w:szCs w:val="24"/>
        </w:rPr>
        <w:t xml:space="preserve"> 95, 269–282. doi:10.1175/BAMS-D-13-00055.1.</w:t>
      </w:r>
    </w:p>
    <w:p w14:paraId="0832AF3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erling, M., Eischeid, J., Perlwitz, J., Quan, X.-W., Wolter, K., and Cheng, L. (2016). Characterizing Recent Trends in U.S. Heavy Precipitation. </w:t>
      </w:r>
      <w:r w:rsidRPr="00D60E09">
        <w:rPr>
          <w:rFonts w:cs="Times New Roman"/>
          <w:i/>
          <w:iCs/>
          <w:noProof/>
          <w:szCs w:val="24"/>
        </w:rPr>
        <w:t>J. Clim.</w:t>
      </w:r>
      <w:r w:rsidRPr="00D60E09">
        <w:rPr>
          <w:rFonts w:cs="Times New Roman"/>
          <w:noProof/>
          <w:szCs w:val="24"/>
        </w:rPr>
        <w:t xml:space="preserve"> 29, 2313–2332. doi:10.1175/JCLI-D-15-0441.1.</w:t>
      </w:r>
    </w:p>
    <w:p w14:paraId="1B78311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erling, M., Eischeid, J., Perlwitz, J., Quan, X., Zhang, T., Pegion, P., et al. (2012). On the Increased Frequency of Mediterranean Drought. </w:t>
      </w:r>
      <w:r w:rsidRPr="00D60E09">
        <w:rPr>
          <w:rFonts w:cs="Times New Roman"/>
          <w:i/>
          <w:iCs/>
          <w:noProof/>
          <w:szCs w:val="24"/>
        </w:rPr>
        <w:t>J. Clim.</w:t>
      </w:r>
      <w:r w:rsidRPr="00D60E09">
        <w:rPr>
          <w:rFonts w:cs="Times New Roman"/>
          <w:noProof/>
          <w:szCs w:val="24"/>
        </w:rPr>
        <w:t xml:space="preserve"> 25, 2146–2161. doi:10.1175/JCLI-D-11-00296.1.</w:t>
      </w:r>
    </w:p>
    <w:p w14:paraId="6CFEFE1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erling, M., Kumar, A., Dole, R., Nielsen-Gammon, J. W., Eischeid, J., Perlwitz, J., et al. (2013). Anatomy of an extreme event. </w:t>
      </w:r>
      <w:r w:rsidRPr="00D60E09">
        <w:rPr>
          <w:rFonts w:cs="Times New Roman"/>
          <w:i/>
          <w:iCs/>
          <w:noProof/>
          <w:szCs w:val="24"/>
        </w:rPr>
        <w:t>J. Clim.</w:t>
      </w:r>
      <w:r w:rsidRPr="00D60E09">
        <w:rPr>
          <w:rFonts w:cs="Times New Roman"/>
          <w:noProof/>
          <w:szCs w:val="24"/>
        </w:rPr>
        <w:t xml:space="preserve"> 26, 2811–2832. doi:10.1175/JCLI-D-12-00270.1.</w:t>
      </w:r>
    </w:p>
    <w:p w14:paraId="0D678D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geboom, R. J., Knook, L., and Hoekstra, A. Y. (2018). The blue water footprint of the world’s artificial reservoirs for hydroelectricity, irrigation, residential and industrial water supply, flood protection, fishing and recreation. </w:t>
      </w:r>
      <w:r w:rsidRPr="00D60E09">
        <w:rPr>
          <w:rFonts w:cs="Times New Roman"/>
          <w:i/>
          <w:iCs/>
          <w:noProof/>
          <w:szCs w:val="24"/>
        </w:rPr>
        <w:t>Adv. Water Resour.</w:t>
      </w:r>
      <w:r w:rsidRPr="00D60E09">
        <w:rPr>
          <w:rFonts w:cs="Times New Roman"/>
          <w:noProof/>
          <w:szCs w:val="24"/>
        </w:rPr>
        <w:t xml:space="preserve"> 113, 285–294. doi:10.1016/j.advwatres.2018.01.028.</w:t>
      </w:r>
    </w:p>
    <w:p w14:paraId="58A9883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lland, G., and Bruyère, C. L. (2014). Recent intense hurricane response to global climate change. </w:t>
      </w:r>
      <w:r w:rsidRPr="00D60E09">
        <w:rPr>
          <w:rFonts w:cs="Times New Roman"/>
          <w:i/>
          <w:iCs/>
          <w:noProof/>
          <w:szCs w:val="24"/>
        </w:rPr>
        <w:t>Clim. Dyn.</w:t>
      </w:r>
      <w:r w:rsidRPr="00D60E09">
        <w:rPr>
          <w:rFonts w:cs="Times New Roman"/>
          <w:noProof/>
          <w:szCs w:val="24"/>
        </w:rPr>
        <w:t xml:space="preserve"> 42, 617–627. doi:10.1007/s00382-013-1713-0.</w:t>
      </w:r>
    </w:p>
    <w:p w14:paraId="7ADB2B8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lloway, C. E., Wing, A. A., Bony, S., Muller, C., Masunaga, H., L’Ecuyer, T. S., et al. (2017). Observing Convective Aggregation. </w:t>
      </w:r>
      <w:r w:rsidRPr="00D60E09">
        <w:rPr>
          <w:rFonts w:cs="Times New Roman"/>
          <w:i/>
          <w:iCs/>
          <w:noProof/>
          <w:szCs w:val="24"/>
        </w:rPr>
        <w:t>Surv. Geophys.</w:t>
      </w:r>
      <w:r w:rsidRPr="00D60E09">
        <w:rPr>
          <w:rFonts w:cs="Times New Roman"/>
          <w:noProof/>
          <w:szCs w:val="24"/>
        </w:rPr>
        <w:t xml:space="preserve"> 38, 1199–1236. doi:10.1007/s10712-017-9419-1.</w:t>
      </w:r>
    </w:p>
    <w:p w14:paraId="45219E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lmes, C. R., Woollings, T., Hawkins, E., and de Vries, H. (2015). Robust Future Changes in Temperature Variability under Greenhouse Gas Forcing and the Relationship with Thermal Advection. </w:t>
      </w:r>
      <w:r w:rsidRPr="00D60E09">
        <w:rPr>
          <w:rFonts w:cs="Times New Roman"/>
          <w:i/>
          <w:iCs/>
          <w:noProof/>
          <w:szCs w:val="24"/>
        </w:rPr>
        <w:t>J. Clim.</w:t>
      </w:r>
      <w:r w:rsidRPr="00D60E09">
        <w:rPr>
          <w:rFonts w:cs="Times New Roman"/>
          <w:noProof/>
          <w:szCs w:val="24"/>
        </w:rPr>
        <w:t xml:space="preserve"> 29, 2221–2236. doi:10.1175/JCLI-D-14-00735.1.</w:t>
      </w:r>
    </w:p>
    <w:p w14:paraId="35C89B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ng, C.-C., Lee, M.-Y., Hsu, H.-H., and Tseng, W.-L. (2018). Distinct Influences of the ENSO-Like and PMM-Like SST Anomalies on the Mean TC Genesis Location in the Western North Pacific: The 2015 Summer as an Extreme Example. </w:t>
      </w:r>
      <w:r w:rsidRPr="00D60E09">
        <w:rPr>
          <w:rFonts w:cs="Times New Roman"/>
          <w:i/>
          <w:iCs/>
          <w:noProof/>
          <w:szCs w:val="24"/>
        </w:rPr>
        <w:t>J. Clim.</w:t>
      </w:r>
      <w:r w:rsidRPr="00D60E09">
        <w:rPr>
          <w:rFonts w:cs="Times New Roman"/>
          <w:noProof/>
          <w:szCs w:val="24"/>
        </w:rPr>
        <w:t xml:space="preserve"> 31, 3049–3059. doi:10.1175/JCLI-D-17-0504.1.</w:t>
      </w:r>
    </w:p>
    <w:p w14:paraId="6C0F367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ogewind, K. A., Baldwin, M. E., and Trapp, R. J. (2017). The Impact of Climate Change on Hazardous Convective Weather in the United States: Insight from High-Resolution Dynamical Downscaling. </w:t>
      </w:r>
      <w:r w:rsidRPr="00D60E09">
        <w:rPr>
          <w:rFonts w:cs="Times New Roman"/>
          <w:i/>
          <w:iCs/>
          <w:noProof/>
          <w:szCs w:val="24"/>
        </w:rPr>
        <w:t>J. Clim.</w:t>
      </w:r>
      <w:r w:rsidRPr="00D60E09">
        <w:rPr>
          <w:rFonts w:cs="Times New Roman"/>
          <w:noProof/>
          <w:szCs w:val="24"/>
        </w:rPr>
        <w:t xml:space="preserve"> 30, 10081–10100. doi:10.1175/JCLI-D-16-0885.1.</w:t>
      </w:r>
    </w:p>
    <w:p w14:paraId="1EA91E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ogewind, K. A., Chavas, D. R., Schenkel, B. A., and O’Neill, M. E. (2020). Exploring Controls on Tropical Cyclone Count through the Geography of Environmental Favorability. </w:t>
      </w:r>
      <w:r w:rsidRPr="00D60E09">
        <w:rPr>
          <w:rFonts w:cs="Times New Roman"/>
          <w:i/>
          <w:iCs/>
          <w:noProof/>
          <w:szCs w:val="24"/>
        </w:rPr>
        <w:t>J. Clim.</w:t>
      </w:r>
      <w:r w:rsidRPr="00D60E09">
        <w:rPr>
          <w:rFonts w:cs="Times New Roman"/>
          <w:noProof/>
          <w:szCs w:val="24"/>
        </w:rPr>
        <w:t xml:space="preserve"> 33, 1725–1745. doi:10.1175/JCLI-D-18-0862.1.</w:t>
      </w:r>
    </w:p>
    <w:p w14:paraId="5913CCF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pe, P., Black, M. T., Lim, E.-P., Dowdy, A., Wang, G., Fawcett, R. J. B., et al. (2019). On Determining the Impact of Increasing Atmospheric CO2 on the Record Fire Weather in Eastern Australia in February 2017. </w:t>
      </w:r>
      <w:r w:rsidRPr="00D60E09">
        <w:rPr>
          <w:rFonts w:cs="Times New Roman"/>
          <w:i/>
          <w:iCs/>
          <w:noProof/>
          <w:szCs w:val="24"/>
        </w:rPr>
        <w:t>Bull. Am. Meteorol. Soc.</w:t>
      </w:r>
      <w:r w:rsidRPr="00D60E09">
        <w:rPr>
          <w:rFonts w:cs="Times New Roman"/>
          <w:noProof/>
          <w:szCs w:val="24"/>
        </w:rPr>
        <w:t xml:space="preserve"> 100, S111–S117. doi:10.1175/BAMS-D-18-0135.1.</w:t>
      </w:r>
    </w:p>
    <w:p w14:paraId="67AA6D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pe, P., Lim, E.-P., Wang, G., Hendon, H. H., and Arblaster, J. M. (2015). Contributors to the Record High Temperatures Across Australia in Late Spring 2014. </w:t>
      </w:r>
      <w:r w:rsidRPr="00D60E09">
        <w:rPr>
          <w:rFonts w:cs="Times New Roman"/>
          <w:i/>
          <w:iCs/>
          <w:noProof/>
          <w:szCs w:val="24"/>
        </w:rPr>
        <w:t>Bull. Am. Meteorol. Soc.</w:t>
      </w:r>
      <w:r w:rsidRPr="00D60E09">
        <w:rPr>
          <w:rFonts w:cs="Times New Roman"/>
          <w:noProof/>
          <w:szCs w:val="24"/>
        </w:rPr>
        <w:t xml:space="preserve"> 96, S149–S153. doi:10.1175/BAMS-D-15-00096.1.</w:t>
      </w:r>
    </w:p>
    <w:p w14:paraId="102D39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pe, P., Wang, G., Lim, E.-P., Hendon, H. H., and Arblaster, J. M. (2016). What caused the record-breaking heat across Australia in October 2015? [in “Explaining Extreme Events of 2015 from a Climate Perspective”]. </w:t>
      </w:r>
      <w:r w:rsidRPr="00D60E09">
        <w:rPr>
          <w:rFonts w:cs="Times New Roman"/>
          <w:i/>
          <w:iCs/>
          <w:noProof/>
          <w:szCs w:val="24"/>
        </w:rPr>
        <w:t>Bull. Am. Meteorol. Soc.</w:t>
      </w:r>
      <w:r w:rsidRPr="00D60E09">
        <w:rPr>
          <w:rFonts w:cs="Times New Roman"/>
          <w:noProof/>
          <w:szCs w:val="24"/>
        </w:rPr>
        <w:t xml:space="preserve"> 97, S122–S126. doi:10.1175/BAMS-ExplainingExtremeEvents2015.1.</w:t>
      </w:r>
    </w:p>
    <w:p w14:paraId="32148D4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rton, D. E., Johnson, N. C., Singh, D., Swain, D. L., Rajaratnam, B., and Diffenbaugh, N. S. (2015). Contribution of changes in atmospheric circulation patterns to extreme temperature trends. </w:t>
      </w:r>
      <w:r w:rsidRPr="00D60E09">
        <w:rPr>
          <w:rFonts w:cs="Times New Roman"/>
          <w:i/>
          <w:iCs/>
          <w:noProof/>
          <w:szCs w:val="24"/>
        </w:rPr>
        <w:t>Nature</w:t>
      </w:r>
      <w:r w:rsidRPr="00D60E09">
        <w:rPr>
          <w:rFonts w:cs="Times New Roman"/>
          <w:noProof/>
          <w:szCs w:val="24"/>
        </w:rPr>
        <w:t xml:space="preserve"> 522, 465–469. doi:10.1038/nature14550.</w:t>
      </w:r>
    </w:p>
    <w:p w14:paraId="597D5FA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u, A. Y., Kakar, R. K., Neeck, S., Azarbarzin, A. A., Kummerow, C. D., Kojima, M., et al. (2014). The Global Precipitation Measurement Mission. </w:t>
      </w:r>
      <w:r w:rsidRPr="00D60E09">
        <w:rPr>
          <w:rFonts w:cs="Times New Roman"/>
          <w:i/>
          <w:iCs/>
          <w:noProof/>
          <w:szCs w:val="24"/>
        </w:rPr>
        <w:t>Bull. Am. Meteorol. Soc.</w:t>
      </w:r>
      <w:r w:rsidRPr="00D60E09">
        <w:rPr>
          <w:rFonts w:cs="Times New Roman"/>
          <w:noProof/>
          <w:szCs w:val="24"/>
        </w:rPr>
        <w:t xml:space="preserve"> 95, 701–722. doi:10.1175/BAMS-D-13-00164.1.</w:t>
      </w:r>
    </w:p>
    <w:p w14:paraId="39CC12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owarth, M. E., Thorncroft, C. D., and Bosart, L. F. (2019). Changes in Extreme Precipitation in the Northeast United States: 1979–2014. </w:t>
      </w:r>
      <w:r w:rsidRPr="00D60E09">
        <w:rPr>
          <w:rFonts w:cs="Times New Roman"/>
          <w:i/>
          <w:iCs/>
          <w:noProof/>
          <w:szCs w:val="24"/>
        </w:rPr>
        <w:t>J. Hydrometeorol.</w:t>
      </w:r>
      <w:r w:rsidRPr="00D60E09">
        <w:rPr>
          <w:rFonts w:cs="Times New Roman"/>
          <w:noProof/>
          <w:szCs w:val="24"/>
        </w:rPr>
        <w:t xml:space="preserve"> 20, 673–689. doi:10.1175/JHM-D-18-0155.1.</w:t>
      </w:r>
    </w:p>
    <w:p w14:paraId="64F8B5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su, W.-C., Patricola, C. M., and Chang, P. (2019). The impact of climate model sea surface temperature biases on tropical cyclone simulations. </w:t>
      </w:r>
      <w:r w:rsidRPr="00D60E09">
        <w:rPr>
          <w:rFonts w:cs="Times New Roman"/>
          <w:i/>
          <w:iCs/>
          <w:noProof/>
          <w:szCs w:val="24"/>
        </w:rPr>
        <w:t>Clim. Dyn.</w:t>
      </w:r>
      <w:r w:rsidRPr="00D60E09">
        <w:rPr>
          <w:rFonts w:cs="Times New Roman"/>
          <w:noProof/>
          <w:szCs w:val="24"/>
        </w:rPr>
        <w:t xml:space="preserve"> 53, 173–192. doi:10.1007/s00382-018-4577-5.</w:t>
      </w:r>
    </w:p>
    <w:p w14:paraId="3454263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 T., Sun, Y., Zhang, X., Min, S.-K., and Kim, Y.-H. (2020). Human influence on frequency of temperature extremes. </w:t>
      </w:r>
      <w:r w:rsidRPr="00D60E09">
        <w:rPr>
          <w:rFonts w:cs="Times New Roman"/>
          <w:i/>
          <w:iCs/>
          <w:noProof/>
          <w:szCs w:val="24"/>
        </w:rPr>
        <w:t>Environ. Res. Lett.</w:t>
      </w:r>
      <w:r w:rsidRPr="00D60E09">
        <w:rPr>
          <w:rFonts w:cs="Times New Roman"/>
          <w:noProof/>
          <w:szCs w:val="24"/>
        </w:rPr>
        <w:t xml:space="preserve"> 15, 064014. doi:10.1088/1748-9326/ab8497.</w:t>
      </w:r>
    </w:p>
    <w:p w14:paraId="1B4A87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 Z., Li, Q., Chen, X., Teng, Z., Chen, C., Yin, G., et al. (2016). Climate changes in temperature and precipitation extremes in an alpine grassland of Central Asia. </w:t>
      </w:r>
      <w:r w:rsidRPr="00D60E09">
        <w:rPr>
          <w:rFonts w:cs="Times New Roman"/>
          <w:i/>
          <w:iCs/>
          <w:noProof/>
          <w:szCs w:val="24"/>
        </w:rPr>
        <w:t>Theor. Appl. Climatol.</w:t>
      </w:r>
      <w:r w:rsidRPr="00D60E09">
        <w:rPr>
          <w:rFonts w:cs="Times New Roman"/>
          <w:noProof/>
          <w:szCs w:val="24"/>
        </w:rPr>
        <w:t xml:space="preserve"> 126, 519–531. doi:10.1007/s00704-015-1568-x.</w:t>
      </w:r>
    </w:p>
    <w:p w14:paraId="15399DE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a, W., Zhou, L., Chen, H., Nicholson, S. E., Raghavendra, A., and Jiang, Y. (2016). Possible causes of the Central Equatorial African long-term drought. </w:t>
      </w:r>
      <w:r w:rsidRPr="00D60E09">
        <w:rPr>
          <w:rFonts w:cs="Times New Roman"/>
          <w:i/>
          <w:iCs/>
          <w:noProof/>
          <w:szCs w:val="24"/>
        </w:rPr>
        <w:t>Environ. Res. Lett.</w:t>
      </w:r>
      <w:r w:rsidRPr="00D60E09">
        <w:rPr>
          <w:rFonts w:cs="Times New Roman"/>
          <w:noProof/>
          <w:szCs w:val="24"/>
        </w:rPr>
        <w:t xml:space="preserve"> 11. doi:10.1088/1748-9326/11/12/124002.</w:t>
      </w:r>
    </w:p>
    <w:p w14:paraId="5E6BDA8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ang, H., Winter, J. M., Osterberg, E. C., Horton, R. M., and Beckage, B. (2017a). Total and Extreme Precipitation Changes over the Northeastern United States. </w:t>
      </w:r>
      <w:r w:rsidRPr="00D60E09">
        <w:rPr>
          <w:rFonts w:cs="Times New Roman"/>
          <w:i/>
          <w:iCs/>
          <w:noProof/>
          <w:szCs w:val="24"/>
        </w:rPr>
        <w:t>J. Hydrometeorol.</w:t>
      </w:r>
      <w:r w:rsidRPr="00D60E09">
        <w:rPr>
          <w:rFonts w:cs="Times New Roman"/>
          <w:noProof/>
          <w:szCs w:val="24"/>
        </w:rPr>
        <w:t xml:space="preserve"> 18, 1783–1798. doi:10.1175/JHM-D-16-0195.1.</w:t>
      </w:r>
    </w:p>
    <w:p w14:paraId="6AAB093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ang, J., Zhai, J., Jiang, T., Wang, Y., Li, X., Wang, R., et al. (2018a). Analysis of future drought characteristics in China using the regional climate model CCLM. </w:t>
      </w:r>
      <w:r w:rsidRPr="00D60E09">
        <w:rPr>
          <w:rFonts w:cs="Times New Roman"/>
          <w:i/>
          <w:iCs/>
          <w:noProof/>
          <w:szCs w:val="24"/>
        </w:rPr>
        <w:t>Clim. Dyn.</w:t>
      </w:r>
      <w:r w:rsidRPr="00D60E09">
        <w:rPr>
          <w:rFonts w:cs="Times New Roman"/>
          <w:noProof/>
          <w:szCs w:val="24"/>
        </w:rPr>
        <w:t xml:space="preserve"> 50, 507–525. doi:10.1007/s00382-017-3623-z.</w:t>
      </w:r>
    </w:p>
    <w:p w14:paraId="3E8D68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ang, S., Kumar, R., Flörke, M., Yang, T., Hundecha, Y., Kraft, P., et al. (2017b). Evaluation of an ensemble of regional hydrological models in 12 large-scale river basins worldwide. </w:t>
      </w:r>
      <w:r w:rsidRPr="00D60E09">
        <w:rPr>
          <w:rFonts w:cs="Times New Roman"/>
          <w:i/>
          <w:iCs/>
          <w:noProof/>
          <w:szCs w:val="24"/>
        </w:rPr>
        <w:t>Clim. Change</w:t>
      </w:r>
      <w:r w:rsidRPr="00D60E09">
        <w:rPr>
          <w:rFonts w:cs="Times New Roman"/>
          <w:noProof/>
          <w:szCs w:val="24"/>
        </w:rPr>
        <w:t xml:space="preserve"> 141, 381–397. doi:10.1007/s10584-016-1841-8.</w:t>
      </w:r>
    </w:p>
    <w:p w14:paraId="51E3A24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ang, S., Kumar, R., Rakovec, O., Aich, V., Wang, X., Samaniego, L., et al. (2018b). Multimodel assessment of flood characteristics in four large river basins at global warming of 1.5, 2.0 and 3.0 K above the pre-industrial level. </w:t>
      </w:r>
      <w:r w:rsidRPr="00D60E09">
        <w:rPr>
          <w:rFonts w:cs="Times New Roman"/>
          <w:i/>
          <w:iCs/>
          <w:noProof/>
          <w:szCs w:val="24"/>
        </w:rPr>
        <w:t>Environ. Res. Lett.</w:t>
      </w:r>
      <w:r w:rsidRPr="00D60E09">
        <w:rPr>
          <w:rFonts w:cs="Times New Roman"/>
          <w:noProof/>
          <w:szCs w:val="24"/>
        </w:rPr>
        <w:t xml:space="preserve"> 13, 124005. doi:10.1088/1748-9326/aae94b.</w:t>
      </w:r>
    </w:p>
    <w:p w14:paraId="24D6572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ang, S., Li, P., Huang, Q., Leng, G., Hou, B., and Ma, L. (2017c). The propagation from meteorological to hydrological drought and its potential influence factors. </w:t>
      </w:r>
      <w:r w:rsidRPr="00D60E09">
        <w:rPr>
          <w:rFonts w:cs="Times New Roman"/>
          <w:i/>
          <w:iCs/>
          <w:noProof/>
          <w:szCs w:val="24"/>
        </w:rPr>
        <w:t>J. Hydrol.</w:t>
      </w:r>
      <w:r w:rsidRPr="00D60E09">
        <w:rPr>
          <w:rFonts w:cs="Times New Roman"/>
          <w:noProof/>
          <w:szCs w:val="24"/>
        </w:rPr>
        <w:t xml:space="preserve"> 547, 184–195. doi:10.1016/J.JHYDROL.2017.01.041.</w:t>
      </w:r>
    </w:p>
    <w:p w14:paraId="4DD9BA8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erta, A., and Lavado-Casimiro, W. (2020). Trends and variability of precipitation extremes in the Peruvian Altiplano (1971–2013). </w:t>
      </w:r>
      <w:r w:rsidRPr="00D60E09">
        <w:rPr>
          <w:rFonts w:cs="Times New Roman"/>
          <w:i/>
          <w:iCs/>
          <w:noProof/>
          <w:szCs w:val="24"/>
        </w:rPr>
        <w:t>Int. J. Climatol.</w:t>
      </w:r>
      <w:r w:rsidRPr="00D60E09">
        <w:rPr>
          <w:rFonts w:cs="Times New Roman"/>
          <w:noProof/>
          <w:szCs w:val="24"/>
        </w:rPr>
        <w:t xml:space="preserve"> n/a. doi:10.1002/joc.6635.</w:t>
      </w:r>
    </w:p>
    <w:p w14:paraId="34D5743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i, P., Tang, J., Wang, S., Niu, X., Zong, P., and Dong, X. (2018). Climate change projections over China using regional climate models forced by two CMIP5 global models. Part I: evaluation of historical simulations. </w:t>
      </w:r>
      <w:r w:rsidRPr="00D60E09">
        <w:rPr>
          <w:rFonts w:cs="Times New Roman"/>
          <w:i/>
          <w:iCs/>
          <w:noProof/>
          <w:szCs w:val="24"/>
        </w:rPr>
        <w:t>Int. J. Climatol.</w:t>
      </w:r>
      <w:r w:rsidRPr="00D60E09">
        <w:rPr>
          <w:rFonts w:cs="Times New Roman"/>
          <w:noProof/>
          <w:szCs w:val="24"/>
        </w:rPr>
        <w:t xml:space="preserve"> 38, e57–e77. doi:10.1002/joc.5351.</w:t>
      </w:r>
    </w:p>
    <w:p w14:paraId="7BD8D53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ijnen, V., Wooster, M. J., Kaiser, J. W., Gaveau, D. L. A., Flemming, J., Parrington, M., et al. (2016). Fire carbon emissions over maritime southeast Asia in 2015 largest since 1997. </w:t>
      </w:r>
      <w:r w:rsidRPr="00D60E09">
        <w:rPr>
          <w:rFonts w:cs="Times New Roman"/>
          <w:i/>
          <w:iCs/>
          <w:noProof/>
          <w:szCs w:val="24"/>
        </w:rPr>
        <w:t>Sci. Rep.</w:t>
      </w:r>
      <w:r w:rsidRPr="00D60E09">
        <w:rPr>
          <w:rFonts w:cs="Times New Roman"/>
          <w:noProof/>
          <w:szCs w:val="24"/>
        </w:rPr>
        <w:t xml:space="preserve"> 6, 1–8. doi:10.1038/srep26886.</w:t>
      </w:r>
    </w:p>
    <w:p w14:paraId="4877D03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mphrey, V., Zscheischler, J., Ciais, P., Gudmundsson, L., Sitch, S., and Seneviratne, S. I. (2018). Sensitivity of atmospheric CO2 growth rate to observed changes in terrestrial water storage. </w:t>
      </w:r>
      <w:r w:rsidRPr="00D60E09">
        <w:rPr>
          <w:rFonts w:cs="Times New Roman"/>
          <w:i/>
          <w:iCs/>
          <w:noProof/>
          <w:szCs w:val="24"/>
        </w:rPr>
        <w:t>Nature</w:t>
      </w:r>
      <w:r w:rsidRPr="00D60E09">
        <w:rPr>
          <w:rFonts w:cs="Times New Roman"/>
          <w:noProof/>
          <w:szCs w:val="24"/>
        </w:rPr>
        <w:t xml:space="preserve"> 560, 628–631. doi:10.1038/s41586-018-0424-4.</w:t>
      </w:r>
    </w:p>
    <w:p w14:paraId="377C45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ndecha, Y., Sunyer, M. A., Lawrence, D., Madsen, H., Willems, P., Bürger, G., et al. (2016). Inter-comparison of statistical downscaling methods for projection of extreme flow indices across Europe. </w:t>
      </w:r>
      <w:r w:rsidRPr="00D60E09">
        <w:rPr>
          <w:rFonts w:cs="Times New Roman"/>
          <w:i/>
          <w:iCs/>
          <w:noProof/>
          <w:szCs w:val="24"/>
        </w:rPr>
        <w:t>J. Hydrol.</w:t>
      </w:r>
      <w:r w:rsidRPr="00D60E09">
        <w:rPr>
          <w:rFonts w:cs="Times New Roman"/>
          <w:noProof/>
          <w:szCs w:val="24"/>
        </w:rPr>
        <w:t xml:space="preserve"> 541, 1273–1286. doi:10.1016/j.jhydrol.2016.08.033.</w:t>
      </w:r>
    </w:p>
    <w:p w14:paraId="3570A5A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ning, L. S., and AghaKouchak, A. (2020). Global snow drought hot spots and characteristics. </w:t>
      </w:r>
      <w:r w:rsidRPr="00D60E09">
        <w:rPr>
          <w:rFonts w:cs="Times New Roman"/>
          <w:i/>
          <w:iCs/>
          <w:noProof/>
          <w:szCs w:val="24"/>
        </w:rPr>
        <w:t>Proc. Natl. Acad. Sci.</w:t>
      </w:r>
      <w:r w:rsidRPr="00D60E09">
        <w:rPr>
          <w:rFonts w:cs="Times New Roman"/>
          <w:noProof/>
          <w:szCs w:val="24"/>
        </w:rPr>
        <w:t xml:space="preserve"> 117, 19753–19759. doi:10.1073/pnas.1915921117.</w:t>
      </w:r>
    </w:p>
    <w:p w14:paraId="3D8F29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nt, E. D., Svoboda, M., Wardlow, B., Hubbard, K., Hayes, M., and Arkebauer, T. (2014). Monitoring the effects of rapid onset of drought on non-irrigated maize with agronomic data and climate-based drought indices. </w:t>
      </w:r>
      <w:r w:rsidRPr="00D60E09">
        <w:rPr>
          <w:rFonts w:cs="Times New Roman"/>
          <w:i/>
          <w:iCs/>
          <w:noProof/>
          <w:szCs w:val="24"/>
        </w:rPr>
        <w:t>Agric. For. Meteorol.</w:t>
      </w:r>
      <w:r w:rsidRPr="00D60E09">
        <w:rPr>
          <w:rFonts w:cs="Times New Roman"/>
          <w:noProof/>
          <w:szCs w:val="24"/>
        </w:rPr>
        <w:t xml:space="preserve"> 191, 1–11. doi:10.1016/j.agrformet.2014.02.001.</w:t>
      </w:r>
    </w:p>
    <w:p w14:paraId="3832DC1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nt, K. M. R., Turner, A. G., and Shaffrey, L. C. (2018). Extreme Daily Rainfall in Pakistan and North India: Scale Interactions, Mechanisms, and Precursors. </w:t>
      </w:r>
      <w:r w:rsidRPr="00D60E09">
        <w:rPr>
          <w:rFonts w:cs="Times New Roman"/>
          <w:i/>
          <w:iCs/>
          <w:noProof/>
          <w:szCs w:val="24"/>
        </w:rPr>
        <w:t>Mon. Weather Rev.</w:t>
      </w:r>
      <w:r w:rsidRPr="00D60E09">
        <w:rPr>
          <w:rFonts w:cs="Times New Roman"/>
          <w:noProof/>
          <w:szCs w:val="24"/>
        </w:rPr>
        <w:t xml:space="preserve"> 146, 1005–1022. doi:10.1175/MWR-D-17-0258.1.</w:t>
      </w:r>
    </w:p>
    <w:p w14:paraId="1232D34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Hussain, M. S., and Lee, S. (2013). The regional and the seasonal variability of extreme precipitation trends in Pakistan. </w:t>
      </w:r>
      <w:r w:rsidRPr="00D60E09">
        <w:rPr>
          <w:rFonts w:cs="Times New Roman"/>
          <w:i/>
          <w:iCs/>
          <w:noProof/>
          <w:szCs w:val="24"/>
        </w:rPr>
        <w:t>Asia-Pacific J. Atmos. Sci.</w:t>
      </w:r>
      <w:r w:rsidRPr="00D60E09">
        <w:rPr>
          <w:rFonts w:cs="Times New Roman"/>
          <w:noProof/>
          <w:szCs w:val="24"/>
        </w:rPr>
        <w:t xml:space="preserve"> 49, 421–441. doi:10.1007/s13143-013-0039-5.</w:t>
      </w:r>
    </w:p>
    <w:p w14:paraId="42E0DC2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mada, Y., Maeda, S., Watanabe, M., Shiogama, H., Mizuta, R., Ishii, M., et al. (2017). Recent enhanced seasonal temperature contrast in Japan from large ensemble high-resolution climate simulations. </w:t>
      </w:r>
      <w:r w:rsidRPr="00D60E09">
        <w:rPr>
          <w:rFonts w:cs="Times New Roman"/>
          <w:i/>
          <w:iCs/>
          <w:noProof/>
          <w:szCs w:val="24"/>
        </w:rPr>
        <w:t>Atmosphere (Basel).</w:t>
      </w:r>
      <w:r w:rsidRPr="00D60E09">
        <w:rPr>
          <w:rFonts w:cs="Times New Roman"/>
          <w:noProof/>
          <w:szCs w:val="24"/>
        </w:rPr>
        <w:t xml:space="preserve"> 8. doi:10.3390/atmos8030057.</w:t>
      </w:r>
    </w:p>
    <w:p w14:paraId="4769CF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mada, Y., Shiogama, H., Takahashi, C., Watanabe, M., Mori, M., Kamae, Y., et al. (2018). Climate Change Increased the Likelihood of the 2016 Heat Extremes in Asia [in “Explaining Extreme Events of 2016 from a Climate Perspective”]. </w:t>
      </w:r>
      <w:r w:rsidRPr="00D60E09">
        <w:rPr>
          <w:rFonts w:cs="Times New Roman"/>
          <w:i/>
          <w:iCs/>
          <w:noProof/>
          <w:szCs w:val="24"/>
        </w:rPr>
        <w:t>Bull. Am. Meteorol. Soc.</w:t>
      </w:r>
      <w:r w:rsidRPr="00D60E09">
        <w:rPr>
          <w:rFonts w:cs="Times New Roman"/>
          <w:noProof/>
          <w:szCs w:val="24"/>
        </w:rPr>
        <w:t xml:space="preserve"> 99, S97–S101. doi:10.1175/BAMS-D-17-0109.1.</w:t>
      </w:r>
    </w:p>
    <w:p w14:paraId="4155E84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mada, Y., Shiogama, H., Watanabe, M., Mori, M., Ishii, M., and Kimoto, M. (2014). The Contribution of anthropogenic forcing to the Japanese heat waves of 2013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52–S54. doi:10.1175/1520-0477-95.9.S1.1.</w:t>
      </w:r>
    </w:p>
    <w:p w14:paraId="17BDC35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mada, Y., Watanabe, M., Kawase, H., Shiogama, H., and Arai, M. (2019). The July 2018 High Temperature Event in Japan Could Not Have Happened without Human-Induced Global Warming. </w:t>
      </w:r>
      <w:r w:rsidRPr="00D60E09">
        <w:rPr>
          <w:rFonts w:cs="Times New Roman"/>
          <w:i/>
          <w:iCs/>
          <w:noProof/>
          <w:szCs w:val="24"/>
        </w:rPr>
        <w:t>SOLA</w:t>
      </w:r>
      <w:r w:rsidRPr="00D60E09">
        <w:rPr>
          <w:rFonts w:cs="Times New Roman"/>
          <w:noProof/>
          <w:szCs w:val="24"/>
        </w:rPr>
        <w:t xml:space="preserve"> 15A, 8–12. doi:10.2151/sola.15A-002.</w:t>
      </w:r>
    </w:p>
    <w:p w14:paraId="65FBB3A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mada, Y., Watanabe, M., Mori, M., Kimoto, M., Shiogama, H., and Ishii, M. (2013). Contribution of Atmospheric Circulation Change to the 2012 Heavy Rainfall in Southwestern Japan. </w:t>
      </w:r>
      <w:r w:rsidRPr="00D60E09">
        <w:rPr>
          <w:rFonts w:cs="Times New Roman"/>
          <w:i/>
          <w:iCs/>
          <w:noProof/>
          <w:szCs w:val="24"/>
        </w:rPr>
        <w:t>Bull. Am. Meteorol. Soc.</w:t>
      </w:r>
      <w:r w:rsidRPr="00D60E09">
        <w:rPr>
          <w:rFonts w:cs="Times New Roman"/>
          <w:noProof/>
          <w:szCs w:val="24"/>
        </w:rPr>
        <w:t xml:space="preserve"> 96, 52–54.</w:t>
      </w:r>
    </w:p>
    <w:p w14:paraId="0426E4D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mbach, P., Chou, S. C., Lyra, A., Rodrigues, D., Rodriguez, D., Latinovic, D., et al. (2018). Future climate change scenarios in Central America at high spatial resolution. </w:t>
      </w:r>
      <w:r w:rsidRPr="00D60E09">
        <w:rPr>
          <w:rFonts w:cs="Times New Roman"/>
          <w:i/>
          <w:iCs/>
          <w:noProof/>
          <w:szCs w:val="24"/>
        </w:rPr>
        <w:t>PLoS One</w:t>
      </w:r>
      <w:r w:rsidRPr="00D60E09">
        <w:rPr>
          <w:rFonts w:cs="Times New Roman"/>
          <w:noProof/>
          <w:szCs w:val="24"/>
        </w:rPr>
        <w:t xml:space="preserve"> 13, e0193570. doi:10.1371/journal.pone.0193570.</w:t>
      </w:r>
    </w:p>
    <w:p w14:paraId="632676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INMET (2017). Situação da Seca Observada nas Regiões Norte e Nordeste do Brasil em 2016. Brasília, Brazil: Instituto Nacional de Meteorologia (INMET) Available at: https://portal.inmet.gov.br/uploads/notastecnicas/trabalho_tecnico_02-2017.pdf.</w:t>
      </w:r>
    </w:p>
    <w:p w14:paraId="55966D6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nnocenti, S., Mailhot, A., Leduc, M., Cannon, A. J., and Frigon, A. (2019). Projected Changes in the Probability Distributions, Seasonality, and Spatiotemporal Scaling of Daily and Subdaily Extreme Precipitation Simulated by a 50-Member Ensemble Over Northeastern North America. </w:t>
      </w:r>
      <w:r w:rsidRPr="00D60E09">
        <w:rPr>
          <w:rFonts w:cs="Times New Roman"/>
          <w:i/>
          <w:iCs/>
          <w:noProof/>
          <w:szCs w:val="24"/>
        </w:rPr>
        <w:t>J. Geophys. Res. Atmos.</w:t>
      </w:r>
      <w:r w:rsidRPr="00D60E09">
        <w:rPr>
          <w:rFonts w:cs="Times New Roman"/>
          <w:noProof/>
          <w:szCs w:val="24"/>
        </w:rPr>
        <w:t xml:space="preserve"> 124, 10427–10449. doi:10.1029/2019JD031210.</w:t>
      </w:r>
    </w:p>
    <w:p w14:paraId="06EED53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IPCC (2012). Managing the Risks of Extreme Events and Disasters to Advance Climate Change Adaptation. A Special Report of Working Groups I and II of the Intergovernmental Panel on Climate Change. , eds. C. B. Field, V. Barros, T. F. Stocker, D. Qin, D. J. Dokken, K. L. Ebi, et al. Cambridge, United Kingdom and New York, NY , USA: Cambridge University Press Available at: https://www.ipcc.ch/report/managing-the-risks-of-extreme-events-and-disasters-to-advance-climate-change-adaptation.</w:t>
      </w:r>
    </w:p>
    <w:p w14:paraId="1375801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IPCC (2013). Climate Change 2013: The Physical Science Basis. Contribution of Working Group I to the Fifth Assessment Report of the Intergovernmental Panel on Climate Change. , eds. T. F. Stocker, D. Qin, G.-K. Plattner, M. Tignor, S. K. Allen, J. Boschung, et al. Cambridge, United Kingdom and New York, NY, USA: Cambridge University Press doi:10.1017/CBO9781107415324.</w:t>
      </w:r>
    </w:p>
    <w:p w14:paraId="1DBE8F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PCC (2014). </w:t>
      </w:r>
      <w:r w:rsidRPr="00D60E09">
        <w:rPr>
          <w:rFonts w:cs="Times New Roman"/>
          <w:i/>
          <w:iCs/>
          <w:noProof/>
          <w:szCs w:val="24"/>
        </w:rPr>
        <w:t>Climate Change 2014: Impacts, Adaptation, and Vulnerability. Part A: Global and Sectoral Aspects. Contribution of Working Group II to the FifthAssessment Report of the Intergovernmental Panel on Climate Change</w:t>
      </w:r>
      <w:r w:rsidRPr="00D60E09">
        <w:rPr>
          <w:rFonts w:cs="Times New Roman"/>
          <w:noProof/>
          <w:szCs w:val="24"/>
        </w:rPr>
        <w:t>. , eds. C. B. Field, V. R. Barros, D. J. Dokken, K. J. Mach, M. D. Mastrandrea, T. E. Bilir, et al. United Kingdom and New York, NY, USA,: ambridge UniversityPress, Cambridge.</w:t>
      </w:r>
    </w:p>
    <w:p w14:paraId="328D2E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PCC (2018). “Summary for Policymakers,” in </w:t>
      </w:r>
      <w:r w:rsidRPr="00D60E09">
        <w:rPr>
          <w:rFonts w:cs="Times New Roman"/>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D60E09">
        <w:rPr>
          <w:rFonts w:cs="Times New Roman"/>
          <w:noProof/>
          <w:szCs w:val="24"/>
        </w:rPr>
        <w:t xml:space="preserve"> eds. V. Masson-Delmotte, P. Zhai, H.-O. Pörtner, D. Roberts, J. Skea, P. R. Shukla, et al. (In Press), 32. Available at: https://www.ipcc.ch/sr15/chapter/spm.</w:t>
      </w:r>
    </w:p>
    <w:p w14:paraId="6D47868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IPCC (2019a). Climate Change and Land: an IPCC special report on climate change, desertification, land degradation, sustainable land management, food security, and greenhouse gas fluxes in terrestrial ecosystems. , eds. P. R. Shukla, J. Skea, E. C. Buendia, V. Masson-Delmotte, H.-O. Pörtner, D. C. Roberts, et al. In Press Available at: https://www.ipcc.ch/srccl.</w:t>
      </w:r>
    </w:p>
    <w:p w14:paraId="6C005F1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IPCC (2019b). IPCC Special Report on the Ocean and Cryosphere in a Changing Climate. , eds. H.-O. Pörtner, D. C. Roberts, V. Masson-Delmotte, P. Zhai, M. Tignor, E. Poloczanska, et al. In Press Available at: https://www.ipcc.ch/srocc.</w:t>
      </w:r>
    </w:p>
    <w:p w14:paraId="654C561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rannezhad, M., Chen, D., Kløve, B., and Moradkhani, H. (2017). Analysing the variability and trends of precipitation extremes in Finland and their connection to atmospheric circulation patterns. </w:t>
      </w:r>
      <w:r w:rsidRPr="00D60E09">
        <w:rPr>
          <w:rFonts w:cs="Times New Roman"/>
          <w:i/>
          <w:iCs/>
          <w:noProof/>
          <w:szCs w:val="24"/>
        </w:rPr>
        <w:t>Int. J. Climatol.</w:t>
      </w:r>
      <w:r w:rsidRPr="00D60E09">
        <w:rPr>
          <w:rFonts w:cs="Times New Roman"/>
          <w:noProof/>
          <w:szCs w:val="24"/>
        </w:rPr>
        <w:t xml:space="preserve"> 37, 1053–1066. doi:10.1002/joc.5059.</w:t>
      </w:r>
    </w:p>
    <w:p w14:paraId="3C9053E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shak, E. H., Rahman, A., Westra, S., Sharma, A., and Kuczera, G. (2013). Evaluating the non-stationarity of australian annual maximum flood. </w:t>
      </w:r>
      <w:r w:rsidRPr="00D60E09">
        <w:rPr>
          <w:rFonts w:cs="Times New Roman"/>
          <w:i/>
          <w:iCs/>
          <w:noProof/>
          <w:szCs w:val="24"/>
        </w:rPr>
        <w:t>J. Hydrol.</w:t>
      </w:r>
      <w:r w:rsidRPr="00D60E09">
        <w:rPr>
          <w:rFonts w:cs="Times New Roman"/>
          <w:noProof/>
          <w:szCs w:val="24"/>
        </w:rPr>
        <w:t xml:space="preserve"> 494, 134–145. doi:10.1016/j.jhydrol.2013.04.021.</w:t>
      </w:r>
    </w:p>
    <w:p w14:paraId="07EF95B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Ivancic, T. J., and Shaw, S. B. (2015). Examining why trends in very heavy precipitation should not be mistaken for trends in very high river discharge. </w:t>
      </w:r>
      <w:r w:rsidRPr="00D60E09">
        <w:rPr>
          <w:rFonts w:cs="Times New Roman"/>
          <w:i/>
          <w:iCs/>
          <w:noProof/>
          <w:szCs w:val="24"/>
        </w:rPr>
        <w:t>Clim. Change</w:t>
      </w:r>
      <w:r w:rsidRPr="00D60E09">
        <w:rPr>
          <w:rFonts w:cs="Times New Roman"/>
          <w:noProof/>
          <w:szCs w:val="24"/>
        </w:rPr>
        <w:t xml:space="preserve"> 133, 681–693. doi:10.1007/s10584-015-1476-1.</w:t>
      </w:r>
    </w:p>
    <w:p w14:paraId="0D4E79C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acob, D., Kotova, L., Teichmann, C., Sobolowski, S. P., Vautard, R., Donnelly, C., et al. (2018). Climate Impacts in Europe Under +1.5°C Global Warming. </w:t>
      </w:r>
      <w:r w:rsidRPr="00D60E09">
        <w:rPr>
          <w:rFonts w:cs="Times New Roman"/>
          <w:i/>
          <w:iCs/>
          <w:noProof/>
          <w:szCs w:val="24"/>
        </w:rPr>
        <w:t>Earth’s Futur.</w:t>
      </w:r>
      <w:r w:rsidRPr="00D60E09">
        <w:rPr>
          <w:rFonts w:cs="Times New Roman"/>
          <w:noProof/>
          <w:szCs w:val="24"/>
        </w:rPr>
        <w:t xml:space="preserve"> 6, 264–285. doi:10.1002/2017EF000710.</w:t>
      </w:r>
    </w:p>
    <w:p w14:paraId="16A3606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acob, D., Teichmann, C., Sobolowski, S., Katragkou, E., Anders, I., Belda, M., et al. (2020). Regional climate downscaling over Europe: perspectives from the EURO-CORDEX community. </w:t>
      </w:r>
      <w:r w:rsidRPr="00D60E09">
        <w:rPr>
          <w:rFonts w:cs="Times New Roman"/>
          <w:i/>
          <w:iCs/>
          <w:noProof/>
          <w:szCs w:val="24"/>
        </w:rPr>
        <w:t>Reg. Environ. Chang.</w:t>
      </w:r>
      <w:r w:rsidRPr="00D60E09">
        <w:rPr>
          <w:rFonts w:cs="Times New Roman"/>
          <w:noProof/>
          <w:szCs w:val="24"/>
        </w:rPr>
        <w:t xml:space="preserve"> 20, 51. doi:10.1007/s10113-020-01606-9.</w:t>
      </w:r>
    </w:p>
    <w:p w14:paraId="14B6FCD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akob, D., and Walland, D. (2016). Variability and long-term change in Australian temperature and precipitation extremes. </w:t>
      </w:r>
      <w:r w:rsidRPr="00D60E09">
        <w:rPr>
          <w:rFonts w:cs="Times New Roman"/>
          <w:i/>
          <w:iCs/>
          <w:noProof/>
          <w:szCs w:val="24"/>
        </w:rPr>
        <w:t>Weather Clim. Extrem.</w:t>
      </w:r>
      <w:r w:rsidRPr="00D60E09">
        <w:rPr>
          <w:rFonts w:cs="Times New Roman"/>
          <w:noProof/>
          <w:szCs w:val="24"/>
        </w:rPr>
        <w:t xml:space="preserve"> 14, 36–55. doi:10.1016/j.wace.2016.11.001.</w:t>
      </w:r>
    </w:p>
    <w:p w14:paraId="4B0F2D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ames, R., Washington, R., Schleussner, C.-F., Rogelj, J., and Conway, D. (2017). Characterizing half-a-degree difference: a review of methods for identifying regional climate responses to global warming targets. </w:t>
      </w:r>
      <w:r w:rsidRPr="00D60E09">
        <w:rPr>
          <w:rFonts w:cs="Times New Roman"/>
          <w:i/>
          <w:iCs/>
          <w:noProof/>
          <w:szCs w:val="24"/>
        </w:rPr>
        <w:t>WIREs Clim. Chang.</w:t>
      </w:r>
      <w:r w:rsidRPr="00D60E09">
        <w:rPr>
          <w:rFonts w:cs="Times New Roman"/>
          <w:noProof/>
          <w:szCs w:val="24"/>
        </w:rPr>
        <w:t xml:space="preserve"> 8, e457. doi:10.1002/wcc.457.</w:t>
      </w:r>
    </w:p>
    <w:p w14:paraId="204EC6E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ehanzaib, M., Shah, S. A., Yoo, J., and Kim, T.-W. (2020). Investigating the impacts of climate change and human activities on hydrological drought using non-stationary approaches. </w:t>
      </w:r>
      <w:r w:rsidRPr="00D60E09">
        <w:rPr>
          <w:rFonts w:cs="Times New Roman"/>
          <w:i/>
          <w:iCs/>
          <w:noProof/>
          <w:szCs w:val="24"/>
        </w:rPr>
        <w:t>J. Hydrol.</w:t>
      </w:r>
      <w:r w:rsidRPr="00D60E09">
        <w:rPr>
          <w:rFonts w:cs="Times New Roman"/>
          <w:noProof/>
          <w:szCs w:val="24"/>
        </w:rPr>
        <w:t xml:space="preserve"> 588. doi:10.1016/j.jhydrol.2020.125052.</w:t>
      </w:r>
    </w:p>
    <w:p w14:paraId="0932568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eon, S., Paciorek, C. J., and Wehner, M. F. (2016). Quantile-based bias correction and uncertainty quantification of extreme event attribution statements. </w:t>
      </w:r>
      <w:r w:rsidRPr="00D60E09">
        <w:rPr>
          <w:rFonts w:cs="Times New Roman"/>
          <w:i/>
          <w:iCs/>
          <w:noProof/>
          <w:szCs w:val="24"/>
        </w:rPr>
        <w:t>Weather Clim. Extrem.</w:t>
      </w:r>
      <w:r w:rsidRPr="00D60E09">
        <w:rPr>
          <w:rFonts w:cs="Times New Roman"/>
          <w:noProof/>
          <w:szCs w:val="24"/>
        </w:rPr>
        <w:t xml:space="preserve"> 12, 24–32. doi:10.1016/j.wace.2016.02.001.</w:t>
      </w:r>
    </w:p>
    <w:p w14:paraId="6B2D559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eong, J.-H., Fan, J., Homeyer, C. R., and Hou, Z. (2020). Understanding Hailstone Temporal Variability and Contributing Factors over the U.S. Southern Great Plains. </w:t>
      </w:r>
      <w:r w:rsidRPr="00D60E09">
        <w:rPr>
          <w:rFonts w:cs="Times New Roman"/>
          <w:i/>
          <w:iCs/>
          <w:noProof/>
          <w:szCs w:val="24"/>
        </w:rPr>
        <w:t>J. Clim.</w:t>
      </w:r>
      <w:r w:rsidRPr="00D60E09">
        <w:rPr>
          <w:rFonts w:cs="Times New Roman"/>
          <w:noProof/>
          <w:szCs w:val="24"/>
        </w:rPr>
        <w:t xml:space="preserve"> 33, 3947–3966. doi:10.1175/JCLI-D-19-0606.1.</w:t>
      </w:r>
    </w:p>
    <w:p w14:paraId="453AAEE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eong, S.-J., Ho, C.-H., Piao, S., Kim, J., Ciais, P., Lee, Y.-B., et al. (2014). Effects of double cropping on summer climate of the North China Plain and neighbouring regions. </w:t>
      </w:r>
      <w:r w:rsidRPr="00D60E09">
        <w:rPr>
          <w:rFonts w:cs="Times New Roman"/>
          <w:i/>
          <w:iCs/>
          <w:noProof/>
          <w:szCs w:val="24"/>
        </w:rPr>
        <w:t>Nat. Clim. Chang.</w:t>
      </w:r>
      <w:r w:rsidRPr="00D60E09">
        <w:rPr>
          <w:rFonts w:cs="Times New Roman"/>
          <w:noProof/>
          <w:szCs w:val="24"/>
        </w:rPr>
        <w:t xml:space="preserve"> 4, 615–619. doi:10.1038/nclimate2266.</w:t>
      </w:r>
    </w:p>
    <w:p w14:paraId="7754640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ézéquel, A., Dépoues, V., Guillemot, H., Trolliet, M., Vanderlinden, J.-P., and Yiou, P. (2018). Behind the veil of extreme event attribution. </w:t>
      </w:r>
      <w:r w:rsidRPr="00D60E09">
        <w:rPr>
          <w:rFonts w:cs="Times New Roman"/>
          <w:i/>
          <w:iCs/>
          <w:noProof/>
          <w:szCs w:val="24"/>
        </w:rPr>
        <w:t>Clim. Change</w:t>
      </w:r>
      <w:r w:rsidRPr="00D60E09">
        <w:rPr>
          <w:rFonts w:cs="Times New Roman"/>
          <w:noProof/>
          <w:szCs w:val="24"/>
        </w:rPr>
        <w:t>. doi:10.1007/s10584-018-2252-9.</w:t>
      </w:r>
    </w:p>
    <w:p w14:paraId="7B8E3C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hajharia, D., Kumar, R., Dabral, P. P., Singh, V. P., Choudhary, R. R., and Dinpashoh, Y. (2015). Reference evapotranspiration under changing climate over the Thar Desert in India. </w:t>
      </w:r>
      <w:r w:rsidRPr="00D60E09">
        <w:rPr>
          <w:rFonts w:cs="Times New Roman"/>
          <w:i/>
          <w:iCs/>
          <w:noProof/>
          <w:szCs w:val="24"/>
        </w:rPr>
        <w:t>Meteorol. Appl.</w:t>
      </w:r>
      <w:r w:rsidRPr="00D60E09">
        <w:rPr>
          <w:rFonts w:cs="Times New Roman"/>
          <w:noProof/>
          <w:szCs w:val="24"/>
        </w:rPr>
        <w:t xml:space="preserve"> 22, 425–435. doi:10.1002/met.1471.</w:t>
      </w:r>
    </w:p>
    <w:p w14:paraId="1AB02FE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i, P., Yuan, X., Jiao, Y., Wang, C., Han, S., and Shi, C. (2020). Anthropogenic contributions to the 2018 extreme flooding over upper Yellow River basin in China. </w:t>
      </w:r>
      <w:r w:rsidRPr="00D60E09">
        <w:rPr>
          <w:rFonts w:cs="Times New Roman"/>
          <w:i/>
          <w:iCs/>
          <w:noProof/>
          <w:szCs w:val="24"/>
        </w:rPr>
        <w:t>Bull. Am. Meteorol. Soc.</w:t>
      </w:r>
      <w:r w:rsidRPr="00D60E09">
        <w:rPr>
          <w:rFonts w:cs="Times New Roman"/>
          <w:noProof/>
          <w:szCs w:val="24"/>
        </w:rPr>
        <w:t xml:space="preserve"> doi:10.1175/BAMS-D-19-0105.1.</w:t>
      </w:r>
    </w:p>
    <w:p w14:paraId="742BA8A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i, Z., and Kang, S. (2015). Evaluation of extreme climate events using a regional climate model for China. </w:t>
      </w:r>
      <w:r w:rsidRPr="00D60E09">
        <w:rPr>
          <w:rFonts w:cs="Times New Roman"/>
          <w:i/>
          <w:iCs/>
          <w:noProof/>
          <w:szCs w:val="24"/>
        </w:rPr>
        <w:t>Int. J. Climatol.</w:t>
      </w:r>
      <w:r w:rsidRPr="00D60E09">
        <w:rPr>
          <w:rFonts w:cs="Times New Roman"/>
          <w:noProof/>
          <w:szCs w:val="24"/>
        </w:rPr>
        <w:t xml:space="preserve"> 35, 888–902. doi:10.1002/joc.4024.</w:t>
      </w:r>
    </w:p>
    <w:p w14:paraId="49F318A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ia, B., Liu, J., Xie, Z., and Shi, C. (2018). Interannual Variations and Trends in Remotely Sensed and Modeled Soil Moisture in China. </w:t>
      </w:r>
      <w:r w:rsidRPr="00D60E09">
        <w:rPr>
          <w:rFonts w:cs="Times New Roman"/>
          <w:i/>
          <w:iCs/>
          <w:noProof/>
          <w:szCs w:val="24"/>
        </w:rPr>
        <w:t>J. Hydrometeorol.</w:t>
      </w:r>
      <w:r w:rsidRPr="00D60E09">
        <w:rPr>
          <w:rFonts w:cs="Times New Roman"/>
          <w:noProof/>
          <w:szCs w:val="24"/>
        </w:rPr>
        <w:t xml:space="preserve"> 19, 831–847. doi:10.1175/JHM-D-18-0003.1.</w:t>
      </w:r>
    </w:p>
    <w:p w14:paraId="0E0528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ia, G., Shevliakova, E., Artaxo, P., Noblet-Ducoudré, N. De, Houghton, R., House, J., et al. (2019). “Land–climate interactions,” in </w:t>
      </w:r>
      <w:r w:rsidRPr="00D60E09">
        <w:rPr>
          <w:rFonts w:cs="Times New Roman"/>
          <w:i/>
          <w:iCs/>
          <w:noProof/>
          <w:szCs w:val="24"/>
        </w:rPr>
        <w:t>Climate Change and Land: an IPCC special report on climate change, desertification, land degradation, sustainable land management, food security, and greenhouse gas fluxes in terrestrial ecosystems</w:t>
      </w:r>
      <w:r w:rsidRPr="00D60E09">
        <w:rPr>
          <w:rFonts w:cs="Times New Roman"/>
          <w:noProof/>
          <w:szCs w:val="24"/>
        </w:rPr>
        <w:t>, eds. P.R. Shukla, J. Skea, E. Calvo Buendia, V. Masson-Delmotte, H.-O. Pörtner, D. C. Roberts, et al. (In press), 131–248. Available at: https://www.ipcc.ch/srccl/chapter/chapter-2.</w:t>
      </w:r>
    </w:p>
    <w:p w14:paraId="76E0C6E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iang, F.-Q., Hu, R.-J., Wang, S.-P., Zhang, Y.-W., and Tong, L. (2013). Trends of precipitation extremes during 1960–2008 in Xinjiang, the Northwest China. </w:t>
      </w:r>
      <w:r w:rsidRPr="00D60E09">
        <w:rPr>
          <w:rFonts w:cs="Times New Roman"/>
          <w:i/>
          <w:iCs/>
          <w:noProof/>
          <w:szCs w:val="24"/>
        </w:rPr>
        <w:t>Theor. Appl. Climatol.</w:t>
      </w:r>
      <w:r w:rsidRPr="00D60E09">
        <w:rPr>
          <w:rFonts w:cs="Times New Roman"/>
          <w:noProof/>
          <w:szCs w:val="24"/>
        </w:rPr>
        <w:t xml:space="preserve"> 111, 133–148. doi:10.1007/s00704-012-0657-3.</w:t>
      </w:r>
    </w:p>
    <w:p w14:paraId="283AD0F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iménez-Muñoz, J. C., Mattar, C., Barichivich, J., Santamaría-Artigas, A., Takahashi, K., Malhi, Y., et al. (2016). Record-breaking warming and extreme drought in the Amazon rainforest during the course of El Niño 2015–2016. </w:t>
      </w:r>
      <w:r w:rsidRPr="00D60E09">
        <w:rPr>
          <w:rFonts w:cs="Times New Roman"/>
          <w:i/>
          <w:iCs/>
          <w:noProof/>
          <w:szCs w:val="24"/>
        </w:rPr>
        <w:t>Sci. Rep.</w:t>
      </w:r>
      <w:r w:rsidRPr="00D60E09">
        <w:rPr>
          <w:rFonts w:cs="Times New Roman"/>
          <w:noProof/>
          <w:szCs w:val="24"/>
        </w:rPr>
        <w:t xml:space="preserve"> 6, 33130. doi:10.1038/srep33130.</w:t>
      </w:r>
    </w:p>
    <w:p w14:paraId="736ED61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imenez Cisneros, B. E., Oki, T., Arnell, N. W., Benito, G., Cogley, J. G., Petra, D., et al. (2014). “Freshwater resources,” in </w:t>
      </w:r>
      <w:r w:rsidRPr="00D60E09">
        <w:rPr>
          <w:rFonts w:cs="Times New Roman"/>
          <w:i/>
          <w:iCs/>
          <w:noProof/>
          <w:szCs w:val="24"/>
        </w:rPr>
        <w:t>Climate Change 2014: Impacts,Adaptation, and Vulnerability. Part A: Global and Sectoral Aspects. Contribution of Working Group II to the Fifth Assessment Report of the Intergovernmental Panel on Climate Change</w:t>
      </w:r>
      <w:r w:rsidRPr="00D60E09">
        <w:rPr>
          <w:rFonts w:cs="Times New Roman"/>
          <w:noProof/>
          <w:szCs w:val="24"/>
        </w:rPr>
        <w:t>, eds. C. B. Field, V. R. Barros, D. J. Dokken, K. J. Mach, M. D. Mastrandrea, T. E. Bilir, et al. (Cambridge, United Kingdom and New York, NY, USA: Cambridge University Press), 229–269. Available at: https://www.ipcc.ch/report/ar5/wg2.</w:t>
      </w:r>
    </w:p>
    <w:p w14:paraId="7E17113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ohnson, N. C., Xie, S. P., Kosaka, Y., and Li, X. (2018). Increasing occurrence of cold and warm extremes during the recent global warming slowdown. </w:t>
      </w:r>
      <w:r w:rsidRPr="00D60E09">
        <w:rPr>
          <w:rFonts w:cs="Times New Roman"/>
          <w:i/>
          <w:iCs/>
          <w:noProof/>
          <w:szCs w:val="24"/>
        </w:rPr>
        <w:t>Nat. Commun.</w:t>
      </w:r>
      <w:r w:rsidRPr="00D60E09">
        <w:rPr>
          <w:rFonts w:cs="Times New Roman"/>
          <w:noProof/>
          <w:szCs w:val="24"/>
        </w:rPr>
        <w:t xml:space="preserve"> 9, 4–6. doi:10.1038/s41467-018-04040-y.</w:t>
      </w:r>
    </w:p>
    <w:p w14:paraId="55FBFF9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olly, W. M., Cochrane, M. A., Freeborn, P. H., Holden, Z. A., Brown, T. J., Williamson, G. J., et al. (2015). Climate-induced variations in global wildfire danger from 1979 to 2013. </w:t>
      </w:r>
      <w:r w:rsidRPr="00D60E09">
        <w:rPr>
          <w:rFonts w:cs="Times New Roman"/>
          <w:i/>
          <w:iCs/>
          <w:noProof/>
          <w:szCs w:val="24"/>
        </w:rPr>
        <w:t>Nat. Commun.</w:t>
      </w:r>
      <w:r w:rsidRPr="00D60E09">
        <w:rPr>
          <w:rFonts w:cs="Times New Roman"/>
          <w:noProof/>
          <w:szCs w:val="24"/>
        </w:rPr>
        <w:t xml:space="preserve"> 6, 7537. doi:10.1038/ncomms8537.</w:t>
      </w:r>
    </w:p>
    <w:p w14:paraId="3F88F5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Junk, J., Goergen, K., and Krein, A. (2019). Future Heat Waves in Different European Capitals Based on Climate Change Indicators. </w:t>
      </w:r>
      <w:r w:rsidRPr="00D60E09">
        <w:rPr>
          <w:rFonts w:cs="Times New Roman"/>
          <w:i/>
          <w:iCs/>
          <w:noProof/>
          <w:szCs w:val="24"/>
        </w:rPr>
        <w:t>Int. J. Environ. Res. Public Health</w:t>
      </w:r>
      <w:r w:rsidRPr="00D60E09">
        <w:rPr>
          <w:rFonts w:cs="Times New Roman"/>
          <w:noProof/>
          <w:szCs w:val="24"/>
        </w:rPr>
        <w:t xml:space="preserve"> 16, 3959. doi:10.3390/ijerph16203959.</w:t>
      </w:r>
    </w:p>
    <w:p w14:paraId="04404C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mae, Y., Mei, W., Xie, S. P., Naoi, M., and Ueda, H. (2017a). Atmospheric rivers over the Northwestern Pacific: Climatology and interannual variability. </w:t>
      </w:r>
      <w:r w:rsidRPr="00D60E09">
        <w:rPr>
          <w:rFonts w:cs="Times New Roman"/>
          <w:i/>
          <w:iCs/>
          <w:noProof/>
          <w:szCs w:val="24"/>
        </w:rPr>
        <w:t>J. Clim.</w:t>
      </w:r>
      <w:r w:rsidRPr="00D60E09">
        <w:rPr>
          <w:rFonts w:cs="Times New Roman"/>
          <w:noProof/>
          <w:szCs w:val="24"/>
        </w:rPr>
        <w:t xml:space="preserve"> 30, 5605–5619. doi:10.1175/JCLI-D-16-0875.1.</w:t>
      </w:r>
    </w:p>
    <w:p w14:paraId="31C992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mae, Y., Shiogama, H., Imada, Y., Mori, M., Arakawa, O., Mizuta, R., et al. (2017b). Forced response and internal variability of summer climate over western North America. </w:t>
      </w:r>
      <w:r w:rsidRPr="00D60E09">
        <w:rPr>
          <w:rFonts w:cs="Times New Roman"/>
          <w:i/>
          <w:iCs/>
          <w:noProof/>
          <w:szCs w:val="24"/>
        </w:rPr>
        <w:t>Clim. Dyn.</w:t>
      </w:r>
      <w:r w:rsidRPr="00D60E09">
        <w:rPr>
          <w:rFonts w:cs="Times New Roman"/>
          <w:noProof/>
          <w:szCs w:val="24"/>
        </w:rPr>
        <w:t xml:space="preserve"> 49, 403–417. doi:10.1007/s00382-016-3350-x.</w:t>
      </w:r>
    </w:p>
    <w:p w14:paraId="1CFBF36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mae, Y., Shiogama, H., Watanabe, M., and Kimoto, M. (2014). Attributing the increase in Northern Hemisphere hot summers since the late 20th century. </w:t>
      </w:r>
      <w:r w:rsidRPr="00D60E09">
        <w:rPr>
          <w:rFonts w:cs="Times New Roman"/>
          <w:i/>
          <w:iCs/>
          <w:noProof/>
          <w:szCs w:val="24"/>
        </w:rPr>
        <w:t>Geophys. Res. Lett.</w:t>
      </w:r>
      <w:r w:rsidRPr="00D60E09">
        <w:rPr>
          <w:rFonts w:cs="Times New Roman"/>
          <w:noProof/>
          <w:szCs w:val="24"/>
        </w:rPr>
        <w:t xml:space="preserve"> 41, 5192–5199. doi:10.1002/2014GL061062.</w:t>
      </w:r>
    </w:p>
    <w:p w14:paraId="08B53D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mbezidis, H. D., Kaskaoutis, D. G., Kharol, S. K., Moorthy, K. K., Satheesh, S. K., Kalapureddy, M. C. R., et al. (2012). Multi-decadal variation of the net downward shortwave radiation over south Asia: The solar dimming effect. </w:t>
      </w:r>
      <w:r w:rsidRPr="00D60E09">
        <w:rPr>
          <w:rFonts w:cs="Times New Roman"/>
          <w:i/>
          <w:iCs/>
          <w:noProof/>
          <w:szCs w:val="24"/>
        </w:rPr>
        <w:t>Atmos. Environ.</w:t>
      </w:r>
      <w:r w:rsidRPr="00D60E09">
        <w:rPr>
          <w:rFonts w:cs="Times New Roman"/>
          <w:noProof/>
          <w:szCs w:val="24"/>
        </w:rPr>
        <w:t xml:space="preserve"> 50, 360–372. doi:10.1016/j.atmosenv.2011.11.008.</w:t>
      </w:r>
    </w:p>
    <w:p w14:paraId="2BFB14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nada, S., Takemi, T., Kato, M., Yamasaki, S., Fudeyasu, H., Tsuboki, K., et al. (2017a). A multimodel intercomparison of an intense typhoon in future, warmer climates by Four 5-km-Mesh models. </w:t>
      </w:r>
      <w:r w:rsidRPr="00D60E09">
        <w:rPr>
          <w:rFonts w:cs="Times New Roman"/>
          <w:i/>
          <w:iCs/>
          <w:noProof/>
          <w:szCs w:val="24"/>
        </w:rPr>
        <w:t>J. Clim.</w:t>
      </w:r>
      <w:r w:rsidRPr="00D60E09">
        <w:rPr>
          <w:rFonts w:cs="Times New Roman"/>
          <w:noProof/>
          <w:szCs w:val="24"/>
        </w:rPr>
        <w:t xml:space="preserve"> 30, 6017–6036. doi:10.1175/JCLI-D-16-0715.1.</w:t>
      </w:r>
    </w:p>
    <w:p w14:paraId="5A5F3B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nada, S., Tsujino, S., Aiki, H., Yoshioka, M. K., Miyazawa, Y., Tsuboki, K., et al. (2017b). Impacts of SST Patterns on Rapid Intensification of Typhoon Megi (2010). </w:t>
      </w:r>
      <w:r w:rsidRPr="00D60E09">
        <w:rPr>
          <w:rFonts w:cs="Times New Roman"/>
          <w:i/>
          <w:iCs/>
          <w:noProof/>
          <w:szCs w:val="24"/>
        </w:rPr>
        <w:t>J. Geophys. Res. Atmos.</w:t>
      </w:r>
      <w:r w:rsidRPr="00D60E09">
        <w:rPr>
          <w:rFonts w:cs="Times New Roman"/>
          <w:noProof/>
          <w:szCs w:val="24"/>
        </w:rPr>
        <w:t xml:space="preserve"> 122, 13,213-245,262. doi:10.1002/2017JD027252.</w:t>
      </w:r>
    </w:p>
    <w:p w14:paraId="12877C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nada, S., and Wada, A. (2016). Sensitivity to Horizontal Resolution of the Simulated Intensifying Rate and Inner-Core Structure of Typhoon Ida, an Extremely Intense Typhoon. </w:t>
      </w:r>
      <w:r w:rsidRPr="00D60E09">
        <w:rPr>
          <w:rFonts w:cs="Times New Roman"/>
          <w:i/>
          <w:iCs/>
          <w:noProof/>
          <w:szCs w:val="24"/>
        </w:rPr>
        <w:t>J. Meteorol. Soc. Japan. Ser. II</w:t>
      </w:r>
      <w:r w:rsidRPr="00D60E09">
        <w:rPr>
          <w:rFonts w:cs="Times New Roman"/>
          <w:noProof/>
          <w:szCs w:val="24"/>
        </w:rPr>
        <w:t xml:space="preserve"> 94A, 181–190. doi:10.2151/jmsj.2015-037.</w:t>
      </w:r>
    </w:p>
    <w:p w14:paraId="72B57DB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nada, S., Wada, A., and Sugi, M. (2013). Future changes in structures of extremely intense tropical cyclones using a 2-km mesh nonhydrostatic model. </w:t>
      </w:r>
      <w:r w:rsidRPr="00D60E09">
        <w:rPr>
          <w:rFonts w:cs="Times New Roman"/>
          <w:i/>
          <w:iCs/>
          <w:noProof/>
          <w:szCs w:val="24"/>
        </w:rPr>
        <w:t>J. Clim.</w:t>
      </w:r>
      <w:r w:rsidRPr="00D60E09">
        <w:rPr>
          <w:rFonts w:cs="Times New Roman"/>
          <w:noProof/>
          <w:szCs w:val="24"/>
        </w:rPr>
        <w:t xml:space="preserve"> 26, 9986–10005. doi:10.1175/JCLI-D-12-00477.1.</w:t>
      </w:r>
    </w:p>
    <w:p w14:paraId="37A565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ng, N. Y., and Elsner, J. B. (2012). Consensus on climate trends in Western North pacific tropical cyclones. </w:t>
      </w:r>
      <w:r w:rsidRPr="00D60E09">
        <w:rPr>
          <w:rFonts w:cs="Times New Roman"/>
          <w:i/>
          <w:iCs/>
          <w:noProof/>
          <w:szCs w:val="24"/>
        </w:rPr>
        <w:t>J. Clim.</w:t>
      </w:r>
      <w:r w:rsidRPr="00D60E09">
        <w:rPr>
          <w:rFonts w:cs="Times New Roman"/>
          <w:noProof/>
          <w:szCs w:val="24"/>
        </w:rPr>
        <w:t xml:space="preserve"> 25, 7564–7573. doi:10.1175/JCLI-D-11-00735.1.</w:t>
      </w:r>
    </w:p>
    <w:p w14:paraId="5F3E13B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niewski, D., Van Campo, E., and Weiss, H. (2012). Drought is a recurring challenge in the Middle East. </w:t>
      </w:r>
      <w:r w:rsidRPr="00D60E09">
        <w:rPr>
          <w:rFonts w:cs="Times New Roman"/>
          <w:i/>
          <w:iCs/>
          <w:noProof/>
          <w:szCs w:val="24"/>
        </w:rPr>
        <w:t>Proc. Natl. Acad. Sci.</w:t>
      </w:r>
      <w:r w:rsidRPr="00D60E09">
        <w:rPr>
          <w:rFonts w:cs="Times New Roman"/>
          <w:noProof/>
          <w:szCs w:val="24"/>
        </w:rPr>
        <w:t xml:space="preserve"> 109, 3862–3867. doi:10.1073/pnas.1116304109.</w:t>
      </w:r>
    </w:p>
    <w:p w14:paraId="6B86B1C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r-Man Chang, E. (2018). CMIP5 Projected Change in Northern Hemisphere Winter Cyclones with Associated Extreme Winds. </w:t>
      </w:r>
      <w:r w:rsidRPr="00D60E09">
        <w:rPr>
          <w:rFonts w:cs="Times New Roman"/>
          <w:i/>
          <w:iCs/>
          <w:noProof/>
          <w:szCs w:val="24"/>
        </w:rPr>
        <w:t>J. Clim.</w:t>
      </w:r>
      <w:r w:rsidRPr="00D60E09">
        <w:rPr>
          <w:rFonts w:cs="Times New Roman"/>
          <w:noProof/>
          <w:szCs w:val="24"/>
        </w:rPr>
        <w:t xml:space="preserve"> 31, 6527–6542. doi:10.1175/JCLI-D-17-0899.1.</w:t>
      </w:r>
    </w:p>
    <w:p w14:paraId="295E69B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roly, D. J., Black, M. T., Grose, M. R., and King, A. D. (2016). The roles of climate change and El Niño in the record low rainfall in October 2015 in Tasmania, Australia [in “Explaining Extremes of 2015 from a Climate Perspective”]. </w:t>
      </w:r>
      <w:r w:rsidRPr="00D60E09">
        <w:rPr>
          <w:rFonts w:cs="Times New Roman"/>
          <w:i/>
          <w:iCs/>
          <w:noProof/>
          <w:szCs w:val="24"/>
        </w:rPr>
        <w:t>Bull. Am. Meteorol. Soc.</w:t>
      </w:r>
      <w:r w:rsidRPr="00D60E09">
        <w:rPr>
          <w:rFonts w:cs="Times New Roman"/>
          <w:noProof/>
          <w:szCs w:val="24"/>
        </w:rPr>
        <w:t xml:space="preserve"> 97, S127–S130. doi:10.1175/BAMS-D-16-0139.1.</w:t>
      </w:r>
    </w:p>
    <w:p w14:paraId="260A96A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to, T. (2020). Quasi-stationary band-shaped precipitation systems, named as “senjo-kousuitai”, causing localized heavy rainfall in Japan. </w:t>
      </w:r>
      <w:r w:rsidRPr="00D60E09">
        <w:rPr>
          <w:rFonts w:cs="Times New Roman"/>
          <w:i/>
          <w:iCs/>
          <w:noProof/>
          <w:szCs w:val="24"/>
        </w:rPr>
        <w:t>J. Meteorol. Soc. Japan</w:t>
      </w:r>
      <w:r w:rsidRPr="00D60E09">
        <w:rPr>
          <w:rFonts w:cs="Times New Roman"/>
          <w:noProof/>
          <w:szCs w:val="24"/>
        </w:rPr>
        <w:t xml:space="preserve"> 98, 485–509. doi:10.2151/jmsj.2020-029.</w:t>
      </w:r>
    </w:p>
    <w:p w14:paraId="7F416FB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ttsov, V. M., Shkolnik, I. M., and Efimov, S. V. (2017). Climate change projections in Russian regions: The detailing in physical and probability spaces. </w:t>
      </w:r>
      <w:r w:rsidRPr="00D60E09">
        <w:rPr>
          <w:rFonts w:cs="Times New Roman"/>
          <w:i/>
          <w:iCs/>
          <w:noProof/>
          <w:szCs w:val="24"/>
        </w:rPr>
        <w:t>Russ. Meteorol. Hydrol.</w:t>
      </w:r>
      <w:r w:rsidRPr="00D60E09">
        <w:rPr>
          <w:rFonts w:cs="Times New Roman"/>
          <w:noProof/>
          <w:szCs w:val="24"/>
        </w:rPr>
        <w:t xml:space="preserve"> 42, 452–460. doi:10.3103/S1068373917070044.</w:t>
      </w:r>
    </w:p>
    <w:p w14:paraId="0C676F1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wase, H., Imada, Y., Tsuguti, H., Nakaegawa, T., Seinino, N., Murata, A., et al. (2019). The heavy rain event of July 2019 in Japan enhanced by historical warming. </w:t>
      </w:r>
      <w:r w:rsidRPr="00D60E09">
        <w:rPr>
          <w:rFonts w:cs="Times New Roman"/>
          <w:i/>
          <w:iCs/>
          <w:noProof/>
          <w:szCs w:val="24"/>
        </w:rPr>
        <w:t>Bull. Am. Meteorol. Soc.</w:t>
      </w:r>
      <w:r w:rsidRPr="00D60E09">
        <w:rPr>
          <w:rFonts w:cs="Times New Roman"/>
          <w:noProof/>
          <w:szCs w:val="24"/>
        </w:rPr>
        <w:t xml:space="preserve"> doi:10.1175/BAMS-D-19-0173.1.</w:t>
      </w:r>
    </w:p>
    <w:p w14:paraId="771C79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y, A. L., Bell, V. A., Guillod, B. P., Jones, R. G., and Rudd, A. C. (2018). National-scale analysis of low flow frequency: historical trends and potential future changes. </w:t>
      </w:r>
      <w:r w:rsidRPr="00D60E09">
        <w:rPr>
          <w:rFonts w:cs="Times New Roman"/>
          <w:i/>
          <w:iCs/>
          <w:noProof/>
          <w:szCs w:val="24"/>
        </w:rPr>
        <w:t>Clim. Change</w:t>
      </w:r>
      <w:r w:rsidRPr="00D60E09">
        <w:rPr>
          <w:rFonts w:cs="Times New Roman"/>
          <w:noProof/>
          <w:szCs w:val="24"/>
        </w:rPr>
        <w:t xml:space="preserve"> 147, 585–599. doi:10.1007/s10584-018-2145-y.</w:t>
      </w:r>
    </w:p>
    <w:p w14:paraId="1A6D0DC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ay, J. E., Deser, C., Phillips, A., Mai, A., Hannay, C., Strand, G., et al. (2015). The Community Earth System Model (CESM) Large Ensemble Project: A Community Resource for Studying Climate Change in the Presence of Internal Climate Variability. </w:t>
      </w:r>
      <w:r w:rsidRPr="00D60E09">
        <w:rPr>
          <w:rFonts w:cs="Times New Roman"/>
          <w:i/>
          <w:iCs/>
          <w:noProof/>
          <w:szCs w:val="24"/>
        </w:rPr>
        <w:t>Bull. Am. Meteorol. Soc.</w:t>
      </w:r>
      <w:r w:rsidRPr="00D60E09">
        <w:rPr>
          <w:rFonts w:cs="Times New Roman"/>
          <w:noProof/>
          <w:szCs w:val="24"/>
        </w:rPr>
        <w:t xml:space="preserve"> 96, 1333–1349. doi:10.1175/BAMS-D-13-00255.1.</w:t>
      </w:r>
    </w:p>
    <w:p w14:paraId="64B701E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ellings, D., and Waylen, P. (2014). Increased risk of heat waves in Florida: Characterizing changes in bivariate heat wave risk using extreme value analysis. </w:t>
      </w:r>
      <w:r w:rsidRPr="00D60E09">
        <w:rPr>
          <w:rFonts w:cs="Times New Roman"/>
          <w:i/>
          <w:iCs/>
          <w:noProof/>
          <w:szCs w:val="24"/>
        </w:rPr>
        <w:t>Appl. Geogr.</w:t>
      </w:r>
      <w:r w:rsidRPr="00D60E09">
        <w:rPr>
          <w:rFonts w:cs="Times New Roman"/>
          <w:noProof/>
          <w:szCs w:val="24"/>
        </w:rPr>
        <w:t xml:space="preserve"> 46, 90–97. doi:10.1016/j.apgeog.2013.11.008.</w:t>
      </w:r>
    </w:p>
    <w:p w14:paraId="5BD00C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lley, C. P., Mohtadi, S., Cane, M. A., Seager, R., and Kushnir, Y. (2015). Climate change in the Fertile Crescent and implications of the recent Syrian drought. </w:t>
      </w:r>
      <w:r w:rsidRPr="00D60E09">
        <w:rPr>
          <w:rFonts w:cs="Times New Roman"/>
          <w:i/>
          <w:iCs/>
          <w:noProof/>
          <w:szCs w:val="24"/>
        </w:rPr>
        <w:t>Proc. Natl. Acad. Sci.</w:t>
      </w:r>
      <w:r w:rsidRPr="00D60E09">
        <w:rPr>
          <w:rFonts w:cs="Times New Roman"/>
          <w:noProof/>
          <w:szCs w:val="24"/>
        </w:rPr>
        <w:t xml:space="preserve"> 112, 3241–3246. doi:10.1073/pnas.1421533112.</w:t>
      </w:r>
    </w:p>
    <w:p w14:paraId="577B61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lley, C., Ting, M., Seager, R., and Kushnir, Y. (2012). The relative contributions of radiative forcing and internal climate variability to the late 20th Century winter drying of the Mediterranean region. </w:t>
      </w:r>
      <w:r w:rsidRPr="00D60E09">
        <w:rPr>
          <w:rFonts w:cs="Times New Roman"/>
          <w:i/>
          <w:iCs/>
          <w:noProof/>
          <w:szCs w:val="24"/>
        </w:rPr>
        <w:t>Clim. Dyn.</w:t>
      </w:r>
      <w:r w:rsidRPr="00D60E09">
        <w:rPr>
          <w:rFonts w:cs="Times New Roman"/>
          <w:noProof/>
          <w:szCs w:val="24"/>
        </w:rPr>
        <w:t xml:space="preserve"> 38, 2001–2015. doi:10.1007/s00382-011-1221-z.</w:t>
      </w:r>
    </w:p>
    <w:p w14:paraId="33652D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ndon, E. J., Ban, N., Roberts, N. M., Fowler, H. J., Roberts, M. J., Chan, S. C., et al. (2017). Do Convection-Permitting Regional Climate Models Improve Projections of Future Precipitation Change? </w:t>
      </w:r>
      <w:r w:rsidRPr="00D60E09">
        <w:rPr>
          <w:rFonts w:cs="Times New Roman"/>
          <w:i/>
          <w:iCs/>
          <w:noProof/>
          <w:szCs w:val="24"/>
        </w:rPr>
        <w:t>Bull. Am. Meteorol. Soc.</w:t>
      </w:r>
      <w:r w:rsidRPr="00D60E09">
        <w:rPr>
          <w:rFonts w:cs="Times New Roman"/>
          <w:noProof/>
          <w:szCs w:val="24"/>
        </w:rPr>
        <w:t xml:space="preserve"> 98, 79–93. doi:10.1175/BAMS-D-15-0004.1.</w:t>
      </w:r>
    </w:p>
    <w:p w14:paraId="4B8D856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ndon, E. J., Roberts, N. M., Fowler, H. J., Roberts, M. J., Chan, S. C., and Senior, C. A. (2014). Heavier summer downpours with climate change revealed by weather forecast resolution model. </w:t>
      </w:r>
      <w:r w:rsidRPr="00D60E09">
        <w:rPr>
          <w:rFonts w:cs="Times New Roman"/>
          <w:i/>
          <w:iCs/>
          <w:noProof/>
          <w:szCs w:val="24"/>
        </w:rPr>
        <w:t>Nat. Clim. Chang.</w:t>
      </w:r>
      <w:r w:rsidRPr="00D60E09">
        <w:rPr>
          <w:rFonts w:cs="Times New Roman"/>
          <w:noProof/>
          <w:szCs w:val="24"/>
        </w:rPr>
        <w:t xml:space="preserve"> 4, 570–576. doi:10.1038/nclimate2258.</w:t>
      </w:r>
    </w:p>
    <w:p w14:paraId="0F434D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ndon, E. J., Stratton, R. A., Tucker, S., Marsham, J. H., Berthou, S., Rowell, D. P., et al. (2019). Enhanced future changes in wet and dry extremes over Africa at convection-permitting scale. </w:t>
      </w:r>
      <w:r w:rsidRPr="00D60E09">
        <w:rPr>
          <w:rFonts w:cs="Times New Roman"/>
          <w:i/>
          <w:iCs/>
          <w:noProof/>
          <w:szCs w:val="24"/>
        </w:rPr>
        <w:t>Nat. Commun.</w:t>
      </w:r>
      <w:r w:rsidRPr="00D60E09">
        <w:rPr>
          <w:rFonts w:cs="Times New Roman"/>
          <w:noProof/>
          <w:szCs w:val="24"/>
        </w:rPr>
        <w:t xml:space="preserve"> 10, 1794. doi:10.1038/s41467-019-09776-9.</w:t>
      </w:r>
    </w:p>
    <w:p w14:paraId="240ACBB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ndon, M. (2014). Has there been a recent increase in UK weather records? </w:t>
      </w:r>
      <w:r w:rsidRPr="00D60E09">
        <w:rPr>
          <w:rFonts w:cs="Times New Roman"/>
          <w:i/>
          <w:iCs/>
          <w:noProof/>
          <w:szCs w:val="24"/>
        </w:rPr>
        <w:t>Weather</w:t>
      </w:r>
      <w:r w:rsidRPr="00D60E09">
        <w:rPr>
          <w:rFonts w:cs="Times New Roman"/>
          <w:noProof/>
          <w:szCs w:val="24"/>
        </w:rPr>
        <w:t xml:space="preserve"> 69, 327–332. doi:10.1002/wea.2439.</w:t>
      </w:r>
    </w:p>
    <w:p w14:paraId="4D3512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w, S. F., Philip, S. Y., Hauser, M., Hobbins, M., Wanders, N., van Oldenborgh, G. J., et al. (2021). Impact of precipitation and increasing temperatures on drought trends in eastern Africa. </w:t>
      </w:r>
      <w:r w:rsidRPr="00D60E09">
        <w:rPr>
          <w:rFonts w:cs="Times New Roman"/>
          <w:i/>
          <w:iCs/>
          <w:noProof/>
          <w:szCs w:val="24"/>
        </w:rPr>
        <w:t>Earth Syst. Dyn.</w:t>
      </w:r>
      <w:r w:rsidRPr="00D60E09">
        <w:rPr>
          <w:rFonts w:cs="Times New Roman"/>
          <w:noProof/>
          <w:szCs w:val="24"/>
        </w:rPr>
        <w:t xml:space="preserve"> 12, 17–35. doi:10.5194/esd-12-17-2021.</w:t>
      </w:r>
    </w:p>
    <w:p w14:paraId="080CEFD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w, S. F., Philip, S. Y., Jan van Oldenborgh, G., van der Schrier, G., Otto, F. E. L., and Vautard, R. (2019). The Exceptional Summer Heat Wave in Southern Europe 2017 [in “Explaining Extreme Events of 2017 from a Climate Perspective”]. </w:t>
      </w:r>
      <w:r w:rsidRPr="00D60E09">
        <w:rPr>
          <w:rFonts w:cs="Times New Roman"/>
          <w:i/>
          <w:iCs/>
          <w:noProof/>
          <w:szCs w:val="24"/>
        </w:rPr>
        <w:t>Bull. Am. Meteorol. Soc.</w:t>
      </w:r>
      <w:r w:rsidRPr="00D60E09">
        <w:rPr>
          <w:rFonts w:cs="Times New Roman"/>
          <w:noProof/>
          <w:szCs w:val="24"/>
        </w:rPr>
        <w:t xml:space="preserve"> 100, S49–S53. doi:10.1175/BAMS-D-18-0109.1.</w:t>
      </w:r>
    </w:p>
    <w:p w14:paraId="735AD8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ew, S. F., Selten, F. M., Lenderink, G., and Hazeleger, W. (2013). The simultaneous occurrence of surge and discharge extremes for the Rhine delta. </w:t>
      </w:r>
      <w:r w:rsidRPr="00D60E09">
        <w:rPr>
          <w:rFonts w:cs="Times New Roman"/>
          <w:i/>
          <w:iCs/>
          <w:noProof/>
          <w:szCs w:val="24"/>
        </w:rPr>
        <w:t>Nat. Hazards Earth Syst. Sci.</w:t>
      </w:r>
      <w:r w:rsidRPr="00D60E09">
        <w:rPr>
          <w:rFonts w:cs="Times New Roman"/>
          <w:noProof/>
          <w:szCs w:val="24"/>
        </w:rPr>
        <w:t xml:space="preserve"> 13, 2017–2029. doi:10.5194/nhess-13-2017-2013.</w:t>
      </w:r>
    </w:p>
    <w:p w14:paraId="7F3D64A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han, N., Shahid, S., Ismail, T. bin, and Wang, X.-J. (2019). Spatial distribution of unidirectional trends in temperature and temperature extremes in Pakistan. </w:t>
      </w:r>
      <w:r w:rsidRPr="00D60E09">
        <w:rPr>
          <w:rFonts w:cs="Times New Roman"/>
          <w:i/>
          <w:iCs/>
          <w:noProof/>
          <w:szCs w:val="24"/>
        </w:rPr>
        <w:t>Theor. Appl. Climatol.</w:t>
      </w:r>
      <w:r w:rsidRPr="00D60E09">
        <w:rPr>
          <w:rFonts w:cs="Times New Roman"/>
          <w:noProof/>
          <w:szCs w:val="24"/>
        </w:rPr>
        <w:t xml:space="preserve"> 136, 899–913. doi:10.1007/s00704-018-2520-7.</w:t>
      </w:r>
    </w:p>
    <w:p w14:paraId="714A5B1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harin, V. V., Flato, G. M., Zhang, X., Gillett, N. P., Zwiers, F., and Anderson, K. J. (2018). Risks from Climate Extremes Change Differently from 1.5°C to 2.0°C Depending on Rarity. </w:t>
      </w:r>
      <w:r w:rsidRPr="00D60E09">
        <w:rPr>
          <w:rFonts w:cs="Times New Roman"/>
          <w:i/>
          <w:iCs/>
          <w:noProof/>
          <w:szCs w:val="24"/>
        </w:rPr>
        <w:t>Earth’s Futur.</w:t>
      </w:r>
      <w:r w:rsidRPr="00D60E09">
        <w:rPr>
          <w:rFonts w:cs="Times New Roman"/>
          <w:noProof/>
          <w:szCs w:val="24"/>
        </w:rPr>
        <w:t xml:space="preserve"> 6, 704–715. doi:10.1002/2018EF000813.</w:t>
      </w:r>
    </w:p>
    <w:p w14:paraId="4C94684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harin, V. V., Zwiers, F. W., Zhang, X., and Wehner, M. (2013). Changes in temperature and precipitation extremes in the CMIP5 ensemble. </w:t>
      </w:r>
      <w:r w:rsidRPr="00D60E09">
        <w:rPr>
          <w:rFonts w:cs="Times New Roman"/>
          <w:i/>
          <w:iCs/>
          <w:noProof/>
          <w:szCs w:val="24"/>
        </w:rPr>
        <w:t>Clim. Change</w:t>
      </w:r>
      <w:r w:rsidRPr="00D60E09">
        <w:rPr>
          <w:rFonts w:cs="Times New Roman"/>
          <w:noProof/>
          <w:szCs w:val="24"/>
        </w:rPr>
        <w:t xml:space="preserve"> 119, 345–357. doi:10.1007/s10584-013-0705-8.</w:t>
      </w:r>
    </w:p>
    <w:p w14:paraId="7471422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hlebnikova, E. I., Rudakova, Y. L., Sall’, I. A., Efimov, S. V., and Shkolnik, I. M. (2019a). Changes in indicators of temperature extremes in the 21st century: ensemble projections for the territory of Russia. </w:t>
      </w:r>
      <w:r w:rsidRPr="00D60E09">
        <w:rPr>
          <w:rFonts w:cs="Times New Roman"/>
          <w:i/>
          <w:iCs/>
          <w:noProof/>
          <w:szCs w:val="24"/>
        </w:rPr>
        <w:t>Russ. Meteorol. Hydrol.</w:t>
      </w:r>
      <w:r w:rsidRPr="00D60E09">
        <w:rPr>
          <w:rFonts w:cs="Times New Roman"/>
          <w:noProof/>
          <w:szCs w:val="24"/>
        </w:rPr>
        <w:t xml:space="preserve"> 44, 159–168. doi:10.3103/S1068373919030014.</w:t>
      </w:r>
    </w:p>
    <w:p w14:paraId="3804EF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hlebnikova, E. I., Rudakova, Y. L., and Shkolnik, I. M. (2019b). Changes in precipitation regime over the territory of Russia: Data of regional climate modeling and observations. </w:t>
      </w:r>
      <w:r w:rsidRPr="00D60E09">
        <w:rPr>
          <w:rFonts w:cs="Times New Roman"/>
          <w:i/>
          <w:iCs/>
          <w:noProof/>
          <w:szCs w:val="24"/>
        </w:rPr>
        <w:t>Russ. Meteorol. Hydrol.</w:t>
      </w:r>
      <w:r w:rsidRPr="00D60E09">
        <w:rPr>
          <w:rFonts w:cs="Times New Roman"/>
          <w:noProof/>
          <w:szCs w:val="24"/>
        </w:rPr>
        <w:t xml:space="preserve"> 44, 431–439. doi:10.3103/S106837391907001X.</w:t>
      </w:r>
    </w:p>
    <w:p w14:paraId="3063CC1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hong, A., Wang, J. K., Quiring, S. M., and Ford, T. W. (2015). Soil moisture variability in Iowa. </w:t>
      </w:r>
      <w:r w:rsidRPr="00D60E09">
        <w:rPr>
          <w:rFonts w:cs="Times New Roman"/>
          <w:i/>
          <w:iCs/>
          <w:noProof/>
          <w:szCs w:val="24"/>
        </w:rPr>
        <w:t>Int. J. Climatol.</w:t>
      </w:r>
      <w:r w:rsidRPr="00D60E09">
        <w:rPr>
          <w:rFonts w:cs="Times New Roman"/>
          <w:noProof/>
          <w:szCs w:val="24"/>
        </w:rPr>
        <w:t xml:space="preserve"> 35, 2837–2848. doi:10.1002/joc.4176.</w:t>
      </w:r>
    </w:p>
    <w:p w14:paraId="7F99BE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houakhi, A., Villarini, G., and Vecchi, G. A. (2016). Contribution of Tropical Cyclones to Rainfall at the Global Scale. </w:t>
      </w:r>
      <w:r w:rsidRPr="00D60E09">
        <w:rPr>
          <w:rFonts w:cs="Times New Roman"/>
          <w:i/>
          <w:iCs/>
          <w:noProof/>
          <w:szCs w:val="24"/>
        </w:rPr>
        <w:t>J. Clim.</w:t>
      </w:r>
      <w:r w:rsidRPr="00D60E09">
        <w:rPr>
          <w:rFonts w:cs="Times New Roman"/>
          <w:noProof/>
          <w:szCs w:val="24"/>
        </w:rPr>
        <w:t xml:space="preserve"> 30, 359–372. doi:10.1175/JCLI-D-16-0298.1.</w:t>
      </w:r>
    </w:p>
    <w:p w14:paraId="482BA2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m, B., and Sanders, B. F. (2016). Dam-Break Flood Model Uncertainty Assessment: Case Study of Extreme Flooding with Multiple Dam Failures in Gangneung, South Korea. </w:t>
      </w:r>
      <w:r w:rsidRPr="00D60E09">
        <w:rPr>
          <w:rFonts w:cs="Times New Roman"/>
          <w:i/>
          <w:iCs/>
          <w:noProof/>
          <w:szCs w:val="24"/>
        </w:rPr>
        <w:t>J. Hydraul. Eng.</w:t>
      </w:r>
      <w:r w:rsidRPr="00D60E09">
        <w:rPr>
          <w:rFonts w:cs="Times New Roman"/>
          <w:noProof/>
          <w:szCs w:val="24"/>
        </w:rPr>
        <w:t xml:space="preserve"> 142, 05016002. doi:10.1061/(ASCE)HY.1943-7900.0001097.</w:t>
      </w:r>
    </w:p>
    <w:p w14:paraId="4D185E5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m, D., Moon, Y., Camargo, S. J., Wing, A. A., Sobel, A. H., Murakami, H., et al. (2018a). Process-Oriented Diagnosis of Tropical Cyclones in High-Resolution GCMs. </w:t>
      </w:r>
      <w:r w:rsidRPr="00D60E09">
        <w:rPr>
          <w:rFonts w:cs="Times New Roman"/>
          <w:i/>
          <w:iCs/>
          <w:noProof/>
          <w:szCs w:val="24"/>
        </w:rPr>
        <w:t>J. Clim.</w:t>
      </w:r>
      <w:r w:rsidRPr="00D60E09">
        <w:rPr>
          <w:rFonts w:cs="Times New Roman"/>
          <w:noProof/>
          <w:szCs w:val="24"/>
        </w:rPr>
        <w:t xml:space="preserve"> 31, 1685–1702. doi:10.1175/JCLI-D-17-0269.1.</w:t>
      </w:r>
    </w:p>
    <w:p w14:paraId="3AE8CD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m, G., Cha, D.-H., Park, C., Lee, G., Jin, C.-S., Lee, D.-K., et al. (2018b). Future changes in extreme precipitation indices over Korea. </w:t>
      </w:r>
      <w:r w:rsidRPr="00D60E09">
        <w:rPr>
          <w:rFonts w:cs="Times New Roman"/>
          <w:i/>
          <w:iCs/>
          <w:noProof/>
          <w:szCs w:val="24"/>
        </w:rPr>
        <w:t>Int. J. Climatol.</w:t>
      </w:r>
      <w:r w:rsidRPr="00D60E09">
        <w:rPr>
          <w:rFonts w:cs="Times New Roman"/>
          <w:noProof/>
          <w:szCs w:val="24"/>
        </w:rPr>
        <w:t xml:space="preserve"> 38, e862–e874. doi:10.1002/joc.5414.</w:t>
      </w:r>
    </w:p>
    <w:p w14:paraId="102D39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m, H. S., Vecchi, G. A., Knutson, T. R., Anderson, W. G., Delworth, T. L., Rosati, A., et al. (2014a). Tropical cyclone simulation and response to CO2 doubling in the GFDL CM2.5 high-resolution coupled climate model. </w:t>
      </w:r>
      <w:r w:rsidRPr="00D60E09">
        <w:rPr>
          <w:rFonts w:cs="Times New Roman"/>
          <w:i/>
          <w:iCs/>
          <w:noProof/>
          <w:szCs w:val="24"/>
        </w:rPr>
        <w:t>J. Clim.</w:t>
      </w:r>
      <w:r w:rsidRPr="00D60E09">
        <w:rPr>
          <w:rFonts w:cs="Times New Roman"/>
          <w:noProof/>
          <w:szCs w:val="24"/>
        </w:rPr>
        <w:t xml:space="preserve"> 27, 8034–8054. doi:10.1175/JCLI-D-13-00475.1.</w:t>
      </w:r>
    </w:p>
    <w:p w14:paraId="31F544D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m, I.-W. W., Oh, J., Woo, S., and Kripalani, R. H. (2019). Evaluation of precipitation extremes over the Asian domain: observation and modelling studies. </w:t>
      </w:r>
      <w:r w:rsidRPr="00D60E09">
        <w:rPr>
          <w:rFonts w:cs="Times New Roman"/>
          <w:i/>
          <w:iCs/>
          <w:noProof/>
          <w:szCs w:val="24"/>
        </w:rPr>
        <w:t>Clim. Dyn.</w:t>
      </w:r>
      <w:r w:rsidRPr="00D60E09">
        <w:rPr>
          <w:rFonts w:cs="Times New Roman"/>
          <w:noProof/>
          <w:szCs w:val="24"/>
        </w:rPr>
        <w:t xml:space="preserve"> 52, 1317–1342. doi:10.1007/s00382-018-4193-4.</w:t>
      </w:r>
    </w:p>
    <w:p w14:paraId="295D9E4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m, J., Waliser, D. E., Mattmann, C. A., Goodale, C. E., Hart, A. F., Zimdars, P. A., et al. (2014b). Evaluation of the CORDEX-Africa multi-RCM hindcast: systematic model errors. </w:t>
      </w:r>
      <w:r w:rsidRPr="00D60E09">
        <w:rPr>
          <w:rFonts w:cs="Times New Roman"/>
          <w:i/>
          <w:iCs/>
          <w:noProof/>
          <w:szCs w:val="24"/>
        </w:rPr>
        <w:t>Clim. Dyn.</w:t>
      </w:r>
      <w:r w:rsidRPr="00D60E09">
        <w:rPr>
          <w:rFonts w:cs="Times New Roman"/>
          <w:noProof/>
          <w:szCs w:val="24"/>
        </w:rPr>
        <w:t xml:space="preserve"> 42, 1189–1202. doi:10.1007/s00382-013-1751-7.</w:t>
      </w:r>
    </w:p>
    <w:p w14:paraId="078DE4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m, Y.-H., Min, S.-K., Stone, D. A. D. A., Shiogama, H., and Wolski, P. (2018c). Multi-model event attribution of the summer 2013 heat wave in Korea. </w:t>
      </w:r>
      <w:r w:rsidRPr="00D60E09">
        <w:rPr>
          <w:rFonts w:cs="Times New Roman"/>
          <w:i/>
          <w:iCs/>
          <w:noProof/>
          <w:szCs w:val="24"/>
        </w:rPr>
        <w:t>Weather Clim. Extrem.</w:t>
      </w:r>
      <w:r w:rsidRPr="00D60E09">
        <w:rPr>
          <w:rFonts w:cs="Times New Roman"/>
          <w:noProof/>
          <w:szCs w:val="24"/>
        </w:rPr>
        <w:t xml:space="preserve"> 20, 33–44. doi:10.1016/j.wace.2018.03.004.</w:t>
      </w:r>
    </w:p>
    <w:p w14:paraId="69936D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m, Y.-H., Min, S.-K., Zhang, X., Sillmann, J., and Sandstad, M. (2020). Evaluation of the CMIP6 multi-model ensemble for climate extreme indices. </w:t>
      </w:r>
      <w:r w:rsidRPr="00D60E09">
        <w:rPr>
          <w:rFonts w:cs="Times New Roman"/>
          <w:i/>
          <w:iCs/>
          <w:noProof/>
          <w:szCs w:val="24"/>
        </w:rPr>
        <w:t>Weather Clim. Extrem.</w:t>
      </w:r>
      <w:r w:rsidRPr="00D60E09">
        <w:rPr>
          <w:rFonts w:cs="Times New Roman"/>
          <w:noProof/>
          <w:szCs w:val="24"/>
        </w:rPr>
        <w:t xml:space="preserve"> 29, 100269. doi:10.1016/j.wace.2020.100269.</w:t>
      </w:r>
    </w:p>
    <w:p w14:paraId="57D5E9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m, Y. H., Min, S. K., Zhang, X., Zwiers, F., Alexander, L. V., Donat, M. G., et al. (2016). Attribution of extreme temperature changes during 1951–2010. </w:t>
      </w:r>
      <w:r w:rsidRPr="00D60E09">
        <w:rPr>
          <w:rFonts w:cs="Times New Roman"/>
          <w:i/>
          <w:iCs/>
          <w:noProof/>
          <w:szCs w:val="24"/>
        </w:rPr>
        <w:t>Clim. Dyn.</w:t>
      </w:r>
      <w:r w:rsidRPr="00D60E09">
        <w:rPr>
          <w:rFonts w:cs="Times New Roman"/>
          <w:noProof/>
          <w:szCs w:val="24"/>
        </w:rPr>
        <w:t xml:space="preserve"> 46, 1769–1782. doi:10.1007/s00382-015-2674-2.</w:t>
      </w:r>
    </w:p>
    <w:p w14:paraId="446091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ng, A. D. (2017). Attributing Changing Rates of Temperature Record Breaking to Anthropogenic Influences. </w:t>
      </w:r>
      <w:r w:rsidRPr="00D60E09">
        <w:rPr>
          <w:rFonts w:cs="Times New Roman"/>
          <w:i/>
          <w:iCs/>
          <w:noProof/>
          <w:szCs w:val="24"/>
        </w:rPr>
        <w:t>Earth’s Futur.</w:t>
      </w:r>
      <w:r w:rsidRPr="00D60E09">
        <w:rPr>
          <w:rFonts w:cs="Times New Roman"/>
          <w:noProof/>
          <w:szCs w:val="24"/>
        </w:rPr>
        <w:t xml:space="preserve"> 5, 1156–1168. doi:10.1002/2017EF000611.</w:t>
      </w:r>
    </w:p>
    <w:p w14:paraId="47AFA1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ng, A. D., Black, M. T., Karoly, D. J., and Donat, M. G. (2015a). Increased Likelihood of Brisbane, Australia, G20 Heat Event Due to Anthropogenic Climate Change. </w:t>
      </w:r>
      <w:r w:rsidRPr="00D60E09">
        <w:rPr>
          <w:rFonts w:cs="Times New Roman"/>
          <w:i/>
          <w:iCs/>
          <w:noProof/>
          <w:szCs w:val="24"/>
        </w:rPr>
        <w:t>Bull. Am. Meteorol. Soc.</w:t>
      </w:r>
      <w:r w:rsidRPr="00D60E09">
        <w:rPr>
          <w:rFonts w:cs="Times New Roman"/>
          <w:noProof/>
          <w:szCs w:val="24"/>
        </w:rPr>
        <w:t xml:space="preserve"> 96, S141–S144. doi:10.1175/BAMS-D-15-00098.1.</w:t>
      </w:r>
    </w:p>
    <w:p w14:paraId="37C91B6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ng, A. D., Black, M. T., Min, S.-K., Fischer, E. M., Mitchell, D. M., Harrington, L. J., et al. (2016a). Emergence of heat extremes attributable to anthropogenic influences. </w:t>
      </w:r>
      <w:r w:rsidRPr="00D60E09">
        <w:rPr>
          <w:rFonts w:cs="Times New Roman"/>
          <w:i/>
          <w:iCs/>
          <w:noProof/>
          <w:szCs w:val="24"/>
        </w:rPr>
        <w:t>Geophys. Res. Lett.</w:t>
      </w:r>
      <w:r w:rsidRPr="00D60E09">
        <w:rPr>
          <w:rFonts w:cs="Times New Roman"/>
          <w:noProof/>
          <w:szCs w:val="24"/>
        </w:rPr>
        <w:t xml:space="preserve"> 43, 3438–3443. doi:10.1002/2015GL067448.</w:t>
      </w:r>
    </w:p>
    <w:p w14:paraId="392CA5B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ng, A. D., Jan van Oldenborgh, G., Karoly, D. J., Lewis, S. C., and Cullen, H. (2015b). Attribution of the record high Central England temperature of 2014 to anthropogenic influences. </w:t>
      </w:r>
      <w:r w:rsidRPr="00D60E09">
        <w:rPr>
          <w:rFonts w:cs="Times New Roman"/>
          <w:i/>
          <w:iCs/>
          <w:noProof/>
          <w:szCs w:val="24"/>
        </w:rPr>
        <w:t>Environ. Res. Lett.</w:t>
      </w:r>
      <w:r w:rsidRPr="00D60E09">
        <w:rPr>
          <w:rFonts w:cs="Times New Roman"/>
          <w:noProof/>
          <w:szCs w:val="24"/>
        </w:rPr>
        <w:t xml:space="preserve"> 10, 054002. doi:10.1088/1748-9326/10/5/054002.</w:t>
      </w:r>
    </w:p>
    <w:p w14:paraId="00DD536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ng, A. D., Karoly, D. J., Donat, M. G., and Alexander, L. V. (2014). Climate change turns Australia’s 2013 big dry into a year of record-breaking heat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41–S45. doi:10.1175/1520-0477-95.9.S41.</w:t>
      </w:r>
    </w:p>
    <w:p w14:paraId="45D4DFD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ng, A. D., Karoly, D. J., and van Oldenborgh, G. J. (2016b). Climate Change and El Niño Increase Likelihood of Indonesian Heat and Drought. </w:t>
      </w:r>
      <w:r w:rsidRPr="00D60E09">
        <w:rPr>
          <w:rFonts w:cs="Times New Roman"/>
          <w:i/>
          <w:iCs/>
          <w:noProof/>
          <w:szCs w:val="24"/>
        </w:rPr>
        <w:t>Bull. Am. Meteorol. Soc.</w:t>
      </w:r>
      <w:r w:rsidRPr="00D60E09">
        <w:rPr>
          <w:rFonts w:cs="Times New Roman"/>
          <w:noProof/>
          <w:szCs w:val="24"/>
        </w:rPr>
        <w:t xml:space="preserve"> 97, S113–S117. doi:10.1175/BAMS-D-16-0164.1.</w:t>
      </w:r>
    </w:p>
    <w:p w14:paraId="129D3E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ng, A. D., Knutti, R., Uhe, P., Mitchell, D. M., Lewis, S. C., Arblaster, J. M., et al. (2018). On the linearity of local and regional temperature changes from 1.5°C to 2°C of global warming. </w:t>
      </w:r>
      <w:r w:rsidRPr="00D60E09">
        <w:rPr>
          <w:rFonts w:cs="Times New Roman"/>
          <w:i/>
          <w:iCs/>
          <w:noProof/>
          <w:szCs w:val="24"/>
        </w:rPr>
        <w:t>J. Clim.</w:t>
      </w:r>
      <w:r w:rsidRPr="00D60E09">
        <w:rPr>
          <w:rFonts w:cs="Times New Roman"/>
          <w:noProof/>
          <w:szCs w:val="24"/>
        </w:rPr>
        <w:t>, JCLI-D-17-0649.1. doi:10.1175/JCLI-D-17-0649.1.</w:t>
      </w:r>
    </w:p>
    <w:p w14:paraId="358162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ngston, D. G., Stagge, J. H., Tallaksen, L. M., and Hannah, D. M. (2015). European-scale drought: Understanding connections between atmospheric circulation and meteorological drought indices. </w:t>
      </w:r>
      <w:r w:rsidRPr="00D60E09">
        <w:rPr>
          <w:rFonts w:cs="Times New Roman"/>
          <w:i/>
          <w:iCs/>
          <w:noProof/>
          <w:szCs w:val="24"/>
        </w:rPr>
        <w:t>J. Clim.</w:t>
      </w:r>
      <w:r w:rsidRPr="00D60E09">
        <w:rPr>
          <w:rFonts w:cs="Times New Roman"/>
          <w:noProof/>
          <w:szCs w:val="24"/>
        </w:rPr>
        <w:t xml:space="preserve"> 28, 505–516. doi:10.1175/JCLI-D-14-00001.1.</w:t>
      </w:r>
    </w:p>
    <w:p w14:paraId="3FBA125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nter, J. L., Cash, B., Achuthavarier, D., Adams, J., Altshuler, E., Dirmeyer, P., et al. (2013). Revolutionizing climate modeling with project athena: A multi-institutional, international collaboration. </w:t>
      </w:r>
      <w:r w:rsidRPr="00D60E09">
        <w:rPr>
          <w:rFonts w:cs="Times New Roman"/>
          <w:i/>
          <w:iCs/>
          <w:noProof/>
          <w:szCs w:val="24"/>
        </w:rPr>
        <w:t>Bull. Am. Meteorol. Soc.</w:t>
      </w:r>
      <w:r w:rsidRPr="00D60E09">
        <w:rPr>
          <w:rFonts w:cs="Times New Roman"/>
          <w:noProof/>
          <w:szCs w:val="24"/>
        </w:rPr>
        <w:t xml:space="preserve"> 94, 231–245. doi:10.1175/BAMS-D-11-00043.1.</w:t>
      </w:r>
    </w:p>
    <w:p w14:paraId="605FA3C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rchmeier-Young, M. C., and Zhang, X. (2020). Human influence has intensified extreme precipitation in North America. </w:t>
      </w:r>
      <w:r w:rsidRPr="00D60E09">
        <w:rPr>
          <w:rFonts w:cs="Times New Roman"/>
          <w:i/>
          <w:iCs/>
          <w:noProof/>
          <w:szCs w:val="24"/>
        </w:rPr>
        <w:t>Proc. Natl. Acad. Sci.</w:t>
      </w:r>
      <w:r w:rsidRPr="00D60E09">
        <w:rPr>
          <w:rFonts w:cs="Times New Roman"/>
          <w:noProof/>
          <w:szCs w:val="24"/>
        </w:rPr>
        <w:t xml:space="preserve"> 117, 13308–13313. doi:10.1073/pnas.1921628117.</w:t>
      </w:r>
    </w:p>
    <w:p w14:paraId="501BA86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rchmeier‐Young, M. C., Wan, H., Zhang, X., and Seneviratne, S. I. (2019). Importance of Framing for Extreme Event Attribution: The Role of Spatial and Temporal Scales. </w:t>
      </w:r>
      <w:r w:rsidRPr="00D60E09">
        <w:rPr>
          <w:rFonts w:cs="Times New Roman"/>
          <w:i/>
          <w:iCs/>
          <w:noProof/>
          <w:szCs w:val="24"/>
        </w:rPr>
        <w:t>Earth’s Futur.</w:t>
      </w:r>
      <w:r w:rsidRPr="00D60E09">
        <w:rPr>
          <w:rFonts w:cs="Times New Roman"/>
          <w:noProof/>
          <w:szCs w:val="24"/>
        </w:rPr>
        <w:t xml:space="preserve"> 7, 1192–1204. doi:10.1029/2019EF001253.</w:t>
      </w:r>
    </w:p>
    <w:p w14:paraId="5018EC8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rono, D. G. C., Hennessy, K. J., and Grose, M. R. (2017). Increasing risk of months with low rainfall and high temperature in southeast Australia for the past 150 years. </w:t>
      </w:r>
      <w:r w:rsidRPr="00D60E09">
        <w:rPr>
          <w:rFonts w:cs="Times New Roman"/>
          <w:i/>
          <w:iCs/>
          <w:noProof/>
          <w:szCs w:val="24"/>
        </w:rPr>
        <w:t>Clim. Risk Manag.</w:t>
      </w:r>
      <w:r w:rsidRPr="00D60E09">
        <w:rPr>
          <w:rFonts w:cs="Times New Roman"/>
          <w:noProof/>
          <w:szCs w:val="24"/>
        </w:rPr>
        <w:t xml:space="preserve"> 16, 10–21. doi:10.1016/j.crm.2017.04.001.</w:t>
      </w:r>
    </w:p>
    <w:p w14:paraId="673616A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rono, D. G. C., Round, V., Heady, C., Chiew, F. H. S., and Osbrough, S. (2020). Drought projections for Australia: Updated results and analysis of model simulations. </w:t>
      </w:r>
      <w:r w:rsidRPr="00D60E09">
        <w:rPr>
          <w:rFonts w:cs="Times New Roman"/>
          <w:i/>
          <w:iCs/>
          <w:noProof/>
          <w:szCs w:val="24"/>
        </w:rPr>
        <w:t>Weather Clim. Extrem.</w:t>
      </w:r>
      <w:r w:rsidRPr="00D60E09">
        <w:rPr>
          <w:rFonts w:cs="Times New Roman"/>
          <w:noProof/>
          <w:szCs w:val="24"/>
        </w:rPr>
        <w:t xml:space="preserve"> 30, 100280. doi:10.1016/j.wace.2020.100280.</w:t>
      </w:r>
    </w:p>
    <w:p w14:paraId="2111212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rshbaum, D. J., Merlis, T. M., Gyakum, J. R., and McTaggart-Cowan, R. (2017). Sensitivity of Idealized Moist Baroclinic Waves to Environmental Temperature and Moisture Content. </w:t>
      </w:r>
      <w:r w:rsidRPr="00D60E09">
        <w:rPr>
          <w:rFonts w:cs="Times New Roman"/>
          <w:i/>
          <w:iCs/>
          <w:noProof/>
          <w:szCs w:val="24"/>
        </w:rPr>
        <w:t>J. Atmos. Sci.</w:t>
      </w:r>
      <w:r w:rsidRPr="00D60E09">
        <w:rPr>
          <w:rFonts w:cs="Times New Roman"/>
          <w:noProof/>
          <w:szCs w:val="24"/>
        </w:rPr>
        <w:t xml:space="preserve"> 75, 337–360. doi:10.1175/jas-d-17-0188.1.</w:t>
      </w:r>
    </w:p>
    <w:p w14:paraId="2931860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shtawal, C. M., Jaiswal, N., Singh, R., and Niyogi, D. (2012). Tropical cyclone intensification trends during satellite era (1986-2010). </w:t>
      </w:r>
      <w:r w:rsidRPr="00D60E09">
        <w:rPr>
          <w:rFonts w:cs="Times New Roman"/>
          <w:i/>
          <w:iCs/>
          <w:noProof/>
          <w:szCs w:val="24"/>
        </w:rPr>
        <w:t>Geophys. Res. Lett.</w:t>
      </w:r>
      <w:r w:rsidRPr="00D60E09">
        <w:rPr>
          <w:rFonts w:cs="Times New Roman"/>
          <w:noProof/>
          <w:szCs w:val="24"/>
        </w:rPr>
        <w:t xml:space="preserve"> 39, 1–6. doi:10.1029/2012GL051700.</w:t>
      </w:r>
    </w:p>
    <w:p w14:paraId="6BEF582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itoh, A., and Endo, H. (2019). Future Changes in Precipitation Extremes Associated with Tropical Cyclones Projected by Large-Ensemble Simulations. </w:t>
      </w:r>
      <w:r w:rsidRPr="00D60E09">
        <w:rPr>
          <w:rFonts w:cs="Times New Roman"/>
          <w:i/>
          <w:iCs/>
          <w:noProof/>
          <w:szCs w:val="24"/>
        </w:rPr>
        <w:t>J. Meteorol. Soc. Japan. Ser. II</w:t>
      </w:r>
      <w:r w:rsidRPr="00D60E09">
        <w:rPr>
          <w:rFonts w:cs="Times New Roman"/>
          <w:noProof/>
          <w:szCs w:val="24"/>
        </w:rPr>
        <w:t xml:space="preserve"> 97, 141–152. doi:10.2151/jmsj.2019-007.</w:t>
      </w:r>
    </w:p>
    <w:p w14:paraId="58152D4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jeldsen, T. R., Macdonald, N., Lang, M., Mediero, L., Albuquerque, T., Bogdanowicz, E., et al. (2014). Documentary evidence of past floods in Europe and their utility in flood frequency estimation. </w:t>
      </w:r>
      <w:r w:rsidRPr="00D60E09">
        <w:rPr>
          <w:rFonts w:cs="Times New Roman"/>
          <w:i/>
          <w:iCs/>
          <w:noProof/>
          <w:szCs w:val="24"/>
        </w:rPr>
        <w:t>J. Hydrol.</w:t>
      </w:r>
      <w:r w:rsidRPr="00D60E09">
        <w:rPr>
          <w:rFonts w:cs="Times New Roman"/>
          <w:noProof/>
          <w:szCs w:val="24"/>
        </w:rPr>
        <w:t xml:space="preserve"> 517, 963–973. doi:10.1016/j.jhydrol.2014.06.038.</w:t>
      </w:r>
    </w:p>
    <w:p w14:paraId="3F75D7E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lerk, W. J., Winsemius, H. C., van Verseveld, W. J., Bakker, A. M. R., and Diermanse, F. L. M. (2015). The co-incidence of storm surges and extreme discharges within the Rhine–Meuse Delta. </w:t>
      </w:r>
      <w:r w:rsidRPr="00D60E09">
        <w:rPr>
          <w:rFonts w:cs="Times New Roman"/>
          <w:i/>
          <w:iCs/>
          <w:noProof/>
          <w:szCs w:val="24"/>
        </w:rPr>
        <w:t>Environ. Res. Lett.</w:t>
      </w:r>
      <w:r w:rsidRPr="00D60E09">
        <w:rPr>
          <w:rFonts w:cs="Times New Roman"/>
          <w:noProof/>
          <w:szCs w:val="24"/>
        </w:rPr>
        <w:t xml:space="preserve"> 10, 035005. doi:10.1088/1748-9326/10/3/035005.</w:t>
      </w:r>
    </w:p>
    <w:p w14:paraId="26E78E3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lutse, N. A. B., Ajayi, V. O., Gbobaniyi, E. O., Egbebiyi, T. S., Kouadio, K., Nkrumah, F., et al. (2018). Potential impact of 1.5 °C and 2 °C global warming on consecutive dry and wet days over West Africa. </w:t>
      </w:r>
      <w:r w:rsidRPr="00D60E09">
        <w:rPr>
          <w:rFonts w:cs="Times New Roman"/>
          <w:i/>
          <w:iCs/>
          <w:noProof/>
          <w:szCs w:val="24"/>
        </w:rPr>
        <w:t>Environ. Res. Lett.</w:t>
      </w:r>
      <w:r w:rsidRPr="00D60E09">
        <w:rPr>
          <w:rFonts w:cs="Times New Roman"/>
          <w:noProof/>
          <w:szCs w:val="24"/>
        </w:rPr>
        <w:t xml:space="preserve"> 13, 055013. doi:10.1088/1748-9326/aab37b.</w:t>
      </w:r>
    </w:p>
    <w:p w14:paraId="1C484FD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lutse, N. A. B., Sylla, M. B., Diallo, I., Sarr, A., Dosio, A., Diedhiou, A., et al. (2016). Daily characteristics of West African summer monsoon precipitation in CORDEX simulations. </w:t>
      </w:r>
      <w:r w:rsidRPr="00D60E09">
        <w:rPr>
          <w:rFonts w:cs="Times New Roman"/>
          <w:i/>
          <w:iCs/>
          <w:noProof/>
          <w:szCs w:val="24"/>
        </w:rPr>
        <w:t>Theor. Appl. Climatol.</w:t>
      </w:r>
      <w:r w:rsidRPr="00D60E09">
        <w:rPr>
          <w:rFonts w:cs="Times New Roman"/>
          <w:noProof/>
          <w:szCs w:val="24"/>
        </w:rPr>
        <w:t xml:space="preserve"> 123, 369–386. doi:10.1007/s00704-014-1352-3.</w:t>
      </w:r>
    </w:p>
    <w:p w14:paraId="1D2ACB5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app, K. R., Velden, C. S., Wimmers, A. J., Knapp, K. R., Velden, C. S., and Wimmers, A. J. (2018). A Global Climatology of Tropical Cyclone Eyes. </w:t>
      </w:r>
      <w:r w:rsidRPr="00D60E09">
        <w:rPr>
          <w:rFonts w:cs="Times New Roman"/>
          <w:i/>
          <w:iCs/>
          <w:noProof/>
          <w:szCs w:val="24"/>
        </w:rPr>
        <w:t>Mon. Weather Rev.</w:t>
      </w:r>
      <w:r w:rsidRPr="00D60E09">
        <w:rPr>
          <w:rFonts w:cs="Times New Roman"/>
          <w:noProof/>
          <w:szCs w:val="24"/>
        </w:rPr>
        <w:t xml:space="preserve"> 146, 2089–2101. doi:10.1175/MWR-D-17-0343.1.</w:t>
      </w:r>
    </w:p>
    <w:p w14:paraId="0DC8586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ighton, J., Conneely, J., and Walter, M. T. (2019). Possible Increases in Flood Frequency Due to the Loss of Eastern Hemlock in the Northeastern United States: Observational Insights and Predicted Impacts. </w:t>
      </w:r>
      <w:r w:rsidRPr="00D60E09">
        <w:rPr>
          <w:rFonts w:cs="Times New Roman"/>
          <w:i/>
          <w:iCs/>
          <w:noProof/>
          <w:szCs w:val="24"/>
        </w:rPr>
        <w:t>Water Resour. Res.</w:t>
      </w:r>
      <w:r w:rsidRPr="00D60E09">
        <w:rPr>
          <w:rFonts w:cs="Times New Roman"/>
          <w:noProof/>
          <w:szCs w:val="24"/>
        </w:rPr>
        <w:t xml:space="preserve"> 55, 5342–5359. doi:10.1029/2018WR024395.</w:t>
      </w:r>
    </w:p>
    <w:p w14:paraId="59F3071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utson, T. R., Camargo, S. J., Chan, J. C. L., Emanuel, K., Ho, C.-H., Kossin, J., et al. (2019). Tropical Cyclones and Climate Change Assessment: Part I: Detection and Attribution. </w:t>
      </w:r>
      <w:r w:rsidRPr="00D60E09">
        <w:rPr>
          <w:rFonts w:cs="Times New Roman"/>
          <w:i/>
          <w:iCs/>
          <w:noProof/>
          <w:szCs w:val="24"/>
        </w:rPr>
        <w:t>Bull. Am. Meteorol. Soc.</w:t>
      </w:r>
      <w:r w:rsidRPr="00D60E09">
        <w:rPr>
          <w:rFonts w:cs="Times New Roman"/>
          <w:noProof/>
          <w:szCs w:val="24"/>
        </w:rPr>
        <w:t xml:space="preserve"> 100, 1987–2007. doi:10.1175/BAMS-D-18-0189.1.</w:t>
      </w:r>
    </w:p>
    <w:p w14:paraId="5B6390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utson, T. R., Camargo, S. J., Chan, J. C. L., Emanuel, K., Ho, C.-H., Kossin, J., et al. (2020). Tropical Cyclones and Climate Change Assessment: Part II. Projected Response to Anthropogenic Warming. </w:t>
      </w:r>
      <w:r w:rsidRPr="00D60E09">
        <w:rPr>
          <w:rFonts w:cs="Times New Roman"/>
          <w:i/>
          <w:iCs/>
          <w:noProof/>
          <w:szCs w:val="24"/>
        </w:rPr>
        <w:t>Bull. Am. Meteorol. Soc.</w:t>
      </w:r>
      <w:r w:rsidRPr="00D60E09">
        <w:rPr>
          <w:rFonts w:cs="Times New Roman"/>
          <w:noProof/>
          <w:szCs w:val="24"/>
        </w:rPr>
        <w:t xml:space="preserve"> 101, E303–E322. doi:10.1175/BAMS-D-18-0194.1.</w:t>
      </w:r>
    </w:p>
    <w:p w14:paraId="15BB242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utson, T. R., Sirutis, J. J., Vecchi, G. A., Garner, S., Zhao, M., Kim, H.-S., et al. (2013a). Dynamical Downscaling Projections of Twenty-First-Century Atlantic Hurricane Activity: CMIP3 and CMIP5 Model-Based Scenarios. </w:t>
      </w:r>
      <w:r w:rsidRPr="00D60E09">
        <w:rPr>
          <w:rFonts w:cs="Times New Roman"/>
          <w:i/>
          <w:iCs/>
          <w:noProof/>
          <w:szCs w:val="24"/>
        </w:rPr>
        <w:t>J. Clim.</w:t>
      </w:r>
      <w:r w:rsidRPr="00D60E09">
        <w:rPr>
          <w:rFonts w:cs="Times New Roman"/>
          <w:noProof/>
          <w:szCs w:val="24"/>
        </w:rPr>
        <w:t xml:space="preserve"> 26, 6591–6617. doi:10.1175/JCLI-D-12-00539.1.</w:t>
      </w:r>
    </w:p>
    <w:p w14:paraId="47666FB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utson, T. R., Sirutis, J. J., Zhao, M., Tuleya, R. E., Bender, M., Vecchi, G. A., et al. (2015). Global Projections of Intense Tropical Cyclone Activity for the Late Twenty-First Century from Dynamical Downscaling of CMIP5/RCP4.5 Scenarios. </w:t>
      </w:r>
      <w:r w:rsidRPr="00D60E09">
        <w:rPr>
          <w:rFonts w:cs="Times New Roman"/>
          <w:i/>
          <w:iCs/>
          <w:noProof/>
          <w:szCs w:val="24"/>
        </w:rPr>
        <w:t>J. Clim.</w:t>
      </w:r>
      <w:r w:rsidRPr="00D60E09">
        <w:rPr>
          <w:rFonts w:cs="Times New Roman"/>
          <w:noProof/>
          <w:szCs w:val="24"/>
        </w:rPr>
        <w:t xml:space="preserve"> 28, 7203–7224. doi:10.1175/JCLI-D-15-0129.1.</w:t>
      </w:r>
    </w:p>
    <w:p w14:paraId="3FD7A16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utson, T. R., and Zeng, F. (2018). Model Assessment of Observed Precipitation Trends over Land Regions: Detectable Human Influences and Possible Low Bias in Model Trends. </w:t>
      </w:r>
      <w:r w:rsidRPr="00D60E09">
        <w:rPr>
          <w:rFonts w:cs="Times New Roman"/>
          <w:i/>
          <w:iCs/>
          <w:noProof/>
          <w:szCs w:val="24"/>
        </w:rPr>
        <w:t>J. Clim.</w:t>
      </w:r>
      <w:r w:rsidRPr="00D60E09">
        <w:rPr>
          <w:rFonts w:cs="Times New Roman"/>
          <w:noProof/>
          <w:szCs w:val="24"/>
        </w:rPr>
        <w:t xml:space="preserve"> 31, 4617–4637. doi:10.1175/JCLI-D-17-0672.1.</w:t>
      </w:r>
    </w:p>
    <w:p w14:paraId="4E56FC6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utson, T. R., Zeng, F., and Wittenberg, A. (2014a). Seasonal and annual mean precipitation extremes during during 2013: A U.S. focused analysis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19–S23. doi:10.1175/1520-0477-95.9.S1.1.</w:t>
      </w:r>
    </w:p>
    <w:p w14:paraId="7A1DC00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utson, T. R., Zeng, F., and Wittenberg, A. T. (2013b). Multimodel assessment of regional surface temperature trends: CMIP3 and CMIP5 twentieth-century simulations. </w:t>
      </w:r>
      <w:r w:rsidRPr="00D60E09">
        <w:rPr>
          <w:rFonts w:cs="Times New Roman"/>
          <w:i/>
          <w:iCs/>
          <w:noProof/>
          <w:szCs w:val="24"/>
        </w:rPr>
        <w:t>J. Clim.</w:t>
      </w:r>
      <w:r w:rsidRPr="00D60E09">
        <w:rPr>
          <w:rFonts w:cs="Times New Roman"/>
          <w:noProof/>
          <w:szCs w:val="24"/>
        </w:rPr>
        <w:t xml:space="preserve"> 26, 8709–8743. doi:10.1175/JCLI-D-12-00567.1.</w:t>
      </w:r>
    </w:p>
    <w:p w14:paraId="625D9B3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nutson, T. R., Zeng, F., and Wittenberg, A. T. (2014b). Multimodel assessment of extreme annual‐mean warm anomalies during 2013 over regions of Australia and the western tropical Pacific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26–S30. doi:10.1175/1520-0477-95.9.S1.1.</w:t>
      </w:r>
    </w:p>
    <w:p w14:paraId="3C19A8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dama, C., Stevens, B., Mauritsen, T., Seiki, T., and Satoh, M. (2019). A New Perspective for Future Precipitation Change from Intense Extratropical Cyclones. </w:t>
      </w:r>
      <w:r w:rsidRPr="00D60E09">
        <w:rPr>
          <w:rFonts w:cs="Times New Roman"/>
          <w:i/>
          <w:iCs/>
          <w:noProof/>
          <w:szCs w:val="24"/>
        </w:rPr>
        <w:t>Geophys. Res. Lett.</w:t>
      </w:r>
      <w:r w:rsidRPr="00D60E09">
        <w:rPr>
          <w:rFonts w:cs="Times New Roman"/>
          <w:noProof/>
          <w:szCs w:val="24"/>
        </w:rPr>
        <w:t xml:space="preserve"> 46. doi:10.1029/2019GL084001.</w:t>
      </w:r>
    </w:p>
    <w:p w14:paraId="3F6A2C6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dama, C., Yamada, Y., Noda, A. T., Kikuchi, K., Kajikawa, Y., Nasuno, T., et al. (2015). A 20-year climatology of a NICAM AMIP-type simulation. </w:t>
      </w:r>
      <w:r w:rsidRPr="00D60E09">
        <w:rPr>
          <w:rFonts w:cs="Times New Roman"/>
          <w:i/>
          <w:iCs/>
          <w:noProof/>
          <w:szCs w:val="24"/>
        </w:rPr>
        <w:t>J. Meteorol. Soc. Japan</w:t>
      </w:r>
      <w:r w:rsidRPr="00D60E09">
        <w:rPr>
          <w:rFonts w:cs="Times New Roman"/>
          <w:noProof/>
          <w:szCs w:val="24"/>
        </w:rPr>
        <w:t xml:space="preserve"> 93, 393–424. doi:10.2151/jmsj.2015-024.</w:t>
      </w:r>
    </w:p>
    <w:p w14:paraId="67354C0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gan, F., and Guo, W. (2017). Strong 2015–2016 El Niño and implication to global ecosystems from space data. </w:t>
      </w:r>
      <w:r w:rsidRPr="00D60E09">
        <w:rPr>
          <w:rFonts w:cs="Times New Roman"/>
          <w:i/>
          <w:iCs/>
          <w:noProof/>
          <w:szCs w:val="24"/>
        </w:rPr>
        <w:t>Int. J. Remote Sens.</w:t>
      </w:r>
      <w:r w:rsidRPr="00D60E09">
        <w:rPr>
          <w:rFonts w:cs="Times New Roman"/>
          <w:noProof/>
          <w:szCs w:val="24"/>
        </w:rPr>
        <w:t xml:space="preserve"> 38, 161–178. doi:10.1080/01431161.2016.1259679.</w:t>
      </w:r>
    </w:p>
    <w:p w14:paraId="02B334C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napala, G., and Mishra, A. (2017). Review of complex networks application in hydroclimatic extremes with an implementation to characterize spatio-temporal drought propagation in continental USA. </w:t>
      </w:r>
      <w:r w:rsidRPr="00D60E09">
        <w:rPr>
          <w:rFonts w:cs="Times New Roman"/>
          <w:i/>
          <w:iCs/>
          <w:noProof/>
          <w:szCs w:val="24"/>
        </w:rPr>
        <w:t>J. Hydrol.</w:t>
      </w:r>
      <w:r w:rsidRPr="00D60E09">
        <w:rPr>
          <w:rFonts w:cs="Times New Roman"/>
          <w:noProof/>
          <w:szCs w:val="24"/>
        </w:rPr>
        <w:t xml:space="preserve"> 555, 600–620. doi:10.1016/j.jhydrol.2017.10.033.</w:t>
      </w:r>
    </w:p>
    <w:p w14:paraId="2FFCE7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napala, G., and Mishra, A. (2020). Quantifying Climate and Catchment Control on Hydrological Drought in the Continental United States. </w:t>
      </w:r>
      <w:r w:rsidRPr="00D60E09">
        <w:rPr>
          <w:rFonts w:cs="Times New Roman"/>
          <w:i/>
          <w:iCs/>
          <w:noProof/>
          <w:szCs w:val="24"/>
        </w:rPr>
        <w:t>Water Resour. Res.</w:t>
      </w:r>
      <w:r w:rsidRPr="00D60E09">
        <w:rPr>
          <w:rFonts w:cs="Times New Roman"/>
          <w:noProof/>
          <w:szCs w:val="24"/>
        </w:rPr>
        <w:t xml:space="preserve"> 56. doi:10.1029/2018WR024620.</w:t>
      </w:r>
    </w:p>
    <w:p w14:paraId="1444237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ng, Q., Guerreiro, S. B., Blenkinsop, S., Li, X.-F., and Fowler, H. J. (2020). Increases in summertime concurrent drought and heatwave in Eastern China. </w:t>
      </w:r>
      <w:r w:rsidRPr="00D60E09">
        <w:rPr>
          <w:rFonts w:cs="Times New Roman"/>
          <w:i/>
          <w:iCs/>
          <w:noProof/>
          <w:szCs w:val="24"/>
        </w:rPr>
        <w:t>Weather Clim. Extrem.</w:t>
      </w:r>
      <w:r w:rsidRPr="00D60E09">
        <w:rPr>
          <w:rFonts w:cs="Times New Roman"/>
          <w:noProof/>
          <w:szCs w:val="24"/>
        </w:rPr>
        <w:t xml:space="preserve"> 28, 100242. doi:10.1016/j.wace.2019.100242.</w:t>
      </w:r>
    </w:p>
    <w:p w14:paraId="1512614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nings, A. G., Williams, A. P., and Gentine, P. (2017). Sensitivity of grassland productivity to aridity controlled by stomatal and xylem regulation. </w:t>
      </w:r>
      <w:r w:rsidRPr="00D60E09">
        <w:rPr>
          <w:rFonts w:cs="Times New Roman"/>
          <w:i/>
          <w:iCs/>
          <w:noProof/>
          <w:szCs w:val="24"/>
        </w:rPr>
        <w:t>Nat. Geosci.</w:t>
      </w:r>
      <w:r w:rsidRPr="00D60E09">
        <w:rPr>
          <w:rFonts w:cs="Times New Roman"/>
          <w:noProof/>
          <w:szCs w:val="24"/>
        </w:rPr>
        <w:t xml:space="preserve"> 10, 284. doi:10.1038/ngeo2903.</w:t>
      </w:r>
    </w:p>
    <w:p w14:paraId="7D2BC09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operman, G. J., Fowler, M. D., Hoffman, F. M., Koven, C. D., Lindsay, K., Pritchard, M. S., et al. (2018). Plant Physiological Responses to Rising CO2 Modify Simulated Daily Runoff Intensity With Implications for Global-Scale Flood Risk Assessment. </w:t>
      </w:r>
      <w:r w:rsidRPr="00D60E09">
        <w:rPr>
          <w:rFonts w:cs="Times New Roman"/>
          <w:i/>
          <w:iCs/>
          <w:noProof/>
          <w:szCs w:val="24"/>
        </w:rPr>
        <w:t>Geophys. Res. Lett.</w:t>
      </w:r>
      <w:r w:rsidRPr="00D60E09">
        <w:rPr>
          <w:rFonts w:cs="Times New Roman"/>
          <w:noProof/>
          <w:szCs w:val="24"/>
        </w:rPr>
        <w:t xml:space="preserve"> 45, 12,412-457,466. doi:10.1029/2018GL079901.</w:t>
      </w:r>
    </w:p>
    <w:p w14:paraId="1287E6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rnhuber, K., Coumou, D., Vogel, E., Lesk, C., Donges, J. F., Lehmann, J., et al. (2020). Amplified Rossby waves enhance risk of concurrent heatwaves in major breadbasket regions. </w:t>
      </w:r>
      <w:r w:rsidRPr="00D60E09">
        <w:rPr>
          <w:rFonts w:cs="Times New Roman"/>
          <w:i/>
          <w:iCs/>
          <w:noProof/>
          <w:szCs w:val="24"/>
        </w:rPr>
        <w:t>Nat. Clim. Chang.</w:t>
      </w:r>
      <w:r w:rsidRPr="00D60E09">
        <w:rPr>
          <w:rFonts w:cs="Times New Roman"/>
          <w:noProof/>
          <w:szCs w:val="24"/>
        </w:rPr>
        <w:t xml:space="preserve"> 10, 48–53. doi:10.1038/s41558-019-0637-z.</w:t>
      </w:r>
    </w:p>
    <w:p w14:paraId="029EC1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rnhuber, K., Osprey, S., Coumou, D., Petri, S., Petoukhov, V., Rahmstorf, S., et al. (2019). Extreme weather events in early summer 2018 connected by a recurrent hemispheric wave-7 pattern. </w:t>
      </w:r>
      <w:r w:rsidRPr="00D60E09">
        <w:rPr>
          <w:rFonts w:cs="Times New Roman"/>
          <w:i/>
          <w:iCs/>
          <w:noProof/>
          <w:szCs w:val="24"/>
        </w:rPr>
        <w:t>Environ. Res. Lett.</w:t>
      </w:r>
      <w:r w:rsidRPr="00D60E09">
        <w:rPr>
          <w:rFonts w:cs="Times New Roman"/>
          <w:noProof/>
          <w:szCs w:val="24"/>
        </w:rPr>
        <w:t xml:space="preserve"> 14, 54002. doi:10.1088/1748-9326/ab13bf.</w:t>
      </w:r>
    </w:p>
    <w:p w14:paraId="1F84756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sin, J. P. (2017). Hurricane intensification along United States coast suppressed during active hurricane periods. </w:t>
      </w:r>
      <w:r w:rsidRPr="00D60E09">
        <w:rPr>
          <w:rFonts w:cs="Times New Roman"/>
          <w:i/>
          <w:iCs/>
          <w:noProof/>
          <w:szCs w:val="24"/>
        </w:rPr>
        <w:t>Nature</w:t>
      </w:r>
      <w:r w:rsidRPr="00D60E09">
        <w:rPr>
          <w:rFonts w:cs="Times New Roman"/>
          <w:noProof/>
          <w:szCs w:val="24"/>
        </w:rPr>
        <w:t xml:space="preserve"> 541, 390–393. doi:10.1038/nature20783.</w:t>
      </w:r>
    </w:p>
    <w:p w14:paraId="3797D0C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sin, J. P. (2018). A global slowdown of tropical-cyclone translation speed. </w:t>
      </w:r>
      <w:r w:rsidRPr="00D60E09">
        <w:rPr>
          <w:rFonts w:cs="Times New Roman"/>
          <w:i/>
          <w:iCs/>
          <w:noProof/>
          <w:szCs w:val="24"/>
        </w:rPr>
        <w:t>Nature</w:t>
      </w:r>
      <w:r w:rsidRPr="00D60E09">
        <w:rPr>
          <w:rFonts w:cs="Times New Roman"/>
          <w:noProof/>
          <w:szCs w:val="24"/>
        </w:rPr>
        <w:t xml:space="preserve"> 558, 104–107. doi:10.1038/s41586-018-0158-3.</w:t>
      </w:r>
    </w:p>
    <w:p w14:paraId="56301D4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sin, J. P. (2019). Reply to: Moon, I.-J. et al.; Lanzante, J. R. </w:t>
      </w:r>
      <w:r w:rsidRPr="00D60E09">
        <w:rPr>
          <w:rFonts w:cs="Times New Roman"/>
          <w:i/>
          <w:iCs/>
          <w:noProof/>
          <w:szCs w:val="24"/>
        </w:rPr>
        <w:t>Nature</w:t>
      </w:r>
      <w:r w:rsidRPr="00D60E09">
        <w:rPr>
          <w:rFonts w:cs="Times New Roman"/>
          <w:noProof/>
          <w:szCs w:val="24"/>
        </w:rPr>
        <w:t xml:space="preserve"> 570, E16–E22. doi:10.1038/s41586-019-1224-1.</w:t>
      </w:r>
    </w:p>
    <w:p w14:paraId="0EE1251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sin, J. P., Emanuel, K. A., and Camargo, S. J. (2016a). Past and Projected Changes in Western North Pacific Tropical Cyclone Exposure. </w:t>
      </w:r>
      <w:r w:rsidRPr="00D60E09">
        <w:rPr>
          <w:rFonts w:cs="Times New Roman"/>
          <w:i/>
          <w:iCs/>
          <w:noProof/>
          <w:szCs w:val="24"/>
        </w:rPr>
        <w:t>J. Clim.</w:t>
      </w:r>
      <w:r w:rsidRPr="00D60E09">
        <w:rPr>
          <w:rFonts w:cs="Times New Roman"/>
          <w:noProof/>
          <w:szCs w:val="24"/>
        </w:rPr>
        <w:t xml:space="preserve"> 29, 5725–5739. doi:10.1175/JCLI-D-16-0076.1.</w:t>
      </w:r>
    </w:p>
    <w:p w14:paraId="6E58781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sin, J. P., Emanuel, K. A., and Vecchi, G. A. (2014). The poleward migration of the location of tropical cyclone maximum intensity. </w:t>
      </w:r>
      <w:r w:rsidRPr="00D60E09">
        <w:rPr>
          <w:rFonts w:cs="Times New Roman"/>
          <w:i/>
          <w:iCs/>
          <w:noProof/>
          <w:szCs w:val="24"/>
        </w:rPr>
        <w:t>Nature</w:t>
      </w:r>
      <w:r w:rsidRPr="00D60E09">
        <w:rPr>
          <w:rFonts w:cs="Times New Roman"/>
          <w:noProof/>
          <w:szCs w:val="24"/>
        </w:rPr>
        <w:t>, 4–7. doi:10.1038/nature13278.</w:t>
      </w:r>
    </w:p>
    <w:p w14:paraId="5304B01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sin, J. P., Emanuel, K. A., and Vecchi, G. A. (2016b). Comment on ‘Roles of interbasin frequency changes in the poleward shifts of the maximum intensity location of tropical cyclones.’ </w:t>
      </w:r>
      <w:r w:rsidRPr="00D60E09">
        <w:rPr>
          <w:rFonts w:cs="Times New Roman"/>
          <w:i/>
          <w:iCs/>
          <w:noProof/>
          <w:szCs w:val="24"/>
        </w:rPr>
        <w:t>Environ. Res. Lett.</w:t>
      </w:r>
      <w:r w:rsidRPr="00D60E09">
        <w:rPr>
          <w:rFonts w:cs="Times New Roman"/>
          <w:noProof/>
          <w:szCs w:val="24"/>
        </w:rPr>
        <w:t xml:space="preserve"> 11, 068001. doi:10.1088/1748-9326/11/6/068001.</w:t>
      </w:r>
    </w:p>
    <w:p w14:paraId="75E3A3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sin, J. P., Hall, T., Knutson, T., Kunkel, K. E., Trapp, R. J., Waliser, D. E., et al. (2017). “Extreme Storms,” in </w:t>
      </w:r>
      <w:r w:rsidRPr="00D60E09">
        <w:rPr>
          <w:rFonts w:cs="Times New Roman"/>
          <w:i/>
          <w:iCs/>
          <w:noProof/>
          <w:szCs w:val="24"/>
        </w:rPr>
        <w:t>Climate Science Special Report: Fourth National Climate Assessment, Volume I</w:t>
      </w:r>
      <w:r w:rsidRPr="00D60E09">
        <w:rPr>
          <w:rFonts w:cs="Times New Roman"/>
          <w:noProof/>
          <w:szCs w:val="24"/>
        </w:rPr>
        <w:t>, eds. D. J. Wuebbles, D. W. Fahey, K. A. Hibbard, D. J. Dokken, B. C. Stewart, and T. K. Maycock (Washington, DC, USA: U.S. Global Change Research Program), 257–276. doi:10.7930/J07S7KXX.</w:t>
      </w:r>
    </w:p>
    <w:p w14:paraId="391522A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sin, J. P., Knapp, K. R., Olander, T. L., and Velden, C. S. (2020). Global increase in major tropical cyclone exceedance probability over the past four decades. </w:t>
      </w:r>
      <w:r w:rsidRPr="00D60E09">
        <w:rPr>
          <w:rFonts w:cs="Times New Roman"/>
          <w:i/>
          <w:iCs/>
          <w:noProof/>
          <w:szCs w:val="24"/>
        </w:rPr>
        <w:t>Proc. Natl. Acad. Sci.</w:t>
      </w:r>
      <w:r w:rsidRPr="00D60E09">
        <w:rPr>
          <w:rFonts w:cs="Times New Roman"/>
          <w:noProof/>
          <w:szCs w:val="24"/>
        </w:rPr>
        <w:t xml:space="preserve"> 117, 11975–11980. doi:10.1073/pnas.1920849117.</w:t>
      </w:r>
    </w:p>
    <w:p w14:paraId="7ADE387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sin, J. P., Olander, T. L., and Knapp, K. R. (2013). Trend analysis with a new global record of tropical cyclone intensity. </w:t>
      </w:r>
      <w:r w:rsidRPr="00D60E09">
        <w:rPr>
          <w:rFonts w:cs="Times New Roman"/>
          <w:i/>
          <w:iCs/>
          <w:noProof/>
          <w:szCs w:val="24"/>
        </w:rPr>
        <w:t>J. Clim.</w:t>
      </w:r>
      <w:r w:rsidRPr="00D60E09">
        <w:rPr>
          <w:rFonts w:cs="Times New Roman"/>
          <w:noProof/>
          <w:szCs w:val="24"/>
        </w:rPr>
        <w:t xml:space="preserve"> 26, 9960–9976. doi:10.1175/JCLI-D-13-00262.1.</w:t>
      </w:r>
    </w:p>
    <w:p w14:paraId="3A289C4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ter, R. D., Chang, Y., Wang, H., and Schubert, S. D. (2016). Impacts of Local Soil Moisture Anomalies on the Atmospheric Circulation and on Remote Surface Meteorological Fields during Boreal Summer: A Comprehensive Analysis over North America. </w:t>
      </w:r>
      <w:r w:rsidRPr="00D60E09">
        <w:rPr>
          <w:rFonts w:cs="Times New Roman"/>
          <w:i/>
          <w:iCs/>
          <w:noProof/>
          <w:szCs w:val="24"/>
        </w:rPr>
        <w:t>J. Clim.</w:t>
      </w:r>
      <w:r w:rsidRPr="00D60E09">
        <w:rPr>
          <w:rFonts w:cs="Times New Roman"/>
          <w:noProof/>
          <w:szCs w:val="24"/>
        </w:rPr>
        <w:t xml:space="preserve"> 29, 7345–7364. doi:10.1175/JCLI-D-16-0192.1.</w:t>
      </w:r>
    </w:p>
    <w:p w14:paraId="4300E7A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ter, R. D., Guo, Z., Yang, R., Dirmeyer, P. A., Mitchell, K., and Puma, M. J. (2009). On the Nature of Soil Moisture in Land Surface Models. </w:t>
      </w:r>
      <w:r w:rsidRPr="00D60E09">
        <w:rPr>
          <w:rFonts w:cs="Times New Roman"/>
          <w:i/>
          <w:iCs/>
          <w:noProof/>
          <w:szCs w:val="24"/>
        </w:rPr>
        <w:t>J. Clim.</w:t>
      </w:r>
      <w:r w:rsidRPr="00D60E09">
        <w:rPr>
          <w:rFonts w:cs="Times New Roman"/>
          <w:noProof/>
          <w:szCs w:val="24"/>
        </w:rPr>
        <w:t xml:space="preserve"> 22, 4322–4335. doi:10.1175/2009JCLI2832.1.</w:t>
      </w:r>
    </w:p>
    <w:p w14:paraId="14C3B58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oster, R. D., Mahanama, S. P. P., Yamada, T. J., Balsamo, G., Berg, A. A., Boisserie, M., et al. (2011). The second phase of the global land-atmosphere coupling experiment: Soil moisture contributions to subseasonal forecast skill. </w:t>
      </w:r>
      <w:r w:rsidRPr="00D60E09">
        <w:rPr>
          <w:rFonts w:cs="Times New Roman"/>
          <w:i/>
          <w:iCs/>
          <w:noProof/>
          <w:szCs w:val="24"/>
        </w:rPr>
        <w:t>J. Hydrometeorol.</w:t>
      </w:r>
      <w:r w:rsidRPr="00D60E09">
        <w:rPr>
          <w:rFonts w:cs="Times New Roman"/>
          <w:noProof/>
          <w:szCs w:val="24"/>
        </w:rPr>
        <w:t xml:space="preserve"> 12, 805–822. doi:10.1175/2011JHM1365.1.</w:t>
      </w:r>
    </w:p>
    <w:p w14:paraId="3318D1C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rishnan, R., Sabin, T. P., Vellore, R., Mujumdar, M., Sanjay, J., Goswami, B. N., et al. (2016). Deciphering the desiccation trend of the South Asian monsoon hydroclimate in a warming world. </w:t>
      </w:r>
      <w:r w:rsidRPr="00D60E09">
        <w:rPr>
          <w:rFonts w:cs="Times New Roman"/>
          <w:i/>
          <w:iCs/>
          <w:noProof/>
          <w:szCs w:val="24"/>
        </w:rPr>
        <w:t>Clim. Dyn.</w:t>
      </w:r>
      <w:r w:rsidRPr="00D60E09">
        <w:rPr>
          <w:rFonts w:cs="Times New Roman"/>
          <w:noProof/>
          <w:szCs w:val="24"/>
        </w:rPr>
        <w:t xml:space="preserve"> 47, 1007–1027. doi:10.1007/s00382-015-2886-5.</w:t>
      </w:r>
    </w:p>
    <w:p w14:paraId="5A351D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rueger, O., Schenk, F., Feser, F., and Weisse, R. (2013). Inconsistencies between long-term trends in storminess derived from the 20CR reanalysis and observations. </w:t>
      </w:r>
      <w:r w:rsidRPr="00D60E09">
        <w:rPr>
          <w:rFonts w:cs="Times New Roman"/>
          <w:i/>
          <w:iCs/>
          <w:noProof/>
          <w:szCs w:val="24"/>
        </w:rPr>
        <w:t>J. Clim.</w:t>
      </w:r>
      <w:r w:rsidRPr="00D60E09">
        <w:rPr>
          <w:rFonts w:cs="Times New Roman"/>
          <w:noProof/>
          <w:szCs w:val="24"/>
        </w:rPr>
        <w:t xml:space="preserve"> 26, 868–874. doi:10.1175/JCLI-D-12-00309.1.</w:t>
      </w:r>
    </w:p>
    <w:p w14:paraId="42CBF9B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rug, A., Primo, C., Fischer, S., Schumann, A., and Ahrens, B. (2020). On the temporal variability of widespread rain-on-snow floods. </w:t>
      </w:r>
      <w:r w:rsidRPr="00D60E09">
        <w:rPr>
          <w:rFonts w:cs="Times New Roman"/>
          <w:i/>
          <w:iCs/>
          <w:noProof/>
          <w:szCs w:val="24"/>
        </w:rPr>
        <w:t>Meteorol. Zeitschrift</w:t>
      </w:r>
      <w:r w:rsidRPr="00D60E09">
        <w:rPr>
          <w:rFonts w:cs="Times New Roman"/>
          <w:noProof/>
          <w:szCs w:val="24"/>
        </w:rPr>
        <w:t xml:space="preserve"> 29, 147–163. doi:10.1127/METZ/2020/0989.</w:t>
      </w:r>
    </w:p>
    <w:p w14:paraId="263842B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ruger, A. C., and Nxumalo, M. (2017). Surface temperature trends from homogenized time series in South Africa: 1931--2015. </w:t>
      </w:r>
      <w:r w:rsidRPr="00D60E09">
        <w:rPr>
          <w:rFonts w:cs="Times New Roman"/>
          <w:i/>
          <w:iCs/>
          <w:noProof/>
          <w:szCs w:val="24"/>
        </w:rPr>
        <w:t>Int. J. Climatol.</w:t>
      </w:r>
      <w:r w:rsidRPr="00D60E09">
        <w:rPr>
          <w:rFonts w:cs="Times New Roman"/>
          <w:noProof/>
          <w:szCs w:val="24"/>
        </w:rPr>
        <w:t xml:space="preserve"> 37, 2364–2377.</w:t>
      </w:r>
    </w:p>
    <w:p w14:paraId="576440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ruger, A. C., Rautenbach, H., Mbatha, S., Ngwenya, S., and Makgoale, T. E. (2019). Historical and projected trends in near-surface temperature indices for 22 locations in South Africa. </w:t>
      </w:r>
      <w:r w:rsidRPr="00D60E09">
        <w:rPr>
          <w:rFonts w:cs="Times New Roman"/>
          <w:i/>
          <w:iCs/>
          <w:noProof/>
          <w:szCs w:val="24"/>
        </w:rPr>
        <w:t>S. Afr. J. Sci.</w:t>
      </w:r>
      <w:r w:rsidRPr="00D60E09">
        <w:rPr>
          <w:rFonts w:cs="Times New Roman"/>
          <w:noProof/>
          <w:szCs w:val="24"/>
        </w:rPr>
        <w:t xml:space="preserve"> 115. doi:10.17159/sajs.2019/4846.</w:t>
      </w:r>
    </w:p>
    <w:p w14:paraId="3C159AA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ruger, A. C., and Sekele, S. S. (2013). Trends in extreme temperature indices in South Africa: 1962-2009. </w:t>
      </w:r>
      <w:r w:rsidRPr="00D60E09">
        <w:rPr>
          <w:rFonts w:cs="Times New Roman"/>
          <w:i/>
          <w:iCs/>
          <w:noProof/>
          <w:szCs w:val="24"/>
        </w:rPr>
        <w:t>Int. J. Climatol.</w:t>
      </w:r>
      <w:r w:rsidRPr="00D60E09">
        <w:rPr>
          <w:rFonts w:cs="Times New Roman"/>
          <w:noProof/>
          <w:szCs w:val="24"/>
        </w:rPr>
        <w:t xml:space="preserve"> 33, 661–676. doi:10.1002/joc.3455.</w:t>
      </w:r>
    </w:p>
    <w:p w14:paraId="23DC129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rysanova, V., Vetter, T., Eisner, S., Huang, S., Pechlivanidis, I., Strauch, M., et al. (2017). Intercomparison of regional-scale hydrological models and climate change impacts projected for 12 large river basins worldwide - A synthesis. </w:t>
      </w:r>
      <w:r w:rsidRPr="00D60E09">
        <w:rPr>
          <w:rFonts w:cs="Times New Roman"/>
          <w:i/>
          <w:iCs/>
          <w:noProof/>
          <w:szCs w:val="24"/>
        </w:rPr>
        <w:t>Environ. Res. Lett.</w:t>
      </w:r>
      <w:r w:rsidRPr="00D60E09">
        <w:rPr>
          <w:rFonts w:cs="Times New Roman"/>
          <w:noProof/>
          <w:szCs w:val="24"/>
        </w:rPr>
        <w:t xml:space="preserve"> 12. doi:10.1088/1748-9326/aa8359.</w:t>
      </w:r>
    </w:p>
    <w:p w14:paraId="4CC26E6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bota, H., Matsumoto, J., Zaiki, M., Tsukahara, T., Mikami, T., Allan, R., et al. (2021). Tropical cyclones over the western north Pacific since the mid-nineteenth century. </w:t>
      </w:r>
      <w:r w:rsidRPr="00D60E09">
        <w:rPr>
          <w:rFonts w:cs="Times New Roman"/>
          <w:i/>
          <w:iCs/>
          <w:noProof/>
          <w:szCs w:val="24"/>
        </w:rPr>
        <w:t>Clim. Change</w:t>
      </w:r>
      <w:r w:rsidRPr="00D60E09">
        <w:rPr>
          <w:rFonts w:cs="Times New Roman"/>
          <w:noProof/>
          <w:szCs w:val="24"/>
        </w:rPr>
        <w:t xml:space="preserve"> 164, 29. doi:10.1007/s10584-021-02984-7.</w:t>
      </w:r>
    </w:p>
    <w:p w14:paraId="5A12DBD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leshov, Y., Fawcett, R., Qi, L., Trewin, B., Jones, D., McBride, J., et al. (2010). Trends in tropical cyclones in the South Indian Ocean and the South Pacific Ocean. </w:t>
      </w:r>
      <w:r w:rsidRPr="00D60E09">
        <w:rPr>
          <w:rFonts w:cs="Times New Roman"/>
          <w:i/>
          <w:iCs/>
          <w:noProof/>
          <w:szCs w:val="24"/>
        </w:rPr>
        <w:t>J. Geophys. Res. Atmos.</w:t>
      </w:r>
      <w:r w:rsidRPr="00D60E09">
        <w:rPr>
          <w:rFonts w:cs="Times New Roman"/>
          <w:noProof/>
          <w:szCs w:val="24"/>
        </w:rPr>
        <w:t xml:space="preserve"> 115. doi:10.1029/2009JD012372.</w:t>
      </w:r>
    </w:p>
    <w:p w14:paraId="20894A5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mar, S., Allan, R. P., Zwiers, F., Lawrence, D. M., and Dirmeyer, P. A. (2015). Revisiting trends in wetness and dryness in the presence of internal climate variability and water limitations over land. </w:t>
      </w:r>
      <w:r w:rsidRPr="00D60E09">
        <w:rPr>
          <w:rFonts w:cs="Times New Roman"/>
          <w:i/>
          <w:iCs/>
          <w:noProof/>
          <w:szCs w:val="24"/>
        </w:rPr>
        <w:t>Geophys. Res. Lett.</w:t>
      </w:r>
      <w:r w:rsidRPr="00D60E09">
        <w:rPr>
          <w:rFonts w:cs="Times New Roman"/>
          <w:noProof/>
          <w:szCs w:val="24"/>
        </w:rPr>
        <w:t xml:space="preserve"> 42, 10,867-10,875. doi:10.1002/2015GL066858.</w:t>
      </w:r>
    </w:p>
    <w:p w14:paraId="4DF6712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ndzewicz, Z. W., Pin’skwar, I., and Brakenridge, G. R. (2018). Changes in river flood hazard in Europe: A review. </w:t>
      </w:r>
      <w:r w:rsidRPr="00D60E09">
        <w:rPr>
          <w:rFonts w:cs="Times New Roman"/>
          <w:i/>
          <w:iCs/>
          <w:noProof/>
          <w:szCs w:val="24"/>
        </w:rPr>
        <w:t>Hydrol. Res.</w:t>
      </w:r>
      <w:r w:rsidRPr="00D60E09">
        <w:rPr>
          <w:rFonts w:cs="Times New Roman"/>
          <w:noProof/>
          <w:szCs w:val="24"/>
        </w:rPr>
        <w:t xml:space="preserve"> 49, 294–302. doi:10.2166/nh.2017.016.</w:t>
      </w:r>
    </w:p>
    <w:p w14:paraId="0260CF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nii, M., Otsuka, M., Shimoji, K., and Seko, H. (2016). Ensemble Data Assimilation and Forecast Experiments for the September 2015 Heavy Rainfall Event in Kanto and Tohoku Regions with Atmospheric Motion Vectors from Himawari-8. </w:t>
      </w:r>
      <w:r w:rsidRPr="00D60E09">
        <w:rPr>
          <w:rFonts w:cs="Times New Roman"/>
          <w:i/>
          <w:iCs/>
          <w:noProof/>
          <w:szCs w:val="24"/>
        </w:rPr>
        <w:t>SOLA</w:t>
      </w:r>
      <w:r w:rsidRPr="00D60E09">
        <w:rPr>
          <w:rFonts w:cs="Times New Roman"/>
          <w:noProof/>
          <w:szCs w:val="24"/>
        </w:rPr>
        <w:t xml:space="preserve"> 12, 209–214. doi:10.2151/sola.2016-042.</w:t>
      </w:r>
    </w:p>
    <w:p w14:paraId="570BCAC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nkel, K. E., Karl, T. R., Brooks, H., Kossin, J., Lawrimore, J. H., Arndt, D., et al. (2013). Monitoring and understanding trends in extreme storms: State of knowledge. </w:t>
      </w:r>
      <w:r w:rsidRPr="00D60E09">
        <w:rPr>
          <w:rFonts w:cs="Times New Roman"/>
          <w:i/>
          <w:iCs/>
          <w:noProof/>
          <w:szCs w:val="24"/>
        </w:rPr>
        <w:t>Bull. Am. Meteorol. Soc.</w:t>
      </w:r>
      <w:r w:rsidRPr="00D60E09">
        <w:rPr>
          <w:rFonts w:cs="Times New Roman"/>
          <w:noProof/>
          <w:szCs w:val="24"/>
        </w:rPr>
        <w:t xml:space="preserve"> 94, 499–514. doi:10.1175/BAMS-D-11-00262.1.</w:t>
      </w:r>
    </w:p>
    <w:p w14:paraId="7A6F379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sunoki, S. (2017). Future Changes in Global Precipitation Projected by the Atmospheric Model MRI-AGCM3.2H with a 60-km Size. </w:t>
      </w:r>
      <w:r w:rsidRPr="00D60E09">
        <w:rPr>
          <w:rFonts w:cs="Times New Roman"/>
          <w:i/>
          <w:iCs/>
          <w:noProof/>
          <w:szCs w:val="24"/>
        </w:rPr>
        <w:t>Atmosphere (Basel).</w:t>
      </w:r>
      <w:r w:rsidRPr="00D60E09">
        <w:rPr>
          <w:rFonts w:cs="Times New Roman"/>
          <w:noProof/>
          <w:szCs w:val="24"/>
        </w:rPr>
        <w:t xml:space="preserve"> 8. doi:10.3390/atmos8050093.</w:t>
      </w:r>
    </w:p>
    <w:p w14:paraId="17B3AF8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sunoki, S. (2018a). Future changes in precipitation over East Asia projected by the global atmospheric model MRI-AGCM3.2. </w:t>
      </w:r>
      <w:r w:rsidRPr="00D60E09">
        <w:rPr>
          <w:rFonts w:cs="Times New Roman"/>
          <w:i/>
          <w:iCs/>
          <w:noProof/>
          <w:szCs w:val="24"/>
        </w:rPr>
        <w:t>Clim. Dyn.</w:t>
      </w:r>
      <w:r w:rsidRPr="00D60E09">
        <w:rPr>
          <w:rFonts w:cs="Times New Roman"/>
          <w:noProof/>
          <w:szCs w:val="24"/>
        </w:rPr>
        <w:t xml:space="preserve"> 51, 4601–4617. doi:10.1007/s00382-016-3499-3.</w:t>
      </w:r>
    </w:p>
    <w:p w14:paraId="6360F58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sunoki, S. (2018b). Is the global atmospheric model MRI-AGCM3.2 better than the CMIP5 atmospheric models in simulating precipitation over East Asia? </w:t>
      </w:r>
      <w:r w:rsidRPr="00D60E09">
        <w:rPr>
          <w:rFonts w:cs="Times New Roman"/>
          <w:i/>
          <w:iCs/>
          <w:noProof/>
          <w:szCs w:val="24"/>
        </w:rPr>
        <w:t>Clim. Dyn.</w:t>
      </w:r>
      <w:r w:rsidRPr="00D60E09">
        <w:rPr>
          <w:rFonts w:cs="Times New Roman"/>
          <w:noProof/>
          <w:szCs w:val="24"/>
        </w:rPr>
        <w:t xml:space="preserve"> 51, 4489–4510. doi:10.1007/s00382-016-3335-9.</w:t>
      </w:r>
    </w:p>
    <w:p w14:paraId="19B90E9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sunoki, S., and Mizuta, R. (2013). Changes in precipitation intensity over East Asia during the 20th and 21st centuries simulated by a global atmospheric model with a 60 km grid size. </w:t>
      </w:r>
      <w:r w:rsidRPr="00D60E09">
        <w:rPr>
          <w:rFonts w:cs="Times New Roman"/>
          <w:i/>
          <w:iCs/>
          <w:noProof/>
          <w:szCs w:val="24"/>
        </w:rPr>
        <w:t>J. Geophys. Res. Atmos.</w:t>
      </w:r>
      <w:r w:rsidRPr="00D60E09">
        <w:rPr>
          <w:rFonts w:cs="Times New Roman"/>
          <w:noProof/>
          <w:szCs w:val="24"/>
        </w:rPr>
        <w:t xml:space="preserve"> 118, 11,007-11,016. doi:10.1002/jgrd.50877.</w:t>
      </w:r>
    </w:p>
    <w:p w14:paraId="6B70C3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Kusunoki, S., Nakaegawa, T., Pinzón, R., Sanchez-Galan, J. E., and Fábrega, J. R. (2019). Future precipitation changes over Panama projected with the atmospheric global model MRI-AGCM3.2. </w:t>
      </w:r>
      <w:r w:rsidRPr="00D60E09">
        <w:rPr>
          <w:rFonts w:cs="Times New Roman"/>
          <w:i/>
          <w:iCs/>
          <w:noProof/>
          <w:szCs w:val="24"/>
        </w:rPr>
        <w:t>Clim. Dyn.</w:t>
      </w:r>
      <w:r w:rsidRPr="00D60E09">
        <w:rPr>
          <w:rFonts w:cs="Times New Roman"/>
          <w:noProof/>
          <w:szCs w:val="24"/>
        </w:rPr>
        <w:t xml:space="preserve"> 53, 5019–5034. doi:10.1007/s00382-019-04842-w.</w:t>
      </w:r>
    </w:p>
    <w:p w14:paraId="600A706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ackmann, G. M. (2013). The south-central U.S. flood of may 2010: Present and future. </w:t>
      </w:r>
      <w:r w:rsidRPr="00D60E09">
        <w:rPr>
          <w:rFonts w:cs="Times New Roman"/>
          <w:i/>
          <w:iCs/>
          <w:noProof/>
          <w:szCs w:val="24"/>
        </w:rPr>
        <w:t>J. Clim.</w:t>
      </w:r>
      <w:r w:rsidRPr="00D60E09">
        <w:rPr>
          <w:rFonts w:cs="Times New Roman"/>
          <w:noProof/>
          <w:szCs w:val="24"/>
        </w:rPr>
        <w:t xml:space="preserve"> 26, 4688–4709. doi:10.1175/JCLI-D-12-00392.1.</w:t>
      </w:r>
    </w:p>
    <w:p w14:paraId="0B880A0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ackmann, G. M. (2015). Hurricane Sandy before 1900 and after 2100. </w:t>
      </w:r>
      <w:r w:rsidRPr="00D60E09">
        <w:rPr>
          <w:rFonts w:cs="Times New Roman"/>
          <w:i/>
          <w:iCs/>
          <w:noProof/>
          <w:szCs w:val="24"/>
        </w:rPr>
        <w:t>Bull. Am. Meteorol. Soc.</w:t>
      </w:r>
      <w:r w:rsidRPr="00D60E09">
        <w:rPr>
          <w:rFonts w:cs="Times New Roman"/>
          <w:noProof/>
          <w:szCs w:val="24"/>
        </w:rPr>
        <w:t xml:space="preserve"> 96, 547–560. doi:10.1175/BAMS-D-14-00123.1.</w:t>
      </w:r>
    </w:p>
    <w:p w14:paraId="7CF453E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aliberté, F., Howell, S. E. L., and Kushner, P. J. (2015). Regional variability of a projected sea ice-free Arctic during the summer months. </w:t>
      </w:r>
      <w:r w:rsidRPr="00D60E09">
        <w:rPr>
          <w:rFonts w:cs="Times New Roman"/>
          <w:i/>
          <w:iCs/>
          <w:noProof/>
          <w:szCs w:val="24"/>
        </w:rPr>
        <w:t>Geophys. Res. Lett.</w:t>
      </w:r>
      <w:r w:rsidRPr="00D60E09">
        <w:rPr>
          <w:rFonts w:cs="Times New Roman"/>
          <w:noProof/>
          <w:szCs w:val="24"/>
        </w:rPr>
        <w:t xml:space="preserve"> 43, 256–263. doi:10.1002/2015GL066855.</w:t>
      </w:r>
    </w:p>
    <w:p w14:paraId="44439DB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andsea, C. W. (2015). Comments on “Monitoring and understanding trends in extreme storms: state of knowledge.”. </w:t>
      </w:r>
      <w:r w:rsidRPr="00D60E09">
        <w:rPr>
          <w:rFonts w:cs="Times New Roman"/>
          <w:i/>
          <w:iCs/>
          <w:noProof/>
          <w:szCs w:val="24"/>
        </w:rPr>
        <w:t>Bull. Am. Meteorol. Soc.</w:t>
      </w:r>
      <w:r w:rsidRPr="00D60E09">
        <w:rPr>
          <w:rFonts w:cs="Times New Roman"/>
          <w:noProof/>
          <w:szCs w:val="24"/>
        </w:rPr>
        <w:t xml:space="preserve"> 96, 1175–1182. doi:10.1175/1520-0477-96.7.1175.</w:t>
      </w:r>
    </w:p>
    <w:p w14:paraId="71060C0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angerwisch, F., Rost, S., Gerten, D., Poulter, B., Rammig, A., and Cramer, W. (2013). Potential effects of climate change on inundation patterns in the Amazon Basin. </w:t>
      </w:r>
      <w:r w:rsidRPr="00D60E09">
        <w:rPr>
          <w:rFonts w:cs="Times New Roman"/>
          <w:i/>
          <w:iCs/>
          <w:noProof/>
          <w:szCs w:val="24"/>
        </w:rPr>
        <w:t>Hydrol. Earth Syst. Sci.</w:t>
      </w:r>
      <w:r w:rsidRPr="00D60E09">
        <w:rPr>
          <w:rFonts w:cs="Times New Roman"/>
          <w:noProof/>
          <w:szCs w:val="24"/>
        </w:rPr>
        <w:t xml:space="preserve"> 17, 2247–2262. doi:10.5194/hess-17-2247-2013.</w:t>
      </w:r>
    </w:p>
    <w:p w14:paraId="1008829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anzante, J. R. (2019). Uncertainties in tropical-cyclone translation speed. </w:t>
      </w:r>
      <w:r w:rsidRPr="00D60E09">
        <w:rPr>
          <w:rFonts w:cs="Times New Roman"/>
          <w:i/>
          <w:iCs/>
          <w:noProof/>
          <w:szCs w:val="24"/>
        </w:rPr>
        <w:t>Nature</w:t>
      </w:r>
      <w:r w:rsidRPr="00D60E09">
        <w:rPr>
          <w:rFonts w:cs="Times New Roman"/>
          <w:noProof/>
          <w:szCs w:val="24"/>
        </w:rPr>
        <w:t xml:space="preserve"> 570, E6–E15. doi:10.1038/s41586-019-1223-2.</w:t>
      </w:r>
    </w:p>
    <w:p w14:paraId="3186EC7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au, N.-C., and Nath, M. J. (2014). Model simulation and projection of European heat waves in present-day and future climates. </w:t>
      </w:r>
      <w:r w:rsidRPr="00D60E09">
        <w:rPr>
          <w:rFonts w:cs="Times New Roman"/>
          <w:i/>
          <w:iCs/>
          <w:noProof/>
          <w:szCs w:val="24"/>
        </w:rPr>
        <w:t>J. Clim.</w:t>
      </w:r>
      <w:r w:rsidRPr="00D60E09">
        <w:rPr>
          <w:rFonts w:cs="Times New Roman"/>
          <w:noProof/>
          <w:szCs w:val="24"/>
        </w:rPr>
        <w:t xml:space="preserve"> 27, 3713–3730. doi:10.1175/JCLI-D-13-00284.1.</w:t>
      </w:r>
    </w:p>
    <w:p w14:paraId="2029821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awal, K. A., Abatan, A. A., Angélil, O., Olaniyan, E., Olusoji, V. H., Oguntunde, P. G., et al. (2016). The Late Onset of the 2015 Wet Season in Nigeria. </w:t>
      </w:r>
      <w:r w:rsidRPr="00D60E09">
        <w:rPr>
          <w:rFonts w:cs="Times New Roman"/>
          <w:i/>
          <w:iCs/>
          <w:noProof/>
          <w:szCs w:val="24"/>
        </w:rPr>
        <w:t>Bull. Am. Meteorol. Soc.</w:t>
      </w:r>
      <w:r w:rsidRPr="00D60E09">
        <w:rPr>
          <w:rFonts w:cs="Times New Roman"/>
          <w:noProof/>
          <w:szCs w:val="24"/>
        </w:rPr>
        <w:t xml:space="preserve"> 97, S63–S69. doi:10.1175/BAMS-D-16-0131.1.</w:t>
      </w:r>
    </w:p>
    <w:p w14:paraId="737195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ach, N. J., Li, S., Sparrow, S., van Oldenborgh, G. J., Lott, F. C., Weisheimer, A., et al. (2020). Anthropogenic Influence on the 2018 Summer Warm Spell in Europe: The Impact of Different Spatio-Temporal Scales. </w:t>
      </w:r>
      <w:r w:rsidRPr="00D60E09">
        <w:rPr>
          <w:rFonts w:cs="Times New Roman"/>
          <w:i/>
          <w:iCs/>
          <w:noProof/>
          <w:szCs w:val="24"/>
        </w:rPr>
        <w:t>Bull. Am. Meteorol. Soc.</w:t>
      </w:r>
      <w:r w:rsidRPr="00D60E09">
        <w:rPr>
          <w:rFonts w:cs="Times New Roman"/>
          <w:noProof/>
          <w:szCs w:val="24"/>
        </w:rPr>
        <w:t xml:space="preserve"> 101, S41–S46. doi:10.1175/BAMS-D-19-0201.1.</w:t>
      </w:r>
    </w:p>
    <w:p w14:paraId="6778E9E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e, C.-Y., Camargo, S. J., Sobel, A. H., and Tippett, M. K. (2020a). Statistical–Dynamical Downscaling Projections of Tropical Cyclone Activity in a Warming Climate: Two Diverging Genesis Scenarios. </w:t>
      </w:r>
      <w:r w:rsidRPr="00D60E09">
        <w:rPr>
          <w:rFonts w:cs="Times New Roman"/>
          <w:i/>
          <w:iCs/>
          <w:noProof/>
          <w:szCs w:val="24"/>
        </w:rPr>
        <w:t>J. Clim.</w:t>
      </w:r>
      <w:r w:rsidRPr="00D60E09">
        <w:rPr>
          <w:rFonts w:cs="Times New Roman"/>
          <w:noProof/>
          <w:szCs w:val="24"/>
        </w:rPr>
        <w:t xml:space="preserve"> 33, 4815–4834. doi:10.1175/JCLI-D-19-0452.1.</w:t>
      </w:r>
    </w:p>
    <w:p w14:paraId="24B35C8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e, C. Y., Tippett, M. K., Sobel, A. H., and Camargo, S. J. (2018a). An environmentally forced tropical cyclone hazard model. </w:t>
      </w:r>
      <w:r w:rsidRPr="00D60E09">
        <w:rPr>
          <w:rFonts w:cs="Times New Roman"/>
          <w:i/>
          <w:iCs/>
          <w:noProof/>
          <w:szCs w:val="24"/>
        </w:rPr>
        <w:t>J. Adv. Model. Earth Syst.</w:t>
      </w:r>
      <w:r w:rsidRPr="00D60E09">
        <w:rPr>
          <w:rFonts w:cs="Times New Roman"/>
          <w:noProof/>
          <w:szCs w:val="24"/>
        </w:rPr>
        <w:t xml:space="preserve"> 10, 223–241. doi:10.1002/2017MS001186.</w:t>
      </w:r>
    </w:p>
    <w:p w14:paraId="0FF2683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e, D., Min, S., Fischer, E., Shiogama, H., and Bethke, I. (2018b). Impacts of half a degree additional warming on the Asian summer monsoon rainfall characteristics. </w:t>
      </w:r>
      <w:r w:rsidRPr="00D60E09">
        <w:rPr>
          <w:rFonts w:cs="Times New Roman"/>
          <w:i/>
          <w:iCs/>
          <w:noProof/>
          <w:szCs w:val="24"/>
        </w:rPr>
        <w:t>Environ. Res. Lett.</w:t>
      </w:r>
      <w:r w:rsidRPr="00D60E09">
        <w:rPr>
          <w:rFonts w:cs="Times New Roman"/>
          <w:noProof/>
          <w:szCs w:val="24"/>
        </w:rPr>
        <w:t xml:space="preserve"> 13. doi:10.1088/1748-9326/aab55d.</w:t>
      </w:r>
    </w:p>
    <w:p w14:paraId="6193C0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e, J., Li, S., Lund, R., Lee, J., Li, S., and Lund, R. (2014). Trends in Extreme U.S. Temperatures. </w:t>
      </w:r>
      <w:r w:rsidRPr="00D60E09">
        <w:rPr>
          <w:rFonts w:cs="Times New Roman"/>
          <w:i/>
          <w:iCs/>
          <w:noProof/>
          <w:szCs w:val="24"/>
        </w:rPr>
        <w:t>J. Clim.</w:t>
      </w:r>
      <w:r w:rsidRPr="00D60E09">
        <w:rPr>
          <w:rFonts w:cs="Times New Roman"/>
          <w:noProof/>
          <w:szCs w:val="24"/>
        </w:rPr>
        <w:t xml:space="preserve"> 27, 4209–4225. doi:10.1175/JCLI-D-13-00283.1.</w:t>
      </w:r>
    </w:p>
    <w:p w14:paraId="7C4E7CC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e, T.-C., Knutson, T. R., Nakaegawa, T., Ying, M., and Cha, E. J. (2020b). Third assessment on impacts of climate change on tropical cyclones in the Typhoon Committee Region – Part I: Observed changes, detection and attribution. </w:t>
      </w:r>
      <w:r w:rsidRPr="00D60E09">
        <w:rPr>
          <w:rFonts w:cs="Times New Roman"/>
          <w:i/>
          <w:iCs/>
          <w:noProof/>
          <w:szCs w:val="24"/>
        </w:rPr>
        <w:t>Trop. Cyclone Res. Rev.</w:t>
      </w:r>
      <w:r w:rsidRPr="00D60E09">
        <w:rPr>
          <w:rFonts w:cs="Times New Roman"/>
          <w:noProof/>
          <w:szCs w:val="24"/>
        </w:rPr>
        <w:t xml:space="preserve"> 9, 1–22. doi:10.1016/j.tcrr.2020.03.001.</w:t>
      </w:r>
    </w:p>
    <w:p w14:paraId="6A1671F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e, W., Choi, H. M., Kim, D., Honda, Y., Guo, Y.-L. L., and Kim, H. (2018c). Temporal changes in mortality attributed to heat extremes for 57 cities in Northeast Asia. </w:t>
      </w:r>
      <w:r w:rsidRPr="00D60E09">
        <w:rPr>
          <w:rFonts w:cs="Times New Roman"/>
          <w:i/>
          <w:iCs/>
          <w:noProof/>
          <w:szCs w:val="24"/>
        </w:rPr>
        <w:t>Sci. Total Environ.</w:t>
      </w:r>
      <w:r w:rsidRPr="00D60E09">
        <w:rPr>
          <w:rFonts w:cs="Times New Roman"/>
          <w:noProof/>
          <w:szCs w:val="24"/>
        </w:rPr>
        <w:t xml:space="preserve"> 616–617, 703–709. doi:10.1016/j.scitotenv.2017.10.258.</w:t>
      </w:r>
    </w:p>
    <w:p w14:paraId="7A1E81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hner, F., Coats, S., Stocker, T. F., Pendergrass, A. G., Sanderson, B. M., Raible, C. C., et al. (2017). Projected drought risk in 1.5°C and 2°C warmer climates. </w:t>
      </w:r>
      <w:r w:rsidRPr="00D60E09">
        <w:rPr>
          <w:rFonts w:cs="Times New Roman"/>
          <w:i/>
          <w:iCs/>
          <w:noProof/>
          <w:szCs w:val="24"/>
        </w:rPr>
        <w:t>Geophys. Res. Lett.</w:t>
      </w:r>
      <w:r w:rsidRPr="00D60E09">
        <w:rPr>
          <w:rFonts w:cs="Times New Roman"/>
          <w:noProof/>
          <w:szCs w:val="24"/>
        </w:rPr>
        <w:t xml:space="preserve"> 44, 7419–7428. doi:10.1002/2017GL074117.</w:t>
      </w:r>
    </w:p>
    <w:p w14:paraId="7F55EA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hner, F., Deser, C., Simpson, I. R., and Terray, L. (2018). Attributing the U.S. Southwest’s Recent Shift Into Drier Conditions. </w:t>
      </w:r>
      <w:r w:rsidRPr="00D60E09">
        <w:rPr>
          <w:rFonts w:cs="Times New Roman"/>
          <w:i/>
          <w:iCs/>
          <w:noProof/>
          <w:szCs w:val="24"/>
        </w:rPr>
        <w:t>Geophys. Res. Lett.</w:t>
      </w:r>
      <w:r w:rsidRPr="00D60E09">
        <w:rPr>
          <w:rFonts w:cs="Times New Roman"/>
          <w:noProof/>
          <w:szCs w:val="24"/>
        </w:rPr>
        <w:t xml:space="preserve"> 45, 6251–6261. doi:10.1029/2018GL078312.</w:t>
      </w:r>
    </w:p>
    <w:p w14:paraId="1E09C52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hner, F., and Stocker, T. F. (2015). From local perception to global perspective. </w:t>
      </w:r>
      <w:r w:rsidRPr="00D60E09">
        <w:rPr>
          <w:rFonts w:cs="Times New Roman"/>
          <w:i/>
          <w:iCs/>
          <w:noProof/>
          <w:szCs w:val="24"/>
        </w:rPr>
        <w:t>Nat. Clim. Chang.</w:t>
      </w:r>
      <w:r w:rsidRPr="00D60E09">
        <w:rPr>
          <w:rFonts w:cs="Times New Roman"/>
          <w:noProof/>
          <w:szCs w:val="24"/>
        </w:rPr>
        <w:t xml:space="preserve"> 5, 731–734. doi:10.1038/nclimate2660.</w:t>
      </w:r>
    </w:p>
    <w:p w14:paraId="77DDC39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jeune, Q., Davin, E. L., Gudmundsson, L., Winckler, J., and Seneviratne, S. I. (2018). Historical deforestation locally increased the intensity of hot days in northern mid-latitudes. </w:t>
      </w:r>
      <w:r w:rsidRPr="00D60E09">
        <w:rPr>
          <w:rFonts w:cs="Times New Roman"/>
          <w:i/>
          <w:iCs/>
          <w:noProof/>
          <w:szCs w:val="24"/>
        </w:rPr>
        <w:t>Nat. Clim. Chang.</w:t>
      </w:r>
      <w:r w:rsidRPr="00D60E09">
        <w:rPr>
          <w:rFonts w:cs="Times New Roman"/>
          <w:noProof/>
          <w:szCs w:val="24"/>
        </w:rPr>
        <w:t xml:space="preserve"> 8, 386–390. doi:10.1038/s41558-018-0131-z.</w:t>
      </w:r>
    </w:p>
    <w:p w14:paraId="11A5177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jeune, Q., Seneviratne, S. I., and Davin, E. L. (2017). Historical Land-Cover Change Impacts on Climate: Comparative Assessment of LUCID and CMIP5 Multimodel Experiments. </w:t>
      </w:r>
      <w:r w:rsidRPr="00D60E09">
        <w:rPr>
          <w:rFonts w:cs="Times New Roman"/>
          <w:i/>
          <w:iCs/>
          <w:noProof/>
          <w:szCs w:val="24"/>
        </w:rPr>
        <w:t>J. Clim.</w:t>
      </w:r>
      <w:r w:rsidRPr="00D60E09">
        <w:rPr>
          <w:rFonts w:cs="Times New Roman"/>
          <w:noProof/>
          <w:szCs w:val="24"/>
        </w:rPr>
        <w:t xml:space="preserve"> 30, 1439–1459. doi:10.1175/JCLI-D-16-0213.1.</w:t>
      </w:r>
    </w:p>
    <w:p w14:paraId="05826FF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lieveld, J., Proestos, Y., Hadjinicolaou, P., Tanarhte, M., Tyrlis, E., and Zittis, G. (2016). Strongly increasing heat extremes in the Middle East and North Africa (MENA) in the 21st century. </w:t>
      </w:r>
      <w:r w:rsidRPr="00D60E09">
        <w:rPr>
          <w:rFonts w:cs="Times New Roman"/>
          <w:i/>
          <w:iCs/>
          <w:noProof/>
          <w:szCs w:val="24"/>
        </w:rPr>
        <w:t>Clim. Change</w:t>
      </w:r>
      <w:r w:rsidRPr="00D60E09">
        <w:rPr>
          <w:rFonts w:cs="Times New Roman"/>
          <w:noProof/>
          <w:szCs w:val="24"/>
        </w:rPr>
        <w:t xml:space="preserve"> 137, 245–260. doi:10.1007/s10584-016-1665-6.</w:t>
      </w:r>
    </w:p>
    <w:p w14:paraId="780E76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mordant, L., Gentine, P., Stéfanon, M., Drobinski, P., and Fatichi, S. (2016). Modification of land-atmosphere interactions by CO2 effects: Implications for summer dryness and heat wave amplitude. </w:t>
      </w:r>
      <w:r w:rsidRPr="00D60E09">
        <w:rPr>
          <w:rFonts w:cs="Times New Roman"/>
          <w:i/>
          <w:iCs/>
          <w:noProof/>
          <w:szCs w:val="24"/>
        </w:rPr>
        <w:t>Geophys. Res. Lett.</w:t>
      </w:r>
      <w:r w:rsidRPr="00D60E09">
        <w:rPr>
          <w:rFonts w:cs="Times New Roman"/>
          <w:noProof/>
          <w:szCs w:val="24"/>
        </w:rPr>
        <w:t xml:space="preserve"> 43, 10,240-10,248. doi:10.1002/2016GL069896.</w:t>
      </w:r>
    </w:p>
    <w:p w14:paraId="5DDE4A4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mordant, L., Gentine, P., Swann, A. S., Cook, B. I., and Scheff, J. (2018). Critical impact of vegetation physiology on the continental hydrologic cycle in response to increasing CO2. </w:t>
      </w:r>
      <w:r w:rsidRPr="00D60E09">
        <w:rPr>
          <w:rFonts w:cs="Times New Roman"/>
          <w:i/>
          <w:iCs/>
          <w:noProof/>
          <w:szCs w:val="24"/>
        </w:rPr>
        <w:t>Proc. Natl. Acad. Sci.</w:t>
      </w:r>
      <w:r w:rsidRPr="00D60E09">
        <w:rPr>
          <w:rFonts w:cs="Times New Roman"/>
          <w:noProof/>
          <w:szCs w:val="24"/>
        </w:rPr>
        <w:t xml:space="preserve"> 115, 4093–4098. doi:10.1073/pnas.1720712115.</w:t>
      </w:r>
    </w:p>
    <w:p w14:paraId="33D591C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nderink, G., Barbero, R., Loriaux, J. M., and Fowler, H. J. (2017). Super-Clausius–Clapeyron Scaling of Extreme Hourly Convective Precipitation and Its Relation to Large-Scale Atmospheric Conditions. </w:t>
      </w:r>
      <w:r w:rsidRPr="00D60E09">
        <w:rPr>
          <w:rFonts w:cs="Times New Roman"/>
          <w:i/>
          <w:iCs/>
          <w:noProof/>
          <w:szCs w:val="24"/>
        </w:rPr>
        <w:t>J. Clim.</w:t>
      </w:r>
      <w:r w:rsidRPr="00D60E09">
        <w:rPr>
          <w:rFonts w:cs="Times New Roman"/>
          <w:noProof/>
          <w:szCs w:val="24"/>
        </w:rPr>
        <w:t xml:space="preserve"> 30, 6037–6052. doi:10.1175/JCLI-D-16-0808.1.</w:t>
      </w:r>
    </w:p>
    <w:p w14:paraId="2346CB1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wis, E., Fowler, H., Alexander, L., Dunn, R., McClean, F., Barbero, R., et al. (2019a). GSDR: A Global Sub-Daily Rainfall Dataset. </w:t>
      </w:r>
      <w:r w:rsidRPr="00D60E09">
        <w:rPr>
          <w:rFonts w:cs="Times New Roman"/>
          <w:i/>
          <w:iCs/>
          <w:noProof/>
          <w:szCs w:val="24"/>
        </w:rPr>
        <w:t>J. Clim.</w:t>
      </w:r>
      <w:r w:rsidRPr="00D60E09">
        <w:rPr>
          <w:rFonts w:cs="Times New Roman"/>
          <w:noProof/>
          <w:szCs w:val="24"/>
        </w:rPr>
        <w:t xml:space="preserve"> 32, 4715–4729. doi:10.1175/JCLI-D-18-0143.1.</w:t>
      </w:r>
    </w:p>
    <w:p w14:paraId="6DEA5A5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wis, S. C., Blake, S. A. P., Trewin, B., Black, M. T., Dowdy, A. J., Perkins-Kirkpatrick, S. E., et al. (2019b). Deconstructing factors contributing to the 2018 fire weather in Queensland, Australia. </w:t>
      </w:r>
      <w:r w:rsidRPr="00D60E09">
        <w:rPr>
          <w:rFonts w:cs="Times New Roman"/>
          <w:i/>
          <w:iCs/>
          <w:noProof/>
          <w:szCs w:val="24"/>
        </w:rPr>
        <w:t>Bull. Am. Meteorol. Soc.</w:t>
      </w:r>
      <w:r w:rsidRPr="00D60E09">
        <w:rPr>
          <w:rFonts w:cs="Times New Roman"/>
          <w:noProof/>
          <w:szCs w:val="24"/>
        </w:rPr>
        <w:t>, BAMS-D-19-0144.1. doi:10.1175/BAMS-D-19-0144.1.</w:t>
      </w:r>
    </w:p>
    <w:p w14:paraId="5297C64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wis, S. C., and Karoly, D. J. (2013). Anthropogenic contributions to Australia’s record summer temperatures of 2013. </w:t>
      </w:r>
      <w:r w:rsidRPr="00D60E09">
        <w:rPr>
          <w:rFonts w:cs="Times New Roman"/>
          <w:i/>
          <w:iCs/>
          <w:noProof/>
          <w:szCs w:val="24"/>
        </w:rPr>
        <w:t>Geophys. Res. Lett.</w:t>
      </w:r>
      <w:r w:rsidRPr="00D60E09">
        <w:rPr>
          <w:rFonts w:cs="Times New Roman"/>
          <w:noProof/>
          <w:szCs w:val="24"/>
        </w:rPr>
        <w:t xml:space="preserve"> 40, 3705–3709. doi:10.1002/grl.50673.</w:t>
      </w:r>
    </w:p>
    <w:p w14:paraId="239E0DD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wis, S. C., and Karoly, D. J. (2014). The Role of Anthropogenic Forcing in the Record 2013 Australia-Wide Annual and Spring Temperatures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31--S34. doi:10.1175/1520-0477-95.9.S1.1.</w:t>
      </w:r>
    </w:p>
    <w:p w14:paraId="0185197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wis, S. C., and King, A. D. (2015). Dramatically increased rate of observed hot record breaking in recent Australian temperatures. </w:t>
      </w:r>
      <w:r w:rsidRPr="00D60E09">
        <w:rPr>
          <w:rFonts w:cs="Times New Roman"/>
          <w:i/>
          <w:iCs/>
          <w:noProof/>
          <w:szCs w:val="24"/>
        </w:rPr>
        <w:t>Geophys. Res. Lett.</w:t>
      </w:r>
      <w:r w:rsidRPr="00D60E09">
        <w:rPr>
          <w:rFonts w:cs="Times New Roman"/>
          <w:noProof/>
          <w:szCs w:val="24"/>
        </w:rPr>
        <w:t xml:space="preserve"> 42, 7776–7784. doi:10.1002/2015GL065793.</w:t>
      </w:r>
    </w:p>
    <w:p w14:paraId="6A2DC9F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wis, S. C., King, A. D., and Mitchell, D. M. (2017a). Australia’s Unprecedented Future Temperature Extremes Under Paris Limits to Warming. </w:t>
      </w:r>
      <w:r w:rsidRPr="00D60E09">
        <w:rPr>
          <w:rFonts w:cs="Times New Roman"/>
          <w:i/>
          <w:iCs/>
          <w:noProof/>
          <w:szCs w:val="24"/>
        </w:rPr>
        <w:t>Geophys. Res. Lett.</w:t>
      </w:r>
      <w:r w:rsidRPr="00D60E09">
        <w:rPr>
          <w:rFonts w:cs="Times New Roman"/>
          <w:noProof/>
          <w:szCs w:val="24"/>
        </w:rPr>
        <w:t xml:space="preserve"> 44, 9947–9956.</w:t>
      </w:r>
    </w:p>
    <w:p w14:paraId="79A9A7E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wis, S. C., King, A. D., and Perkins-Kirkpatrick, S. E. (2017b). Defining a New Normal for Extremes in a Warming World. </w:t>
      </w:r>
      <w:r w:rsidRPr="00D60E09">
        <w:rPr>
          <w:rFonts w:cs="Times New Roman"/>
          <w:i/>
          <w:iCs/>
          <w:noProof/>
          <w:szCs w:val="24"/>
        </w:rPr>
        <w:t>Bull. Am. Meteorol. Soc.</w:t>
      </w:r>
      <w:r w:rsidRPr="00D60E09">
        <w:rPr>
          <w:rFonts w:cs="Times New Roman"/>
          <w:noProof/>
          <w:szCs w:val="24"/>
        </w:rPr>
        <w:t xml:space="preserve"> 98, 1139–1151. doi:10.1175/BAMS-D-16-0183.1.</w:t>
      </w:r>
    </w:p>
    <w:p w14:paraId="7C9B1D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ewis, S. L., Brando, P. M., Phillips, O. L., van der Heijden, G. M. F., and Nepstad, D. (2011). The 2010 Amazon Drought. </w:t>
      </w:r>
      <w:r w:rsidRPr="00D60E09">
        <w:rPr>
          <w:rFonts w:cs="Times New Roman"/>
          <w:i/>
          <w:iCs/>
          <w:noProof/>
          <w:szCs w:val="24"/>
        </w:rPr>
        <w:t>Science (80-. ).</w:t>
      </w:r>
      <w:r w:rsidRPr="00D60E09">
        <w:rPr>
          <w:rFonts w:cs="Times New Roman"/>
          <w:noProof/>
          <w:szCs w:val="24"/>
        </w:rPr>
        <w:t xml:space="preserve"> 331, 554–554. doi:10.1126/science.1200807.</w:t>
      </w:r>
    </w:p>
    <w:p w14:paraId="65C527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hotka, O., Kyselý, J., and Farda, A. (2018). Climate change scenarios of heat waves in Central Europe and their uncertainties. </w:t>
      </w:r>
      <w:r w:rsidRPr="00D60E09">
        <w:rPr>
          <w:rFonts w:cs="Times New Roman"/>
          <w:i/>
          <w:iCs/>
          <w:noProof/>
          <w:szCs w:val="24"/>
        </w:rPr>
        <w:t>Theor. Appl. Climatol.</w:t>
      </w:r>
      <w:r w:rsidRPr="00D60E09">
        <w:rPr>
          <w:rFonts w:cs="Times New Roman"/>
          <w:noProof/>
          <w:szCs w:val="24"/>
        </w:rPr>
        <w:t xml:space="preserve"> 131, 1043–1054. doi:10.1007/s00704-016-2031-3.</w:t>
      </w:r>
    </w:p>
    <w:p w14:paraId="5782B30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C., Fang, Y., Caldeira, K., Zhang, X., Diffenbaugh, N. S., and Michalak, A. M. (2018a). Widespread persistent changes to temperature extremes occurred earlier than predicted. </w:t>
      </w:r>
      <w:r w:rsidRPr="00D60E09">
        <w:rPr>
          <w:rFonts w:cs="Times New Roman"/>
          <w:i/>
          <w:iCs/>
          <w:noProof/>
          <w:szCs w:val="24"/>
        </w:rPr>
        <w:t>Sci. Rep.</w:t>
      </w:r>
      <w:r w:rsidRPr="00D60E09">
        <w:rPr>
          <w:rFonts w:cs="Times New Roman"/>
          <w:noProof/>
          <w:szCs w:val="24"/>
        </w:rPr>
        <w:t xml:space="preserve"> 8, 1007. doi:10.1038/s41598-018-19288-z.</w:t>
      </w:r>
    </w:p>
    <w:p w14:paraId="4C1B1A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C., Zhang, X., Zwiers, F., Fang, Y., and Michalak, A. M. (2017a). Recent Very Hot Summers in Northern Hemispheric Land Areas Measured by Wet Bulb Globe Temperature Will Be the Norm Within 20 Years. </w:t>
      </w:r>
      <w:r w:rsidRPr="00D60E09">
        <w:rPr>
          <w:rFonts w:cs="Times New Roman"/>
          <w:i/>
          <w:iCs/>
          <w:noProof/>
          <w:szCs w:val="24"/>
        </w:rPr>
        <w:t>Earth’s Futur.</w:t>
      </w:r>
      <w:r w:rsidRPr="00D60E09">
        <w:rPr>
          <w:rFonts w:cs="Times New Roman"/>
          <w:noProof/>
          <w:szCs w:val="24"/>
        </w:rPr>
        <w:t xml:space="preserve"> 5, 1203–1216. doi:10.1002/2017EF000639.</w:t>
      </w:r>
    </w:p>
    <w:p w14:paraId="46E26B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C., Zwiers, F., Zhang, X., Chen, G., Lu, J., Li, G., et al. (2019a). Larger Increases in More Extreme Local Precipitation Events as Climate Warms. </w:t>
      </w:r>
      <w:r w:rsidRPr="00D60E09">
        <w:rPr>
          <w:rFonts w:cs="Times New Roman"/>
          <w:i/>
          <w:iCs/>
          <w:noProof/>
          <w:szCs w:val="24"/>
        </w:rPr>
        <w:t>Geophys. Res. Lett.</w:t>
      </w:r>
      <w:r w:rsidRPr="00D60E09">
        <w:rPr>
          <w:rFonts w:cs="Times New Roman"/>
          <w:noProof/>
          <w:szCs w:val="24"/>
        </w:rPr>
        <w:t xml:space="preserve"> 46, 6885–6891. doi:10.1029/2019GL082908.</w:t>
      </w:r>
    </w:p>
    <w:p w14:paraId="774D5C7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C., Zwiers, F., Zhang, X., and Li, G. (2018b). How much information is required to well‐constrain local estimates of future precipitation extremes? </w:t>
      </w:r>
      <w:r w:rsidRPr="00D60E09">
        <w:rPr>
          <w:rFonts w:cs="Times New Roman"/>
          <w:i/>
          <w:iCs/>
          <w:noProof/>
          <w:szCs w:val="24"/>
        </w:rPr>
        <w:t>Earth’s Futur.</w:t>
      </w:r>
      <w:r w:rsidRPr="00D60E09">
        <w:rPr>
          <w:rFonts w:cs="Times New Roman"/>
          <w:noProof/>
          <w:szCs w:val="24"/>
        </w:rPr>
        <w:t>, 2018EF001001. doi:10.1029/2018EF001001.</w:t>
      </w:r>
    </w:p>
    <w:p w14:paraId="6DE0999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C., Zwiers, F., Zhang, X., Li, G., Sun, Y., and Wehner, M. (2020a). Changes in annual extremes of daily temperature and precipitation in CMIP6 models. </w:t>
      </w:r>
      <w:r w:rsidRPr="00D60E09">
        <w:rPr>
          <w:rFonts w:cs="Times New Roman"/>
          <w:i/>
          <w:iCs/>
          <w:noProof/>
          <w:szCs w:val="24"/>
        </w:rPr>
        <w:t>J. Clim.</w:t>
      </w:r>
      <w:r w:rsidRPr="00D60E09">
        <w:rPr>
          <w:rFonts w:cs="Times New Roman"/>
          <w:noProof/>
          <w:szCs w:val="24"/>
        </w:rPr>
        <w:t xml:space="preserve"> (submitted, 1–61. doi:10.1175/JCLI-D-19-1013.1.</w:t>
      </w:r>
    </w:p>
    <w:p w14:paraId="5C7132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D., Lettenmaier, D. P., Margulis, S. A., and Andreadis, K. (2019b). The Role of Rain-on-Snow in Flooding Over the Conterminous United States. </w:t>
      </w:r>
      <w:r w:rsidRPr="00D60E09">
        <w:rPr>
          <w:rFonts w:cs="Times New Roman"/>
          <w:i/>
          <w:iCs/>
          <w:noProof/>
          <w:szCs w:val="24"/>
        </w:rPr>
        <w:t>Water Resour. Res.</w:t>
      </w:r>
      <w:r w:rsidRPr="00D60E09">
        <w:rPr>
          <w:rFonts w:cs="Times New Roman"/>
          <w:noProof/>
          <w:szCs w:val="24"/>
        </w:rPr>
        <w:t xml:space="preserve"> 55, 8492–8513. doi:10.1029/2019WR024950.</w:t>
      </w:r>
    </w:p>
    <w:p w14:paraId="7DB534E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D., Zhou, T., Zou, L., Zhang, W., and Zhang, L. (2018c). Extreme High-Temperature Events Over East Asia in 1.5°C and 2°C Warmer Futures: Analysis of NCAR CESM Low-Warming Experiments. </w:t>
      </w:r>
      <w:r w:rsidRPr="00D60E09">
        <w:rPr>
          <w:rFonts w:cs="Times New Roman"/>
          <w:i/>
          <w:iCs/>
          <w:noProof/>
          <w:szCs w:val="24"/>
        </w:rPr>
        <w:t>Geophys. Res. Lett.</w:t>
      </w:r>
      <w:r w:rsidRPr="00D60E09">
        <w:rPr>
          <w:rFonts w:cs="Times New Roman"/>
          <w:noProof/>
          <w:szCs w:val="24"/>
        </w:rPr>
        <w:t xml:space="preserve"> 45, 1541–1550. doi:10.1002/2017GL076753.</w:t>
      </w:r>
    </w:p>
    <w:p w14:paraId="2BBABE5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G., Zhang, X., Cannon, A. J., Murdock, T., Sobie, S., Zwiers, F., et al. (2018d). Indices of Canada’s future climate for general and agricultural adaptation applications. </w:t>
      </w:r>
      <w:r w:rsidRPr="00D60E09">
        <w:rPr>
          <w:rFonts w:cs="Times New Roman"/>
          <w:i/>
          <w:iCs/>
          <w:noProof/>
          <w:szCs w:val="24"/>
        </w:rPr>
        <w:t>Clim. Change</w:t>
      </w:r>
      <w:r w:rsidRPr="00D60E09">
        <w:rPr>
          <w:rFonts w:cs="Times New Roman"/>
          <w:noProof/>
          <w:szCs w:val="24"/>
        </w:rPr>
        <w:t xml:space="preserve"> 148, 249–263. doi:10.1007/s10584-018-2199-x.</w:t>
      </w:r>
    </w:p>
    <w:p w14:paraId="3624A30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H., Chen, H., and Wang, H. (2017b). Effects of anthropogenic activity emerging as intensified extreme precipitation over China. </w:t>
      </w:r>
      <w:r w:rsidRPr="00D60E09">
        <w:rPr>
          <w:rFonts w:cs="Times New Roman"/>
          <w:i/>
          <w:iCs/>
          <w:noProof/>
          <w:szCs w:val="24"/>
        </w:rPr>
        <w:t>J. Geophys. Res. Atmos.</w:t>
      </w:r>
      <w:r w:rsidRPr="00D60E09">
        <w:rPr>
          <w:rFonts w:cs="Times New Roman"/>
          <w:noProof/>
          <w:szCs w:val="24"/>
        </w:rPr>
        <w:t xml:space="preserve"> 122, 6899–6914. doi:10.1002/2016JD026251.</w:t>
      </w:r>
    </w:p>
    <w:p w14:paraId="368E85A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H., and Sriver, R. L. (2018). Tropical Cyclone Activity in the High-Resolution Community Earth System Model and the Impact of Ocean Coupling. </w:t>
      </w:r>
      <w:r w:rsidRPr="00D60E09">
        <w:rPr>
          <w:rFonts w:cs="Times New Roman"/>
          <w:i/>
          <w:iCs/>
          <w:noProof/>
          <w:szCs w:val="24"/>
        </w:rPr>
        <w:t>J. Adv. Model. Earth Syst.</w:t>
      </w:r>
      <w:r w:rsidRPr="00D60E09">
        <w:rPr>
          <w:rFonts w:cs="Times New Roman"/>
          <w:noProof/>
          <w:szCs w:val="24"/>
        </w:rPr>
        <w:t xml:space="preserve"> 10, 165–186. doi:10.1002/2017MS001199.</w:t>
      </w:r>
    </w:p>
    <w:p w14:paraId="14AA30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L., She, D., Zheng, H., Lin, P., and Yang, Z.-L. (2020b). Elucidating diverse drought characteristics from two meteorological drought indices (SPI and SPEI) in China. </w:t>
      </w:r>
      <w:r w:rsidRPr="00D60E09">
        <w:rPr>
          <w:rFonts w:cs="Times New Roman"/>
          <w:i/>
          <w:iCs/>
          <w:noProof/>
          <w:szCs w:val="24"/>
        </w:rPr>
        <w:t>J. Hydrometeorol.</w:t>
      </w:r>
      <w:r w:rsidRPr="00D60E09">
        <w:rPr>
          <w:rFonts w:cs="Times New Roman"/>
          <w:noProof/>
          <w:szCs w:val="24"/>
        </w:rPr>
        <w:t xml:space="preserve"> 21, 1513–1530. doi:10.1175/JHM-D-19-0290.s1.</w:t>
      </w:r>
    </w:p>
    <w:p w14:paraId="60065C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L., Yao, N., Li, Y., Liu, D. L., Wang, B., and Ayantobo, O. O. (2019c). Future projections of extreme temperature events in different sub-regions of China. </w:t>
      </w:r>
      <w:r w:rsidRPr="00D60E09">
        <w:rPr>
          <w:rFonts w:cs="Times New Roman"/>
          <w:i/>
          <w:iCs/>
          <w:noProof/>
          <w:szCs w:val="24"/>
        </w:rPr>
        <w:t>Atmos. Res.</w:t>
      </w:r>
      <w:r w:rsidRPr="00D60E09">
        <w:rPr>
          <w:rFonts w:cs="Times New Roman"/>
          <w:noProof/>
          <w:szCs w:val="24"/>
        </w:rPr>
        <w:t xml:space="preserve"> 217, 150–164. doi:10.1016/j.atmosres.2018.10.019.</w:t>
      </w:r>
    </w:p>
    <w:p w14:paraId="6F0CF3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Li, M. (2017). Temperature reconstruction and volcanic eruption signal from tree-ring width and maximum latewood density over the past 304 years in the southeastern Tibetan Plateau. 2021–2032. doi:10.1007/s00484-017-1395-0.</w:t>
      </w:r>
    </w:p>
    <w:p w14:paraId="5EF61F7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M., Woollings, T., Hodges, K., and Masato, G. (2014). Extratropical cyclones in a warmer, moister climate: A recent Atlantic analogue. </w:t>
      </w:r>
      <w:r w:rsidRPr="00D60E09">
        <w:rPr>
          <w:rFonts w:cs="Times New Roman"/>
          <w:i/>
          <w:iCs/>
          <w:noProof/>
          <w:szCs w:val="24"/>
        </w:rPr>
        <w:t>Geophys. Res. Lett.</w:t>
      </w:r>
      <w:r w:rsidRPr="00D60E09">
        <w:rPr>
          <w:rFonts w:cs="Times New Roman"/>
          <w:noProof/>
          <w:szCs w:val="24"/>
        </w:rPr>
        <w:t xml:space="preserve"> 41, 8594–8601. doi:10.1002/2014GL062186.</w:t>
      </w:r>
    </w:p>
    <w:p w14:paraId="2322E3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S., Otto, F. E. L., Harrington, L. J., Sparrow, S. N., Wallom, D., Wallom, S. L. and F. E. L. O. and L. J. H. and S. N. S. and D., et al. (2019d). A pan-South-America assessment of avoided exposure to dangerous extreme precipitation by limiting to 1.5 °C warming. </w:t>
      </w:r>
      <w:r w:rsidRPr="00D60E09">
        <w:rPr>
          <w:rFonts w:cs="Times New Roman"/>
          <w:i/>
          <w:iCs/>
          <w:noProof/>
          <w:szCs w:val="24"/>
        </w:rPr>
        <w:t>Environ. Res. Lett.</w:t>
      </w:r>
      <w:r w:rsidRPr="00D60E09">
        <w:rPr>
          <w:rFonts w:cs="Times New Roman"/>
          <w:noProof/>
          <w:szCs w:val="24"/>
        </w:rPr>
        <w:t xml:space="preserve"> doi:10.1088/1748-9326/ab50a2.</w:t>
      </w:r>
    </w:p>
    <w:p w14:paraId="0C784DC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W., Jiang, Z., Zhang, X., and Li, L. (2018e). On the Emergence of Anthropogenic Signal in Extreme Precipitation Change Over China. </w:t>
      </w:r>
      <w:r w:rsidRPr="00D60E09">
        <w:rPr>
          <w:rFonts w:cs="Times New Roman"/>
          <w:i/>
          <w:iCs/>
          <w:noProof/>
          <w:szCs w:val="24"/>
        </w:rPr>
        <w:t>Geophys. Res. Lett.</w:t>
      </w:r>
      <w:r w:rsidRPr="00D60E09">
        <w:rPr>
          <w:rFonts w:cs="Times New Roman"/>
          <w:noProof/>
          <w:szCs w:val="24"/>
        </w:rPr>
        <w:t xml:space="preserve"> doi:10.1029/2018GL079133.</w:t>
      </w:r>
    </w:p>
    <w:p w14:paraId="7E4CCE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W., Jiang, Z., Zhang, X., Li, L., and Sun, Y. (2018f). Additional risk in extreme precipitation in China from 1.5 °C to 2.0 °C global warming levels. </w:t>
      </w:r>
      <w:r w:rsidRPr="00D60E09">
        <w:rPr>
          <w:rFonts w:cs="Times New Roman"/>
          <w:i/>
          <w:iCs/>
          <w:noProof/>
          <w:szCs w:val="24"/>
        </w:rPr>
        <w:t>Sci. Bull.</w:t>
      </w:r>
      <w:r w:rsidRPr="00D60E09">
        <w:rPr>
          <w:rFonts w:cs="Times New Roman"/>
          <w:noProof/>
          <w:szCs w:val="24"/>
        </w:rPr>
        <w:t xml:space="preserve"> 63, 228–234. doi:10.1016/j.scib.2017.12.021.</w:t>
      </w:r>
    </w:p>
    <w:p w14:paraId="63ABD2D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X., Liu, L., Li, H., Wang, S., and Heng, J. (2020c). Spatiotemporal soil moisture variations associated with hydro‐meteorological factors over the Yarlung Zangbo River basin in Southeast Tibetan Plateau. </w:t>
      </w:r>
      <w:r w:rsidRPr="00D60E09">
        <w:rPr>
          <w:rFonts w:cs="Times New Roman"/>
          <w:i/>
          <w:iCs/>
          <w:noProof/>
          <w:szCs w:val="24"/>
        </w:rPr>
        <w:t>Int. J. Climatol.</w:t>
      </w:r>
      <w:r w:rsidRPr="00D60E09">
        <w:rPr>
          <w:rFonts w:cs="Times New Roman"/>
          <w:noProof/>
          <w:szCs w:val="24"/>
        </w:rPr>
        <w:t xml:space="preserve"> 40, 188–206. doi:10.1002/joc.6202.</w:t>
      </w:r>
    </w:p>
    <w:p w14:paraId="51C51D8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X., Wang, X., and Babovic, V. (2018g). Analysis of variability and trends of precipitation extremes in Singapore during 1980–2013. </w:t>
      </w:r>
      <w:r w:rsidRPr="00D60E09">
        <w:rPr>
          <w:rFonts w:cs="Times New Roman"/>
          <w:i/>
          <w:iCs/>
          <w:noProof/>
          <w:szCs w:val="24"/>
        </w:rPr>
        <w:t>Int. J. Climatol.</w:t>
      </w:r>
      <w:r w:rsidRPr="00D60E09">
        <w:rPr>
          <w:rFonts w:cs="Times New Roman"/>
          <w:noProof/>
          <w:szCs w:val="24"/>
        </w:rPr>
        <w:t xml:space="preserve"> 38, 125–141. doi:10.1002/joc.5165.</w:t>
      </w:r>
    </w:p>
    <w:p w14:paraId="120BD66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X., You, Q., Ren, G., Wang, S., Zhang, Y., Yang, J., et al. (2019e). Concurrent droughts and hot extremes in northwest China from 1961 to 2017. </w:t>
      </w:r>
      <w:r w:rsidRPr="00D60E09">
        <w:rPr>
          <w:rFonts w:cs="Times New Roman"/>
          <w:i/>
          <w:iCs/>
          <w:noProof/>
          <w:szCs w:val="24"/>
        </w:rPr>
        <w:t>Int. J. Climatol.</w:t>
      </w:r>
      <w:r w:rsidRPr="00D60E09">
        <w:rPr>
          <w:rFonts w:cs="Times New Roman"/>
          <w:noProof/>
          <w:szCs w:val="24"/>
        </w:rPr>
        <w:t xml:space="preserve"> 39, 2186–2196. doi:10.1002/joc.5944.</w:t>
      </w:r>
    </w:p>
    <w:p w14:paraId="6B2D3D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Y., Zhao, M., Motesharrei, S., Mu, Q., Kalnay, E., and Li, S. (2015). Local cooling and warming effects of forests based on satellite observations. </w:t>
      </w:r>
      <w:r w:rsidRPr="00D60E09">
        <w:rPr>
          <w:rFonts w:cs="Times New Roman"/>
          <w:i/>
          <w:iCs/>
          <w:noProof/>
          <w:szCs w:val="24"/>
        </w:rPr>
        <w:t>Nat. Commun.</w:t>
      </w:r>
      <w:r w:rsidRPr="00D60E09">
        <w:rPr>
          <w:rFonts w:cs="Times New Roman"/>
          <w:noProof/>
          <w:szCs w:val="24"/>
        </w:rPr>
        <w:t xml:space="preserve"> 6, 6603. doi:10.1038/ncomms7603.</w:t>
      </w:r>
    </w:p>
    <w:p w14:paraId="4197A3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Z., Chen, Y., Fang, G., and Li, Y. (2017c). Multivariate assessment and attribution of droughts in Central Asia. </w:t>
      </w:r>
      <w:r w:rsidRPr="00D60E09">
        <w:rPr>
          <w:rFonts w:cs="Times New Roman"/>
          <w:i/>
          <w:iCs/>
          <w:noProof/>
          <w:szCs w:val="24"/>
        </w:rPr>
        <w:t>Sci. Rep.</w:t>
      </w:r>
      <w:r w:rsidRPr="00D60E09">
        <w:rPr>
          <w:rFonts w:cs="Times New Roman"/>
          <w:noProof/>
          <w:szCs w:val="24"/>
        </w:rPr>
        <w:t xml:space="preserve"> 7, 1316. doi:10.1038/s41598-017-01473-1.</w:t>
      </w:r>
    </w:p>
    <w:p w14:paraId="715F9EC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 Z., Chen, Y., Shen, Y., Liu, Y., and Zhang, S. (2013). Analysis of changing pan evaporation in the arid region of Northwest China. </w:t>
      </w:r>
      <w:r w:rsidRPr="00D60E09">
        <w:rPr>
          <w:rFonts w:cs="Times New Roman"/>
          <w:i/>
          <w:iCs/>
          <w:noProof/>
          <w:szCs w:val="24"/>
        </w:rPr>
        <w:t>Water Resour. Res.</w:t>
      </w:r>
      <w:r w:rsidRPr="00D60E09">
        <w:rPr>
          <w:rFonts w:cs="Times New Roman"/>
          <w:noProof/>
          <w:szCs w:val="24"/>
        </w:rPr>
        <w:t xml:space="preserve"> 49, 2205–2212. doi:10.1002/wrcr.20202.</w:t>
      </w:r>
    </w:p>
    <w:p w14:paraId="7C5A224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an, X., Piao, S., Li, L. Z. X., Li, Y., Huntingford, C., Ciais, P., et al. (2020). Summer soil drying exacerbated by earlier spring greening of northern vegetation. </w:t>
      </w:r>
      <w:r w:rsidRPr="00D60E09">
        <w:rPr>
          <w:rFonts w:cs="Times New Roman"/>
          <w:i/>
          <w:iCs/>
          <w:noProof/>
          <w:szCs w:val="24"/>
        </w:rPr>
        <w:t>Sci. Adv.</w:t>
      </w:r>
      <w:r w:rsidRPr="00D60E09">
        <w:rPr>
          <w:rFonts w:cs="Times New Roman"/>
          <w:noProof/>
          <w:szCs w:val="24"/>
        </w:rPr>
        <w:t xml:space="preserve"> 6, eaax0255. doi:10.1126/sciadv.aax0255.</w:t>
      </w:r>
    </w:p>
    <w:p w14:paraId="28E2322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ang, C., Chen, T., Dolman, H., Shi, T., Wei, X., Xu, J., et al. (2020). Drying and Wetting Trends and Vegetation Covariations in the Drylands of China. </w:t>
      </w:r>
      <w:r w:rsidRPr="00D60E09">
        <w:rPr>
          <w:rFonts w:cs="Times New Roman"/>
          <w:i/>
          <w:iCs/>
          <w:noProof/>
          <w:szCs w:val="24"/>
        </w:rPr>
        <w:t>Water</w:t>
      </w:r>
      <w:r w:rsidRPr="00D60E09">
        <w:rPr>
          <w:rFonts w:cs="Times New Roman"/>
          <w:noProof/>
          <w:szCs w:val="24"/>
        </w:rPr>
        <w:t xml:space="preserve"> 12, 933. doi:10.3390/w12040933.</w:t>
      </w:r>
    </w:p>
    <w:p w14:paraId="08AA976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ang, J., Wang, C., and Hodges, K. I. (2017). Evaluation of tropical cyclones over the South China Sea simulated by the 12 km MetUM regional climate model. </w:t>
      </w:r>
      <w:r w:rsidRPr="00D60E09">
        <w:rPr>
          <w:rFonts w:cs="Times New Roman"/>
          <w:i/>
          <w:iCs/>
          <w:noProof/>
          <w:szCs w:val="24"/>
        </w:rPr>
        <w:t>Q. J. R. Meteorol. Soc.</w:t>
      </w:r>
      <w:r w:rsidRPr="00D60E09">
        <w:rPr>
          <w:rFonts w:cs="Times New Roman"/>
          <w:noProof/>
          <w:szCs w:val="24"/>
        </w:rPr>
        <w:t xml:space="preserve"> 143, 1641–1656. doi:10.1002/qj.3035.</w:t>
      </w:r>
    </w:p>
    <w:p w14:paraId="137E00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bertino, A., Ganora, D., and Claps, P. (2019). Evidence for Increasing Rainfall Extremes Remains Elusive at Large Spatial Scales: The Case of Italy. </w:t>
      </w:r>
      <w:r w:rsidRPr="00D60E09">
        <w:rPr>
          <w:rFonts w:cs="Times New Roman"/>
          <w:i/>
          <w:iCs/>
          <w:noProof/>
          <w:szCs w:val="24"/>
        </w:rPr>
        <w:t>Geophys. Res. Lett.</w:t>
      </w:r>
      <w:r w:rsidRPr="00D60E09">
        <w:rPr>
          <w:rFonts w:cs="Times New Roman"/>
          <w:noProof/>
          <w:szCs w:val="24"/>
        </w:rPr>
        <w:t xml:space="preserve"> 46, 7437–7446. doi:10.1029/2019GL083371.</w:t>
      </w:r>
    </w:p>
    <w:p w14:paraId="63F3E09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n, C., Yang, K., Qin, J., and Fu, R. (2013). Observed Coherent Trends of Surface and Upper-Air Wind Speed over China since 1960. </w:t>
      </w:r>
      <w:r w:rsidRPr="00D60E09">
        <w:rPr>
          <w:rFonts w:cs="Times New Roman"/>
          <w:i/>
          <w:iCs/>
          <w:noProof/>
          <w:szCs w:val="24"/>
        </w:rPr>
        <w:t>J. Clim.</w:t>
      </w:r>
      <w:r w:rsidRPr="00D60E09">
        <w:rPr>
          <w:rFonts w:cs="Times New Roman"/>
          <w:noProof/>
          <w:szCs w:val="24"/>
        </w:rPr>
        <w:t xml:space="preserve"> 26, 2891–2903. doi:10.1175/JCLI-D-12-00093.1.</w:t>
      </w:r>
    </w:p>
    <w:p w14:paraId="1DFC1D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n, L., Wang, Z., Xu, Y., and Fu, Q. (2016). Sensitivity of precipitation extremes to radiative forcing of greenhouse gases and aerosols. </w:t>
      </w:r>
      <w:r w:rsidRPr="00D60E09">
        <w:rPr>
          <w:rFonts w:cs="Times New Roman"/>
          <w:i/>
          <w:iCs/>
          <w:noProof/>
          <w:szCs w:val="24"/>
        </w:rPr>
        <w:t>Geophys. Res. Lett.</w:t>
      </w:r>
      <w:r w:rsidRPr="00D60E09">
        <w:rPr>
          <w:rFonts w:cs="Times New Roman"/>
          <w:noProof/>
          <w:szCs w:val="24"/>
        </w:rPr>
        <w:t xml:space="preserve"> 43, 9860–9868. doi:10.1002/2016GL070869.</w:t>
      </w:r>
    </w:p>
    <w:p w14:paraId="6C141C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n, L., Wang, Z., Xu, Y., Fu, Q., and Dong, W. (2018). Larger Sensitivity of Precipitation Extremes to Aerosol Than Greenhouse Gas Forcing in CMIP5 Models. </w:t>
      </w:r>
      <w:r w:rsidRPr="00D60E09">
        <w:rPr>
          <w:rFonts w:cs="Times New Roman"/>
          <w:i/>
          <w:iCs/>
          <w:noProof/>
          <w:szCs w:val="24"/>
        </w:rPr>
        <w:t>J. Geophys. Res. Atmos.</w:t>
      </w:r>
      <w:r w:rsidRPr="00D60E09">
        <w:rPr>
          <w:rFonts w:cs="Times New Roman"/>
          <w:noProof/>
          <w:szCs w:val="24"/>
        </w:rPr>
        <w:t xml:space="preserve"> doi:10.1029/2018JD028821.</w:t>
      </w:r>
    </w:p>
    <w:p w14:paraId="5A8FB48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n, N., Lane, P., Emanuel, K. A., Sullivan, R. M., and Donnelly, J. P. (2014). Heightened hurricane surge risk in northwest Florida revealed from climatological-hydrodynamic modeling and paleorecord reconstruction. </w:t>
      </w:r>
      <w:r w:rsidRPr="00D60E09">
        <w:rPr>
          <w:rFonts w:cs="Times New Roman"/>
          <w:i/>
          <w:iCs/>
          <w:noProof/>
          <w:szCs w:val="24"/>
        </w:rPr>
        <w:t>J. Geophys. Res. Atmos.</w:t>
      </w:r>
      <w:r w:rsidRPr="00D60E09">
        <w:rPr>
          <w:rFonts w:cs="Times New Roman"/>
          <w:noProof/>
          <w:szCs w:val="24"/>
        </w:rPr>
        <w:t xml:space="preserve"> 119, 8606–8623. doi:10.1002/2014JD021584.</w:t>
      </w:r>
    </w:p>
    <w:p w14:paraId="560E971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n, P., He, Z., Du, J., Chen, L., Zhu, X., and Li, J. (2017). Recent changes in daily climate extremes in an arid mountain region, a case study in northwestern China’s Qilian Mountains. </w:t>
      </w:r>
      <w:r w:rsidRPr="00D60E09">
        <w:rPr>
          <w:rFonts w:cs="Times New Roman"/>
          <w:i/>
          <w:iCs/>
          <w:noProof/>
          <w:szCs w:val="24"/>
        </w:rPr>
        <w:t>Sci. Rep.</w:t>
      </w:r>
      <w:r w:rsidRPr="00D60E09">
        <w:rPr>
          <w:rFonts w:cs="Times New Roman"/>
          <w:noProof/>
          <w:szCs w:val="24"/>
        </w:rPr>
        <w:t xml:space="preserve"> 7, 1–15. doi:10.1038/s41598-017-02345-4.</w:t>
      </w:r>
    </w:p>
    <w:p w14:paraId="08C7D9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onello, P., and Scarascia, L. (2020). The relation of climate extremes with global warming in the Mediterranean region and its north versus south contrast. </w:t>
      </w:r>
      <w:r w:rsidRPr="00D60E09">
        <w:rPr>
          <w:rFonts w:cs="Times New Roman"/>
          <w:i/>
          <w:iCs/>
          <w:noProof/>
          <w:szCs w:val="24"/>
        </w:rPr>
        <w:t>Reg. Environ. Chang.</w:t>
      </w:r>
      <w:r w:rsidRPr="00D60E09">
        <w:rPr>
          <w:rFonts w:cs="Times New Roman"/>
          <w:noProof/>
          <w:szCs w:val="24"/>
        </w:rPr>
        <w:t xml:space="preserve"> 20, 31. doi:10.1007/s10113-020-01610-z.</w:t>
      </w:r>
    </w:p>
    <w:p w14:paraId="75F966A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ttell, J. S., Peterson, D. L., Riley, K. L., Liu, Y., and Luce, C. H. (2016). A review of the relationships between drought and forest fire in the United States. </w:t>
      </w:r>
      <w:r w:rsidRPr="00D60E09">
        <w:rPr>
          <w:rFonts w:cs="Times New Roman"/>
          <w:i/>
          <w:iCs/>
          <w:noProof/>
          <w:szCs w:val="24"/>
        </w:rPr>
        <w:t>Glob. Chang. Biol.</w:t>
      </w:r>
      <w:r w:rsidRPr="00D60E09">
        <w:rPr>
          <w:rFonts w:cs="Times New Roman"/>
          <w:noProof/>
          <w:szCs w:val="24"/>
        </w:rPr>
        <w:t xml:space="preserve"> 22, 2353–2369. doi:10.1111/gcb.13275.</w:t>
      </w:r>
    </w:p>
    <w:p w14:paraId="7BE3EE9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ttle, C. M., Horton, R. M., Kopp, R. E., Oppenheimer, M., Vecchi, G. A., and Villarini, G. (2015). Joint projections of US East Coast sea level and storm surge. </w:t>
      </w:r>
      <w:r w:rsidRPr="00D60E09">
        <w:rPr>
          <w:rFonts w:cs="Times New Roman"/>
          <w:i/>
          <w:iCs/>
          <w:noProof/>
          <w:szCs w:val="24"/>
        </w:rPr>
        <w:t>Nat. Clim. Chang.</w:t>
      </w:r>
      <w:r w:rsidRPr="00D60E09">
        <w:rPr>
          <w:rFonts w:cs="Times New Roman"/>
          <w:noProof/>
          <w:szCs w:val="24"/>
        </w:rPr>
        <w:t xml:space="preserve"> 5, 1114. doi:10.1038/nclimate2801.</w:t>
      </w:r>
    </w:p>
    <w:p w14:paraId="7244A2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B., Zhu, C., Su, J., Ma, S., and Xu, K. (2019a). Record-Breaking Northward Shift of the Western North Pacific Subtropical High in July 2018. </w:t>
      </w:r>
      <w:r w:rsidRPr="00D60E09">
        <w:rPr>
          <w:rFonts w:cs="Times New Roman"/>
          <w:i/>
          <w:iCs/>
          <w:noProof/>
          <w:szCs w:val="24"/>
        </w:rPr>
        <w:t>J. Meteorol. Soc. Japan. Ser. II</w:t>
      </w:r>
      <w:r w:rsidRPr="00D60E09">
        <w:rPr>
          <w:rFonts w:cs="Times New Roman"/>
          <w:noProof/>
          <w:szCs w:val="24"/>
        </w:rPr>
        <w:t xml:space="preserve"> 97, 913–925. doi:10.2151/jmsj.2019-047.</w:t>
      </w:r>
    </w:p>
    <w:p w14:paraId="4E2534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C., and Zipser, E. J. (2015). The global distribution of largest, deepest, and most intense precipitation systems. </w:t>
      </w:r>
      <w:r w:rsidRPr="00D60E09">
        <w:rPr>
          <w:rFonts w:cs="Times New Roman"/>
          <w:i/>
          <w:iCs/>
          <w:noProof/>
          <w:szCs w:val="24"/>
        </w:rPr>
        <w:t>Geophys. Res. Lett.</w:t>
      </w:r>
      <w:r w:rsidRPr="00D60E09">
        <w:rPr>
          <w:rFonts w:cs="Times New Roman"/>
          <w:noProof/>
          <w:szCs w:val="24"/>
        </w:rPr>
        <w:t xml:space="preserve"> 42, 3591–3595. doi:10.1002/2015GL063776.</w:t>
      </w:r>
    </w:p>
    <w:p w14:paraId="046BA44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L., Gudmundsson, L., Hauser, M., Qin, D., Li, S., and Seneviratne, S. I. (2020). Soil moisture dominates dryness stress on ecosystem production globally. </w:t>
      </w:r>
      <w:r w:rsidRPr="00D60E09">
        <w:rPr>
          <w:rFonts w:cs="Times New Roman"/>
          <w:i/>
          <w:iCs/>
          <w:noProof/>
          <w:szCs w:val="24"/>
        </w:rPr>
        <w:t>Nat. Commun.</w:t>
      </w:r>
      <w:r w:rsidRPr="00D60E09">
        <w:rPr>
          <w:rFonts w:cs="Times New Roman"/>
          <w:noProof/>
          <w:szCs w:val="24"/>
        </w:rPr>
        <w:t xml:space="preserve"> 11, 4892. doi:10.1038/s41467-020-18631-1.</w:t>
      </w:r>
    </w:p>
    <w:p w14:paraId="308A75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M., Shen, Y., Qi, Y., Wang, Y., and Geng, X. (2019b). Changes in precipitation and drought extremes over the past half century in China. </w:t>
      </w:r>
      <w:r w:rsidRPr="00D60E09">
        <w:rPr>
          <w:rFonts w:cs="Times New Roman"/>
          <w:i/>
          <w:iCs/>
          <w:noProof/>
          <w:szCs w:val="24"/>
        </w:rPr>
        <w:t>Atmosphere (Basel).</w:t>
      </w:r>
      <w:r w:rsidRPr="00D60E09">
        <w:rPr>
          <w:rFonts w:cs="Times New Roman"/>
          <w:noProof/>
          <w:szCs w:val="24"/>
        </w:rPr>
        <w:t xml:space="preserve"> 10. doi:10.3390/atmos10040203.</w:t>
      </w:r>
    </w:p>
    <w:p w14:paraId="4ADC385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M., Vecchi, G. A., Smith, J. A., and Knutson, T. R. (2019c). Causes of large projected increases in hurricane precipitation rates with global warming. </w:t>
      </w:r>
      <w:r w:rsidRPr="00D60E09">
        <w:rPr>
          <w:rFonts w:cs="Times New Roman"/>
          <w:i/>
          <w:iCs/>
          <w:noProof/>
          <w:szCs w:val="24"/>
        </w:rPr>
        <w:t>npj Clim. Atmos. Sci.</w:t>
      </w:r>
      <w:r w:rsidRPr="00D60E09">
        <w:rPr>
          <w:rFonts w:cs="Times New Roman"/>
          <w:noProof/>
          <w:szCs w:val="24"/>
        </w:rPr>
        <w:t xml:space="preserve"> 2, 1–5. doi:10.1038/s41612-019-0095-3.</w:t>
      </w:r>
    </w:p>
    <w:p w14:paraId="7D6ADAA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Q., Babanin, A. V., Zieger, S., Young, I. R., and Guan, C. (2016a). Wind and wave climate in the Arctic Ocean as observed by altimeters. </w:t>
      </w:r>
      <w:r w:rsidRPr="00D60E09">
        <w:rPr>
          <w:rFonts w:cs="Times New Roman"/>
          <w:i/>
          <w:iCs/>
          <w:noProof/>
          <w:szCs w:val="24"/>
        </w:rPr>
        <w:t>J. Clim.</w:t>
      </w:r>
      <w:r w:rsidRPr="00D60E09">
        <w:rPr>
          <w:rFonts w:cs="Times New Roman"/>
          <w:noProof/>
          <w:szCs w:val="24"/>
        </w:rPr>
        <w:t xml:space="preserve"> 29, 7957–7975. doi:10.1175/JCLI-D-16-0219.1.</w:t>
      </w:r>
    </w:p>
    <w:p w14:paraId="0753A3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T., Huang, C. C., Pang, J., Zhou, Y., Zhang, Y., Ji, L., et al. (2014). Extraordinary hydro-climatic events during 1800 – 1600 yr BP in the Jin – Shaan Gorges along the middle Yellow River , China. </w:t>
      </w:r>
      <w:r w:rsidRPr="00D60E09">
        <w:rPr>
          <w:rFonts w:cs="Times New Roman"/>
          <w:i/>
          <w:iCs/>
          <w:noProof/>
          <w:szCs w:val="24"/>
        </w:rPr>
        <w:t>Palaeogeogr. Palaeoclimatol. Palaeoecol.</w:t>
      </w:r>
      <w:r w:rsidRPr="00D60E09">
        <w:rPr>
          <w:rFonts w:cs="Times New Roman"/>
          <w:noProof/>
          <w:szCs w:val="24"/>
        </w:rPr>
        <w:t xml:space="preserve"> 410, 143–152. doi:10.1016/j.palaeo.2014.05.039.</w:t>
      </w:r>
    </w:p>
    <w:p w14:paraId="2EAB5D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W., and Sun, F. (2016). Assessing estimates of evaporative demand in climate models using observed pan evaporation over China. </w:t>
      </w:r>
      <w:r w:rsidRPr="00D60E09">
        <w:rPr>
          <w:rFonts w:cs="Times New Roman"/>
          <w:i/>
          <w:iCs/>
          <w:noProof/>
          <w:szCs w:val="24"/>
        </w:rPr>
        <w:t>J. Geophys. Res. Atmos.</w:t>
      </w:r>
      <w:r w:rsidRPr="00D60E09">
        <w:rPr>
          <w:rFonts w:cs="Times New Roman"/>
          <w:noProof/>
          <w:szCs w:val="24"/>
        </w:rPr>
        <w:t xml:space="preserve"> 121, 8329–8349. doi:10.1002/2016JD025166.</w:t>
      </w:r>
    </w:p>
    <w:p w14:paraId="7F20139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W., and Sun, F. (2017). Projecting and attributing future changes of evaporative demand over china in CMIP5 climate models. </w:t>
      </w:r>
      <w:r w:rsidRPr="00D60E09">
        <w:rPr>
          <w:rFonts w:cs="Times New Roman"/>
          <w:i/>
          <w:iCs/>
          <w:noProof/>
          <w:szCs w:val="24"/>
        </w:rPr>
        <w:t>J. Hydrometeorol.</w:t>
      </w:r>
      <w:r w:rsidRPr="00D60E09">
        <w:rPr>
          <w:rFonts w:cs="Times New Roman"/>
          <w:noProof/>
          <w:szCs w:val="24"/>
        </w:rPr>
        <w:t xml:space="preserve"> 18, 977–991. doi:10.1175/JHM-D-16-0204.1.</w:t>
      </w:r>
    </w:p>
    <w:p w14:paraId="0C9BD9C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Y., Pan, Z., Zhuang, Q., Miralles, D. G., Teuling, A. J., Zhang, T., et al. (2015). Agriculture intensifies soil moisture decline in Northern China. </w:t>
      </w:r>
      <w:r w:rsidRPr="00D60E09">
        <w:rPr>
          <w:rFonts w:cs="Times New Roman"/>
          <w:i/>
          <w:iCs/>
          <w:noProof/>
          <w:szCs w:val="24"/>
        </w:rPr>
        <w:t>Sci. Rep.</w:t>
      </w:r>
      <w:r w:rsidRPr="00D60E09">
        <w:rPr>
          <w:rFonts w:cs="Times New Roman"/>
          <w:noProof/>
          <w:szCs w:val="24"/>
        </w:rPr>
        <w:t xml:space="preserve"> 5, 11261. doi:10.1038/srep11261.</w:t>
      </w:r>
    </w:p>
    <w:p w14:paraId="51FE660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 Y., Wu, G., Guo, R., and Wan, R. (2016b). Changing landscapes by damming: the Three Gorges Dam causes downstream lake shrinkage and severe droughts. </w:t>
      </w:r>
      <w:r w:rsidRPr="00D60E09">
        <w:rPr>
          <w:rFonts w:cs="Times New Roman"/>
          <w:i/>
          <w:iCs/>
          <w:noProof/>
          <w:szCs w:val="24"/>
        </w:rPr>
        <w:t>Landsc. Ecol.</w:t>
      </w:r>
      <w:r w:rsidRPr="00D60E09">
        <w:rPr>
          <w:rFonts w:cs="Times New Roman"/>
          <w:noProof/>
          <w:szCs w:val="24"/>
        </w:rPr>
        <w:t xml:space="preserve"> 31, 1883–1890. doi:10.1007/s10980-016-0391-9.</w:t>
      </w:r>
    </w:p>
    <w:p w14:paraId="279C35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uzzo, L., Viola, F., and Noto, L. (2014). Wind speed and temperature trends impacts on reference evapotranspiration in Southern Italy. </w:t>
      </w:r>
      <w:r w:rsidRPr="00D60E09">
        <w:rPr>
          <w:rFonts w:cs="Times New Roman"/>
          <w:i/>
          <w:iCs/>
          <w:noProof/>
          <w:szCs w:val="24"/>
        </w:rPr>
        <w:t>Theor. Appl. Climatol.</w:t>
      </w:r>
      <w:r w:rsidRPr="00D60E09">
        <w:rPr>
          <w:rFonts w:cs="Times New Roman"/>
          <w:noProof/>
          <w:szCs w:val="24"/>
        </w:rPr>
        <w:t xml:space="preserve"> 123. doi:10.1007/s00704-014-1342-5.</w:t>
      </w:r>
    </w:p>
    <w:p w14:paraId="2ECA4E2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ivneh, B., and Badger, A. M. (2020). Drought less predictable under declining future snowpack. </w:t>
      </w:r>
      <w:r w:rsidRPr="00D60E09">
        <w:rPr>
          <w:rFonts w:cs="Times New Roman"/>
          <w:i/>
          <w:iCs/>
          <w:noProof/>
          <w:szCs w:val="24"/>
        </w:rPr>
        <w:t>Nat. Clim. Chang.</w:t>
      </w:r>
      <w:r w:rsidRPr="00D60E09">
        <w:rPr>
          <w:rFonts w:cs="Times New Roman"/>
          <w:noProof/>
          <w:szCs w:val="24"/>
        </w:rPr>
        <w:t xml:space="preserve"> 10, 452–458. doi:10.1038/s41558-020-0754-8.</w:t>
      </w:r>
    </w:p>
    <w:p w14:paraId="2224E7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lasat, M. C., Marcos, R., Turco, M., Gilabert, J., and Llasat-Botija, M. (2016). Trends in flash flood events versus convective precipitation in the Mediterranean region: The case of Catalonia. </w:t>
      </w:r>
      <w:r w:rsidRPr="00D60E09">
        <w:rPr>
          <w:rFonts w:cs="Times New Roman"/>
          <w:i/>
          <w:iCs/>
          <w:noProof/>
          <w:szCs w:val="24"/>
        </w:rPr>
        <w:t>J. Hydrol.</w:t>
      </w:r>
      <w:r w:rsidRPr="00D60E09">
        <w:rPr>
          <w:rFonts w:cs="Times New Roman"/>
          <w:noProof/>
          <w:szCs w:val="24"/>
        </w:rPr>
        <w:t xml:space="preserve"> 541, 24–37. doi:10.1016/j.jhydrol.2016.05.040.</w:t>
      </w:r>
    </w:p>
    <w:p w14:paraId="7CDFDDE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loyd-Hughes, B. (2014). The impracticality of a universal drought definition. </w:t>
      </w:r>
      <w:r w:rsidRPr="00D60E09">
        <w:rPr>
          <w:rFonts w:cs="Times New Roman"/>
          <w:i/>
          <w:iCs/>
          <w:noProof/>
          <w:szCs w:val="24"/>
        </w:rPr>
        <w:t>Theor. Appl. Climatol.</w:t>
      </w:r>
      <w:r w:rsidRPr="00D60E09">
        <w:rPr>
          <w:rFonts w:cs="Times New Roman"/>
          <w:noProof/>
          <w:szCs w:val="24"/>
        </w:rPr>
        <w:t xml:space="preserve"> 117, 607–611. doi:10.1007/s00704-013-1025-7.</w:t>
      </w:r>
    </w:p>
    <w:p w14:paraId="334FDD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ok, C. C. F., and Chan, J. C. L. (2018). Changes of tropical cyclone landfalls in South China throughout the twenty-first century. </w:t>
      </w:r>
      <w:r w:rsidRPr="00D60E09">
        <w:rPr>
          <w:rFonts w:cs="Times New Roman"/>
          <w:i/>
          <w:iCs/>
          <w:noProof/>
          <w:szCs w:val="24"/>
        </w:rPr>
        <w:t>Clim. Dyn.</w:t>
      </w:r>
      <w:r w:rsidRPr="00D60E09">
        <w:rPr>
          <w:rFonts w:cs="Times New Roman"/>
          <w:noProof/>
          <w:szCs w:val="24"/>
        </w:rPr>
        <w:t xml:space="preserve"> 51, 2467–2483. doi:10.1007/s00382-017-4023-0.</w:t>
      </w:r>
    </w:p>
    <w:p w14:paraId="19EB8C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ópez-Franca, N., Zaninelli, P., Carril, A., Menéndez, C., and Sánchez, E. (2016). Changes in temperature extremes for 21st century scenarios over South America derived from a multi-model ensemble of regional climate models. </w:t>
      </w:r>
      <w:r w:rsidRPr="00D60E09">
        <w:rPr>
          <w:rFonts w:cs="Times New Roman"/>
          <w:i/>
          <w:iCs/>
          <w:noProof/>
          <w:szCs w:val="24"/>
        </w:rPr>
        <w:t>Clim. Res.</w:t>
      </w:r>
      <w:r w:rsidRPr="00D60E09">
        <w:rPr>
          <w:rFonts w:cs="Times New Roman"/>
          <w:noProof/>
          <w:szCs w:val="24"/>
        </w:rPr>
        <w:t xml:space="preserve"> 68, 151–167. doi:10.3354/cr01393.</w:t>
      </w:r>
    </w:p>
    <w:p w14:paraId="7C7FBD0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orenz, R., Argüeso, D., Donat, M. G., Pitman, A. J., Hurk, B., Berg, A., et al. (2016). Influence of land‐atmosphere feedbacks on temperature and precipitation extremes in the GLACE‐CMIP5 ensemble. </w:t>
      </w:r>
      <w:r w:rsidRPr="00D60E09">
        <w:rPr>
          <w:rFonts w:cs="Times New Roman"/>
          <w:i/>
          <w:iCs/>
          <w:noProof/>
          <w:szCs w:val="24"/>
        </w:rPr>
        <w:t>J. Geophys. Res. Atmos.</w:t>
      </w:r>
      <w:r w:rsidRPr="00D60E09">
        <w:rPr>
          <w:rFonts w:cs="Times New Roman"/>
          <w:noProof/>
          <w:szCs w:val="24"/>
        </w:rPr>
        <w:t xml:space="preserve"> 121, 607–623. doi:10.1002/2015JD024053.</w:t>
      </w:r>
    </w:p>
    <w:p w14:paraId="4B83B7F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orenz, R., Stalhandske, Z., and Fischer, E. M. (2019). Detection of a Climate Change Signal in Extreme Heat, Heat Stress, and Cold in Europe From Observations. </w:t>
      </w:r>
      <w:r w:rsidRPr="00D60E09">
        <w:rPr>
          <w:rFonts w:cs="Times New Roman"/>
          <w:i/>
          <w:iCs/>
          <w:noProof/>
          <w:szCs w:val="24"/>
        </w:rPr>
        <w:t>Geophys. Res. Lett.</w:t>
      </w:r>
      <w:r w:rsidRPr="00D60E09">
        <w:rPr>
          <w:rFonts w:cs="Times New Roman"/>
          <w:noProof/>
          <w:szCs w:val="24"/>
        </w:rPr>
        <w:t xml:space="preserve"> 46, 8363–8374. doi:10.1029/2019GL082062.</w:t>
      </w:r>
    </w:p>
    <w:p w14:paraId="17366E4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orenzo-Lacruz, J., Garcia, C., and Morán-Tejeda, E. (2017). Groundwater level responses to precipitation variability in Mediterranean insular aquifers. </w:t>
      </w:r>
      <w:r w:rsidRPr="00D60E09">
        <w:rPr>
          <w:rFonts w:cs="Times New Roman"/>
          <w:i/>
          <w:iCs/>
          <w:noProof/>
          <w:szCs w:val="24"/>
        </w:rPr>
        <w:t>J. Hydrol.</w:t>
      </w:r>
      <w:r w:rsidRPr="00D60E09">
        <w:rPr>
          <w:rFonts w:cs="Times New Roman"/>
          <w:noProof/>
          <w:szCs w:val="24"/>
        </w:rPr>
        <w:t xml:space="preserve"> 552, 516–531. doi:10.1016/j.jhydrol.2017.07.011.</w:t>
      </w:r>
    </w:p>
    <w:p w14:paraId="1E308B6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orenzo-Lacruz, J., Moŕan-Tejeda, E., Vicente-Serrano, S. M., and Ĺopez-Moreno, J. I. (2013). Streamflow droughts in the Iberian Peninsula between 1945 and 2005: Spatial and temporal patterns. </w:t>
      </w:r>
      <w:r w:rsidRPr="00D60E09">
        <w:rPr>
          <w:rFonts w:cs="Times New Roman"/>
          <w:i/>
          <w:iCs/>
          <w:noProof/>
          <w:szCs w:val="24"/>
        </w:rPr>
        <w:t>Hydrol. Earth Syst. Sci.</w:t>
      </w:r>
      <w:r w:rsidRPr="00D60E09">
        <w:rPr>
          <w:rFonts w:cs="Times New Roman"/>
          <w:noProof/>
          <w:szCs w:val="24"/>
        </w:rPr>
        <w:t xml:space="preserve"> 17. doi:10.5194/hess-17-119-2013.</w:t>
      </w:r>
    </w:p>
    <w:p w14:paraId="4761D04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ott, F. C., Christidis, N., and Stott, P. A. (2013). Can the 2011 East African drought be attributed to human-induced climate change? </w:t>
      </w:r>
      <w:r w:rsidRPr="00D60E09">
        <w:rPr>
          <w:rFonts w:cs="Times New Roman"/>
          <w:i/>
          <w:iCs/>
          <w:noProof/>
          <w:szCs w:val="24"/>
        </w:rPr>
        <w:t>Geophys. Res. Lett.</w:t>
      </w:r>
      <w:r w:rsidRPr="00D60E09">
        <w:rPr>
          <w:rFonts w:cs="Times New Roman"/>
          <w:noProof/>
          <w:szCs w:val="24"/>
        </w:rPr>
        <w:t xml:space="preserve"> 40, 1177–1181. doi:10.1002/grl.50235.</w:t>
      </w:r>
    </w:p>
    <w:p w14:paraId="0E8115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ott, F. C., and Stott, P. A. (2016). Evaluating Simulated Fraction of Attributable Risk Using Climate Observations. </w:t>
      </w:r>
      <w:r w:rsidRPr="00D60E09">
        <w:rPr>
          <w:rFonts w:cs="Times New Roman"/>
          <w:i/>
          <w:iCs/>
          <w:noProof/>
          <w:szCs w:val="24"/>
        </w:rPr>
        <w:t>J. Clim.</w:t>
      </w:r>
      <w:r w:rsidRPr="00D60E09">
        <w:rPr>
          <w:rFonts w:cs="Times New Roman"/>
          <w:noProof/>
          <w:szCs w:val="24"/>
        </w:rPr>
        <w:t xml:space="preserve"> 29, 4565–4575. doi:10.1175/JCLI-D-15-0566.1.</w:t>
      </w:r>
    </w:p>
    <w:p w14:paraId="0932296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ouise, B., Cayan, D., Franco, G., Fisher, L., and Ziaja, S. (2018). “Statewide Summary Report,” in </w:t>
      </w:r>
      <w:r w:rsidRPr="00D60E09">
        <w:rPr>
          <w:rFonts w:cs="Times New Roman"/>
          <w:i/>
          <w:iCs/>
          <w:noProof/>
          <w:szCs w:val="24"/>
        </w:rPr>
        <w:t>California’s Fourth Climate Change Assessment</w:t>
      </w:r>
      <w:r w:rsidRPr="00D60E09">
        <w:rPr>
          <w:rFonts w:cs="Times New Roman"/>
          <w:noProof/>
          <w:szCs w:val="24"/>
        </w:rPr>
        <w:t xml:space="preserve"> SUM-CCCA4-2018-013. (California Governor’s Ofce of Planning and Research, Scripps Institution of Oceanography, California Energy Commission, California Public Utilities Commission), 1–133. Available at: https://www.energy.ca.gov/sites/default/files/2019-11/Statewide_Reports-SUM-CCCA4-2018-013_Statewide_Summary_Report_ADA.pdf.</w:t>
      </w:r>
    </w:p>
    <w:p w14:paraId="646ABF7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ovino, M. A., Müller, O. V., Berbery, E. H., and Müller, G. V. (2018). How have daily climate extremes changed in the recent past over northeastern Argentina? </w:t>
      </w:r>
      <w:r w:rsidRPr="00D60E09">
        <w:rPr>
          <w:rFonts w:cs="Times New Roman"/>
          <w:i/>
          <w:iCs/>
          <w:noProof/>
          <w:szCs w:val="24"/>
        </w:rPr>
        <w:t>Glob. Planet. Change</w:t>
      </w:r>
      <w:r w:rsidRPr="00D60E09">
        <w:rPr>
          <w:rFonts w:cs="Times New Roman"/>
          <w:noProof/>
          <w:szCs w:val="24"/>
        </w:rPr>
        <w:t xml:space="preserve"> 168, 78–97. doi:10.1016/J.GLOPLACHA.2018.06.008.</w:t>
      </w:r>
    </w:p>
    <w:p w14:paraId="6E3F0A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u, C., Sun, Y., Wan, H., Zhang, X., and Yin, H. (2016). Anthropogenic influence on the frequency of extreme temperatures in China. </w:t>
      </w:r>
      <w:r w:rsidRPr="00D60E09">
        <w:rPr>
          <w:rFonts w:cs="Times New Roman"/>
          <w:i/>
          <w:iCs/>
          <w:noProof/>
          <w:szCs w:val="24"/>
        </w:rPr>
        <w:t>Geophys. Res. Lett.</w:t>
      </w:r>
      <w:r w:rsidRPr="00D60E09">
        <w:rPr>
          <w:rFonts w:cs="Times New Roman"/>
          <w:noProof/>
          <w:szCs w:val="24"/>
        </w:rPr>
        <w:t xml:space="preserve"> 43, 6511–6518. doi:10.1002/2016GL069296.</w:t>
      </w:r>
    </w:p>
    <w:p w14:paraId="0392D46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u, C., Sun, Y., and Zhang, X. (2018). Multimodel detection and attribution of changes in warm and cold spell durations. </w:t>
      </w:r>
      <w:r w:rsidRPr="00D60E09">
        <w:rPr>
          <w:rFonts w:cs="Times New Roman"/>
          <w:i/>
          <w:iCs/>
          <w:noProof/>
          <w:szCs w:val="24"/>
        </w:rPr>
        <w:t>Environ. Res. Lett.</w:t>
      </w:r>
      <w:r w:rsidRPr="00D60E09">
        <w:rPr>
          <w:rFonts w:cs="Times New Roman"/>
          <w:noProof/>
          <w:szCs w:val="24"/>
        </w:rPr>
        <w:t xml:space="preserve"> 13, 074013. doi:10.1088/1748-9326/aacb3e.</w:t>
      </w:r>
    </w:p>
    <w:p w14:paraId="32EB572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u, J., Carbone, G. J., and Grego, J. M. (2019). Uncertainty and hotspots in 21st century projections of agricultural drought from CMIP5 models. </w:t>
      </w:r>
      <w:r w:rsidRPr="00D60E09">
        <w:rPr>
          <w:rFonts w:cs="Times New Roman"/>
          <w:i/>
          <w:iCs/>
          <w:noProof/>
          <w:szCs w:val="24"/>
        </w:rPr>
        <w:t>Sci. Rep.</w:t>
      </w:r>
      <w:r w:rsidRPr="00D60E09">
        <w:rPr>
          <w:rFonts w:cs="Times New Roman"/>
          <w:noProof/>
          <w:szCs w:val="24"/>
        </w:rPr>
        <w:t xml:space="preserve"> 9, 4922. doi:10.1038/s41598-019-41196-z.</w:t>
      </w:r>
    </w:p>
    <w:p w14:paraId="097B1D9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ucas, C., Timbal, B., and Nguyen, H. (2014). The expanding tropics: a critical assessment of the observational and modeling studies. </w:t>
      </w:r>
      <w:r w:rsidRPr="00D60E09">
        <w:rPr>
          <w:rFonts w:cs="Times New Roman"/>
          <w:i/>
          <w:iCs/>
          <w:noProof/>
          <w:szCs w:val="24"/>
        </w:rPr>
        <w:t>WIREs Clim. Chang.</w:t>
      </w:r>
      <w:r w:rsidRPr="00D60E09">
        <w:rPr>
          <w:rFonts w:cs="Times New Roman"/>
          <w:noProof/>
          <w:szCs w:val="24"/>
        </w:rPr>
        <w:t xml:space="preserve"> 5, 89–112. doi:10.1002/wcc.251.</w:t>
      </w:r>
    </w:p>
    <w:p w14:paraId="532A894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uiz Silva, W., Xavier, L. N. R., Maceira, M. E. P., and Rotunno, O. C. (2018). Climatological and hydrological patterns and verified trends in precipitation and streamflow in the basins of Brazilian hydroelectric plants. </w:t>
      </w:r>
      <w:r w:rsidRPr="00D60E09">
        <w:rPr>
          <w:rFonts w:cs="Times New Roman"/>
          <w:i/>
          <w:iCs/>
          <w:noProof/>
          <w:szCs w:val="24"/>
        </w:rPr>
        <w:t>Theor. Appl. Climatol.</w:t>
      </w:r>
      <w:r w:rsidRPr="00D60E09">
        <w:rPr>
          <w:rFonts w:cs="Times New Roman"/>
          <w:noProof/>
          <w:szCs w:val="24"/>
        </w:rPr>
        <w:t xml:space="preserve"> doi:10.1007/s00704-018-2600-8.</w:t>
      </w:r>
    </w:p>
    <w:p w14:paraId="21E0A8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uo, M., and Lau, N.-C. (2016). Heat Waves in Southern China: Synoptic Behavior, Long-Term Change, and Urbanization Effects. </w:t>
      </w:r>
      <w:r w:rsidRPr="00D60E09">
        <w:rPr>
          <w:rFonts w:cs="Times New Roman"/>
          <w:i/>
          <w:iCs/>
          <w:noProof/>
          <w:szCs w:val="24"/>
        </w:rPr>
        <w:t>J. Clim.</w:t>
      </w:r>
      <w:r w:rsidRPr="00D60E09">
        <w:rPr>
          <w:rFonts w:cs="Times New Roman"/>
          <w:noProof/>
          <w:szCs w:val="24"/>
        </w:rPr>
        <w:t xml:space="preserve"> 30, 703–720. doi:10.1175/JCLI-D-16-0269.1.</w:t>
      </w:r>
    </w:p>
    <w:p w14:paraId="42B2FC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Luterbacher, J., Werner, J. P., Smerdon, J. E., Fernández-Donado, L., González-Rouco, F. J., Barriopedro, D., et al. (2016). European summer temperatures since Roman times. </w:t>
      </w:r>
      <w:r w:rsidRPr="00D60E09">
        <w:rPr>
          <w:rFonts w:cs="Times New Roman"/>
          <w:i/>
          <w:iCs/>
          <w:noProof/>
          <w:szCs w:val="24"/>
        </w:rPr>
        <w:t>Environ. Res. Lett.</w:t>
      </w:r>
      <w:r w:rsidRPr="00D60E09">
        <w:rPr>
          <w:rFonts w:cs="Times New Roman"/>
          <w:noProof/>
          <w:szCs w:val="24"/>
        </w:rPr>
        <w:t xml:space="preserve"> 11, 024001. doi:10.1088/1748-9326/11/2/024001.</w:t>
      </w:r>
    </w:p>
    <w:p w14:paraId="678572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 S., Zhou, T., Dai, A., and Han, Z. (2015). Observed Changes in the Distributions of Daily Precipitation Frequency and Amount over China from 1960 to 2013. </w:t>
      </w:r>
      <w:r w:rsidRPr="00D60E09">
        <w:rPr>
          <w:rFonts w:cs="Times New Roman"/>
          <w:i/>
          <w:iCs/>
          <w:noProof/>
          <w:szCs w:val="24"/>
        </w:rPr>
        <w:t>J. Clim.</w:t>
      </w:r>
      <w:r w:rsidRPr="00D60E09">
        <w:rPr>
          <w:rFonts w:cs="Times New Roman"/>
          <w:noProof/>
          <w:szCs w:val="24"/>
        </w:rPr>
        <w:t xml:space="preserve"> 28, 6960–6978. doi:10.1175/JCLI-D-15-0011.1.</w:t>
      </w:r>
    </w:p>
    <w:p w14:paraId="0590481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 S., Zhou, T., Stone, D. A., Polson, D., Dai, A., Stott, P. A., et al. (2017). Detectable Anthropogenic Shift toward Heavy Precipitation over Eastern China. </w:t>
      </w:r>
      <w:r w:rsidRPr="00D60E09">
        <w:rPr>
          <w:rFonts w:cs="Times New Roman"/>
          <w:i/>
          <w:iCs/>
          <w:noProof/>
          <w:szCs w:val="24"/>
        </w:rPr>
        <w:t>J. Clim.</w:t>
      </w:r>
      <w:r w:rsidRPr="00D60E09">
        <w:rPr>
          <w:rFonts w:cs="Times New Roman"/>
          <w:noProof/>
          <w:szCs w:val="24"/>
        </w:rPr>
        <w:t xml:space="preserve"> 30, 1381–1396. doi:10.1175/JCLI-D-16-0311.1.</w:t>
      </w:r>
    </w:p>
    <w:p w14:paraId="0B2A0BA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cdonald, N., and Sangster, H. (2017). High-magnitude flooding across Britain since AD 1750. </w:t>
      </w:r>
      <w:r w:rsidRPr="00D60E09">
        <w:rPr>
          <w:rFonts w:cs="Times New Roman"/>
          <w:i/>
          <w:iCs/>
          <w:noProof/>
          <w:szCs w:val="24"/>
        </w:rPr>
        <w:t>Hydrol. Earth Syst. Sci.</w:t>
      </w:r>
      <w:r w:rsidRPr="00D60E09">
        <w:rPr>
          <w:rFonts w:cs="Times New Roman"/>
          <w:noProof/>
          <w:szCs w:val="24"/>
        </w:rPr>
        <w:t xml:space="preserve"> 21, 1631–1650. doi:10.5194/hess-21-1631-2017.</w:t>
      </w:r>
    </w:p>
    <w:p w14:paraId="670E883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ček, U., Bezak, N., and Šraj, M. (2018). Reference evapotranspiration changes in Slovenia, Europe. </w:t>
      </w:r>
      <w:r w:rsidRPr="00D60E09">
        <w:rPr>
          <w:rFonts w:cs="Times New Roman"/>
          <w:i/>
          <w:iCs/>
          <w:noProof/>
          <w:szCs w:val="24"/>
        </w:rPr>
        <w:t>Agric. For. Meteorol.</w:t>
      </w:r>
      <w:r w:rsidRPr="00D60E09">
        <w:rPr>
          <w:rFonts w:cs="Times New Roman"/>
          <w:noProof/>
          <w:szCs w:val="24"/>
        </w:rPr>
        <w:t xml:space="preserve"> 260–261, 183–192. doi:10.1016/j.agrformet.2018.06.014.</w:t>
      </w:r>
    </w:p>
    <w:p w14:paraId="338DAC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dhura, R. K., Krishnan, R., Revadekar, J. V, Mujumdar, M., and Goswami, B. N. (2015). Changes in western disturbances over the Western Himalayas in a warming environment. </w:t>
      </w:r>
      <w:r w:rsidRPr="00D60E09">
        <w:rPr>
          <w:rFonts w:cs="Times New Roman"/>
          <w:i/>
          <w:iCs/>
          <w:noProof/>
          <w:szCs w:val="24"/>
        </w:rPr>
        <w:t>Clim. Dyn.</w:t>
      </w:r>
      <w:r w:rsidRPr="00D60E09">
        <w:rPr>
          <w:rFonts w:cs="Times New Roman"/>
          <w:noProof/>
          <w:szCs w:val="24"/>
        </w:rPr>
        <w:t xml:space="preserve"> 44, 1157–1168. doi:10.1007/s00382-014-2166-9.</w:t>
      </w:r>
    </w:p>
    <w:p w14:paraId="5D2585B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dsen, H., Lawrence, D., Lang, M., Martinkova, M., and Kjeldsen, T. R. (2014). Review of trend analysis and climate change projections of extreme precipitation and floods in Europe. </w:t>
      </w:r>
      <w:r w:rsidRPr="00D60E09">
        <w:rPr>
          <w:rFonts w:cs="Times New Roman"/>
          <w:i/>
          <w:iCs/>
          <w:noProof/>
          <w:szCs w:val="24"/>
        </w:rPr>
        <w:t>J. Hydrol.</w:t>
      </w:r>
      <w:r w:rsidRPr="00D60E09">
        <w:rPr>
          <w:rFonts w:cs="Times New Roman"/>
          <w:noProof/>
          <w:szCs w:val="24"/>
        </w:rPr>
        <w:t xml:space="preserve"> 519, 3634–3650. doi:10.1016/j.jhydrol.2014.11.003.</w:t>
      </w:r>
    </w:p>
    <w:p w14:paraId="0387B1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ggioni, V., Meyers, P. C., and Robinson, M. D. (2016). A Review of Merged High-Resolution Satellite Precipitation Product Accuracy during the Tropical Rainfall Measuring Mission (TRMM) Era. </w:t>
      </w:r>
      <w:r w:rsidRPr="00D60E09">
        <w:rPr>
          <w:rFonts w:cs="Times New Roman"/>
          <w:i/>
          <w:iCs/>
          <w:noProof/>
          <w:szCs w:val="24"/>
        </w:rPr>
        <w:t>J. Hydrometeorol.</w:t>
      </w:r>
      <w:r w:rsidRPr="00D60E09">
        <w:rPr>
          <w:rFonts w:cs="Times New Roman"/>
          <w:noProof/>
          <w:szCs w:val="24"/>
        </w:rPr>
        <w:t xml:space="preserve"> 17, 1101–1117. doi:10.1175/JHM-D-15-0190.1.</w:t>
      </w:r>
    </w:p>
    <w:p w14:paraId="07BBA8D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gnusson, L., Bidlot, J.-R., Lang, S. T. K., Thorpe, A., Wedi, N., and Yamaguchi, M. (2014). Evaluation of Medium-Range Forecasts for Hurricane Sandy. </w:t>
      </w:r>
      <w:r w:rsidRPr="00D60E09">
        <w:rPr>
          <w:rFonts w:cs="Times New Roman"/>
          <w:i/>
          <w:iCs/>
          <w:noProof/>
          <w:szCs w:val="24"/>
        </w:rPr>
        <w:t>Mon. Weather Rev.</w:t>
      </w:r>
      <w:r w:rsidRPr="00D60E09">
        <w:rPr>
          <w:rFonts w:cs="Times New Roman"/>
          <w:noProof/>
          <w:szCs w:val="24"/>
        </w:rPr>
        <w:t xml:space="preserve"> 142, 1962–1981. doi:10.1175/MWR-D-13-00228.1.</w:t>
      </w:r>
    </w:p>
    <w:p w14:paraId="4547E9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honey, K. (2020). Extreme Hail Storms and Climate Change: Foretelling the Future In Tiny, Turbulent Crystal Balls? </w:t>
      </w:r>
      <w:r w:rsidRPr="00D60E09">
        <w:rPr>
          <w:rFonts w:cs="Times New Roman"/>
          <w:i/>
          <w:iCs/>
          <w:noProof/>
          <w:szCs w:val="24"/>
        </w:rPr>
        <w:t>Bull. Am. Meteorol. Soc.</w:t>
      </w:r>
      <w:r w:rsidRPr="00D60E09">
        <w:rPr>
          <w:rFonts w:cs="Times New Roman"/>
          <w:noProof/>
          <w:szCs w:val="24"/>
        </w:rPr>
        <w:t xml:space="preserve"> 95, S17–S22. doi:10.1175/BAMS-D-19-0233.1.</w:t>
      </w:r>
    </w:p>
    <w:p w14:paraId="72DBD7C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honey, K., Alexander, M. A., Thompson, G., Barsugli, J. J., and Scott, J. D. (2012). Changes in hail and flood risk in high-resolution simulations over Colorado’s mountains. </w:t>
      </w:r>
      <w:r w:rsidRPr="00D60E09">
        <w:rPr>
          <w:rFonts w:cs="Times New Roman"/>
          <w:i/>
          <w:iCs/>
          <w:noProof/>
          <w:szCs w:val="24"/>
        </w:rPr>
        <w:t>Nat. Clim. Chang.</w:t>
      </w:r>
      <w:r w:rsidRPr="00D60E09">
        <w:rPr>
          <w:rFonts w:cs="Times New Roman"/>
          <w:noProof/>
          <w:szCs w:val="24"/>
        </w:rPr>
        <w:t xml:space="preserve"> 2, 125–131. doi:10.1038/nclimate1344.</w:t>
      </w:r>
    </w:p>
    <w:p w14:paraId="76F1CFE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hony, C. R., and Cannon, A. J. (2018). Wetter summers can intensify departures from natural variability in a warming climate. </w:t>
      </w:r>
      <w:r w:rsidRPr="00D60E09">
        <w:rPr>
          <w:rFonts w:cs="Times New Roman"/>
          <w:i/>
          <w:iCs/>
          <w:noProof/>
          <w:szCs w:val="24"/>
        </w:rPr>
        <w:t>Nat. Commun.</w:t>
      </w:r>
      <w:r w:rsidRPr="00D60E09">
        <w:rPr>
          <w:rFonts w:cs="Times New Roman"/>
          <w:noProof/>
          <w:szCs w:val="24"/>
        </w:rPr>
        <w:t xml:space="preserve"> 9, 783. doi:10.1038/s41467-018-03132-z.</w:t>
      </w:r>
    </w:p>
    <w:p w14:paraId="35C185E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hto, S. S., and Mishra, V. (2019). Does ERA‐5 Outperform Other Reanalysis Products for Hydrologic Applications in India? </w:t>
      </w:r>
      <w:r w:rsidRPr="00D60E09">
        <w:rPr>
          <w:rFonts w:cs="Times New Roman"/>
          <w:i/>
          <w:iCs/>
          <w:noProof/>
          <w:szCs w:val="24"/>
        </w:rPr>
        <w:t>J. Geophys. Res. Atmos.</w:t>
      </w:r>
      <w:r w:rsidRPr="00D60E09">
        <w:rPr>
          <w:rFonts w:cs="Times New Roman"/>
          <w:noProof/>
          <w:szCs w:val="24"/>
        </w:rPr>
        <w:t xml:space="preserve"> 124, 9423–9441. doi:10.1029/2019JD031155.</w:t>
      </w:r>
    </w:p>
    <w:p w14:paraId="5C3A65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ier, N., Breuer, L., Chamorro, A., Kraft, P., and Houska, T. (2018). Multi-Source Uncertainty Analysis in Simulating Floodplain Inundation under Climate Change. </w:t>
      </w:r>
      <w:r w:rsidRPr="00D60E09">
        <w:rPr>
          <w:rFonts w:cs="Times New Roman"/>
          <w:i/>
          <w:iCs/>
          <w:noProof/>
          <w:szCs w:val="24"/>
        </w:rPr>
        <w:t>Water</w:t>
      </w:r>
      <w:r w:rsidRPr="00D60E09">
        <w:rPr>
          <w:rFonts w:cs="Times New Roman"/>
          <w:noProof/>
          <w:szCs w:val="24"/>
        </w:rPr>
        <w:t xml:space="preserve"> 10, 809. doi:10.3390/w10060809.</w:t>
      </w:r>
    </w:p>
    <w:p w14:paraId="476236D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ksimović, Č., Prodanović, D., Boonya-Aroonnet, S., Leitão, J. P., Djordjević, S., and Allitt, R. (2009). Overland flow and pathway analysis for modelling of urban pluvial flooding. </w:t>
      </w:r>
      <w:r w:rsidRPr="00D60E09">
        <w:rPr>
          <w:rFonts w:cs="Times New Roman"/>
          <w:i/>
          <w:iCs/>
          <w:noProof/>
          <w:szCs w:val="24"/>
        </w:rPr>
        <w:t>J. Hydraul. Res.</w:t>
      </w:r>
      <w:r w:rsidRPr="00D60E09">
        <w:rPr>
          <w:rFonts w:cs="Times New Roman"/>
          <w:noProof/>
          <w:szCs w:val="24"/>
        </w:rPr>
        <w:t xml:space="preserve"> 47, 512–523. doi:10.1080/00221686.2009.9522027.</w:t>
      </w:r>
    </w:p>
    <w:p w14:paraId="1DDF678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lik, N., Bookhagen, B., and Mucha, P. J. (2016). Spatiotemporal patterns and trends of Indian monsoonal rainfall extremes. </w:t>
      </w:r>
      <w:r w:rsidRPr="00D60E09">
        <w:rPr>
          <w:rFonts w:cs="Times New Roman"/>
          <w:i/>
          <w:iCs/>
          <w:noProof/>
          <w:szCs w:val="24"/>
        </w:rPr>
        <w:t>Geophys. Res. Lett.</w:t>
      </w:r>
      <w:r w:rsidRPr="00D60E09">
        <w:rPr>
          <w:rFonts w:cs="Times New Roman"/>
          <w:noProof/>
          <w:szCs w:val="24"/>
        </w:rPr>
        <w:t xml:space="preserve"> 43, 1710–1717. doi:10.1002/2016GL067841.</w:t>
      </w:r>
    </w:p>
    <w:p w14:paraId="1E932B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llakpour, I., and Villarini, G. (2015). The changing nature of flooding across the central United States. </w:t>
      </w:r>
      <w:r w:rsidRPr="00D60E09">
        <w:rPr>
          <w:rFonts w:cs="Times New Roman"/>
          <w:i/>
          <w:iCs/>
          <w:noProof/>
          <w:szCs w:val="24"/>
        </w:rPr>
        <w:t>Nat. Clim. Chang.</w:t>
      </w:r>
      <w:r w:rsidRPr="00D60E09">
        <w:rPr>
          <w:rFonts w:cs="Times New Roman"/>
          <w:noProof/>
          <w:szCs w:val="24"/>
        </w:rPr>
        <w:t xml:space="preserve"> 5, 250–254. doi:10.1038/nclimate2516.</w:t>
      </w:r>
    </w:p>
    <w:p w14:paraId="0F01C40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nda, A., Nakamura, H., Asano, N., Iizuka, S., Miyama, T., Moteki, Q., et al. (2014). Impacts of a warming marginal sea on torrential rainfall organized under the Asian summer monsoon. </w:t>
      </w:r>
      <w:r w:rsidRPr="00D60E09">
        <w:rPr>
          <w:rFonts w:cs="Times New Roman"/>
          <w:i/>
          <w:iCs/>
          <w:noProof/>
          <w:szCs w:val="24"/>
        </w:rPr>
        <w:t>Sci. Rep.</w:t>
      </w:r>
      <w:r w:rsidRPr="00D60E09">
        <w:rPr>
          <w:rFonts w:cs="Times New Roman"/>
          <w:noProof/>
          <w:szCs w:val="24"/>
        </w:rPr>
        <w:t xml:space="preserve"> 4, 1–6. doi:10.1038/srep05741.</w:t>
      </w:r>
    </w:p>
    <w:p w14:paraId="51C94C1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ndapaka, P. V, and Lo, E. Y. M. (2018). Assessment of future changes in Southeast Asian precipitation using the NASA Earth Exchange Global Daily Downscaled Projections data set. </w:t>
      </w:r>
      <w:r w:rsidRPr="00D60E09">
        <w:rPr>
          <w:rFonts w:cs="Times New Roman"/>
          <w:i/>
          <w:iCs/>
          <w:noProof/>
          <w:szCs w:val="24"/>
        </w:rPr>
        <w:t>Int. J. Climatol.</w:t>
      </w:r>
      <w:r w:rsidRPr="00D60E09">
        <w:rPr>
          <w:rFonts w:cs="Times New Roman"/>
          <w:noProof/>
          <w:szCs w:val="24"/>
        </w:rPr>
        <w:t xml:space="preserve"> 38, 5231–5244. doi:10.1002/joc.5724.</w:t>
      </w:r>
    </w:p>
    <w:p w14:paraId="3279774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ngini, W., Viglione, A., Hall, J., Hundecha, Y., Ceola, S., Montanari, A., et al. (2018). Detection of trends in magnitude and frequency of flood peaks across Europe. </w:t>
      </w:r>
      <w:r w:rsidRPr="00D60E09">
        <w:rPr>
          <w:rFonts w:cs="Times New Roman"/>
          <w:i/>
          <w:iCs/>
          <w:noProof/>
          <w:szCs w:val="24"/>
        </w:rPr>
        <w:t>Hydrol. Sci. J.</w:t>
      </w:r>
      <w:r w:rsidRPr="00D60E09">
        <w:rPr>
          <w:rFonts w:cs="Times New Roman"/>
          <w:noProof/>
          <w:szCs w:val="24"/>
        </w:rPr>
        <w:t xml:space="preserve"> 63, 493–512. doi:10.1080/02626667.2018.1444766.</w:t>
      </w:r>
    </w:p>
    <w:p w14:paraId="78E2E0D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nkin, J. S., Seager, R., Smerdon, J. E., Cook, B. I., and Williams, A. P. (2019). Mid-latitude freshwater availability reduced by projected vegetation responses to climate change. </w:t>
      </w:r>
      <w:r w:rsidRPr="00D60E09">
        <w:rPr>
          <w:rFonts w:cs="Times New Roman"/>
          <w:i/>
          <w:iCs/>
          <w:noProof/>
          <w:szCs w:val="24"/>
        </w:rPr>
        <w:t>Nat. Geosci.</w:t>
      </w:r>
      <w:r w:rsidRPr="00D60E09">
        <w:rPr>
          <w:rFonts w:cs="Times New Roman"/>
          <w:noProof/>
          <w:szCs w:val="24"/>
        </w:rPr>
        <w:t xml:space="preserve"> 12, 983–988. doi:10.1038/s41561-019-0480-x.</w:t>
      </w:r>
    </w:p>
    <w:p w14:paraId="32D7D14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nn, M. E., and Gleick, P. H. (2015). Climate change and California drought in the 21st century. </w:t>
      </w:r>
      <w:r w:rsidRPr="00D60E09">
        <w:rPr>
          <w:rFonts w:cs="Times New Roman"/>
          <w:i/>
          <w:iCs/>
          <w:noProof/>
          <w:szCs w:val="24"/>
        </w:rPr>
        <w:t>Proc. Natl. Acad. Sci.</w:t>
      </w:r>
      <w:r w:rsidRPr="00D60E09">
        <w:rPr>
          <w:rFonts w:cs="Times New Roman"/>
          <w:noProof/>
          <w:szCs w:val="24"/>
        </w:rPr>
        <w:t xml:space="preserve"> 112, 3858–3859. doi:10.1073/pnas.1503667112.</w:t>
      </w:r>
    </w:p>
    <w:p w14:paraId="1C8537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nn, M. E., Rahmstorf, S., Kornhuber, K., Steinman, B. A., Miller, S. K., and Coumou, D. (2017). Influence of Anthropogenic Climate Change on Planetary Wave Resonance and Extreme Weather Events. </w:t>
      </w:r>
      <w:r w:rsidRPr="00D60E09">
        <w:rPr>
          <w:rFonts w:cs="Times New Roman"/>
          <w:i/>
          <w:iCs/>
          <w:noProof/>
          <w:szCs w:val="24"/>
        </w:rPr>
        <w:t>Sci. Rep.</w:t>
      </w:r>
      <w:r w:rsidRPr="00D60E09">
        <w:rPr>
          <w:rFonts w:cs="Times New Roman"/>
          <w:noProof/>
          <w:szCs w:val="24"/>
        </w:rPr>
        <w:t xml:space="preserve"> 7, 45242. doi:10.1038/srep45242.</w:t>
      </w:r>
    </w:p>
    <w:p w14:paraId="3DBFB82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ciano, C. G., Lackmann, G. M., and Robinson, W. A. (2015). Changes in U.S. East Coast cyclone dynamics with climate change. </w:t>
      </w:r>
      <w:r w:rsidRPr="00D60E09">
        <w:rPr>
          <w:rFonts w:cs="Times New Roman"/>
          <w:i/>
          <w:iCs/>
          <w:noProof/>
          <w:szCs w:val="24"/>
        </w:rPr>
        <w:t>J. Clim.</w:t>
      </w:r>
      <w:r w:rsidRPr="00D60E09">
        <w:rPr>
          <w:rFonts w:cs="Times New Roman"/>
          <w:noProof/>
          <w:szCs w:val="24"/>
        </w:rPr>
        <w:t xml:space="preserve"> 28, 468–484. doi:10.1175/JCLI-D-14-00418.1.</w:t>
      </w:r>
    </w:p>
    <w:p w14:paraId="7F093C7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engo, J. A., and Espinoza, J. C. (2016). Extreme seasonal droughts and floods in Amazonia: causes, trends and impacts. </w:t>
      </w:r>
      <w:r w:rsidRPr="00D60E09">
        <w:rPr>
          <w:rFonts w:cs="Times New Roman"/>
          <w:i/>
          <w:iCs/>
          <w:noProof/>
          <w:szCs w:val="24"/>
        </w:rPr>
        <w:t>Int. J. Climatol.</w:t>
      </w:r>
      <w:r w:rsidRPr="00D60E09">
        <w:rPr>
          <w:rFonts w:cs="Times New Roman"/>
          <w:noProof/>
          <w:szCs w:val="24"/>
        </w:rPr>
        <w:t xml:space="preserve"> 36, 1033–1050. doi:10.1002/joc.4420.</w:t>
      </w:r>
    </w:p>
    <w:p w14:paraId="20624C5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engo, J. A., Torres, R. R., and Alves, L. M. (2017). Drought in Northeast Brazil – past, present, and future. </w:t>
      </w:r>
      <w:r w:rsidRPr="00D60E09">
        <w:rPr>
          <w:rFonts w:cs="Times New Roman"/>
          <w:i/>
          <w:iCs/>
          <w:noProof/>
          <w:szCs w:val="24"/>
        </w:rPr>
        <w:t>Theor. Appl. Climatol.</w:t>
      </w:r>
      <w:r w:rsidRPr="00D60E09">
        <w:rPr>
          <w:rFonts w:cs="Times New Roman"/>
          <w:noProof/>
          <w:szCs w:val="24"/>
        </w:rPr>
        <w:t xml:space="preserve"> 129, 1189–1200. doi:10.1007/s00704-016-1840-8.</w:t>
      </w:r>
    </w:p>
    <w:p w14:paraId="7617AA0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in, L., Birsan, M. V., Bojariu, R., Dumitrescu, A., Micu, D. M., and Manea, A. (2014). An overview of annual climatic changes in Romania: Trends in air temperature, precipitation, sunshine hours, cloud cover, relative humidity and wind speed during the 1961-2013 period. </w:t>
      </w:r>
      <w:r w:rsidRPr="00D60E09">
        <w:rPr>
          <w:rFonts w:cs="Times New Roman"/>
          <w:i/>
          <w:iCs/>
          <w:noProof/>
          <w:szCs w:val="24"/>
        </w:rPr>
        <w:t>Carpathian J. Earth Environ. Sci.</w:t>
      </w:r>
      <w:r w:rsidRPr="00D60E09">
        <w:rPr>
          <w:rFonts w:cs="Times New Roman"/>
          <w:noProof/>
          <w:szCs w:val="24"/>
        </w:rPr>
        <w:t xml:space="preserve"> 9, 253–258. Available at: http://www.cjees.ro/viewTopic.php?topicId=489.</w:t>
      </w:r>
    </w:p>
    <w:p w14:paraId="04E1C0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iotti, A., Pan, Y., Zeng, N., and Alessandri, A. (2015). Long-term climate change in the Mediterranean region in the midst of decadal variability. </w:t>
      </w:r>
      <w:r w:rsidRPr="00D60E09">
        <w:rPr>
          <w:rFonts w:cs="Times New Roman"/>
          <w:i/>
          <w:iCs/>
          <w:noProof/>
          <w:szCs w:val="24"/>
        </w:rPr>
        <w:t>Clim. Dyn.</w:t>
      </w:r>
      <w:r w:rsidRPr="00D60E09">
        <w:rPr>
          <w:rFonts w:cs="Times New Roman"/>
          <w:noProof/>
          <w:szCs w:val="24"/>
        </w:rPr>
        <w:t xml:space="preserve"> 44, 1437–1456. doi:10.1007/s00382-015-2487-3.</w:t>
      </w:r>
    </w:p>
    <w:p w14:paraId="63A7B96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konis, Y., Kumar, R., Hanel, M., Rakovec, O., Máca, P., and AghaKouchak, A. (2021). The rise of compound warm-season droughts in Europe. </w:t>
      </w:r>
      <w:r w:rsidRPr="00D60E09">
        <w:rPr>
          <w:rFonts w:cs="Times New Roman"/>
          <w:i/>
          <w:iCs/>
          <w:noProof/>
          <w:szCs w:val="24"/>
        </w:rPr>
        <w:t>Sci. Adv.</w:t>
      </w:r>
      <w:r w:rsidRPr="00D60E09">
        <w:rPr>
          <w:rFonts w:cs="Times New Roman"/>
          <w:noProof/>
          <w:szCs w:val="24"/>
        </w:rPr>
        <w:t xml:space="preserve"> 7, eabb9668. doi:10.1126/sciadv.abb9668.</w:t>
      </w:r>
    </w:p>
    <w:p w14:paraId="34817BB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tens, B., Waegeman, W., Dorigo, W. A., Verhoest, N. E. C., and Miralles, D. G. (2018). Terrestrial evaporation response to modes of climate variability. </w:t>
      </w:r>
      <w:r w:rsidRPr="00D60E09">
        <w:rPr>
          <w:rFonts w:cs="Times New Roman"/>
          <w:i/>
          <w:iCs/>
          <w:noProof/>
          <w:szCs w:val="24"/>
        </w:rPr>
        <w:t>npj Clim. Atmos. Sci.</w:t>
      </w:r>
      <w:r w:rsidRPr="00D60E09">
        <w:rPr>
          <w:rFonts w:cs="Times New Roman"/>
          <w:noProof/>
          <w:szCs w:val="24"/>
        </w:rPr>
        <w:t xml:space="preserve"> 1, 43. doi:10.1038/s41612-018-0053-5.</w:t>
      </w:r>
    </w:p>
    <w:p w14:paraId="6674E62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thews, T. R., Otto, F. E. L., Mitchell, D., Dadson, S. J., and Jones, R. G. (2015). The 2014 Drought in the Horn of Africa: Attribution of Meteorological Drivers [in “Explaining Extreme Events of 2014 from a Climate Perspective”]. </w:t>
      </w:r>
      <w:r w:rsidRPr="00D60E09">
        <w:rPr>
          <w:rFonts w:cs="Times New Roman"/>
          <w:i/>
          <w:iCs/>
          <w:noProof/>
          <w:szCs w:val="24"/>
        </w:rPr>
        <w:t>Bull. Am. Meteorol. Soc.</w:t>
      </w:r>
      <w:r w:rsidRPr="00D60E09">
        <w:rPr>
          <w:rFonts w:cs="Times New Roman"/>
          <w:noProof/>
          <w:szCs w:val="24"/>
        </w:rPr>
        <w:t xml:space="preserve"> 96, S83–S88. doi:10.1175/BAMS-D-15-00115.1.</w:t>
      </w:r>
    </w:p>
    <w:p w14:paraId="2DADBC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tin, E. R. (2018). Future Projections of Global Pluvial and Drought Event Characteristics. </w:t>
      </w:r>
      <w:r w:rsidRPr="00D60E09">
        <w:rPr>
          <w:rFonts w:cs="Times New Roman"/>
          <w:i/>
          <w:iCs/>
          <w:noProof/>
          <w:szCs w:val="24"/>
        </w:rPr>
        <w:t>Geophys. Res. Lett.</w:t>
      </w:r>
      <w:r w:rsidRPr="00D60E09">
        <w:rPr>
          <w:rFonts w:cs="Times New Roman"/>
          <w:noProof/>
          <w:szCs w:val="24"/>
        </w:rPr>
        <w:t xml:space="preserve"> doi:10.1029/2018GL079807.</w:t>
      </w:r>
    </w:p>
    <w:p w14:paraId="7D3120D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tin, J. T., Pederson, G. T., Woodhouse, C. A., Cook, E. R., McCabe, G. J., Anchukaitis, K. J., et al. (2020). Increased drought severity tracks warming in the United States’ largest river basin. </w:t>
      </w:r>
      <w:r w:rsidRPr="00D60E09">
        <w:rPr>
          <w:rFonts w:cs="Times New Roman"/>
          <w:i/>
          <w:iCs/>
          <w:noProof/>
          <w:szCs w:val="24"/>
        </w:rPr>
        <w:t>Proc. Natl. Acad. Sci.</w:t>
      </w:r>
      <w:r w:rsidRPr="00D60E09">
        <w:rPr>
          <w:rFonts w:cs="Times New Roman"/>
          <w:noProof/>
          <w:szCs w:val="24"/>
        </w:rPr>
        <w:t xml:space="preserve"> 117. doi:10.1073/pnas.1916208117.</w:t>
      </w:r>
    </w:p>
    <w:p w14:paraId="60C601E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tinez-Austria, P., and Bandala, E. (2017). Temperature and Heat-Related Mortality Trends in the Sonoran and Mojave Desert Region. </w:t>
      </w:r>
      <w:r w:rsidRPr="00D60E09">
        <w:rPr>
          <w:rFonts w:cs="Times New Roman"/>
          <w:i/>
          <w:iCs/>
          <w:noProof/>
          <w:szCs w:val="24"/>
        </w:rPr>
        <w:t>Atmosphere (Basel).</w:t>
      </w:r>
      <w:r w:rsidRPr="00D60E09">
        <w:rPr>
          <w:rFonts w:cs="Times New Roman"/>
          <w:noProof/>
          <w:szCs w:val="24"/>
        </w:rPr>
        <w:t xml:space="preserve"> 8, 53. doi:10.3390/atmos8030053.</w:t>
      </w:r>
    </w:p>
    <w:p w14:paraId="274378B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tins, E. S. P. R., Coelho, C. A. S., Haarsma, R., Otto, F. E. L., King, A. D., Jan van Oldenborgh, G., et al. (2018). A Multimethod Attribution Analysis of the Prolonged Northeast Brazil Hydrometeorological Drought (2012–16). </w:t>
      </w:r>
      <w:r w:rsidRPr="00D60E09">
        <w:rPr>
          <w:rFonts w:cs="Times New Roman"/>
          <w:i/>
          <w:iCs/>
          <w:noProof/>
          <w:szCs w:val="24"/>
        </w:rPr>
        <w:t>Bull. Am. Meteorol. Soc.</w:t>
      </w:r>
      <w:r w:rsidRPr="00D60E09">
        <w:rPr>
          <w:rFonts w:cs="Times New Roman"/>
          <w:noProof/>
          <w:szCs w:val="24"/>
        </w:rPr>
        <w:t xml:space="preserve"> 99, S65–S69. doi:10.1175/BAMS-D-17-0102.1.</w:t>
      </w:r>
    </w:p>
    <w:p w14:paraId="627C06F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tius, O., Pfahl, S., and Chevalier, C. (2016). A global quantification of compound precipitation and wind extremes. </w:t>
      </w:r>
      <w:r w:rsidRPr="00D60E09">
        <w:rPr>
          <w:rFonts w:cs="Times New Roman"/>
          <w:i/>
          <w:iCs/>
          <w:noProof/>
          <w:szCs w:val="24"/>
        </w:rPr>
        <w:t>Geophys. Res. Lett.</w:t>
      </w:r>
      <w:r w:rsidRPr="00D60E09">
        <w:rPr>
          <w:rFonts w:cs="Times New Roman"/>
          <w:noProof/>
          <w:szCs w:val="24"/>
        </w:rPr>
        <w:t xml:space="preserve"> 43, 7709–7717. doi:10.1002/2016GL070017.</w:t>
      </w:r>
    </w:p>
    <w:p w14:paraId="4B23E17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vel, K., Cook, B. I., Bonfils, C. J. W., Durack, P. J., Smerdon, J. E., and Williams, A. P. (2019). Twentieth-century hydroclimate changes consistent with human influence. </w:t>
      </w:r>
      <w:r w:rsidRPr="00D60E09">
        <w:rPr>
          <w:rFonts w:cs="Times New Roman"/>
          <w:i/>
          <w:iCs/>
          <w:noProof/>
          <w:szCs w:val="24"/>
        </w:rPr>
        <w:t>Nature</w:t>
      </w:r>
      <w:r w:rsidRPr="00D60E09">
        <w:rPr>
          <w:rFonts w:cs="Times New Roman"/>
          <w:noProof/>
          <w:szCs w:val="24"/>
        </w:rPr>
        <w:t xml:space="preserve"> 569, 59–65. doi:10.1038/s41586-019-1149-8.</w:t>
      </w:r>
    </w:p>
    <w:p w14:paraId="3A8D3A6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rx, A., Kumar, R., Thober, S., Rakovec, O., Wanders, N., Zink, M., et al. (2018). Climate change alters low flows in Europe under global warming of 1.5, 2, and 3°C. </w:t>
      </w:r>
      <w:r w:rsidRPr="00D60E09">
        <w:rPr>
          <w:rFonts w:cs="Times New Roman"/>
          <w:i/>
          <w:iCs/>
          <w:noProof/>
          <w:szCs w:val="24"/>
        </w:rPr>
        <w:t>Hydrol. Earth Syst. Sci.</w:t>
      </w:r>
      <w:r w:rsidRPr="00D60E09">
        <w:rPr>
          <w:rFonts w:cs="Times New Roman"/>
          <w:noProof/>
          <w:szCs w:val="24"/>
        </w:rPr>
        <w:t xml:space="preserve"> 22, 1017–1032. doi:10.5194/hess-22-1017-2018.</w:t>
      </w:r>
    </w:p>
    <w:p w14:paraId="5705F5F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Marzin, C., Rahmat, R., Bernie, D., Bricheno, L., Buonomo, E., Calvert, D., et al. (2015). Singapore 2nd National Climate Change Study – Phase 1. Singapore: Meteorological Service Singapore Available at: http://ccrs.weather.gov.sg/Publications-Second-National-Climate-Change-Study-Science-Reports/.</w:t>
      </w:r>
    </w:p>
    <w:p w14:paraId="1AB9738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scioli, N. R., Fiore, A. M., Previdi, M., and Correa, G. (2016). Temperature and Precipitation Extremes in the United States: Quantifying the Responses to Anthropogenic Aerosols and Greenhouse Gases. </w:t>
      </w:r>
      <w:r w:rsidRPr="00D60E09">
        <w:rPr>
          <w:rFonts w:cs="Times New Roman"/>
          <w:i/>
          <w:iCs/>
          <w:noProof/>
          <w:szCs w:val="24"/>
        </w:rPr>
        <w:t>J. Clim.</w:t>
      </w:r>
      <w:r w:rsidRPr="00D60E09">
        <w:rPr>
          <w:rFonts w:cs="Times New Roman"/>
          <w:noProof/>
          <w:szCs w:val="24"/>
        </w:rPr>
        <w:t xml:space="preserve"> 29, 2689–2701. doi:10.1175/JCLI-D-15-0478.1.</w:t>
      </w:r>
    </w:p>
    <w:p w14:paraId="5790B18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ssey, N., Aina, T., Rye, C. J., Otto, F. E. L., Wilson, S., Jones, R. G., et al. (2012). Have the odds of warm November temperature and of cold December temperatures in central England changed? [in “Explaining Extreme Events of 2011 from a Climate Perspective”]. </w:t>
      </w:r>
      <w:r w:rsidRPr="00D60E09">
        <w:rPr>
          <w:rFonts w:cs="Times New Roman"/>
          <w:i/>
          <w:iCs/>
          <w:noProof/>
          <w:szCs w:val="24"/>
        </w:rPr>
        <w:t>Bull. Am. Meteorol. Soc.</w:t>
      </w:r>
      <w:r w:rsidRPr="00D60E09">
        <w:rPr>
          <w:rFonts w:cs="Times New Roman"/>
          <w:noProof/>
          <w:szCs w:val="24"/>
        </w:rPr>
        <w:t xml:space="preserve"> 93, 1057–1059. doi:10.1175/BAMS-D-12-00021.1.</w:t>
      </w:r>
    </w:p>
    <w:p w14:paraId="64F701B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sson-Delmotte, V., M, S., Abe-Ouchi, A., Beer, J., Ganopolski, A., Rouco, J. F. G., et al. (2013). “Information from Paleoclimate Archives,” in </w:t>
      </w:r>
      <w:r w:rsidRPr="00D60E09">
        <w:rPr>
          <w:rFonts w:cs="Times New Roman"/>
          <w:i/>
          <w:iCs/>
          <w:noProof/>
          <w:szCs w:val="24"/>
        </w:rPr>
        <w:t>Climate Change 2013: The Physical Science Basis. Contribution of Working Group I to the Fifth Assessment Report of the Intergovernmental Panel on Climate Change</w:t>
      </w:r>
      <w:r w:rsidRPr="00D60E09">
        <w:rPr>
          <w:rFonts w:cs="Times New Roman"/>
          <w:noProof/>
          <w:szCs w:val="24"/>
        </w:rPr>
        <w:t>, eds. T. . Stocker, D. Qin, G.-K. Plattner, M. Tignor, S. K. Allen, J. Boschung, et al. (Cambridge, United Kingdom and New York, NY, USA: Cambridge University Press), 383–464. doi:10.1017/CBO9781107415324.013.</w:t>
      </w:r>
    </w:p>
    <w:p w14:paraId="730AF2B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teo, C. M. R., Yamazaki, D., Kim, H., Champathong, A., Vaze, J., and Oki, T. (2017). Impacts of spatial resolution and representation of flow connectivity on large-scale simulation of floods. </w:t>
      </w:r>
      <w:r w:rsidRPr="00D60E09">
        <w:rPr>
          <w:rFonts w:cs="Times New Roman"/>
          <w:i/>
          <w:iCs/>
          <w:noProof/>
          <w:szCs w:val="24"/>
        </w:rPr>
        <w:t>Hydrol. Earth Syst. Sci.</w:t>
      </w:r>
      <w:r w:rsidRPr="00D60E09">
        <w:rPr>
          <w:rFonts w:cs="Times New Roman"/>
          <w:noProof/>
          <w:szCs w:val="24"/>
        </w:rPr>
        <w:t xml:space="preserve"> 21, 5143–5163. doi:10.5194/hess-21-5143-2017.</w:t>
      </w:r>
    </w:p>
    <w:p w14:paraId="060D8F9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thbout, S., Lopez-Bustins, J. A., Martin-Vide, J., Bech, J., and Rodrigo, F. S. (2018a). Spatial and temporal analysis of drought variability at several time scales in Syria during 1961–2012. </w:t>
      </w:r>
      <w:r w:rsidRPr="00D60E09">
        <w:rPr>
          <w:rFonts w:cs="Times New Roman"/>
          <w:i/>
          <w:iCs/>
          <w:noProof/>
          <w:szCs w:val="24"/>
        </w:rPr>
        <w:t>Atmos. Res.</w:t>
      </w:r>
      <w:r w:rsidRPr="00D60E09">
        <w:rPr>
          <w:rFonts w:cs="Times New Roman"/>
          <w:noProof/>
          <w:szCs w:val="24"/>
        </w:rPr>
        <w:t xml:space="preserve"> 200, 153–168. doi:10.1016/j.atmosres.2017.09.016.</w:t>
      </w:r>
    </w:p>
    <w:p w14:paraId="514AC10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thbout, S., Lopez-Bustins, J. A., Royé, D., Martin-Vide, J., Bech, J., and Rodrigo, F. S. (2018b). Observed Changes in Daily Precipitation Extremes at Annual Timescale Over the Eastern Mediterranean During 1961–2012. </w:t>
      </w:r>
      <w:r w:rsidRPr="00D60E09">
        <w:rPr>
          <w:rFonts w:cs="Times New Roman"/>
          <w:i/>
          <w:iCs/>
          <w:noProof/>
          <w:szCs w:val="24"/>
        </w:rPr>
        <w:t>Pure Appl. Geophys.</w:t>
      </w:r>
      <w:r w:rsidRPr="00D60E09">
        <w:rPr>
          <w:rFonts w:cs="Times New Roman"/>
          <w:noProof/>
          <w:szCs w:val="24"/>
        </w:rPr>
        <w:t xml:space="preserve"> 175, 3875–3890. doi:10.1007/s00024-017-1695-7.</w:t>
      </w:r>
    </w:p>
    <w:p w14:paraId="3BDB87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tthes, H., Rinke, A., and Dethloff, K. (2015). Recent changes in Arctic temperature extremes: Warm and cold spells during winter and summer. </w:t>
      </w:r>
      <w:r w:rsidRPr="00D60E09">
        <w:rPr>
          <w:rFonts w:cs="Times New Roman"/>
          <w:i/>
          <w:iCs/>
          <w:noProof/>
          <w:szCs w:val="24"/>
        </w:rPr>
        <w:t>Environ. Res. Lett.</w:t>
      </w:r>
      <w:r w:rsidRPr="00D60E09">
        <w:rPr>
          <w:rFonts w:cs="Times New Roman"/>
          <w:noProof/>
          <w:szCs w:val="24"/>
        </w:rPr>
        <w:t xml:space="preserve"> 10. doi:10.1088/1748-9326/10/11/114020.</w:t>
      </w:r>
    </w:p>
    <w:p w14:paraId="6FEB0E0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tthews, T. K. R., Wilby, R. L., and Murphy, C. (2017). Communicating the deadly consequences of global warming for human heat stress. </w:t>
      </w:r>
      <w:r w:rsidRPr="00D60E09">
        <w:rPr>
          <w:rFonts w:cs="Times New Roman"/>
          <w:i/>
          <w:iCs/>
          <w:noProof/>
          <w:szCs w:val="24"/>
        </w:rPr>
        <w:t>Proc. Natl. Acad. Sci.</w:t>
      </w:r>
      <w:r w:rsidRPr="00D60E09">
        <w:rPr>
          <w:rFonts w:cs="Times New Roman"/>
          <w:noProof/>
          <w:szCs w:val="24"/>
        </w:rPr>
        <w:t xml:space="preserve"> 114, 3861–3866. doi:10.1073/pnas.1617526114.</w:t>
      </w:r>
    </w:p>
    <w:p w14:paraId="2786D18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átyás, C., and Sun, G. (2014). Forests in a water limited world under climate change. </w:t>
      </w:r>
      <w:r w:rsidRPr="00D60E09">
        <w:rPr>
          <w:rFonts w:cs="Times New Roman"/>
          <w:i/>
          <w:iCs/>
          <w:noProof/>
          <w:szCs w:val="24"/>
        </w:rPr>
        <w:t>Environ. Res. Lett.</w:t>
      </w:r>
      <w:r w:rsidRPr="00D60E09">
        <w:rPr>
          <w:rFonts w:cs="Times New Roman"/>
          <w:noProof/>
          <w:szCs w:val="24"/>
        </w:rPr>
        <w:t xml:space="preserve"> 9. doi:10.1088/1748-9326/9/8/085001.</w:t>
      </w:r>
    </w:p>
    <w:p w14:paraId="7A21FD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úre, G., Pinto, I., Ndebele-Murisa, M., Muthige, M., Lennard, C., Nikulin, G., et al. (2018). The southern African climate under 1.5 °C and 2 °C of global warming as simulated by CORDEX regional climate models. </w:t>
      </w:r>
      <w:r w:rsidRPr="00D60E09">
        <w:rPr>
          <w:rFonts w:cs="Times New Roman"/>
          <w:i/>
          <w:iCs/>
          <w:noProof/>
          <w:szCs w:val="24"/>
        </w:rPr>
        <w:t>Environ. Res. Lett.</w:t>
      </w:r>
      <w:r w:rsidRPr="00D60E09">
        <w:rPr>
          <w:rFonts w:cs="Times New Roman"/>
          <w:noProof/>
          <w:szCs w:val="24"/>
        </w:rPr>
        <w:t xml:space="preserve"> doi:10.1088/1748-9326/aab190.</w:t>
      </w:r>
    </w:p>
    <w:p w14:paraId="0500DA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xwell, R. M., and Condon, L. E. (2016). Connections between groundwater flow and transpiration partitioning. </w:t>
      </w:r>
      <w:r w:rsidRPr="00D60E09">
        <w:rPr>
          <w:rFonts w:cs="Times New Roman"/>
          <w:i/>
          <w:iCs/>
          <w:noProof/>
          <w:szCs w:val="24"/>
        </w:rPr>
        <w:t>Science (80-. ).</w:t>
      </w:r>
      <w:r w:rsidRPr="00D60E09">
        <w:rPr>
          <w:rFonts w:cs="Times New Roman"/>
          <w:noProof/>
          <w:szCs w:val="24"/>
        </w:rPr>
        <w:t xml:space="preserve"> 353, 377–380. doi:10.1126/science.aaf7891.</w:t>
      </w:r>
    </w:p>
    <w:p w14:paraId="0CD50A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azdiyasni, O., AghaKouchak, A., Davis, S. J., Madadgar, S., Mehran, A., Ragno, E., et al. (2017). Increasing probability of mortality during Indian heat waves. </w:t>
      </w:r>
      <w:r w:rsidRPr="00D60E09">
        <w:rPr>
          <w:rFonts w:cs="Times New Roman"/>
          <w:i/>
          <w:iCs/>
          <w:noProof/>
          <w:szCs w:val="24"/>
        </w:rPr>
        <w:t>Sci. Adv.</w:t>
      </w:r>
      <w:r w:rsidRPr="00D60E09">
        <w:rPr>
          <w:rFonts w:cs="Times New Roman"/>
          <w:noProof/>
          <w:szCs w:val="24"/>
        </w:rPr>
        <w:t xml:space="preserve"> 3, e1700066. doi:10.1126/sciadv.1700066.</w:t>
      </w:r>
    </w:p>
    <w:p w14:paraId="6401FD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ba, W. P., Longandjo, G.-N. T., Moufouma-Okia, W., Bell, J.-P., James, R., Vondou, D. A., et al. (2018). Consequences of 1.5°C and 2°C global warming levels for temperature and precipitation changes over Central Africa. </w:t>
      </w:r>
      <w:r w:rsidRPr="00D60E09">
        <w:rPr>
          <w:rFonts w:cs="Times New Roman"/>
          <w:i/>
          <w:iCs/>
          <w:noProof/>
          <w:szCs w:val="24"/>
        </w:rPr>
        <w:t>Environ. Res. Lett.</w:t>
      </w:r>
      <w:r w:rsidRPr="00D60E09">
        <w:rPr>
          <w:rFonts w:cs="Times New Roman"/>
          <w:noProof/>
          <w:szCs w:val="24"/>
        </w:rPr>
        <w:t xml:space="preserve"> 13, 055011. doi:10.1088/1748-9326/aab048.</w:t>
      </w:r>
    </w:p>
    <w:p w14:paraId="3B5CF45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bokodo, I., Bopape, M.-J., Chikoore, H., Engelbrecht, F., and Nethengwe, N. (2020). Heatwaves in the Future Warmer Climate of South Africa. </w:t>
      </w:r>
      <w:r w:rsidRPr="00D60E09">
        <w:rPr>
          <w:rFonts w:cs="Times New Roman"/>
          <w:i/>
          <w:iCs/>
          <w:noProof/>
          <w:szCs w:val="24"/>
        </w:rPr>
        <w:t>Atmosphere (Basel).</w:t>
      </w:r>
      <w:r w:rsidRPr="00D60E09">
        <w:rPr>
          <w:rFonts w:cs="Times New Roman"/>
          <w:noProof/>
          <w:szCs w:val="24"/>
        </w:rPr>
        <w:t xml:space="preserve"> 11, 712.</w:t>
      </w:r>
    </w:p>
    <w:p w14:paraId="781665A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bride, J. l., Sahany, S., Hassim, M. E. E., Nguyen, C. M., Lim, S.-Y., Rahmat, R., et al. (2015). The 2014 Record Dry Spell at Singapore: An Intertropical Convergence Zone (ITCZ) Drought. </w:t>
      </w:r>
      <w:r w:rsidRPr="00D60E09">
        <w:rPr>
          <w:rFonts w:cs="Times New Roman"/>
          <w:i/>
          <w:iCs/>
          <w:noProof/>
          <w:szCs w:val="24"/>
        </w:rPr>
        <w:t>Bull. Am. Meteorol. Soc.</w:t>
      </w:r>
      <w:r w:rsidRPr="00D60E09">
        <w:rPr>
          <w:rFonts w:cs="Times New Roman"/>
          <w:noProof/>
          <w:szCs w:val="24"/>
        </w:rPr>
        <w:t xml:space="preserve"> 96, S126–S130. doi:10.1175/BAMS-D-15-00117.1.</w:t>
      </w:r>
    </w:p>
    <w:p w14:paraId="0E468C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Collum, D. L., Gambhir, A., Rogelj, J., and Wilson, C. (2020). Energy modellers should explore extremes more systematically in scenarios. </w:t>
      </w:r>
      <w:r w:rsidRPr="00D60E09">
        <w:rPr>
          <w:rFonts w:cs="Times New Roman"/>
          <w:i/>
          <w:iCs/>
          <w:noProof/>
          <w:szCs w:val="24"/>
        </w:rPr>
        <w:t>Nat. Energy</w:t>
      </w:r>
      <w:r w:rsidRPr="00D60E09">
        <w:rPr>
          <w:rFonts w:cs="Times New Roman"/>
          <w:noProof/>
          <w:szCs w:val="24"/>
        </w:rPr>
        <w:t xml:space="preserve"> 5, 104–107. doi:10.1038/s41560-020-0555-3.</w:t>
      </w:r>
    </w:p>
    <w:p w14:paraId="438582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Dowell, N. G., and Allen, C. D. (2015). Darcy’s law predicts widespread forest mortality under climate warming. </w:t>
      </w:r>
      <w:r w:rsidRPr="00D60E09">
        <w:rPr>
          <w:rFonts w:cs="Times New Roman"/>
          <w:i/>
          <w:iCs/>
          <w:noProof/>
          <w:szCs w:val="24"/>
        </w:rPr>
        <w:t>Nat. Clim. Chang.</w:t>
      </w:r>
      <w:r w:rsidRPr="00D60E09">
        <w:rPr>
          <w:rFonts w:cs="Times New Roman"/>
          <w:noProof/>
          <w:szCs w:val="24"/>
        </w:rPr>
        <w:t xml:space="preserve"> 5, 669–672. doi:10.1038/nclimate2641.</w:t>
      </w:r>
    </w:p>
    <w:p w14:paraId="73F6853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Dowell, N. G., Allen, C. D., Anderson-Teixeira, K., Aukema, B. H., Bond-Lamberty, B., Chini, L., et al. (2020). Pervasive shifts in forest dynamics in a changing world. </w:t>
      </w:r>
      <w:r w:rsidRPr="00D60E09">
        <w:rPr>
          <w:rFonts w:cs="Times New Roman"/>
          <w:i/>
          <w:iCs/>
          <w:noProof/>
          <w:szCs w:val="24"/>
        </w:rPr>
        <w:t>Science (80-. ).</w:t>
      </w:r>
      <w:r w:rsidRPr="00D60E09">
        <w:rPr>
          <w:rFonts w:cs="Times New Roman"/>
          <w:noProof/>
          <w:szCs w:val="24"/>
        </w:rPr>
        <w:t xml:space="preserve"> 368. doi:10.1126/science.aaz9463.</w:t>
      </w:r>
    </w:p>
    <w:p w14:paraId="5362BF3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Dowell, N. G., Williams, A. P., Xu, C., Pockman, W. T., Dickman, L. T., Sevanto, S., et al. (2016). Multi-scale predictions of massive conifer mortality due to chronic temperature rise. </w:t>
      </w:r>
      <w:r w:rsidRPr="00D60E09">
        <w:rPr>
          <w:rFonts w:cs="Times New Roman"/>
          <w:i/>
          <w:iCs/>
          <w:noProof/>
          <w:szCs w:val="24"/>
        </w:rPr>
        <w:t>Nat. Clim. Chang.</w:t>
      </w:r>
      <w:r w:rsidRPr="00D60E09">
        <w:rPr>
          <w:rFonts w:cs="Times New Roman"/>
          <w:noProof/>
          <w:szCs w:val="24"/>
        </w:rPr>
        <w:t xml:space="preserve"> 6, 295–300. doi:10.1038/nclimate2873.</w:t>
      </w:r>
    </w:p>
    <w:p w14:paraId="0E4F83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Evoy, D. J., Huntington, J. L., Hobbins, M. T., Wood, A., Morton, C., Anderson, M., et al. (2016). The evaporative demand drought index. Part II: CONUS-wide assessment against common drought indicators. </w:t>
      </w:r>
      <w:r w:rsidRPr="00D60E09">
        <w:rPr>
          <w:rFonts w:cs="Times New Roman"/>
          <w:i/>
          <w:iCs/>
          <w:noProof/>
          <w:szCs w:val="24"/>
        </w:rPr>
        <w:t>J. Hydrometeorol.</w:t>
      </w:r>
      <w:r w:rsidRPr="00D60E09">
        <w:rPr>
          <w:rFonts w:cs="Times New Roman"/>
          <w:noProof/>
          <w:szCs w:val="24"/>
        </w:rPr>
        <w:t xml:space="preserve"> 17, 1763–1779. doi:10.1175/JHM-D-15-0122.1.</w:t>
      </w:r>
    </w:p>
    <w:p w14:paraId="1B6213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Gree, S., Herold, N., Alexander, L., Schreider, S., Kuleshov, Y., Ene, E., et al. (2019). Recent changes in mean and extreme temperature and precipitation in the western Pacific Islands. </w:t>
      </w:r>
      <w:r w:rsidRPr="00D60E09">
        <w:rPr>
          <w:rFonts w:cs="Times New Roman"/>
          <w:i/>
          <w:iCs/>
          <w:noProof/>
          <w:szCs w:val="24"/>
        </w:rPr>
        <w:t>J. Clim.</w:t>
      </w:r>
      <w:r w:rsidRPr="00D60E09">
        <w:rPr>
          <w:rFonts w:cs="Times New Roman"/>
          <w:noProof/>
          <w:szCs w:val="24"/>
        </w:rPr>
        <w:t>, JCLI-D-18-0748.1. doi:10.1175/JCLI-D-18-0748.1.</w:t>
      </w:r>
    </w:p>
    <w:p w14:paraId="1CA480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Innes, K. L., Walsh, K. J. E., Hoeke, R. K., O’Grady, J. G., Colberg, F., and Hubbert, G. D. (2014). Quantifying storm tide risk in Fiji due to climate variability and change. </w:t>
      </w:r>
      <w:r w:rsidRPr="00D60E09">
        <w:rPr>
          <w:rFonts w:cs="Times New Roman"/>
          <w:i/>
          <w:iCs/>
          <w:noProof/>
          <w:szCs w:val="24"/>
        </w:rPr>
        <w:t>Glob. Planet. Change</w:t>
      </w:r>
      <w:r w:rsidRPr="00D60E09">
        <w:rPr>
          <w:rFonts w:cs="Times New Roman"/>
          <w:noProof/>
          <w:szCs w:val="24"/>
        </w:rPr>
        <w:t xml:space="preserve"> 116, 115–129. doi:10.1016/j.gloplacha.2014.02.004.</w:t>
      </w:r>
    </w:p>
    <w:p w14:paraId="6DD85CA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Innes, K. L., White, C. J., Haigh, I. D., Hemer, M. A., Hoeke, R. K., Holbrook, N. J., et al. (2016). Natural hazards in Australia: sea level and coastal extremes. </w:t>
      </w:r>
      <w:r w:rsidRPr="00D60E09">
        <w:rPr>
          <w:rFonts w:cs="Times New Roman"/>
          <w:i/>
          <w:iCs/>
          <w:noProof/>
          <w:szCs w:val="24"/>
        </w:rPr>
        <w:t>Clim. Change</w:t>
      </w:r>
      <w:r w:rsidRPr="00D60E09">
        <w:rPr>
          <w:rFonts w:cs="Times New Roman"/>
          <w:noProof/>
          <w:szCs w:val="24"/>
        </w:rPr>
        <w:t xml:space="preserve"> 139, 69–83. doi:10.1007/s10584-016-1647-8.</w:t>
      </w:r>
    </w:p>
    <w:p w14:paraId="2067713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Kenzie, D., and Littell, J. S. (2017). Climate change and the eco-hydrology of fire: Will area burned increase in a warming western USA. </w:t>
      </w:r>
      <w:r w:rsidRPr="00D60E09">
        <w:rPr>
          <w:rFonts w:cs="Times New Roman"/>
          <w:i/>
          <w:iCs/>
          <w:noProof/>
          <w:szCs w:val="24"/>
        </w:rPr>
        <w:t>Ecol. Appl.</w:t>
      </w:r>
      <w:r w:rsidRPr="00D60E09">
        <w:rPr>
          <w:rFonts w:cs="Times New Roman"/>
          <w:noProof/>
          <w:szCs w:val="24"/>
        </w:rPr>
        <w:t xml:space="preserve"> 27, 26–36. doi:10.1002/eap.1420.</w:t>
      </w:r>
    </w:p>
    <w:p w14:paraId="3B6F699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Lean, N. M., Stephenson, T. S., Taylor, M. A., and Campbell, J. D. (2015). Characterization of Future Caribbean Rainfall and Temperature Extremes across Rainfall Zones. </w:t>
      </w:r>
      <w:r w:rsidRPr="00D60E09">
        <w:rPr>
          <w:rFonts w:cs="Times New Roman"/>
          <w:i/>
          <w:iCs/>
          <w:noProof/>
          <w:szCs w:val="24"/>
        </w:rPr>
        <w:t>Adv. Meteorol.</w:t>
      </w:r>
      <w:r w:rsidRPr="00D60E09">
        <w:rPr>
          <w:rFonts w:cs="Times New Roman"/>
          <w:noProof/>
          <w:szCs w:val="24"/>
        </w:rPr>
        <w:t xml:space="preserve"> 2015, 1–18. doi:10.1155/2015/425987.</w:t>
      </w:r>
    </w:p>
    <w:p w14:paraId="3C33273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Mahon, T. A., Peel, M. C., Lowe, L., Srikanthan, R., and McVicar, T. R. (2013). Estimating actual, potential, reference crop and pan evaporation using standard meteorological data: A pragmatic synthesis. </w:t>
      </w:r>
      <w:r w:rsidRPr="00D60E09">
        <w:rPr>
          <w:rFonts w:cs="Times New Roman"/>
          <w:i/>
          <w:iCs/>
          <w:noProof/>
          <w:szCs w:val="24"/>
        </w:rPr>
        <w:t>Hydrol. Earth Syst. Sci.</w:t>
      </w:r>
      <w:r w:rsidRPr="00D60E09">
        <w:rPr>
          <w:rFonts w:cs="Times New Roman"/>
          <w:noProof/>
          <w:szCs w:val="24"/>
        </w:rPr>
        <w:t xml:space="preserve"> 17, 1331–1363. doi:10.5194/hess-17-1331-2013.</w:t>
      </w:r>
    </w:p>
    <w:p w14:paraId="1175376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Vicar, T. R., Roderick, M. L., Donohue, R. J., Li, L. T., Van Niel, T. G., Thomas, A., et al. (2012a). Global review and synthesis of trends in observed terrestrial near-surface wind speeds: Implications for evaporation. </w:t>
      </w:r>
      <w:r w:rsidRPr="00D60E09">
        <w:rPr>
          <w:rFonts w:cs="Times New Roman"/>
          <w:i/>
          <w:iCs/>
          <w:noProof/>
          <w:szCs w:val="24"/>
        </w:rPr>
        <w:t>J. Hydrol.</w:t>
      </w:r>
      <w:r w:rsidRPr="00D60E09">
        <w:rPr>
          <w:rFonts w:cs="Times New Roman"/>
          <w:noProof/>
          <w:szCs w:val="24"/>
        </w:rPr>
        <w:t xml:space="preserve"> 416–417, 182–205. doi:10.1016/j.jhydrol.2011.10.024.</w:t>
      </w:r>
    </w:p>
    <w:p w14:paraId="58DA9D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cVicar, T. R., Roderick, M. L., Donohue, R. J., and Van Niel, T. G. (2012b). Less bluster ahead? ecohydrological implications of global trends of terrestrial near-surface wind speeds. </w:t>
      </w:r>
      <w:r w:rsidRPr="00D60E09">
        <w:rPr>
          <w:rFonts w:cs="Times New Roman"/>
          <w:i/>
          <w:iCs/>
          <w:noProof/>
          <w:szCs w:val="24"/>
        </w:rPr>
        <w:t>Ecohydrology</w:t>
      </w:r>
      <w:r w:rsidRPr="00D60E09">
        <w:rPr>
          <w:rFonts w:cs="Times New Roman"/>
          <w:noProof/>
          <w:szCs w:val="24"/>
        </w:rPr>
        <w:t xml:space="preserve"> 5, 381–388. doi:10.1002/eco.1298.</w:t>
      </w:r>
    </w:p>
    <w:p w14:paraId="55E628E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dECC (2020). “MedECC 2020 Summary for Policymakers,” in </w:t>
      </w:r>
      <w:r w:rsidRPr="00D60E09">
        <w:rPr>
          <w:rFonts w:cs="Times New Roman"/>
          <w:i/>
          <w:iCs/>
          <w:noProof/>
          <w:szCs w:val="24"/>
        </w:rPr>
        <w:t>Climate and Environmental Change in the Mediterranean Basin – Current Situation and Risks for the Future. First Mediterranean Assessment Report</w:t>
      </w:r>
      <w:r w:rsidRPr="00D60E09">
        <w:rPr>
          <w:rFonts w:cs="Times New Roman"/>
          <w:noProof/>
          <w:szCs w:val="24"/>
        </w:rPr>
        <w:t>, eds. W. Cramer, J. Guiot, K. Marini, M. V. Balzan, S. Cherif, E. Doblas-Miranda, et al. (Marseille, France: Union for the Mediterranean, Plan Bleu, UNEP/MAP), 34. Available at: https://www.medecc.org/first-mediterranean-assessment-report-mar1/.</w:t>
      </w:r>
    </w:p>
    <w:p w14:paraId="79BB2F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diero, L., Kjeldsen, T. R., Macdonald, N., Kohnova, S., Merz, B., Vorogushyn, S., et al. (2015). Identification of coherent flood regions across Europe by using the longest streamflow records. </w:t>
      </w:r>
      <w:r w:rsidRPr="00D60E09">
        <w:rPr>
          <w:rFonts w:cs="Times New Roman"/>
          <w:i/>
          <w:iCs/>
          <w:noProof/>
          <w:szCs w:val="24"/>
        </w:rPr>
        <w:t>J. Hydrol.</w:t>
      </w:r>
      <w:r w:rsidRPr="00D60E09">
        <w:rPr>
          <w:rFonts w:cs="Times New Roman"/>
          <w:noProof/>
          <w:szCs w:val="24"/>
        </w:rPr>
        <w:t xml:space="preserve"> 528, 341–360. doi:10.1016/j.jhydrol.2015.06.016.</w:t>
      </w:r>
    </w:p>
    <w:p w14:paraId="1D1B4E8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ehl, G. A., Tebaldi, C., and Adams-Smith, D. (2016). US daily temperature records past, present, and future. </w:t>
      </w:r>
      <w:r w:rsidRPr="00D60E09">
        <w:rPr>
          <w:rFonts w:cs="Times New Roman"/>
          <w:i/>
          <w:iCs/>
          <w:noProof/>
          <w:szCs w:val="24"/>
        </w:rPr>
        <w:t>Proc. Natl. Acad. Sci.</w:t>
      </w:r>
      <w:r w:rsidRPr="00D60E09">
        <w:rPr>
          <w:rFonts w:cs="Times New Roman"/>
          <w:noProof/>
          <w:szCs w:val="24"/>
        </w:rPr>
        <w:t xml:space="preserve"> 113, 13977–13982. doi:10.1073/pnas.1606117113.</w:t>
      </w:r>
    </w:p>
    <w:p w14:paraId="3BA118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i, W., and Xie, S. P. (2016). Intensification of landfalling typhoons over the northwest Pacific since the late 1970s. </w:t>
      </w:r>
      <w:r w:rsidRPr="00D60E09">
        <w:rPr>
          <w:rFonts w:cs="Times New Roman"/>
          <w:i/>
          <w:iCs/>
          <w:noProof/>
          <w:szCs w:val="24"/>
        </w:rPr>
        <w:t>Nat. Geosci.</w:t>
      </w:r>
      <w:r w:rsidRPr="00D60E09">
        <w:rPr>
          <w:rFonts w:cs="Times New Roman"/>
          <w:noProof/>
          <w:szCs w:val="24"/>
        </w:rPr>
        <w:t xml:space="preserve"> 9, 753–757. doi:10.1038/ngeo2792.</w:t>
      </w:r>
    </w:p>
    <w:p w14:paraId="2E2706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kis, É., Vincent, L. A., Shephard, M. W., and Zhang, X. (2015). Observed Trends in Severe Weather Conditions Based on Humidex, Wind Chill, and Heavy Rainfall Events in Canada for 1953–2012. </w:t>
      </w:r>
      <w:r w:rsidRPr="00D60E09">
        <w:rPr>
          <w:rFonts w:cs="Times New Roman"/>
          <w:i/>
          <w:iCs/>
          <w:noProof/>
          <w:szCs w:val="24"/>
        </w:rPr>
        <w:t>Atmosphere-Ocean</w:t>
      </w:r>
      <w:r w:rsidRPr="00D60E09">
        <w:rPr>
          <w:rFonts w:cs="Times New Roman"/>
          <w:noProof/>
          <w:szCs w:val="24"/>
        </w:rPr>
        <w:t xml:space="preserve"> 53, 383–397. doi:10.1080/07055900.2015.1086970.</w:t>
      </w:r>
    </w:p>
    <w:p w14:paraId="2A3BA5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nezes-Silva, P. E., Loram-Lourenço, L., Alves, R. D. F. B., Sousa, L. F., Almeida, S. E. da S., and Farnese, F. S. (2019). Different ways to die in a changing world: Consequences of climate change for tree species performance and survival through an ecophysiological perspective. </w:t>
      </w:r>
      <w:r w:rsidRPr="00D60E09">
        <w:rPr>
          <w:rFonts w:cs="Times New Roman"/>
          <w:i/>
          <w:iCs/>
          <w:noProof/>
          <w:szCs w:val="24"/>
        </w:rPr>
        <w:t>Ecol. Evol.</w:t>
      </w:r>
      <w:r w:rsidRPr="00D60E09">
        <w:rPr>
          <w:rFonts w:cs="Times New Roman"/>
          <w:noProof/>
          <w:szCs w:val="24"/>
        </w:rPr>
        <w:t xml:space="preserve"> 0. doi:10.1002/ece3.5663.</w:t>
      </w:r>
    </w:p>
    <w:p w14:paraId="4D4A36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nkes, C. E., Lengaigne, M., Marchesiello, P., Jourdain, N. C., Vincent, E. M., Lefèvre, J., et al. (2012). Comparison of tropical cyclogenesis indices on seasonal to interannual timescales. </w:t>
      </w:r>
      <w:r w:rsidRPr="00D60E09">
        <w:rPr>
          <w:rFonts w:cs="Times New Roman"/>
          <w:i/>
          <w:iCs/>
          <w:noProof/>
          <w:szCs w:val="24"/>
        </w:rPr>
        <w:t>Clim. Dyn.</w:t>
      </w:r>
      <w:r w:rsidRPr="00D60E09">
        <w:rPr>
          <w:rFonts w:cs="Times New Roman"/>
          <w:noProof/>
          <w:szCs w:val="24"/>
        </w:rPr>
        <w:t xml:space="preserve"> 38, 301–321. doi:10.1007/s00382-011-1126-x.</w:t>
      </w:r>
    </w:p>
    <w:p w14:paraId="33258C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redith, E. P., Semenov, V. A., Maraun, D., Park, W., and Chernokulsky, A. V. (2015). Crucial role of Black Sea warming in amplifying the 2012 Krymsk precipitation extreme. </w:t>
      </w:r>
      <w:r w:rsidRPr="00D60E09">
        <w:rPr>
          <w:rFonts w:cs="Times New Roman"/>
          <w:i/>
          <w:iCs/>
          <w:noProof/>
          <w:szCs w:val="24"/>
        </w:rPr>
        <w:t>Nat. Geosci.</w:t>
      </w:r>
      <w:r w:rsidRPr="00D60E09">
        <w:rPr>
          <w:rFonts w:cs="Times New Roman"/>
          <w:noProof/>
          <w:szCs w:val="24"/>
        </w:rPr>
        <w:t xml:space="preserve"> 8, 615–619. doi:10.1038/ngeo2483.</w:t>
      </w:r>
    </w:p>
    <w:p w14:paraId="42851FE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rnild, S. H., Hanna, E., Yde, J. C., Cappelen, J., and Malmros, J. K. (2014). Coastal Greenland air temperature extremes and trends 1890-2010: annual and monthly analysis. </w:t>
      </w:r>
      <w:r w:rsidRPr="00D60E09">
        <w:rPr>
          <w:rFonts w:cs="Times New Roman"/>
          <w:i/>
          <w:iCs/>
          <w:noProof/>
          <w:szCs w:val="24"/>
        </w:rPr>
        <w:t>Int. J. Climatol.</w:t>
      </w:r>
      <w:r w:rsidRPr="00D60E09">
        <w:rPr>
          <w:rFonts w:cs="Times New Roman"/>
          <w:noProof/>
          <w:szCs w:val="24"/>
        </w:rPr>
        <w:t xml:space="preserve"> 34. doi:10.1002/joc.3777.</w:t>
      </w:r>
    </w:p>
    <w:p w14:paraId="08267D6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eseguer-Ruiz, O., Ponce-Philimon, P. I., Quispe-Jofré, A. S., Guijarro, J. A., and Sarricolea, P. (2018). Spatial behaviour of daily observed extreme temperatures in Northern Chile (1966–2015): data quality, warming trends, and its orographic and latitudinal effects. </w:t>
      </w:r>
      <w:r w:rsidRPr="00D60E09">
        <w:rPr>
          <w:rFonts w:cs="Times New Roman"/>
          <w:i/>
          <w:iCs/>
          <w:noProof/>
          <w:szCs w:val="24"/>
        </w:rPr>
        <w:t>Stoch. Environ. Res. Risk Assess.</w:t>
      </w:r>
      <w:r w:rsidRPr="00D60E09">
        <w:rPr>
          <w:rFonts w:cs="Times New Roman"/>
          <w:noProof/>
          <w:szCs w:val="24"/>
        </w:rPr>
        <w:t xml:space="preserve"> 32, 3503–3523. doi:10.1007/s00477-018-1557-6.</w:t>
      </w:r>
    </w:p>
    <w:p w14:paraId="47A666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MfE (2018). Climate Change Projections for New Zealand: Atmosphere Projections Based on Simulations from the IPCC Fifth Assessment, 2nd Edition. Wellington, NZ: New Zealand Ministry for the Environment (MfE) Available at: http://www.mfe.govt.nz/sites/default/files/media/Climate Change/climate-projections-snapshot.pdf.</w:t>
      </w:r>
    </w:p>
    <w:p w14:paraId="55AA092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MfE, and Stats NZ (2020). New Zealand’s Environmental Reporting Series: Our atmosphere and climate 2020. New Zealand Ministry for the Environment (MfE) and Stats NZ Available at: https://www.mfe.govt.nz/publications/environmental-reporting/our-atmosphere-and-climate-2020.</w:t>
      </w:r>
    </w:p>
    <w:p w14:paraId="772D602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chaelis, A. C., Willison, J., Lackmann, G. M., and Robinson, W. A. (2017). Changes in winter North Atlantic extratropical cyclones in high-resolution regional pseudo-global warming simulations. </w:t>
      </w:r>
      <w:r w:rsidRPr="00D60E09">
        <w:rPr>
          <w:rFonts w:cs="Times New Roman"/>
          <w:i/>
          <w:iCs/>
          <w:noProof/>
          <w:szCs w:val="24"/>
        </w:rPr>
        <w:t>J. Clim.</w:t>
      </w:r>
      <w:r w:rsidRPr="00D60E09">
        <w:rPr>
          <w:rFonts w:cs="Times New Roman"/>
          <w:noProof/>
          <w:szCs w:val="24"/>
        </w:rPr>
        <w:t xml:space="preserve"> 30, 6905–6925. doi:10.1175/JCLI-D-16-0697.1.</w:t>
      </w:r>
    </w:p>
    <w:p w14:paraId="22CF7DB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glietta, M. M., and Rotunno, R. (2019). Development mechanisms for Mediterranean tropical-like cyclones (medicanes). </w:t>
      </w:r>
      <w:r w:rsidRPr="00D60E09">
        <w:rPr>
          <w:rFonts w:cs="Times New Roman"/>
          <w:i/>
          <w:iCs/>
          <w:noProof/>
          <w:szCs w:val="24"/>
        </w:rPr>
        <w:t>Q. J. R. Meteorol. Soc.</w:t>
      </w:r>
      <w:r w:rsidRPr="00D60E09">
        <w:rPr>
          <w:rFonts w:cs="Times New Roman"/>
          <w:noProof/>
          <w:szCs w:val="24"/>
        </w:rPr>
        <w:t xml:space="preserve"> 145, 1444–1460. doi:10.1002/qj.3503.</w:t>
      </w:r>
    </w:p>
    <w:p w14:paraId="0D1751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lly, P. C. D., and Dunne, K. A. (2016). Potential evapotranspiration and continental drying. </w:t>
      </w:r>
      <w:r w:rsidRPr="00D60E09">
        <w:rPr>
          <w:rFonts w:cs="Times New Roman"/>
          <w:i/>
          <w:iCs/>
          <w:noProof/>
          <w:szCs w:val="24"/>
        </w:rPr>
        <w:t>Nat. Clim. Chang.</w:t>
      </w:r>
      <w:r w:rsidRPr="00D60E09">
        <w:rPr>
          <w:rFonts w:cs="Times New Roman"/>
          <w:noProof/>
          <w:szCs w:val="24"/>
        </w:rPr>
        <w:t xml:space="preserve"> 6, 946–949. doi:10.1038/nclimate3046.</w:t>
      </w:r>
    </w:p>
    <w:p w14:paraId="52A2D6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lly, P. C. D., and Dunne, K. A. (2020). Colorado River flow dwindles as warming-driven loss of reflective snow energizes evaporation. </w:t>
      </w:r>
      <w:r w:rsidRPr="00D60E09">
        <w:rPr>
          <w:rFonts w:cs="Times New Roman"/>
          <w:i/>
          <w:iCs/>
          <w:noProof/>
          <w:szCs w:val="24"/>
        </w:rPr>
        <w:t>Science (80-. ).</w:t>
      </w:r>
      <w:r w:rsidRPr="00D60E09">
        <w:rPr>
          <w:rFonts w:cs="Times New Roman"/>
          <w:noProof/>
          <w:szCs w:val="24"/>
        </w:rPr>
        <w:t xml:space="preserve"> 367, 1252–1255. doi:10.1126/science.aax0194.</w:t>
      </w:r>
    </w:p>
    <w:p w14:paraId="4C05AD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n, S.-K., Kim, Y.-H., Lee, S.-M., Sparrow, S., Li, S., Lott, F. C., et al. (2020). Quantifying Human Impact on the 2018 Summer Longest Heat Wave in South Korea. </w:t>
      </w:r>
      <w:r w:rsidRPr="00D60E09">
        <w:rPr>
          <w:rFonts w:cs="Times New Roman"/>
          <w:i/>
          <w:iCs/>
          <w:noProof/>
          <w:szCs w:val="24"/>
        </w:rPr>
        <w:t>Bull. Am. Meteorol. Soc.</w:t>
      </w:r>
      <w:r w:rsidRPr="00D60E09">
        <w:rPr>
          <w:rFonts w:cs="Times New Roman"/>
          <w:noProof/>
          <w:szCs w:val="24"/>
        </w:rPr>
        <w:t xml:space="preserve"> 101, S103–S108. doi:10.1175/BAMS-D-19-0151.1.</w:t>
      </w:r>
    </w:p>
    <w:p w14:paraId="10DB4F6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ralles, D. G., Gentine, P., Seneviratne, S. I., and Teuling, A. J. (2019). Land-atmospheric feedbacks during droughts and heatwaves: state of the science and current challenges. </w:t>
      </w:r>
      <w:r w:rsidRPr="00D60E09">
        <w:rPr>
          <w:rFonts w:cs="Times New Roman"/>
          <w:i/>
          <w:iCs/>
          <w:noProof/>
          <w:szCs w:val="24"/>
        </w:rPr>
        <w:t>Ann. N. Y. Acad. Sci.</w:t>
      </w:r>
      <w:r w:rsidRPr="00D60E09">
        <w:rPr>
          <w:rFonts w:cs="Times New Roman"/>
          <w:noProof/>
          <w:szCs w:val="24"/>
        </w:rPr>
        <w:t xml:space="preserve"> 1436, 19–35. doi:10.1111/nyas.13912.</w:t>
      </w:r>
    </w:p>
    <w:p w14:paraId="4881A7E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ralles, D. G., Teuling, A. J., Van Heerwaarden, C. C., and De Arellano, J. V. G. (2014a). Mega-heatwave temperatures due to combined soil desiccation and atmospheric heat accumulation. </w:t>
      </w:r>
      <w:r w:rsidRPr="00D60E09">
        <w:rPr>
          <w:rFonts w:cs="Times New Roman"/>
          <w:i/>
          <w:iCs/>
          <w:noProof/>
          <w:szCs w:val="24"/>
        </w:rPr>
        <w:t>Nat. Geosci.</w:t>
      </w:r>
      <w:r w:rsidRPr="00D60E09">
        <w:rPr>
          <w:rFonts w:cs="Times New Roman"/>
          <w:noProof/>
          <w:szCs w:val="24"/>
        </w:rPr>
        <w:t xml:space="preserve"> 7, 345–349. doi:10.1038/ngeo2141.</w:t>
      </w:r>
    </w:p>
    <w:p w14:paraId="3112934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ralles, D. G., van den Berg, M. J., Gash, J. H., Parinussa, R. M., de Jeu, R. A. M., Beck, H. E., et al. (2014b). El Niño–La Niña cycle and recent trends in continental evaporation. </w:t>
      </w:r>
      <w:r w:rsidRPr="00D60E09">
        <w:rPr>
          <w:rFonts w:cs="Times New Roman"/>
          <w:i/>
          <w:iCs/>
          <w:noProof/>
          <w:szCs w:val="24"/>
        </w:rPr>
        <w:t>Nat. Clim. Chang.</w:t>
      </w:r>
      <w:r w:rsidRPr="00D60E09">
        <w:rPr>
          <w:rFonts w:cs="Times New Roman"/>
          <w:noProof/>
          <w:szCs w:val="24"/>
        </w:rPr>
        <w:t xml:space="preserve"> 4, 122–126. doi:10.1038/nclimate2068.</w:t>
      </w:r>
    </w:p>
    <w:p w14:paraId="30A895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shra, V. (2020). Long-term (1870–2018) drought reconstruction in context of surface water security in India. </w:t>
      </w:r>
      <w:r w:rsidRPr="00D60E09">
        <w:rPr>
          <w:rFonts w:cs="Times New Roman"/>
          <w:i/>
          <w:iCs/>
          <w:noProof/>
          <w:szCs w:val="24"/>
        </w:rPr>
        <w:t>J. Hydrol.</w:t>
      </w:r>
      <w:r w:rsidRPr="00D60E09">
        <w:rPr>
          <w:rFonts w:cs="Times New Roman"/>
          <w:noProof/>
          <w:szCs w:val="24"/>
        </w:rPr>
        <w:t xml:space="preserve"> 580. doi:10.1016/j.jhydrol.2019.124228.</w:t>
      </w:r>
    </w:p>
    <w:p w14:paraId="4E87F49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shra, V., Kumar, D., Ganguly, A. R., Sanjay, J., Mujumdar, M., Krishnan, R., et al. (2014a). Reliability of regional and global climate models to simulate precipitation extremes over India. </w:t>
      </w:r>
      <w:r w:rsidRPr="00D60E09">
        <w:rPr>
          <w:rFonts w:cs="Times New Roman"/>
          <w:i/>
          <w:iCs/>
          <w:noProof/>
          <w:szCs w:val="24"/>
        </w:rPr>
        <w:t>J. Geophys. Res. Atmos.</w:t>
      </w:r>
      <w:r w:rsidRPr="00D60E09">
        <w:rPr>
          <w:rFonts w:cs="Times New Roman"/>
          <w:noProof/>
          <w:szCs w:val="24"/>
        </w:rPr>
        <w:t xml:space="preserve"> 119, 9301–9323. doi:10.1002/2014JD021636.</w:t>
      </w:r>
    </w:p>
    <w:p w14:paraId="50BE851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shra, V., Mukherjee, S., Kumar, R., and Stone, D. A. (2017). Heat wave exposure in India in current, 1.5 °C, and 2.0 °C worlds. </w:t>
      </w:r>
      <w:r w:rsidRPr="00D60E09">
        <w:rPr>
          <w:rFonts w:cs="Times New Roman"/>
          <w:i/>
          <w:iCs/>
          <w:noProof/>
          <w:szCs w:val="24"/>
        </w:rPr>
        <w:t>Environ. Res. Lett.</w:t>
      </w:r>
      <w:r w:rsidRPr="00D60E09">
        <w:rPr>
          <w:rFonts w:cs="Times New Roman"/>
          <w:noProof/>
          <w:szCs w:val="24"/>
        </w:rPr>
        <w:t xml:space="preserve"> 12, 124012. doi:10.1088/1748-9326/aa9388.</w:t>
      </w:r>
    </w:p>
    <w:p w14:paraId="3804AD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shra, V., Shah, R., and Thrasher, B. (2014b). Soil Moisture Droughts under the Retrospective and Projected Climate in India. </w:t>
      </w:r>
      <w:r w:rsidRPr="00D60E09">
        <w:rPr>
          <w:rFonts w:cs="Times New Roman"/>
          <w:i/>
          <w:iCs/>
          <w:noProof/>
          <w:szCs w:val="24"/>
        </w:rPr>
        <w:t>J. Hydrometeorol.</w:t>
      </w:r>
      <w:r w:rsidRPr="00D60E09">
        <w:rPr>
          <w:rFonts w:cs="Times New Roman"/>
          <w:noProof/>
          <w:szCs w:val="24"/>
        </w:rPr>
        <w:t xml:space="preserve"> 15, 2267–2292. doi:10.1175/JHM-D-13-0177.1.</w:t>
      </w:r>
    </w:p>
    <w:p w14:paraId="267F1C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tchell, P. J., O’Grady, A. P., Hayes, K. R., and Pinkard, E. A. (2014). Exposure of trees to drought-induced die-off is defined by a common climatic threshold across different vegetation types. </w:t>
      </w:r>
      <w:r w:rsidRPr="00D60E09">
        <w:rPr>
          <w:rFonts w:cs="Times New Roman"/>
          <w:i/>
          <w:iCs/>
          <w:noProof/>
          <w:szCs w:val="24"/>
        </w:rPr>
        <w:t>Ecol. Evol.</w:t>
      </w:r>
      <w:r w:rsidRPr="00D60E09">
        <w:rPr>
          <w:rFonts w:cs="Times New Roman"/>
          <w:noProof/>
          <w:szCs w:val="24"/>
        </w:rPr>
        <w:t xml:space="preserve"> 4, 1088–1101. doi:10.1002/ece3.1008.</w:t>
      </w:r>
    </w:p>
    <w:p w14:paraId="757FA5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tchell, T. D. (2003). Pattern Scaling. An Examination of the Accuracy of the Technique for Describing Future Climates. </w:t>
      </w:r>
      <w:r w:rsidRPr="00D60E09">
        <w:rPr>
          <w:rFonts w:cs="Times New Roman"/>
          <w:i/>
          <w:iCs/>
          <w:noProof/>
          <w:szCs w:val="24"/>
        </w:rPr>
        <w:t>Clim. Change</w:t>
      </w:r>
      <w:r w:rsidRPr="00D60E09">
        <w:rPr>
          <w:rFonts w:cs="Times New Roman"/>
          <w:noProof/>
          <w:szCs w:val="24"/>
        </w:rPr>
        <w:t xml:space="preserve"> 60, 217–242. doi:10.1023/A:1026035305597.</w:t>
      </w:r>
    </w:p>
    <w:p w14:paraId="3CF9599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izuta, R., and Endo, H. (2020). Projected Changes in Extreme Precipitation in a 60-km AGCM Large Ensemble and Their Dependence on Return Periods. </w:t>
      </w:r>
      <w:r w:rsidRPr="00D60E09">
        <w:rPr>
          <w:rFonts w:cs="Times New Roman"/>
          <w:i/>
          <w:iCs/>
          <w:noProof/>
          <w:szCs w:val="24"/>
        </w:rPr>
        <w:t>Geophys. Res. Lett.</w:t>
      </w:r>
      <w:r w:rsidRPr="00D60E09">
        <w:rPr>
          <w:rFonts w:cs="Times New Roman"/>
          <w:noProof/>
          <w:szCs w:val="24"/>
        </w:rPr>
        <w:t xml:space="preserve"> 47, 1–8. doi:10.1029/2019GL086855.</w:t>
      </w:r>
    </w:p>
    <w:p w14:paraId="44EE51A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 K. C., and Lettenmaier, D. P. (2018). Drought variability and trends over the central United States in the instrumental record. </w:t>
      </w:r>
      <w:r w:rsidRPr="00D60E09">
        <w:rPr>
          <w:rFonts w:cs="Times New Roman"/>
          <w:i/>
          <w:iCs/>
          <w:noProof/>
          <w:szCs w:val="24"/>
        </w:rPr>
        <w:t>J. Hydrometeorol.</w:t>
      </w:r>
      <w:r w:rsidRPr="00D60E09">
        <w:rPr>
          <w:rFonts w:cs="Times New Roman"/>
          <w:noProof/>
          <w:szCs w:val="24"/>
        </w:rPr>
        <w:t xml:space="preserve"> 19, 1149–1166. doi:10.1175/JHM-D-17-0225.1.</w:t>
      </w:r>
    </w:p>
    <w:p w14:paraId="05BFCAD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ftakhari, H. R., Salvadori, G., AghaKouchak, A., Sanders, B. F., and Matthew, R. A. (2017). Compounding effects of sea level rise and fluvial flooding. </w:t>
      </w:r>
      <w:r w:rsidRPr="00D60E09">
        <w:rPr>
          <w:rFonts w:cs="Times New Roman"/>
          <w:i/>
          <w:iCs/>
          <w:noProof/>
          <w:szCs w:val="24"/>
        </w:rPr>
        <w:t>Proc. Natl. Acad. Sci.</w:t>
      </w:r>
      <w:r w:rsidRPr="00D60E09">
        <w:rPr>
          <w:rFonts w:cs="Times New Roman"/>
          <w:noProof/>
          <w:szCs w:val="24"/>
        </w:rPr>
        <w:t xml:space="preserve"> 114, 9785–9790. doi:10.1073/pnas.1620325114.</w:t>
      </w:r>
    </w:p>
    <w:p w14:paraId="29D64D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hammed, R., and Scholz, M. (2016). Impact of climate variability and streamflow alteration on groundwater contribution to the base flow of the Lower Zab River (Iran and Iraq). </w:t>
      </w:r>
      <w:r w:rsidRPr="00D60E09">
        <w:rPr>
          <w:rFonts w:cs="Times New Roman"/>
          <w:i/>
          <w:iCs/>
          <w:noProof/>
          <w:szCs w:val="24"/>
        </w:rPr>
        <w:t>Environ. Earth Sci.</w:t>
      </w:r>
      <w:r w:rsidRPr="00D60E09">
        <w:rPr>
          <w:rFonts w:cs="Times New Roman"/>
          <w:noProof/>
          <w:szCs w:val="24"/>
        </w:rPr>
        <w:t xml:space="preserve"> 75. doi:10.1007/s12665-016-6205-1.</w:t>
      </w:r>
    </w:p>
    <w:p w14:paraId="1D69650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lina, M. O., Sánchez, E., and Gutiérrez, C. (2020). Future heat waves over the Mediterranean from an Euro-CORDEX regional climate model ensemble. </w:t>
      </w:r>
      <w:r w:rsidRPr="00D60E09">
        <w:rPr>
          <w:rFonts w:cs="Times New Roman"/>
          <w:i/>
          <w:iCs/>
          <w:noProof/>
          <w:szCs w:val="24"/>
        </w:rPr>
        <w:t>Sci. Rep.</w:t>
      </w:r>
      <w:r w:rsidRPr="00D60E09">
        <w:rPr>
          <w:rFonts w:cs="Times New Roman"/>
          <w:noProof/>
          <w:szCs w:val="24"/>
        </w:rPr>
        <w:t xml:space="preserve"> 10, 8801. doi:10.1038/s41598-020-65663-0.</w:t>
      </w:r>
    </w:p>
    <w:p w14:paraId="6F55725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lnar, P., Fatichi, S., Gaál, L., Szolgay, J., and Burlando, P. (2015). Storm type effects on super Clausius-Clapeyron scaling of intense rainstorm properties with air temperature. </w:t>
      </w:r>
      <w:r w:rsidRPr="00D60E09">
        <w:rPr>
          <w:rFonts w:cs="Times New Roman"/>
          <w:i/>
          <w:iCs/>
          <w:noProof/>
          <w:szCs w:val="24"/>
        </w:rPr>
        <w:t>Hydrol. Earth Syst. Sci.</w:t>
      </w:r>
      <w:r w:rsidRPr="00D60E09">
        <w:rPr>
          <w:rFonts w:cs="Times New Roman"/>
          <w:noProof/>
          <w:szCs w:val="24"/>
        </w:rPr>
        <w:t xml:space="preserve"> 19, 1753–1766. doi:10.5194/hess-19-1753-2015.</w:t>
      </w:r>
    </w:p>
    <w:p w14:paraId="3C115C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njo, R., Gaitán, E., Pórtoles, J., Ribalaygua, J., and Torres, L. (2016). Changes in extreme precipitation over Spain using statistical downscaling of CMIP5 projections. </w:t>
      </w:r>
      <w:r w:rsidRPr="00D60E09">
        <w:rPr>
          <w:rFonts w:cs="Times New Roman"/>
          <w:i/>
          <w:iCs/>
          <w:noProof/>
          <w:szCs w:val="24"/>
        </w:rPr>
        <w:t>Int. J. Climatol.</w:t>
      </w:r>
      <w:r w:rsidRPr="00D60E09">
        <w:rPr>
          <w:rFonts w:cs="Times New Roman"/>
          <w:noProof/>
          <w:szCs w:val="24"/>
        </w:rPr>
        <w:t xml:space="preserve"> 36, 757–769. doi:10.1002/joc.4380.</w:t>
      </w:r>
    </w:p>
    <w:p w14:paraId="01096C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ntero-Martínez, M. J., Santana-Sepúlveda, J. S., Pérez-Ortiz, N. I., Pita-Díaz, Ó., and Castillo-Liñan, S. (2018). Comparing climate change indices between a northern (arid) and a southern (humid) basin in Mexico during the last decades. </w:t>
      </w:r>
      <w:r w:rsidRPr="00D60E09">
        <w:rPr>
          <w:rFonts w:cs="Times New Roman"/>
          <w:i/>
          <w:iCs/>
          <w:noProof/>
          <w:szCs w:val="24"/>
        </w:rPr>
        <w:t>Adv. Sci. Res.</w:t>
      </w:r>
      <w:r w:rsidRPr="00D60E09">
        <w:rPr>
          <w:rFonts w:cs="Times New Roman"/>
          <w:noProof/>
          <w:szCs w:val="24"/>
        </w:rPr>
        <w:t xml:space="preserve"> 15, 231–237. doi:10.5194/asr-15-231-2018.</w:t>
      </w:r>
    </w:p>
    <w:p w14:paraId="61A0FC5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on, H., Gudmundsson, L., and Seneviratne, S. I. (2018). Drought Persistence Errors in Global Climate Models. </w:t>
      </w:r>
      <w:r w:rsidRPr="00D60E09">
        <w:rPr>
          <w:rFonts w:cs="Times New Roman"/>
          <w:i/>
          <w:iCs/>
          <w:noProof/>
          <w:szCs w:val="24"/>
        </w:rPr>
        <w:t>J. Geophys. Res. Atmos.</w:t>
      </w:r>
      <w:r w:rsidRPr="00D60E09">
        <w:rPr>
          <w:rFonts w:cs="Times New Roman"/>
          <w:noProof/>
          <w:szCs w:val="24"/>
        </w:rPr>
        <w:t xml:space="preserve"> 123, 3483–3496. doi:10.1002/2017JD027577.</w:t>
      </w:r>
    </w:p>
    <w:p w14:paraId="77FDBB6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on, H., Guillod, B. P., Gudmundsson, L., and Seneviratne, S. I. (2019). Soil Moisture Effects on Afternoon Precipitation Occurrence in Current Climate Models. </w:t>
      </w:r>
      <w:r w:rsidRPr="00D60E09">
        <w:rPr>
          <w:rFonts w:cs="Times New Roman"/>
          <w:i/>
          <w:iCs/>
          <w:noProof/>
          <w:szCs w:val="24"/>
        </w:rPr>
        <w:t>Geophys. Res. Lett.</w:t>
      </w:r>
      <w:r w:rsidRPr="00D60E09">
        <w:rPr>
          <w:rFonts w:cs="Times New Roman"/>
          <w:noProof/>
          <w:szCs w:val="24"/>
        </w:rPr>
        <w:t xml:space="preserve"> 46, 1861–1869. doi:10.1029/2018GL080879.</w:t>
      </w:r>
    </w:p>
    <w:p w14:paraId="5C0C02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on, I.-J., Kim, S.-H., Klotzbach, P., and Chan, J. C. L. (2015). Roles of interbasin frequency changes in the poleward shifts of the maximum intensity location of tropical cyclones. </w:t>
      </w:r>
      <w:r w:rsidRPr="00D60E09">
        <w:rPr>
          <w:rFonts w:cs="Times New Roman"/>
          <w:i/>
          <w:iCs/>
          <w:noProof/>
          <w:szCs w:val="24"/>
        </w:rPr>
        <w:t>Environ. Res. Lett.</w:t>
      </w:r>
      <w:r w:rsidRPr="00D60E09">
        <w:rPr>
          <w:rFonts w:cs="Times New Roman"/>
          <w:noProof/>
          <w:szCs w:val="24"/>
        </w:rPr>
        <w:t xml:space="preserve"> 10, 104004. doi:10.1088/1748-9326/10/10/104004.</w:t>
      </w:r>
    </w:p>
    <w:p w14:paraId="53C570C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on, I.-J., Kim, S.-H., Klotzbach, P., and Chan, J. C. L. (2016). Reply to Comment on ‘Roles of interbasin frequency changes in the poleward shifts of maximum intensity location of tropical cyclones.’ </w:t>
      </w:r>
      <w:r w:rsidRPr="00D60E09">
        <w:rPr>
          <w:rFonts w:cs="Times New Roman"/>
          <w:i/>
          <w:iCs/>
          <w:noProof/>
          <w:szCs w:val="24"/>
        </w:rPr>
        <w:t>Environ. Res. Lett.</w:t>
      </w:r>
      <w:r w:rsidRPr="00D60E09">
        <w:rPr>
          <w:rFonts w:cs="Times New Roman"/>
          <w:noProof/>
          <w:szCs w:val="24"/>
        </w:rPr>
        <w:t xml:space="preserve"> 11, 068002. doi:10.1088/1748-9326/11/6/068002.</w:t>
      </w:r>
    </w:p>
    <w:p w14:paraId="58854F9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on, Y., Kim, D., Camargo, S. J., Wing, A. A., Sobel, A. H., Murakami, H., et al. (2020). Azimuthally Averaged Wind and Thermodynamic Structures of Tropical Cyclones in Global Climate Models and Their Sensitivity to Horizontal Resolution. </w:t>
      </w:r>
      <w:r w:rsidRPr="00D60E09">
        <w:rPr>
          <w:rFonts w:cs="Times New Roman"/>
          <w:i/>
          <w:iCs/>
          <w:noProof/>
          <w:szCs w:val="24"/>
        </w:rPr>
        <w:t>J. Clim.</w:t>
      </w:r>
      <w:r w:rsidRPr="00D60E09">
        <w:rPr>
          <w:rFonts w:cs="Times New Roman"/>
          <w:noProof/>
          <w:szCs w:val="24"/>
        </w:rPr>
        <w:t xml:space="preserve"> 33, 1575–1595. doi:10.1175/JCLI-D-19-0172.1.</w:t>
      </w:r>
    </w:p>
    <w:p w14:paraId="0D4A91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ore, G. W. K. (2016). The December 2015 North Pole Warming Event and the Increasing Occurrence of Such Events. </w:t>
      </w:r>
      <w:r w:rsidRPr="00D60E09">
        <w:rPr>
          <w:rFonts w:cs="Times New Roman"/>
          <w:i/>
          <w:iCs/>
          <w:noProof/>
          <w:szCs w:val="24"/>
        </w:rPr>
        <w:t>Sci. Rep.</w:t>
      </w:r>
      <w:r w:rsidRPr="00D60E09">
        <w:rPr>
          <w:rFonts w:cs="Times New Roman"/>
          <w:noProof/>
          <w:szCs w:val="24"/>
        </w:rPr>
        <w:t xml:space="preserve"> 6. doi:10.1038/srep39084.</w:t>
      </w:r>
    </w:p>
    <w:p w14:paraId="00C9E45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ra, C., Spirandelli, D., Franklin, E. C., Lynham, J., Kantar, M. B., Miles, W., et al. (2018). Broad threat to humanity from cumulative climate hazards intensified by greenhouse gas emissions. </w:t>
      </w:r>
      <w:r w:rsidRPr="00D60E09">
        <w:rPr>
          <w:rFonts w:cs="Times New Roman"/>
          <w:i/>
          <w:iCs/>
          <w:noProof/>
          <w:szCs w:val="24"/>
        </w:rPr>
        <w:t>Nat. Clim. Chang.</w:t>
      </w:r>
      <w:r w:rsidRPr="00D60E09">
        <w:rPr>
          <w:rFonts w:cs="Times New Roman"/>
          <w:noProof/>
          <w:szCs w:val="24"/>
        </w:rPr>
        <w:t xml:space="preserve"> 8, 1062–1071. doi:10.1038/s41558-018-0315-6.</w:t>
      </w:r>
    </w:p>
    <w:p w14:paraId="5C497B0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ravec, V., Markonis, Y., Rakovec, O., Kumar, R., and Hanel, M. (2019). A 250‐Year European Drought Inventory Derived From Ensemble Hydrologic Modeling. </w:t>
      </w:r>
      <w:r w:rsidRPr="00D60E09">
        <w:rPr>
          <w:rFonts w:cs="Times New Roman"/>
          <w:i/>
          <w:iCs/>
          <w:noProof/>
          <w:szCs w:val="24"/>
        </w:rPr>
        <w:t>Geophys. Res. Lett.</w:t>
      </w:r>
      <w:r w:rsidRPr="00D60E09">
        <w:rPr>
          <w:rFonts w:cs="Times New Roman"/>
          <w:noProof/>
          <w:szCs w:val="24"/>
        </w:rPr>
        <w:t xml:space="preserve"> 46, 5909–5917. doi:10.1029/2019GL082783.</w:t>
      </w:r>
    </w:p>
    <w:p w14:paraId="0A028A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rgan, J. A., LeCain, D. R., Pendall, E., Blumenthal, D. M., Kimball, B. A., Carrillo, Y., et al. (2011). C4 grasses prosper as carbon dioxide eliminates desiccation in warmed semi-arid grassland. </w:t>
      </w:r>
      <w:r w:rsidRPr="00D60E09">
        <w:rPr>
          <w:rFonts w:cs="Times New Roman"/>
          <w:i/>
          <w:iCs/>
          <w:noProof/>
          <w:szCs w:val="24"/>
        </w:rPr>
        <w:t>Nature</w:t>
      </w:r>
      <w:r w:rsidRPr="00D60E09">
        <w:rPr>
          <w:rFonts w:cs="Times New Roman"/>
          <w:noProof/>
          <w:szCs w:val="24"/>
        </w:rPr>
        <w:t xml:space="preserve"> 476, 202–205. doi:10.1038/nature10274.</w:t>
      </w:r>
    </w:p>
    <w:p w14:paraId="1E8166F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ri, N., Ariyoshi, N., Shimura, T., Miyashita, T., and Ninomiya, J. (2021). Future projection of maximum potential storm surge height at three major bays in Japan using the maximum potential intensity of a tropical cyclone. </w:t>
      </w:r>
      <w:r w:rsidRPr="00D60E09">
        <w:rPr>
          <w:rFonts w:cs="Times New Roman"/>
          <w:i/>
          <w:iCs/>
          <w:noProof/>
          <w:szCs w:val="24"/>
        </w:rPr>
        <w:t>Clim. Change</w:t>
      </w:r>
      <w:r w:rsidRPr="00D60E09">
        <w:rPr>
          <w:rFonts w:cs="Times New Roman"/>
          <w:noProof/>
          <w:szCs w:val="24"/>
        </w:rPr>
        <w:t xml:space="preserve"> 164, 25. doi:10.1007/s10584-021-02980-x.</w:t>
      </w:r>
    </w:p>
    <w:p w14:paraId="6558299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ri, N., Shimura, T., Yoshida, K., Mizuta, R., Okada, Y., Fujita, M., et al. (2019). Future changes in extreme storm surges based on mega-ensemble projection using 60-km resolution atmospheric global circulation model. </w:t>
      </w:r>
      <w:r w:rsidRPr="00D60E09">
        <w:rPr>
          <w:rFonts w:cs="Times New Roman"/>
          <w:i/>
          <w:iCs/>
          <w:noProof/>
          <w:szCs w:val="24"/>
        </w:rPr>
        <w:t>Coast. Eng. J.</w:t>
      </w:r>
      <w:r w:rsidRPr="00D60E09">
        <w:rPr>
          <w:rFonts w:cs="Times New Roman"/>
          <w:noProof/>
          <w:szCs w:val="24"/>
        </w:rPr>
        <w:t xml:space="preserve"> 61, 295–307. doi:10.1080/21664250.2019.1586290.</w:t>
      </w:r>
    </w:p>
    <w:p w14:paraId="024126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ron, V., Oueslati, B., Pohl, B., Rome, S., and Janicot, S. (2016). Trends of mean temperatures and warm extremes in northern tropical Africa (1961-2014) from observed and PPCA-reconstructed time series. </w:t>
      </w:r>
      <w:r w:rsidRPr="00D60E09">
        <w:rPr>
          <w:rFonts w:cs="Times New Roman"/>
          <w:i/>
          <w:iCs/>
          <w:noProof/>
          <w:szCs w:val="24"/>
        </w:rPr>
        <w:t>J. Geophys. Res. Atmos.</w:t>
      </w:r>
      <w:r w:rsidRPr="00D60E09">
        <w:rPr>
          <w:rFonts w:cs="Times New Roman"/>
          <w:noProof/>
          <w:szCs w:val="24"/>
        </w:rPr>
        <w:t xml:space="preserve"> 121, 5298–5319. doi:10.1002/2015JD024303.</w:t>
      </w:r>
    </w:p>
    <w:p w14:paraId="1873C9F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rrison, A., Villarini, G., Zhang, W., and Scoccimarro, E. (2019). Projected changes in extreme precipitation at sub-daily and daily time scales. </w:t>
      </w:r>
      <w:r w:rsidRPr="00D60E09">
        <w:rPr>
          <w:rFonts w:cs="Times New Roman"/>
          <w:i/>
          <w:iCs/>
          <w:noProof/>
          <w:szCs w:val="24"/>
        </w:rPr>
        <w:t>Glob. Planet. Change</w:t>
      </w:r>
      <w:r w:rsidRPr="00D60E09">
        <w:rPr>
          <w:rFonts w:cs="Times New Roman"/>
          <w:noProof/>
          <w:szCs w:val="24"/>
        </w:rPr>
        <w:t xml:space="preserve"> 182, 103004. doi:10.1016/j.gloplacha.2019.103004.</w:t>
      </w:r>
    </w:p>
    <w:p w14:paraId="2D184D5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stafa, A. N., Wheida, A., El Nazer, M., Adel, M., El Leithy, L., Siour, G., et al. (2019). Past (1950–2017) and future (−2100) temperature and precipitation trends in Egypt. </w:t>
      </w:r>
      <w:r w:rsidRPr="00D60E09">
        <w:rPr>
          <w:rFonts w:cs="Times New Roman"/>
          <w:i/>
          <w:iCs/>
          <w:noProof/>
          <w:szCs w:val="24"/>
        </w:rPr>
        <w:t>Weather Clim. Extrem.</w:t>
      </w:r>
      <w:r w:rsidRPr="00D60E09">
        <w:rPr>
          <w:rFonts w:cs="Times New Roman"/>
          <w:noProof/>
          <w:szCs w:val="24"/>
        </w:rPr>
        <w:t xml:space="preserve"> 26, 100225. doi:10.1016/j.wace.2019.100225.</w:t>
      </w:r>
    </w:p>
    <w:p w14:paraId="185C0B6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te, P. W., Rupp, D. E., Li, S., Sharp, D. J., Otto, F., Uhe, P. F., et al. (2016). Perspectives on the causes of exceptionally low 2015 snowpack in the western United States. </w:t>
      </w:r>
      <w:r w:rsidRPr="00D60E09">
        <w:rPr>
          <w:rFonts w:cs="Times New Roman"/>
          <w:i/>
          <w:iCs/>
          <w:noProof/>
          <w:szCs w:val="24"/>
        </w:rPr>
        <w:t>Geophys. Res. Lett.</w:t>
      </w:r>
      <w:r w:rsidRPr="00D60E09">
        <w:rPr>
          <w:rFonts w:cs="Times New Roman"/>
          <w:noProof/>
          <w:szCs w:val="24"/>
        </w:rPr>
        <w:t xml:space="preserve"> 43, 10,910-980,988. doi:10.1002/2016GL069965.</w:t>
      </w:r>
    </w:p>
    <w:p w14:paraId="1E2F220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uhamed, L., Traore, S. B., Alhassane, A., and Sarr, B. (2013). Evolution of some observed climate extremes in the West African Sahel. </w:t>
      </w:r>
      <w:r w:rsidRPr="00D60E09">
        <w:rPr>
          <w:rFonts w:cs="Times New Roman"/>
          <w:i/>
          <w:iCs/>
          <w:noProof/>
          <w:szCs w:val="24"/>
        </w:rPr>
        <w:t>Weather Clim. Extrem.</w:t>
      </w:r>
      <w:r w:rsidRPr="00D60E09">
        <w:rPr>
          <w:rFonts w:cs="Times New Roman"/>
          <w:noProof/>
          <w:szCs w:val="24"/>
        </w:rPr>
        <w:t xml:space="preserve"> doi:10.1016/j.wace.2013.07.005.</w:t>
      </w:r>
    </w:p>
    <w:p w14:paraId="113825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ozny, M., Trnka, M., Vlach, V., Vizina, A., Potopova, V., Zahradnicek, P., et al. (2020). Past (1971–2018) and future (2021–2100) pan evaporation rates in the Czech Republic. </w:t>
      </w:r>
      <w:r w:rsidRPr="00D60E09">
        <w:rPr>
          <w:rFonts w:cs="Times New Roman"/>
          <w:i/>
          <w:iCs/>
          <w:noProof/>
          <w:szCs w:val="24"/>
        </w:rPr>
        <w:t>J. Hydrol.</w:t>
      </w:r>
      <w:r w:rsidRPr="00D60E09">
        <w:rPr>
          <w:rFonts w:cs="Times New Roman"/>
          <w:noProof/>
          <w:szCs w:val="24"/>
        </w:rPr>
        <w:t xml:space="preserve"> 590. doi:10.1016/j.jhydrol.2020.125390.</w:t>
      </w:r>
    </w:p>
    <w:p w14:paraId="321008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tongori, H. I., Stordal, F., and Benestad, R. E. (2016). Evaluation of Empirical Statistical Downscaling Models’ Skill in Predicting Tanzanian Rainfall and Their Application in Providing Future Downscaled Scenarios. </w:t>
      </w:r>
      <w:r w:rsidRPr="00D60E09">
        <w:rPr>
          <w:rFonts w:cs="Times New Roman"/>
          <w:i/>
          <w:iCs/>
          <w:noProof/>
          <w:szCs w:val="24"/>
        </w:rPr>
        <w:t>J. Clim.</w:t>
      </w:r>
      <w:r w:rsidRPr="00D60E09">
        <w:rPr>
          <w:rFonts w:cs="Times New Roman"/>
          <w:noProof/>
          <w:szCs w:val="24"/>
        </w:rPr>
        <w:t xml:space="preserve"> 29, 3231–3252. doi:10.1175/JCLI-D-15-0061.1.</w:t>
      </w:r>
    </w:p>
    <w:p w14:paraId="2C34A22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eller, B., and Seneviratne, S. (2014). Systematic land climate and evapotranspiration biases in CMIP5 simulations. </w:t>
      </w:r>
      <w:r w:rsidRPr="00D60E09">
        <w:rPr>
          <w:rFonts w:cs="Times New Roman"/>
          <w:i/>
          <w:iCs/>
          <w:noProof/>
          <w:szCs w:val="24"/>
        </w:rPr>
        <w:t>Geophys. Res. Lett.</w:t>
      </w:r>
      <w:r w:rsidRPr="00D60E09">
        <w:rPr>
          <w:rFonts w:cs="Times New Roman"/>
          <w:noProof/>
          <w:szCs w:val="24"/>
        </w:rPr>
        <w:t xml:space="preserve"> 41, 128–134. doi:10.1002/2013GL058055.</w:t>
      </w:r>
    </w:p>
    <w:p w14:paraId="7A3CA0E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eller, B., and Seneviratne, S. I. (2012). Hot days induced by precipitation deficits at the global scale. </w:t>
      </w:r>
      <w:r w:rsidRPr="00D60E09">
        <w:rPr>
          <w:rFonts w:cs="Times New Roman"/>
          <w:i/>
          <w:iCs/>
          <w:noProof/>
          <w:szCs w:val="24"/>
        </w:rPr>
        <w:t>Proc. Natl. Acad. Sci.</w:t>
      </w:r>
      <w:r w:rsidRPr="00D60E09">
        <w:rPr>
          <w:rFonts w:cs="Times New Roman"/>
          <w:noProof/>
          <w:szCs w:val="24"/>
        </w:rPr>
        <w:t xml:space="preserve"> 109, 12398–12403. doi:10.1073/pnas.1204330109.</w:t>
      </w:r>
    </w:p>
    <w:p w14:paraId="02F4D0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eller, B., and Zhang, X. (2016). Causes of drying trends in northern hemispheric land areas in reconstructed soil moisture data. </w:t>
      </w:r>
      <w:r w:rsidRPr="00D60E09">
        <w:rPr>
          <w:rFonts w:cs="Times New Roman"/>
          <w:i/>
          <w:iCs/>
          <w:noProof/>
          <w:szCs w:val="24"/>
        </w:rPr>
        <w:t>Clim. Change</w:t>
      </w:r>
      <w:r w:rsidRPr="00D60E09">
        <w:rPr>
          <w:rFonts w:cs="Times New Roman"/>
          <w:noProof/>
          <w:szCs w:val="24"/>
        </w:rPr>
        <w:t xml:space="preserve"> 134, 255–267. doi:10.1007/s10584-015-1499-7.</w:t>
      </w:r>
    </w:p>
    <w:p w14:paraId="04E4F78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eller, B., Zhang, X., and Zwiers, F. W. (2016a). Historically hottest summers projected to be the norm for more than half of the world’s population within 20 years. </w:t>
      </w:r>
      <w:r w:rsidRPr="00D60E09">
        <w:rPr>
          <w:rFonts w:cs="Times New Roman"/>
          <w:i/>
          <w:iCs/>
          <w:noProof/>
          <w:szCs w:val="24"/>
        </w:rPr>
        <w:t>Environ. Res. Lett.</w:t>
      </w:r>
      <w:r w:rsidRPr="00D60E09">
        <w:rPr>
          <w:rFonts w:cs="Times New Roman"/>
          <w:noProof/>
          <w:szCs w:val="24"/>
        </w:rPr>
        <w:t xml:space="preserve"> 11, 1–15. doi:10.1088/1748-9326/11/4/044011.</w:t>
      </w:r>
    </w:p>
    <w:p w14:paraId="5EF96B5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eller, N. D., Butler, E. E., McKinnon, K. A., Rhines, A., Tingley, M., Holbrook, N. M., et al. (2016b). Cooling of US Midwest summer temperature extremes from cropland intensification. </w:t>
      </w:r>
      <w:r w:rsidRPr="00D60E09">
        <w:rPr>
          <w:rFonts w:cs="Times New Roman"/>
          <w:i/>
          <w:iCs/>
          <w:noProof/>
          <w:szCs w:val="24"/>
        </w:rPr>
        <w:t>Nat. Clim. Chang.</w:t>
      </w:r>
      <w:r w:rsidRPr="00D60E09">
        <w:rPr>
          <w:rFonts w:cs="Times New Roman"/>
          <w:noProof/>
          <w:szCs w:val="24"/>
        </w:rPr>
        <w:t xml:space="preserve"> 6, 317–322. doi:10.1038/nclimate2825.</w:t>
      </w:r>
    </w:p>
    <w:p w14:paraId="21988D6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erth, M. J., Gauvin St-Denis, B., Ricard, S., Velázquez, J. A., Schmid, J., Minville, M., et al. (2013). On the need for bias correction in regional climate scenarios to assess climate change impacts on river runoff. </w:t>
      </w:r>
      <w:r w:rsidRPr="00D60E09">
        <w:rPr>
          <w:rFonts w:cs="Times New Roman"/>
          <w:i/>
          <w:iCs/>
          <w:noProof/>
          <w:szCs w:val="24"/>
        </w:rPr>
        <w:t>Hydrol. Earth Syst. Sci.</w:t>
      </w:r>
      <w:r w:rsidRPr="00D60E09">
        <w:rPr>
          <w:rFonts w:cs="Times New Roman"/>
          <w:noProof/>
          <w:szCs w:val="24"/>
        </w:rPr>
        <w:t xml:space="preserve"> 17, 1189–1204. doi:10.5194/hess-17-1189-2013.</w:t>
      </w:r>
    </w:p>
    <w:p w14:paraId="747606B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kherjee, S., Aadhar, S., Stone, D., and Mishra, V. (2018a). Increase in extreme precipitation events under anthropogenic warming in India. </w:t>
      </w:r>
      <w:r w:rsidRPr="00D60E09">
        <w:rPr>
          <w:rFonts w:cs="Times New Roman"/>
          <w:i/>
          <w:iCs/>
          <w:noProof/>
          <w:szCs w:val="24"/>
        </w:rPr>
        <w:t>Weather Clim. Extrem.</w:t>
      </w:r>
      <w:r w:rsidRPr="00D60E09">
        <w:rPr>
          <w:rFonts w:cs="Times New Roman"/>
          <w:noProof/>
          <w:szCs w:val="24"/>
        </w:rPr>
        <w:t xml:space="preserve"> 20, 45–53. doi:10.1016/J.WACE.2018.03.005.</w:t>
      </w:r>
    </w:p>
    <w:p w14:paraId="6EED0AF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kherjee, S., Mishra, A., and Trenberth, K. E. (2018b). Climate Change and Drought: a Perspective on Drought Indices. </w:t>
      </w:r>
      <w:r w:rsidRPr="00D60E09">
        <w:rPr>
          <w:rFonts w:cs="Times New Roman"/>
          <w:i/>
          <w:iCs/>
          <w:noProof/>
          <w:szCs w:val="24"/>
        </w:rPr>
        <w:t>Curr. Clim. Chang. Reports</w:t>
      </w:r>
      <w:r w:rsidRPr="00D60E09">
        <w:rPr>
          <w:rFonts w:cs="Times New Roman"/>
          <w:noProof/>
          <w:szCs w:val="24"/>
        </w:rPr>
        <w:t xml:space="preserve"> 4, 145–163. doi:10.1007/s40641-018-0098-x.</w:t>
      </w:r>
    </w:p>
    <w:p w14:paraId="16CBDB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ller, J., Collins, J. M., Gibson, S., and Paxton, L. (2017). “Recent Advances in the Emerging Field of Paleotempestology,” in </w:t>
      </w:r>
      <w:r w:rsidRPr="00D60E09">
        <w:rPr>
          <w:rFonts w:cs="Times New Roman"/>
          <w:i/>
          <w:iCs/>
          <w:noProof/>
          <w:szCs w:val="24"/>
        </w:rPr>
        <w:t>Hurricanes and Climate Change: Volume 3</w:t>
      </w:r>
      <w:r w:rsidRPr="00D60E09">
        <w:rPr>
          <w:rFonts w:cs="Times New Roman"/>
          <w:noProof/>
          <w:szCs w:val="24"/>
        </w:rPr>
        <w:t>, eds. J. M. Collins and K. Walsh (Cham, Switzerland: Springer), 1–33. doi:10.1007/978-3-319-47594-3_1.</w:t>
      </w:r>
    </w:p>
    <w:p w14:paraId="25B1FD3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üller, W. A., Borchert, L., and Ghosh, R. (2020). Observed Subdecadal Variations of European Summer Temperatures. </w:t>
      </w:r>
      <w:r w:rsidRPr="00D60E09">
        <w:rPr>
          <w:rFonts w:cs="Times New Roman"/>
          <w:i/>
          <w:iCs/>
          <w:noProof/>
          <w:szCs w:val="24"/>
        </w:rPr>
        <w:t>Geophys. Res. Lett.</w:t>
      </w:r>
      <w:r w:rsidRPr="00D60E09">
        <w:rPr>
          <w:rFonts w:cs="Times New Roman"/>
          <w:noProof/>
          <w:szCs w:val="24"/>
        </w:rPr>
        <w:t xml:space="preserve"> 47, e2019GL086043. doi:10.1029/2019GL086043.</w:t>
      </w:r>
    </w:p>
    <w:p w14:paraId="384B4C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kami, H., Delworth, T. L., Cooke, W. F., Zhao, M., Xiang, B., and Hsu, P.-C. (2020). Detected climatic change in global distribution of tropical cyclones. </w:t>
      </w:r>
      <w:r w:rsidRPr="00D60E09">
        <w:rPr>
          <w:rFonts w:cs="Times New Roman"/>
          <w:i/>
          <w:iCs/>
          <w:noProof/>
          <w:szCs w:val="24"/>
        </w:rPr>
        <w:t>Proc. Natl. Acad. Sci.</w:t>
      </w:r>
      <w:r w:rsidRPr="00D60E09">
        <w:rPr>
          <w:rFonts w:cs="Times New Roman"/>
          <w:noProof/>
          <w:szCs w:val="24"/>
        </w:rPr>
        <w:t xml:space="preserve"> 117, 10706–10714. doi:10.1073/pnas.1922500117.</w:t>
      </w:r>
    </w:p>
    <w:p w14:paraId="3BC720F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kami, H., Levin, E., Delworth, T. L., Gudgel, R., and Hsu, P.-C. (2018). Dominant effect of relative tropical Atlantic warming on major hurricane occurrence. </w:t>
      </w:r>
      <w:r w:rsidRPr="00D60E09">
        <w:rPr>
          <w:rFonts w:cs="Times New Roman"/>
          <w:i/>
          <w:iCs/>
          <w:noProof/>
          <w:szCs w:val="24"/>
        </w:rPr>
        <w:t>Science (80-. ).</w:t>
      </w:r>
      <w:r w:rsidRPr="00D60E09">
        <w:rPr>
          <w:rFonts w:cs="Times New Roman"/>
          <w:noProof/>
          <w:szCs w:val="24"/>
        </w:rPr>
        <w:t xml:space="preserve"> 362, 794–799. doi:10.1126/science.aat6711.</w:t>
      </w:r>
    </w:p>
    <w:p w14:paraId="614970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kami, H., Li, T., and Hsu, P. C. (2014). Contributing factors to the recent high level of accumulated cyclone energy (ACE) and power dissipation index (PDI) in the North Atlantic. </w:t>
      </w:r>
      <w:r w:rsidRPr="00D60E09">
        <w:rPr>
          <w:rFonts w:cs="Times New Roman"/>
          <w:i/>
          <w:iCs/>
          <w:noProof/>
          <w:szCs w:val="24"/>
        </w:rPr>
        <w:t>J. Clim.</w:t>
      </w:r>
      <w:r w:rsidRPr="00D60E09">
        <w:rPr>
          <w:rFonts w:cs="Times New Roman"/>
          <w:noProof/>
          <w:szCs w:val="24"/>
        </w:rPr>
        <w:t xml:space="preserve"> 27, 3023–3034. doi:10.1175/JCLI-D-13-00394.1.</w:t>
      </w:r>
    </w:p>
    <w:p w14:paraId="5975D80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kami, H., Vecchi, G. A., Delworth, T. L., Wittenberg, A. T., Underwood, S., Gudgel, R., et al. (2017a). Dominant Role of Subtropical Pacific Warming in Extreme Eastern Pacific Hurricane Seasons: 2015 and the Future. </w:t>
      </w:r>
      <w:r w:rsidRPr="00D60E09">
        <w:rPr>
          <w:rFonts w:cs="Times New Roman"/>
          <w:i/>
          <w:iCs/>
          <w:noProof/>
          <w:szCs w:val="24"/>
        </w:rPr>
        <w:t>J. Clim.</w:t>
      </w:r>
      <w:r w:rsidRPr="00D60E09">
        <w:rPr>
          <w:rFonts w:cs="Times New Roman"/>
          <w:noProof/>
          <w:szCs w:val="24"/>
        </w:rPr>
        <w:t xml:space="preserve"> 30, 243–264. doi:10.1175/JCLI-D-16-0424.1.</w:t>
      </w:r>
    </w:p>
    <w:p w14:paraId="18EE2D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kami, H., Vecchi, G. A., and Underwood, S. (2017b). Increasing frequency of extremely severe cyclonic storms over the Arabian Sea. </w:t>
      </w:r>
      <w:r w:rsidRPr="00D60E09">
        <w:rPr>
          <w:rFonts w:cs="Times New Roman"/>
          <w:i/>
          <w:iCs/>
          <w:noProof/>
          <w:szCs w:val="24"/>
        </w:rPr>
        <w:t>Nat. Clim. Chang.</w:t>
      </w:r>
      <w:r w:rsidRPr="00D60E09">
        <w:rPr>
          <w:rFonts w:cs="Times New Roman"/>
          <w:noProof/>
          <w:szCs w:val="24"/>
        </w:rPr>
        <w:t xml:space="preserve"> 7, 885–889. doi:10.1038/s41558-017-0008-6.</w:t>
      </w:r>
    </w:p>
    <w:p w14:paraId="045C61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kami, H., Vecchi, G. A., Underwood, S., Delworth, T. L., Wittenberg, A. T., Anderson, W. G., et al. (2015). Simulation and prediction of category 4 and 5 hurricanes in the high-resolution GFDL HiFLOR coupled climate model. </w:t>
      </w:r>
      <w:r w:rsidRPr="00D60E09">
        <w:rPr>
          <w:rFonts w:cs="Times New Roman"/>
          <w:i/>
          <w:iCs/>
          <w:noProof/>
          <w:szCs w:val="24"/>
        </w:rPr>
        <w:t>J. Clim.</w:t>
      </w:r>
      <w:r w:rsidRPr="00D60E09">
        <w:rPr>
          <w:rFonts w:cs="Times New Roman"/>
          <w:noProof/>
          <w:szCs w:val="24"/>
        </w:rPr>
        <w:t xml:space="preserve"> 28, 9058–9079. doi:10.1175/JCLI-D-15-0216.1.</w:t>
      </w:r>
    </w:p>
    <w:p w14:paraId="671289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kami, H., Wang, Y., Yoshimura, H., Mizuta, R., Sugi, M., Shindo, E., et al. (2012). Future changes in tropical cyclone activity projected by the new high-resolution MRI-AGCM. </w:t>
      </w:r>
      <w:r w:rsidRPr="00D60E09">
        <w:rPr>
          <w:rFonts w:cs="Times New Roman"/>
          <w:i/>
          <w:iCs/>
          <w:noProof/>
          <w:szCs w:val="24"/>
        </w:rPr>
        <w:t>J. Clim.</w:t>
      </w:r>
      <w:r w:rsidRPr="00D60E09">
        <w:rPr>
          <w:rFonts w:cs="Times New Roman"/>
          <w:noProof/>
          <w:szCs w:val="24"/>
        </w:rPr>
        <w:t xml:space="preserve"> 25, 3237–3260. doi:10.1175/JCLI-D-11-00415.1.</w:t>
      </w:r>
    </w:p>
    <w:p w14:paraId="4D29849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matsu, T., Kato, T., Nakazato, M., Endo, H., and Kitoh, A. (2016). Future Change of Tornadogenesis-Favorable Environmental Conditions in Japan Estimated by a 20-km-Mesh Atmospheric General Circulation Model. </w:t>
      </w:r>
      <w:r w:rsidRPr="00D60E09">
        <w:rPr>
          <w:rFonts w:cs="Times New Roman"/>
          <w:i/>
          <w:iCs/>
          <w:noProof/>
          <w:szCs w:val="24"/>
        </w:rPr>
        <w:t>J. Meteorol. Soc. Japan. Ser. II</w:t>
      </w:r>
      <w:r w:rsidRPr="00D60E09">
        <w:rPr>
          <w:rFonts w:cs="Times New Roman"/>
          <w:noProof/>
          <w:szCs w:val="24"/>
        </w:rPr>
        <w:t xml:space="preserve"> 94A, 105–120. doi:10.2151/jmsj.2015-053.</w:t>
      </w:r>
    </w:p>
    <w:p w14:paraId="4CCFA0B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ri, K. K., Ghosh, S., Patwardhan, A., Daly, E., and Salvi, K. (2015). Intensification of future severe heat waves in India and their effect on heat stress and mortality. </w:t>
      </w:r>
      <w:r w:rsidRPr="00D60E09">
        <w:rPr>
          <w:rFonts w:cs="Times New Roman"/>
          <w:i/>
          <w:iCs/>
          <w:noProof/>
          <w:szCs w:val="24"/>
        </w:rPr>
        <w:t>Reg. Environ. Chang.</w:t>
      </w:r>
      <w:r w:rsidRPr="00D60E09">
        <w:rPr>
          <w:rFonts w:cs="Times New Roman"/>
          <w:noProof/>
          <w:szCs w:val="24"/>
        </w:rPr>
        <w:t xml:space="preserve"> 15. doi:10.1007/s10113-014-0660-6.</w:t>
      </w:r>
    </w:p>
    <w:p w14:paraId="545577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ta, A., Sasaki, H., Kawase, H., and Nosaka, M. (2017). Evaluation of precipitation over an oceanic region of Japan in convection-permitting regional climate model simulations. </w:t>
      </w:r>
      <w:r w:rsidRPr="00D60E09">
        <w:rPr>
          <w:rFonts w:cs="Times New Roman"/>
          <w:i/>
          <w:iCs/>
          <w:noProof/>
          <w:szCs w:val="24"/>
        </w:rPr>
        <w:t>Clim. Dyn.</w:t>
      </w:r>
      <w:r w:rsidRPr="00D60E09">
        <w:rPr>
          <w:rFonts w:cs="Times New Roman"/>
          <w:noProof/>
          <w:szCs w:val="24"/>
        </w:rPr>
        <w:t xml:space="preserve"> 48, 1779–1792. doi:10.1007/s00382-016-3172-x.</w:t>
      </w:r>
    </w:p>
    <w:p w14:paraId="6DE3CB3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urata, A., Sasaki, H., Kawase, H., Nosaka, M., Oh’izumi, M., Kato, T., et al. (2015). Projection of Future Climate Change over Japan in Ensemble Simulations with a High-Resolution Regional Climate Model. </w:t>
      </w:r>
      <w:r w:rsidRPr="00D60E09">
        <w:rPr>
          <w:rFonts w:cs="Times New Roman"/>
          <w:i/>
          <w:iCs/>
          <w:noProof/>
          <w:szCs w:val="24"/>
        </w:rPr>
        <w:t>SOLA</w:t>
      </w:r>
      <w:r w:rsidRPr="00D60E09">
        <w:rPr>
          <w:rFonts w:cs="Times New Roman"/>
          <w:noProof/>
          <w:szCs w:val="24"/>
        </w:rPr>
        <w:t xml:space="preserve"> 11, 90–94. doi:10.2151/sola.2015-022.</w:t>
      </w:r>
    </w:p>
    <w:p w14:paraId="56F737A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Myhre, G., Alterskjær, K., Stjern, C. W., Hodnebrog, Ø., Marelle, L., Samset, B. H., et al. (2019). Frequency of extreme precipitation increases extensively with event rareness under global warming. </w:t>
      </w:r>
      <w:r w:rsidRPr="00D60E09">
        <w:rPr>
          <w:rFonts w:cs="Times New Roman"/>
          <w:i/>
          <w:iCs/>
          <w:noProof/>
          <w:szCs w:val="24"/>
        </w:rPr>
        <w:t>Sci. Rep.</w:t>
      </w:r>
      <w:r w:rsidRPr="00D60E09">
        <w:rPr>
          <w:rFonts w:cs="Times New Roman"/>
          <w:noProof/>
          <w:szCs w:val="24"/>
        </w:rPr>
        <w:t xml:space="preserve"> 9, 16063. doi:10.1038/s41598-019-52277-4.</w:t>
      </w:r>
    </w:p>
    <w:p w14:paraId="651F9AB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bat, P., Somot, S., Mallet, M., Sanchez-Lorenzo, A., and Wild, M. (2014). Contribution of anthropogenic sulfate aerosols to the changing Euro-Mediterranean climate since 1980. </w:t>
      </w:r>
      <w:r w:rsidRPr="00D60E09">
        <w:rPr>
          <w:rFonts w:cs="Times New Roman"/>
          <w:i/>
          <w:iCs/>
          <w:noProof/>
          <w:szCs w:val="24"/>
        </w:rPr>
        <w:t>Geophys. Res. Lett.</w:t>
      </w:r>
      <w:r w:rsidRPr="00D60E09">
        <w:rPr>
          <w:rFonts w:cs="Times New Roman"/>
          <w:noProof/>
          <w:szCs w:val="24"/>
        </w:rPr>
        <w:t xml:space="preserve"> 41, 5605–5611. doi:10.1002/2014GL060798.</w:t>
      </w:r>
    </w:p>
    <w:p w14:paraId="087F91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ckley, L. L., Betzelberger, A., Skowno, A., G. West, A., Ripley, B. S., Bond, W. J., et al. (2018). CO2 enrichment does not entirely ameliorate Vachellia karroo drought inhibition: A missing mechanism explaining savanna bush encroachment. </w:t>
      </w:r>
      <w:r w:rsidRPr="00D60E09">
        <w:rPr>
          <w:rFonts w:cs="Times New Roman"/>
          <w:i/>
          <w:iCs/>
          <w:noProof/>
          <w:szCs w:val="24"/>
        </w:rPr>
        <w:t>Environ. Exp. Bot.</w:t>
      </w:r>
      <w:r w:rsidRPr="00D60E09">
        <w:rPr>
          <w:rFonts w:cs="Times New Roman"/>
          <w:noProof/>
          <w:szCs w:val="24"/>
        </w:rPr>
        <w:t xml:space="preserve"> 155, 98–106. doi:10.1016/j.envexpbot.2018.06.018.</w:t>
      </w:r>
    </w:p>
    <w:p w14:paraId="210B78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ik, M., and Abiodun, B. J. (2020). Projected changes in drought characteristics over the Western Cape, South Africa. </w:t>
      </w:r>
      <w:r w:rsidRPr="00D60E09">
        <w:rPr>
          <w:rFonts w:cs="Times New Roman"/>
          <w:i/>
          <w:iCs/>
          <w:noProof/>
          <w:szCs w:val="24"/>
        </w:rPr>
        <w:t>Meteorol. Appl.</w:t>
      </w:r>
      <w:r w:rsidRPr="00D60E09">
        <w:rPr>
          <w:rFonts w:cs="Times New Roman"/>
          <w:noProof/>
          <w:szCs w:val="24"/>
        </w:rPr>
        <w:t xml:space="preserve"> 27. doi:10.1002/met.1802.</w:t>
      </w:r>
    </w:p>
    <w:p w14:paraId="502A9A9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kaegawa, T., Kitoh, A., Murakami, H., and Kusunoki, S. (2013). Annual maximum 5-day rainfall total and maximum number of consecutive dry days over Central America and the Caribbean in the late twenty-first century projected by an atmospheric general circulation model with three different horizontal resolutions. </w:t>
      </w:r>
      <w:r w:rsidRPr="00D60E09">
        <w:rPr>
          <w:rFonts w:cs="Times New Roman"/>
          <w:i/>
          <w:iCs/>
          <w:noProof/>
          <w:szCs w:val="24"/>
        </w:rPr>
        <w:t>Theor. Appl. Climatol.</w:t>
      </w:r>
      <w:r w:rsidRPr="00D60E09">
        <w:rPr>
          <w:rFonts w:cs="Times New Roman"/>
          <w:noProof/>
          <w:szCs w:val="24"/>
        </w:rPr>
        <w:t xml:space="preserve"> 116. doi:10.1007/s00704-013-0934-9.</w:t>
      </w:r>
    </w:p>
    <w:p w14:paraId="0D79C78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kamura, J., Camargo, S. J., Sobel, A. H., Henderson, N., Emanuel, K. A., Kumar, A., et al. (2017). Western North Pacific Tropical Cyclone Model Tracks in Present and Future Climates. </w:t>
      </w:r>
      <w:r w:rsidRPr="00D60E09">
        <w:rPr>
          <w:rFonts w:cs="Times New Roman"/>
          <w:i/>
          <w:iCs/>
          <w:noProof/>
          <w:szCs w:val="24"/>
        </w:rPr>
        <w:t>J. Geophys. Res. Atmos.</w:t>
      </w:r>
      <w:r w:rsidRPr="00D60E09">
        <w:rPr>
          <w:rFonts w:cs="Times New Roman"/>
          <w:noProof/>
          <w:szCs w:val="24"/>
        </w:rPr>
        <w:t xml:space="preserve"> 122, 9721–9744. doi:10.1002/2017JD027007.</w:t>
      </w:r>
    </w:p>
    <w:p w14:paraId="13E79D9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kano, M., Wada, A., Sawada, M., Yoshimura, H., Onishi, R., Kawahara, S., et al. (2017). Global 7km mesh nonhydrostatic Model Intercomparison Project for improving TYphoon forecast (TYMIP-G7): Experimental design and preliminary results. </w:t>
      </w:r>
      <w:r w:rsidRPr="00D60E09">
        <w:rPr>
          <w:rFonts w:cs="Times New Roman"/>
          <w:i/>
          <w:iCs/>
          <w:noProof/>
          <w:szCs w:val="24"/>
        </w:rPr>
        <w:t>Geosci. Model Dev.</w:t>
      </w:r>
      <w:r w:rsidRPr="00D60E09">
        <w:rPr>
          <w:rFonts w:cs="Times New Roman"/>
          <w:noProof/>
          <w:szCs w:val="24"/>
        </w:rPr>
        <w:t xml:space="preserve"> 10, 1368–1381. doi:10.5194/gmd-10-1363-2017.</w:t>
      </w:r>
    </w:p>
    <w:p w14:paraId="3795A2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kayama, T., and Shankman, D. (2013). Impact of the Three-Gorges Dam and water transfer project on Changjiang floods. </w:t>
      </w:r>
      <w:r w:rsidRPr="00D60E09">
        <w:rPr>
          <w:rFonts w:cs="Times New Roman"/>
          <w:i/>
          <w:iCs/>
          <w:noProof/>
          <w:szCs w:val="24"/>
        </w:rPr>
        <w:t>Glob. Planet. Change</w:t>
      </w:r>
      <w:r w:rsidRPr="00D60E09">
        <w:rPr>
          <w:rFonts w:cs="Times New Roman"/>
          <w:noProof/>
          <w:szCs w:val="24"/>
        </w:rPr>
        <w:t xml:space="preserve"> 100, 38–50. doi:10.1016/j.gloplacha.2012.10.004.</w:t>
      </w:r>
    </w:p>
    <w:p w14:paraId="027920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ngombe, S., Zho, T., Zhang, L., and Zhang, W. (2020). Attribution of the 2018 october-december drought over south southern africa. </w:t>
      </w:r>
      <w:r w:rsidRPr="00D60E09">
        <w:rPr>
          <w:rFonts w:cs="Times New Roman"/>
          <w:i/>
          <w:iCs/>
          <w:noProof/>
          <w:szCs w:val="24"/>
        </w:rPr>
        <w:t>Bull. Am. Meteorol. Soc.</w:t>
      </w:r>
      <w:r w:rsidRPr="00D60E09">
        <w:rPr>
          <w:rFonts w:cs="Times New Roman"/>
          <w:noProof/>
          <w:szCs w:val="24"/>
        </w:rPr>
        <w:t xml:space="preserve"> 101, S135–S140. doi:10.1175/BAMS-D-19-0179.1.</w:t>
      </w:r>
    </w:p>
    <w:p w14:paraId="7BED4D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ngombe, S., Zhou, T., Zhang, W., Wu, B., Hu, S., Zou, L., et al. (2018). Record-breaking climate extremes in Africa under stabilized 1.5 °C and 2 °C global warming scenarios. </w:t>
      </w:r>
      <w:r w:rsidRPr="00D60E09">
        <w:rPr>
          <w:rFonts w:cs="Times New Roman"/>
          <w:i/>
          <w:iCs/>
          <w:noProof/>
          <w:szCs w:val="24"/>
        </w:rPr>
        <w:t>Nat. Clim. Chang.</w:t>
      </w:r>
      <w:r w:rsidRPr="00D60E09">
        <w:rPr>
          <w:rFonts w:cs="Times New Roman"/>
          <w:noProof/>
          <w:szCs w:val="24"/>
        </w:rPr>
        <w:t xml:space="preserve"> 8, 375–380. doi:10.1038/s41558-018-0145-6.</w:t>
      </w:r>
    </w:p>
    <w:p w14:paraId="59B910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NASEM (2016). Attribution of Extreme Weather Events in the Context of Climate Change. Washington, DC, USA: National Academies of Sciences Engineering and Medicine (NASEM). The National Academies Press doi:10.17226/21852.</w:t>
      </w:r>
    </w:p>
    <w:p w14:paraId="2BB717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sim, W., Amin, A., Fahad, S., Awais, M., Khan, N., Mubeen, M., et al. (2018). Future risk assessment by estimating historical heat wave trends with projected heat accumulation using SimCLIM climate model in Pakistan. </w:t>
      </w:r>
      <w:r w:rsidRPr="00D60E09">
        <w:rPr>
          <w:rFonts w:cs="Times New Roman"/>
          <w:i/>
          <w:iCs/>
          <w:noProof/>
          <w:szCs w:val="24"/>
        </w:rPr>
        <w:t>Atmos. Res.</w:t>
      </w:r>
      <w:r w:rsidRPr="00D60E09">
        <w:rPr>
          <w:rFonts w:cs="Times New Roman"/>
          <w:noProof/>
          <w:szCs w:val="24"/>
        </w:rPr>
        <w:t xml:space="preserve"> 205, 118–133. doi:10.1016/j.atmosres.2018.01.009.</w:t>
      </w:r>
    </w:p>
    <w:p w14:paraId="2A1D0CF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srollahi, N., Aghakouchak, A., Cheng, L., Damberg, L., Phillips, T. J., Miao, C., et al. (2015). How well do CMIP5 climate simulations replicate historical trends and patterns of meteorological droughts? </w:t>
      </w:r>
      <w:r w:rsidRPr="00D60E09">
        <w:rPr>
          <w:rFonts w:cs="Times New Roman"/>
          <w:i/>
          <w:iCs/>
          <w:noProof/>
          <w:szCs w:val="24"/>
        </w:rPr>
        <w:t>Water Resour. Res.</w:t>
      </w:r>
      <w:r w:rsidRPr="00D60E09">
        <w:rPr>
          <w:rFonts w:cs="Times New Roman"/>
          <w:noProof/>
          <w:szCs w:val="24"/>
        </w:rPr>
        <w:t xml:space="preserve"> 51, 2847–2864. doi:10.1002/2014WR016318.</w:t>
      </w:r>
    </w:p>
    <w:p w14:paraId="3787A9A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stos, P. T., and Kapsomenakis, J. (2015). Regional climate model simulations of extreme air temperature in Greece. Abnormal or common records in the future climate? </w:t>
      </w:r>
      <w:r w:rsidRPr="00D60E09">
        <w:rPr>
          <w:rFonts w:cs="Times New Roman"/>
          <w:i/>
          <w:iCs/>
          <w:noProof/>
          <w:szCs w:val="24"/>
        </w:rPr>
        <w:t>Atmos. Res.</w:t>
      </w:r>
      <w:r w:rsidRPr="00D60E09">
        <w:rPr>
          <w:rFonts w:cs="Times New Roman"/>
          <w:noProof/>
          <w:szCs w:val="24"/>
        </w:rPr>
        <w:t xml:space="preserve"> 152, 43–60. doi:10.1016/j.atmosres.2014.02.005.</w:t>
      </w:r>
    </w:p>
    <w:p w14:paraId="6A84A6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umann, G., Alfieri, L., Wyser, K., Mentaschi, L., Betts, R. A., Carrao, H., et al. (2018). Global Changes in Drought Conditions Under Different Levels of Warming. </w:t>
      </w:r>
      <w:r w:rsidRPr="00D60E09">
        <w:rPr>
          <w:rFonts w:cs="Times New Roman"/>
          <w:i/>
          <w:iCs/>
          <w:noProof/>
          <w:szCs w:val="24"/>
        </w:rPr>
        <w:t>Geophys. Res. Lett.</w:t>
      </w:r>
      <w:r w:rsidRPr="00D60E09">
        <w:rPr>
          <w:rFonts w:cs="Times New Roman"/>
          <w:noProof/>
          <w:szCs w:val="24"/>
        </w:rPr>
        <w:t xml:space="preserve"> 45, 3285–3296. doi:10.1002/2017GL076521.</w:t>
      </w:r>
    </w:p>
    <w:p w14:paraId="7DEA56E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veendrakumar, G., Vithanage, M., Kwon, H.-H., Chandrasekara, S. S. K., Iqbal, M. C. M., Pathmarajah, S., et al. (2019). South Asian perspective on temperature and rainfall extremes: A review. </w:t>
      </w:r>
      <w:r w:rsidRPr="00D60E09">
        <w:rPr>
          <w:rFonts w:cs="Times New Roman"/>
          <w:i/>
          <w:iCs/>
          <w:noProof/>
          <w:szCs w:val="24"/>
        </w:rPr>
        <w:t>Atmos. Res.</w:t>
      </w:r>
      <w:r w:rsidRPr="00D60E09">
        <w:rPr>
          <w:rFonts w:cs="Times New Roman"/>
          <w:noProof/>
          <w:szCs w:val="24"/>
        </w:rPr>
        <w:t xml:space="preserve"> 225, 110–120. doi:10.1016/j.atmosres.2019.03.021.</w:t>
      </w:r>
    </w:p>
    <w:p w14:paraId="22161AC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yak, S., and Dairaku, K. (2016). Future changes in extreme precipitation intensities associated with temperature under SRES A1B scenario. </w:t>
      </w:r>
      <w:r w:rsidRPr="00D60E09">
        <w:rPr>
          <w:rFonts w:cs="Times New Roman"/>
          <w:i/>
          <w:iCs/>
          <w:noProof/>
          <w:szCs w:val="24"/>
        </w:rPr>
        <w:t>Hydrol. Res. Lett.</w:t>
      </w:r>
      <w:r w:rsidRPr="00D60E09">
        <w:rPr>
          <w:rFonts w:cs="Times New Roman"/>
          <w:noProof/>
          <w:szCs w:val="24"/>
        </w:rPr>
        <w:t xml:space="preserve"> 10, 139–144. doi:10.3178/hrl.10.139.</w:t>
      </w:r>
    </w:p>
    <w:p w14:paraId="450E9C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yak, S., Dairaku, K., Takayabu, I., Suzuki-Parker, A., and Ishizaki, N. N. (2017). Extreme precipitation linked to temperature over Japan: current evaluation and projected changes with multi-model ensemble downscaling. </w:t>
      </w:r>
      <w:r w:rsidRPr="00D60E09">
        <w:rPr>
          <w:rFonts w:cs="Times New Roman"/>
          <w:i/>
          <w:iCs/>
          <w:noProof/>
          <w:szCs w:val="24"/>
        </w:rPr>
        <w:t>Clim. Dyn.</w:t>
      </w:r>
      <w:r w:rsidRPr="00D60E09">
        <w:rPr>
          <w:rFonts w:cs="Times New Roman"/>
          <w:noProof/>
          <w:szCs w:val="24"/>
        </w:rPr>
        <w:t xml:space="preserve"> 51, 1–17. doi:10.1007/s00382-017-3866-8.</w:t>
      </w:r>
    </w:p>
    <w:p w14:paraId="5CA6753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azrul Islam, M., Almazroui, M., Dambul, R., Jones, P. D., and Alamoudi, A. O. (2015). Long-term changes in seasonal temperature extremes over Saudi Arabia during 1981-2010. </w:t>
      </w:r>
      <w:r w:rsidRPr="00D60E09">
        <w:rPr>
          <w:rFonts w:cs="Times New Roman"/>
          <w:i/>
          <w:iCs/>
          <w:noProof/>
          <w:szCs w:val="24"/>
        </w:rPr>
        <w:t>Int. J. Climatol.</w:t>
      </w:r>
      <w:r w:rsidRPr="00D60E09">
        <w:rPr>
          <w:rFonts w:cs="Times New Roman"/>
          <w:noProof/>
          <w:szCs w:val="24"/>
        </w:rPr>
        <w:t xml:space="preserve"> 35, 1579–1592. doi:10.1002/joc.4078.</w:t>
      </w:r>
    </w:p>
    <w:p w14:paraId="78EB2E9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eri, A., Villarini, G., Slater, L. J., and Napolitano, F. (2019). On the statistical attribution of the frequency of flood events across the U.S. Midwest. </w:t>
      </w:r>
      <w:r w:rsidRPr="00D60E09">
        <w:rPr>
          <w:rFonts w:cs="Times New Roman"/>
          <w:i/>
          <w:iCs/>
          <w:noProof/>
          <w:szCs w:val="24"/>
        </w:rPr>
        <w:t>Adv. Water Resour.</w:t>
      </w:r>
      <w:r w:rsidRPr="00D60E09">
        <w:rPr>
          <w:rFonts w:cs="Times New Roman"/>
          <w:noProof/>
          <w:szCs w:val="24"/>
        </w:rPr>
        <w:t xml:space="preserve"> 127, 225–236. doi:10.1016/j.advwatres.2019.03.019.</w:t>
      </w:r>
    </w:p>
    <w:p w14:paraId="7166795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eu, U., Akperov, M. G., Bellenbaum, N., Benestad, R., Blender, R., Caballero, R., et al. (2013). Imilast: A community effort to intercompare extratropical cyclone detection and tracking algorithms. </w:t>
      </w:r>
      <w:r w:rsidRPr="00D60E09">
        <w:rPr>
          <w:rFonts w:cs="Times New Roman"/>
          <w:i/>
          <w:iCs/>
          <w:noProof/>
          <w:szCs w:val="24"/>
        </w:rPr>
        <w:t>Bull. Am. Meteorol. Soc.</w:t>
      </w:r>
      <w:r w:rsidRPr="00D60E09">
        <w:rPr>
          <w:rFonts w:cs="Times New Roman"/>
          <w:noProof/>
          <w:szCs w:val="24"/>
        </w:rPr>
        <w:t xml:space="preserve"> doi:10.1175/BAMS-D-11-00154.1.</w:t>
      </w:r>
    </w:p>
    <w:p w14:paraId="034A0AC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eukom, R., Gergis, J., Karoly, D. J., Wanner, H., Curran, M., Elbert, J., et al. (2014). Inter-hemispheric temperature variability over the past millennium. </w:t>
      </w:r>
      <w:r w:rsidRPr="00D60E09">
        <w:rPr>
          <w:rFonts w:cs="Times New Roman"/>
          <w:i/>
          <w:iCs/>
          <w:noProof/>
          <w:szCs w:val="24"/>
        </w:rPr>
        <w:t>Nat. Clim. Chang.</w:t>
      </w:r>
      <w:r w:rsidRPr="00D60E09">
        <w:rPr>
          <w:rFonts w:cs="Times New Roman"/>
          <w:noProof/>
          <w:szCs w:val="24"/>
        </w:rPr>
        <w:t xml:space="preserve"> 4, 362–367. doi:10.1038/nclimate2174.</w:t>
      </w:r>
    </w:p>
    <w:p w14:paraId="4A8D08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eumann, B., Vafeidis, A. T., Zimmermann, J., and Nicholls, R. J. (2015). Future Coastal Population Growth and Exposure to Sea-Level Rise and Coastal Flooding – A Global Assessment. </w:t>
      </w:r>
      <w:r w:rsidRPr="00D60E09">
        <w:rPr>
          <w:rFonts w:cs="Times New Roman"/>
          <w:i/>
          <w:iCs/>
          <w:noProof/>
          <w:szCs w:val="24"/>
        </w:rPr>
        <w:t>PLoS One</w:t>
      </w:r>
      <w:r w:rsidRPr="00D60E09">
        <w:rPr>
          <w:rFonts w:cs="Times New Roman"/>
          <w:noProof/>
          <w:szCs w:val="24"/>
        </w:rPr>
        <w:t xml:space="preserve"> 10, e0118571. doi:10.1371/journal.pone.0118571.</w:t>
      </w:r>
    </w:p>
    <w:p w14:paraId="1F827EC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ewman, M., Wittenberg, A. T., Cheng, L., Compo, G. P., and Smith, C. A. (2018). The Extreme 2015/16 El Niño, in the Context of Historical Climate Variability and Change. </w:t>
      </w:r>
      <w:r w:rsidRPr="00D60E09">
        <w:rPr>
          <w:rFonts w:cs="Times New Roman"/>
          <w:i/>
          <w:iCs/>
          <w:noProof/>
          <w:szCs w:val="24"/>
        </w:rPr>
        <w:t>Bull. Am. Meteorol. Soc.</w:t>
      </w:r>
      <w:r w:rsidRPr="00D60E09">
        <w:rPr>
          <w:rFonts w:cs="Times New Roman"/>
          <w:noProof/>
          <w:szCs w:val="24"/>
        </w:rPr>
        <w:t xml:space="preserve"> 99, S16–S20. doi:10.1175/BAMS-D-17-0116.1.</w:t>
      </w:r>
    </w:p>
    <w:p w14:paraId="6C468EF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guvava, M., Abiodun, B. J., and Otieno, F. (2019). Projecting drought characteristics over East African basins at specific global warming levels. </w:t>
      </w:r>
      <w:r w:rsidRPr="00D60E09">
        <w:rPr>
          <w:rFonts w:cs="Times New Roman"/>
          <w:i/>
          <w:iCs/>
          <w:noProof/>
          <w:szCs w:val="24"/>
        </w:rPr>
        <w:t>Atmos. Res.</w:t>
      </w:r>
      <w:r w:rsidRPr="00D60E09">
        <w:rPr>
          <w:rFonts w:cs="Times New Roman"/>
          <w:noProof/>
          <w:szCs w:val="24"/>
        </w:rPr>
        <w:t xml:space="preserve"> 228, 41–54. doi:10.1016/j.atmosres.2019.05.008.</w:t>
      </w:r>
    </w:p>
    <w:p w14:paraId="69E8023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icholls, R. J., Brown, S., Goodwin, P., Wahl, T., Lowe, J., Solan, M., et al. (2018). Stabilization of global temperature at 1.5°C and 2.0°C: implications for coastal areas. </w:t>
      </w:r>
      <w:r w:rsidRPr="00D60E09">
        <w:rPr>
          <w:rFonts w:cs="Times New Roman"/>
          <w:i/>
          <w:iCs/>
          <w:noProof/>
          <w:szCs w:val="24"/>
        </w:rPr>
        <w:t>Philos. Trans. R. Soc. A Math. Phys. Eng. Sci.</w:t>
      </w:r>
      <w:r w:rsidRPr="00D60E09">
        <w:rPr>
          <w:rFonts w:cs="Times New Roman"/>
          <w:noProof/>
          <w:szCs w:val="24"/>
        </w:rPr>
        <w:t xml:space="preserve"> 376, 20160448. doi:10.1098/rsta.2016.0448.</w:t>
      </w:r>
    </w:p>
    <w:p w14:paraId="04AA838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icholson, S. E. (2017). Climate and climatic variability of rainfall over eastern Africa. </w:t>
      </w:r>
      <w:r w:rsidRPr="00D60E09">
        <w:rPr>
          <w:rFonts w:cs="Times New Roman"/>
          <w:i/>
          <w:iCs/>
          <w:noProof/>
          <w:szCs w:val="24"/>
        </w:rPr>
        <w:t>Rev. Geophys.</w:t>
      </w:r>
      <w:r w:rsidRPr="00D60E09">
        <w:rPr>
          <w:rFonts w:cs="Times New Roman"/>
          <w:noProof/>
          <w:szCs w:val="24"/>
        </w:rPr>
        <w:t xml:space="preserve"> 55, 590–635.</w:t>
      </w:r>
    </w:p>
    <w:p w14:paraId="1C85843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icolai‐Shaw, N., Hirschi, M., Mittelbach, H., and Seneviratne, S. I. (2015). Spatial representativeness of soil moisture using in situ, remote sensing, and land reanalysis data. </w:t>
      </w:r>
      <w:r w:rsidRPr="00D60E09">
        <w:rPr>
          <w:rFonts w:cs="Times New Roman"/>
          <w:i/>
          <w:iCs/>
          <w:noProof/>
          <w:szCs w:val="24"/>
        </w:rPr>
        <w:t>J. Geophys. Res. Atmos.</w:t>
      </w:r>
      <w:r w:rsidRPr="00D60E09">
        <w:rPr>
          <w:rFonts w:cs="Times New Roman"/>
          <w:noProof/>
          <w:szCs w:val="24"/>
        </w:rPr>
        <w:t xml:space="preserve"> 120, 9955–9964. doi:10.1002/2015JD023305.</w:t>
      </w:r>
    </w:p>
    <w:p w14:paraId="492D796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ie, J., Sobel, A. H., Shaevitz, D. A., and Wang, S. (2018). Dynamic amplification of extreme precipitation sensitivity. </w:t>
      </w:r>
      <w:r w:rsidRPr="00D60E09">
        <w:rPr>
          <w:rFonts w:cs="Times New Roman"/>
          <w:i/>
          <w:iCs/>
          <w:noProof/>
          <w:szCs w:val="24"/>
        </w:rPr>
        <w:t>Proc. Natl. Acad. Sci.</w:t>
      </w:r>
      <w:r w:rsidRPr="00D60E09">
        <w:rPr>
          <w:rFonts w:cs="Times New Roman"/>
          <w:noProof/>
          <w:szCs w:val="24"/>
        </w:rPr>
        <w:t xml:space="preserve"> 115, 9467 LP-9472. doi:10.1073/pnas.1800357115.</w:t>
      </w:r>
    </w:p>
    <w:p w14:paraId="709785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ied, M., Pardowitz, T., Nissen, K., Ulbrich, U., Hundecha, Y., and Merz, B. (2014). On the relationship between hydro-meteorological patterns and flood types. </w:t>
      </w:r>
      <w:r w:rsidRPr="00D60E09">
        <w:rPr>
          <w:rFonts w:cs="Times New Roman"/>
          <w:i/>
          <w:iCs/>
          <w:noProof/>
          <w:szCs w:val="24"/>
        </w:rPr>
        <w:t>J. Hydrol.</w:t>
      </w:r>
      <w:r w:rsidRPr="00D60E09">
        <w:rPr>
          <w:rFonts w:cs="Times New Roman"/>
          <w:noProof/>
          <w:szCs w:val="24"/>
        </w:rPr>
        <w:t xml:space="preserve"> 519, 3249–3262. doi:10.1016/j.jhydrol.2014.09.089.</w:t>
      </w:r>
    </w:p>
    <w:p w14:paraId="7FEFA06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ikulin, G., Lennard, C., Dosio, A., Kjellström, E., Chen, Y., Hänsler, A., et al. (2018). The effects of 1.5 and 2 degrees of global warming on Africa in the CORDEX ensemble. </w:t>
      </w:r>
      <w:r w:rsidRPr="00D60E09">
        <w:rPr>
          <w:rFonts w:cs="Times New Roman"/>
          <w:i/>
          <w:iCs/>
          <w:noProof/>
          <w:szCs w:val="24"/>
        </w:rPr>
        <w:t>Environ. Res. Lett.</w:t>
      </w:r>
      <w:r w:rsidRPr="00D60E09">
        <w:rPr>
          <w:rFonts w:cs="Times New Roman"/>
          <w:noProof/>
          <w:szCs w:val="24"/>
        </w:rPr>
        <w:t xml:space="preserve"> 13, 065003. doi:10.1088/1748-9326/aab1b1.</w:t>
      </w:r>
    </w:p>
    <w:p w14:paraId="26E95A9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iranjan Kumar, K., Rajeevan, M., Pai, D. S., Srivastava, A. K., and Preethi, B. (2013). On the observed variability of monsoon droughts over India. </w:t>
      </w:r>
      <w:r w:rsidRPr="00D60E09">
        <w:rPr>
          <w:rFonts w:cs="Times New Roman"/>
          <w:i/>
          <w:iCs/>
          <w:noProof/>
          <w:szCs w:val="24"/>
        </w:rPr>
        <w:t>Weather Clim. Extrem.</w:t>
      </w:r>
      <w:r w:rsidRPr="00D60E09">
        <w:rPr>
          <w:rFonts w:cs="Times New Roman"/>
          <w:noProof/>
          <w:szCs w:val="24"/>
        </w:rPr>
        <w:t xml:space="preserve"> 1, 42–50. doi:10.1016/J.WACE.2013.07.006.</w:t>
      </w:r>
    </w:p>
    <w:p w14:paraId="614474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issen, K. M., and Ulbrich, U. (2017). Increasing frequencies and changing characteristics of heavy precipitation events threatening infrastructure in Europe under climate change. </w:t>
      </w:r>
      <w:r w:rsidRPr="00D60E09">
        <w:rPr>
          <w:rFonts w:cs="Times New Roman"/>
          <w:i/>
          <w:iCs/>
          <w:noProof/>
          <w:szCs w:val="24"/>
        </w:rPr>
        <w:t>Nat. Hazards Earth Syst. Sci.</w:t>
      </w:r>
      <w:r w:rsidRPr="00D60E09">
        <w:rPr>
          <w:rFonts w:cs="Times New Roman"/>
          <w:noProof/>
          <w:szCs w:val="24"/>
        </w:rPr>
        <w:t xml:space="preserve"> 17, 1177–1190. doi:10.5194/nhess-17-1177-2017.</w:t>
      </w:r>
    </w:p>
    <w:p w14:paraId="1A25B8F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iu, X., Wang, S., Tang, J., Lee, D.-K., Gutowski, W., Dairaku, K., et al. (2018). Ensemble evaluation and projection of climate extremes in China using RMIP models. </w:t>
      </w:r>
      <w:r w:rsidRPr="00D60E09">
        <w:rPr>
          <w:rFonts w:cs="Times New Roman"/>
          <w:i/>
          <w:iCs/>
          <w:noProof/>
          <w:szCs w:val="24"/>
        </w:rPr>
        <w:t>Int. J. Climatol.</w:t>
      </w:r>
      <w:r w:rsidRPr="00D60E09">
        <w:rPr>
          <w:rFonts w:cs="Times New Roman"/>
          <w:noProof/>
          <w:szCs w:val="24"/>
        </w:rPr>
        <w:t xml:space="preserve"> 38, 2039–2055. doi:10.1002/joc.5315.</w:t>
      </w:r>
    </w:p>
    <w:p w14:paraId="3436DC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olan, R. H., Boer, M. M., Collins, L., Resco de Dios, V., Clarke, H., Jenkins, M., et al. (2020). Causes and consequences of eastern Australia’s 2019–20 season of mega-fires. </w:t>
      </w:r>
      <w:r w:rsidRPr="00D60E09">
        <w:rPr>
          <w:rFonts w:cs="Times New Roman"/>
          <w:i/>
          <w:iCs/>
          <w:noProof/>
          <w:szCs w:val="24"/>
        </w:rPr>
        <w:t>Glob. Chang. Biol.</w:t>
      </w:r>
      <w:r w:rsidRPr="00D60E09">
        <w:rPr>
          <w:rFonts w:cs="Times New Roman"/>
          <w:noProof/>
          <w:szCs w:val="24"/>
        </w:rPr>
        <w:t xml:space="preserve"> 26, 1039–1041. doi:10.1111/gcb.14987.</w:t>
      </w:r>
    </w:p>
    <w:p w14:paraId="37A4377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orrant, C., and Douguédroit, A. (2006). Monthly and daily precipitation trends in the Mediterranean (1950-2000). </w:t>
      </w:r>
      <w:r w:rsidRPr="00D60E09">
        <w:rPr>
          <w:rFonts w:cs="Times New Roman"/>
          <w:i/>
          <w:iCs/>
          <w:noProof/>
          <w:szCs w:val="24"/>
        </w:rPr>
        <w:t>Theor. Appl. Climatol.</w:t>
      </w:r>
      <w:r w:rsidRPr="00D60E09">
        <w:rPr>
          <w:rFonts w:cs="Times New Roman"/>
          <w:noProof/>
          <w:szCs w:val="24"/>
        </w:rPr>
        <w:t xml:space="preserve"> 83, 89–106. doi:10.1007/s00704-005-0163-y.</w:t>
      </w:r>
    </w:p>
    <w:p w14:paraId="31F07CD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Nott, J., Smithers, S., Walsh, K., and Rhodes, E. (2009). Sand beach ridges record 6000 year history of extreme tropical cyclone activity in northeastern Australia. </w:t>
      </w:r>
      <w:r w:rsidRPr="00D60E09">
        <w:rPr>
          <w:rFonts w:cs="Times New Roman"/>
          <w:i/>
          <w:iCs/>
          <w:noProof/>
          <w:szCs w:val="24"/>
        </w:rPr>
        <w:t>Quat. Sci. Rev.</w:t>
      </w:r>
      <w:r w:rsidRPr="00D60E09">
        <w:rPr>
          <w:rFonts w:cs="Times New Roman"/>
          <w:noProof/>
          <w:szCs w:val="24"/>
        </w:rPr>
        <w:t xml:space="preserve"> 28, 1511–1520. doi:10.1016/j.quascirev.2009.02.014.</w:t>
      </w:r>
    </w:p>
    <w:p w14:paraId="71F1145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Gorman, P. (2014). Contrasting responses of mean and extreme snowfall to climate change. </w:t>
      </w:r>
      <w:r w:rsidRPr="00D60E09">
        <w:rPr>
          <w:rFonts w:cs="Times New Roman"/>
          <w:i/>
          <w:iCs/>
          <w:noProof/>
          <w:szCs w:val="24"/>
        </w:rPr>
        <w:t>Nature</w:t>
      </w:r>
      <w:r w:rsidRPr="00D60E09">
        <w:rPr>
          <w:rFonts w:cs="Times New Roman"/>
          <w:noProof/>
          <w:szCs w:val="24"/>
        </w:rPr>
        <w:t xml:space="preserve"> 512, 416–418.</w:t>
      </w:r>
    </w:p>
    <w:p w14:paraId="48A5890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doulami, R. C., Abiodun, B. J., and Ajayi, A. E. (2019). Modelling the potential impacts of afforestation on extreme precipitation over West Africa. </w:t>
      </w:r>
      <w:r w:rsidRPr="00D60E09">
        <w:rPr>
          <w:rFonts w:cs="Times New Roman"/>
          <w:i/>
          <w:iCs/>
          <w:noProof/>
          <w:szCs w:val="24"/>
        </w:rPr>
        <w:t>Clim. Dyn.</w:t>
      </w:r>
      <w:r w:rsidRPr="00D60E09">
        <w:rPr>
          <w:rFonts w:cs="Times New Roman"/>
          <w:noProof/>
          <w:szCs w:val="24"/>
        </w:rPr>
        <w:t xml:space="preserve"> 52, 2185–2198. doi:10.1007/s00382-018-4248-6.</w:t>
      </w:r>
    </w:p>
    <w:p w14:paraId="1187638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ey, L.-Y., and Chou, S. C. (2016). Evidence of rising and poleward shift of storm surge in western North Pacific in recent decades. </w:t>
      </w:r>
      <w:r w:rsidRPr="00D60E09">
        <w:rPr>
          <w:rFonts w:cs="Times New Roman"/>
          <w:i/>
          <w:iCs/>
          <w:noProof/>
          <w:szCs w:val="24"/>
        </w:rPr>
        <w:t>J. Geophys. Res. Ocean.</w:t>
      </w:r>
      <w:r w:rsidRPr="00D60E09">
        <w:rPr>
          <w:rFonts w:cs="Times New Roman"/>
          <w:noProof/>
          <w:szCs w:val="24"/>
        </w:rPr>
        <w:t xml:space="preserve"> 121, 5181–5192. doi:10.1002/2015JC011516.</w:t>
      </w:r>
    </w:p>
    <w:p w14:paraId="1203226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gata, T., Mizuta, R., Adachi, Y., Murakami, H., and Ose, T. (2015). Effect of air-sea coupling on the frequency distribution of intense tropical cyclones over the northwestern Pacific. </w:t>
      </w:r>
      <w:r w:rsidRPr="00D60E09">
        <w:rPr>
          <w:rFonts w:cs="Times New Roman"/>
          <w:i/>
          <w:iCs/>
          <w:noProof/>
          <w:szCs w:val="24"/>
        </w:rPr>
        <w:t>Geophys. Res. Lett.</w:t>
      </w:r>
      <w:r w:rsidRPr="00D60E09">
        <w:rPr>
          <w:rFonts w:cs="Times New Roman"/>
          <w:noProof/>
          <w:szCs w:val="24"/>
        </w:rPr>
        <w:t xml:space="preserve"> 42, 10,410-415,421. doi:10.1002/2015GL066774.</w:t>
      </w:r>
    </w:p>
    <w:p w14:paraId="1D4B2E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gata, T., Mizuta, R., Adachi, Y., Murakami, H., and Ose, T. (2016). Atmosphere-Ocean Coupling Effect on Intense Tropical Cyclone Distribution and its Future Change with 60 km-AOGCM. </w:t>
      </w:r>
      <w:r w:rsidRPr="00D60E09">
        <w:rPr>
          <w:rFonts w:cs="Times New Roman"/>
          <w:i/>
          <w:iCs/>
          <w:noProof/>
          <w:szCs w:val="24"/>
        </w:rPr>
        <w:t>Sci. Rep.</w:t>
      </w:r>
      <w:r w:rsidRPr="00D60E09">
        <w:rPr>
          <w:rFonts w:cs="Times New Roman"/>
          <w:noProof/>
          <w:szCs w:val="24"/>
        </w:rPr>
        <w:t xml:space="preserve"> 6, 29800. doi:10.1038/srep29800.</w:t>
      </w:r>
    </w:p>
    <w:p w14:paraId="683336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guntunde, P. G., Abiodun, B. J., Lischeid, G., and Abatan, A. A. (2020). Droughts projection over the Niger and Volta River basins of West Africa at specific global warming levels. </w:t>
      </w:r>
      <w:r w:rsidRPr="00D60E09">
        <w:rPr>
          <w:rFonts w:cs="Times New Roman"/>
          <w:i/>
          <w:iCs/>
          <w:noProof/>
          <w:szCs w:val="24"/>
        </w:rPr>
        <w:t>Int. J. Climatol.</w:t>
      </w:r>
      <w:r w:rsidRPr="00D60E09">
        <w:rPr>
          <w:rFonts w:cs="Times New Roman"/>
          <w:noProof/>
          <w:szCs w:val="24"/>
        </w:rPr>
        <w:t xml:space="preserve"> 40, 5688–5699. doi:10.1002/joc.6544.</w:t>
      </w:r>
    </w:p>
    <w:p w14:paraId="0FCE88B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h, H., Ha, K.-J., and Timmermann, A. (2018). Disentangling Impacts of Dynamic and Thermodynamic Components on Late Summer Rainfall Anomalies in East Asia. </w:t>
      </w:r>
      <w:r w:rsidRPr="00D60E09">
        <w:rPr>
          <w:rFonts w:cs="Times New Roman"/>
          <w:i/>
          <w:iCs/>
          <w:noProof/>
          <w:szCs w:val="24"/>
        </w:rPr>
        <w:t>J. Geophys. Res. Atmos.</w:t>
      </w:r>
      <w:r w:rsidRPr="00D60E09">
        <w:rPr>
          <w:rFonts w:cs="Times New Roman"/>
          <w:noProof/>
          <w:szCs w:val="24"/>
        </w:rPr>
        <w:t xml:space="preserve"> 123, 8623–8633. doi:10.1029/2018JD028652.</w:t>
      </w:r>
    </w:p>
    <w:p w14:paraId="015EFE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hba, M., and Sugimoto, S. (2019). Differences in climate change impacts between weather patterns: possible effects on spatial heterogeneous changes in future extreme rainfall. </w:t>
      </w:r>
      <w:r w:rsidRPr="00D60E09">
        <w:rPr>
          <w:rFonts w:cs="Times New Roman"/>
          <w:i/>
          <w:iCs/>
          <w:noProof/>
          <w:szCs w:val="24"/>
        </w:rPr>
        <w:t>Clim. Dyn.</w:t>
      </w:r>
      <w:r w:rsidRPr="00D60E09">
        <w:rPr>
          <w:rFonts w:cs="Times New Roman"/>
          <w:noProof/>
          <w:szCs w:val="24"/>
        </w:rPr>
        <w:t xml:space="preserve"> 52, 4177–4191. doi:10.1007/s00382-018-4374-1.</w:t>
      </w:r>
    </w:p>
    <w:p w14:paraId="346060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hba, M., and Sugimoto, S. (2020). Impacts of climate change on heavy wet snowfall in Japan. </w:t>
      </w:r>
      <w:r w:rsidRPr="00D60E09">
        <w:rPr>
          <w:rFonts w:cs="Times New Roman"/>
          <w:i/>
          <w:iCs/>
          <w:noProof/>
          <w:szCs w:val="24"/>
        </w:rPr>
        <w:t>Clim. Dyn.</w:t>
      </w:r>
      <w:r w:rsidRPr="00D60E09">
        <w:rPr>
          <w:rFonts w:cs="Times New Roman"/>
          <w:noProof/>
          <w:szCs w:val="24"/>
        </w:rPr>
        <w:t xml:space="preserve"> 54, 3151–3164. doi:10.1007/s00382-020-05163-z.</w:t>
      </w:r>
    </w:p>
    <w:p w14:paraId="7061CF6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izumi, T., Saito, K., Ito, J., Kuroda, T., Doc, L., DUC, L., et al. (2018). Ultra-High-Resolution Numerical Weather Prediction with a Large Domain Using the K Computer: A Case Study of the Izu Oshima Heavy Rainfall Event on October 15-16, 2013. </w:t>
      </w:r>
      <w:r w:rsidRPr="00D60E09">
        <w:rPr>
          <w:rFonts w:cs="Times New Roman"/>
          <w:i/>
          <w:iCs/>
          <w:noProof/>
          <w:szCs w:val="24"/>
        </w:rPr>
        <w:t>J. Meteorol. Soc. Japan. Ser. II</w:t>
      </w:r>
      <w:r w:rsidRPr="00D60E09">
        <w:rPr>
          <w:rFonts w:cs="Times New Roman"/>
          <w:noProof/>
          <w:szCs w:val="24"/>
        </w:rPr>
        <w:t xml:space="preserve"> 96, 25–54. doi:10.2151/jmsj.2018-006.</w:t>
      </w:r>
    </w:p>
    <w:p w14:paraId="735FB3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lmo, M., Bettolli, M. L., and Rusticucci, M. (2020). Atmospheric circulation influence on temperature and precipitation individual and compound daily extreme events: Spatial variability and trends over southern South America. </w:t>
      </w:r>
      <w:r w:rsidRPr="00D60E09">
        <w:rPr>
          <w:rFonts w:cs="Times New Roman"/>
          <w:i/>
          <w:iCs/>
          <w:noProof/>
          <w:szCs w:val="24"/>
        </w:rPr>
        <w:t>Weather Clim. Extrem.</w:t>
      </w:r>
      <w:r w:rsidRPr="00D60E09">
        <w:rPr>
          <w:rFonts w:cs="Times New Roman"/>
          <w:noProof/>
          <w:szCs w:val="24"/>
        </w:rPr>
        <w:t xml:space="preserve"> 29, 100267. doi:10.1016/j.wace.2020.100267.</w:t>
      </w:r>
    </w:p>
    <w:p w14:paraId="397AB85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lsson, J., and Foster, K. (2013). Short-term precipitation extremes in regional climate simulations for Sweden. </w:t>
      </w:r>
      <w:r w:rsidRPr="00D60E09">
        <w:rPr>
          <w:rFonts w:cs="Times New Roman"/>
          <w:i/>
          <w:iCs/>
          <w:noProof/>
          <w:szCs w:val="24"/>
        </w:rPr>
        <w:t>Hydrol. Res.</w:t>
      </w:r>
      <w:r w:rsidRPr="00D60E09">
        <w:rPr>
          <w:rFonts w:cs="Times New Roman"/>
          <w:noProof/>
          <w:szCs w:val="24"/>
        </w:rPr>
        <w:t xml:space="preserve"> 45, 479–489. doi:10.2166/nh.2013.206.</w:t>
      </w:r>
    </w:p>
    <w:p w14:paraId="33FF03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mondi, P. A., Awange, J. L., Forootan, E., Ogallo, L. A., Barakiza, R., Girmaw, G. B., et al. (2014). Changes in temperature and precipitation extremes over the Greater Horn of Africa region from 1961 to 2010. </w:t>
      </w:r>
      <w:r w:rsidRPr="00D60E09">
        <w:rPr>
          <w:rFonts w:cs="Times New Roman"/>
          <w:i/>
          <w:iCs/>
          <w:noProof/>
          <w:szCs w:val="24"/>
        </w:rPr>
        <w:t>Int. J. Climatol.</w:t>
      </w:r>
      <w:r w:rsidRPr="00D60E09">
        <w:rPr>
          <w:rFonts w:cs="Times New Roman"/>
          <w:noProof/>
          <w:szCs w:val="24"/>
        </w:rPr>
        <w:t xml:space="preserve"> 34, 1262–1277. doi:10.1002/joc.3763.</w:t>
      </w:r>
    </w:p>
    <w:p w14:paraId="592B9A3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ngoma, V., Chen, H., and Gao, C. (2018a). Projected changes in mean rainfall and temperature over East Africa based on CMIP5 models. </w:t>
      </w:r>
      <w:r w:rsidRPr="00D60E09">
        <w:rPr>
          <w:rFonts w:cs="Times New Roman"/>
          <w:i/>
          <w:iCs/>
          <w:noProof/>
          <w:szCs w:val="24"/>
        </w:rPr>
        <w:t>Int. J. Climatol.</w:t>
      </w:r>
      <w:r w:rsidRPr="00D60E09">
        <w:rPr>
          <w:rFonts w:cs="Times New Roman"/>
          <w:noProof/>
          <w:szCs w:val="24"/>
        </w:rPr>
        <w:t xml:space="preserve"> 38, 1375–1392. doi:10.1002/joc.5252.</w:t>
      </w:r>
    </w:p>
    <w:p w14:paraId="78C726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ngoma, V., Chen, H., Gao, C., Nyongesa, A. M., and Polong, F. (2018b). Future changes in climate extremes over Equatorial East Africa based on CMIP5 multimodel ensemble. </w:t>
      </w:r>
      <w:r w:rsidRPr="00D60E09">
        <w:rPr>
          <w:rFonts w:cs="Times New Roman"/>
          <w:i/>
          <w:iCs/>
          <w:noProof/>
          <w:szCs w:val="24"/>
        </w:rPr>
        <w:t>Nat. Hazards</w:t>
      </w:r>
      <w:r w:rsidRPr="00D60E09">
        <w:rPr>
          <w:rFonts w:cs="Times New Roman"/>
          <w:noProof/>
          <w:szCs w:val="24"/>
        </w:rPr>
        <w:t xml:space="preserve"> 90, 901–920. doi:10.1007/s11069-017-3079-9.</w:t>
      </w:r>
    </w:p>
    <w:p w14:paraId="0B22171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rlowsky, B., and Seneviratne, S. I. (2013). Elusive drought: Uncertainty in observed trends and short-and long-term CMIP5 projections. </w:t>
      </w:r>
      <w:r w:rsidRPr="00D60E09">
        <w:rPr>
          <w:rFonts w:cs="Times New Roman"/>
          <w:i/>
          <w:iCs/>
          <w:noProof/>
          <w:szCs w:val="24"/>
        </w:rPr>
        <w:t>Hydrol. Earth Syst. Sci.</w:t>
      </w:r>
      <w:r w:rsidRPr="00D60E09">
        <w:rPr>
          <w:rFonts w:cs="Times New Roman"/>
          <w:noProof/>
          <w:szCs w:val="24"/>
        </w:rPr>
        <w:t xml:space="preserve"> 17, 1765–1781. doi:10.5194/hess-17-1765-2013.</w:t>
      </w:r>
    </w:p>
    <w:p w14:paraId="35DC286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rtega, J. A., Razola, L., and Garzón, G. (2014). Recent human impacts and change in dynamics and morphology of ephemeral rivers. </w:t>
      </w:r>
      <w:r w:rsidRPr="00D60E09">
        <w:rPr>
          <w:rFonts w:cs="Times New Roman"/>
          <w:i/>
          <w:iCs/>
          <w:noProof/>
          <w:szCs w:val="24"/>
        </w:rPr>
        <w:t>Nat. Hazards Earth Syst. Sci.</w:t>
      </w:r>
      <w:r w:rsidRPr="00D60E09">
        <w:rPr>
          <w:rFonts w:cs="Times New Roman"/>
          <w:noProof/>
          <w:szCs w:val="24"/>
        </w:rPr>
        <w:t xml:space="preserve"> 14, 713–730. doi:10.5194/nhess-14-713-2014.</w:t>
      </w:r>
    </w:p>
    <w:p w14:paraId="5A0755A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rth, R., Vogel, M. M., Luterbacher, J., Pfister, C., and Seneviratne, S. I. (2016a). Did European temperatures in 1540 exceed present-day records? </w:t>
      </w:r>
      <w:r w:rsidRPr="00D60E09">
        <w:rPr>
          <w:rFonts w:cs="Times New Roman"/>
          <w:i/>
          <w:iCs/>
          <w:noProof/>
          <w:szCs w:val="24"/>
        </w:rPr>
        <w:t>Environ. Res. Lett.</w:t>
      </w:r>
      <w:r w:rsidRPr="00D60E09">
        <w:rPr>
          <w:rFonts w:cs="Times New Roman"/>
          <w:noProof/>
          <w:szCs w:val="24"/>
        </w:rPr>
        <w:t xml:space="preserve"> 11, 114021. doi:10.1088/1748-9326/11/11/114021.</w:t>
      </w:r>
    </w:p>
    <w:p w14:paraId="666DDE2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rth, R., Zscheischler, J., and Seneviratne, S. I. (2016b). Record dry summer in 2015 challenges precipitation projections in Central Europe. </w:t>
      </w:r>
      <w:r w:rsidRPr="00D60E09">
        <w:rPr>
          <w:rFonts w:cs="Times New Roman"/>
          <w:i/>
          <w:iCs/>
          <w:noProof/>
          <w:szCs w:val="24"/>
        </w:rPr>
        <w:t>Sci. Rep.</w:t>
      </w:r>
      <w:r w:rsidRPr="00D60E09">
        <w:rPr>
          <w:rFonts w:cs="Times New Roman"/>
          <w:noProof/>
          <w:szCs w:val="24"/>
        </w:rPr>
        <w:t xml:space="preserve"> 6, 28334. doi:10.1038/srep28334.</w:t>
      </w:r>
    </w:p>
    <w:p w14:paraId="1FEF788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sima, S., Indasi, V. S., Zaroug, M., Endris, H. S., Gudoshava, M., Misiani, H. O., et al. (2018). Projected climate over the Greater Horn of Africa under 1.5 °C and 2 °C global warming. </w:t>
      </w:r>
      <w:r w:rsidRPr="00D60E09">
        <w:rPr>
          <w:rFonts w:cs="Times New Roman"/>
          <w:i/>
          <w:iCs/>
          <w:noProof/>
          <w:szCs w:val="24"/>
        </w:rPr>
        <w:t>Environ. Res. Lett.</w:t>
      </w:r>
      <w:r w:rsidRPr="00D60E09">
        <w:rPr>
          <w:rFonts w:cs="Times New Roman"/>
          <w:noProof/>
          <w:szCs w:val="24"/>
        </w:rPr>
        <w:t xml:space="preserve"> 13, 065004. doi:10.1088/1748-9326/aaba1b.</w:t>
      </w:r>
    </w:p>
    <w:p w14:paraId="40EE782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kin, J. A., Anderson, M. C., Hain, C., Svoboda, M., Johnson, D., Mueller, R., et al. (2016). Assessing the evolution of soil moisture and vegetation conditions during the 2012 United States flash drought. </w:t>
      </w:r>
      <w:r w:rsidRPr="00D60E09">
        <w:rPr>
          <w:rFonts w:cs="Times New Roman"/>
          <w:i/>
          <w:iCs/>
          <w:noProof/>
          <w:szCs w:val="24"/>
        </w:rPr>
        <w:t>Agric. For. Meteorol.</w:t>
      </w:r>
      <w:r w:rsidRPr="00D60E09">
        <w:rPr>
          <w:rFonts w:cs="Times New Roman"/>
          <w:noProof/>
          <w:szCs w:val="24"/>
        </w:rPr>
        <w:t xml:space="preserve"> 218–219, 230–242. doi:10.1016/j.agrformet.2015.12.065.</w:t>
      </w:r>
    </w:p>
    <w:p w14:paraId="1785409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kin, J. A., Svoboda, M., Hunt, E. D., Ford, T. W., Anderson, M. C., Hain, C., et al. (2018). Flash droughts: A review and assessment of the challenges imposed by rapid-onset droughts in the United States. </w:t>
      </w:r>
      <w:r w:rsidRPr="00D60E09">
        <w:rPr>
          <w:rFonts w:cs="Times New Roman"/>
          <w:i/>
          <w:iCs/>
          <w:noProof/>
          <w:szCs w:val="24"/>
        </w:rPr>
        <w:t>Bull. Am. Meteorol. Soc.</w:t>
      </w:r>
      <w:r w:rsidRPr="00D60E09">
        <w:rPr>
          <w:rFonts w:cs="Times New Roman"/>
          <w:noProof/>
          <w:szCs w:val="24"/>
        </w:rPr>
        <w:t xml:space="preserve"> 99, 911–919. doi:10.1175/BAMS-D-17-0149.1.</w:t>
      </w:r>
    </w:p>
    <w:p w14:paraId="6E0BF6C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2017). Attribution of Weather and Climate Events. </w:t>
      </w:r>
      <w:r w:rsidRPr="00D60E09">
        <w:rPr>
          <w:rFonts w:cs="Times New Roman"/>
          <w:i/>
          <w:iCs/>
          <w:noProof/>
          <w:szCs w:val="24"/>
        </w:rPr>
        <w:t>Annu. Rev. Environ. Resour.</w:t>
      </w:r>
      <w:r w:rsidRPr="00D60E09">
        <w:rPr>
          <w:rFonts w:cs="Times New Roman"/>
          <w:noProof/>
          <w:szCs w:val="24"/>
        </w:rPr>
        <w:t xml:space="preserve"> 42, null. doi:10.1146/annurev-environ-102016-060847.</w:t>
      </w:r>
    </w:p>
    <w:p w14:paraId="5C0768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Boyd, E., Jones, R. G., Cornforth, R. J., James, R., Parker, H. R., et al. (2015a). Attribution of extreme weather events in Africa: a preliminary exploration of the science and policy implications. </w:t>
      </w:r>
      <w:r w:rsidRPr="00D60E09">
        <w:rPr>
          <w:rFonts w:cs="Times New Roman"/>
          <w:i/>
          <w:iCs/>
          <w:noProof/>
          <w:szCs w:val="24"/>
        </w:rPr>
        <w:t>Clim. Change</w:t>
      </w:r>
      <w:r w:rsidRPr="00D60E09">
        <w:rPr>
          <w:rFonts w:cs="Times New Roman"/>
          <w:noProof/>
          <w:szCs w:val="24"/>
        </w:rPr>
        <w:t xml:space="preserve"> 132, 531–543. doi:10.1007/s10584-015-1432-0.</w:t>
      </w:r>
    </w:p>
    <w:p w14:paraId="234548F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Harrington, L., Schmitt, K., Philip, S., Kew, S., van Oldenborgh, G. J., et al. (2020). Challenges to Understanding Extreme Weather Changes in Lower Income Countries. </w:t>
      </w:r>
      <w:r w:rsidRPr="00D60E09">
        <w:rPr>
          <w:rFonts w:cs="Times New Roman"/>
          <w:i/>
          <w:iCs/>
          <w:noProof/>
          <w:szCs w:val="24"/>
        </w:rPr>
        <w:t>Bull. Am. Meteorol. Soc.</w:t>
      </w:r>
      <w:r w:rsidRPr="00D60E09">
        <w:rPr>
          <w:rFonts w:cs="Times New Roman"/>
          <w:noProof/>
          <w:szCs w:val="24"/>
        </w:rPr>
        <w:t xml:space="preserve"> 101, E1851–E1860. doi:10.1175/BAMS-D-19-0317.1.</w:t>
      </w:r>
    </w:p>
    <w:p w14:paraId="340C33B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Haustein, K., Uhe, P., Coelho, C. A. S., Aravequia, J. A., Almeida, W., et al. (2015b). Factors Other Than Climate Change, Main Drivers of 2014/15 Water Shortage in Southeast Brazil. </w:t>
      </w:r>
      <w:r w:rsidRPr="00D60E09">
        <w:rPr>
          <w:rFonts w:cs="Times New Roman"/>
          <w:i/>
          <w:iCs/>
          <w:noProof/>
          <w:szCs w:val="24"/>
        </w:rPr>
        <w:t>Bull. Am. Meteorol. Soc.</w:t>
      </w:r>
      <w:r w:rsidRPr="00D60E09">
        <w:rPr>
          <w:rFonts w:cs="Times New Roman"/>
          <w:noProof/>
          <w:szCs w:val="24"/>
        </w:rPr>
        <w:t xml:space="preserve"> 96, S35–S40. doi:10.1175/BAMS-D-15-00120.1.</w:t>
      </w:r>
    </w:p>
    <w:p w14:paraId="53280DF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Jones, R. G., Halladay, K., and Allen, M. R. (2013). Attribution of changes in precipitation patterns in African rainforests. </w:t>
      </w:r>
      <w:r w:rsidRPr="00D60E09">
        <w:rPr>
          <w:rFonts w:cs="Times New Roman"/>
          <w:i/>
          <w:iCs/>
          <w:noProof/>
          <w:szCs w:val="24"/>
        </w:rPr>
        <w:t>Philos. Trans. R. Soc. B Biol. Sci.</w:t>
      </w:r>
      <w:r w:rsidRPr="00D60E09">
        <w:rPr>
          <w:rFonts w:cs="Times New Roman"/>
          <w:noProof/>
          <w:szCs w:val="24"/>
        </w:rPr>
        <w:t xml:space="preserve"> 368, 20120299. doi:10.1098/rstb.2012.0299.</w:t>
      </w:r>
    </w:p>
    <w:p w14:paraId="42AC1E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Massey, N., van Oldenborgh, G. J., Jones, R. G., and Allen, M. R. (2012). Reconciling two approaches to attribution of the 2010 Russian heat wave. </w:t>
      </w:r>
      <w:r w:rsidRPr="00D60E09">
        <w:rPr>
          <w:rFonts w:cs="Times New Roman"/>
          <w:i/>
          <w:iCs/>
          <w:noProof/>
          <w:szCs w:val="24"/>
        </w:rPr>
        <w:t>Geophys. Res. Lett.</w:t>
      </w:r>
      <w:r w:rsidRPr="00D60E09">
        <w:rPr>
          <w:rFonts w:cs="Times New Roman"/>
          <w:noProof/>
          <w:szCs w:val="24"/>
        </w:rPr>
        <w:t xml:space="preserve"> 39, n/a-n/a. doi:10.1029/2011GL050422.</w:t>
      </w:r>
    </w:p>
    <w:p w14:paraId="6024DF8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Philip, S., Kew, S., Li, S., King, A., and Cullen, H. (2018a). Attributing high-impact extreme events across timescales – a case study of four different types of events. </w:t>
      </w:r>
      <w:r w:rsidRPr="00D60E09">
        <w:rPr>
          <w:rFonts w:cs="Times New Roman"/>
          <w:i/>
          <w:iCs/>
          <w:noProof/>
          <w:szCs w:val="24"/>
        </w:rPr>
        <w:t>Clim. Change</w:t>
      </w:r>
      <w:r w:rsidRPr="00D60E09">
        <w:rPr>
          <w:rFonts w:cs="Times New Roman"/>
          <w:noProof/>
          <w:szCs w:val="24"/>
        </w:rPr>
        <w:t xml:space="preserve"> 149, 399–412. doi:10.1007/s10584-018-2258-3.</w:t>
      </w:r>
    </w:p>
    <w:p w14:paraId="019F28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Rosier, S. M., Allen, M. R., Massey, N. R., Rye, C. J., and Quintana, J. I. (2015c). Attribution analysis of high precipitation events in summer in England and Wales over the last decade. </w:t>
      </w:r>
      <w:r w:rsidRPr="00D60E09">
        <w:rPr>
          <w:rFonts w:cs="Times New Roman"/>
          <w:i/>
          <w:iCs/>
          <w:noProof/>
          <w:szCs w:val="24"/>
        </w:rPr>
        <w:t>Clim. Change</w:t>
      </w:r>
      <w:r w:rsidRPr="00D60E09">
        <w:rPr>
          <w:rFonts w:cs="Times New Roman"/>
          <w:noProof/>
          <w:szCs w:val="24"/>
        </w:rPr>
        <w:t xml:space="preserve"> 132, 77–91. doi:10.1007/s10584-014-1095-2.</w:t>
      </w:r>
    </w:p>
    <w:p w14:paraId="51DB48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van der Wiel, K., van Oldenborgh, G. J., Philip, S., Kew, S. F., Uhe, P., et al. (2018b). Climate change increases the probability of heavy rains in Northern England/Southern Scotland like those of storm Desmond—a real-time event attribution revisited. </w:t>
      </w:r>
      <w:r w:rsidRPr="00D60E09">
        <w:rPr>
          <w:rFonts w:cs="Times New Roman"/>
          <w:i/>
          <w:iCs/>
          <w:noProof/>
          <w:szCs w:val="24"/>
        </w:rPr>
        <w:t>Environ. Res. Lett.</w:t>
      </w:r>
      <w:r w:rsidRPr="00D60E09">
        <w:rPr>
          <w:rFonts w:cs="Times New Roman"/>
          <w:noProof/>
          <w:szCs w:val="24"/>
        </w:rPr>
        <w:t xml:space="preserve"> 13, 024006. doi:10.1088/1748-9326/aa9663.</w:t>
      </w:r>
    </w:p>
    <w:p w14:paraId="646EC2D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van Oldenborgh, G. J., Eden, J., Stott, P. A., Karoly, D. J., and Allen, M. R. (2016). The attribution question. </w:t>
      </w:r>
      <w:r w:rsidRPr="00D60E09">
        <w:rPr>
          <w:rFonts w:cs="Times New Roman"/>
          <w:i/>
          <w:iCs/>
          <w:noProof/>
          <w:szCs w:val="24"/>
        </w:rPr>
        <w:t>Nat. Clim. Chang.</w:t>
      </w:r>
      <w:r w:rsidRPr="00D60E09">
        <w:rPr>
          <w:rFonts w:cs="Times New Roman"/>
          <w:noProof/>
          <w:szCs w:val="24"/>
        </w:rPr>
        <w:t xml:space="preserve"> 6, 813–816. doi:10.1038/nclimate3089.</w:t>
      </w:r>
    </w:p>
    <w:p w14:paraId="0836B6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tto, F. E. L., Wolski, P., Lehner, F., Tebaldi, C., van Oldenborgh, G. J., Hogesteeger, S., et al. (2018c). Anthropogenic influence on the drivers of the Western Cape drought 2015–2017. </w:t>
      </w:r>
      <w:r w:rsidRPr="00D60E09">
        <w:rPr>
          <w:rFonts w:cs="Times New Roman"/>
          <w:i/>
          <w:iCs/>
          <w:noProof/>
          <w:szCs w:val="24"/>
        </w:rPr>
        <w:t>Environ. Res. Lett.</w:t>
      </w:r>
      <w:r w:rsidRPr="00D60E09">
        <w:rPr>
          <w:rFonts w:cs="Times New Roman"/>
          <w:noProof/>
          <w:szCs w:val="24"/>
        </w:rPr>
        <w:t xml:space="preserve"> 13, 124010. doi:10.1088/1748-9326/aae9f9.</w:t>
      </w:r>
    </w:p>
    <w:p w14:paraId="35F9F1B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Ozturk, T., Ceber, Z. P., Türkeş, M., and Kurnaz, M. L. (2015). Projections of climate change in the Mediterranean Basin by using downscaled global climate model outputs. </w:t>
      </w:r>
      <w:r w:rsidRPr="00D60E09">
        <w:rPr>
          <w:rFonts w:cs="Times New Roman"/>
          <w:i/>
          <w:iCs/>
          <w:noProof/>
          <w:szCs w:val="24"/>
        </w:rPr>
        <w:t>Int. J. Climatol.</w:t>
      </w:r>
      <w:r w:rsidRPr="00D60E09">
        <w:rPr>
          <w:rFonts w:cs="Times New Roman"/>
          <w:noProof/>
          <w:szCs w:val="24"/>
        </w:rPr>
        <w:t xml:space="preserve"> 35, 4276–4292. doi:10.1002/joc.4285.</w:t>
      </w:r>
    </w:p>
    <w:p w14:paraId="50BBC69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ciorek, C. J., Stone, D. A., and Wehner, M. F. (2018). Quantifying statistical uncertainty in the attribution of human influence on severe weather. </w:t>
      </w:r>
      <w:r w:rsidRPr="00D60E09">
        <w:rPr>
          <w:rFonts w:cs="Times New Roman"/>
          <w:i/>
          <w:iCs/>
          <w:noProof/>
          <w:szCs w:val="24"/>
        </w:rPr>
        <w:t>Weather Clim. Extrem.</w:t>
      </w:r>
      <w:r w:rsidRPr="00D60E09">
        <w:rPr>
          <w:rFonts w:cs="Times New Roman"/>
          <w:noProof/>
          <w:szCs w:val="24"/>
        </w:rPr>
        <w:t xml:space="preserve"> 20, 69–80. doi:10.1016/j.wace.2018.01.002.</w:t>
      </w:r>
    </w:p>
    <w:p w14:paraId="4EBF3E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drón, R. S., Gudmundsson, L., Decharme, B., Ducharne, A., Lawrence, D. M., Mao, J., et al. (2020). Observed changes in dry-season water availability attributed to human-induced climate change. </w:t>
      </w:r>
      <w:r w:rsidRPr="00D60E09">
        <w:rPr>
          <w:rFonts w:cs="Times New Roman"/>
          <w:i/>
          <w:iCs/>
          <w:noProof/>
          <w:szCs w:val="24"/>
        </w:rPr>
        <w:t>Nat. Geosci.</w:t>
      </w:r>
      <w:r w:rsidRPr="00D60E09">
        <w:rPr>
          <w:rFonts w:cs="Times New Roman"/>
          <w:noProof/>
          <w:szCs w:val="24"/>
        </w:rPr>
        <w:t xml:space="preserve"> 13, 477–481. doi:10.1038/s41561-020-0594-1.</w:t>
      </w:r>
    </w:p>
    <w:p w14:paraId="19CF153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drón, R. S., Gudmundsson, L., and Seneviratne, S. I. (2019). Observational Constraints Reduce Likelihood of Extreme Changes in Multidecadal Land Water Availability. </w:t>
      </w:r>
      <w:r w:rsidRPr="00D60E09">
        <w:rPr>
          <w:rFonts w:cs="Times New Roman"/>
          <w:i/>
          <w:iCs/>
          <w:noProof/>
          <w:szCs w:val="24"/>
        </w:rPr>
        <w:t>Geophys. Res. Lett.</w:t>
      </w:r>
      <w:r w:rsidRPr="00D60E09">
        <w:rPr>
          <w:rFonts w:cs="Times New Roman"/>
          <w:noProof/>
          <w:szCs w:val="24"/>
        </w:rPr>
        <w:t xml:space="preserve"> 46, 736–744. doi:10.1029/2018GL080521.</w:t>
      </w:r>
    </w:p>
    <w:p w14:paraId="386EAE9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i, D. S., Sridhar, L., Badwaik, M. R., and Rajeevan, M. (2015). Analysis of the daily rainfall events over India using a new long period (1901–2010) high resolution (0.25° × 0.25°) gridded rainfall data set. </w:t>
      </w:r>
      <w:r w:rsidRPr="00D60E09">
        <w:rPr>
          <w:rFonts w:cs="Times New Roman"/>
          <w:i/>
          <w:iCs/>
          <w:noProof/>
          <w:szCs w:val="24"/>
        </w:rPr>
        <w:t>Clim. Dyn.</w:t>
      </w:r>
      <w:r w:rsidRPr="00D60E09">
        <w:rPr>
          <w:rFonts w:cs="Times New Roman"/>
          <w:noProof/>
          <w:szCs w:val="24"/>
        </w:rPr>
        <w:t xml:space="preserve"> 45, 755–776. doi:10.1007/s00382-014-2307-1.</w:t>
      </w:r>
    </w:p>
    <w:p w14:paraId="092C79C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ik, S., and Min, S.-K. (2018). Assessing the Impact of Volcanic Eruptions on Climate Extremes Using CMIP5 Models. </w:t>
      </w:r>
      <w:r w:rsidRPr="00D60E09">
        <w:rPr>
          <w:rFonts w:cs="Times New Roman"/>
          <w:i/>
          <w:iCs/>
          <w:noProof/>
          <w:szCs w:val="24"/>
        </w:rPr>
        <w:t>J. Clim.</w:t>
      </w:r>
      <w:r w:rsidRPr="00D60E09">
        <w:rPr>
          <w:rFonts w:cs="Times New Roman"/>
          <w:noProof/>
          <w:szCs w:val="24"/>
        </w:rPr>
        <w:t xml:space="preserve"> 31, 5333–5349. doi:10.1175/JCLI-D-17-0651.1.</w:t>
      </w:r>
    </w:p>
    <w:p w14:paraId="0A486D2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ik, S., Min, S., Zhang, X., Donat, M. G., King, A. D., and Sun, Q. (2020). Determining the Anthropogenic Greenhouse Gas Contribution to the Observed Intensification of Extreme Precipitation. </w:t>
      </w:r>
      <w:r w:rsidRPr="00D60E09">
        <w:rPr>
          <w:rFonts w:cs="Times New Roman"/>
          <w:i/>
          <w:iCs/>
          <w:noProof/>
          <w:szCs w:val="24"/>
        </w:rPr>
        <w:t>Geophys. Res. Lett.</w:t>
      </w:r>
      <w:r w:rsidRPr="00D60E09">
        <w:rPr>
          <w:rFonts w:cs="Times New Roman"/>
          <w:noProof/>
          <w:szCs w:val="24"/>
        </w:rPr>
        <w:t xml:space="preserve"> 47, e2019GL086875. doi:10.1029/2019GL086875.</w:t>
      </w:r>
    </w:p>
    <w:p w14:paraId="178F80C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l, J. S., and Eltahir, E. A. B. (2016). Future temperature in southwest Asia projected to exceed a threshold for human adaptability. </w:t>
      </w:r>
      <w:r w:rsidRPr="00D60E09">
        <w:rPr>
          <w:rFonts w:cs="Times New Roman"/>
          <w:i/>
          <w:iCs/>
          <w:noProof/>
          <w:szCs w:val="24"/>
        </w:rPr>
        <w:t>Nat. Clim. Chang.</w:t>
      </w:r>
      <w:r w:rsidRPr="00D60E09">
        <w:rPr>
          <w:rFonts w:cs="Times New Roman"/>
          <w:noProof/>
          <w:szCs w:val="24"/>
        </w:rPr>
        <w:t xml:space="preserve"> 6, 197–200. doi:10.1038/nclimate2833.</w:t>
      </w:r>
    </w:p>
    <w:p w14:paraId="774C1A7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lazzi, E., Hardenberg, J., and Provenzale, A. (2013). Precipitation in the Hindu-Kush Karakoram Himalaya: Observations and future scenarios. </w:t>
      </w:r>
      <w:r w:rsidRPr="00D60E09">
        <w:rPr>
          <w:rFonts w:cs="Times New Roman"/>
          <w:i/>
          <w:iCs/>
          <w:noProof/>
          <w:szCs w:val="24"/>
        </w:rPr>
        <w:t>J. Geophys. Res. Atmos.</w:t>
      </w:r>
      <w:r w:rsidRPr="00D60E09">
        <w:rPr>
          <w:rFonts w:cs="Times New Roman"/>
          <w:noProof/>
          <w:szCs w:val="24"/>
        </w:rPr>
        <w:t xml:space="preserve"> 118, 85–100. doi:10.1029/2012JD018697.</w:t>
      </w:r>
    </w:p>
    <w:p w14:paraId="3D9F84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lipane, E., and Grotjahn, R. (2018). Future Projections of the Large-Scale Meteorology Associated with California Heat Waves in CMIP5 Models. </w:t>
      </w:r>
      <w:r w:rsidRPr="00D60E09">
        <w:rPr>
          <w:rFonts w:cs="Times New Roman"/>
          <w:i/>
          <w:iCs/>
          <w:noProof/>
          <w:szCs w:val="24"/>
        </w:rPr>
        <w:t>J. Geophys. Res. Atmos.</w:t>
      </w:r>
      <w:r w:rsidRPr="00D60E09">
        <w:rPr>
          <w:rFonts w:cs="Times New Roman"/>
          <w:noProof/>
          <w:szCs w:val="24"/>
        </w:rPr>
        <w:t xml:space="preserve"> 123, 8500–8517. doi:10.1029/2018JD029000.</w:t>
      </w:r>
    </w:p>
    <w:p w14:paraId="2BACAF8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ll, P., Patricola, C. M., Wehner, M. F., Stone, D. A., Paciorek, C. J., and Collins, W. D. (2017). Diagnosing conditional anthropogenic contributions to heavy Colorado rainfall in September 2013. </w:t>
      </w:r>
      <w:r w:rsidRPr="00D60E09">
        <w:rPr>
          <w:rFonts w:cs="Times New Roman"/>
          <w:i/>
          <w:iCs/>
          <w:noProof/>
          <w:szCs w:val="24"/>
        </w:rPr>
        <w:t>Weather Clim. Extrem.</w:t>
      </w:r>
      <w:r w:rsidRPr="00D60E09">
        <w:rPr>
          <w:rFonts w:cs="Times New Roman"/>
          <w:noProof/>
          <w:szCs w:val="24"/>
        </w:rPr>
        <w:t xml:space="preserve"> 17, 1–6. doi:10.1016/j.wace.2017.03.004.</w:t>
      </w:r>
    </w:p>
    <w:p w14:paraId="1AD6782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ll, P., Tallaksen, L. M., and Stordal, F. (2019). A climatology of rain-on-snow events for Norway. </w:t>
      </w:r>
      <w:r w:rsidRPr="00D60E09">
        <w:rPr>
          <w:rFonts w:cs="Times New Roman"/>
          <w:i/>
          <w:iCs/>
          <w:noProof/>
          <w:szCs w:val="24"/>
        </w:rPr>
        <w:t>J. Clim.</w:t>
      </w:r>
      <w:r w:rsidRPr="00D60E09">
        <w:rPr>
          <w:rFonts w:cs="Times New Roman"/>
          <w:noProof/>
          <w:szCs w:val="24"/>
        </w:rPr>
        <w:t xml:space="preserve"> 32, 6995–7016. doi:10.1175/JCLI-D-18-0529.1.</w:t>
      </w:r>
    </w:p>
    <w:p w14:paraId="30CC4D2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ltan, H., Allen, M., Haustein, K., Fuldauer, L., and Dadson, S. (2018). Global implications of 1.5 °C and 2 °C warmer worlds on extreme river flows. </w:t>
      </w:r>
      <w:r w:rsidRPr="00D60E09">
        <w:rPr>
          <w:rFonts w:cs="Times New Roman"/>
          <w:i/>
          <w:iCs/>
          <w:noProof/>
          <w:szCs w:val="24"/>
        </w:rPr>
        <w:t>Environ. Res. Lett.</w:t>
      </w:r>
      <w:r w:rsidRPr="00D60E09">
        <w:rPr>
          <w:rFonts w:cs="Times New Roman"/>
          <w:noProof/>
          <w:szCs w:val="24"/>
        </w:rPr>
        <w:t xml:space="preserve"> 13, 94003. doi:10.1088/1748-9326/aad985.</w:t>
      </w:r>
    </w:p>
    <w:p w14:paraId="28B8BAF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nisset, J. S., Libonati, R., Gouveia, C. M. P., Machado-Silva, F., França, D. A., França, J. R. A., et al. (2018). Contrasting patterns of the extreme drought episodes of 2005, 2010 and 2015 in the Amazon Basin. </w:t>
      </w:r>
      <w:r w:rsidRPr="00D60E09">
        <w:rPr>
          <w:rFonts w:cs="Times New Roman"/>
          <w:i/>
          <w:iCs/>
          <w:noProof/>
          <w:szCs w:val="24"/>
        </w:rPr>
        <w:t>Int. J. Climatol.</w:t>
      </w:r>
      <w:r w:rsidRPr="00D60E09">
        <w:rPr>
          <w:rFonts w:cs="Times New Roman"/>
          <w:noProof/>
          <w:szCs w:val="24"/>
        </w:rPr>
        <w:t xml:space="preserve"> 38, 1096–1104. doi:10.1002/joc.5224.</w:t>
      </w:r>
    </w:p>
    <w:p w14:paraId="51E981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rk, C., and Min, S.-K. (2018). Multi-RCM near-term projections of summer climate extremes over East Asia. </w:t>
      </w:r>
      <w:r w:rsidRPr="00D60E09">
        <w:rPr>
          <w:rFonts w:cs="Times New Roman"/>
          <w:i/>
          <w:iCs/>
          <w:noProof/>
          <w:szCs w:val="24"/>
        </w:rPr>
        <w:t>Clim. Dyn.</w:t>
      </w:r>
      <w:r w:rsidRPr="00D60E09">
        <w:rPr>
          <w:rFonts w:cs="Times New Roman"/>
          <w:noProof/>
          <w:szCs w:val="24"/>
        </w:rPr>
        <w:t xml:space="preserve"> 0, 1–16. doi:10.1007/s00382-018-4425-7.</w:t>
      </w:r>
    </w:p>
    <w:p w14:paraId="062766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rk, C., Min, S.-K., Lee, D., Cha, D.-H., Suh, M.-S., Kang, H.-S., et al. (2016). Evaluation of multiple regional climate models for summer climate extremes over East Asia. </w:t>
      </w:r>
      <w:r w:rsidRPr="00D60E09">
        <w:rPr>
          <w:rFonts w:cs="Times New Roman"/>
          <w:i/>
          <w:iCs/>
          <w:noProof/>
          <w:szCs w:val="24"/>
        </w:rPr>
        <w:t>Clim. Dyn.</w:t>
      </w:r>
      <w:r w:rsidRPr="00D60E09">
        <w:rPr>
          <w:rFonts w:cs="Times New Roman"/>
          <w:noProof/>
          <w:szCs w:val="24"/>
        </w:rPr>
        <w:t xml:space="preserve"> 46, 2469–2486. doi:10.1007/s00382-015-2713-z.</w:t>
      </w:r>
    </w:p>
    <w:p w14:paraId="3086DDD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rk Williams, A., Cook, B. I., Smerdon, J. E., Bishop, D. A., Seager, R., and Mankin, J. S. (2017). The 2016 Southeastern U.S. Drought: An Extreme Departure From Centennial Wetting and Cooling. </w:t>
      </w:r>
      <w:r w:rsidRPr="00D60E09">
        <w:rPr>
          <w:rFonts w:cs="Times New Roman"/>
          <w:i/>
          <w:iCs/>
          <w:noProof/>
          <w:szCs w:val="24"/>
        </w:rPr>
        <w:t>J. Geophys. Res. Atmos.</w:t>
      </w:r>
      <w:r w:rsidRPr="00D60E09">
        <w:rPr>
          <w:rFonts w:cs="Times New Roman"/>
          <w:noProof/>
          <w:szCs w:val="24"/>
        </w:rPr>
        <w:t xml:space="preserve"> 122, 10,810-888,905. doi:10.1002/2017JD027523.</w:t>
      </w:r>
    </w:p>
    <w:p w14:paraId="40F8EAE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rker, H. R., Lott, F. C., Cornforth, R. J., Mitchell, D. M., Sparrow, S., and Wallom, D. (2017). A comparison of model ensembles for attributing 2012 West African rainfall. </w:t>
      </w:r>
      <w:r w:rsidRPr="00D60E09">
        <w:rPr>
          <w:rFonts w:cs="Times New Roman"/>
          <w:i/>
          <w:iCs/>
          <w:noProof/>
          <w:szCs w:val="24"/>
        </w:rPr>
        <w:t>Environ. Res. Lett.</w:t>
      </w:r>
      <w:r w:rsidRPr="00D60E09">
        <w:rPr>
          <w:rFonts w:cs="Times New Roman"/>
          <w:noProof/>
          <w:szCs w:val="24"/>
        </w:rPr>
        <w:t xml:space="preserve"> 12, 14019. doi:10.1088/1748-9326/aa5386.</w:t>
      </w:r>
    </w:p>
    <w:p w14:paraId="285968E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rker, T. J., Berry, G. J., Reeder, M. J., and Nicholls, N. (2014). Modes of climate variability and heat waves in Victoria, southeastern Australia. </w:t>
      </w:r>
      <w:r w:rsidRPr="00D60E09">
        <w:rPr>
          <w:rFonts w:cs="Times New Roman"/>
          <w:i/>
          <w:iCs/>
          <w:noProof/>
          <w:szCs w:val="24"/>
        </w:rPr>
        <w:t>Geophys. Res. Lett.</w:t>
      </w:r>
      <w:r w:rsidRPr="00D60E09">
        <w:rPr>
          <w:rFonts w:cs="Times New Roman"/>
          <w:noProof/>
          <w:szCs w:val="24"/>
        </w:rPr>
        <w:t xml:space="preserve"> 41, 6926–6934. doi:10.1002/2014GL061736.</w:t>
      </w:r>
    </w:p>
    <w:p w14:paraId="091B3C5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scale, S., Kapnick, S. B., Delworth, T. L., and Cooke, W. F. (2020). Increasing risk of another Cape Town “Day Zero” drought in the 21st century. </w:t>
      </w:r>
      <w:r w:rsidRPr="00D60E09">
        <w:rPr>
          <w:rFonts w:cs="Times New Roman"/>
          <w:i/>
          <w:iCs/>
          <w:noProof/>
          <w:szCs w:val="24"/>
        </w:rPr>
        <w:t>Proc. Natl. Acad. Sci.</w:t>
      </w:r>
      <w:r w:rsidRPr="00D60E09">
        <w:rPr>
          <w:rFonts w:cs="Times New Roman"/>
          <w:noProof/>
          <w:szCs w:val="24"/>
        </w:rPr>
        <w:t xml:space="preserve"> 117, 29495 LP-29503. doi:10.1073/pnas.2009144117.</w:t>
      </w:r>
    </w:p>
    <w:p w14:paraId="74E6B33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scale, S., Lucarini, V., Feng, X., Porporato, A., and ul Hasson, S. (2016). Projected changes of rainfall seasonality and dry spells in a high greenhouse gas emissions scenario. </w:t>
      </w:r>
      <w:r w:rsidRPr="00D60E09">
        <w:rPr>
          <w:rFonts w:cs="Times New Roman"/>
          <w:i/>
          <w:iCs/>
          <w:noProof/>
          <w:szCs w:val="24"/>
        </w:rPr>
        <w:t>Clim. Dyn.</w:t>
      </w:r>
      <w:r w:rsidRPr="00D60E09">
        <w:rPr>
          <w:rFonts w:cs="Times New Roman"/>
          <w:noProof/>
          <w:szCs w:val="24"/>
        </w:rPr>
        <w:t xml:space="preserve"> 46, 1331–1350. doi:10.1007/s00382-015-2648-4.</w:t>
      </w:r>
    </w:p>
    <w:p w14:paraId="517533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schalis, A., Fatichi, S., Molnar, P., Rimkus, S., and Burlando, P. (2014). On the effects of small scale space-time variability of rainfall on basin flood response. </w:t>
      </w:r>
      <w:r w:rsidRPr="00D60E09">
        <w:rPr>
          <w:rFonts w:cs="Times New Roman"/>
          <w:i/>
          <w:iCs/>
          <w:noProof/>
          <w:szCs w:val="24"/>
        </w:rPr>
        <w:t>J. Hydrol.</w:t>
      </w:r>
      <w:r w:rsidRPr="00D60E09">
        <w:rPr>
          <w:rFonts w:cs="Times New Roman"/>
          <w:noProof/>
          <w:szCs w:val="24"/>
        </w:rPr>
        <w:t xml:space="preserve"> 514, 313–327. doi:10.1016/j.jhydrol.2014.04.014.</w:t>
      </w:r>
    </w:p>
    <w:p w14:paraId="184A25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tarčić, M., Gajić-Čapka, M., Cindrić, K., and Branković, C. (2014). Recent and near-future changes in precipitationextreme indices over the Croatian Adriatic coast. </w:t>
      </w:r>
      <w:r w:rsidRPr="00D60E09">
        <w:rPr>
          <w:rFonts w:cs="Times New Roman"/>
          <w:i/>
          <w:iCs/>
          <w:noProof/>
          <w:szCs w:val="24"/>
        </w:rPr>
        <w:t>Clim. Res.</w:t>
      </w:r>
      <w:r w:rsidRPr="00D60E09">
        <w:rPr>
          <w:rFonts w:cs="Times New Roman"/>
          <w:noProof/>
          <w:szCs w:val="24"/>
        </w:rPr>
        <w:t xml:space="preserve"> 61, 157–176. doi:10.3354/cr01250.</w:t>
      </w:r>
    </w:p>
    <w:p w14:paraId="6F9D62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tra, P. K., Crisp, D., Kaiser, J. W., Wunch, D., Saeki, T., Ichii, K., et al. (2017). The Orbiting Carbon Observatory (OCO-2) tracks 2-3 peta-gram increase in carbon release to the atmosphere during the 2014-2016 El Niño. </w:t>
      </w:r>
      <w:r w:rsidRPr="00D60E09">
        <w:rPr>
          <w:rFonts w:cs="Times New Roman"/>
          <w:i/>
          <w:iCs/>
          <w:noProof/>
          <w:szCs w:val="24"/>
        </w:rPr>
        <w:t>Sci. Rep.</w:t>
      </w:r>
      <w:r w:rsidRPr="00D60E09">
        <w:rPr>
          <w:rFonts w:cs="Times New Roman"/>
          <w:noProof/>
          <w:szCs w:val="24"/>
        </w:rPr>
        <w:t xml:space="preserve"> 7, 1–12. doi:10.1038/s41598-017-13459-0.</w:t>
      </w:r>
    </w:p>
    <w:p w14:paraId="03EA793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tricola, C. M., Saravanan, R., and Chang, P. (2018). The Response of Atlantic Tropical Cyclones to Suppression of African Easterly Waves. </w:t>
      </w:r>
      <w:r w:rsidRPr="00D60E09">
        <w:rPr>
          <w:rFonts w:cs="Times New Roman"/>
          <w:i/>
          <w:iCs/>
          <w:noProof/>
          <w:szCs w:val="24"/>
        </w:rPr>
        <w:t>Geophys. Res. Lett.</w:t>
      </w:r>
      <w:r w:rsidRPr="00D60E09">
        <w:rPr>
          <w:rFonts w:cs="Times New Roman"/>
          <w:noProof/>
          <w:szCs w:val="24"/>
        </w:rPr>
        <w:t xml:space="preserve"> 45, 471–479. doi:10.1002/2017GL076081.</w:t>
      </w:r>
    </w:p>
    <w:p w14:paraId="55392A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tricola, C. M., and Wehner, M. F. (2018). Anthropogenic influences on major tropical cyclone events. </w:t>
      </w:r>
      <w:r w:rsidRPr="00D60E09">
        <w:rPr>
          <w:rFonts w:cs="Times New Roman"/>
          <w:i/>
          <w:iCs/>
          <w:noProof/>
          <w:szCs w:val="24"/>
        </w:rPr>
        <w:t>Nature</w:t>
      </w:r>
      <w:r w:rsidRPr="00D60E09">
        <w:rPr>
          <w:rFonts w:cs="Times New Roman"/>
          <w:noProof/>
          <w:szCs w:val="24"/>
        </w:rPr>
        <w:t xml:space="preserve"> 563, 339–346. doi:10.1038/s41586-018-0673-2.</w:t>
      </w:r>
    </w:p>
    <w:p w14:paraId="0D3131F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ttanayak, S., Nanjundiah, R. S., and Kumar, D. N. (2017). Linkage between global sea surface temperature and hydroclimatology of a major river basin of India before and after 1980. </w:t>
      </w:r>
      <w:r w:rsidRPr="00D60E09">
        <w:rPr>
          <w:rFonts w:cs="Times New Roman"/>
          <w:i/>
          <w:iCs/>
          <w:noProof/>
          <w:szCs w:val="24"/>
        </w:rPr>
        <w:t>Environ. Res. Lett.</w:t>
      </w:r>
      <w:r w:rsidRPr="00D60E09">
        <w:rPr>
          <w:rFonts w:cs="Times New Roman"/>
          <w:noProof/>
          <w:szCs w:val="24"/>
        </w:rPr>
        <w:t xml:space="preserve"> 12, 124002. doi:10.1088/1748-9326/aa9664.</w:t>
      </w:r>
    </w:p>
    <w:p w14:paraId="3356EF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ul, S., Ghosh, S., Mathew, M., Devanand, A., Karmakar, S., and Niyogi, D. (2018). Increased Spatial Variability and Intensification of Extreme Monsoon Rainfall due to Urbanization. </w:t>
      </w:r>
      <w:r w:rsidRPr="00D60E09">
        <w:rPr>
          <w:rFonts w:cs="Times New Roman"/>
          <w:i/>
          <w:iCs/>
          <w:noProof/>
          <w:szCs w:val="24"/>
        </w:rPr>
        <w:t>Sci. Rep.</w:t>
      </w:r>
      <w:r w:rsidRPr="00D60E09">
        <w:rPr>
          <w:rFonts w:cs="Times New Roman"/>
          <w:noProof/>
          <w:szCs w:val="24"/>
        </w:rPr>
        <w:t xml:space="preserve"> 8, 3918. doi:10.1038/s41598-018-22322-9.</w:t>
      </w:r>
    </w:p>
    <w:p w14:paraId="293A7D3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ulo, A., Martins, D., and Pereira, L. S. (2016). Influence of Precipitation Changes on the SPI and Related Drought Severity. An Analysis Using Long-Term Data Series. </w:t>
      </w:r>
      <w:r w:rsidRPr="00D60E09">
        <w:rPr>
          <w:rFonts w:cs="Times New Roman"/>
          <w:i/>
          <w:iCs/>
          <w:noProof/>
          <w:szCs w:val="24"/>
        </w:rPr>
        <w:t>Water Resour. Manag.</w:t>
      </w:r>
      <w:r w:rsidRPr="00D60E09">
        <w:rPr>
          <w:rFonts w:cs="Times New Roman"/>
          <w:noProof/>
          <w:szCs w:val="24"/>
        </w:rPr>
        <w:t xml:space="preserve"> 30, 5737–5757. doi:10.1007/s11269-016-1388-5.</w:t>
      </w:r>
    </w:p>
    <w:p w14:paraId="43E2767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axian, A., Hertig, E., Seubert, S., Vogt, G., Jacobeit, J., and Paeth, H. (2014). Present-day and future mediterranean precipitation extremes assessed by different statistical approaches. </w:t>
      </w:r>
      <w:r w:rsidRPr="00D60E09">
        <w:rPr>
          <w:rFonts w:cs="Times New Roman"/>
          <w:i/>
          <w:iCs/>
          <w:noProof/>
          <w:szCs w:val="24"/>
        </w:rPr>
        <w:t>Clim. Dyn.</w:t>
      </w:r>
      <w:r w:rsidRPr="00D60E09">
        <w:rPr>
          <w:rFonts w:cs="Times New Roman"/>
          <w:noProof/>
          <w:szCs w:val="24"/>
        </w:rPr>
        <w:t xml:space="preserve"> 44, 845–860. doi:10.1007/s00382-014-2428-6.</w:t>
      </w:r>
    </w:p>
    <w:p w14:paraId="61E81B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dron, I. T., Silva Dias, M. A. F., de Paula Dias, S., Carvalho, L. M. V., and Freitas, E. D. (2017). Trends and variability in extremes of precipitation in Curitiba – Southern Brazil. </w:t>
      </w:r>
      <w:r w:rsidRPr="00D60E09">
        <w:rPr>
          <w:rFonts w:cs="Times New Roman"/>
          <w:i/>
          <w:iCs/>
          <w:noProof/>
          <w:szCs w:val="24"/>
        </w:rPr>
        <w:t>Int. J. Climatol.</w:t>
      </w:r>
      <w:r w:rsidRPr="00D60E09">
        <w:rPr>
          <w:rFonts w:cs="Times New Roman"/>
          <w:noProof/>
          <w:szCs w:val="24"/>
        </w:rPr>
        <w:t xml:space="preserve"> 37, 1250–1264. doi:10.1002/joc.4773.</w:t>
      </w:r>
    </w:p>
    <w:p w14:paraId="207FA6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ña-Angulo, D., Reig-Gracia, F., Domínguez-Castro, F., Revuelto, J., Aguilar, E., van der Schrier, G., et al. (2020a). ECTACI: European Climatology and Trend Atlas of Climate Indices (1979–2017). </w:t>
      </w:r>
      <w:r w:rsidRPr="00D60E09">
        <w:rPr>
          <w:rFonts w:cs="Times New Roman"/>
          <w:i/>
          <w:iCs/>
          <w:noProof/>
          <w:szCs w:val="24"/>
        </w:rPr>
        <w:t>J. Geophys. Res. Atmos.</w:t>
      </w:r>
      <w:r w:rsidRPr="00D60E09">
        <w:rPr>
          <w:rFonts w:cs="Times New Roman"/>
          <w:noProof/>
          <w:szCs w:val="24"/>
        </w:rPr>
        <w:t xml:space="preserve"> 125. doi:10.1029/2020JD032798.</w:t>
      </w:r>
    </w:p>
    <w:p w14:paraId="5C3093B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ña-Angulo, D., Vicente-Serrano, S. M., Domínguez-Castro, F., Murphy, C., Reig, F., Tramblay, Y., et al. (2020b). Long-term precipitation in Southwestern Europe reveals no clear trend attributable to anthropogenic forcing. </w:t>
      </w:r>
      <w:r w:rsidRPr="00D60E09">
        <w:rPr>
          <w:rFonts w:cs="Times New Roman"/>
          <w:i/>
          <w:iCs/>
          <w:noProof/>
          <w:szCs w:val="24"/>
        </w:rPr>
        <w:t>Environ. Res. Lett.</w:t>
      </w:r>
      <w:r w:rsidRPr="00D60E09">
        <w:rPr>
          <w:rFonts w:cs="Times New Roman"/>
          <w:noProof/>
          <w:szCs w:val="24"/>
        </w:rPr>
        <w:t xml:space="preserve"> 15, 094070. doi:10.1088/1748-9326/ab9c4f.</w:t>
      </w:r>
    </w:p>
    <w:p w14:paraId="4E9FDF3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ndergrass, A. G. (2018). What precipitation is extreme? </w:t>
      </w:r>
      <w:r w:rsidRPr="00D60E09">
        <w:rPr>
          <w:rFonts w:cs="Times New Roman"/>
          <w:i/>
          <w:iCs/>
          <w:noProof/>
          <w:szCs w:val="24"/>
        </w:rPr>
        <w:t>Science (80-. ).</w:t>
      </w:r>
      <w:r w:rsidRPr="00D60E09">
        <w:rPr>
          <w:rFonts w:cs="Times New Roman"/>
          <w:noProof/>
          <w:szCs w:val="24"/>
        </w:rPr>
        <w:t xml:space="preserve"> 360, 1072–1073. doi:10.1126/science.aat1871.</w:t>
      </w:r>
    </w:p>
    <w:p w14:paraId="66435E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ndergrass, A. G., Coleman, D. B., Deser, C., Lehner, F., Rosenbloom, N., and Simpson, I. R. (2019). Nonlinear Response of Extreme Precipitation to Warming in CESM1. </w:t>
      </w:r>
      <w:r w:rsidRPr="00D60E09">
        <w:rPr>
          <w:rFonts w:cs="Times New Roman"/>
          <w:i/>
          <w:iCs/>
          <w:noProof/>
          <w:szCs w:val="24"/>
        </w:rPr>
        <w:t>Geophys. Res. Lett.</w:t>
      </w:r>
      <w:r w:rsidRPr="00D60E09">
        <w:rPr>
          <w:rFonts w:cs="Times New Roman"/>
          <w:noProof/>
          <w:szCs w:val="24"/>
        </w:rPr>
        <w:t xml:space="preserve"> 46, 10551–10560. doi:10.1029/2019GL084826.</w:t>
      </w:r>
    </w:p>
    <w:p w14:paraId="4186A77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ndergrass, A. G., Lehner, F., Sanderson, B. M., and Xu, Y. (2015). Does extreme precipitation intensity depend on the emissions scenario? </w:t>
      </w:r>
      <w:r w:rsidRPr="00D60E09">
        <w:rPr>
          <w:rFonts w:cs="Times New Roman"/>
          <w:i/>
          <w:iCs/>
          <w:noProof/>
          <w:szCs w:val="24"/>
        </w:rPr>
        <w:t>Geophys. Res. Lett.</w:t>
      </w:r>
      <w:r w:rsidRPr="00D60E09">
        <w:rPr>
          <w:rFonts w:cs="Times New Roman"/>
          <w:noProof/>
          <w:szCs w:val="24"/>
        </w:rPr>
        <w:t xml:space="preserve"> 42, 8767–8774. doi:10.1002/2015GL065854.</w:t>
      </w:r>
    </w:p>
    <w:p w14:paraId="65D2553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ndergrass, A. G., Meehl, G. A., Pulwarty, R., Hobbins, M., Hoell, A., AghaKouchak, A., et al. (2020). Flash droughts present a new challenge for subseasonal-to-seasonal prediction. </w:t>
      </w:r>
      <w:r w:rsidRPr="00D60E09">
        <w:rPr>
          <w:rFonts w:cs="Times New Roman"/>
          <w:i/>
          <w:iCs/>
          <w:noProof/>
          <w:szCs w:val="24"/>
        </w:rPr>
        <w:t>Nat. Clim. Chang.</w:t>
      </w:r>
      <w:r w:rsidRPr="00D60E09">
        <w:rPr>
          <w:rFonts w:cs="Times New Roman"/>
          <w:noProof/>
          <w:szCs w:val="24"/>
        </w:rPr>
        <w:t xml:space="preserve"> 10, 191–199. doi:10.1038/s41558-020-0709-0.</w:t>
      </w:r>
    </w:p>
    <w:p w14:paraId="511D186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pler, A., Ashcroft, L., and Trewin, B. (2018). The relationship between the subtropical ridge and Australian temperatures. </w:t>
      </w:r>
      <w:r w:rsidRPr="00D60E09">
        <w:rPr>
          <w:rFonts w:cs="Times New Roman"/>
          <w:i/>
          <w:iCs/>
          <w:noProof/>
          <w:szCs w:val="24"/>
        </w:rPr>
        <w:t>J. South. Hemisph. Earth Syst. Sci.</w:t>
      </w:r>
      <w:r w:rsidRPr="00D60E09">
        <w:rPr>
          <w:rFonts w:cs="Times New Roman"/>
          <w:noProof/>
          <w:szCs w:val="24"/>
        </w:rPr>
        <w:t xml:space="preserve"> 68, 201–214. doi:10.22499/3.6801.011.</w:t>
      </w:r>
    </w:p>
    <w:p w14:paraId="643DB19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pler, A. S., Di Luca, A., Ji, F., Alexander, L. V., Evans, J. P., and Sherwood, S. C. (2015). Impact of Identification Method on the Inferred Characteristics and Variability of Australian East Coast Lows. </w:t>
      </w:r>
      <w:r w:rsidRPr="00D60E09">
        <w:rPr>
          <w:rFonts w:cs="Times New Roman"/>
          <w:i/>
          <w:iCs/>
          <w:noProof/>
          <w:szCs w:val="24"/>
        </w:rPr>
        <w:t>Mon. Weather Rev.</w:t>
      </w:r>
      <w:r w:rsidRPr="00D60E09">
        <w:rPr>
          <w:rFonts w:cs="Times New Roman"/>
          <w:noProof/>
          <w:szCs w:val="24"/>
        </w:rPr>
        <w:t xml:space="preserve"> 143, 864–877. doi:10.1175/MWR-D-14-00188.1.</w:t>
      </w:r>
    </w:p>
    <w:p w14:paraId="2DD37C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pler, A. S., Luca, A. Di, Ji, F., Alexander, L. V, Evans, J. P., and Sherwood, S. C. (2016). Projected changes in east Australian midlatitude cyclones during the 21st century. </w:t>
      </w:r>
      <w:r w:rsidRPr="00D60E09">
        <w:rPr>
          <w:rFonts w:cs="Times New Roman"/>
          <w:i/>
          <w:iCs/>
          <w:noProof/>
          <w:szCs w:val="24"/>
        </w:rPr>
        <w:t>Geophys. Res. Lett.</w:t>
      </w:r>
      <w:r w:rsidRPr="00D60E09">
        <w:rPr>
          <w:rFonts w:cs="Times New Roman"/>
          <w:noProof/>
          <w:szCs w:val="24"/>
        </w:rPr>
        <w:t xml:space="preserve"> 43, 334–340. doi:10.1002/2015GL067267.Received.</w:t>
      </w:r>
    </w:p>
    <w:p w14:paraId="254D91E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reira, L. S., Allen, R. G., Smith, M., and Raes, D. (2015). Crop evapotranspiration estimation with FAO56: Past and future. </w:t>
      </w:r>
      <w:r w:rsidRPr="00D60E09">
        <w:rPr>
          <w:rFonts w:cs="Times New Roman"/>
          <w:i/>
          <w:iCs/>
          <w:noProof/>
          <w:szCs w:val="24"/>
        </w:rPr>
        <w:t>Agric. Water Manag.</w:t>
      </w:r>
      <w:r w:rsidRPr="00D60E09">
        <w:rPr>
          <w:rFonts w:cs="Times New Roman"/>
          <w:noProof/>
          <w:szCs w:val="24"/>
        </w:rPr>
        <w:t xml:space="preserve"> 147, 4–20. doi:10.1016/j.agwat.2014.07.031.</w:t>
      </w:r>
    </w:p>
    <w:p w14:paraId="2BE3CA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rkins-Kirkpatrick, S. E., and Gibson, P. B. (2018). Changes in regional heatwave characteristics as a function of increasing global temperature. </w:t>
      </w:r>
      <w:r w:rsidRPr="00D60E09">
        <w:rPr>
          <w:rFonts w:cs="Times New Roman"/>
          <w:i/>
          <w:iCs/>
          <w:noProof/>
          <w:szCs w:val="24"/>
        </w:rPr>
        <w:t>Sci. Rep.</w:t>
      </w:r>
      <w:r w:rsidRPr="00D60E09">
        <w:rPr>
          <w:rFonts w:cs="Times New Roman"/>
          <w:noProof/>
          <w:szCs w:val="24"/>
        </w:rPr>
        <w:t xml:space="preserve"> 7, 1–12. doi:10.1038/s41598-017-12520-2.</w:t>
      </w:r>
    </w:p>
    <w:p w14:paraId="5CD69A5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rkins-Kirkpatrick, S. E., and Lewis, S. C. (2020). Increasing trends in regional heatwaves. </w:t>
      </w:r>
      <w:r w:rsidRPr="00D60E09">
        <w:rPr>
          <w:rFonts w:cs="Times New Roman"/>
          <w:i/>
          <w:iCs/>
          <w:noProof/>
          <w:szCs w:val="24"/>
        </w:rPr>
        <w:t>Nat. Commun.</w:t>
      </w:r>
      <w:r w:rsidRPr="00D60E09">
        <w:rPr>
          <w:rFonts w:cs="Times New Roman"/>
          <w:noProof/>
          <w:szCs w:val="24"/>
        </w:rPr>
        <w:t xml:space="preserve"> 11, 1–8. doi:10.1038/s41467-020-16970-7.</w:t>
      </w:r>
    </w:p>
    <w:p w14:paraId="2FEBC59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rkins-Kirkpatrick, S. E., White, C. J., Alexander, L. V, Argüeso, D., Boschat, G., Cowan, T., et al. (2016). Natural hazards in Australia: heatwaves. </w:t>
      </w:r>
      <w:r w:rsidRPr="00D60E09">
        <w:rPr>
          <w:rFonts w:cs="Times New Roman"/>
          <w:i/>
          <w:iCs/>
          <w:noProof/>
          <w:szCs w:val="24"/>
        </w:rPr>
        <w:t>Clim. Change</w:t>
      </w:r>
      <w:r w:rsidRPr="00D60E09">
        <w:rPr>
          <w:rFonts w:cs="Times New Roman"/>
          <w:noProof/>
          <w:szCs w:val="24"/>
        </w:rPr>
        <w:t xml:space="preserve"> 139, 101–114. doi:10.1007/s10584-016-1650-0.</w:t>
      </w:r>
    </w:p>
    <w:p w14:paraId="0306E38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rkins, S. E. (2015). A review on the scientific understanding of heatwaves – Their measurement, driving mechanisms, and changes at the global scale. </w:t>
      </w:r>
      <w:r w:rsidRPr="00D60E09">
        <w:rPr>
          <w:rFonts w:cs="Times New Roman"/>
          <w:i/>
          <w:iCs/>
          <w:noProof/>
          <w:szCs w:val="24"/>
        </w:rPr>
        <w:t>Atmos. Res.</w:t>
      </w:r>
      <w:r w:rsidRPr="00D60E09">
        <w:rPr>
          <w:rFonts w:cs="Times New Roman"/>
          <w:noProof/>
          <w:szCs w:val="24"/>
        </w:rPr>
        <w:t xml:space="preserve"> 164–165, 242–267. doi:10.1016/j.atmosres.2015.05.014.</w:t>
      </w:r>
    </w:p>
    <w:p w14:paraId="3A529C9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rkins, S. E., and Alexander, L. V (2013). On the Measurement of Heat Waves. </w:t>
      </w:r>
      <w:r w:rsidRPr="00D60E09">
        <w:rPr>
          <w:rFonts w:cs="Times New Roman"/>
          <w:i/>
          <w:iCs/>
          <w:noProof/>
          <w:szCs w:val="24"/>
        </w:rPr>
        <w:t>J. Clim.</w:t>
      </w:r>
      <w:r w:rsidRPr="00D60E09">
        <w:rPr>
          <w:rFonts w:cs="Times New Roman"/>
          <w:noProof/>
          <w:szCs w:val="24"/>
        </w:rPr>
        <w:t xml:space="preserve"> 26, 4500–4517. doi:10.1175/JCLI-D-12-00383.1.</w:t>
      </w:r>
    </w:p>
    <w:p w14:paraId="0E4D0B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rkins, S. E., and Gibson, P. B. (2015). Increased Risk of the 2014 Australian May Heatwave Due to Anthropogenic Activity. </w:t>
      </w:r>
      <w:r w:rsidRPr="00D60E09">
        <w:rPr>
          <w:rFonts w:cs="Times New Roman"/>
          <w:i/>
          <w:iCs/>
          <w:noProof/>
          <w:szCs w:val="24"/>
        </w:rPr>
        <w:t>Bull. Am. Meteorol. Soc.</w:t>
      </w:r>
      <w:r w:rsidRPr="00D60E09">
        <w:rPr>
          <w:rFonts w:cs="Times New Roman"/>
          <w:noProof/>
          <w:szCs w:val="24"/>
        </w:rPr>
        <w:t xml:space="preserve"> 96, S154–S157. doi:10.1175/BAMS-D-15-00074.1.</w:t>
      </w:r>
    </w:p>
    <w:p w14:paraId="3CCC2B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rkins, S. E., Lewis, S. C., King, A. D., and Alexander, L. V (2014). Increased simulated risk of the hot Australian summer of 2012-2013 due to anthropogenic activity as measured by heatwave frequency and intensity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34--S37. doi:10.1175/1520-0477-95.9.S1.1.</w:t>
      </w:r>
    </w:p>
    <w:p w14:paraId="7FAF57A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rsad, G. G., and Caldeira, K. (2018). Divergent global-scale temperature effects from identical aerosols emitted in different regions. </w:t>
      </w:r>
      <w:r w:rsidRPr="00D60E09">
        <w:rPr>
          <w:rFonts w:cs="Times New Roman"/>
          <w:i/>
          <w:iCs/>
          <w:noProof/>
          <w:szCs w:val="24"/>
        </w:rPr>
        <w:t>Nat. Commun.</w:t>
      </w:r>
      <w:r w:rsidRPr="00D60E09">
        <w:rPr>
          <w:rFonts w:cs="Times New Roman"/>
          <w:noProof/>
          <w:szCs w:val="24"/>
        </w:rPr>
        <w:t xml:space="preserve"> 9, 3289. doi:10.1038/s41467-018-05838-6.</w:t>
      </w:r>
    </w:p>
    <w:p w14:paraId="04C35C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terson, T. C., Heim, R. R., Hirsch, R., Kaiser, D. P., Brooks, H., Diffenbaugh, N. S., et al. (2013a). Monitoring and Understanding Changes in Heat Waves, Cold Waves, Floods, and Droughts in the United States: State of Knowledge. </w:t>
      </w:r>
      <w:r w:rsidRPr="00D60E09">
        <w:rPr>
          <w:rFonts w:cs="Times New Roman"/>
          <w:i/>
          <w:iCs/>
          <w:noProof/>
          <w:szCs w:val="24"/>
        </w:rPr>
        <w:t>Bull. Am. Meteorol. Soc.</w:t>
      </w:r>
      <w:r w:rsidRPr="00D60E09">
        <w:rPr>
          <w:rFonts w:cs="Times New Roman"/>
          <w:noProof/>
          <w:szCs w:val="24"/>
        </w:rPr>
        <w:t xml:space="preserve"> 94, 821–834. doi:10.1175/BAMS-D-12-00066.1.</w:t>
      </w:r>
    </w:p>
    <w:p w14:paraId="55AFD84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terson, T. C., Hoerling, M. P., Stott, P. A., and Herring, S. C. (2013b). Explaining Extreme Events of 2012 from a Climate Perspective. </w:t>
      </w:r>
      <w:r w:rsidRPr="00D60E09">
        <w:rPr>
          <w:rFonts w:cs="Times New Roman"/>
          <w:i/>
          <w:iCs/>
          <w:noProof/>
          <w:szCs w:val="24"/>
        </w:rPr>
        <w:t>Bull. Am. Meteorol. Soc.</w:t>
      </w:r>
      <w:r w:rsidRPr="00D60E09">
        <w:rPr>
          <w:rFonts w:cs="Times New Roman"/>
          <w:noProof/>
          <w:szCs w:val="24"/>
        </w:rPr>
        <w:t xml:space="preserve"> 94, S1–S74. doi:10.1175/BAMS-D-13-00085.1.</w:t>
      </w:r>
    </w:p>
    <w:p w14:paraId="560A2A4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eterson, T. C., Stott, P. A., and Herring, S. (2012). Explaining Extreme Events of 2011 from a Climate Perspective. </w:t>
      </w:r>
      <w:r w:rsidRPr="00D60E09">
        <w:rPr>
          <w:rFonts w:cs="Times New Roman"/>
          <w:i/>
          <w:iCs/>
          <w:noProof/>
          <w:szCs w:val="24"/>
        </w:rPr>
        <w:t>Bull. Am. Meteorol. Soc.</w:t>
      </w:r>
      <w:r w:rsidRPr="00D60E09">
        <w:rPr>
          <w:rFonts w:cs="Times New Roman"/>
          <w:noProof/>
          <w:szCs w:val="24"/>
        </w:rPr>
        <w:t xml:space="preserve"> 93, 1041–1067. doi:10.1175/BAMS-D-12-00021.1.</w:t>
      </w:r>
    </w:p>
    <w:p w14:paraId="5F0424D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fahl, S., O’Gorman, P. A., and Fischer, E. M. (2017). Understanding the regional pattern of projected future changes in extreme precipitation. </w:t>
      </w:r>
      <w:r w:rsidRPr="00D60E09">
        <w:rPr>
          <w:rFonts w:cs="Times New Roman"/>
          <w:i/>
          <w:iCs/>
          <w:noProof/>
          <w:szCs w:val="24"/>
        </w:rPr>
        <w:t>Nat. Clim. Chang.</w:t>
      </w:r>
      <w:r w:rsidRPr="00D60E09">
        <w:rPr>
          <w:rFonts w:cs="Times New Roman"/>
          <w:noProof/>
          <w:szCs w:val="24"/>
        </w:rPr>
        <w:t xml:space="preserve"> 7, 423. doi:10.1038/nclimate3287.</w:t>
      </w:r>
    </w:p>
    <w:p w14:paraId="3D05C6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fahl, S., and Wernli, H. (2012). Quantifying the relevance of cyclones for precipitation extremes. </w:t>
      </w:r>
      <w:r w:rsidRPr="00D60E09">
        <w:rPr>
          <w:rFonts w:cs="Times New Roman"/>
          <w:i/>
          <w:iCs/>
          <w:noProof/>
          <w:szCs w:val="24"/>
        </w:rPr>
        <w:t>J. Clim.</w:t>
      </w:r>
      <w:r w:rsidRPr="00D60E09">
        <w:rPr>
          <w:rFonts w:cs="Times New Roman"/>
          <w:noProof/>
          <w:szCs w:val="24"/>
        </w:rPr>
        <w:t xml:space="preserve"> 25, 6770–6780. doi:10.1175/JCLI-D-11-00705.1.</w:t>
      </w:r>
    </w:p>
    <w:p w14:paraId="21A50A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helan, P. E., Kaloush, K., Miner, M., Golden, J., Phelan, B., Silva, H., et al. (2015). Urban Heat Island: Mechanisms, Implications, and Possible Remedies. </w:t>
      </w:r>
      <w:r w:rsidRPr="00D60E09">
        <w:rPr>
          <w:rFonts w:cs="Times New Roman"/>
          <w:i/>
          <w:iCs/>
          <w:noProof/>
          <w:szCs w:val="24"/>
        </w:rPr>
        <w:t>Annu. Rev. Environ. Resour.</w:t>
      </w:r>
      <w:r w:rsidRPr="00D60E09">
        <w:rPr>
          <w:rFonts w:cs="Times New Roman"/>
          <w:noProof/>
          <w:szCs w:val="24"/>
        </w:rPr>
        <w:t xml:space="preserve"> 40, 285–307. doi:10.1146/annurev-environ-102014-021155.</w:t>
      </w:r>
    </w:p>
    <w:p w14:paraId="53A246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hibbs, S., and Toumi, R. (2016). The dependence of precipitation and its footprint on atmospheric temperature in idealized extratropical cyclones. </w:t>
      </w:r>
      <w:r w:rsidRPr="00D60E09">
        <w:rPr>
          <w:rFonts w:cs="Times New Roman"/>
          <w:i/>
          <w:iCs/>
          <w:noProof/>
          <w:szCs w:val="24"/>
        </w:rPr>
        <w:t>J. Geophys. Res. Atmos.</w:t>
      </w:r>
      <w:r w:rsidRPr="00D60E09">
        <w:rPr>
          <w:rFonts w:cs="Times New Roman"/>
          <w:noProof/>
          <w:szCs w:val="24"/>
        </w:rPr>
        <w:t xml:space="preserve"> 121, 8743–8754. doi:10.1002/2015JD024286.</w:t>
      </w:r>
    </w:p>
    <w:p w14:paraId="1384D7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hilip, S., Kew, S. F., Jan van Oldenborgh, G., Aalbers, E., Vautard, R., Otto, F., et al. (2018a). Validation of a Rapid Attribution of the May/June 2016 Flood-Inducing Precipitation in France to Climate Change. </w:t>
      </w:r>
      <w:r w:rsidRPr="00D60E09">
        <w:rPr>
          <w:rFonts w:cs="Times New Roman"/>
          <w:i/>
          <w:iCs/>
          <w:noProof/>
          <w:szCs w:val="24"/>
        </w:rPr>
        <w:t>J. Hydrometeorol.</w:t>
      </w:r>
      <w:r w:rsidRPr="00D60E09">
        <w:rPr>
          <w:rFonts w:cs="Times New Roman"/>
          <w:noProof/>
          <w:szCs w:val="24"/>
        </w:rPr>
        <w:t xml:space="preserve"> 19, 1881–1898. doi:10.1175/JHM-D-18-0074.1.</w:t>
      </w:r>
    </w:p>
    <w:p w14:paraId="6A5061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hilip, S., Kew, S. F., Jan van Oldenborgh, G., Otto, F., O’Keefe, S., Haustein, K., et al. (2018b). Attribution Analysis of the Ethiopian Drought of 2015. </w:t>
      </w:r>
      <w:r w:rsidRPr="00D60E09">
        <w:rPr>
          <w:rFonts w:cs="Times New Roman"/>
          <w:i/>
          <w:iCs/>
          <w:noProof/>
          <w:szCs w:val="24"/>
        </w:rPr>
        <w:t>J. Clim.</w:t>
      </w:r>
      <w:r w:rsidRPr="00D60E09">
        <w:rPr>
          <w:rFonts w:cs="Times New Roman"/>
          <w:noProof/>
          <w:szCs w:val="24"/>
        </w:rPr>
        <w:t xml:space="preserve"> 31, 2465–2486. doi:10.1175/JCLI-D-17-0274.1.</w:t>
      </w:r>
    </w:p>
    <w:p w14:paraId="28B09F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hilip, S., Kew, S., van Oldenborgh, G. J., Otto, F., Vautard, R., van der Wiel, K., et al. (2020). A protocol for probabilistic extreme event attribution analyses. </w:t>
      </w:r>
      <w:r w:rsidRPr="00D60E09">
        <w:rPr>
          <w:rFonts w:cs="Times New Roman"/>
          <w:i/>
          <w:iCs/>
          <w:noProof/>
          <w:szCs w:val="24"/>
        </w:rPr>
        <w:t>Adv. Stat. Climatol. Meteorol. Oceanogr.</w:t>
      </w:r>
      <w:r w:rsidRPr="00D60E09">
        <w:rPr>
          <w:rFonts w:cs="Times New Roman"/>
          <w:noProof/>
          <w:szCs w:val="24"/>
        </w:rPr>
        <w:t xml:space="preserve"> 6, 177–203. doi:10.5194/ascmo-6-177-2020.</w:t>
      </w:r>
    </w:p>
    <w:p w14:paraId="1AF5589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hilip, S., Sparrow, S., Kew, S. F., van der Wiel, K., Wanders, N., Singh, R., et al. (2019). Attributing the 2017 Bangladesh floods from meteorological and hydrological perspectives. </w:t>
      </w:r>
      <w:r w:rsidRPr="00D60E09">
        <w:rPr>
          <w:rFonts w:cs="Times New Roman"/>
          <w:i/>
          <w:iCs/>
          <w:noProof/>
          <w:szCs w:val="24"/>
        </w:rPr>
        <w:t>Hydrol. Earth Syst. Sci.</w:t>
      </w:r>
      <w:r w:rsidRPr="00D60E09">
        <w:rPr>
          <w:rFonts w:cs="Times New Roman"/>
          <w:noProof/>
          <w:szCs w:val="24"/>
        </w:rPr>
        <w:t xml:space="preserve"> 23, 1409–1429. doi:10.5194/hess-23-1409-2019.</w:t>
      </w:r>
    </w:p>
    <w:p w14:paraId="51536EF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iaget, N., Froidevaux, P., Giannakaki, P., Gierth, F., Martius, O., Riemer, M., et al. (2015). Dynamics of a local Alpine flooding event in October 2011: moisture source and large-scale circulation. </w:t>
      </w:r>
      <w:r w:rsidRPr="00D60E09">
        <w:rPr>
          <w:rFonts w:cs="Times New Roman"/>
          <w:i/>
          <w:iCs/>
          <w:noProof/>
          <w:szCs w:val="24"/>
        </w:rPr>
        <w:t>Q. J. R. Meteorol. Soc.</w:t>
      </w:r>
      <w:r w:rsidRPr="00D60E09">
        <w:rPr>
          <w:rFonts w:cs="Times New Roman"/>
          <w:noProof/>
          <w:szCs w:val="24"/>
        </w:rPr>
        <w:t xml:space="preserve"> 141, 1922–1937. doi:10.1002/qj.2496.</w:t>
      </w:r>
    </w:p>
    <w:p w14:paraId="08D5E89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into, I., Jack, C., and Hewitson, B. (2018). Process-based model evaluation and projections over southern Africa from Coordinated Regional Climate Downscaling Experiment and Coupled Model Intercomparison Project Phase 5 models. </w:t>
      </w:r>
      <w:r w:rsidRPr="00D60E09">
        <w:rPr>
          <w:rFonts w:cs="Times New Roman"/>
          <w:i/>
          <w:iCs/>
          <w:noProof/>
          <w:szCs w:val="24"/>
        </w:rPr>
        <w:t>Int. J. Climatol.</w:t>
      </w:r>
      <w:r w:rsidRPr="00D60E09">
        <w:rPr>
          <w:rFonts w:cs="Times New Roman"/>
          <w:noProof/>
          <w:szCs w:val="24"/>
        </w:rPr>
        <w:t>, 1–11. doi:10.1002/joc.5666.</w:t>
      </w:r>
    </w:p>
    <w:p w14:paraId="11485B9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into, I., Lennard, C., Tadross, M., Hewitson, B., Dosio, A., Nikulin, G., et al. (2016). Evaluation and projections of extreme precipitation over southern Africa from two CORDEX models. </w:t>
      </w:r>
      <w:r w:rsidRPr="00D60E09">
        <w:rPr>
          <w:rFonts w:cs="Times New Roman"/>
          <w:i/>
          <w:iCs/>
          <w:noProof/>
          <w:szCs w:val="24"/>
        </w:rPr>
        <w:t>Clim. Change</w:t>
      </w:r>
      <w:r w:rsidRPr="00D60E09">
        <w:rPr>
          <w:rFonts w:cs="Times New Roman"/>
          <w:noProof/>
          <w:szCs w:val="24"/>
        </w:rPr>
        <w:t xml:space="preserve"> 135. doi:10.1007/s10584-015-1573-1.</w:t>
      </w:r>
    </w:p>
    <w:p w14:paraId="1FEEAA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isaniello, J. D., Tingey-Holyoak, J., and Burritt, R. L. (2012). Appropriate small dam management for minimizing catchment-wide safety threats: International benchmarked guidelines and demonstrative cases studies. </w:t>
      </w:r>
      <w:r w:rsidRPr="00D60E09">
        <w:rPr>
          <w:rFonts w:cs="Times New Roman"/>
          <w:i/>
          <w:iCs/>
          <w:noProof/>
          <w:szCs w:val="24"/>
        </w:rPr>
        <w:t>Water Resour. Res.</w:t>
      </w:r>
      <w:r w:rsidRPr="00D60E09">
        <w:rPr>
          <w:rFonts w:cs="Times New Roman"/>
          <w:noProof/>
          <w:szCs w:val="24"/>
        </w:rPr>
        <w:t xml:space="preserve"> 48. doi:10.1029/2011WR011155.</w:t>
      </w:r>
    </w:p>
    <w:p w14:paraId="2207AB1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ithan, F., and Mauritsen, T. (2014). Arctic amplification dominated by temperature feedbacks in contemporary climate models. </w:t>
      </w:r>
      <w:r w:rsidRPr="00D60E09">
        <w:rPr>
          <w:rFonts w:cs="Times New Roman"/>
          <w:i/>
          <w:iCs/>
          <w:noProof/>
          <w:szCs w:val="24"/>
        </w:rPr>
        <w:t>Nat. Geosci.</w:t>
      </w:r>
      <w:r w:rsidRPr="00D60E09">
        <w:rPr>
          <w:rFonts w:cs="Times New Roman"/>
          <w:noProof/>
          <w:szCs w:val="24"/>
        </w:rPr>
        <w:t xml:space="preserve"> 7, 181–184. doi:10.1038/ngeo2071.</w:t>
      </w:r>
    </w:p>
    <w:p w14:paraId="1B3B021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iticar, A. (2018). Changes in heat waves in Chile. </w:t>
      </w:r>
      <w:r w:rsidRPr="00D60E09">
        <w:rPr>
          <w:rFonts w:cs="Times New Roman"/>
          <w:i/>
          <w:iCs/>
          <w:noProof/>
          <w:szCs w:val="24"/>
        </w:rPr>
        <w:t>Glob. Planet. Change</w:t>
      </w:r>
      <w:r w:rsidRPr="00D60E09">
        <w:rPr>
          <w:rFonts w:cs="Times New Roman"/>
          <w:noProof/>
          <w:szCs w:val="24"/>
        </w:rPr>
        <w:t xml:space="preserve"> 169, 234–246. doi:10.1016/j.gloplacha.2018.08.007.</w:t>
      </w:r>
    </w:p>
    <w:p w14:paraId="41CB44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iticar, A., Mihăilă, D., Lazurca, L. G., Bistricean, P.-I., Puţuntică, A., and Briciu, A.-E. (2016). Spatiotemporal distribution of reference evapotranspiration in the Republic of Moldova. </w:t>
      </w:r>
      <w:r w:rsidRPr="00D60E09">
        <w:rPr>
          <w:rFonts w:cs="Times New Roman"/>
          <w:i/>
          <w:iCs/>
          <w:noProof/>
          <w:szCs w:val="24"/>
        </w:rPr>
        <w:t>Theor. Appl. Climatol.</w:t>
      </w:r>
      <w:r w:rsidRPr="00D60E09">
        <w:rPr>
          <w:rFonts w:cs="Times New Roman"/>
          <w:noProof/>
          <w:szCs w:val="24"/>
        </w:rPr>
        <w:t xml:space="preserve"> 124, 1133–1144. doi:10.1007/s00704-015-1490-2.</w:t>
      </w:r>
    </w:p>
    <w:p w14:paraId="2E074C8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odschwit, H. R., Larkin, N. K., Steel, E. A., Cullen, A., and Alvarado, E. (2018). Multi-model forecasts of very-large fire occurences during the end of the 21st century. </w:t>
      </w:r>
      <w:r w:rsidRPr="00D60E09">
        <w:rPr>
          <w:rFonts w:cs="Times New Roman"/>
          <w:i/>
          <w:iCs/>
          <w:noProof/>
          <w:szCs w:val="24"/>
        </w:rPr>
        <w:t>Climate</w:t>
      </w:r>
      <w:r w:rsidRPr="00D60E09">
        <w:rPr>
          <w:rFonts w:cs="Times New Roman"/>
          <w:noProof/>
          <w:szCs w:val="24"/>
        </w:rPr>
        <w:t xml:space="preserve"> 6, 1–21. doi:10.3390/cli6040100.</w:t>
      </w:r>
    </w:p>
    <w:p w14:paraId="690FD7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okhrel, Y., Felfelani, F., Satoh, Y., Boulange, J., Burek, P., Gädeke, A., et al. (2021). Global terrestrial water storage and drought severity under climate change. </w:t>
      </w:r>
      <w:r w:rsidRPr="00D60E09">
        <w:rPr>
          <w:rFonts w:cs="Times New Roman"/>
          <w:i/>
          <w:iCs/>
          <w:noProof/>
          <w:szCs w:val="24"/>
        </w:rPr>
        <w:t>Nat. Clim. Chang.</w:t>
      </w:r>
      <w:r w:rsidRPr="00D60E09">
        <w:rPr>
          <w:rFonts w:cs="Times New Roman"/>
          <w:noProof/>
          <w:szCs w:val="24"/>
        </w:rPr>
        <w:t xml:space="preserve"> doi:10.1038/s41558-020-00972-w.</w:t>
      </w:r>
    </w:p>
    <w:p w14:paraId="1FBB9DD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oshtiri, M. P., and Pal, I. (2016). Patterns of hydrological drought indicators in major U.S. River basins. </w:t>
      </w:r>
      <w:r w:rsidRPr="00D60E09">
        <w:rPr>
          <w:rFonts w:cs="Times New Roman"/>
          <w:i/>
          <w:iCs/>
          <w:noProof/>
          <w:szCs w:val="24"/>
        </w:rPr>
        <w:t>Clim. Change</w:t>
      </w:r>
      <w:r w:rsidRPr="00D60E09">
        <w:rPr>
          <w:rFonts w:cs="Times New Roman"/>
          <w:noProof/>
          <w:szCs w:val="24"/>
        </w:rPr>
        <w:t xml:space="preserve"> 134, 549–563. doi:10.1007/s10584-015-1542-8.</w:t>
      </w:r>
    </w:p>
    <w:p w14:paraId="7BA23C8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otopová, V., Štěpánek, P., Zahradníček, P., Farda, A., Türkott, L., and Soukup, J. (2018). Projected changes in the evolution of drought on various timescales over the Czech Republic according to Euro-CORDEX models. </w:t>
      </w:r>
      <w:r w:rsidRPr="00D60E09">
        <w:rPr>
          <w:rFonts w:cs="Times New Roman"/>
          <w:i/>
          <w:iCs/>
          <w:noProof/>
          <w:szCs w:val="24"/>
        </w:rPr>
        <w:t>Int. J. Climatol.</w:t>
      </w:r>
      <w:r w:rsidRPr="00D60E09">
        <w:rPr>
          <w:rFonts w:cs="Times New Roman"/>
          <w:noProof/>
          <w:szCs w:val="24"/>
        </w:rPr>
        <w:t xml:space="preserve"> 38, e939–e954. doi:10.1002/joc.5421.</w:t>
      </w:r>
    </w:p>
    <w:p w14:paraId="19FA076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eimesberger, W., Scanlon, T., Su, C.-H., Gruber, A., and Dorigo, W. (2020). Homogenization of Structural Breaks in the Global ESA CCI Soil Moisture Multisatellite Climate Data Record. </w:t>
      </w:r>
      <w:r w:rsidRPr="00D60E09">
        <w:rPr>
          <w:rFonts w:cs="Times New Roman"/>
          <w:i/>
          <w:iCs/>
          <w:noProof/>
          <w:szCs w:val="24"/>
        </w:rPr>
        <w:t>IEEE Trans. Geosci. Remote Sens.</w:t>
      </w:r>
      <w:r w:rsidRPr="00D60E09">
        <w:rPr>
          <w:rFonts w:cs="Times New Roman"/>
          <w:noProof/>
          <w:szCs w:val="24"/>
        </w:rPr>
        <w:t>, 1–18. doi:10.1109/tgrs.2020.3012896.</w:t>
      </w:r>
    </w:p>
    <w:p w14:paraId="27FBB38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ein, A. F., Gobiet, A., Truhetz, H., Keuler, K., Goergen, K., Teichmann, C., et al. (2016a). Precipitation in the EURO-CORDEX 0.11° and 0.44° simulations: high resolution, high benefits? </w:t>
      </w:r>
      <w:r w:rsidRPr="00D60E09">
        <w:rPr>
          <w:rFonts w:cs="Times New Roman"/>
          <w:i/>
          <w:iCs/>
          <w:noProof/>
          <w:szCs w:val="24"/>
        </w:rPr>
        <w:t>Clim. Dyn.</w:t>
      </w:r>
      <w:r w:rsidRPr="00D60E09">
        <w:rPr>
          <w:rFonts w:cs="Times New Roman"/>
          <w:noProof/>
          <w:szCs w:val="24"/>
        </w:rPr>
        <w:t xml:space="preserve"> 46, 383–412. doi:10.1007/s00382-015-2589-y.</w:t>
      </w:r>
    </w:p>
    <w:p w14:paraId="7E23B8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ein, A. F., and Holland, G. J. (2018). Global estimates of damaging hail hazard. </w:t>
      </w:r>
      <w:r w:rsidRPr="00D60E09">
        <w:rPr>
          <w:rFonts w:cs="Times New Roman"/>
          <w:i/>
          <w:iCs/>
          <w:noProof/>
          <w:szCs w:val="24"/>
        </w:rPr>
        <w:t>Weather Clim. Extrem.</w:t>
      </w:r>
      <w:r w:rsidRPr="00D60E09">
        <w:rPr>
          <w:rFonts w:cs="Times New Roman"/>
          <w:noProof/>
          <w:szCs w:val="24"/>
        </w:rPr>
        <w:t xml:space="preserve"> 22, 10–23. doi:10.1016/j.wace.2018.10.004.</w:t>
      </w:r>
    </w:p>
    <w:p w14:paraId="3B6090D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ein, A. F., Langhans, W., Fosser, G., Ferrone, A., Ban, N., Goergen, K., et al. (2015). A review on regional convection-permitting climate modeling: Demonstrations, prospects, and challenges. </w:t>
      </w:r>
      <w:r w:rsidRPr="00D60E09">
        <w:rPr>
          <w:rFonts w:cs="Times New Roman"/>
          <w:i/>
          <w:iCs/>
          <w:noProof/>
          <w:szCs w:val="24"/>
        </w:rPr>
        <w:t>Rev. Geophys.</w:t>
      </w:r>
      <w:r w:rsidRPr="00D60E09">
        <w:rPr>
          <w:rFonts w:cs="Times New Roman"/>
          <w:noProof/>
          <w:szCs w:val="24"/>
        </w:rPr>
        <w:t xml:space="preserve"> 53, 323–361. doi:10.1002/2014RG000475.</w:t>
      </w:r>
    </w:p>
    <w:p w14:paraId="02A28D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ein, A. F., Liu, C., Ikeda, K., Bullock, R., Rasmussen, R. M., Holland, G. J., et al. (2017a). Simulating North American mesoscale convective systems with a convection-permitting climate model. </w:t>
      </w:r>
      <w:r w:rsidRPr="00D60E09">
        <w:rPr>
          <w:rFonts w:cs="Times New Roman"/>
          <w:i/>
          <w:iCs/>
          <w:noProof/>
          <w:szCs w:val="24"/>
        </w:rPr>
        <w:t>Clim. Dyn.</w:t>
      </w:r>
      <w:r w:rsidRPr="00D60E09">
        <w:rPr>
          <w:rFonts w:cs="Times New Roman"/>
          <w:noProof/>
          <w:szCs w:val="24"/>
        </w:rPr>
        <w:t xml:space="preserve"> 0, 1–16. doi:10.1007/s00382-017-3993-2.</w:t>
      </w:r>
    </w:p>
    <w:p w14:paraId="31100E0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ein, A. F., Liu, C., Ikeda, K., Trier, S. B., Rasmussen, R. M., Holland, G. J., et al. (2017b). Increased rainfall volume from future convective storms in the US. </w:t>
      </w:r>
      <w:r w:rsidRPr="00D60E09">
        <w:rPr>
          <w:rFonts w:cs="Times New Roman"/>
          <w:i/>
          <w:iCs/>
          <w:noProof/>
          <w:szCs w:val="24"/>
        </w:rPr>
        <w:t>Nat. Clim. Chang.</w:t>
      </w:r>
      <w:r w:rsidRPr="00D60E09">
        <w:rPr>
          <w:rFonts w:cs="Times New Roman"/>
          <w:noProof/>
          <w:szCs w:val="24"/>
        </w:rPr>
        <w:t xml:space="preserve"> 7, 880–884. doi:10.1038/s41558-017-0007-7.</w:t>
      </w:r>
    </w:p>
    <w:p w14:paraId="4FF82D3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ein, A. F., Rasmussen, R. M., Ikeda, K., Liu, C., Clark, M. P., and Holland, G. J. (2016b). The future intensification of hourly precipitation extremes. </w:t>
      </w:r>
      <w:r w:rsidRPr="00D60E09">
        <w:rPr>
          <w:rFonts w:cs="Times New Roman"/>
          <w:i/>
          <w:iCs/>
          <w:noProof/>
          <w:szCs w:val="24"/>
        </w:rPr>
        <w:t>Nat. Clim. Chang.</w:t>
      </w:r>
      <w:r w:rsidRPr="00D60E09">
        <w:rPr>
          <w:rFonts w:cs="Times New Roman"/>
          <w:noProof/>
          <w:szCs w:val="24"/>
        </w:rPr>
        <w:t xml:space="preserve"> 7, 48. doi:10.1038/nclimate3168.</w:t>
      </w:r>
    </w:p>
    <w:p w14:paraId="7EEA962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iestley, M. D. K., Ackerley, D., Catto, J. L., Hodges, K. I., McDonald, R. E., and Lee, R. W. (2020). An Overview of the Extratropical Storm Tracks in CMIP6 Historical Simulations. </w:t>
      </w:r>
      <w:r w:rsidRPr="00D60E09">
        <w:rPr>
          <w:rFonts w:cs="Times New Roman"/>
          <w:i/>
          <w:iCs/>
          <w:noProof/>
          <w:szCs w:val="24"/>
        </w:rPr>
        <w:t>J. Clim.</w:t>
      </w:r>
      <w:r w:rsidRPr="00D60E09">
        <w:rPr>
          <w:rFonts w:cs="Times New Roman"/>
          <w:noProof/>
          <w:szCs w:val="24"/>
        </w:rPr>
        <w:t xml:space="preserve"> 33, 6315–6343. doi:10.1175/JCLI-D-19-0928.1.</w:t>
      </w:r>
    </w:p>
    <w:p w14:paraId="0890335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iya, P., Krishnan, R., Mujumdar, M., and Houze, R. A. (2017). Changing monsoon and midlatitude circulation interactions over the Western Himalayas and possible links to occurrences of extreme precipitation. </w:t>
      </w:r>
      <w:r w:rsidRPr="00D60E09">
        <w:rPr>
          <w:rFonts w:cs="Times New Roman"/>
          <w:i/>
          <w:iCs/>
          <w:noProof/>
          <w:szCs w:val="24"/>
        </w:rPr>
        <w:t>Clim. Dyn.</w:t>
      </w:r>
      <w:r w:rsidRPr="00D60E09">
        <w:rPr>
          <w:rFonts w:cs="Times New Roman"/>
          <w:noProof/>
          <w:szCs w:val="24"/>
        </w:rPr>
        <w:t xml:space="preserve"> 49, 2351–2364. doi:10.1007/s00382-016-3458-z.</w:t>
      </w:r>
    </w:p>
    <w:p w14:paraId="1F0E2E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rudhomme, C., Giuntoli, I., Robinson, E. L., Clark, D. B., Arnell, N. W., Dankers, R., et al. (2014). Hydrological droughts in the 21st century, hotspots and uncertainties from a global multimodel ensemble experiment. </w:t>
      </w:r>
      <w:r w:rsidRPr="00D60E09">
        <w:rPr>
          <w:rFonts w:cs="Times New Roman"/>
          <w:i/>
          <w:iCs/>
          <w:noProof/>
          <w:szCs w:val="24"/>
        </w:rPr>
        <w:t>Proc. Natl. Acad. Sci.</w:t>
      </w:r>
      <w:r w:rsidRPr="00D60E09">
        <w:rPr>
          <w:rFonts w:cs="Times New Roman"/>
          <w:noProof/>
          <w:szCs w:val="24"/>
        </w:rPr>
        <w:t xml:space="preserve"> 111, 3262–3267. doi:10.1073/pnas.1222473110.</w:t>
      </w:r>
    </w:p>
    <w:p w14:paraId="7E26500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Púčik, T., Groenemeijer, P., Rädler, A. T., Tijssen, L., Nikulin, G., Prein, A. F., et al. (2017). Future Changes in European Severe Convection Environments in a Regional Climate Model Ensemble. </w:t>
      </w:r>
      <w:r w:rsidRPr="00D60E09">
        <w:rPr>
          <w:rFonts w:cs="Times New Roman"/>
          <w:i/>
          <w:iCs/>
          <w:noProof/>
          <w:szCs w:val="24"/>
        </w:rPr>
        <w:t>J. Clim.</w:t>
      </w:r>
      <w:r w:rsidRPr="00D60E09">
        <w:rPr>
          <w:rFonts w:cs="Times New Roman"/>
          <w:noProof/>
          <w:szCs w:val="24"/>
        </w:rPr>
        <w:t xml:space="preserve"> 30, 6771–6794. doi:10.1175/JCLI-D-16-0777.1.</w:t>
      </w:r>
    </w:p>
    <w:p w14:paraId="1ED9096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Qian, C., Wang, J., Dong, S., Yin, H., Burke, C., Ciavarella, A., et al. (2018). Human Influence on the Record-breaking Cold Event in January of 2016 in Eastern China [in “Explaining Extreme Events of 2016 from a Climate Perspective”]. </w:t>
      </w:r>
      <w:r w:rsidRPr="00D60E09">
        <w:rPr>
          <w:rFonts w:cs="Times New Roman"/>
          <w:i/>
          <w:iCs/>
          <w:noProof/>
          <w:szCs w:val="24"/>
        </w:rPr>
        <w:t>Bull. Am. Meteorol. Soc.</w:t>
      </w:r>
      <w:r w:rsidRPr="00D60E09">
        <w:rPr>
          <w:rFonts w:cs="Times New Roman"/>
          <w:noProof/>
          <w:szCs w:val="24"/>
        </w:rPr>
        <w:t xml:space="preserve"> 99, S118–S122. doi:10.1175/BAMS-D-17-0095.1.</w:t>
      </w:r>
    </w:p>
    <w:p w14:paraId="074AFE8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Qian, C., Zhang, X., and Li, Z. (2019). Linear trends in temperature extremes in China, with an emphasis on non-Gaussian and serially dependent characteristics. </w:t>
      </w:r>
      <w:r w:rsidRPr="00D60E09">
        <w:rPr>
          <w:rFonts w:cs="Times New Roman"/>
          <w:i/>
          <w:iCs/>
          <w:noProof/>
          <w:szCs w:val="24"/>
        </w:rPr>
        <w:t>Clim. Dyn.</w:t>
      </w:r>
      <w:r w:rsidRPr="00D60E09">
        <w:rPr>
          <w:rFonts w:cs="Times New Roman"/>
          <w:noProof/>
          <w:szCs w:val="24"/>
        </w:rPr>
        <w:t xml:space="preserve"> 53, 533–550. doi:10.1007/s00382-018-4600-x.</w:t>
      </w:r>
    </w:p>
    <w:p w14:paraId="631249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Qin, N., Wang, J., Yang, G., Chen, X., Liang, H., and Zhang, J. (2015a). Spatial and temporal variations of extreme precipitation and temperature events for the Southwest China in 1960–2009. </w:t>
      </w:r>
      <w:r w:rsidRPr="00D60E09">
        <w:rPr>
          <w:rFonts w:cs="Times New Roman"/>
          <w:i/>
          <w:iCs/>
          <w:noProof/>
          <w:szCs w:val="24"/>
        </w:rPr>
        <w:t>Geoenvironmental Disasters</w:t>
      </w:r>
      <w:r w:rsidRPr="00D60E09">
        <w:rPr>
          <w:rFonts w:cs="Times New Roman"/>
          <w:noProof/>
          <w:szCs w:val="24"/>
        </w:rPr>
        <w:t xml:space="preserve"> 2. doi:10.1186/s40677-015-0014-9.</w:t>
      </w:r>
    </w:p>
    <w:p w14:paraId="4FAA98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Qin, Y., Yang, D., Lei, H., Xu, K., and Xu, X. (2015b). Comparative analysis of drought based on precipitation and soil moisture indices in Haihe basin of North China during the period of 1960–2010. </w:t>
      </w:r>
      <w:r w:rsidRPr="00D60E09">
        <w:rPr>
          <w:rFonts w:cs="Times New Roman"/>
          <w:i/>
          <w:iCs/>
          <w:noProof/>
          <w:szCs w:val="24"/>
        </w:rPr>
        <w:t>J. Hydrol.</w:t>
      </w:r>
      <w:r w:rsidRPr="00D60E09">
        <w:rPr>
          <w:rFonts w:cs="Times New Roman"/>
          <w:noProof/>
          <w:szCs w:val="24"/>
        </w:rPr>
        <w:t xml:space="preserve"> 526, 55–67. doi:10.1016/j.jhydrol.2014.09.068.</w:t>
      </w:r>
    </w:p>
    <w:p w14:paraId="5EB8E2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Qiu, J., Gao, Q., Wang, S., and Su, Z. (2016). Comparison of temporal trends from multiple soil moisture data sets and precipitation: The implication of irrigation on regional soil moisture trend. </w:t>
      </w:r>
      <w:r w:rsidRPr="00D60E09">
        <w:rPr>
          <w:rFonts w:cs="Times New Roman"/>
          <w:i/>
          <w:iCs/>
          <w:noProof/>
          <w:szCs w:val="24"/>
        </w:rPr>
        <w:t>Int. J. Appl. Earth Obs. Geoinf.</w:t>
      </w:r>
      <w:r w:rsidRPr="00D60E09">
        <w:rPr>
          <w:rFonts w:cs="Times New Roman"/>
          <w:noProof/>
          <w:szCs w:val="24"/>
        </w:rPr>
        <w:t xml:space="preserve"> 48, 17–27. doi:10.1016/j.jag.2015.11.012.</w:t>
      </w:r>
    </w:p>
    <w:p w14:paraId="75DB3F5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Quesada, B., Vautard, R., Yiou, P., Hirschi, M., and Seneviratne, S. I. (2012). Asymmetric European summer heat predictability from wet and dry southern winters and springs. </w:t>
      </w:r>
      <w:r w:rsidRPr="00D60E09">
        <w:rPr>
          <w:rFonts w:cs="Times New Roman"/>
          <w:i/>
          <w:iCs/>
          <w:noProof/>
          <w:szCs w:val="24"/>
        </w:rPr>
        <w:t>Nat. Clim. Chang.</w:t>
      </w:r>
      <w:r w:rsidRPr="00D60E09">
        <w:rPr>
          <w:rFonts w:cs="Times New Roman"/>
          <w:noProof/>
          <w:szCs w:val="24"/>
        </w:rPr>
        <w:t xml:space="preserve"> 2, 736–741. doi:10.1038/nclimate1536.</w:t>
      </w:r>
    </w:p>
    <w:p w14:paraId="7719A1F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Quintana-Seguí, P., Barella-Ortiz, A., Regueiro-Sanfiz, S., and Miguez-Macho, G. (2020). The Utility of Land-Surface Model Simulations to Provide Drought Information in a Water Management Context Using Global and Local Forcing Datasets. </w:t>
      </w:r>
      <w:r w:rsidRPr="00D60E09">
        <w:rPr>
          <w:rFonts w:cs="Times New Roman"/>
          <w:i/>
          <w:iCs/>
          <w:noProof/>
          <w:szCs w:val="24"/>
        </w:rPr>
        <w:t>Water Resour. Manag.</w:t>
      </w:r>
      <w:r w:rsidRPr="00D60E09">
        <w:rPr>
          <w:rFonts w:cs="Times New Roman"/>
          <w:noProof/>
          <w:szCs w:val="24"/>
        </w:rPr>
        <w:t xml:space="preserve"> 34, 2135–2156. doi:10.1007/s11269-018-2160-9.</w:t>
      </w:r>
    </w:p>
    <w:p w14:paraId="2D66F4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Quiring, S. M., Ford, T. W., Wang, J. K., Khong, A., Harris, E., Lindgren, T., et al. (2016). The North American Soil Moisture Database: Development and Applications. </w:t>
      </w:r>
      <w:r w:rsidRPr="00D60E09">
        <w:rPr>
          <w:rFonts w:cs="Times New Roman"/>
          <w:i/>
          <w:iCs/>
          <w:noProof/>
          <w:szCs w:val="24"/>
        </w:rPr>
        <w:t>Bull. Am. Meteorol. Soc.</w:t>
      </w:r>
      <w:r w:rsidRPr="00D60E09">
        <w:rPr>
          <w:rFonts w:cs="Times New Roman"/>
          <w:noProof/>
          <w:szCs w:val="24"/>
        </w:rPr>
        <w:t xml:space="preserve"> 97, 1441–1459. doi:10.1175/BAMS-D-13-00263.1.</w:t>
      </w:r>
    </w:p>
    <w:p w14:paraId="61AE15B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ghavan, S. V, Hur, J., and Liong, S.-Y. (2018). Evaluations of NASA NEX-GDDP data over Southeast Asia: present and future climates. </w:t>
      </w:r>
      <w:r w:rsidRPr="00D60E09">
        <w:rPr>
          <w:rFonts w:cs="Times New Roman"/>
          <w:i/>
          <w:iCs/>
          <w:noProof/>
          <w:szCs w:val="24"/>
        </w:rPr>
        <w:t>Clim. Change</w:t>
      </w:r>
      <w:r w:rsidRPr="00D60E09">
        <w:rPr>
          <w:rFonts w:cs="Times New Roman"/>
          <w:noProof/>
          <w:szCs w:val="24"/>
        </w:rPr>
        <w:t xml:space="preserve"> 148, 503–518. doi:10.1007/s10584-018-2213-3.</w:t>
      </w:r>
    </w:p>
    <w:p w14:paraId="6E8378F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gone, F., Mariotti, M., Parodi, A., von Hardenberg, J., and Pasquero, C. (2018). A Climatological Study of Western Mediterranean Medicanes in Numerical Simulations with Explicit and Parameterized Convection. </w:t>
      </w:r>
      <w:r w:rsidRPr="00D60E09">
        <w:rPr>
          <w:rFonts w:cs="Times New Roman"/>
          <w:i/>
          <w:iCs/>
          <w:noProof/>
          <w:szCs w:val="24"/>
        </w:rPr>
        <w:t>Atmosphere (Basel).</w:t>
      </w:r>
      <w:r w:rsidRPr="00D60E09">
        <w:rPr>
          <w:rFonts w:cs="Times New Roman"/>
          <w:noProof/>
          <w:szCs w:val="24"/>
        </w:rPr>
        <w:t xml:space="preserve"> 9, 397. doi:10.3390/atmos9100397.</w:t>
      </w:r>
    </w:p>
    <w:p w14:paraId="44C3E4F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himi, M., and Fatemi, S. S. (2019). Mean versus Extreme Precipitation Trends in Iran over the Period 1960–2017. </w:t>
      </w:r>
      <w:r w:rsidRPr="00D60E09">
        <w:rPr>
          <w:rFonts w:cs="Times New Roman"/>
          <w:i/>
          <w:iCs/>
          <w:noProof/>
          <w:szCs w:val="24"/>
        </w:rPr>
        <w:t>Pure Appl. Geophys.</w:t>
      </w:r>
      <w:r w:rsidRPr="00D60E09">
        <w:rPr>
          <w:rFonts w:cs="Times New Roman"/>
          <w:noProof/>
          <w:szCs w:val="24"/>
        </w:rPr>
        <w:t xml:space="preserve"> 176, 3717–3735. doi:10.1007/s00024-019-02165-9.</w:t>
      </w:r>
    </w:p>
    <w:p w14:paraId="2A336D6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himi, M., and Hejabi, S. (2018). Spatial and temporal analysis of trends in extreme temperature indices in Iran over the period 1960–2014. </w:t>
      </w:r>
      <w:r w:rsidRPr="00D60E09">
        <w:rPr>
          <w:rFonts w:cs="Times New Roman"/>
          <w:i/>
          <w:iCs/>
          <w:noProof/>
          <w:szCs w:val="24"/>
        </w:rPr>
        <w:t>Int. J. Climatol.</w:t>
      </w:r>
      <w:r w:rsidRPr="00D60E09">
        <w:rPr>
          <w:rFonts w:cs="Times New Roman"/>
          <w:noProof/>
          <w:szCs w:val="24"/>
        </w:rPr>
        <w:t xml:space="preserve"> 38, 272–282. doi:10.1002/joc.5175.</w:t>
      </w:r>
    </w:p>
    <w:p w14:paraId="11F835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himi, M., Mohammadian, N., Vanashi, A. R., and Whan, K. (2018). Trends in Indices of Extreme Temperature and Precipitation in Iran over the Period 1960-2014. </w:t>
      </w:r>
      <w:r w:rsidRPr="00D60E09">
        <w:rPr>
          <w:rFonts w:cs="Times New Roman"/>
          <w:i/>
          <w:iCs/>
          <w:noProof/>
          <w:szCs w:val="24"/>
        </w:rPr>
        <w:t>Open J. Ecol.</w:t>
      </w:r>
      <w:r w:rsidRPr="00D60E09">
        <w:rPr>
          <w:rFonts w:cs="Times New Roman"/>
          <w:noProof/>
          <w:szCs w:val="24"/>
        </w:rPr>
        <w:t xml:space="preserve"> 08, 396–415. doi:10.4236/oje.2018.87024.</w:t>
      </w:r>
    </w:p>
    <w:p w14:paraId="7A255A0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i, P., Choudhary, A., and Dimri, A. P. (2019). Future precipitation extremes over India from the CORDEX-South Asia experiments. </w:t>
      </w:r>
      <w:r w:rsidRPr="00D60E09">
        <w:rPr>
          <w:rFonts w:cs="Times New Roman"/>
          <w:i/>
          <w:iCs/>
          <w:noProof/>
          <w:szCs w:val="24"/>
        </w:rPr>
        <w:t>Theor. Appl. Climatol.</w:t>
      </w:r>
      <w:r w:rsidRPr="00D60E09">
        <w:rPr>
          <w:rFonts w:cs="Times New Roman"/>
          <w:noProof/>
          <w:szCs w:val="24"/>
        </w:rPr>
        <w:t xml:space="preserve"> doi:10.1007/s00704-019-02784-1.</w:t>
      </w:r>
    </w:p>
    <w:p w14:paraId="05FAAA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jbhandari, R., Shrestha, A. B., Kulkarni, A., Patwardhan, S. K., and Bajracharya, S. R. (2015). Projected changes in climate over the Indus river basin using a high resolution regional climate model (PRECIS). </w:t>
      </w:r>
      <w:r w:rsidRPr="00D60E09">
        <w:rPr>
          <w:rFonts w:cs="Times New Roman"/>
          <w:i/>
          <w:iCs/>
          <w:noProof/>
          <w:szCs w:val="24"/>
        </w:rPr>
        <w:t>Clim. Dyn.</w:t>
      </w:r>
      <w:r w:rsidRPr="00D60E09">
        <w:rPr>
          <w:rFonts w:cs="Times New Roman"/>
          <w:noProof/>
          <w:szCs w:val="24"/>
        </w:rPr>
        <w:t xml:space="preserve"> 44, 339–357. doi:10.1007/s00382-014-2183-8.</w:t>
      </w:r>
    </w:p>
    <w:p w14:paraId="7C7C73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jczak, J., Pall, P., and Schär, C. (2013). Projections of extreme precipitation events in regional climate simulations for Europe and the Alpine Region. </w:t>
      </w:r>
      <w:r w:rsidRPr="00D60E09">
        <w:rPr>
          <w:rFonts w:cs="Times New Roman"/>
          <w:i/>
          <w:iCs/>
          <w:noProof/>
          <w:szCs w:val="24"/>
        </w:rPr>
        <w:t>J. Geophys. Res. Atmos.</w:t>
      </w:r>
      <w:r w:rsidRPr="00D60E09">
        <w:rPr>
          <w:rFonts w:cs="Times New Roman"/>
          <w:noProof/>
          <w:szCs w:val="24"/>
        </w:rPr>
        <w:t xml:space="preserve"> 118, 3610–3626. doi:10.1002/jgrd.50297.</w:t>
      </w:r>
    </w:p>
    <w:p w14:paraId="4D5E7C0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jczak, J., and Schär, C. (2017). Projections of Future Precipitation Extremes Over Europe: A Multimodel Assessment of Climate Simulations. </w:t>
      </w:r>
      <w:r w:rsidRPr="00D60E09">
        <w:rPr>
          <w:rFonts w:cs="Times New Roman"/>
          <w:i/>
          <w:iCs/>
          <w:noProof/>
          <w:szCs w:val="24"/>
        </w:rPr>
        <w:t>J. Geophys. Res. Atmos.</w:t>
      </w:r>
      <w:r w:rsidRPr="00D60E09">
        <w:rPr>
          <w:rFonts w:cs="Times New Roman"/>
          <w:noProof/>
          <w:szCs w:val="24"/>
        </w:rPr>
        <w:t xml:space="preserve"> 122, 10,773-10,800. doi:10.1002/2017JD027176.</w:t>
      </w:r>
    </w:p>
    <w:p w14:paraId="3CC9C6E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jsekhar, D., and Gorelick, S. M. (2017). Increasing drought in Jordan: Climate change and cascading Syrian land-use impacts on reducing transboundary flow. </w:t>
      </w:r>
      <w:r w:rsidRPr="00D60E09">
        <w:rPr>
          <w:rFonts w:cs="Times New Roman"/>
          <w:i/>
          <w:iCs/>
          <w:noProof/>
          <w:szCs w:val="24"/>
        </w:rPr>
        <w:t>Sci. Adv.</w:t>
      </w:r>
      <w:r w:rsidRPr="00D60E09">
        <w:rPr>
          <w:rFonts w:cs="Times New Roman"/>
          <w:noProof/>
          <w:szCs w:val="24"/>
        </w:rPr>
        <w:t xml:space="preserve"> 3, 1–15. doi:10.1126/sciadv.1700581.</w:t>
      </w:r>
    </w:p>
    <w:p w14:paraId="23DF7C8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lph, F. M., Dettinger, M. D., Cairns, M. M., Galarneau, T. J., and Eylander, J. (2018). Defining “Atmospheric River”: How the Glossary of Meteorology Helped Resolve a Debate. </w:t>
      </w:r>
      <w:r w:rsidRPr="00D60E09">
        <w:rPr>
          <w:rFonts w:cs="Times New Roman"/>
          <w:i/>
          <w:iCs/>
          <w:noProof/>
          <w:szCs w:val="24"/>
        </w:rPr>
        <w:t>Bull. Am. Meteorol. Soc.</w:t>
      </w:r>
      <w:r w:rsidRPr="00D60E09">
        <w:rPr>
          <w:rFonts w:cs="Times New Roman"/>
          <w:noProof/>
          <w:szCs w:val="24"/>
        </w:rPr>
        <w:t xml:space="preserve"> 99, 837–839. doi:10.1175/BAMS-D-17-0157.1.</w:t>
      </w:r>
    </w:p>
    <w:p w14:paraId="4FB847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mos, A. M., Tomé, R., Trigo, R. M., Liberato, M. L. R., and Pinto, J. G. (2016). Projected changes in atmospheric rivers affecting Europe in CMIP5 models. </w:t>
      </w:r>
      <w:r w:rsidRPr="00D60E09">
        <w:rPr>
          <w:rFonts w:cs="Times New Roman"/>
          <w:i/>
          <w:iCs/>
          <w:noProof/>
          <w:szCs w:val="24"/>
        </w:rPr>
        <w:t>Geophys. Res. Lett.</w:t>
      </w:r>
      <w:r w:rsidRPr="00D60E09">
        <w:rPr>
          <w:rFonts w:cs="Times New Roman"/>
          <w:noProof/>
          <w:szCs w:val="24"/>
        </w:rPr>
        <w:t xml:space="preserve"> 43, 9315–9323. doi:10.1002/2016GL070634.</w:t>
      </w:r>
    </w:p>
    <w:p w14:paraId="6BA5068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smijn, L. M., Van Der Schrier, G., Bintanja, R., Barkmeijer, J., Sterl, A., and Hazeleger, W. (2018). Future equivalent of 2010 Russian heatwave intensified by weakening soil moisture constraints. </w:t>
      </w:r>
      <w:r w:rsidRPr="00D60E09">
        <w:rPr>
          <w:rFonts w:cs="Times New Roman"/>
          <w:i/>
          <w:iCs/>
          <w:noProof/>
          <w:szCs w:val="24"/>
        </w:rPr>
        <w:t>Nat. Clim. Chang.</w:t>
      </w:r>
      <w:r w:rsidRPr="00D60E09">
        <w:rPr>
          <w:rFonts w:cs="Times New Roman"/>
          <w:noProof/>
          <w:szCs w:val="24"/>
        </w:rPr>
        <w:t xml:space="preserve"> 8, 381–385. doi:10.1038/s41558-018-0114-0.</w:t>
      </w:r>
    </w:p>
    <w:p w14:paraId="34F9812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smussen, K. L., and Houze, R. A. (2011). Orogenic Convection in Subtropical South America as Seen by the TRMM Satellite. </w:t>
      </w:r>
      <w:r w:rsidRPr="00D60E09">
        <w:rPr>
          <w:rFonts w:cs="Times New Roman"/>
          <w:i/>
          <w:iCs/>
          <w:noProof/>
          <w:szCs w:val="24"/>
        </w:rPr>
        <w:t>Mon. Weather Rev.</w:t>
      </w:r>
      <w:r w:rsidRPr="00D60E09">
        <w:rPr>
          <w:rFonts w:cs="Times New Roman"/>
          <w:noProof/>
          <w:szCs w:val="24"/>
        </w:rPr>
        <w:t xml:space="preserve"> 139, 2399–2420. doi:10.1175/MWR-D-10-05006.1.</w:t>
      </w:r>
    </w:p>
    <w:p w14:paraId="62DD847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smussen, K. L., Prein, A. F., Rasmussen, R. M., Ikeda, K., and Liu, C. (2017). Changes in the convective population and thermodynamic environments in convection-permitting regional climate simulations over the United States. </w:t>
      </w:r>
      <w:r w:rsidRPr="00D60E09">
        <w:rPr>
          <w:rFonts w:cs="Times New Roman"/>
          <w:i/>
          <w:iCs/>
          <w:noProof/>
          <w:szCs w:val="24"/>
        </w:rPr>
        <w:t>Clim. Dyn.</w:t>
      </w:r>
      <w:r w:rsidRPr="00D60E09">
        <w:rPr>
          <w:rFonts w:cs="Times New Roman"/>
          <w:noProof/>
          <w:szCs w:val="24"/>
        </w:rPr>
        <w:t xml:space="preserve"> doi:10.1007/s00382-017-4000-7.</w:t>
      </w:r>
    </w:p>
    <w:p w14:paraId="672FE9B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tnam, J. V., Behera, S. K., Ratna, S. B., Rajeevan, M., and Yamagata, T. (2016). Anatomy of Indian heatwaves. </w:t>
      </w:r>
      <w:r w:rsidRPr="00D60E09">
        <w:rPr>
          <w:rFonts w:cs="Times New Roman"/>
          <w:i/>
          <w:iCs/>
          <w:noProof/>
          <w:szCs w:val="24"/>
        </w:rPr>
        <w:t>Sci. Rep.</w:t>
      </w:r>
      <w:r w:rsidRPr="00D60E09">
        <w:rPr>
          <w:rFonts w:cs="Times New Roman"/>
          <w:noProof/>
          <w:szCs w:val="24"/>
        </w:rPr>
        <w:t xml:space="preserve"> 6, 1–11. doi:10.1038/srep24395.</w:t>
      </w:r>
    </w:p>
    <w:p w14:paraId="3426614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uniyar, S. P., and Power, S. B. (2020). The impact of anthropogenic forcing and natural processes on past, present, and future rainfall over Victoria, Australia. </w:t>
      </w:r>
      <w:r w:rsidRPr="00D60E09">
        <w:rPr>
          <w:rFonts w:cs="Times New Roman"/>
          <w:i/>
          <w:iCs/>
          <w:noProof/>
          <w:szCs w:val="24"/>
        </w:rPr>
        <w:t>J. Clim.</w:t>
      </w:r>
      <w:r w:rsidRPr="00D60E09">
        <w:rPr>
          <w:rFonts w:cs="Times New Roman"/>
          <w:noProof/>
          <w:szCs w:val="24"/>
        </w:rPr>
        <w:t xml:space="preserve"> 33, 8087–8106. doi:10.1175/JCLI-D-19-0759.1.</w:t>
      </w:r>
    </w:p>
    <w:p w14:paraId="3F6DEEE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ymond, C., Horton, R. M., Zscheischler, J., Martius, O., AghaKouchak, A., Balch, J., et al. (2020). Understanding and managing connected extreme events. </w:t>
      </w:r>
      <w:r w:rsidRPr="00D60E09">
        <w:rPr>
          <w:rFonts w:cs="Times New Roman"/>
          <w:i/>
          <w:iCs/>
          <w:noProof/>
          <w:szCs w:val="24"/>
        </w:rPr>
        <w:t>Nat. Clim. Chang.</w:t>
      </w:r>
      <w:r w:rsidRPr="00D60E09">
        <w:rPr>
          <w:rFonts w:cs="Times New Roman"/>
          <w:noProof/>
          <w:szCs w:val="24"/>
        </w:rPr>
        <w:t xml:space="preserve"> 10, 611–621. doi:10.1038/s41558-020-0790-4.</w:t>
      </w:r>
    </w:p>
    <w:p w14:paraId="7772EA2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ymond, F., Ullmann, A., Camberlin, P., Oueslati, B., and Drobinski, P. (2018). Atmospheric conditions and weather regimes associated with extreme winter dry spells over the Mediterranean basin. </w:t>
      </w:r>
      <w:r w:rsidRPr="00D60E09">
        <w:rPr>
          <w:rFonts w:cs="Times New Roman"/>
          <w:i/>
          <w:iCs/>
          <w:noProof/>
          <w:szCs w:val="24"/>
        </w:rPr>
        <w:t>Clim. Dyn.</w:t>
      </w:r>
      <w:r w:rsidRPr="00D60E09">
        <w:rPr>
          <w:rFonts w:cs="Times New Roman"/>
          <w:noProof/>
          <w:szCs w:val="24"/>
        </w:rPr>
        <w:t xml:space="preserve"> 50, 4437–4453. doi:10.1007/s00382-017-3884-6.</w:t>
      </w:r>
    </w:p>
    <w:p w14:paraId="0E8E035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aymond, F., Ullmann, A., Tramblay, Y., Drobinski, P., and Camberlin, P. (2019). Evolution of Mediterranean extreme dry spells during the wet season under climate change. </w:t>
      </w:r>
      <w:r w:rsidRPr="00D60E09">
        <w:rPr>
          <w:rFonts w:cs="Times New Roman"/>
          <w:i/>
          <w:iCs/>
          <w:noProof/>
          <w:szCs w:val="24"/>
        </w:rPr>
        <w:t>Reg. Environ. Chang.</w:t>
      </w:r>
      <w:r w:rsidRPr="00D60E09">
        <w:rPr>
          <w:rFonts w:cs="Times New Roman"/>
          <w:noProof/>
          <w:szCs w:val="24"/>
        </w:rPr>
        <w:t xml:space="preserve"> 19, 2339–2351. doi:10.1007/s10113-019-01526-3.</w:t>
      </w:r>
    </w:p>
    <w:p w14:paraId="7923999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ale, M., and Lionello, P. (2013). Synoptic climatology of winter intense precipitation events along the Mediterranean coasts. </w:t>
      </w:r>
      <w:r w:rsidRPr="00D60E09">
        <w:rPr>
          <w:rFonts w:cs="Times New Roman"/>
          <w:i/>
          <w:iCs/>
          <w:noProof/>
          <w:szCs w:val="24"/>
        </w:rPr>
        <w:t>Nat. Hazards Earth Syst. Sci.</w:t>
      </w:r>
      <w:r w:rsidRPr="00D60E09">
        <w:rPr>
          <w:rFonts w:cs="Times New Roman"/>
          <w:noProof/>
          <w:szCs w:val="24"/>
        </w:rPr>
        <w:t xml:space="preserve"> 13, 1707–1722. doi:10.5194/nhess-13-1707-2013.</w:t>
      </w:r>
    </w:p>
    <w:p w14:paraId="65C8266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boita, M. S., da Rocha, R. P., Ambrizzi, T., and Gouveia, C. D. (2015). Trend and teleconnection patterns in the climatology of extratropical cyclones over the Southern Hemisphere. </w:t>
      </w:r>
      <w:r w:rsidRPr="00D60E09">
        <w:rPr>
          <w:rFonts w:cs="Times New Roman"/>
          <w:i/>
          <w:iCs/>
          <w:noProof/>
          <w:szCs w:val="24"/>
        </w:rPr>
        <w:t>Clim. Dyn.</w:t>
      </w:r>
      <w:r w:rsidRPr="00D60E09">
        <w:rPr>
          <w:rFonts w:cs="Times New Roman"/>
          <w:noProof/>
          <w:szCs w:val="24"/>
        </w:rPr>
        <w:t xml:space="preserve"> 45, 1929–1944. doi:10.1007/s00382-014-2447-3.</w:t>
      </w:r>
    </w:p>
    <w:p w14:paraId="4A75EA4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boita, M. S., Reale, M., da Rocha, R. P., Giorgi, F., Giuliani, G., Coppola, E., et al. (2020). Future changes in the wintertime cyclonic activity over the CORDEX-CORE southern hemisphere domains in a multi-model approach. </w:t>
      </w:r>
      <w:r w:rsidRPr="00D60E09">
        <w:rPr>
          <w:rFonts w:cs="Times New Roman"/>
          <w:i/>
          <w:iCs/>
          <w:noProof/>
          <w:szCs w:val="24"/>
        </w:rPr>
        <w:t>Clim. Dyn.</w:t>
      </w:r>
      <w:r w:rsidRPr="00D60E09">
        <w:rPr>
          <w:rFonts w:cs="Times New Roman"/>
          <w:noProof/>
          <w:szCs w:val="24"/>
        </w:rPr>
        <w:t xml:space="preserve"> doi:10.1007/s00382-020-05317-z.</w:t>
      </w:r>
    </w:p>
    <w:p w14:paraId="28AA5E3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dmond, G., Hodges, K. I., Mcsweeney, C., Jones, R., and Hein, D. (2015). Projected changes in tropical cyclones over Vietnam and the South China Sea using a 25 km regional climate model perturbed physics ensemble. </w:t>
      </w:r>
      <w:r w:rsidRPr="00D60E09">
        <w:rPr>
          <w:rFonts w:cs="Times New Roman"/>
          <w:i/>
          <w:iCs/>
          <w:noProof/>
          <w:szCs w:val="24"/>
        </w:rPr>
        <w:t>Clim. Dyn.</w:t>
      </w:r>
      <w:r w:rsidRPr="00D60E09">
        <w:rPr>
          <w:rFonts w:cs="Times New Roman"/>
          <w:noProof/>
          <w:szCs w:val="24"/>
        </w:rPr>
        <w:t xml:space="preserve"> 45, 1983–2000. doi:10.1007/s00382-014-2450-8.</w:t>
      </w:r>
    </w:p>
    <w:p w14:paraId="2AEE5B4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ed, K. A., Bacmeister, J. T., Huff, J. J. A., Wu, X., Bates, S. C., and Rosenbloom, N. A. (2019). Exploring the Impact of Dust on North Atlantic Hurricanes in a High-Resolution Climate Model. </w:t>
      </w:r>
      <w:r w:rsidRPr="00D60E09">
        <w:rPr>
          <w:rFonts w:cs="Times New Roman"/>
          <w:i/>
          <w:iCs/>
          <w:noProof/>
          <w:szCs w:val="24"/>
        </w:rPr>
        <w:t>Geophys. Res. Lett.</w:t>
      </w:r>
      <w:r w:rsidRPr="00D60E09">
        <w:rPr>
          <w:rFonts w:cs="Times New Roman"/>
          <w:noProof/>
          <w:szCs w:val="24"/>
        </w:rPr>
        <w:t xml:space="preserve"> 46, 1105–1112. doi:10.1029/2018GL080642.</w:t>
      </w:r>
    </w:p>
    <w:p w14:paraId="1531463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ed, K. A., Bacmeister, J. T., Rosenbloom, N. A., Wehner, M. F., Bates, S. C., Lauritzen, P. H., et al. (2015). Impact of the dynamical core on the direct simulation of tropical cyclones in a high-resolution global model. </w:t>
      </w:r>
      <w:r w:rsidRPr="00D60E09">
        <w:rPr>
          <w:rFonts w:cs="Times New Roman"/>
          <w:i/>
          <w:iCs/>
          <w:noProof/>
          <w:szCs w:val="24"/>
        </w:rPr>
        <w:t>Geophys. Res. Lett.</w:t>
      </w:r>
      <w:r w:rsidRPr="00D60E09">
        <w:rPr>
          <w:rFonts w:cs="Times New Roman"/>
          <w:noProof/>
          <w:szCs w:val="24"/>
        </w:rPr>
        <w:t xml:space="preserve"> 42, 3603–3608. doi:10.1002/2015GL063974.</w:t>
      </w:r>
    </w:p>
    <w:p w14:paraId="1E60143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ed, K. A., and Jablonowski, C. (2011). Impact of physical parameterizations on idealized tropical cyclones in the Community Atmosphere Model. </w:t>
      </w:r>
      <w:r w:rsidRPr="00D60E09">
        <w:rPr>
          <w:rFonts w:cs="Times New Roman"/>
          <w:i/>
          <w:iCs/>
          <w:noProof/>
          <w:szCs w:val="24"/>
        </w:rPr>
        <w:t>Geophys. Res. Lett.</w:t>
      </w:r>
      <w:r w:rsidRPr="00D60E09">
        <w:rPr>
          <w:rFonts w:cs="Times New Roman"/>
          <w:noProof/>
          <w:szCs w:val="24"/>
        </w:rPr>
        <w:t xml:space="preserve"> 38. doi:10.1029/2010GL046297.</w:t>
      </w:r>
    </w:p>
    <w:p w14:paraId="66F325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ed, K. A., Stansfield, A. M., Wehner, M. F., and Zarzycki, C. M. (2020). Forecasted attribution of the human influence on Hurricane Florence. </w:t>
      </w:r>
      <w:r w:rsidRPr="00D60E09">
        <w:rPr>
          <w:rFonts w:cs="Times New Roman"/>
          <w:i/>
          <w:iCs/>
          <w:noProof/>
          <w:szCs w:val="24"/>
        </w:rPr>
        <w:t>Sci. Adv.</w:t>
      </w:r>
      <w:r w:rsidRPr="00D60E09">
        <w:rPr>
          <w:rFonts w:cs="Times New Roman"/>
          <w:noProof/>
          <w:szCs w:val="24"/>
        </w:rPr>
        <w:t xml:space="preserve"> 6, eaaw9253. doi:10.1126/sciadv.aaw9253.</w:t>
      </w:r>
    </w:p>
    <w:p w14:paraId="18E891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hbein, A., Ambrizzi, T., and Mechoso, C. R. (2018). Mesoscale convective systems over the Amazon basin. Part I: climatological aspects. </w:t>
      </w:r>
      <w:r w:rsidRPr="00D60E09">
        <w:rPr>
          <w:rFonts w:cs="Times New Roman"/>
          <w:i/>
          <w:iCs/>
          <w:noProof/>
          <w:szCs w:val="24"/>
        </w:rPr>
        <w:t>Int. J. Climatol.</w:t>
      </w:r>
      <w:r w:rsidRPr="00D60E09">
        <w:rPr>
          <w:rFonts w:cs="Times New Roman"/>
          <w:noProof/>
          <w:szCs w:val="24"/>
        </w:rPr>
        <w:t xml:space="preserve"> 38, 215–229. doi:10.1002/joc.5171.</w:t>
      </w:r>
    </w:p>
    <w:p w14:paraId="2D1029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hman, S. (2013). Long-term wind speed analysis and detection of its trends using Mann-Kendall test and linear regression method. </w:t>
      </w:r>
      <w:r w:rsidRPr="00D60E09">
        <w:rPr>
          <w:rFonts w:cs="Times New Roman"/>
          <w:i/>
          <w:iCs/>
          <w:noProof/>
          <w:szCs w:val="24"/>
        </w:rPr>
        <w:t>Arab. J. Sci. Eng.</w:t>
      </w:r>
      <w:r w:rsidRPr="00D60E09">
        <w:rPr>
          <w:rFonts w:cs="Times New Roman"/>
          <w:noProof/>
          <w:szCs w:val="24"/>
        </w:rPr>
        <w:t xml:space="preserve"> 38, 421–437. doi:10.1007/s13369-012-0445-5.</w:t>
      </w:r>
    </w:p>
    <w:p w14:paraId="60267E3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ichle, R. H., Draper, C. S., Liu, Q., Girotto, M., Mahanama, S. P. P., Koster, R. D., et al. (2017). Assessment of MERRA-2 Land Surface Hydrology Estimates. </w:t>
      </w:r>
      <w:r w:rsidRPr="00D60E09">
        <w:rPr>
          <w:rFonts w:cs="Times New Roman"/>
          <w:i/>
          <w:iCs/>
          <w:noProof/>
          <w:szCs w:val="24"/>
        </w:rPr>
        <w:t>J. Clim.</w:t>
      </w:r>
      <w:r w:rsidRPr="00D60E09">
        <w:rPr>
          <w:rFonts w:cs="Times New Roman"/>
          <w:noProof/>
          <w:szCs w:val="24"/>
        </w:rPr>
        <w:t xml:space="preserve"> 30, 2937–2960. doi:10.1175/JCLI-D-16-0720.1.</w:t>
      </w:r>
    </w:p>
    <w:p w14:paraId="3FC5A2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n, L., Ren, L., Zhou, T., Zhou, T., Zhou, T., and Zhang, W. (2020). Attribution of the record-breaking heat event over Northeast Asia in summer 2018: The role of circulation. </w:t>
      </w:r>
      <w:r w:rsidRPr="00D60E09">
        <w:rPr>
          <w:rFonts w:cs="Times New Roman"/>
          <w:i/>
          <w:iCs/>
          <w:noProof/>
          <w:szCs w:val="24"/>
        </w:rPr>
        <w:t>Environ. Res. Lett.</w:t>
      </w:r>
      <w:r w:rsidRPr="00D60E09">
        <w:rPr>
          <w:rFonts w:cs="Times New Roman"/>
          <w:noProof/>
          <w:szCs w:val="24"/>
        </w:rPr>
        <w:t xml:space="preserve"> 15. doi:10.1088/1748-9326/ab8032.</w:t>
      </w:r>
    </w:p>
    <w:p w14:paraId="1BFDDF3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eyer, C. P. ., Otto, I. M., Adams, S., Albrecht, T., Baarsch, F., Cartsburg, M., et al. (2017). Climate change impacts in Central Asia and their implications for development. </w:t>
      </w:r>
      <w:r w:rsidRPr="00D60E09">
        <w:rPr>
          <w:rFonts w:cs="Times New Roman"/>
          <w:i/>
          <w:iCs/>
          <w:noProof/>
          <w:szCs w:val="24"/>
        </w:rPr>
        <w:t>Reg. Environ. Chang.</w:t>
      </w:r>
      <w:r w:rsidRPr="00D60E09">
        <w:rPr>
          <w:rFonts w:cs="Times New Roman"/>
          <w:noProof/>
          <w:szCs w:val="24"/>
        </w:rPr>
        <w:t xml:space="preserve"> 17, 1639–1650. doi:10.1007/s10113-015-0893-z.</w:t>
      </w:r>
    </w:p>
    <w:p w14:paraId="75695F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hoades, A. M., Ullrich, P. A., and Zarzycki, C. M. (2018). Projecting 21st century snowpack trends in western USA mountains using variable-resolution CESM. </w:t>
      </w:r>
      <w:r w:rsidRPr="00D60E09">
        <w:rPr>
          <w:rFonts w:cs="Times New Roman"/>
          <w:i/>
          <w:iCs/>
          <w:noProof/>
          <w:szCs w:val="24"/>
        </w:rPr>
        <w:t>Clim. Dyn.</w:t>
      </w:r>
      <w:r w:rsidRPr="00D60E09">
        <w:rPr>
          <w:rFonts w:cs="Times New Roman"/>
          <w:noProof/>
          <w:szCs w:val="24"/>
        </w:rPr>
        <w:t xml:space="preserve"> 50, 261–288. doi:10.1007/s00382-017-3606-0.</w:t>
      </w:r>
    </w:p>
    <w:p w14:paraId="6682A5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bal, A., and Young, I. R. (2019). 33 Years of Globally Calibrated Wave Height and Wind Speed Data Based on Altimeter Observations. </w:t>
      </w:r>
      <w:r w:rsidRPr="00D60E09">
        <w:rPr>
          <w:rFonts w:cs="Times New Roman"/>
          <w:i/>
          <w:iCs/>
          <w:noProof/>
          <w:szCs w:val="24"/>
        </w:rPr>
        <w:t>Sci. data</w:t>
      </w:r>
      <w:r w:rsidRPr="00D60E09">
        <w:rPr>
          <w:rFonts w:cs="Times New Roman"/>
          <w:noProof/>
          <w:szCs w:val="24"/>
        </w:rPr>
        <w:t xml:space="preserve"> 6, 77. doi:10.1038/s41597-019-0083-9.</w:t>
      </w:r>
    </w:p>
    <w:p w14:paraId="3D0EF39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beiro, I. O., Andreoli, R. V., Kayano, M. T., Sousa, T. R., Medeiros, A. S., Godoi, R. H. M., et al. (2018). Biomass burning and carbon monoxide patterns in Brazil during the extreme drought years of 2005, 2010, and 2015. </w:t>
      </w:r>
      <w:r w:rsidRPr="00D60E09">
        <w:rPr>
          <w:rFonts w:cs="Times New Roman"/>
          <w:i/>
          <w:iCs/>
          <w:noProof/>
          <w:szCs w:val="24"/>
        </w:rPr>
        <w:t>Environ. Pollut.</w:t>
      </w:r>
      <w:r w:rsidRPr="00D60E09">
        <w:rPr>
          <w:rFonts w:cs="Times New Roman"/>
          <w:noProof/>
          <w:szCs w:val="24"/>
        </w:rPr>
        <w:t xml:space="preserve"> 243, 1008–1014. doi:10.1016/j.envpol.2018.09.022.</w:t>
      </w:r>
    </w:p>
    <w:p w14:paraId="01A2FB8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bes, A., Thao, S., Vautard, R., Dubuisson, B., Somot, S., Colin, J., et al. (2019). Observed increase in extreme daily rainfall in the French Mediterranean. </w:t>
      </w:r>
      <w:r w:rsidRPr="00D60E09">
        <w:rPr>
          <w:rFonts w:cs="Times New Roman"/>
          <w:i/>
          <w:iCs/>
          <w:noProof/>
          <w:szCs w:val="24"/>
        </w:rPr>
        <w:t>Clim. Dyn.</w:t>
      </w:r>
      <w:r w:rsidRPr="00D60E09">
        <w:rPr>
          <w:rFonts w:cs="Times New Roman"/>
          <w:noProof/>
          <w:szCs w:val="24"/>
        </w:rPr>
        <w:t xml:space="preserve"> 52, 1095–1114. doi:10.1007/s00382-018-4179-2.</w:t>
      </w:r>
    </w:p>
    <w:p w14:paraId="649791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dder, N., de Vries, H., and Drijfhout, S. (2018). The role of atmospheric rivers in compound events consisting of heavy precipitation and high storm surges along the Dutch coast. </w:t>
      </w:r>
      <w:r w:rsidRPr="00D60E09">
        <w:rPr>
          <w:rFonts w:cs="Times New Roman"/>
          <w:i/>
          <w:iCs/>
          <w:noProof/>
          <w:szCs w:val="24"/>
        </w:rPr>
        <w:t>Nat. Hazards Earth Syst. Sci.</w:t>
      </w:r>
      <w:r w:rsidRPr="00D60E09">
        <w:rPr>
          <w:rFonts w:cs="Times New Roman"/>
          <w:noProof/>
          <w:szCs w:val="24"/>
        </w:rPr>
        <w:t xml:space="preserve"> 18, 3311–3326. doi:10.5194/nhess-18-3311-2018.</w:t>
      </w:r>
    </w:p>
    <w:p w14:paraId="25B1FA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dder, N. N., Pitman, A. J., Westra, S., Ukkola, A., Do, H. X., Bador, M., et al. (2020). Global hotspots for the occurrence of compound events. </w:t>
      </w:r>
      <w:r w:rsidRPr="00D60E09">
        <w:rPr>
          <w:rFonts w:cs="Times New Roman"/>
          <w:i/>
          <w:iCs/>
          <w:noProof/>
          <w:szCs w:val="24"/>
        </w:rPr>
        <w:t>Nat. Commun.</w:t>
      </w:r>
      <w:r w:rsidRPr="00D60E09">
        <w:rPr>
          <w:rFonts w:cs="Times New Roman"/>
          <w:noProof/>
          <w:szCs w:val="24"/>
        </w:rPr>
        <w:t xml:space="preserve"> 11, 5956. doi:10.1038/s41467-020-19639-3.</w:t>
      </w:r>
    </w:p>
    <w:p w14:paraId="37F0773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dley, J., Wiltshire, A., and Mathison, C. (2013). More frequent occurrence of westerly disturbances in Karakoram up to 2100. </w:t>
      </w:r>
      <w:r w:rsidRPr="00D60E09">
        <w:rPr>
          <w:rFonts w:cs="Times New Roman"/>
          <w:i/>
          <w:iCs/>
          <w:noProof/>
          <w:szCs w:val="24"/>
        </w:rPr>
        <w:t>Sci. Total Environ.</w:t>
      </w:r>
      <w:r w:rsidRPr="00D60E09">
        <w:rPr>
          <w:rFonts w:cs="Times New Roman"/>
          <w:noProof/>
          <w:szCs w:val="24"/>
        </w:rPr>
        <w:t xml:space="preserve"> 468–469, S31–S35. doi:10.1016/J.SCITOTENV.2013.03.074.</w:t>
      </w:r>
    </w:p>
    <w:p w14:paraId="1F1AA8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ngard, J., Dieppois, B., Rome, S., Diedhiou, A., Pellarin, T., Konaré, A., et al. (2016). The intensification of thermal extremes in west Africa. </w:t>
      </w:r>
      <w:r w:rsidRPr="00D60E09">
        <w:rPr>
          <w:rFonts w:cs="Times New Roman"/>
          <w:i/>
          <w:iCs/>
          <w:noProof/>
          <w:szCs w:val="24"/>
        </w:rPr>
        <w:t>Glob. Planet. Change</w:t>
      </w:r>
      <w:r w:rsidRPr="00D60E09">
        <w:rPr>
          <w:rFonts w:cs="Times New Roman"/>
          <w:noProof/>
          <w:szCs w:val="24"/>
        </w:rPr>
        <w:t xml:space="preserve"> 139, 66–77. doi:10.1016/j.gloplacha.2015.12.009.</w:t>
      </w:r>
    </w:p>
    <w:p w14:paraId="5CB500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sser, M. D., and Wehner, M. F. (2017). Attributable Human-Induced Changes in the Likelihood and Magnitude of the Observed Extreme Precipitation during Hurricane Harvey. </w:t>
      </w:r>
      <w:r w:rsidRPr="00D60E09">
        <w:rPr>
          <w:rFonts w:cs="Times New Roman"/>
          <w:i/>
          <w:iCs/>
          <w:noProof/>
          <w:szCs w:val="24"/>
        </w:rPr>
        <w:t>Geophys. Res. Lett.</w:t>
      </w:r>
      <w:r w:rsidRPr="00D60E09">
        <w:rPr>
          <w:rFonts w:cs="Times New Roman"/>
          <w:noProof/>
          <w:szCs w:val="24"/>
        </w:rPr>
        <w:t xml:space="preserve"> 44, 12,412-457,464. doi:10.1002/2017GL075888.</w:t>
      </w:r>
    </w:p>
    <w:p w14:paraId="26E2291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vera, J. A., and Arnould, G. (2020). Evaluation of the ability of CMIP6 models to simulate precipitation over Southwestern South America: Climatic features and long-term trends (1901–2014). </w:t>
      </w:r>
      <w:r w:rsidRPr="00D60E09">
        <w:rPr>
          <w:rFonts w:cs="Times New Roman"/>
          <w:i/>
          <w:iCs/>
          <w:noProof/>
          <w:szCs w:val="24"/>
        </w:rPr>
        <w:t>Atmos. Res.</w:t>
      </w:r>
      <w:r w:rsidRPr="00D60E09">
        <w:rPr>
          <w:rFonts w:cs="Times New Roman"/>
          <w:noProof/>
          <w:szCs w:val="24"/>
        </w:rPr>
        <w:t xml:space="preserve"> 241, 104953. doi:https://doi.org/10.1016/j.atmosres.2020.104953.</w:t>
      </w:r>
    </w:p>
    <w:p w14:paraId="4D5010D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ivera, J. A., and Penalba, O. C. (2018). Spatio-temporal assessment of streamflow droughts over Southern South America: 1961–2006. </w:t>
      </w:r>
      <w:r w:rsidRPr="00D60E09">
        <w:rPr>
          <w:rFonts w:cs="Times New Roman"/>
          <w:i/>
          <w:iCs/>
          <w:noProof/>
          <w:szCs w:val="24"/>
        </w:rPr>
        <w:t>Theor. Appl. Climatol.</w:t>
      </w:r>
      <w:r w:rsidRPr="00D60E09">
        <w:rPr>
          <w:rFonts w:cs="Times New Roman"/>
          <w:noProof/>
          <w:szCs w:val="24"/>
        </w:rPr>
        <w:t xml:space="preserve"> 133, 1021–1033. doi:10.1007/s00704-017-2243-1.</w:t>
      </w:r>
    </w:p>
    <w:p w14:paraId="13A37AC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berts, M. J., Camp, J., Seddon, J., Vidale, P. L., Hodges, K., Vanniere, B., et al. (2020a). Impact of model resolution on tropical cyclone simulation using the HighResMIP PRIMAVERA multi-model ensemble. </w:t>
      </w:r>
      <w:r w:rsidRPr="00D60E09">
        <w:rPr>
          <w:rFonts w:cs="Times New Roman"/>
          <w:i/>
          <w:iCs/>
          <w:noProof/>
          <w:szCs w:val="24"/>
        </w:rPr>
        <w:t>J. Clim.</w:t>
      </w:r>
      <w:r w:rsidRPr="00D60E09">
        <w:rPr>
          <w:rFonts w:cs="Times New Roman"/>
          <w:noProof/>
          <w:szCs w:val="24"/>
        </w:rPr>
        <w:t xml:space="preserve"> 33, 2557–2583. doi:10.1175/JCLI-D-19-0639.1.</w:t>
      </w:r>
    </w:p>
    <w:p w14:paraId="01AACA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berts, M. J., Camp, J., Seddon, J., Vidale, P. L., Hodges, K., Vannière, B., et al. (2020b). Projected Future Changes in Tropical Cyclones Using the CMIP6 HighResMIP Multimodel Ensemble. </w:t>
      </w:r>
      <w:r w:rsidRPr="00D60E09">
        <w:rPr>
          <w:rFonts w:cs="Times New Roman"/>
          <w:i/>
          <w:iCs/>
          <w:noProof/>
          <w:szCs w:val="24"/>
        </w:rPr>
        <w:t>Geophys. Res. Lett.</w:t>
      </w:r>
      <w:r w:rsidRPr="00D60E09">
        <w:rPr>
          <w:rFonts w:cs="Times New Roman"/>
          <w:noProof/>
          <w:szCs w:val="24"/>
        </w:rPr>
        <w:t xml:space="preserve"> 47, e2020GL088662. doi:10.1029/2020GL088662.</w:t>
      </w:r>
    </w:p>
    <w:p w14:paraId="10316E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berts, M. J., Vidale, P. L., Senior, C., Hewitt, H. T., Bates, C., Berthou, S., et al. (2018). The Benefits of Global High Resolution for Climate Simulation: Process Understanding and the Enabling of Stakeholder Decisions at the Regional Scale. </w:t>
      </w:r>
      <w:r w:rsidRPr="00D60E09">
        <w:rPr>
          <w:rFonts w:cs="Times New Roman"/>
          <w:i/>
          <w:iCs/>
          <w:noProof/>
          <w:szCs w:val="24"/>
        </w:rPr>
        <w:t>Bull. Am. Meteorol. Soc.</w:t>
      </w:r>
      <w:r w:rsidRPr="00D60E09">
        <w:rPr>
          <w:rFonts w:cs="Times New Roman"/>
          <w:noProof/>
          <w:szCs w:val="24"/>
        </w:rPr>
        <w:t xml:space="preserve"> 99, 2341–2359. doi:10.1175/BAMS-D-15-00320.1.</w:t>
      </w:r>
    </w:p>
    <w:p w14:paraId="5375D2F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dell, M., Famiglietti, J. S., Wiese, D. N., Reager, J. T., Beaudoing, H. K., Landerer, F. W., et al. (2018). Emerging trends in global freshwater availability. </w:t>
      </w:r>
      <w:r w:rsidRPr="00D60E09">
        <w:rPr>
          <w:rFonts w:cs="Times New Roman"/>
          <w:i/>
          <w:iCs/>
          <w:noProof/>
          <w:szCs w:val="24"/>
        </w:rPr>
        <w:t>Nature</w:t>
      </w:r>
      <w:r w:rsidRPr="00D60E09">
        <w:rPr>
          <w:rFonts w:cs="Times New Roman"/>
          <w:noProof/>
          <w:szCs w:val="24"/>
        </w:rPr>
        <w:t xml:space="preserve"> 557, 651–659. doi:10.1038/s41586-018-0123-1.</w:t>
      </w:r>
    </w:p>
    <w:p w14:paraId="6A2B73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derick, M. L., Greve, P., and Farquhar, G. D. (2015). On the assessment of aridity with changes in atmospheric CO2. </w:t>
      </w:r>
      <w:r w:rsidRPr="00D60E09">
        <w:rPr>
          <w:rFonts w:cs="Times New Roman"/>
          <w:i/>
          <w:iCs/>
          <w:noProof/>
          <w:szCs w:val="24"/>
        </w:rPr>
        <w:t>Water Resour. Res.</w:t>
      </w:r>
      <w:r w:rsidRPr="00D60E09">
        <w:rPr>
          <w:rFonts w:cs="Times New Roman"/>
          <w:noProof/>
          <w:szCs w:val="24"/>
        </w:rPr>
        <w:t xml:space="preserve"> 51, 5450–5463. doi:10.1002/2015WR017031.</w:t>
      </w:r>
    </w:p>
    <w:p w14:paraId="1FE87B7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Rogelj, J. (2013). Uncertainties of low greenhouse gas emission scenarios. doi:doi.org/10.3929/ethz-a-009915210.</w:t>
      </w:r>
    </w:p>
    <w:p w14:paraId="34D5F06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gger, M., Agnoletti, M., Alaoui, A., Bathurst, J. C., Bodner, G., Borga, M., et al. (2017). Land use change impacts on floods at the catchment scale: Challenges and opportunities for future research. </w:t>
      </w:r>
      <w:r w:rsidRPr="00D60E09">
        <w:rPr>
          <w:rFonts w:cs="Times New Roman"/>
          <w:i/>
          <w:iCs/>
          <w:noProof/>
          <w:szCs w:val="24"/>
        </w:rPr>
        <w:t>Water Resour. Res.</w:t>
      </w:r>
      <w:r w:rsidRPr="00D60E09">
        <w:rPr>
          <w:rFonts w:cs="Times New Roman"/>
          <w:noProof/>
          <w:szCs w:val="24"/>
        </w:rPr>
        <w:t xml:space="preserve"> 53, 5209–5219. doi:10.1002/2017WR020723.</w:t>
      </w:r>
    </w:p>
    <w:p w14:paraId="0E748DA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hat, G., Flacke, J., Dosio, A., Pedde, S., Dao, H., and van Maarseveen, M. (2019). Influence of changes in socioeconomic and climatic conditions on future heat-related health challenges in Europe. </w:t>
      </w:r>
      <w:r w:rsidRPr="00D60E09">
        <w:rPr>
          <w:rFonts w:cs="Times New Roman"/>
          <w:i/>
          <w:iCs/>
          <w:noProof/>
          <w:szCs w:val="24"/>
        </w:rPr>
        <w:t>Glob. Planet. Change</w:t>
      </w:r>
      <w:r w:rsidRPr="00D60E09">
        <w:rPr>
          <w:rFonts w:cs="Times New Roman"/>
          <w:noProof/>
          <w:szCs w:val="24"/>
        </w:rPr>
        <w:t xml:space="preserve"> 172, 45–59. doi:10.1016/j.gloplacha.2018.09.013.</w:t>
      </w:r>
    </w:p>
    <w:p w14:paraId="286A87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hini, P., Rajeevan, M., and Srivastava, A. K. (2016). On the Variability and Increasing Trends of Heat Waves over India. </w:t>
      </w:r>
      <w:r w:rsidRPr="00D60E09">
        <w:rPr>
          <w:rFonts w:cs="Times New Roman"/>
          <w:i/>
          <w:iCs/>
          <w:noProof/>
          <w:szCs w:val="24"/>
        </w:rPr>
        <w:t>Sci. Rep.</w:t>
      </w:r>
      <w:r w:rsidRPr="00D60E09">
        <w:rPr>
          <w:rFonts w:cs="Times New Roman"/>
          <w:noProof/>
          <w:szCs w:val="24"/>
        </w:rPr>
        <w:t>, 1–9.</w:t>
      </w:r>
    </w:p>
    <w:p w14:paraId="19DBFDF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mera, R., Gaertner, M. Á., Sánchez, E., Domínguez, M., González-Alemán, J. J., and Miglietta, M. M. (2017). Climate change projections of medicanes with a large multi-model ensemble of regional climate models. </w:t>
      </w:r>
      <w:r w:rsidRPr="00D60E09">
        <w:rPr>
          <w:rFonts w:cs="Times New Roman"/>
          <w:i/>
          <w:iCs/>
          <w:noProof/>
          <w:szCs w:val="24"/>
        </w:rPr>
        <w:t>Glob. Planet. Change</w:t>
      </w:r>
      <w:r w:rsidRPr="00D60E09">
        <w:rPr>
          <w:rFonts w:cs="Times New Roman"/>
          <w:noProof/>
          <w:szCs w:val="24"/>
        </w:rPr>
        <w:t xml:space="preserve"> 151, 134–143. doi:10.1016/j.gloplacha.2016.10.008.</w:t>
      </w:r>
    </w:p>
    <w:p w14:paraId="27AA610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mero, R., and Emanuel, K. (2013). Medicane risk in a changing climate. </w:t>
      </w:r>
      <w:r w:rsidRPr="00D60E09">
        <w:rPr>
          <w:rFonts w:cs="Times New Roman"/>
          <w:i/>
          <w:iCs/>
          <w:noProof/>
          <w:szCs w:val="24"/>
        </w:rPr>
        <w:t>J. Geophys. Res. Atmos.</w:t>
      </w:r>
      <w:r w:rsidRPr="00D60E09">
        <w:rPr>
          <w:rFonts w:cs="Times New Roman"/>
          <w:noProof/>
          <w:szCs w:val="24"/>
        </w:rPr>
        <w:t xml:space="preserve"> 118, 5992–6001. doi:10.1002/jgrd.50475.</w:t>
      </w:r>
    </w:p>
    <w:p w14:paraId="4E59AFF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mero, R., and Emanuel, K. (2017). Climate change and hurricane-like extratropical cyclones: Projections for North Atlantic polar lows and medicanes based on CMIP5 models. </w:t>
      </w:r>
      <w:r w:rsidRPr="00D60E09">
        <w:rPr>
          <w:rFonts w:cs="Times New Roman"/>
          <w:i/>
          <w:iCs/>
          <w:noProof/>
          <w:szCs w:val="24"/>
        </w:rPr>
        <w:t>J. Clim.</w:t>
      </w:r>
      <w:r w:rsidRPr="00D60E09">
        <w:rPr>
          <w:rFonts w:cs="Times New Roman"/>
          <w:noProof/>
          <w:szCs w:val="24"/>
        </w:rPr>
        <w:t xml:space="preserve"> 30, 279–299. doi:10.1175/JCLI-D-16-0255.1.</w:t>
      </w:r>
    </w:p>
    <w:p w14:paraId="61BFC5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mps, D. M. (2016). Clausius-clapeyron scaling of CAPE from analytical solutions to RCE. </w:t>
      </w:r>
      <w:r w:rsidRPr="00D60E09">
        <w:rPr>
          <w:rFonts w:cs="Times New Roman"/>
          <w:i/>
          <w:iCs/>
          <w:noProof/>
          <w:szCs w:val="24"/>
        </w:rPr>
        <w:t>J. Atmos. Sci.</w:t>
      </w:r>
      <w:r w:rsidRPr="00D60E09">
        <w:rPr>
          <w:rFonts w:cs="Times New Roman"/>
          <w:noProof/>
          <w:szCs w:val="24"/>
        </w:rPr>
        <w:t xml:space="preserve"> 73, 3719–3737. doi:10.1175/JAS-D-15-0327.1.</w:t>
      </w:r>
    </w:p>
    <w:p w14:paraId="150EA9B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senzweig, B. R., McPhillips, L., Chang, H., Cheng, C., Welty, C., Matsler, M., et al. (2018). Pluvial flood risk and opportunities for resilience. </w:t>
      </w:r>
      <w:r w:rsidRPr="00D60E09">
        <w:rPr>
          <w:rFonts w:cs="Times New Roman"/>
          <w:i/>
          <w:iCs/>
          <w:noProof/>
          <w:szCs w:val="24"/>
        </w:rPr>
        <w:t>WIREs Water</w:t>
      </w:r>
      <w:r w:rsidRPr="00D60E09">
        <w:rPr>
          <w:rFonts w:cs="Times New Roman"/>
          <w:noProof/>
          <w:szCs w:val="24"/>
        </w:rPr>
        <w:t xml:space="preserve"> 5, e1302. doi:10.1002/wat2.1302.</w:t>
      </w:r>
    </w:p>
    <w:p w14:paraId="6E9138E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sier, S., Dean, S., Stuart, S., Carey-Smith, T., Black, M. T., and Massey, N. (2016). Extreme rainfall in early July 2014 in northland, New Zealand-was there an anthropogenic influence? </w:t>
      </w:r>
      <w:r w:rsidRPr="00D60E09">
        <w:rPr>
          <w:rFonts w:cs="Times New Roman"/>
          <w:i/>
          <w:iCs/>
          <w:noProof/>
          <w:szCs w:val="24"/>
        </w:rPr>
        <w:t>Bull. Am. Meteorol. Soc.</w:t>
      </w:r>
      <w:r w:rsidRPr="00D60E09">
        <w:rPr>
          <w:rFonts w:cs="Times New Roman"/>
          <w:noProof/>
          <w:szCs w:val="24"/>
        </w:rPr>
        <w:t xml:space="preserve"> 96, S136–S140. doi:10.1175/BAMS-D-15-00105.1.</w:t>
      </w:r>
    </w:p>
    <w:p w14:paraId="5440DF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th, M., Buishand, T. A., Jongbloed, G., Klein Tank, A. M. G., and van Zanten, J. H. (2014). Projections of precipitation extremes based on a regional, non-stationary peaks-over-threshold approach: A case study for the Netherlands and north-western Germany. </w:t>
      </w:r>
      <w:r w:rsidRPr="00D60E09">
        <w:rPr>
          <w:rFonts w:cs="Times New Roman"/>
          <w:i/>
          <w:iCs/>
          <w:noProof/>
          <w:szCs w:val="24"/>
        </w:rPr>
        <w:t>Weather Clim. Extrem.</w:t>
      </w:r>
      <w:r w:rsidRPr="00D60E09">
        <w:rPr>
          <w:rFonts w:cs="Times New Roman"/>
          <w:noProof/>
          <w:szCs w:val="24"/>
        </w:rPr>
        <w:t xml:space="preserve"> 4, 1–10. doi:10.1016/j.wace.2014.01.001.</w:t>
      </w:r>
    </w:p>
    <w:p w14:paraId="57DBFB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th, M., Jongbloed, G., and Buishand, A. (2018). Monotone trends in the distribution of climate extremes. </w:t>
      </w:r>
      <w:r w:rsidRPr="00D60E09">
        <w:rPr>
          <w:rFonts w:cs="Times New Roman"/>
          <w:i/>
          <w:iCs/>
          <w:noProof/>
          <w:szCs w:val="24"/>
        </w:rPr>
        <w:t>Theor. Appl. Climatol.</w:t>
      </w:r>
      <w:r w:rsidRPr="00D60E09">
        <w:rPr>
          <w:rFonts w:cs="Times New Roman"/>
          <w:noProof/>
          <w:szCs w:val="24"/>
        </w:rPr>
        <w:t xml:space="preserve"> doi:10.1007/s00704-018-2546-x.</w:t>
      </w:r>
    </w:p>
    <w:p w14:paraId="2D441E7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udier, P., Andersson, J. C. M., Donnelly, C., Feyen, L., Greuell, W., and Ludwig, F. (2016). Projections of future floods and hydrological droughts in Europe under a +2°C global warming. </w:t>
      </w:r>
      <w:r w:rsidRPr="00D60E09">
        <w:rPr>
          <w:rFonts w:cs="Times New Roman"/>
          <w:i/>
          <w:iCs/>
          <w:noProof/>
          <w:szCs w:val="24"/>
        </w:rPr>
        <w:t>Clim. Change</w:t>
      </w:r>
      <w:r w:rsidRPr="00D60E09">
        <w:rPr>
          <w:rFonts w:cs="Times New Roman"/>
          <w:noProof/>
          <w:szCs w:val="24"/>
        </w:rPr>
        <w:t xml:space="preserve"> 135, 341–355. doi:10.1007/s10584-015-1570-4.</w:t>
      </w:r>
    </w:p>
    <w:p w14:paraId="2950F01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well, D. P., Booth, B. B. B., Nicholson, S. E., and Good, P. (2015). Reconciling Past and Future Rainfall Trends over East Africa. </w:t>
      </w:r>
      <w:r w:rsidRPr="00D60E09">
        <w:rPr>
          <w:rFonts w:cs="Times New Roman"/>
          <w:i/>
          <w:iCs/>
          <w:noProof/>
          <w:szCs w:val="24"/>
        </w:rPr>
        <w:t>J. Clim.</w:t>
      </w:r>
      <w:r w:rsidRPr="00D60E09">
        <w:rPr>
          <w:rFonts w:cs="Times New Roman"/>
          <w:noProof/>
          <w:szCs w:val="24"/>
        </w:rPr>
        <w:t xml:space="preserve"> 28, 9768–9788. doi:10.1175/JCLI-D-15-0140.1.</w:t>
      </w:r>
    </w:p>
    <w:p w14:paraId="211701F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wland, L., Da Costa, A. C. L., Galbraith, D. R., Oliveira, R. S., Binks, O. J., Oliveira, A. A. R., et al. (2015). Death from drought in tropical forests is triggered by hydraulics not carbon starvation. </w:t>
      </w:r>
      <w:r w:rsidRPr="00D60E09">
        <w:rPr>
          <w:rFonts w:cs="Times New Roman"/>
          <w:i/>
          <w:iCs/>
          <w:noProof/>
          <w:szCs w:val="24"/>
        </w:rPr>
        <w:t>Nature</w:t>
      </w:r>
      <w:r w:rsidRPr="00D60E09">
        <w:rPr>
          <w:rFonts w:cs="Times New Roman"/>
          <w:noProof/>
          <w:szCs w:val="24"/>
        </w:rPr>
        <w:t xml:space="preserve"> 528, 119–122. doi:10.1038/nature15539.</w:t>
      </w:r>
    </w:p>
    <w:p w14:paraId="0AB40E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xy, M. K., Ghosh, S., Pathak, A., Athulya, R., Mujumdar, M., Murtugudde, R., et al. (2017). A threefold rise in widespread extreme rain events over central India. </w:t>
      </w:r>
      <w:r w:rsidRPr="00D60E09">
        <w:rPr>
          <w:rFonts w:cs="Times New Roman"/>
          <w:i/>
          <w:iCs/>
          <w:noProof/>
          <w:szCs w:val="24"/>
        </w:rPr>
        <w:t>Nat. Commun.</w:t>
      </w:r>
      <w:r w:rsidRPr="00D60E09">
        <w:rPr>
          <w:rFonts w:cs="Times New Roman"/>
          <w:noProof/>
          <w:szCs w:val="24"/>
        </w:rPr>
        <w:t xml:space="preserve"> 8, 708. doi:10.1038/s41467-017-00744-9.</w:t>
      </w:r>
    </w:p>
    <w:p w14:paraId="38A7567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oy, J., Moors, E., Murthy, M. S. R., Prabhakar, S. V. R. K., Khattak, B. N., Shi, P., et al. (2019). “Exploring Futures of the Hindu Kush Himalaya: Scenarios and Pathways,” in </w:t>
      </w:r>
      <w:r w:rsidRPr="00D60E09">
        <w:rPr>
          <w:rFonts w:cs="Times New Roman"/>
          <w:i/>
          <w:iCs/>
          <w:noProof/>
          <w:szCs w:val="24"/>
        </w:rPr>
        <w:t>The Hindu Kush Himalaya Assessment: Mountains, Climate Change, Sustainability and People</w:t>
      </w:r>
      <w:r w:rsidRPr="00D60E09">
        <w:rPr>
          <w:rFonts w:cs="Times New Roman"/>
          <w:noProof/>
          <w:szCs w:val="24"/>
        </w:rPr>
        <w:t>, eds. P. Wester, A. Mishra, A. Mukherji, and A. B. Shrestha (Cham, Switzerland: Springer), 99–125. doi:10.1007/978-3-319-92288-1_4.</w:t>
      </w:r>
    </w:p>
    <w:p w14:paraId="06ACBDD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uffault, J., Curt, T., Martin-Stpaul, N. K., Moron, V., and Trigo, R. M. (2018). Extreme wildfire events are linked to global-change-type droughts in the northern Mediterranean. </w:t>
      </w:r>
      <w:r w:rsidRPr="00D60E09">
        <w:rPr>
          <w:rFonts w:cs="Times New Roman"/>
          <w:i/>
          <w:iCs/>
          <w:noProof/>
          <w:szCs w:val="24"/>
        </w:rPr>
        <w:t>Nat. Hazards Earth Syst. Sci.</w:t>
      </w:r>
      <w:r w:rsidRPr="00D60E09">
        <w:rPr>
          <w:rFonts w:cs="Times New Roman"/>
          <w:noProof/>
          <w:szCs w:val="24"/>
        </w:rPr>
        <w:t xml:space="preserve"> 18, 847–856. doi:10.5194/nhess-18-847-2018.</w:t>
      </w:r>
    </w:p>
    <w:p w14:paraId="2BFCAEB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uml, M., Gregorić, E., Vujadinović, M., Radovanović, S., Matović, G., Vuković, A., et al. (2017). Observed changes of temperature extremes in Serbia over the period 1961 − 2010. </w:t>
      </w:r>
      <w:r w:rsidRPr="00D60E09">
        <w:rPr>
          <w:rFonts w:cs="Times New Roman"/>
          <w:i/>
          <w:iCs/>
          <w:noProof/>
          <w:szCs w:val="24"/>
        </w:rPr>
        <w:t>Atmos. Res.</w:t>
      </w:r>
      <w:r w:rsidRPr="00D60E09">
        <w:rPr>
          <w:rFonts w:cs="Times New Roman"/>
          <w:noProof/>
          <w:szCs w:val="24"/>
        </w:rPr>
        <w:t xml:space="preserve"> 183, 26–41. doi:10.1016/j.atmosres.2016.08.013.</w:t>
      </w:r>
    </w:p>
    <w:p w14:paraId="17C662E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uosteenoja, K., Markkanen, T., Venäläinen, A., Räisänen, P., and Peltola, H. (2018). Seasonal soil moisture and drought occurrence in Europe in CMIP5 projections for the 21st century. </w:t>
      </w:r>
      <w:r w:rsidRPr="00D60E09">
        <w:rPr>
          <w:rFonts w:cs="Times New Roman"/>
          <w:i/>
          <w:iCs/>
          <w:noProof/>
          <w:szCs w:val="24"/>
        </w:rPr>
        <w:t>Clim. Dyn.</w:t>
      </w:r>
      <w:r w:rsidRPr="00D60E09">
        <w:rPr>
          <w:rFonts w:cs="Times New Roman"/>
          <w:noProof/>
          <w:szCs w:val="24"/>
        </w:rPr>
        <w:t xml:space="preserve"> 50, 1177–1192. doi:10.1007/s00382-017-3671-4.</w:t>
      </w:r>
    </w:p>
    <w:p w14:paraId="30CC8D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upp, D. E., Mote, P. W., Massey, N., Otto, F. E. L., and Allen, M. R. (2013). Human influence on the probability of low precipitation in the central United States in 2012 [in “Explaining Extreme Events of 2012 from a Climate Perspective”]. </w:t>
      </w:r>
      <w:r w:rsidRPr="00D60E09">
        <w:rPr>
          <w:rFonts w:cs="Times New Roman"/>
          <w:i/>
          <w:iCs/>
          <w:noProof/>
          <w:szCs w:val="24"/>
        </w:rPr>
        <w:t>Bull. Am. Meteorol. Soc.</w:t>
      </w:r>
      <w:r w:rsidRPr="00D60E09">
        <w:rPr>
          <w:rFonts w:cs="Times New Roman"/>
          <w:noProof/>
          <w:szCs w:val="24"/>
        </w:rPr>
        <w:t xml:space="preserve"> 94, S2–S6. doi:10.1175/BAMS-D-13-00085.1.</w:t>
      </w:r>
    </w:p>
    <w:p w14:paraId="325215E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uprich-Robert, Y., Delworth, T., Msadek, R., Castruccio, F., Yeager, S., and Danabasoglu, G. (2018). Impacts of the Atlantic Multidecadal Variability on North American Summer Climate and Heat Waves. </w:t>
      </w:r>
      <w:r w:rsidRPr="00D60E09">
        <w:rPr>
          <w:rFonts w:cs="Times New Roman"/>
          <w:i/>
          <w:iCs/>
          <w:noProof/>
          <w:szCs w:val="24"/>
        </w:rPr>
        <w:t>J. Clim.</w:t>
      </w:r>
      <w:r w:rsidRPr="00D60E09">
        <w:rPr>
          <w:rFonts w:cs="Times New Roman"/>
          <w:noProof/>
          <w:szCs w:val="24"/>
        </w:rPr>
        <w:t xml:space="preserve"> 31, 3679–3700. doi:10.1175/JCLI-D-17-0270.1.</w:t>
      </w:r>
    </w:p>
    <w:p w14:paraId="121FFF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usso, S., Dosio, A., Sterl, A., Barbosa, P., and Vogt, J. (2013). Projection of occurrence of extreme dry-wet years and seasons in Europe with stationary and nonstationary Standardized Precipitation Indices. </w:t>
      </w:r>
      <w:r w:rsidRPr="00D60E09">
        <w:rPr>
          <w:rFonts w:cs="Times New Roman"/>
          <w:i/>
          <w:iCs/>
          <w:noProof/>
          <w:szCs w:val="24"/>
        </w:rPr>
        <w:t>J. Geophys. Res. Atmos.</w:t>
      </w:r>
      <w:r w:rsidRPr="00D60E09">
        <w:rPr>
          <w:rFonts w:cs="Times New Roman"/>
          <w:noProof/>
          <w:szCs w:val="24"/>
        </w:rPr>
        <w:t xml:space="preserve"> 118, 7628–7639. doi:10.1002/jgrd.50571.</w:t>
      </w:r>
    </w:p>
    <w:p w14:paraId="709DEDB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usso, S., Marchese, A. F., Sillmann, J., and Immé, G. (2016). When will unusual heat waves become normal in a warming Africa? </w:t>
      </w:r>
      <w:r w:rsidRPr="00D60E09">
        <w:rPr>
          <w:rFonts w:cs="Times New Roman"/>
          <w:i/>
          <w:iCs/>
          <w:noProof/>
          <w:szCs w:val="24"/>
        </w:rPr>
        <w:t>Environ. Res. Lett.</w:t>
      </w:r>
      <w:r w:rsidRPr="00D60E09">
        <w:rPr>
          <w:rFonts w:cs="Times New Roman"/>
          <w:noProof/>
          <w:szCs w:val="24"/>
        </w:rPr>
        <w:t xml:space="preserve"> 11, 054016. doi:10.1088/1748-9326/11/5/054016.</w:t>
      </w:r>
    </w:p>
    <w:p w14:paraId="75B4A0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usso, S., Sillmann, J., and Fischer, E. M. (2015). Top ten European heatwaves since 1950 and their occurrence in the coming decades. </w:t>
      </w:r>
      <w:r w:rsidRPr="00D60E09">
        <w:rPr>
          <w:rFonts w:cs="Times New Roman"/>
          <w:i/>
          <w:iCs/>
          <w:noProof/>
          <w:szCs w:val="24"/>
        </w:rPr>
        <w:t>Environ. Res. Lett.</w:t>
      </w:r>
      <w:r w:rsidRPr="00D60E09">
        <w:rPr>
          <w:rFonts w:cs="Times New Roman"/>
          <w:noProof/>
          <w:szCs w:val="24"/>
        </w:rPr>
        <w:t xml:space="preserve"> 10, 124003. doi:10.1088/1748-9326/10/12/124003.</w:t>
      </w:r>
    </w:p>
    <w:p w14:paraId="2D77884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Rusticucci, M., Barrucand, M., and Collazo, S. (2017). Temperature extremes in the Argentina central region and their monthly relationship with the mean circulation and ENSO phases. </w:t>
      </w:r>
      <w:r w:rsidRPr="00D60E09">
        <w:rPr>
          <w:rFonts w:cs="Times New Roman"/>
          <w:i/>
          <w:iCs/>
          <w:noProof/>
          <w:szCs w:val="24"/>
        </w:rPr>
        <w:t>Int. J. Climatol.</w:t>
      </w:r>
      <w:r w:rsidRPr="00D60E09">
        <w:rPr>
          <w:rFonts w:cs="Times New Roman"/>
          <w:noProof/>
          <w:szCs w:val="24"/>
        </w:rPr>
        <w:t xml:space="preserve"> 37, 3003–3017. doi:10.1002/joc.4895.</w:t>
      </w:r>
    </w:p>
    <w:p w14:paraId="5DB352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beerali, C. T., Rao, S. A., Dhakate, A. R., Salunke, K., and Goswami, B. N. (2015). Why ensemble mean projection of south Asian monsoon rainfall by CMIP5 models is not reliable? </w:t>
      </w:r>
      <w:r w:rsidRPr="00D60E09">
        <w:rPr>
          <w:rFonts w:cs="Times New Roman"/>
          <w:i/>
          <w:iCs/>
          <w:noProof/>
          <w:szCs w:val="24"/>
        </w:rPr>
        <w:t>Clim. Dyn.</w:t>
      </w:r>
      <w:r w:rsidRPr="00D60E09">
        <w:rPr>
          <w:rFonts w:cs="Times New Roman"/>
          <w:noProof/>
          <w:szCs w:val="24"/>
        </w:rPr>
        <w:t xml:space="preserve"> 45, 161–174. doi:10.1007/s00382-014-2269-3.</w:t>
      </w:r>
    </w:p>
    <w:p w14:paraId="437B470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ha, A., Ghosh, S., Sahana, A. S., and Rao, E. P. (2014). Failure of CMIP5 climate models in simulating post-1950 decreasing trend of Indian monsoon. </w:t>
      </w:r>
      <w:r w:rsidRPr="00D60E09">
        <w:rPr>
          <w:rFonts w:cs="Times New Roman"/>
          <w:i/>
          <w:iCs/>
          <w:noProof/>
          <w:szCs w:val="24"/>
        </w:rPr>
        <w:t>Geophys. Res. Lett.</w:t>
      </w:r>
      <w:r w:rsidRPr="00D60E09">
        <w:rPr>
          <w:rFonts w:cs="Times New Roman"/>
          <w:noProof/>
          <w:szCs w:val="24"/>
        </w:rPr>
        <w:t xml:space="preserve"> 41, 7323–7330. doi:10.1002/2014GL061573.</w:t>
      </w:r>
    </w:p>
    <w:p w14:paraId="6B5FB9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hoo, B., and Bhaskaran, P. K. (2016). Assessment on historical cyclone tracks in the Bay of Bengal, east coast of India. </w:t>
      </w:r>
      <w:r w:rsidRPr="00D60E09">
        <w:rPr>
          <w:rFonts w:cs="Times New Roman"/>
          <w:i/>
          <w:iCs/>
          <w:noProof/>
          <w:szCs w:val="24"/>
        </w:rPr>
        <w:t>Int. J. Climatol.</w:t>
      </w:r>
      <w:r w:rsidRPr="00D60E09">
        <w:rPr>
          <w:rFonts w:cs="Times New Roman"/>
          <w:noProof/>
          <w:szCs w:val="24"/>
        </w:rPr>
        <w:t xml:space="preserve"> 36, 95–109. doi:10.1002/joc.4331.</w:t>
      </w:r>
    </w:p>
    <w:p w14:paraId="52573A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linger, M. J., and Porteous, A. S. (2014). New Zealand Climate: Patterns of Drought 1941/42 – 2012/13. </w:t>
      </w:r>
      <w:r w:rsidRPr="00D60E09">
        <w:rPr>
          <w:rFonts w:cs="Times New Roman"/>
          <w:i/>
          <w:iCs/>
          <w:noProof/>
          <w:szCs w:val="24"/>
        </w:rPr>
        <w:t>Weather Clim.</w:t>
      </w:r>
      <w:r w:rsidRPr="00D60E09">
        <w:rPr>
          <w:rFonts w:cs="Times New Roman"/>
          <w:noProof/>
          <w:szCs w:val="24"/>
        </w:rPr>
        <w:t xml:space="preserve"> 34, 2–19. doi:10.2307/26169741.</w:t>
      </w:r>
    </w:p>
    <w:p w14:paraId="77660AB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lnikov, V., Tutulina, G., Polyakova, S., Petrova, Y., and Skakova, A. (2015). Climate change in Kazakhstan during the past 70 years. </w:t>
      </w:r>
      <w:r w:rsidRPr="00D60E09">
        <w:rPr>
          <w:rFonts w:cs="Times New Roman"/>
          <w:i/>
          <w:iCs/>
          <w:noProof/>
          <w:szCs w:val="24"/>
        </w:rPr>
        <w:t>Quat. Int.</w:t>
      </w:r>
      <w:r w:rsidRPr="00D60E09">
        <w:rPr>
          <w:rFonts w:cs="Times New Roman"/>
          <w:noProof/>
          <w:szCs w:val="24"/>
        </w:rPr>
        <w:t xml:space="preserve"> 358, 77–82. doi:10.1016/j.quaint.2014.09.008.</w:t>
      </w:r>
    </w:p>
    <w:p w14:paraId="20B6435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lvador, M. de A., and de Brito, J. I. B. (2018). Trend of annual temperature and frequency of extreme events in the MATOPIBA region of Brazil. </w:t>
      </w:r>
      <w:r w:rsidRPr="00D60E09">
        <w:rPr>
          <w:rFonts w:cs="Times New Roman"/>
          <w:i/>
          <w:iCs/>
          <w:noProof/>
          <w:szCs w:val="24"/>
        </w:rPr>
        <w:t>Theor. Appl. Climatol.</w:t>
      </w:r>
      <w:r w:rsidRPr="00D60E09">
        <w:rPr>
          <w:rFonts w:cs="Times New Roman"/>
          <w:noProof/>
          <w:szCs w:val="24"/>
        </w:rPr>
        <w:t xml:space="preserve"> 133, 253–261. doi:10.1007/s00704-017-2179-5.</w:t>
      </w:r>
    </w:p>
    <w:p w14:paraId="0B42E67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lvi, K., and Ghosh, S. (2016). Projections of Extreme Dry and Wet Spells in the 21st Century India Using Stationary and Non-stationary Standardized Precipitation Indices. </w:t>
      </w:r>
      <w:r w:rsidRPr="00D60E09">
        <w:rPr>
          <w:rFonts w:cs="Times New Roman"/>
          <w:i/>
          <w:iCs/>
          <w:noProof/>
          <w:szCs w:val="24"/>
        </w:rPr>
        <w:t>Clim. Change</w:t>
      </w:r>
      <w:r w:rsidRPr="00D60E09">
        <w:rPr>
          <w:rFonts w:cs="Times New Roman"/>
          <w:noProof/>
          <w:szCs w:val="24"/>
        </w:rPr>
        <w:t xml:space="preserve"> 139, 667–681. doi:10.1007/s10584-016-1824-9.</w:t>
      </w:r>
    </w:p>
    <w:p w14:paraId="2090D02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maniego, L., Kumar, R., Breuer, L., Chamorro, A., Flörke, M., Pechlivanidis, I. G., et al. (2017). Propagation of forcing and model uncertainties on to hydrological drought characteristics in a multi-model century-long experiment in large river basins. </w:t>
      </w:r>
      <w:r w:rsidRPr="00D60E09">
        <w:rPr>
          <w:rFonts w:cs="Times New Roman"/>
          <w:i/>
          <w:iCs/>
          <w:noProof/>
          <w:szCs w:val="24"/>
        </w:rPr>
        <w:t>Clim. Change</w:t>
      </w:r>
      <w:r w:rsidRPr="00D60E09">
        <w:rPr>
          <w:rFonts w:cs="Times New Roman"/>
          <w:noProof/>
          <w:szCs w:val="24"/>
        </w:rPr>
        <w:t xml:space="preserve"> 141, 435–449. doi:10.1007/s10584-016-1778-y.</w:t>
      </w:r>
    </w:p>
    <w:p w14:paraId="6E8E4F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maniego, L., Thober, S., Kumar, R., Wanders, N., Rakovec, O., Pan, M., et al. (2018). Anthropogenic warming exacerbates European soil moisture droughts. </w:t>
      </w:r>
      <w:r w:rsidRPr="00D60E09">
        <w:rPr>
          <w:rFonts w:cs="Times New Roman"/>
          <w:i/>
          <w:iCs/>
          <w:noProof/>
          <w:szCs w:val="24"/>
        </w:rPr>
        <w:t>Nat. Clim. Chang.</w:t>
      </w:r>
      <w:r w:rsidRPr="00D60E09">
        <w:rPr>
          <w:rFonts w:cs="Times New Roman"/>
          <w:noProof/>
          <w:szCs w:val="24"/>
        </w:rPr>
        <w:t xml:space="preserve"> 8, 421–426. doi:10.1038/s41558-018-0138-5.</w:t>
      </w:r>
    </w:p>
    <w:p w14:paraId="6486C16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mouly, A. Al, Luong, C. N., Li, Z., Smith, S., Baetz, B., and Ghaith, M. (2018). Performance of multi-model ensembles for the simulation of temperature variability over Ontario, Canada. </w:t>
      </w:r>
      <w:r w:rsidRPr="00D60E09">
        <w:rPr>
          <w:rFonts w:cs="Times New Roman"/>
          <w:i/>
          <w:iCs/>
          <w:noProof/>
          <w:szCs w:val="24"/>
        </w:rPr>
        <w:t>Environ. Earth Sci.</w:t>
      </w:r>
      <w:r w:rsidRPr="00D60E09">
        <w:rPr>
          <w:rFonts w:cs="Times New Roman"/>
          <w:noProof/>
          <w:szCs w:val="24"/>
        </w:rPr>
        <w:t xml:space="preserve"> 77, 524. doi:10.1007/s12665-018-7701-2.</w:t>
      </w:r>
    </w:p>
    <w:p w14:paraId="20B57A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mset, B. H., Sand, M., Smith, C. J., Bauer, S. E., Forster, P. M., Fuglestvedt, J. S., et al. (2018). Climate Impacts From a Removal of Anthropogenic Aerosol Emissions. </w:t>
      </w:r>
      <w:r w:rsidRPr="00D60E09">
        <w:rPr>
          <w:rFonts w:cs="Times New Roman"/>
          <w:i/>
          <w:iCs/>
          <w:noProof/>
          <w:szCs w:val="24"/>
        </w:rPr>
        <w:t>Geophys. Res. Lett.</w:t>
      </w:r>
      <w:r w:rsidRPr="00D60E09">
        <w:rPr>
          <w:rFonts w:cs="Times New Roman"/>
          <w:noProof/>
          <w:szCs w:val="24"/>
        </w:rPr>
        <w:t xml:space="preserve"> 45, 1020–1029. doi:10.1002/2017GL076079.</w:t>
      </w:r>
    </w:p>
    <w:p w14:paraId="6D3BD9B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mset, B. H., Stjern, C. W., Lund, M. T., Mohr, C. W., Sand, M., and Daloz, A. S. (2019). How Daily Temperature and Precipitation Distributions Evolve With Global Surface Temperature. </w:t>
      </w:r>
      <w:r w:rsidRPr="00D60E09">
        <w:rPr>
          <w:rFonts w:cs="Times New Roman"/>
          <w:i/>
          <w:iCs/>
          <w:noProof/>
          <w:szCs w:val="24"/>
        </w:rPr>
        <w:t>Earth’s Futur.</w:t>
      </w:r>
      <w:r w:rsidRPr="00D60E09">
        <w:rPr>
          <w:rFonts w:cs="Times New Roman"/>
          <w:noProof/>
          <w:szCs w:val="24"/>
        </w:rPr>
        <w:t xml:space="preserve"> 7, 1323–1336. doi:10.1029/2019EF001160.</w:t>
      </w:r>
    </w:p>
    <w:p w14:paraId="2C1CC00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muels, R., Hochman, A., Baharad, A., Givati, A., Levi, Y., Yosef, Y., et al. (2018). Evaluation and projection of extreme precipitation indices in the Eastern Mediterranean based on CMIP5 multi-model ensemble. </w:t>
      </w:r>
      <w:r w:rsidRPr="00D60E09">
        <w:rPr>
          <w:rFonts w:cs="Times New Roman"/>
          <w:i/>
          <w:iCs/>
          <w:noProof/>
          <w:szCs w:val="24"/>
        </w:rPr>
        <w:t>Int. J. Climatol.</w:t>
      </w:r>
      <w:r w:rsidRPr="00D60E09">
        <w:rPr>
          <w:rFonts w:cs="Times New Roman"/>
          <w:noProof/>
          <w:szCs w:val="24"/>
        </w:rPr>
        <w:t xml:space="preserve"> 38, 2280–2297. doi:10.1002/joc.5334.</w:t>
      </w:r>
    </w:p>
    <w:p w14:paraId="65FF0E4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ánchez-Benítez, A., Barriopedro, D., and García-Herrera, R. (2020). Tracking Iberian heatwaves from a new perspective. </w:t>
      </w:r>
      <w:r w:rsidRPr="00D60E09">
        <w:rPr>
          <w:rFonts w:cs="Times New Roman"/>
          <w:i/>
          <w:iCs/>
          <w:noProof/>
          <w:szCs w:val="24"/>
        </w:rPr>
        <w:t>Weather Clim. Extrem.</w:t>
      </w:r>
      <w:r w:rsidRPr="00D60E09">
        <w:rPr>
          <w:rFonts w:cs="Times New Roman"/>
          <w:noProof/>
          <w:szCs w:val="24"/>
        </w:rPr>
        <w:t xml:space="preserve"> 28, 100238. doi:10.1016/j.wace.2019.100238.</w:t>
      </w:r>
    </w:p>
    <w:p w14:paraId="04D395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nchez‐Lorenzo, A., Wild, M., Brunetti, M., Guijarro, J. A., Hakuba, M. Z., Calbó, J., et al. (2015). Reassessment and update of long‐term trends in downward surface shortwave radiation over Europe (1939–2012). </w:t>
      </w:r>
      <w:r w:rsidRPr="00D60E09">
        <w:rPr>
          <w:rFonts w:cs="Times New Roman"/>
          <w:i/>
          <w:iCs/>
          <w:noProof/>
          <w:szCs w:val="24"/>
        </w:rPr>
        <w:t>J. Geophys. Res. Atmos.</w:t>
      </w:r>
      <w:r w:rsidRPr="00D60E09">
        <w:rPr>
          <w:rFonts w:cs="Times New Roman"/>
          <w:noProof/>
          <w:szCs w:val="24"/>
        </w:rPr>
        <w:t xml:space="preserve"> 120, 9555–9569. doi:10.1002/2015JD023321.</w:t>
      </w:r>
    </w:p>
    <w:p w14:paraId="4426DB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nderson, B. M., Xu, Y., Tebaldi, C., Wehner, M., O’Neill, B., Jahn, A., et al. (2017a). Community climate simulations to assess avoided impacts in 1.5 and 2C futures. </w:t>
      </w:r>
      <w:r w:rsidRPr="00D60E09">
        <w:rPr>
          <w:rFonts w:cs="Times New Roman"/>
          <w:i/>
          <w:iCs/>
          <w:noProof/>
          <w:szCs w:val="24"/>
        </w:rPr>
        <w:t>Earth Syst. Dyn.</w:t>
      </w:r>
      <w:r w:rsidRPr="00D60E09">
        <w:rPr>
          <w:rFonts w:cs="Times New Roman"/>
          <w:noProof/>
          <w:szCs w:val="24"/>
        </w:rPr>
        <w:t xml:space="preserve"> 8, 827–847. doi:10.5194/esd-8-827-2017.</w:t>
      </w:r>
    </w:p>
    <w:p w14:paraId="21CA0FE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nderson, M., Economou, T., Salmon, K., and Jones, S. (2017b). Historical Trends and Variability in Heat Waves in the United Kingdom. </w:t>
      </w:r>
      <w:r w:rsidRPr="00D60E09">
        <w:rPr>
          <w:rFonts w:cs="Times New Roman"/>
          <w:i/>
          <w:iCs/>
          <w:noProof/>
          <w:szCs w:val="24"/>
        </w:rPr>
        <w:t>Atmosphere (Basel).</w:t>
      </w:r>
      <w:r w:rsidRPr="00D60E09">
        <w:rPr>
          <w:rFonts w:cs="Times New Roman"/>
          <w:noProof/>
          <w:szCs w:val="24"/>
        </w:rPr>
        <w:t xml:space="preserve"> 8, 117–191. doi:10.3390/atmos8100191.</w:t>
      </w:r>
    </w:p>
    <w:p w14:paraId="5FD0C3A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ndvik, M. I., Sorteberg, A., and Rasmussen, R. (2018). Sensitivity of historical orographically enhanced extreme precipitation events to idealized temperature perturbations. </w:t>
      </w:r>
      <w:r w:rsidRPr="00D60E09">
        <w:rPr>
          <w:rFonts w:cs="Times New Roman"/>
          <w:i/>
          <w:iCs/>
          <w:noProof/>
          <w:szCs w:val="24"/>
        </w:rPr>
        <w:t>Clim. Dyn.</w:t>
      </w:r>
      <w:r w:rsidRPr="00D60E09">
        <w:rPr>
          <w:rFonts w:cs="Times New Roman"/>
          <w:noProof/>
          <w:szCs w:val="24"/>
        </w:rPr>
        <w:t xml:space="preserve"> 50, 143–157. doi:10.1007/s00382-017-3593-1.</w:t>
      </w:r>
    </w:p>
    <w:p w14:paraId="66EE69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nginés de Cárcer, P., Vitasse, Y., Peñuelas, J., Jassey, V. E. J., Buttler, A., and Signarbieux, C. (2018). Vapor–pressure deficit and extreme climatic variables limit tree growth. </w:t>
      </w:r>
      <w:r w:rsidRPr="00D60E09">
        <w:rPr>
          <w:rFonts w:cs="Times New Roman"/>
          <w:i/>
          <w:iCs/>
          <w:noProof/>
          <w:szCs w:val="24"/>
        </w:rPr>
        <w:t>Glob. Chang. Biol.</w:t>
      </w:r>
      <w:r w:rsidRPr="00D60E09">
        <w:rPr>
          <w:rFonts w:cs="Times New Roman"/>
          <w:noProof/>
          <w:szCs w:val="24"/>
        </w:rPr>
        <w:t xml:space="preserve"> 24, 1108–1122. doi:10.1111/gcb.13973.</w:t>
      </w:r>
    </w:p>
    <w:p w14:paraId="63582E4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nogo, S., Fink, A. H., Omotosho, J. A., Ba, A., Redl, R., and Ermert, V. (2015). Spatio-temporal characteristics of the recent rainfall recovery in West Africa. </w:t>
      </w:r>
      <w:r w:rsidRPr="00D60E09">
        <w:rPr>
          <w:rFonts w:cs="Times New Roman"/>
          <w:i/>
          <w:iCs/>
          <w:noProof/>
          <w:szCs w:val="24"/>
        </w:rPr>
        <w:t>Int. J. Climatol.</w:t>
      </w:r>
      <w:r w:rsidRPr="00D60E09">
        <w:rPr>
          <w:rFonts w:cs="Times New Roman"/>
          <w:noProof/>
          <w:szCs w:val="24"/>
        </w:rPr>
        <w:t xml:space="preserve"> 35, 4589–4605. doi:10.1002/joc.4309.</w:t>
      </w:r>
    </w:p>
    <w:p w14:paraId="48F3D7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ntanello  Jr., J. A., Dirmeyer, P. A., Ferguson, C. R., Findell, K. L., Tawfik, A. B., Berg, A., et al. (2018). Land–Atmosphere Interactions: The LoCo Perspective. </w:t>
      </w:r>
      <w:r w:rsidRPr="00D60E09">
        <w:rPr>
          <w:rFonts w:cs="Times New Roman"/>
          <w:i/>
          <w:iCs/>
          <w:noProof/>
          <w:szCs w:val="24"/>
        </w:rPr>
        <w:t>Bull. Am. Meteorol. Soc.</w:t>
      </w:r>
      <w:r w:rsidRPr="00D60E09">
        <w:rPr>
          <w:rFonts w:cs="Times New Roman"/>
          <w:noProof/>
          <w:szCs w:val="24"/>
        </w:rPr>
        <w:t xml:space="preserve"> 99, 1253–1272. doi:10.1175/BAMS-D-17-0001.1.</w:t>
      </w:r>
    </w:p>
    <w:p w14:paraId="4DA0DE7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rangi, C., Tripathi, S. N., Kanawade, V. P., Koren, I., and Pai, D. S. (2017). Investigation of the aerosol–cloud–rainfall association over the Indian summer monsoon region. </w:t>
      </w:r>
      <w:r w:rsidRPr="00D60E09">
        <w:rPr>
          <w:rFonts w:cs="Times New Roman"/>
          <w:i/>
          <w:iCs/>
          <w:noProof/>
          <w:szCs w:val="24"/>
        </w:rPr>
        <w:t>Atmos. Chem. Phys.</w:t>
      </w:r>
      <w:r w:rsidRPr="00D60E09">
        <w:rPr>
          <w:rFonts w:cs="Times New Roman"/>
          <w:noProof/>
          <w:szCs w:val="24"/>
        </w:rPr>
        <w:t xml:space="preserve"> 17, 5185–5204. doi:10.5194/acp-17-5185-2017.</w:t>
      </w:r>
    </w:p>
    <w:p w14:paraId="2F83557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rhadi, A., Ausín, M. C., Wiper, M. P., Touma, D., and Diffenbaugh, N. S. (2018). Multidimensional risk in a nonstationary climate: Joint probability of increasingly severe warm and dry conditions. </w:t>
      </w:r>
      <w:r w:rsidRPr="00D60E09">
        <w:rPr>
          <w:rFonts w:cs="Times New Roman"/>
          <w:i/>
          <w:iCs/>
          <w:noProof/>
          <w:szCs w:val="24"/>
        </w:rPr>
        <w:t>Sci. Adv.</w:t>
      </w:r>
      <w:r w:rsidRPr="00D60E09">
        <w:rPr>
          <w:rFonts w:cs="Times New Roman"/>
          <w:noProof/>
          <w:szCs w:val="24"/>
        </w:rPr>
        <w:t xml:space="preserve"> 4, eaau3487. doi:10.1126/sciadv.aau3487.</w:t>
      </w:r>
    </w:p>
    <w:p w14:paraId="5C71C49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to, T., and Nakamura, T. (2019). Intensification of hot Eurasian summers by climate change and land–atmosphere interactions. </w:t>
      </w:r>
      <w:r w:rsidRPr="00D60E09">
        <w:rPr>
          <w:rFonts w:cs="Times New Roman"/>
          <w:i/>
          <w:iCs/>
          <w:noProof/>
          <w:szCs w:val="24"/>
        </w:rPr>
        <w:t>Sci. Rep.</w:t>
      </w:r>
      <w:r w:rsidRPr="00D60E09">
        <w:rPr>
          <w:rFonts w:cs="Times New Roman"/>
          <w:noProof/>
          <w:szCs w:val="24"/>
        </w:rPr>
        <w:t xml:space="preserve"> 9, 10866. doi:10.1038/s41598-019-47291-5.</w:t>
      </w:r>
    </w:p>
    <w:p w14:paraId="138EB37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toh, M., Stevens, B., Judt, F., Khairoutdinov, M., Lin, S., and Putman, W. M. (2019). Global Cloud-Resolving Models. </w:t>
      </w:r>
      <w:r w:rsidRPr="00D60E09">
        <w:rPr>
          <w:rFonts w:cs="Times New Roman"/>
          <w:i/>
          <w:iCs/>
          <w:noProof/>
          <w:szCs w:val="24"/>
        </w:rPr>
        <w:t>Curr. Clim. Chang. Reports</w:t>
      </w:r>
      <w:r w:rsidRPr="00D60E09">
        <w:rPr>
          <w:rFonts w:cs="Times New Roman"/>
          <w:noProof/>
          <w:szCs w:val="24"/>
        </w:rPr>
        <w:t>. doi:10.1007/s40641-019-00131-0.</w:t>
      </w:r>
    </w:p>
    <w:p w14:paraId="648785F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toh, M., Tomita, H., Yashiro, H., Kajikawa, Y., Miyamoto, Y., Yamaura, T., et al. (2017). Outcomes and challenges of global high-resolution non-hydrostatic atmospheric simulations using the K computer. </w:t>
      </w:r>
      <w:r w:rsidRPr="00D60E09">
        <w:rPr>
          <w:rFonts w:cs="Times New Roman"/>
          <w:i/>
          <w:iCs/>
          <w:noProof/>
          <w:szCs w:val="24"/>
        </w:rPr>
        <w:t>Prog. Earth Planet. Sci.</w:t>
      </w:r>
      <w:r w:rsidRPr="00D60E09">
        <w:rPr>
          <w:rFonts w:cs="Times New Roman"/>
          <w:noProof/>
          <w:szCs w:val="24"/>
        </w:rPr>
        <w:t xml:space="preserve"> 4, 13. doi:10.1186/s40645-017-0127-8.</w:t>
      </w:r>
    </w:p>
    <w:p w14:paraId="3E2B35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toh, M., Yamada, Y., Sugi, M., Komada, C., and Noda, A. T. (2015). Constraint on Future Change in Global Frequency of Tropical Cyclones due to Global Warming. </w:t>
      </w:r>
      <w:r w:rsidRPr="00D60E09">
        <w:rPr>
          <w:rFonts w:cs="Times New Roman"/>
          <w:i/>
          <w:iCs/>
          <w:noProof/>
          <w:szCs w:val="24"/>
        </w:rPr>
        <w:t>J. Meteorol. Soc. Japan. Ser. II</w:t>
      </w:r>
      <w:r w:rsidRPr="00D60E09">
        <w:rPr>
          <w:rFonts w:cs="Times New Roman"/>
          <w:noProof/>
          <w:szCs w:val="24"/>
        </w:rPr>
        <w:t xml:space="preserve"> 93, 489–500. doi:10.2151/jmsj.2015-025.</w:t>
      </w:r>
    </w:p>
    <w:p w14:paraId="1AA63D3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aurral, R. I., Camilloni, I. A., and Barros, V. R. (2017). Low-frequency variability and trends in centennial precipitation stations in southern South America. </w:t>
      </w:r>
      <w:r w:rsidRPr="00D60E09">
        <w:rPr>
          <w:rFonts w:cs="Times New Roman"/>
          <w:i/>
          <w:iCs/>
          <w:noProof/>
          <w:szCs w:val="24"/>
        </w:rPr>
        <w:t>Int. J. Climatol.</w:t>
      </w:r>
      <w:r w:rsidRPr="00D60E09">
        <w:rPr>
          <w:rFonts w:cs="Times New Roman"/>
          <w:noProof/>
          <w:szCs w:val="24"/>
        </w:rPr>
        <w:t xml:space="preserve"> 37, 1774–1793. doi:10.1002/joc.4810.</w:t>
      </w:r>
    </w:p>
    <w:p w14:paraId="7686B7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aife, A. A., Comer, R., Dunstone, N., Fereday, D., Folland, C., Good, E., et al. (2017). Predictability of European winter 2015/2016. </w:t>
      </w:r>
      <w:r w:rsidRPr="00D60E09">
        <w:rPr>
          <w:rFonts w:cs="Times New Roman"/>
          <w:i/>
          <w:iCs/>
          <w:noProof/>
          <w:szCs w:val="24"/>
        </w:rPr>
        <w:t>Atmos. Sci. Lett.</w:t>
      </w:r>
      <w:r w:rsidRPr="00D60E09">
        <w:rPr>
          <w:rFonts w:cs="Times New Roman"/>
          <w:noProof/>
          <w:szCs w:val="24"/>
        </w:rPr>
        <w:t xml:space="preserve"> 18, 38–44. doi:10.1002/asl.721.</w:t>
      </w:r>
    </w:p>
    <w:p w14:paraId="2945168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aller, N., Kay, A. L., Lamb, R., Massey, N. R., van Oldenborgh, G. J., Otto, F. E. L., et al. (2016). Human influence on climate in the 2014 southern England winter floods and their impacts. </w:t>
      </w:r>
      <w:r w:rsidRPr="00D60E09">
        <w:rPr>
          <w:rFonts w:cs="Times New Roman"/>
          <w:i/>
          <w:iCs/>
          <w:noProof/>
          <w:szCs w:val="24"/>
        </w:rPr>
        <w:t>Nat. Clim. Chang.</w:t>
      </w:r>
      <w:r w:rsidRPr="00D60E09">
        <w:rPr>
          <w:rFonts w:cs="Times New Roman"/>
          <w:noProof/>
          <w:szCs w:val="24"/>
        </w:rPr>
        <w:t xml:space="preserve"> 6, 627–634. doi:10.1038/nclimate2927.</w:t>
      </w:r>
    </w:p>
    <w:p w14:paraId="5A7CF1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aller, N., Otto, F. E. L., van Oldenborgh, G. J., Massey, N. R., Sparrow, S., and Allen, M. R. (2014). The heavy precipitation event of May-June 2013 in the upper Danube and Elbe basins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69–S72. doi:10.1175/1520-0477-95.9.S1.1.</w:t>
      </w:r>
    </w:p>
    <w:p w14:paraId="06556CB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aller, N., Sillmann, J., Anstey, J., Fischer, E. M., Grams, C. M., and Russo, S. (2018). Influence of blocking on Northern European and Western Russian heatwaves in large climate model ensembles. </w:t>
      </w:r>
      <w:r w:rsidRPr="00D60E09">
        <w:rPr>
          <w:rFonts w:cs="Times New Roman"/>
          <w:i/>
          <w:iCs/>
          <w:noProof/>
          <w:szCs w:val="24"/>
        </w:rPr>
        <w:t>Environ. Res. Lett.</w:t>
      </w:r>
      <w:r w:rsidRPr="00D60E09">
        <w:rPr>
          <w:rFonts w:cs="Times New Roman"/>
          <w:noProof/>
          <w:szCs w:val="24"/>
        </w:rPr>
        <w:t xml:space="preserve"> 13. doi:10.1088/1748-9326/aaba55.</w:t>
      </w:r>
    </w:p>
    <w:p w14:paraId="16386C2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aller, N., Sillmann, J., Müller, M., Haarsma, R., Hazeleger, W., Hegdahl, T. J., et al. (2020). The role of spatial and temporal model resolution in a flood event storyline approach in western Norway. </w:t>
      </w:r>
      <w:r w:rsidRPr="00D60E09">
        <w:rPr>
          <w:rFonts w:cs="Times New Roman"/>
          <w:i/>
          <w:iCs/>
          <w:noProof/>
          <w:szCs w:val="24"/>
        </w:rPr>
        <w:t>Weather Clim. Extrem.</w:t>
      </w:r>
      <w:r w:rsidRPr="00D60E09">
        <w:rPr>
          <w:rFonts w:cs="Times New Roman"/>
          <w:noProof/>
          <w:szCs w:val="24"/>
        </w:rPr>
        <w:t xml:space="preserve"> 29, 100259. doi:10.1016/j.wace.2020.100259.</w:t>
      </w:r>
    </w:p>
    <w:p w14:paraId="0D997BB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eff, J. (2018). Drought Indices, Drought Impacts, CO2, and Warming: a Historical and Geologic Perspective. </w:t>
      </w:r>
      <w:r w:rsidRPr="00D60E09">
        <w:rPr>
          <w:rFonts w:cs="Times New Roman"/>
          <w:i/>
          <w:iCs/>
          <w:noProof/>
          <w:szCs w:val="24"/>
        </w:rPr>
        <w:t>Curr. Clim. Chang. Reports</w:t>
      </w:r>
      <w:r w:rsidRPr="00D60E09">
        <w:rPr>
          <w:rFonts w:cs="Times New Roman"/>
          <w:noProof/>
          <w:szCs w:val="24"/>
        </w:rPr>
        <w:t xml:space="preserve"> 4, 202–209. doi:10.1007/s40641-018-0094-1.</w:t>
      </w:r>
    </w:p>
    <w:p w14:paraId="542CF99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eff, J., and Frierson, D. M. W. (2015). Terrestrial aridity and its response to greenhouse warming across CMIP5 climate models. </w:t>
      </w:r>
      <w:r w:rsidRPr="00D60E09">
        <w:rPr>
          <w:rFonts w:cs="Times New Roman"/>
          <w:i/>
          <w:iCs/>
          <w:noProof/>
          <w:szCs w:val="24"/>
        </w:rPr>
        <w:t>J. Clim.</w:t>
      </w:r>
      <w:r w:rsidRPr="00D60E09">
        <w:rPr>
          <w:rFonts w:cs="Times New Roman"/>
          <w:noProof/>
          <w:szCs w:val="24"/>
        </w:rPr>
        <w:t xml:space="preserve"> 28, 5583–5600. doi:10.1175/JCLI-D-14-00480.1.</w:t>
      </w:r>
    </w:p>
    <w:p w14:paraId="5C711B2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eff, J., Mankin, J. S., Coats, S., and Liu, H. (2021). CO2-plant effects do not account for the gap between dryness indices and projected dryness impacts in CMIP6 or CMIP5. </w:t>
      </w:r>
      <w:r w:rsidRPr="00D60E09">
        <w:rPr>
          <w:rFonts w:cs="Times New Roman"/>
          <w:i/>
          <w:iCs/>
          <w:noProof/>
          <w:szCs w:val="24"/>
        </w:rPr>
        <w:t>Environ. Res. Lett.</w:t>
      </w:r>
      <w:r w:rsidRPr="00D60E09">
        <w:rPr>
          <w:rFonts w:cs="Times New Roman"/>
          <w:noProof/>
          <w:szCs w:val="24"/>
        </w:rPr>
        <w:t xml:space="preserve"> 16, 34018. doi:10.1088/1748-9326/abd8fd.</w:t>
      </w:r>
    </w:p>
    <w:p w14:paraId="7A2CAC6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eff, J., Seager, R., Liu, H., and Coats, S. (2017). Are glacials dry? Consequences for paleoclimatology and for greenhouse warming. </w:t>
      </w:r>
      <w:r w:rsidRPr="00D60E09">
        <w:rPr>
          <w:rFonts w:cs="Times New Roman"/>
          <w:i/>
          <w:iCs/>
          <w:noProof/>
          <w:szCs w:val="24"/>
        </w:rPr>
        <w:t>J. Clim.</w:t>
      </w:r>
      <w:r w:rsidRPr="00D60E09">
        <w:rPr>
          <w:rFonts w:cs="Times New Roman"/>
          <w:noProof/>
          <w:szCs w:val="24"/>
        </w:rPr>
        <w:t xml:space="preserve"> 30, 6593–6609. doi:10.1175/JCLI-D-16-0854.1.</w:t>
      </w:r>
    </w:p>
    <w:p w14:paraId="1EDF76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er, S., Haarsma, R. J., de Vries, H., Drijfhout, S. S., and van Delden, A. J. (2017). Resolution dependence of extreme precipitation and deep convection over the Gulf Stream. </w:t>
      </w:r>
      <w:r w:rsidRPr="00D60E09">
        <w:rPr>
          <w:rFonts w:cs="Times New Roman"/>
          <w:i/>
          <w:iCs/>
          <w:noProof/>
          <w:szCs w:val="24"/>
        </w:rPr>
        <w:t>J. Adv. Model. Earth Syst.</w:t>
      </w:r>
      <w:r w:rsidRPr="00D60E09">
        <w:rPr>
          <w:rFonts w:cs="Times New Roman"/>
          <w:noProof/>
          <w:szCs w:val="24"/>
        </w:rPr>
        <w:t xml:space="preserve"> 9, 1186–1194. doi:10.1002/2016MS000903.</w:t>
      </w:r>
    </w:p>
    <w:p w14:paraId="7DD634A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errer, S. C., Fischer, E. M., Posselt, R., Liniger, M. A., Croci-Maspoli, M., and Knutti, R. (2016). Emerging trends in heavy precipitation and hot temperature extremes in Switzerland. </w:t>
      </w:r>
      <w:r w:rsidRPr="00D60E09">
        <w:rPr>
          <w:rFonts w:cs="Times New Roman"/>
          <w:i/>
          <w:iCs/>
          <w:noProof/>
          <w:szCs w:val="24"/>
        </w:rPr>
        <w:t>J. Geophys. Res. Atmos.</w:t>
      </w:r>
      <w:r w:rsidRPr="00D60E09">
        <w:rPr>
          <w:rFonts w:cs="Times New Roman"/>
          <w:noProof/>
          <w:szCs w:val="24"/>
        </w:rPr>
        <w:t xml:space="preserve"> 121, 2626–2637. doi:10.1002/2015JD024634.</w:t>
      </w:r>
    </w:p>
    <w:p w14:paraId="1DAFFAA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ewe, J., Heinke, J., Gerten, D., Haddeland, I., Arnell, N. W., Clark, D. B., et al. (2014). Multimodel assessment of water scarcity under climate change. </w:t>
      </w:r>
      <w:r w:rsidRPr="00D60E09">
        <w:rPr>
          <w:rFonts w:cs="Times New Roman"/>
          <w:i/>
          <w:iCs/>
          <w:noProof/>
          <w:szCs w:val="24"/>
        </w:rPr>
        <w:t>Proc. Natl. Acad. Sci.</w:t>
      </w:r>
      <w:r w:rsidRPr="00D60E09">
        <w:rPr>
          <w:rFonts w:cs="Times New Roman"/>
          <w:noProof/>
          <w:szCs w:val="24"/>
        </w:rPr>
        <w:t xml:space="preserve"> 111, 3245–3250. doi:10.1073/pnas.1222460110.</w:t>
      </w:r>
    </w:p>
    <w:p w14:paraId="032F09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leussner, C.-F., Lissner, T. K., Fischer, E. M., Wohland, J., Perrette, M., Golly, A., et al. (2016). Differential climate impacts for policy-relevant limits to global warming: the case of 1.5 °C and 2 °C. </w:t>
      </w:r>
      <w:r w:rsidRPr="00D60E09">
        <w:rPr>
          <w:rFonts w:cs="Times New Roman"/>
          <w:i/>
          <w:iCs/>
          <w:noProof/>
          <w:szCs w:val="24"/>
        </w:rPr>
        <w:t>Earth Syst. Dyn.</w:t>
      </w:r>
      <w:r w:rsidRPr="00D60E09">
        <w:rPr>
          <w:rFonts w:cs="Times New Roman"/>
          <w:noProof/>
          <w:szCs w:val="24"/>
        </w:rPr>
        <w:t xml:space="preserve"> 7, 327–351. doi:10.5194/esd-7-327-2016.</w:t>
      </w:r>
    </w:p>
    <w:p w14:paraId="3E969A2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mid, P. E., and Niyogi, D. (2017). Modeling Urban Precipitation Modification by Spatially Heterogeneous Aerosols. </w:t>
      </w:r>
      <w:r w:rsidRPr="00D60E09">
        <w:rPr>
          <w:rFonts w:cs="Times New Roman"/>
          <w:i/>
          <w:iCs/>
          <w:noProof/>
          <w:szCs w:val="24"/>
        </w:rPr>
        <w:t>J. Appl. Meteorol. Climatol.</w:t>
      </w:r>
      <w:r w:rsidRPr="00D60E09">
        <w:rPr>
          <w:rFonts w:cs="Times New Roman"/>
          <w:noProof/>
          <w:szCs w:val="24"/>
        </w:rPr>
        <w:t xml:space="preserve"> 56, 2141–2153. doi:10.1175/JAMC-D-16-0320.1.</w:t>
      </w:r>
    </w:p>
    <w:p w14:paraId="32A42D2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neider, D., Huggel, C., Cochachin, A., Guillén, S., and García, J. (2014). Mapping hazards from glacier lake outburst floods based on modelling of process cascades at Lake 513, Carhuaz, Peru. </w:t>
      </w:r>
      <w:r w:rsidRPr="00D60E09">
        <w:rPr>
          <w:rFonts w:cs="Times New Roman"/>
          <w:i/>
          <w:iCs/>
          <w:noProof/>
          <w:szCs w:val="24"/>
        </w:rPr>
        <w:t>Adv. Geosci.</w:t>
      </w:r>
      <w:r w:rsidRPr="00D60E09">
        <w:rPr>
          <w:rFonts w:cs="Times New Roman"/>
          <w:noProof/>
          <w:szCs w:val="24"/>
        </w:rPr>
        <w:t xml:space="preserve"> 35, 145–155. doi:10.5194/adgeo-35-145-2014.</w:t>
      </w:r>
    </w:p>
    <w:p w14:paraId="5F65D68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neider, T., Bischoff, T., and Płotka, H. (2015). Physics of changes in synoptic midlatitude temperature variability. </w:t>
      </w:r>
      <w:r w:rsidRPr="00D60E09">
        <w:rPr>
          <w:rFonts w:cs="Times New Roman"/>
          <w:i/>
          <w:iCs/>
          <w:noProof/>
          <w:szCs w:val="24"/>
        </w:rPr>
        <w:t>J. Clim.</w:t>
      </w:r>
      <w:r w:rsidRPr="00D60E09">
        <w:rPr>
          <w:rFonts w:cs="Times New Roman"/>
          <w:noProof/>
          <w:szCs w:val="24"/>
        </w:rPr>
        <w:t xml:space="preserve"> 28, 2312–2331. doi:10.1175/JCLI-D-14-00632.1.</w:t>
      </w:r>
    </w:p>
    <w:p w14:paraId="60E33E2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oetter, R., Cattiaux, J., and Douville, H. (2015). Changes of western European heat wave characteristics projected by the CMIP5 ensemble. </w:t>
      </w:r>
      <w:r w:rsidRPr="00D60E09">
        <w:rPr>
          <w:rFonts w:cs="Times New Roman"/>
          <w:i/>
          <w:iCs/>
          <w:noProof/>
          <w:szCs w:val="24"/>
        </w:rPr>
        <w:t>Clim. Dyn.</w:t>
      </w:r>
      <w:r w:rsidRPr="00D60E09">
        <w:rPr>
          <w:rFonts w:cs="Times New Roman"/>
          <w:noProof/>
          <w:szCs w:val="24"/>
        </w:rPr>
        <w:t xml:space="preserve"> 45, 1601–1616. doi:10.1007/s00382-014-2434-8.</w:t>
      </w:r>
    </w:p>
    <w:p w14:paraId="08D41A7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reck, C. J., Knapp, K. R., and Kossin, J. P. (2014). The impact of best track discrepancies on global tropical cyclone climatologies using IBTrACS. </w:t>
      </w:r>
      <w:r w:rsidRPr="00D60E09">
        <w:rPr>
          <w:rFonts w:cs="Times New Roman"/>
          <w:i/>
          <w:iCs/>
          <w:noProof/>
          <w:szCs w:val="24"/>
        </w:rPr>
        <w:t>Mon. Weather Rev.</w:t>
      </w:r>
      <w:r w:rsidRPr="00D60E09">
        <w:rPr>
          <w:rFonts w:cs="Times New Roman"/>
          <w:noProof/>
          <w:szCs w:val="24"/>
        </w:rPr>
        <w:t xml:space="preserve"> 142, 3881–3899. doi:10.1175/MWR-D-14-00021.1.</w:t>
      </w:r>
    </w:p>
    <w:p w14:paraId="4C08E9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ubert, S. D., Stewart, R. E., Wang, H., Barlow, M., Berbery, E. H., Cai, W., et al. (2016). Global Meteorological Drought: A Synthesis of Current Understanding with a Focus on SST Drivers of Precipitation Deficits. </w:t>
      </w:r>
      <w:r w:rsidRPr="00D60E09">
        <w:rPr>
          <w:rFonts w:cs="Times New Roman"/>
          <w:i/>
          <w:iCs/>
          <w:noProof/>
          <w:szCs w:val="24"/>
        </w:rPr>
        <w:t>J. Clim.</w:t>
      </w:r>
      <w:r w:rsidRPr="00D60E09">
        <w:rPr>
          <w:rFonts w:cs="Times New Roman"/>
          <w:noProof/>
          <w:szCs w:val="24"/>
        </w:rPr>
        <w:t xml:space="preserve"> 29, 3989–4019. doi:10.1175/JCLI-D-15-0452.1.</w:t>
      </w:r>
    </w:p>
    <w:p w14:paraId="0CED07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ubert, S. D., Wang, H., Koster, R. D., Suarez, M. J., and Groisman, P. Y. (2014). Northern Eurasian heat waves and droughts. </w:t>
      </w:r>
      <w:r w:rsidRPr="00D60E09">
        <w:rPr>
          <w:rFonts w:cs="Times New Roman"/>
          <w:i/>
          <w:iCs/>
          <w:noProof/>
          <w:szCs w:val="24"/>
        </w:rPr>
        <w:t>J. Clim.</w:t>
      </w:r>
      <w:r w:rsidRPr="00D60E09">
        <w:rPr>
          <w:rFonts w:cs="Times New Roman"/>
          <w:noProof/>
          <w:szCs w:val="24"/>
        </w:rPr>
        <w:t xml:space="preserve"> 27, 3169–3207. doi:10.1175/JCLI-D-13-00360.1.</w:t>
      </w:r>
    </w:p>
    <w:p w14:paraId="7C4673B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umacher, D. L., Keune, J., van Heerwaarden, C. C., Vilà-Guerau de Arellano, J., Teuling, A. J., and Miralles, D. G. (2019). Amplification of mega-heatwaves through heat torrents fuelled by upwind drought. </w:t>
      </w:r>
      <w:r w:rsidRPr="00D60E09">
        <w:rPr>
          <w:rFonts w:cs="Times New Roman"/>
          <w:i/>
          <w:iCs/>
          <w:noProof/>
          <w:szCs w:val="24"/>
        </w:rPr>
        <w:t>Nat. Geosci.</w:t>
      </w:r>
      <w:r w:rsidRPr="00D60E09">
        <w:rPr>
          <w:rFonts w:cs="Times New Roman"/>
          <w:noProof/>
          <w:szCs w:val="24"/>
        </w:rPr>
        <w:t xml:space="preserve"> 12, 712–717. doi:10.1038/s41561-019-0431-6.</w:t>
      </w:r>
    </w:p>
    <w:p w14:paraId="35D35EF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umacher, R. S., and Johnson, R. H. (2005). Organization and Environmental Properties of Extreme-Rain-Producing Mesoscale Convective Systems. </w:t>
      </w:r>
      <w:r w:rsidRPr="00D60E09">
        <w:rPr>
          <w:rFonts w:cs="Times New Roman"/>
          <w:i/>
          <w:iCs/>
          <w:noProof/>
          <w:szCs w:val="24"/>
        </w:rPr>
        <w:t>Mon. Weather Rev.</w:t>
      </w:r>
      <w:r w:rsidRPr="00D60E09">
        <w:rPr>
          <w:rFonts w:cs="Times New Roman"/>
          <w:noProof/>
          <w:szCs w:val="24"/>
        </w:rPr>
        <w:t xml:space="preserve"> 133, 961–976. doi:10.1175/MWR2899.1.</w:t>
      </w:r>
    </w:p>
    <w:p w14:paraId="08EE4DC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wanghart, W., Worni, R., Huggel, C., Stoffel, M., and Korup, O. (2016). Uncertainty in the Himalayan energy–water nexus: estimating regional exposure to glacial lake outburst floods. </w:t>
      </w:r>
      <w:r w:rsidRPr="00D60E09">
        <w:rPr>
          <w:rFonts w:cs="Times New Roman"/>
          <w:i/>
          <w:iCs/>
          <w:noProof/>
          <w:szCs w:val="24"/>
        </w:rPr>
        <w:t>Environ. Res. Lett.</w:t>
      </w:r>
      <w:r w:rsidRPr="00D60E09">
        <w:rPr>
          <w:rFonts w:cs="Times New Roman"/>
          <w:noProof/>
          <w:szCs w:val="24"/>
        </w:rPr>
        <w:t xml:space="preserve"> 11, 074005. doi:10.1088/1748-9326/11/7/074005.</w:t>
      </w:r>
    </w:p>
    <w:p w14:paraId="392B437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hwingshackl, C., Davin, E. L., Hirschi, M., Sørland, S. L., Wartenburger, R., and Seneviratne, S. I. (2019). Regional climate model projections underestimate future warming due to missing plant physiological CO2 response. </w:t>
      </w:r>
      <w:r w:rsidRPr="00D60E09">
        <w:rPr>
          <w:rFonts w:cs="Times New Roman"/>
          <w:i/>
          <w:iCs/>
          <w:noProof/>
          <w:szCs w:val="24"/>
        </w:rPr>
        <w:t>Environ. Res. Lett.</w:t>
      </w:r>
      <w:r w:rsidRPr="00D60E09">
        <w:rPr>
          <w:rFonts w:cs="Times New Roman"/>
          <w:noProof/>
          <w:szCs w:val="24"/>
        </w:rPr>
        <w:t xml:space="preserve"> 14, 114019. doi:10.1088/1748-9326/ab4949.</w:t>
      </w:r>
    </w:p>
    <w:p w14:paraId="4BC7A9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coccimarro, E., Fogli, P. G., Reed, K. A., Gualdi, S., Masina, S., and Navarra, A. (2017). Tropical cyclone interaction with the ocean: The role of high-frequency (subdaily) coupled processes. </w:t>
      </w:r>
      <w:r w:rsidRPr="00D60E09">
        <w:rPr>
          <w:rFonts w:cs="Times New Roman"/>
          <w:i/>
          <w:iCs/>
          <w:noProof/>
          <w:szCs w:val="24"/>
        </w:rPr>
        <w:t>J. Clim.</w:t>
      </w:r>
      <w:r w:rsidRPr="00D60E09">
        <w:rPr>
          <w:rFonts w:cs="Times New Roman"/>
          <w:noProof/>
          <w:szCs w:val="24"/>
        </w:rPr>
        <w:t xml:space="preserve"> 30, 145–162. doi:10.1175/JCLI-D-16-0292.1.</w:t>
      </w:r>
    </w:p>
    <w:p w14:paraId="45C8518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ager, R., and Hoerling, M. (2014). Atmosphere and ocean origins of North American droughts. </w:t>
      </w:r>
      <w:r w:rsidRPr="00D60E09">
        <w:rPr>
          <w:rFonts w:cs="Times New Roman"/>
          <w:i/>
          <w:iCs/>
          <w:noProof/>
          <w:szCs w:val="24"/>
        </w:rPr>
        <w:t>J. Clim.</w:t>
      </w:r>
      <w:r w:rsidRPr="00D60E09">
        <w:rPr>
          <w:rFonts w:cs="Times New Roman"/>
          <w:noProof/>
          <w:szCs w:val="24"/>
        </w:rPr>
        <w:t xml:space="preserve"> 27, 4581–4606. doi:10.1175/JCLI-D-13-00329.1.</w:t>
      </w:r>
    </w:p>
    <w:p w14:paraId="30ED01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ager, R., Hoerling, M., Schubert, S., Wang, H., Lyon, B., Kumar, A., et al. (2015a). Causes of the 2011-14 California drought. </w:t>
      </w:r>
      <w:r w:rsidRPr="00D60E09">
        <w:rPr>
          <w:rFonts w:cs="Times New Roman"/>
          <w:i/>
          <w:iCs/>
          <w:noProof/>
          <w:szCs w:val="24"/>
        </w:rPr>
        <w:t>J. Clim.</w:t>
      </w:r>
      <w:r w:rsidRPr="00D60E09">
        <w:rPr>
          <w:rFonts w:cs="Times New Roman"/>
          <w:noProof/>
          <w:szCs w:val="24"/>
        </w:rPr>
        <w:t xml:space="preserve"> 28, 6997–7024. doi:10.1175/JCLI-D-14-00860.1.</w:t>
      </w:r>
    </w:p>
    <w:p w14:paraId="0F67702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ager, R., Hooks, A., Williams, A. P., Cook, B., Nakamura, J., and Henderson, N. (2015b). Climatology, Variability, and Trends in the U.S. Vapor Pressure Deficit, an Important Fire-Related Meteorological Quantity. </w:t>
      </w:r>
      <w:r w:rsidRPr="00D60E09">
        <w:rPr>
          <w:rFonts w:cs="Times New Roman"/>
          <w:i/>
          <w:iCs/>
          <w:noProof/>
          <w:szCs w:val="24"/>
        </w:rPr>
        <w:t>J. Appl. Meteorol. Climatol.</w:t>
      </w:r>
      <w:r w:rsidRPr="00D60E09">
        <w:rPr>
          <w:rFonts w:cs="Times New Roman"/>
          <w:noProof/>
          <w:szCs w:val="24"/>
        </w:rPr>
        <w:t xml:space="preserve"> 54, 1121–1141. doi:10.1175/JAMC-D-14-0321.1.</w:t>
      </w:r>
    </w:p>
    <w:p w14:paraId="0E460AC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ager, R., Nakamura, J., and Ting, M. (2019). Mechanisms of seasonal soil moisture drought onset and termination in the southern Great Plains. </w:t>
      </w:r>
      <w:r w:rsidRPr="00D60E09">
        <w:rPr>
          <w:rFonts w:cs="Times New Roman"/>
          <w:i/>
          <w:iCs/>
          <w:noProof/>
          <w:szCs w:val="24"/>
        </w:rPr>
        <w:t>J. Hydrometeorol.</w:t>
      </w:r>
      <w:r w:rsidRPr="00D60E09">
        <w:rPr>
          <w:rFonts w:cs="Times New Roman"/>
          <w:noProof/>
          <w:szCs w:val="24"/>
        </w:rPr>
        <w:t xml:space="preserve"> 20, 751–771. doi:10.1175/JHM-D-18-0191.1.</w:t>
      </w:r>
    </w:p>
    <w:p w14:paraId="3018CEE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dlmeier, K., Feldmann, H., and Schädler, G. (2018). Compound summer temperature and precipitation extremes over central Europe. </w:t>
      </w:r>
      <w:r w:rsidRPr="00D60E09">
        <w:rPr>
          <w:rFonts w:cs="Times New Roman"/>
          <w:i/>
          <w:iCs/>
          <w:noProof/>
          <w:szCs w:val="24"/>
        </w:rPr>
        <w:t>Theor. Appl. Climatol.</w:t>
      </w:r>
      <w:r w:rsidRPr="00D60E09">
        <w:rPr>
          <w:rFonts w:cs="Times New Roman"/>
          <w:noProof/>
          <w:szCs w:val="24"/>
        </w:rPr>
        <w:t xml:space="preserve"> 131, 1493–1501. doi:10.1007/s00704-017-2061-5.</w:t>
      </w:r>
    </w:p>
    <w:p w14:paraId="42C781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eley, J. T., and Romps, D. M. (2015). Why does tropical convective available potential energy (CAPE) increase with warming? </w:t>
      </w:r>
      <w:r w:rsidRPr="00D60E09">
        <w:rPr>
          <w:rFonts w:cs="Times New Roman"/>
          <w:i/>
          <w:iCs/>
          <w:noProof/>
          <w:szCs w:val="24"/>
        </w:rPr>
        <w:t>Geophys. Res. Lett.</w:t>
      </w:r>
      <w:r w:rsidRPr="00D60E09">
        <w:rPr>
          <w:rFonts w:cs="Times New Roman"/>
          <w:noProof/>
          <w:szCs w:val="24"/>
        </w:rPr>
        <w:t xml:space="preserve"> 42, 10,410-429,437. doi:10.1002/2015GL066199.</w:t>
      </w:r>
    </w:p>
    <w:p w14:paraId="7AC8099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iler, C., and Zwiers, F. W. (2016a). How well do CMIP5 climate models reproduce explosive cyclones in the extratropics of the Northern Hemisphere? </w:t>
      </w:r>
      <w:r w:rsidRPr="00D60E09">
        <w:rPr>
          <w:rFonts w:cs="Times New Roman"/>
          <w:i/>
          <w:iCs/>
          <w:noProof/>
          <w:szCs w:val="24"/>
        </w:rPr>
        <w:t>Clim. Dyn.</w:t>
      </w:r>
      <w:r w:rsidRPr="00D60E09">
        <w:rPr>
          <w:rFonts w:cs="Times New Roman"/>
          <w:noProof/>
          <w:szCs w:val="24"/>
        </w:rPr>
        <w:t xml:space="preserve"> 46, 1241–1256. doi:10.1007/s00382-015-2642-x.</w:t>
      </w:r>
    </w:p>
    <w:p w14:paraId="6725DED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iler, C., and Zwiers, F. W. (2016b). How will climate change affect explosive cyclones in the extratropics of the Northern Hemisphere? </w:t>
      </w:r>
      <w:r w:rsidRPr="00D60E09">
        <w:rPr>
          <w:rFonts w:cs="Times New Roman"/>
          <w:i/>
          <w:iCs/>
          <w:noProof/>
          <w:szCs w:val="24"/>
        </w:rPr>
        <w:t>Clim. Dyn.</w:t>
      </w:r>
      <w:r w:rsidRPr="00D60E09">
        <w:rPr>
          <w:rFonts w:cs="Times New Roman"/>
          <w:noProof/>
          <w:szCs w:val="24"/>
        </w:rPr>
        <w:t xml:space="preserve"> 46, 3633–3644. doi:10.1007/s00382-015-2791-y.</w:t>
      </w:r>
    </w:p>
    <w:p w14:paraId="32E1F1D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iler, C., Zwiers, F. W., Hodges, K. I., and Scinocca, J. F. (2018). How does dynamical downscaling affect model biases and future projections of explosive extratropical cyclones along North America’s Atlantic coast? </w:t>
      </w:r>
      <w:r w:rsidRPr="00D60E09">
        <w:rPr>
          <w:rFonts w:cs="Times New Roman"/>
          <w:i/>
          <w:iCs/>
          <w:noProof/>
          <w:szCs w:val="24"/>
        </w:rPr>
        <w:t>Clim. Dyn.</w:t>
      </w:r>
      <w:r w:rsidRPr="00D60E09">
        <w:rPr>
          <w:rFonts w:cs="Times New Roman"/>
          <w:noProof/>
          <w:szCs w:val="24"/>
        </w:rPr>
        <w:t xml:space="preserve"> 50, 677–692. doi:10.1007/s00382-017-3634-9.</w:t>
      </w:r>
    </w:p>
    <w:p w14:paraId="210766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kizawa, S., Miyasaka, T., Nakamura, H., Shimpo, A., Takemura, K., and Maeda, S. (2019). Anomalous Moisture Transport and Oceanic Evaporation during a Torrential Rainfall Event over Western Japan in Early July 2018. </w:t>
      </w:r>
      <w:r w:rsidRPr="00D60E09">
        <w:rPr>
          <w:rFonts w:cs="Times New Roman"/>
          <w:i/>
          <w:iCs/>
          <w:noProof/>
          <w:szCs w:val="24"/>
        </w:rPr>
        <w:t>SOLA</w:t>
      </w:r>
      <w:r w:rsidRPr="00D60E09">
        <w:rPr>
          <w:rFonts w:cs="Times New Roman"/>
          <w:noProof/>
          <w:szCs w:val="24"/>
        </w:rPr>
        <w:t xml:space="preserve"> 15A, 25–30. doi:10.2151/sola.15A-005.</w:t>
      </w:r>
    </w:p>
    <w:p w14:paraId="33F4FCF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lten, F. M., Bintanja, R., Vautard, R., and van den Hurk, B. J. J. M. (2020). Future continental summer warming constrained by the present-day seasonal cycle of surface hydrology. </w:t>
      </w:r>
      <w:r w:rsidRPr="00D60E09">
        <w:rPr>
          <w:rFonts w:cs="Times New Roman"/>
          <w:i/>
          <w:iCs/>
          <w:noProof/>
          <w:szCs w:val="24"/>
        </w:rPr>
        <w:t>Sci. Rep.</w:t>
      </w:r>
      <w:r w:rsidRPr="00D60E09">
        <w:rPr>
          <w:rFonts w:cs="Times New Roman"/>
          <w:noProof/>
          <w:szCs w:val="24"/>
        </w:rPr>
        <w:t xml:space="preserve"> 10, 4721. doi:10.1038/s41598-020-61721-9.</w:t>
      </w:r>
    </w:p>
    <w:p w14:paraId="58998B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 Roy, S. (2019). Spatial patterns of trends in seasonal extreme temperatures in India during 1980–2010. </w:t>
      </w:r>
      <w:r w:rsidRPr="00D60E09">
        <w:rPr>
          <w:rFonts w:cs="Times New Roman"/>
          <w:i/>
          <w:iCs/>
          <w:noProof/>
          <w:szCs w:val="24"/>
        </w:rPr>
        <w:t>Weather Clim. Extrem.</w:t>
      </w:r>
      <w:r w:rsidRPr="00D60E09">
        <w:rPr>
          <w:rFonts w:cs="Times New Roman"/>
          <w:noProof/>
          <w:szCs w:val="24"/>
        </w:rPr>
        <w:t xml:space="preserve"> 24, 100203. doi:10.1016/j.wace.2019.100203.</w:t>
      </w:r>
    </w:p>
    <w:p w14:paraId="157E7DA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 Roy, S., and Rouault, M. (2013). Spatial patterns of seasonal scale trends in extreme hourly precipitation in South Africa. </w:t>
      </w:r>
      <w:r w:rsidRPr="00D60E09">
        <w:rPr>
          <w:rFonts w:cs="Times New Roman"/>
          <w:i/>
          <w:iCs/>
          <w:noProof/>
          <w:szCs w:val="24"/>
        </w:rPr>
        <w:t>Appl. Geogr.</w:t>
      </w:r>
      <w:r w:rsidRPr="00D60E09">
        <w:rPr>
          <w:rFonts w:cs="Times New Roman"/>
          <w:noProof/>
          <w:szCs w:val="24"/>
        </w:rPr>
        <w:t xml:space="preserve"> 39, 151–157. doi:10.1016/j.apgeog.2012.11.022.</w:t>
      </w:r>
    </w:p>
    <w:p w14:paraId="30A6F3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Şen, Z. (2018). </w:t>
      </w:r>
      <w:r w:rsidRPr="00D60E09">
        <w:rPr>
          <w:rFonts w:cs="Times New Roman"/>
          <w:i/>
          <w:iCs/>
          <w:noProof/>
          <w:szCs w:val="24"/>
        </w:rPr>
        <w:t>Flood Modeling, Prediction and Mitigation</w:t>
      </w:r>
      <w:r w:rsidRPr="00D60E09">
        <w:rPr>
          <w:rFonts w:cs="Times New Roman"/>
          <w:noProof/>
          <w:szCs w:val="24"/>
        </w:rPr>
        <w:t>. Cham, Switzerland: Springer doi:10.1007/978-3-319-52356-9.</w:t>
      </w:r>
    </w:p>
    <w:p w14:paraId="0FD5067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eviratne, S. I., Corti, T., Davin, E. L., Hirschi, M., Jaeger, E. B., Lehner, I., et al. (2010). Investigating soil moisture-climate interactions in a changing climate: A review. </w:t>
      </w:r>
      <w:r w:rsidRPr="00D60E09">
        <w:rPr>
          <w:rFonts w:cs="Times New Roman"/>
          <w:i/>
          <w:iCs/>
          <w:noProof/>
          <w:szCs w:val="24"/>
        </w:rPr>
        <w:t>Earth-Science Rev.</w:t>
      </w:r>
      <w:r w:rsidRPr="00D60E09">
        <w:rPr>
          <w:rFonts w:cs="Times New Roman"/>
          <w:noProof/>
          <w:szCs w:val="24"/>
        </w:rPr>
        <w:t xml:space="preserve"> 99, 125–161. doi:10.1016/j.earscirev.2010.02.004.</w:t>
      </w:r>
    </w:p>
    <w:p w14:paraId="7A66F99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eviratne, S. I., Donat, M. G., Mueller, B., and Alexander, L. V. (2014). No pause in the increase of hot temperature extremes. </w:t>
      </w:r>
      <w:r w:rsidRPr="00D60E09">
        <w:rPr>
          <w:rFonts w:cs="Times New Roman"/>
          <w:i/>
          <w:iCs/>
          <w:noProof/>
          <w:szCs w:val="24"/>
        </w:rPr>
        <w:t>Nat. Clim. Chang.</w:t>
      </w:r>
      <w:r w:rsidRPr="00D60E09">
        <w:rPr>
          <w:rFonts w:cs="Times New Roman"/>
          <w:noProof/>
          <w:szCs w:val="24"/>
        </w:rPr>
        <w:t xml:space="preserve"> 4, 161–163. doi:10.1038/nclimate2145.</w:t>
      </w:r>
    </w:p>
    <w:p w14:paraId="5B8142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eviratne, S. I., Donat, M. G., Pitman, A. J., Knutti, R., and Wilby, R. L. (2016). Allowable CO2 emissions based on regional and impact-related climate targets. </w:t>
      </w:r>
      <w:r w:rsidRPr="00D60E09">
        <w:rPr>
          <w:rFonts w:cs="Times New Roman"/>
          <w:i/>
          <w:iCs/>
          <w:noProof/>
          <w:szCs w:val="24"/>
        </w:rPr>
        <w:t>Nature</w:t>
      </w:r>
      <w:r w:rsidRPr="00D60E09">
        <w:rPr>
          <w:rFonts w:cs="Times New Roman"/>
          <w:noProof/>
          <w:szCs w:val="24"/>
        </w:rPr>
        <w:t xml:space="preserve"> 529, 477–483. doi:10.1038/nature16542.</w:t>
      </w:r>
    </w:p>
    <w:p w14:paraId="08D3FCE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eviratne, S. I., and Hauser, M. (2020). Regional climate sensitivity of climate extremes in CMIP6 vs CMIP5 multi‐model ensembles. </w:t>
      </w:r>
      <w:r w:rsidRPr="00D60E09">
        <w:rPr>
          <w:rFonts w:cs="Times New Roman"/>
          <w:i/>
          <w:iCs/>
          <w:noProof/>
          <w:szCs w:val="24"/>
        </w:rPr>
        <w:t>Earth’s Futur.</w:t>
      </w:r>
      <w:r w:rsidRPr="00D60E09">
        <w:rPr>
          <w:rFonts w:cs="Times New Roman"/>
          <w:noProof/>
          <w:szCs w:val="24"/>
        </w:rPr>
        <w:t xml:space="preserve"> doi:10.1029/2019EF001474.</w:t>
      </w:r>
    </w:p>
    <w:p w14:paraId="479B0EB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eviratne, S. I., Nicholls, N., Easterling, D., Goodess, C. M., Kanae, S., Kossin, J., et al. (2012). “Changes in Climate Extremes and their Impacts on the Natural Physical Environment,” in </w:t>
      </w:r>
      <w:r w:rsidRPr="00D60E09">
        <w:rPr>
          <w:rFonts w:cs="Times New Roman"/>
          <w:i/>
          <w:iCs/>
          <w:noProof/>
          <w:szCs w:val="24"/>
        </w:rPr>
        <w:t>Managing the Risks of Extreme Events and Disasters to Advance Climate Change Adaptation</w:t>
      </w:r>
      <w:r w:rsidRPr="00D60E09">
        <w:rPr>
          <w:rFonts w:cs="Times New Roman"/>
          <w:noProof/>
          <w:szCs w:val="24"/>
        </w:rPr>
        <w:t>, eds. C. B. Field, V. Barros, T. F. Stocker, and Q. Dahe (Cambridge, United Kingdom and New York, NY, USA: A Special Report of Working Groups I and II of the Intergovernmental Panel on Climate Change (IPCC). Cambridge University Press), 109–230. doi:10.1017/CBO9781139177245.006.</w:t>
      </w:r>
    </w:p>
    <w:p w14:paraId="2290CE5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eviratne, S. I., Rogelj, J., Séférian, R., Wartenburger, R., Allen, M. R., Cain, M., et al. (2018a). The many possible climates from the Paris Agreement’s aim of 1.5 °C warming. </w:t>
      </w:r>
      <w:r w:rsidRPr="00D60E09">
        <w:rPr>
          <w:rFonts w:cs="Times New Roman"/>
          <w:i/>
          <w:iCs/>
          <w:noProof/>
          <w:szCs w:val="24"/>
        </w:rPr>
        <w:t>Nature</w:t>
      </w:r>
      <w:r w:rsidRPr="00D60E09">
        <w:rPr>
          <w:rFonts w:cs="Times New Roman"/>
          <w:noProof/>
          <w:szCs w:val="24"/>
        </w:rPr>
        <w:t xml:space="preserve"> 558, 41–49. doi:10.1038/s41586-018-0181-4.</w:t>
      </w:r>
    </w:p>
    <w:p w14:paraId="284982A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eviratne, S. I., Wartenburger, R., Guillod, B. P., Hirsch, A. L., Vogel, M. M., Brovkin, V., et al. (2018b). Climate extremes, land–climate feedbacks and land-use forcing at 1.5°C. </w:t>
      </w:r>
      <w:r w:rsidRPr="00D60E09">
        <w:rPr>
          <w:rFonts w:cs="Times New Roman"/>
          <w:i/>
          <w:iCs/>
          <w:noProof/>
          <w:szCs w:val="24"/>
        </w:rPr>
        <w:t>Philos. Trans. R. Soc. A Math. Phys. Eng. Sci.</w:t>
      </w:r>
      <w:r w:rsidRPr="00D60E09">
        <w:rPr>
          <w:rFonts w:cs="Times New Roman"/>
          <w:noProof/>
          <w:szCs w:val="24"/>
        </w:rPr>
        <w:t xml:space="preserve"> 376, 20160450. doi:10.1098/rsta.2016.0450.</w:t>
      </w:r>
    </w:p>
    <w:p w14:paraId="272520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neviratne, S. I., Wilhelm, M., Stanelle, T., Van Den Hurk, B., Hagemann, S., Berg, A., et al. (2013). Impact of soil moisture-climate feedbacks on CMIP5 projections: First results from the GLACE-CMIP5 experiment. </w:t>
      </w:r>
      <w:r w:rsidRPr="00D60E09">
        <w:rPr>
          <w:rFonts w:cs="Times New Roman"/>
          <w:i/>
          <w:iCs/>
          <w:noProof/>
          <w:szCs w:val="24"/>
        </w:rPr>
        <w:t>Geophys. Res. Lett.</w:t>
      </w:r>
      <w:r w:rsidRPr="00D60E09">
        <w:rPr>
          <w:rFonts w:cs="Times New Roman"/>
          <w:noProof/>
          <w:szCs w:val="24"/>
        </w:rPr>
        <w:t xml:space="preserve"> 40, 5212–5217. doi:10.1002/grl.50956.</w:t>
      </w:r>
    </w:p>
    <w:p w14:paraId="5669EDD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o, Y.-W., Kim, H., Yun, K.-S., Lee, J.-Y., Ha, K.-J., and Moon, J.-Y. (2014). Future change of extreme temperature climate indices over East Asia with uncertainties estimation in the CMIP5. </w:t>
      </w:r>
      <w:r w:rsidRPr="00D60E09">
        <w:rPr>
          <w:rFonts w:cs="Times New Roman"/>
          <w:i/>
          <w:iCs/>
          <w:noProof/>
          <w:szCs w:val="24"/>
        </w:rPr>
        <w:t>Asia-Pacific J. Atmos. Sci.</w:t>
      </w:r>
      <w:r w:rsidRPr="00D60E09">
        <w:rPr>
          <w:rFonts w:cs="Times New Roman"/>
          <w:noProof/>
          <w:szCs w:val="24"/>
        </w:rPr>
        <w:t xml:space="preserve"> 50, 609–624. doi:10.1007/s13143-014-0050-5.</w:t>
      </w:r>
    </w:p>
    <w:p w14:paraId="38D51B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ong, M.-G., Min, S.-K., Kim, Y.-H., Zhang, X., and Sun, Y. (2020). Anthropogenic Greenhouse Gas and Aerosol Contributions to Extreme Temperature Changes During 1951-2015. </w:t>
      </w:r>
      <w:r w:rsidRPr="00D60E09">
        <w:rPr>
          <w:rFonts w:cs="Times New Roman"/>
          <w:i/>
          <w:iCs/>
          <w:noProof/>
          <w:szCs w:val="24"/>
        </w:rPr>
        <w:t>J. Clim.</w:t>
      </w:r>
      <w:r w:rsidRPr="00D60E09">
        <w:rPr>
          <w:rFonts w:cs="Times New Roman"/>
          <w:noProof/>
          <w:szCs w:val="24"/>
        </w:rPr>
        <w:t>, 1–41. doi:10.1175/JCLI-D-19-1023.1.</w:t>
      </w:r>
    </w:p>
    <w:p w14:paraId="62836C8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rrano-Notivoli, R., Beguería, S., Saz, M. Á., and de Luis, M. (2018). Recent trends reveal decreasing intensity of daily precipitation in Spain. </w:t>
      </w:r>
      <w:r w:rsidRPr="00D60E09">
        <w:rPr>
          <w:rFonts w:cs="Times New Roman"/>
          <w:i/>
          <w:iCs/>
          <w:noProof/>
          <w:szCs w:val="24"/>
        </w:rPr>
        <w:t>Int. J. Climatol.</w:t>
      </w:r>
      <w:r w:rsidRPr="00D60E09">
        <w:rPr>
          <w:rFonts w:cs="Times New Roman"/>
          <w:noProof/>
          <w:szCs w:val="24"/>
        </w:rPr>
        <w:t xml:space="preserve"> 38, 4211–4224. doi:10.1002/joc.5562.</w:t>
      </w:r>
    </w:p>
    <w:p w14:paraId="66E7175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evanto, S., Mcdowell, N. G., Dickman, L. T., Pangle, R., and Pockman, W. T. (2014). How do trees die? A test of the hydraulic failure and carbon starvation hypotheses. </w:t>
      </w:r>
      <w:r w:rsidRPr="00D60E09">
        <w:rPr>
          <w:rFonts w:cs="Times New Roman"/>
          <w:i/>
          <w:iCs/>
          <w:noProof/>
          <w:szCs w:val="24"/>
        </w:rPr>
        <w:t>Plant, Cell Environ.</w:t>
      </w:r>
      <w:r w:rsidRPr="00D60E09">
        <w:rPr>
          <w:rFonts w:cs="Times New Roman"/>
          <w:noProof/>
          <w:szCs w:val="24"/>
        </w:rPr>
        <w:t xml:space="preserve"> 37, 153–161. doi:10.1111/pce.12141.</w:t>
      </w:r>
    </w:p>
    <w:p w14:paraId="4A7723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aevitz, D. A., Camargo, S. J., Sobel, A. H., Jonas, J. A., Kim, D., Kumar, A., et al. (2014). Characteristics of tropical cyclones in high-resolution models in the present climate. </w:t>
      </w:r>
      <w:r w:rsidRPr="00D60E09">
        <w:rPr>
          <w:rFonts w:cs="Times New Roman"/>
          <w:i/>
          <w:iCs/>
          <w:noProof/>
          <w:szCs w:val="24"/>
        </w:rPr>
        <w:t>J. Adv. Model. Earth Syst.</w:t>
      </w:r>
      <w:r w:rsidRPr="00D60E09">
        <w:rPr>
          <w:rFonts w:cs="Times New Roman"/>
          <w:noProof/>
          <w:szCs w:val="24"/>
        </w:rPr>
        <w:t xml:space="preserve"> 6, 1154–1172. doi:10.1002/2014MS000372.</w:t>
      </w:r>
    </w:p>
    <w:p w14:paraId="578A3C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anas, P. R., and Kumar, V. S. (2015). Trends in surface wind speed and significant wave height as revealed by ERA-Interim wind wave hindcast in the Central Bay of Bengal. </w:t>
      </w:r>
      <w:r w:rsidRPr="00D60E09">
        <w:rPr>
          <w:rFonts w:cs="Times New Roman"/>
          <w:i/>
          <w:iCs/>
          <w:noProof/>
          <w:szCs w:val="24"/>
        </w:rPr>
        <w:t>Int. J. Climatol.</w:t>
      </w:r>
      <w:r w:rsidRPr="00D60E09">
        <w:rPr>
          <w:rFonts w:cs="Times New Roman"/>
          <w:noProof/>
          <w:szCs w:val="24"/>
        </w:rPr>
        <w:t xml:space="preserve"> 35, 2654–2663. doi:10.1002/joc.4164.</w:t>
      </w:r>
    </w:p>
    <w:p w14:paraId="6D37C4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arafati, A., Nabaei, S., and Shahid, S. (2020). Spatial assessment of meteorological drought features over different climate regions in Iran. </w:t>
      </w:r>
      <w:r w:rsidRPr="00D60E09">
        <w:rPr>
          <w:rFonts w:cs="Times New Roman"/>
          <w:i/>
          <w:iCs/>
          <w:noProof/>
          <w:szCs w:val="24"/>
        </w:rPr>
        <w:t>Int. J. Climatol.</w:t>
      </w:r>
      <w:r w:rsidRPr="00D60E09">
        <w:rPr>
          <w:rFonts w:cs="Times New Roman"/>
          <w:noProof/>
          <w:szCs w:val="24"/>
        </w:rPr>
        <w:t xml:space="preserve"> 40, 1864–1884. doi:10.1002/joc.6307.</w:t>
      </w:r>
    </w:p>
    <w:p w14:paraId="0F7229D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arma, A., Wasko, C., and Lettenmaier, D. P. (2018). If precipitation extremes are increasing, why aren’t floods? </w:t>
      </w:r>
      <w:r w:rsidRPr="00D60E09">
        <w:rPr>
          <w:rFonts w:cs="Times New Roman"/>
          <w:i/>
          <w:iCs/>
          <w:noProof/>
          <w:szCs w:val="24"/>
        </w:rPr>
        <w:t>Water Resour. Res.</w:t>
      </w:r>
      <w:r w:rsidRPr="00D60E09">
        <w:rPr>
          <w:rFonts w:cs="Times New Roman"/>
          <w:noProof/>
          <w:szCs w:val="24"/>
        </w:rPr>
        <w:t xml:space="preserve"> 54, 8545–8551. doi:10.1029/2018WR023749.</w:t>
      </w:r>
    </w:p>
    <w:p w14:paraId="29BB16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arma, S., and Mujumdar, P. (2017). Increasing frequency and spatial extent of concurrent meteorological droughts and heatwaves in India. </w:t>
      </w:r>
      <w:r w:rsidRPr="00D60E09">
        <w:rPr>
          <w:rFonts w:cs="Times New Roman"/>
          <w:i/>
          <w:iCs/>
          <w:noProof/>
          <w:szCs w:val="24"/>
        </w:rPr>
        <w:t>Sci. Rep.</w:t>
      </w:r>
      <w:r w:rsidRPr="00D60E09">
        <w:rPr>
          <w:rFonts w:cs="Times New Roman"/>
          <w:noProof/>
          <w:szCs w:val="24"/>
        </w:rPr>
        <w:t xml:space="preserve"> 7, 15582. doi:10.1038/s41598-017-15896-3.</w:t>
      </w:r>
    </w:p>
    <w:p w14:paraId="094DF79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armila, S., and Walsh, K. J. E. (2018). Recent poleward shift of tropical cyclone formation linked to Hadley cell expansion. </w:t>
      </w:r>
      <w:r w:rsidRPr="00D60E09">
        <w:rPr>
          <w:rFonts w:cs="Times New Roman"/>
          <w:i/>
          <w:iCs/>
          <w:noProof/>
          <w:szCs w:val="24"/>
        </w:rPr>
        <w:t>Nat. Clim. Chang.</w:t>
      </w:r>
      <w:r w:rsidRPr="00D60E09">
        <w:rPr>
          <w:rFonts w:cs="Times New Roman"/>
          <w:noProof/>
          <w:szCs w:val="24"/>
        </w:rPr>
        <w:t xml:space="preserve"> doi:10.1038/s41558-018-0227-5.</w:t>
      </w:r>
    </w:p>
    <w:p w14:paraId="0F1F32E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ashikanth, K., Ghosh, S., H, V., and Karmakar, S. (2018). Future projections of Indian summer monsoon rainfall extremes over India with statistical downscaling and its consistency with observed characteristics. </w:t>
      </w:r>
      <w:r w:rsidRPr="00D60E09">
        <w:rPr>
          <w:rFonts w:cs="Times New Roman"/>
          <w:i/>
          <w:iCs/>
          <w:noProof/>
          <w:szCs w:val="24"/>
        </w:rPr>
        <w:t>Clim. Dyn.</w:t>
      </w:r>
      <w:r w:rsidRPr="00D60E09">
        <w:rPr>
          <w:rFonts w:cs="Times New Roman"/>
          <w:noProof/>
          <w:szCs w:val="24"/>
        </w:rPr>
        <w:t xml:space="preserve"> 51, 1–15. doi:10.1007/s00382-017-3604-2.</w:t>
      </w:r>
    </w:p>
    <w:p w14:paraId="3AF03E0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astri, H., Paul, S., Ghosh, S., and Karmakar, S. (2015). Impacts of urbanization on Indian summer monsoon rainfall extremes. </w:t>
      </w:r>
      <w:r w:rsidRPr="00D60E09">
        <w:rPr>
          <w:rFonts w:cs="Times New Roman"/>
          <w:i/>
          <w:iCs/>
          <w:noProof/>
          <w:szCs w:val="24"/>
        </w:rPr>
        <w:t>J. Geophys. Res. Atmos.</w:t>
      </w:r>
      <w:r w:rsidRPr="00D60E09">
        <w:rPr>
          <w:rFonts w:cs="Times New Roman"/>
          <w:noProof/>
          <w:szCs w:val="24"/>
        </w:rPr>
        <w:t xml:space="preserve"> 120, 496–516. doi:10.1002/2014JD022061.</w:t>
      </w:r>
    </w:p>
    <w:p w14:paraId="2D886D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aw, T. A., Baldwin, M., Barnes, E. A., Caballero, R., Garfinkel, C. I., Hwang, Y.-T., et al. (2016). Storm track processes and the opposing influences of climate change. </w:t>
      </w:r>
      <w:r w:rsidRPr="00D60E09">
        <w:rPr>
          <w:rFonts w:cs="Times New Roman"/>
          <w:i/>
          <w:iCs/>
          <w:noProof/>
          <w:szCs w:val="24"/>
        </w:rPr>
        <w:t>Nat. Geosci.</w:t>
      </w:r>
      <w:r w:rsidRPr="00D60E09">
        <w:rPr>
          <w:rFonts w:cs="Times New Roman"/>
          <w:noProof/>
          <w:szCs w:val="24"/>
        </w:rPr>
        <w:t xml:space="preserve"> 9, 656–664. doi:10.1038/ngeo2783.</w:t>
      </w:r>
    </w:p>
    <w:p w14:paraId="65D53BB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ffield, J., Wood, E. F., and Roderick, M. L. (2012). Little change in global drought over the past 60 years. </w:t>
      </w:r>
      <w:r w:rsidRPr="00D60E09">
        <w:rPr>
          <w:rFonts w:cs="Times New Roman"/>
          <w:i/>
          <w:iCs/>
          <w:noProof/>
          <w:szCs w:val="24"/>
        </w:rPr>
        <w:t>Nature</w:t>
      </w:r>
      <w:r w:rsidRPr="00D60E09">
        <w:rPr>
          <w:rFonts w:cs="Times New Roman"/>
          <w:noProof/>
          <w:szCs w:val="24"/>
        </w:rPr>
        <w:t xml:space="preserve"> 491, 435–438. doi:10.1038/nature11575.</w:t>
      </w:r>
    </w:p>
    <w:p w14:paraId="4060F68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ikh, M. M., Manzoor, N., Ashraf, J., Adnan, M., Collins, D., Hameed, S., et al. (2015). Trends in extreme daily rainfall and temperature indices over South Asia. </w:t>
      </w:r>
      <w:r w:rsidRPr="00D60E09">
        <w:rPr>
          <w:rFonts w:cs="Times New Roman"/>
          <w:i/>
          <w:iCs/>
          <w:noProof/>
          <w:szCs w:val="24"/>
        </w:rPr>
        <w:t>Int. J. Climatol.</w:t>
      </w:r>
      <w:r w:rsidRPr="00D60E09">
        <w:rPr>
          <w:rFonts w:cs="Times New Roman"/>
          <w:noProof/>
          <w:szCs w:val="24"/>
        </w:rPr>
        <w:t xml:space="preserve"> 35, 1625–1637. doi:10.1002/joc.4081.</w:t>
      </w:r>
    </w:p>
    <w:p w14:paraId="62DDABF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phard, M. W., Mekis, E., Morris, R. J., Feng, Y., Zhang, X., Kilcup, K., et al. (2014). Trends in Canadian Short‐Duration Extreme Rainfall: Including an Intensity–Duration–Frequency Perspective. </w:t>
      </w:r>
      <w:r w:rsidRPr="00D60E09">
        <w:rPr>
          <w:rFonts w:cs="Times New Roman"/>
          <w:i/>
          <w:iCs/>
          <w:noProof/>
          <w:szCs w:val="24"/>
        </w:rPr>
        <w:t>Atmosphere-Ocean</w:t>
      </w:r>
      <w:r w:rsidRPr="00D60E09">
        <w:rPr>
          <w:rFonts w:cs="Times New Roman"/>
          <w:noProof/>
          <w:szCs w:val="24"/>
        </w:rPr>
        <w:t xml:space="preserve"> 52, 398–417. doi:10.1080/07055900.2014.969677.</w:t>
      </w:r>
    </w:p>
    <w:p w14:paraId="6D1A512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pherd, J. M. (2013). Impacts of Urbanization on Precipitation and Storms: Physical Insights and Vulnerabilities. </w:t>
      </w:r>
      <w:r w:rsidRPr="00D60E09">
        <w:rPr>
          <w:rFonts w:cs="Times New Roman"/>
          <w:i/>
          <w:iCs/>
          <w:noProof/>
          <w:szCs w:val="24"/>
        </w:rPr>
        <w:t>Clim. Vulnerability</w:t>
      </w:r>
      <w:r w:rsidRPr="00D60E09">
        <w:rPr>
          <w:rFonts w:cs="Times New Roman"/>
          <w:noProof/>
          <w:szCs w:val="24"/>
        </w:rPr>
        <w:t>, 109–125. doi:10.1016/B978-0-12-384703-4.00503-7.</w:t>
      </w:r>
    </w:p>
    <w:p w14:paraId="25A7669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pherd, T. G. (2014). Atmospheric circulation as a source of uncertainty in climate change projections. </w:t>
      </w:r>
      <w:r w:rsidRPr="00D60E09">
        <w:rPr>
          <w:rFonts w:cs="Times New Roman"/>
          <w:i/>
          <w:iCs/>
          <w:noProof/>
          <w:szCs w:val="24"/>
        </w:rPr>
        <w:t>Nat. Geosci.</w:t>
      </w:r>
      <w:r w:rsidRPr="00D60E09">
        <w:rPr>
          <w:rFonts w:cs="Times New Roman"/>
          <w:noProof/>
          <w:szCs w:val="24"/>
        </w:rPr>
        <w:t xml:space="preserve"> 7, 703–708. doi:10.1038/NGEO2253.</w:t>
      </w:r>
    </w:p>
    <w:p w14:paraId="22183FD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pherd, T. G. (2016). A Common Framework for Approaches to Extreme Event Attribution. </w:t>
      </w:r>
      <w:r w:rsidRPr="00D60E09">
        <w:rPr>
          <w:rFonts w:cs="Times New Roman"/>
          <w:i/>
          <w:iCs/>
          <w:noProof/>
          <w:szCs w:val="24"/>
        </w:rPr>
        <w:t>Curr. Clim. Chang. Reports</w:t>
      </w:r>
      <w:r w:rsidRPr="00D60E09">
        <w:rPr>
          <w:rFonts w:cs="Times New Roman"/>
          <w:noProof/>
          <w:szCs w:val="24"/>
        </w:rPr>
        <w:t xml:space="preserve"> 2, 28–38. doi:10.1007/s40641-016-0033-y.</w:t>
      </w:r>
    </w:p>
    <w:p w14:paraId="17552A4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pherd, T. G., Boyd, E., Calel, R. A., Chapman, S. C., Dessai, S., Dima-West, I. M., et al. (2018). Storylines: an alternative approach to representing uncertainty in physical aspects of climate change. </w:t>
      </w:r>
      <w:r w:rsidRPr="00D60E09">
        <w:rPr>
          <w:rFonts w:cs="Times New Roman"/>
          <w:i/>
          <w:iCs/>
          <w:noProof/>
          <w:szCs w:val="24"/>
        </w:rPr>
        <w:t>Clim. Change</w:t>
      </w:r>
      <w:r w:rsidRPr="00D60E09">
        <w:rPr>
          <w:rFonts w:cs="Times New Roman"/>
          <w:noProof/>
          <w:szCs w:val="24"/>
        </w:rPr>
        <w:t xml:space="preserve"> 151, 555–571. doi:10.1007/s10584-018-2317-9.</w:t>
      </w:r>
    </w:p>
    <w:p w14:paraId="394337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ridan, S. C., Lee, C. C., and Smith, E. T. (2020). A Comparison Between Station Observations and Reanalysis Data in the Identification of Extreme Temperature Events. </w:t>
      </w:r>
      <w:r w:rsidRPr="00D60E09">
        <w:rPr>
          <w:rFonts w:cs="Times New Roman"/>
          <w:i/>
          <w:iCs/>
          <w:noProof/>
          <w:szCs w:val="24"/>
        </w:rPr>
        <w:t>Geophys. Res. Lett.</w:t>
      </w:r>
      <w:r w:rsidRPr="00D60E09">
        <w:rPr>
          <w:rFonts w:cs="Times New Roman"/>
          <w:noProof/>
          <w:szCs w:val="24"/>
        </w:rPr>
        <w:t xml:space="preserve"> 47. doi:10.1029/2020GL088120.</w:t>
      </w:r>
    </w:p>
    <w:p w14:paraId="62B1A6A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rwood, S. C., Bony, S., and Dufresne, J.-L. (2014). Spread in model climate sensitivity traced to atmospheric convective mixing. </w:t>
      </w:r>
      <w:r w:rsidRPr="00D60E09">
        <w:rPr>
          <w:rFonts w:cs="Times New Roman"/>
          <w:i/>
          <w:iCs/>
          <w:noProof/>
          <w:szCs w:val="24"/>
        </w:rPr>
        <w:t>Nature</w:t>
      </w:r>
      <w:r w:rsidRPr="00D60E09">
        <w:rPr>
          <w:rFonts w:cs="Times New Roman"/>
          <w:noProof/>
          <w:szCs w:val="24"/>
        </w:rPr>
        <w:t xml:space="preserve"> 505, 37–42. doi:10.1038/nature12829.</w:t>
      </w:r>
    </w:p>
    <w:p w14:paraId="54529FD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rwood, S. C., and Fu, Q. (2014). A Drier Future? </w:t>
      </w:r>
      <w:r w:rsidRPr="00D60E09">
        <w:rPr>
          <w:rFonts w:cs="Times New Roman"/>
          <w:i/>
          <w:iCs/>
          <w:noProof/>
          <w:szCs w:val="24"/>
        </w:rPr>
        <w:t>Science (80-. ).</w:t>
      </w:r>
      <w:r w:rsidRPr="00D60E09">
        <w:rPr>
          <w:rFonts w:cs="Times New Roman"/>
          <w:noProof/>
          <w:szCs w:val="24"/>
        </w:rPr>
        <w:t xml:space="preserve"> 343, 737–739. doi:10.1126/science.1247620.</w:t>
      </w:r>
    </w:p>
    <w:p w14:paraId="00CAF92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evchenko, O., Lee, H., Snizhko, S., and Mayer, H. (2014). Long-term analysis of heat waves in Ukraine. </w:t>
      </w:r>
      <w:r w:rsidRPr="00D60E09">
        <w:rPr>
          <w:rFonts w:cs="Times New Roman"/>
          <w:i/>
          <w:iCs/>
          <w:noProof/>
          <w:szCs w:val="24"/>
        </w:rPr>
        <w:t>Int. J. Climatol.</w:t>
      </w:r>
      <w:r w:rsidRPr="00D60E09">
        <w:rPr>
          <w:rFonts w:cs="Times New Roman"/>
          <w:noProof/>
          <w:szCs w:val="24"/>
        </w:rPr>
        <w:t xml:space="preserve"> 34, 1642–1650. doi:10.1002/joc.3792.</w:t>
      </w:r>
    </w:p>
    <w:p w14:paraId="05C47B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i, C., Jiang, Z.-H., Chen, W.-L., and Li, L. (2018). Changes in temperature extremes over China under 1.5 °C and 2 °C global warming targets. </w:t>
      </w:r>
      <w:r w:rsidRPr="00D60E09">
        <w:rPr>
          <w:rFonts w:cs="Times New Roman"/>
          <w:i/>
          <w:iCs/>
          <w:noProof/>
          <w:szCs w:val="24"/>
        </w:rPr>
        <w:t>Adv. Clim. Chang. Res.</w:t>
      </w:r>
      <w:r w:rsidRPr="00D60E09">
        <w:rPr>
          <w:rFonts w:cs="Times New Roman"/>
          <w:noProof/>
          <w:szCs w:val="24"/>
        </w:rPr>
        <w:t xml:space="preserve"> 9, 120–129. doi:10.1016/j.accre.2017.11.003.</w:t>
      </w:r>
    </w:p>
    <w:p w14:paraId="5DB4321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i, L., Feng, P., Wang, B., Liu, D. L., and Yu, Q. (2020). Quantifying future drought change and associated uncertainty in southeastern Australia with multiple potential evapotranspiration models. </w:t>
      </w:r>
      <w:r w:rsidRPr="00D60E09">
        <w:rPr>
          <w:rFonts w:cs="Times New Roman"/>
          <w:i/>
          <w:iCs/>
          <w:noProof/>
          <w:szCs w:val="24"/>
        </w:rPr>
        <w:t>J. Hydrol.</w:t>
      </w:r>
      <w:r w:rsidRPr="00D60E09">
        <w:rPr>
          <w:rFonts w:cs="Times New Roman"/>
          <w:noProof/>
          <w:szCs w:val="24"/>
        </w:rPr>
        <w:t xml:space="preserve"> 590, 125394. doi:https://doi.org/10.1016/j.jhydrol.2020.125394.</w:t>
      </w:r>
    </w:p>
    <w:p w14:paraId="64F1D1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i, Y., Wang, G., and Gao, X. (2017). Role of resolution in regional climate change projections over China. </w:t>
      </w:r>
      <w:r w:rsidRPr="00D60E09">
        <w:rPr>
          <w:rFonts w:cs="Times New Roman"/>
          <w:i/>
          <w:iCs/>
          <w:noProof/>
          <w:szCs w:val="24"/>
        </w:rPr>
        <w:t>Clim. Dyn.</w:t>
      </w:r>
      <w:r w:rsidRPr="00D60E09">
        <w:rPr>
          <w:rFonts w:cs="Times New Roman"/>
          <w:noProof/>
          <w:szCs w:val="24"/>
        </w:rPr>
        <w:t xml:space="preserve"> 51, 2375–2396. doi:10.1007/s00382-017-4018-x.</w:t>
      </w:r>
    </w:p>
    <w:p w14:paraId="2C08EB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impo, A., Takemura, K., Wakamatsu, S., Togawa, H., Mochizuki, Y., Takekawa, M., et al. (2019). Primary Factors behind the Heavy Rain Event of July 2018 and the Subsequent Heat Wave in Japan. </w:t>
      </w:r>
      <w:r w:rsidRPr="00D60E09">
        <w:rPr>
          <w:rFonts w:cs="Times New Roman"/>
          <w:i/>
          <w:iCs/>
          <w:noProof/>
          <w:szCs w:val="24"/>
        </w:rPr>
        <w:t>SOLA</w:t>
      </w:r>
      <w:r w:rsidRPr="00D60E09">
        <w:rPr>
          <w:rFonts w:cs="Times New Roman"/>
          <w:noProof/>
          <w:szCs w:val="24"/>
        </w:rPr>
        <w:t xml:space="preserve"> 15A, 13–18. doi:10.2151/sola.15A-003.</w:t>
      </w:r>
    </w:p>
    <w:p w14:paraId="6D460A6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in, J., Olson, R., and An, S.-I. (2018). Projected Heat Wave Characteristics over the Korean Peninsula During the Twenty-First Century. </w:t>
      </w:r>
      <w:r w:rsidRPr="00D60E09">
        <w:rPr>
          <w:rFonts w:cs="Times New Roman"/>
          <w:i/>
          <w:iCs/>
          <w:noProof/>
          <w:szCs w:val="24"/>
        </w:rPr>
        <w:t>Asia-Pacific J. Atmos. Sci.</w:t>
      </w:r>
      <w:r w:rsidRPr="00D60E09">
        <w:rPr>
          <w:rFonts w:cs="Times New Roman"/>
          <w:noProof/>
          <w:szCs w:val="24"/>
        </w:rPr>
        <w:t xml:space="preserve"> 54, 53–61. doi:10.1007/s13143-017-0059-7.</w:t>
      </w:r>
    </w:p>
    <w:p w14:paraId="330A51A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iogama, H., Hirata, R., Hasegawa, T., Fujimori, S., Ishizaki, N. N., Chatani, S., et al. (2020). Historical and future anthropogenic warming effects on droughts, fires and fire emissions of CO2 and PM2.5 in equatorial Asia when 2015-like El Niño events occur. </w:t>
      </w:r>
      <w:r w:rsidRPr="00D60E09">
        <w:rPr>
          <w:rFonts w:cs="Times New Roman"/>
          <w:i/>
          <w:iCs/>
          <w:noProof/>
          <w:szCs w:val="24"/>
        </w:rPr>
        <w:t>Earth Syst. Dyn.</w:t>
      </w:r>
      <w:r w:rsidRPr="00D60E09">
        <w:rPr>
          <w:rFonts w:cs="Times New Roman"/>
          <w:noProof/>
          <w:szCs w:val="24"/>
        </w:rPr>
        <w:t xml:space="preserve"> 11, 435–445. doi:10.5194/esd-11-435-2020.</w:t>
      </w:r>
    </w:p>
    <w:p w14:paraId="2DEC840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iogama, H., Imada, Y., Mori, M., Mizuta, R., Stone, D., Yoshida, K., et al. (2016). Attributing Historical Changes in Probabilities of Record-Breaking Daily Temperature and Precipitation Extreme Events. </w:t>
      </w:r>
      <w:r w:rsidRPr="00D60E09">
        <w:rPr>
          <w:rFonts w:cs="Times New Roman"/>
          <w:i/>
          <w:iCs/>
          <w:noProof/>
          <w:szCs w:val="24"/>
        </w:rPr>
        <w:t>SOLA</w:t>
      </w:r>
      <w:r w:rsidRPr="00D60E09">
        <w:rPr>
          <w:rFonts w:cs="Times New Roman"/>
          <w:noProof/>
          <w:szCs w:val="24"/>
        </w:rPr>
        <w:t xml:space="preserve"> 12, 225–231. doi:10.2151/sola.2016-045.</w:t>
      </w:r>
    </w:p>
    <w:p w14:paraId="65912DF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iogama, H., Watanabe, M., Imada, Y., Mori, M., Ishii, M., and Kimoto, M. (2013). An event attribution of the 2010 drought in the South Amazon region using the MIROC5 model. </w:t>
      </w:r>
      <w:r w:rsidRPr="00D60E09">
        <w:rPr>
          <w:rFonts w:cs="Times New Roman"/>
          <w:i/>
          <w:iCs/>
          <w:noProof/>
          <w:szCs w:val="24"/>
        </w:rPr>
        <w:t>Atmos. Sci. Lett.</w:t>
      </w:r>
      <w:r w:rsidRPr="00D60E09">
        <w:rPr>
          <w:rFonts w:cs="Times New Roman"/>
          <w:noProof/>
          <w:szCs w:val="24"/>
        </w:rPr>
        <w:t xml:space="preserve"> 14, 170–175. doi:10.1002/asl2.435.</w:t>
      </w:r>
    </w:p>
    <w:p w14:paraId="0D9D7CD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hukla, S., Safeeq, M., AghaKouchak, A., Guan, K., and Funk, C. (2015). Temperature impacts on the water year 2014 drought in California. </w:t>
      </w:r>
      <w:r w:rsidRPr="00D60E09">
        <w:rPr>
          <w:rFonts w:cs="Times New Roman"/>
          <w:i/>
          <w:iCs/>
          <w:noProof/>
          <w:szCs w:val="24"/>
        </w:rPr>
        <w:t>Geophys. Res. Lett.</w:t>
      </w:r>
      <w:r w:rsidRPr="00D60E09">
        <w:rPr>
          <w:rFonts w:cs="Times New Roman"/>
          <w:noProof/>
          <w:szCs w:val="24"/>
        </w:rPr>
        <w:t xml:space="preserve"> 42, 4384–4393. doi:10.1002/2015GL063666.</w:t>
      </w:r>
    </w:p>
    <w:p w14:paraId="6DCB97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gmond, M., Fyfe, J. C., and Swart, N. C. (2018). Ice-free Arctic projections under the Paris Agreement. </w:t>
      </w:r>
      <w:r w:rsidRPr="00D60E09">
        <w:rPr>
          <w:rFonts w:cs="Times New Roman"/>
          <w:i/>
          <w:iCs/>
          <w:noProof/>
          <w:szCs w:val="24"/>
        </w:rPr>
        <w:t>Nat. Clim. Chang.</w:t>
      </w:r>
      <w:r w:rsidRPr="00D60E09">
        <w:rPr>
          <w:rFonts w:cs="Times New Roman"/>
          <w:noProof/>
          <w:szCs w:val="24"/>
        </w:rPr>
        <w:t xml:space="preserve"> 8, 404–408. doi:10.1038/s41558-018-0124-y.</w:t>
      </w:r>
    </w:p>
    <w:p w14:paraId="367C2CF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korska, A. E., Viviroli, D., and Seibert, J. (2015). Flood-type classification in mountainous catchments using crisp and fuzzy decision trees. </w:t>
      </w:r>
      <w:r w:rsidRPr="00D60E09">
        <w:rPr>
          <w:rFonts w:cs="Times New Roman"/>
          <w:i/>
          <w:iCs/>
          <w:noProof/>
          <w:szCs w:val="24"/>
        </w:rPr>
        <w:t>Water Resour. Res.</w:t>
      </w:r>
      <w:r w:rsidRPr="00D60E09">
        <w:rPr>
          <w:rFonts w:cs="Times New Roman"/>
          <w:noProof/>
          <w:szCs w:val="24"/>
        </w:rPr>
        <w:t xml:space="preserve"> 51, 7959–7976. doi:10.1002/2015WR017326.</w:t>
      </w:r>
    </w:p>
    <w:p w14:paraId="54D53AB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llmann, J., Donat, M. G., Fyfe, J. C., and Zwiers, F. W. (2014). Observed and simulated temperature extremes during the recent warming hiatus. </w:t>
      </w:r>
      <w:r w:rsidRPr="00D60E09">
        <w:rPr>
          <w:rFonts w:cs="Times New Roman"/>
          <w:i/>
          <w:iCs/>
          <w:noProof/>
          <w:szCs w:val="24"/>
        </w:rPr>
        <w:t>Environ. Res. Lett.</w:t>
      </w:r>
      <w:r w:rsidRPr="00D60E09">
        <w:rPr>
          <w:rFonts w:cs="Times New Roman"/>
          <w:noProof/>
          <w:szCs w:val="24"/>
        </w:rPr>
        <w:t xml:space="preserve"> 9, 64023–64029. doi:10.1088/1748-9326/9/6/064023.</w:t>
      </w:r>
    </w:p>
    <w:p w14:paraId="133A99E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llmann, J., Kharin, V. V., Zhang, X., Zwiers, F. W., and Bronaugh, D. (2013a). Climate extremes indices in the CMIP5 multimodel ensemble: Part 1. Model evaluation in the present climate. </w:t>
      </w:r>
      <w:r w:rsidRPr="00D60E09">
        <w:rPr>
          <w:rFonts w:cs="Times New Roman"/>
          <w:i/>
          <w:iCs/>
          <w:noProof/>
          <w:szCs w:val="24"/>
        </w:rPr>
        <w:t>J. Geophys. Res. Atmos.</w:t>
      </w:r>
      <w:r w:rsidRPr="00D60E09">
        <w:rPr>
          <w:rFonts w:cs="Times New Roman"/>
          <w:noProof/>
          <w:szCs w:val="24"/>
        </w:rPr>
        <w:t xml:space="preserve"> 118, 1716–1733. doi:10.1002/jgrd.50203.</w:t>
      </w:r>
    </w:p>
    <w:p w14:paraId="4A2E424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llmann, J., Kharin, V. V, Zwiers, F. W., Zhang, X., and Bronaugh, D. (2013b). Climate extremes indices in the CMIP5 multimodel ensemble: Part 2. Future climate projections. </w:t>
      </w:r>
      <w:r w:rsidRPr="00D60E09">
        <w:rPr>
          <w:rFonts w:cs="Times New Roman"/>
          <w:i/>
          <w:iCs/>
          <w:noProof/>
          <w:szCs w:val="24"/>
        </w:rPr>
        <w:t>J. Geophys. Res. Atmos.</w:t>
      </w:r>
      <w:r w:rsidRPr="00D60E09">
        <w:rPr>
          <w:rFonts w:cs="Times New Roman"/>
          <w:noProof/>
          <w:szCs w:val="24"/>
        </w:rPr>
        <w:t xml:space="preserve"> 118, 2473–2493. doi:10.1002/jgrd.50188.</w:t>
      </w:r>
    </w:p>
    <w:p w14:paraId="6BB25D9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llmann, J., Stjern, C. W., Myhre, G., and Forster, P. M. (2017a). Slow and fast responses of mean and extreme precipitation to different forcing in CMIP5 simulations. </w:t>
      </w:r>
      <w:r w:rsidRPr="00D60E09">
        <w:rPr>
          <w:rFonts w:cs="Times New Roman"/>
          <w:i/>
          <w:iCs/>
          <w:noProof/>
          <w:szCs w:val="24"/>
        </w:rPr>
        <w:t>Geophys. Res. Lett.</w:t>
      </w:r>
      <w:r w:rsidRPr="00D60E09">
        <w:rPr>
          <w:rFonts w:cs="Times New Roman"/>
          <w:noProof/>
          <w:szCs w:val="24"/>
        </w:rPr>
        <w:t xml:space="preserve"> 44, 6383–6390. doi:10.1002/2017GL073229.</w:t>
      </w:r>
    </w:p>
    <w:p w14:paraId="34BD26A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llmann, J., Stjern, C. W., Myhre, G., Samset, B. H., Hodnebrog, Ø., Andrews, T., et al. (2019). Extreme wet and dry conditions affected differently by greenhouse gases and aerosols. </w:t>
      </w:r>
      <w:r w:rsidRPr="00D60E09">
        <w:rPr>
          <w:rFonts w:cs="Times New Roman"/>
          <w:i/>
          <w:iCs/>
          <w:noProof/>
          <w:szCs w:val="24"/>
        </w:rPr>
        <w:t>npj Clim. Atmos. Sci.</w:t>
      </w:r>
      <w:r w:rsidRPr="00D60E09">
        <w:rPr>
          <w:rFonts w:cs="Times New Roman"/>
          <w:noProof/>
          <w:szCs w:val="24"/>
        </w:rPr>
        <w:t xml:space="preserve"> 2, 24. doi:10.1038/s41612-019-0079-3.</w:t>
      </w:r>
    </w:p>
    <w:p w14:paraId="577F879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llmann, J., Thorarinsdottir, T., Keenlyside, N., Schaller, N., Alexander, L. V., Hegerl, G., et al. (2017b). Understanding, modeling and predicting weather and climate extremes: Challenges and opportunities. </w:t>
      </w:r>
      <w:r w:rsidRPr="00D60E09">
        <w:rPr>
          <w:rFonts w:cs="Times New Roman"/>
          <w:i/>
          <w:iCs/>
          <w:noProof/>
          <w:szCs w:val="24"/>
        </w:rPr>
        <w:t>Weather Clim. Extrem.</w:t>
      </w:r>
      <w:r w:rsidRPr="00D60E09">
        <w:rPr>
          <w:rFonts w:cs="Times New Roman"/>
          <w:noProof/>
          <w:szCs w:val="24"/>
        </w:rPr>
        <w:t xml:space="preserve"> 18, 65–74. doi:10.1016/j.wace.2017.10.003.</w:t>
      </w:r>
    </w:p>
    <w:p w14:paraId="52817FE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mmons, A. J., Willett, K. M., Jones, P. D., Thorne, P. W., and Dee, D. P. (2010). Low-frequency variations in surface atmospheric humidity, temperature, and precipitation: Inferences from reanalyses and monthly gridded observational data sets. </w:t>
      </w:r>
      <w:r w:rsidRPr="00D60E09">
        <w:rPr>
          <w:rFonts w:cs="Times New Roman"/>
          <w:i/>
          <w:iCs/>
          <w:noProof/>
          <w:szCs w:val="24"/>
        </w:rPr>
        <w:t>J. Geophys. Res. Atmos.</w:t>
      </w:r>
      <w:r w:rsidRPr="00D60E09">
        <w:rPr>
          <w:rFonts w:cs="Times New Roman"/>
          <w:noProof/>
          <w:szCs w:val="24"/>
        </w:rPr>
        <w:t xml:space="preserve"> 115. doi:10.1029/2009JD012442.</w:t>
      </w:r>
    </w:p>
    <w:p w14:paraId="4D15794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ngh, D., Horton, D. E., Tsiang, M., Haugen, M., Ashfaq, M., Mei, R., et al. (2014a). Severe precipitaiton in northern India in June 2013: Causes, historical context, and changes in probability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58–S61. doi:10.1175/1520-0477-95.9.S1.1.</w:t>
      </w:r>
    </w:p>
    <w:p w14:paraId="4BDB160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ngh, D., Seager, R., Cook, B. I., Cane, M., Ting, M., Cook, E., et al. (2018). Climate and the Global Famine of 1876–78. </w:t>
      </w:r>
      <w:r w:rsidRPr="00D60E09">
        <w:rPr>
          <w:rFonts w:cs="Times New Roman"/>
          <w:i/>
          <w:iCs/>
          <w:noProof/>
          <w:szCs w:val="24"/>
        </w:rPr>
        <w:t>J. Clim.</w:t>
      </w:r>
      <w:r w:rsidRPr="00D60E09">
        <w:rPr>
          <w:rFonts w:cs="Times New Roman"/>
          <w:noProof/>
          <w:szCs w:val="24"/>
        </w:rPr>
        <w:t xml:space="preserve"> 31, 9445–9467. doi:10.1175/JCLI-D-18-0159.1.</w:t>
      </w:r>
    </w:p>
    <w:p w14:paraId="2EE9C87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ngh, D., Tsiang, M., Rajaratnam, B., and Diffenbaugh, N. S. (2014b). Observed changes in extreme wet and dry spells during the South Asian summer monsoon season. </w:t>
      </w:r>
      <w:r w:rsidRPr="00D60E09">
        <w:rPr>
          <w:rFonts w:cs="Times New Roman"/>
          <w:i/>
          <w:iCs/>
          <w:noProof/>
          <w:szCs w:val="24"/>
        </w:rPr>
        <w:t>Nat. Clim. Chang.</w:t>
      </w:r>
      <w:r w:rsidRPr="00D60E09">
        <w:rPr>
          <w:rFonts w:cs="Times New Roman"/>
          <w:noProof/>
          <w:szCs w:val="24"/>
        </w:rPr>
        <w:t xml:space="preserve"> 4, 456–461. doi:10.1038/nclimate2208.</w:t>
      </w:r>
    </w:p>
    <w:p w14:paraId="59BC4B9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ngh, K., Panda, J., Sahoo, M., and Mohapatra, M. (2019). Variability in Tropical Cyclone Climatology over North Indian Ocean during the Period 1891 to 2015. </w:t>
      </w:r>
      <w:r w:rsidRPr="00D60E09">
        <w:rPr>
          <w:rFonts w:cs="Times New Roman"/>
          <w:i/>
          <w:iCs/>
          <w:noProof/>
          <w:szCs w:val="24"/>
        </w:rPr>
        <w:t>Asia-Pacific J. Atmos. Sci.</w:t>
      </w:r>
      <w:r w:rsidRPr="00D60E09">
        <w:rPr>
          <w:rFonts w:cs="Times New Roman"/>
          <w:noProof/>
          <w:szCs w:val="24"/>
        </w:rPr>
        <w:t xml:space="preserve"> 55, 269–287. doi:10.1007/s13143-018-0069-0.</w:t>
      </w:r>
    </w:p>
    <w:p w14:paraId="27AD530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ngh, M. S., Kuang, Z., Maloney, E. D., Hannah, W. M., and Wolding, B. O. (2017a). Increasing potential for intense tropical and subtropical thunderstorms under global warming. </w:t>
      </w:r>
      <w:r w:rsidRPr="00D60E09">
        <w:rPr>
          <w:rFonts w:cs="Times New Roman"/>
          <w:i/>
          <w:iCs/>
          <w:noProof/>
          <w:szCs w:val="24"/>
        </w:rPr>
        <w:t>Proc. Natl. Acad. Sci.</w:t>
      </w:r>
      <w:r w:rsidRPr="00D60E09">
        <w:rPr>
          <w:rFonts w:cs="Times New Roman"/>
          <w:noProof/>
          <w:szCs w:val="24"/>
        </w:rPr>
        <w:t xml:space="preserve"> 114, 11657 LP-11662. doi:10.1073/pnas.1707603114.</w:t>
      </w:r>
    </w:p>
    <w:p w14:paraId="3F55EAB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ngh, M. S., and O’Gorman, P. A. (2013). Influence of entrainment on the thermal stratification in simulations of radiative-convective equilibrium. </w:t>
      </w:r>
      <w:r w:rsidRPr="00D60E09">
        <w:rPr>
          <w:rFonts w:cs="Times New Roman"/>
          <w:i/>
          <w:iCs/>
          <w:noProof/>
          <w:szCs w:val="24"/>
        </w:rPr>
        <w:t>Geophys. Res. Lett.</w:t>
      </w:r>
      <w:r w:rsidRPr="00D60E09">
        <w:rPr>
          <w:rFonts w:cs="Times New Roman"/>
          <w:noProof/>
          <w:szCs w:val="24"/>
        </w:rPr>
        <w:t xml:space="preserve"> 40, 4398–4403. doi:10.1002/grl.50796.</w:t>
      </w:r>
    </w:p>
    <w:p w14:paraId="5E1B0FE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ngh, S., Ghosh, S., Sahana, A. S., Vittal, H., and Karmakar, S. (2017b). Do dynamic regional models add value to the global model projections of Indian monsoon? </w:t>
      </w:r>
      <w:r w:rsidRPr="00D60E09">
        <w:rPr>
          <w:rFonts w:cs="Times New Roman"/>
          <w:i/>
          <w:iCs/>
          <w:noProof/>
          <w:szCs w:val="24"/>
        </w:rPr>
        <w:t>Clim. Dyn.</w:t>
      </w:r>
      <w:r w:rsidRPr="00D60E09">
        <w:rPr>
          <w:rFonts w:cs="Times New Roman"/>
          <w:noProof/>
          <w:szCs w:val="24"/>
        </w:rPr>
        <w:t xml:space="preserve"> 48, 1375–1397. doi:10.1007/s00382-016-3147-y.</w:t>
      </w:r>
    </w:p>
    <w:p w14:paraId="4F3EEA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ngh, V., and Goyal, M. K. (2016). Changes in climate extremes by the use of CMIP5 coupled climate models over eastern Himalayas. </w:t>
      </w:r>
      <w:r w:rsidRPr="00D60E09">
        <w:rPr>
          <w:rFonts w:cs="Times New Roman"/>
          <w:i/>
          <w:iCs/>
          <w:noProof/>
          <w:szCs w:val="24"/>
        </w:rPr>
        <w:t>Environ. Earth Sci.</w:t>
      </w:r>
      <w:r w:rsidRPr="00D60E09">
        <w:rPr>
          <w:rFonts w:cs="Times New Roman"/>
          <w:noProof/>
          <w:szCs w:val="24"/>
        </w:rPr>
        <w:t xml:space="preserve"> 75, 839. doi:10.1007/s12665-016-5651-0.</w:t>
      </w:r>
    </w:p>
    <w:p w14:paraId="3BC7CB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ppel, S., El-Madany, T. S., Migliavacca, M., Mahecha, M. D., Carrara, A., Flach, M., et al. (2018). Warm Winter, Wet Spring, and an Extreme Response in Ecosystem Functioning on the Iberian Peninsula. </w:t>
      </w:r>
      <w:r w:rsidRPr="00D60E09">
        <w:rPr>
          <w:rFonts w:cs="Times New Roman"/>
          <w:i/>
          <w:iCs/>
          <w:noProof/>
          <w:szCs w:val="24"/>
        </w:rPr>
        <w:t>Bull. Am. Meteorol. Soc.</w:t>
      </w:r>
      <w:r w:rsidRPr="00D60E09">
        <w:rPr>
          <w:rFonts w:cs="Times New Roman"/>
          <w:noProof/>
          <w:szCs w:val="24"/>
        </w:rPr>
        <w:t xml:space="preserve"> 99, S80–S85. doi:10.1175/BAMS-D-17-0135.1.</w:t>
      </w:r>
    </w:p>
    <w:p w14:paraId="7AE951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ppel, S., and Otto, F. E. L. (2014). Beyond climatological extremes – assessing how the odds of hydrometeorological extreme events in South-East Europe change in a warming climate. </w:t>
      </w:r>
      <w:r w:rsidRPr="00D60E09">
        <w:rPr>
          <w:rFonts w:cs="Times New Roman"/>
          <w:i/>
          <w:iCs/>
          <w:noProof/>
          <w:szCs w:val="24"/>
        </w:rPr>
        <w:t>Clim. Change</w:t>
      </w:r>
      <w:r w:rsidRPr="00D60E09">
        <w:rPr>
          <w:rFonts w:cs="Times New Roman"/>
          <w:noProof/>
          <w:szCs w:val="24"/>
        </w:rPr>
        <w:t xml:space="preserve"> 125, 381–398. doi:10.1007/s10584-014-1153-9.</w:t>
      </w:r>
    </w:p>
    <w:p w14:paraId="63E386A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ppel, S., Otto, F. E. L., Flach, M., and van Oldenborgh, G. J. (2016). The role of anthropogenic warming in 2015 central european heat waves. </w:t>
      </w:r>
      <w:r w:rsidRPr="00D60E09">
        <w:rPr>
          <w:rFonts w:cs="Times New Roman"/>
          <w:i/>
          <w:iCs/>
          <w:noProof/>
          <w:szCs w:val="24"/>
        </w:rPr>
        <w:t>Bull. Am. Meteorol. Soc.</w:t>
      </w:r>
      <w:r w:rsidRPr="00D60E09">
        <w:rPr>
          <w:rFonts w:cs="Times New Roman"/>
          <w:noProof/>
          <w:szCs w:val="24"/>
        </w:rPr>
        <w:t xml:space="preserve"> 97, S51–S56. doi:10.1175/BAMS-D-16-0150.1.</w:t>
      </w:r>
    </w:p>
    <w:p w14:paraId="2AB15F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ppel, S., Zscheischler, J., Heimann, M., Lange, H., Mahecha, M. D., van Oldenborgh, G. J., et al. (2017a). Have precipitation extremes and annual totals been increasing in the world’s dry regions over the last 60 years? </w:t>
      </w:r>
      <w:r w:rsidRPr="00D60E09">
        <w:rPr>
          <w:rFonts w:cs="Times New Roman"/>
          <w:i/>
          <w:iCs/>
          <w:noProof/>
          <w:szCs w:val="24"/>
        </w:rPr>
        <w:t>Hydrol. Earth Syst. Sci.</w:t>
      </w:r>
      <w:r w:rsidRPr="00D60E09">
        <w:rPr>
          <w:rFonts w:cs="Times New Roman"/>
          <w:noProof/>
          <w:szCs w:val="24"/>
        </w:rPr>
        <w:t xml:space="preserve"> 21, 441–458. doi:10.5194/hess-21-441-2017.</w:t>
      </w:r>
    </w:p>
    <w:p w14:paraId="71B3339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ppel, S., Zscheischler, J., Heimann, M., Otto, F. E. L., Peters, J., and Mahecha, M. D. (2015). Quantifying changes in climate variability and extremes: Pitfalls and their overcoming. </w:t>
      </w:r>
      <w:r w:rsidRPr="00D60E09">
        <w:rPr>
          <w:rFonts w:cs="Times New Roman"/>
          <w:i/>
          <w:iCs/>
          <w:noProof/>
          <w:szCs w:val="24"/>
        </w:rPr>
        <w:t>Geophys. Res. Lett.</w:t>
      </w:r>
      <w:r w:rsidRPr="00D60E09">
        <w:rPr>
          <w:rFonts w:cs="Times New Roman"/>
          <w:noProof/>
          <w:szCs w:val="24"/>
        </w:rPr>
        <w:t xml:space="preserve"> 42, 9990–9998. doi:10.1002/2015GL066307.</w:t>
      </w:r>
    </w:p>
    <w:p w14:paraId="02CF4F2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ppel, S., Zscheischler, J., Mahecha, M. D., Orth, R., Reichstein, M., Vogel, M., et al. (2017b). Refining multi-model projections of temperature extremes by evaluation against land–atmosphere coupling diagnostics. </w:t>
      </w:r>
      <w:r w:rsidRPr="00D60E09">
        <w:rPr>
          <w:rFonts w:cs="Times New Roman"/>
          <w:i/>
          <w:iCs/>
          <w:noProof/>
          <w:szCs w:val="24"/>
        </w:rPr>
        <w:t>Earth Syst. Dyn.</w:t>
      </w:r>
      <w:r w:rsidRPr="00D60E09">
        <w:rPr>
          <w:rFonts w:cs="Times New Roman"/>
          <w:noProof/>
          <w:szCs w:val="24"/>
        </w:rPr>
        <w:t xml:space="preserve"> 8, 387–403. doi:10.5194/esd-8-387-2017.</w:t>
      </w:r>
    </w:p>
    <w:p w14:paraId="661D15B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iswanto, Jan van Oldenborgh, G., van der Schrier, G., Lenderink, G., and van den Hurk, B. (2015). Trends in High-Daily Precipitation Events in Jakarta and the Flooding of January 2014. </w:t>
      </w:r>
      <w:r w:rsidRPr="00D60E09">
        <w:rPr>
          <w:rFonts w:cs="Times New Roman"/>
          <w:i/>
          <w:iCs/>
          <w:noProof/>
          <w:szCs w:val="24"/>
        </w:rPr>
        <w:t>Bull. Am. Meteorol. Soc.</w:t>
      </w:r>
      <w:r w:rsidRPr="00D60E09">
        <w:rPr>
          <w:rFonts w:cs="Times New Roman"/>
          <w:noProof/>
          <w:szCs w:val="24"/>
        </w:rPr>
        <w:t xml:space="preserve"> 96, S131–S135. doi:10.1175/BAMS-D-15-00128.1.</w:t>
      </w:r>
    </w:p>
    <w:p w14:paraId="04D5DE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kansi, M. de los M., Brunet, M., Sigró, J., Aguilar, E., Arevalo Groening, J. A., Bentancur, O. J., et al. (2013). Warming and wetting signals emerging from analysis of changes in climate extreme indices over South America. </w:t>
      </w:r>
      <w:r w:rsidRPr="00D60E09">
        <w:rPr>
          <w:rFonts w:cs="Times New Roman"/>
          <w:i/>
          <w:iCs/>
          <w:noProof/>
          <w:szCs w:val="24"/>
        </w:rPr>
        <w:t>Glob. Planet. Change</w:t>
      </w:r>
      <w:r w:rsidRPr="00D60E09">
        <w:rPr>
          <w:rFonts w:cs="Times New Roman"/>
          <w:noProof/>
          <w:szCs w:val="24"/>
        </w:rPr>
        <w:t xml:space="preserve"> 100, 295–307. doi:10.1016/j.gloplacha.2012.11.004.</w:t>
      </w:r>
    </w:p>
    <w:p w14:paraId="1BC3C6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kougaard Kaspersen, P., Høegh Ravn, N., Arnbjerg-Nielsen, K., Madsen, H., and Drews, M. (2017). Comparison of the impacts of urban development and climate change on exposing European cities to pluvial flooding. </w:t>
      </w:r>
      <w:r w:rsidRPr="00D60E09">
        <w:rPr>
          <w:rFonts w:cs="Times New Roman"/>
          <w:i/>
          <w:iCs/>
          <w:noProof/>
          <w:szCs w:val="24"/>
        </w:rPr>
        <w:t>Hydrol. Earth Syst. Sci.</w:t>
      </w:r>
      <w:r w:rsidRPr="00D60E09">
        <w:rPr>
          <w:rFonts w:cs="Times New Roman"/>
          <w:noProof/>
          <w:szCs w:val="24"/>
        </w:rPr>
        <w:t xml:space="preserve"> 21, 4131–4147. doi:10.5194/hess-21-4131-2017.</w:t>
      </w:r>
    </w:p>
    <w:p w14:paraId="40A7FB0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later, L. J., Singer, M. B., and Kirchner, J. W. (2015). Hydrologic versus geomorphic drivers of trends in flood hazard. </w:t>
      </w:r>
      <w:r w:rsidRPr="00D60E09">
        <w:rPr>
          <w:rFonts w:cs="Times New Roman"/>
          <w:i/>
          <w:iCs/>
          <w:noProof/>
          <w:szCs w:val="24"/>
        </w:rPr>
        <w:t>Geophys. Res. Lett.</w:t>
      </w:r>
      <w:r w:rsidRPr="00D60E09">
        <w:rPr>
          <w:rFonts w:cs="Times New Roman"/>
          <w:noProof/>
          <w:szCs w:val="24"/>
        </w:rPr>
        <w:t xml:space="preserve"> 42, 370–376. doi:10.1002/2014GL062482.</w:t>
      </w:r>
    </w:p>
    <w:p w14:paraId="07574FD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later, L. J., and Villarini, G. (2016). Recent trends in U.S. flood risk. </w:t>
      </w:r>
      <w:r w:rsidRPr="00D60E09">
        <w:rPr>
          <w:rFonts w:cs="Times New Roman"/>
          <w:i/>
          <w:iCs/>
          <w:noProof/>
          <w:szCs w:val="24"/>
        </w:rPr>
        <w:t>Geophys. Res. Lett.</w:t>
      </w:r>
      <w:r w:rsidRPr="00D60E09">
        <w:rPr>
          <w:rFonts w:cs="Times New Roman"/>
          <w:noProof/>
          <w:szCs w:val="24"/>
        </w:rPr>
        <w:t xml:space="preserve"> 43, 12,428-12,436. doi:10.1002/2016GL071199.</w:t>
      </w:r>
    </w:p>
    <w:p w14:paraId="3B9F637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later, L. J., and Villarini, G. (2017). On the impact of gaps on trend detection in extreme streamflow time series. </w:t>
      </w:r>
      <w:r w:rsidRPr="00D60E09">
        <w:rPr>
          <w:rFonts w:cs="Times New Roman"/>
          <w:i/>
          <w:iCs/>
          <w:noProof/>
          <w:szCs w:val="24"/>
        </w:rPr>
        <w:t>Int. J. Climatol.</w:t>
      </w:r>
      <w:r w:rsidRPr="00D60E09">
        <w:rPr>
          <w:rFonts w:cs="Times New Roman"/>
          <w:noProof/>
          <w:szCs w:val="24"/>
        </w:rPr>
        <w:t xml:space="preserve"> 37, 3976–3983. doi:10.1002/joc.4954.</w:t>
      </w:r>
    </w:p>
    <w:p w14:paraId="6CB8B7E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merdon, J. E., and Pollack, H. N. (2016). Reconstructing Earth’s surface temperature over the past 2000 years: the science behind the headlines. </w:t>
      </w:r>
      <w:r w:rsidRPr="00D60E09">
        <w:rPr>
          <w:rFonts w:cs="Times New Roman"/>
          <w:i/>
          <w:iCs/>
          <w:noProof/>
          <w:szCs w:val="24"/>
        </w:rPr>
        <w:t>WIREs Clim. Chang.</w:t>
      </w:r>
      <w:r w:rsidRPr="00D60E09">
        <w:rPr>
          <w:rFonts w:cs="Times New Roman"/>
          <w:noProof/>
          <w:szCs w:val="24"/>
        </w:rPr>
        <w:t xml:space="preserve"> 7, 746–771. doi:10.1002/wcc.418.</w:t>
      </w:r>
    </w:p>
    <w:p w14:paraId="057519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miatek, G., Kunstmann, H., and Senatore, A. (2016). EURO-CORDEX regional climate model analysis for the Greater Alpine Region: Performance and expected future change. </w:t>
      </w:r>
      <w:r w:rsidRPr="00D60E09">
        <w:rPr>
          <w:rFonts w:cs="Times New Roman"/>
          <w:i/>
          <w:iCs/>
          <w:noProof/>
          <w:szCs w:val="24"/>
        </w:rPr>
        <w:t>J. Geophys. Res. Atmos.</w:t>
      </w:r>
      <w:r w:rsidRPr="00D60E09">
        <w:rPr>
          <w:rFonts w:cs="Times New Roman"/>
          <w:noProof/>
          <w:szCs w:val="24"/>
        </w:rPr>
        <w:t xml:space="preserve"> 121, 7710–7728. doi:10.1002/2015JD024727.</w:t>
      </w:r>
    </w:p>
    <w:p w14:paraId="786111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mith, B. K., Smith, J. A., Baeck, M. L., Villarini, G., and Wright, D. B. (2013). Spectrum of storm event hydrologic response in urban watersheds. </w:t>
      </w:r>
      <w:r w:rsidRPr="00D60E09">
        <w:rPr>
          <w:rFonts w:cs="Times New Roman"/>
          <w:i/>
          <w:iCs/>
          <w:noProof/>
          <w:szCs w:val="24"/>
        </w:rPr>
        <w:t>Water Resour. Res.</w:t>
      </w:r>
      <w:r w:rsidRPr="00D60E09">
        <w:rPr>
          <w:rFonts w:cs="Times New Roman"/>
          <w:noProof/>
          <w:szCs w:val="24"/>
        </w:rPr>
        <w:t xml:space="preserve"> 49, 2649–2663. doi:10.1002/wrcr.20223.</w:t>
      </w:r>
    </w:p>
    <w:p w14:paraId="3EE77EE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bel, A. H., and Camargo, S. J. (2011). Projected Future Seasonal Changes in Tropical Summer Climate. </w:t>
      </w:r>
      <w:r w:rsidRPr="00D60E09">
        <w:rPr>
          <w:rFonts w:cs="Times New Roman"/>
          <w:i/>
          <w:iCs/>
          <w:noProof/>
          <w:szCs w:val="24"/>
        </w:rPr>
        <w:t>J. Clim.</w:t>
      </w:r>
      <w:r w:rsidRPr="00D60E09">
        <w:rPr>
          <w:rFonts w:cs="Times New Roman"/>
          <w:noProof/>
          <w:szCs w:val="24"/>
        </w:rPr>
        <w:t xml:space="preserve"> 24, 473–487. doi:10.1175/2010JCLI3748.1.</w:t>
      </w:r>
    </w:p>
    <w:p w14:paraId="51FD70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bel, A. H., Camargo, S. J., Hall, T. M., Lee, C.-Y., Tippett, M. K., and Wing, A. A. (2016). Human influence on tropical cyclone intensity. </w:t>
      </w:r>
      <w:r w:rsidRPr="00D60E09">
        <w:rPr>
          <w:rFonts w:cs="Times New Roman"/>
          <w:i/>
          <w:iCs/>
          <w:noProof/>
          <w:szCs w:val="24"/>
        </w:rPr>
        <w:t>Science (80-. ).</w:t>
      </w:r>
      <w:r w:rsidRPr="00D60E09">
        <w:rPr>
          <w:rFonts w:cs="Times New Roman"/>
          <w:noProof/>
          <w:szCs w:val="24"/>
        </w:rPr>
        <w:t xml:space="preserve"> 353, 242 LP-246. doi:10.1126/science.aaf6574.</w:t>
      </w:r>
    </w:p>
    <w:p w14:paraId="02E37A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bel, A. H., Camargo, S. J., and Previdi, M. (2019). Aerosol versus greenhouse gas effects on tropical cyclone potential intensity and the hydrologic cycle. </w:t>
      </w:r>
      <w:r w:rsidRPr="00D60E09">
        <w:rPr>
          <w:rFonts w:cs="Times New Roman"/>
          <w:i/>
          <w:iCs/>
          <w:noProof/>
          <w:szCs w:val="24"/>
        </w:rPr>
        <w:t>J. Clim.</w:t>
      </w:r>
      <w:r w:rsidRPr="00D60E09">
        <w:rPr>
          <w:rFonts w:cs="Times New Roman"/>
          <w:noProof/>
          <w:szCs w:val="24"/>
        </w:rPr>
        <w:t xml:space="preserve"> 32, 5511–5527. doi:10.1175/JCLI-D-18-0357.1.</w:t>
      </w:r>
    </w:p>
    <w:p w14:paraId="6BEF2BE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hn, B. J., Ryu, G.-H., Song, H.-J., and Ou, M.-L. (2013). Characteristic Features of Warm-Type Rain Producing Heavy Rainfall over the Korean Peninsula Inferred from TRMM Measurements. </w:t>
      </w:r>
      <w:r w:rsidRPr="00D60E09">
        <w:rPr>
          <w:rFonts w:cs="Times New Roman"/>
          <w:i/>
          <w:iCs/>
          <w:noProof/>
          <w:szCs w:val="24"/>
        </w:rPr>
        <w:t>Mon. Weather Rev.</w:t>
      </w:r>
      <w:r w:rsidRPr="00D60E09">
        <w:rPr>
          <w:rFonts w:cs="Times New Roman"/>
          <w:noProof/>
          <w:szCs w:val="24"/>
        </w:rPr>
        <w:t xml:space="preserve"> 141, 3873–3888. doi:10.1175/MWR-D-13-00075.1.</w:t>
      </w:r>
    </w:p>
    <w:p w14:paraId="51747FB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hrabi, M. M., Ryu, J. H., Abatzoglou, J., and Tracy, J. (2015). Development of soil moisture drought index to characterize droughts. </w:t>
      </w:r>
      <w:r w:rsidRPr="00D60E09">
        <w:rPr>
          <w:rFonts w:cs="Times New Roman"/>
          <w:i/>
          <w:iCs/>
          <w:noProof/>
          <w:szCs w:val="24"/>
        </w:rPr>
        <w:t>J. Hydrol. Eng.</w:t>
      </w:r>
      <w:r w:rsidRPr="00D60E09">
        <w:rPr>
          <w:rFonts w:cs="Times New Roman"/>
          <w:noProof/>
          <w:szCs w:val="24"/>
        </w:rPr>
        <w:t xml:space="preserve"> 20. doi:10.1061/(ASCE)HE.1943-5584.0001213.</w:t>
      </w:r>
    </w:p>
    <w:p w14:paraId="7D5524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lander, K. C., Newman, B. D., de Araujo, A., Barnard, H. R., Berry, Z. C., Bonal, D., et al. (2020). The pantropical response of soil moisture to El Niño. </w:t>
      </w:r>
      <w:r w:rsidRPr="00D60E09">
        <w:rPr>
          <w:rFonts w:cs="Times New Roman"/>
          <w:i/>
          <w:iCs/>
          <w:noProof/>
          <w:szCs w:val="24"/>
        </w:rPr>
        <w:t>Hydrol. Earth Syst. Sci.</w:t>
      </w:r>
      <w:r w:rsidRPr="00D60E09">
        <w:rPr>
          <w:rFonts w:cs="Times New Roman"/>
          <w:noProof/>
          <w:szCs w:val="24"/>
        </w:rPr>
        <w:t xml:space="preserve"> 24, 2303–2322. doi:10.5194/hess-24-2303-2020.</w:t>
      </w:r>
    </w:p>
    <w:p w14:paraId="46547E2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ng, J., and Klotzbach, P. J. (2018). What Has Controlled the Poleward Migration of Annual Averaged Location of Tropical Cyclone Lifetime Maximum Intensity Over the Western North Pacific Since 1961? </w:t>
      </w:r>
      <w:r w:rsidRPr="00D60E09">
        <w:rPr>
          <w:rFonts w:cs="Times New Roman"/>
          <w:i/>
          <w:iCs/>
          <w:noProof/>
          <w:szCs w:val="24"/>
        </w:rPr>
        <w:t>Geophys. Res. Lett.</w:t>
      </w:r>
      <w:r w:rsidRPr="00D60E09">
        <w:rPr>
          <w:rFonts w:cs="Times New Roman"/>
          <w:noProof/>
          <w:szCs w:val="24"/>
        </w:rPr>
        <w:t xml:space="preserve"> 45, 1148–1156. doi:10.1002/2017GL076883.</w:t>
      </w:r>
    </w:p>
    <w:p w14:paraId="32798F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ng, X., Song, Y., and Chen, Y. (2020). Secular trend of global drought since 1950. </w:t>
      </w:r>
      <w:r w:rsidRPr="00D60E09">
        <w:rPr>
          <w:rFonts w:cs="Times New Roman"/>
          <w:i/>
          <w:iCs/>
          <w:noProof/>
          <w:szCs w:val="24"/>
        </w:rPr>
        <w:t>Environ. Res. Lett.</w:t>
      </w:r>
      <w:r w:rsidRPr="00D60E09">
        <w:rPr>
          <w:rFonts w:cs="Times New Roman"/>
          <w:noProof/>
          <w:szCs w:val="24"/>
        </w:rPr>
        <w:t xml:space="preserve"> 15, 094073. doi:10.1088/1748-9326/aba20d.</w:t>
      </w:r>
    </w:p>
    <w:p w14:paraId="7C93D33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Song, X., Zhang, Z., Chen, Y., Wang, P., Xiang, M., Shi, P., et al. (2014). Spatiotemporal changes of global extreme temperature events (ETEs) since 1981 and the meteorological causes. 70, 975–994. doi:10.1007/s11069-013-0856-y.</w:t>
      </w:r>
    </w:p>
    <w:p w14:paraId="4E1B97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nkoué, D., Monkam, D., Fotso-Nguemo, T. C., Yepdo, Z. D., and Vondou, D. A. (2019). Evaluation and projected changes in daily rainfall characteristics over Central Africa based on a multi-model ensemble mean of CMIP5 simulations. </w:t>
      </w:r>
      <w:r w:rsidRPr="00D60E09">
        <w:rPr>
          <w:rFonts w:cs="Times New Roman"/>
          <w:i/>
          <w:iCs/>
          <w:noProof/>
          <w:szCs w:val="24"/>
        </w:rPr>
        <w:t>Theor. Appl. Climatol.</w:t>
      </w:r>
      <w:r w:rsidRPr="00D60E09">
        <w:rPr>
          <w:rFonts w:cs="Times New Roman"/>
          <w:noProof/>
          <w:szCs w:val="24"/>
        </w:rPr>
        <w:t xml:space="preserve"> 137, 2167–2186. doi:10.1007/s00704-018-2729-5.</w:t>
      </w:r>
    </w:p>
    <w:p w14:paraId="13A199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rribas, M. V., Paiva, R. C. D., Melack, J. M., Bravo, J. M., Jones, C., Carvalho, L., et al. (2016). Projections of climate change effects on discharge and inundation in the Amazon basin. </w:t>
      </w:r>
      <w:r w:rsidRPr="00D60E09">
        <w:rPr>
          <w:rFonts w:cs="Times New Roman"/>
          <w:i/>
          <w:iCs/>
          <w:noProof/>
          <w:szCs w:val="24"/>
        </w:rPr>
        <w:t>Clim. Change</w:t>
      </w:r>
      <w:r w:rsidRPr="00D60E09">
        <w:rPr>
          <w:rFonts w:cs="Times New Roman"/>
          <w:noProof/>
          <w:szCs w:val="24"/>
        </w:rPr>
        <w:t xml:space="preserve"> 136, 555–570. doi:10.1007/s10584-016-1640-2.</w:t>
      </w:r>
    </w:p>
    <w:p w14:paraId="398100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ousa, P. M., Trigo, R. M., Barriopedro, D., Soares, P. M. M., Ramos, A. M., and Liberato, M. L. R. (2017). Responses of European precipitation distributions and regimes to different blocking locations. </w:t>
      </w:r>
      <w:r w:rsidRPr="00D60E09">
        <w:rPr>
          <w:rFonts w:cs="Times New Roman"/>
          <w:i/>
          <w:iCs/>
          <w:noProof/>
          <w:szCs w:val="24"/>
        </w:rPr>
        <w:t>Clim. Dyn.</w:t>
      </w:r>
      <w:r w:rsidRPr="00D60E09">
        <w:rPr>
          <w:rFonts w:cs="Times New Roman"/>
          <w:noProof/>
          <w:szCs w:val="24"/>
        </w:rPr>
        <w:t xml:space="preserve"> 48, 1141–1160. doi:10.1007/s00382-016-3132-5.</w:t>
      </w:r>
    </w:p>
    <w:p w14:paraId="25075B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arrow, S., Su, Q., Tian, F., Li, S., Chen, Y., Chen, W., et al. (2018). Attributing human influence on the July 2017 Chinese heatwave: the influence of sea-surface temperatures. </w:t>
      </w:r>
      <w:r w:rsidRPr="00D60E09">
        <w:rPr>
          <w:rFonts w:cs="Times New Roman"/>
          <w:i/>
          <w:iCs/>
          <w:noProof/>
          <w:szCs w:val="24"/>
        </w:rPr>
        <w:t>Environ. Res. Lett.</w:t>
      </w:r>
      <w:r w:rsidRPr="00D60E09">
        <w:rPr>
          <w:rFonts w:cs="Times New Roman"/>
          <w:noProof/>
          <w:szCs w:val="24"/>
        </w:rPr>
        <w:t xml:space="preserve"> 13, 114004. doi:10.1088/1748-9326/aae356.</w:t>
      </w:r>
    </w:p>
    <w:p w14:paraId="2642F1B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ennemann, P. C., Fernández-Long, M. E., Gattinoni, N. N., Cammalleri, C., and Naumann, G. (2020). Soil moisture evaluation over the Argentine Pampas using models, satellite estimations and in-situ measurements. </w:t>
      </w:r>
      <w:r w:rsidRPr="00D60E09">
        <w:rPr>
          <w:rFonts w:cs="Times New Roman"/>
          <w:i/>
          <w:iCs/>
          <w:noProof/>
          <w:szCs w:val="24"/>
        </w:rPr>
        <w:t>J. Hydrol. Reg. Stud.</w:t>
      </w:r>
      <w:r w:rsidRPr="00D60E09">
        <w:rPr>
          <w:rFonts w:cs="Times New Roman"/>
          <w:noProof/>
          <w:szCs w:val="24"/>
        </w:rPr>
        <w:t xml:space="preserve"> 31. doi:10.1016/j.ejrh.2020.100723.</w:t>
      </w:r>
    </w:p>
    <w:p w14:paraId="713F13A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erry, J. S., Wang, Y., Wolfe, B. T., Mackay, D. S., Anderegg, W. R. L., McDowell, N. G., et al. (2016). Pragmatic hydraulic theory predicts stomatal responses to climatic water deficits. </w:t>
      </w:r>
      <w:r w:rsidRPr="00D60E09">
        <w:rPr>
          <w:rFonts w:cs="Times New Roman"/>
          <w:i/>
          <w:iCs/>
          <w:noProof/>
          <w:szCs w:val="24"/>
        </w:rPr>
        <w:t>New Phytol.</w:t>
      </w:r>
      <w:r w:rsidRPr="00D60E09">
        <w:rPr>
          <w:rFonts w:cs="Times New Roman"/>
          <w:noProof/>
          <w:szCs w:val="24"/>
        </w:rPr>
        <w:t xml:space="preserve"> 212, 577–589. doi:10.1111/nph.14059.</w:t>
      </w:r>
    </w:p>
    <w:p w14:paraId="1BE1CD4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inoni, J., Barbosa, P., Bucchignani, E., Cassano, J., Cavazos, T., Christensen, J. H., et al. (2020). Future Global Meteorological Drought Hot Spots: A Study Based on CORDEX Data. </w:t>
      </w:r>
      <w:r w:rsidRPr="00D60E09">
        <w:rPr>
          <w:rFonts w:cs="Times New Roman"/>
          <w:i/>
          <w:iCs/>
          <w:noProof/>
          <w:szCs w:val="24"/>
        </w:rPr>
        <w:t>J. Clim.</w:t>
      </w:r>
      <w:r w:rsidRPr="00D60E09">
        <w:rPr>
          <w:rFonts w:cs="Times New Roman"/>
          <w:noProof/>
          <w:szCs w:val="24"/>
        </w:rPr>
        <w:t xml:space="preserve"> 33, 3635–3661. doi:10.1175/JCLI-D-19-0084.1.</w:t>
      </w:r>
    </w:p>
    <w:p w14:paraId="408CED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inoni, J., Barbosa, P., De Jager, A., McCormick, N., Naumann, G., Vogt, J. V., et al. (2019). A new global database of meteorological drought events from 1951 to 2016. </w:t>
      </w:r>
      <w:r w:rsidRPr="00D60E09">
        <w:rPr>
          <w:rFonts w:cs="Times New Roman"/>
          <w:i/>
          <w:iCs/>
          <w:noProof/>
          <w:szCs w:val="24"/>
        </w:rPr>
        <w:t>J. Hydrol. Reg. Stud.</w:t>
      </w:r>
      <w:r w:rsidRPr="00D60E09">
        <w:rPr>
          <w:rFonts w:cs="Times New Roman"/>
          <w:noProof/>
          <w:szCs w:val="24"/>
        </w:rPr>
        <w:t xml:space="preserve"> 22, 100593. doi:10.1016/J.EJRH.2019.100593.</w:t>
      </w:r>
    </w:p>
    <w:p w14:paraId="7991058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inoni, J., Naumann, G., Carrao, H., Barbosa, P., and Vogt, J. (2014). World drought frequency, duration, and severity for 1951-2010. </w:t>
      </w:r>
      <w:r w:rsidRPr="00D60E09">
        <w:rPr>
          <w:rFonts w:cs="Times New Roman"/>
          <w:i/>
          <w:iCs/>
          <w:noProof/>
          <w:szCs w:val="24"/>
        </w:rPr>
        <w:t>Int. J. Climatol.</w:t>
      </w:r>
      <w:r w:rsidRPr="00D60E09">
        <w:rPr>
          <w:rFonts w:cs="Times New Roman"/>
          <w:noProof/>
          <w:szCs w:val="24"/>
        </w:rPr>
        <w:t xml:space="preserve"> 34, 2792–2804. doi:10.1002/joc.3875.</w:t>
      </w:r>
    </w:p>
    <w:p w14:paraId="4B8DD0C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inoni, J., Naumann, G., and Vogt, J. V. (2017). Pan-European seasonal trends and recent changes of drought frequency and severity. </w:t>
      </w:r>
      <w:r w:rsidRPr="00D60E09">
        <w:rPr>
          <w:rFonts w:cs="Times New Roman"/>
          <w:i/>
          <w:iCs/>
          <w:noProof/>
          <w:szCs w:val="24"/>
        </w:rPr>
        <w:t>Glob. Planet. Change</w:t>
      </w:r>
      <w:r w:rsidRPr="00D60E09">
        <w:rPr>
          <w:rFonts w:cs="Times New Roman"/>
          <w:noProof/>
          <w:szCs w:val="24"/>
        </w:rPr>
        <w:t xml:space="preserve"> 148, 113–130. doi:10.1016/j.gloplacha.2016.11.013.</w:t>
      </w:r>
    </w:p>
    <w:p w14:paraId="1A8E455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inoni, J., Naumann, G., Vogt, J. V., and Barbosa, P. (2015). The biggest drought events in Europe from 1950 to 2012. </w:t>
      </w:r>
      <w:r w:rsidRPr="00D60E09">
        <w:rPr>
          <w:rFonts w:cs="Times New Roman"/>
          <w:i/>
          <w:iCs/>
          <w:noProof/>
          <w:szCs w:val="24"/>
        </w:rPr>
        <w:t>J. Hydrol. Reg. Stud.</w:t>
      </w:r>
      <w:r w:rsidRPr="00D60E09">
        <w:rPr>
          <w:rFonts w:cs="Times New Roman"/>
          <w:noProof/>
          <w:szCs w:val="24"/>
        </w:rPr>
        <w:t xml:space="preserve"> 3, 509–524. doi:10.1016/j.ejrh.2015.01.001.</w:t>
      </w:r>
    </w:p>
    <w:p w14:paraId="5F0620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inoni, J., Vogt, J. V, Barbosa, P., Dosio, A., McCormick, N., Bigano, A., et al. (2018a). Changes of heating and cooling degree-days in Europe from 1981 to 2100. </w:t>
      </w:r>
      <w:r w:rsidRPr="00D60E09">
        <w:rPr>
          <w:rFonts w:cs="Times New Roman"/>
          <w:i/>
          <w:iCs/>
          <w:noProof/>
          <w:szCs w:val="24"/>
        </w:rPr>
        <w:t>Int. J. Climatol.</w:t>
      </w:r>
      <w:r w:rsidRPr="00D60E09">
        <w:rPr>
          <w:rFonts w:cs="Times New Roman"/>
          <w:noProof/>
          <w:szCs w:val="24"/>
        </w:rPr>
        <w:t xml:space="preserve"> 38, e191–e208. doi:10.1002/joc.5362.</w:t>
      </w:r>
    </w:p>
    <w:p w14:paraId="090759B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pinoni, J., Vogt, J. V, Naumann, G., Barbosa, P., and Dosio, A. (2018b). Will drought events become more frequent and severe in Europe? </w:t>
      </w:r>
      <w:r w:rsidRPr="00D60E09">
        <w:rPr>
          <w:rFonts w:cs="Times New Roman"/>
          <w:i/>
          <w:iCs/>
          <w:noProof/>
          <w:szCs w:val="24"/>
        </w:rPr>
        <w:t>Int. J. Climatol.</w:t>
      </w:r>
      <w:r w:rsidRPr="00D60E09">
        <w:rPr>
          <w:rFonts w:cs="Times New Roman"/>
          <w:noProof/>
          <w:szCs w:val="24"/>
        </w:rPr>
        <w:t xml:space="preserve"> 38, 1718–1736. doi:10.1002/joc.5291.</w:t>
      </w:r>
    </w:p>
    <w:p w14:paraId="7A09FC5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rivastava, A., Grotjahn, R., and Ullrich, P. A. (2020). Evaluation of historical CMIP6 model simulations of extreme precipitation over contiguous US regions. </w:t>
      </w:r>
      <w:r w:rsidRPr="00D60E09">
        <w:rPr>
          <w:rFonts w:cs="Times New Roman"/>
          <w:i/>
          <w:iCs/>
          <w:noProof/>
          <w:szCs w:val="24"/>
        </w:rPr>
        <w:t>Weather Clim. Extrem.</w:t>
      </w:r>
      <w:r w:rsidRPr="00D60E09">
        <w:rPr>
          <w:rFonts w:cs="Times New Roman"/>
          <w:noProof/>
          <w:szCs w:val="24"/>
        </w:rPr>
        <w:t xml:space="preserve"> 29, 100268. doi:10.1016/j.wace.2020.100268.</w:t>
      </w:r>
    </w:p>
    <w:p w14:paraId="6C22E2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agge, J. H., Kingston, D. G., Tallaksen, L. M., and Hannah, D. M. (2017). Observed drought indices show increasing divergence across Europe. </w:t>
      </w:r>
      <w:r w:rsidRPr="00D60E09">
        <w:rPr>
          <w:rFonts w:cs="Times New Roman"/>
          <w:i/>
          <w:iCs/>
          <w:noProof/>
          <w:szCs w:val="24"/>
        </w:rPr>
        <w:t>Sci. Rep.</w:t>
      </w:r>
      <w:r w:rsidRPr="00D60E09">
        <w:rPr>
          <w:rFonts w:cs="Times New Roman"/>
          <w:noProof/>
          <w:szCs w:val="24"/>
        </w:rPr>
        <w:t xml:space="preserve"> 7. doi:10.1038/s41598-017-14283-2.</w:t>
      </w:r>
    </w:p>
    <w:p w14:paraId="116AB2B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agge, J. H., Tallaksen, L. M., Gudmundsson, L., Van Loon, A. F., and Stahl, K. (2015). Candidate Distributions for Climatological Drought Indices (SPI and SPEI). </w:t>
      </w:r>
      <w:r w:rsidRPr="00D60E09">
        <w:rPr>
          <w:rFonts w:cs="Times New Roman"/>
          <w:i/>
          <w:iCs/>
          <w:noProof/>
          <w:szCs w:val="24"/>
        </w:rPr>
        <w:t>Int. J. Climatol.</w:t>
      </w:r>
      <w:r w:rsidRPr="00D60E09">
        <w:rPr>
          <w:rFonts w:cs="Times New Roman"/>
          <w:noProof/>
          <w:szCs w:val="24"/>
        </w:rPr>
        <w:t xml:space="preserve"> 35, 4027–4040. doi:10.1002/joc.4267.</w:t>
      </w:r>
    </w:p>
    <w:p w14:paraId="4557EAB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ahl, K., Hisdal, H., Hannaford, J., Tallaksen, L. M., Van Lanen, H. A. J., Sauquet, E., et al. (2010). Streamflow trends in Europe: Evidence from a dataset of near-natural catchments. </w:t>
      </w:r>
      <w:r w:rsidRPr="00D60E09">
        <w:rPr>
          <w:rFonts w:cs="Times New Roman"/>
          <w:i/>
          <w:iCs/>
          <w:noProof/>
          <w:szCs w:val="24"/>
        </w:rPr>
        <w:t>Hydrol. Earth Syst. Sci.</w:t>
      </w:r>
      <w:r w:rsidRPr="00D60E09">
        <w:rPr>
          <w:rFonts w:cs="Times New Roman"/>
          <w:noProof/>
          <w:szCs w:val="24"/>
        </w:rPr>
        <w:t xml:space="preserve"> 14, 2367–2382. doi:10.5194/hess-14-2367-2010.</w:t>
      </w:r>
    </w:p>
    <w:p w14:paraId="58D4DB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ansfield, A. M., Reed, K. A., and Zarzycki, C. M. (2020). Changes in Precipitation From North Atlantic Tropical Cyclones Under RCP Scenarios in the Variable-Resolution Community Atmosphere Model. </w:t>
      </w:r>
      <w:r w:rsidRPr="00D60E09">
        <w:rPr>
          <w:rFonts w:cs="Times New Roman"/>
          <w:i/>
          <w:iCs/>
          <w:noProof/>
          <w:szCs w:val="24"/>
        </w:rPr>
        <w:t>Geophys. Res. Lett.</w:t>
      </w:r>
      <w:r w:rsidRPr="00D60E09">
        <w:rPr>
          <w:rFonts w:cs="Times New Roman"/>
          <w:noProof/>
          <w:szCs w:val="24"/>
        </w:rPr>
        <w:t xml:space="preserve"> 47, e2019GL086930. doi:10.1029/2019GL086930.</w:t>
      </w:r>
    </w:p>
    <w:p w14:paraId="78EC25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audinger, M., Weiler, M., and Seibert, J. (2015). Quantifying sensitivity to droughts-an experimental modeling approach. </w:t>
      </w:r>
      <w:r w:rsidRPr="00D60E09">
        <w:rPr>
          <w:rFonts w:cs="Times New Roman"/>
          <w:i/>
          <w:iCs/>
          <w:noProof/>
          <w:szCs w:val="24"/>
        </w:rPr>
        <w:t>Hydrol. Earth Syst. Sci.</w:t>
      </w:r>
      <w:r w:rsidRPr="00D60E09">
        <w:rPr>
          <w:rFonts w:cs="Times New Roman"/>
          <w:noProof/>
          <w:szCs w:val="24"/>
        </w:rPr>
        <w:t xml:space="preserve"> 19, 1371–1384. doi:10.5194/hess-19-1371-2015.</w:t>
      </w:r>
    </w:p>
    <w:p w14:paraId="167502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éfanon, M., Drobinski, P., D’Andrea, F., Lebeaupin-Brossier, C., and Bastin, S. (2014). Soil moisture-temperature feedbacks at meso-scale during summer heat waves over Western Europe. </w:t>
      </w:r>
      <w:r w:rsidRPr="00D60E09">
        <w:rPr>
          <w:rFonts w:cs="Times New Roman"/>
          <w:i/>
          <w:iCs/>
          <w:noProof/>
          <w:szCs w:val="24"/>
        </w:rPr>
        <w:t>Clim. Dyn.</w:t>
      </w:r>
      <w:r w:rsidRPr="00D60E09">
        <w:rPr>
          <w:rFonts w:cs="Times New Roman"/>
          <w:noProof/>
          <w:szCs w:val="24"/>
        </w:rPr>
        <w:t xml:space="preserve"> 42, 1309–1324. doi:10.1007/s00382-013-1794-9.</w:t>
      </w:r>
    </w:p>
    <w:p w14:paraId="21FB12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egehuis, A. I., Vautard, R., Ciais, P., Teuling, A. J., Jung, M., and Yiou, P. (2013). Summer temperatures in Europe and land heat fluxes in observation-based data and regional climate model simulations. </w:t>
      </w:r>
      <w:r w:rsidRPr="00D60E09">
        <w:rPr>
          <w:rFonts w:cs="Times New Roman"/>
          <w:i/>
          <w:iCs/>
          <w:noProof/>
          <w:szCs w:val="24"/>
        </w:rPr>
        <w:t>Clim. Dyn.</w:t>
      </w:r>
      <w:r w:rsidRPr="00D60E09">
        <w:rPr>
          <w:rFonts w:cs="Times New Roman"/>
          <w:noProof/>
          <w:szCs w:val="24"/>
        </w:rPr>
        <w:t xml:space="preserve"> 41, 455–477. doi:10.1007/s00382-012-1559-x.</w:t>
      </w:r>
    </w:p>
    <w:p w14:paraId="3813D9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ennett-Brown, R. K., Jones, J. J. P., Stephenson, T. S., and Taylor, M. A. (2017). Future Caribbean temperature and rainfall extremes from statistical downscaling. </w:t>
      </w:r>
      <w:r w:rsidRPr="00D60E09">
        <w:rPr>
          <w:rFonts w:cs="Times New Roman"/>
          <w:i/>
          <w:iCs/>
          <w:noProof/>
          <w:szCs w:val="24"/>
        </w:rPr>
        <w:t>Int. J. Climatol.</w:t>
      </w:r>
      <w:r w:rsidRPr="00D60E09">
        <w:rPr>
          <w:rFonts w:cs="Times New Roman"/>
          <w:noProof/>
          <w:szCs w:val="24"/>
        </w:rPr>
        <w:t xml:space="preserve"> 37, 4828–4845. doi:10.1002/joc.5126.</w:t>
      </w:r>
    </w:p>
    <w:p w14:paraId="6C9E78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ephens, C. M., McVicar, T. R., Johnson, F. M., and Marshall, L. A. (2018). Revisiting Pan Evaporation Trends in Australia a Decade on. </w:t>
      </w:r>
      <w:r w:rsidRPr="00D60E09">
        <w:rPr>
          <w:rFonts w:cs="Times New Roman"/>
          <w:i/>
          <w:iCs/>
          <w:noProof/>
          <w:szCs w:val="24"/>
        </w:rPr>
        <w:t>Geophys. Res. Lett.</w:t>
      </w:r>
      <w:r w:rsidRPr="00D60E09">
        <w:rPr>
          <w:rFonts w:cs="Times New Roman"/>
          <w:noProof/>
          <w:szCs w:val="24"/>
        </w:rPr>
        <w:t xml:space="preserve"> 45, 11,111-164,172. doi:10.1029/2018GL079332.</w:t>
      </w:r>
    </w:p>
    <w:p w14:paraId="1677478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ephenson, T. S., Vincent, L. A., Allen, T., Van Meerbeeck, C. J., McLean, N., Peterson, T. C., et al. (2014). Changes in extreme temperature and precipitation in the Caribbean region, 1961–2010. </w:t>
      </w:r>
      <w:r w:rsidRPr="00D60E09">
        <w:rPr>
          <w:rFonts w:cs="Times New Roman"/>
          <w:i/>
          <w:iCs/>
          <w:noProof/>
          <w:szCs w:val="24"/>
        </w:rPr>
        <w:t>Int. J. Climatol.</w:t>
      </w:r>
      <w:r w:rsidRPr="00D60E09">
        <w:rPr>
          <w:rFonts w:cs="Times New Roman"/>
          <w:noProof/>
          <w:szCs w:val="24"/>
        </w:rPr>
        <w:t xml:space="preserve"> 34, 2957–2971. doi:10.1002/joc.3889.</w:t>
      </w:r>
    </w:p>
    <w:p w14:paraId="7900B71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erling, S. M., Ducharne, A., and Polcher, J. (2013). The impact of global land-cover change on the terrestrial water cycle. </w:t>
      </w:r>
      <w:r w:rsidRPr="00D60E09">
        <w:rPr>
          <w:rFonts w:cs="Times New Roman"/>
          <w:i/>
          <w:iCs/>
          <w:noProof/>
          <w:szCs w:val="24"/>
        </w:rPr>
        <w:t>Nat. Clim. Chang.</w:t>
      </w:r>
      <w:r w:rsidRPr="00D60E09">
        <w:rPr>
          <w:rFonts w:cs="Times New Roman"/>
          <w:noProof/>
          <w:szCs w:val="24"/>
        </w:rPr>
        <w:t xml:space="preserve"> 3, 385–390. doi:10.1038/nclimate1690.</w:t>
      </w:r>
    </w:p>
    <w:p w14:paraId="2B7C3F5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illman, S., Zeng, X., and Bosilovich, M. G. (2016). Evaluation of 22 Precipitation and 23 Soil Moisture Products over a Semiarid Area in Southeastern Arizona. </w:t>
      </w:r>
      <w:r w:rsidRPr="00D60E09">
        <w:rPr>
          <w:rFonts w:cs="Times New Roman"/>
          <w:i/>
          <w:iCs/>
          <w:noProof/>
          <w:szCs w:val="24"/>
        </w:rPr>
        <w:t>J. Hydrometeorol.</w:t>
      </w:r>
      <w:r w:rsidRPr="00D60E09">
        <w:rPr>
          <w:rFonts w:cs="Times New Roman"/>
          <w:noProof/>
          <w:szCs w:val="24"/>
        </w:rPr>
        <w:t xml:space="preserve"> 17, 211–230. doi:10.1175/JHM-D-15-0007.1.</w:t>
      </w:r>
    </w:p>
    <w:p w14:paraId="589725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ocker, B. D., Zscheischler, J., Keenan, T. F., Prentice, I. C., Peñuelas, J., and Seneviratne, S. I. (2018). Quantifying soil moisture impacts on light use efficiency across biomes. </w:t>
      </w:r>
      <w:r w:rsidRPr="00D60E09">
        <w:rPr>
          <w:rFonts w:cs="Times New Roman"/>
          <w:i/>
          <w:iCs/>
          <w:noProof/>
          <w:szCs w:val="24"/>
        </w:rPr>
        <w:t>New Phytol.</w:t>
      </w:r>
      <w:r w:rsidRPr="00D60E09">
        <w:rPr>
          <w:rFonts w:cs="Times New Roman"/>
          <w:noProof/>
          <w:szCs w:val="24"/>
        </w:rPr>
        <w:t xml:space="preserve"> 218, 1430–1449. doi:10.1111/nph.15123.</w:t>
      </w:r>
    </w:p>
    <w:p w14:paraId="3984B11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oelzle, M., Stahl, K., and Weiler, M. (2013). Are streamflow recession characteristics really characteristic? </w:t>
      </w:r>
      <w:r w:rsidRPr="00D60E09">
        <w:rPr>
          <w:rFonts w:cs="Times New Roman"/>
          <w:i/>
          <w:iCs/>
          <w:noProof/>
          <w:szCs w:val="24"/>
        </w:rPr>
        <w:t>Hydrol. Earth Syst. Sci.</w:t>
      </w:r>
      <w:r w:rsidRPr="00D60E09">
        <w:rPr>
          <w:rFonts w:cs="Times New Roman"/>
          <w:noProof/>
          <w:szCs w:val="24"/>
        </w:rPr>
        <w:t xml:space="preserve"> 17, 817–828. doi:10.5194/hess-17-817-2013.</w:t>
      </w:r>
    </w:p>
    <w:p w14:paraId="328B03B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ott, P. A., Christidis, N., Otto, F. E. L., Sun, Y., Vanderlinden, J.-P., van Oldenborgh, G. J., et al. (2016). Attribution of extreme weather and climate-related events. </w:t>
      </w:r>
      <w:r w:rsidRPr="00D60E09">
        <w:rPr>
          <w:rFonts w:cs="Times New Roman"/>
          <w:i/>
          <w:iCs/>
          <w:noProof/>
          <w:szCs w:val="24"/>
        </w:rPr>
        <w:t>WIREs Clim. Chang.</w:t>
      </w:r>
      <w:r w:rsidRPr="00D60E09">
        <w:rPr>
          <w:rFonts w:cs="Times New Roman"/>
          <w:noProof/>
          <w:szCs w:val="24"/>
        </w:rPr>
        <w:t xml:space="preserve"> 7, 23–41. doi:10.1002/wcc.380.</w:t>
      </w:r>
    </w:p>
    <w:p w14:paraId="1A1B6C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randberg, G., and Kjellström, E. (2019). Climate Impacts from Afforestation and Deforestation in Europe. </w:t>
      </w:r>
      <w:r w:rsidRPr="00D60E09">
        <w:rPr>
          <w:rFonts w:cs="Times New Roman"/>
          <w:i/>
          <w:iCs/>
          <w:noProof/>
          <w:szCs w:val="24"/>
        </w:rPr>
        <w:t>Earth Interact.</w:t>
      </w:r>
      <w:r w:rsidRPr="00D60E09">
        <w:rPr>
          <w:rFonts w:cs="Times New Roman"/>
          <w:noProof/>
          <w:szCs w:val="24"/>
        </w:rPr>
        <w:t xml:space="preserve"> 23, 1–27. doi:10.1175/EI-D-17-0033.1.</w:t>
      </w:r>
    </w:p>
    <w:p w14:paraId="292EEF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ratton, R. A., Senior, C. A., Vosper, S. B., Folwell, S. S., Boutle, I. A., Earnshaw, P. D., et al. (2018). A Pan-African Convection-Permitting Regional Climate Simulation with the Met Office Unified Model: CP4-Africa. </w:t>
      </w:r>
      <w:r w:rsidRPr="00D60E09">
        <w:rPr>
          <w:rFonts w:cs="Times New Roman"/>
          <w:i/>
          <w:iCs/>
          <w:noProof/>
          <w:szCs w:val="24"/>
        </w:rPr>
        <w:t>J. Clim.</w:t>
      </w:r>
      <w:r w:rsidRPr="00D60E09">
        <w:rPr>
          <w:rFonts w:cs="Times New Roman"/>
          <w:noProof/>
          <w:szCs w:val="24"/>
        </w:rPr>
        <w:t xml:space="preserve"> 31, 3485–3508. doi:10.1175/JCLI-D-17-0503.1.</w:t>
      </w:r>
    </w:p>
    <w:p w14:paraId="08ACC9E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rong, J. D. O., Vecchi, G. A., and Ginoux, P. (2018). The Climatological Effect of Saharan Dust on Global Tropical Cyclones in a Fully Coupled GCM. </w:t>
      </w:r>
      <w:r w:rsidRPr="00D60E09">
        <w:rPr>
          <w:rFonts w:cs="Times New Roman"/>
          <w:i/>
          <w:iCs/>
          <w:noProof/>
          <w:szCs w:val="24"/>
        </w:rPr>
        <w:t>J. Geophys. Res. Atmos.</w:t>
      </w:r>
      <w:r w:rsidRPr="00D60E09">
        <w:rPr>
          <w:rFonts w:cs="Times New Roman"/>
          <w:noProof/>
          <w:szCs w:val="24"/>
        </w:rPr>
        <w:t xml:space="preserve"> 123, 5538–5559. doi:10.1029/2017JD027808.</w:t>
      </w:r>
    </w:p>
    <w:p w14:paraId="67CACD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tudholme, J., and Gulev, S. (2018). Concurrent Changes to Hadley Circulation and the Meridional Distribution of Tropical Cyclones. </w:t>
      </w:r>
      <w:r w:rsidRPr="00D60E09">
        <w:rPr>
          <w:rFonts w:cs="Times New Roman"/>
          <w:i/>
          <w:iCs/>
          <w:noProof/>
          <w:szCs w:val="24"/>
        </w:rPr>
        <w:t>J. Clim.</w:t>
      </w:r>
      <w:r w:rsidRPr="00D60E09">
        <w:rPr>
          <w:rFonts w:cs="Times New Roman"/>
          <w:noProof/>
          <w:szCs w:val="24"/>
        </w:rPr>
        <w:t xml:space="preserve"> 31, 4367–4389. doi:10.1175/JCLI-D-17-0852.1.</w:t>
      </w:r>
    </w:p>
    <w:p w14:paraId="6A30254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arez-Gutierrez, L., Li, C., Müller, W. A., and Marotzke, J. (2018). Internal variability in European summer temperatures at 1.5 °C and 2 °C of global warming. </w:t>
      </w:r>
      <w:r w:rsidRPr="00D60E09">
        <w:rPr>
          <w:rFonts w:cs="Times New Roman"/>
          <w:i/>
          <w:iCs/>
          <w:noProof/>
          <w:szCs w:val="24"/>
        </w:rPr>
        <w:t>Environ. Res. Lett.</w:t>
      </w:r>
      <w:r w:rsidRPr="00D60E09">
        <w:rPr>
          <w:rFonts w:cs="Times New Roman"/>
          <w:noProof/>
          <w:szCs w:val="24"/>
        </w:rPr>
        <w:t xml:space="preserve"> 13, 064026. doi:10.1088/1748-9326/aaba58.</w:t>
      </w:r>
    </w:p>
    <w:p w14:paraId="5411F9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arez-Gutierrez, L., Müller, W. A., Li, C., and Marotzke, J. (2020a). Dynamical and thermodynamical drivers of variability in European summer heat extremes. </w:t>
      </w:r>
      <w:r w:rsidRPr="00D60E09">
        <w:rPr>
          <w:rFonts w:cs="Times New Roman"/>
          <w:i/>
          <w:iCs/>
          <w:noProof/>
          <w:szCs w:val="24"/>
        </w:rPr>
        <w:t>Clim. Dyn.</w:t>
      </w:r>
      <w:r w:rsidRPr="00D60E09">
        <w:rPr>
          <w:rFonts w:cs="Times New Roman"/>
          <w:noProof/>
          <w:szCs w:val="24"/>
        </w:rPr>
        <w:t xml:space="preserve"> 54, 4351–4366. doi:10.1007/s00382-020-05233-2.</w:t>
      </w:r>
    </w:p>
    <w:p w14:paraId="50A7B52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arez-Gutierrez, L., Müller, W. A., Li, C., and Marotzke, J. (2020b). Hotspots of extreme heat under global warming. </w:t>
      </w:r>
      <w:r w:rsidRPr="00D60E09">
        <w:rPr>
          <w:rFonts w:cs="Times New Roman"/>
          <w:i/>
          <w:iCs/>
          <w:noProof/>
          <w:szCs w:val="24"/>
        </w:rPr>
        <w:t>Clim. Dyn.</w:t>
      </w:r>
      <w:r w:rsidRPr="00D60E09">
        <w:rPr>
          <w:rFonts w:cs="Times New Roman"/>
          <w:noProof/>
          <w:szCs w:val="24"/>
        </w:rPr>
        <w:t xml:space="preserve"> doi:10.1007/s00382-020-05263-w.</w:t>
      </w:r>
    </w:p>
    <w:p w14:paraId="4CDDC16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gi, M., Murakami, H., and Yoshida, K. (2017). Projection of future changes in the frequency of intense tropical cyclones. </w:t>
      </w:r>
      <w:r w:rsidRPr="00D60E09">
        <w:rPr>
          <w:rFonts w:cs="Times New Roman"/>
          <w:i/>
          <w:iCs/>
          <w:noProof/>
          <w:szCs w:val="24"/>
        </w:rPr>
        <w:t>Clim. Dyn.</w:t>
      </w:r>
      <w:r w:rsidRPr="00D60E09">
        <w:rPr>
          <w:rFonts w:cs="Times New Roman"/>
          <w:noProof/>
          <w:szCs w:val="24"/>
        </w:rPr>
        <w:t xml:space="preserve"> 49, 619–632. doi:10.1007/s00382-016-3361-7.</w:t>
      </w:r>
    </w:p>
    <w:p w14:paraId="72509E1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gi, M., Murakami, H., and Yoshimura, J. (2012). On the Mechanism of Tropical Cyclone Frequency Changes Due to Global Warming. </w:t>
      </w:r>
      <w:r w:rsidRPr="00D60E09">
        <w:rPr>
          <w:rFonts w:cs="Times New Roman"/>
          <w:i/>
          <w:iCs/>
          <w:noProof/>
          <w:szCs w:val="24"/>
        </w:rPr>
        <w:t>J. Meteorol. Soc. Japan</w:t>
      </w:r>
      <w:r w:rsidRPr="00D60E09">
        <w:rPr>
          <w:rFonts w:cs="Times New Roman"/>
          <w:noProof/>
          <w:szCs w:val="24"/>
        </w:rPr>
        <w:t xml:space="preserve"> 90A, 397–408. doi:10.2151/jmsj.2012-A24.</w:t>
      </w:r>
    </w:p>
    <w:p w14:paraId="19CEFD1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gi, M., Yamada, Y., Yoshida, K., Mizuta, R., Nakano, M., Kodama, C., et al. (2020). Future changes in frequency of tropical cyclone seeds. </w:t>
      </w:r>
      <w:r w:rsidRPr="00D60E09">
        <w:rPr>
          <w:rFonts w:cs="Times New Roman"/>
          <w:i/>
          <w:iCs/>
          <w:noProof/>
          <w:szCs w:val="24"/>
        </w:rPr>
        <w:t>SOLA</w:t>
      </w:r>
      <w:r w:rsidRPr="00D60E09">
        <w:rPr>
          <w:rFonts w:cs="Times New Roman"/>
          <w:noProof/>
          <w:szCs w:val="24"/>
        </w:rPr>
        <w:t xml:space="preserve"> 16, 70–74. doi:10.2151/sola.2020-012.</w:t>
      </w:r>
    </w:p>
    <w:p w14:paraId="34CFBE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i, C. H., Satoh, M., and Suzuki, K. (2020). Precipitation efficiency and its role in cloud-radiative feedbacks to climate variability. </w:t>
      </w:r>
      <w:r w:rsidRPr="00D60E09">
        <w:rPr>
          <w:rFonts w:cs="Times New Roman"/>
          <w:i/>
          <w:iCs/>
          <w:noProof/>
          <w:szCs w:val="24"/>
        </w:rPr>
        <w:t>J. Meteorol. Soc. Japan</w:t>
      </w:r>
      <w:r w:rsidRPr="00D60E09">
        <w:rPr>
          <w:rFonts w:cs="Times New Roman"/>
          <w:noProof/>
          <w:szCs w:val="24"/>
        </w:rPr>
        <w:t xml:space="preserve"> 98, 261–282. doi:10.2151/jmsj.2020-024.</w:t>
      </w:r>
    </w:p>
    <w:p w14:paraId="20D7DD2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i, C., Zhang, Z., Yu, L., Li, Y., and Song, M. (2017). Investigation of Arctic air temperature extremes at north of 60N in winter. </w:t>
      </w:r>
      <w:r w:rsidRPr="00D60E09">
        <w:rPr>
          <w:rFonts w:cs="Times New Roman"/>
          <w:i/>
          <w:iCs/>
          <w:noProof/>
          <w:szCs w:val="24"/>
        </w:rPr>
        <w:t>Acta Oceanol. Sin.</w:t>
      </w:r>
      <w:r w:rsidRPr="00D60E09">
        <w:rPr>
          <w:rFonts w:cs="Times New Roman"/>
          <w:noProof/>
          <w:szCs w:val="24"/>
        </w:rPr>
        <w:t xml:space="preserve"> 36, 51–60. doi:10.1007/s13131-017-1137-5.</w:t>
      </w:r>
    </w:p>
    <w:p w14:paraId="144CAFE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i, Y., Lang, X., and Jiang, D. (2018). Projected signals in climate extremes over China associated with a 2 °C global warming under two RCP scenarios. </w:t>
      </w:r>
      <w:r w:rsidRPr="00D60E09">
        <w:rPr>
          <w:rFonts w:cs="Times New Roman"/>
          <w:i/>
          <w:iCs/>
          <w:noProof/>
          <w:szCs w:val="24"/>
        </w:rPr>
        <w:t>Int. J. Climatol.</w:t>
      </w:r>
      <w:r w:rsidRPr="00D60E09">
        <w:rPr>
          <w:rFonts w:cs="Times New Roman"/>
          <w:noProof/>
          <w:szCs w:val="24"/>
        </w:rPr>
        <w:t xml:space="preserve"> 38, e678–e697. doi:10.1002/joc.5399.</w:t>
      </w:r>
    </w:p>
    <w:p w14:paraId="5D04553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C., Jiang, Z., Li, W., Hou, Q., and Li, L. (2019a). Changes in extreme temperature over China when global warming stabilized at 1.5 °C and 2.0 °C. </w:t>
      </w:r>
      <w:r w:rsidRPr="00D60E09">
        <w:rPr>
          <w:rFonts w:cs="Times New Roman"/>
          <w:i/>
          <w:iCs/>
          <w:noProof/>
          <w:szCs w:val="24"/>
        </w:rPr>
        <w:t>Sci. Rep.</w:t>
      </w:r>
      <w:r w:rsidRPr="00D60E09">
        <w:rPr>
          <w:rFonts w:cs="Times New Roman"/>
          <w:noProof/>
          <w:szCs w:val="24"/>
        </w:rPr>
        <w:t xml:space="preserve"> 9, 14982. doi:10.1038/s41598-019-50036-z.</w:t>
      </w:r>
    </w:p>
    <w:p w14:paraId="0A459F8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J., Wang, D., Hu, X., Ling, Z., and Wang, L. (2019b). Ongoing Poleward Migration of Tropical Cyclone Occurrence Over the Western North Pacific Ocean. </w:t>
      </w:r>
      <w:r w:rsidRPr="00D60E09">
        <w:rPr>
          <w:rFonts w:cs="Times New Roman"/>
          <w:i/>
          <w:iCs/>
          <w:noProof/>
          <w:szCs w:val="24"/>
        </w:rPr>
        <w:t>Geophys. Res. Lett.</w:t>
      </w:r>
      <w:r w:rsidRPr="00D60E09">
        <w:rPr>
          <w:rFonts w:cs="Times New Roman"/>
          <w:noProof/>
          <w:szCs w:val="24"/>
        </w:rPr>
        <w:t xml:space="preserve"> 46, 9110–9117. doi:10.1029/2019GL084260.</w:t>
      </w:r>
    </w:p>
    <w:p w14:paraId="2C04FC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Q., and Miao, C. (2018). Extreme Rainfall (R20mm, RX5day) in Yangtze–Huai, China, in June–July 2016: The Role of ENSO and Anthropogenic Climate Change. </w:t>
      </w:r>
      <w:r w:rsidRPr="00D60E09">
        <w:rPr>
          <w:rFonts w:cs="Times New Roman"/>
          <w:i/>
          <w:iCs/>
          <w:noProof/>
          <w:szCs w:val="24"/>
        </w:rPr>
        <w:t>Bull. Am. Meteorol. Soc.</w:t>
      </w:r>
      <w:r w:rsidRPr="00D60E09">
        <w:rPr>
          <w:rFonts w:cs="Times New Roman"/>
          <w:noProof/>
          <w:szCs w:val="24"/>
        </w:rPr>
        <w:t xml:space="preserve"> 99, S102–S106. doi:10.1175/BAMS-D-17-0091.1.</w:t>
      </w:r>
    </w:p>
    <w:p w14:paraId="5648E61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Q., Miao, C., Hanel, M., Borthwick, A. G. L., Duan, Q., Ji, D., et al. (2019c). Global heat stress on health, wildfires, and agricultural crops under different levels of climate warming. </w:t>
      </w:r>
      <w:r w:rsidRPr="00D60E09">
        <w:rPr>
          <w:rFonts w:cs="Times New Roman"/>
          <w:i/>
          <w:iCs/>
          <w:noProof/>
          <w:szCs w:val="24"/>
        </w:rPr>
        <w:t>Environ. Int.</w:t>
      </w:r>
      <w:r w:rsidRPr="00D60E09">
        <w:rPr>
          <w:rFonts w:cs="Times New Roman"/>
          <w:noProof/>
          <w:szCs w:val="24"/>
        </w:rPr>
        <w:t xml:space="preserve"> 128, 125–136. doi:10.1016/j.envint.2019.04.025.</w:t>
      </w:r>
    </w:p>
    <w:p w14:paraId="45AFB60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Q., Zhang, X., Zwiers, F., Westra, S., and Alexander, L. V (2020a). A global, continental and regional analysis of changes in extreme precipitation. </w:t>
      </w:r>
      <w:r w:rsidRPr="00D60E09">
        <w:rPr>
          <w:rFonts w:cs="Times New Roman"/>
          <w:i/>
          <w:iCs/>
          <w:noProof/>
          <w:szCs w:val="24"/>
        </w:rPr>
        <w:t>J. Clim.</w:t>
      </w:r>
      <w:r w:rsidRPr="00D60E09">
        <w:rPr>
          <w:rFonts w:cs="Times New Roman"/>
          <w:noProof/>
          <w:szCs w:val="24"/>
        </w:rPr>
        <w:t>, 1–52. doi:10.1175/JCLI-D-19-0892.1.</w:t>
      </w:r>
    </w:p>
    <w:p w14:paraId="00E6204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Q., Zwiers, F., Zhang, X., and Li, G. (2020b). A Comparison of Intra-Annual and Long-Term Trend Scaling of Extreme Precipitation with Temperature in a Large-Ensemble Regional Climate Simulation. </w:t>
      </w:r>
      <w:r w:rsidRPr="00D60E09">
        <w:rPr>
          <w:rFonts w:cs="Times New Roman"/>
          <w:i/>
          <w:iCs/>
          <w:noProof/>
          <w:szCs w:val="24"/>
        </w:rPr>
        <w:t>J. Clim.</w:t>
      </w:r>
      <w:r w:rsidRPr="00D60E09">
        <w:rPr>
          <w:rFonts w:cs="Times New Roman"/>
          <w:noProof/>
          <w:szCs w:val="24"/>
        </w:rPr>
        <w:t xml:space="preserve"> 33, 9233–9245. doi:10.1175/JCLI-D-19-0920.1.</w:t>
      </w:r>
    </w:p>
    <w:p w14:paraId="1771FEF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X. B., Ren, G. Y., Shrestha, A. B., Ren, Y. Y., You, Q. L., Zhan, Y. J., et al. (2017). Changes in extreme temperature events over the Hindu Kush Himalaya during 1961–2015. </w:t>
      </w:r>
      <w:r w:rsidRPr="00D60E09">
        <w:rPr>
          <w:rFonts w:cs="Times New Roman"/>
          <w:i/>
          <w:iCs/>
          <w:noProof/>
          <w:szCs w:val="24"/>
        </w:rPr>
        <w:t>Adv. Clim. Chang. Res.</w:t>
      </w:r>
      <w:r w:rsidRPr="00D60E09">
        <w:rPr>
          <w:rFonts w:cs="Times New Roman"/>
          <w:noProof/>
          <w:szCs w:val="24"/>
        </w:rPr>
        <w:t xml:space="preserve"> 8, 157–165. doi:10.1016/j.accre.2017.07.001.</w:t>
      </w:r>
    </w:p>
    <w:p w14:paraId="0B4E3CA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Y., Hu, T., and Zhang, X. (2018a). Substantial Increase in Heat Wave Risks in China in a Future Warmer World. </w:t>
      </w:r>
      <w:r w:rsidRPr="00D60E09">
        <w:rPr>
          <w:rFonts w:cs="Times New Roman"/>
          <w:i/>
          <w:iCs/>
          <w:noProof/>
          <w:szCs w:val="24"/>
        </w:rPr>
        <w:t>Earth’s Futur.</w:t>
      </w:r>
      <w:r w:rsidRPr="00D60E09">
        <w:rPr>
          <w:rFonts w:cs="Times New Roman"/>
          <w:noProof/>
          <w:szCs w:val="24"/>
        </w:rPr>
        <w:t xml:space="preserve"> 6, 1528–1538. doi:10.1029/2018EF000963.</w:t>
      </w:r>
    </w:p>
    <w:p w14:paraId="537943C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Y., Hu, T., Zhang, X., Li, C., Lu, C., Ren, G., et al. (2019d). Contribution of Global warming and Urbanization to Changes in Temperature Extremes in Eastern China. </w:t>
      </w:r>
      <w:r w:rsidRPr="00D60E09">
        <w:rPr>
          <w:rFonts w:cs="Times New Roman"/>
          <w:i/>
          <w:iCs/>
          <w:noProof/>
          <w:szCs w:val="24"/>
        </w:rPr>
        <w:t>Geophys. Res. Lett.</w:t>
      </w:r>
      <w:r w:rsidRPr="00D60E09">
        <w:rPr>
          <w:rFonts w:cs="Times New Roman"/>
          <w:noProof/>
          <w:szCs w:val="24"/>
        </w:rPr>
        <w:t xml:space="preserve"> 46, 11426–11434. doi:10.1029/2019GL084281.</w:t>
      </w:r>
    </w:p>
    <w:p w14:paraId="6E2AADA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Y., Hu, T., Zhang, X., Wan, H., Stott, P., and Lu, C. (2018b). Anthropogenic Influence on the Eastern China 2016 Super Cold Surge. </w:t>
      </w:r>
      <w:r w:rsidRPr="00D60E09">
        <w:rPr>
          <w:rFonts w:cs="Times New Roman"/>
          <w:i/>
          <w:iCs/>
          <w:noProof/>
          <w:szCs w:val="24"/>
        </w:rPr>
        <w:t>Bull. Am. Meteorol. Soc.</w:t>
      </w:r>
      <w:r w:rsidRPr="00D60E09">
        <w:rPr>
          <w:rFonts w:cs="Times New Roman"/>
          <w:noProof/>
          <w:szCs w:val="24"/>
        </w:rPr>
        <w:t xml:space="preserve"> 99, S123–S127. doi:10.1175/BAMS-D-17-0092.1.</w:t>
      </w:r>
    </w:p>
    <w:p w14:paraId="7653EAC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Y., Zhang, X., Zwiers, F. W., Song, L., Wan, H., Hu, T., et al. (2014). Rapid increase in the risk of extreme summer heat in Eastern China. </w:t>
      </w:r>
      <w:r w:rsidRPr="00D60E09">
        <w:rPr>
          <w:rFonts w:cs="Times New Roman"/>
          <w:i/>
          <w:iCs/>
          <w:noProof/>
          <w:szCs w:val="24"/>
        </w:rPr>
        <w:t>Nat. Clim. Chang.</w:t>
      </w:r>
      <w:r w:rsidRPr="00D60E09">
        <w:rPr>
          <w:rFonts w:cs="Times New Roman"/>
          <w:noProof/>
          <w:szCs w:val="24"/>
        </w:rPr>
        <w:t xml:space="preserve"> 4, 1082–1085. doi:10.1038/nclimate2410.</w:t>
      </w:r>
    </w:p>
    <w:p w14:paraId="0C62C6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 Z., Ouyang, Z., Zhao, J., Li, S., Zhang, X., and Ren, W. (2018c). Recent rebound in observational large-pan evaporation driven by heat wave and droughts by the Lower Yellow River. </w:t>
      </w:r>
      <w:r w:rsidRPr="00D60E09">
        <w:rPr>
          <w:rFonts w:cs="Times New Roman"/>
          <w:i/>
          <w:iCs/>
          <w:noProof/>
          <w:szCs w:val="24"/>
        </w:rPr>
        <w:t>J. Hydrol.</w:t>
      </w:r>
      <w:r w:rsidRPr="00D60E09">
        <w:rPr>
          <w:rFonts w:cs="Times New Roman"/>
          <w:noProof/>
          <w:szCs w:val="24"/>
        </w:rPr>
        <w:t xml:space="preserve"> 565, 237–247. doi:10.1016/J.JHYDROL.2018.08.014.</w:t>
      </w:r>
    </w:p>
    <w:p w14:paraId="446DF5A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nyer, M. A., Hundecha, Y., Lawrence, D., Madsen, H., Willems, P., Martinkova, M., et al. (2015). Inter-comparison of statistical downscaling methods for projection of extreme precipitation in Europe. </w:t>
      </w:r>
      <w:r w:rsidRPr="00D60E09">
        <w:rPr>
          <w:rFonts w:cs="Times New Roman"/>
          <w:i/>
          <w:iCs/>
          <w:noProof/>
          <w:szCs w:val="24"/>
        </w:rPr>
        <w:t>Hydrol. Earth Syst. Sci.</w:t>
      </w:r>
      <w:r w:rsidRPr="00D60E09">
        <w:rPr>
          <w:rFonts w:cs="Times New Roman"/>
          <w:noProof/>
          <w:szCs w:val="24"/>
        </w:rPr>
        <w:t xml:space="preserve"> 19, 1827–1847. doi:10.5194/hess-19-1827-2015.</w:t>
      </w:r>
    </w:p>
    <w:p w14:paraId="4976EB9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pari, Tangang, F., Juneng, L., and Aldrian, E. (2017). Observed changes in extreme temperature and precipitation over Indonesia. </w:t>
      </w:r>
      <w:r w:rsidRPr="00D60E09">
        <w:rPr>
          <w:rFonts w:cs="Times New Roman"/>
          <w:i/>
          <w:iCs/>
          <w:noProof/>
          <w:szCs w:val="24"/>
        </w:rPr>
        <w:t>Int. J. Climatol.</w:t>
      </w:r>
      <w:r w:rsidRPr="00D60E09">
        <w:rPr>
          <w:rFonts w:cs="Times New Roman"/>
          <w:noProof/>
          <w:szCs w:val="24"/>
        </w:rPr>
        <w:t xml:space="preserve"> 37, 1979–1997. doi:10.1002/joc.4829.</w:t>
      </w:r>
    </w:p>
    <w:p w14:paraId="72385E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pari, Tangang, F., Juneng, L., Cruz, F., Chung, J. X., Ngai, S. T., et al. (2020). Multi-model projections of precipitation extremes in Southeast Asia based on CORDEX-Southeast Asia simulations. </w:t>
      </w:r>
      <w:r w:rsidRPr="00D60E09">
        <w:rPr>
          <w:rFonts w:cs="Times New Roman"/>
          <w:i/>
          <w:iCs/>
          <w:noProof/>
          <w:szCs w:val="24"/>
        </w:rPr>
        <w:t>Environ. Res.</w:t>
      </w:r>
      <w:r w:rsidRPr="00D60E09">
        <w:rPr>
          <w:rFonts w:cs="Times New Roman"/>
          <w:noProof/>
          <w:szCs w:val="24"/>
        </w:rPr>
        <w:t xml:space="preserve"> 184, 109350. doi:10.1016/j.envres.2020.109350.</w:t>
      </w:r>
    </w:p>
    <w:p w14:paraId="779467B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tton, R. T. (2018). ESD Ideas: a simple proposal to improve the contribution of IPCC WGI to the assessment and communication of climate change risks. </w:t>
      </w:r>
      <w:r w:rsidRPr="00D60E09">
        <w:rPr>
          <w:rFonts w:cs="Times New Roman"/>
          <w:i/>
          <w:iCs/>
          <w:noProof/>
          <w:szCs w:val="24"/>
        </w:rPr>
        <w:t>Earth Syst. Dyn.</w:t>
      </w:r>
      <w:r w:rsidRPr="00D60E09">
        <w:rPr>
          <w:rFonts w:cs="Times New Roman"/>
          <w:noProof/>
          <w:szCs w:val="24"/>
        </w:rPr>
        <w:t xml:space="preserve"> 9, 1155–1158. doi:10.5194/esd-9-1155-2018.</w:t>
      </w:r>
    </w:p>
    <w:p w14:paraId="135AB32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utton, R. T. (2019). Climate Science Needs to Take Risk Assessment Much More Seriously. </w:t>
      </w:r>
      <w:r w:rsidRPr="00D60E09">
        <w:rPr>
          <w:rFonts w:cs="Times New Roman"/>
          <w:i/>
          <w:iCs/>
          <w:noProof/>
          <w:szCs w:val="24"/>
        </w:rPr>
        <w:t>Bull. Am. Meteorol. Soc.</w:t>
      </w:r>
      <w:r w:rsidRPr="00D60E09">
        <w:rPr>
          <w:rFonts w:cs="Times New Roman"/>
          <w:noProof/>
          <w:szCs w:val="24"/>
        </w:rPr>
        <w:t xml:space="preserve"> 100, 1637–1642. doi:10.1175/BAMS-D-18-0280.1.</w:t>
      </w:r>
    </w:p>
    <w:p w14:paraId="19981F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wain, D. L., Langenbrunner, B., Neelin, J. D., and Hall, A. (2018). Increasing precipitation volatility in twenty-first-century California. </w:t>
      </w:r>
      <w:r w:rsidRPr="00D60E09">
        <w:rPr>
          <w:rFonts w:cs="Times New Roman"/>
          <w:i/>
          <w:iCs/>
          <w:noProof/>
          <w:szCs w:val="24"/>
        </w:rPr>
        <w:t>Nat. Clim. Chang.</w:t>
      </w:r>
      <w:r w:rsidRPr="00D60E09">
        <w:rPr>
          <w:rFonts w:cs="Times New Roman"/>
          <w:noProof/>
          <w:szCs w:val="24"/>
        </w:rPr>
        <w:t xml:space="preserve"> 8, 427–433. doi:10.1038/s41558-018-0140-y.</w:t>
      </w:r>
    </w:p>
    <w:p w14:paraId="7BF222F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wain, D. L., Tsiang, M., Haugen, M., Singh, D., Charland, A., Rajaratnam, B., et al. (2014). The Extraordinary California Drought of 2013/2014: Character, Context, and the Role of Climate Change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3–S7. doi:10.1175/1520-0477-95.9.S1.1.</w:t>
      </w:r>
    </w:p>
    <w:p w14:paraId="13357C5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wain, S., and Hayhoe, K. (2015). CMIP5 projected changes in spring and summer drought and wet conditions over North America. </w:t>
      </w:r>
      <w:r w:rsidRPr="00D60E09">
        <w:rPr>
          <w:rFonts w:cs="Times New Roman"/>
          <w:i/>
          <w:iCs/>
          <w:noProof/>
          <w:szCs w:val="24"/>
        </w:rPr>
        <w:t>Clim. Dyn.</w:t>
      </w:r>
      <w:r w:rsidRPr="00D60E09">
        <w:rPr>
          <w:rFonts w:cs="Times New Roman"/>
          <w:noProof/>
          <w:szCs w:val="24"/>
        </w:rPr>
        <w:t xml:space="preserve"> 44, 2737–2750. doi:10.1007/s00382-014-2255-9.</w:t>
      </w:r>
    </w:p>
    <w:p w14:paraId="05EEBD4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wann, A. L. S. (2018). Plants and Drought in a Changing Climate. </w:t>
      </w:r>
      <w:r w:rsidRPr="00D60E09">
        <w:rPr>
          <w:rFonts w:cs="Times New Roman"/>
          <w:i/>
          <w:iCs/>
          <w:noProof/>
          <w:szCs w:val="24"/>
        </w:rPr>
        <w:t>Curr. Clim. Chang. Reports</w:t>
      </w:r>
      <w:r w:rsidRPr="00D60E09">
        <w:rPr>
          <w:rFonts w:cs="Times New Roman"/>
          <w:noProof/>
          <w:szCs w:val="24"/>
        </w:rPr>
        <w:t xml:space="preserve"> 4, 192–201. doi:10.1007/s40641-018-0097-y.</w:t>
      </w:r>
    </w:p>
    <w:p w14:paraId="32E08A8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wann, A. L. S., Hoffman, F. M., Koven, C. D., and Randerson, J. T. (2016). Plant responses to increasing CO2 reduce estimates of climate impacts on drought severity. </w:t>
      </w:r>
      <w:r w:rsidRPr="00D60E09">
        <w:rPr>
          <w:rFonts w:cs="Times New Roman"/>
          <w:i/>
          <w:iCs/>
          <w:noProof/>
          <w:szCs w:val="24"/>
        </w:rPr>
        <w:t>Proc. Natl. Acad. Sci.</w:t>
      </w:r>
      <w:r w:rsidRPr="00D60E09">
        <w:rPr>
          <w:rFonts w:cs="Times New Roman"/>
          <w:noProof/>
          <w:szCs w:val="24"/>
        </w:rPr>
        <w:t xml:space="preserve"> 113, 10019–10024. doi:10.1073/pnas.1604581113.</w:t>
      </w:r>
    </w:p>
    <w:p w14:paraId="6B2E9A2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wierczynski, T., Lauterbach, S., Dulski, P., Delgado, J., Merz, B., and Brauer, A. (2013). Mid- to late Holocene flood frequency changes in the northeastern Alps as recorded in varved sediments of Lake Mondsee (Upper Austria). </w:t>
      </w:r>
      <w:r w:rsidRPr="00D60E09">
        <w:rPr>
          <w:rFonts w:cs="Times New Roman"/>
          <w:i/>
          <w:iCs/>
          <w:noProof/>
          <w:szCs w:val="24"/>
        </w:rPr>
        <w:t>Quat. Sci. Rev.</w:t>
      </w:r>
      <w:r w:rsidRPr="00D60E09">
        <w:rPr>
          <w:rFonts w:cs="Times New Roman"/>
          <w:noProof/>
          <w:szCs w:val="24"/>
        </w:rPr>
        <w:t xml:space="preserve"> 80, 78–90. doi:10.1016/j.quascirev.2013.08.018.</w:t>
      </w:r>
    </w:p>
    <w:p w14:paraId="75DBDC5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yafrina, A. H., Zalina, M. D., and Juneng, L. (2015). Historical trend of hourly extreme rainfall in Peninsular Malaysia. </w:t>
      </w:r>
      <w:r w:rsidRPr="00D60E09">
        <w:rPr>
          <w:rFonts w:cs="Times New Roman"/>
          <w:i/>
          <w:iCs/>
          <w:noProof/>
          <w:szCs w:val="24"/>
        </w:rPr>
        <w:t>Theor. Appl. Climatol.</w:t>
      </w:r>
      <w:r w:rsidRPr="00D60E09">
        <w:rPr>
          <w:rFonts w:cs="Times New Roman"/>
          <w:noProof/>
          <w:szCs w:val="24"/>
        </w:rPr>
        <w:t xml:space="preserve"> 120, 259–285. doi:10.1007/s00704-014-1145-8.</w:t>
      </w:r>
    </w:p>
    <w:p w14:paraId="0EA02B3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ylla, M. B., Elguindi, N., Giorgi, F., and Wisser, D. (2016). Projected robust shift of climate zones over West Africa in response to anthropogenic climate change for the late 21st century. </w:t>
      </w:r>
      <w:r w:rsidRPr="00D60E09">
        <w:rPr>
          <w:rFonts w:cs="Times New Roman"/>
          <w:i/>
          <w:iCs/>
          <w:noProof/>
          <w:szCs w:val="24"/>
        </w:rPr>
        <w:t>Clim. Change</w:t>
      </w:r>
      <w:r w:rsidRPr="00D60E09">
        <w:rPr>
          <w:rFonts w:cs="Times New Roman"/>
          <w:noProof/>
          <w:szCs w:val="24"/>
        </w:rPr>
        <w:t xml:space="preserve"> 134, 241–253. doi:10.1007/s10584-015-1522-z.</w:t>
      </w:r>
    </w:p>
    <w:p w14:paraId="31A635A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Szeto, K., Gysbers, P., Brimelow, J., and Stewart, R. (2015). The 2014 Extreme Flood on the Southeastern Canadian Prairies. </w:t>
      </w:r>
      <w:r w:rsidRPr="00D60E09">
        <w:rPr>
          <w:rFonts w:cs="Times New Roman"/>
          <w:i/>
          <w:iCs/>
          <w:noProof/>
          <w:szCs w:val="24"/>
        </w:rPr>
        <w:t>Bull. Am. Meteorol. Soc.</w:t>
      </w:r>
      <w:r w:rsidRPr="00D60E09">
        <w:rPr>
          <w:rFonts w:cs="Times New Roman"/>
          <w:noProof/>
          <w:szCs w:val="24"/>
        </w:rPr>
        <w:t xml:space="preserve"> 96, S20–S24. doi:10.1175/BAMS-D-15-00110.1.</w:t>
      </w:r>
    </w:p>
    <w:p w14:paraId="5064C6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bari, H., and Aghajanloo, M.-B. (2013). Temporal pattern of aridity index in Iran with considering precipitation and evapotranspiration trends. </w:t>
      </w:r>
      <w:r w:rsidRPr="00D60E09">
        <w:rPr>
          <w:rFonts w:cs="Times New Roman"/>
          <w:i/>
          <w:iCs/>
          <w:noProof/>
          <w:szCs w:val="24"/>
        </w:rPr>
        <w:t>Int. J. Climatol.</w:t>
      </w:r>
      <w:r w:rsidRPr="00D60E09">
        <w:rPr>
          <w:rFonts w:cs="Times New Roman"/>
          <w:noProof/>
          <w:szCs w:val="24"/>
        </w:rPr>
        <w:t xml:space="preserve"> 33, 396–409. doi:10.1002/joc.3432.</w:t>
      </w:r>
    </w:p>
    <w:p w14:paraId="453006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bari, H., Madani, K., and Willems, P. (2020). The contribution of anthropogenic influence to more anomalous extreme precipitation in Europe. </w:t>
      </w:r>
      <w:r w:rsidRPr="00D60E09">
        <w:rPr>
          <w:rFonts w:cs="Times New Roman"/>
          <w:i/>
          <w:iCs/>
          <w:noProof/>
          <w:szCs w:val="24"/>
        </w:rPr>
        <w:t>Environ. Res. Lett.</w:t>
      </w:r>
      <w:r w:rsidRPr="00D60E09">
        <w:rPr>
          <w:rFonts w:cs="Times New Roman"/>
          <w:noProof/>
          <w:szCs w:val="24"/>
        </w:rPr>
        <w:t xml:space="preserve"> 15, 104077. doi:10.1088/1748-9326/abb268.</w:t>
      </w:r>
    </w:p>
    <w:p w14:paraId="5E6CC02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bari, H., and Willems, P. (2018). More prolonged droughts by the end of the century in the Middle East. </w:t>
      </w:r>
      <w:r w:rsidRPr="00D60E09">
        <w:rPr>
          <w:rFonts w:cs="Times New Roman"/>
          <w:i/>
          <w:iCs/>
          <w:noProof/>
          <w:szCs w:val="24"/>
        </w:rPr>
        <w:t>Environ. Res. Lett.</w:t>
      </w:r>
      <w:r w:rsidRPr="00D60E09">
        <w:rPr>
          <w:rFonts w:cs="Times New Roman"/>
          <w:noProof/>
          <w:szCs w:val="24"/>
        </w:rPr>
        <w:t xml:space="preserve"> 13. doi:10.1088/1748-9326/aae09c.</w:t>
      </w:r>
    </w:p>
    <w:p w14:paraId="0D13ADF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kahashi, C., Watanabe, M., and Mori, M. (2017). Significant Aerosol Influence on the Recent Decadal Decrease in Tropical Cyclone Activity Over the Western North Pacific. </w:t>
      </w:r>
      <w:r w:rsidRPr="00D60E09">
        <w:rPr>
          <w:rFonts w:cs="Times New Roman"/>
          <w:i/>
          <w:iCs/>
          <w:noProof/>
          <w:szCs w:val="24"/>
        </w:rPr>
        <w:t>Geophys. Res. Lett.</w:t>
      </w:r>
      <w:r w:rsidRPr="00D60E09">
        <w:rPr>
          <w:rFonts w:cs="Times New Roman"/>
          <w:noProof/>
          <w:szCs w:val="24"/>
        </w:rPr>
        <w:t xml:space="preserve"> 44, 9496–9504. doi:10.1002/2017GL075369.</w:t>
      </w:r>
    </w:p>
    <w:p w14:paraId="4706DAB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kahashi, C., Watanabe, M., Shiogama, H., Imada, Y., and Mori, M. (2016). A Persistent Japanese Heat Wave in Early August 2015: Roles of Natural Variability and Human-Induced Warming. </w:t>
      </w:r>
      <w:r w:rsidRPr="00D60E09">
        <w:rPr>
          <w:rFonts w:cs="Times New Roman"/>
          <w:i/>
          <w:iCs/>
          <w:noProof/>
          <w:szCs w:val="24"/>
        </w:rPr>
        <w:t>Bull. Am. Meteorol. Soc.</w:t>
      </w:r>
      <w:r w:rsidRPr="00D60E09">
        <w:rPr>
          <w:rFonts w:cs="Times New Roman"/>
          <w:noProof/>
          <w:szCs w:val="24"/>
        </w:rPr>
        <w:t xml:space="preserve"> 97, S107–S112. doi:10.1175/BAMS-D-16-0157.1.</w:t>
      </w:r>
    </w:p>
    <w:p w14:paraId="6D01787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kayabu, I., Hibino, K., Sasaki, H., Shiogama, H., Mori, N., Shibutani, Y., et al. (2015). Climate change effects on the worst-case storm surge: a case study of Typhoon Haiyan. </w:t>
      </w:r>
      <w:r w:rsidRPr="00D60E09">
        <w:rPr>
          <w:rFonts w:cs="Times New Roman"/>
          <w:i/>
          <w:iCs/>
          <w:noProof/>
          <w:szCs w:val="24"/>
        </w:rPr>
        <w:t>Environ. Res. Lett.</w:t>
      </w:r>
      <w:r w:rsidRPr="00D60E09">
        <w:rPr>
          <w:rFonts w:cs="Times New Roman"/>
          <w:noProof/>
          <w:szCs w:val="24"/>
        </w:rPr>
        <w:t xml:space="preserve"> 10, 064011. doi:10.1088/1748-9326/10/6/064011.</w:t>
      </w:r>
    </w:p>
    <w:p w14:paraId="6C77733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kemi, T., and Unuma, T. (2019). Diagnosing Environmental Properties of the July 2018 Heavy Rainfall Event in Japan. </w:t>
      </w:r>
      <w:r w:rsidRPr="00D60E09">
        <w:rPr>
          <w:rFonts w:cs="Times New Roman"/>
          <w:i/>
          <w:iCs/>
          <w:noProof/>
          <w:szCs w:val="24"/>
        </w:rPr>
        <w:t>SOLA</w:t>
      </w:r>
      <w:r w:rsidRPr="00D60E09">
        <w:rPr>
          <w:rFonts w:cs="Times New Roman"/>
          <w:noProof/>
          <w:szCs w:val="24"/>
        </w:rPr>
        <w:t xml:space="preserve"> 15A, 60–65. doi:10.2151/sola.15A-011.</w:t>
      </w:r>
    </w:p>
    <w:p w14:paraId="3D8B63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kemura, K., Wakamatsu, S., Togawa, H., Shimpo, A., Kobayashi, C., Maeda, S., et al. (2019). Extreme Moisture Flux Convergence over Western Japan during the Heavy Rain Event of July 2018. </w:t>
      </w:r>
      <w:r w:rsidRPr="00D60E09">
        <w:rPr>
          <w:rFonts w:cs="Times New Roman"/>
          <w:i/>
          <w:iCs/>
          <w:noProof/>
          <w:szCs w:val="24"/>
        </w:rPr>
        <w:t>SOLA</w:t>
      </w:r>
      <w:r w:rsidRPr="00D60E09">
        <w:rPr>
          <w:rFonts w:cs="Times New Roman"/>
          <w:noProof/>
          <w:szCs w:val="24"/>
        </w:rPr>
        <w:t xml:space="preserve"> 15A, 49–54. doi:10.2151/sola.15A-009.</w:t>
      </w:r>
    </w:p>
    <w:p w14:paraId="276345A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lchabhadel, R., Karki, R., Thapa, B. R., Maharjan, M., and Parajuli, B. (2018). Spatio-temporal variability of extreme precipitation in Nepal. </w:t>
      </w:r>
      <w:r w:rsidRPr="00D60E09">
        <w:rPr>
          <w:rFonts w:cs="Times New Roman"/>
          <w:i/>
          <w:iCs/>
          <w:noProof/>
          <w:szCs w:val="24"/>
        </w:rPr>
        <w:t>Int. J. Climatol.</w:t>
      </w:r>
      <w:r w:rsidRPr="00D60E09">
        <w:rPr>
          <w:rFonts w:cs="Times New Roman"/>
          <w:noProof/>
          <w:szCs w:val="24"/>
        </w:rPr>
        <w:t xml:space="preserve"> 38, 4296–4313. doi:10.1002/joc.5669.</w:t>
      </w:r>
    </w:p>
    <w:p w14:paraId="267516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llaksen, L. M., and Stahl, K. (2014). Spatial and temporal patterns of large-scale droughts in Europe: Model dispersion and performance. </w:t>
      </w:r>
      <w:r w:rsidRPr="00D60E09">
        <w:rPr>
          <w:rFonts w:cs="Times New Roman"/>
          <w:i/>
          <w:iCs/>
          <w:noProof/>
          <w:szCs w:val="24"/>
        </w:rPr>
        <w:t>Geophys. Res. Lett.</w:t>
      </w:r>
      <w:r w:rsidRPr="00D60E09">
        <w:rPr>
          <w:rFonts w:cs="Times New Roman"/>
          <w:noProof/>
          <w:szCs w:val="24"/>
        </w:rPr>
        <w:t xml:space="preserve"> 41, 429–434. doi:10.1002/2013GL058573.</w:t>
      </w:r>
    </w:p>
    <w:p w14:paraId="74E3809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mura, T., Nicholas, W. A., Oliver, T. S. N., and Brooke, B. P. (2018). Coarse-sand beach ridges at Cowley Beach, north-eastern Australia: Their formative processes and potential as records of tropical cyclone history. </w:t>
      </w:r>
      <w:r w:rsidRPr="00D60E09">
        <w:rPr>
          <w:rFonts w:cs="Times New Roman"/>
          <w:i/>
          <w:iCs/>
          <w:noProof/>
          <w:szCs w:val="24"/>
        </w:rPr>
        <w:t>Sedimentology</w:t>
      </w:r>
      <w:r w:rsidRPr="00D60E09">
        <w:rPr>
          <w:rFonts w:cs="Times New Roman"/>
          <w:noProof/>
          <w:szCs w:val="24"/>
        </w:rPr>
        <w:t xml:space="preserve"> 65, 721–744. doi:10.1111/sed.12402.</w:t>
      </w:r>
    </w:p>
    <w:p w14:paraId="56CA38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ndon, N. F., Zhang, X., and Sobel, A. H. (2018). Understanding the Dynamics of Future Changes in Extreme Precipitation Intensity. </w:t>
      </w:r>
      <w:r w:rsidRPr="00D60E09">
        <w:rPr>
          <w:rFonts w:cs="Times New Roman"/>
          <w:i/>
          <w:iCs/>
          <w:noProof/>
          <w:szCs w:val="24"/>
        </w:rPr>
        <w:t>Geophys. Res. Lett.</w:t>
      </w:r>
      <w:r w:rsidRPr="00D60E09">
        <w:rPr>
          <w:rFonts w:cs="Times New Roman"/>
          <w:noProof/>
          <w:szCs w:val="24"/>
        </w:rPr>
        <w:t xml:space="preserve"> 45, 2870–2878. doi:10.1002/2017GL076361.</w:t>
      </w:r>
    </w:p>
    <w:p w14:paraId="26F08B5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ngang, F., Supari, S., Chung, J. X., Cruz, F., Salimun, E., Ngai, S. T., et al. (2018). Future changes in annual precipitation extremes over Southeast Asia under global warming of 2°C. </w:t>
      </w:r>
      <w:r w:rsidRPr="00D60E09">
        <w:rPr>
          <w:rFonts w:cs="Times New Roman"/>
          <w:i/>
          <w:iCs/>
          <w:noProof/>
          <w:szCs w:val="24"/>
        </w:rPr>
        <w:t>APN Sci. Bull.</w:t>
      </w:r>
      <w:r w:rsidRPr="00D60E09">
        <w:rPr>
          <w:rFonts w:cs="Times New Roman"/>
          <w:noProof/>
          <w:szCs w:val="24"/>
        </w:rPr>
        <w:t xml:space="preserve"> 8, 6–11. doi:10.30852/sb.2018.436.</w:t>
      </w:r>
    </w:p>
    <w:p w14:paraId="751EAE7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o, Y., Wang, W., Song, S., and Ma, J. (2018). Spatial and Temporal Variations of Precipitation Extremes and Seasonality over China from 1961~2013. </w:t>
      </w:r>
      <w:r w:rsidRPr="00D60E09">
        <w:rPr>
          <w:rFonts w:cs="Times New Roman"/>
          <w:i/>
          <w:iCs/>
          <w:noProof/>
          <w:szCs w:val="24"/>
        </w:rPr>
        <w:t>Water</w:t>
      </w:r>
      <w:r w:rsidRPr="00D60E09">
        <w:rPr>
          <w:rFonts w:cs="Times New Roman"/>
          <w:noProof/>
          <w:szCs w:val="24"/>
        </w:rPr>
        <w:t xml:space="preserve"> 10, 719. doi:10.3390/w10060719.</w:t>
      </w:r>
    </w:p>
    <w:p w14:paraId="35191DD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szarek, M., Allen, J., Púčik, T., Groenemeijer, P., Czernecki, B., Kolendowicz, L., et al. (2019). A Climatology of Thunderstorms across Europe from a Synthesis of Multiple Data Sources. </w:t>
      </w:r>
      <w:r w:rsidRPr="00D60E09">
        <w:rPr>
          <w:rFonts w:cs="Times New Roman"/>
          <w:i/>
          <w:iCs/>
          <w:noProof/>
          <w:szCs w:val="24"/>
        </w:rPr>
        <w:t>J. Clim.</w:t>
      </w:r>
      <w:r w:rsidRPr="00D60E09">
        <w:rPr>
          <w:rFonts w:cs="Times New Roman"/>
          <w:noProof/>
          <w:szCs w:val="24"/>
        </w:rPr>
        <w:t xml:space="preserve"> 32, 1813–1837. doi:10.1175/JCLI-D-18-0372.1.</w:t>
      </w:r>
    </w:p>
    <w:p w14:paraId="1F99D97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szarek, M., Brooks, H. E., Czernecki, B., Szuster, P., and Fortuniak, K. (2018). Climatological Aspects of Convective Parameters over Europe: A Comparison of ERA-Interim and Sounding Data. </w:t>
      </w:r>
      <w:r w:rsidRPr="00D60E09">
        <w:rPr>
          <w:rFonts w:cs="Times New Roman"/>
          <w:i/>
          <w:iCs/>
          <w:noProof/>
          <w:szCs w:val="24"/>
        </w:rPr>
        <w:t>J. Clim.</w:t>
      </w:r>
      <w:r w:rsidRPr="00D60E09">
        <w:rPr>
          <w:rFonts w:cs="Times New Roman"/>
          <w:noProof/>
          <w:szCs w:val="24"/>
        </w:rPr>
        <w:t xml:space="preserve"> 31, 4281–4308. doi:10.1175/JCLI-D-17-0596.1.</w:t>
      </w:r>
    </w:p>
    <w:p w14:paraId="6C39158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uvale, L., and Tsuboki, K. (2019). Characteristics of Tropical Cyclones in the Southwest Pacific. </w:t>
      </w:r>
      <w:r w:rsidRPr="00D60E09">
        <w:rPr>
          <w:rFonts w:cs="Times New Roman"/>
          <w:i/>
          <w:iCs/>
          <w:noProof/>
          <w:szCs w:val="24"/>
        </w:rPr>
        <w:t>J. Meteorol. Soc. Japan. Ser. II</w:t>
      </w:r>
      <w:r w:rsidRPr="00D60E09">
        <w:rPr>
          <w:rFonts w:cs="Times New Roman"/>
          <w:noProof/>
          <w:szCs w:val="24"/>
        </w:rPr>
        <w:t xml:space="preserve"> 97, 711–731. doi:10.2151/jmsj.2019-042.</w:t>
      </w:r>
    </w:p>
    <w:p w14:paraId="64FADD3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ylor, C. M., Belusic, D., Guichard, F., Parker, D. J., Vischel, T., Bock, O., et al. (2017). Frequency of extreme Sahelian storms tripled since 1982 in satellite observations. </w:t>
      </w:r>
      <w:r w:rsidRPr="00D60E09">
        <w:rPr>
          <w:rFonts w:cs="Times New Roman"/>
          <w:i/>
          <w:iCs/>
          <w:noProof/>
          <w:szCs w:val="24"/>
        </w:rPr>
        <w:t>Nature</w:t>
      </w:r>
      <w:r w:rsidRPr="00D60E09">
        <w:rPr>
          <w:rFonts w:cs="Times New Roman"/>
          <w:noProof/>
          <w:szCs w:val="24"/>
        </w:rPr>
        <w:t xml:space="preserve"> 544, 475–478. doi:10.1038/nature22069.</w:t>
      </w:r>
    </w:p>
    <w:p w14:paraId="070466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ylor, C. M., de Jeu, R. A. M., Guichard, F., Harris, P. P., and Dorigo, W. A. (2012). Afternoon rain more likely over drier soils. </w:t>
      </w:r>
      <w:r w:rsidRPr="00D60E09">
        <w:rPr>
          <w:rFonts w:cs="Times New Roman"/>
          <w:i/>
          <w:iCs/>
          <w:noProof/>
          <w:szCs w:val="24"/>
        </w:rPr>
        <w:t>Nature</w:t>
      </w:r>
      <w:r w:rsidRPr="00D60E09">
        <w:rPr>
          <w:rFonts w:cs="Times New Roman"/>
          <w:noProof/>
          <w:szCs w:val="24"/>
        </w:rPr>
        <w:t xml:space="preserve"> 489, 423–426. doi:10.1038/nature11377.</w:t>
      </w:r>
    </w:p>
    <w:p w14:paraId="4EEAD96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ylor, M. A., Clarke, L. A., Centella, A., Bezanilla, A., Stephenson, T. S., Jones, J. J., et al. (2018). Future Caribbean Climates in a World of Rising Temperatures: The 1.5 vs 2.0 Dilemma. </w:t>
      </w:r>
      <w:r w:rsidRPr="00D60E09">
        <w:rPr>
          <w:rFonts w:cs="Times New Roman"/>
          <w:i/>
          <w:iCs/>
          <w:noProof/>
          <w:szCs w:val="24"/>
        </w:rPr>
        <w:t>J. Clim.</w:t>
      </w:r>
      <w:r w:rsidRPr="00D60E09">
        <w:rPr>
          <w:rFonts w:cs="Times New Roman"/>
          <w:noProof/>
          <w:szCs w:val="24"/>
        </w:rPr>
        <w:t xml:space="preserve"> 31, 2907–2926. doi:10.1175/JCLI-D-17-0074.1.</w:t>
      </w:r>
    </w:p>
    <w:p w14:paraId="22A2B88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aylor, R. G., Scanlon, B., Döll, P., Rodell, M., Van Beek, R., Wada, Y., et al. (2013). Ground water and climate change. </w:t>
      </w:r>
      <w:r w:rsidRPr="00D60E09">
        <w:rPr>
          <w:rFonts w:cs="Times New Roman"/>
          <w:i/>
          <w:iCs/>
          <w:noProof/>
          <w:szCs w:val="24"/>
        </w:rPr>
        <w:t>Nat. Clim. Chang.</w:t>
      </w:r>
      <w:r w:rsidRPr="00D60E09">
        <w:rPr>
          <w:rFonts w:cs="Times New Roman"/>
          <w:noProof/>
          <w:szCs w:val="24"/>
        </w:rPr>
        <w:t xml:space="preserve"> 3, 322–329. doi:10.1038/nclimate1744.</w:t>
      </w:r>
    </w:p>
    <w:p w14:paraId="578D0B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baldi, C., Armbruster, A., Engler, H. P., and Link, R. (2020). Emulating climate extreme indices. </w:t>
      </w:r>
      <w:r w:rsidRPr="00D60E09">
        <w:rPr>
          <w:rFonts w:cs="Times New Roman"/>
          <w:i/>
          <w:iCs/>
          <w:noProof/>
          <w:szCs w:val="24"/>
        </w:rPr>
        <w:t>Environ. Res. Lett.</w:t>
      </w:r>
      <w:r w:rsidRPr="00D60E09">
        <w:rPr>
          <w:rFonts w:cs="Times New Roman"/>
          <w:noProof/>
          <w:szCs w:val="24"/>
        </w:rPr>
        <w:t xml:space="preserve"> 15. doi:10.1088/1748-9326/ab8332.</w:t>
      </w:r>
    </w:p>
    <w:p w14:paraId="58F6512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baldi, C., and Knutti, R. (2018). Evaluating the accuracy of climate change pattern emulation for low warming targets. </w:t>
      </w:r>
      <w:r w:rsidRPr="00D60E09">
        <w:rPr>
          <w:rFonts w:cs="Times New Roman"/>
          <w:i/>
          <w:iCs/>
          <w:noProof/>
          <w:szCs w:val="24"/>
        </w:rPr>
        <w:t>Environ. Res. Lett.</w:t>
      </w:r>
      <w:r w:rsidRPr="00D60E09">
        <w:rPr>
          <w:rFonts w:cs="Times New Roman"/>
          <w:noProof/>
          <w:szCs w:val="24"/>
        </w:rPr>
        <w:t xml:space="preserve"> 13, 055006. doi:10.1088/1748-9326/aabef2.</w:t>
      </w:r>
    </w:p>
    <w:p w14:paraId="7C94EF8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baldi, C., and Wehner, M. F. (2018). Benefits of mitigation for future heat extremes under RCP4.5 compared to RCP8.5. </w:t>
      </w:r>
      <w:r w:rsidRPr="00D60E09">
        <w:rPr>
          <w:rFonts w:cs="Times New Roman"/>
          <w:i/>
          <w:iCs/>
          <w:noProof/>
          <w:szCs w:val="24"/>
        </w:rPr>
        <w:t>Clim. Change</w:t>
      </w:r>
      <w:r w:rsidRPr="00D60E09">
        <w:rPr>
          <w:rFonts w:cs="Times New Roman"/>
          <w:noProof/>
          <w:szCs w:val="24"/>
        </w:rPr>
        <w:t xml:space="preserve"> 146, 349–361. doi:10.1007/s10584-016-1605-5.</w:t>
      </w:r>
    </w:p>
    <w:p w14:paraId="78B6197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ncer, B., Bettolli, M., and Rusticucci, M. (2016). Compound temperature and precipitation extreme events in southern South America: associated atmospheric circulation, and simulations by a multi-RCM ensemble. </w:t>
      </w:r>
      <w:r w:rsidRPr="00D60E09">
        <w:rPr>
          <w:rFonts w:cs="Times New Roman"/>
          <w:i/>
          <w:iCs/>
          <w:noProof/>
          <w:szCs w:val="24"/>
        </w:rPr>
        <w:t>Clim. Res.</w:t>
      </w:r>
      <w:r w:rsidRPr="00D60E09">
        <w:rPr>
          <w:rFonts w:cs="Times New Roman"/>
          <w:noProof/>
          <w:szCs w:val="24"/>
        </w:rPr>
        <w:t xml:space="preserve"> 68, 183–199. doi:10.3354/cr01396.</w:t>
      </w:r>
    </w:p>
    <w:p w14:paraId="7CFC853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ncer, B., and Rusticucci, M. (2012). Analysis of interdecadal variability of temperature extreme events in Argentina applying EVT. </w:t>
      </w:r>
      <w:r w:rsidRPr="00D60E09">
        <w:rPr>
          <w:rFonts w:cs="Times New Roman"/>
          <w:i/>
          <w:iCs/>
          <w:noProof/>
          <w:szCs w:val="24"/>
        </w:rPr>
        <w:t>Atmósfera</w:t>
      </w:r>
      <w:r w:rsidRPr="00D60E09">
        <w:rPr>
          <w:rFonts w:cs="Times New Roman"/>
          <w:noProof/>
          <w:szCs w:val="24"/>
        </w:rPr>
        <w:t xml:space="preserve"> 25, 327–337.</w:t>
      </w:r>
    </w:p>
    <w:p w14:paraId="7E902AE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nnille, S. A., and Ellis, K. N. (2017). Spatial and temporal trends in the location of the lifetime maximum intensity of tropical cyclones. </w:t>
      </w:r>
      <w:r w:rsidRPr="00D60E09">
        <w:rPr>
          <w:rFonts w:cs="Times New Roman"/>
          <w:i/>
          <w:iCs/>
          <w:noProof/>
          <w:szCs w:val="24"/>
        </w:rPr>
        <w:t>Atmosphere (Basel).</w:t>
      </w:r>
      <w:r w:rsidRPr="00D60E09">
        <w:rPr>
          <w:rFonts w:cs="Times New Roman"/>
          <w:noProof/>
          <w:szCs w:val="24"/>
        </w:rPr>
        <w:t xml:space="preserve"> 8, 1–9. doi:10.3390/atmos8100198.</w:t>
      </w:r>
    </w:p>
    <w:p w14:paraId="7BCA031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ufel, B., Diro, G. T., Whan, K., Milrad, S. M., Jeong, D. I., Ganji, A., et al. (2017). Investigation of the 2013 Alberta flood from weather and climate perspectives. </w:t>
      </w:r>
      <w:r w:rsidRPr="00D60E09">
        <w:rPr>
          <w:rFonts w:cs="Times New Roman"/>
          <w:i/>
          <w:iCs/>
          <w:noProof/>
          <w:szCs w:val="24"/>
        </w:rPr>
        <w:t>Clim. Dyn.</w:t>
      </w:r>
      <w:r w:rsidRPr="00D60E09">
        <w:rPr>
          <w:rFonts w:cs="Times New Roman"/>
          <w:noProof/>
          <w:szCs w:val="24"/>
        </w:rPr>
        <w:t xml:space="preserve"> 48, 2881–2899. doi:10.1007/s00382-016-3239-8.</w:t>
      </w:r>
    </w:p>
    <w:p w14:paraId="0FE5148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ufel, B., Sushama, L., Huziy, O., Diro, G. T., Jeong, D. I., Winger, K., et al. (2019). Investigation of the mechanisms leading to the 2017 Montreal flood. </w:t>
      </w:r>
      <w:r w:rsidRPr="00D60E09">
        <w:rPr>
          <w:rFonts w:cs="Times New Roman"/>
          <w:i/>
          <w:iCs/>
          <w:noProof/>
          <w:szCs w:val="24"/>
        </w:rPr>
        <w:t>Clim. Dyn.</w:t>
      </w:r>
      <w:r w:rsidRPr="00D60E09">
        <w:rPr>
          <w:rFonts w:cs="Times New Roman"/>
          <w:noProof/>
          <w:szCs w:val="24"/>
        </w:rPr>
        <w:t xml:space="preserve"> 52, 4193–4206. doi:10.1007/s00382-018-4375-0.</w:t>
      </w:r>
    </w:p>
    <w:p w14:paraId="62510EB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uling, A. J. (2018). A hot future for European droughts. </w:t>
      </w:r>
      <w:r w:rsidRPr="00D60E09">
        <w:rPr>
          <w:rFonts w:cs="Times New Roman"/>
          <w:i/>
          <w:iCs/>
          <w:noProof/>
          <w:szCs w:val="24"/>
        </w:rPr>
        <w:t>Nat. Clim. Chang.</w:t>
      </w:r>
      <w:r w:rsidRPr="00D60E09">
        <w:rPr>
          <w:rFonts w:cs="Times New Roman"/>
          <w:noProof/>
          <w:szCs w:val="24"/>
        </w:rPr>
        <w:t xml:space="preserve"> 8, 364–365. doi:10.1038/s41558-018-0154-5.</w:t>
      </w:r>
    </w:p>
    <w:p w14:paraId="5AADE7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uling, A. J., de Badts, E., Jansen, F. A., Fuchs, R., Buitink, J., van Dijke, A. J., et al. (2019). Climate change, reforestation/afforestation, and urbanisation impacts on evapotranspiration and streamflow in Europe. </w:t>
      </w:r>
      <w:r w:rsidRPr="00D60E09">
        <w:rPr>
          <w:rFonts w:cs="Times New Roman"/>
          <w:i/>
          <w:iCs/>
          <w:noProof/>
          <w:szCs w:val="24"/>
        </w:rPr>
        <w:t>Hydrol. Earth Syst. Sci.</w:t>
      </w:r>
      <w:r w:rsidRPr="00D60E09">
        <w:rPr>
          <w:rFonts w:cs="Times New Roman"/>
          <w:noProof/>
          <w:szCs w:val="24"/>
        </w:rPr>
        <w:t xml:space="preserve"> 23, 3631–3652. doi:10.5194/hess-2018-634.</w:t>
      </w:r>
    </w:p>
    <w:p w14:paraId="5CA2B09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euling, A. J., Van Loon, A. F., Seneviratne, S. I., Lehner, I., Aubinet, M., Heinesch, B., et al. (2013). Evapotranspiration amplifies European summer drought. </w:t>
      </w:r>
      <w:r w:rsidRPr="00D60E09">
        <w:rPr>
          <w:rFonts w:cs="Times New Roman"/>
          <w:i/>
          <w:iCs/>
          <w:noProof/>
          <w:szCs w:val="24"/>
        </w:rPr>
        <w:t>Geophys. Res. Lett.</w:t>
      </w:r>
      <w:r w:rsidRPr="00D60E09">
        <w:rPr>
          <w:rFonts w:cs="Times New Roman"/>
          <w:noProof/>
          <w:szCs w:val="24"/>
        </w:rPr>
        <w:t xml:space="preserve"> 40, 2071–2075. doi:10.1002/grl.50495.</w:t>
      </w:r>
    </w:p>
    <w:p w14:paraId="685C5F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hackeray, C. W., DeAngelis, A. M., Hall, A., Swain, D. L., and Qu, X. (2018). On the Connection Between Global Hydrologic Sensitivity and Regional Wet Extremes. </w:t>
      </w:r>
      <w:r w:rsidRPr="00D60E09">
        <w:rPr>
          <w:rFonts w:cs="Times New Roman"/>
          <w:i/>
          <w:iCs/>
          <w:noProof/>
          <w:szCs w:val="24"/>
        </w:rPr>
        <w:t>Geophys. Res. Lett.</w:t>
      </w:r>
      <w:r w:rsidRPr="00D60E09">
        <w:rPr>
          <w:rFonts w:cs="Times New Roman"/>
          <w:noProof/>
          <w:szCs w:val="24"/>
        </w:rPr>
        <w:t xml:space="preserve"> 45. doi:10.1029/2018GL079698.</w:t>
      </w:r>
    </w:p>
    <w:p w14:paraId="3ABFEDE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hiery, W., Davin, E. L., Lawrence, D. M., Hirsch, A. L., Hauser, M., and Seneviratne, S. I. (2017). Present-day irrigation mitigates heat extremes. </w:t>
      </w:r>
      <w:r w:rsidRPr="00D60E09">
        <w:rPr>
          <w:rFonts w:cs="Times New Roman"/>
          <w:i/>
          <w:iCs/>
          <w:noProof/>
          <w:szCs w:val="24"/>
        </w:rPr>
        <w:t>J. Geophys. Res. Atmos.</w:t>
      </w:r>
      <w:r w:rsidRPr="00D60E09">
        <w:rPr>
          <w:rFonts w:cs="Times New Roman"/>
          <w:noProof/>
          <w:szCs w:val="24"/>
        </w:rPr>
        <w:t xml:space="preserve"> 122, 1403–1422. doi:10.1002/2016JD025740.</w:t>
      </w:r>
    </w:p>
    <w:p w14:paraId="701678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hiery, W., Davin, E. L., Seneviratne, S. I., Bedka, K., Lhermitte, S., and van Lipzig, N. P. M. (2016). Hazardous thunderstorm intensification over Lake Victoria. </w:t>
      </w:r>
      <w:r w:rsidRPr="00D60E09">
        <w:rPr>
          <w:rFonts w:cs="Times New Roman"/>
          <w:i/>
          <w:iCs/>
          <w:noProof/>
          <w:szCs w:val="24"/>
        </w:rPr>
        <w:t>Nat. Commun.</w:t>
      </w:r>
      <w:r w:rsidRPr="00D60E09">
        <w:rPr>
          <w:rFonts w:cs="Times New Roman"/>
          <w:noProof/>
          <w:szCs w:val="24"/>
        </w:rPr>
        <w:t xml:space="preserve"> 7, 12786. doi:10.1038/ncomms12786.</w:t>
      </w:r>
    </w:p>
    <w:p w14:paraId="29273D6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hiery, W., Visser, A. J., Fischer, E. M., Hauser, M., Hirsch, A. L., Lawrence, D. M., et al. (2020). Warming of hot extremes alleviated by expanding irrigation. </w:t>
      </w:r>
      <w:r w:rsidRPr="00D60E09">
        <w:rPr>
          <w:rFonts w:cs="Times New Roman"/>
          <w:i/>
          <w:iCs/>
          <w:noProof/>
          <w:szCs w:val="24"/>
        </w:rPr>
        <w:t>Nat. Commun.</w:t>
      </w:r>
      <w:r w:rsidRPr="00D60E09">
        <w:rPr>
          <w:rFonts w:cs="Times New Roman"/>
          <w:noProof/>
          <w:szCs w:val="24"/>
        </w:rPr>
        <w:t xml:space="preserve"> 11, 290. doi:10.1038/s41467-019-14075-4.</w:t>
      </w:r>
    </w:p>
    <w:p w14:paraId="616B7C2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hober, S., Kumar, R., Wanders, N., Marx, A., Pan, M., Rakovec, O., et al. (2018). Multi-model ensemble projections of European river floods and high flows at 1.5, 2, and 3 degrees global warming. </w:t>
      </w:r>
      <w:r w:rsidRPr="00D60E09">
        <w:rPr>
          <w:rFonts w:cs="Times New Roman"/>
          <w:i/>
          <w:iCs/>
          <w:noProof/>
          <w:szCs w:val="24"/>
        </w:rPr>
        <w:t>Environ. Res. Lett.</w:t>
      </w:r>
      <w:r w:rsidRPr="00D60E09">
        <w:rPr>
          <w:rFonts w:cs="Times New Roman"/>
          <w:noProof/>
          <w:szCs w:val="24"/>
        </w:rPr>
        <w:t xml:space="preserve"> 13, 014003. doi:10.1088/1748-9326/aa9e35.</w:t>
      </w:r>
    </w:p>
    <w:p w14:paraId="73868E9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horarinsdottir, T. L., Sillmann, J., Haugen, M., Gissibl, N., and Sandstad, M. (2020). Evaluation of CMIP5 and CMIP6 simulations of historical surface air temperature extremes using proper evaluation methods. </w:t>
      </w:r>
      <w:r w:rsidRPr="00D60E09">
        <w:rPr>
          <w:rFonts w:cs="Times New Roman"/>
          <w:i/>
          <w:iCs/>
          <w:noProof/>
          <w:szCs w:val="24"/>
        </w:rPr>
        <w:t>Environ. Res. Lett.</w:t>
      </w:r>
      <w:r w:rsidRPr="00D60E09">
        <w:rPr>
          <w:rFonts w:cs="Times New Roman"/>
          <w:noProof/>
          <w:szCs w:val="24"/>
        </w:rPr>
        <w:t xml:space="preserve"> 15, 124041. doi:10.1088/1748-9326/abc778.</w:t>
      </w:r>
    </w:p>
    <w:p w14:paraId="0C18964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ian, X., Shu, L., Wang, M., and Zhao, F. (2017). The impact of climate change on fire risk in Daxing’anling, China. </w:t>
      </w:r>
      <w:r w:rsidRPr="00D60E09">
        <w:rPr>
          <w:rFonts w:cs="Times New Roman"/>
          <w:i/>
          <w:iCs/>
          <w:noProof/>
          <w:szCs w:val="24"/>
        </w:rPr>
        <w:t>J. For. Res.</w:t>
      </w:r>
      <w:r w:rsidRPr="00D60E09">
        <w:rPr>
          <w:rFonts w:cs="Times New Roman"/>
          <w:noProof/>
          <w:szCs w:val="24"/>
        </w:rPr>
        <w:t xml:space="preserve"> 28, 997–1006. doi:10.1007/s11676-017-0383-x.</w:t>
      </w:r>
    </w:p>
    <w:p w14:paraId="264961B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ijdeman, E., Hannaford, J., and Stahl, K. (2018). Human influences on streamflow drought characteristics in England and Wales. </w:t>
      </w:r>
      <w:r w:rsidRPr="00D60E09">
        <w:rPr>
          <w:rFonts w:cs="Times New Roman"/>
          <w:i/>
          <w:iCs/>
          <w:noProof/>
          <w:szCs w:val="24"/>
        </w:rPr>
        <w:t>Hydrol. Earth Syst. Sci.</w:t>
      </w:r>
      <w:r w:rsidRPr="00D60E09">
        <w:rPr>
          <w:rFonts w:cs="Times New Roman"/>
          <w:noProof/>
          <w:szCs w:val="24"/>
        </w:rPr>
        <w:t xml:space="preserve"> 22, 1051–1064. doi:10.5194/hess-22-1051-2018.</w:t>
      </w:r>
    </w:p>
    <w:p w14:paraId="6837112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ilinina, N., Gulev, S. K., Rudeva, I., and Koltermann, P. (2013). Comparing cyclone life cycle characteristics and their interannual variability in different reanalyses. </w:t>
      </w:r>
      <w:r w:rsidRPr="00D60E09">
        <w:rPr>
          <w:rFonts w:cs="Times New Roman"/>
          <w:i/>
          <w:iCs/>
          <w:noProof/>
          <w:szCs w:val="24"/>
        </w:rPr>
        <w:t>J. Clim.</w:t>
      </w:r>
      <w:r w:rsidRPr="00D60E09">
        <w:rPr>
          <w:rFonts w:cs="Times New Roman"/>
          <w:noProof/>
          <w:szCs w:val="24"/>
        </w:rPr>
        <w:t xml:space="preserve"> doi:10.1175/JCLI-D-12-00777.1.</w:t>
      </w:r>
    </w:p>
    <w:p w14:paraId="239A1DA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immermans, B., Patricola, C., and Wehner, M. (2018). Simulation and analysis of extremehurricane-drivenwave climate under two ocean warming scenarios. </w:t>
      </w:r>
      <w:r w:rsidRPr="00D60E09">
        <w:rPr>
          <w:rFonts w:cs="Times New Roman"/>
          <w:i/>
          <w:iCs/>
          <w:noProof/>
          <w:szCs w:val="24"/>
        </w:rPr>
        <w:t>Oceanography</w:t>
      </w:r>
      <w:r w:rsidRPr="00D60E09">
        <w:rPr>
          <w:rFonts w:cs="Times New Roman"/>
          <w:noProof/>
          <w:szCs w:val="24"/>
        </w:rPr>
        <w:t xml:space="preserve"> 31, 88–99. doi:10.5670/oceanog.2018.218.</w:t>
      </w:r>
    </w:p>
    <w:p w14:paraId="6A7035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immermans, B., Stone, D., Wehner, M., and Krishnan, H. (2017). Impact of tropical cyclones on modeled extreme wind-wave climate. </w:t>
      </w:r>
      <w:r w:rsidRPr="00D60E09">
        <w:rPr>
          <w:rFonts w:cs="Times New Roman"/>
          <w:i/>
          <w:iCs/>
          <w:noProof/>
          <w:szCs w:val="24"/>
        </w:rPr>
        <w:t>Geophys. Res. Lett.</w:t>
      </w:r>
      <w:r w:rsidRPr="00D60E09">
        <w:rPr>
          <w:rFonts w:cs="Times New Roman"/>
          <w:noProof/>
          <w:szCs w:val="24"/>
        </w:rPr>
        <w:t xml:space="preserve"> 44, 1393–1401. doi:10.1002/2016GL071681.</w:t>
      </w:r>
    </w:p>
    <w:p w14:paraId="6DB8EC0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immermans, B., Wehner, M., Cooley, D., O’Brien, T., and Krishnan, H. (2019). An evaluation of the consistency of extremes in gridded precipitation data sets. </w:t>
      </w:r>
      <w:r w:rsidRPr="00D60E09">
        <w:rPr>
          <w:rFonts w:cs="Times New Roman"/>
          <w:i/>
          <w:iCs/>
          <w:noProof/>
          <w:szCs w:val="24"/>
        </w:rPr>
        <w:t>Clim. Dyn.</w:t>
      </w:r>
      <w:r w:rsidRPr="00D60E09">
        <w:rPr>
          <w:rFonts w:cs="Times New Roman"/>
          <w:noProof/>
          <w:szCs w:val="24"/>
        </w:rPr>
        <w:t xml:space="preserve"> 52, 6651–6670. doi:10.1007/s00382-018-4537-0.</w:t>
      </w:r>
    </w:p>
    <w:p w14:paraId="6A44102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ing, M., Camargo, S. J., Li, C., and Kushnir, Y. (2015). Natural and Forced North Atlantic Hurricane Potential Intensity Change in CMIP5 Models. </w:t>
      </w:r>
      <w:r w:rsidRPr="00D60E09">
        <w:rPr>
          <w:rFonts w:cs="Times New Roman"/>
          <w:i/>
          <w:iCs/>
          <w:noProof/>
          <w:szCs w:val="24"/>
        </w:rPr>
        <w:t>J. Clim.</w:t>
      </w:r>
      <w:r w:rsidRPr="00D60E09">
        <w:rPr>
          <w:rFonts w:cs="Times New Roman"/>
          <w:noProof/>
          <w:szCs w:val="24"/>
        </w:rPr>
        <w:t xml:space="preserve"> 28, 3926–3942. doi:10.1175/JCLI-D-14-00520.1.</w:t>
      </w:r>
    </w:p>
    <w:p w14:paraId="502C7D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ing, M., Kossin, J. P., Camargo, S. J., and Li, C. (2019). Past and Future Hurricane Intensity Change along the U.S. East Coast. </w:t>
      </w:r>
      <w:r w:rsidRPr="00D60E09">
        <w:rPr>
          <w:rFonts w:cs="Times New Roman"/>
          <w:i/>
          <w:iCs/>
          <w:noProof/>
          <w:szCs w:val="24"/>
        </w:rPr>
        <w:t>Sci. Rep.</w:t>
      </w:r>
      <w:r w:rsidRPr="00D60E09">
        <w:rPr>
          <w:rFonts w:cs="Times New Roman"/>
          <w:noProof/>
          <w:szCs w:val="24"/>
        </w:rPr>
        <w:t xml:space="preserve"> 9, 7795. doi:10.1038/s41598-019-44252-w.</w:t>
      </w:r>
    </w:p>
    <w:p w14:paraId="55E35FA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ippett, M. K., Camargo, S. J., and Sobel, A. H. (2011). A Poisson Regression Index for Tropical Cyclone Genesis and the Role of Large-Scale Vorticity in Genesis. </w:t>
      </w:r>
      <w:r w:rsidRPr="00D60E09">
        <w:rPr>
          <w:rFonts w:cs="Times New Roman"/>
          <w:i/>
          <w:iCs/>
          <w:noProof/>
          <w:szCs w:val="24"/>
        </w:rPr>
        <w:t>J. Clim.</w:t>
      </w:r>
      <w:r w:rsidRPr="00D60E09">
        <w:rPr>
          <w:rFonts w:cs="Times New Roman"/>
          <w:noProof/>
          <w:szCs w:val="24"/>
        </w:rPr>
        <w:t xml:space="preserve"> 24, 2335–2357. doi:10.1175/2010JCLI3811.1.</w:t>
      </w:r>
    </w:p>
    <w:p w14:paraId="0ED8F09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chimoto, E., and Niino, H. (2016). Structural and Environmental Characteristics of Extratropical Cyclones that Cause Tornado Outbreaks in the Warm Sector: A Composite Study. </w:t>
      </w:r>
      <w:r w:rsidRPr="00D60E09">
        <w:rPr>
          <w:rFonts w:cs="Times New Roman"/>
          <w:i/>
          <w:iCs/>
          <w:noProof/>
          <w:szCs w:val="24"/>
        </w:rPr>
        <w:t>Mon. Weather Rev.</w:t>
      </w:r>
      <w:r w:rsidRPr="00D60E09">
        <w:rPr>
          <w:rFonts w:cs="Times New Roman"/>
          <w:noProof/>
          <w:szCs w:val="24"/>
        </w:rPr>
        <w:t xml:space="preserve"> 144, 945–969. doi:10.1175/MWR-D-15-0015.1.</w:t>
      </w:r>
    </w:p>
    <w:p w14:paraId="3391CA4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chimoto, E., and Niino, H. (2018). Structure and Environment of Tornado-Spawning Extratropical Cyclones around Japan. </w:t>
      </w:r>
      <w:r w:rsidRPr="00D60E09">
        <w:rPr>
          <w:rFonts w:cs="Times New Roman"/>
          <w:i/>
          <w:iCs/>
          <w:noProof/>
          <w:szCs w:val="24"/>
        </w:rPr>
        <w:t>J. Meteorol. Soc. Japan</w:t>
      </w:r>
      <w:r w:rsidRPr="00D60E09">
        <w:rPr>
          <w:rFonts w:cs="Times New Roman"/>
          <w:noProof/>
          <w:szCs w:val="24"/>
        </w:rPr>
        <w:t xml:space="preserve"> 96, 355–380. doi:10.2151/jmsj.2018-043.</w:t>
      </w:r>
    </w:p>
    <w:p w14:paraId="7B0A23A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dzo, S., Bichet, A., and Diedhiou, A. (2020). Intensification of the hydrological cycle expected in West Africa over the 21st century. </w:t>
      </w:r>
      <w:r w:rsidRPr="00D60E09">
        <w:rPr>
          <w:rFonts w:cs="Times New Roman"/>
          <w:i/>
          <w:iCs/>
          <w:noProof/>
          <w:szCs w:val="24"/>
        </w:rPr>
        <w:t>Earth Syst. Dyn.</w:t>
      </w:r>
      <w:r w:rsidRPr="00D60E09">
        <w:rPr>
          <w:rFonts w:cs="Times New Roman"/>
          <w:noProof/>
          <w:szCs w:val="24"/>
        </w:rPr>
        <w:t xml:space="preserve"> 11, 319–328. doi:10.5194/esd-11-319-2020.</w:t>
      </w:r>
    </w:p>
    <w:p w14:paraId="4F0726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kinaga, H., and Xie, S.-P. (2011). Wave- and Anemometer-Based Sea Surface Wind (WASWind) for Climate Change Analysis. </w:t>
      </w:r>
      <w:r w:rsidRPr="00D60E09">
        <w:rPr>
          <w:rFonts w:cs="Times New Roman"/>
          <w:i/>
          <w:iCs/>
          <w:noProof/>
          <w:szCs w:val="24"/>
        </w:rPr>
        <w:t>J. Clim.</w:t>
      </w:r>
      <w:r w:rsidRPr="00D60E09">
        <w:rPr>
          <w:rFonts w:cs="Times New Roman"/>
          <w:noProof/>
          <w:szCs w:val="24"/>
        </w:rPr>
        <w:t xml:space="preserve"> 24, 267–285. doi:10.1175/2010JCLI3789.1.</w:t>
      </w:r>
    </w:p>
    <w:p w14:paraId="604D51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ölle, M. H., Schefczyk, L., and Gutjahr, O. (2018). Scale dependency of regional climate modeling of current and future climate extremes in Germany. </w:t>
      </w:r>
      <w:r w:rsidRPr="00D60E09">
        <w:rPr>
          <w:rFonts w:cs="Times New Roman"/>
          <w:i/>
          <w:iCs/>
          <w:noProof/>
          <w:szCs w:val="24"/>
        </w:rPr>
        <w:t>Theor. Appl. Climatol.</w:t>
      </w:r>
      <w:r w:rsidRPr="00D60E09">
        <w:rPr>
          <w:rFonts w:cs="Times New Roman"/>
          <w:noProof/>
          <w:szCs w:val="24"/>
        </w:rPr>
        <w:t xml:space="preserve"> 134, 829–848. doi:10.1007/s00704-017-2303-6.</w:t>
      </w:r>
    </w:p>
    <w:p w14:paraId="114D619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mas-Burguera, M., Vicente-Serrano, S. M., Peña-Angulo, D., Domínguez-Castro, F., Noguera, I., and El Kenawy, A. (2020). Global characterization of the varying responses of the Standardized Evapotranspiration Index (SPEI) to atmospheric evaporative demand (AED). </w:t>
      </w:r>
      <w:r w:rsidRPr="00D60E09">
        <w:rPr>
          <w:rFonts w:cs="Times New Roman"/>
          <w:i/>
          <w:iCs/>
          <w:noProof/>
          <w:szCs w:val="24"/>
        </w:rPr>
        <w:t>J. Geophys. Res. Atmos.</w:t>
      </w:r>
      <w:r w:rsidRPr="00D60E09">
        <w:rPr>
          <w:rFonts w:cs="Times New Roman"/>
          <w:noProof/>
          <w:szCs w:val="24"/>
        </w:rPr>
        <w:t xml:space="preserve"> 125, e2020JD0330178. doi:10.1029/2020JD033017.</w:t>
      </w:r>
    </w:p>
    <w:p w14:paraId="60A6C6C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mozeiu, R., Agrillo, G., Cacciamani, C., and Pavan, V. (2014). Statistically downscaled climate change projections of surface temperature over Northern Italy for the periods 2021-2050 and 2070-2099. </w:t>
      </w:r>
      <w:r w:rsidRPr="00D60E09">
        <w:rPr>
          <w:rFonts w:cs="Times New Roman"/>
          <w:i/>
          <w:iCs/>
          <w:noProof/>
          <w:szCs w:val="24"/>
        </w:rPr>
        <w:t>Nat. Hazards</w:t>
      </w:r>
      <w:r w:rsidRPr="00D60E09">
        <w:rPr>
          <w:rFonts w:cs="Times New Roman"/>
          <w:noProof/>
          <w:szCs w:val="24"/>
        </w:rPr>
        <w:t xml:space="preserve"> 72, 143–168. doi:10.1007/s11069-013-0552-y.</w:t>
      </w:r>
    </w:p>
    <w:p w14:paraId="7924E5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reti, A., Belward, A., Perez‐Dominguez, I., Naumann, G., Luterbacher, J., Cronie, O., et al. (2019). The Exceptional 2018 European Water Seesaw Calls for Action on Adaptation. </w:t>
      </w:r>
      <w:r w:rsidRPr="00D60E09">
        <w:rPr>
          <w:rFonts w:cs="Times New Roman"/>
          <w:i/>
          <w:iCs/>
          <w:noProof/>
          <w:szCs w:val="24"/>
        </w:rPr>
        <w:t>Earth’s Futur.</w:t>
      </w:r>
      <w:r w:rsidRPr="00D60E09">
        <w:rPr>
          <w:rFonts w:cs="Times New Roman"/>
          <w:noProof/>
          <w:szCs w:val="24"/>
        </w:rPr>
        <w:t xml:space="preserve"> 7, 652–663. doi:10.1029/2019EF001170.</w:t>
      </w:r>
    </w:p>
    <w:p w14:paraId="1782BA0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uma, D., Ashfaq, M., Nayak, M. A., Kao, S.-C., and Diffenbaugh, N. S. (2015). A multi-model and multi-index evaluation of drought characteristics in the 21st century. </w:t>
      </w:r>
      <w:r w:rsidRPr="00D60E09">
        <w:rPr>
          <w:rFonts w:cs="Times New Roman"/>
          <w:i/>
          <w:iCs/>
          <w:noProof/>
          <w:szCs w:val="24"/>
        </w:rPr>
        <w:t>J. Hydrol.</w:t>
      </w:r>
      <w:r w:rsidRPr="00D60E09">
        <w:rPr>
          <w:rFonts w:cs="Times New Roman"/>
          <w:noProof/>
          <w:szCs w:val="24"/>
        </w:rPr>
        <w:t xml:space="preserve"> 526, 196–207. doi:10.1016/j.jhydrol.2014.12.011.</w:t>
      </w:r>
    </w:p>
    <w:p w14:paraId="0D285F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us, M., Zappa, G., Romero, R., Shaffrey, L., and Vidale, P. L. (2016). Projected changes in medicanes in the HadGEM3 N512 high-resolution global climate model. </w:t>
      </w:r>
      <w:r w:rsidRPr="00D60E09">
        <w:rPr>
          <w:rFonts w:cs="Times New Roman"/>
          <w:i/>
          <w:iCs/>
          <w:noProof/>
          <w:szCs w:val="24"/>
        </w:rPr>
        <w:t>Clim. Dyn.</w:t>
      </w:r>
      <w:r w:rsidRPr="00D60E09">
        <w:rPr>
          <w:rFonts w:cs="Times New Roman"/>
          <w:noProof/>
          <w:szCs w:val="24"/>
        </w:rPr>
        <w:t xml:space="preserve"> 47, 1913–1924. doi:10.1007/s00382-015-2941-2.</w:t>
      </w:r>
    </w:p>
    <w:p w14:paraId="60EE89E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ozer, C. R., Risbey, J. S., Grose, M., Monselesan, D. P., Squire, D. T., Black, A. S., et al. (2020). A 1-Day Extreme Rainfall Event in Tasmania: Process Evaluation and Long Tail Attribution [in “Explaining Extreme Events of 2018 from a Climate Perspective”]. </w:t>
      </w:r>
      <w:r w:rsidRPr="00D60E09">
        <w:rPr>
          <w:rFonts w:cs="Times New Roman"/>
          <w:i/>
          <w:iCs/>
          <w:noProof/>
          <w:szCs w:val="24"/>
        </w:rPr>
        <w:t>Bull. Am. Meteorol. Soc.</w:t>
      </w:r>
      <w:r w:rsidRPr="00D60E09">
        <w:rPr>
          <w:rFonts w:cs="Times New Roman"/>
          <w:noProof/>
          <w:szCs w:val="24"/>
        </w:rPr>
        <w:t xml:space="preserve"> 101, S123–S128. doi:10.1175/BAMS-D-19-0219.1.</w:t>
      </w:r>
    </w:p>
    <w:p w14:paraId="3A2DBA3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amblay, Y., and Somot, S. (2018). Future evolution of extreme precipitation in the Mediterranean. </w:t>
      </w:r>
      <w:r w:rsidRPr="00D60E09">
        <w:rPr>
          <w:rFonts w:cs="Times New Roman"/>
          <w:i/>
          <w:iCs/>
          <w:noProof/>
          <w:szCs w:val="24"/>
        </w:rPr>
        <w:t>Clim. Change</w:t>
      </w:r>
      <w:r w:rsidRPr="00D60E09">
        <w:rPr>
          <w:rFonts w:cs="Times New Roman"/>
          <w:noProof/>
          <w:szCs w:val="24"/>
        </w:rPr>
        <w:t xml:space="preserve"> 151, 289–302. doi:10.1007/s10584-018-2300-5.</w:t>
      </w:r>
    </w:p>
    <w:p w14:paraId="074C97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amblay, Y., Villarini, G., and Zhang, W. (2020). Observed Changes in Flood Hazard in Africa. </w:t>
      </w:r>
      <w:r w:rsidRPr="00D60E09">
        <w:rPr>
          <w:rFonts w:cs="Times New Roman"/>
          <w:i/>
          <w:iCs/>
          <w:noProof/>
          <w:szCs w:val="24"/>
        </w:rPr>
        <w:t>Environ. Res. Lett.</w:t>
      </w:r>
      <w:r w:rsidRPr="00D60E09">
        <w:rPr>
          <w:rFonts w:cs="Times New Roman"/>
          <w:noProof/>
          <w:szCs w:val="24"/>
        </w:rPr>
        <w:t xml:space="preserve"> doi:10.1088/1748-9326/abb90b.</w:t>
      </w:r>
    </w:p>
    <w:p w14:paraId="2062E82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ancoso, R., Larsen, J. R., McVicar, T. R., Phinn, S. R., and McAlpine, C. A. (2017). CO2-vegetation feedbacks and other climate changes implicated in reducing base flow. </w:t>
      </w:r>
      <w:r w:rsidRPr="00D60E09">
        <w:rPr>
          <w:rFonts w:cs="Times New Roman"/>
          <w:i/>
          <w:iCs/>
          <w:noProof/>
          <w:szCs w:val="24"/>
        </w:rPr>
        <w:t>Geophys. Res. Lett.</w:t>
      </w:r>
      <w:r w:rsidRPr="00D60E09">
        <w:rPr>
          <w:rFonts w:cs="Times New Roman"/>
          <w:noProof/>
          <w:szCs w:val="24"/>
        </w:rPr>
        <w:t xml:space="preserve"> 44, 2310–2318. doi:10.1002/2017GL072759.</w:t>
      </w:r>
    </w:p>
    <w:p w14:paraId="0D716ED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app, R. J., Hoogewind, K. A., and Lasher-Trapp, S. (2019). Future Changes in Hail Occurrence in the United States Determined through Convection-Permitting Dynamical Downscaling. </w:t>
      </w:r>
      <w:r w:rsidRPr="00D60E09">
        <w:rPr>
          <w:rFonts w:cs="Times New Roman"/>
          <w:i/>
          <w:iCs/>
          <w:noProof/>
          <w:szCs w:val="24"/>
        </w:rPr>
        <w:t>J. Clim.</w:t>
      </w:r>
      <w:r w:rsidRPr="00D60E09">
        <w:rPr>
          <w:rFonts w:cs="Times New Roman"/>
          <w:noProof/>
          <w:szCs w:val="24"/>
        </w:rPr>
        <w:t xml:space="preserve"> 32, 5493–5509. doi:10.1175/JCLI-D-18-0740.1.</w:t>
      </w:r>
    </w:p>
    <w:p w14:paraId="53B546C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app, R. J., Tessendorf, S. A., Godfrey, E. S., and Brooks, H. E. (2005). Tornadoes from Squall Lines and Bow Echoes. Part I: Climatological Distribution. </w:t>
      </w:r>
      <w:r w:rsidRPr="00D60E09">
        <w:rPr>
          <w:rFonts w:cs="Times New Roman"/>
          <w:i/>
          <w:iCs/>
          <w:noProof/>
          <w:szCs w:val="24"/>
        </w:rPr>
        <w:t>Weather Forecast.</w:t>
      </w:r>
      <w:r w:rsidRPr="00D60E09">
        <w:rPr>
          <w:rFonts w:cs="Times New Roman"/>
          <w:noProof/>
          <w:szCs w:val="24"/>
        </w:rPr>
        <w:t xml:space="preserve"> 20, 23–34. doi:10.1175/WAF-835.1.</w:t>
      </w:r>
    </w:p>
    <w:p w14:paraId="6C692D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enary, L., DelSole, T., Doty, B., and Tippett, M. K. (2015). Was the Cold Eastern US Winter of 2014 Due to Increased Variability? </w:t>
      </w:r>
      <w:r w:rsidRPr="00D60E09">
        <w:rPr>
          <w:rFonts w:cs="Times New Roman"/>
          <w:i/>
          <w:iCs/>
          <w:noProof/>
          <w:szCs w:val="24"/>
        </w:rPr>
        <w:t>Bull. Am. Meteorol. Soc.</w:t>
      </w:r>
      <w:r w:rsidRPr="00D60E09">
        <w:rPr>
          <w:rFonts w:cs="Times New Roman"/>
          <w:noProof/>
          <w:szCs w:val="24"/>
        </w:rPr>
        <w:t xml:space="preserve"> 96, S15–S19. doi:10.1175/BAMS-D-15-00138.1.</w:t>
      </w:r>
    </w:p>
    <w:p w14:paraId="1A1619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enary, L., DelSole, T., Tippett, M. K., and Doty, B. (2016). Extreme Eastern U.S. Winter of 2015 Not Symptomatic of Climate Change. </w:t>
      </w:r>
      <w:r w:rsidRPr="00D60E09">
        <w:rPr>
          <w:rFonts w:cs="Times New Roman"/>
          <w:i/>
          <w:iCs/>
          <w:noProof/>
          <w:szCs w:val="24"/>
        </w:rPr>
        <w:t>Bull. Am. Meteorol. Soc.</w:t>
      </w:r>
      <w:r w:rsidRPr="00D60E09">
        <w:rPr>
          <w:rFonts w:cs="Times New Roman"/>
          <w:noProof/>
          <w:szCs w:val="24"/>
        </w:rPr>
        <w:t xml:space="preserve"> 97, S31–S35. doi:10.1175/BAMS-D-16-0156.1.</w:t>
      </w:r>
    </w:p>
    <w:p w14:paraId="5CE6C8A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enberth, K. E., Fasullo, J. T., and Shepherd, T. G. (2015). Attribution of climate extreme events. </w:t>
      </w:r>
      <w:r w:rsidRPr="00D60E09">
        <w:rPr>
          <w:rFonts w:cs="Times New Roman"/>
          <w:i/>
          <w:iCs/>
          <w:noProof/>
          <w:szCs w:val="24"/>
        </w:rPr>
        <w:t>Nat. Clim. Chang.</w:t>
      </w:r>
      <w:r w:rsidRPr="00D60E09">
        <w:rPr>
          <w:rFonts w:cs="Times New Roman"/>
          <w:noProof/>
          <w:szCs w:val="24"/>
        </w:rPr>
        <w:t xml:space="preserve"> 5, 725–730. doi:10.1038/nclimate2657.</w:t>
      </w:r>
    </w:p>
    <w:p w14:paraId="1CAD33D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enberth, K., Lijing, C., Peter, J., Yongxin, Z., and John, F. (2018). Hurricane Harvey Links to Ocean Heat Content and Climate Change Adaptation. </w:t>
      </w:r>
      <w:r w:rsidRPr="00D60E09">
        <w:rPr>
          <w:rFonts w:cs="Times New Roman"/>
          <w:i/>
          <w:iCs/>
          <w:noProof/>
          <w:szCs w:val="24"/>
        </w:rPr>
        <w:t>Earth’s Futur.</w:t>
      </w:r>
      <w:r w:rsidRPr="00D60E09">
        <w:rPr>
          <w:rFonts w:cs="Times New Roman"/>
          <w:noProof/>
          <w:szCs w:val="24"/>
        </w:rPr>
        <w:t xml:space="preserve"> 6, 730–744. doi:10.1029/2018EF000825.</w:t>
      </w:r>
    </w:p>
    <w:p w14:paraId="3BABAD2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igg, M. A., Birch, C. E., Neal, J. C., Bates, P. D., Smith, A., Sampson, C. C., et al. (2016). The credibility challenge for global fluvial flood risk analysis. </w:t>
      </w:r>
      <w:r w:rsidRPr="00D60E09">
        <w:rPr>
          <w:rFonts w:cs="Times New Roman"/>
          <w:i/>
          <w:iCs/>
          <w:noProof/>
          <w:szCs w:val="24"/>
        </w:rPr>
        <w:t>Environ. Res. Lett.</w:t>
      </w:r>
      <w:r w:rsidRPr="00D60E09">
        <w:rPr>
          <w:rFonts w:cs="Times New Roman"/>
          <w:noProof/>
          <w:szCs w:val="24"/>
        </w:rPr>
        <w:t xml:space="preserve"> 11, 094014. doi:10.1088/1748-9326/11/9/094014.</w:t>
      </w:r>
    </w:p>
    <w:p w14:paraId="441DB0E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inh-Tuan, L., Matsumoto, J., Tangang, F. T., Juneng, L., Cruz, F., Narisma, G., et al. (2019). Application of Quantile Mapping bias correction for mid-future precipitation projections over Vietnam. </w:t>
      </w:r>
      <w:r w:rsidRPr="00D60E09">
        <w:rPr>
          <w:rFonts w:cs="Times New Roman"/>
          <w:i/>
          <w:iCs/>
          <w:noProof/>
          <w:szCs w:val="24"/>
        </w:rPr>
        <w:t>Sci. Online Lett. Atmos.</w:t>
      </w:r>
      <w:r w:rsidRPr="00D60E09">
        <w:rPr>
          <w:rFonts w:cs="Times New Roman"/>
          <w:noProof/>
          <w:szCs w:val="24"/>
        </w:rPr>
        <w:t xml:space="preserve"> 15, 1–6. doi:10.2151/SOLA.2019-001.</w:t>
      </w:r>
    </w:p>
    <w:p w14:paraId="4217F5D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ismidianto, and Satyawardhana, H. (2018). Mesoscale Convective Complexes (MCCs) over the Indonesian Maritime Continent during the ENSO events. </w:t>
      </w:r>
      <w:r w:rsidRPr="00D60E09">
        <w:rPr>
          <w:rFonts w:cs="Times New Roman"/>
          <w:i/>
          <w:iCs/>
          <w:noProof/>
          <w:szCs w:val="24"/>
        </w:rPr>
        <w:t>IOP Conf. Ser. Earth Environ. Sci.</w:t>
      </w:r>
      <w:r w:rsidRPr="00D60E09">
        <w:rPr>
          <w:rFonts w:cs="Times New Roman"/>
          <w:noProof/>
          <w:szCs w:val="24"/>
        </w:rPr>
        <w:t xml:space="preserve"> 149, 012025. doi:10.1088/1755-1315/149/1/012025.</w:t>
      </w:r>
    </w:p>
    <w:p w14:paraId="2C4013B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nka, M., Brázdil, R., Balek, J., Semerádová, D., Hlavinka, P., Možný, M., et al. (2015a). Drivers of soil drying in the Czech Republic between 1961 and 2012. </w:t>
      </w:r>
      <w:r w:rsidRPr="00D60E09">
        <w:rPr>
          <w:rFonts w:cs="Times New Roman"/>
          <w:i/>
          <w:iCs/>
          <w:noProof/>
          <w:szCs w:val="24"/>
        </w:rPr>
        <w:t>Int. J. Climatol.</w:t>
      </w:r>
      <w:r w:rsidRPr="00D60E09">
        <w:rPr>
          <w:rFonts w:cs="Times New Roman"/>
          <w:noProof/>
          <w:szCs w:val="24"/>
        </w:rPr>
        <w:t xml:space="preserve"> 35, 2664–2675. doi:10.1002/joc.4167.</w:t>
      </w:r>
    </w:p>
    <w:p w14:paraId="3141846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nka, M., Brázdil, R., Možný, M., Štěpánek, P., Dobrovolný, P., Zahradníček, P., et al. (2015b). Soil moisture trends in the Czech Republic between 1961 and 2012. </w:t>
      </w:r>
      <w:r w:rsidRPr="00D60E09">
        <w:rPr>
          <w:rFonts w:cs="Times New Roman"/>
          <w:i/>
          <w:iCs/>
          <w:noProof/>
          <w:szCs w:val="24"/>
        </w:rPr>
        <w:t>Int. J. Climatol.</w:t>
      </w:r>
      <w:r w:rsidRPr="00D60E09">
        <w:rPr>
          <w:rFonts w:cs="Times New Roman"/>
          <w:noProof/>
          <w:szCs w:val="24"/>
        </w:rPr>
        <w:t xml:space="preserve"> 35, 3733–3747. doi:10.1002/joc.4242.</w:t>
      </w:r>
    </w:p>
    <w:p w14:paraId="39809E2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rzeciak, T. M., Knippertz, P., Pirret, J. S. R., and Williams, K. D. (2016). Can we trust climate models to realistically represent severe European windstorms? </w:t>
      </w:r>
      <w:r w:rsidRPr="00D60E09">
        <w:rPr>
          <w:rFonts w:cs="Times New Roman"/>
          <w:i/>
          <w:iCs/>
          <w:noProof/>
          <w:szCs w:val="24"/>
        </w:rPr>
        <w:t>Clim. Dyn.</w:t>
      </w:r>
      <w:r w:rsidRPr="00D60E09">
        <w:rPr>
          <w:rFonts w:cs="Times New Roman"/>
          <w:noProof/>
          <w:szCs w:val="24"/>
        </w:rPr>
        <w:t xml:space="preserve"> 46, 3431–3451. doi:10.1007/s00382-015-2777-9.</w:t>
      </w:r>
    </w:p>
    <w:p w14:paraId="164151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suboki, K., Yoshioka, M. K., Shinoda, T., Kato, M., Kanada, S., and Kitoh, A. (2015). Future increase of supertyphoon intensity associated with climate change. </w:t>
      </w:r>
      <w:r w:rsidRPr="00D60E09">
        <w:rPr>
          <w:rFonts w:cs="Times New Roman"/>
          <w:i/>
          <w:iCs/>
          <w:noProof/>
          <w:szCs w:val="24"/>
        </w:rPr>
        <w:t>Geophys. Res. Lett.</w:t>
      </w:r>
      <w:r w:rsidRPr="00D60E09">
        <w:rPr>
          <w:rFonts w:cs="Times New Roman"/>
          <w:noProof/>
          <w:szCs w:val="24"/>
        </w:rPr>
        <w:t xml:space="preserve"> 42, 646–652. doi:10.1002/2014GL061793.</w:t>
      </w:r>
    </w:p>
    <w:p w14:paraId="62D539D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suguti, H., Seino, N., Kawase, H., Imada, Y., Nakaegawa, T., and Takayabu, I. (2018). Meteorological overview and mesoscale characteristics of the Heavy Rain Event of July 2018 in Japan. </w:t>
      </w:r>
      <w:r w:rsidRPr="00D60E09">
        <w:rPr>
          <w:rFonts w:cs="Times New Roman"/>
          <w:i/>
          <w:iCs/>
          <w:noProof/>
          <w:szCs w:val="24"/>
        </w:rPr>
        <w:t>Landslides</w:t>
      </w:r>
      <w:r w:rsidRPr="00D60E09">
        <w:rPr>
          <w:rFonts w:cs="Times New Roman"/>
          <w:noProof/>
          <w:szCs w:val="24"/>
        </w:rPr>
        <w:t xml:space="preserve"> 16, 363–371. doi:10.1007/s10346-018-1098-6.</w:t>
      </w:r>
    </w:p>
    <w:p w14:paraId="2917DF6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suji, H., Yokoyama, C., and Takayabu, Y. N. (2019). Contrasting features of the July 2018 heavy rainfall event and the 2017 Northern Kyushu rainfall event in Japan. </w:t>
      </w:r>
      <w:r w:rsidRPr="00D60E09">
        <w:rPr>
          <w:rFonts w:cs="Times New Roman"/>
          <w:i/>
          <w:iCs/>
          <w:noProof/>
          <w:szCs w:val="24"/>
        </w:rPr>
        <w:t>J. Meteorol. Soc. Japan</w:t>
      </w:r>
      <w:r w:rsidRPr="00D60E09">
        <w:rPr>
          <w:rFonts w:cs="Times New Roman"/>
          <w:noProof/>
          <w:szCs w:val="24"/>
        </w:rPr>
        <w:t xml:space="preserve"> in review.</w:t>
      </w:r>
    </w:p>
    <w:p w14:paraId="13E2D33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urco, M., Jerez, S., Augusto, S., Tarín-Carrasco, P., Ratola, N., Jiménez-Guerrero, P., et al. (2019). Climate drivers of the 2017 devastating fires in Portugal. </w:t>
      </w:r>
      <w:r w:rsidRPr="00D60E09">
        <w:rPr>
          <w:rFonts w:cs="Times New Roman"/>
          <w:i/>
          <w:iCs/>
          <w:noProof/>
          <w:szCs w:val="24"/>
        </w:rPr>
        <w:t>Sci. Rep.</w:t>
      </w:r>
      <w:r w:rsidRPr="00D60E09">
        <w:rPr>
          <w:rFonts w:cs="Times New Roman"/>
          <w:noProof/>
          <w:szCs w:val="24"/>
        </w:rPr>
        <w:t xml:space="preserve"> 9. doi:10.1038/s41598-019-50281-2.</w:t>
      </w:r>
    </w:p>
    <w:p w14:paraId="7FCD48B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ürkeş, M., and Erlat, E. (2018). Variability and trends in record air temperature events of Turkey and their associations with atmospheric oscillations and anomalous circulation patterns. </w:t>
      </w:r>
      <w:r w:rsidRPr="00D60E09">
        <w:rPr>
          <w:rFonts w:cs="Times New Roman"/>
          <w:i/>
          <w:iCs/>
          <w:noProof/>
          <w:szCs w:val="24"/>
        </w:rPr>
        <w:t>Int. J. Climatol.</w:t>
      </w:r>
      <w:r w:rsidRPr="00D60E09">
        <w:rPr>
          <w:rFonts w:cs="Times New Roman"/>
          <w:noProof/>
          <w:szCs w:val="24"/>
        </w:rPr>
        <w:t xml:space="preserve"> 38, 5182–5204. doi:10.1002/joc.5720.</w:t>
      </w:r>
    </w:p>
    <w:p w14:paraId="016C1BC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uttle, S., and Salvucci, G. (2016). Atmospheric science: Empirical evidence of contrasting soil moisture-precipitation feedbacks across the United States. </w:t>
      </w:r>
      <w:r w:rsidRPr="00D60E09">
        <w:rPr>
          <w:rFonts w:cs="Times New Roman"/>
          <w:i/>
          <w:iCs/>
          <w:noProof/>
          <w:szCs w:val="24"/>
        </w:rPr>
        <w:t>Science (80-. ).</w:t>
      </w:r>
      <w:r w:rsidRPr="00D60E09">
        <w:rPr>
          <w:rFonts w:cs="Times New Roman"/>
          <w:noProof/>
          <w:szCs w:val="24"/>
        </w:rPr>
        <w:t xml:space="preserve"> 352, 825–828. doi:10.1126/science.aaa7185.</w:t>
      </w:r>
    </w:p>
    <w:p w14:paraId="2B72863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Twardosz, R., and Kossowska-Cezak, U. (2013). Exceptionally hot summers in Central and Eastern Europe (1951-2010). </w:t>
      </w:r>
      <w:r w:rsidRPr="00D60E09">
        <w:rPr>
          <w:rFonts w:cs="Times New Roman"/>
          <w:i/>
          <w:iCs/>
          <w:noProof/>
          <w:szCs w:val="24"/>
        </w:rPr>
        <w:t>Theor. Appl. Climatol.</w:t>
      </w:r>
      <w:r w:rsidRPr="00D60E09">
        <w:rPr>
          <w:rFonts w:cs="Times New Roman"/>
          <w:noProof/>
          <w:szCs w:val="24"/>
        </w:rPr>
        <w:t xml:space="preserve"> 112, 617–628. doi:10.1007/s00704-012-0757-0.</w:t>
      </w:r>
    </w:p>
    <w:p w14:paraId="639405E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Udall, B., and Overpeck, J. (2017). The twenty-first century Colorado River hot drought and implications for the future. </w:t>
      </w:r>
      <w:r w:rsidRPr="00D60E09">
        <w:rPr>
          <w:rFonts w:cs="Times New Roman"/>
          <w:i/>
          <w:iCs/>
          <w:noProof/>
          <w:szCs w:val="24"/>
        </w:rPr>
        <w:t>Water Resour. Res.</w:t>
      </w:r>
      <w:r w:rsidRPr="00D60E09">
        <w:rPr>
          <w:rFonts w:cs="Times New Roman"/>
          <w:noProof/>
          <w:szCs w:val="24"/>
        </w:rPr>
        <w:t xml:space="preserve"> 53, 2404–2418. doi:10.1002/2016WR019638.</w:t>
      </w:r>
    </w:p>
    <w:p w14:paraId="40B297E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Uhe, P., Otto, F. E. L., Haustein, K., van Oldenborgh, G. J., King, A. D., Wallom, D. C. H., et al. (2016). Comparison of methods: Attributing the 2014 record European temperatures to human influences. </w:t>
      </w:r>
      <w:r w:rsidRPr="00D60E09">
        <w:rPr>
          <w:rFonts w:cs="Times New Roman"/>
          <w:i/>
          <w:iCs/>
          <w:noProof/>
          <w:szCs w:val="24"/>
        </w:rPr>
        <w:t>Geophys. Res. Lett.</w:t>
      </w:r>
      <w:r w:rsidRPr="00D60E09">
        <w:rPr>
          <w:rFonts w:cs="Times New Roman"/>
          <w:noProof/>
          <w:szCs w:val="24"/>
        </w:rPr>
        <w:t xml:space="preserve"> 43, 8685–8693. doi:10.1002/2016GL069568.</w:t>
      </w:r>
    </w:p>
    <w:p w14:paraId="1E79CD7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Uhe, P., Sjoukje, P., Sarah, K., Kasturi, S., Joyce, K., Emmah, M., et al. (2017). Attributing drivers of the 2016 Kenyan drought. </w:t>
      </w:r>
      <w:r w:rsidRPr="00D60E09">
        <w:rPr>
          <w:rFonts w:cs="Times New Roman"/>
          <w:i/>
          <w:iCs/>
          <w:noProof/>
          <w:szCs w:val="24"/>
        </w:rPr>
        <w:t>Int. J. Climatol.</w:t>
      </w:r>
      <w:r w:rsidRPr="00D60E09">
        <w:rPr>
          <w:rFonts w:cs="Times New Roman"/>
          <w:noProof/>
          <w:szCs w:val="24"/>
        </w:rPr>
        <w:t xml:space="preserve"> 38, e554–e568. doi:10.1002/joc.5389.</w:t>
      </w:r>
    </w:p>
    <w:p w14:paraId="41CBF43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Ukkola, A. M., De Kauwe, M. G., Roderick, M. L., Abramowitz, G., and Pitman, A. J. (2020). Robust Future Changes in Meteorological Drought in CMIP6 Projections Despite Uncertainty in Precipitation. </w:t>
      </w:r>
      <w:r w:rsidRPr="00D60E09">
        <w:rPr>
          <w:rFonts w:cs="Times New Roman"/>
          <w:i/>
          <w:iCs/>
          <w:noProof/>
          <w:szCs w:val="24"/>
        </w:rPr>
        <w:t>Geophys. Res. Lett.</w:t>
      </w:r>
      <w:r w:rsidRPr="00D60E09">
        <w:rPr>
          <w:rFonts w:cs="Times New Roman"/>
          <w:noProof/>
          <w:szCs w:val="24"/>
        </w:rPr>
        <w:t xml:space="preserve"> 47, e2020GL087820. doi:10.1029/2020GL087820.</w:t>
      </w:r>
    </w:p>
    <w:p w14:paraId="4864E5B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Ukkola, A. M., Pitman, A. J., De Kauwe, M. G., Abramowitz, G., Herger, N., Evans, J. P., et al. (2018). Evaluating CMIP5 model agreement for multiple drought metrics. </w:t>
      </w:r>
      <w:r w:rsidRPr="00D60E09">
        <w:rPr>
          <w:rFonts w:cs="Times New Roman"/>
          <w:i/>
          <w:iCs/>
          <w:noProof/>
          <w:szCs w:val="24"/>
        </w:rPr>
        <w:t>J. Hydrometeorol.</w:t>
      </w:r>
      <w:r w:rsidRPr="00D60E09">
        <w:rPr>
          <w:rFonts w:cs="Times New Roman"/>
          <w:noProof/>
          <w:szCs w:val="24"/>
        </w:rPr>
        <w:t xml:space="preserve"> 19, 969–988. doi:10.1175/JHM-D-17-0099.1.</w:t>
      </w:r>
    </w:p>
    <w:p w14:paraId="61CD10A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Ukkola, A. M., Prentice, I. C., Keenan, T. F., Van Dijk, A. I. J. M., Viney, N. R., Myneni, R. B., et al. (2016). Reduced streamflow in water-stressed climates consistent with CO2 effects on vegetation. </w:t>
      </w:r>
      <w:r w:rsidRPr="00D60E09">
        <w:rPr>
          <w:rFonts w:cs="Times New Roman"/>
          <w:i/>
          <w:iCs/>
          <w:noProof/>
          <w:szCs w:val="24"/>
        </w:rPr>
        <w:t>Nat. Clim. Chang.</w:t>
      </w:r>
      <w:r w:rsidRPr="00D60E09">
        <w:rPr>
          <w:rFonts w:cs="Times New Roman"/>
          <w:noProof/>
          <w:szCs w:val="24"/>
        </w:rPr>
        <w:t xml:space="preserve"> 6, 75–78. doi:10.1038/nclimate2831.</w:t>
      </w:r>
    </w:p>
    <w:p w14:paraId="130547A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Underwood, B. S., Guido, Z., Gudipudi, P., and Feinberg, Y. (2017). Increased costs to US pavement infrastructure from future temperature rise. </w:t>
      </w:r>
      <w:r w:rsidRPr="00D60E09">
        <w:rPr>
          <w:rFonts w:cs="Times New Roman"/>
          <w:i/>
          <w:iCs/>
          <w:noProof/>
          <w:szCs w:val="24"/>
        </w:rPr>
        <w:t>Nat. Clim. Chang.</w:t>
      </w:r>
      <w:r w:rsidRPr="00D60E09">
        <w:rPr>
          <w:rFonts w:cs="Times New Roman"/>
          <w:noProof/>
          <w:szCs w:val="24"/>
        </w:rPr>
        <w:t xml:space="preserve"> 7, 704–707. doi:10.1038/nclimate3390.</w:t>
      </w:r>
    </w:p>
    <w:p w14:paraId="4C9A180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UNFCCC (2015). “Decision 1/CP.21: Adoption of the Paris Agreement,” in </w:t>
      </w:r>
      <w:r w:rsidRPr="00D60E09">
        <w:rPr>
          <w:rFonts w:cs="Times New Roman"/>
          <w:i/>
          <w:iCs/>
          <w:noProof/>
          <w:szCs w:val="24"/>
        </w:rPr>
        <w:t>Report of the Conference of the Parties on its twenty-first session, held in Paris from 30 November to 13 December 2015. Addendum: Part two: Action taken by the Conference of the Parties at its twenty-first session</w:t>
      </w:r>
      <w:r w:rsidRPr="00D60E09">
        <w:rPr>
          <w:rFonts w:cs="Times New Roman"/>
          <w:noProof/>
          <w:szCs w:val="24"/>
        </w:rPr>
        <w:t xml:space="preserve"> FCCC/CP/2015/10/Add.1. (United Nations Framework Convention on Climate Change (UNFCCC)), 1–36. Available at: https://unfccc.int/documents/9097.</w:t>
      </w:r>
    </w:p>
    <w:p w14:paraId="4E996A6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USDA (2016). From Data to Analysis. Available at: https://www.ers.usda.gov/about-ers/plans-and-accomplishments/ers-annual-report-fy-2016/.</w:t>
      </w:r>
    </w:p>
    <w:p w14:paraId="6E9427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Utsumi, N., Kim, H., Kanae, S., and Oki, T. (2017). Relative contributions of weather systems to mean and extreme global precipitation. </w:t>
      </w:r>
      <w:r w:rsidRPr="00D60E09">
        <w:rPr>
          <w:rFonts w:cs="Times New Roman"/>
          <w:i/>
          <w:iCs/>
          <w:noProof/>
          <w:szCs w:val="24"/>
        </w:rPr>
        <w:t>J. Geophys. Res. Atmos.</w:t>
      </w:r>
      <w:r w:rsidRPr="00D60E09">
        <w:rPr>
          <w:rFonts w:cs="Times New Roman"/>
          <w:noProof/>
          <w:szCs w:val="24"/>
        </w:rPr>
        <w:t xml:space="preserve"> 122, 152–167. doi:10.1002/2016JD025222.</w:t>
      </w:r>
    </w:p>
    <w:p w14:paraId="44AD96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liya Veettil, A., and Mishra, A. K. (2020). Multiscale hydrological drought analysis: Role of climate, catchment and morphological variables and associated thresholds. </w:t>
      </w:r>
      <w:r w:rsidRPr="00D60E09">
        <w:rPr>
          <w:rFonts w:cs="Times New Roman"/>
          <w:i/>
          <w:iCs/>
          <w:noProof/>
          <w:szCs w:val="24"/>
        </w:rPr>
        <w:t>J. Hydrol.</w:t>
      </w:r>
      <w:r w:rsidRPr="00D60E09">
        <w:rPr>
          <w:rFonts w:cs="Times New Roman"/>
          <w:noProof/>
          <w:szCs w:val="24"/>
        </w:rPr>
        <w:t xml:space="preserve"> 582. doi:10.1016/j.jhydrol.2019.124533.</w:t>
      </w:r>
    </w:p>
    <w:p w14:paraId="5263FBA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lverde, M. C., and Marengo, J. A. (2014). Extreme Rainfall Indices in the Hydrographic Basins of Brazil. </w:t>
      </w:r>
      <w:r w:rsidRPr="00D60E09">
        <w:rPr>
          <w:rFonts w:cs="Times New Roman"/>
          <w:i/>
          <w:iCs/>
          <w:noProof/>
          <w:szCs w:val="24"/>
        </w:rPr>
        <w:t>Open J. Mod. Hydrol.</w:t>
      </w:r>
      <w:r w:rsidRPr="00D60E09">
        <w:rPr>
          <w:rFonts w:cs="Times New Roman"/>
          <w:noProof/>
          <w:szCs w:val="24"/>
        </w:rPr>
        <w:t xml:space="preserve"> 04, 10–26. doi:10.4236/ojmh.2014.41002.</w:t>
      </w:r>
    </w:p>
    <w:p w14:paraId="60B9DC7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den Besselaar, E. J. M., Klein Tank, A. M. G., and Buishand, T. A. (2013). Trends in European precipitation extremes over 1951–2010. </w:t>
      </w:r>
      <w:r w:rsidRPr="00D60E09">
        <w:rPr>
          <w:rFonts w:cs="Times New Roman"/>
          <w:i/>
          <w:iCs/>
          <w:noProof/>
          <w:szCs w:val="24"/>
        </w:rPr>
        <w:t>Int. J. Climatol.</w:t>
      </w:r>
      <w:r w:rsidRPr="00D60E09">
        <w:rPr>
          <w:rFonts w:cs="Times New Roman"/>
          <w:noProof/>
          <w:szCs w:val="24"/>
        </w:rPr>
        <w:t xml:space="preserve"> 33, 2682–2689. doi:10.1002/joc.3619.</w:t>
      </w:r>
    </w:p>
    <w:p w14:paraId="554C37F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Den Hurk, B., Best, M., Dirmeyer, P., Pitman, A., Polcher, J., and Santanello, J. (2011). Acceleration of land surface model development over a decade of glass. </w:t>
      </w:r>
      <w:r w:rsidRPr="00D60E09">
        <w:rPr>
          <w:rFonts w:cs="Times New Roman"/>
          <w:i/>
          <w:iCs/>
          <w:noProof/>
          <w:szCs w:val="24"/>
        </w:rPr>
        <w:t>Bull. Am. Meteorol. Soc.</w:t>
      </w:r>
      <w:r w:rsidRPr="00D60E09">
        <w:rPr>
          <w:rFonts w:cs="Times New Roman"/>
          <w:noProof/>
          <w:szCs w:val="24"/>
        </w:rPr>
        <w:t xml:space="preserve"> 92, 1593–1600. doi:10.1175/BAMS-D-11-00007.1.</w:t>
      </w:r>
    </w:p>
    <w:p w14:paraId="680C04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Den Hurk, B., Kim, H., Krinner, G., Seneviratne, S. I., Derksen, C., Oki, T., et al. (2016). LS3MIP (v1.0) contribution to CMIP6: The Land Surface, Snow and Soil moisture Model Intercomparison Project - Aims, setup and expected outcome. </w:t>
      </w:r>
      <w:r w:rsidRPr="00D60E09">
        <w:rPr>
          <w:rFonts w:cs="Times New Roman"/>
          <w:i/>
          <w:iCs/>
          <w:noProof/>
          <w:szCs w:val="24"/>
        </w:rPr>
        <w:t>Geosci. Model Dev.</w:t>
      </w:r>
      <w:r w:rsidRPr="00D60E09">
        <w:rPr>
          <w:rFonts w:cs="Times New Roman"/>
          <w:noProof/>
          <w:szCs w:val="24"/>
        </w:rPr>
        <w:t xml:space="preserve"> 9, 2809–2832. doi:10.5194/gmd-9-2809-2016.</w:t>
      </w:r>
    </w:p>
    <w:p w14:paraId="3011BF0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den Hurk, B., Meijgaard, E. van, Valk, P. de, Heeringen, K.-J. van, and Gooijer, J. (2015). Analysis of a compounding surge and precipitation event in the Netherlands. </w:t>
      </w:r>
      <w:r w:rsidRPr="00D60E09">
        <w:rPr>
          <w:rFonts w:cs="Times New Roman"/>
          <w:i/>
          <w:iCs/>
          <w:noProof/>
          <w:szCs w:val="24"/>
        </w:rPr>
        <w:t>Environ. Res. Lett.</w:t>
      </w:r>
      <w:r w:rsidRPr="00D60E09">
        <w:rPr>
          <w:rFonts w:cs="Times New Roman"/>
          <w:noProof/>
          <w:szCs w:val="24"/>
        </w:rPr>
        <w:t xml:space="preserve"> 10. doi:10.1088/1748-9326/10/3/035001.</w:t>
      </w:r>
    </w:p>
    <w:p w14:paraId="33DB5B8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Der Linden, E. C., Haarsma, R. J., and van Der Schrier, G. (2019). Impact of climate model resolution on soil moisture projections in central-western Europe. </w:t>
      </w:r>
      <w:r w:rsidRPr="00D60E09">
        <w:rPr>
          <w:rFonts w:cs="Times New Roman"/>
          <w:i/>
          <w:iCs/>
          <w:noProof/>
          <w:szCs w:val="24"/>
        </w:rPr>
        <w:t>Hydrol. Earth Syst. Sci.</w:t>
      </w:r>
      <w:r w:rsidRPr="00D60E09">
        <w:rPr>
          <w:rFonts w:cs="Times New Roman"/>
          <w:noProof/>
          <w:szCs w:val="24"/>
        </w:rPr>
        <w:t xml:space="preserve"> 23, 191–206. doi:10.5194/hess-23-191-2019.</w:t>
      </w:r>
    </w:p>
    <w:p w14:paraId="0153CD1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der Schrier, G., Barichivich, J., Briffa, K. R., and Jones, P. D. (2013). A scPDSI-based global data set of dry and wet spells for 1901-2009. </w:t>
      </w:r>
      <w:r w:rsidRPr="00D60E09">
        <w:rPr>
          <w:rFonts w:cs="Times New Roman"/>
          <w:i/>
          <w:iCs/>
          <w:noProof/>
          <w:szCs w:val="24"/>
        </w:rPr>
        <w:t>J. Geophys. Res. Atmos.</w:t>
      </w:r>
      <w:r w:rsidRPr="00D60E09">
        <w:rPr>
          <w:rFonts w:cs="Times New Roman"/>
          <w:noProof/>
          <w:szCs w:val="24"/>
        </w:rPr>
        <w:t xml:space="preserve"> 118, 4025–4048. doi:10.1002/jgrd.50355.</w:t>
      </w:r>
    </w:p>
    <w:p w14:paraId="06EF02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der Schrier, G., Rasmijn, L. M., Barkmeijer, J., Sterl, A., and Hazeleger, W. (2018). The 2010 Pakistan floods in a future climate. </w:t>
      </w:r>
      <w:r w:rsidRPr="00D60E09">
        <w:rPr>
          <w:rFonts w:cs="Times New Roman"/>
          <w:i/>
          <w:iCs/>
          <w:noProof/>
          <w:szCs w:val="24"/>
        </w:rPr>
        <w:t>Clim. Change</w:t>
      </w:r>
      <w:r w:rsidRPr="00D60E09">
        <w:rPr>
          <w:rFonts w:cs="Times New Roman"/>
          <w:noProof/>
          <w:szCs w:val="24"/>
        </w:rPr>
        <w:t xml:space="preserve"> 148, 205–218. doi:10.1007/s10584-018-2173-7.</w:t>
      </w:r>
    </w:p>
    <w:p w14:paraId="1A49907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der Wiel, K., Kapnick, S. B., van Oldenborgh, G. J., Whan, K., Philip, S., Vecchi, G. A., et al. (2017). Rapid attribution of the August 2016 flood-inducing extreme precipitation in south Louisiana to climate change. </w:t>
      </w:r>
      <w:r w:rsidRPr="00D60E09">
        <w:rPr>
          <w:rFonts w:cs="Times New Roman"/>
          <w:i/>
          <w:iCs/>
          <w:noProof/>
          <w:szCs w:val="24"/>
        </w:rPr>
        <w:t>Hydrol. Earth Syst. Sci.</w:t>
      </w:r>
      <w:r w:rsidRPr="00D60E09">
        <w:rPr>
          <w:rFonts w:cs="Times New Roman"/>
          <w:noProof/>
          <w:szCs w:val="24"/>
        </w:rPr>
        <w:t xml:space="preserve"> 21, 897–921. doi:10.5194/hess-21-897-2017.</w:t>
      </w:r>
    </w:p>
    <w:p w14:paraId="1336F45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Dijk, A. I. J. M., Beck, H. E., Crosbie, R. S., de Jeu, R. A. M., Liu, Y. Y., Podger, G. M., et al. (2013). The Millennium Drought in southeast Australia (2001-2009): Natural and human causes and implications for water resources, ecosystems, economy, and society. </w:t>
      </w:r>
      <w:r w:rsidRPr="00D60E09">
        <w:rPr>
          <w:rFonts w:cs="Times New Roman"/>
          <w:i/>
          <w:iCs/>
          <w:noProof/>
          <w:szCs w:val="24"/>
        </w:rPr>
        <w:t>Water Resour. Res.</w:t>
      </w:r>
      <w:r w:rsidRPr="00D60E09">
        <w:rPr>
          <w:rFonts w:cs="Times New Roman"/>
          <w:noProof/>
          <w:szCs w:val="24"/>
        </w:rPr>
        <w:t xml:space="preserve"> 49, 1040–1057. doi:10.1002/wrcr.20123.</w:t>
      </w:r>
    </w:p>
    <w:p w14:paraId="3E49638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Huijgevoort, M. H. J., Hazenberg, P., Van Lanen, H. A. J., Teuling, A. J., Clark, D. B., Folwell, S., et al. (2013). Global multimodel analysis of drought in runofffor the second half of the twentieth century. </w:t>
      </w:r>
      <w:r w:rsidRPr="00D60E09">
        <w:rPr>
          <w:rFonts w:cs="Times New Roman"/>
          <w:i/>
          <w:iCs/>
          <w:noProof/>
          <w:szCs w:val="24"/>
        </w:rPr>
        <w:t>J. Hydrometeorol.</w:t>
      </w:r>
      <w:r w:rsidRPr="00D60E09">
        <w:rPr>
          <w:rFonts w:cs="Times New Roman"/>
          <w:noProof/>
          <w:szCs w:val="24"/>
        </w:rPr>
        <w:t xml:space="preserve"> 14, 1535–1552. doi:10.1175/JHM-D-12-0186.1.</w:t>
      </w:r>
    </w:p>
    <w:p w14:paraId="207CC63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Lanen, H. A. J., Laaha, G., Kingston, D. G., Gauster, T., Ionita, M., Vidal, J.-P., et al. (2016). Hydrology needed to manage droughts: the 2015 European case. </w:t>
      </w:r>
      <w:r w:rsidRPr="00D60E09">
        <w:rPr>
          <w:rFonts w:cs="Times New Roman"/>
          <w:i/>
          <w:iCs/>
          <w:noProof/>
          <w:szCs w:val="24"/>
        </w:rPr>
        <w:t>Hydrol. Process.</w:t>
      </w:r>
      <w:r w:rsidRPr="00D60E09">
        <w:rPr>
          <w:rFonts w:cs="Times New Roman"/>
          <w:noProof/>
          <w:szCs w:val="24"/>
        </w:rPr>
        <w:t xml:space="preserve"> 30, 3097–3104. doi:10.1002/hyp.10838.</w:t>
      </w:r>
    </w:p>
    <w:p w14:paraId="6DCC1D2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Lanen, H. A. J., Wanders, N., Tallaksen, L. M., and Van Loon, A. F. (2013). Hydrological drought across the world: Impact of climate and physical catchment structure. </w:t>
      </w:r>
      <w:r w:rsidRPr="00D60E09">
        <w:rPr>
          <w:rFonts w:cs="Times New Roman"/>
          <w:i/>
          <w:iCs/>
          <w:noProof/>
          <w:szCs w:val="24"/>
        </w:rPr>
        <w:t>Hydrol. Earth Syst. Sci.</w:t>
      </w:r>
      <w:r w:rsidRPr="00D60E09">
        <w:rPr>
          <w:rFonts w:cs="Times New Roman"/>
          <w:noProof/>
          <w:szCs w:val="24"/>
        </w:rPr>
        <w:t xml:space="preserve"> 17, 1715–1732. doi:10.5194/hess-17-1715-2013.</w:t>
      </w:r>
    </w:p>
    <w:p w14:paraId="4A87CC8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Loon, A. F. (2015). Hydrological drought explained. </w:t>
      </w:r>
      <w:r w:rsidRPr="00D60E09">
        <w:rPr>
          <w:rFonts w:cs="Times New Roman"/>
          <w:i/>
          <w:iCs/>
          <w:noProof/>
          <w:szCs w:val="24"/>
        </w:rPr>
        <w:t>WIREs Water</w:t>
      </w:r>
      <w:r w:rsidRPr="00D60E09">
        <w:rPr>
          <w:rFonts w:cs="Times New Roman"/>
          <w:noProof/>
          <w:szCs w:val="24"/>
        </w:rPr>
        <w:t xml:space="preserve"> 2, 359–392. doi:10.1002/wat2.1085.</w:t>
      </w:r>
    </w:p>
    <w:p w14:paraId="56BDD25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Loon, A. F., and Laaha, G. (2015). Hydrological drought severity explained by climate and catchment characteristics. </w:t>
      </w:r>
      <w:r w:rsidRPr="00D60E09">
        <w:rPr>
          <w:rFonts w:cs="Times New Roman"/>
          <w:i/>
          <w:iCs/>
          <w:noProof/>
          <w:szCs w:val="24"/>
        </w:rPr>
        <w:t>J. Hydrol.</w:t>
      </w:r>
      <w:r w:rsidRPr="00D60E09">
        <w:rPr>
          <w:rFonts w:cs="Times New Roman"/>
          <w:noProof/>
          <w:szCs w:val="24"/>
        </w:rPr>
        <w:t xml:space="preserve"> 526, 3–14. doi:10.1016/j.jhydrol.2014.10.059.</w:t>
      </w:r>
    </w:p>
    <w:p w14:paraId="4B3A82F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Loon, A. F., Stahl, K., Di Baldassarre, G., Clark, J., Rangecroft, S., Wanders, N., et al. (2016). Drought in a human-modified world: Reframing drought definitions, understanding, and analysis approaches. </w:t>
      </w:r>
      <w:r w:rsidRPr="00D60E09">
        <w:rPr>
          <w:rFonts w:cs="Times New Roman"/>
          <w:i/>
          <w:iCs/>
          <w:noProof/>
          <w:szCs w:val="24"/>
        </w:rPr>
        <w:t>Hydrol. Earth Syst. Sci.</w:t>
      </w:r>
      <w:r w:rsidRPr="00D60E09">
        <w:rPr>
          <w:rFonts w:cs="Times New Roman"/>
          <w:noProof/>
          <w:szCs w:val="24"/>
        </w:rPr>
        <w:t xml:space="preserve"> 20, 3631–3650. doi:10.5194/hess-20-3631-2016.</w:t>
      </w:r>
    </w:p>
    <w:p w14:paraId="1EBFC64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Loon, A. F., and Van Lanen, H. A. J. (2012). A process-based typology of hydrological drought. </w:t>
      </w:r>
      <w:r w:rsidRPr="00D60E09">
        <w:rPr>
          <w:rFonts w:cs="Times New Roman"/>
          <w:i/>
          <w:iCs/>
          <w:noProof/>
          <w:szCs w:val="24"/>
        </w:rPr>
        <w:t>Hydrol. Earth Syst. Sci.</w:t>
      </w:r>
      <w:r w:rsidRPr="00D60E09">
        <w:rPr>
          <w:rFonts w:cs="Times New Roman"/>
          <w:noProof/>
          <w:szCs w:val="24"/>
        </w:rPr>
        <w:t xml:space="preserve"> 16, 1915–1946. doi:10.5194/hess-16-1915-2012.</w:t>
      </w:r>
    </w:p>
    <w:p w14:paraId="3E2760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Oldenborgh, G. J., Krikken, F., Lewis, S., Leach, N. J., Lehner, F., Saunders, K. R., et al. (2021). Attribution of the Australian bushfire risk to anthropogenic climate change. </w:t>
      </w:r>
      <w:r w:rsidRPr="00D60E09">
        <w:rPr>
          <w:rFonts w:cs="Times New Roman"/>
          <w:i/>
          <w:iCs/>
          <w:noProof/>
          <w:szCs w:val="24"/>
        </w:rPr>
        <w:t>Nat. Hazards Earth Syst. Sci.</w:t>
      </w:r>
      <w:r w:rsidRPr="00D60E09">
        <w:rPr>
          <w:rFonts w:cs="Times New Roman"/>
          <w:noProof/>
          <w:szCs w:val="24"/>
        </w:rPr>
        <w:t xml:space="preserve"> 21, 941–960. doi:10.5194/nhess-21-941-2021.</w:t>
      </w:r>
    </w:p>
    <w:p w14:paraId="079F71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Oldenborgh, G. J., Mitchell-Larson, E., Vecchi, G. A., de Vries, H., Vautard, R., and Otto, F. (2019). Cold waves are getting milder in the northern midlatitudes. </w:t>
      </w:r>
      <w:r w:rsidRPr="00D60E09">
        <w:rPr>
          <w:rFonts w:cs="Times New Roman"/>
          <w:i/>
          <w:iCs/>
          <w:noProof/>
          <w:szCs w:val="24"/>
        </w:rPr>
        <w:t>Environ. Res. Lett.</w:t>
      </w:r>
      <w:r w:rsidRPr="00D60E09">
        <w:rPr>
          <w:rFonts w:cs="Times New Roman"/>
          <w:noProof/>
          <w:szCs w:val="24"/>
        </w:rPr>
        <w:t xml:space="preserve"> 14, 114004. doi:10.1088/1748-9326/ab4867.</w:t>
      </w:r>
    </w:p>
    <w:p w14:paraId="0AD35A4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Oldenborgh, G. J., Otto, F. E. L., Haustein, K., and AchutaRao, K. (2016). The Heavy Precipitation Event of December 2015 in Chennai, India. </w:t>
      </w:r>
      <w:r w:rsidRPr="00D60E09">
        <w:rPr>
          <w:rFonts w:cs="Times New Roman"/>
          <w:i/>
          <w:iCs/>
          <w:noProof/>
          <w:szCs w:val="24"/>
        </w:rPr>
        <w:t>Bull. Am. Meteorol. Soc.</w:t>
      </w:r>
      <w:r w:rsidRPr="00D60E09">
        <w:rPr>
          <w:rFonts w:cs="Times New Roman"/>
          <w:noProof/>
          <w:szCs w:val="24"/>
        </w:rPr>
        <w:t xml:space="preserve"> 97, S87–S91. doi:10.1175/BAMS-D-16-0129.1.</w:t>
      </w:r>
    </w:p>
    <w:p w14:paraId="693C2B6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Oldenborgh, G. J., Philip, S., Kew, S., van Weele, M., Uhe, P., Otto, F., et al. (2018). Extreme heat in India and anthropogenic climate change. </w:t>
      </w:r>
      <w:r w:rsidRPr="00D60E09">
        <w:rPr>
          <w:rFonts w:cs="Times New Roman"/>
          <w:i/>
          <w:iCs/>
          <w:noProof/>
          <w:szCs w:val="24"/>
        </w:rPr>
        <w:t>Nat. Hazards Earth Syst. Sci.</w:t>
      </w:r>
      <w:r w:rsidRPr="00D60E09">
        <w:rPr>
          <w:rFonts w:cs="Times New Roman"/>
          <w:noProof/>
          <w:szCs w:val="24"/>
        </w:rPr>
        <w:t xml:space="preserve"> 18, 365–381. doi:10.5194/nhess-18-365-2018.</w:t>
      </w:r>
    </w:p>
    <w:p w14:paraId="445978F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Oldenborgh, G. J., van der Wiel, K., Sebastian, A., Singh, R., Arrighi, J., Otto, F., et al. (2017). Attribution of extreme rainfall from Hurricane Harvey, August 2017. </w:t>
      </w:r>
      <w:r w:rsidRPr="00D60E09">
        <w:rPr>
          <w:rFonts w:cs="Times New Roman"/>
          <w:i/>
          <w:iCs/>
          <w:noProof/>
          <w:szCs w:val="24"/>
        </w:rPr>
        <w:t>Environ. Res. Lett.</w:t>
      </w:r>
      <w:r w:rsidRPr="00D60E09">
        <w:rPr>
          <w:rFonts w:cs="Times New Roman"/>
          <w:noProof/>
          <w:szCs w:val="24"/>
        </w:rPr>
        <w:t xml:space="preserve"> 12, 124009. doi:10.1088/1748-9326/aa9ef2.</w:t>
      </w:r>
    </w:p>
    <w:p w14:paraId="37835DB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 Vuuren, D. P., Stehfest, E., den Elzen, M. G. J., Kram, T., van Vliet, J., Deetman, S., et al. (2011). RCP2.6: Exploring the possibility to keep global mean temperature increase below 2°C. </w:t>
      </w:r>
      <w:r w:rsidRPr="00D60E09">
        <w:rPr>
          <w:rFonts w:cs="Times New Roman"/>
          <w:i/>
          <w:iCs/>
          <w:noProof/>
          <w:szCs w:val="24"/>
        </w:rPr>
        <w:t>Clim. Change</w:t>
      </w:r>
      <w:r w:rsidRPr="00D60E09">
        <w:rPr>
          <w:rFonts w:cs="Times New Roman"/>
          <w:noProof/>
          <w:szCs w:val="24"/>
        </w:rPr>
        <w:t xml:space="preserve"> 109, 95–116. doi:10.1007/s10584-011-0152-3.</w:t>
      </w:r>
    </w:p>
    <w:p w14:paraId="45AE630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nden Broucke, S., Wouters, H., Demuzere, M., and van Lipzig, N. P. M. (2019). The influence of convection-permitting regional climate modeling on future projections of extreme precipitation: dependency on topography and timescale. </w:t>
      </w:r>
      <w:r w:rsidRPr="00D60E09">
        <w:rPr>
          <w:rFonts w:cs="Times New Roman"/>
          <w:i/>
          <w:iCs/>
          <w:noProof/>
          <w:szCs w:val="24"/>
        </w:rPr>
        <w:t>Clim. Dyn.</w:t>
      </w:r>
      <w:r w:rsidRPr="00D60E09">
        <w:rPr>
          <w:rFonts w:cs="Times New Roman"/>
          <w:noProof/>
          <w:szCs w:val="24"/>
        </w:rPr>
        <w:t xml:space="preserve"> 52, 5303–5324. doi:10.1007/s00382-018-4454-2.</w:t>
      </w:r>
    </w:p>
    <w:p w14:paraId="4E1B17C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rela, V., Vlachogiannis, D., Sfetsos, A., Karozis, S., Politi, N., and Giroud, F. (2019). Projection of Forest Fire Danger due to Climate Change in the French Mediterranean Region. </w:t>
      </w:r>
      <w:r w:rsidRPr="00D60E09">
        <w:rPr>
          <w:rFonts w:cs="Times New Roman"/>
          <w:i/>
          <w:iCs/>
          <w:noProof/>
          <w:szCs w:val="24"/>
        </w:rPr>
        <w:t>Sustainability</w:t>
      </w:r>
      <w:r w:rsidRPr="00D60E09">
        <w:rPr>
          <w:rFonts w:cs="Times New Roman"/>
          <w:noProof/>
          <w:szCs w:val="24"/>
        </w:rPr>
        <w:t xml:space="preserve"> 11, 4284. doi:10.3390/su11164284.</w:t>
      </w:r>
    </w:p>
    <w:p w14:paraId="006C2BA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rino, F., Arbogast, P., Joly, B., Riviere, G., Fandeur, M. L., Bovy, H., et al. (2018). Northern Hemisphere extratropical winter cyclones variability over the 20th century derived from ERA-20C reanalysis. </w:t>
      </w:r>
      <w:r w:rsidRPr="00D60E09">
        <w:rPr>
          <w:rFonts w:cs="Times New Roman"/>
          <w:i/>
          <w:iCs/>
          <w:noProof/>
          <w:szCs w:val="24"/>
        </w:rPr>
        <w:t>Clim. Dyn.</w:t>
      </w:r>
      <w:r w:rsidRPr="00D60E09">
        <w:rPr>
          <w:rFonts w:cs="Times New Roman"/>
          <w:noProof/>
          <w:szCs w:val="24"/>
        </w:rPr>
        <w:t xml:space="preserve"> doi:10.1007/s00382-018-4176-5.</w:t>
      </w:r>
    </w:p>
    <w:p w14:paraId="50D256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utard, R., Aalst, M., Boucher, O., Drouin, A., Haustein, K., Kreienkamp, F., et al. (2020a). Human contribution to the record-breaking June and July 2019 heat waves in Western Europe. </w:t>
      </w:r>
      <w:r w:rsidRPr="00D60E09">
        <w:rPr>
          <w:rFonts w:cs="Times New Roman"/>
          <w:i/>
          <w:iCs/>
          <w:noProof/>
          <w:szCs w:val="24"/>
        </w:rPr>
        <w:t>Environ. Res. Lett.</w:t>
      </w:r>
      <w:r w:rsidRPr="00D60E09">
        <w:rPr>
          <w:rFonts w:cs="Times New Roman"/>
          <w:noProof/>
          <w:szCs w:val="24"/>
        </w:rPr>
        <w:t xml:space="preserve"> doi:10.1088/1748-9326/aba3d4.</w:t>
      </w:r>
    </w:p>
    <w:p w14:paraId="303BB1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utard, R., Cattiaux, J., Yiou, P., Thépaut, J.-N., and Ciais, P. (2010). Northern Hemisphere atmospheric stilling partly attributed to an increase in surface roughness. </w:t>
      </w:r>
      <w:r w:rsidRPr="00D60E09">
        <w:rPr>
          <w:rFonts w:cs="Times New Roman"/>
          <w:i/>
          <w:iCs/>
          <w:noProof/>
          <w:szCs w:val="24"/>
        </w:rPr>
        <w:t>Nat. Geosci.</w:t>
      </w:r>
      <w:r w:rsidRPr="00D60E09">
        <w:rPr>
          <w:rFonts w:cs="Times New Roman"/>
          <w:noProof/>
          <w:szCs w:val="24"/>
        </w:rPr>
        <w:t xml:space="preserve"> 3, 756–761. doi:10.1038/ngeo979.</w:t>
      </w:r>
    </w:p>
    <w:p w14:paraId="7D0E8D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utard, R., Gobiet, A., Jacob, D., Belda, M., Colette, A., Déqué, M., et al. (2013). The simulation of European heat waves from an ensemble of regional climate models within the EURO-CORDEX project. </w:t>
      </w:r>
      <w:r w:rsidRPr="00D60E09">
        <w:rPr>
          <w:rFonts w:cs="Times New Roman"/>
          <w:i/>
          <w:iCs/>
          <w:noProof/>
          <w:szCs w:val="24"/>
        </w:rPr>
        <w:t>Clim. Dyn.</w:t>
      </w:r>
      <w:r w:rsidRPr="00D60E09">
        <w:rPr>
          <w:rFonts w:cs="Times New Roman"/>
          <w:noProof/>
          <w:szCs w:val="24"/>
        </w:rPr>
        <w:t xml:space="preserve"> 41, 2555–2575. doi:10.1007/s00382-013-1714-z.</w:t>
      </w:r>
    </w:p>
    <w:p w14:paraId="3256505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utard, R., Kadygrov, N., Iles, C., Boberg, F., Buonomo, E., Bülow, K., et al. (2020b). Evaluation of the large EURO‐CORDEX regional climate model ensemble. </w:t>
      </w:r>
      <w:r w:rsidRPr="00D60E09">
        <w:rPr>
          <w:rFonts w:cs="Times New Roman"/>
          <w:i/>
          <w:iCs/>
          <w:noProof/>
          <w:szCs w:val="24"/>
        </w:rPr>
        <w:t>J. Geophys. Res. Atmos.</w:t>
      </w:r>
      <w:r w:rsidRPr="00D60E09">
        <w:rPr>
          <w:rFonts w:cs="Times New Roman"/>
          <w:noProof/>
          <w:szCs w:val="24"/>
        </w:rPr>
        <w:t xml:space="preserve"> doi:10.1029/2019JD032344.</w:t>
      </w:r>
    </w:p>
    <w:p w14:paraId="3456184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utard, R., van Oldenborgh, G. J., Otto, F. E. L., Yiou, P., de Vries, H., van Meijgaard, E., et al. (2019). Human influence on European winter wind storms such as those of January 2018. </w:t>
      </w:r>
      <w:r w:rsidRPr="00D60E09">
        <w:rPr>
          <w:rFonts w:cs="Times New Roman"/>
          <w:i/>
          <w:iCs/>
          <w:noProof/>
          <w:szCs w:val="24"/>
        </w:rPr>
        <w:t>Earth Syst. Dyn.</w:t>
      </w:r>
      <w:r w:rsidRPr="00D60E09">
        <w:rPr>
          <w:rFonts w:cs="Times New Roman"/>
          <w:noProof/>
          <w:szCs w:val="24"/>
        </w:rPr>
        <w:t xml:space="preserve"> 10, 271–286. doi:10.5194/esd-10-271-2019.</w:t>
      </w:r>
    </w:p>
    <w:p w14:paraId="65EDB4A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utard, R., Yiou, P., D’Andrea, F., de Noblet, N., Viovy, N., Cassou, C., et al. (2007). Summertime European heat and drought waves induced by wintertime Mediterranean rainfall deficit. </w:t>
      </w:r>
      <w:r w:rsidRPr="00D60E09">
        <w:rPr>
          <w:rFonts w:cs="Times New Roman"/>
          <w:i/>
          <w:iCs/>
          <w:noProof/>
          <w:szCs w:val="24"/>
        </w:rPr>
        <w:t>Geophys. Res. Lett.</w:t>
      </w:r>
      <w:r w:rsidRPr="00D60E09">
        <w:rPr>
          <w:rFonts w:cs="Times New Roman"/>
          <w:noProof/>
          <w:szCs w:val="24"/>
        </w:rPr>
        <w:t xml:space="preserve"> 34. doi:10.1029/2006GL028001.</w:t>
      </w:r>
    </w:p>
    <w:p w14:paraId="6B39581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utard, R., Yiou, P., Otto, F., Stott, P., Christidis, N., Oldenborgh, G. J. van, et al. (2016). Attribution of human-induced dynamical and thermodynamical contributions in extreme weather events. </w:t>
      </w:r>
      <w:r w:rsidRPr="00D60E09">
        <w:rPr>
          <w:rFonts w:cs="Times New Roman"/>
          <w:i/>
          <w:iCs/>
          <w:noProof/>
          <w:szCs w:val="24"/>
        </w:rPr>
        <w:t>Environ. Res. Lett.</w:t>
      </w:r>
      <w:r w:rsidRPr="00D60E09">
        <w:rPr>
          <w:rFonts w:cs="Times New Roman"/>
          <w:noProof/>
          <w:szCs w:val="24"/>
        </w:rPr>
        <w:t xml:space="preserve"> 11, 114009. doi:10.1088/1748-9326/11/11/114009.</w:t>
      </w:r>
    </w:p>
    <w:p w14:paraId="11F5653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autard, R., Yiou, P., van Oldenborgh, G.-J., Lenderink, G., Thao, S., Ribes, A., et al. (2015). Extreme Fall 2014 Precipitation in the Cévennes Mountains. </w:t>
      </w:r>
      <w:r w:rsidRPr="00D60E09">
        <w:rPr>
          <w:rFonts w:cs="Times New Roman"/>
          <w:i/>
          <w:iCs/>
          <w:noProof/>
          <w:szCs w:val="24"/>
        </w:rPr>
        <w:t>Bull. Am. Meteorol. Soc.</w:t>
      </w:r>
      <w:r w:rsidRPr="00D60E09">
        <w:rPr>
          <w:rFonts w:cs="Times New Roman"/>
          <w:noProof/>
          <w:szCs w:val="24"/>
        </w:rPr>
        <w:t xml:space="preserve"> 96, S56–S60. doi:10.1175/BAMS-D-15-00088.1.</w:t>
      </w:r>
    </w:p>
    <w:p w14:paraId="0E39AAC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eale, L., and Endfield, G. H. (2016). Situating 1816, the ‘year without summer’, in the UK. </w:t>
      </w:r>
      <w:r w:rsidRPr="00D60E09">
        <w:rPr>
          <w:rFonts w:cs="Times New Roman"/>
          <w:i/>
          <w:iCs/>
          <w:noProof/>
          <w:szCs w:val="24"/>
        </w:rPr>
        <w:t>Geogr. J.</w:t>
      </w:r>
      <w:r w:rsidRPr="00D60E09">
        <w:rPr>
          <w:rFonts w:cs="Times New Roman"/>
          <w:noProof/>
          <w:szCs w:val="24"/>
        </w:rPr>
        <w:t xml:space="preserve"> 182, 318–330. doi:10.1111/geoj.12191.</w:t>
      </w:r>
    </w:p>
    <w:p w14:paraId="555A6BE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ecchi, G. A., Delworth, T. L., Murakami, H., Underwood, S. D., Wittenberg, A. T., Zeng, F., et al. (2019). Tropical cyclone sensitivities to CO2 doubling: roles of atmospheric resolution, synoptic variability and background climate changes. </w:t>
      </w:r>
      <w:r w:rsidRPr="00D60E09">
        <w:rPr>
          <w:rFonts w:cs="Times New Roman"/>
          <w:i/>
          <w:iCs/>
          <w:noProof/>
          <w:szCs w:val="24"/>
        </w:rPr>
        <w:t>Clim. Dyn.</w:t>
      </w:r>
      <w:r w:rsidRPr="00D60E09">
        <w:rPr>
          <w:rFonts w:cs="Times New Roman"/>
          <w:noProof/>
          <w:szCs w:val="24"/>
        </w:rPr>
        <w:t xml:space="preserve"> doi:10.1007/s00382-019-04913-y.</w:t>
      </w:r>
    </w:p>
    <w:p w14:paraId="08EACA0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ecchi, G. A., and Soden, B. J. (2007). Increased tropical Atlantic wind shear in model projections of global warming. </w:t>
      </w:r>
      <w:r w:rsidRPr="00D60E09">
        <w:rPr>
          <w:rFonts w:cs="Times New Roman"/>
          <w:i/>
          <w:iCs/>
          <w:noProof/>
          <w:szCs w:val="24"/>
        </w:rPr>
        <w:t>Geophys. Res. Lett.</w:t>
      </w:r>
      <w:r w:rsidRPr="00D60E09">
        <w:rPr>
          <w:rFonts w:cs="Times New Roman"/>
          <w:noProof/>
          <w:szCs w:val="24"/>
        </w:rPr>
        <w:t xml:space="preserve"> 34. doi:10.1029/2006GL028905.</w:t>
      </w:r>
    </w:p>
    <w:p w14:paraId="32541B3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elázquez, J. A., Schmid, J., Ricard, S., Muerth, M. J., Gauvin St-Denis, B., Minville, M., et al. (2013). An ensemble approach to assess hydrological models’ contribution to uncertainties in the analysis of climate change impact on water resources. </w:t>
      </w:r>
      <w:r w:rsidRPr="00D60E09">
        <w:rPr>
          <w:rFonts w:cs="Times New Roman"/>
          <w:i/>
          <w:iCs/>
          <w:noProof/>
          <w:szCs w:val="24"/>
        </w:rPr>
        <w:t>Hydrol. Earth Syst. Sci.</w:t>
      </w:r>
      <w:r w:rsidRPr="00D60E09">
        <w:rPr>
          <w:rFonts w:cs="Times New Roman"/>
          <w:noProof/>
          <w:szCs w:val="24"/>
        </w:rPr>
        <w:t xml:space="preserve"> 17, 565–578. doi:10.5194/hess-17-565-2013.</w:t>
      </w:r>
    </w:p>
    <w:p w14:paraId="5FA6110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eldkamp, T. I. E., Wada, Y., Aerts, J. C. J. H., Döll, P., Gosling, S. N. N., Liu, J., et al. (2017). Water scarcity hotspots travel downstream due to human interventions in the 20th and 21st century. </w:t>
      </w:r>
      <w:r w:rsidRPr="00D60E09">
        <w:rPr>
          <w:rFonts w:cs="Times New Roman"/>
          <w:i/>
          <w:iCs/>
          <w:noProof/>
          <w:szCs w:val="24"/>
        </w:rPr>
        <w:t>Nat. Commun.</w:t>
      </w:r>
      <w:r w:rsidRPr="00D60E09">
        <w:rPr>
          <w:rFonts w:cs="Times New Roman"/>
          <w:noProof/>
          <w:szCs w:val="24"/>
        </w:rPr>
        <w:t xml:space="preserve"> 8, 15697. doi:10.1038/ncomms15697.</w:t>
      </w:r>
    </w:p>
    <w:p w14:paraId="00E8554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etter, T., Reinhardt, J., Flörke, M., van Griensven, A., Hattermann, F., Huang, S., et al. (2017). Evaluation of sources of uncertainty in projected hydrological changes under climate change in 12 large-scale river basins. </w:t>
      </w:r>
      <w:r w:rsidRPr="00D60E09">
        <w:rPr>
          <w:rFonts w:cs="Times New Roman"/>
          <w:i/>
          <w:iCs/>
          <w:noProof/>
          <w:szCs w:val="24"/>
        </w:rPr>
        <w:t>Clim. Change</w:t>
      </w:r>
      <w:r w:rsidRPr="00D60E09">
        <w:rPr>
          <w:rFonts w:cs="Times New Roman"/>
          <w:noProof/>
          <w:szCs w:val="24"/>
        </w:rPr>
        <w:t xml:space="preserve"> 141, 419–433. doi:10.1007/s10584-016-1794-y.</w:t>
      </w:r>
    </w:p>
    <w:p w14:paraId="6C1B169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cente-Serrano, S. M., Domínguez‐Castro, F., McVicar, T. R., Tomas‐Burguera, M., Peña‐Gallardo, M., Noguera, I., et al. (2020a). Global characterization of hydrological and meteorological droughts under future climate change: The importance of timescales, vegetation-CO2 feedbacks and changes to distribution functions. </w:t>
      </w:r>
      <w:r w:rsidRPr="00D60E09">
        <w:rPr>
          <w:rFonts w:cs="Times New Roman"/>
          <w:i/>
          <w:iCs/>
          <w:noProof/>
          <w:szCs w:val="24"/>
        </w:rPr>
        <w:t>Int. J. Climatol.</w:t>
      </w:r>
      <w:r w:rsidRPr="00D60E09">
        <w:rPr>
          <w:rFonts w:cs="Times New Roman"/>
          <w:noProof/>
          <w:szCs w:val="24"/>
        </w:rPr>
        <w:t xml:space="preserve"> 40, 2557–2567. doi:10.1002/joc.6350.</w:t>
      </w:r>
    </w:p>
    <w:p w14:paraId="663EB4B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cente-Serrano, S. M., Lopez-Moreno, J.-I., Beguería, S., Lorenzo-Lacruz, J., Sanchez-Lorenzo, A., García-Ruiz, J. M., et al. (2014). Evidence of increasing drought severity caused by temperature rise in southern Europe. </w:t>
      </w:r>
      <w:r w:rsidRPr="00D60E09">
        <w:rPr>
          <w:rFonts w:cs="Times New Roman"/>
          <w:i/>
          <w:iCs/>
          <w:noProof/>
          <w:szCs w:val="24"/>
        </w:rPr>
        <w:t>Environ. Res. Lett.</w:t>
      </w:r>
      <w:r w:rsidRPr="00D60E09">
        <w:rPr>
          <w:rFonts w:cs="Times New Roman"/>
          <w:noProof/>
          <w:szCs w:val="24"/>
        </w:rPr>
        <w:t xml:space="preserve"> 9, 044001. doi:10.1088/1748-9326/9/4/044001.</w:t>
      </w:r>
    </w:p>
    <w:p w14:paraId="0EA79A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cente-Serrano, S. M., McVicar, T. R., Miralles, D. G., Yang, Y., and Tomas‐Burguera, M. (2020b). Unraveling the influence of atmospheric evaporative demand on drought and its response to climate change. </w:t>
      </w:r>
      <w:r w:rsidRPr="00D60E09">
        <w:rPr>
          <w:rFonts w:cs="Times New Roman"/>
          <w:i/>
          <w:iCs/>
          <w:noProof/>
          <w:szCs w:val="24"/>
        </w:rPr>
        <w:t>WIREs Clim. Chang.</w:t>
      </w:r>
      <w:r w:rsidRPr="00D60E09">
        <w:rPr>
          <w:rFonts w:cs="Times New Roman"/>
          <w:noProof/>
          <w:szCs w:val="24"/>
        </w:rPr>
        <w:t xml:space="preserve"> 11, e632. doi:10.1002/wcc.632.</w:t>
      </w:r>
    </w:p>
    <w:p w14:paraId="4ED6B92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cente-Serrano, S. M., Peña‐Gallardo, M., Hannaford, J., Murphy, C., Lorenzo‐Lacruz, J., Dominguez‐Castro, F., et al. (2019). Climate, Irrigation, and Land Cover Change Explain Streamflow Trends in Countries Bordering the Northeast Atlantic. </w:t>
      </w:r>
      <w:r w:rsidRPr="00D60E09">
        <w:rPr>
          <w:rFonts w:cs="Times New Roman"/>
          <w:i/>
          <w:iCs/>
          <w:noProof/>
          <w:szCs w:val="24"/>
        </w:rPr>
        <w:t>Geophys. Res. Lett.</w:t>
      </w:r>
      <w:r w:rsidRPr="00D60E09">
        <w:rPr>
          <w:rFonts w:cs="Times New Roman"/>
          <w:noProof/>
          <w:szCs w:val="24"/>
        </w:rPr>
        <w:t xml:space="preserve"> 46, 10821–10833. doi:10.1029/2019GL084084.</w:t>
      </w:r>
    </w:p>
    <w:p w14:paraId="1E894CA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cente-Serrano, S. M., Quiring, S. M., Peña-Gallardo, M., Yuan, S., and Domínguez-Castro, F. (2020c). A review of environmental droughts: Increased risk under global warming? </w:t>
      </w:r>
      <w:r w:rsidRPr="00D60E09">
        <w:rPr>
          <w:rFonts w:cs="Times New Roman"/>
          <w:i/>
          <w:iCs/>
          <w:noProof/>
          <w:szCs w:val="24"/>
        </w:rPr>
        <w:t>Earth-Science Rev.</w:t>
      </w:r>
      <w:r w:rsidRPr="00D60E09">
        <w:rPr>
          <w:rFonts w:cs="Times New Roman"/>
          <w:noProof/>
          <w:szCs w:val="24"/>
        </w:rPr>
        <w:t xml:space="preserve"> 201, 102953. doi:10.1016/j.earscirev.2019.102953.</w:t>
      </w:r>
    </w:p>
    <w:p w14:paraId="144E93D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cente-Serrano, S. M., Van der Schrier, G., Beguería, S., Azorin-Molina, C., Lopez-Moreno, J.-I. J.-I., der Schrier, G., et al. (2015). Contribution of precipitation and reference evapotranspiration to drought indices under different climates. </w:t>
      </w:r>
      <w:r w:rsidRPr="00D60E09">
        <w:rPr>
          <w:rFonts w:cs="Times New Roman"/>
          <w:i/>
          <w:iCs/>
          <w:noProof/>
          <w:szCs w:val="24"/>
        </w:rPr>
        <w:t>J. Hydrol.</w:t>
      </w:r>
      <w:r w:rsidRPr="00D60E09">
        <w:rPr>
          <w:rFonts w:cs="Times New Roman"/>
          <w:noProof/>
          <w:szCs w:val="24"/>
        </w:rPr>
        <w:t xml:space="preserve"> 526, 42–54. doi:10.1016/j.jhydrol.2014.11.025.</w:t>
      </w:r>
    </w:p>
    <w:p w14:paraId="258950A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cente-Serrano, S. M., Zabalza-Martínez, J., Borràs, G., López-Moreno, J. I., Pla, E., Pascual, D., et al. (2017). Effect of reservoirs on streamflow and river regimes in a heavily regulated river basin of Northeast Spain. </w:t>
      </w:r>
      <w:r w:rsidRPr="00D60E09">
        <w:rPr>
          <w:rFonts w:cs="Times New Roman"/>
          <w:i/>
          <w:iCs/>
          <w:noProof/>
          <w:szCs w:val="24"/>
        </w:rPr>
        <w:t>Catena</w:t>
      </w:r>
      <w:r w:rsidRPr="00D60E09">
        <w:rPr>
          <w:rFonts w:cs="Times New Roman"/>
          <w:noProof/>
          <w:szCs w:val="24"/>
        </w:rPr>
        <w:t xml:space="preserve"> 149. doi:10.1016/j.catena.2016.03.042.</w:t>
      </w:r>
    </w:p>
    <w:p w14:paraId="1FE8ECF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cente‐Serrano, S. M., Domínguez‐Castro, F., Murphy, C., Hannaford, J., Reig, F., Peña‐Angulo, D., et al. (2021). Long‐term variability and trends in meteorological droughts in Western Europe (1851–2018). </w:t>
      </w:r>
      <w:r w:rsidRPr="00D60E09">
        <w:rPr>
          <w:rFonts w:cs="Times New Roman"/>
          <w:i/>
          <w:iCs/>
          <w:noProof/>
          <w:szCs w:val="24"/>
        </w:rPr>
        <w:t>Int. J. Climatol.</w:t>
      </w:r>
      <w:r w:rsidRPr="00D60E09">
        <w:rPr>
          <w:rFonts w:cs="Times New Roman"/>
          <w:noProof/>
          <w:szCs w:val="24"/>
        </w:rPr>
        <w:t xml:space="preserve"> 41, E690–E717. doi:10.1002/joc.6719.</w:t>
      </w:r>
    </w:p>
    <w:p w14:paraId="45D6A93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chot-Llano, A., Martinez-Castro, D., Bezanilla-Morlot, A., Centella-Artola, A., and Giorgi, F. (2021). Projected changes in precipitation and temperature regimes and extremes over the Caribbean and Central America using a multiparameter ensemble of RegCM4. </w:t>
      </w:r>
      <w:r w:rsidRPr="00D60E09">
        <w:rPr>
          <w:rFonts w:cs="Times New Roman"/>
          <w:i/>
          <w:iCs/>
          <w:noProof/>
          <w:szCs w:val="24"/>
        </w:rPr>
        <w:t>Int. J. Climatol.</w:t>
      </w:r>
      <w:r w:rsidRPr="00D60E09">
        <w:rPr>
          <w:rFonts w:cs="Times New Roman"/>
          <w:noProof/>
          <w:szCs w:val="24"/>
        </w:rPr>
        <w:t xml:space="preserve"> 41, 1328–1350. doi:10.1002/joc.6811.</w:t>
      </w:r>
    </w:p>
    <w:p w14:paraId="5725E69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dal, J.-P., Hingray, B., Magand, C., Sauquet, E., and Ducharne, A. (2016). Hierarchy of climate and hydrological uncertainties in transient low-flow projections. </w:t>
      </w:r>
      <w:r w:rsidRPr="00D60E09">
        <w:rPr>
          <w:rFonts w:cs="Times New Roman"/>
          <w:i/>
          <w:iCs/>
          <w:noProof/>
          <w:szCs w:val="24"/>
        </w:rPr>
        <w:t>Hydrol. Earth Syst. Sci.</w:t>
      </w:r>
      <w:r w:rsidRPr="00D60E09">
        <w:rPr>
          <w:rFonts w:cs="Times New Roman"/>
          <w:noProof/>
          <w:szCs w:val="24"/>
        </w:rPr>
        <w:t xml:space="preserve"> 20, 3651–3672. doi:10.5194/hess-20-3651-2016.</w:t>
      </w:r>
    </w:p>
    <w:p w14:paraId="640BF94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dale, P. L., Hodges, K., Vannière, B., Davini, P., Roberts, M. J., Strommen, K., et al. (2021). Impact of stochastic physics and model resolution on the simulation of Tropical Cyclones in climate GCMs. </w:t>
      </w:r>
      <w:r w:rsidRPr="00D60E09">
        <w:rPr>
          <w:rFonts w:cs="Times New Roman"/>
          <w:i/>
          <w:iCs/>
          <w:noProof/>
          <w:szCs w:val="24"/>
        </w:rPr>
        <w:t>J. Clim.</w:t>
      </w:r>
      <w:r w:rsidRPr="00D60E09">
        <w:rPr>
          <w:rFonts w:cs="Times New Roman"/>
          <w:noProof/>
          <w:szCs w:val="24"/>
        </w:rPr>
        <w:t>, 1–85. doi:10.1175/JCLI-D-20-0507.1.</w:t>
      </w:r>
    </w:p>
    <w:p w14:paraId="3A6640F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khamar-Schuler, D., Isaksen, K., Haugen, J. E., Tømmervik, H., Luks, B., Schuler, T. V., et al. (2016). Changes in Winter Warming Events in the Nordic Arctic Region. </w:t>
      </w:r>
      <w:r w:rsidRPr="00D60E09">
        <w:rPr>
          <w:rFonts w:cs="Times New Roman"/>
          <w:i/>
          <w:iCs/>
          <w:noProof/>
          <w:szCs w:val="24"/>
        </w:rPr>
        <w:t>J. Clim.</w:t>
      </w:r>
      <w:r w:rsidRPr="00D60E09">
        <w:rPr>
          <w:rFonts w:cs="Times New Roman"/>
          <w:noProof/>
          <w:szCs w:val="24"/>
        </w:rPr>
        <w:t xml:space="preserve"> 29, 6223–6244. doi:10.1175/JCLI-D-15-0763.1.</w:t>
      </w:r>
    </w:p>
    <w:p w14:paraId="7FD7952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llafuerte, M. Q., and Matsumoto, J. (2015). Significant Influences of Global Mean Temperature and ENSO on Extreme Rainfall in Southeast Asia. </w:t>
      </w:r>
      <w:r w:rsidRPr="00D60E09">
        <w:rPr>
          <w:rFonts w:cs="Times New Roman"/>
          <w:i/>
          <w:iCs/>
          <w:noProof/>
          <w:szCs w:val="24"/>
        </w:rPr>
        <w:t>J. Clim.</w:t>
      </w:r>
      <w:r w:rsidRPr="00D60E09">
        <w:rPr>
          <w:rFonts w:cs="Times New Roman"/>
          <w:noProof/>
          <w:szCs w:val="24"/>
        </w:rPr>
        <w:t xml:space="preserve"> 28, 1905–1919. doi:10.1175/JCLI-D-14-00531.1.</w:t>
      </w:r>
    </w:p>
    <w:p w14:paraId="0C81ED4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llarini, G., Smith, J. A., and Vecchi, G. A. (2012). Changing Frequency of Heavy Rainfall over the Central United States. </w:t>
      </w:r>
      <w:r w:rsidRPr="00D60E09">
        <w:rPr>
          <w:rFonts w:cs="Times New Roman"/>
          <w:i/>
          <w:iCs/>
          <w:noProof/>
          <w:szCs w:val="24"/>
        </w:rPr>
        <w:t>J. Clim.</w:t>
      </w:r>
      <w:r w:rsidRPr="00D60E09">
        <w:rPr>
          <w:rFonts w:cs="Times New Roman"/>
          <w:noProof/>
          <w:szCs w:val="24"/>
        </w:rPr>
        <w:t xml:space="preserve"> 26, 351–357. doi:10.1175/JCLI-D-12-00043.1.</w:t>
      </w:r>
    </w:p>
    <w:p w14:paraId="6F79B82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mont, D. J., and Kossin, J. P. (2007). The Atlantic Meridional Mode and hurricane activity. </w:t>
      </w:r>
      <w:r w:rsidRPr="00D60E09">
        <w:rPr>
          <w:rFonts w:cs="Times New Roman"/>
          <w:i/>
          <w:iCs/>
          <w:noProof/>
          <w:szCs w:val="24"/>
        </w:rPr>
        <w:t>Geophys. Res. Lett.</w:t>
      </w:r>
      <w:r w:rsidRPr="00D60E09">
        <w:rPr>
          <w:rFonts w:cs="Times New Roman"/>
          <w:noProof/>
          <w:szCs w:val="24"/>
        </w:rPr>
        <w:t xml:space="preserve"> 34. doi:10.1029/2007GL029683.</w:t>
      </w:r>
    </w:p>
    <w:p w14:paraId="2B9AA2C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ncent, L. A., Aguilar, E., Saindou, M., Hassane, A. F., Jumaux, G., Roy, D., et al. (2011). Observed trends in indices of daily and extreme temperature and precipitation for the countries of the western Indian Ocean, 1961–2008. </w:t>
      </w:r>
      <w:r w:rsidRPr="00D60E09">
        <w:rPr>
          <w:rFonts w:cs="Times New Roman"/>
          <w:i/>
          <w:iCs/>
          <w:noProof/>
          <w:szCs w:val="24"/>
        </w:rPr>
        <w:t>J. Geophys. Res. Atmos.</w:t>
      </w:r>
      <w:r w:rsidRPr="00D60E09">
        <w:rPr>
          <w:rFonts w:cs="Times New Roman"/>
          <w:noProof/>
          <w:szCs w:val="24"/>
        </w:rPr>
        <w:t xml:space="preserve"> 116, D10108. doi:10.1029/2010JD015303.</w:t>
      </w:r>
    </w:p>
    <w:p w14:paraId="6664B5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incent, L. A., Zhang, X., Mekis, É., Wan, H., and Bush, E. J. (2018). Changes in Canada’s Climate: Trends in Indices Based on Daily Temperature and Precipitation Data. </w:t>
      </w:r>
      <w:r w:rsidRPr="00D60E09">
        <w:rPr>
          <w:rFonts w:cs="Times New Roman"/>
          <w:i/>
          <w:iCs/>
          <w:noProof/>
          <w:szCs w:val="24"/>
        </w:rPr>
        <w:t>Atmosphere-Ocean</w:t>
      </w:r>
      <w:r w:rsidRPr="00D60E09">
        <w:rPr>
          <w:rFonts w:cs="Times New Roman"/>
          <w:noProof/>
          <w:szCs w:val="24"/>
        </w:rPr>
        <w:t xml:space="preserve"> 56, 332–349. doi:10.1080/07055900.2018.1514579.</w:t>
      </w:r>
    </w:p>
    <w:p w14:paraId="409D0BF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ogel, M. M., Hauser, M., and Seneviratne, S. I. (2020a). Projected changes in hot, dry and wet extreme events’ clusters in CMIP6 multi-model ensemble. </w:t>
      </w:r>
      <w:r w:rsidRPr="00D60E09">
        <w:rPr>
          <w:rFonts w:cs="Times New Roman"/>
          <w:i/>
          <w:iCs/>
          <w:noProof/>
          <w:szCs w:val="24"/>
        </w:rPr>
        <w:t>Environ. Res. Lett.</w:t>
      </w:r>
      <w:r w:rsidRPr="00D60E09">
        <w:rPr>
          <w:rFonts w:cs="Times New Roman"/>
          <w:noProof/>
          <w:szCs w:val="24"/>
        </w:rPr>
        <w:t xml:space="preserve"> 15, 094021. doi:10.1088/1748-9326/ab90a7.</w:t>
      </w:r>
    </w:p>
    <w:p w14:paraId="63E204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ogel, M. M., Orth, R., Cheruy, F., Hagemann, S., Lorenz, R., van den Hurk, B. J. J. M., et al. (2017). Regional amplification of projected changes in extreme temperatures strongly controlled by soil moisture-temperature feedbacks. </w:t>
      </w:r>
      <w:r w:rsidRPr="00D60E09">
        <w:rPr>
          <w:rFonts w:cs="Times New Roman"/>
          <w:i/>
          <w:iCs/>
          <w:noProof/>
          <w:szCs w:val="24"/>
        </w:rPr>
        <w:t>Geophys. Res. Lett.</w:t>
      </w:r>
      <w:r w:rsidRPr="00D60E09">
        <w:rPr>
          <w:rFonts w:cs="Times New Roman"/>
          <w:noProof/>
          <w:szCs w:val="24"/>
        </w:rPr>
        <w:t xml:space="preserve"> 44, 1511–1519. doi:10.1002/2016GL071235.</w:t>
      </w:r>
    </w:p>
    <w:p w14:paraId="70D4DFD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ogel, M. M., Zscheischler, J., Fischer, E. M., and Seneviratne, S. I. (2020b). Development of Future Heatwaves for Different Hazard Thresholds. </w:t>
      </w:r>
      <w:r w:rsidRPr="00D60E09">
        <w:rPr>
          <w:rFonts w:cs="Times New Roman"/>
          <w:i/>
          <w:iCs/>
          <w:noProof/>
          <w:szCs w:val="24"/>
        </w:rPr>
        <w:t>J. Geophys. Res. Atmos.</w:t>
      </w:r>
      <w:r w:rsidRPr="00D60E09">
        <w:rPr>
          <w:rFonts w:cs="Times New Roman"/>
          <w:noProof/>
          <w:szCs w:val="24"/>
        </w:rPr>
        <w:t xml:space="preserve"> 125. doi:10.1029/2019JD032070.</w:t>
      </w:r>
    </w:p>
    <w:p w14:paraId="319D61A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ogel, M. M., Zscheischler, J., and Seneviratne, S. I. (2018). Varying soil moisture–atmosphere feedbacks explain divergent temperature extremes and precipitation projections in central Europe. </w:t>
      </w:r>
      <w:r w:rsidRPr="00D60E09">
        <w:rPr>
          <w:rFonts w:cs="Times New Roman"/>
          <w:i/>
          <w:iCs/>
          <w:noProof/>
          <w:szCs w:val="24"/>
        </w:rPr>
        <w:t>Earth Syst. Dyn.</w:t>
      </w:r>
      <w:r w:rsidRPr="00D60E09">
        <w:rPr>
          <w:rFonts w:cs="Times New Roman"/>
          <w:noProof/>
          <w:szCs w:val="24"/>
        </w:rPr>
        <w:t xml:space="preserve"> 9, 1107–1125. doi:10.5194/esd-9-1107-2018.</w:t>
      </w:r>
    </w:p>
    <w:p w14:paraId="7DB71B7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ogel, M. M., Zscheischler, J., Wartenburger, R., Dee, D., and Seneviratne, S. I. (2019). Concurrent 2018 Hot Extremes Across Northern Hemisphere Due to Human-Induced Climate Change. </w:t>
      </w:r>
      <w:r w:rsidRPr="00D60E09">
        <w:rPr>
          <w:rFonts w:cs="Times New Roman"/>
          <w:i/>
          <w:iCs/>
          <w:noProof/>
          <w:szCs w:val="24"/>
        </w:rPr>
        <w:t>Earth’s Futur.</w:t>
      </w:r>
      <w:r w:rsidRPr="00D60E09">
        <w:rPr>
          <w:rFonts w:cs="Times New Roman"/>
          <w:noProof/>
          <w:szCs w:val="24"/>
        </w:rPr>
        <w:t xml:space="preserve"> 7, 2019EF001189. doi:10.1029/2019EF001189.</w:t>
      </w:r>
    </w:p>
    <w:p w14:paraId="74A5134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olosciuk, C., Maraun, D., Semenov, V. A., Tilinina, N., Gulev, S. K., and Latif, M. (2016). Rising Mediterranean Sea Surface Temperatures Amplify Extreme Summer Precipitation in Central Europe. </w:t>
      </w:r>
      <w:r w:rsidRPr="00D60E09">
        <w:rPr>
          <w:rFonts w:cs="Times New Roman"/>
          <w:i/>
          <w:iCs/>
          <w:noProof/>
          <w:szCs w:val="24"/>
        </w:rPr>
        <w:t>Sci. Rep.</w:t>
      </w:r>
      <w:r w:rsidRPr="00D60E09">
        <w:rPr>
          <w:rFonts w:cs="Times New Roman"/>
          <w:noProof/>
          <w:szCs w:val="24"/>
        </w:rPr>
        <w:t xml:space="preserve"> 6, 32450. doi:10.1038/srep32450.</w:t>
      </w:r>
    </w:p>
    <w:p w14:paraId="7BE222A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Vose, R. S., Easterling, D. R., Kunkel, K. E., LeGrande, A. N., and Wehner, M. F. (2017). “Temperature Changes in the United States,” in </w:t>
      </w:r>
      <w:r w:rsidRPr="00D60E09">
        <w:rPr>
          <w:rFonts w:cs="Times New Roman"/>
          <w:i/>
          <w:iCs/>
          <w:noProof/>
          <w:szCs w:val="24"/>
        </w:rPr>
        <w:t>Climate Science Special Report: Fourth National Climate Assessment, Volume I</w:t>
      </w:r>
      <w:r w:rsidRPr="00D60E09">
        <w:rPr>
          <w:rFonts w:cs="Times New Roman"/>
          <w:noProof/>
          <w:szCs w:val="24"/>
        </w:rPr>
        <w:t>, eds. D. J. Wuebbles, D. W. Fahey, K. A. Hibbard, D. J. Dokken, B. C. Stewart, and T. K. Maycock (Washington, DC, USA: U.S. Global Change Research Program), 185–206. doi:10.7930/J0N29V45.</w:t>
      </w:r>
    </w:p>
    <w:p w14:paraId="2D5824A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da, Y., van Beek, L. P. H., Wanders, N., and Bierkens, M. F. P. (2013). Human water consumption intensifies hydrological drought worldwide. </w:t>
      </w:r>
      <w:r w:rsidRPr="00D60E09">
        <w:rPr>
          <w:rFonts w:cs="Times New Roman"/>
          <w:i/>
          <w:iCs/>
          <w:noProof/>
          <w:szCs w:val="24"/>
        </w:rPr>
        <w:t>Environ. Res. Lett.</w:t>
      </w:r>
      <w:r w:rsidRPr="00D60E09">
        <w:rPr>
          <w:rFonts w:cs="Times New Roman"/>
          <w:noProof/>
          <w:szCs w:val="24"/>
        </w:rPr>
        <w:t xml:space="preserve"> 8, 034036. doi:10.1088/1748-9326/8/3/034036.</w:t>
      </w:r>
    </w:p>
    <w:p w14:paraId="298204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hl, T., Jain, S., Bender, J., Meyers, S. D., and Luther, M. E. (2015). Increasing risk of compound flooding from storm surge and rainfall for major US cities. </w:t>
      </w:r>
      <w:r w:rsidRPr="00D60E09">
        <w:rPr>
          <w:rFonts w:cs="Times New Roman"/>
          <w:i/>
          <w:iCs/>
          <w:noProof/>
          <w:szCs w:val="24"/>
        </w:rPr>
        <w:t>Nat. Clim. Chang.</w:t>
      </w:r>
      <w:r w:rsidRPr="00D60E09">
        <w:rPr>
          <w:rFonts w:cs="Times New Roman"/>
          <w:noProof/>
          <w:szCs w:val="24"/>
        </w:rPr>
        <w:t xml:space="preserve"> 5, 1093. doi:10.1038/nclimate2736.</w:t>
      </w:r>
    </w:p>
    <w:p w14:paraId="7BFC8E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liser, D., and Guan, B. (2017). Extreme winds and precipitation during landfall of atmospheric rivers. </w:t>
      </w:r>
      <w:r w:rsidRPr="00D60E09">
        <w:rPr>
          <w:rFonts w:cs="Times New Roman"/>
          <w:i/>
          <w:iCs/>
          <w:noProof/>
          <w:szCs w:val="24"/>
        </w:rPr>
        <w:t>Nat. Geosci.</w:t>
      </w:r>
      <w:r w:rsidRPr="00D60E09">
        <w:rPr>
          <w:rFonts w:cs="Times New Roman"/>
          <w:noProof/>
          <w:szCs w:val="24"/>
        </w:rPr>
        <w:t xml:space="preserve"> 10, 179. doi:10.1038/ngeo2894.</w:t>
      </w:r>
    </w:p>
    <w:p w14:paraId="22FCDED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lsh, J. E., Ballinger, T. J., Euskirchen, E. S., Hanna, E., Mård, J., Overland, J. E., et al. (2020). Extreme weather and climate events in northern areas: A review. </w:t>
      </w:r>
      <w:r w:rsidRPr="00D60E09">
        <w:rPr>
          <w:rFonts w:cs="Times New Roman"/>
          <w:i/>
          <w:iCs/>
          <w:noProof/>
          <w:szCs w:val="24"/>
        </w:rPr>
        <w:t>Earth-Science Rev.</w:t>
      </w:r>
      <w:r w:rsidRPr="00D60E09">
        <w:rPr>
          <w:rFonts w:cs="Times New Roman"/>
          <w:noProof/>
          <w:szCs w:val="24"/>
        </w:rPr>
        <w:t xml:space="preserve"> 209, 103324. doi:10.1016/j.earscirev.2020.103324.</w:t>
      </w:r>
    </w:p>
    <w:p w14:paraId="59FD095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lsh, K. J. E., Camargo, S. J., Vecchi, G. A., Daloz, A. S., Elsner, J., Emanuel, K., et al. (2015). Hurricanes and climate: The U.S. Clivar working group on hurricanes. </w:t>
      </w:r>
      <w:r w:rsidRPr="00D60E09">
        <w:rPr>
          <w:rFonts w:cs="Times New Roman"/>
          <w:i/>
          <w:iCs/>
          <w:noProof/>
          <w:szCs w:val="24"/>
        </w:rPr>
        <w:t>Bull. Am. Meteorol. Soc.</w:t>
      </w:r>
      <w:r w:rsidRPr="00D60E09">
        <w:rPr>
          <w:rFonts w:cs="Times New Roman"/>
          <w:noProof/>
          <w:szCs w:val="24"/>
        </w:rPr>
        <w:t xml:space="preserve"> 96, 997–1017. doi:10.1175/BAMS-D-13-00242.1.</w:t>
      </w:r>
    </w:p>
    <w:p w14:paraId="5B5CFDE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lsh, K. J. E., McBride, J. L., Klotzbach, P. J., Balachandran, S., Camargo, S. J., Holland, G., et al. (2016). Tropical cyclones and climate change. </w:t>
      </w:r>
      <w:r w:rsidRPr="00D60E09">
        <w:rPr>
          <w:rFonts w:cs="Times New Roman"/>
          <w:i/>
          <w:iCs/>
          <w:noProof/>
          <w:szCs w:val="24"/>
        </w:rPr>
        <w:t>WIREs Clim. Chang.</w:t>
      </w:r>
      <w:r w:rsidRPr="00D60E09">
        <w:rPr>
          <w:rFonts w:cs="Times New Roman"/>
          <w:noProof/>
          <w:szCs w:val="24"/>
        </w:rPr>
        <w:t xml:space="preserve"> 7, 65–89. doi:10.1002/wcc.371.</w:t>
      </w:r>
    </w:p>
    <w:p w14:paraId="1985DEA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 H., Zhang, X., and Zwiers, F. (2019). Human influence on Canadian temperatures. </w:t>
      </w:r>
      <w:r w:rsidRPr="00D60E09">
        <w:rPr>
          <w:rFonts w:cs="Times New Roman"/>
          <w:i/>
          <w:iCs/>
          <w:noProof/>
          <w:szCs w:val="24"/>
        </w:rPr>
        <w:t>Clim. Dyn.</w:t>
      </w:r>
      <w:r w:rsidRPr="00D60E09">
        <w:rPr>
          <w:rFonts w:cs="Times New Roman"/>
          <w:noProof/>
          <w:szCs w:val="24"/>
        </w:rPr>
        <w:t xml:space="preserve"> 52, 479–494. doi:10.1007/s00382-018-4145-z.</w:t>
      </w:r>
    </w:p>
    <w:p w14:paraId="3FBAEAE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ders, N., and Van Lanen, H. A. J. (2015). Future discharge drought across climate regions around the world modelled with a synthetic hydrological modelling approach forced by three general circulation models. </w:t>
      </w:r>
      <w:r w:rsidRPr="00D60E09">
        <w:rPr>
          <w:rFonts w:cs="Times New Roman"/>
          <w:i/>
          <w:iCs/>
          <w:noProof/>
          <w:szCs w:val="24"/>
        </w:rPr>
        <w:t>Nat. Hazards Earth Syst. Sci.</w:t>
      </w:r>
      <w:r w:rsidRPr="00D60E09">
        <w:rPr>
          <w:rFonts w:cs="Times New Roman"/>
          <w:noProof/>
          <w:szCs w:val="24"/>
        </w:rPr>
        <w:t xml:space="preserve"> 15, 487–504. doi:10.5194/nhess-15-487-2015.</w:t>
      </w:r>
    </w:p>
    <w:p w14:paraId="00D1A78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ders, N., and Wada, Y. (2015). Human and climate impacts on the 21st century hydrological drought. </w:t>
      </w:r>
      <w:r w:rsidRPr="00D60E09">
        <w:rPr>
          <w:rFonts w:cs="Times New Roman"/>
          <w:i/>
          <w:iCs/>
          <w:noProof/>
          <w:szCs w:val="24"/>
        </w:rPr>
        <w:t>J. Hydrol.</w:t>
      </w:r>
      <w:r w:rsidRPr="00D60E09">
        <w:rPr>
          <w:rFonts w:cs="Times New Roman"/>
          <w:noProof/>
          <w:szCs w:val="24"/>
        </w:rPr>
        <w:t xml:space="preserve"> 526, 208–220. doi:10.1016/j.jhydrol.2014.10.047.</w:t>
      </w:r>
    </w:p>
    <w:p w14:paraId="061404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H., Chen, Y., Xun, S., Lai, D., Fan, Y., and Li, Z. (2013a). Changes in daily climate extremes in the arid area of northwestern China. </w:t>
      </w:r>
      <w:r w:rsidRPr="00D60E09">
        <w:rPr>
          <w:rFonts w:cs="Times New Roman"/>
          <w:i/>
          <w:iCs/>
          <w:noProof/>
          <w:szCs w:val="24"/>
        </w:rPr>
        <w:t>Theor. Appl. Climatol.</w:t>
      </w:r>
      <w:r w:rsidRPr="00D60E09">
        <w:rPr>
          <w:rFonts w:cs="Times New Roman"/>
          <w:noProof/>
          <w:szCs w:val="24"/>
        </w:rPr>
        <w:t xml:space="preserve"> 112, 15–28. doi:10.1007/s00704-012-0698-7.</w:t>
      </w:r>
    </w:p>
    <w:p w14:paraId="48EBB6F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H., and Schubert, S. (2014). Causes of the extreme dry conditions over California during early 2013 [in “Explaining Extreme Events of 2013 from a Climate Perspective”]. </w:t>
      </w:r>
      <w:r w:rsidRPr="00D60E09">
        <w:rPr>
          <w:rFonts w:cs="Times New Roman"/>
          <w:i/>
          <w:iCs/>
          <w:noProof/>
          <w:szCs w:val="24"/>
        </w:rPr>
        <w:t>Bull. Am. Meteorol. Soc.</w:t>
      </w:r>
      <w:r w:rsidRPr="00D60E09">
        <w:rPr>
          <w:rFonts w:cs="Times New Roman"/>
          <w:noProof/>
          <w:szCs w:val="24"/>
        </w:rPr>
        <w:t xml:space="preserve"> 95, S7–S11. doi:10.1175/1520-0477-95.9.S1.1.</w:t>
      </w:r>
    </w:p>
    <w:p w14:paraId="15D81EE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K., Dickinson, R. E., and Liang, S. (2012). Global atmospheric evaporative demand over land from 1973 to 2008. </w:t>
      </w:r>
      <w:r w:rsidRPr="00D60E09">
        <w:rPr>
          <w:rFonts w:cs="Times New Roman"/>
          <w:i/>
          <w:iCs/>
          <w:noProof/>
          <w:szCs w:val="24"/>
        </w:rPr>
        <w:t>J. Clim.</w:t>
      </w:r>
      <w:r w:rsidRPr="00D60E09">
        <w:rPr>
          <w:rFonts w:cs="Times New Roman"/>
          <w:noProof/>
          <w:szCs w:val="24"/>
        </w:rPr>
        <w:t xml:space="preserve"> 25, 8353–8361. doi:10.1175/JCLI-D-11-00492.1.</w:t>
      </w:r>
    </w:p>
    <w:p w14:paraId="1F272CD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P., Tang, J., Sun, X., Liu, J., and Juan, F. (2018a). Spatiotemporal characteristics of heat waves over China in regional climate simulations within the CORDEX-EA project. </w:t>
      </w:r>
      <w:r w:rsidRPr="00D60E09">
        <w:rPr>
          <w:rFonts w:cs="Times New Roman"/>
          <w:i/>
          <w:iCs/>
          <w:noProof/>
          <w:szCs w:val="24"/>
        </w:rPr>
        <w:t>Clim. Dyn.</w:t>
      </w:r>
      <w:r w:rsidRPr="00D60E09">
        <w:rPr>
          <w:rFonts w:cs="Times New Roman"/>
          <w:noProof/>
          <w:szCs w:val="24"/>
        </w:rPr>
        <w:t xml:space="preserve"> doi:10.1007/s00382-018-4167-6.</w:t>
      </w:r>
    </w:p>
    <w:p w14:paraId="3CF0C7B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P., Wu, X., Hao, Y., Wu, C., and Zhang, J. (2020). Is Southwest China drying or wetting? Spatiotemporal patterns and potential causes. </w:t>
      </w:r>
      <w:r w:rsidRPr="00D60E09">
        <w:rPr>
          <w:rFonts w:cs="Times New Roman"/>
          <w:i/>
          <w:iCs/>
          <w:noProof/>
          <w:szCs w:val="24"/>
        </w:rPr>
        <w:t>Theor. Appl. Climatol.</w:t>
      </w:r>
      <w:r w:rsidRPr="00D60E09">
        <w:rPr>
          <w:rFonts w:cs="Times New Roman"/>
          <w:noProof/>
          <w:szCs w:val="24"/>
        </w:rPr>
        <w:t xml:space="preserve"> 139, 1–15. doi:10.1007/s00704-019-02935-4.</w:t>
      </w:r>
    </w:p>
    <w:p w14:paraId="7C29AD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S.-Y. S., Zhao, L., Yoon, J.-H., Klotzbach, P., and Gillies, R. R. (2018b). Quantitative attribution of climate effects on Hurricane Harvey’s extreme rainfall in Texas. </w:t>
      </w:r>
      <w:r w:rsidRPr="00D60E09">
        <w:rPr>
          <w:rFonts w:cs="Times New Roman"/>
          <w:i/>
          <w:iCs/>
          <w:noProof/>
          <w:szCs w:val="24"/>
        </w:rPr>
        <w:t>Environ. Res. Lett.</w:t>
      </w:r>
      <w:r w:rsidRPr="00D60E09">
        <w:rPr>
          <w:rFonts w:cs="Times New Roman"/>
          <w:noProof/>
          <w:szCs w:val="24"/>
        </w:rPr>
        <w:t xml:space="preserve"> 13, 54014. doi:10.1088/1748-9326/aabb85.</w:t>
      </w:r>
    </w:p>
    <w:p w14:paraId="660490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W., Lee, X., Xiao, W., Liu, S., Schultz, N., Wang, Y., et al. (2018c). Global lake evaporation accelerated by changes in surface energy allocation in a warmer climate. </w:t>
      </w:r>
      <w:r w:rsidRPr="00D60E09">
        <w:rPr>
          <w:rFonts w:cs="Times New Roman"/>
          <w:i/>
          <w:iCs/>
          <w:noProof/>
          <w:szCs w:val="24"/>
        </w:rPr>
        <w:t>Nat. Geosci.</w:t>
      </w:r>
      <w:r w:rsidRPr="00D60E09">
        <w:rPr>
          <w:rFonts w:cs="Times New Roman"/>
          <w:noProof/>
          <w:szCs w:val="24"/>
        </w:rPr>
        <w:t xml:space="preserve"> 11, 410–414. doi:10.1038/s41561-018-0114-8.</w:t>
      </w:r>
    </w:p>
    <w:p w14:paraId="583537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W., Zhou, W., Li, Y., Wang, X., and Wang, D. (2015). Statistical modeling and CMIP5 simulations of hot spell changes in China. </w:t>
      </w:r>
      <w:r w:rsidRPr="00D60E09">
        <w:rPr>
          <w:rFonts w:cs="Times New Roman"/>
          <w:i/>
          <w:iCs/>
          <w:noProof/>
          <w:szCs w:val="24"/>
        </w:rPr>
        <w:t>Clim. Dyn.</w:t>
      </w:r>
      <w:r w:rsidRPr="00D60E09">
        <w:rPr>
          <w:rFonts w:cs="Times New Roman"/>
          <w:noProof/>
          <w:szCs w:val="24"/>
        </w:rPr>
        <w:t xml:space="preserve"> 44, 2859–2872. doi:10.1007/s00382-014-2287-1.</w:t>
      </w:r>
    </w:p>
    <w:p w14:paraId="0CB19B0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X., Jiang, D., and Lang, X. (2017a). Future extreme climate changes linked to global warming intensity. </w:t>
      </w:r>
      <w:r w:rsidRPr="00D60E09">
        <w:rPr>
          <w:rFonts w:cs="Times New Roman"/>
          <w:i/>
          <w:iCs/>
          <w:noProof/>
          <w:szCs w:val="24"/>
        </w:rPr>
        <w:t>Sci. Bull.</w:t>
      </w:r>
      <w:r w:rsidRPr="00D60E09">
        <w:rPr>
          <w:rFonts w:cs="Times New Roman"/>
          <w:noProof/>
          <w:szCs w:val="24"/>
        </w:rPr>
        <w:t xml:space="preserve"> 62, 1673–1680. doi:10.1016/j.scib.2017.11.004.</w:t>
      </w:r>
    </w:p>
    <w:p w14:paraId="14947B1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X. L., Feng, Y., Chan, R., and Isaac, V. (2016). Inter-comparison of extra-tropical cyclone activity in nine reanalysis datasets. </w:t>
      </w:r>
      <w:r w:rsidRPr="00D60E09">
        <w:rPr>
          <w:rFonts w:cs="Times New Roman"/>
          <w:i/>
          <w:iCs/>
          <w:noProof/>
          <w:szCs w:val="24"/>
        </w:rPr>
        <w:t>Atmos. Res.</w:t>
      </w:r>
      <w:r w:rsidRPr="00D60E09">
        <w:rPr>
          <w:rFonts w:cs="Times New Roman"/>
          <w:noProof/>
          <w:szCs w:val="24"/>
        </w:rPr>
        <w:t xml:space="preserve"> doi:10.1016/j.atmosres.2016.06.010.</w:t>
      </w:r>
    </w:p>
    <w:p w14:paraId="1F43C3C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X. L., Feng, Y., Compo, G. P., Swail, V. R., Zwiers, F. W., Allan, R. J., et al. (2013b). Trends and low frequency variability of extra-tropical cyclone activity in the ensemble of twentieth century reanalysis. </w:t>
      </w:r>
      <w:r w:rsidRPr="00D60E09">
        <w:rPr>
          <w:rFonts w:cs="Times New Roman"/>
          <w:i/>
          <w:iCs/>
          <w:noProof/>
          <w:szCs w:val="24"/>
        </w:rPr>
        <w:t>Clim. Dyn.</w:t>
      </w:r>
      <w:r w:rsidRPr="00D60E09">
        <w:rPr>
          <w:rFonts w:cs="Times New Roman"/>
          <w:noProof/>
          <w:szCs w:val="24"/>
        </w:rPr>
        <w:t xml:space="preserve"> 40, 2775–2800. doi:10.1007/s00382-012-1450-9.</w:t>
      </w:r>
    </w:p>
    <w:p w14:paraId="05BA84A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X. L., Trewin, B., Feng, Y., and Jones, D. (2013c). Historical changes in Australian temperature extremes as inferred from extreme value distribution analysis. </w:t>
      </w:r>
      <w:r w:rsidRPr="00D60E09">
        <w:rPr>
          <w:rFonts w:cs="Times New Roman"/>
          <w:i/>
          <w:iCs/>
          <w:noProof/>
          <w:szCs w:val="24"/>
        </w:rPr>
        <w:t>Geophys. Res. Lett.</w:t>
      </w:r>
      <w:r w:rsidRPr="00D60E09">
        <w:rPr>
          <w:rFonts w:cs="Times New Roman"/>
          <w:noProof/>
          <w:szCs w:val="24"/>
        </w:rPr>
        <w:t xml:space="preserve"> 40, 573–578. doi:10.1002/grl.50132.</w:t>
      </w:r>
    </w:p>
    <w:p w14:paraId="5F7EFE6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Y., Lee, K.-H., Lin, Y., Levy, M., and Zhang, R. (2014). Distinct effects of anthropogenic aerosols on tropical cyclones. </w:t>
      </w:r>
      <w:r w:rsidRPr="00D60E09">
        <w:rPr>
          <w:rFonts w:cs="Times New Roman"/>
          <w:i/>
          <w:iCs/>
          <w:noProof/>
          <w:szCs w:val="24"/>
        </w:rPr>
        <w:t>Nat. Clim. Chang.</w:t>
      </w:r>
      <w:r w:rsidRPr="00D60E09">
        <w:rPr>
          <w:rFonts w:cs="Times New Roman"/>
          <w:noProof/>
          <w:szCs w:val="24"/>
        </w:rPr>
        <w:t xml:space="preserve"> 4, 368. doi:10.1038/nclimate2144.</w:t>
      </w:r>
    </w:p>
    <w:p w14:paraId="25F3E26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Y. W., and Yang, Y. H. (2014). China’s dimming and brightening: Evidence, causes and hydrological implications. </w:t>
      </w:r>
      <w:r w:rsidRPr="00D60E09">
        <w:rPr>
          <w:rFonts w:cs="Times New Roman"/>
          <w:i/>
          <w:iCs/>
          <w:noProof/>
          <w:szCs w:val="24"/>
        </w:rPr>
        <w:t>Ann. Geophys.</w:t>
      </w:r>
      <w:r w:rsidRPr="00D60E09">
        <w:rPr>
          <w:rFonts w:cs="Times New Roman"/>
          <w:noProof/>
          <w:szCs w:val="24"/>
        </w:rPr>
        <w:t xml:space="preserve"> 32, 41–55. doi:10.5194/angeo-32-41-2014.</w:t>
      </w:r>
    </w:p>
    <w:p w14:paraId="18409F5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Y., Zhou, B., Qin, D., Wu, J., Gao, R., and Song, L. (2017b). Changes in mean and extreme temperature and precipitation over the arid region of northwestern China: Observation and projection. </w:t>
      </w:r>
      <w:r w:rsidRPr="00D60E09">
        <w:rPr>
          <w:rFonts w:cs="Times New Roman"/>
          <w:i/>
          <w:iCs/>
          <w:noProof/>
          <w:szCs w:val="24"/>
        </w:rPr>
        <w:t>Adv. Atmos. Sci.</w:t>
      </w:r>
      <w:r w:rsidRPr="00D60E09">
        <w:rPr>
          <w:rFonts w:cs="Times New Roman"/>
          <w:noProof/>
          <w:szCs w:val="24"/>
        </w:rPr>
        <w:t xml:space="preserve"> 34, 289–305. doi:10.1007/s00376-016-6160-5.</w:t>
      </w:r>
    </w:p>
    <w:p w14:paraId="022CDE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Z., Jiang, Y., Wan, H., Yan, J., and Zhang, X. (2017c). Detection and Attribution of Changes in Extreme Temperatures at Regional Scale. </w:t>
      </w:r>
      <w:r w:rsidRPr="00D60E09">
        <w:rPr>
          <w:rFonts w:cs="Times New Roman"/>
          <w:i/>
          <w:iCs/>
          <w:noProof/>
          <w:szCs w:val="24"/>
        </w:rPr>
        <w:t>J. Clim.</w:t>
      </w:r>
      <w:r w:rsidRPr="00D60E09">
        <w:rPr>
          <w:rFonts w:cs="Times New Roman"/>
          <w:noProof/>
          <w:szCs w:val="24"/>
        </w:rPr>
        <w:t xml:space="preserve"> 30, 7035–7047. doi:10.1175/JCLI-D-15-0835.1.</w:t>
      </w:r>
    </w:p>
    <w:p w14:paraId="0E6D8D9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ng, Z., Lin, L., Zhang, X., Zhang, H., Liu, L., and Xu, Y. (2017d). Scenario dependence of future changes in climate extremes under 1.5 °C and 2 °C global warming. </w:t>
      </w:r>
      <w:r w:rsidRPr="00D60E09">
        <w:rPr>
          <w:rFonts w:cs="Times New Roman"/>
          <w:i/>
          <w:iCs/>
          <w:noProof/>
          <w:szCs w:val="24"/>
        </w:rPr>
        <w:t>Sci. Rep.</w:t>
      </w:r>
      <w:r w:rsidRPr="00D60E09">
        <w:rPr>
          <w:rFonts w:cs="Times New Roman"/>
          <w:noProof/>
          <w:szCs w:val="24"/>
        </w:rPr>
        <w:t xml:space="preserve"> 7, 46432. doi:10.1038/srep46432.</w:t>
      </w:r>
    </w:p>
    <w:p w14:paraId="1BDE79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rd, P. J., Couasnon, A., Eilander, D., Haigh, I. D., Hendry, A., Muis, S., et al. (2018). Dependence between high sea-level and high river discharge increases flood hazard in global deltas and estuaries. </w:t>
      </w:r>
      <w:r w:rsidRPr="00D60E09">
        <w:rPr>
          <w:rFonts w:cs="Times New Roman"/>
          <w:i/>
          <w:iCs/>
          <w:noProof/>
          <w:szCs w:val="24"/>
        </w:rPr>
        <w:t>Environ. Res. Lett.</w:t>
      </w:r>
      <w:r w:rsidRPr="00D60E09">
        <w:rPr>
          <w:rFonts w:cs="Times New Roman"/>
          <w:noProof/>
          <w:szCs w:val="24"/>
        </w:rPr>
        <w:t xml:space="preserve"> 13, 084012. doi:10.1088/1748-9326/aad400.</w:t>
      </w:r>
    </w:p>
    <w:p w14:paraId="40EE06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rtenburger, R., Hirschi, M., Donat, M. G., Greve, P., Pitman, A. J., and Seneviratne, S. I. (2017). Changes in regional climate extremes as a function of global mean temperature: an interactive plotting framework. </w:t>
      </w:r>
      <w:r w:rsidRPr="00D60E09">
        <w:rPr>
          <w:rFonts w:cs="Times New Roman"/>
          <w:i/>
          <w:iCs/>
          <w:noProof/>
          <w:szCs w:val="24"/>
        </w:rPr>
        <w:t>Geosci. Model Dev.</w:t>
      </w:r>
      <w:r w:rsidRPr="00D60E09">
        <w:rPr>
          <w:rFonts w:cs="Times New Roman"/>
          <w:noProof/>
          <w:szCs w:val="24"/>
        </w:rPr>
        <w:t xml:space="preserve"> 10, 3609–3634. doi:10.5194/gmd-10-3609-2017.</w:t>
      </w:r>
    </w:p>
    <w:p w14:paraId="0682591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sko, C., and Nathan, R. (2019). Influence of changes in rainfall and soil moisture on trends in flooding. </w:t>
      </w:r>
      <w:r w:rsidRPr="00D60E09">
        <w:rPr>
          <w:rFonts w:cs="Times New Roman"/>
          <w:i/>
          <w:iCs/>
          <w:noProof/>
          <w:szCs w:val="24"/>
        </w:rPr>
        <w:t>J. Hydrol.</w:t>
      </w:r>
      <w:r w:rsidRPr="00D60E09">
        <w:rPr>
          <w:rFonts w:cs="Times New Roman"/>
          <w:noProof/>
          <w:szCs w:val="24"/>
        </w:rPr>
        <w:t xml:space="preserve"> 575, 432–441. doi:https://doi.org/10.1016/j.jhydrol.2019.05.054.</w:t>
      </w:r>
    </w:p>
    <w:p w14:paraId="519F823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sko, C., and Sharma, A. (2017). Global assessment of flood and storm extremes with increased temperatures. </w:t>
      </w:r>
      <w:r w:rsidRPr="00D60E09">
        <w:rPr>
          <w:rFonts w:cs="Times New Roman"/>
          <w:i/>
          <w:iCs/>
          <w:noProof/>
          <w:szCs w:val="24"/>
        </w:rPr>
        <w:t>Sci. Rep.</w:t>
      </w:r>
      <w:r w:rsidRPr="00D60E09">
        <w:rPr>
          <w:rFonts w:cs="Times New Roman"/>
          <w:noProof/>
          <w:szCs w:val="24"/>
        </w:rPr>
        <w:t xml:space="preserve"> 7, 7945. doi:10.1038/s41598-017-08481-1.</w:t>
      </w:r>
    </w:p>
    <w:p w14:paraId="6F537C2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atterson, I. G., J. Bathols, and Heady, C. (2014). What influences the skill of climate models over the continents? </w:t>
      </w:r>
      <w:r w:rsidRPr="00D60E09">
        <w:rPr>
          <w:rFonts w:cs="Times New Roman"/>
          <w:i/>
          <w:iCs/>
          <w:noProof/>
          <w:szCs w:val="24"/>
        </w:rPr>
        <w:t>Bull. Am. Meteorol. Soc.</w:t>
      </w:r>
      <w:r w:rsidRPr="00D60E09">
        <w:rPr>
          <w:rFonts w:cs="Times New Roman"/>
          <w:noProof/>
          <w:szCs w:val="24"/>
        </w:rPr>
        <w:t xml:space="preserve"> 95, 689–700. doi:10.1175/BAMS-D-12-00136.1.</w:t>
      </w:r>
    </w:p>
    <w:p w14:paraId="70CECDE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ber, T., Haensler, A., Rechid, D., Pfeifer, S., Eggert, B., and Jacob, D. (2018). Analyzing Regional Climate Change in Africa in a 1.5, 2, and 3°C Global Warming World. </w:t>
      </w:r>
      <w:r w:rsidRPr="00D60E09">
        <w:rPr>
          <w:rFonts w:cs="Times New Roman"/>
          <w:i/>
          <w:iCs/>
          <w:noProof/>
          <w:szCs w:val="24"/>
        </w:rPr>
        <w:t>Earth’s Futur.</w:t>
      </w:r>
      <w:r w:rsidRPr="00D60E09">
        <w:rPr>
          <w:rFonts w:cs="Times New Roman"/>
          <w:noProof/>
          <w:szCs w:val="24"/>
        </w:rPr>
        <w:t xml:space="preserve"> 6, 643–655. doi:10.1002/2017EF000714.</w:t>
      </w:r>
    </w:p>
    <w:p w14:paraId="48BD890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2020). Characterization of long period return values of extreme daily temperature and precipitation in the CMIP6 models: Part 2, projections of future change. </w:t>
      </w:r>
      <w:r w:rsidRPr="00D60E09">
        <w:rPr>
          <w:rFonts w:cs="Times New Roman"/>
          <w:i/>
          <w:iCs/>
          <w:noProof/>
          <w:szCs w:val="24"/>
        </w:rPr>
        <w:t>Weather Clim. Extrem.</w:t>
      </w:r>
      <w:r w:rsidRPr="00D60E09">
        <w:rPr>
          <w:rFonts w:cs="Times New Roman"/>
          <w:noProof/>
          <w:szCs w:val="24"/>
        </w:rPr>
        <w:t xml:space="preserve"> 30, 100284. doi:10.1016/j.wace.2020.100284.</w:t>
      </w:r>
    </w:p>
    <w:p w14:paraId="2A3FC7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Arnold, J. R., Knutson, T., Kunkel, K. E., and LeGrande, A. N. (2017). “Droughts, Floods, and Wildfires,” in </w:t>
      </w:r>
      <w:r w:rsidRPr="00D60E09">
        <w:rPr>
          <w:rFonts w:cs="Times New Roman"/>
          <w:i/>
          <w:iCs/>
          <w:noProof/>
          <w:szCs w:val="24"/>
        </w:rPr>
        <w:t>Climate Science Special Report: Fourth National Climate Assessment, Volume I</w:t>
      </w:r>
      <w:r w:rsidRPr="00D60E09">
        <w:rPr>
          <w:rFonts w:cs="Times New Roman"/>
          <w:noProof/>
          <w:szCs w:val="24"/>
        </w:rPr>
        <w:t>, eds. D. J. Wuebbles, D. W. Fahey, K. A. Hibbard, D. J. Dokken, B. C. Stewart, and T. K. Maycock (Washington, DC, USA: U.S. Global Change Research Program), 231–256. doi:10.7930/J0CJ8BNN.</w:t>
      </w:r>
    </w:p>
    <w:p w14:paraId="6BCA366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Gleckler, P., and Lee, J. (2020). Characterization of long period return values of extreme daily temperature and precipitation in the CMIP6 models: Part 1, model evaluation. </w:t>
      </w:r>
      <w:r w:rsidRPr="00D60E09">
        <w:rPr>
          <w:rFonts w:cs="Times New Roman"/>
          <w:i/>
          <w:iCs/>
          <w:noProof/>
          <w:szCs w:val="24"/>
        </w:rPr>
        <w:t>Weather Clim. Extrem.</w:t>
      </w:r>
      <w:r w:rsidRPr="00D60E09">
        <w:rPr>
          <w:rFonts w:cs="Times New Roman"/>
          <w:noProof/>
          <w:szCs w:val="24"/>
        </w:rPr>
        <w:t xml:space="preserve"> 30, 100283. doi:10.1016/j.wace.2020.100283.</w:t>
      </w:r>
    </w:p>
    <w:p w14:paraId="479550A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Prabhat, Reed, K. A., Stone, D., Collins, W. D., and Bacmeister, J. (2015). Resolution Dependence of Future Tropical Cyclone Projections of CAM5.1 in the U.S. CLIVAR Hurricane Working Group Idealized Configurations. </w:t>
      </w:r>
      <w:r w:rsidRPr="00D60E09">
        <w:rPr>
          <w:rFonts w:cs="Times New Roman"/>
          <w:i/>
          <w:iCs/>
          <w:noProof/>
          <w:szCs w:val="24"/>
        </w:rPr>
        <w:t>J. Clim.</w:t>
      </w:r>
      <w:r w:rsidRPr="00D60E09">
        <w:rPr>
          <w:rFonts w:cs="Times New Roman"/>
          <w:noProof/>
          <w:szCs w:val="24"/>
        </w:rPr>
        <w:t xml:space="preserve"> 28, 3905–3925. doi:10.1175/JCLI-D-14-00311.1.</w:t>
      </w:r>
    </w:p>
    <w:p w14:paraId="4643E4A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Reed, K. A., Li, F., Prabhat, Bacmeister, J., Chen, C.-T., et al. (2014). The effect of horizontal resolution on simulation quality in the Community Atmospheric Model, CAM5.1. </w:t>
      </w:r>
      <w:r w:rsidRPr="00D60E09">
        <w:rPr>
          <w:rFonts w:cs="Times New Roman"/>
          <w:i/>
          <w:iCs/>
          <w:noProof/>
          <w:szCs w:val="24"/>
        </w:rPr>
        <w:t>J. Adv. Model. Earth Syst.</w:t>
      </w:r>
      <w:r w:rsidRPr="00D60E09">
        <w:rPr>
          <w:rFonts w:cs="Times New Roman"/>
          <w:noProof/>
          <w:szCs w:val="24"/>
        </w:rPr>
        <w:t xml:space="preserve"> 6, 980–997. doi:10.1002/2013MS000276.</w:t>
      </w:r>
    </w:p>
    <w:p w14:paraId="35A8515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Reed, K. A., Loring, B., Stone, D., and Krishnan, H. (2018a). Changes in tropical cyclones under stabilized 1.5 and 2.0 °C global warming scenarios as simulated by the Community Atmospheric Model under the HAPPI protocols. </w:t>
      </w:r>
      <w:r w:rsidRPr="00D60E09">
        <w:rPr>
          <w:rFonts w:cs="Times New Roman"/>
          <w:i/>
          <w:iCs/>
          <w:noProof/>
          <w:szCs w:val="24"/>
        </w:rPr>
        <w:t>Earth Syst. Dyn.</w:t>
      </w:r>
      <w:r w:rsidRPr="00D60E09">
        <w:rPr>
          <w:rFonts w:cs="Times New Roman"/>
          <w:noProof/>
          <w:szCs w:val="24"/>
        </w:rPr>
        <w:t xml:space="preserve"> 9, 187–195. doi:10.5194/esd-9-187-2018.</w:t>
      </w:r>
    </w:p>
    <w:p w14:paraId="1545023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Stone, D., Krishnan, H., AchutaRao, K., and Castillo, F. (2016). The Deadly Combination of Heat and Humidity in India and Pakistan in Summer 2015. </w:t>
      </w:r>
      <w:r w:rsidRPr="00D60E09">
        <w:rPr>
          <w:rFonts w:cs="Times New Roman"/>
          <w:i/>
          <w:iCs/>
          <w:noProof/>
          <w:szCs w:val="24"/>
        </w:rPr>
        <w:t>Bull. Am. Meteorol. Soc.</w:t>
      </w:r>
      <w:r w:rsidRPr="00D60E09">
        <w:rPr>
          <w:rFonts w:cs="Times New Roman"/>
          <w:noProof/>
          <w:szCs w:val="24"/>
        </w:rPr>
        <w:t xml:space="preserve"> 97, S81–S86. doi:10.1175/BAMS-D-16-0145.1.</w:t>
      </w:r>
    </w:p>
    <w:p w14:paraId="1372FE1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Stone, D., Mitchell, D., Shiogama, H., Fischer, E., Graff, L. S., et al. (2018b). Changes in extremely hot days under stabilized 1.5 and 2.0°C global warming scenarios as simulated by the HAPPI multi-model ensemble. </w:t>
      </w:r>
      <w:r w:rsidRPr="00D60E09">
        <w:rPr>
          <w:rFonts w:cs="Times New Roman"/>
          <w:i/>
          <w:iCs/>
          <w:noProof/>
          <w:szCs w:val="24"/>
        </w:rPr>
        <w:t>Earth Syst. Dyn.</w:t>
      </w:r>
      <w:r w:rsidRPr="00D60E09">
        <w:rPr>
          <w:rFonts w:cs="Times New Roman"/>
          <w:noProof/>
          <w:szCs w:val="24"/>
        </w:rPr>
        <w:t xml:space="preserve"> 9, 299–311. doi:10.5194/esd-9-299-2018.</w:t>
      </w:r>
    </w:p>
    <w:p w14:paraId="3D8B0A8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Stone, D., Shiogama, H., Wolski, P., Ciavarella, A., Christidis, N., et al. (2018c). Early 21st century anthropogenic changes in extremely hot days as simulated by the C20C+ detection and attribution multi-model ensemble. </w:t>
      </w:r>
      <w:r w:rsidRPr="00D60E09">
        <w:rPr>
          <w:rFonts w:cs="Times New Roman"/>
          <w:i/>
          <w:iCs/>
          <w:noProof/>
          <w:szCs w:val="24"/>
        </w:rPr>
        <w:t>Weather Clim. Extrem.</w:t>
      </w:r>
      <w:r w:rsidRPr="00D60E09">
        <w:rPr>
          <w:rFonts w:cs="Times New Roman"/>
          <w:noProof/>
          <w:szCs w:val="24"/>
        </w:rPr>
        <w:t xml:space="preserve"> 20, 1–8. doi:10.1016/j.wace.2018.03.001.</w:t>
      </w:r>
    </w:p>
    <w:p w14:paraId="1A1FCA2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ner, M. F., Zarzycki, C., and Patricola, C. (2019). “Estimating the Human Influence on Tropical Cyclone Intensity as the Climate Changes,” in </w:t>
      </w:r>
      <w:r w:rsidRPr="00D60E09">
        <w:rPr>
          <w:rFonts w:cs="Times New Roman"/>
          <w:i/>
          <w:iCs/>
          <w:noProof/>
          <w:szCs w:val="24"/>
        </w:rPr>
        <w:t>Hurricane Risk</w:t>
      </w:r>
      <w:r w:rsidRPr="00D60E09">
        <w:rPr>
          <w:rFonts w:cs="Times New Roman"/>
          <w:noProof/>
          <w:szCs w:val="24"/>
        </w:rPr>
        <w:t>, eds. J. Collins and K. Walsh (Cham, Switzerland: Springer), 235–260. doi:10.1007/978-3-030-02402-4_12.</w:t>
      </w:r>
    </w:p>
    <w:p w14:paraId="509A8C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rli, K., Guillod, B. P., Hauser, M., Leclair, M., and Seneviratne, S. I. (2019). Identifying Key Driving Processes of Major Recent Heat Waves. </w:t>
      </w:r>
      <w:r w:rsidRPr="00D60E09">
        <w:rPr>
          <w:rFonts w:cs="Times New Roman"/>
          <w:i/>
          <w:iCs/>
          <w:noProof/>
          <w:szCs w:val="24"/>
        </w:rPr>
        <w:t>J. Geophys. Res. Atmos.</w:t>
      </w:r>
      <w:r w:rsidRPr="00D60E09">
        <w:rPr>
          <w:rFonts w:cs="Times New Roman"/>
          <w:noProof/>
          <w:szCs w:val="24"/>
        </w:rPr>
        <w:t xml:space="preserve"> 124, 11746–11765. doi:10.1029/2019JD030635.</w:t>
      </w:r>
    </w:p>
    <w:p w14:paraId="540E4C3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hrli, K., Hauser, M., and Seneviratne, S. I. (2020). Storylines of the 2018 Northern Hemisphere heatwave at pre-industrial and higher global warming levels. </w:t>
      </w:r>
      <w:r w:rsidRPr="00D60E09">
        <w:rPr>
          <w:rFonts w:cs="Times New Roman"/>
          <w:i/>
          <w:iCs/>
          <w:noProof/>
          <w:szCs w:val="24"/>
        </w:rPr>
        <w:t>Earth Syst. Dyn.</w:t>
      </w:r>
      <w:r w:rsidRPr="00D60E09">
        <w:rPr>
          <w:rFonts w:cs="Times New Roman"/>
          <w:noProof/>
          <w:szCs w:val="24"/>
        </w:rPr>
        <w:t xml:space="preserve"> 11, 855–873. doi:10.5194/esd-11-855-2020.</w:t>
      </w:r>
    </w:p>
    <w:p w14:paraId="438EE2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ldon, D., and Reason, C. J. C. (2014). Variability of rainfall characteristics over the South Coast region of South Africa. </w:t>
      </w:r>
      <w:r w:rsidRPr="00D60E09">
        <w:rPr>
          <w:rFonts w:cs="Times New Roman"/>
          <w:i/>
          <w:iCs/>
          <w:noProof/>
          <w:szCs w:val="24"/>
        </w:rPr>
        <w:t>Theor. Appl. Climatol.</w:t>
      </w:r>
      <w:r w:rsidRPr="00D60E09">
        <w:rPr>
          <w:rFonts w:cs="Times New Roman"/>
          <w:noProof/>
          <w:szCs w:val="24"/>
        </w:rPr>
        <w:t xml:space="preserve"> 115, 177–185. doi:10.1007/s00704-013-0882-4.</w:t>
      </w:r>
    </w:p>
    <w:p w14:paraId="5B85C10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n, Q. H., Zhang, X., Xu, Y., and Wang, B. (2013). Detecting human influence on extreme temperatures in China. </w:t>
      </w:r>
      <w:r w:rsidRPr="00D60E09">
        <w:rPr>
          <w:rFonts w:cs="Times New Roman"/>
          <w:i/>
          <w:iCs/>
          <w:noProof/>
          <w:szCs w:val="24"/>
        </w:rPr>
        <w:t>Geophys. Res. Lett.</w:t>
      </w:r>
      <w:r w:rsidRPr="00D60E09">
        <w:rPr>
          <w:rFonts w:cs="Times New Roman"/>
          <w:noProof/>
          <w:szCs w:val="24"/>
        </w:rPr>
        <w:t xml:space="preserve"> 40, 1171–1176. doi:10.1002/grl.50285.</w:t>
      </w:r>
    </w:p>
    <w:p w14:paraId="354B673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ster, P., Mishra, A., Mukherji, A., and Shrestha, A. B. eds. (2019). </w:t>
      </w:r>
      <w:r w:rsidRPr="00D60E09">
        <w:rPr>
          <w:rFonts w:cs="Times New Roman"/>
          <w:i/>
          <w:iCs/>
          <w:noProof/>
          <w:szCs w:val="24"/>
        </w:rPr>
        <w:t>The Hindu Kush Himalaya Assessment: Mountains, Climate Change, Sustainability and People</w:t>
      </w:r>
      <w:r w:rsidRPr="00D60E09">
        <w:rPr>
          <w:rFonts w:cs="Times New Roman"/>
          <w:noProof/>
          <w:szCs w:val="24"/>
        </w:rPr>
        <w:t>. Cham, Switzerland: Springer doi:10.1007/978-3-319-92288-1.</w:t>
      </w:r>
    </w:p>
    <w:p w14:paraId="28C26C0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stra, S., Alexander, L. V., and Zwiers, F. W. (2013). Global Increasing Trends in Annual Maximum Daily Precipitation. </w:t>
      </w:r>
      <w:r w:rsidRPr="00D60E09">
        <w:rPr>
          <w:rFonts w:cs="Times New Roman"/>
          <w:i/>
          <w:iCs/>
          <w:noProof/>
          <w:szCs w:val="24"/>
        </w:rPr>
        <w:t>J. Clim.</w:t>
      </w:r>
      <w:r w:rsidRPr="00D60E09">
        <w:rPr>
          <w:rFonts w:cs="Times New Roman"/>
          <w:noProof/>
          <w:szCs w:val="24"/>
        </w:rPr>
        <w:t xml:space="preserve"> 26, 3904–3918. doi:10.1175/JCLI-D-12-00502.1.</w:t>
      </w:r>
    </w:p>
    <w:p w14:paraId="45B6852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stra, S., Fowler, H. J., Evans, J. P., Alexander, L. V, Berg, P., Johnson, F., et al. (2014). Future changes to the intensity and frequency of short-duration extreme rainfall. </w:t>
      </w:r>
      <w:r w:rsidRPr="00D60E09">
        <w:rPr>
          <w:rFonts w:cs="Times New Roman"/>
          <w:i/>
          <w:iCs/>
          <w:noProof/>
          <w:szCs w:val="24"/>
        </w:rPr>
        <w:t>Rev. Geophys.</w:t>
      </w:r>
      <w:r w:rsidRPr="00D60E09">
        <w:rPr>
          <w:rFonts w:cs="Times New Roman"/>
          <w:noProof/>
          <w:szCs w:val="24"/>
        </w:rPr>
        <w:t xml:space="preserve"> 52, 522–555. doi:10.1002/2014RG000464.</w:t>
      </w:r>
    </w:p>
    <w:p w14:paraId="06202A9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stra, S., White, C. J., and Kiem, A. S. (2016). Introduction to the special issue: historical and projected climatic changes to Australian natural hazards. </w:t>
      </w:r>
      <w:r w:rsidRPr="00D60E09">
        <w:rPr>
          <w:rFonts w:cs="Times New Roman"/>
          <w:i/>
          <w:iCs/>
          <w:noProof/>
          <w:szCs w:val="24"/>
        </w:rPr>
        <w:t>Clim. Change</w:t>
      </w:r>
      <w:r w:rsidRPr="00D60E09">
        <w:rPr>
          <w:rFonts w:cs="Times New Roman"/>
          <w:noProof/>
          <w:szCs w:val="24"/>
        </w:rPr>
        <w:t xml:space="preserve"> 139, 1–19. doi:10.1007/s10584-016-1826-7.</w:t>
      </w:r>
    </w:p>
    <w:p w14:paraId="1B0F17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Wetter, O., and Pfister, C. (2013). An underestimated record breaking event – why summer 1540 was likely warmer than 2003. 41–56. doi:10.5194/cp-9-41-2013.</w:t>
      </w:r>
    </w:p>
    <w:p w14:paraId="2CFA2E1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tter, O., Pfister, C., Werner, J. P., Zorita, E., Wagner, S., Seneviratne, S. I., et al. (2014). The year-long unprecedented European heat and drought of 1540 – a worst case. </w:t>
      </w:r>
      <w:r w:rsidRPr="00D60E09">
        <w:rPr>
          <w:rFonts w:cs="Times New Roman"/>
          <w:i/>
          <w:iCs/>
          <w:noProof/>
          <w:szCs w:val="24"/>
        </w:rPr>
        <w:t>Clim. Change</w:t>
      </w:r>
      <w:r w:rsidRPr="00D60E09">
        <w:rPr>
          <w:rFonts w:cs="Times New Roman"/>
          <w:noProof/>
          <w:szCs w:val="24"/>
        </w:rPr>
        <w:t xml:space="preserve"> 125, 349–363. doi:10.1007/s10584-014-1184-2.</w:t>
      </w:r>
    </w:p>
    <w:p w14:paraId="14C7CA8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ever, N. (2012). Quantifying trends in surface roughness and the effect on surface wind speed observations. </w:t>
      </w:r>
      <w:r w:rsidRPr="00D60E09">
        <w:rPr>
          <w:rFonts w:cs="Times New Roman"/>
          <w:i/>
          <w:iCs/>
          <w:noProof/>
          <w:szCs w:val="24"/>
        </w:rPr>
        <w:t>J. Geophys. Res. Atmos.</w:t>
      </w:r>
      <w:r w:rsidRPr="00D60E09">
        <w:rPr>
          <w:rFonts w:cs="Times New Roman"/>
          <w:noProof/>
          <w:szCs w:val="24"/>
        </w:rPr>
        <w:t xml:space="preserve"> 117, D11104. doi:10.1029/2011JD017118.</w:t>
      </w:r>
    </w:p>
    <w:p w14:paraId="4FB2700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han, K., Alexander, L. V., Imielska, A., Mcgree, S., Jones, D., Ene, E., et al. (2014). Trends and variability of temperature extremes in the tropical Western Pacific. </w:t>
      </w:r>
      <w:r w:rsidRPr="00D60E09">
        <w:rPr>
          <w:rFonts w:cs="Times New Roman"/>
          <w:i/>
          <w:iCs/>
          <w:noProof/>
          <w:szCs w:val="24"/>
        </w:rPr>
        <w:t>Int. J. Climatol.</w:t>
      </w:r>
      <w:r w:rsidRPr="00D60E09">
        <w:rPr>
          <w:rFonts w:cs="Times New Roman"/>
          <w:noProof/>
          <w:szCs w:val="24"/>
        </w:rPr>
        <w:t xml:space="preserve"> 34, 2585–2603. doi:10.1002/joc.3861.</w:t>
      </w:r>
    </w:p>
    <w:p w14:paraId="0B803FC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han, K., Zscheischler, J., Orth, R., Shongwe, M., Rahimi, M., Asare, E. O., et al. (2015). Impact of soil moisture on extreme maximum temperatures in Europe. </w:t>
      </w:r>
      <w:r w:rsidRPr="00D60E09">
        <w:rPr>
          <w:rFonts w:cs="Times New Roman"/>
          <w:i/>
          <w:iCs/>
          <w:noProof/>
          <w:szCs w:val="24"/>
        </w:rPr>
        <w:t>Weather Clim. Extrem.</w:t>
      </w:r>
      <w:r w:rsidRPr="00D60E09">
        <w:rPr>
          <w:rFonts w:cs="Times New Roman"/>
          <w:noProof/>
          <w:szCs w:val="24"/>
        </w:rPr>
        <w:t xml:space="preserve"> 9, 57–67. doi:10.1016/j.wace.2015.05.001.</w:t>
      </w:r>
    </w:p>
    <w:p w14:paraId="521B14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han, K., and Zwiers, F. (2016). Evaluation of extreme rainfall and temperature over North America in CanRCM4 and CRCM5. </w:t>
      </w:r>
      <w:r w:rsidRPr="00D60E09">
        <w:rPr>
          <w:rFonts w:cs="Times New Roman"/>
          <w:i/>
          <w:iCs/>
          <w:noProof/>
          <w:szCs w:val="24"/>
        </w:rPr>
        <w:t>Clim. Dyn.</w:t>
      </w:r>
      <w:r w:rsidRPr="00D60E09">
        <w:rPr>
          <w:rFonts w:cs="Times New Roman"/>
          <w:noProof/>
          <w:szCs w:val="24"/>
        </w:rPr>
        <w:t xml:space="preserve"> 46, 3821–3843. doi:10.1007/s00382-015-2807-7.</w:t>
      </w:r>
    </w:p>
    <w:p w14:paraId="73F8D0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ckham, J. D., Wade, T. G., and Riitters, K. H. (2013). Empirical analysis of the influence of forest extent on annual and seasonal surface temperatures for the continental United States. </w:t>
      </w:r>
      <w:r w:rsidRPr="00D60E09">
        <w:rPr>
          <w:rFonts w:cs="Times New Roman"/>
          <w:i/>
          <w:iCs/>
          <w:noProof/>
          <w:szCs w:val="24"/>
        </w:rPr>
        <w:t>Glob. Ecol. Biogeogr.</w:t>
      </w:r>
      <w:r w:rsidRPr="00D60E09">
        <w:rPr>
          <w:rFonts w:cs="Times New Roman"/>
          <w:noProof/>
          <w:szCs w:val="24"/>
        </w:rPr>
        <w:t xml:space="preserve"> 22, 620–629. doi:10.1111/geb.12013.</w:t>
      </w:r>
    </w:p>
    <w:p w14:paraId="2B5891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cox, L. J., Yiou, P., Hauser, M., Lott, F. C., van Oldenborgh, G. J., Colfescu, I., et al. (2018). Multiple perspectives on the attribution of the extreme European summer of 2012 to climate change. </w:t>
      </w:r>
      <w:r w:rsidRPr="00D60E09">
        <w:rPr>
          <w:rFonts w:cs="Times New Roman"/>
          <w:i/>
          <w:iCs/>
          <w:noProof/>
          <w:szCs w:val="24"/>
        </w:rPr>
        <w:t>Clim. Dyn.</w:t>
      </w:r>
      <w:r w:rsidRPr="00D60E09">
        <w:rPr>
          <w:rFonts w:cs="Times New Roman"/>
          <w:noProof/>
          <w:szCs w:val="24"/>
        </w:rPr>
        <w:t xml:space="preserve"> 50, 3537–3555. doi:10.1007/s00382-017-3822-7.</w:t>
      </w:r>
    </w:p>
    <w:p w14:paraId="7FC3FC2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d, M., Gilgen, H., Roesch, A., Ohmura, A., Long, C. N., Dutton, E. G., et al. (2005). From Dimming to Brightening: Decadal Changes in Solar Radiation at Earth’s Surface. </w:t>
      </w:r>
      <w:r w:rsidRPr="00D60E09">
        <w:rPr>
          <w:rFonts w:cs="Times New Roman"/>
          <w:i/>
          <w:iCs/>
          <w:noProof/>
          <w:szCs w:val="24"/>
        </w:rPr>
        <w:t>Science (80-. ).</w:t>
      </w:r>
      <w:r w:rsidRPr="00D60E09">
        <w:rPr>
          <w:rFonts w:cs="Times New Roman"/>
          <w:noProof/>
          <w:szCs w:val="24"/>
        </w:rPr>
        <w:t xml:space="preserve"> 308, 847–850. doi:10.1126/science.1103215.</w:t>
      </w:r>
    </w:p>
    <w:p w14:paraId="1CAD05E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helm, B., Ballesteros Cánovas, J. A., Macdonald, N., Toonen, W. H. J., Baker, V., Barriendos, M., et al. (2019). Interpreting historical, botanical, and geological evidence to aid preparations for future floods. </w:t>
      </w:r>
      <w:r w:rsidRPr="00D60E09">
        <w:rPr>
          <w:rFonts w:cs="Times New Roman"/>
          <w:i/>
          <w:iCs/>
          <w:noProof/>
          <w:szCs w:val="24"/>
        </w:rPr>
        <w:t>WIREs Water</w:t>
      </w:r>
      <w:r w:rsidRPr="00D60E09">
        <w:rPr>
          <w:rFonts w:cs="Times New Roman"/>
          <w:noProof/>
          <w:szCs w:val="24"/>
        </w:rPr>
        <w:t xml:space="preserve"> 6, e1318. doi:10.1002/wat2.1318.</w:t>
      </w:r>
    </w:p>
    <w:p w14:paraId="34C7A5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hite, D. A., and Pulwarty, R. S. (2017). “Drought as Hazard: Understanding the Natural and Social Context,” in </w:t>
      </w:r>
      <w:r w:rsidRPr="00D60E09">
        <w:rPr>
          <w:rFonts w:cs="Times New Roman"/>
          <w:i/>
          <w:iCs/>
          <w:noProof/>
          <w:szCs w:val="24"/>
        </w:rPr>
        <w:t>Drought and Water Crises: Integrating Science, Management, and Policy (2nd Edition)</w:t>
      </w:r>
      <w:r w:rsidRPr="00D60E09">
        <w:rPr>
          <w:rFonts w:cs="Times New Roman"/>
          <w:noProof/>
          <w:szCs w:val="24"/>
        </w:rPr>
        <w:t>, eds. D. A. Wilhite and R. S. Pulwarty (Boca Raton, FL, USA: CRC Press), 3–22. doi:10.1201/b22009.</w:t>
      </w:r>
    </w:p>
    <w:p w14:paraId="6A21A61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lems, P. (2013). Multidecadal oscillatory behaviour of rainfall extremes in Europe. </w:t>
      </w:r>
      <w:r w:rsidRPr="00D60E09">
        <w:rPr>
          <w:rFonts w:cs="Times New Roman"/>
          <w:i/>
          <w:iCs/>
          <w:noProof/>
          <w:szCs w:val="24"/>
        </w:rPr>
        <w:t>Clim. Change</w:t>
      </w:r>
      <w:r w:rsidRPr="00D60E09">
        <w:rPr>
          <w:rFonts w:cs="Times New Roman"/>
          <w:noProof/>
          <w:szCs w:val="24"/>
        </w:rPr>
        <w:t xml:space="preserve"> 120, 931–944. doi:10.1007/s10584-013-0837-x.</w:t>
      </w:r>
    </w:p>
    <w:p w14:paraId="27ED2D8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lett, K. M., Dunn, R. J. H., Thorne, P. W., Bell, S., de Podesta, M., Parker, D. E., et al. (2014). HadISDH land surface multi-variable humidity and temperature record for climate monitoring. </w:t>
      </w:r>
      <w:r w:rsidRPr="00D60E09">
        <w:rPr>
          <w:rFonts w:cs="Times New Roman"/>
          <w:i/>
          <w:iCs/>
          <w:noProof/>
          <w:szCs w:val="24"/>
        </w:rPr>
        <w:t>Clim. Past</w:t>
      </w:r>
      <w:r w:rsidRPr="00D60E09">
        <w:rPr>
          <w:rFonts w:cs="Times New Roman"/>
          <w:noProof/>
          <w:szCs w:val="24"/>
        </w:rPr>
        <w:t xml:space="preserve"> 10, 1983–2006. doi:10.5194/cp-10-1983-2014.</w:t>
      </w:r>
    </w:p>
    <w:p w14:paraId="50F93D5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liams, A. P., Abatzoglou, J. T., Gershunov, A., Guzman-Morales, J., Bishop, D. A., Balch, J. K., et al. (2019). Observed Impacts of Anthropogenic Climate Change on Wildfire in California. </w:t>
      </w:r>
      <w:r w:rsidRPr="00D60E09">
        <w:rPr>
          <w:rFonts w:cs="Times New Roman"/>
          <w:i/>
          <w:iCs/>
          <w:noProof/>
          <w:szCs w:val="24"/>
        </w:rPr>
        <w:t>Earth’s Futur.</w:t>
      </w:r>
      <w:r w:rsidRPr="00D60E09">
        <w:rPr>
          <w:rFonts w:cs="Times New Roman"/>
          <w:noProof/>
          <w:szCs w:val="24"/>
        </w:rPr>
        <w:t xml:space="preserve"> 7, 892–910. doi:10.1029/2019EF001210.</w:t>
      </w:r>
    </w:p>
    <w:p w14:paraId="04B3C2A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liams, A. P., Allen, C. D., Macalady, A. K., Griffin, D., Woodhouse, C. A., Meko, D. M., et al. (2013). Temperature as a potent driver of regional forest drought stress and tree mortality. </w:t>
      </w:r>
      <w:r w:rsidRPr="00D60E09">
        <w:rPr>
          <w:rFonts w:cs="Times New Roman"/>
          <w:i/>
          <w:iCs/>
          <w:noProof/>
          <w:szCs w:val="24"/>
        </w:rPr>
        <w:t>Nat. Clim. Chang.</w:t>
      </w:r>
      <w:r w:rsidRPr="00D60E09">
        <w:rPr>
          <w:rFonts w:cs="Times New Roman"/>
          <w:noProof/>
          <w:szCs w:val="24"/>
        </w:rPr>
        <w:t xml:space="preserve"> 3, 292–297. doi:10.1038/nclimate1693.</w:t>
      </w:r>
    </w:p>
    <w:p w14:paraId="7F40089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liams, A. P., Cook, E. R., Smerdon, J. E., Cook, B. I., Abatzoglou, J. T., Bolles, K., et al. (2020). Large contribution from anthropogenic warming to an emerging North American megadrought. </w:t>
      </w:r>
      <w:r w:rsidRPr="00D60E09">
        <w:rPr>
          <w:rFonts w:cs="Times New Roman"/>
          <w:i/>
          <w:iCs/>
          <w:noProof/>
          <w:szCs w:val="24"/>
        </w:rPr>
        <w:t>Science (80-. ).</w:t>
      </w:r>
      <w:r w:rsidRPr="00D60E09">
        <w:rPr>
          <w:rFonts w:cs="Times New Roman"/>
          <w:noProof/>
          <w:szCs w:val="24"/>
        </w:rPr>
        <w:t xml:space="preserve"> 368, 314–318. doi:10.1126/science.aaz9600.</w:t>
      </w:r>
    </w:p>
    <w:p w14:paraId="5695727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liams, A. P., Seager, R., Abatzoglou, J. T., Cook, B. I., Smerdon, J. E., and Cook, E. R. (2015). Contribution of anthropogenic warming to California drought during 2012-2014. </w:t>
      </w:r>
      <w:r w:rsidRPr="00D60E09">
        <w:rPr>
          <w:rFonts w:cs="Times New Roman"/>
          <w:i/>
          <w:iCs/>
          <w:noProof/>
          <w:szCs w:val="24"/>
        </w:rPr>
        <w:t>Geophys. Res. Lett.</w:t>
      </w:r>
      <w:r w:rsidRPr="00D60E09">
        <w:rPr>
          <w:rFonts w:cs="Times New Roman"/>
          <w:noProof/>
          <w:szCs w:val="24"/>
        </w:rPr>
        <w:t xml:space="preserve"> 42, 6819–6828. doi:10.1002/2015GL064924.</w:t>
      </w:r>
    </w:p>
    <w:p w14:paraId="3E55770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liams, A. P., Seager, R., Berkelhammer, M., Macalady, A. K., Crimmins, M. A., Swetnam, T. W., et al. (2014). Causes and Implications of Extreme Atmospheric Moisture Demand during the Record-Breaking 2011 Wildfire Season in the Southwestern United States. </w:t>
      </w:r>
      <w:r w:rsidRPr="00D60E09">
        <w:rPr>
          <w:rFonts w:cs="Times New Roman"/>
          <w:i/>
          <w:iCs/>
          <w:noProof/>
          <w:szCs w:val="24"/>
        </w:rPr>
        <w:t>J. Appl. Meteorol. Climatol.</w:t>
      </w:r>
      <w:r w:rsidRPr="00D60E09">
        <w:rPr>
          <w:rFonts w:cs="Times New Roman"/>
          <w:noProof/>
          <w:szCs w:val="24"/>
        </w:rPr>
        <w:t xml:space="preserve"> 53, 2671–2684. doi:10.1175/JAMC-D-14-0053.1.</w:t>
      </w:r>
    </w:p>
    <w:p w14:paraId="6FC4370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llison, J., Robinson, W. A., and Lackmann, G. M. (2013). The Importance of Resolving Mesoscale Latent Heating in the North Atlantic Storm Track. </w:t>
      </w:r>
      <w:r w:rsidRPr="00D60E09">
        <w:rPr>
          <w:rFonts w:cs="Times New Roman"/>
          <w:i/>
          <w:iCs/>
          <w:noProof/>
          <w:szCs w:val="24"/>
        </w:rPr>
        <w:t>J. Atmos. Sci.</w:t>
      </w:r>
      <w:r w:rsidRPr="00D60E09">
        <w:rPr>
          <w:rFonts w:cs="Times New Roman"/>
          <w:noProof/>
          <w:szCs w:val="24"/>
        </w:rPr>
        <w:t xml:space="preserve"> 70, 2234–2250. doi:10.1175/JAS-D-12-0226.1.</w:t>
      </w:r>
    </w:p>
    <w:p w14:paraId="558038E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ng, A. A., Camargo, S. J., Sobel, A. H., Kim, D., Moon, Y., Murakami, H., et al. (2019). Moist Static Energy Budget Analysis of Tropical Cyclone Intensification in High-Resolution Climate Models. </w:t>
      </w:r>
      <w:r w:rsidRPr="00D60E09">
        <w:rPr>
          <w:rFonts w:cs="Times New Roman"/>
          <w:i/>
          <w:iCs/>
          <w:noProof/>
          <w:szCs w:val="24"/>
        </w:rPr>
        <w:t>J. Clim.</w:t>
      </w:r>
      <w:r w:rsidRPr="00D60E09">
        <w:rPr>
          <w:rFonts w:cs="Times New Roman"/>
          <w:noProof/>
          <w:szCs w:val="24"/>
        </w:rPr>
        <w:t xml:space="preserve"> 32, 6071–6095. doi:10.1175/JCLI-D-18-0599.1.</w:t>
      </w:r>
    </w:p>
    <w:p w14:paraId="3313A74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inter, H. C., Brown, S. J., and Tawn, J. A. (2017). Characterising the changing behaviour of heatwaves with climate change. </w:t>
      </w:r>
      <w:r w:rsidRPr="00D60E09">
        <w:rPr>
          <w:rFonts w:cs="Times New Roman"/>
          <w:i/>
          <w:iCs/>
          <w:noProof/>
          <w:szCs w:val="24"/>
        </w:rPr>
        <w:t>Dyn. Stat. Clim. Syst.</w:t>
      </w:r>
      <w:r w:rsidRPr="00D60E09">
        <w:rPr>
          <w:rFonts w:cs="Times New Roman"/>
          <w:noProof/>
          <w:szCs w:val="24"/>
        </w:rPr>
        <w:t>, dzw006. doi:10.1093/climsys/dzw006.</w:t>
      </w:r>
    </w:p>
    <w:p w14:paraId="1405DCF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oldemeskel, F., and Sharma, A. (2016). Should flood regimes change in a warming climate? The role of antecedent moisture conditions. </w:t>
      </w:r>
      <w:r w:rsidRPr="00D60E09">
        <w:rPr>
          <w:rFonts w:cs="Times New Roman"/>
          <w:i/>
          <w:iCs/>
          <w:noProof/>
          <w:szCs w:val="24"/>
        </w:rPr>
        <w:t>Geophys. Res. Lett.</w:t>
      </w:r>
      <w:r w:rsidRPr="00D60E09">
        <w:rPr>
          <w:rFonts w:cs="Times New Roman"/>
          <w:noProof/>
          <w:szCs w:val="24"/>
        </w:rPr>
        <w:t xml:space="preserve"> 43, 7556–7563. doi:10.1002/2016GL069448.</w:t>
      </w:r>
    </w:p>
    <w:p w14:paraId="3FFB893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oldemichael, A. T., Hossain, F., Pielke, R., and Beltrán‐Przekurat, A. (2012). Understanding the impact of dam‐triggered land use/land cover change on the modification of extreme precipitation. </w:t>
      </w:r>
      <w:r w:rsidRPr="00D60E09">
        <w:rPr>
          <w:rFonts w:cs="Times New Roman"/>
          <w:i/>
          <w:iCs/>
          <w:noProof/>
          <w:szCs w:val="24"/>
        </w:rPr>
        <w:t>Water Resour. Res.</w:t>
      </w:r>
      <w:r w:rsidRPr="00D60E09">
        <w:rPr>
          <w:rFonts w:cs="Times New Roman"/>
          <w:noProof/>
          <w:szCs w:val="24"/>
        </w:rPr>
        <w:t xml:space="preserve"> 48, 2011WR011684. doi:10.1029/2011WR011684.</w:t>
      </w:r>
    </w:p>
    <w:p w14:paraId="2FCCACE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olski, P., Stone, D., Tadross, M., Wehner, M., and Hewitson, B. (2014). Attribution of floods in the Okavango basin, Southern Africa. </w:t>
      </w:r>
      <w:r w:rsidRPr="00D60E09">
        <w:rPr>
          <w:rFonts w:cs="Times New Roman"/>
          <w:i/>
          <w:iCs/>
          <w:noProof/>
          <w:szCs w:val="24"/>
        </w:rPr>
        <w:t>J. Hydrol.</w:t>
      </w:r>
      <w:r w:rsidRPr="00D60E09">
        <w:rPr>
          <w:rFonts w:cs="Times New Roman"/>
          <w:noProof/>
          <w:szCs w:val="24"/>
        </w:rPr>
        <w:t xml:space="preserve"> 511, 350–358. doi:10.1016/j.jhydrol.2014.01.055.</w:t>
      </w:r>
    </w:p>
    <w:p w14:paraId="5A11AED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olter, K., Eischeid, J. K., Quan, X.-W., Chase, T. n., Hoerling, M., Dole, R. M., et al. (2015). How Unusual was the Cold Winter of 2013/14 in the Upper Midwest? </w:t>
      </w:r>
      <w:r w:rsidRPr="00D60E09">
        <w:rPr>
          <w:rFonts w:cs="Times New Roman"/>
          <w:i/>
          <w:iCs/>
          <w:noProof/>
          <w:szCs w:val="24"/>
        </w:rPr>
        <w:t>Bull. Am. Meteorol. Soc.</w:t>
      </w:r>
      <w:r w:rsidRPr="00D60E09">
        <w:rPr>
          <w:rFonts w:cs="Times New Roman"/>
          <w:noProof/>
          <w:szCs w:val="24"/>
        </w:rPr>
        <w:t xml:space="preserve"> 96, S10–S14. doi:10.1175/BAMS-D-15-00126.1.</w:t>
      </w:r>
    </w:p>
    <w:p w14:paraId="736CA2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ood, R. R., and Ludwig, R. (2020). Analyzing Internal Variability and Forced Response of Subdaily and Daily Extreme Precipitation Over Europe. </w:t>
      </w:r>
      <w:r w:rsidRPr="00D60E09">
        <w:rPr>
          <w:rFonts w:cs="Times New Roman"/>
          <w:i/>
          <w:iCs/>
          <w:noProof/>
          <w:szCs w:val="24"/>
        </w:rPr>
        <w:t>Geophys. Res. Lett.</w:t>
      </w:r>
      <w:r w:rsidRPr="00D60E09">
        <w:rPr>
          <w:rFonts w:cs="Times New Roman"/>
          <w:noProof/>
          <w:szCs w:val="24"/>
        </w:rPr>
        <w:t xml:space="preserve"> 47, e2020GL089300. doi:10.1029/2020GL089300.</w:t>
      </w:r>
    </w:p>
    <w:p w14:paraId="29949EC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oodhouse, C. A., and Wise, E. K. (2020). The changing relationship between the upper and lower Missouri River basins during drought. </w:t>
      </w:r>
      <w:r w:rsidRPr="00D60E09">
        <w:rPr>
          <w:rFonts w:cs="Times New Roman"/>
          <w:i/>
          <w:iCs/>
          <w:noProof/>
          <w:szCs w:val="24"/>
        </w:rPr>
        <w:t>Int. J. Climatol.</w:t>
      </w:r>
      <w:r w:rsidRPr="00D60E09">
        <w:rPr>
          <w:rFonts w:cs="Times New Roman"/>
          <w:noProof/>
          <w:szCs w:val="24"/>
        </w:rPr>
        <w:t xml:space="preserve"> 40, 5011–5028. doi:10.1002/joc.6502.</w:t>
      </w:r>
    </w:p>
    <w:p w14:paraId="459C53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oodward, C., Shulmeister, J., Larsen, J., Jacobsen, G. E., and Zawadzki, A. (2014). The hydrological legacy of deforestation on global wetlands. </w:t>
      </w:r>
      <w:r w:rsidRPr="00D60E09">
        <w:rPr>
          <w:rFonts w:cs="Times New Roman"/>
          <w:i/>
          <w:iCs/>
          <w:noProof/>
          <w:szCs w:val="24"/>
        </w:rPr>
        <w:t>Science (80-. ).</w:t>
      </w:r>
      <w:r w:rsidRPr="00D60E09">
        <w:rPr>
          <w:rFonts w:cs="Times New Roman"/>
          <w:noProof/>
          <w:szCs w:val="24"/>
        </w:rPr>
        <w:t xml:space="preserve"> 346, 844–847. doi:10.1126/science.1260510.</w:t>
      </w:r>
    </w:p>
    <w:p w14:paraId="194C427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oollings, T., Barriopedro, D., Methven, J., Son, S. W., Martius, O., Harvey, B., et al. (2018). Blocking and its Response to Climate Change. </w:t>
      </w:r>
      <w:r w:rsidRPr="00D60E09">
        <w:rPr>
          <w:rFonts w:cs="Times New Roman"/>
          <w:i/>
          <w:iCs/>
          <w:noProof/>
          <w:szCs w:val="24"/>
        </w:rPr>
        <w:t>Curr. Clim. Chang. Reports</w:t>
      </w:r>
      <w:r w:rsidRPr="00D60E09">
        <w:rPr>
          <w:rFonts w:cs="Times New Roman"/>
          <w:noProof/>
          <w:szCs w:val="24"/>
        </w:rPr>
        <w:t xml:space="preserve"> 4, 287–300. doi:10.1007/s40641-018-0108-z.</w:t>
      </w:r>
    </w:p>
    <w:p w14:paraId="1D9F0F9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 J., Liu, Z., Yao, H., Chen, X., Chen, X., Zheng, Y., et al. (2018a). Impacts of reservoir operations on multi-scale correlations between hydrological drought and meteorological drought. </w:t>
      </w:r>
      <w:r w:rsidRPr="00D60E09">
        <w:rPr>
          <w:rFonts w:cs="Times New Roman"/>
          <w:i/>
          <w:iCs/>
          <w:noProof/>
          <w:szCs w:val="24"/>
        </w:rPr>
        <w:t>J. Hydrol.</w:t>
      </w:r>
      <w:r w:rsidRPr="00D60E09">
        <w:rPr>
          <w:rFonts w:cs="Times New Roman"/>
          <w:noProof/>
          <w:szCs w:val="24"/>
        </w:rPr>
        <w:t xml:space="preserve"> 563, 726–736. doi:10.1016/j.jhydrol.2018.06.053.</w:t>
      </w:r>
    </w:p>
    <w:p w14:paraId="7A2538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 J., Xu, Y., and Gao, X.-J. (2017). Projected changes in mean and extreme climates over Hindu Kush Himalayan region by 21 CMIP5 models. </w:t>
      </w:r>
      <w:r w:rsidRPr="00D60E09">
        <w:rPr>
          <w:rFonts w:cs="Times New Roman"/>
          <w:i/>
          <w:iCs/>
          <w:noProof/>
          <w:szCs w:val="24"/>
        </w:rPr>
        <w:t>Adv. Clim. Chang. Res.</w:t>
      </w:r>
      <w:r w:rsidRPr="00D60E09">
        <w:rPr>
          <w:rFonts w:cs="Times New Roman"/>
          <w:noProof/>
          <w:szCs w:val="24"/>
        </w:rPr>
        <w:t xml:space="preserve"> 8, 176–184. doi:10.1016/j.accre.2017.03.001.</w:t>
      </w:r>
    </w:p>
    <w:p w14:paraId="00ED707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 M., Nikulin, G., Kjellström, E., Belušić, D., Jones, C., and Lindstedt, D. (2020a). The impact of regional climate model formulation and resolution on simulated precipitation in Africa. </w:t>
      </w:r>
      <w:r w:rsidRPr="00D60E09">
        <w:rPr>
          <w:rFonts w:cs="Times New Roman"/>
          <w:i/>
          <w:iCs/>
          <w:noProof/>
          <w:szCs w:val="24"/>
        </w:rPr>
        <w:t>Earth Syst. Dyn.</w:t>
      </w:r>
      <w:r w:rsidRPr="00D60E09">
        <w:rPr>
          <w:rFonts w:cs="Times New Roman"/>
          <w:noProof/>
          <w:szCs w:val="24"/>
        </w:rPr>
        <w:t xml:space="preserve"> 11, 377–394. doi:10.5194/esd-11-377-2020.</w:t>
      </w:r>
    </w:p>
    <w:p w14:paraId="2FFF2E6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 S.-Y. (2015). Changing characteristics of precipitation for the contiguous United States. </w:t>
      </w:r>
      <w:r w:rsidRPr="00D60E09">
        <w:rPr>
          <w:rFonts w:cs="Times New Roman"/>
          <w:i/>
          <w:iCs/>
          <w:noProof/>
          <w:szCs w:val="24"/>
        </w:rPr>
        <w:t>Clim. Change</w:t>
      </w:r>
      <w:r w:rsidRPr="00D60E09">
        <w:rPr>
          <w:rFonts w:cs="Times New Roman"/>
          <w:noProof/>
          <w:szCs w:val="24"/>
        </w:rPr>
        <w:t xml:space="preserve"> 132, 677–692. doi:10.1007/s10584-015-1453-8.</w:t>
      </w:r>
    </w:p>
    <w:p w14:paraId="6BA4550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 W., McInnes, K., O’Grady, J., Hoeke, R., Leonard, M., and Westra, S. (2018b). Mapping Dependence Between Extreme Rainfall and Storm Surge. </w:t>
      </w:r>
      <w:r w:rsidRPr="00D60E09">
        <w:rPr>
          <w:rFonts w:cs="Times New Roman"/>
          <w:i/>
          <w:iCs/>
          <w:noProof/>
          <w:szCs w:val="24"/>
        </w:rPr>
        <w:t>J. Geophys. Res. Ocean.</w:t>
      </w:r>
      <w:r w:rsidRPr="00D60E09">
        <w:rPr>
          <w:rFonts w:cs="Times New Roman"/>
          <w:noProof/>
          <w:szCs w:val="24"/>
        </w:rPr>
        <w:t xml:space="preserve"> 123, 2461–2474. doi:10.1002/2017JC013472.</w:t>
      </w:r>
    </w:p>
    <w:p w14:paraId="1A5FB01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 X., Hao, Z., Tang, Q., Singh, V. P., Zhang, X., and Hao, F. (2021). Projected increase in compound dry and hot events over global land areas. </w:t>
      </w:r>
      <w:r w:rsidRPr="00D60E09">
        <w:rPr>
          <w:rFonts w:cs="Times New Roman"/>
          <w:i/>
          <w:iCs/>
          <w:noProof/>
          <w:szCs w:val="24"/>
        </w:rPr>
        <w:t>Int. J. Climatol.</w:t>
      </w:r>
      <w:r w:rsidRPr="00D60E09">
        <w:rPr>
          <w:rFonts w:cs="Times New Roman"/>
          <w:noProof/>
          <w:szCs w:val="24"/>
        </w:rPr>
        <w:t xml:space="preserve"> 41, 393–403. doi:10.1002/joc.6626.</w:t>
      </w:r>
    </w:p>
    <w:p w14:paraId="63F28AC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 Y., and Polvani, L. M. (2017). Recent Trends in Extreme Precipitation and Temperature over Southeastern South America: The Dominant Role of Stratospheric Ozone Depletion in the CESM Large Ensemble. </w:t>
      </w:r>
      <w:r w:rsidRPr="00D60E09">
        <w:rPr>
          <w:rFonts w:cs="Times New Roman"/>
          <w:i/>
          <w:iCs/>
          <w:noProof/>
          <w:szCs w:val="24"/>
        </w:rPr>
        <w:t>J. Clim.</w:t>
      </w:r>
      <w:r w:rsidRPr="00D60E09">
        <w:rPr>
          <w:rFonts w:cs="Times New Roman"/>
          <w:noProof/>
          <w:szCs w:val="24"/>
        </w:rPr>
        <w:t xml:space="preserve"> 30, 6433–6441. doi:10.1175/JCLI-D-17-0124.1.</w:t>
      </w:r>
    </w:p>
    <w:p w14:paraId="6AC24E1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 Z., Yu, L., Du, Z., Zhang, H., Fan, X., and Lei, T. (2020b). Recent changes in the drought of China from 1960 to 2014. </w:t>
      </w:r>
      <w:r w:rsidRPr="00D60E09">
        <w:rPr>
          <w:rFonts w:cs="Times New Roman"/>
          <w:i/>
          <w:iCs/>
          <w:noProof/>
          <w:szCs w:val="24"/>
        </w:rPr>
        <w:t>Int. J. Climatol.</w:t>
      </w:r>
      <w:r w:rsidRPr="00D60E09">
        <w:rPr>
          <w:rFonts w:cs="Times New Roman"/>
          <w:noProof/>
          <w:szCs w:val="24"/>
        </w:rPr>
        <w:t xml:space="preserve"> 40, 3281–3296. doi:10.1002/joc.6397.</w:t>
      </w:r>
    </w:p>
    <w:p w14:paraId="3B3A3D0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ebbles, D., Meehl, G., Hayhoe, K., Karl, T. R., Kunkel, K., Santer, B., et al. (2014). CMIP5 Climate Model Analyses: Climate Extremes in the United States. </w:t>
      </w:r>
      <w:r w:rsidRPr="00D60E09">
        <w:rPr>
          <w:rFonts w:cs="Times New Roman"/>
          <w:i/>
          <w:iCs/>
          <w:noProof/>
          <w:szCs w:val="24"/>
        </w:rPr>
        <w:t>Bull. Am. Meteorol. Soc.</w:t>
      </w:r>
      <w:r w:rsidRPr="00D60E09">
        <w:rPr>
          <w:rFonts w:cs="Times New Roman"/>
          <w:noProof/>
          <w:szCs w:val="24"/>
        </w:rPr>
        <w:t xml:space="preserve"> 95, 571–583. doi:10.1175/BAMS-D-12-00172.1.</w:t>
      </w:r>
    </w:p>
    <w:p w14:paraId="4444986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Wurbs, R. A., and Ayala, R. A. (2014). Reservoir evaporation in Texas, USA. </w:t>
      </w:r>
      <w:r w:rsidRPr="00D60E09">
        <w:rPr>
          <w:rFonts w:cs="Times New Roman"/>
          <w:i/>
          <w:iCs/>
          <w:noProof/>
          <w:szCs w:val="24"/>
        </w:rPr>
        <w:t>J. Hydrol.</w:t>
      </w:r>
      <w:r w:rsidRPr="00D60E09">
        <w:rPr>
          <w:rFonts w:cs="Times New Roman"/>
          <w:noProof/>
          <w:szCs w:val="24"/>
        </w:rPr>
        <w:t xml:space="preserve"> 510, 1–9. doi:10.1016/j.jhydrol.2013.12.011.</w:t>
      </w:r>
    </w:p>
    <w:p w14:paraId="169867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ia, Y., Ek, M. B., Wu, Y., Ford, T., and Quiring, S. M. (2015). Comparison of NLDAS-2 Simulated and NASMD Observed Daily Soil Moisture. Part I: Comparison and Analysis. </w:t>
      </w:r>
      <w:r w:rsidRPr="00D60E09">
        <w:rPr>
          <w:rFonts w:cs="Times New Roman"/>
          <w:i/>
          <w:iCs/>
          <w:noProof/>
          <w:szCs w:val="24"/>
        </w:rPr>
        <w:t>J. Hydrometeorol.</w:t>
      </w:r>
      <w:r w:rsidRPr="00D60E09">
        <w:rPr>
          <w:rFonts w:cs="Times New Roman"/>
          <w:noProof/>
          <w:szCs w:val="24"/>
        </w:rPr>
        <w:t xml:space="preserve"> 16, 1962–1980. doi:10.1175/JHM-D-14-0096.1.</w:t>
      </w:r>
    </w:p>
    <w:p w14:paraId="6FD084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ia, Y., Sheffield, J., Ek, M. B., Dong, J., Chaney, N., Wei, H., et al. (2014). Evaluation of multi-model simulated soil moisture in NLDAS-2. </w:t>
      </w:r>
      <w:r w:rsidRPr="00D60E09">
        <w:rPr>
          <w:rFonts w:cs="Times New Roman"/>
          <w:i/>
          <w:iCs/>
          <w:noProof/>
          <w:szCs w:val="24"/>
        </w:rPr>
        <w:t>J. Hydrol.</w:t>
      </w:r>
      <w:r w:rsidRPr="00D60E09">
        <w:rPr>
          <w:rFonts w:cs="Times New Roman"/>
          <w:noProof/>
          <w:szCs w:val="24"/>
        </w:rPr>
        <w:t xml:space="preserve"> 512, 107–125. doi:10.1016/j.jhydrol.2014.02.027.</w:t>
      </w:r>
    </w:p>
    <w:p w14:paraId="2D851B6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iao, C., Wu, P., Zhang, L., and Song, L. (2016). Robust increase in extreme summer rainfall intensity during the past four decades observed in China. </w:t>
      </w:r>
      <w:r w:rsidRPr="00D60E09">
        <w:rPr>
          <w:rFonts w:cs="Times New Roman"/>
          <w:i/>
          <w:iCs/>
          <w:noProof/>
          <w:szCs w:val="24"/>
        </w:rPr>
        <w:t>Sci. Rep.</w:t>
      </w:r>
      <w:r w:rsidRPr="00D60E09">
        <w:rPr>
          <w:rFonts w:cs="Times New Roman"/>
          <w:noProof/>
          <w:szCs w:val="24"/>
        </w:rPr>
        <w:t xml:space="preserve"> 6, 38506. doi:10.1038/srep38506.</w:t>
      </w:r>
    </w:p>
    <w:p w14:paraId="667801A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iao, K., Griffis, T. J., Baker, J. M., Bolstad, P. V, Erickson, M. D., Lee, X., et al. (2018a). Evaporation from a temperate closed-basin lake and its impact on present, past, and future water level. </w:t>
      </w:r>
      <w:r w:rsidRPr="00D60E09">
        <w:rPr>
          <w:rFonts w:cs="Times New Roman"/>
          <w:i/>
          <w:iCs/>
          <w:noProof/>
          <w:szCs w:val="24"/>
        </w:rPr>
        <w:t>J. Hydrol.</w:t>
      </w:r>
      <w:r w:rsidRPr="00D60E09">
        <w:rPr>
          <w:rFonts w:cs="Times New Roman"/>
          <w:noProof/>
          <w:szCs w:val="24"/>
        </w:rPr>
        <w:t xml:space="preserve"> 561, 59–75. doi:10.1016/j.jhydrol.2018.03.059.</w:t>
      </w:r>
    </w:p>
    <w:p w14:paraId="24E50E7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iao, M., Udall, B., and Lettenmaier, D. P. (2018b). On the Causes of Declining Colorado River Streamflows. </w:t>
      </w:r>
      <w:r w:rsidRPr="00D60E09">
        <w:rPr>
          <w:rFonts w:cs="Times New Roman"/>
          <w:i/>
          <w:iCs/>
          <w:noProof/>
          <w:szCs w:val="24"/>
        </w:rPr>
        <w:t>Water Resour. Res.</w:t>
      </w:r>
      <w:r w:rsidRPr="00D60E09">
        <w:rPr>
          <w:rFonts w:cs="Times New Roman"/>
          <w:noProof/>
          <w:szCs w:val="24"/>
        </w:rPr>
        <w:t xml:space="preserve"> 54, 6739–6756. doi:10.1029/2018WR023153.</w:t>
      </w:r>
    </w:p>
    <w:p w14:paraId="02696D3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ie, W., Zhou, B., You, Q., Zhang, Y., and Ullah, S. (2020). Observed changes in heat waves with different severities in China during 1961–2015. </w:t>
      </w:r>
      <w:r w:rsidRPr="00D60E09">
        <w:rPr>
          <w:rFonts w:cs="Times New Roman"/>
          <w:i/>
          <w:iCs/>
          <w:noProof/>
          <w:szCs w:val="24"/>
        </w:rPr>
        <w:t>Theor. Appl. Climatol.</w:t>
      </w:r>
      <w:r w:rsidRPr="00D60E09">
        <w:rPr>
          <w:rFonts w:cs="Times New Roman"/>
          <w:noProof/>
          <w:szCs w:val="24"/>
        </w:rPr>
        <w:t xml:space="preserve"> 141, 1529–1540. doi:10.1007/s00704-020-03285-2.</w:t>
      </w:r>
    </w:p>
    <w:p w14:paraId="218F730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ie, X., Liang, S., Yao, Y., Jia, K., Meng, S., and Li, J. (2015). Detection and attribution of changes in hydrological cycle over the Three-North region of China: Climate change versus afforestation effect. </w:t>
      </w:r>
      <w:r w:rsidRPr="00D60E09">
        <w:rPr>
          <w:rFonts w:cs="Times New Roman"/>
          <w:i/>
          <w:iCs/>
          <w:noProof/>
          <w:szCs w:val="24"/>
        </w:rPr>
        <w:t>Agric. For. Meteorol.</w:t>
      </w:r>
      <w:r w:rsidRPr="00D60E09">
        <w:rPr>
          <w:rFonts w:cs="Times New Roman"/>
          <w:noProof/>
          <w:szCs w:val="24"/>
        </w:rPr>
        <w:t xml:space="preserve"> 203, 74–87. doi:10.1016/j.agrformet.2015.01.003.</w:t>
      </w:r>
    </w:p>
    <w:p w14:paraId="173BC4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in, X., Wu, T., Zhang, J., Yao, J., and Fang, Y. (2020). Comparison of CMIP6 and CMIP5 simulations of precipitation in China and the East Asian summer monsoon. </w:t>
      </w:r>
      <w:r w:rsidRPr="00D60E09">
        <w:rPr>
          <w:rFonts w:cs="Times New Roman"/>
          <w:i/>
          <w:iCs/>
          <w:noProof/>
          <w:szCs w:val="24"/>
        </w:rPr>
        <w:t>Int. J. Climatol.</w:t>
      </w:r>
      <w:r w:rsidRPr="00D60E09">
        <w:rPr>
          <w:rFonts w:cs="Times New Roman"/>
          <w:noProof/>
          <w:szCs w:val="24"/>
        </w:rPr>
        <w:t xml:space="preserve"> doi:10.1002/joc.6590.</w:t>
      </w:r>
    </w:p>
    <w:p w14:paraId="6AF442F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u, L., Chen, N., and Zhang, X. (2019a). Global drought trends under 1.5 and 2 °C warming. </w:t>
      </w:r>
      <w:r w:rsidRPr="00D60E09">
        <w:rPr>
          <w:rFonts w:cs="Times New Roman"/>
          <w:i/>
          <w:iCs/>
          <w:noProof/>
          <w:szCs w:val="24"/>
        </w:rPr>
        <w:t>Int. J. Climatol.</w:t>
      </w:r>
      <w:r w:rsidRPr="00D60E09">
        <w:rPr>
          <w:rFonts w:cs="Times New Roman"/>
          <w:noProof/>
          <w:szCs w:val="24"/>
        </w:rPr>
        <w:t xml:space="preserve"> 39, 2375–2385. doi:10.1002/joc.5958.</w:t>
      </w:r>
    </w:p>
    <w:p w14:paraId="37B9C0B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u, R., Yu, P., Abramson, M. J., Johnston, F. H., Samet, J. M., Bell, M. L., et al. (2020). Wildfires, Global Climate Change, and Human Health. </w:t>
      </w:r>
      <w:r w:rsidRPr="00D60E09">
        <w:rPr>
          <w:rFonts w:cs="Times New Roman"/>
          <w:i/>
          <w:iCs/>
          <w:noProof/>
          <w:szCs w:val="24"/>
        </w:rPr>
        <w:t>N. Engl. J. Med.</w:t>
      </w:r>
      <w:r w:rsidRPr="00D60E09">
        <w:rPr>
          <w:rFonts w:cs="Times New Roman"/>
          <w:noProof/>
          <w:szCs w:val="24"/>
        </w:rPr>
        <w:t xml:space="preserve"> 383, 2173–2181. doi:10.1056/NEJMsr2028985.</w:t>
      </w:r>
    </w:p>
    <w:p w14:paraId="6C23154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u, W., Yuan, W., Dong, W., Xia, J., Liu, D., and Chen, Y. (2013). A meta-analysis of the response of soil moisture to experimental warming. </w:t>
      </w:r>
      <w:r w:rsidRPr="00D60E09">
        <w:rPr>
          <w:rFonts w:cs="Times New Roman"/>
          <w:i/>
          <w:iCs/>
          <w:noProof/>
          <w:szCs w:val="24"/>
        </w:rPr>
        <w:t>Environ. Res. Lett.</w:t>
      </w:r>
      <w:r w:rsidRPr="00D60E09">
        <w:rPr>
          <w:rFonts w:cs="Times New Roman"/>
          <w:noProof/>
          <w:szCs w:val="24"/>
        </w:rPr>
        <w:t xml:space="preserve"> 8, 044027. doi:10.1088/1748-9326/8/4/044027.</w:t>
      </w:r>
    </w:p>
    <w:p w14:paraId="18F52F9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u, Y., Wu, J., Shi, Y., Zhou, B., Li, R., and Wu, J. (2016a). Change in Extreme Climate Events over China Based on CMIP5 Change in Extreme Climate Events over China Based on CMIP5. </w:t>
      </w:r>
      <w:r w:rsidRPr="00D60E09">
        <w:rPr>
          <w:rFonts w:cs="Times New Roman"/>
          <w:i/>
          <w:iCs/>
          <w:noProof/>
          <w:szCs w:val="24"/>
        </w:rPr>
        <w:t>Atmos. Ocean. Sci. Lett.</w:t>
      </w:r>
      <w:r w:rsidRPr="00D60E09">
        <w:rPr>
          <w:rFonts w:cs="Times New Roman"/>
          <w:noProof/>
          <w:szCs w:val="24"/>
        </w:rPr>
        <w:t xml:space="preserve"> 8, 185–192. doi:10.3878/AOSL20150006.</w:t>
      </w:r>
    </w:p>
    <w:p w14:paraId="112FC7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u, Y., Zhang, X., Wang, X., Hao, Z., Singh, V. P., and Hao, F. (2019b). Propagation from meteorological drought to hydrological drought under the impact of human activities: A case study in northern China. </w:t>
      </w:r>
      <w:r w:rsidRPr="00D60E09">
        <w:rPr>
          <w:rFonts w:cs="Times New Roman"/>
          <w:i/>
          <w:iCs/>
          <w:noProof/>
          <w:szCs w:val="24"/>
        </w:rPr>
        <w:t>J. Hydrol.</w:t>
      </w:r>
      <w:r w:rsidRPr="00D60E09">
        <w:rPr>
          <w:rFonts w:cs="Times New Roman"/>
          <w:noProof/>
          <w:szCs w:val="24"/>
        </w:rPr>
        <w:t xml:space="preserve"> 579. doi:10.1016/j.jhydrol.2019.124147.</w:t>
      </w:r>
    </w:p>
    <w:p w14:paraId="7106D37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u, Y., Zhou, B. T., Wu, J., Han, Z. Y., Zhang, Y. X., and Wu, J. (2017). Asian climate change under 1.5–4 °C warming targets. </w:t>
      </w:r>
      <w:r w:rsidRPr="00D60E09">
        <w:rPr>
          <w:rFonts w:cs="Times New Roman"/>
          <w:i/>
          <w:iCs/>
          <w:noProof/>
          <w:szCs w:val="24"/>
        </w:rPr>
        <w:t>Adv. Clim. Chang. Res.</w:t>
      </w:r>
      <w:r w:rsidRPr="00D60E09">
        <w:rPr>
          <w:rFonts w:cs="Times New Roman"/>
          <w:noProof/>
          <w:szCs w:val="24"/>
        </w:rPr>
        <w:t xml:space="preserve"> 8, 99–107. doi:10.1016/j.accre.2017.05.004.</w:t>
      </w:r>
    </w:p>
    <w:p w14:paraId="2DEC8B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Xu, Z., Jiang, Y., Jia, B., and Zhou, G. (2016b). Elevated-CO2 Response of Stomata and Its Dependence on Environmental Factors. </w:t>
      </w:r>
      <w:r w:rsidRPr="00D60E09">
        <w:rPr>
          <w:rFonts w:cs="Times New Roman"/>
          <w:i/>
          <w:iCs/>
          <w:noProof/>
          <w:szCs w:val="24"/>
        </w:rPr>
        <w:t>Front. Plant Sci.</w:t>
      </w:r>
      <w:r w:rsidRPr="00D60E09">
        <w:rPr>
          <w:rFonts w:cs="Times New Roman"/>
          <w:noProof/>
          <w:szCs w:val="24"/>
        </w:rPr>
        <w:t xml:space="preserve"> 7, 657. doi:10.3389/fpls.2016.00657.</w:t>
      </w:r>
    </w:p>
    <w:p w14:paraId="66A5ECA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mada, Y., Kodama, C., Satoh, M., Nakano, M., Nasuno, T., and Sugi, M. (2019). High‐Resolution Ensemble Simulations of Intense Tropical Cyclones and Their Internal Variability During the El Niños of 1997 and 2015. </w:t>
      </w:r>
      <w:r w:rsidRPr="00D60E09">
        <w:rPr>
          <w:rFonts w:cs="Times New Roman"/>
          <w:i/>
          <w:iCs/>
          <w:noProof/>
          <w:szCs w:val="24"/>
        </w:rPr>
        <w:t>Geophys. Res. Lett.</w:t>
      </w:r>
      <w:r w:rsidRPr="00D60E09">
        <w:rPr>
          <w:rFonts w:cs="Times New Roman"/>
          <w:noProof/>
          <w:szCs w:val="24"/>
        </w:rPr>
        <w:t xml:space="preserve"> 46, 7592–7601. doi:10.1029/2019GL082086.</w:t>
      </w:r>
    </w:p>
    <w:p w14:paraId="0675F3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mada, Y., Kodama, C., Satoh, M., Sugi, M., Roberts, M. J., Mizuta, R., et al. (2021). Evaluation of the contribution of tropical cyclone seeds to changes in tropical cyclone frequency due to global warming in high-resolution multi-model ensemble simulations. </w:t>
      </w:r>
      <w:r w:rsidRPr="00D60E09">
        <w:rPr>
          <w:rFonts w:cs="Times New Roman"/>
          <w:i/>
          <w:iCs/>
          <w:noProof/>
          <w:szCs w:val="24"/>
        </w:rPr>
        <w:t>Prog. Earth Planet. Sci.</w:t>
      </w:r>
      <w:r w:rsidRPr="00D60E09">
        <w:rPr>
          <w:rFonts w:cs="Times New Roman"/>
          <w:noProof/>
          <w:szCs w:val="24"/>
        </w:rPr>
        <w:t xml:space="preserve"> 8, 11. doi:10.1186/s40645-020-00397-1.</w:t>
      </w:r>
    </w:p>
    <w:p w14:paraId="7615087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mada, Y., Oouchi, K., Satoh, M., Tomita, H., and Yanase, W. (2010). Projection of changes in tropical cyclone activity and cloud height due to greenhouse warming: Global cloud-system-resolving approach. </w:t>
      </w:r>
      <w:r w:rsidRPr="00D60E09">
        <w:rPr>
          <w:rFonts w:cs="Times New Roman"/>
          <w:i/>
          <w:iCs/>
          <w:noProof/>
          <w:szCs w:val="24"/>
        </w:rPr>
        <w:t>Geophys. Res. Lett.</w:t>
      </w:r>
      <w:r w:rsidRPr="00D60E09">
        <w:rPr>
          <w:rFonts w:cs="Times New Roman"/>
          <w:noProof/>
          <w:szCs w:val="24"/>
        </w:rPr>
        <w:t xml:space="preserve"> 37, n/a-n/a. doi:10.1029/2010GL042518.</w:t>
      </w:r>
    </w:p>
    <w:p w14:paraId="1FF2461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mada, Y., Satoh, M., Sugi, M., Kodama, C., Noda, A. T., Nakano, M., et al. (2017). Response of Tropical Cyclone Activity and Structure to Global Warming in a High-Resolution Global Nonhydrostatic Model. </w:t>
      </w:r>
      <w:r w:rsidRPr="00D60E09">
        <w:rPr>
          <w:rFonts w:cs="Times New Roman"/>
          <w:i/>
          <w:iCs/>
          <w:noProof/>
          <w:szCs w:val="24"/>
        </w:rPr>
        <w:t>J. Clim.</w:t>
      </w:r>
      <w:r w:rsidRPr="00D60E09">
        <w:rPr>
          <w:rFonts w:cs="Times New Roman"/>
          <w:noProof/>
          <w:szCs w:val="24"/>
        </w:rPr>
        <w:t xml:space="preserve"> 30, 9703–9724. doi:10.1175/JCLI-D-17-0068.1.</w:t>
      </w:r>
    </w:p>
    <w:p w14:paraId="2C770B2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maguchi, M., Chan, J. C. L., Moon, I.-J., Yoshida, K., and Mizuta, R. (2020). Global warming changes tropical cyclone translation speed. </w:t>
      </w:r>
      <w:r w:rsidRPr="00D60E09">
        <w:rPr>
          <w:rFonts w:cs="Times New Roman"/>
          <w:i/>
          <w:iCs/>
          <w:noProof/>
          <w:szCs w:val="24"/>
        </w:rPr>
        <w:t>Nat. Commun.</w:t>
      </w:r>
      <w:r w:rsidRPr="00D60E09">
        <w:rPr>
          <w:rFonts w:cs="Times New Roman"/>
          <w:noProof/>
          <w:szCs w:val="24"/>
        </w:rPr>
        <w:t xml:space="preserve"> 11, 47. doi:10.1038/s41467-019-13902-y.</w:t>
      </w:r>
    </w:p>
    <w:p w14:paraId="6DF40FF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maguchi, M., and Maeda, S. (2020a). Increase in the Number of Tropical Cyclones Approaching Tokyo since 1980. </w:t>
      </w:r>
      <w:r w:rsidRPr="00D60E09">
        <w:rPr>
          <w:rFonts w:cs="Times New Roman"/>
          <w:i/>
          <w:iCs/>
          <w:noProof/>
          <w:szCs w:val="24"/>
        </w:rPr>
        <w:t>J. Meteorol. Soc. Japan. Ser. II</w:t>
      </w:r>
      <w:r w:rsidRPr="00D60E09">
        <w:rPr>
          <w:rFonts w:cs="Times New Roman"/>
          <w:noProof/>
          <w:szCs w:val="24"/>
        </w:rPr>
        <w:t xml:space="preserve"> 98, 775–786. doi:10.2151/jmsj.2020-039.</w:t>
      </w:r>
    </w:p>
    <w:p w14:paraId="471467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maguchi, M., and Maeda, S. (2020b). Slowdown of Typhoon Translation Speeds in Mid-latitudes in September Influenced by the Pacific Decadal Oscillation and Global Warming. </w:t>
      </w:r>
      <w:r w:rsidRPr="00D60E09">
        <w:rPr>
          <w:rFonts w:cs="Times New Roman"/>
          <w:i/>
          <w:iCs/>
          <w:noProof/>
          <w:szCs w:val="24"/>
        </w:rPr>
        <w:t>J. Meteorol. Soc. Japan. Ser. II</w:t>
      </w:r>
      <w:r w:rsidRPr="00D60E09">
        <w:rPr>
          <w:rFonts w:cs="Times New Roman"/>
          <w:noProof/>
          <w:szCs w:val="24"/>
        </w:rPr>
        <w:t xml:space="preserve"> 98, 1321–1334. doi:10.2151/jmsj.2020-068.</w:t>
      </w:r>
    </w:p>
    <w:p w14:paraId="74D514F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nase, W., Satoh, M., Taniguchi, H., and Fujinami, H. (2012). Seasonal and intraseasonal modulation of tropical cyclogenesis environment over the bay of bengal during the extended summer monsoon. </w:t>
      </w:r>
      <w:r w:rsidRPr="00D60E09">
        <w:rPr>
          <w:rFonts w:cs="Times New Roman"/>
          <w:i/>
          <w:iCs/>
          <w:noProof/>
          <w:szCs w:val="24"/>
        </w:rPr>
        <w:t>J. Clim.</w:t>
      </w:r>
      <w:r w:rsidRPr="00D60E09">
        <w:rPr>
          <w:rFonts w:cs="Times New Roman"/>
          <w:noProof/>
          <w:szCs w:val="24"/>
        </w:rPr>
        <w:t xml:space="preserve"> 25, 2914–2930. doi:10.1175/JCLI-D-11-00208.1.</w:t>
      </w:r>
    </w:p>
    <w:p w14:paraId="2D93116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ng, C., Li, L., and Xu, J. (2018a). Changing temperature extremes based on CMIP5 output via semi-parametric quantile regression approach. </w:t>
      </w:r>
      <w:r w:rsidRPr="00D60E09">
        <w:rPr>
          <w:rFonts w:cs="Times New Roman"/>
          <w:i/>
          <w:iCs/>
          <w:noProof/>
          <w:szCs w:val="24"/>
        </w:rPr>
        <w:t>Int. J. Climatol.</w:t>
      </w:r>
      <w:r w:rsidRPr="00D60E09">
        <w:rPr>
          <w:rFonts w:cs="Times New Roman"/>
          <w:noProof/>
          <w:szCs w:val="24"/>
        </w:rPr>
        <w:t xml:space="preserve"> 38, 3736–3748. doi:10.1002/joc.5524.</w:t>
      </w:r>
    </w:p>
    <w:p w14:paraId="7E0FF1B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ng, J. A., Kim, S., Mori, N., and Mase, H. (2018b). Assessment of long-term impact of storm surges around the Korean Peninsula based on a large ensemble of climate projections. </w:t>
      </w:r>
      <w:r w:rsidRPr="00D60E09">
        <w:rPr>
          <w:rFonts w:cs="Times New Roman"/>
          <w:i/>
          <w:iCs/>
          <w:noProof/>
          <w:szCs w:val="24"/>
        </w:rPr>
        <w:t>Coast. Eng.</w:t>
      </w:r>
      <w:r w:rsidRPr="00D60E09">
        <w:rPr>
          <w:rFonts w:cs="Times New Roman"/>
          <w:noProof/>
          <w:szCs w:val="24"/>
        </w:rPr>
        <w:t xml:space="preserve"> 142, 1–8. doi:10.1016/j.coastaleng.2018.09.008.</w:t>
      </w:r>
    </w:p>
    <w:p w14:paraId="44B9BE8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ng, M.-Z., Zhong, P. A., Li, J.-Y., Chen, J., Wang, W.-Z., Zhu, F.-L., et al. (2018c). Spatial and temporal characteristics of pan evaporation in the Huaihe river basin during 1951-2015. </w:t>
      </w:r>
      <w:r w:rsidRPr="00D60E09">
        <w:rPr>
          <w:rFonts w:cs="Times New Roman"/>
          <w:i/>
          <w:iCs/>
          <w:noProof/>
          <w:szCs w:val="24"/>
        </w:rPr>
        <w:t>Appl. Ecol. Environ. Res.</w:t>
      </w:r>
      <w:r w:rsidRPr="00D60E09">
        <w:rPr>
          <w:rFonts w:cs="Times New Roman"/>
          <w:noProof/>
          <w:szCs w:val="24"/>
        </w:rPr>
        <w:t xml:space="preserve"> 16, 7635–7655. doi:10.15666/aeer/1606_76357655.</w:t>
      </w:r>
    </w:p>
    <w:p w14:paraId="24CECC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ng, S.-H., Kang, N.-Y., Elsner, J. B., and Chun, Y. (2018d). Influence of Global Warming on Western North Pacific Tropical Cyclone Intensities during 2015. </w:t>
      </w:r>
      <w:r w:rsidRPr="00D60E09">
        <w:rPr>
          <w:rFonts w:cs="Times New Roman"/>
          <w:i/>
          <w:iCs/>
          <w:noProof/>
          <w:szCs w:val="24"/>
        </w:rPr>
        <w:t>J. Clim.</w:t>
      </w:r>
      <w:r w:rsidRPr="00D60E09">
        <w:rPr>
          <w:rFonts w:cs="Times New Roman"/>
          <w:noProof/>
          <w:szCs w:val="24"/>
        </w:rPr>
        <w:t xml:space="preserve"> 31, 919–925. doi:10.1175/JCLI-D-17-0143.1.</w:t>
      </w:r>
    </w:p>
    <w:p w14:paraId="2C8E28C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ng, Y., Roderick, M. L., Zhang, S., McVicar, T. R., and Donohue, R. J. (2019). Hydrologic implications of vegetation response to elevated CO2 in climate projections. </w:t>
      </w:r>
      <w:r w:rsidRPr="00D60E09">
        <w:rPr>
          <w:rFonts w:cs="Times New Roman"/>
          <w:i/>
          <w:iCs/>
          <w:noProof/>
          <w:szCs w:val="24"/>
        </w:rPr>
        <w:t>Nat. Clim. Chang.</w:t>
      </w:r>
      <w:r w:rsidRPr="00D60E09">
        <w:rPr>
          <w:rFonts w:cs="Times New Roman"/>
          <w:noProof/>
          <w:szCs w:val="24"/>
        </w:rPr>
        <w:t xml:space="preserve"> 9, 44–48. doi:10.1038/s41558-018-0361-0.</w:t>
      </w:r>
    </w:p>
    <w:p w14:paraId="64BFAC7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ng, Y., Zhang, S., McVicar, T. R., Beck, H. E., Zhang, Y., and Liu, B. (2018e). Disconnection Between Trends of Atmospheric Drying and Continental Runoff. </w:t>
      </w:r>
      <w:r w:rsidRPr="00D60E09">
        <w:rPr>
          <w:rFonts w:cs="Times New Roman"/>
          <w:i/>
          <w:iCs/>
          <w:noProof/>
          <w:szCs w:val="24"/>
        </w:rPr>
        <w:t>Water Resour. Res.</w:t>
      </w:r>
      <w:r w:rsidRPr="00D60E09">
        <w:rPr>
          <w:rFonts w:cs="Times New Roman"/>
          <w:noProof/>
          <w:szCs w:val="24"/>
        </w:rPr>
        <w:t xml:space="preserve"> 54, 4700–4713. doi:10.1029/2018WR022593.</w:t>
      </w:r>
    </w:p>
    <w:p w14:paraId="28483E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ng, Y., Zhang, S., Roderick, M. L., McVicar, T. R., Yang, D., Liu, W., et al. (2020). Comparing Palmer Drought Severity Index drought assessments using the traditional offline approach with direct climate model outputs. </w:t>
      </w:r>
      <w:r w:rsidRPr="00D60E09">
        <w:rPr>
          <w:rFonts w:cs="Times New Roman"/>
          <w:i/>
          <w:iCs/>
          <w:noProof/>
          <w:szCs w:val="24"/>
        </w:rPr>
        <w:t>Hydrol. Earth Syst. Sci.</w:t>
      </w:r>
      <w:r w:rsidRPr="00D60E09">
        <w:rPr>
          <w:rFonts w:cs="Times New Roman"/>
          <w:noProof/>
          <w:szCs w:val="24"/>
        </w:rPr>
        <w:t xml:space="preserve"> 24, 2921–2930. doi:10.5194/hess-24-2921-2020.</w:t>
      </w:r>
    </w:p>
    <w:p w14:paraId="768BE1F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o, J., Chen, Y., Chen, J., Zhao, Y., Tuoliewubieke, D., Li, J., et al. (2020). Intensification of extreme precipitation in arid Central Asia. </w:t>
      </w:r>
      <w:r w:rsidRPr="00D60E09">
        <w:rPr>
          <w:rFonts w:cs="Times New Roman"/>
          <w:i/>
          <w:iCs/>
          <w:noProof/>
          <w:szCs w:val="24"/>
        </w:rPr>
        <w:t>J. Hydrol.</w:t>
      </w:r>
      <w:r w:rsidRPr="00D60E09">
        <w:rPr>
          <w:rFonts w:cs="Times New Roman"/>
          <w:noProof/>
          <w:szCs w:val="24"/>
        </w:rPr>
        <w:t>, 125760. doi:10.1016/j.jhydrol.2020.125760.</w:t>
      </w:r>
    </w:p>
    <w:p w14:paraId="6F68F5E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o, Y., Luo, D., Dai, A., and Simmonds, I. (2017). Increased Quasi Stationarity and Persistence of Winter Ural Blocking and Eurasian Extreme Cold Events in Response to Arctic Warming. Part I: Insights from Observational Analyses. </w:t>
      </w:r>
      <w:r w:rsidRPr="00D60E09">
        <w:rPr>
          <w:rFonts w:cs="Times New Roman"/>
          <w:i/>
          <w:iCs/>
          <w:noProof/>
          <w:szCs w:val="24"/>
        </w:rPr>
        <w:t>J. Clim.</w:t>
      </w:r>
      <w:r w:rsidRPr="00D60E09">
        <w:rPr>
          <w:rFonts w:cs="Times New Roman"/>
          <w:noProof/>
          <w:szCs w:val="24"/>
        </w:rPr>
        <w:t xml:space="preserve"> 30, 3549–3568. doi:10.1175/JCLI-D-16-0261.1.</w:t>
      </w:r>
    </w:p>
    <w:p w14:paraId="28AEA73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atagai, A., Minami, K., Masuda, M., and Sueto, N. (2019). Development of Intensive APHRODITE Hourly Precipitation Data for Assessment of the Moisture Transport That Caused Heavy Precipitation Events. </w:t>
      </w:r>
      <w:r w:rsidRPr="00D60E09">
        <w:rPr>
          <w:rFonts w:cs="Times New Roman"/>
          <w:i/>
          <w:iCs/>
          <w:noProof/>
          <w:szCs w:val="24"/>
        </w:rPr>
        <w:t>SOLA</w:t>
      </w:r>
      <w:r w:rsidRPr="00D60E09">
        <w:rPr>
          <w:rFonts w:cs="Times New Roman"/>
          <w:noProof/>
          <w:szCs w:val="24"/>
        </w:rPr>
        <w:t xml:space="preserve"> 15A, 43–48. doi:10.2151/sola.15A-008.</w:t>
      </w:r>
    </w:p>
    <w:p w14:paraId="4F51AC0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e, Z., and Li, Z. (2017). Spatiotemporal variability and trends of extreme precipitation in the Huaihe river basin, a climatic transitional zone in East China. </w:t>
      </w:r>
      <w:r w:rsidRPr="00D60E09">
        <w:rPr>
          <w:rFonts w:cs="Times New Roman"/>
          <w:i/>
          <w:iCs/>
          <w:noProof/>
          <w:szCs w:val="24"/>
        </w:rPr>
        <w:t>Adv. Meteorol.</w:t>
      </w:r>
      <w:r w:rsidRPr="00D60E09">
        <w:rPr>
          <w:rFonts w:cs="Times New Roman"/>
          <w:noProof/>
          <w:szCs w:val="24"/>
        </w:rPr>
        <w:t xml:space="preserve"> 2017. doi:10.1155/2017/3197435.</w:t>
      </w:r>
    </w:p>
    <w:p w14:paraId="0B41EB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ettella, V., and Kay, J. E. (2017). How will precipitation change in extratropical cyclones as the planet warms? Insights from a large initial condition climate model ensemble. </w:t>
      </w:r>
      <w:r w:rsidRPr="00D60E09">
        <w:rPr>
          <w:rFonts w:cs="Times New Roman"/>
          <w:i/>
          <w:iCs/>
          <w:noProof/>
          <w:szCs w:val="24"/>
        </w:rPr>
        <w:t>Clim. Dyn.</w:t>
      </w:r>
      <w:r w:rsidRPr="00D60E09">
        <w:rPr>
          <w:rFonts w:cs="Times New Roman"/>
          <w:noProof/>
          <w:szCs w:val="24"/>
        </w:rPr>
        <w:t xml:space="preserve"> 49, 1765–1781. doi:10.1007/s00382-016-3410-2.</w:t>
      </w:r>
    </w:p>
    <w:p w14:paraId="7AEBCEF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in, H., Donat, M. G., Alexander, L. V, and Sun, Y. (2015). Multi-dataset comparison of gridded observed temperature and precipitation extremes over China. </w:t>
      </w:r>
      <w:r w:rsidRPr="00D60E09">
        <w:rPr>
          <w:rFonts w:cs="Times New Roman"/>
          <w:i/>
          <w:iCs/>
          <w:noProof/>
          <w:szCs w:val="24"/>
        </w:rPr>
        <w:t>Int. J. Climatol.</w:t>
      </w:r>
      <w:r w:rsidRPr="00D60E09">
        <w:rPr>
          <w:rFonts w:cs="Times New Roman"/>
          <w:noProof/>
          <w:szCs w:val="24"/>
        </w:rPr>
        <w:t xml:space="preserve"> 35, 2809–2827. doi:10.1002/joc.4174.</w:t>
      </w:r>
    </w:p>
    <w:p w14:paraId="4370DC1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in, H., and Sun, Y. (2018). Detection of Anthropogenic Influence on Fixed Threshold Indices of Extreme Temperature. </w:t>
      </w:r>
      <w:r w:rsidRPr="00D60E09">
        <w:rPr>
          <w:rFonts w:cs="Times New Roman"/>
          <w:i/>
          <w:iCs/>
          <w:noProof/>
          <w:szCs w:val="24"/>
        </w:rPr>
        <w:t>J. Clim.</w:t>
      </w:r>
      <w:r w:rsidRPr="00D60E09">
        <w:rPr>
          <w:rFonts w:cs="Times New Roman"/>
          <w:noProof/>
          <w:szCs w:val="24"/>
        </w:rPr>
        <w:t xml:space="preserve"> 31, 6341–6352. doi:10.1175/JCLI-D-17-0853.1.</w:t>
      </w:r>
    </w:p>
    <w:p w14:paraId="5BB719F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in, H., Sun, Y., and Donat, M. G. (2019). Changes in temperature extremes on the Tibetan Plateau and their attribution. </w:t>
      </w:r>
      <w:r w:rsidRPr="00D60E09">
        <w:rPr>
          <w:rFonts w:cs="Times New Roman"/>
          <w:i/>
          <w:iCs/>
          <w:noProof/>
          <w:szCs w:val="24"/>
        </w:rPr>
        <w:t>Environ. Res. Lett.</w:t>
      </w:r>
      <w:r w:rsidRPr="00D60E09">
        <w:rPr>
          <w:rFonts w:cs="Times New Roman"/>
          <w:noProof/>
          <w:szCs w:val="24"/>
        </w:rPr>
        <w:t xml:space="preserve"> 14, 124015. doi:10.1088/1748-9326/ab503c.</w:t>
      </w:r>
    </w:p>
    <w:p w14:paraId="1A6C15D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in, H., Sun, Y., Wan, H., Zhang, X., and Lu, C. (2017). Detection of anthropogenic influence on the intensity of extreme temperatures in China. </w:t>
      </w:r>
      <w:r w:rsidRPr="00D60E09">
        <w:rPr>
          <w:rFonts w:cs="Times New Roman"/>
          <w:i/>
          <w:iCs/>
          <w:noProof/>
          <w:szCs w:val="24"/>
        </w:rPr>
        <w:t>Int. J. Climatol.</w:t>
      </w:r>
      <w:r w:rsidRPr="00D60E09">
        <w:rPr>
          <w:rFonts w:cs="Times New Roman"/>
          <w:noProof/>
          <w:szCs w:val="24"/>
        </w:rPr>
        <w:t xml:space="preserve"> 37, 1229–1237. doi:10.1002/joc.4771.</w:t>
      </w:r>
    </w:p>
    <w:p w14:paraId="3F8F7FC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iou, P., Jézéquel, A., Naveau, P., Otto, F. E. L., Vautard, R., and Vrac, M. (2017). A statistical framework for conditional extreme event attribution. </w:t>
      </w:r>
      <w:r w:rsidRPr="00D60E09">
        <w:rPr>
          <w:rFonts w:cs="Times New Roman"/>
          <w:i/>
          <w:iCs/>
          <w:noProof/>
          <w:szCs w:val="24"/>
        </w:rPr>
        <w:t>Adv. Stat. Climatol. Meteorol. Oceanogr.</w:t>
      </w:r>
      <w:r w:rsidRPr="00D60E09">
        <w:rPr>
          <w:rFonts w:cs="Times New Roman"/>
          <w:noProof/>
          <w:szCs w:val="24"/>
        </w:rPr>
        <w:t xml:space="preserve"> 3, 17–31. doi:10.5194/ascmo-3-17-2017.</w:t>
      </w:r>
    </w:p>
    <w:p w14:paraId="7F269E0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okoyama, C., Tsuji, H., and Takayabu, Y. N. (2020). The Effects of an Upper-Tropospheric Trough on the Heavy Rainfall Event in July 2018 over Japan. </w:t>
      </w:r>
      <w:r w:rsidRPr="00D60E09">
        <w:rPr>
          <w:rFonts w:cs="Times New Roman"/>
          <w:i/>
          <w:iCs/>
          <w:noProof/>
          <w:szCs w:val="24"/>
        </w:rPr>
        <w:t>J. Meteorol. Soc. Japan. Ser. II</w:t>
      </w:r>
      <w:r w:rsidRPr="00D60E09">
        <w:rPr>
          <w:rFonts w:cs="Times New Roman"/>
          <w:noProof/>
          <w:szCs w:val="24"/>
        </w:rPr>
        <w:t xml:space="preserve"> 98, 235–255. doi:10.2151/jmsj.2020-013.</w:t>
      </w:r>
    </w:p>
    <w:p w14:paraId="078897F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oshida, K., Sugi, M., Mizuta, R., Murakami, H., and Ishii, M. (2017). Future Changes in Tropical Cyclone Activity in High-Resolution Large-Ensemble Simulations. </w:t>
      </w:r>
      <w:r w:rsidRPr="00D60E09">
        <w:rPr>
          <w:rFonts w:cs="Times New Roman"/>
          <w:i/>
          <w:iCs/>
          <w:noProof/>
          <w:szCs w:val="24"/>
        </w:rPr>
        <w:t>Geophys. Res. Lett.</w:t>
      </w:r>
      <w:r w:rsidRPr="00D60E09">
        <w:rPr>
          <w:rFonts w:cs="Times New Roman"/>
          <w:noProof/>
          <w:szCs w:val="24"/>
        </w:rPr>
        <w:t xml:space="preserve"> 44, 9910–9917. doi:10.1002/2017GL075058.</w:t>
      </w:r>
    </w:p>
    <w:p w14:paraId="1E3A54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ou, Q., Jiang, Z., Kong, L., Wu, Z., Bo, Y., Kang, S., et al. (2017). A comparison of heat wave climatologies and trends in China based on multiple definitions. </w:t>
      </w:r>
      <w:r w:rsidRPr="00D60E09">
        <w:rPr>
          <w:rFonts w:cs="Times New Roman"/>
          <w:i/>
          <w:iCs/>
          <w:noProof/>
          <w:szCs w:val="24"/>
        </w:rPr>
        <w:t>Clim. Dyn.</w:t>
      </w:r>
      <w:r w:rsidRPr="00D60E09">
        <w:rPr>
          <w:rFonts w:cs="Times New Roman"/>
          <w:noProof/>
          <w:szCs w:val="24"/>
        </w:rPr>
        <w:t xml:space="preserve"> 48, 3975–3989. doi:10.1007/s00382-016-3315-0.</w:t>
      </w:r>
    </w:p>
    <w:p w14:paraId="3ED2B6F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oung, I. R., Vinoth, J., Zieger, S., and Babanin, A. V. (2012). Investigation of trends in extreme value wave height and wind speed. </w:t>
      </w:r>
      <w:r w:rsidRPr="00D60E09">
        <w:rPr>
          <w:rFonts w:cs="Times New Roman"/>
          <w:i/>
          <w:iCs/>
          <w:noProof/>
          <w:szCs w:val="24"/>
        </w:rPr>
        <w:t>J. Geophys. Res. Ocean.</w:t>
      </w:r>
      <w:r w:rsidRPr="00D60E09">
        <w:rPr>
          <w:rFonts w:cs="Times New Roman"/>
          <w:noProof/>
          <w:szCs w:val="24"/>
        </w:rPr>
        <w:t xml:space="preserve"> 117, 1–13. doi:10.1029/2011JC007753.</w:t>
      </w:r>
    </w:p>
    <w:p w14:paraId="34C24B2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 B., Lin, H., Kharin, V. V., and Wang, X. L. (2019a). Interannual variability of North American winter temperature extremes and its associated circulation anomalies in observations and CMIP5 simulations. </w:t>
      </w:r>
      <w:r w:rsidRPr="00D60E09">
        <w:rPr>
          <w:rFonts w:cs="Times New Roman"/>
          <w:i/>
          <w:iCs/>
          <w:noProof/>
          <w:szCs w:val="24"/>
        </w:rPr>
        <w:t>J. Clim.</w:t>
      </w:r>
      <w:r w:rsidRPr="00D60E09">
        <w:rPr>
          <w:rFonts w:cs="Times New Roman"/>
          <w:noProof/>
          <w:szCs w:val="24"/>
        </w:rPr>
        <w:t>, JCLI-D-19-0404.1. doi:10.1175/JCLI-D-19-0404.1.</w:t>
      </w:r>
    </w:p>
    <w:p w14:paraId="1CC9985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 B., Lin, H., and Soulard, N. (2019b). A Comparison of North American Surface Temperature and Temperature Extreme Anomalies in Association with Various Atmospheric Teleconnection Patterns. </w:t>
      </w:r>
      <w:r w:rsidRPr="00D60E09">
        <w:rPr>
          <w:rFonts w:cs="Times New Roman"/>
          <w:i/>
          <w:iCs/>
          <w:noProof/>
          <w:szCs w:val="24"/>
        </w:rPr>
        <w:t>Atmosphere (Basel).</w:t>
      </w:r>
      <w:r w:rsidRPr="00D60E09">
        <w:rPr>
          <w:rFonts w:cs="Times New Roman"/>
          <w:noProof/>
          <w:szCs w:val="24"/>
        </w:rPr>
        <w:t xml:space="preserve"> 10. doi:10.3390/atmos10040172.</w:t>
      </w:r>
    </w:p>
    <w:p w14:paraId="7CE7246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 B., Lin, H., Wu, Z. W., and Merryfield, W. J. (2018). The Asian–Bering–North American teleconnection: seasonality, maintenance, and climate impact on North America. </w:t>
      </w:r>
      <w:r w:rsidRPr="00D60E09">
        <w:rPr>
          <w:rFonts w:cs="Times New Roman"/>
          <w:i/>
          <w:iCs/>
          <w:noProof/>
          <w:szCs w:val="24"/>
        </w:rPr>
        <w:t>Clim. Dyn.</w:t>
      </w:r>
      <w:r w:rsidRPr="00D60E09">
        <w:rPr>
          <w:rFonts w:cs="Times New Roman"/>
          <w:noProof/>
          <w:szCs w:val="24"/>
        </w:rPr>
        <w:t xml:space="preserve"> 50, 2023–2038. doi:10.1007/s00382-017-3734-6.</w:t>
      </w:r>
    </w:p>
    <w:p w14:paraId="4A6BECC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 E., Sun, J., Chen, H., and Xiang, W. (2015). Evaluation of a high-resolution historical simulation over China: climatology and extremes. </w:t>
      </w:r>
      <w:r w:rsidRPr="00D60E09">
        <w:rPr>
          <w:rFonts w:cs="Times New Roman"/>
          <w:i/>
          <w:iCs/>
          <w:noProof/>
          <w:szCs w:val="24"/>
        </w:rPr>
        <w:t>Clim. Dyn.</w:t>
      </w:r>
      <w:r w:rsidRPr="00D60E09">
        <w:rPr>
          <w:rFonts w:cs="Times New Roman"/>
          <w:noProof/>
          <w:szCs w:val="24"/>
        </w:rPr>
        <w:t xml:space="preserve"> 45, 2013–2031. doi:10.1007/s00382-014-2452-6.</w:t>
      </w:r>
    </w:p>
    <w:p w14:paraId="2967E0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 M., Li, Q., Hayes, M. J., Svoboda, M. D., and Heim, R. R. (2014). Are droughts becoming more frequent or severe in China based on the Standardized Precipitation Evapotranspiration Index: 1951-2010? </w:t>
      </w:r>
      <w:r w:rsidRPr="00D60E09">
        <w:rPr>
          <w:rFonts w:cs="Times New Roman"/>
          <w:i/>
          <w:iCs/>
          <w:noProof/>
          <w:szCs w:val="24"/>
        </w:rPr>
        <w:t>Int. J. Climatol.</w:t>
      </w:r>
      <w:r w:rsidRPr="00D60E09">
        <w:rPr>
          <w:rFonts w:cs="Times New Roman"/>
          <w:noProof/>
          <w:szCs w:val="24"/>
        </w:rPr>
        <w:t xml:space="preserve"> 34, 545–558. doi:10.1002/joc.3701.</w:t>
      </w:r>
    </w:p>
    <w:p w14:paraId="112C618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 R., and Zhai, P. (2020). Changes in compound drought and hot extreme events in summer over populated eastern China. </w:t>
      </w:r>
      <w:r w:rsidRPr="00D60E09">
        <w:rPr>
          <w:rFonts w:cs="Times New Roman"/>
          <w:i/>
          <w:iCs/>
          <w:noProof/>
          <w:szCs w:val="24"/>
        </w:rPr>
        <w:t>Weather Clim. Extrem.</w:t>
      </w:r>
      <w:r w:rsidRPr="00D60E09">
        <w:rPr>
          <w:rFonts w:cs="Times New Roman"/>
          <w:noProof/>
          <w:szCs w:val="24"/>
        </w:rPr>
        <w:t xml:space="preserve"> 30, 100295. doi:10.1016/j.wace.2020.100295.</w:t>
      </w:r>
    </w:p>
    <w:p w14:paraId="6EA7315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an, S., and Quiring, S. M. (2017). Evaluation of soil moisture in CMIP5 simulations over the contiguous United States using in situ and satellite observations. </w:t>
      </w:r>
      <w:r w:rsidRPr="00D60E09">
        <w:rPr>
          <w:rFonts w:cs="Times New Roman"/>
          <w:i/>
          <w:iCs/>
          <w:noProof/>
          <w:szCs w:val="24"/>
        </w:rPr>
        <w:t>Hydrol. Earth Syst. Sci.</w:t>
      </w:r>
      <w:r w:rsidRPr="00D60E09">
        <w:rPr>
          <w:rFonts w:cs="Times New Roman"/>
          <w:noProof/>
          <w:szCs w:val="24"/>
        </w:rPr>
        <w:t xml:space="preserve"> 21, 2203–2218. doi:10.5194/hess-21-2203-2017.</w:t>
      </w:r>
    </w:p>
    <w:p w14:paraId="1F1BDB2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an, S., Quiring, S. M., and Leasor, Z. T. (2021). Historical Changes in Surface Soil Moisture Over the Contiguous United States: An Assessment of CMIP6. </w:t>
      </w:r>
      <w:r w:rsidRPr="00D60E09">
        <w:rPr>
          <w:rFonts w:cs="Times New Roman"/>
          <w:i/>
          <w:iCs/>
          <w:noProof/>
          <w:szCs w:val="24"/>
        </w:rPr>
        <w:t>Geophys. Res. Lett.</w:t>
      </w:r>
      <w:r w:rsidRPr="00D60E09">
        <w:rPr>
          <w:rFonts w:cs="Times New Roman"/>
          <w:noProof/>
          <w:szCs w:val="24"/>
        </w:rPr>
        <w:t xml:space="preserve"> 48, 1–9. doi:10.1029/2020GL089991.</w:t>
      </w:r>
    </w:p>
    <w:p w14:paraId="0AB2274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an, W., Zheng, Y., Piao, S., Ciais, P., Lombardozzi, D., Wang, Y., et al. (2019). Increased atmospheric vapor pressure deficit reduces global vegetation growth. </w:t>
      </w:r>
      <w:r w:rsidRPr="00D60E09">
        <w:rPr>
          <w:rFonts w:cs="Times New Roman"/>
          <w:i/>
          <w:iCs/>
          <w:noProof/>
          <w:szCs w:val="24"/>
        </w:rPr>
        <w:t>Sci. Adv.</w:t>
      </w:r>
      <w:r w:rsidRPr="00D60E09">
        <w:rPr>
          <w:rFonts w:cs="Times New Roman"/>
          <w:noProof/>
          <w:szCs w:val="24"/>
        </w:rPr>
        <w:t xml:space="preserve"> 5, eaax1396. doi:10.1126/sciadv.aax1396.</w:t>
      </w:r>
    </w:p>
    <w:p w14:paraId="6F99A1A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an, X., Wang, L., and Wood, E. F. (2018a). Anthropogenic Intensification of Southern African Flash Droughts as Exemplified by the 2015/16 Season [in “Explaining Extreme Events of 2016 from a Climate Perspective”]. </w:t>
      </w:r>
      <w:r w:rsidRPr="00D60E09">
        <w:rPr>
          <w:rFonts w:cs="Times New Roman"/>
          <w:i/>
          <w:iCs/>
          <w:noProof/>
          <w:szCs w:val="24"/>
        </w:rPr>
        <w:t>Bull. Am. Meteorol. Soc.</w:t>
      </w:r>
      <w:r w:rsidRPr="00D60E09">
        <w:rPr>
          <w:rFonts w:cs="Times New Roman"/>
          <w:noProof/>
          <w:szCs w:val="24"/>
        </w:rPr>
        <w:t xml:space="preserve"> 99, S86–S90. doi:10.1175/BAMS-D-17-0077.1.</w:t>
      </w:r>
    </w:p>
    <w:p w14:paraId="73DBCC8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Yuan, X., Wang, S., and Hu, Z.-Z. (2018b). Do Climate Change and El Niño Increase Likelihood of Yangtze River Extreme Rainfall? [in “Explaining Extreme Events of 2016 from a Climate Perspective”]. </w:t>
      </w:r>
      <w:r w:rsidRPr="00D60E09">
        <w:rPr>
          <w:rFonts w:cs="Times New Roman"/>
          <w:i/>
          <w:iCs/>
          <w:noProof/>
          <w:szCs w:val="24"/>
        </w:rPr>
        <w:t>Bull. Am. Meteorol. Soc.</w:t>
      </w:r>
      <w:r w:rsidRPr="00D60E09">
        <w:rPr>
          <w:rFonts w:cs="Times New Roman"/>
          <w:noProof/>
          <w:szCs w:val="24"/>
        </w:rPr>
        <w:t xml:space="preserve"> 99, S113–S117. doi:10.1175/BAMS-D-17-0089.1.</w:t>
      </w:r>
    </w:p>
    <w:p w14:paraId="5243165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herpour, J., Gosling, S. N., Mount, N., Schmied, H. M., Veldkamp, T. I. E., Dankers, R., et al. (2018). Worldwide evaluation of mean and extreme runoff from six global-scale hydrological models that account for human impacts. </w:t>
      </w:r>
      <w:r w:rsidRPr="00D60E09">
        <w:rPr>
          <w:rFonts w:cs="Times New Roman"/>
          <w:i/>
          <w:iCs/>
          <w:noProof/>
          <w:szCs w:val="24"/>
        </w:rPr>
        <w:t>Environ. Res. Lett.</w:t>
      </w:r>
      <w:r w:rsidRPr="00D60E09">
        <w:rPr>
          <w:rFonts w:cs="Times New Roman"/>
          <w:noProof/>
          <w:szCs w:val="24"/>
        </w:rPr>
        <w:t xml:space="preserve"> 13, 065015. doi:10.1088/1748-9326/aac547.</w:t>
      </w:r>
    </w:p>
    <w:p w14:paraId="72BBD3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hid, M., Blender, R., Lucarini, V., and Bramati, M. C. (2017). Return levels of temperature extremes in southern Pakistan. </w:t>
      </w:r>
      <w:r w:rsidRPr="00D60E09">
        <w:rPr>
          <w:rFonts w:cs="Times New Roman"/>
          <w:i/>
          <w:iCs/>
          <w:noProof/>
          <w:szCs w:val="24"/>
        </w:rPr>
        <w:t>Earth Syst. Dyn.</w:t>
      </w:r>
      <w:r w:rsidRPr="00D60E09">
        <w:rPr>
          <w:rFonts w:cs="Times New Roman"/>
          <w:noProof/>
          <w:szCs w:val="24"/>
        </w:rPr>
        <w:t xml:space="preserve"> 8, 1263–1278. doi:10.5194/esd-8-1263-2017.</w:t>
      </w:r>
    </w:p>
    <w:p w14:paraId="2ABB356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hid, M., and Rasul, G. (2012). Changing trends of thermal extremes in Pakistan. </w:t>
      </w:r>
      <w:r w:rsidRPr="00D60E09">
        <w:rPr>
          <w:rFonts w:cs="Times New Roman"/>
          <w:i/>
          <w:iCs/>
          <w:noProof/>
          <w:szCs w:val="24"/>
        </w:rPr>
        <w:t>Clim. Change</w:t>
      </w:r>
      <w:r w:rsidRPr="00D60E09">
        <w:rPr>
          <w:rFonts w:cs="Times New Roman"/>
          <w:noProof/>
          <w:szCs w:val="24"/>
        </w:rPr>
        <w:t>. doi:10.1007/s10584-011-0390-4.</w:t>
      </w:r>
    </w:p>
    <w:p w14:paraId="6AFC76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mpieri, M., Ceglar, A., Dentener, F., and Toreti, A. (2017). Wheat yield loss attributable to heat waves, drought and water excess at the global, national and subnational scales. </w:t>
      </w:r>
      <w:r w:rsidRPr="00D60E09">
        <w:rPr>
          <w:rFonts w:cs="Times New Roman"/>
          <w:i/>
          <w:iCs/>
          <w:noProof/>
          <w:szCs w:val="24"/>
        </w:rPr>
        <w:t>Environ. Res. Lett.</w:t>
      </w:r>
      <w:r w:rsidRPr="00D60E09">
        <w:rPr>
          <w:rFonts w:cs="Times New Roman"/>
          <w:noProof/>
          <w:szCs w:val="24"/>
        </w:rPr>
        <w:t xml:space="preserve"> 12, 064008. doi:10.1088/1748-9326/aa723b.</w:t>
      </w:r>
    </w:p>
    <w:p w14:paraId="7265794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mpieri, M., D’Andrea, F., Vautard, R., Ciais, P., de Noblet-Ducoudré, N., and Yiou, P. (2009). Hot European Summers and the Role of Soil Moisture in the Propagation of Mediterranean Drought. </w:t>
      </w:r>
      <w:r w:rsidRPr="00D60E09">
        <w:rPr>
          <w:rFonts w:cs="Times New Roman"/>
          <w:i/>
          <w:iCs/>
          <w:noProof/>
          <w:szCs w:val="24"/>
        </w:rPr>
        <w:t>J. Clim.</w:t>
      </w:r>
      <w:r w:rsidRPr="00D60E09">
        <w:rPr>
          <w:rFonts w:cs="Times New Roman"/>
          <w:noProof/>
          <w:szCs w:val="24"/>
        </w:rPr>
        <w:t xml:space="preserve"> 22, 4747–4758. doi:10.1175/2009JCLI2568.1.</w:t>
      </w:r>
    </w:p>
    <w:p w14:paraId="39EA494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ppa, G., Hawcroft, M. K., Shaffrey, L., Black, E., and Brayshaw, D. J. (2015). Extratropical cyclones and the projected decline of winter Mediterranean precipitation in the CMIP5 models. </w:t>
      </w:r>
      <w:r w:rsidRPr="00D60E09">
        <w:rPr>
          <w:rFonts w:cs="Times New Roman"/>
          <w:i/>
          <w:iCs/>
          <w:noProof/>
          <w:szCs w:val="24"/>
        </w:rPr>
        <w:t>Clim. Dyn.</w:t>
      </w:r>
      <w:r w:rsidRPr="00D60E09">
        <w:rPr>
          <w:rFonts w:cs="Times New Roman"/>
          <w:noProof/>
          <w:szCs w:val="24"/>
        </w:rPr>
        <w:t xml:space="preserve"> doi:10.1007/s00382-014-2426-8.</w:t>
      </w:r>
    </w:p>
    <w:p w14:paraId="6C09C9F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ppa, G., Shaffrey, L. C., and Hodges, K. I. (2013a). The Ability of CMIP5 Models to Simulate North Atlantic Extratropical Cyclones. </w:t>
      </w:r>
      <w:r w:rsidRPr="00D60E09">
        <w:rPr>
          <w:rFonts w:cs="Times New Roman"/>
          <w:i/>
          <w:iCs/>
          <w:noProof/>
          <w:szCs w:val="24"/>
        </w:rPr>
        <w:t>J. Clim.</w:t>
      </w:r>
      <w:r w:rsidRPr="00D60E09">
        <w:rPr>
          <w:rFonts w:cs="Times New Roman"/>
          <w:noProof/>
          <w:szCs w:val="24"/>
        </w:rPr>
        <w:t xml:space="preserve"> 26, 5379–5396. doi:10.1175/JCLI-D-12-00501.1.</w:t>
      </w:r>
    </w:p>
    <w:p w14:paraId="4E96B44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ppa, G., Shaffrey, L. C., Hodges, K. I., Sansom, P. G., and Stephenson, D. B. (2013b). A multimodel assessment of future projections of north atlantic and european extratropical cyclones in the CMIP5 climate models. </w:t>
      </w:r>
      <w:r w:rsidRPr="00D60E09">
        <w:rPr>
          <w:rFonts w:cs="Times New Roman"/>
          <w:i/>
          <w:iCs/>
          <w:noProof/>
          <w:szCs w:val="24"/>
        </w:rPr>
        <w:t>J. Clim.</w:t>
      </w:r>
      <w:r w:rsidRPr="00D60E09">
        <w:rPr>
          <w:rFonts w:cs="Times New Roman"/>
          <w:noProof/>
          <w:szCs w:val="24"/>
        </w:rPr>
        <w:t xml:space="preserve"> 26, 5846–5862. doi:10.1175/JCLI-D-12-00573.1.</w:t>
      </w:r>
    </w:p>
    <w:p w14:paraId="068F82E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ppa, G., and Shepherd, T. G. (2017). Storylines of Atmospheric Circulation Change for European Regional Climate Impact Assessment. </w:t>
      </w:r>
      <w:r w:rsidRPr="00D60E09">
        <w:rPr>
          <w:rFonts w:cs="Times New Roman"/>
          <w:i/>
          <w:iCs/>
          <w:noProof/>
          <w:szCs w:val="24"/>
        </w:rPr>
        <w:t>J. Clim.</w:t>
      </w:r>
      <w:r w:rsidRPr="00D60E09">
        <w:rPr>
          <w:rFonts w:cs="Times New Roman"/>
          <w:noProof/>
          <w:szCs w:val="24"/>
        </w:rPr>
        <w:t xml:space="preserve"> 30, 6561–6577. doi:10.1175/JCLI-D-16-0807.1.</w:t>
      </w:r>
    </w:p>
    <w:p w14:paraId="4A9CBF3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rzycki, C. M. (2016). Tropical Cyclone Intensity Errors Associated with Lack of Two-Way Ocean Coupling in High-Resolution Global Simulations. </w:t>
      </w:r>
      <w:r w:rsidRPr="00D60E09">
        <w:rPr>
          <w:rFonts w:cs="Times New Roman"/>
          <w:i/>
          <w:iCs/>
          <w:noProof/>
          <w:szCs w:val="24"/>
        </w:rPr>
        <w:t>J. Clim.</w:t>
      </w:r>
      <w:r w:rsidRPr="00D60E09">
        <w:rPr>
          <w:rFonts w:cs="Times New Roman"/>
          <w:noProof/>
          <w:szCs w:val="24"/>
        </w:rPr>
        <w:t xml:space="preserve"> 29, 8589–8610. doi:10.1175/JCLI-D-16-0273.1.</w:t>
      </w:r>
    </w:p>
    <w:p w14:paraId="7A6073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rzycki, C. M. (2018). Projecting Changes in Societally Impactful Northeastern U.S. Snowstorms. </w:t>
      </w:r>
      <w:r w:rsidRPr="00D60E09">
        <w:rPr>
          <w:rFonts w:cs="Times New Roman"/>
          <w:i/>
          <w:iCs/>
          <w:noProof/>
          <w:szCs w:val="24"/>
        </w:rPr>
        <w:t>Geophys. Res. Lett.</w:t>
      </w:r>
      <w:r w:rsidRPr="00D60E09">
        <w:rPr>
          <w:rFonts w:cs="Times New Roman"/>
          <w:noProof/>
          <w:szCs w:val="24"/>
        </w:rPr>
        <w:t xml:space="preserve"> 45, 12,067-12,075. doi:10.1029/2018GL079820.</w:t>
      </w:r>
    </w:p>
    <w:p w14:paraId="614668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rzycki, C. M., and Jablonowski, C. (2015). Experimental Tropical Cyclone Forecasts Using a Variable-Resolution Global Model. </w:t>
      </w:r>
      <w:r w:rsidRPr="00D60E09">
        <w:rPr>
          <w:rFonts w:cs="Times New Roman"/>
          <w:i/>
          <w:iCs/>
          <w:noProof/>
          <w:szCs w:val="24"/>
        </w:rPr>
        <w:t>Mon. Weather Rev.</w:t>
      </w:r>
      <w:r w:rsidRPr="00D60E09">
        <w:rPr>
          <w:rFonts w:cs="Times New Roman"/>
          <w:noProof/>
          <w:szCs w:val="24"/>
        </w:rPr>
        <w:t xml:space="preserve"> 143, 4012–4037. doi:10.1175/MWR-D-15-0159.1.</w:t>
      </w:r>
    </w:p>
    <w:p w14:paraId="6515240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rzycki, C. M., Jablonowski, C., and Taylor, M. A. (2014). Using Variable-Resolution Meshes to Model Tropical Cyclones in the Community Atmosphere Model. </w:t>
      </w:r>
      <w:r w:rsidRPr="00D60E09">
        <w:rPr>
          <w:rFonts w:cs="Times New Roman"/>
          <w:i/>
          <w:iCs/>
          <w:noProof/>
          <w:szCs w:val="24"/>
        </w:rPr>
        <w:t>Mon. Weather Rev.</w:t>
      </w:r>
      <w:r w:rsidRPr="00D60E09">
        <w:rPr>
          <w:rFonts w:cs="Times New Roman"/>
          <w:noProof/>
          <w:szCs w:val="24"/>
        </w:rPr>
        <w:t xml:space="preserve"> 142, 1221–1239. doi:10.1175/MWR-D-13-00179.1.</w:t>
      </w:r>
    </w:p>
    <w:p w14:paraId="77143EA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arzycki, C. M., and Ullrich, P. A. (2017). Assessing sensitivities in algorithmic detection of tropical cyclones in climate data. </w:t>
      </w:r>
      <w:r w:rsidRPr="00D60E09">
        <w:rPr>
          <w:rFonts w:cs="Times New Roman"/>
          <w:i/>
          <w:iCs/>
          <w:noProof/>
          <w:szCs w:val="24"/>
        </w:rPr>
        <w:t>Geophys. Res. Lett.</w:t>
      </w:r>
      <w:r w:rsidRPr="00D60E09">
        <w:rPr>
          <w:rFonts w:cs="Times New Roman"/>
          <w:noProof/>
          <w:szCs w:val="24"/>
        </w:rPr>
        <w:t xml:space="preserve"> 44, 1141–1149. doi:10.1002/2016GL071606.</w:t>
      </w:r>
    </w:p>
    <w:p w14:paraId="5EB3FD7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eder, J., and Fischer, E. M. (2020). Observed extreme precipitation trends and scaling in Central Europe. </w:t>
      </w:r>
      <w:r w:rsidRPr="00D60E09">
        <w:rPr>
          <w:rFonts w:cs="Times New Roman"/>
          <w:i/>
          <w:iCs/>
          <w:noProof/>
          <w:szCs w:val="24"/>
        </w:rPr>
        <w:t>Weather Clim. Extrem.</w:t>
      </w:r>
      <w:r w:rsidRPr="00D60E09">
        <w:rPr>
          <w:rFonts w:cs="Times New Roman"/>
          <w:noProof/>
          <w:szCs w:val="24"/>
        </w:rPr>
        <w:t xml:space="preserve"> 29, 100266. doi:10.1016/j.wace.2020.100266.</w:t>
      </w:r>
    </w:p>
    <w:p w14:paraId="3A0F50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eleke, T. T., Giorgi, F., Diro, G. T., and Zaitchik, B. F. (2017). Trend and periodicity of drought over Ethiopia. </w:t>
      </w:r>
      <w:r w:rsidRPr="00D60E09">
        <w:rPr>
          <w:rFonts w:cs="Times New Roman"/>
          <w:i/>
          <w:iCs/>
          <w:noProof/>
          <w:szCs w:val="24"/>
        </w:rPr>
        <w:t>Int. J. Climatol.</w:t>
      </w:r>
      <w:r w:rsidRPr="00D60E09">
        <w:rPr>
          <w:rFonts w:cs="Times New Roman"/>
          <w:noProof/>
          <w:szCs w:val="24"/>
        </w:rPr>
        <w:t xml:space="preserve"> 37, 4733–4748. doi:10.1002/joc.5122.</w:t>
      </w:r>
    </w:p>
    <w:p w14:paraId="7887F81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i, J., Mondal, S. K., Fischer, T., Wang, Y., Su, B., Huang, J., et al. (2020a). Future drought characteristics through a multi-model ensemble from CMIP6 over South Asia. </w:t>
      </w:r>
      <w:r w:rsidRPr="00D60E09">
        <w:rPr>
          <w:rFonts w:cs="Times New Roman"/>
          <w:i/>
          <w:iCs/>
          <w:noProof/>
          <w:szCs w:val="24"/>
        </w:rPr>
        <w:t>Atmos. Res.</w:t>
      </w:r>
      <w:r w:rsidRPr="00D60E09">
        <w:rPr>
          <w:rFonts w:cs="Times New Roman"/>
          <w:noProof/>
          <w:szCs w:val="24"/>
        </w:rPr>
        <w:t xml:space="preserve"> 246. doi:10.1016/j.atmosres.2020.105111.</w:t>
      </w:r>
    </w:p>
    <w:p w14:paraId="1345F9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i, R., Tao, F., Lall, U., Fu, B., Elliott, J., and Jägermeyr, J. (2020b). Larger Drought and Flood Hazards and Adverse Impacts on Population and Economic Productivity Under 2.0 than 1.5°C Warming. </w:t>
      </w:r>
      <w:r w:rsidRPr="00D60E09">
        <w:rPr>
          <w:rFonts w:cs="Times New Roman"/>
          <w:i/>
          <w:iCs/>
          <w:noProof/>
          <w:szCs w:val="24"/>
        </w:rPr>
        <w:t>Earth’s Futur.</w:t>
      </w:r>
      <w:r w:rsidRPr="00D60E09">
        <w:rPr>
          <w:rFonts w:cs="Times New Roman"/>
          <w:noProof/>
          <w:szCs w:val="24"/>
        </w:rPr>
        <w:t xml:space="preserve"> 8. doi:10.1029/2019EF001398.</w:t>
      </w:r>
    </w:p>
    <w:p w14:paraId="7E8B21C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 R., Chen, B., and Ding, Y. (2018). Impacts of SST anomalies in the Indian-Pacific basin on Northwest Pacific tropical cyclone activities during three super El Niño years. </w:t>
      </w:r>
      <w:r w:rsidRPr="00D60E09">
        <w:rPr>
          <w:rFonts w:cs="Times New Roman"/>
          <w:i/>
          <w:iCs/>
          <w:noProof/>
          <w:szCs w:val="24"/>
        </w:rPr>
        <w:t>J. Oceanol. Limnol.</w:t>
      </w:r>
      <w:r w:rsidRPr="00D60E09">
        <w:rPr>
          <w:rFonts w:cs="Times New Roman"/>
          <w:noProof/>
          <w:szCs w:val="24"/>
        </w:rPr>
        <w:t xml:space="preserve"> 36, 20–32. doi:10.1007/s00343-018-6321-8.</w:t>
      </w:r>
    </w:p>
    <w:p w14:paraId="3A9B9F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 R., and Wang, Y. (2017). Weak Tropical Cyclones Dominate the Poleward Migration of the Annual Mean Location of Lifetime Maximum Intensity of Northwest Pacific Tropical Cyclones since 1980. </w:t>
      </w:r>
      <w:r w:rsidRPr="00D60E09">
        <w:rPr>
          <w:rFonts w:cs="Times New Roman"/>
          <w:i/>
          <w:iCs/>
          <w:noProof/>
          <w:szCs w:val="24"/>
        </w:rPr>
        <w:t>J. Clim.</w:t>
      </w:r>
      <w:r w:rsidRPr="00D60E09">
        <w:rPr>
          <w:rFonts w:cs="Times New Roman"/>
          <w:noProof/>
          <w:szCs w:val="24"/>
        </w:rPr>
        <w:t xml:space="preserve"> 30, 6873–6882. doi:10.1175/JCLI-D-17-0019.1.</w:t>
      </w:r>
    </w:p>
    <w:p w14:paraId="7F4CFF5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 Y. J., Ren, G. Y., Shrestha, A. B., Rajbhandari, R., Ren, Y. Y., Sanjay, J., et al. (2017). Changes in extreme precipitation events over the Hindu Kush Himalayan region during 1961–2012. </w:t>
      </w:r>
      <w:r w:rsidRPr="00D60E09">
        <w:rPr>
          <w:rFonts w:cs="Times New Roman"/>
          <w:i/>
          <w:iCs/>
          <w:noProof/>
          <w:szCs w:val="24"/>
        </w:rPr>
        <w:t>Adv. Clim. Chang. Res.</w:t>
      </w:r>
      <w:r w:rsidRPr="00D60E09">
        <w:rPr>
          <w:rFonts w:cs="Times New Roman"/>
          <w:noProof/>
          <w:szCs w:val="24"/>
        </w:rPr>
        <w:t xml:space="preserve"> 8, 166–175. doi:10.1016/j.accre.2017.08.002.</w:t>
      </w:r>
    </w:p>
    <w:p w14:paraId="47EC7DF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C., Liu, F., and Shen, Y. (2018a). Attribution analysis of changing pan evaporation in the Qinghai-Tibetan Plateau, China: Pan Evaporation in the Qinghai-Tibetan Plateau. </w:t>
      </w:r>
      <w:r w:rsidRPr="00D60E09">
        <w:rPr>
          <w:rFonts w:cs="Times New Roman"/>
          <w:i/>
          <w:iCs/>
          <w:noProof/>
          <w:szCs w:val="24"/>
        </w:rPr>
        <w:t>Int. J. Climatol.</w:t>
      </w:r>
      <w:r w:rsidRPr="00D60E09">
        <w:rPr>
          <w:rFonts w:cs="Times New Roman"/>
          <w:noProof/>
          <w:szCs w:val="24"/>
        </w:rPr>
        <w:t xml:space="preserve"> 38. doi:10.1002/joc.5431.</w:t>
      </w:r>
    </w:p>
    <w:p w14:paraId="56A9C3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C., and Wang, Y. (2018). Why is the simulated climatology of tropical cyclones so sensitive to the choice of cumulus parameterization scheme in the WRF model? </w:t>
      </w:r>
      <w:r w:rsidRPr="00D60E09">
        <w:rPr>
          <w:rFonts w:cs="Times New Roman"/>
          <w:i/>
          <w:iCs/>
          <w:noProof/>
          <w:szCs w:val="24"/>
        </w:rPr>
        <w:t>Clim. Dyn.</w:t>
      </w:r>
      <w:r w:rsidRPr="00D60E09">
        <w:rPr>
          <w:rFonts w:cs="Times New Roman"/>
          <w:noProof/>
          <w:szCs w:val="24"/>
        </w:rPr>
        <w:t xml:space="preserve"> 51, 3613–3633. doi:10.1007/s00382-018-4099-1.</w:t>
      </w:r>
    </w:p>
    <w:p w14:paraId="49CB487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D., Zhang, Q., Qiu, J., Bai, P., Liang, K., and Li, X. (2018b). Intensification of hydrological drought due to human activity in the middle reaches of the Yangtze River, China. </w:t>
      </w:r>
      <w:r w:rsidRPr="00D60E09">
        <w:rPr>
          <w:rFonts w:cs="Times New Roman"/>
          <w:i/>
          <w:iCs/>
          <w:noProof/>
          <w:szCs w:val="24"/>
        </w:rPr>
        <w:t>Sci. Total Environ.</w:t>
      </w:r>
      <w:r w:rsidRPr="00D60E09">
        <w:rPr>
          <w:rFonts w:cs="Times New Roman"/>
          <w:noProof/>
          <w:szCs w:val="24"/>
        </w:rPr>
        <w:t xml:space="preserve"> 637–638, 1432–1442. doi:10.1016/j.scitotenv.2018.05.121.</w:t>
      </w:r>
    </w:p>
    <w:p w14:paraId="16A858B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G., Murakami, H., Knutson, T. R., Mizuta, R., and Yoshida, K. (2020a). Tropical cyclone motion in a changing climate. </w:t>
      </w:r>
      <w:r w:rsidRPr="00D60E09">
        <w:rPr>
          <w:rFonts w:cs="Times New Roman"/>
          <w:i/>
          <w:iCs/>
          <w:noProof/>
          <w:szCs w:val="24"/>
        </w:rPr>
        <w:t>Sci. Adv.</w:t>
      </w:r>
      <w:r w:rsidRPr="00D60E09">
        <w:rPr>
          <w:rFonts w:cs="Times New Roman"/>
          <w:noProof/>
          <w:szCs w:val="24"/>
        </w:rPr>
        <w:t xml:space="preserve"> 6, eaaz7610. doi:10.1126/sciadv.aaz7610.</w:t>
      </w:r>
    </w:p>
    <w:p w14:paraId="535F7F7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J., Chen, H., and Zhang, Q. (2019a). Extreme drought in the recent two decades in northern China resulting from Eurasian warming. </w:t>
      </w:r>
      <w:r w:rsidRPr="00D60E09">
        <w:rPr>
          <w:rFonts w:cs="Times New Roman"/>
          <w:i/>
          <w:iCs/>
          <w:noProof/>
          <w:szCs w:val="24"/>
        </w:rPr>
        <w:t>Clim. Dyn.</w:t>
      </w:r>
      <w:r w:rsidRPr="00D60E09">
        <w:rPr>
          <w:rFonts w:cs="Times New Roman"/>
          <w:noProof/>
          <w:szCs w:val="24"/>
        </w:rPr>
        <w:t xml:space="preserve"> 52, 2885–2902. doi:10.1007/s00382-018-4312-2.</w:t>
      </w:r>
    </w:p>
    <w:p w14:paraId="11AA4AD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L., Zhou, T., Chen, X., Wu, P., Christidis, N., and Lott, F. C. (2020b). The late spring drought of 2018 in South China. </w:t>
      </w:r>
      <w:r w:rsidRPr="00D60E09">
        <w:rPr>
          <w:rFonts w:cs="Times New Roman"/>
          <w:i/>
          <w:iCs/>
          <w:noProof/>
          <w:szCs w:val="24"/>
        </w:rPr>
        <w:t>Bull. Am. Meteorol. Soc.</w:t>
      </w:r>
      <w:r w:rsidRPr="00D60E09">
        <w:rPr>
          <w:rFonts w:cs="Times New Roman"/>
          <w:noProof/>
          <w:szCs w:val="24"/>
        </w:rPr>
        <w:t xml:space="preserve"> 101, S59–S64. doi:10.1175/BAMS-D-19-0202.1.</w:t>
      </w:r>
    </w:p>
    <w:p w14:paraId="4D067D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M., Chen, Y., Shen, Y., and Li, B. (2019b). Tracking climate change in Central Asia through temperature and precipitation extremes. </w:t>
      </w:r>
      <w:r w:rsidRPr="00D60E09">
        <w:rPr>
          <w:rFonts w:cs="Times New Roman"/>
          <w:i/>
          <w:iCs/>
          <w:noProof/>
          <w:szCs w:val="24"/>
        </w:rPr>
        <w:t>J. Geogr. Sci.</w:t>
      </w:r>
      <w:r w:rsidRPr="00D60E09">
        <w:rPr>
          <w:rFonts w:cs="Times New Roman"/>
          <w:noProof/>
          <w:szCs w:val="24"/>
        </w:rPr>
        <w:t xml:space="preserve"> 29, 3–28. doi:10.1007/s11442-019-1581-6.</w:t>
      </w:r>
    </w:p>
    <w:p w14:paraId="0D128EC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M., Chen, Y., Shen, Y., and Li, Y. (2017a). Changes of precipitation extremes in arid Central Asia. </w:t>
      </w:r>
      <w:r w:rsidRPr="00D60E09">
        <w:rPr>
          <w:rFonts w:cs="Times New Roman"/>
          <w:i/>
          <w:iCs/>
          <w:noProof/>
          <w:szCs w:val="24"/>
        </w:rPr>
        <w:t>Quat. Int.</w:t>
      </w:r>
      <w:r w:rsidRPr="00D60E09">
        <w:rPr>
          <w:rFonts w:cs="Times New Roman"/>
          <w:noProof/>
          <w:szCs w:val="24"/>
        </w:rPr>
        <w:t xml:space="preserve"> 436, 16–27. doi:10.1016/j.quaint.2016.12.024.</w:t>
      </w:r>
    </w:p>
    <w:p w14:paraId="1BFB6CD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P., Jeong, J. H., Yoon, J. H., Kim, H., Simon Wang, S. Y., Linderholm, H. W., et al. (2020c). Abrupt shift to hotter and drier climate over inner East Asia beyond the tipping point. </w:t>
      </w:r>
      <w:r w:rsidRPr="00D60E09">
        <w:rPr>
          <w:rFonts w:cs="Times New Roman"/>
          <w:i/>
          <w:iCs/>
          <w:noProof/>
          <w:szCs w:val="24"/>
        </w:rPr>
        <w:t>Science (80-. ).</w:t>
      </w:r>
      <w:r w:rsidRPr="00D60E09">
        <w:rPr>
          <w:rFonts w:cs="Times New Roman"/>
          <w:noProof/>
          <w:szCs w:val="24"/>
        </w:rPr>
        <w:t xml:space="preserve"> 370, 1095–1099. doi:10.1126/science.abb3368.</w:t>
      </w:r>
    </w:p>
    <w:p w14:paraId="178A343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P., Ren, G., Xu, Y., Wang, X. L., Qin, Y., Sun, X., et al. (2019c). Observed Changes in Extreme Temperature over the Global Land Based on a Newly Developed Station Daily Dataset. </w:t>
      </w:r>
      <w:r w:rsidRPr="00D60E09">
        <w:rPr>
          <w:rFonts w:cs="Times New Roman"/>
          <w:i/>
          <w:iCs/>
          <w:noProof/>
          <w:szCs w:val="24"/>
        </w:rPr>
        <w:t>J. Clim.</w:t>
      </w:r>
      <w:r w:rsidRPr="00D60E09">
        <w:rPr>
          <w:rFonts w:cs="Times New Roman"/>
          <w:noProof/>
          <w:szCs w:val="24"/>
        </w:rPr>
        <w:t xml:space="preserve"> 32, 8489–8509. doi:10.1175/JCLI-D-18-0733.1.</w:t>
      </w:r>
    </w:p>
    <w:p w14:paraId="2C01F4D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Q., Gu, X., Singh, V. P., Kong, D., and Chen, X. (2015a). Spatiotemporal behavior of floods and droughts and their impacts on agriculture in China. </w:t>
      </w:r>
      <w:r w:rsidRPr="00D60E09">
        <w:rPr>
          <w:rFonts w:cs="Times New Roman"/>
          <w:i/>
          <w:iCs/>
          <w:noProof/>
          <w:szCs w:val="24"/>
        </w:rPr>
        <w:t>Glob. Planet. Change</w:t>
      </w:r>
      <w:r w:rsidRPr="00D60E09">
        <w:rPr>
          <w:rFonts w:cs="Times New Roman"/>
          <w:noProof/>
          <w:szCs w:val="24"/>
        </w:rPr>
        <w:t xml:space="preserve"> 131, 63–72. doi:10.1016/j.gloplacha.2015.05.007.</w:t>
      </w:r>
    </w:p>
    <w:p w14:paraId="621B24F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Q., Gu, X., Singh, V. P., Xiao, M., and Xu, C.-Y. (2015b). Flood frequency under the influence of trends in the Pearl River basin, China: Changing patterns, causes and implications. </w:t>
      </w:r>
      <w:r w:rsidRPr="00D60E09">
        <w:rPr>
          <w:rFonts w:cs="Times New Roman"/>
          <w:i/>
          <w:iCs/>
          <w:noProof/>
          <w:szCs w:val="24"/>
        </w:rPr>
        <w:t>Hydrol. Process.</w:t>
      </w:r>
      <w:r w:rsidRPr="00D60E09">
        <w:rPr>
          <w:rFonts w:cs="Times New Roman"/>
          <w:noProof/>
          <w:szCs w:val="24"/>
        </w:rPr>
        <w:t xml:space="preserve"> 29, 1406–1417. doi:10.1002/hyp.10278.</w:t>
      </w:r>
    </w:p>
    <w:p w14:paraId="4666D6E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Q., Ni, X., and Zhang, F. (2017b). Decreasing trend in severe weather occurrence over China during the past 50 years. </w:t>
      </w:r>
      <w:r w:rsidRPr="00D60E09">
        <w:rPr>
          <w:rFonts w:cs="Times New Roman"/>
          <w:i/>
          <w:iCs/>
          <w:noProof/>
          <w:szCs w:val="24"/>
        </w:rPr>
        <w:t>Sci. Rep.</w:t>
      </w:r>
      <w:r w:rsidRPr="00D60E09">
        <w:rPr>
          <w:rFonts w:cs="Times New Roman"/>
          <w:noProof/>
          <w:szCs w:val="24"/>
        </w:rPr>
        <w:t xml:space="preserve"> 7, 42310. doi:10.1038/srep42310.</w:t>
      </w:r>
    </w:p>
    <w:p w14:paraId="725013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R., Su, F., Jiang, Z., Gao, X., Guo, D., Ni, J., et al. (2015c). An overview of projected climate and environmental changes across the Tibetan Plateau in the 21st century. </w:t>
      </w:r>
      <w:r w:rsidRPr="00D60E09">
        <w:rPr>
          <w:rFonts w:cs="Times New Roman"/>
          <w:i/>
          <w:iCs/>
          <w:noProof/>
          <w:szCs w:val="24"/>
        </w:rPr>
        <w:t>Chinese Sci. Bull.</w:t>
      </w:r>
      <w:r w:rsidRPr="00D60E09">
        <w:rPr>
          <w:rFonts w:cs="Times New Roman"/>
          <w:noProof/>
          <w:szCs w:val="24"/>
        </w:rPr>
        <w:t xml:space="preserve"> doi:10.1360/N972014-01296.</w:t>
      </w:r>
    </w:p>
    <w:p w14:paraId="051625D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W., Li, W., Zhu, L., Ma, Y., Yang, L., Lott, F. C., et al. (2020d). Anthropogenic Influence on 2018 Summer Persistent Heavy Rainfall in Central Western China. </w:t>
      </w:r>
      <w:r w:rsidRPr="00D60E09">
        <w:rPr>
          <w:rFonts w:cs="Times New Roman"/>
          <w:i/>
          <w:iCs/>
          <w:noProof/>
          <w:szCs w:val="24"/>
        </w:rPr>
        <w:t>Bull. Am. Meteorol. Soc.</w:t>
      </w:r>
      <w:r w:rsidRPr="00D60E09">
        <w:rPr>
          <w:rFonts w:cs="Times New Roman"/>
          <w:noProof/>
          <w:szCs w:val="24"/>
        </w:rPr>
        <w:t xml:space="preserve"> 101, S65–S70. doi:10.1175/BAMS-D-19-0147.1.</w:t>
      </w:r>
    </w:p>
    <w:p w14:paraId="3DB6004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W., and Luo, D. (2019). A Nonlinear Theory of Atmospheric Blocking: An Application to Greenland Blocking Changes Linked to Winter Arctic Sea Ice Loss. </w:t>
      </w:r>
      <w:r w:rsidRPr="00D60E09">
        <w:rPr>
          <w:rFonts w:cs="Times New Roman"/>
          <w:i/>
          <w:iCs/>
          <w:noProof/>
          <w:szCs w:val="24"/>
        </w:rPr>
        <w:t>J. Atmos. Sci.</w:t>
      </w:r>
      <w:r w:rsidRPr="00D60E09">
        <w:rPr>
          <w:rFonts w:cs="Times New Roman"/>
          <w:noProof/>
          <w:szCs w:val="24"/>
        </w:rPr>
        <w:t xml:space="preserve"> 77, 723–751. doi:10.1175/JAS-D-19-0198.1.</w:t>
      </w:r>
    </w:p>
    <w:p w14:paraId="0A35312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W., Vecchi, G. A., Murakami, H., Delworth, T. L., Paffendorf, K., Jia, L., et al. (2016a). Influences of Natural Variability and Anthropogenic Forcing on the Extreme 2015 Accumulated Cyclone Energy in the Western North Pacific. </w:t>
      </w:r>
      <w:r w:rsidRPr="00D60E09">
        <w:rPr>
          <w:rFonts w:cs="Times New Roman"/>
          <w:i/>
          <w:iCs/>
          <w:noProof/>
          <w:szCs w:val="24"/>
        </w:rPr>
        <w:t>Bull. Am. Meteorol. Soc.</w:t>
      </w:r>
      <w:r w:rsidRPr="00D60E09">
        <w:rPr>
          <w:rFonts w:cs="Times New Roman"/>
          <w:noProof/>
          <w:szCs w:val="24"/>
        </w:rPr>
        <w:t xml:space="preserve"> 97, S131–S135. doi:10.1175/BAMS-D-16-0146.1.</w:t>
      </w:r>
    </w:p>
    <w:p w14:paraId="35AAA59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W., Vecchi, G. A., Murakami, H., Villarini, G., and Jia, L. (2016b). The Pacific meridional mode and the occurrence of tropical Cyclones in the western North Pacific. </w:t>
      </w:r>
      <w:r w:rsidRPr="00D60E09">
        <w:rPr>
          <w:rFonts w:cs="Times New Roman"/>
          <w:i/>
          <w:iCs/>
          <w:noProof/>
          <w:szCs w:val="24"/>
        </w:rPr>
        <w:t>J. Clim.</w:t>
      </w:r>
      <w:r w:rsidRPr="00D60E09">
        <w:rPr>
          <w:rFonts w:cs="Times New Roman"/>
          <w:noProof/>
          <w:szCs w:val="24"/>
        </w:rPr>
        <w:t xml:space="preserve"> 29, 381–398. doi:10.1175/JCLI-D-15-0282.1.</w:t>
      </w:r>
    </w:p>
    <w:p w14:paraId="6E9E78B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W., Villarini, G., Scoccimarro, E., and Napolitano, F. (2020e). Examining the precipitation associated with medicanes in the high-resolution ERA-5 reanalysis data. </w:t>
      </w:r>
      <w:r w:rsidRPr="00D60E09">
        <w:rPr>
          <w:rFonts w:cs="Times New Roman"/>
          <w:i/>
          <w:iCs/>
          <w:noProof/>
          <w:szCs w:val="24"/>
        </w:rPr>
        <w:t>Int. J. Climatol.</w:t>
      </w:r>
      <w:r w:rsidRPr="00D60E09">
        <w:rPr>
          <w:rFonts w:cs="Times New Roman"/>
          <w:noProof/>
          <w:szCs w:val="24"/>
        </w:rPr>
        <w:t xml:space="preserve"> n/a. doi:10.1002/joc.6669.</w:t>
      </w:r>
    </w:p>
    <w:p w14:paraId="508960B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W., Villarini, G., Vecchi, G. A., and Smith, J. A. (2018c). Urbanization exacerbated the rainfall and flooding caused by hurricane Harvey in Houston. </w:t>
      </w:r>
      <w:r w:rsidRPr="00D60E09">
        <w:rPr>
          <w:rFonts w:cs="Times New Roman"/>
          <w:i/>
          <w:iCs/>
          <w:noProof/>
          <w:szCs w:val="24"/>
        </w:rPr>
        <w:t>Nature</w:t>
      </w:r>
      <w:r w:rsidRPr="00D60E09">
        <w:rPr>
          <w:rFonts w:cs="Times New Roman"/>
          <w:noProof/>
          <w:szCs w:val="24"/>
        </w:rPr>
        <w:t xml:space="preserve"> 563, 384–388. doi:10.1038/s41586-018-0676-z.</w:t>
      </w:r>
    </w:p>
    <w:p w14:paraId="41511A4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W., and Zhou, T. (2019). Significant Increases in Extreme Precipitation and the Associations with Global Warming over the Global Land Monsoon Regions. </w:t>
      </w:r>
      <w:r w:rsidRPr="00D60E09">
        <w:rPr>
          <w:rFonts w:cs="Times New Roman"/>
          <w:i/>
          <w:iCs/>
          <w:noProof/>
          <w:szCs w:val="24"/>
        </w:rPr>
        <w:t>J. Clim.</w:t>
      </w:r>
      <w:r w:rsidRPr="00D60E09">
        <w:rPr>
          <w:rFonts w:cs="Times New Roman"/>
          <w:noProof/>
          <w:szCs w:val="24"/>
        </w:rPr>
        <w:t xml:space="preserve"> 32, 8465–8488. doi:10.1175/JCLI-D-18-0662.1.</w:t>
      </w:r>
    </w:p>
    <w:p w14:paraId="5F6A4460"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X., Flato, G., Kirchmeier-Young, M., Vincent, L., Wan, H., Wang, X., et al. (2019d). “Changes in Temperature and Precipitation Across Canada,” in </w:t>
      </w:r>
      <w:r w:rsidRPr="00D60E09">
        <w:rPr>
          <w:rFonts w:cs="Times New Roman"/>
          <w:i/>
          <w:iCs/>
          <w:noProof/>
          <w:szCs w:val="24"/>
        </w:rPr>
        <w:t>Canada’s Changing Climate Report</w:t>
      </w:r>
      <w:r w:rsidRPr="00D60E09">
        <w:rPr>
          <w:rFonts w:cs="Times New Roman"/>
          <w:noProof/>
          <w:szCs w:val="24"/>
        </w:rPr>
        <w:t>, eds. E. Bush and D. S. Lemmen (Ottawa, ON, Canada: Government of Canada), 112–193. Available at: https://changingclimate.ca/CCCR2019/.</w:t>
      </w:r>
    </w:p>
    <w:p w14:paraId="0ACDF94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X. S., Amirthanathan, G. E., Bari, M. A., Laugesen, R. M., Shin, D., Kent, D. M., et al. (2016c). How streamflow has changed across Australia since the 1950s: evidence from the network of hydrologic reference stations. </w:t>
      </w:r>
      <w:r w:rsidRPr="00D60E09">
        <w:rPr>
          <w:rFonts w:cs="Times New Roman"/>
          <w:i/>
          <w:iCs/>
          <w:noProof/>
          <w:szCs w:val="24"/>
        </w:rPr>
        <w:t>Hydrol. Earth Syst. Sci.</w:t>
      </w:r>
      <w:r w:rsidRPr="00D60E09">
        <w:rPr>
          <w:rFonts w:cs="Times New Roman"/>
          <w:noProof/>
          <w:szCs w:val="24"/>
        </w:rPr>
        <w:t xml:space="preserve"> 20, 3947–3965. doi:10.5194/hess-20-3947-2016.</w:t>
      </w:r>
    </w:p>
    <w:p w14:paraId="1AE01F6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X., Wan, H., Zwiers, F. W., Hegerl, G. C., and Min, S.-K. (2013). Attributing intensification of precipitation extremes to human influence. </w:t>
      </w:r>
      <w:r w:rsidRPr="00D60E09">
        <w:rPr>
          <w:rFonts w:cs="Times New Roman"/>
          <w:i/>
          <w:iCs/>
          <w:noProof/>
          <w:szCs w:val="24"/>
        </w:rPr>
        <w:t>Geophys. Res. Lett.</w:t>
      </w:r>
      <w:r w:rsidRPr="00D60E09">
        <w:rPr>
          <w:rFonts w:cs="Times New Roman"/>
          <w:noProof/>
          <w:szCs w:val="24"/>
        </w:rPr>
        <w:t xml:space="preserve"> 40, 5252–5257. doi:10.1002/grl.51010.</w:t>
      </w:r>
    </w:p>
    <w:p w14:paraId="2321CF1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X., Zwiers, F. W., Li, G., Wan, H., and Cannon, A. J. (2017c). Complexity in estimating past and future extreme short-duration rainfall. </w:t>
      </w:r>
      <w:r w:rsidRPr="00D60E09">
        <w:rPr>
          <w:rFonts w:cs="Times New Roman"/>
          <w:i/>
          <w:iCs/>
          <w:noProof/>
          <w:szCs w:val="24"/>
        </w:rPr>
        <w:t>Nat. Geosci.</w:t>
      </w:r>
      <w:r w:rsidRPr="00D60E09">
        <w:rPr>
          <w:rFonts w:cs="Times New Roman"/>
          <w:noProof/>
          <w:szCs w:val="24"/>
        </w:rPr>
        <w:t xml:space="preserve"> 10, 255. doi:10.1038/ngeo2911.</w:t>
      </w:r>
    </w:p>
    <w:p w14:paraId="63129E4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Y., Fan, J., Logan, T., Li, Z., and Homeyer, C. R. (2019e). Wildfire Impact on Environmental Thermodynamics and Severe Convective Storms. </w:t>
      </w:r>
      <w:r w:rsidRPr="00D60E09">
        <w:rPr>
          <w:rFonts w:cs="Times New Roman"/>
          <w:i/>
          <w:iCs/>
          <w:noProof/>
          <w:szCs w:val="24"/>
        </w:rPr>
        <w:t>Geophys. Res. Lett.</w:t>
      </w:r>
      <w:r w:rsidRPr="00D60E09">
        <w:rPr>
          <w:rFonts w:cs="Times New Roman"/>
          <w:noProof/>
          <w:szCs w:val="24"/>
        </w:rPr>
        <w:t xml:space="preserve"> 46, 10082–10093. doi:10.1029/2019GL084534.</w:t>
      </w:r>
    </w:p>
    <w:p w14:paraId="5C4F5D2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Y., Pang, X., Xia, J., Shao, Q., Yu, E., Zhao, T., et al. (2019f). Regional Patterns of Extreme Precipitation and Urban Signatures in Metropolitan Areas. </w:t>
      </w:r>
      <w:r w:rsidRPr="00D60E09">
        <w:rPr>
          <w:rFonts w:cs="Times New Roman"/>
          <w:i/>
          <w:iCs/>
          <w:noProof/>
          <w:szCs w:val="24"/>
        </w:rPr>
        <w:t>J. Geophys. Res. Atmos.</w:t>
      </w:r>
      <w:r w:rsidRPr="00D60E09">
        <w:rPr>
          <w:rFonts w:cs="Times New Roman"/>
          <w:noProof/>
          <w:szCs w:val="24"/>
        </w:rPr>
        <w:t xml:space="preserve"> 124, 641–663. doi:10.1029/2018JD029718.</w:t>
      </w:r>
    </w:p>
    <w:p w14:paraId="6BB5FD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Y., Wang, H., Sun, J., and Drange, H. (2010). Changes in the tropical cyclone genesis potential index over the western north pacific in the SRES A2 scenario. </w:t>
      </w:r>
      <w:r w:rsidRPr="00D60E09">
        <w:rPr>
          <w:rFonts w:cs="Times New Roman"/>
          <w:i/>
          <w:iCs/>
          <w:noProof/>
          <w:szCs w:val="24"/>
        </w:rPr>
        <w:t>Adv. Atmos. Sci.</w:t>
      </w:r>
      <w:r w:rsidRPr="00D60E09">
        <w:rPr>
          <w:rFonts w:cs="Times New Roman"/>
          <w:noProof/>
          <w:szCs w:val="24"/>
        </w:rPr>
        <w:t xml:space="preserve"> 27, 1246–1258. doi:10.1007/s00376-010-9096-1.</w:t>
      </w:r>
    </w:p>
    <w:p w14:paraId="3FD4CBB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Z., and Colle, B. A. (2017). Changes in Extratropical Cyclone Precipitation and Associated Processes during the Twenty-First Century over Eastern North America and the Western Atlantic Using a Cyclone-Relative Approach. </w:t>
      </w:r>
      <w:r w:rsidRPr="00D60E09">
        <w:rPr>
          <w:rFonts w:cs="Times New Roman"/>
          <w:i/>
          <w:iCs/>
          <w:noProof/>
          <w:szCs w:val="24"/>
        </w:rPr>
        <w:t>J. Clim.</w:t>
      </w:r>
      <w:r w:rsidRPr="00D60E09">
        <w:rPr>
          <w:rFonts w:cs="Times New Roman"/>
          <w:noProof/>
          <w:szCs w:val="24"/>
        </w:rPr>
        <w:t xml:space="preserve"> 30, 8633–8656. doi:10.1175/JCLI-D-16-0906.1.</w:t>
      </w:r>
    </w:p>
    <w:p w14:paraId="619866B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Z., Ralph, F. M., and Zheng, M. (2019g). The Relationship Between Extratropical Cyclone Strength and Atmospheric River Intensity and Position. </w:t>
      </w:r>
      <w:r w:rsidRPr="00D60E09">
        <w:rPr>
          <w:rFonts w:cs="Times New Roman"/>
          <w:i/>
          <w:iCs/>
          <w:noProof/>
          <w:szCs w:val="24"/>
        </w:rPr>
        <w:t>Geophys. Res. Lett.</w:t>
      </w:r>
      <w:r w:rsidRPr="00D60E09">
        <w:rPr>
          <w:rFonts w:cs="Times New Roman"/>
          <w:noProof/>
          <w:szCs w:val="24"/>
        </w:rPr>
        <w:t xml:space="preserve"> 46, 1814–1823. doi:10.1029/2018GL079071.</w:t>
      </w:r>
    </w:p>
    <w:p w14:paraId="2EA9C4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ng, Z., Wang, K., Chen, D., Li, J., and Dickinson, R. (2019h). Increase in Surface Friction Dominates the Observed Surface Wind Speed Decline during 1973–2014 in the Northern Hemisphere Lands. </w:t>
      </w:r>
      <w:r w:rsidRPr="00D60E09">
        <w:rPr>
          <w:rFonts w:cs="Times New Roman"/>
          <w:i/>
          <w:iCs/>
          <w:noProof/>
          <w:szCs w:val="24"/>
        </w:rPr>
        <w:t>J. Clim.</w:t>
      </w:r>
      <w:r w:rsidRPr="00D60E09">
        <w:rPr>
          <w:rFonts w:cs="Times New Roman"/>
          <w:noProof/>
          <w:szCs w:val="24"/>
        </w:rPr>
        <w:t xml:space="preserve"> 32, 7421–7435. doi:10.1175/JCLI-D-18-0691.1.</w:t>
      </w:r>
    </w:p>
    <w:p w14:paraId="41DDFE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C., Brissette, F., Chen, J., and Martel, J. L. J.-L. (2020). Frequency change of future extreme summer meteorological and hydrological droughts over North America. </w:t>
      </w:r>
      <w:r w:rsidRPr="00D60E09">
        <w:rPr>
          <w:rFonts w:cs="Times New Roman"/>
          <w:i/>
          <w:iCs/>
          <w:noProof/>
          <w:szCs w:val="24"/>
        </w:rPr>
        <w:t>J. Hydrol.</w:t>
      </w:r>
      <w:r w:rsidRPr="00D60E09">
        <w:rPr>
          <w:rFonts w:cs="Times New Roman"/>
          <w:noProof/>
          <w:szCs w:val="24"/>
        </w:rPr>
        <w:t xml:space="preserve"> 584, 124316. doi:10.1016/j.jhydrol.2019.124316.</w:t>
      </w:r>
    </w:p>
    <w:p w14:paraId="7C6AADC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C., Lin, Y., Wu, F., Wang, Y. Y., Li, Z., Rosenfeld, D., et al. (2018). Enlarging Rainfall Area of Tropical Cyclones by Atmospheric Aerosols. </w:t>
      </w:r>
      <w:r w:rsidRPr="00D60E09">
        <w:rPr>
          <w:rFonts w:cs="Times New Roman"/>
          <w:i/>
          <w:iCs/>
          <w:noProof/>
          <w:szCs w:val="24"/>
        </w:rPr>
        <w:t>Geophys. Res. Lett.</w:t>
      </w:r>
      <w:r w:rsidRPr="00D60E09">
        <w:rPr>
          <w:rFonts w:cs="Times New Roman"/>
          <w:noProof/>
          <w:szCs w:val="24"/>
        </w:rPr>
        <w:t xml:space="preserve"> 45, 8604–8611. doi:10.1029/2018GL079427.</w:t>
      </w:r>
    </w:p>
    <w:p w14:paraId="239A505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K., and Jackson, R. B. (2014). Biophysical forcings of land-use changes from potential forestry activities in North America. </w:t>
      </w:r>
      <w:r w:rsidRPr="00D60E09">
        <w:rPr>
          <w:rFonts w:cs="Times New Roman"/>
          <w:i/>
          <w:iCs/>
          <w:noProof/>
          <w:szCs w:val="24"/>
        </w:rPr>
        <w:t>Ecol. Monogr.</w:t>
      </w:r>
      <w:r w:rsidRPr="00D60E09">
        <w:rPr>
          <w:rFonts w:cs="Times New Roman"/>
          <w:noProof/>
          <w:szCs w:val="24"/>
        </w:rPr>
        <w:t xml:space="preserve"> 84, 329–353. doi:10.1890/12-1705.1.</w:t>
      </w:r>
    </w:p>
    <w:p w14:paraId="7208DC5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M., and Held, I. M. (2011). TC-Permitting GCM Simulations of Hurricane Frequency Response to Sea Surface Temperature Anomalies Projected for the Late-Twenty-First Century. </w:t>
      </w:r>
      <w:r w:rsidRPr="00D60E09">
        <w:rPr>
          <w:rFonts w:cs="Times New Roman"/>
          <w:i/>
          <w:iCs/>
          <w:noProof/>
          <w:szCs w:val="24"/>
        </w:rPr>
        <w:t>J. Clim.</w:t>
      </w:r>
      <w:r w:rsidRPr="00D60E09">
        <w:rPr>
          <w:rFonts w:cs="Times New Roman"/>
          <w:noProof/>
          <w:szCs w:val="24"/>
        </w:rPr>
        <w:t xml:space="preserve"> 25, 2995–3009. doi:10.1175/JCLI-D-11-00313.1.</w:t>
      </w:r>
    </w:p>
    <w:p w14:paraId="58FAD5E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M., Held, I. M., and Lin, S.-J. (2012). Some Counterintuitive Dependencies of Tropical Cyclone Frequency on Parameters in a GCM. </w:t>
      </w:r>
      <w:r w:rsidRPr="00D60E09">
        <w:rPr>
          <w:rFonts w:cs="Times New Roman"/>
          <w:i/>
          <w:iCs/>
          <w:noProof/>
          <w:szCs w:val="24"/>
        </w:rPr>
        <w:t>J. Atmos. Sci.</w:t>
      </w:r>
      <w:r w:rsidRPr="00D60E09">
        <w:rPr>
          <w:rFonts w:cs="Times New Roman"/>
          <w:noProof/>
          <w:szCs w:val="24"/>
        </w:rPr>
        <w:t xml:space="preserve"> 69, 2272–2283. doi:10.1175/JAS-D-11-0238.1.</w:t>
      </w:r>
    </w:p>
    <w:p w14:paraId="29ED7535"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M., Held, I. M., Lin, S. J., and Vecchi, G. A. (2009). Simulations of global hurricane climatology, interannual variability, and response to global warming using a 50-km resolution GCM. </w:t>
      </w:r>
      <w:r w:rsidRPr="00D60E09">
        <w:rPr>
          <w:rFonts w:cs="Times New Roman"/>
          <w:i/>
          <w:iCs/>
          <w:noProof/>
          <w:szCs w:val="24"/>
        </w:rPr>
        <w:t>J. Clim.</w:t>
      </w:r>
      <w:r w:rsidRPr="00D60E09">
        <w:rPr>
          <w:rFonts w:cs="Times New Roman"/>
          <w:noProof/>
          <w:szCs w:val="24"/>
        </w:rPr>
        <w:t xml:space="preserve"> 22, 6653–6678. doi:10.1175/2009JCLI3049.1.</w:t>
      </w:r>
    </w:p>
    <w:p w14:paraId="15B64E1E"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S., Deng, Y., and Black, R. X. (2016). Warm Season Dry Spells in the Central and Eastern United States: Diverging Skill in Climate Model Representation. </w:t>
      </w:r>
      <w:r w:rsidRPr="00D60E09">
        <w:rPr>
          <w:rFonts w:cs="Times New Roman"/>
          <w:i/>
          <w:iCs/>
          <w:noProof/>
          <w:szCs w:val="24"/>
        </w:rPr>
        <w:t>J. Clim.</w:t>
      </w:r>
      <w:r w:rsidRPr="00D60E09">
        <w:rPr>
          <w:rFonts w:cs="Times New Roman"/>
          <w:noProof/>
          <w:szCs w:val="24"/>
        </w:rPr>
        <w:t xml:space="preserve"> 29, 5617–5624. doi:10.1175/JCLI-D-16-0321.1.</w:t>
      </w:r>
    </w:p>
    <w:p w14:paraId="0DDFA2E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T., and Dai, A. (2015). The magnitude and causes of global drought changes in the twenty-first century under a low-moderate emissions scenario. </w:t>
      </w:r>
      <w:r w:rsidRPr="00D60E09">
        <w:rPr>
          <w:rFonts w:cs="Times New Roman"/>
          <w:i/>
          <w:iCs/>
          <w:noProof/>
          <w:szCs w:val="24"/>
        </w:rPr>
        <w:t>J. Clim.</w:t>
      </w:r>
      <w:r w:rsidRPr="00D60E09">
        <w:rPr>
          <w:rFonts w:cs="Times New Roman"/>
          <w:noProof/>
          <w:szCs w:val="24"/>
        </w:rPr>
        <w:t xml:space="preserve"> 28, 4490–4512. doi:10.1175/JCLI-D-14-00363.1.</w:t>
      </w:r>
    </w:p>
    <w:p w14:paraId="57792EC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T., and Dai, A. (2017). Uncertainties in historical changes and future projections of drought. Part II: model-simulated historical and future drought changes. </w:t>
      </w:r>
      <w:r w:rsidRPr="00D60E09">
        <w:rPr>
          <w:rFonts w:cs="Times New Roman"/>
          <w:i/>
          <w:iCs/>
          <w:noProof/>
          <w:szCs w:val="24"/>
        </w:rPr>
        <w:t>Clim. Change</w:t>
      </w:r>
      <w:r w:rsidRPr="00D60E09">
        <w:rPr>
          <w:rFonts w:cs="Times New Roman"/>
          <w:noProof/>
          <w:szCs w:val="24"/>
        </w:rPr>
        <w:t xml:space="preserve"> 144, 535–548. doi:10.1007/s10584-016-1742-x.</w:t>
      </w:r>
    </w:p>
    <w:p w14:paraId="5F03ED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ao, Y., Ducharne, A., Sultan, B., Braconnot, P., and Vautard, R. (2015). Estimating heat stress from climate-based indicators: present-day biases and future spreads in the CMIP5 global climate model ensemble. </w:t>
      </w:r>
      <w:r w:rsidRPr="00D60E09">
        <w:rPr>
          <w:rFonts w:cs="Times New Roman"/>
          <w:i/>
          <w:iCs/>
          <w:noProof/>
          <w:szCs w:val="24"/>
        </w:rPr>
        <w:t>Environ. Res. Lett.</w:t>
      </w:r>
      <w:r w:rsidRPr="00D60E09">
        <w:rPr>
          <w:rFonts w:cs="Times New Roman"/>
          <w:noProof/>
          <w:szCs w:val="24"/>
        </w:rPr>
        <w:t xml:space="preserve"> 10, 084013. doi:10.1088/1748-9326/10/8/084013.</w:t>
      </w:r>
    </w:p>
    <w:p w14:paraId="34BCCD4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eng, C., Zhang, R., Shi, W., Li, X., and Chen, X. (2017). Trends in significant wave height and surface wind speed in the China Seas between 1988 and 2011. </w:t>
      </w:r>
      <w:r w:rsidRPr="00D60E09">
        <w:rPr>
          <w:rFonts w:cs="Times New Roman"/>
          <w:i/>
          <w:iCs/>
          <w:noProof/>
          <w:szCs w:val="24"/>
        </w:rPr>
        <w:t>J. Ocean Univ. China</w:t>
      </w:r>
      <w:r w:rsidRPr="00D60E09">
        <w:rPr>
          <w:rFonts w:cs="Times New Roman"/>
          <w:noProof/>
          <w:szCs w:val="24"/>
        </w:rPr>
        <w:t xml:space="preserve"> 16, 717–726. doi:10.1007/s11802-017-3213-z.</w:t>
      </w:r>
    </w:p>
    <w:p w14:paraId="4A1B15B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eng, F., Westra, S., and Sisson, S. A. (2013). Quantifying the dependence between extreme rainfall and storm surge in the coastal zone. </w:t>
      </w:r>
      <w:r w:rsidRPr="00D60E09">
        <w:rPr>
          <w:rFonts w:cs="Times New Roman"/>
          <w:i/>
          <w:iCs/>
          <w:noProof/>
          <w:szCs w:val="24"/>
        </w:rPr>
        <w:t>J. Hydrol.</w:t>
      </w:r>
      <w:r w:rsidRPr="00D60E09">
        <w:rPr>
          <w:rFonts w:cs="Times New Roman"/>
          <w:noProof/>
          <w:szCs w:val="24"/>
        </w:rPr>
        <w:t xml:space="preserve"> 505, 172–187. doi:10.1016/j.jhydrol.2013.09.054.</w:t>
      </w:r>
    </w:p>
    <w:p w14:paraId="0C1C3AC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eng, H., Chiew, F. H. S., Potter, N. J., and Kirono, D. G. C. (2019). Projections of water futures for Australia: An update. in </w:t>
      </w:r>
      <w:r w:rsidRPr="00D60E09">
        <w:rPr>
          <w:rFonts w:cs="Times New Roman"/>
          <w:i/>
          <w:iCs/>
          <w:noProof/>
          <w:szCs w:val="24"/>
        </w:rPr>
        <w:t>23rd International Congress on Modelling and Simulation – Supporting Evidence-Based Decision Making: The Role of Modelling and Simulation, MODSIM 2019</w:t>
      </w:r>
      <w:r w:rsidRPr="00D60E09">
        <w:rPr>
          <w:rFonts w:cs="Times New Roman"/>
          <w:noProof/>
          <w:szCs w:val="24"/>
        </w:rPr>
        <w:t>, 1000–1006. doi:10.36334/modsim.2019.k7.zhengh.</w:t>
      </w:r>
    </w:p>
    <w:p w14:paraId="3207104D"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ou, B., Wen, Q. H., Xu, Y., Song, L., and Zhang, X. (2014). Projected changes in temperature and precipitation extremes in China by the CMIP5 multimodel ensembles. </w:t>
      </w:r>
      <w:r w:rsidRPr="00D60E09">
        <w:rPr>
          <w:rFonts w:cs="Times New Roman"/>
          <w:i/>
          <w:iCs/>
          <w:noProof/>
          <w:szCs w:val="24"/>
        </w:rPr>
        <w:t>J. Clim.</w:t>
      </w:r>
      <w:r w:rsidRPr="00D60E09">
        <w:rPr>
          <w:rFonts w:cs="Times New Roman"/>
          <w:noProof/>
          <w:szCs w:val="24"/>
        </w:rPr>
        <w:t xml:space="preserve"> 27, 6591–6611. doi:10.1175/JCLI-D-13-00761.1.</w:t>
      </w:r>
    </w:p>
    <w:p w14:paraId="54091C0F"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ou, B., Xu, Y., Wu, J., Dong, S., and Shi, Y. (2016a). Changes in temperature and precipitation extreme indices over China: Analysis of a high-resolution grid dataset. </w:t>
      </w:r>
      <w:r w:rsidRPr="00D60E09">
        <w:rPr>
          <w:rFonts w:cs="Times New Roman"/>
          <w:i/>
          <w:iCs/>
          <w:noProof/>
          <w:szCs w:val="24"/>
        </w:rPr>
        <w:t>Int. J. Climatol.</w:t>
      </w:r>
      <w:r w:rsidRPr="00D60E09">
        <w:rPr>
          <w:rFonts w:cs="Times New Roman"/>
          <w:noProof/>
          <w:szCs w:val="24"/>
        </w:rPr>
        <w:t xml:space="preserve"> 36, 1051–1066. doi:10.1002/joc.4400.</w:t>
      </w:r>
    </w:p>
    <w:p w14:paraId="7C864D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ou, C., Chen, D., Wang, K., Dai, A., and Qi, D. (2020). Conditional Attribution of the 2018 Summer Extreme Heat over Northeast China: Roles of Urbanization, Global Warming, and Warming-Induced Circulation Changes. </w:t>
      </w:r>
      <w:r w:rsidRPr="00D60E09">
        <w:rPr>
          <w:rFonts w:cs="Times New Roman"/>
          <w:i/>
          <w:iCs/>
          <w:noProof/>
          <w:szCs w:val="24"/>
        </w:rPr>
        <w:t>Bull. Am. Meteorol. Soc.</w:t>
      </w:r>
      <w:r w:rsidRPr="00D60E09">
        <w:rPr>
          <w:rFonts w:cs="Times New Roman"/>
          <w:noProof/>
          <w:szCs w:val="24"/>
        </w:rPr>
        <w:t xml:space="preserve"> 101, S71–S76. doi:10.1175/BAMS-D-19-0197.1.</w:t>
      </w:r>
    </w:p>
    <w:p w14:paraId="474DAB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ou, C., Wang, K., and Qi, D. (2018). Attribution of the July 2016 Extreme Precipitation Event Over China’s Wuhang [in “Explaining Extreme Events of 2016 from a Climate Perspective”]. </w:t>
      </w:r>
      <w:r w:rsidRPr="00D60E09">
        <w:rPr>
          <w:rFonts w:cs="Times New Roman"/>
          <w:i/>
          <w:iCs/>
          <w:noProof/>
          <w:szCs w:val="24"/>
        </w:rPr>
        <w:t>Bull. Am. Meteorol. Soc.</w:t>
      </w:r>
      <w:r w:rsidRPr="00D60E09">
        <w:rPr>
          <w:rFonts w:cs="Times New Roman"/>
          <w:noProof/>
          <w:szCs w:val="24"/>
        </w:rPr>
        <w:t xml:space="preserve"> 99, S107–S111. doi:10.1175/BAMS-D-17-0090.1.</w:t>
      </w:r>
    </w:p>
    <w:p w14:paraId="09C66E6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ou, C., Wang, K., Qi, D., and Tan, J. (2019a). Attribution of a Record-Breaking Heatwave Event in Summer 2017 over the Yangtze River Delta [in “Explaining Extreme Events of 2017 from a Climate Perspective”]. </w:t>
      </w:r>
      <w:r w:rsidRPr="00D60E09">
        <w:rPr>
          <w:rFonts w:cs="Times New Roman"/>
          <w:i/>
          <w:iCs/>
          <w:noProof/>
          <w:szCs w:val="24"/>
        </w:rPr>
        <w:t>Bull. Am. Meteorol. Soc.</w:t>
      </w:r>
      <w:r w:rsidRPr="00D60E09">
        <w:rPr>
          <w:rFonts w:cs="Times New Roman"/>
          <w:noProof/>
          <w:szCs w:val="24"/>
        </w:rPr>
        <w:t xml:space="preserve"> 100, S97–S103. doi:10.1175/BAMS-D-18-0134.1.</w:t>
      </w:r>
    </w:p>
    <w:p w14:paraId="1C859B8B"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ou, S., Williams, A. P., Berg, A. M., Cook, B. I., Zhang, Y., Hagemann, S., et al. (2019b). Land–atmosphere feedbacks exacerbate concurrent soil drought and atmospheric aridity. </w:t>
      </w:r>
      <w:r w:rsidRPr="00D60E09">
        <w:rPr>
          <w:rFonts w:cs="Times New Roman"/>
          <w:i/>
          <w:iCs/>
          <w:noProof/>
          <w:szCs w:val="24"/>
        </w:rPr>
        <w:t>Proc. Natl. Acad. Sci.</w:t>
      </w:r>
      <w:r w:rsidRPr="00D60E09">
        <w:rPr>
          <w:rFonts w:cs="Times New Roman"/>
          <w:noProof/>
          <w:szCs w:val="24"/>
        </w:rPr>
        <w:t xml:space="preserve"> 116, 18848–18853. doi:10.1073/pnas.1904955116.</w:t>
      </w:r>
    </w:p>
    <w:p w14:paraId="4CACD33A"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ou, S., Williams, A. P., Lintner, B. R., Berg, A. M., Zhang, Y., Keenan, T. F., et al. (2021). Soil moisture–atmosphere feedbacks mitigate declining water availability in drylands. </w:t>
      </w:r>
      <w:r w:rsidRPr="00D60E09">
        <w:rPr>
          <w:rFonts w:cs="Times New Roman"/>
          <w:i/>
          <w:iCs/>
          <w:noProof/>
          <w:szCs w:val="24"/>
        </w:rPr>
        <w:t>Nat. Clim. Chang.</w:t>
      </w:r>
      <w:r w:rsidRPr="00D60E09">
        <w:rPr>
          <w:rFonts w:cs="Times New Roman"/>
          <w:noProof/>
          <w:szCs w:val="24"/>
        </w:rPr>
        <w:t xml:space="preserve"> 11, 38–44. doi:10.1038/s41558-020-00945-z.</w:t>
      </w:r>
    </w:p>
    <w:p w14:paraId="1D30269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ou, T., Song, F., Lin, R., Chen, X., and Chen, X. (2013). The 2012 north China floods: explaining an extreme rainfall event in the context of a longer-term drying tendency [in “Explaining Extreme Events of 2012 from a Climate Perspective”]. </w:t>
      </w:r>
      <w:r w:rsidRPr="00D60E09">
        <w:rPr>
          <w:rFonts w:cs="Times New Roman"/>
          <w:i/>
          <w:iCs/>
          <w:noProof/>
          <w:szCs w:val="24"/>
        </w:rPr>
        <w:t>Bull. Am. Meteorol. Soc.</w:t>
      </w:r>
      <w:r w:rsidRPr="00D60E09">
        <w:rPr>
          <w:rFonts w:cs="Times New Roman"/>
          <w:noProof/>
          <w:szCs w:val="24"/>
        </w:rPr>
        <w:t xml:space="preserve"> 94, S49–S52. doi:10.1175/BAMS-D-13-00085.1.</w:t>
      </w:r>
    </w:p>
    <w:p w14:paraId="5B457CD8"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ou, W., Tang, J., Wang, X., Wang, S., Niu, X., and Wang, Y. (2016b). Evaluation of regional climate simulations over the CORDEX-EA-II domain using the COSMO-CLM model. </w:t>
      </w:r>
      <w:r w:rsidRPr="00D60E09">
        <w:rPr>
          <w:rFonts w:cs="Times New Roman"/>
          <w:i/>
          <w:iCs/>
          <w:noProof/>
          <w:szCs w:val="24"/>
        </w:rPr>
        <w:t>Asia-Pacific J. Atmos. Sci.</w:t>
      </w:r>
      <w:r w:rsidRPr="00D60E09">
        <w:rPr>
          <w:rFonts w:cs="Times New Roman"/>
          <w:noProof/>
          <w:szCs w:val="24"/>
        </w:rPr>
        <w:t xml:space="preserve"> 52, 107–127. doi:10.1007/s13143-016-0013-0.</w:t>
      </w:r>
    </w:p>
    <w:p w14:paraId="13D34C54"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hu, S., Ge, F., Fan, Y., Zhang, L., Sielmann, F., Fraedrich, K., et al. (2020). Conspicuous temperature extremes over Southeast Asia: seasonal variations under 1.5 °C and 2 °C global warming. </w:t>
      </w:r>
      <w:r w:rsidRPr="00D60E09">
        <w:rPr>
          <w:rFonts w:cs="Times New Roman"/>
          <w:i/>
          <w:iCs/>
          <w:noProof/>
          <w:szCs w:val="24"/>
        </w:rPr>
        <w:t>Clim. Change</w:t>
      </w:r>
      <w:r w:rsidRPr="00D60E09">
        <w:rPr>
          <w:rFonts w:cs="Times New Roman"/>
          <w:noProof/>
          <w:szCs w:val="24"/>
        </w:rPr>
        <w:t xml:space="preserve"> 160, 343–360. doi:10.1007/s10584-019-02640-1.</w:t>
      </w:r>
    </w:p>
    <w:p w14:paraId="2C23EE8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ieger, S., Babanin, A. V., and Young, I. R. (2014). Changes in ocean surface wind with a focus on trends in regional and monthly mean values. </w:t>
      </w:r>
      <w:r w:rsidRPr="00D60E09">
        <w:rPr>
          <w:rFonts w:cs="Times New Roman"/>
          <w:i/>
          <w:iCs/>
          <w:noProof/>
          <w:szCs w:val="24"/>
        </w:rPr>
        <w:t>Deep. Res. Part I Oceanogr. Res. Pap.</w:t>
      </w:r>
      <w:r w:rsidRPr="00D60E09">
        <w:rPr>
          <w:rFonts w:cs="Times New Roman"/>
          <w:noProof/>
          <w:szCs w:val="24"/>
        </w:rPr>
        <w:t xml:space="preserve"> 86, 56–67. doi:10.1016/j.dsr.2014.01.004.</w:t>
      </w:r>
    </w:p>
    <w:p w14:paraId="7982C433"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ipser, E. J., Cecil, D. J., Liu, C., Nesbitt, S. W., and Yorty, D. P. (2006). Where are the most: Intense thunderstorms on Earth? </w:t>
      </w:r>
      <w:r w:rsidRPr="00D60E09">
        <w:rPr>
          <w:rFonts w:cs="Times New Roman"/>
          <w:i/>
          <w:iCs/>
          <w:noProof/>
          <w:szCs w:val="24"/>
        </w:rPr>
        <w:t>Bull. Am. Meteorol. Soc.</w:t>
      </w:r>
      <w:r w:rsidRPr="00D60E09">
        <w:rPr>
          <w:rFonts w:cs="Times New Roman"/>
          <w:noProof/>
          <w:szCs w:val="24"/>
        </w:rPr>
        <w:t xml:space="preserve"> 87, 1057–1071. doi:10.1175/BAMS-87-8-1057.</w:t>
      </w:r>
    </w:p>
    <w:p w14:paraId="28ADCED7"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ittis, G. (2017). Observed rainfall trends and precipitation uncertainty in the vicinity of the Mediterranean, Middle East and North Africa. </w:t>
      </w:r>
      <w:r w:rsidRPr="00D60E09">
        <w:rPr>
          <w:rFonts w:cs="Times New Roman"/>
          <w:i/>
          <w:iCs/>
          <w:noProof/>
          <w:szCs w:val="24"/>
        </w:rPr>
        <w:t>Theor. Appl. Climatol.</w:t>
      </w:r>
      <w:r w:rsidRPr="00D60E09">
        <w:rPr>
          <w:rFonts w:cs="Times New Roman"/>
          <w:noProof/>
          <w:szCs w:val="24"/>
        </w:rPr>
        <w:t xml:space="preserve"> doi:10.1007/s00704-017-2333-0.</w:t>
      </w:r>
    </w:p>
    <w:p w14:paraId="2EE4E0C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olina, O., Simmer, C., Belyaev, K., Gulev, S. K., and Koltermann, P. (2013). Changes in the duration of European wet and dry spells during the last 60 years. </w:t>
      </w:r>
      <w:r w:rsidRPr="00D60E09">
        <w:rPr>
          <w:rFonts w:cs="Times New Roman"/>
          <w:i/>
          <w:iCs/>
          <w:noProof/>
          <w:szCs w:val="24"/>
        </w:rPr>
        <w:t>J. Clim.</w:t>
      </w:r>
      <w:r w:rsidRPr="00D60E09">
        <w:rPr>
          <w:rFonts w:cs="Times New Roman"/>
          <w:noProof/>
          <w:szCs w:val="24"/>
        </w:rPr>
        <w:t xml:space="preserve"> 26, 2022–2047. doi:10.1175/JCLI-D-11-00498.1.</w:t>
      </w:r>
    </w:p>
    <w:p w14:paraId="1D8F0D01"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ollo, A. L., Rillo, V., Bucchignani, E., Montesarchio, M., and Mercogliano, P. (2016). Extreme temperature and precipitation events over Italy: assessment of high-resolution simulations with COSMO-CLM and future scenarios. </w:t>
      </w:r>
      <w:r w:rsidRPr="00D60E09">
        <w:rPr>
          <w:rFonts w:cs="Times New Roman"/>
          <w:i/>
          <w:iCs/>
          <w:noProof/>
          <w:szCs w:val="24"/>
        </w:rPr>
        <w:t>Int. J. Climatol.</w:t>
      </w:r>
      <w:r w:rsidRPr="00D60E09">
        <w:rPr>
          <w:rFonts w:cs="Times New Roman"/>
          <w:noProof/>
          <w:szCs w:val="24"/>
        </w:rPr>
        <w:t xml:space="preserve"> 36, 987–1004. doi:10.1002/joc.4401.</w:t>
      </w:r>
    </w:p>
    <w:p w14:paraId="13F29E62"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scheischler, J., and Fischer, E. M. (2020). The record-breaking compound hot and dry 2018 growing season in Germany. </w:t>
      </w:r>
      <w:r w:rsidRPr="00D60E09">
        <w:rPr>
          <w:rFonts w:cs="Times New Roman"/>
          <w:i/>
          <w:iCs/>
          <w:noProof/>
          <w:szCs w:val="24"/>
        </w:rPr>
        <w:t>Weather Clim. Extrem.</w:t>
      </w:r>
      <w:r w:rsidRPr="00D60E09">
        <w:rPr>
          <w:rFonts w:cs="Times New Roman"/>
          <w:noProof/>
          <w:szCs w:val="24"/>
        </w:rPr>
        <w:t xml:space="preserve"> 29, 100270. doi:10.1016/j.wace.2020.100270.</w:t>
      </w:r>
    </w:p>
    <w:p w14:paraId="5DB2BFD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scheischler, J., Fischer, E. M., and Lange, S. (2019). The effect of univariate bias adjustment on multivariate hazard estimates. </w:t>
      </w:r>
      <w:r w:rsidRPr="00D60E09">
        <w:rPr>
          <w:rFonts w:cs="Times New Roman"/>
          <w:i/>
          <w:iCs/>
          <w:noProof/>
          <w:szCs w:val="24"/>
        </w:rPr>
        <w:t>Earth Syst. Dyn.</w:t>
      </w:r>
      <w:r w:rsidRPr="00D60E09">
        <w:rPr>
          <w:rFonts w:cs="Times New Roman"/>
          <w:noProof/>
          <w:szCs w:val="24"/>
        </w:rPr>
        <w:t xml:space="preserve"> 10, 31–43. doi:10.5194/esd-10-31-2019.</w:t>
      </w:r>
    </w:p>
    <w:p w14:paraId="2D7745D9"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scheischler, J., Martius, O., Westra, S., Bevacqua, E., Raymond, C., Horton, R. M., et al. (2020). A typology of compound weather and climate events. </w:t>
      </w:r>
      <w:r w:rsidRPr="00D60E09">
        <w:rPr>
          <w:rFonts w:cs="Times New Roman"/>
          <w:i/>
          <w:iCs/>
          <w:noProof/>
          <w:szCs w:val="24"/>
        </w:rPr>
        <w:t>Nat. Rev. Earth Environ.</w:t>
      </w:r>
      <w:r w:rsidRPr="00D60E09">
        <w:rPr>
          <w:rFonts w:cs="Times New Roman"/>
          <w:noProof/>
          <w:szCs w:val="24"/>
        </w:rPr>
        <w:t xml:space="preserve"> 1, 333–347. doi:10.1038/s43017-020-0060-z.</w:t>
      </w:r>
    </w:p>
    <w:p w14:paraId="53BF5106"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scheischler, J., and Seneviratne, S. I. (2017). Dependence of drivers affects risks associated with compound events. </w:t>
      </w:r>
      <w:r w:rsidRPr="00D60E09">
        <w:rPr>
          <w:rFonts w:cs="Times New Roman"/>
          <w:i/>
          <w:iCs/>
          <w:noProof/>
          <w:szCs w:val="24"/>
        </w:rPr>
        <w:t>Sci. Adv.</w:t>
      </w:r>
      <w:r w:rsidRPr="00D60E09">
        <w:rPr>
          <w:rFonts w:cs="Times New Roman"/>
          <w:noProof/>
          <w:szCs w:val="24"/>
        </w:rPr>
        <w:t xml:space="preserve"> 3, e1700263. doi:10.1126/sciadv.1700263.</w:t>
      </w:r>
    </w:p>
    <w:p w14:paraId="6D94400C" w14:textId="77777777" w:rsidR="00D60E09" w:rsidRPr="00D60E09" w:rsidRDefault="00D60E09" w:rsidP="00D60E09">
      <w:pPr>
        <w:autoSpaceDE w:val="0"/>
        <w:autoSpaceDN w:val="0"/>
        <w:adjustRightInd w:val="0"/>
        <w:ind w:left="480" w:hanging="480"/>
        <w:rPr>
          <w:rFonts w:cs="Times New Roman"/>
          <w:noProof/>
          <w:szCs w:val="24"/>
        </w:rPr>
      </w:pPr>
      <w:r w:rsidRPr="00D60E09">
        <w:rPr>
          <w:rFonts w:cs="Times New Roman"/>
          <w:noProof/>
          <w:szCs w:val="24"/>
        </w:rPr>
        <w:t xml:space="preserve">Zscheischler, J., Westra, S., van den Hurk, B. J. J. M., Seneviratne, S. I., Ward, P. J., Pitman, A., et al. (2018). Future climate risk from compound events. </w:t>
      </w:r>
      <w:r w:rsidRPr="00D60E09">
        <w:rPr>
          <w:rFonts w:cs="Times New Roman"/>
          <w:i/>
          <w:iCs/>
          <w:noProof/>
          <w:szCs w:val="24"/>
        </w:rPr>
        <w:t>Nat. Clim. Chang.</w:t>
      </w:r>
      <w:r w:rsidRPr="00D60E09">
        <w:rPr>
          <w:rFonts w:cs="Times New Roman"/>
          <w:noProof/>
          <w:szCs w:val="24"/>
        </w:rPr>
        <w:t xml:space="preserve"> 8, 469–477. doi:10.1038/s41558-018-0156-3.</w:t>
      </w:r>
    </w:p>
    <w:p w14:paraId="6B6A09A3" w14:textId="77777777" w:rsidR="00D60E09" w:rsidRPr="00D60E09" w:rsidRDefault="00D60E09" w:rsidP="00D60E09">
      <w:pPr>
        <w:autoSpaceDE w:val="0"/>
        <w:autoSpaceDN w:val="0"/>
        <w:adjustRightInd w:val="0"/>
        <w:ind w:left="480" w:hanging="480"/>
        <w:rPr>
          <w:rFonts w:cs="Times New Roman"/>
          <w:noProof/>
        </w:rPr>
      </w:pPr>
      <w:r w:rsidRPr="00D60E09">
        <w:rPr>
          <w:rFonts w:cs="Times New Roman"/>
          <w:noProof/>
          <w:szCs w:val="24"/>
        </w:rPr>
        <w:t xml:space="preserve">Zulkafli, Z., Buytaert, W., Manz, B., Rosas, C. V., Willems, P., Lavado-Casimiro, W., et al. (2016). Projected increases in the annual flood pulse of the Western Amazon. </w:t>
      </w:r>
      <w:r w:rsidRPr="00D60E09">
        <w:rPr>
          <w:rFonts w:cs="Times New Roman"/>
          <w:i/>
          <w:iCs/>
          <w:noProof/>
          <w:szCs w:val="24"/>
        </w:rPr>
        <w:t>Environ. Res. Lett.</w:t>
      </w:r>
      <w:r w:rsidRPr="00D60E09">
        <w:rPr>
          <w:rFonts w:cs="Times New Roman"/>
          <w:noProof/>
          <w:szCs w:val="24"/>
        </w:rPr>
        <w:t xml:space="preserve"> 11, 014013. doi:10.1088/1748-9326/11/1/014013.</w:t>
      </w:r>
    </w:p>
    <w:p w14:paraId="5E81A4A0" w14:textId="6322A260" w:rsidR="00D60E09" w:rsidRPr="004A382B" w:rsidRDefault="00D60E09" w:rsidP="004A382B">
      <w:pPr>
        <w:rPr>
          <w:lang w:val="en-GB" w:eastAsia="en-US"/>
        </w:rPr>
      </w:pPr>
      <w:ins w:id="8552" w:author="Robin Matthews" w:date="2021-07-15T12:37:00Z">
        <w:r>
          <w:rPr>
            <w:lang w:val="en-GB" w:eastAsia="en-US"/>
          </w:rPr>
          <w:fldChar w:fldCharType="end"/>
        </w:r>
      </w:ins>
    </w:p>
    <w:p w14:paraId="0CCC0038" w14:textId="0CDEDBBE" w:rsidR="0012500E" w:rsidRDefault="0012500E" w:rsidP="00202C99">
      <w:pPr>
        <w:autoSpaceDE w:val="0"/>
        <w:autoSpaceDN w:val="0"/>
        <w:adjustRightInd w:val="0"/>
        <w:ind w:left="480" w:hanging="480"/>
        <w:rPr>
          <w:rFonts w:cs="Times New Roman"/>
          <w:b/>
          <w:sz w:val="20"/>
          <w:szCs w:val="20"/>
          <w:lang w:val="en-GB" w:eastAsia="en-US"/>
        </w:rPr>
      </w:pPr>
    </w:p>
    <w:p w14:paraId="6AEE8E9B" w14:textId="197D29B9" w:rsidR="0012500E" w:rsidRDefault="0012500E" w:rsidP="00AD413B">
      <w:pPr>
        <w:pStyle w:val="AR6BodyTextBold"/>
        <w:rPr>
          <w:rFonts w:cs="Times New Roman"/>
          <w:b w:val="0"/>
          <w:sz w:val="20"/>
          <w:szCs w:val="20"/>
          <w:lang w:val="en-GB" w:eastAsia="en-US"/>
        </w:rPr>
      </w:pPr>
    </w:p>
    <w:p w14:paraId="71B66A55" w14:textId="53270E27" w:rsidR="00B64EE9" w:rsidRDefault="00B64EE9" w:rsidP="00B64EE9">
      <w:pPr>
        <w:pStyle w:val="AR6BodyText"/>
        <w:rPr>
          <w:lang w:val="en-GB" w:eastAsia="en-US"/>
        </w:rPr>
      </w:pPr>
    </w:p>
    <w:p w14:paraId="1C56C28A" w14:textId="21E1E377" w:rsidR="00B64EE9" w:rsidRDefault="00B64EE9" w:rsidP="00B64EE9">
      <w:pPr>
        <w:pStyle w:val="AR6BodyText"/>
        <w:rPr>
          <w:lang w:val="en-GB" w:eastAsia="en-US"/>
        </w:rPr>
      </w:pPr>
    </w:p>
    <w:p w14:paraId="71E0094C" w14:textId="0DEDED54" w:rsidR="00B64EE9" w:rsidRDefault="00B64EE9" w:rsidP="00B64EE9">
      <w:pPr>
        <w:pStyle w:val="AR6BodyText"/>
        <w:rPr>
          <w:lang w:val="en-GB" w:eastAsia="en-US"/>
        </w:rPr>
      </w:pPr>
    </w:p>
    <w:p w14:paraId="7BB65A4C" w14:textId="2523D70A" w:rsidR="00B64EE9" w:rsidRDefault="00B64EE9" w:rsidP="00B64EE9">
      <w:pPr>
        <w:pStyle w:val="AR6BodyText"/>
        <w:rPr>
          <w:lang w:val="en-GB" w:eastAsia="en-US"/>
        </w:rPr>
      </w:pPr>
    </w:p>
    <w:p w14:paraId="6AFD664F" w14:textId="1C203C8F" w:rsidR="00B64EE9" w:rsidRDefault="00B64EE9" w:rsidP="00B64EE9">
      <w:pPr>
        <w:pStyle w:val="AR6BodyText"/>
        <w:rPr>
          <w:lang w:val="en-GB" w:eastAsia="en-US"/>
        </w:rPr>
      </w:pPr>
    </w:p>
    <w:p w14:paraId="1BBFE962" w14:textId="11BFD5D8" w:rsidR="00B64EE9" w:rsidRDefault="00B64EE9" w:rsidP="00B64EE9">
      <w:pPr>
        <w:pStyle w:val="AR6BodyText"/>
        <w:rPr>
          <w:lang w:val="en-GB" w:eastAsia="en-US"/>
        </w:rPr>
      </w:pPr>
    </w:p>
    <w:p w14:paraId="077B8741" w14:textId="0A179BCC" w:rsidR="00B64EE9" w:rsidRDefault="00B64EE9" w:rsidP="00B64EE9">
      <w:pPr>
        <w:pStyle w:val="AR6BodyText"/>
        <w:rPr>
          <w:lang w:val="en-GB" w:eastAsia="en-US"/>
        </w:rPr>
      </w:pPr>
    </w:p>
    <w:p w14:paraId="46C0A6B8" w14:textId="33EA1D26" w:rsidR="00B64EE9" w:rsidRDefault="00B64EE9" w:rsidP="00B64EE9">
      <w:pPr>
        <w:pStyle w:val="AR6BodyText"/>
        <w:rPr>
          <w:lang w:val="en-GB" w:eastAsia="en-US"/>
        </w:rPr>
      </w:pPr>
    </w:p>
    <w:p w14:paraId="376D1073" w14:textId="6792A36B" w:rsidR="00B64EE9" w:rsidRDefault="00B64EE9" w:rsidP="00B64EE9">
      <w:pPr>
        <w:pStyle w:val="AR6BodyText"/>
        <w:rPr>
          <w:lang w:val="en-GB" w:eastAsia="en-US"/>
        </w:rPr>
      </w:pPr>
    </w:p>
    <w:p w14:paraId="7F9434FB" w14:textId="57C827FC" w:rsidR="00B64EE9" w:rsidRDefault="00B64EE9" w:rsidP="00B64EE9">
      <w:pPr>
        <w:pStyle w:val="AR6BodyText"/>
        <w:rPr>
          <w:lang w:val="en-GB" w:eastAsia="en-US"/>
        </w:rPr>
      </w:pPr>
    </w:p>
    <w:p w14:paraId="34B2C46A" w14:textId="56A2273B" w:rsidR="00B64EE9" w:rsidRDefault="00B64EE9" w:rsidP="00B64EE9">
      <w:pPr>
        <w:pStyle w:val="AR6BodyText"/>
        <w:rPr>
          <w:lang w:val="en-GB" w:eastAsia="en-US"/>
        </w:rPr>
      </w:pPr>
    </w:p>
    <w:p w14:paraId="4935BC0F" w14:textId="77777777" w:rsidR="00B64EE9" w:rsidRPr="00D707C3" w:rsidRDefault="00B64EE9" w:rsidP="00D707C3">
      <w:pPr>
        <w:pStyle w:val="AR6BodyText"/>
        <w:rPr>
          <w:b/>
          <w:lang w:val="en-GB" w:eastAsia="en-US"/>
        </w:rPr>
      </w:pPr>
    </w:p>
    <w:p w14:paraId="2EC7FB96" w14:textId="77F44627" w:rsidR="002F030D" w:rsidRPr="00D424AA" w:rsidRDefault="002F030D" w:rsidP="00D707C3">
      <w:pPr>
        <w:pStyle w:val="Titre2"/>
        <w:rPr>
          <w:lang w:val="en-GB"/>
        </w:rPr>
      </w:pPr>
      <w:bookmarkStart w:id="8553" w:name="_Toc70703075"/>
      <w:r w:rsidRPr="00841A35">
        <w:rPr>
          <w:lang w:val="en-GB"/>
        </w:rPr>
        <w:t>Appendix 11.A</w:t>
      </w:r>
      <w:bookmarkEnd w:id="8553"/>
    </w:p>
    <w:p w14:paraId="490B6390" w14:textId="77777777" w:rsidR="002F030D" w:rsidRPr="00D424AA" w:rsidRDefault="002F030D" w:rsidP="00D424AA">
      <w:pPr>
        <w:rPr>
          <w:rFonts w:cs="Times New Roman"/>
          <w:b/>
          <w:noProof/>
          <w:lang w:val="en-GB"/>
        </w:rPr>
      </w:pPr>
    </w:p>
    <w:p w14:paraId="54F75C62" w14:textId="77777777" w:rsidR="002F030D" w:rsidRPr="00D424AA" w:rsidRDefault="002F030D" w:rsidP="00D424AA">
      <w:pPr>
        <w:pBdr>
          <w:top w:val="nil"/>
          <w:left w:val="nil"/>
          <w:bottom w:val="nil"/>
          <w:right w:val="nil"/>
          <w:between w:val="nil"/>
        </w:pBdr>
        <w:rPr>
          <w:rFonts w:cs="Times New Roman"/>
          <w:b/>
          <w:color w:val="000000"/>
          <w:lang w:val="en-GB" w:eastAsia="en-US"/>
        </w:rPr>
      </w:pPr>
    </w:p>
    <w:p w14:paraId="30A009F9" w14:textId="77777777" w:rsidR="002F030D" w:rsidRPr="00D424AA" w:rsidRDefault="002F030D" w:rsidP="00D424AA">
      <w:pPr>
        <w:spacing w:after="240"/>
        <w:rPr>
          <w:rFonts w:cs="Times New Roman"/>
          <w:lang w:val="en-GB" w:eastAsia="en-US"/>
        </w:rPr>
      </w:pPr>
      <w:bookmarkStart w:id="8554" w:name="_2et92p0" w:colFirst="0" w:colLast="0"/>
      <w:bookmarkEnd w:id="8554"/>
      <w:r w:rsidRPr="00D424AA">
        <w:rPr>
          <w:rFonts w:cs="Times New Roman"/>
          <w:b/>
          <w:lang w:val="en-GB" w:eastAsia="en-US"/>
        </w:rPr>
        <w:t>[START TABLE 11.A.1 HERE]</w:t>
      </w:r>
    </w:p>
    <w:p w14:paraId="06AB5E4B" w14:textId="77777777" w:rsidR="002F030D" w:rsidRPr="0012500E" w:rsidRDefault="002F030D" w:rsidP="0012500E">
      <w:pPr>
        <w:widowControl/>
        <w:tabs>
          <w:tab w:val="left" w:pos="1134"/>
        </w:tabs>
        <w:spacing w:line="259" w:lineRule="auto"/>
        <w:ind w:left="1134" w:hanging="1134"/>
        <w:rPr>
          <w:rFonts w:cs="Times New Roman"/>
          <w:sz w:val="20"/>
          <w:szCs w:val="20"/>
          <w:lang w:val="en-GB"/>
        </w:rPr>
      </w:pPr>
      <w:r w:rsidRPr="0012500E">
        <w:rPr>
          <w:rFonts w:cs="Times New Roman"/>
          <w:b/>
          <w:color w:val="000000"/>
          <w:sz w:val="20"/>
          <w:szCs w:val="20"/>
          <w:lang w:val="en-GB"/>
        </w:rPr>
        <w:t>Table 11.A.1:</w:t>
      </w:r>
      <w:r w:rsidRPr="0012500E">
        <w:rPr>
          <w:rFonts w:cs="Times New Roman"/>
          <w:color w:val="000000"/>
          <w:sz w:val="20"/>
          <w:szCs w:val="20"/>
          <w:lang w:val="en-GB"/>
        </w:rPr>
        <w:t xml:space="preserve"> </w:t>
      </w:r>
      <w:r w:rsidRPr="0012500E">
        <w:rPr>
          <w:rFonts w:cs="Times New Roman"/>
          <w:sz w:val="20"/>
          <w:szCs w:val="20"/>
          <w:lang w:val="en-GB"/>
        </w:rPr>
        <w:t>Common drought metrics, associated drought types, drought indices, general description and associated references</w:t>
      </w:r>
    </w:p>
    <w:p w14:paraId="4572AA35" w14:textId="77777777" w:rsidR="002F030D" w:rsidRPr="00D424AA" w:rsidRDefault="002F030D" w:rsidP="00D424AA">
      <w:pPr>
        <w:rPr>
          <w:rFonts w:cs="Times New Roman"/>
          <w:lang w:val="en-GB"/>
        </w:rPr>
      </w:pPr>
    </w:p>
    <w:tbl>
      <w:tblPr>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417"/>
        <w:gridCol w:w="1701"/>
        <w:gridCol w:w="3261"/>
        <w:gridCol w:w="2400"/>
      </w:tblGrid>
      <w:tr w:rsidR="002F030D" w:rsidRPr="00D424AA" w14:paraId="116FFD2E" w14:textId="77777777" w:rsidTr="00723657">
        <w:tc>
          <w:tcPr>
            <w:tcW w:w="846" w:type="dxa"/>
            <w:shd w:val="clear" w:color="auto" w:fill="auto"/>
          </w:tcPr>
          <w:p w14:paraId="5AF886B9" w14:textId="77777777" w:rsidR="002F030D" w:rsidRPr="00D424AA" w:rsidRDefault="002F030D" w:rsidP="00D424AA">
            <w:pPr>
              <w:rPr>
                <w:rFonts w:cs="Times New Roman"/>
                <w:sz w:val="18"/>
                <w:szCs w:val="18"/>
                <w:lang w:val="en-GB"/>
              </w:rPr>
            </w:pPr>
            <w:r w:rsidRPr="00D424AA">
              <w:rPr>
                <w:rFonts w:cs="Times New Roman"/>
                <w:sz w:val="18"/>
                <w:szCs w:val="18"/>
                <w:lang w:val="en-GB"/>
              </w:rPr>
              <w:t>Drought metric</w:t>
            </w:r>
          </w:p>
        </w:tc>
        <w:tc>
          <w:tcPr>
            <w:tcW w:w="1417" w:type="dxa"/>
            <w:shd w:val="clear" w:color="auto" w:fill="auto"/>
          </w:tcPr>
          <w:p w14:paraId="0B554E63" w14:textId="77777777" w:rsidR="002F030D" w:rsidRPr="00D424AA" w:rsidRDefault="002F030D" w:rsidP="00D424AA">
            <w:pPr>
              <w:rPr>
                <w:rFonts w:cs="Times New Roman"/>
                <w:sz w:val="18"/>
                <w:szCs w:val="18"/>
                <w:lang w:val="en-GB"/>
              </w:rPr>
            </w:pPr>
            <w:r w:rsidRPr="00D424AA">
              <w:rPr>
                <w:rFonts w:cs="Times New Roman"/>
                <w:sz w:val="18"/>
                <w:szCs w:val="18"/>
                <w:lang w:val="en-GB"/>
              </w:rPr>
              <w:t>Associated drought type</w:t>
            </w:r>
          </w:p>
        </w:tc>
        <w:tc>
          <w:tcPr>
            <w:tcW w:w="1701" w:type="dxa"/>
            <w:shd w:val="clear" w:color="auto" w:fill="auto"/>
          </w:tcPr>
          <w:p w14:paraId="62ACE402" w14:textId="77777777" w:rsidR="002F030D" w:rsidRPr="00D424AA" w:rsidRDefault="002F030D" w:rsidP="00D424AA">
            <w:pPr>
              <w:rPr>
                <w:rFonts w:cs="Times New Roman"/>
                <w:sz w:val="18"/>
                <w:szCs w:val="18"/>
                <w:lang w:val="en-GB"/>
              </w:rPr>
            </w:pPr>
            <w:r w:rsidRPr="00D424AA">
              <w:rPr>
                <w:rFonts w:cs="Times New Roman"/>
                <w:sz w:val="18"/>
                <w:szCs w:val="18"/>
                <w:lang w:val="en-GB"/>
              </w:rPr>
              <w:t>Drought indices</w:t>
            </w:r>
          </w:p>
        </w:tc>
        <w:tc>
          <w:tcPr>
            <w:tcW w:w="3261" w:type="dxa"/>
            <w:shd w:val="clear" w:color="auto" w:fill="auto"/>
          </w:tcPr>
          <w:p w14:paraId="1DB41BD6" w14:textId="77777777" w:rsidR="002F030D" w:rsidRPr="00D424AA" w:rsidRDefault="002F030D" w:rsidP="00D424AA">
            <w:pPr>
              <w:rPr>
                <w:rFonts w:cs="Times New Roman"/>
                <w:sz w:val="18"/>
                <w:szCs w:val="18"/>
                <w:lang w:val="en-GB"/>
              </w:rPr>
            </w:pPr>
            <w:r w:rsidRPr="00D424AA">
              <w:rPr>
                <w:rFonts w:cs="Times New Roman"/>
                <w:sz w:val="18"/>
                <w:szCs w:val="18"/>
                <w:lang w:val="en-GB"/>
              </w:rPr>
              <w:t>Comments</w:t>
            </w:r>
          </w:p>
        </w:tc>
        <w:tc>
          <w:tcPr>
            <w:tcW w:w="2400" w:type="dxa"/>
            <w:shd w:val="clear" w:color="auto" w:fill="auto"/>
          </w:tcPr>
          <w:p w14:paraId="219CA4EE" w14:textId="77777777" w:rsidR="002F030D" w:rsidRPr="00D424AA" w:rsidRDefault="002F030D" w:rsidP="00D424AA">
            <w:pPr>
              <w:rPr>
                <w:rFonts w:cs="Times New Roman"/>
                <w:sz w:val="18"/>
                <w:szCs w:val="18"/>
                <w:lang w:val="en-GB"/>
              </w:rPr>
            </w:pPr>
            <w:r w:rsidRPr="00D424AA">
              <w:rPr>
                <w:rFonts w:cs="Times New Roman"/>
                <w:sz w:val="18"/>
                <w:szCs w:val="18"/>
                <w:lang w:val="en-GB"/>
              </w:rPr>
              <w:t>Representative references</w:t>
            </w:r>
          </w:p>
        </w:tc>
      </w:tr>
      <w:tr w:rsidR="002F030D" w:rsidRPr="00F1665C" w14:paraId="40BA13C8" w14:textId="77777777" w:rsidTr="00723657">
        <w:trPr>
          <w:cantSplit/>
          <w:trHeight w:val="1134"/>
        </w:trPr>
        <w:tc>
          <w:tcPr>
            <w:tcW w:w="846" w:type="dxa"/>
            <w:shd w:val="clear" w:color="auto" w:fill="auto"/>
            <w:textDirection w:val="btLr"/>
            <w:vAlign w:val="center"/>
          </w:tcPr>
          <w:p w14:paraId="10508277" w14:textId="77777777" w:rsidR="002F030D" w:rsidRPr="00D424AA" w:rsidRDefault="002F030D" w:rsidP="00841A35">
            <w:pPr>
              <w:ind w:left="113" w:right="113"/>
              <w:jc w:val="center"/>
              <w:rPr>
                <w:rFonts w:cs="Times New Roman"/>
                <w:sz w:val="18"/>
                <w:szCs w:val="18"/>
                <w:lang w:val="en-GB"/>
              </w:rPr>
            </w:pPr>
            <w:r w:rsidRPr="00D424AA">
              <w:rPr>
                <w:rFonts w:cs="Times New Roman"/>
                <w:sz w:val="18"/>
                <w:szCs w:val="18"/>
                <w:lang w:val="en-GB"/>
              </w:rPr>
              <w:t>Precipitation deficit</w:t>
            </w:r>
          </w:p>
        </w:tc>
        <w:tc>
          <w:tcPr>
            <w:tcW w:w="1417" w:type="dxa"/>
            <w:shd w:val="clear" w:color="auto" w:fill="auto"/>
          </w:tcPr>
          <w:p w14:paraId="7BA9BDE8" w14:textId="77777777" w:rsidR="002F030D" w:rsidRPr="00D424AA" w:rsidRDefault="002F030D" w:rsidP="00D424AA">
            <w:pPr>
              <w:rPr>
                <w:rFonts w:cs="Times New Roman"/>
                <w:sz w:val="18"/>
                <w:szCs w:val="18"/>
                <w:lang w:val="en-GB"/>
              </w:rPr>
            </w:pPr>
            <w:r w:rsidRPr="00D424AA">
              <w:rPr>
                <w:rFonts w:cs="Times New Roman"/>
                <w:sz w:val="18"/>
                <w:szCs w:val="18"/>
                <w:lang w:val="en-GB"/>
              </w:rPr>
              <w:t>Referred to as “meteorological drought”</w:t>
            </w:r>
          </w:p>
        </w:tc>
        <w:tc>
          <w:tcPr>
            <w:tcW w:w="1701" w:type="dxa"/>
            <w:shd w:val="clear" w:color="auto" w:fill="auto"/>
          </w:tcPr>
          <w:p w14:paraId="39E773B4" w14:textId="77777777" w:rsidR="002F030D" w:rsidRPr="00D424AA" w:rsidRDefault="002F030D" w:rsidP="00D424AA">
            <w:pPr>
              <w:rPr>
                <w:rFonts w:cs="Times New Roman"/>
                <w:sz w:val="18"/>
                <w:szCs w:val="18"/>
                <w:lang w:val="en-GB"/>
              </w:rPr>
            </w:pPr>
            <w:r w:rsidRPr="00D424AA">
              <w:rPr>
                <w:rFonts w:cs="Times New Roman"/>
                <w:sz w:val="18"/>
                <w:szCs w:val="18"/>
                <w:lang w:val="en-GB"/>
              </w:rPr>
              <w:t>Standardized Precipitation Index (SPI), Consecutive Dry Days (CDD), Precipitation deciles and percentiles.</w:t>
            </w:r>
          </w:p>
        </w:tc>
        <w:tc>
          <w:tcPr>
            <w:tcW w:w="3261" w:type="dxa"/>
            <w:shd w:val="clear" w:color="auto" w:fill="auto"/>
          </w:tcPr>
          <w:p w14:paraId="7F4E9522" w14:textId="77777777" w:rsidR="002F030D" w:rsidRPr="00D424AA" w:rsidRDefault="002F030D" w:rsidP="00D424AA">
            <w:pPr>
              <w:rPr>
                <w:rFonts w:cs="Times New Roman"/>
                <w:sz w:val="18"/>
                <w:szCs w:val="18"/>
                <w:lang w:val="en-GB"/>
              </w:rPr>
            </w:pPr>
            <w:r w:rsidRPr="00D424AA">
              <w:rPr>
                <w:rFonts w:cs="Times New Roman"/>
                <w:sz w:val="18"/>
                <w:szCs w:val="18"/>
                <w:lang w:val="en-GB"/>
              </w:rPr>
              <w:t xml:space="preserve">SPI is defined for given time scales in order to identify precipitation deficits over different periods. The SPI shows flexibility to account for different time scales by summing precipitation over </w:t>
            </w:r>
            <w:r w:rsidRPr="00D424AA">
              <w:rPr>
                <w:rFonts w:cs="Times New Roman"/>
                <w:i/>
                <w:sz w:val="18"/>
                <w:szCs w:val="18"/>
                <w:lang w:val="en-GB"/>
              </w:rPr>
              <w:t>k</w:t>
            </w:r>
            <w:r w:rsidRPr="00D424AA">
              <w:rPr>
                <w:rFonts w:cs="Times New Roman"/>
                <w:sz w:val="18"/>
                <w:szCs w:val="18"/>
                <w:lang w:val="en-GB"/>
              </w:rPr>
              <w:t xml:space="preserve"> months, termed accumulation periods. CDD is usually based on daily precipitation records. Dry-spell length is another commonly used term. The number of dry days (NDD) is also used in some publications.</w:t>
            </w:r>
          </w:p>
        </w:tc>
        <w:commentRangeStart w:id="8555"/>
        <w:tc>
          <w:tcPr>
            <w:tcW w:w="2400" w:type="dxa"/>
            <w:shd w:val="clear" w:color="auto" w:fill="auto"/>
          </w:tcPr>
          <w:p w14:paraId="04BC23E7" w14:textId="185A89C4" w:rsidR="002F030D" w:rsidRPr="00841A35" w:rsidRDefault="002F030D" w:rsidP="00D424AA">
            <w:pPr>
              <w:rPr>
                <w:rFonts w:cs="Times New Roman"/>
                <w:sz w:val="18"/>
                <w:szCs w:val="18"/>
                <w:lang w:val="en-GB"/>
              </w:rPr>
            </w:pPr>
            <w:r w:rsidRPr="00D424AA">
              <w:rPr>
                <w:rFonts w:cs="Times New Roman"/>
                <w:sz w:val="18"/>
                <w:szCs w:val="18"/>
                <w:lang w:val="en-GB"/>
              </w:rPr>
              <w:fldChar w:fldCharType="begin" w:fldLock="1"/>
            </w:r>
            <w:ins w:id="8556" w:author="Robin Matthews" w:date="2021-07-15T12:36:00Z">
              <w:r w:rsidR="0074094D">
                <w:rPr>
                  <w:rFonts w:cs="Times New Roman"/>
                  <w:sz w:val="18"/>
                  <w:szCs w:val="18"/>
                  <w:lang w:val="en-GB"/>
                </w:rPr>
                <w: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2", "itemData" : { "DOI" : "10.1002/joc.3875", "ISBN" : "1097-0088", "ISSN" : "10970088", "abstract" : "In the context of climate change characterized by rising temperature and more extreme precipitation regimes, drought is one of the most relevant natural disasters. This paper presents maps of global drought frequency, duration, and severity for the periods 1951\u20131970, 1971\u20131990, and 1991\u20132010, to give an overview of the respective drought hot spots. Drought frequency is defined as the number of drought events occurred, drought duration as the number of months in drought conditions, and drought severity as the sum of the integral area below zero of each event. Because drought is mainly driven by rainfall deficits, we chose the Standardized Precipitation Index (SPI) as the base indicator to derive drought-related quantities. SPI-12 has been calculated on a monthly basis using a Gamma distribution fitted to a 60-year baseline period (1951\u20132010). Global grids (0.5\u00b0 \u00d7 0.5\u00b0) of the Full Data Reanalysis Version 6.0 dataset provided by the Global Precipitation Climatology Centre (GPCC) have been used as precipitation data input. The regions most exposed to prolonged and severe droughts during 1951\u20131970 were the Central United States, the Argentinian Pampas, Russia, and Central Australia; during 1971\u20131990 they were Southern Chile, the Sahel, and Siberia; during 1991\u20132010 they were the Amazon Forest, the Congo River Basin, Mongolia, North Eastern China, and Borneo. A linear trend analysis between 1951 and 2010 shows a small global increase in each drought component, but drought frequency decreased in the Northern Hemisphere. The increase in drought frequency, duration, and severity is found to be significant in Africa, Eastern Asia, Mediterranean region, and Southern Australia, while the Americas and Russia show a decrease in each drought component.", "author" : [ { "dropping-particle" : "", "family" : "Spinoni", "given" : "Jonathan", "non-dropping-particle" : "", "parse-names" : false, "suffix" : "" }, { "dropping-particle" : "", "family" : "Naumann", "given" : "Gustavo", "non-dropping-particle" : "", "parse-names" : false, "suffix" : "" }, { "dropping-particle" : "", "family" : "Carrao", "given" : "Hugo", "non-dropping-particle" : "", "parse-names" : false, "suffix" : "" }, { "dropping-particle" : "", "family" : "Barbosa", "given" : "Paulo", "non-dropping-particle" : "", "parse-names" : false, "suffix" : "" }, { "dropping-particle" : "", "family" : "Vogt", "given" : "J\u00fcrgen", "non-dropping-particle" : "", "parse-names" : false, "suffix" : "" } ], "container-title" : "International Journal of Climatology", "id" : "ITEM-2", "issue" : "8", "issued" : { "date-parts" : [ [ "2014", "6" ] ] }, "page" : "2792-2804", "publisher" : "John Wiley &amp; Sons, Ltd", "title" : "World drought frequency, duration, and severity for 1951-2010", "translator" : [ { "dropping-particle" : "", "family" : "S2328", "given" : "", "non-dropping-particle" : "", "parse-names" : false, "suffix" : "" } ], "type" : "article-journal", "volume" : "34" }, "uris" : [ "http://www.mendeley.com/documents/?uuid=8e81fce8-9fa7-46ff-94a7-bf8cf498d2ad" ] }, { "id" : "ITEM-3", "itemData" : { "DOI" : "10.1175/JCLI-D-14-00001.1", "abstract" : "\u00ef\u00bf\u00bd 2015 American Meteorological Society. Quantification of large-scale climate drivers of drought is necessary to understand better and manage these spatially extensive and often prolonged natural hazards. Here, this issue is advanced at the continental scale for Europe.Drought events are identified using two indices-the 6-month cumulative standardized precipitation and standardized precipitation evapotranspiration indices (SPI-6 and SPEI-6, respectively)-both calculated using the griddedWater andGlobal Change (WATCH) ForcingDataset for 1958-2001. Correlation ofmonthly time series of the percentage of European area in drought with geopotential height for 1958-2001 indicates that a weakening of the prevailing westerly circulation is associated with drought onset. Such conditions are linked to variations in the eastern Atlantic/western Russia (EA/WR) and North Atlantic Oscillation (NAO) atmospheric circulation patterns. Event-based analysis of the most widespread European droughts reveals that a higher number are identified by the SPEI-6 than the SPI-6, with SPEI-6 drought events showing a greater variety of spatial locations and start dates. Atmospheric circulation drivers also vary between the two types of events, with EA/WR-type variation associated most frequently with SPEI-6 drought, and the NAO associated with SPI-6. This distinction reflects the sensitivity of these drought indices to the underlying drought type (meteorological water balance versus precipitation, respectively) and associated differences in their timing and location (Europe-wide year round versus northern Europe winter). As such, this study provides new insight into both the identification of Europe-wide drought and patterns of large-scale climate variation associated with two different drought indices.", "author" : [ { "dropping-particle" : "", "family" : "Kingston", "given" : "D.G.", "non-dropping-particle" : "", "parse-names" : false, "suffix" : "" }, { "dropping-particle" : "", "family" : "Stagge", "given" : "J.H.", "non-dropping-particle" : "", "parse-names" : false, "suffix" : "" }, { "dropping-particle" : "", "family" : "Tallaksen", "given" : "L.M.", "non-dropping-particle" : "", "parse-names" : false, "suffix" : "" }, { "dropping-particle" : "", "family" : "Hannah", "given" : "D.M.", "non-dropping-particle" : "", "parse-names" : false, "suffix" : "" } ], "container-title" : "Journal of Climate", "id" : "ITEM-3", "issue" : "2", "issued" : { "date-parts" : [ [ "2015" ] ] }, "page" : "505-516", "title" : "European-scale drought: Understanding connections between atmospheric circulation and meteorological drought indices", "translator" : [ { "dropping-particle" : "", "family" : "S528", "given" : "", "non-dropping-particle" : "", "parse-names" : false, "suffix" : "" } ], "type" : "article-journal", "volume" : "28" }, "uris" : [ "http://www.mendeley.com/documents/?uuid=fbe41849-80f8-424d-a3d2-6dfc1e24337e" ] }, { "id" : "ITEM-4",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4",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id" : "ITEM-5",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5",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id" : "ITEM-6",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6",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id" : "ITEM-7",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7",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Donat et al., 2013a; Orlowsky and Seneviratne, 2013; Sillmann et al., 2013a; Spinoni et al., 2014; Kingston et al., 2015; Stagge et al., 2017; Coppola et al., 2021b)", "manualFormatting" : "Donat et al., 2013b; Orlowsky and Seneviratne, 2013; Sillmann et al., 2013a; Spinoni et al., 2014; Kingston et al., 2015; Stagge et al., 2017; Coppola et al., 2021b", "plainTextFormattedCitation" : "(Donat et al., 2013a; Orlowsky and Seneviratne, 2013; Sillmann et al., 2013a; Spinoni et al., 2014; Kingston et al., 2015; Stagge et al., 2017; Coppola et al., 2021b)", "previouslyFormattedCitation" : "(Donat et al., 2013a; Orlowsky and Seneviratne, 2013; Sillmann et al., 2013a; Spinoni et al., 2014; Kingston et al., 2015; Stagge et al., 2017; Coppola et al., 2021b)" }, "properties" : { "noteIndex" : 0 }, "schema" : "https://github.com/citation-style-language/schema/raw/master/csl-citation.json" }</w:instrText>
              </w:r>
            </w:ins>
            <w:del w:id="8557" w:author="Robin Matthews" w:date="2021-07-15T12:36:00Z">
              <w:r w:rsidR="00DB48AC" w:rsidDel="0074094D">
                <w:rPr>
                  <w:rFonts w:cs="Times New Roman"/>
                  <w:sz w:val="18"/>
                  <w:szCs w:val="18"/>
                  <w:lang w:val="en-GB"/>
                </w:rPr>
                <w:del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2", "itemData" : { "DOI" : "10.1002/joc.3875", "ISBN" : "1097-0088", "ISSN" : "10970088", "abstract" : "In the context of climate change characterized by rising temperature and more extreme precipitation regimes, drought is one of the most relevant natural disasters. This paper presents maps of global drought frequency, duration, and severity for the periods 1951\u20131970, 1971\u20131990, and 1991\u20132010, to give an overview of the respective drought hot spots. Drought frequency is defined as the number of drought events occurred, drought duration as the number of months in drought conditions, and drought severity as the sum of the integral area below zero of each event. Because drought is mainly driven by rainfall deficits, we chose the Standardized Precipitation Index (SPI) as the base indicator to derive drought-related quantities. SPI-12 has been calculated on a monthly basis using a Gamma distribution fitted to a 60-year baseline period (1951\u20132010). Global grids (0.5\u00b0 \u00d7 0.5\u00b0) of the Full Data Reanalysis Version 6.0 dataset provided by the Global Precipitation Climatology Centre (GPCC) have been used as precipitation data input. The regions most exposed to prolonged and severe droughts during 1951\u20131970 were the Central United States, the Argentinian Pampas, Russia, and Central Australia; during 1971\u20131990 they were Southern Chile, the Sahel, and Siberia; during 1991\u20132010 they were the Amazon Forest, the Congo River Basin, Mongolia, North Eastern China, and Borneo. A linear trend analysis between 1951 and 2010 shows a small global increase in each drought component, but drought frequency decreased in the Northern Hemisphere. The increase in drought frequency, duration, and severity is found to be significant in Africa, Eastern Asia, Mediterranean region, and Southern Australia, while the Americas and Russia show a decrease in each drought component.", "author" : [ { "dropping-particle" : "", "family" : "Spinoni", "given" : "Jonathan", "non-dropping-particle" : "", "parse-names" : false, "suffix" : "" }, { "dropping-particle" : "", "family" : "Naumann", "given" : "Gustavo", "non-dropping-particle" : "", "parse-names" : false, "suffix" : "" }, { "dropping-particle" : "", "family" : "Carrao", "given" : "Hugo", "non-dropping-particle" : "", "parse-names" : false, "suffix" : "" }, { "dropping-particle" : "", "family" : "Barbosa", "given" : "Paulo", "non-dropping-particle" : "", "parse-names" : false, "suffix" : "" }, { "dropping-particle" : "", "family" : "Vogt", "given" : "J\u00fcrgen", "non-dropping-particle" : "", "parse-names" : false, "suffix" : "" } ], "container-title" : "International Journal of Climatology", "id" : "ITEM-2", "issue" : "8", "issued" : { "date-parts" : [ [ "2014", "6" ] ] }, "page" : "2792-2804", "publisher" : "John Wiley &amp; Sons, Ltd", "title" : "World drought frequency, duration, and severity for 1951-2010", "translator" : [ { "dropping-particle" : "", "family" : "S2328", "given" : "", "non-dropping-particle" : "", "parse-names" : false, "suffix" : "" } ], "type" : "article-journal", "volume" : "34" }, "uris" : [ "http://www.mendeley.com/documents/?uuid=8e81fce8-9fa7-46ff-94a7-bf8cf498d2ad" ] }, { "id" : "ITEM-3", "itemData" : { "DOI" : "10.1175/JCLI-D-14-00001.1", "abstract" : "\u00ef\u00bf\u00bd 2015 American Meteorological Society. Quantification of large-scale climate drivers of drought is necessary to understand better and manage these spatially extensive and often prolonged natural hazards. Here, this issue is advanced at the continental scale for Europe.Drought events are identified using two indices-the 6-month cumulative standardized precipitation and standardized precipitation evapotranspiration indices (SPI-6 and SPEI-6, respectively)-both calculated using the griddedWater andGlobal Change (WATCH) ForcingDataset for 1958-2001. Correlation ofmonthly time series of the percentage of European area in drought with geopotential height for 1958-2001 indicates that a weakening of the prevailing westerly circulation is associated with drought onset. Such conditions are linked to variations in the eastern Atlantic/western Russia (EA/WR) and North Atlantic Oscillation (NAO) atmospheric circulation patterns. Event-based analysis of the most widespread European droughts reveals that a higher number are identified by the SPEI-6 than the SPI-6, with SPEI-6 drought events showing a greater variety of spatial locations and start dates. Atmospheric circulation drivers also vary between the two types of events, with EA/WR-type variation associated most frequently with SPEI-6 drought, and the NAO associated with SPI-6. This distinction reflects the sensitivity of these drought indices to the underlying drought type (meteorological water balance versus precipitation, respectively) and associated differences in their timing and location (Europe-wide year round versus northern Europe winter). As such, this study provides new insight into both the identification of Europe-wide drought and patterns of large-scale climate variation associated with two different drought indices.", "author" : [ { "dropping-particle" : "", "family" : "Kingston", "given" : "D.G.", "non-dropping-particle" : "", "parse-names" : false, "suffix" : "" }, { "dropping-particle" : "", "family" : "Stagge", "given" : "J.H.", "non-dropping-particle" : "", "parse-names" : false, "suffix" : "" }, { "dropping-particle" : "", "family" : "Tallaksen", "given" : "L.M.", "non-dropping-particle" : "", "parse-names" : false, "suffix" : "" }, { "dropping-particle" : "", "family" : "Hannah", "given" : "D.M.", "non-dropping-particle" : "", "parse-names" : false, "suffix" : "" } ], "container-title" : "Journal of Climate", "id" : "ITEM-3", "issue" : "2", "issued" : { "date-parts" : [ [ "2015" ] ] }, "page" : "505-516", "title" : "European-scale drought: Understanding connections between atmospheric circulation and meteorological drought indices", "translator" : [ { "dropping-particle" : "", "family" : "S528", "given" : "", "non-dropping-particle" : "", "parse-names" : false, "suffix" : "" } ], "type" : "article-journal", "volume" : "28" }, "uris" : [ "http://www.mendeley.com/documents/?uuid=fbe41849-80f8-424d-a3d2-6dfc1e24337e" ] }, { "id" : "ITEM-4", "itemData" : { "DOI" : "10.1038/s41598-017-14283-2", "abstract" : "\u00a9 2017 The Author(s). Recent severe European droughts raise the vital question: are we already experiencing measurable changes in drought likelihood that agree with climate change projections? The plethora of drought definitions compounds this question, requiring instead that we ask: how have various types of drought changed, how do these changes compare with climate projections, and what are the causes of observed differences? To our knowledge, this study is the first to reveal a regional divergence in drought likelihood as measured by the two most prominent meteorological drought indices: the Standardized Precipitation Index (SPI) and the Standardized Precipitation-Evapotranspiration Index (SPEI) across Europe over the period 1958-2014. This divergence is driven primarily by an increase in temperature from 1970-2014, which in turn increased reference evapotranspiration (ET0) and thereby drought area measured by the SPEI. For both indices, Europe-wide analysis shows increasing drought frequencies in southern Europe and decreasing frequencies in northern Europe. Notably, increases in temperature and ET0have enhanced droughts in southern Europe while counteracting increased precipitation in northern Europe. This is consistent with projections under climate change, indicating that climate change impacts on European drought may already be observable and highlighting the potential for discrepancies among standardized drought indices in a non-stationary climate.", "author" : [ { "dropping-particle" : "", "family" : "Stagge", "given" : "J.H.", "non-dropping-particle" : "", "parse-names" : false, "suffix" : "" }, { "dropping-particle" : "", "family" : "Kingston", "given" : "D.G.", "non-dropping-particle" : "", "parse-names" : false, "suffix" : "" }, { "dropping-particle" : "", "family" : "Tallaksen", "given" : "L.M.", "non-dropping-particle" : "", "parse-names" : false, "suffix" : "" }, { "dropping-particle" : "", "family" : "Hannah", "given" : "D.M.", "non-dropping-particle" : "", "parse-names" : false, "suffix" : "" } ], "container-title" : "Scientific Reports", "id" : "ITEM-4", "issue" : "1", "issued" : { "date-parts" : [ [ "2017" ] ] }, "title" : "Observed drought indices show increasing divergence across Europe", "translator" : [ { "dropping-particle" : "", "family" : "S644", "given" : "", "non-dropping-particle" : "", "parse-names" : false, "suffix" : "" } ], "type" : "article-journal", "volume" : "7" }, "uris" : [ "http://www.mendeley.com/documents/?uuid=5ea80ec8-96f4-4117-b56f-bfd8ed09f915" ] }, { "id" : "ITEM-5", "itemData" : { "DOI" : "10.1002/jgrd.50203", "ISBN" : "2169-8996", "ISSN" : "21698996", "PMID" : "13455520", "abstract" : "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u201cportrait\u201d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5", "issue" : "4", "issued" : { "date-parts" : [ [ "2013" ] ] }, "page" : "1716-1733", "title" : "Climate extremes indices in the CMIP5 multimodel ensemble: Part 1. Model evaluation in the present climate", "translator" : [ { "dropping-particle" : "", "family" : "S303", "given" : "", "non-dropping-particle" : "", "parse-names" : false, "suffix" : "" } ], "type" : "article-journal", "volume" : "118" }, "uris" : [ "http://www.mendeley.com/documents/?uuid=b59d3311-bbe7-479a-b02a-bacbd2e9f1f8" ] }, { "id" : "ITEM-6", "itemData" : { "DOI" : "10.1002/jgrd.50150", "ISBN" : "2169-8996",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6", "issue" : "5", "issued" : { "date-parts" : [ [ "2013", "3", "16" ] ] }, "page" : "2098-2118", "title" : "Updated analyses of temperature and precipitation extreme indices since the beginning of the twentieth century: The HadEX2 dataset", "translator" : [ { "dropping-particle" : "", "family" : "S1466", "given" : "", "non-dropping-particle" : "", "parse-names" : false, "suffix" : "" } ], "type" : "article-journal", "volume" : "118" }, "uris" : [ "http://www.mendeley.com/documents/?uuid=70825985-29ce-4012-b03f-44448a8b1f76" ] }, { "id" : "ITEM-7",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7", "issued" : { "date-parts" : [ [ "2021", "3", "2" ] ] }, "title" : "Climate hazard indices projections based on CORDEX-CORE, CMIP5 and CMIP6 ensemble", "translator" : [ { "dropping-particle" : "", "family" : "S3671", "given" : "", "non-dropping-particle" : "", "parse-names" : false, "suffix" : "" } ], "type" : "article-journal" }, "uris" : [ "http://www.mendeley.com/documents/?uuid=da7ee23d-4adf-44ba-bdd5-8d145ccd43c1" ] } ], "mendeley" : { "formattedCitation" : "(Donat et al., 2013a; Orlowsky and Seneviratne, 2013; Sillmann et al., 2013a; Spinoni et al., 2014; Kingston et al., 2015; Stagge et al., 2017; Coppola et al., 2021b)", "manualFormatting" : "(Donat et al., 2013b; Orlowsky and Seneviratne, 2013; Sillmann et al., 2013a; Spinoni et al., 2014; Kingston et al., 2015; Stagge et al., 2017; Coppola et al., 2021b)", "plainTextFormattedCitation" : "(Donat et al., 2013a; Orlowsky and Seneviratne, 2013; Sillmann et al., 2013a; Spinoni et al., 2014; Kingston et al., 2015; Stagge et al., 2017; Coppola et al., 2021b)", "previouslyFormattedCitation" : "(Donat et al., 2013a; Orlowsky and Seneviratne, 2013; Sillmann et al., 2013a; Spinoni et al., 2014; Kingston et al., 2015; Stagge et al., 2017; Coppola et al., 2021b)" }, "properties" : { "noteIndex" : 0 }, "schema" : "https://github.com/citation-style-language/schema/raw/master/csl-citation.json" }</w:delInstrText>
              </w:r>
            </w:del>
            <w:r w:rsidRPr="00D424AA">
              <w:rPr>
                <w:rFonts w:cs="Times New Roman"/>
                <w:sz w:val="18"/>
                <w:szCs w:val="18"/>
                <w:lang w:val="en-GB"/>
              </w:rPr>
              <w:fldChar w:fldCharType="separate"/>
            </w:r>
            <w:del w:id="8558" w:author="Robin Matthews" w:date="2021-07-15T12:36:00Z">
              <w:r w:rsidR="00A26296" w:rsidDel="0074094D">
                <w:rPr>
                  <w:rFonts w:cs="Times New Roman"/>
                  <w:noProof/>
                  <w:sz w:val="18"/>
                  <w:szCs w:val="18"/>
                  <w:lang w:val="en-GB"/>
                </w:rPr>
                <w:delText>(</w:delText>
              </w:r>
            </w:del>
            <w:r w:rsidR="00A26296">
              <w:rPr>
                <w:rFonts w:cs="Times New Roman"/>
                <w:noProof/>
                <w:sz w:val="18"/>
                <w:szCs w:val="18"/>
                <w:lang w:val="en-GB"/>
              </w:rPr>
              <w:t>Donat et al., 2013</w:t>
            </w:r>
            <w:del w:id="8559" w:author="Robin Matthews" w:date="2021-07-14T23:22:00Z">
              <w:r w:rsidR="00A26296" w:rsidDel="008763F4">
                <w:rPr>
                  <w:rFonts w:cs="Times New Roman"/>
                  <w:noProof/>
                  <w:sz w:val="18"/>
                  <w:szCs w:val="18"/>
                  <w:lang w:val="en-GB"/>
                </w:rPr>
                <w:delText>a</w:delText>
              </w:r>
            </w:del>
            <w:ins w:id="8560" w:author="Robin Matthews" w:date="2021-07-14T23:22:00Z">
              <w:r w:rsidR="008763F4">
                <w:rPr>
                  <w:rFonts w:cs="Times New Roman"/>
                  <w:noProof/>
                  <w:sz w:val="18"/>
                  <w:szCs w:val="18"/>
                  <w:lang w:val="en-GB"/>
                </w:rPr>
                <w:t>b</w:t>
              </w:r>
            </w:ins>
            <w:r w:rsidR="00A26296">
              <w:rPr>
                <w:rFonts w:cs="Times New Roman"/>
                <w:noProof/>
                <w:sz w:val="18"/>
                <w:szCs w:val="18"/>
                <w:lang w:val="en-GB"/>
              </w:rPr>
              <w:t>; Orlowsky and Seneviratne, 2013; Sillmann et al., 2013a; Spinoni et al., 2014; Kingston et al., 2015; Stagge et al., 2017; Coppola et al., 2021b</w:t>
            </w:r>
            <w:del w:id="8561" w:author="Robin Matthews" w:date="2021-07-15T12:36:00Z">
              <w:r w:rsidR="00A26296" w:rsidDel="0074094D">
                <w:rPr>
                  <w:rFonts w:cs="Times New Roman"/>
                  <w:noProof/>
                  <w:sz w:val="18"/>
                  <w:szCs w:val="18"/>
                  <w:lang w:val="en-GB"/>
                </w:rPr>
                <w:delText>)</w:delText>
              </w:r>
            </w:del>
            <w:r w:rsidRPr="00D424AA">
              <w:rPr>
                <w:rFonts w:cs="Times New Roman"/>
                <w:sz w:val="18"/>
                <w:szCs w:val="18"/>
                <w:lang w:val="en-GB"/>
              </w:rPr>
              <w:fldChar w:fldCharType="end"/>
            </w:r>
            <w:commentRangeEnd w:id="8555"/>
            <w:r w:rsidR="00A26296">
              <w:rPr>
                <w:rStyle w:val="Marquedecommentaire"/>
              </w:rPr>
              <w:commentReference w:id="8555"/>
            </w:r>
          </w:p>
        </w:tc>
      </w:tr>
      <w:tr w:rsidR="002F030D" w:rsidRPr="00F1665C" w14:paraId="119B01BD" w14:textId="77777777" w:rsidTr="00723657">
        <w:trPr>
          <w:cantSplit/>
          <w:trHeight w:val="1134"/>
        </w:trPr>
        <w:tc>
          <w:tcPr>
            <w:tcW w:w="846" w:type="dxa"/>
            <w:shd w:val="clear" w:color="auto" w:fill="auto"/>
            <w:textDirection w:val="btLr"/>
            <w:vAlign w:val="center"/>
          </w:tcPr>
          <w:p w14:paraId="3D95C8B5" w14:textId="77777777" w:rsidR="002F030D" w:rsidRPr="00D424AA" w:rsidRDefault="002F030D" w:rsidP="00841A35">
            <w:pPr>
              <w:ind w:left="113" w:right="113"/>
              <w:jc w:val="center"/>
              <w:rPr>
                <w:rFonts w:cs="Times New Roman"/>
                <w:sz w:val="18"/>
                <w:szCs w:val="18"/>
                <w:lang w:val="en-GB"/>
              </w:rPr>
            </w:pPr>
            <w:r w:rsidRPr="00D424AA">
              <w:rPr>
                <w:rFonts w:cs="Times New Roman"/>
                <w:sz w:val="18"/>
                <w:szCs w:val="18"/>
                <w:lang w:val="en-GB"/>
              </w:rPr>
              <w:t xml:space="preserve">Excess  atmospheric evaporative demand (AED) </w:t>
            </w:r>
          </w:p>
        </w:tc>
        <w:tc>
          <w:tcPr>
            <w:tcW w:w="1417" w:type="dxa"/>
            <w:shd w:val="clear" w:color="auto" w:fill="auto"/>
          </w:tcPr>
          <w:p w14:paraId="3641948E" w14:textId="77777777" w:rsidR="002F030D" w:rsidRPr="00D424AA" w:rsidRDefault="002F030D" w:rsidP="00D424AA">
            <w:pPr>
              <w:rPr>
                <w:rFonts w:cs="Times New Roman"/>
                <w:sz w:val="18"/>
                <w:szCs w:val="18"/>
                <w:lang w:val="en-GB"/>
              </w:rPr>
            </w:pPr>
            <w:r w:rsidRPr="00D424AA">
              <w:rPr>
                <w:rFonts w:cs="Times New Roman"/>
                <w:sz w:val="18"/>
                <w:szCs w:val="18"/>
                <w:lang w:val="en-GB"/>
              </w:rPr>
              <w:t xml:space="preserve">Driver for agricultural and ecological drought, together with precipitation through its impact on evapotrans-piration and vegetation stress under soil moisture deficits  </w:t>
            </w:r>
          </w:p>
        </w:tc>
        <w:tc>
          <w:tcPr>
            <w:tcW w:w="1701" w:type="dxa"/>
            <w:shd w:val="clear" w:color="auto" w:fill="auto"/>
          </w:tcPr>
          <w:p w14:paraId="0CECEC66" w14:textId="77777777" w:rsidR="002F030D" w:rsidRPr="00D424AA" w:rsidRDefault="002F030D" w:rsidP="00D424AA">
            <w:pPr>
              <w:rPr>
                <w:rFonts w:cs="Times New Roman"/>
                <w:sz w:val="18"/>
                <w:szCs w:val="18"/>
                <w:lang w:val="en-GB"/>
              </w:rPr>
            </w:pPr>
            <w:r w:rsidRPr="00D424AA">
              <w:rPr>
                <w:rFonts w:cs="Times New Roman"/>
                <w:sz w:val="18"/>
                <w:szCs w:val="18"/>
                <w:lang w:val="en-GB"/>
              </w:rPr>
              <w:t>Potential evaporation anomalies, Evaporative Demand Drought Index (EDDI).</w:t>
            </w:r>
          </w:p>
        </w:tc>
        <w:tc>
          <w:tcPr>
            <w:tcW w:w="3261" w:type="dxa"/>
            <w:shd w:val="clear" w:color="auto" w:fill="auto"/>
          </w:tcPr>
          <w:p w14:paraId="7835AC3D" w14:textId="77777777" w:rsidR="002F030D" w:rsidRPr="00D424AA" w:rsidRDefault="002F030D" w:rsidP="00D424AA">
            <w:pPr>
              <w:rPr>
                <w:rFonts w:cs="Times New Roman"/>
                <w:sz w:val="18"/>
                <w:szCs w:val="18"/>
                <w:lang w:val="en-GB"/>
              </w:rPr>
            </w:pPr>
            <w:r w:rsidRPr="00D424AA">
              <w:rPr>
                <w:rFonts w:cs="Times New Roman"/>
                <w:sz w:val="18"/>
                <w:szCs w:val="18"/>
                <w:lang w:val="en-GB"/>
              </w:rPr>
              <w:t xml:space="preserve">AED can be measured locally by means of evaporation pans. Physically-based models (e.g., Penman-Monteith) using all aerodynamic and radiative drivers from observations produce robust estimates of the the observed magnitude and variability of the  evaporative demand. On the contrary, empirical estimates based on air temperature are affected by more uncertainties (Section 11.6.1.2), especially when applied to climate change projections. AED is an upper bound for actual evapotranspiration (ET) but also induces additional vegetation stress under dry conditions (Section 11.6.1.2). </w:t>
            </w:r>
          </w:p>
        </w:tc>
        <w:commentRangeStart w:id="8562"/>
        <w:tc>
          <w:tcPr>
            <w:tcW w:w="2400" w:type="dxa"/>
            <w:shd w:val="clear" w:color="auto" w:fill="auto"/>
          </w:tcPr>
          <w:p w14:paraId="3E1DA04A" w14:textId="6CAAEE46" w:rsidR="002F030D" w:rsidRPr="008763F4" w:rsidRDefault="002F030D" w:rsidP="00D424AA">
            <w:pPr>
              <w:rPr>
                <w:rFonts w:cs="Times New Roman"/>
                <w:sz w:val="16"/>
                <w:szCs w:val="16"/>
                <w:lang w:val="en-GB"/>
                <w:rPrChange w:id="8563" w:author="Robin Matthews" w:date="2021-07-14T23:23:00Z">
                  <w:rPr>
                    <w:rFonts w:cs="Times New Roman"/>
                    <w:sz w:val="18"/>
                    <w:szCs w:val="18"/>
                    <w:lang w:val="en-GB"/>
                  </w:rPr>
                </w:rPrChange>
              </w:rPr>
            </w:pPr>
            <w:r w:rsidRPr="00037826">
              <w:rPr>
                <w:rFonts w:cs="Times New Roman"/>
                <w:sz w:val="18"/>
                <w:szCs w:val="18"/>
                <w:lang w:val="en-GB"/>
              </w:rPr>
              <w:fldChar w:fldCharType="begin" w:fldLock="1"/>
            </w:r>
            <w:ins w:id="8564" w:author="Robin Matthews" w:date="2021-07-15T12:36:00Z">
              <w:r w:rsidR="0074094D">
                <w:rPr>
                  <w:rFonts w:cs="Times New Roman"/>
                  <w:sz w:val="18"/>
                  <w:szCs w:val="18"/>
                  <w:lang w:val="en-GB"/>
                </w:rPr>
                <w:instrText>ADDIN CSL_CITATION { "citationItems" : [ { "id" : "ITEM-1", "itemData" : { "DOI" : "10.1175/JHM-D-15-0121.1", "abstract" : "\u00a9 2016 American Meteorological Society. Many operational drought indices focus primarily on precipitation and temperature when depicting hydroclimatic anomalies, and this perspective can be augmented by analyses and products that reflect the evaporative dynamics of drought. The linkage between atmospheric evaporative demand E0and actual evapotranspiration (ET) is leveraged in a new drought index based solely on E0-the Evaporative Demand Drought Index (EDDI). EDDI measures the signal of drought through the response of E0to surface drying anomalies that result from two distinct land surface-atmosphere interactions: 1) a complementary relationship between E0and ET that develops under moisture limitations at the land surface, leading to ET declining and increasing E0, as in sustained droughts, and 2) parallel ET and E0increases arising from increased energy availability that lead to surface moisture limitations, as in flash droughts. To calculate EDDI from E0, a long-term, daily reanalysis of reference ET estimated from the American Society of Civil Engineers (ASCE) standardized reference ET equation using radiation and meteorological variables from the North American Land Data Assimilation System phase 2 (NLDAS-2) is used. EDDI is obtained by deriving empirical probabilities of aggregated E0depths relative to their climatologic means across a user-specific time period and normalizing these probabilities. Positive EDDI values then indicate drier-than-normal conditions and the potential for drought. EDDI is a physically based, multiscalar drought index that that can serve as an indicator of both flash and sustained droughts, in some hydroclimates offering early warning relative to current operational drought indices. The performance of EDDI is assessed against other commonly used drought metrics across CONUS in Part II.", "author" : [ { "dropping-particle" : "", "family" : "Hobbins", "given" : "M.T.", "non-dropping-particle" : "", "parse-names" : false, "suffix" : "" }, { "dropping-particle" : "", "family" : "Wood", "given" : "A.", "non-dropping-particle" : "", "parse-names" : false, "suffix" : "" }, { "dropping-particle" : "", "family" : "McEvoy", "given" : "D.J.", "non-dropping-particle" : "", "parse-names" : false, "suffix" : "" }, { "dropping-particle" : "", "family" : "Huntington", "given" : "J.L.", "non-dropping-particle" : "", "parse-names" : false, "suffix" : "" }, { "dropping-particle" : "", "family" : "Morton", "given" : "C.", "non-dropping-particle" : "", "parse-names" : false, "suffix" : "" }, { "dropping-particle" : "", "family" : "Anderson", "given" : "M.", "non-dropping-particle" : "", "parse-names" : false, "suffix" : "" }, { "dropping-particle" : "", "family" : "Hain", "given" : "C.", "non-dropping-particle" : "", "parse-names" : false, "suffix" : "" } ], "container-title" : "Journal of Hydrometeorology", "id" : "ITEM-1", "issue" : "6", "issued" : { "date-parts" : [ [ "2016" ] ] }, "page" : "1745-1761", "title" : "The evaporative demand drought index. Part I: Linking drought evolution to variations in evaporative demand", "translator" : [ { "dropping-particle" : "", "family" : "S1464", "given" : "", "non-dropping-particle" : "", "parse-names" : false, "suffix" : "" } ], "type" : "article-journal", "volume" : "17" }, "uris" : [ "http://www.mendeley.com/documents/?uuid=61278582-cfd3-4772-9090-35afc73efbfd" ] }, { "id" : "ITEM-2", "itemData" : { "DOI" : "10.1175/JHM-D-15-0122.1", "abstract" : "\u00a9 2016 American Meteorological Society. Precipitation, soil moisture, and air temperature are the most commonly used climate variables to monitor drought; however, other climatic factors such as solar radiation, wind speed, and humidity can be important drivers in the depletion of soil moisture and evolution and persistence of drought. This work assesses the Evaporative Demand Drought Index (EDDI) at multiple time scales for several hydroclimates as the second part of a two-part study. EDDI and individual evaporative demand components were examined as they relate to the dynamic evolution of flash drought over the central United States, characterization of hydrologic drought over the western United States, and comparison to commonly used drought metrics of the U.S. Drought Monitor (USDM), Standardized Precipitation Index (SPI), Standardized Soil Moisture Index (SSI), and the evaporative stress index (ESI). Two main advantages of EDDI over other drought indices are that it is independent of precipitation (similar to ESI) and it can be decomposed to identify the role individual evaporative drivers have on drought onset and persistence. At short time scales, spatial distributions and time series results illustrate that EDDI often indicates drought onset well in advance of the USDM, SPI, and SSI. Results illustrate the benefits of physically based evaporative demand estimates and demonstrate EDDI's utility and effectiveness in an easy-to-implement agricultural early warning and long-term hydrologic drought-monitoring tool with potential applications in seasonal forecasting and fire-weather monitoring.", "author" : [ { "dropping-particle" : "", "family" : "McEvoy", "given" : "D.J.", "non-dropping-particle" : "", "parse-names" : false, "suffix" : "" }, { "dropping-particle" : "", "family" : "Huntington", "given" : "J.L.", "non-dropping-particle" : "", "parse-names" : false, "suffix" : "" }, { "dropping-particle" : "", "family" : "Hobbins", "given" : "M.T.", "non-dropping-particle" : "", "parse-names" : false, "suffix" : "" }, { "dropping-particle" : "", "family" : "Wood", "given" : "A.", "non-dropping-particle" : "", "parse-names" : false, "suffix" : "" }, { "dropping-particle" : "", "family" : "Morton", "given" : "C.", "non-dropping-particle" : "", "parse-names" : false, "suffix" : "" }, { "dropping-particle" : "", "family" : "Anderson", "given" : "M.", "non-dropping-particle" : "", "parse-names" : false, "suffix" : "" }, { "dropping-particle" : "", "family" : "Hain", "given" : "C.", "non-dropping-particle" : "", "parse-names" : false, "suffix" : "" } ], "container-title" : "Journal of Hydrometeorology", "id" : "ITEM-2", "issue" : "6", "issued" : { "date-parts" : [ [ "2016" ] ] }, "page" : "1763-1779", "title" : "The evaporative demand drought index. Part II: CONUS-wide assessment against common drought indicators", "translator" : [ { "dropping-particle" : "", "family" : "S1344", "given" : "", "non-dropping-particle" : "", "parse-names" : false, "suffix" : "" } ], "type" : "article-journal", "volume" : "17" }, "uris" : [ "http://www.mendeley.com/documents/?uuid=2b4e6c53-06c1-43f7-888a-7958119d42a8" ] }, { "id" : "ITEM-3", "itemData" : { "DOI" : "10.1175/JHM-D-11-0101.1", "abstract" : "To understand the sources of temporal and spatial variability of atmospheric evaporative demand across the conterminous United States (CONUS), a mean-value, second-moment uncertainty analysis is applied to a spatially distributed dataset of daily synthetic pan evaporation for 1980-2009. This evaporative demand measure is from the \"PenPan\"model, which is a combination equation calibrated to mimic observations fromU.S. class-Aevaporation pans and here driven by six NorthAmerican LandDataAssimilation System variables: temperature, specific humidity, station pressure, wind speed, and downwelling shortwave and longwave radiation. The variability of evaporative demand is decomposed across various time scales into contributions from these drivers. Contrary to popular expectation and much hydrologic practice, temperature is not always the most significant driver of temporal variability in evaporative demand, particularly at subannual time scales. Instead, depending on the season, one of four drivers (temperature, specific humidity, downwelling shortwave radiation, and wind speed) dominates across different regions of CONUS. Temperature generally dominates in the northern continental interior. This analysis assists land surface modelers in balancing parameter parsimony and physical representativeness. Patterns of dominant drivers are shown to cycle seasonally, with clear implications for modeling evaporative demand in operational hydrology or as a metric of climate change and variability. Depending on the region and season, temperature, specific humidity, downwelling shortwave radiation, and wind speed must together be examined, with downwelling longwave radiation as a secondary input. If any variable may be ignored, it is atmospheric pressure. Parameterizations of evaporative demand based solely on temperature should be avoided at all time scales.", "author" : [ { "dropping-particle" : "", "family" : "Hobbins", "given" : "M.", "non-dropping-particle" : "", "parse-names" : false, "suffix" : "" }, { "dropping-particle" : "", "family" : "Wood", "given" : "A.", "non-dropping-particle" : "", "parse-names" : false, "suffix" : "" }, { "dropping-particle" : "", "family" : "Streubel", "given" : "D.", "non-dropping-particle" : "", "parse-names" : false, "suffix" : "" }, { "dropping-particle" : "", "family" : "Werner", "given" : "K.", "non-dropping-particle" : "", "parse-names" : false, "suffix" : "" } ], "container-title" : "Journal of Hydrometeorology", "id" : "ITEM-3", "issue" : "4", "issued" : { "date-parts" : [ [ "2012" ] ] }, "page" : "1195-1214", "title" : "What drives the variability of evaporative demand across the conterminous United States?", "translator" : [ { "dropping-particle" : "", "family" : "S1010", "given" : "", "non-dropping-particle" : "", "parse-names" : false, "suffix" : "" } ], "type" : "article-journal", "volume" : "13" }, "uris" : [ "http://www.mendeley.com/documents/?uuid=3f259881-9e10-4387-8183-bb05c052d4f5" ] }, { "id" : "ITEM-4", "itemData" : { "DOI" : "10.1038/nature11575", "abstract" : "Drought is expected to increase in frequency and severity in the future as a result of climate change, mainly as a consequence of decreases in regional precipitation but also because of increasing evaporation driven by global warming. Previous assessments of historic changes in drought over the late twentieth and early twenty-first centuries indicate that this may already be happening globally. In particular, calculations of the Palmer Drought Severity Index (PDSI) show a decrease in moisture globally since the 1970s with a commensurate increase in the area in drought that is attributed, in part, to global warming. The simplicity of the PDSI, which is calculated from a simple water-balance model forced by monthly precipitation and temperature data, makes it an attractive tool in large-scale drought assessments, but may give biased results in the context of climate change. Here we show that the previously reported increase in global drought is overestimated because the PDSI uses a simplified model of potential evaporation that responds only to changes in temperature and thus responds incorrectly to global warming in recent decades. More realistic calculations, based on the underlying physical principles that take into account changes in available energy, humidity and wind speed, suggest that there has been little change in drought over the past 60 years. The results have implications for how we interpret the impact of global warming on the hydrological cycle and its extremes, and may help to explain why palaeoclimate drought reconstructions based on tree-ring data diverge from the PDSI-based drought record in recent years. \u00a9 2012 Macmillan Publishers Limited. All rights reserved.", "author" : [ { "dropping-particle" : "", "family" : "Sheffield", "given" : "J.", "non-dropping-particle" : "", "parse-names" : false, "suffix" : "" }, { "dropping-particle" : "", "family" : "Wood", "given" : "E.F.", "non-dropping-particle" : "", "parse-names" : false, "suffix" : "" }, { "dropping-particle" : "", "family" : "Roderick", "given" : "M.L.", "non-dropping-particle" : "", "parse-names" : false, "suffix" : "" } ], "container-title" : "Nature", "id" : "ITEM-4", "issue" : "7424", "issued" : { "date-parts" : [ [ "2012" ] ] }, "page" : "435-438", "title" : "Little change in global drought over the past 60 years", "translator" : [ { "dropping-particle" : "", "family" : "S1749", "given" : "", "non-dropping-particle" : "", "parse-names" : false, "suffix" : "" } ], "type" : "article-journal", "volume" : "491" }, "uris" : [ "http://www.mendeley.com/documents/?uuid=bf1aa5aa-2883-4027-b38c-e1a32248a60e" ] }, { "id" : "ITEM-5", "itemData" : { "DOI" : "10.1175/JCLI-D-11-00492.1", "abstract" : "Pan evaporation (EP), an index of atmospheric evaporative demand, has been widely reported to have weakened in the past decades. However, its interpretation remains controversial because EP observations are not globally available and observations of one of its key controls, surface incident solar radiation Rs, are even less available. Using global-distributed Rsfrom both direct measurements (available through the Global Energy Balance Archive) and derived from sunshine duration, the authors calculated the potential evaporation from 1982 to 2008 from approximately 1300 stations. The findings herein show that the contribution of water vapor pressure deficit (VPD) to monthly variability of EP is much larger than that of other controlling factors, of Rs, wind speed (WS), and air temperature Ta. The trend of the aerodynamic component of EP, which includes contributions of VPD, WS, and Taa, accounted for 86% of the long-term trend of EP. The aerodynamic component was then calculated from 4250 globally distributed stations and showed a negligible averaged trend from 1973 to 2008 because the reduction in WS canceled out the impact of the elevated VPD. The long-term trend of WS dominates the long-term trend of the aerodynamic component of EP at the 4250 stations. Atmospheric evaporative demand increased in most arid and semiarid areas, indicating a decrease in water availability in those areas. \u00a9 2012 American Meteorological Society.", "author" : [ { "dropping-particle" : "", "family" : "Wang", "given" : "K.", "non-dropping-particle" : "", "parse-names" : false, "suffix" : "" }, { "dropping-particle" : "", "family" : "Dickinson", "given" : "R.E.", "non-dropping-particle" : "", "parse-names" : false, "suffix" : "" }, { "dropping-particle" : "", "family" : "Liang", "given" : "S.", "non-dropping-particle" : "", "parse-names" : false, "suffix" : "" } ], "container-title" : "Journal of Climate", "id" : "ITEM-5", "issue" : "23", "issued" : { "date-parts" : [ [ "2012" ] ] }, "page" : "8353-8361", "title" : "Global atmospheric evaporative demand over land from 1973 to 2008", "translator" : [ { "dropping-particle" : "", "family" : "S1008", "given" : "", "non-dropping-particle" : "", "parse-names" : false, "suffix" : "" } ], "type" : "article-journal", "volume" : "25" }, "uris" : [ "http://www.mendeley.com/documents/?uuid=12cf3065-9768-4577-9d27-56cefb453e6a" ] }, { "id" : "ITEM-6", "itemData" : { "DOI" : "10.1029/2018GL079332", "abstract" : "Abstract Decreases in pan evaporation (Epan) have been reported around the world despite increasing air temperatures; this was attributed to reductions in wind speed and solar radiation. Using 42\u00a0years (1975\u20132016) of Australian Epan data, we reexamined Epan trends, adding over a decade of observations to previous analyses. Flexible local linear regression models showed that many previously reported decreasing Epan trends have plateaued or reversed. Attribution analysis confirmed that 1975\u20131994 Epan decreases in southern/western Australia were chiefly driven by decreasing wind speeds. Increasing vapor pressure deficit subsequently became dominant, resulting in 1994\u20132016 Epan increases. Climate trend analyses should consider applying flexible statistical models to qualitatively understand temporal dynamics, complementing linear models that are able to provide quantitative assessments, especially when multiple drivers are involved.", "author" : [ { "dropping-particle" : "", "family" : "Stephens", "given" : "Clare M", "non-dropping-particle" : "", "parse-names" : false, "suffix" : "" }, { "dropping-particle" : "", "family" : "McVicar", "given" : "Tim R", "non-dropping-particle" : "", "parse-names" : false, "suffix" : "" }, { "dropping-particle" : "", "family" : "Johnson", "given" : "Fiona M", "non-dropping-particle" : "", "parse-names" : false, "suffix" : "" }, { "dropping-particle" : "", "family" : "Marshall", "given" : "Lucy A", "non-dropping-particle" : "", "parse-names" : false, "suffix" : "" } ], "container-title" : "Geophysical Research Letters", "id" : "ITEM-6", "issue" : "20", "issued" : { "date-parts" : [ [ "2018" ] ] }, "page" : "11,111-164,172", "title" : "Revisiting Pan Evaporation Trends in Australia a Decade on", "translator" : [ { "dropping-particle" : "", "family" : "S2037", "given" : "", "non-dropping-particle" : "", "parse-names" : false, "suffix" : "" } ], "type" : "article-journal", "volume" : "45" }, "uris" : [ "http://www.mendeley.com/documents/?uuid=cb3ee523-0b67-445a-9717-523510ec85b5" ] }, { "id" : "ITEM-7",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7",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id" : "ITEM-8", "itemData" : { "DOI" : "10.1016/J.JHYDROL.2018.08.014", "ISSN" : "0022-1694", "abstract" : "Pan evaporation, as a straightforward proxy of potential evapotranspiration, has consistently decreased during the last several decades in many regions across the globe mainly because of global dimming and/or decreases in wind speed. Based on a robust measurement dataset of 30-year large-pan evaporation, however, we found that recent increasing extreme climate events have reversed the decreasing trend in pan evaporation by the Lower Yellow River, with a significant increase of up to 25.2\u202fmm/yr during 2008\u20132014. Further analyses show that the decrease in large-pan evaporation during 1985\u20132008 (\u22125.1\u202fmm/yr) was mainly caused by the decreased vapor pressure deficit (VPD) and sunshine hours. While the sharp increase in large-pan evaporation after 2008 was mainly caused by more frequent heat wave and drought events in spring and summer, which resulted in concurrent increases in air temperature, VPD, and sunshine hours. Our finding of evaporation rebound due to heat wave and droughts calls for improved strategies of water and crop managements for mitigating the negative effects of increasing extreme climate events.", "author" : [ { "dropping-particle" : "", "family" : "Sun", "given" : "Zhigang", "non-dropping-particle" : "", "parse-names" : false, "suffix" : "" }, { "dropping-particle" : "", "family" : "Ouyang", "given" : "Zhu", "non-dropping-particle" : "", "parse-names" : false, "suffix" : "" }, { "dropping-particle" : "", "family" : "Zhao", "given" : "Junfang", "non-dropping-particle" : "", "parse-names" : false, "suffix" : "" }, { "dropping-particle" : "", "family" : "Li", "given" : "Shiji", "non-dropping-particle" : "", "parse-names" : false, "suffix" : "" }, { "dropping-particle" : "", "family" : "Zhang", "given" : "Xubo", "non-dropping-particle" : "", "parse-names" : false, "suffix" : "" }, { "dropping-particle" : "", "family" : "Ren", "given" : "Wei", "non-dropping-particle" : "", "parse-names" : false, "suffix" : "" } ], "container-title" : "Journal of Hydrology", "id" : "ITEM-8", "issued" : { "date-parts" : [ [ "2018", "10" ] ] }, "page" : "237-247", "publisher" : "Elsevier", "title" : "Recent rebound in observational large-pan evaporation driven by heat wave and droughts by the Lower Yellow River", "translator" : [ { "dropping-particle" : "", "family" : "S2036", "given" : "", "non-dropping-particle" : "", "parse-names" : false, "suffix" : "" } ], "type" : "article-journal", "volume" : "565" }, "uris" : [ "http://www.mendeley.com/documents/?uuid=6f7775d9-98d4-4065-94ba-b51b92936009" ] }, { "id" : "ITEM-9", "itemData" : { "DOI" : "10.1175/BAMS-D-15-00320.1", "ISSN" : "0003-0007", "abstract" : "Capsule summary:A perspective on current and future capabilities in global high-resolution climate simulation for assessing climate risks over next few decades, including advances in process representation and analysis, justifying the emergence of dedicated, coordinated experimental protocols.", "author" : [ { "dropping-particle" : "", "family" : "Roberts", "given" : "M J", "non-dropping-particle" : "", "parse-names" : false, "suffix" : "" }, { "dropping-particle" : "", "family" : "Vidale", "given" : "P L", "non-dropping-particle" : "", "parse-names" : false, "suffix" : "" }, { "dropping-particle" : "", "family" : "Senior", "given" : "C", "non-dropping-particle" : "", "parse-names" : false, "suffix" : "" }, { "dropping-particle" : "", "family" : "Hewitt", "given" : "H T", "non-dropping-particle" : "", "parse-names" : false, "suffix" : "" }, { "dropping-particle" : "", "family" : "Bates", "given" : "C", "non-dropping-particle" : "", "parse-names" : false, "suffix" : "" }, { "dropping-particle" : "", "family" : "Berthou", "given" : "S", "non-dropping-particle" : "", "parse-names" : false, "suffix" : "" }, { "dropping-particle" : "", "family" : "Chang", "given" : "P", "non-dropping-particle" : "", "parse-names" : false, "suffix" : "" }, { "dropping-particle" : "", "family" : "Christensen", "given" : "H M", "non-dropping-particle" : "", "parse-names" : false, "suffix" : "" }, { "dropping-particle" : "", "family" : "Danilov", "given" : "S", "non-dropping-particle" : "", "parse-names" : false, "suffix" : "" }, { "dropping-particle" : "", "family" : "Demory", "given" : "M.-E.", "non-dropping-particle" : "", "parse-names" : false, "suffix" : "" }, { "dropping-particle" : "", "family" : "Griffies", "given" : "S M", "non-dropping-particle" : "", "parse-names" : false, "suffix" : "" }, { "dropping-particle" : "", "family" : "Haarsma", "given" : "R", "non-dropping-particle" : "", "parse-names" : false, "suffix" : "" }, { "dropping-particle" : "", "family" : "Jung", "given" : "T", "non-dropping-particle" : "", "parse-names" : false, "suffix" : "" }, { "dropping-particle" : "", "family" : "Martin", "given" : "G", "non-dropping-particle" : "", "parse-names" : false, "suffix" : "" }, { "dropping-particle" : "", "family" : "Minobe", "given" : "S", "non-dropping-particle" : "", "parse-names" : false, "suffix" : "" }, { "dropping-particle" : "", "family" : "Ringler", "given" : "T", "non-dropping-particle" : "", "parse-names" : false, "suffix" : "" }, { "dropping-particle" : "", "family" : "Satoh", "given" : "M", "non-dropping-particle" : "", "parse-names" : false, "suffix" : "" }, { "dropping-particle" : "", "family" : "Schiemann", "given" : "R", "non-dropping-particle" : "", "parse-names" : false, "suffix" : "" }, { "dropping-particle" : "", "family" : "Scoccimarro", "given" : "E", "non-dropping-particle" : "", "parse-names" : false, "suffix" : "" }, { "dropping-particle" : "", "family" : "Stephens", "given" : "G", "non-dropping-particle" : "", "parse-names" : false, "suffix" : "" }, { "dropping-particle" : "", "family" : "Wehner", "given" : "M F", "non-dropping-particle" : "", "parse-names" : false, "suffix" : "" } ], "container-title" : "Bulletin of the American Meteorological Society", "id" : "ITEM-9", "issue" : "11", "issued" : { "date-parts" : [ [ "2018", "11" ] ] }, "page" : "2341-2359", "title" : "The Benefits of Global High Resolution for Climate Simulation: Process Understanding and the Enabling of Stakeholder Decisions at the Regional Scale", "translator" : [ { "dropping-particle" : "", "family" : "S190", "given" : "", "non-dropping-particle" : "", "parse-names" : false, "suffix" : "" } ], "type" : "article-journal", "volume" : "99" }, "uris" : [ "http://www.mendeley.com/documents/?uuid=74d1960a-3dac-4022-8f66-0fb56d709e40" ] } ], "mendeley" : { "formattedCitation" : "(Hobbins et al., 2012, 2016; Sheffield et al., 2012; Wang et al., 2012; McEvoy et al., 2016; Roberts et al., 2018; Stephens et al., 2018; Sun et al., 2018c; Vicente-Serrano et al., 2020b)", "manualFormatting" : "Hobbins et al., 2012, 2016; Sheffield et al., 2012; Wang et al., 2012; McEvoy et al., 2016; Roberts et al., 2018; Stephens et al., 2018; Z. Sun et al., 2018; Vicente-Serrano et al., 2020a", "plainTextFormattedCitation" : "(Hobbins et al., 2012, 2016; Sheffield et al., 2012; Wang et al., 2012; McEvoy et al., 2016; Roberts et al., 2018; Stephens et al., 2018; Sun et al., 2018c; Vicente-Serrano et al., 2020b)", "previouslyFormattedCitation" : "(Hobbins et al., 2012, 2016; Sheffield et al., 2012; Wang et al., 2012; McEvoy et al., 2016; Roberts et al., 2018; Stephens et al., 2018; Sun et al., 2018c; Vicente-Serrano et al., 2020b)" }, "properties" : { "noteIndex" : 0 }, "schema" : "https://github.com/citation-style-language/schema/raw/master/csl-citation.json" }</w:instrText>
              </w:r>
            </w:ins>
            <w:del w:id="8565" w:author="Robin Matthews" w:date="2021-07-14T23:23:00Z">
              <w:r w:rsidR="00FF6231" w:rsidRPr="008763F4" w:rsidDel="008763F4">
                <w:rPr>
                  <w:rFonts w:cs="Times New Roman"/>
                  <w:sz w:val="18"/>
                  <w:szCs w:val="18"/>
                  <w:lang w:val="en-GB"/>
                </w:rPr>
                <w:delInstrText>ADDIN CSL_CITATION { "citationItems" : [ { "id" : "ITEM-1", "itemData" : { "DOI" : "10.1175/JHM-D-15-0121.1", "abstract" : "\u00a9 2016 American Meteorological Society. Many operational drought indices focus primarily on precipitation and temperature when depicting hydroclimatic anomalies, and this perspective can be augmented by analyses and products that reflect the evaporative dynamics of drought. The linkage between atmospheric evaporative demand E0and actual evapotranspiration (ET) is leveraged in a new drought index based solely on E0-the Evaporative Demand Drought Index (EDDI). EDDI measures the signal of drought through the response of E0to surface drying anomalies that result from two distinct land surface-atmosphere interactions: 1) a complementary relationship between E0and ET that develops under moisture limitations at the land surface, leading to ET declining and increasing E0, as in sustained droughts, and 2) parallel ET and E0increases arising from increased energy availability that lead to surface moisture limitations, as in flash droughts. To calculate EDDI from E0, a long-term, daily reanalysis of reference ET estimated from the American Society of Civil Engineers (ASCE) standardized reference ET equation using radiation and meteorological variables from the North American Land Data Assimilation System phase 2 (NLDAS-2) is used. EDDI is obtained by deriving empirical probabilities of aggregated E0depths relative to their climatologic means across a user-specific time period and normalizing these probabilities. Positive EDDI values then indicate drier-than-normal conditions and the potential for drought. EDDI is a physically based, multiscalar drought index that that can serve as an indicator of both flash and sustained droughts, in some hydroclimates offering early warning relative to current operational drought indices. The performance of EDDI is assessed against other commonly used drought metrics across CONUS in Part II.", "author" : [ { "dropping-particle" : "", "family" : "Hobbins", "given" : "M.T.", "non-dropping-particle" : "", "parse-names" : false, "suffix" : "" }, { "dropping-particle" : "", "family" : "Wood", "given" : "A.", "non-dropping-particle" : "", "parse-names" : false, "suffix" : "" }, { "dropping-particle" : "", "family" : "McEvoy", "given" : "D.J.", "non-dropping-particle" : "", "parse-names" : false, "suffix" : "" }, { "dropping-particle" : "", "family" : "Huntington", "given" : "J.L.", "non-dropping-particle" : "", "parse-names" : false, "suffix" : "" }, { "dropping-particle" : "", "family" : "Morton", "given" : "C.", "non-dropping-particle" : "", "parse-names" : false, "suffix" : "" }, { "dropping-particle" : "", "family" : "Anderson", "given" : "M.", "non-dropping-particle" : "", "parse-names" : false, "suffix" : "" }, { "dropping-particle" : "", "family" : "Hain", "given" : "C.", "non-dropping-particle" : "", "parse-names" : false, "suffix" : "" } ], "container-title" : "Journal of Hydrometeorology", "id" : "ITEM-1", "issue" : "6", "issued" : { "date-parts" : [ [ "2016" ] ] }, "page" : "1745-1761", "title" : "The evaporative demand drought index. Part I: Linking drought evolution to variations in evaporative demand", "translator" : [ { "dropping-particle" : "", "family" : "S1464", "given" : "", "non-dropping-particle" : "", "parse-names" : false, "suffix" : "" } ], "type" : "article-journal", "volume" : "17" }, "uris" : [ "http://www.mendeley.com/documents/?uuid=61278582-cfd3-4772-9090-35afc73efbfd" ] }, { "id" : "ITEM-2", "itemData" : { "DOI" : "10.1175/JHM-D-15-0122.1", "abstract" : "\u00a9 2016 American Meteorological Society. Precipitation, soil moisture, and air temperature are the most commonly used climate variables to monitor drought; however, other climatic factors such as solar radiation, wind speed, and humidity can be important drivers in the depletion of soil moisture and evolution and persistence of drought. This work assesses the Evaporative Demand Drought Index (EDDI) at multiple time scales for several hydroclimates as the second part of a two-part study. EDDI and individual evaporative demand components were examined as they relate to the dynamic evolution of flash drought over the central United States, characterization of hydrologic drought over the western United States, and comparison to commonly used drought metrics of the U.S. Drought Monitor (USDM), Standardized Precipitation Index (SPI), Standardized Soil Moisture Index (SSI), and the evaporative stress index (ESI). Two main advantages of EDDI over other drought indices are that it is independent of precipitation (similar to ESI) and it can be decomposed to identify the role individual evaporative drivers have on drought onset and persistence. At short time scales, spatial distributions and time series results illustrate that EDDI often indicates drought onset well in advance of the USDM, SPI, and SSI. Results illustrate the benefits of physically based evaporative demand estimates and demonstrate EDDI's utility and effectiveness in an easy-to-implement agricultural early warning and long-term hydrologic drought-monitoring tool with potential applications in seasonal forecasting and fire-weather monitoring.", "author" : [ { "dropping-particle" : "", "family" : "McEvoy", "given" : "D.J.", "non-dropping-particle" : "", "parse-names" : false, "suffix" : "" }, { "dropping-particle" : "", "family" : "Huntington", "given" : "J.L.", "non-dropping-particle" : "", "parse-names" : false, "suffix" : "" }, { "dropping-particle" : "", "family" : "Hobbins", "given" : "M.T.", "non-dropping-particle" : "", "parse-names" : false, "suffix" : "" }, { "dropping-particle" : "", "family" : "Wood", "given" : "A.", "non-dropping-particle" : "", "parse-names" : false, "suffix" : "" }, { "dropping-particle" : "", "family" : "Morton", "given" : "C.", "non-dropping-particle" : "", "parse-names" : false, "suffix" : "" }, { "dropping-particle" : "", "family" : "Anderson", "given" : "M.", "non-dropping-particle" : "", "parse-names" : false, "suffix" : "" }, { "dropping-particle" : "", "family" : "Hain", "given" : "C.", "non-dropping-particle" : "", "parse-names" : false, "suffix" : "" } ], "container-title" : "Journal of Hydrometeorology", "id" : "ITEM-2", "issue" : "6", "issued" : { "date-parts" : [ [ "2016" ] ] }, "page" : "1763-1779", "title" : "The evaporative demand drought index. Part II: CONUS-wide assessment against common drought indicators", "translator" : [ { "dropping-particle" : "", "family" : "S1344", "given" : "", "non-dropping-particle" : "", "parse-names" : false, "suffix" : "" } ], "type" : "article-journal", "volume" : "17" }, "uris" : [ "http://www.mendeley.com/documents/?uuid=2b4e6c53-06c1-43f7-888a-7958119d42a8" ] }, { "id" : "ITEM-3", "itemData" : { "DOI" : "10.1175/JHM-D-11-0101.1", "abstract" : "To understand the sources of temporal and spatial variability of atmospheric evaporative demand across the conterminous United States (CONUS), a mean-value, second-moment uncertainty analysis is applied to a spatially distributed dataset of daily synthetic pan evaporation for 1980-2009. This evaporative demand measure is from the \"PenPan\"model, which is a combination equation calibrated to mimic observations fromU.S. class-Aevaporation pans and here driven by six NorthAmerican LandDataAssimilation System variables: temperature, specific humidity, station pressure, wind speed, and downwelling shortwave and longwave radiation. The variability of evaporative demand is decomposed across various time scales into contributions from these drivers. Contrary to popular expectation and much hydrologic practice, temperature is not always the most significant driver of temporal variability in evaporative demand, particularly at subannual time scales. Instead, depending on the season, one of four drivers (temperature, specific humidity, downwelling shortwave radiation, and wind speed) dominates across different regions of CONUS. Temperature generally dominates in the northern continental interior. This analysis assists land surface modelers in balancing parameter parsimony and physical representativeness. Patterns of dominant drivers are shown to cycle seasonally, with clear implications for modeling evaporative demand in operational hydrology or as a metric of climate change and variability. Depending on the region and season, temperature, specific humidity, downwelling shortwave radiation, and wind speed must together be examined, with downwelling longwave radiation as a secondary input. If any variable may be ignored, it is atmospheric pressure. Parameterizations of evaporative demand based solely on temperature should be avoided at all time scales.", "author" : [ { "dropping-particle" : "", "family" : "Hobbins", "given" : "M.", "non-dropping-particle" : "", "parse-names" : false, "suffix" : "" }, { "dropping-particle" : "", "family" : "Wood", "given" : "A.", "non-dropping-particle" : "", "parse-names" : false, "suffix" : "" }, { "dropping-particle" : "", "family" : "Streubel", "given" : "D.", "non-dropping-particle" : "", "parse-names" : false, "suffix" : "" }, { "dropping-particle" : "", "family" : "Werner", "given" : "K.", "non-dropping-particle" : "", "parse-names" : false, "suffix" : "" } ], "container-title" : "Journal of Hydrometeorology", "id" : "ITEM-3", "issue" : "4", "issued" : { "date-parts" : [ [ "2012" ] ] }, "page" : "1195-1214", "title" : "What drives the variability of evaporative demand across the conterminous United States?", "translator" : [ { "dropping-particle" : "", "family" : "S1010", "given" : "", "non-dropping-particle" : "", "parse-names" : false, "suffix" : "" } ], "type" : "article-journal", "volume" : "13" }, "uris" : [ "http://www.mendeley.com/documents/?uuid=3f259881-9e10-4387-8183-bb05c052d4f5" ] }, { "id" : "ITEM-4", "itemData" : { "DOI" : "10.1038/nature11575", "abstract" : "Drought is expected to increase in frequency and severity in the future as a result of climate change, mainly as a consequence of decreases in regional precipitation but also because of increasing evaporation driven by global warming. Previous assessments of historic changes in drought over the late twentieth and early twenty-first centuries indicate that this may already be happening globally. In particular, calculations of the Palmer Drought Severity Index (PDSI) show a decrease in moisture globally since the 1970s with a commensurate increase in the area in drought that is attributed, in part, to global warming. The simplicity of the PDSI, which is calculated from a simple water-balance model forced by monthly precipitation and temperature data, makes it an attractive tool in large-scale drought assessments, but may give biased results in the context of climate change. Here we show that the previously reported increase in global drought is overestimated because the PDSI uses a simplified model of potential evaporation that responds only to changes in temperature and thus responds incorrectly to global warming in recent decades. More realistic calculations, based on the underlying physical principles that take into account changes in available energy, humidity and wind speed, suggest that there has been little change in drought over the past 60 years. The results have implications for how we interpret the impact of global warming on the hydrological cycle and its extremes, and may help to explain why palaeoclimate drought reconstructions based on tree-ring data diverge from the PDSI-based drought record in recent years. \u00a9 2012 Macmillan Publishers Limited. All rights reserved.", "author" : [ { "dropping-particle" : "", "family" : "Sheffield", "given" : "J.", "non-dropping-particle" : "", "parse-names" : false, "suffix" : "" }, { "dropping-particle" : "", "family" : "Wood", "given" : "E.F.", "non-dropping-particle" : "", "parse-names" : false, "suffix" : "" }, { "dropping-particle" : "", "family" : "Roderick", "given" : "M.L.", "non-dropping-particle" : "", "parse-names" : false, "suffix" : "" } ], "container-title" : "Nature", "id" : "ITEM-4", "issue" : "7424", "issued" : { "date-parts" : [ [ "2012" ] ] }, "page" : "435-438", "title" : "Little change in global drought over the past 60 years", "translator" : [ { "dropping-particle" : "", "family" : "S1749", "given" : "", "non-dropping-particle" : "", "parse-names" : false, "suffix" : "" } ], "type" : "article-journal", "volume" : "491" }, "uris" : [ "http://www.mendeley.com/documents/?uuid=bf1aa5aa-2883-4027-b38c-e1a32248a60e" ] }, { "id" : "ITEM-5", "itemData" : { "DOI" : "10.1175/JCLI-D-11-00492.1", "abstract" : "Pan evaporation (EP), an index of atmospheric evaporative demand, has been widely reported to have weakened in the past decades. However, its interpretation remains controversial because EP observations are not globally available and observations of one of its key controls, surface incident solar radiation Rs, are even less available. Using global-distributed Rsfrom both direct measurements (available through the Global Energy Balance Archive) and derived from sunshine duration, the authors calculated the potential evaporation from 1982 to 2008 from approximately 1300 stations. The findings herein show that the contribution of water vapor pressure deficit (VPD) to monthly variability of EP is much larger than that of other controlling factors, of Rs, wind speed (WS), and air temperature Ta. The trend of the aerodynamic component of EP, which includes contributions of VPD, WS, and Taa, accounted for 86% of the long-term trend of EP. The aerodynamic component was then calculated from 4250 globally distributed stations and showed a negligible averaged trend from 1973 to 2008 because the reduction in WS canceled out the impact of the elevated VPD. The long-term trend of WS dominates the long-term trend of the aerodynamic component of EP at the 4250 stations. Atmospheric evaporative demand increased in most arid and semiarid areas, indicating a decrease in water availability in those areas. \u00a9 2012 American Meteorological Society.", "author" : [ { "dropping-particle" : "", "family" : "Wang", "given" : "K.", "non-dropping-particle" : "", "parse-names" : false, "suffix" : "" }, { "dropping-particle" : "", "family" : "Dickinson", "given" : "R.E.", "non-dropping-particle" : "", "parse-names" : false, "suffix" : "" }, { "dropping-particle" : "", "family" : "Liang", "given" : "S.", "non-dropping-particle" : "", "parse-names" : false, "suffix" : "" } ], "container-title" : "Journal of Climate", "id" : "ITEM-5", "issue" : "23", "issued" : { "date-parts" : [ [ "2012" ] ] }, "page" : "8353-8361", "title" : "Global atmospheric evaporative demand over land from 1973 to 2008", "translator" : [ { "dropping-particle" : "", "family" : "S1008", "given" : "", "non-dropping-particle" : "", "parse-names" : false, "suffix" : "" } ], "type" : "article-journal", "volume" : "25" }, "uris" : [ "http://www.mendeley.com/documents/?uuid=12cf3065-9768-4577-9d27-56cefb453e6a" ] }, { "id" : "ITEM-6", "itemData" : { "DOI" : "10.1029/2018GL079332", "abstract" : "Abstract Decreases in pan evaporation (Epan) have been reported around the world despite increasing air temperatures; this was attributed to reductions in wind speed and solar radiation. Using 42\u00a0years (1975\u20132016) of Australian Epan data, we reexamined Epan trends, adding over a decade of observations to previous analyses. Flexible local linear regression models showed that many previously reported decreasing Epan trends have plateaued or reversed. Attribution analysis confirmed that 1975\u20131994 Epan decreases in southern/western Australia were chiefly driven by decreasing wind speeds. Increasing vapor pressure deficit subsequently became dominant, resulting in 1994\u20132016 Epan increases. Climate trend analyses should consider applying flexible statistical models to qualitatively understand temporal dynamics, complementing linear models that are able to provide quantitative assessments, especially when multiple drivers are involved.", "author" : [ { "dropping-particle" : "", "family" : "Stephens", "given" : "Clare M", "non-dropping-particle" : "", "parse-names" : false, "suffix" : "" }, { "dropping-particle" : "", "family" : "McVicar", "given" : "Tim R", "non-dropping-particle" : "", "parse-names" : false, "suffix" : "" }, { "dropping-particle" : "", "family" : "Johnson", "given" : "Fiona M", "non-dropping-particle" : "", "parse-names" : false, "suffix" : "" }, { "dropping-particle" : "", "family" : "Marshall", "given" : "Lucy A", "non-dropping-particle" : "", "parse-names" : false, "suffix" : "" } ], "container-title" : "Geophysical Research Letters", "id" : "ITEM-6", "issue" : "20", "issued" : { "date-parts" : [ [ "2018" ] ] }, "page" : "11,111-164,172", "title" : "Revisiting Pan Evaporation Trends in Australia a Decade on", "translator" : [ { "dropping-particle" : "", "family" : "S2037", "given" : "", "non-dropping-particle" : "", "parse-names" : false, "suffix" : "" } ], "type" : "article-journal", "volume" : "45" }, "uris" : [ "http://www.mendeley.com/documents/?uuid=cb3ee523-0b67-445a-9717-523510ec85b5" ] }, { "id" : "ITEM-7", "itemData" : { "DOI" : "10.1002/wcc.632", "ISSN" : "1757-7780", "abstract" : "Abstract This review examines the role of the atmospheric evaporative demand (AED) in drought. AED is a complex concept and here we discuss possible AED definitions, the subsequent metrics to measure and estimate AED, and the different physical drivers that control it. The complex influence of AED on meteorological, environmental/agricultural and hydrological droughts is discussed, stressing the important spatial differences related to the climatological conditions. Likewise, AED influence on drought has implications regarding how different drought metrics consider AED in their attempts to quantify drought severity. Throughout the article, we assess literature findings with respect to: (a) recent drought trends and future projections; (b) the several uncertainties related to data availability; (c) the sensitivity of current drought metrics to AED; and (d) possible roles that both the radiative and physiological effects of increasing atmospheric CO2 concentrations may play as we progress into the future. All these issues preclude identifying a simple effect of the AED on drought severity. Rather it calls for different evaluations of drought impacts and trends under future climate scenarios, considering the complex feedbacks governing the climate system. This article is categorized under: Paleoclimates and Current Trends &gt; Earth System Behavior", "author" : [ { "dropping-particle" : "", "family" : "Vicente-Serrano", "given" : "Sergio M.", "non-dropping-particle" : "", "parse-names" : false, "suffix" : "" }, { "dropping-particle" : "", "family" : "McVicar", "given" : "Tim R.", "non-dropping-particle" : "", "parse-names" : false, "suffix" : "" }, { "dropping-particle" : "", "family" : "Miralles", "given" : "Diego G.", "non-dropping-particle" : "", "parse-names" : false, "suffix" : "" }, { "dropping-particle" : "", "family" : "Yang", "given" : "Yuting", "non-dropping-particle" : "", "parse-names" : false, "suffix" : "" }, { "dropping-particle" : "", "family" : "Tomas\u2010Burguera", "given" : "Miquel", "non-dropping-particle" : "", "parse-names" : false, "suffix" : "" } ], "container-title" : "WIREs Climate Change", "id" : "ITEM-7", "issue" : "2", "issued" : { "date-parts" : [ [ "2020", "3", "19" ] ] }, "note" : "From Duplicate 1 (Unraveling the influence of atmospheric evaporative demand on drought and its response to climate change - Vicente-Serrano, S.M.; McVicar, Tim R.; Miralles, Diego G.; Yang, Yuting; Tomas-Burguera, M.; Vicente\u2010Serrano, Sergio M.; McVicar, Tim R.; Miralles, Diego G.; Yang, Yuting; Tomas\u2010Burguera, Miquel)\n\nFrom Duplicate 1 (Unraveling the influence of atmospheric evaporative demand on drought and its response to climate change - Vicente\u2010Serrano, Sergio M.; McVicar, Tim R.; Miralles, Diego G.; Yang, Yuting; Tomas\u2010Burguera, Miquel)\n\nFrom Duplicate 2 (Unraveling the influence of atmospheric evaporative demand on drought and its response to climate change - Vicente\u2010Serrano, Sergio M.; McVicar, Tim R; Miralles, Diego G; Yang, Yuting; Tomas\u2010Burguera, Miquel)\n\ndoi: 10.1002/wcc.632", "page" : "e632", "publisher" : "John Wiley &amp; Sons, Ltd", "title" : "Unraveling the influence of atmospheric evaporative demand on drought and its response to climate change", "translator" : [ { "dropping-particle" : "", "family" : "S3586", "given" : "", "non-dropping-particle" : "", "parse-names" : false, "suffix" : "" } ], "type" : "article-journal", "volume" : "11" }, "uris" : [ "http://www.mendeley.com/documents/?uuid=e3d00ffb-c274-4729-ab7d-3ec7aeba9456" ] }, { "id" : "ITEM-8", "itemData" : { "DOI" : "10.1016/J.JHYDROL.2018.08.014", "ISSN" : "0022-1694", "abstract" : "Pan evaporation, as a straightforward proxy of potential evapotranspiration, has consistently decreased during the last several decades in many regions across the globe mainly because of global dimming and/or decreases in wind speed. Based on a robust measurement dataset of 30-year large-pan evaporation, however, we found that recent increasing extreme climate events have reversed the decreasing trend in pan evaporation by the Lower Yellow River, with a significant increase of up to 25.2\u202fmm/yr during 2008\u20132014. Further analyses show that the decrease in large-pan evaporation during 1985\u20132008 (\u22125.1\u202fmm/yr) was mainly caused by the decreased vapor pressure deficit (VPD) and sunshine hours. While the sharp increase in large-pan evaporation after 2008 was mainly caused by more frequent heat wave and drought events in spring and summer, which resulted in concurrent increases in air temperature, VPD, and sunshine hours. Our finding of evaporation rebound due to heat wave and droughts calls for improved strategies of water and crop managements for mitigating the negative effects of increasing extreme climate events.", "author" : [ { "dropping-particle" : "", "family" : "Sun", "given" : "Zhigang", "non-dropping-particle" : "", "parse-names" : false, "suffix" : "" }, { "dropping-particle" : "", "family" : "Ouyang", "given" : "Zhu", "non-dropping-particle" : "", "parse-names" : false, "suffix" : "" }, { "dropping-particle" : "", "family" : "Zhao", "given" : "Junfang", "non-dropping-particle" : "", "parse-names" : false, "suffix" : "" }, { "dropping-particle" : "", "family" : "Li", "given" : "Shiji", "non-dropping-particle" : "", "parse-names" : false, "suffix" : "" }, { "dropping-particle" : "", "family" : "Zhang", "given" : "Xubo", "non-dropping-particle" : "", "parse-names" : false, "suffix" : "" }, { "dropping-particle" : "", "family" : "Ren", "given" : "Wei", "non-dropping-particle" : "", "parse-names" : false, "suffix" : "" } ], "container-title" : "Journal of Hydrology", "id" : "ITEM-8", "issued" : { "date-parts" : [ [ "2018", "10" ] ] }, "page" : "237-247", "publisher" : "Elsevier", "title" : "Recent rebound in observational large-pan evaporation driven by heat wave and droughts by the Lower Yellow River", "translator" : [ { "dropping-particle" : "", "family" : "S2036", "given" : "", "non-dropping-particle" : "", "parse-names" : false, "suffix" : "" } ], "type" : "article-journal", "volume" : "565" }, "uris" : [ "http://www.mendeley.com/documents/?uuid=6f7775d9-98d4-4065-94ba-b51b92936009" ] }, { "id" : "ITEM-9", "itemData" : { "DOI" : "10.1175/BAMS-D-15-00320.1", "ISSN" : "0003-0007", "abstract" : "Capsule summary:A perspective on current and future capabilities in global high-resolution climate simulation for assessing climate risks over next few decades, including advances in process representation and analysis, justifying the emergence of dedicated, coordinated experimental protocols.", "author" : [ { "dropping-particle" : "", "family" : "Roberts", "given" : "M J", "non-dropping-particle" : "", "parse-names" : false, "suffix" : "" }, { "dropping-particle" : "", "family" : "Vidale", "given" : "P L", "non-dropping-particle" : "", "parse-names" : false, "suffix" : "" }, { "dropping-particle" : "", "family" : "Senior", "given" : "C", "non-dropping-particle" : "", "parse-names" : false, "suffix" : "" }, { "dropping-particle" : "", "family" : "Hewitt", "given" : "H T", "non-dropping-particle" : "", "parse-names" : false, "suffix" : "" }, { "dropping-particle" : "", "family" : "Bates", "given" : "C", "non-dropping-particle" : "", "parse-names" : false, "suffix" : "" }, { "dropping-particle" : "", "family" : "Berthou", "given" : "S", "non-dropping-particle" : "", "parse-names" : false, "suffix" : "" }, { "dropping-particle" : "", "family" : "Chang", "given" : "P", "non-dropping-particle" : "", "parse-names" : false, "suffix" : "" }, { "dropping-particle" : "", "family" : "Christensen", "given" : "H M", "non-dropping-particle" : "", "parse-names" : false, "suffix" : "" }, { "dropping-particle" : "", "family" : "Danilov", "given" : "S", "non-dropping-particle" : "", "parse-names" : false, "suffix" : "" }, { "dropping-particle" : "", "family" : "Demory", "given" : "M.-E.", "non-dropping-particle" : "", "parse-names" : false, "suffix" : "" }, { "dropping-particle" : "", "family" : "Griffies", "given" : "S M", "non-dropping-particle" : "", "parse-names" : false, "suffix" : "" }, { "dropping-particle" : "", "family" : "Haarsma", "given" : "R", "non-dropping-particle" : "", "parse-names" : false, "suffix" : "" }, { "dropping-particle" : "", "family" : "Jung", "given" : "T", "non-dropping-particle" : "", "parse-names" : false, "suffix" : "" }, { "dropping-particle" : "", "family" : "Martin", "given" : "G", "non-dropping-particle" : "", "parse-names" : false, "suffix" : "" }, { "dropping-particle" : "", "family" : "Minobe", "given" : "S", "non-dropping-particle" : "", "parse-names" : false, "suffix" : "" }, { "dropping-particle" : "", "family" : "Ringler", "given" : "T", "non-dropping-particle" : "", "parse-names" : false, "suffix" : "" }, { "dropping-particle" : "", "family" : "Satoh", "given" : "M", "non-dropping-particle" : "", "parse-names" : false, "suffix" : "" }, { "dropping-particle" : "", "family" : "Schiemann", "given" : "R", "non-dropping-particle" : "", "parse-names" : false, "suffix" : "" }, { "dropping-particle" : "", "family" : "Scoccimarro", "given" : "E", "non-dropping-particle" : "", "parse-names" : false, "suffix" : "" }, { "dropping-particle" : "", "family" : "Stephens", "given" : "G", "non-dropping-particle" : "", "parse-names" : false, "suffix" : "" }, { "dropping-particle" : "", "family" : "Wehner", "given" : "M F", "non-dropping-particle" : "", "parse-names" : false, "suffix" : "" } ], "container-title" : "Bulletin of the American Meteorological Society", "id" : "ITEM-9", "issue" : "11", "issued" : { "date-parts" : [ [ "2018", "11" ] ] }, "page" : "2341-2359", "title" : "The Benefits of Global High Resolution for Climate Simulation: Process Understanding and the Enabling of Stakeholder Decisions at the Regional Scale", "translator" : [ { "dropping-particle" : "", "family" : "S190", "given" : "", "non-dropping-particle" : "", "parse-names" : false, "suffix" : "" } ], "type" : "article-journal", "volume" : "99" }, "uris" : [ "http://www.mendeley.com/documents/?uuid=74d1960a-3dac-4022-8f66-0fb56d709e40" ] } ], "mendeley" : { "formattedCitation" : "(Hobbins et al., 2012, 2016; Sheffield et al., 2012; Wang et al., 2012; McEvoy et al., 2016; Roberts et al., 2018; Stephens et al., 2018; Sun et al., 2018c; Vicente-Serrano et al., 2020b)", "plainTextFormattedCitation" : "(Hobbins et al., 2012, 2016; Sheffield et al., 2012; Wang et al., 2012; McEvoy et al., 2016; Roberts et al., 2018; Stephens et al., 2018; Sun et al., 2018c; Vicente-Serrano et al., 2020b)", "previouslyFormattedCitation" : "(Hobbins et al., 2012, 2016; Sheffield et al., 2012; Wang et al., 2012; McEvoy et al., 2016; Roberts et al., 2018; Stephens et al., 2018; Sun et al., 2018c; Vicente-Serrano et al., 2020b)" }, "properties" : { "noteIndex" : 0 }, "schema" : "https://github.com/citation-style-language/schema/raw/master/csl-citation.json" }</w:delInstrText>
              </w:r>
            </w:del>
            <w:r w:rsidRPr="00037826">
              <w:rPr>
                <w:rFonts w:cs="Times New Roman"/>
                <w:sz w:val="18"/>
                <w:szCs w:val="18"/>
                <w:lang w:val="en-GB"/>
                <w:rPrChange w:id="8566" w:author="Robin Matthews" w:date="2021-07-14T23:23:00Z">
                  <w:rPr>
                    <w:rFonts w:cs="Times New Roman"/>
                    <w:sz w:val="18"/>
                    <w:szCs w:val="18"/>
                    <w:lang w:val="en-GB"/>
                  </w:rPr>
                </w:rPrChange>
              </w:rPr>
              <w:fldChar w:fldCharType="separate"/>
            </w:r>
            <w:del w:id="8567" w:author="Robin Matthews" w:date="2021-07-15T12:36:00Z">
              <w:r w:rsidR="00A26296" w:rsidRPr="00037826" w:rsidDel="0074094D">
                <w:rPr>
                  <w:rFonts w:cs="Times New Roman"/>
                  <w:noProof/>
                  <w:sz w:val="18"/>
                  <w:szCs w:val="18"/>
                  <w:lang w:val="en-GB"/>
                </w:rPr>
                <w:delText>(</w:delText>
              </w:r>
            </w:del>
            <w:del w:id="8568" w:author="Robin Matthews" w:date="2021-07-14T23:23:00Z">
              <w:r w:rsidR="00A26296" w:rsidRPr="008763F4" w:rsidDel="008763F4">
                <w:rPr>
                  <w:rFonts w:cs="Times New Roman"/>
                  <w:noProof/>
                  <w:sz w:val="18"/>
                  <w:szCs w:val="18"/>
                  <w:lang w:val="en-GB"/>
                </w:rPr>
                <w:delText>Hobbins et al., 2012, 2016; Sheffield et al., 2012; Wang et al., 2012; McEvoy et al., 2016; Roberts et al., 2018; Stephens et al., 2018; Sun et al., 2018c; Vicente-Serrano et al., 2020b</w:delText>
              </w:r>
            </w:del>
            <w:ins w:id="8569" w:author="Robin Matthews" w:date="2021-07-14T23:23:00Z">
              <w:r w:rsidR="008763F4" w:rsidRPr="008763F4">
                <w:rPr>
                  <w:noProof/>
                  <w:sz w:val="18"/>
                  <w:szCs w:val="18"/>
                  <w:rPrChange w:id="8570" w:author="Robin Matthews" w:date="2021-07-14T23:23:00Z">
                    <w:rPr/>
                  </w:rPrChange>
                </w:rPr>
                <w:t>Hobbins et al., 2012, 2016; Sheffield et al., 2012; Wang et al., 2012; McEvoy et al., 2016; Roberts et al., 2018; Stephens et al., 2018; Z. Sun et al., 2018; Vicente-Serrano et al., 2020a</w:t>
              </w:r>
            </w:ins>
            <w:del w:id="8571" w:author="Robin Matthews" w:date="2021-07-15T12:36:00Z">
              <w:r w:rsidR="00A26296" w:rsidRPr="00037826" w:rsidDel="0074094D">
                <w:rPr>
                  <w:rFonts w:cs="Times New Roman"/>
                  <w:noProof/>
                  <w:sz w:val="18"/>
                  <w:szCs w:val="18"/>
                  <w:lang w:val="en-GB"/>
                </w:rPr>
                <w:delText>)</w:delText>
              </w:r>
            </w:del>
            <w:r w:rsidRPr="00037826">
              <w:rPr>
                <w:rFonts w:cs="Times New Roman"/>
                <w:sz w:val="18"/>
                <w:szCs w:val="18"/>
                <w:lang w:val="en-GB"/>
              </w:rPr>
              <w:fldChar w:fldCharType="end"/>
            </w:r>
            <w:commentRangeEnd w:id="8562"/>
            <w:r w:rsidR="00A26296" w:rsidRPr="008763F4">
              <w:rPr>
                <w:rStyle w:val="Marquedecommentaire"/>
                <w:sz w:val="18"/>
                <w:szCs w:val="18"/>
                <w:rPrChange w:id="8572" w:author="Robin Matthews" w:date="2021-07-14T23:23:00Z">
                  <w:rPr>
                    <w:rStyle w:val="Marquedecommentaire"/>
                  </w:rPr>
                </w:rPrChange>
              </w:rPr>
              <w:commentReference w:id="8562"/>
            </w:r>
            <w:r w:rsidRPr="00DB48AC" w:rsidDel="00015FB2">
              <w:rPr>
                <w:rFonts w:cs="Times New Roman"/>
                <w:sz w:val="18"/>
                <w:szCs w:val="18"/>
                <w:lang w:val="en-GB"/>
              </w:rPr>
              <w:t xml:space="preserve"> </w:t>
            </w:r>
          </w:p>
        </w:tc>
      </w:tr>
      <w:tr w:rsidR="002F030D" w:rsidRPr="00F1665C" w14:paraId="13E5D7DC" w14:textId="77777777" w:rsidTr="00723657">
        <w:trPr>
          <w:cantSplit/>
          <w:trHeight w:val="2448"/>
        </w:trPr>
        <w:tc>
          <w:tcPr>
            <w:tcW w:w="846" w:type="dxa"/>
            <w:shd w:val="clear" w:color="auto" w:fill="auto"/>
            <w:textDirection w:val="btLr"/>
            <w:vAlign w:val="center"/>
          </w:tcPr>
          <w:p w14:paraId="029E74C0" w14:textId="77777777" w:rsidR="002F030D" w:rsidRPr="00D424AA" w:rsidRDefault="002F030D" w:rsidP="00841A35">
            <w:pPr>
              <w:ind w:left="113" w:right="113"/>
              <w:jc w:val="center"/>
              <w:rPr>
                <w:rFonts w:cs="Times New Roman"/>
                <w:sz w:val="18"/>
                <w:szCs w:val="18"/>
                <w:lang w:val="en-GB"/>
              </w:rPr>
            </w:pPr>
            <w:r w:rsidRPr="00D424AA">
              <w:rPr>
                <w:rFonts w:cs="Times New Roman"/>
                <w:sz w:val="18"/>
                <w:szCs w:val="18"/>
                <w:lang w:val="en-GB"/>
              </w:rPr>
              <w:t>Soil moisture deficits</w:t>
            </w:r>
          </w:p>
        </w:tc>
        <w:tc>
          <w:tcPr>
            <w:tcW w:w="1417" w:type="dxa"/>
            <w:shd w:val="clear" w:color="auto" w:fill="auto"/>
          </w:tcPr>
          <w:p w14:paraId="13F18900" w14:textId="77777777" w:rsidR="002F030D" w:rsidRPr="00D424AA" w:rsidRDefault="002F030D" w:rsidP="00D424AA">
            <w:pPr>
              <w:rPr>
                <w:rFonts w:cs="Times New Roman"/>
                <w:sz w:val="18"/>
                <w:szCs w:val="18"/>
                <w:lang w:val="en-GB"/>
              </w:rPr>
            </w:pPr>
            <w:r w:rsidRPr="00D424AA">
              <w:rPr>
                <w:rFonts w:cs="Times New Roman"/>
                <w:sz w:val="18"/>
                <w:szCs w:val="18"/>
                <w:lang w:val="en-GB"/>
              </w:rPr>
              <w:t>Usually referred to as “agricultural drought”. Also relevant for ecological droughts.</w:t>
            </w:r>
          </w:p>
        </w:tc>
        <w:tc>
          <w:tcPr>
            <w:tcW w:w="1701" w:type="dxa"/>
            <w:shd w:val="clear" w:color="auto" w:fill="auto"/>
          </w:tcPr>
          <w:p w14:paraId="34216EAA" w14:textId="77777777" w:rsidR="002F030D" w:rsidRPr="00D424AA" w:rsidRDefault="002F030D" w:rsidP="00D424AA">
            <w:pPr>
              <w:rPr>
                <w:rFonts w:cs="Times New Roman"/>
                <w:sz w:val="18"/>
                <w:szCs w:val="18"/>
                <w:lang w:val="en-GB"/>
              </w:rPr>
            </w:pPr>
            <w:r w:rsidRPr="00D424AA">
              <w:rPr>
                <w:rFonts w:cs="Times New Roman"/>
                <w:sz w:val="18"/>
                <w:szCs w:val="18"/>
                <w:lang w:val="en-GB"/>
              </w:rPr>
              <w:t>Soil moisture anomalies (SMA), Standardized Soil Moisture Index (SSMI)</w:t>
            </w:r>
          </w:p>
        </w:tc>
        <w:tc>
          <w:tcPr>
            <w:tcW w:w="3261" w:type="dxa"/>
            <w:shd w:val="clear" w:color="auto" w:fill="auto"/>
          </w:tcPr>
          <w:p w14:paraId="019F39F1" w14:textId="77777777" w:rsidR="002F030D" w:rsidRPr="00D424AA" w:rsidRDefault="002F030D" w:rsidP="00D424AA">
            <w:pPr>
              <w:rPr>
                <w:rFonts w:cs="Times New Roman"/>
                <w:sz w:val="18"/>
                <w:szCs w:val="18"/>
                <w:lang w:val="en-GB"/>
              </w:rPr>
            </w:pPr>
            <w:r w:rsidRPr="00D424AA">
              <w:rPr>
                <w:rFonts w:cs="Times New Roman"/>
                <w:sz w:val="18"/>
                <w:szCs w:val="18"/>
                <w:lang w:val="en-GB"/>
              </w:rPr>
              <w:t xml:space="preserve">Networks of ground-based soil moisture measurements are available in different regions, but are very sparse and cover very short periods. Surface soil moisture can be monitored from satellites, but only since the 1980s at the earliest. Physically-based land surface models retrieve soil moisture using meteorological variables (precipitation, radiation, wind, temperature, humidity) as input.   </w:t>
            </w:r>
          </w:p>
        </w:tc>
        <w:commentRangeStart w:id="8573"/>
        <w:tc>
          <w:tcPr>
            <w:tcW w:w="2400" w:type="dxa"/>
            <w:shd w:val="clear" w:color="auto" w:fill="auto"/>
          </w:tcPr>
          <w:p w14:paraId="547E7F48" w14:textId="2B967FB6" w:rsidR="002F030D" w:rsidRPr="00DB48AC" w:rsidRDefault="002F030D" w:rsidP="00D424AA">
            <w:pPr>
              <w:rPr>
                <w:rFonts w:cs="Times New Roman"/>
                <w:sz w:val="18"/>
                <w:szCs w:val="18"/>
                <w:lang w:val="en-GB"/>
              </w:rPr>
            </w:pPr>
            <w:r w:rsidRPr="00037826">
              <w:rPr>
                <w:rFonts w:cs="Times New Roman"/>
                <w:sz w:val="18"/>
                <w:szCs w:val="18"/>
                <w:lang w:val="en-GB"/>
              </w:rPr>
              <w:fldChar w:fldCharType="begin" w:fldLock="1"/>
            </w:r>
            <w:ins w:id="8574" w:author="Robin Matthews" w:date="2021-07-15T12:36:00Z">
              <w:r w:rsidR="0074094D">
                <w:rPr>
                  <w:rFonts w:cs="Times New Roman"/>
                  <w:sz w:val="18"/>
                  <w:szCs w:val="18"/>
                  <w:lang w:val="en-GB"/>
                </w:rPr>
                <w: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2", "itemData" : { "DOI" : "10.1002/grl.50956", "ISBN" : "0094-8276; 1944-8007", "ISSN" : "00948276", "abstract" : "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 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2", "issue" : "19", "issued" : { "date-parts" : [ [ "2013" ] ] }, "page" : "5212-5217", "title" : "Impact of soil moisture-climate feedbacks on CMIP5 projections: First results from the GLACE-CMIP5 experiment", "translator" : [ { "dropping-particle" : "", "family" : "S500", "given" : "", "non-dropping-particle" : "", "parse-names" : false, "suffix" : "" } ], "type" : "article-journal", "volume" : "40" }, "uris" : [ "http://www.mendeley.com/documents/?uuid=e949bd86-9225-4dff-97b8-b6e372e51b70" ] }, { "id" : "ITEM-3", "itemData" : { "DOI" : "10.1175/JCLI-D-14-00363.1", "ISBN" : "0894-8755\\r1520-0442", "ISSN" : "08948755", "abstract" : "AbstractAtmospheric demand for moisture and dry days are expected to increase, leading to drying over land in the 21st century. Here, the magnitude and key drivers of this drying are investigated using model simulations under a low-moderate scenario, RCP4.5. The self-calibrated Palmer Drought Severity Index with the Penman-Monteith potential evapotranspiration (PET) (sc{_}PDSI{_}pm), top-10cm soil moisture (SM) and runoff (R) from 14 models are analyzed. The change patterns are found to be comparable while the magnitude differs among these measures of drought. The frequency of the SM-based moderate (severe) agricultural drought could increase by 50-100{%} (100-200{%}) in a relative sense by the 2090s over most of the Americas, Europe, southern Africa, and parts of East and West Asia and Australia. Runoff-based hydrological drought frequency could also increase by 10-50{%} over most land areas despite increases in mean runoff. The probability density functions (PDFs) flatten, enhancing the drought increases induced primarily by decreases in the mean. Precipitation (P) and evapotranspiration (E) changes contribute to the SM change; whereas decreases in sc{_}PDSI{_}pm result from ubiquitous PET increases of 10-20{%} with contributions from decreased P over subtropical areas. Rising temperatures and vapor deficits explain most of the PET increase, which in turn explains most of the E increases over Asia and northern North America while decreased SM leads to lower E over the rest of the world. Radiation and wind speed changes have only small effects on future PET and drought. Globally, runoff ratio changes little while P, E and R all increase by about 4-5{%} in the 21st century.", "author" : [ { "dropping-particle" : "", "family" : "Zhao", "given" : "Tianbao", "non-dropping-particle" : "", "parse-names" : false, "suffix" : "" }, { "dropping-particle" : "", "family" : "Dai", "given" : "Aiguo", "non-dropping-particle" : "", "parse-names" : false, "suffix" : "" } ], "container-title" : "Journal of Climate", "id" : "ITEM-3", "issue" : "11", "issued" : { "date-parts" : [ [ "2015" ] ] }, "page" : "4490-4512", "title" : "The magnitude and causes of global drought changes in the twenty-first century under a low-moderate emissions scenario", "translator" : [ { "dropping-particle" : "", "family" : "S221", "given" : "", "non-dropping-particle" : "", "parse-names" : false, "suffix" : "" } ], "type" : "article-journal", "volume" : "28" }, "uris" : [ "http://www.mendeley.com/documents/?uuid=439470f4-be7d-4f32-b3bf-f200b68f7621" ] }, { "id" : "ITEM-4", "itemData" : { "DOI" : "10.1007/s40641-018-0095-0", "ISSN" : "2198-6061", "abstract" : "We review the extensive and sometimes conflicting recent literature on drought changes under global warming. We focus on soil moisture deficits, which are indicative of associated impacts on ecosystems. Soil moisture is a key state variable of the land surface, reflecting complex interactions between the water, energy, and carbon cycles.", "author" : [ { "dropping-particle" : "", "family" : "Berg", "given" : "Alexis", "non-dropping-particle" : "", "parse-names" : false, "suffix" : "" }, { "dropping-particle" : "", "family" : "Sheffield", "given" : "Justin", "non-dropping-particle" : "", "parse-names" : false, "suffix" : "" } ], "container-title" : "Current Climate Change Reports", "id" : "ITEM-4", "issue" : "2", "issued" : { "date-parts" : [ [ "2018", "6" ] ] }, "page" : "180-191", "title" : "Climate Change and Drought: the Soil Moisture Perspective", "translator" : [ { "dropping-particle" : "", "family" : "S690", "given" : "", "non-dropping-particle" : "", "parse-names" : false, "suffix" : "" } ], "type" : "article-journal", "volume" : "4" }, "uris" : [ "http://www.mendeley.com/documents/?uuid=270cf28a-4cdb-4a13-8dae-c2ecbccf4e39" ] }, { "id" : "ITEM-5",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5",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id" : "ITEM-6", "itemData" : { "DOI" : "10.1061/(ASCE)HE.1943-5584.0001213", "abstract" : "\u00a9 2015 American Society of Civil Engineers. A new drought index termed the \"soil moisture drought index (SODI)\" is developed to characterize droughts. The premise of the index is based on how much water is required to attain soil moisture at field capacity. SODI captures variations of precipitation, temperature, and soil moisture over time. Three widely used drought indices, including the standardized precipitation index (SPI), the standardized precipitation evapotranspiration index (SPEI), and the self-calibrated palmer drought index (sc-PDSI) are compared with SODI along with local hydrological variables such as streamflow, reservoir storage, and groundwater level for cross-validation. The result indicates that SODI reacts more evidently to relate changes in precipitation and temperature than SPI and SPEI by characterizing soil moisture over time. Results also show that SODI outperforms the existing drought indices in the sense that SODI can detect and quantify the extended severe droughts associated with climate variability and change. SODI will add momentum to build a case toward the use of soil moisture information for drought analysis in a changing environment.", "author" : [ { "dropping-particle" : "", "family" : "Sohrabi", "given" : "M.M.", "non-dropping-particle" : "", "parse-names" : false, "suffix" : "" }, { "dropping-particle" : "", "family" : "Ryu", "given" : "J.H.", "non-dropping-particle" : "", "parse-names" : false, "suffix" : "" }, { "dropping-particle" : "", "family" : "Abatzoglou", "given" : "J.", "non-dropping-particle" : "", "parse-names" : false, "suffix" : "" }, { "dropping-particle" : "", "family" : "Tracy", "given" : "J.", "non-dropping-particle" : "", "parse-names" : false, "suffix" : "" } ], "container-title" : "Journal of Hydrologic Engineering", "id" : "ITEM-6", "issue" : "11", "issued" : { "date-parts" : [ [ "2015" ] ] }, "title" : "Development of soil moisture drought index to characterize droughts", "translator" : [ { "dropping-particle" : "", "family" : "S1337", "given" : "", "non-dropping-particle" : "", "parse-names" : false, "suffix" : "" } ], "type" : "article-journal", "volume" : "20" }, "uris" : [ "http://www.mendeley.com/documents/?uuid=1dac01c8-dc9f-4c0a-9e6c-10dd52cc194c" ] }, { "id" : "ITEM-7", "itemData" : { "DOI" : "10.5194/hess-18-2485-2014", "abstract" : "The 2012 drought was one of the most extensive drought events in half a century, resulting in over USD 12 billion in economic loss in the United States and substantial indirect impacts on global food security and commodity prices. An important feature of the 2012 drought was rapid development and intensification in late spring/early summer, a critical time for crop development and investment planning. Drought prediction remains a major challenge because dynamical precipitation forecasts are highly uncertain, and their prediction skill is low. Using a probabilistic framework for drought forecasting based on the persistence property of accumulated soil moisture, this paper shows that the US drought of summer 2012 was predictable several months in advance. The presented drought forecasting framework provides the probability occurrence of drought based on climatology and near-past observations of soil moisture. The results indicate that soil moisture exhibits higher persistence than precipitation, and hence improves drought predictability. \u00a9 Author(s) 2014.", "author" : [ { "dropping-particle" : "", "family" : "AghaKouchak", "given" : "A.", "non-dropping-particle" : "", "parse-names" : false, "suffix" : "" } ], "container-title" : "Hydrology and Earth System Sciences", "id" : "ITEM-7", "issue" : "7", "issued" : { "date-parts" : [ [ "2014" ] ] }, "page" : "2485-2492", "title" : "A baseline probabilistic drought forecasting framework using standardized soil moisture index: Application to the 2012 United States drought", "translator" : [ { "dropping-particle" : "", "family" : "S2016", "given" : "", "non-dropping-particle" : "", "parse-names" : false, "suffix" : "" } ], "type" : "article-journal", "volume" : "18" }, "uris" : [ "http://www.mendeley.com/documents/?uuid=e6daf07b-c143-4cb9-9d9f-bded8a1f6ebb" ] }, { "id" : "ITEM-8", "itemData" : { "DOI" : "10.5194/hess-15-1675-2011", "ISSN" : "1607-7938", "abstract" : "Abstract. In situ measurements of soil moisture are invaluable for calibrating and validating land surface models and satellite-based soil moisture retrievals. In addition, long-term time series of in situ soil moisture measurements themselves can reveal trends in the water cycle related to climate or land cover change. Nevertheless, on a worldwide basis the number of meteorological networks and stations measuring soil moisture, in particular on a continuous basis, is still limited and the data they provide lack standardization of technique and protocol. To overcome many of these limitations, the International Soil Moisture Network (ISMN; http://www.ipf.tuwien.ac.at/insitu) was initiated to serve as a centralized data hosting facility where globally available in situ soil moisture measurements from operational networks and validation campaigns are collected, harmonized, and made available to users. Data collecting networks share their soil moisture datasets with the ISMN on a voluntary and no-cost basis. Incoming soil moisture data are automatically transformed into common volumetric soil moisture units and checked for outliers and implausible values. Apart from soil water measurements from different depths, important metadata and meteorological variables (e.g., precipitation and soil temperature) are stored in the database. These will assist the user in correctly interpreting the soil moisture data. The database is queried through a graphical user interface while output of data selected for download is provided according to common standards for data and metadata. Currently (status May 2011), the ISMN contains data of 19 networks and more than 500 stations located in North America, Europe, Asia, and Australia. The time period spanned by the entire database runs from 1952 until the present, although most datasets have originated during the last decade. The database is rapidly expanding, which means that both the number of stations and the time period covered by the existing stations are still growing. Hence, it will become an increasingly important resource for validating and improving satellite-derived soil moisture products and studying climate related trends. As the ISMN is animated by the scientific community itself, we invite potential networks to enrich the collection by sharing their in situ soil moisture data.", "author" : [ { "dropping-particle" : "", "family" : "Dorigo", "given" : "W. A.", "non-dropping-particle" : "", "parse-names" : false, "suffix" : "" }, { "dropping-particle" : "", "family" : "Wagner", "given" : "W.", "non-dropping-particle" : "", "parse-names" : false, "suffix" : "" }, { "dropping-particle" : "", "family" : "Hohensinn", "given" : "R.", "non-dropping-particle" : "", "parse-names" : false, "suffix" : "" }, { "dropping-particle" : "", "family" : "Hahn", "given" : "S.", "non-dropping-particle" : "", "parse-names" : false, "suffix" : "" }, { "dropping-particle" : "", "family" : "Paulik", "given" : "C.", "non-dropping-particle" : "", "parse-names" : false, "suffix" : "" }, { "dropping-particle" : "", "family" : "Xaver", "given" : "A.", "non-dropping-particle" : "", "parse-names" : false, "suffix" : "" }, { "dropping-particle" : "", "family" : "Gruber", "given" : "A.", "non-dropping-particle" : "", "parse-names" : false, "suffix" : "" }, { "dropping-particle" : "", "family" : "Drusch", "given" : "M.", "non-dropping-particle" : "", "parse-names" : false, "suffix" : "" }, { "dropping-particle" : "", "family" : "Mecklenburg", "given" : "S.", "non-dropping-particle" : "", "parse-names" : false, "suffix" : "" }, { "dropping-particle" : "", "family" : "Oevelen", "given" : "P.", "non-dropping-particle" : "van", "parse-names" : false, "suffix" : "" }, { "dropping-particle" : "", "family" : "Robock", "given" : "A.", "non-dropping-particle" : "", "parse-names" : false, "suffix" : "" }, { "dropping-particle" : "", "family" : "Jackson", "given" : "T.", "non-dropping-particle" : "", "parse-names" : false, "suffix" : "" } ], "container-title" : "Hydrology and Earth System Sciences", "id" : "ITEM-8", "issue" : "5", "issued" : { "date-parts" : [ [ "2011", "5", "30" ] ] }, "page" : "1675-1698", "title" : "The International Soil Moisture Network: a data hosting facility for global in situ soil moisture measurements", "translator" : [ { "dropping-particle" : "", "family" : "S1735", "given" : "", "non-dropping-particle" : "", "parse-names" : false, "suffix" : "" } ], "type" : "article-journal", "volume" : "15" }, "uris" : [ "http://www.mendeley.com/documents/?uuid=d09bf197-3edd-42be-b023-9918063747ab" ] }, { "id" : "ITEM-9", "itemData" : { "DOI" : "10.1016/j.rse.2017.07.001", "author" : [ { "dropping-particle" : "", "family" : "Dorigo", "given" : "W", "non-dropping-particle" : "", "parse-names" : false, "suffix" : "" }, { "dropping-particle" : "", "family" : "Wagner", "given" : "W", "non-dropping-particle" : "", "parse-names" : false, "suffix" : "" }, { "dropping-particle" : "", "family" : "Albergel", "given" : "C", "non-dropping-particle" : "", "parse-names" : false, "suffix" : "" }, { "dropping-particle" : "", "family" : "Albrecht", "given" : "F", "non-dropping-particle" : "", "parse-names" : false, "suffix" : "" }, { "dropping-particle" : "", "family" : "Balsamo", "given" : "G", "non-dropping-particle" : "", "parse-names" : false, "suffix" : "" }, { "dropping-particle" : "", "family" : "Brocca", "given" : "L", "non-dropping-particle" : "", "parse-names" : false, "suffix" : "" }, { "dropping-particle" : "", "family" : "Chung", "given" : "D", "non-dropping-particle" : "", "parse-names" : false, "suffix" : "" }, { "dropping-particle" : "", "family" : "Ertl", "given" : "M", "non-dropping-particle" : "", "parse-names" : false, "suffix" : "" }, { "dropping-particle" : "", "family" : "Forkel", "given" : "M", "non-dropping-particle" : "", "parse-names" : false, "suffix" : "" }, { "dropping-particle" : "", "family" : "Gruber", "given" : "A", "non-dropping-particle" : "", "parse-names" : false, "suffix" : "" }, { "dropping-particle" : "", "family" : "Haas", "given" : "E", "non-dropping-particle" : "", "parse-names" : false, "suffix" : "" }, { "dropping-particle" : "", "family" : "Hamer", "given" : "P D", "non-dropping-particle" : "", "parse-names" : false, "suffix" : "" }, { "dropping-particle" : "", "family" : "Hirschi", "given" : "M", "non-dropping-particle" : "", "parse-names" : false, "suffix" : "" }, { "dropping-particle" : "", "family" : "Ikonen", "given" : "J", "non-dropping-particle" : "", "parse-names" : false, "suffix" : "" }, { "dropping-particle" : "", "family" : "Jeu", "given" : "R", "non-dropping-particle" : "de", "parse-names" : false, "suffix" : "" }, { "dropping-particle" : "", "family" : "Kidd", "given" : "R", "non-dropping-particle" : "", "parse-names" : false, "suffix" : "" }, { "dropping-particle" : "", "family" : "Lahoz", "given" : "W", "non-dropping-particle" : "", "parse-names" : false, "suffix" : "" }, { "dropping-particle" : "", "family" : "Liu", "given" : "Y Y", "non-dropping-particle" : "", "parse-names" : false, "suffix" : "" }, { "dropping-particle" : "", "family" : "Miralles", "given" : "D", "non-dropping-particle" : "", "parse-names" : false, "suffix" : "" }, { "dropping-particle" : "", "family" : "Mistelbauer", "given" : "T", "non-dropping-particle" : "", "parse-names" : false, "suffix" : "" }, { "dropping-particle" : "", "family" : "Nicolai-Shaw", "given" : "N", "non-dropping-particle" : "", "parse-names" : false, "suffix" : "" }, { "dropping-particle" : "", "family" : "Parinussa", "given" : "R", "non-dropping-particle" : "", "parse-names" : false, "suffix" : "" }, { "dropping-particle" : "", "family" : "Pratola", "given" : "C", "non-dropping-particle" : "", "parse-names" : false, "suffix" : "" }, { "dropping-particle" : "", "family" : "Reimer", "given" : "C", "non-dropping-particle" : "", "parse-names" : false, "suffix" : "" }, { "dropping-particle" : "", "family" : "Schalie", "given" : "R", "non-dropping-particle" : "van der", "parse-names" : false, "suffix" : "" }, { "dropping-particle" : "", "family" : "Seneviratne", "given" : "S I", "non-dropping-particle" : "", "parse-names" : false, "suffix" : "" }, { "dropping-particle" : "", "family" : "Smolander", "given" : "T", "non-dropping-particle" : "", "parse-names" : false, "suffix" : "" }, { "dropping-particle" : "", "family" : "Lecomte", "given" : "P", "non-dropping-particle" : "", "parse-names" : false, "suffix" : "" } ], "container-title" : "Remote Sensing of Environment", "id" : "ITEM-9", "issued" : { "date-parts" : [ [ "2017" ] ] }, "note" : "Cited By :168\n\nExport Date: 7 January 2020", "page" : "185-215", "title" : "ESA CCI Soil Moisture for improved Earth system understanding: State-of-the art and future directions", "translator" : [ { "dropping-particle" : "", "family" : "S2492", "given" : "", "non-dropping-particle" : "", "parse-names" : false, "suffix" : "" } ], "type" : "article-journal", "volume" : "203" }, "uris" : [ "http://www.mendeley.com/documents/?uuid=33c705e8-ea5d-4ba4-9305-b35257cd1e4c" ] }, { "id" : "ITEM-10", "itemData" : { "DOI" : "10.1016/j.rse.2014.07.023", "ISSN" : "00344257", "author" : [ { "dropping-particle" : "", "family" : "Dorigo", "given" : "W.A.", "non-dropping-particle" : "", "parse-names" : false, "suffix" : "" }, { "dropping-particle" : "", "family" : "Gruber", "given" : "A", "non-dropping-particle" : "", "parse-names" : false, "suffix" : "" }, { "dropping-particle" : "", "family" : "Jeu", "given" : "R.A.M.", "non-dropping-particle" : "De", "parse-names" : false, "suffix" : "" }, { "dropping-particle" : "", "family" : "Wagner", "given" : "W", "non-dropping-particle" : "", "parse-names" : false, "suffix" : "" }, { "dropping-particle" : "", "family" : "Stacke", "given" : "T", "non-dropping-particle" : "", "parse-names" : false, "suffix" : "" }, { "dropping-particle" : "", "family" : "Loew", "given" : "A", "non-dropping-particle" : "", "parse-names" : false, "suffix" : "" }, { "dropping-particle" : "", "family" : "Albergel", "given" : "C", "non-dropping-particle" : "", "parse-names" : false, "suffix" : "" }, { "dropping-particle" : "", "family" : "Brocca", "given" : "L", "non-dropping-particle" : "", "parse-names" : false, "suffix" : "" }, { "dropping-particle" : "", "family" : "Chung", "given" : "D", "non-dropping-particle" : "", "parse-names" : false, "suffix" : "" }, { "dropping-particle" : "", "family" : "Parinussa", "given" : "R.M.", "non-dropping-particle" : "", "parse-names" : false, "suffix" : "" }, { "dropping-particle" : "", "family" : "Kidd", "given" : "R", "non-dropping-particle" : "", "parse-names" : false, "suffix" : "" } ], "container-title" : "Remote Sensing of Environment", "id" : "ITEM-10", "issued" : { "date-parts" : [ [ "2015", "6" ] ] }, "note" : "Export Date: 16 October 2019", "page" : "380-395", "title" : "Evaluation of the ESA CCI soil moisture product using ground-based observations", "translator" : [ { "dropping-particle" : "", "family" : "S2060", "given" : "", "non-dropping-particle" : "", "parse-names" : false, "suffix" : "" } ], "type" : "article-journal", "volume" : "162" }, "uris" : [ "http://www.mendeley.com/documents/?uuid=d69e04dc-bbf6-4508-b04e-29203ba68695" ] }, { "id" : "ITEM-11", "itemData" : { "DOI" : "10.1175/JHM-D-18-0191.1", "abstract" : "Mechanisms of drought onset and termination are examined across North America with a focus on the southern Plains using data from land surface models and regional and global reanalyses for 1979-2017. Continental-scale analysis of covarying patterns reveals a tight coupling between soil moisture change over time and intervening precipitation anomalies. The southern Great Plains are a geographic center of patterns of hydrologic change. Drying is induced by atmospheric wave trains that span the Pacific and North America and place northerly flow anomalies above the southern Plains. In the southern Plains winter is least likely, and fall most likely, for drought onset and spring is least likely, and fall or summer most likely, for drought termination. Southern Plains soil moisture itself, which integrates precipitation over time, has a clear relationship to tropical Pacific sea surface temperature (SST) anomalies with cold conditions favoring dry soils. Soil moisture change, however, though clearly driven by precipitation, has a weaker relation to SSTs and a strong relation to internal atmospheric variability. Little evidence is found of connection of drought onset and termination to driving by temperature anomalies. An analysis of particular drought onsets and terminations on the seasonal time scale reveals commonalities in terms of circulation and moisture transport anomalies over the southern Plains but a variety of ways in which these are connected into the large-scale atmosphere and ocean state. Some onsets are likely to be quite predictable due to forcing by cold tropical Pacific SSTs (e.g., fall 2010). Other onsets and all terminations are likely not predictable in terms of ocean conditions. \u00a9 2019 American Meteorological Society.", "author" : [ { "dropping-particle" : "", "family" : "Seager", "given" : "R", "non-dropping-particle" : "", "parse-names" : false, "suffix" : "" }, { "dropping-particle" : "", "family" : "Nakamura", "given" : "J", "non-dropping-particle" : "", "parse-names" : false, "suffix" : "" }, { "dropping-particle" : "", "family" : "Ting", "given" : "M", "non-dropping-particle" : "", "parse-names" : false, "suffix" : "" } ], "container-title" : "Journal of Hydrometeorology", "id" : "ITEM-11", "issue" : "4", "issued" : { "date-parts" : [ [ "2019" ] ] }, "note" : "cited By 0", "page" : "751-771", "title" : "Mechanisms of seasonal soil moisture drought onset and termination in the southern Great Plains", "translator" : [ { "dropping-particle" : "", "family" : "S2547", "given" : "", "non-dropping-particle" : "", "parse-names" : false, "suffix" : "" } ], "type" : "article-journal", "volume" : "20" }, "uris" : [ "http://www.mendeley.com/documents/?uuid=ae500413-7586-47d7-94ae-2b10cb04f324" ] }, { "id" : "ITEM-12", "itemData" : { "DOI" : "10.1038/s41598-018-27464-4", "abstract" : "\u00a9 2018 The Author(s). Early 21st-century droughts in Europe have been broadly regarded as exceptionally severe, substantially affecting a wide range of socio-economic sectors. These extreme events were linked mainly to increases in temperature and record-breaking heatwaves that have been influencing Europe since 2000, in combination with a lack of precipitation during the summer months. Drought propagated through all respective compartments of the hydrological cycle, involving low runoff and prolonged soil moisture deficits. What if these recent droughts are not as extreme as previously thought? Using reconstructed droughts over the last 250 years, we show that although the 2003 and 2015 droughts may be regarded as the most extreme droughts driven by precipitation deficits during the vegetation period, their spatial extent and severity at a long-term European scale are less uncommon. This conclusion is evident in our concurrent investigation of three major drought types - meteorological (precipitation), agricultural (soil moisture) and hydrological (grid-scale runoff) droughts. Additionally, unprecedented drying trends for soil moisture and corresponding increases in the frequency of agricultural droughts are also observed, reflecting the recurring periods of high temperatures. Since intense and extended meteorological droughts may reemerge in the future, our study highlights concerns regarding the impacts of such extreme events when combined with persistent decrease in European soil moisture.", "author" : [ { "dropping-particle" : "", "family" : "Hanel", "given" : "M.", "non-dropping-particle" : "", "parse-names" : false, "suffix" : "" }, { "dropping-particle" : "", "family" : "Rakovec", "given" : "O.", "non-dropping-particle" : "", "parse-names" : false, "suffix" : "" }, { "dropping-particle" : "", "family" : "Markonis", "given" : "Y.", "non-dropping-particle" : "", "parse-names" : false, "suffix" : "" }, { "dropping-particle" : "", "family" : "M\u00e1ca", "given" : "P.", "non-dropping-particle" : "", "parse-names" : false, "suffix" : "" }, { "dropping-particle" : "", "family" : "Samaniego", "given" : "L.", "non-dropping-particle" : "", "parse-names" : false, "suffix" : "" }, { "dropping-particle" : "", "family" : "Kysel\u00fd", "given" : "J.", "non-dropping-particle" : "", "parse-names" : false, "suffix" : "" }, { "dropping-particle" : "", "family" : "Kumar", "given" : "R.", "non-dropping-particle" : "", "parse-names" : false, "suffix" : "" } ], "container-title" : "Scientific Reports", "id" : "ITEM-12", "issue" : "1", "issued" : { "date-parts" : [ [ "2018" ] ] }, "title" : "Revisiting the recent European droughts from a long-term perspective", "translator" : [ { "dropping-particle" : "", "family" : "S2055", "given" : "", "non-dropping-particle" : "", "parse-names" : false, "suffix" : "" } ], "type" : "article-journal", "volume" : "8" }, "uris" : [ "http://www.mendeley.com/documents/?uuid=6fccbb93-7c42-475f-b084-f0a9db51dd2c" ] }, { "id" : "ITEM-13", "itemData" : { "DOI" : "10.1029/2019GL082783", "ISSN" : "0094-8276", "author" : [ { "dropping-particle" : "", "family" : "Moravec", "given" : "Vojt\u011bch", "non-dropping-particle" : "", "parse-names" : false, "suffix" : "" }, { "dropping-particle" : "", "family" : "Markonis", "given" : "Yannis", "non-dropping-particle" : "", "parse-names" : false, "suffix" : "" }, { "dropping-particle" : "", "family" : "Rakovec", "given" : "Oldrich", "non-dropping-particle" : "", "parse-names" : false, "suffix" : "" }, { "dropping-particle" : "", "family" : "Kumar", "given" : "Rohini", "non-dropping-particle" : "", "parse-names" : false, "suffix" : "" }, { "dropping-particle" : "", "family" : "Hanel", "given" : "Martin", "non-dropping-particle" : "", "parse-names" : false, "suffix" : "" } ], "container-title" : "Geophysical Research Letters", "id" : "ITEM-13", "issue" : "11", "issued" : { "date-parts" : [ [ "2019", "6", "16" ] ] }, "note" : "Export Date: 30 September 2019", "page" : "5909-5917", "title" : "A 250\u2010Year European Drought Inventory Derived From Ensemble Hydrologic Modeling", "translator" : [ { "dropping-particle" : "", "family" : "S2537", "given" : "", "non-dropping-particle" : "", "parse-names" : false, "suffix" : "" } ], "type" : "article-journal", "volume" : "46" }, "uris" : [ "http://www.mendeley.com/documents/?uuid=9373d594-b266-4490-96ed-1b78eac5af65" ] }, { "id" : "ITEM-14", "itemData" : { "DOI" : "10.5194/hess-21-2203-2017", "author" : [ { "dropping-particle" : "", "family" : "Yuan", "given" : "S", "non-dropping-particle" : "", "parse-names" : false, "suffix" : "" }, { "dropping-particle" : "", "family" : "Quiring", "given" : "S M", "non-dropping-particle" : "", "parse-names" : false, "suffix" : "" } ], "container-title" : "Hydrology and Earth System Sciences", "id" : "ITEM-14", "issue" : "4", "issued" : { "date-parts" : [ [ "2017" ] ] }, "note" : "From Duplicate 1 (Evaluation of soil moisture in CMIP5 simulations over the contiguous United States using in situ and satellite observations - Yuan, S; Quiring, S M)\n\nFrom Duplicate 1 (Evaluation of soil moisture in CMIP5 simulations over the contiguous United States using in situ and satellite observations - Yuan, S; Quiring, S M)\n\nFrom Duplicate 1 (Evaluation of soil moisture in CMIP5 simulations over the contiguous United States using in situ and satellite observations - Yuan, S; Quiring, S M)\n\ncited By 12\n\nFrom Duplicate 2 (Evaluation of soil moisture in CMIP5 simulations over the contiguous United States using in situ and satellite observations - Yuan, S; Quiring, S M)\n\ncited By 12\n\nFrom Duplicate 2 (Evaluation of soil moisture in CMIP5 simulations over the contiguous United States using in situ and satellite observations - Yuan, S; Quiring, S M)\n\ncited By 12", "page" : "2203-2218", "title" : "Evaluation of soil moisture in CMIP5 simulations over the contiguous United States using in situ and satellite observations", "translator" : [ { "dropping-particle" : "", "family" : "S2442", "given" : "", "non-dropping-particle" : "", "parse-names" : false, "suffix" : "" } ], "type" : "article-journal", "volume" : "21" }, "uris" : [ "http://www.mendeley.com/documents/?uuid=c539b6f8-f3f8-47c1-8088-25dd757c3118" ] }, { "id" : "ITEM-15", "itemData" : { "DOI" : "10.1175/JHM-D-15-0007.1", "abstract" : " AbstractPrecipitation and soil moisture are rigorously measured or estimated from a variety of sources. Here, 22 precipitation and 23 soil moisture products are evaluated against long-term daily observed precipitation (Pobs) and July\u2013September daily observationally constrained soil moisture (SM) datasets over a densely monitored 150 km2 watershed in southeastern Arizona, United States. Gauge\u2013radar precipitation products perform best, followed by reanalysis and satellite products, and the median correlations of annual precipitation from these three categories with Pobs are 0.83, 0.68, and 0.46, respectively. Precipitation results from phase 5 of the Coupled Model Intercomparison Project (CMIP5) are the worst, including an overestimate of cold season precipitation and a lack of significant correlation of annual precipitation with Pobs from all (except one) models. Satellite soil moisture products perform best, followed by land data assimilation systems and reanalyses, and the CMIP5 results are the worst. For instance, the median unbiased root-mean-square difference (RMSD) values of July\u2013September soil moisture compared with SM are 0.0070, 0.011, 0.014, and 0.029 m3 m\u22123 for these four product categories, respectively. All 17 (except 3) precipitation [17 (except 2) soil moisture] products with at least 20 years of data agree with Pobs (SM) without significant trends. The uncertainties associated with the scale mismatch between Pobs and coarser-resolution products are addressed using two 4-km gauge\u2013radar precipitation products, and their impact on the results presented in this study is overall small. These results identify strengths and weaknesses of each product for future improvement; they also emphasize the importance of using multiple gauge\u2013radar and satellite products along with their uncertainties in evaluating reanalyses and models. ", "author" : [ { "dropping-particle" : "", "family" : "Stillman", "given" : "Susan", "non-dropping-particle" : "", "parse-names" : false, "suffix" : "" }, { "dropping-particle" : "", "family" : "Zeng", "given" : "Xubin", "non-dropping-particle" : "", "parse-names" : false, "suffix" : "" }, { "dropping-particle" : "", "family" : "Bosilovich", "given" : "Michael G", "non-dropping-particle" : "", "parse-names" : false, "suffix" : "" } ], "container-title" : "Journal of Hydrometeorology", "id" : "ITEM-15", "issue" : "1", "issued" : { "date-parts" : [ [ "2016" ] ] }, "page" : "211-230", "title" : "Evaluation of 22 Precipitation and 23 Soil Moisture Products over a Semiarid Area in Southeastern Arizona", "translator" : [ { "dropping-particle" : "", "family" : "S2376", "given" : "", "non-dropping-particle" : "", "parse-names" : false, "suffix" : "" } ], "type" : "article-journal", "volume" : "17" }, "uris" : [ "http://www.mendeley.com/documents/?uuid=4d0a8cb1-e7f3-4c8a-9087-6cc29caec307" ] }, { "id" : "ITEM-16", "itemData" : { "DOI" : "10.1029/2018WR024039", "ISSN" : "0043-1397", "author" : [ { "dropping-particle" : "", "family" : "Ford", "given" : "Trent W", "non-dropping-particle" : "", "parse-names" : false, "suffix" : "" }, { "dropping-particle" : "", "family" : "Quiring", "given" : "Steven M", "non-dropping-particle" : "", "parse-names" : false, "suffix" : "" } ], "container-title" : "Water Resources Research", "id" : "ITEM-16", "issue" : "2", "issued" : { "date-parts" : [ [ "2019", "2", "25" ] ] }, "note" : "From Duplicate 1 (Comparison of Contemporary In Situ, Model, and Satellite Remote Sensing Soil Moisture With a Focus on Drought Monitoring - Ford, T W; Quiring, S M)\n\nFrom Duplicate 1 (Comparison of Contemporary In Situ, Model, and Satellite Remote Sensing Soil Moisture With a Focus on Drought Monitoring - Ford, T W; Quiring, S M)\n\nExport Date: 18 October 2019\n\nFrom Duplicate 2 (Comparison of Contemporary In Situ, Model, and Satellite Remote Sensing Soil Moisture With a Focus on Drought Monitoring - Ford, T W; Quiring, S M)\n\nExport Date: 18 October 2019", "page" : "1565-1582", "title" : "Comparison of Contemporary In Situ, Model, and Satellite Remote Sensing Soil Moisture With a Focus on Drought Monitoring", "translator" : [ { "dropping-particle" : "", "family" : "S2476", "given" : "", "non-dropping-particle" : "", "parse-names" : false, "suffix" : "" } ], "type" : "article-journal", "volume" : "55" }, "uris" : [ "http://www.mendeley.com/documents/?uuid=8907f158-4b35-4b04-a389-d4f7c585b6c1" ] } ], "mendeley" : { "formattedCitation" : "(Dorigo et al., 2011, 2015, 2017; Seneviratne et al., 2013; Orlowsky and Seneviratne, 2013; AghaKouchak, 2014; Sohrabi et al., 2015; Zhao and Dai, 2015; Stillman et al., 2016; Yuan and Quiring, 2017; Berg and Sheffield, 2018; Hanel et al., 2018; Samaniego et al., 2018; Seager et al., 2019; Ford and Quiring, 2019; Moravec et al., 2019)", "manualFormatting" : "Dorigo et al., 2011, 2015, 2017; Orlowsky and Seneviratne, 2013; Seneviratne et al., 2013; AghaKouchak, 2014; Sohrabi et al., 2015; Zhao and Dai, 2015; Stillman et al., 2016; Yuan and Quiring, 2017; Berg and Sheffield, 2018; Hanel et al., 2018; Samaniego et al., 2018; Ford and Quiring, 2019; Moravec et al., 2019; Seager et al., 2019", "plainTextFormattedCitation" : "(Dorigo et al., 2011, 2015, 2017; Seneviratne et al., 2013; Orlowsky and Seneviratne, 2013; AghaKouchak, 2014; Sohrabi et al., 2015; Zhao and Dai, 2015; Stillman et al., 2016; Yuan and Quiring, 2017; Berg and Sheffield, 2018; Hanel et al., 2018; Samaniego et al., 2018; Seager et al., 2019; Ford and Quiring, 2019; Moravec et al., 2019)", "previouslyFormattedCitation" : "(Dorigo et al., 2011, 2015, 2017; Seneviratne et al., 2013; Orlowsky and Seneviratne, 2013; AghaKouchak, 2014; Sohrabi et al., 2015; Zhao and Dai, 2015; Stillman et al., 2016; Yuan and Quiring, 2017; Berg and Sheffield, 2018; Hanel et al., 2018; Samaniego et al., 2018; Seager et al., 2019; Ford and Quiring, 2019; Moravec et al., 2019)" }, "properties" : { "noteIndex" : 0 }, "schema" : "https://github.com/citation-style-language/schema/raw/master/csl-citation.json" }</w:instrText>
              </w:r>
            </w:ins>
            <w:del w:id="8575" w:author="Robin Matthews" w:date="2021-07-14T23:24:00Z">
              <w:r w:rsidR="00FF6231" w:rsidRPr="008763F4" w:rsidDel="008763F4">
                <w:rPr>
                  <w:rFonts w:cs="Times New Roman"/>
                  <w:sz w:val="18"/>
                  <w:szCs w:val="18"/>
                  <w:lang w:val="en-GB"/>
                </w:rPr>
                <w:delInstrText>ADDIN CSL_CITATION { "citationItems" : [ { "id" : "ITEM-1", "itemData" : { "DOI" : "10.5194/hess-17-1765-2013", "abstract" :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 \u00a9 2013 Author(s).", "author" : [ { "dropping-particle" : "", "family" : "Orlowsky", "given" : "B.", "non-dropping-particle" : "", "parse-names" : false, "suffix" : "" }, { "dropping-particle" : "", "family" : "Seneviratne", "given" : "S.I.", "non-dropping-particle" : "", "parse-names" : false, "suffix" : "" } ], "container-title" : "Hydrology and Earth System Sciences", "id" : "ITEM-1", "issue" : "5", "issued" : { "date-parts" : [ [ "2013" ] ] }, "page" : "1765-1781", "title" : "Elusive drought: Uncertainty in observed trends and short-and long-term CMIP5 projections", "translator" : [ { "dropping-particle" : "", "family" : "S558", "given" : "", "non-dropping-particle" : "", "parse-names" : false, "suffix" : "" } ], "type" : "article-journal", "volume" : "17" }, "uris" : [ "http://www.mendeley.com/documents/?uuid=4fd5c576-056d-4fad-9f67-aee8652dd899" ] }, { "id" : "ITEM-2", "itemData" : { "DOI" : "10.1002/grl.50956", "ISBN" : "0094-8276; 1944-8007", "ISSN" : "00948276", "abstract" : "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 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2", "issue" : "19", "issued" : { "date-parts" : [ [ "2013" ] ] }, "page" : "5212-5217", "title" : "Impact of soil moisture-climate feedbacks on CMIP5 projections: First results from the GLACE-CMIP5 experiment", "translator" : [ { "dropping-particle" : "", "family" : "S500", "given" : "", "non-dropping-particle" : "", "parse-names" : false, "suffix" : "" } ], "type" : "article-journal", "volume" : "40" }, "uris" : [ "http://www.mendeley.com/documents/?uuid=e949bd86-9225-4dff-97b8-b6e372e51b70" ] }, { "id" : "ITEM-3", "itemData" : { "DOI" : "10.1175/JCLI-D-14-00363.1", "ISBN" : "0894-8755\\r1520-0442", "ISSN" : "08948755", "abstract" : "AbstractAtmospheric demand for moisture and dry days are expected to increase, leading to drying over land in the 21st century. Here, the magnitude and key drivers of this drying are investigated using model simulations under a low-moderate scenario, RCP4.5. The self-calibrated Palmer Drought Severity Index with the Penman-Monteith potential evapotranspiration (PET) (sc{_}PDSI{_}pm), top-10cm soil moisture (SM) and runoff (R) from 14 models are analyzed. The change patterns are found to be comparable while the magnitude differs among these measures of drought. The frequency of the SM-based moderate (severe) agricultural drought could increase by 50-100{%} (100-200{%}) in a relative sense by the 2090s over most of the Americas, Europe, southern Africa, and parts of East and West Asia and Australia. Runoff-based hydrological drought frequency could also increase by 10-50{%} over most land areas despite increases in mean runoff. The probability density functions (PDFs) flatten, enhancing the drought increases induced primarily by decreases in the mean. Precipitation (P) and evapotranspiration (E) changes contribute to the SM change; whereas decreases in sc{_}PDSI{_}pm result from ubiquitous PET increases of 10-20{%} with contributions from decreased P over subtropical areas. Rising temperatures and vapor deficits explain most of the PET increase, which in turn explains most of the E increases over Asia and northern North America while decreased SM leads to lower E over the rest of the world. Radiation and wind speed changes have only small effects on future PET and drought. Globally, runoff ratio changes little while P, E and R all increase by about 4-5{%} in the 21st century.", "author" : [ { "dropping-particle" : "", "family" : "Zhao", "given" : "Tianbao", "non-dropping-particle" : "", "parse-names" : false, "suffix" : "" }, { "dropping-particle" : "", "family" : "Dai", "given" : "Aiguo", "non-dropping-particle" : "", "parse-names" : false, "suffix" : "" } ], "container-title" : "Journal of Climate", "id" : "ITEM-3", "issue" : "11", "issued" : { "date-parts" : [ [ "2015" ] ] }, "page" : "4490-4512", "title" : "The magnitude and causes of global drought changes in the twenty-first century under a low-moderate emissions scenario", "translator" : [ { "dropping-particle" : "", "family" : "S221", "given" : "", "non-dropping-particle" : "", "parse-names" : false, "suffix" : "" } ], "type" : "article-journal", "volume" : "28" }, "uris" : [ "http://www.mendeley.com/documents/?uuid=439470f4-be7d-4f32-b3bf-f200b68f7621" ] }, { "id" : "ITEM-4", "itemData" : { "DOI" : "10.1007/s40641-018-0095-0", "ISSN" : "2198-6061", "abstract" : "We review the extensive and sometimes conflicting recent literature on drought changes under global warming. We focus on soil moisture deficits, which are indicative of associated impacts on ecosystems. Soil moisture is a key state variable of the land surface, reflecting complex interactions between the water, energy, and carbon cycles.", "author" : [ { "dropping-particle" : "", "family" : "Berg", "given" : "Alexis", "non-dropping-particle" : "", "parse-names" : false, "suffix" : "" }, { "dropping-particle" : "", "family" : "Sheffield", "given" : "Justin", "non-dropping-particle" : "", "parse-names" : false, "suffix" : "" } ], "container-title" : "Current Climate Change Reports", "id" : "ITEM-4", "issue" : "2", "issued" : { "date-parts" : [ [ "2018", "6" ] ] }, "page" : "180-191", "title" : "Climate Change and Drought: the Soil Moisture Perspective", "translator" : [ { "dropping-particle" : "", "family" : "S690", "given" : "", "non-dropping-particle" : "", "parse-names" : false, "suffix" : "" } ], "type" : "article-journal", "volume" : "4" }, "uris" : [ "http://www.mendeley.com/documents/?uuid=270cf28a-4cdb-4a13-8dae-c2ecbccf4e39" ] }, { "id" : "ITEM-5", "itemData" : { "DOI" : "10.1038/s41558-018-0138-5", "ISSN" : "1758-6798", "abstract" : "Anthropogenic warming is anticipated to increase soil moisture drought in the future. However, projections are accompanied by large uncertainty due to varying estimates of future warming. Here, using an ensemble of hydrological and land-surface models, forced with bias-corrected downscaled general circulation model output, we estimate the impacts of 1\u20133\u2009K global mean temperature increases on soil moisture droughts in Europe. Compared to the 1.5\u2009K Paris target, an increase of 3\u2009K\u2014which represents current projected temperature change\u2014is found to increase drought area by 40% (\u00b124%), affecting up to 42% (\u00b122%) more of the population. Furthermore, an event similar to the 2003 drought is shown to become twice as frequent; thus, due to their increased occurrence, events of this magnitude will no longer be classified as extreme. In the absence of effective mitigation, Europe will therefore face unprecedented increases in soil moisture drought, presenting new challenges for adaptation across the continent.", "author" : [ { "dropping-particle" : "", "family" : "Samaniego", "given" : "L", "non-dropping-particle" : "", "parse-names" : false, "suffix" : "" }, { "dropping-particle" : "", "family" : "Thober", "given" : "S", "non-dropping-particle" : "", "parse-names" : false, "suffix" : "" }, { "dropping-particle" : "", "family" : "Kumar", "given" : "R", "non-dropping-particle" : "", "parse-names" : false, "suffix" : "" }, { "dropping-particle" : "", "family" : "Wanders", "given" : "N", "non-dropping-particle" : "", "parse-names" : false, "suffix" : "" }, { "dropping-particle" : "", "family" : "Rakovec", "given" : "O", "non-dropping-particle" : "", "parse-names" : false, "suffix" : "" }, { "dropping-particle" : "", "family" : "Pan", "given" : "M", "non-dropping-particle" : "", "parse-names" : false, "suffix" : "" }, { "dropping-particle" : "", "family" : "Zink", "given" : "M", "non-dropping-particle" : "", "parse-names" : false, "suffix" : "" }, { "dropping-particle" : "", "family" : "Sheffield", "given" : "J", "non-dropping-particle" : "", "parse-names" : false, "suffix" : "" }, { "dropping-particle" : "", "family" : "Wood", "given" : "E F", "non-dropping-particle" : "", "parse-names" : false, "suffix" : "" }, { "dropping-particle" : "", "family" : "Marx", "given" : "A", "non-dropping-particle" : "", "parse-names" : false, "suffix" : "" } ], "container-title" : "Nature Climate Change", "id" : "ITEM-5", "issue" : "5", "issued" : { "date-parts" : [ [ "2018" ] ] }, "page" : "421-426", "title" : "Anthropogenic warming exacerbates European soil moisture droughts", "translator" : [ { "dropping-particle" : "", "family" : "S664", "given" : "", "non-dropping-particle" : "", "parse-names" : false, "suffix" : "" } ], "type" : "article-journal", "volume" : "8" }, "uris" : [ "http://www.mendeley.com/documents/?uuid=2fc47200-d90e-4e5e-b770-ebb035bada1a" ] }, { "id" : "ITEM-6", "itemData" : { "DOI" : "10.1061/(ASCE)HE.1943-5584.0001213", "abstract" : "\u00a9 2015 American Society of Civil Engineers. A new drought index termed the \"soil moisture drought index (SODI)\" is developed to characterize droughts. The premise of the index is based on how much water is required to attain soil moisture at field capacity. SODI captures variations of precipitation, temperature, and soil moisture over time. Three widely used drought indices, including the standardized precipitation index (SPI), the standardized precipitation evapotranspiration index (SPEI), and the self-calibrated palmer drought index (sc-PDSI) are compared with SODI along with local hydrological variables such as streamflow, reservoir storage, and groundwater level for cross-validation. The result indicates that SODI reacts more evidently to relate changes in precipitation and temperature than SPI and SPEI by characterizing soil moisture over time. Results also show that SODI outperforms the existing drought indices in the sense that SODI can detect and quantify the extended severe droughts associated with climate variability and change. SODI will add momentum to build a case toward the use of soil moisture information for drought analysis in a changing environment.", "author" : [ { "dropping-particle" : "", "family" : "Sohrabi", "given" : "M.M.", "non-dropping-particle" : "", "parse-names" : false, "suffix" : "" }, { "dropping-particle" : "", "family" : "Ryu", "given" : "J.H.", "non-dropping-particle" : "", "parse-names" : false, "suffix" : "" }, { "dropping-particle" : "", "family" : "Abatzoglou", "given" : "J.", "non-dropping-particle" : "", "parse-names" : false, "suffix" : "" }, { "dropping-particle" : "", "family" : "Tracy", "given" : "J.", "non-dropping-particle" : "", "parse-names" : false, "suffix" : "" } ], "container-title" : "Journal of Hydrologic Engineering", "id" : "ITEM-6", "issue" : "11", "issued" : { "date-parts" : [ [ "2015" ] ] }, "title" : "Development of soil moisture drought index to characterize droughts", "translator" : [ { "dropping-particle" : "", "family" : "S1337", "given" : "", "non-dropping-particle" : "", "parse-names" : false, "suffix" : "" } ], "type" : "article-journal", "volume" : "20" }, "uris" : [ "http://www.mendeley.com/documents/?uuid=1dac01c8-dc9f-4c0a-9e6c-10dd52cc194c" ] }, { "id" : "ITEM-7", "itemData" : { "DOI" : "10.5194/hess-18-2485-2014", "abstract" : "The 2012 drought was one of the most extensive drought events in half a century, resulting in over USD 12 billion in economic loss in the United States and substantial indirect impacts on global food security and commodity prices. An important feature of the 2012 drought was rapid development and intensification in late spring/early summer, a critical time for crop development and investment planning. Drought prediction remains a major challenge because dynamical precipitation forecasts are highly uncertain, and their prediction skill is low. Using a probabilistic framework for drought forecasting based on the persistence property of accumulated soil moisture, this paper shows that the US drought of summer 2012 was predictable several months in advance. The presented drought forecasting framework provides the probability occurrence of drought based on climatology and near-past observations of soil moisture. The results indicate that soil moisture exhibits higher persistence than precipitation, and hence improves drought predictability. \u00a9 Author(s) 2014.", "author" : [ { "dropping-particle" : "", "family" : "AghaKouchak", "given" : "A.", "non-dropping-particle" : "", "parse-names" : false, "suffix" : "" } ], "container-title" : "Hydrology and Earth System Sciences", "id" : "ITEM-7", "issue" : "7", "issued" : { "date-parts" : [ [ "2014" ] ] }, "page" : "2485-2492", "title" : "A baseline probabilistic drought forecasting framework using standardized soil moisture index: Application to the 2012 United States drought", "translator" : [ { "dropping-particle" : "", "family" : "S2016", "given" : "", "non-dropping-particle" : "", "parse-names" : false, "suffix" : "" } ], "type" : "article-journal", "volume" : "18" }, "uris" : [ "http://www.mendeley.com/documents/?uuid=e6daf07b-c143-4cb9-9d9f-bded8a1f6ebb" ] }, { "id" : "ITEM-8", "itemData" : { "DOI" : "10.5194/hess-15-1675-2011", "ISSN" : "1607-7938", "abstract" : "Abstract. In situ measurements of soil moisture are invaluable for calibrating and validating land surface models and satellite-based soil moisture retrievals. In addition, long-term time series of in situ soil moisture measurements themselves can reveal trends in the water cycle related to climate or land cover change. Nevertheless, on a worldwide basis the number of meteorological networks and stations measuring soil moisture, in particular on a continuous basis, is still limited and the data they provide lack standardization of technique and protocol. To overcome many of these limitations, the International Soil Moisture Network (ISMN; http://www.ipf.tuwien.ac.at/insitu) was initiated to serve as a centralized data hosting facility where globally available in situ soil moisture measurements from operational networks and validation campaigns are collected, harmonized, and made available to users. Data collecting networks share their soil moisture datasets with the ISMN on a voluntary and no-cost basis. Incoming soil moisture data are automatically transformed into common volumetric soil moisture units and checked for outliers and implausible values. Apart from soil water measurements from different depths, important metadata and meteorological variables (e.g., precipitation and soil temperature) are stored in the database. These will assist the user in correctly interpreting the soil moisture data. The database is queried through a graphical user interface while output of data selected for download is provided according to common standards for data and metadata. Currently (status May 2011), the ISMN contains data of 19 networks and more than 500 stations located in North America, Europe, Asia, and Australia. The time period spanned by the entire database runs from 1952 until the present, although most datasets have originated during the last decade. The database is rapidly expanding, which means that both the number of stations and the time period covered by the existing stations are still growing. Hence, it will become an increasingly important resource for validating and improving satellite-derived soil moisture products and studying climate related trends. As the ISMN is animated by the scientific community itself, we invite potential networks to enrich the collection by sharing their in situ soil moisture data.", "author" : [ { "dropping-particle" : "", "family" : "Dorigo", "given" : "W. A.", "non-dropping-particle" : "", "parse-names" : false, "suffix" : "" }, { "dropping-particle" : "", "family" : "Wagner", "given" : "W.", "non-dropping-particle" : "", "parse-names" : false, "suffix" : "" }, { "dropping-particle" : "", "family" : "Hohensinn", "given" : "R.", "non-dropping-particle" : "", "parse-names" : false, "suffix" : "" }, { "dropping-particle" : "", "family" : "Hahn", "given" : "S.", "non-dropping-particle" : "", "parse-names" : false, "suffix" : "" }, { "dropping-particle" : "", "family" : "Paulik", "given" : "C.", "non-dropping-particle" : "", "parse-names" : false, "suffix" : "" }, { "dropping-particle" : "", "family" : "Xaver", "given" : "A.", "non-dropping-particle" : "", "parse-names" : false, "suffix" : "" }, { "dropping-particle" : "", "family" : "Gruber", "given" : "A.", "non-dropping-particle" : "", "parse-names" : false, "suffix" : "" }, { "dropping-particle" : "", "family" : "Drusch", "given" : "M.", "non-dropping-particle" : "", "parse-names" : false, "suffix" : "" }, { "dropping-particle" : "", "family" : "Mecklenburg", "given" : "S.", "non-dropping-particle" : "", "parse-names" : false, "suffix" : "" }, { "dropping-particle" : "", "family" : "Oevelen", "given" : "P.", "non-dropping-particle" : "van", "parse-names" : false, "suffix" : "" }, { "dropping-particle" : "", "family" : "Robock", "given" : "A.", "non-dropping-particle" : "", "parse-names" : false, "suffix" : "" }, { "dropping-particle" : "", "family" : "Jackson", "given" : "T.", "non-dropping-particle" : "", "parse-names" : false, "suffix" : "" } ], "container-title" : "Hydrology and Earth System Sciences", "id" : "ITEM-8", "issue" : "5", "issued" : { "date-parts" : [ [ "2011", "5", "30" ] ] }, "page" : "1675-1698", "title" : "The International Soil Moisture Network: a data hosting facility for global in situ soil moisture measurements", "translator" : [ { "dropping-particle" : "", "family" : "S1735", "given" : "", "non-dropping-particle" : "", "parse-names" : false, "suffix" : "" } ], "type" : "article-journal", "volume" : "15" }, "uris" : [ "http://www.mendeley.com/documents/?uuid=d09bf197-3edd-42be-b023-9918063747ab" ] }, { "id" : "ITEM-9", "itemData" : { "DOI" : "10.1016/j.rse.2017.07.001", "author" : [ { "dropping-particle" : "", "family" : "Dorigo", "given" : "W", "non-dropping-particle" : "", "parse-names" : false, "suffix" : "" }, { "dropping-particle" : "", "family" : "Wagner", "given" : "W", "non-dropping-particle" : "", "parse-names" : false, "suffix" : "" }, { "dropping-particle" : "", "family" : "Albergel", "given" : "C", "non-dropping-particle" : "", "parse-names" : false, "suffix" : "" }, { "dropping-particle" : "", "family" : "Albrecht", "given" : "F", "non-dropping-particle" : "", "parse-names" : false, "suffix" : "" }, { "dropping-particle" : "", "family" : "Balsamo", "given" : "G", "non-dropping-particle" : "", "parse-names" : false, "suffix" : "" }, { "dropping-particle" : "", "family" : "Brocca", "given" : "L", "non-dropping-particle" : "", "parse-names" : false, "suffix" : "" }, { "dropping-particle" : "", "family" : "Chung", "given" : "D", "non-dropping-particle" : "", "parse-names" : false, "suffix" : "" }, { "dropping-particle" : "", "family" : "Ertl", "given" : "M", "non-dropping-particle" : "", "parse-names" : false, "suffix" : "" }, { "dropping-particle" : "", "family" : "Forkel", "given" : "M", "non-dropping-particle" : "", "parse-names" : false, "suffix" : "" }, { "dropping-particle" : "", "family" : "Gruber", "given" : "A", "non-dropping-particle" : "", "parse-names" : false, "suffix" : "" }, { "dropping-particle" : "", "family" : "Haas", "given" : "E", "non-dropping-particle" : "", "parse-names" : false, "suffix" : "" }, { "dropping-particle" : "", "family" : "Hamer", "given" : "P D", "non-dropping-particle" : "", "parse-names" : false, "suffix" : "" }, { "dropping-particle" : "", "family" : "Hirschi", "given" : "M", "non-dropping-particle" : "", "parse-names" : false, "suffix" : "" }, { "dropping-particle" : "", "family" : "Ikonen", "given" : "J", "non-dropping-particle" : "", "parse-names" : false, "suffix" : "" }, { "dropping-particle" : "", "family" : "Jeu", "given" : "R", "non-dropping-particle" : "de", "parse-names" : false, "suffix" : "" }, { "dropping-particle" : "", "family" : "Kidd", "given" : "R", "non-dropping-particle" : "", "parse-names" : false, "suffix" : "" }, { "dropping-particle" : "", "family" : "Lahoz", "given" : "W", "non-dropping-particle" : "", "parse-names" : false, "suffix" : "" }, { "dropping-particle" : "", "family" : "Liu", "given" : "Y Y", "non-dropping-particle" : "", "parse-names" : false, "suffix" : "" }, { "dropping-particle" : "", "family" : "Miralles", "given" : "D", "non-dropping-particle" : "", "parse-names" : false, "suffix" : "" }, { "dropping-particle" : "", "family" : "Mistelbauer", "given" : "T", "non-dropping-particle" : "", "parse-names" : false, "suffix" : "" }, { "dropping-particle" : "", "family" : "Nicolai-Shaw", "given" : "N", "non-dropping-particle" : "", "parse-names" : false, "suffix" : "" }, { "dropping-particle" : "", "family" : "Parinussa", "given" : "R", "non-dropping-particle" : "", "parse-names" : false, "suffix" : "" }, { "dropping-particle" : "", "family" : "Pratola", "given" : "C", "non-dropping-particle" : "", "parse-names" : false, "suffix" : "" }, { "dropping-particle" : "", "family" : "Reimer", "given" : "C", "non-dropping-particle" : "", "parse-names" : false, "suffix" : "" }, { "dropping-particle" : "", "family" : "Schalie", "given" : "R", "non-dropping-particle" : "van der", "parse-names" : false, "suffix" : "" }, { "dropping-particle" : "", "family" : "Seneviratne", "given" : "S I", "non-dropping-particle" : "", "parse-names" : false, "suffix" : "" }, { "dropping-particle" : "", "family" : "Smolander", "given" : "T", "non-dropping-particle" : "", "parse-names" : false, "suffix" : "" }, { "dropping-particle" : "", "family" : "Lecomte", "given" : "P", "non-dropping-particle" : "", "parse-names" : false, "suffix" : "" } ], "container-title" : "Remote Sensing of Environment", "id" : "ITEM-9", "issued" : { "date-parts" : [ [ "2017" ] ] }, "note" : "Cited By :168\n\nExport Date: 7 January 2020", "page" : "185-215", "title" : "ESA CCI Soil Moisture for improved Earth system understanding: State-of-the art and future directions", "translator" : [ { "dropping-particle" : "", "family" : "S2492", "given" : "", "non-dropping-particle" : "", "parse-names" : false, "suffix" : "" } ], "type" : "article-journal", "volume" : "203" }, "uris" : [ "http://www.mendeley.com/documents/?uuid=33c705e8-ea5d-4ba4-9305-b35257cd1e4c" ] }, { "id" : "ITEM-10", "itemData" : { "DOI" : "10.1016/j.rse.2014.07.023", "ISSN" : "00344257", "author" : [ { "dropping-particle" : "", "family" : "Dorigo", "given" : "W.A.", "non-dropping-particle" : "", "parse-names" : false, "suffix" : "" }, { "dropping-particle" : "", "family" : "Gruber", "given" : "A", "non-dropping-particle" : "", "parse-names" : false, "suffix" : "" }, { "dropping-particle" : "", "family" : "Jeu", "given" : "R.A.M.", "non-dropping-particle" : "De", "parse-names" : false, "suffix" : "" }, { "dropping-particle" : "", "family" : "Wagner", "given" : "W", "non-dropping-particle" : "", "parse-names" : false, "suffix" : "" }, { "dropping-particle" : "", "family" : "Stacke", "given" : "T", "non-dropping-particle" : "", "parse-names" : false, "suffix" : "" }, { "dropping-particle" : "", "family" : "Loew", "given" : "A", "non-dropping-particle" : "", "parse-names" : false, "suffix" : "" }, { "dropping-particle" : "", "family" : "Albergel", "given" : "C", "non-dropping-particle" : "", "parse-names" : false, "suffix" : "" }, { "dropping-particle" : "", "family" : "Brocca", "given" : "L", "non-dropping-particle" : "", "parse-names" : false, "suffix" : "" }, { "dropping-particle" : "", "family" : "Chung", "given" : "D", "non-dropping-particle" : "", "parse-names" : false, "suffix" : "" }, { "dropping-particle" : "", "family" : "Parinussa", "given" : "R.M.", "non-dropping-particle" : "", "parse-names" : false, "suffix" : "" }, { "dropping-particle" : "", "family" : "Kidd", "given" : "R", "non-dropping-particle" : "", "parse-names" : false, "suffix" : "" } ], "container-title" : "Remote Sensing of Environment", "id" : "ITEM-10", "issued" : { "date-parts" : [ [ "2015", "6" ] ] }, "note" : "Export Date: 16 October 2019", "page" : "380-395", "title" : "Evaluation of the ESA CCI soil moisture product using ground-based observations", "translator" : [ { "dropping-particle" : "", "family" : "S2060", "given" : "", "non-dropping-particle" : "", "parse-names" : false, "suffix" : "" } ], "type" : "article-journal", "volume" : "162" }, "uris" : [ "http://www.mendeley.com/documents/?uuid=d69e04dc-bbf6-4508-b04e-29203ba68695" ] }, { "id" : "ITEM-11", "itemData" : { "DOI" : "10.1175/JHM-D-18-0191.1", "abstract" : "Mechanisms of drought onset and termination are examined across North America with a focus on the southern Plains using data from land surface models and regional and global reanalyses for 1979-2017. Continental-scale analysis of covarying patterns reveals a tight coupling between soil moisture change over time and intervening precipitation anomalies. The southern Great Plains are a geographic center of patterns of hydrologic change. Drying is induced by atmospheric wave trains that span the Pacific and North America and place northerly flow anomalies above the southern Plains. In the southern Plains winter is least likely, and fall most likely, for drought onset and spring is least likely, and fall or summer most likely, for drought termination. Southern Plains soil moisture itself, which integrates precipitation over time, has a clear relationship to tropical Pacific sea surface temperature (SST) anomalies with cold conditions favoring dry soils. Soil moisture change, however, though clearly driven by precipitation, has a weaker relation to SSTs and a strong relation to internal atmospheric variability. Little evidence is found of connection of drought onset and termination to driving by temperature anomalies. An analysis of particular drought onsets and terminations on the seasonal time scale reveals commonalities in terms of circulation and moisture transport anomalies over the southern Plains but a variety of ways in which these are connected into the large-scale atmosphere and ocean state. Some onsets are likely to be quite predictable due to forcing by cold tropical Pacific SSTs (e.g., fall 2010). Other onsets and all terminations are likely not predictable in terms of ocean conditions. \u00a9 2019 American Meteorological Society.", "author" : [ { "dropping-particle" : "", "family" : "Seager", "given" : "R", "non-dropping-particle" : "", "parse-names" : false, "suffix" : "" }, { "dropping-particle" : "", "family" : "Nakamura", "given" : "J", "non-dropping-particle" : "", "parse-names" : false, "suffix" : "" }, { "dropping-particle" : "", "family" : "Ting", "given" : "M", "non-dropping-particle" : "", "parse-names" : false, "suffix" : "" } ], "container-title" : "Journal of Hydrometeorology", "id" : "ITEM-11", "issue" : "4", "issued" : { "date-parts" : [ [ "2019" ] ] }, "note" : "cited By 0", "page" : "751-771", "title" : "Mechanisms of seasonal soil moisture drought onset and termination in the southern Great Plains", "translator" : [ { "dropping-particle" : "", "family" : "S2547", "given" : "", "non-dropping-particle" : "", "parse-names" : false, "suffix" : "" } ], "type" : "article-journal", "volume" : "20" }, "uris" : [ "http://www.mendeley.com/documents/?uuid=ae500413-7586-47d7-94ae-2b10cb04f324" ] }, { "id" : "ITEM-12", "itemData" : { "DOI" : "10.1038/s41598-018-27464-4", "abstract" : "\u00a9 2018 The Author(s). Early 21st-century droughts in Europe have been broadly regarded as exceptionally severe, substantially affecting a wide range of socio-economic sectors. These extreme events were linked mainly to increases in temperature and record-breaking heatwaves that have been influencing Europe since 2000, in combination with a lack of precipitation during the summer months. Drought propagated through all respective compartments of the hydrological cycle, involving low runoff and prolonged soil moisture deficits. What if these recent droughts are not as extreme as previously thought? Using reconstructed droughts over the last 250 years, we show that although the 2003 and 2015 droughts may be regarded as the most extreme droughts driven by precipitation deficits during the vegetation period, their spatial extent and severity at a long-term European scale are less uncommon. This conclusion is evident in our concurrent investigation of three major drought types - meteorological (precipitation), agricultural (soil moisture) and hydrological (grid-scale runoff) droughts. Additionally, unprecedented drying trends for soil moisture and corresponding increases in the frequency of agricultural droughts are also observed, reflecting the recurring periods of high temperatures. Since intense and extended meteorological droughts may reemerge in the future, our study highlights concerns regarding the impacts of such extreme events when combined with persistent decrease in European soil moisture.", "author" : [ { "dropping-particle" : "", "family" : "Hanel", "given" : "M.", "non-dropping-particle" : "", "parse-names" : false, "suffix" : "" }, { "dropping-particle" : "", "family" : "Rakovec", "given" : "O.", "non-dropping-particle" : "", "parse-names" : false, "suffix" : "" }, { "dropping-particle" : "", "family" : "Markonis", "given" : "Y.", "non-dropping-particle" : "", "parse-names" : false, "suffix" : "" }, { "dropping-particle" : "", "family" : "M\u00e1ca", "given" : "P.", "non-dropping-particle" : "", "parse-names" : false, "suffix" : "" }, { "dropping-particle" : "", "family" : "Samaniego", "given" : "L.", "non-dropping-particle" : "", "parse-names" : false, "suffix" : "" }, { "dropping-particle" : "", "family" : "Kysel\u00fd", "given" : "J.", "non-dropping-particle" : "", "parse-names" : false, "suffix" : "" }, { "dropping-particle" : "", "family" : "Kumar", "given" : "R.", "non-dropping-particle" : "", "parse-names" : false, "suffix" : "" } ], "container-title" : "Scientific Reports", "id" : "ITEM-12", "issue" : "1", "issued" : { "date-parts" : [ [ "2018" ] ] }, "title" : "Revisiting the recent European droughts from a long-term perspective", "translator" : [ { "dropping-particle" : "", "family" : "S2055", "given" : "", "non-dropping-particle" : "", "parse-names" : false, "suffix" : "" } ], "type" : "article-journal", "volume" : "8" }, "uris" : [ "http://www.mendeley.com/documents/?uuid=6fccbb93-7c42-475f-b084-f0a9db51dd2c" ] }, { "id" : "ITEM-13", "itemData" : { "DOI" : "10.1029/2019GL082783", "ISSN" : "0094-8276", "author" : [ { "dropping-particle" : "", "family" : "Moravec", "given" : "Vojt\u011bch", "non-dropping-particle" : "", "parse-names" : false, "suffix" : "" }, { "dropping-particle" : "", "family" : "Markonis", "given" : "Yannis", "non-dropping-particle" : "", "parse-names" : false, "suffix" : "" }, { "dropping-particle" : "", "family" : "Rakovec", "given" : "Oldrich", "non-dropping-particle" : "", "parse-names" : false, "suffix" : "" }, { "dropping-particle" : "", "family" : "Kumar", "given" : "Rohini", "non-dropping-particle" : "", "parse-names" : false, "suffix" : "" }, { "dropping-particle" : "", "family" : "Hanel", "given" : "Martin", "non-dropping-particle" : "", "parse-names" : false, "suffix" : "" } ], "container-title" : "Geophysical Research Letters", "id" : "ITEM-13", "issue" : "11", "issued" : { "date-parts" : [ [ "2019", "6", "16" ] ] }, "note" : "Export Date: 30 September 2019", "page" : "5909-5917", "title" : "A 250\u2010Year European Drought Inventory Derived From Ensemble Hydrologic Modeling", "translator" : [ { "dropping-particle" : "", "family" : "S2537", "given" : "", "non-dropping-particle" : "", "parse-names" : false, "suffix" : "" } ], "type" : "article-journal", "volume" : "46" }, "uris" : [ "http://www.mendeley.com/documents/?uuid=9373d594-b266-4490-96ed-1b78eac5af65" ] }, { "id" : "ITEM-14", "itemData" : { "DOI" : "10.5194/hess-21-2203-2017", "author" : [ { "dropping-particle" : "", "family" : "Yuan", "given" : "S", "non-dropping-particle" : "", "parse-names" : false, "suffix" : "" }, { "dropping-particle" : "", "family" : "Quiring", "given" : "S M", "non-dropping-particle" : "", "parse-names" : false, "suffix" : "" } ], "container-title" : "Hydrology and Earth System Sciences", "id" : "ITEM-14", "issue" : "4", "issued" : { "date-parts" : [ [ "2017" ] ] }, "note" : "From Duplicate 1 (Evaluation of soil moisture in CMIP5 simulations over the contiguous United States using in situ and satellite observations - Yuan, S; Quiring, S M)\n\nFrom Duplicate 1 (Evaluation of soil moisture in CMIP5 simulations over the contiguous United States using in situ and satellite observations - Yuan, S; Quiring, S M)\n\nFrom Duplicate 1 (Evaluation of soil moisture in CMIP5 simulations over the contiguous United States using in situ and satellite observations - Yuan, S; Quiring, S M)\n\ncited By 12\n\nFrom Duplicate 2 (Evaluation of soil moisture in CMIP5 simulations over the contiguous United States using in situ and satellite observations - Yuan, S; Quiring, S M)\n\ncited By 12\n\nFrom Duplicate 2 (Evaluation of soil moisture in CMIP5 simulations over the contiguous United States using in situ and satellite observations - Yuan, S; Quiring, S M)\n\ncited By 12", "page" : "2203-2218", "title" : "Evaluation of soil moisture in CMIP5 simulations over the contiguous United States using in situ and satellite observations", "translator" : [ { "dropping-particle" : "", "family" : "S2442", "given" : "", "non-dropping-particle" : "", "parse-names" : false, "suffix" : "" } ], "type" : "article-journal", "volume" : "21" }, "uris" : [ "http://www.mendeley.com/documents/?uuid=c539b6f8-f3f8-47c1-8088-25dd757c3118" ] }, { "id" : "ITEM-15", "itemData" : { "DOI" : "10.1175/JHM-D-15-0007.1", "abstract" : " AbstractPrecipitation and soil moisture are rigorously measured or estimated from a variety of sources. Here, 22 precipitation and 23 soil moisture products are evaluated against long-term daily observed precipitation (Pobs) and July\u2013September daily observationally constrained soil moisture (SM) datasets over a densely monitored 150 km2 watershed in southeastern Arizona, United States. Gauge\u2013radar precipitation products perform best, followed by reanalysis and satellite products, and the median correlations of annual precipitation from these three categories with Pobs are 0.83, 0.68, and 0.46, respectively. Precipitation results from phase 5 of the Coupled Model Intercomparison Project (CMIP5) are the worst, including an overestimate of cold season precipitation and a lack of significant correlation of annual precipitation with Pobs from all (except one) models. Satellite soil moisture products perform best, followed by land data assimilation systems and reanalyses, and the CMIP5 results are the worst. For instance, the median unbiased root-mean-square difference (RMSD) values of July\u2013September soil moisture compared with SM are 0.0070, 0.011, 0.014, and 0.029 m3 m\u22123 for these four product categories, respectively. All 17 (except 3) precipitation [17 (except 2) soil moisture] products with at least 20 years of data agree with Pobs (SM) without significant trends. The uncertainties associated with the scale mismatch between Pobs and coarser-resolution products are addressed using two 4-km gauge\u2013radar precipitation products, and their impact on the results presented in this study is overall small. These results identify strengths and weaknesses of each product for future improvement; they also emphasize the importance of using multiple gauge\u2013radar and satellite products along with their uncertainties in evaluating reanalyses and models. ", "author" : [ { "dropping-particle" : "", "family" : "Stillman", "given" : "Susan", "non-dropping-particle" : "", "parse-names" : false, "suffix" : "" }, { "dropping-particle" : "", "family" : "Zeng", "given" : "Xubin", "non-dropping-particle" : "", "parse-names" : false, "suffix" : "" }, { "dropping-particle" : "", "family" : "Bosilovich", "given" : "Michael G", "non-dropping-particle" : "", "parse-names" : false, "suffix" : "" } ], "container-title" : "Journal of Hydrometeorology", "id" : "ITEM-15", "issue" : "1", "issued" : { "date-parts" : [ [ "2016" ] ] }, "page" : "211-230", "title" : "Evaluation of 22 Precipitation and 23 Soil Moisture Products over a Semiarid Area in Southeastern Arizona", "translator" : [ { "dropping-particle" : "", "family" : "S2376", "given" : "", "non-dropping-particle" : "", "parse-names" : false, "suffix" : "" } ], "type" : "article-journal", "volume" : "17" }, "uris" : [ "http://www.mendeley.com/documents/?uuid=4d0a8cb1-e7f3-4c8a-9087-6cc29caec307" ] }, { "id" : "ITEM-16", "itemData" : { "DOI" : "10.1029/2018WR024039", "ISSN" : "0043-1397", "author" : [ { "dropping-particle" : "", "family" : "Ford", "given" : "Trent W", "non-dropping-particle" : "", "parse-names" : false, "suffix" : "" }, { "dropping-particle" : "", "family" : "Quiring", "given" : "Steven M", "non-dropping-particle" : "", "parse-names" : false, "suffix" : "" } ], "container-title" : "Water Resources Research", "id" : "ITEM-16", "issue" : "2", "issued" : { "date-parts" : [ [ "2019", "2", "25" ] ] }, "note" : "From Duplicate 1 (Comparison of Contemporary In Situ, Model, and Satellite Remote Sensing Soil Moisture With a Focus on Drought Monitoring - Ford, T W; Quiring, S M)\n\nFrom Duplicate 1 (Comparison of Contemporary In Situ, Model, and Satellite Remote Sensing Soil Moisture With a Focus on Drought Monitoring - Ford, T W; Quiring, S M)\n\nExport Date: 18 October 2019\n\nFrom Duplicate 2 (Comparison of Contemporary In Situ, Model, and Satellite Remote Sensing Soil Moisture With a Focus on Drought Monitoring - Ford, T W; Quiring, S M)\n\nExport Date: 18 October 2019", "page" : "1565-1582", "title" : "Comparison of Contemporary In Situ, Model, and Satellite Remote Sensing Soil Moisture With a Focus on Drought Monitoring", "translator" : [ { "dropping-particle" : "", "family" : "S2476", "given" : "", "non-dropping-particle" : "", "parse-names" : false, "suffix" : "" } ], "type" : "article-journal", "volume" : "55" }, "uris" : [ "http://www.mendeley.com/documents/?uuid=8907f158-4b35-4b04-a389-d4f7c585b6c1" ] } ], "mendeley" : { "formattedCitation" : "(Dorigo et al., 2011, 2015, 2017; Seneviratne et al., 2013; Orlowsky and Seneviratne, 2013; AghaKouchak, 2014; Sohrabi et al., 2015; Zhao and Dai, 2015; Stillman et al., 2016; Yuan and Quiring, 2017; Berg and Sheffield, 2018; Hanel et al., 2018; Samaniego et al., 2018; Seager et al., 2019; Ford and Quiring, 2019; Moravec et al., 2019)", "plainTextFormattedCitation" : "(Dorigo et al., 2011, 2015, 2017; Seneviratne et al., 2013; Orlowsky and Seneviratne, 2013; AghaKouchak, 2014; Sohrabi et al., 2015; Zhao and Dai, 2015; Stillman et al., 2016; Yuan and Quiring, 2017; Berg and Sheffield, 2018; Hanel et al., 2018; Samaniego et al., 2018; Seager et al., 2019; Ford and Quiring, 2019; Moravec et al., 2019)", "previouslyFormattedCitation" : "(Dorigo et al., 2011, 2015, 2017; Seneviratne et al., 2013; Orlowsky and Seneviratne, 2013; AghaKouchak, 2014; Sohrabi et al., 2015; Zhao and Dai, 2015; Stillman et al., 2016; Yuan and Quiring, 2017; Berg and Sheffield, 2018; Hanel et al., 2018; Samaniego et al., 2018; Seager et al., 2019; Ford and Quiring, 2019; Moravec et al., 2019)" }, "properties" : { "noteIndex" : 0 }, "schema" : "https://github.com/citation-style-language/schema/raw/master/csl-citation.json" }</w:delInstrText>
              </w:r>
            </w:del>
            <w:r w:rsidRPr="00037826">
              <w:rPr>
                <w:rFonts w:cs="Times New Roman"/>
                <w:sz w:val="18"/>
                <w:szCs w:val="18"/>
                <w:lang w:val="en-GB"/>
                <w:rPrChange w:id="8576" w:author="Robin Matthews" w:date="2021-07-14T23:24:00Z">
                  <w:rPr>
                    <w:rFonts w:cs="Times New Roman"/>
                    <w:sz w:val="18"/>
                    <w:szCs w:val="18"/>
                    <w:lang w:val="en-GB"/>
                  </w:rPr>
                </w:rPrChange>
              </w:rPr>
              <w:fldChar w:fldCharType="separate"/>
            </w:r>
            <w:del w:id="8577" w:author="Robin Matthews" w:date="2021-07-15T12:36:00Z">
              <w:r w:rsidR="00A26296" w:rsidRPr="00037826" w:rsidDel="0074094D">
                <w:rPr>
                  <w:rFonts w:cs="Times New Roman"/>
                  <w:noProof/>
                  <w:sz w:val="18"/>
                  <w:szCs w:val="18"/>
                  <w:lang w:val="en-GB"/>
                </w:rPr>
                <w:delText>(</w:delText>
              </w:r>
            </w:del>
            <w:ins w:id="8578" w:author="Robin Matthews" w:date="2021-07-14T23:23:00Z">
              <w:r w:rsidR="008763F4" w:rsidRPr="008763F4">
                <w:rPr>
                  <w:noProof/>
                  <w:sz w:val="18"/>
                  <w:szCs w:val="18"/>
                  <w:rPrChange w:id="8579" w:author="Robin Matthews" w:date="2021-07-14T23:24:00Z">
                    <w:rPr/>
                  </w:rPrChange>
                </w:rPr>
                <w:t>Dorigo et al., 2011, 2015, 2017; Orlowsky and Seneviratne, 2013; Seneviratne et al., 2013; AghaKouchak, 2014; Sohrabi et al., 2015; Zhao and Dai, 2015; Stillman et al., 2016; Yuan and Quiring, 2017; Berg and Sheffield, 2018; Hanel et al., 2018; Samaniego et al., 2018; Ford and Quiring, 2019; Moravec et al., 2019; Seager et al., 2019</w:t>
              </w:r>
            </w:ins>
            <w:del w:id="8580" w:author="Robin Matthews" w:date="2021-07-14T23:23:00Z">
              <w:r w:rsidR="00A26296" w:rsidRPr="008763F4" w:rsidDel="008763F4">
                <w:rPr>
                  <w:rFonts w:cs="Times New Roman"/>
                  <w:noProof/>
                  <w:sz w:val="18"/>
                  <w:szCs w:val="18"/>
                  <w:lang w:val="en-GB"/>
                </w:rPr>
                <w:delText>Dorigo et al., 2011, 2015, 2017; Seneviratne et al., 2013; Orlowsky and Seneviratne, 2013; AghaKouchak, 2014; Sohrabi et al., 2015; Zhao and Dai, 2015; Stillman et al., 2016; Yuan and Quiring, 2017; Berg and Sheffield, 2018; Hanel et al., 2018; Samaniego et al., 2018; Seager et al., 2019; Ford and Quiring, 2019; Moravec et al., 2019</w:delText>
              </w:r>
            </w:del>
            <w:del w:id="8581" w:author="Robin Matthews" w:date="2021-07-15T12:36:00Z">
              <w:r w:rsidR="00A26296" w:rsidRPr="008763F4" w:rsidDel="0074094D">
                <w:rPr>
                  <w:rFonts w:cs="Times New Roman"/>
                  <w:noProof/>
                  <w:sz w:val="18"/>
                  <w:szCs w:val="18"/>
                  <w:lang w:val="en-GB"/>
                </w:rPr>
                <w:delText>)</w:delText>
              </w:r>
            </w:del>
            <w:r w:rsidRPr="00037826">
              <w:rPr>
                <w:rFonts w:cs="Times New Roman"/>
                <w:sz w:val="18"/>
                <w:szCs w:val="18"/>
                <w:lang w:val="en-GB"/>
              </w:rPr>
              <w:fldChar w:fldCharType="end"/>
            </w:r>
            <w:commentRangeEnd w:id="8573"/>
            <w:r w:rsidR="00A26296" w:rsidRPr="008763F4">
              <w:rPr>
                <w:rStyle w:val="Marquedecommentaire"/>
                <w:sz w:val="18"/>
                <w:szCs w:val="18"/>
                <w:rPrChange w:id="8582" w:author="Robin Matthews" w:date="2021-07-14T23:24:00Z">
                  <w:rPr>
                    <w:rStyle w:val="Marquedecommentaire"/>
                  </w:rPr>
                </w:rPrChange>
              </w:rPr>
              <w:commentReference w:id="8573"/>
            </w:r>
          </w:p>
        </w:tc>
      </w:tr>
      <w:tr w:rsidR="002F030D" w:rsidRPr="00F1665C" w14:paraId="495B40AE" w14:textId="77777777" w:rsidTr="00723657">
        <w:trPr>
          <w:cantSplit/>
          <w:trHeight w:val="1134"/>
        </w:trPr>
        <w:tc>
          <w:tcPr>
            <w:tcW w:w="846" w:type="dxa"/>
            <w:shd w:val="clear" w:color="auto" w:fill="auto"/>
            <w:textDirection w:val="btLr"/>
            <w:vAlign w:val="center"/>
          </w:tcPr>
          <w:p w14:paraId="7396C4AC" w14:textId="77777777" w:rsidR="002F030D" w:rsidRPr="00D424AA" w:rsidRDefault="002F030D" w:rsidP="00841A35">
            <w:pPr>
              <w:ind w:left="113" w:right="113"/>
              <w:jc w:val="center"/>
              <w:rPr>
                <w:rFonts w:cs="Times New Roman"/>
                <w:sz w:val="18"/>
                <w:szCs w:val="18"/>
                <w:lang w:val="en-GB"/>
              </w:rPr>
            </w:pPr>
            <w:r w:rsidRPr="00D424AA">
              <w:rPr>
                <w:rFonts w:cs="Times New Roman"/>
                <w:sz w:val="18"/>
                <w:szCs w:val="18"/>
                <w:lang w:val="en-GB"/>
              </w:rPr>
              <w:t xml:space="preserve"> Streamflow and surface waterdeficits</w:t>
            </w:r>
          </w:p>
        </w:tc>
        <w:tc>
          <w:tcPr>
            <w:tcW w:w="1417" w:type="dxa"/>
            <w:shd w:val="clear" w:color="auto" w:fill="auto"/>
          </w:tcPr>
          <w:p w14:paraId="7A03EBB3" w14:textId="77777777" w:rsidR="002F030D" w:rsidRPr="00D424AA" w:rsidRDefault="002F030D" w:rsidP="00D424AA">
            <w:pPr>
              <w:rPr>
                <w:rFonts w:cs="Times New Roman"/>
                <w:sz w:val="18"/>
                <w:szCs w:val="18"/>
                <w:lang w:val="en-GB"/>
              </w:rPr>
            </w:pPr>
            <w:r w:rsidRPr="00D424AA">
              <w:rPr>
                <w:rFonts w:cs="Times New Roman"/>
                <w:sz w:val="18"/>
                <w:szCs w:val="18"/>
                <w:lang w:val="en-GB"/>
              </w:rPr>
              <w:t>Usually referred to as “hydrological drought”</w:t>
            </w:r>
          </w:p>
        </w:tc>
        <w:tc>
          <w:tcPr>
            <w:tcW w:w="1701" w:type="dxa"/>
            <w:shd w:val="clear" w:color="auto" w:fill="auto"/>
          </w:tcPr>
          <w:p w14:paraId="03761D8E" w14:textId="77777777" w:rsidR="002F030D" w:rsidRPr="00D424AA" w:rsidRDefault="002F030D" w:rsidP="00D424AA">
            <w:pPr>
              <w:rPr>
                <w:rFonts w:cs="Times New Roman"/>
                <w:sz w:val="18"/>
                <w:szCs w:val="18"/>
                <w:lang w:val="en-GB"/>
              </w:rPr>
            </w:pPr>
            <w:r w:rsidRPr="00D424AA">
              <w:rPr>
                <w:rFonts w:cs="Times New Roman"/>
                <w:sz w:val="18"/>
                <w:szCs w:val="18"/>
                <w:lang w:val="en-GB"/>
              </w:rPr>
              <w:t>SRI (Standardized Runoff Index), SSI (Standardized Streamflow Index), threshold level methods, SGI (Standardized Grounwater Index)</w:t>
            </w:r>
          </w:p>
        </w:tc>
        <w:tc>
          <w:tcPr>
            <w:tcW w:w="3261" w:type="dxa"/>
            <w:shd w:val="clear" w:color="auto" w:fill="auto"/>
          </w:tcPr>
          <w:p w14:paraId="655876DF" w14:textId="77777777" w:rsidR="002F030D" w:rsidRPr="00D424AA" w:rsidRDefault="002F030D" w:rsidP="00D424AA">
            <w:pPr>
              <w:rPr>
                <w:rFonts w:cs="Times New Roman"/>
                <w:sz w:val="18"/>
                <w:szCs w:val="18"/>
                <w:lang w:val="en-GB"/>
              </w:rPr>
            </w:pPr>
            <w:r w:rsidRPr="00D424AA">
              <w:rPr>
                <w:rFonts w:cs="Times New Roman"/>
                <w:sz w:val="18"/>
                <w:szCs w:val="18"/>
                <w:lang w:val="en-GB"/>
              </w:rPr>
              <w:t>Usually based on monthly records of hydrological variables (e.g., streamflow, groundwater, reservoir storages),  although daily streamflow is also used using threshold level methods. Observational data is available but not in all regions.</w:t>
            </w:r>
          </w:p>
        </w:tc>
        <w:tc>
          <w:tcPr>
            <w:tcW w:w="2400" w:type="dxa"/>
            <w:shd w:val="clear" w:color="auto" w:fill="auto"/>
          </w:tcPr>
          <w:p w14:paraId="0DD54240" w14:textId="68CA2614" w:rsidR="002F030D" w:rsidRPr="00841A35" w:rsidRDefault="002F030D" w:rsidP="00D424AA">
            <w:pPr>
              <w:rPr>
                <w:rFonts w:cs="Times New Roman"/>
                <w:sz w:val="18"/>
                <w:szCs w:val="18"/>
                <w:lang w:val="en-GB"/>
              </w:rPr>
            </w:pPr>
            <w:r w:rsidRPr="00D424AA">
              <w:rPr>
                <w:rFonts w:cs="Times New Roman"/>
                <w:sz w:val="18"/>
                <w:szCs w:val="18"/>
                <w:lang w:val="en-GB"/>
              </w:rPr>
              <w:fldChar w:fldCharType="begin" w:fldLock="1"/>
            </w:r>
            <w:ins w:id="8583" w:author="Robin Matthews" w:date="2021-07-15T12:36:00Z">
              <w:r w:rsidR="0074094D">
                <w:rPr>
                  <w:rFonts w:cs="Times New Roman"/>
                  <w:sz w:val="18"/>
                  <w:szCs w:val="18"/>
                  <w:lang w:val="en-GB"/>
                </w:rPr>
                <w:instrText>ADDIN CSL_CITATION { "citationItems" : [ { "id" : "ITEM-1", "itemData" : { "DOI" : "10.1088/1748-9326/8/3/034036", "ISSN" : "1748-9326", "abstract" : "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u00b16)%. The intensification of drought frequency is most severe over Asia (35 \u00b1 7%), but also substantial over North America (25 \u00b1 6%) and Europe (20 \u00b1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 \u00a9 2013 IOP Publishing Ltd.", "author" : [ { "dropping-particle" : "", "family" : "Wada", "given" : "Yoshihide", "non-dropping-particle" : "", "parse-names" : false, "suffix" : "" }, { "dropping-particle" : "", "family" : "Beek", "given" : "Ludovicus P H", "non-dropping-particle" : "van", "parse-names" : false, "suffix" : "" }, { "dropping-particle" : "", "family" : "Wanders", "given" : "Niko", "non-dropping-particle" : "", "parse-names" : false, "suffix" : "" }, { "dropping-particle" : "", "family" : "Bierkens", "given" : "Marc F P", "non-dropping-particle" : "", "parse-names" : false, "suffix" : "" } ], "container-title" : "Environmental Research Letters", "id" : "ITEM-1", "issue" : "3", "issued" : { "date-parts" : [ [ "2013", "9", "1" ] ] }, "page" : "034036", "title" : "Human water consumption intensifies hydrological drought worldwide", "translator" : [ { "dropping-particle" : "", "family" : "S1552", "given" : "", "non-dropping-particle" : "", "parse-names" : false, "suffix" : "" } ], "type" : "article-journal", "volume" : "8" }, "uris" : [ "http://www.mendeley.com/documents/?uuid=1a94c0aa-e8aa-4467-9962-bdfc59b7a673" ] }, { "id" : "ITEM-2", "itemData" : { "DOI" : "10.5194/hess-17-1715-2013", "abstract" : "Large-scale hydrological drought studies have demonstrated spatial and temporal patterns in observed trends, and considerable difference exists among global hydrological models in their ability to reproduce these patterns. In this study a controlled modeling experiment has been set up to systematically explore the role of climate and physical catchment structure (soils and groundwater systems) to better understand underlying drought-generating mechanisms. Daily climate data (1958-2001) of 1495 grid cells across the world were selected that represent K\u00f6ppen-Geiger major climate types. These data were fed into a conceptual hydrological model. Nine realizations of physical catchment structure were defined for each grid cell, i.e., three soils with different soil moisture supply capacity and three groundwater systems (quickly, intermediately and slowly responding). Hydrological drought characteristics (number, duration and standardized deficit volume) were identified from time series of daily discharge. Summary statistics showed that the equatorial and temperate climate types (A-and C-climates) had about twice as many drought events as the arid and polar types (B-and E-climates), and the durations of more extreme droughts were about half the length. Selected soils under permanent grassland were found to have a minor effect on hydrological drought characteristics, whereas groundwater systems had major impact. Groundwater systems strongly controlled the hydrological drought characteristics of all climate types, but particularly those of the wetter A-, C-and D-climates because of higher recharge. The median number of droughts for quickly responding groundwater systems was about three times higher than for slowly responding systems. Groundwater systems substantially affected the duration, particularly of the more extreme drought events. Bivariate probability distributions of drought duration and standardized deficit for combinations of K\u00f6ppen-Geiger climate, soil and groundwater system showed that the responsiveness of the groundwater system is as important as climate for hydrological drought development. This urges for an improvement of subsurface modules in global hydrological models to be more useful for water resources assessments. A foreseen higher spatial resolution in large-scale models would enable a better hydrogeological parameterization and thus inclusion of lateral flow. \u00a9 2013 Author(s).", "author" : [ { "dropping-particle" : "", "family" : "Lanen", "given" : "H.A.J.", "non-dropping-particle" : "Van", "parse-names" : false, "suffix" : "" }, { "dropping-particle" : "", "family" : "Wanders", "given" : "N.", "non-dropping-particle" : "", "parse-names" : false, "suffix" : "" }, { "dropping-particle" : "", "family" : "Tallaksen", "given" : "L.M.", "non-dropping-particle" : "", "parse-names" : false, "suffix" : "" }, { "dropping-particle" : "", "family" : "Loon", "given" : "A.F.", "non-dropping-particle" : "Van", "parse-names" : false, "suffix" : "" } ], "container-title" : "Hydrology and Earth System Sciences", "id" : "ITEM-2", "issue" : "5", "issued" : { "date-parts" : [ [ "2013" ] ] }, "page" : "1715-1732", "title" : "Hydrological drought across the world: Impact of climate and physical catchment structure", "translator" : [ { "dropping-particle" : "", "family" : "S628", "given" : "", "non-dropping-particle" : "", "parse-names" : false, "suffix" : "" } ], "type" : "article-journal", "volume" : "17" }, "uris" : [ "http://www.mendeley.com/documents/?uuid=2dcc6d62-ba23-452e-a565-eecdbbcbb21c" ] }, { "id" : "ITEM-3", "itemData" : { "DOI" : "10.1007/s10584-016-1773-3", "ISSN" : "0165-0009", "abstract" : "\u00a9 2016, The Author(s). We present one of the first climate change impact assessments on river runoff that utilises an ensemble of global hydrological models (Glob-HMs) and an ensemble of catchment-scale hydrological models (Cat-HMs), across multiple catchments: the upper Amazon, Darling, Ganges, Lena, upper Mississippi, upper Niger, Rhine and Tagus. Relative changes in simulated mean annual runoff (MAR) and four indicators of high and low extreme flows are compared between the two ensembles. The ensemble median values of changes in runoff with three different scenarios of global-mean warming (1, 2 and 3 \u00b0C above pre-industrial levels) are generally similar between the two ensembles, although the ensemble spread is often larger for the Glob-HM ensemble. In addition the ensemble spread is normally larger than the difference between the two ensemble medians. Whilst we find compelling evidence for projected runoff changes for the Rhine (decrease), Tagus (decrease) and Lena (increase) with global warming, the sign and magnitude of change for the other catchments is unclear. Our model results highlight that for these three catchments in particular, global climate change mitigation, which limits global-mean temperature rise to below 2 \u00b0C above preindustrial levels, could avoid some of the hydrological hazards that could be seen with higher magnitudes of global warming.", "author" : [ { "dropping-particle" : "", "family" : "Gosling", "given" : "Simon N.", "non-dropping-particle" : "", "parse-names" : false, "suffix" : "" }, { "dropping-particle" : "", "family" : "Zaherpour", "given" : "Jamal", "non-dropping-particle" : "", "parse-names" : false, "suffix" : "" }, { "dropping-particle" : "", "family" : "Mount", "given" : "Nick J.", "non-dropping-particle" : "", "parse-names" : false, "suffix" : "" }, { "dropping-particle" : "", "family" : "Hattermann", "given" : "Fred F.", "non-dropping-particle" : "", "parse-names" : false, "suffix" : "" }, { "dropping-particle" : "", "family" : "Dankers", "given" : "Rutger", "non-dropping-particle" : "", "parse-names" : false, "suffix" : "" }, { "dropping-particle" : "", "family" : "Arheimer", "given" : "Berit", "non-dropping-particle" : "", "parse-names" : false, "suffix" : "" }, { "dropping-particle" : "", "family" : "Breuer", "given" : "Lutz", "non-dropping-particle" : "", "parse-names" : false, "suffix" : "" }, { "dropping-particle" : "", "family" : "Ding", "given" : "Jie", "non-dropping-particle" : "", "parse-names" : false, "suffix" : "" }, { "dropping-particle" : "", "family" : "Haddeland", "given" : "Ingjerd", "non-dropping-particle" : "", "parse-names" : false, "suffix" : "" }, { "dropping-particle" : "", "family" : "Kumar", "given" : "Rohini", "non-dropping-particle" : "", "parse-names" : false, "suffix" : "" }, { "dropping-particle" : "", "family" : "Kundu", "given" : "Dipangkar", "non-dropping-particle" : "", "parse-names" : false, "suffix" : "" }, { "dropping-particle" : "", "family" : "Liu", "given" : "Junguo", "non-dropping-particle" : "", "parse-names" : false, "suffix" : "" }, { "dropping-particle" : "", "family" : "Griensven", "given" : "Ann", "non-dropping-particle" : "van", "parse-names" : false, "suffix" : "" }, { "dropping-particle" : "", "family" : "Veldkamp", "given" : "Ted I. E.", "non-dropping-particle" : "", "parse-names" : false, "suffix" : "" }, { "dropping-particle" : "", "family" : "Vetter", "given" : "Tobias", "non-dropping-particle" : "", "parse-names" : false, "suffix" : "" }, { "dropping-particle" : "", "family" : "Wang", "given" : "Xiaoyan", "non-dropping-particle" : "", "parse-names" : false, "suffix" : "" }, { "dropping-particle" : "", "family" : "Zhang", "given" : "Xinxin", "non-dropping-particle" : "", "parse-names" : false, "suffix" : "" } ], "container-title" : "Climatic Change", "id" : "ITEM-3", "issue" : "3", "issued" : { "date-parts" : [ [ "2017", "4", "9" ] ] }, "page" : "577-595", "title" : "A comparison of changes in river runoff from multiple global and catchment-scale hydrological models under global warming scenarios of 1 \u00b0C, 2 \u00b0C and 3 \u00b0C", "translator" : [ { "dropping-particle" : "", "family" : "S1561", "given" : "", "non-dropping-particle" : "", "parse-names" : false, "suffix" : "" } ], "type" : "article-journal", "volume" : "141" }, "uris" : [ "http://www.mendeley.com/documents/?uuid=bc38c7dd-0144-4598-9b09-157445315d47"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id" : "ITEM-5",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5",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id" : "ITEM-6", "itemData" : { "DOI" : "10.1016/j.jhydrol.2014.10.059", "abstract" : "\u00a9 2014 The Authors. Impacts of a drought are generally dependent on the severity of the hydrological drought event, which can be expressed by streamflow drought duration or deficit volume. For prediction and the selection of drought sensitive regions, it is crucial to know how streamflow drought severity relates to climate and catchment characteristics. In this study we investigated controls on drought severity based on a comprehensive Austrian dataset consisting of 44 catchments with long time series of hydrometeorological data (on average around 50. year) and information on a large number of physiographic catchment characteristics. Drought analysis was performed with the variable threshold level method and various statistical tools were applied, i.e. bivariate correlation analysis, heatmaps, linear models based on multiple regression, varying slope models, and automatic stepwise regression. Results indicate that streamflow drought duration is primarily controlled by storage, quantified by the Base Flow Index or by a combination of catchment characteristics related to catchment storage and release, e.g. geology and land use. Additionally, the duration of dry spells in precipitation is important for streamflow drought duration. Hydrological drought deficit, however, is governed by average catchment wetness (represented by mean annual precipitation) and elevation (reflecting seasonal storage in the snow pack and glaciers). Our conclusion is that both drought duration and deficit are governed by a combination of climate and catchment control, but not in a similar way. Besides meteorological forcing, storage is important; storage in soils, aquifers, lakes, etc. influences drought duration and seasonal storage in snow and glaciers influences drought deficit. Consequently, the spatial variation of hydrological drought severity is highly dependent on terrestrial hydrological processes.", "author" : [ { "dropping-particle" : "", "family" : "Loon", "given" : "A.F.", "non-dropping-particle" : "Van", "parse-names" : false, "suffix" : "" }, { "dropping-particle" : "", "family" : "Laaha", "given" : "G.", "non-dropping-particle" : "", "parse-names" : false, "suffix" : "" } ], "container-title" : "Journal of Hydrology", "id" : "ITEM-6", "issued" : { "date-parts" : [ [ "2015" ] ] }, "page" : "3-14", "title" : "Hydrological drought severity explained by climate and catchment characteristics", "translator" : [ { "dropping-particle" : "", "family" : "S621", "given" : "", "non-dropping-particle" : "", "parse-names" : false, "suffix" : "" } ], "type" : "article-journal", "volume" : "526" }, "uris" : [ "http://www.mendeley.com/documents/?uuid=85c4c3aa-c6ce-4637-a996-29b054162597" ] }, { "id" : "ITEM-7", "itemData" : { "DOI" : "10.1002/wat2.1085", "ISSN" : "20491948", "abstract" : "Drought is a complex natural hazard that impacts ecosystems and society in many ways. Many of these impacts are associated with hydrological drought (drought in rivers, lakes, and groundwater). It is, therefore, crucial to understand the development and recovery of hydrological drought. In this review an overview is given of the current state of scientific knowledge of definitions, processes, and quantification of hydrological drought. Special attention is given to the influence of climate and terrestrial properties (geology, land use) on hydrological drought characteristics and the role of storage. Furthermore, the current debate about the use and usefulness of different drought indicators is highlighted and recent advances in drought monitoring and prediction are mentioned. Research on projections of hydrological drought for the future is summarized. This review also briefly touches upon the link of hydrological drought characteristics with impacts and the issues related to drought management. Finally, four challenges for future research on hydrological drought are defined that relate international initiatives such as the Intergovernmental Panel on Climate Change (IPCC) and the \u2018Panta Rhei\u2019 decade of the International Association of Hydrological Sciences (IAHS). WIREs Water 2015, 2:359\u2013392. doi: 10.1002/wat2.1085 This article is categorized under: Science of Water &gt; Hydrological Processes Science of Water &gt; Water and Environmental Change Science of Water &gt; Water Extremes", "author" : [ { "dropping-particle" : "", "family" : "Loon", "given" : "Anne F", "non-dropping-particle" : "Van", "parse-names" : false, "suffix" : "" } ], "container-title" : "WIREs Water", "id" : "ITEM-7", "issue" : "4", "issued" : { "date-parts" : [ [ "2015", "7" ] ] }, "page" : "359-392", "title" : "Hydrological drought explained", "translator" : [ { "dropping-particle" : "", "family" : "S1338", "given" : "", "non-dropping-particle" : "", "parse-names" : false, "suffix" : "" } ], "type" : "article-journal", "volume" : "2" }, "uris" : [ "http://www.mendeley.com/documents/?uuid=837acf07-6fd3-4bd5-8c9e-0f63bd800aba" ] }, { "id" : "ITEM-8", "itemData" : { "DOI" : "10.5194/hess-17-4769-2013", "abstract" : "A new index for standardising groundwater level time series and characterising groundwater droughts, the Standardised Groundwater level Index (SGI), is described. The SGI builds on the Standardised Precipitation Index (SPI) to account for differences in the form and characteristics of groundwater level and precipitation time series. The SGI is estimated using a non-parametric normal scores transform of groundwater level data for each calendar month. These monthly estimates are then merged to form a continuous index. The SGI has been calculated for 14 relatively long, up to 103 yr, groundwater level hydrographs from a variety of aquifers and compared with SPI for the same sites. The relationship between SGI and SPI is site specific and the SPI accumulation period which leads to the strongest correlation between SGI and SPI, qmax, varies between sites. However, there is a consistent positive linear correlation between a measure of the range of significant autocorrelation in the SGI series, mmax, and qmax across all sites. Given this correlation between SGI mmax and SPI qmax, and given that periods of low values of SGI can be shown to coincide with previously independently documented droughts, SGI is taken to be a robust and meaningful index of groundwater drought. The maximum length of groundwater droughts defined by SGI is an increasing function of mmax, meaning that relatively long groundwater droughts are generally more prevalent at sites where SGI has a relatively long autocorrelation range. Based on correlations between mmax, average unsaturated zone thickness and aquifer hydraulic diffusivity, the source of autocorrelation in SGI is inferred to be dependent on dominant aquifer flow and storage characteristics. For fractured aquifers, such as the Cretaceous Chalk, autocorrelation in SGI is inferred to be primarily related to autocorrelation in the recharge time series, while in granular aquifers, such as the Permo-Triassic sandstones, autocorrelation in SGI is inferred to be primarily a function of intrinsic saturated flow and storage properties of aquifer. These results highlight the need to take into account the hydrogeological context of groundwater monitoring sites when designing and interpreting data from groundwater drought monitoring networks. \u00a9 2013 Author(s).", "author" : [ { "dropping-particle" : "", "family" : "Bloomfield", "given" : "J.P.", "non-dropping-particle" : "", "parse-names" : false, "suffix" : "" }, { "dropping-particle" : "", "family" : "Marchant", "given" : "B.P.", "non-dropping-particle" : "", "parse-names" : false, "suffix" : "" } ], "container-title" : "Hydrology and Earth System Sciences", "id" : "ITEM-8", "issue" : "12", "issued" : { "date-parts" : [ [ "2013" ] ] }, "page" : "4769-4787", "title" : "Analysis of groundwater drought building on the standardised precipitation index approach", "translator" : [ { "dropping-particle" : "", "family" : "S1342", "given" : "", "non-dropping-particle" : "", "parse-names" : false, "suffix" : "" } ], "type" : "article-journal", "volume" : "17" }, "uris" : [ "http://www.mendeley.com/documents/?uuid=e30f7ec6-5aa0-4a70-bd1c-09fedef91a71" ] }, { "id" : "ITEM-9", "itemData" : { "DOI" : "10.1073/pnas.1222460110", "ISSN" : "0027-8424",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of the global population with a severe decrease in water resources and will increase the number of people living under absolute water scarcity (&lt;500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9", "issue" : "9", "issued" : { "date-parts" : [ [ "2014", "3", "4" ] ] }, "page" : "3245-3250", "title" : "Multimodel assessment of water scarcity under climate change", "translator" : [ { "dropping-particle" : "", "family" : "S3291", "given" : "", "non-dropping-particle" : "", "parse-names" : false, "suffix" : "" } ], "type" : "article-journal", "volume" : "111" }, "uris" : [ "http://www.mendeley.com/documents/?uuid=ff86a893-79dc-4b6b-b414-be5bfd09884a" ] } ], "mendeley" : { "formattedCitation" : "(Bloomfield and Marchant, 2013; Van Lanen et al., 2013; Wada et al., 2013; Forzieri et al., 2014; Prudhomme et al., 2014; Schewe et al., 2014; Van Loon, 2015; Van Loon and Laaha, 2015; Gosling et al., 2017)", "manualFormatting" : "Bloomfield and Marchant, 2013; Van Lanen et al., 2013; Wada et al., 2013; Forzieri et al., 2014; Prudhomme et al., 2014; Schewe et al., 2014; Van Loon, 2015; Van Loon and Laaha, 2015; Gosling et al., 2017)", "plainTextFormattedCitation" : "(Bloomfield and Marchant, 2013; Van Lanen et al., 2013; Wada et al., 2013; Forzieri et al., 2014; Prudhomme et al., 2014; Schewe et al., 2014; Van Loon, 2015; Van Loon and Laaha, 2015; Gosling et al., 2017)", "previouslyFormattedCitation" : "(Bloomfield and Marchant, 2013; Van Lanen et al., 2013; Wada et al., 2013; Forzieri et al., 2014; Prudhomme et al., 2014; Schewe et al., 2014; Van Loon, 2015; Van Loon and Laaha, 2015; Gosling et al., 2017)" }, "properties" : { "noteIndex" : 0 }, "schema" : "https://github.com/citation-style-language/schema/raw/master/csl-citation.json" }</w:instrText>
              </w:r>
            </w:ins>
            <w:del w:id="8584" w:author="Robin Matthews" w:date="2021-07-15T12:36:00Z">
              <w:r w:rsidR="007D2D56" w:rsidDel="0074094D">
                <w:rPr>
                  <w:rFonts w:cs="Times New Roman"/>
                  <w:sz w:val="18"/>
                  <w:szCs w:val="18"/>
                  <w:lang w:val="en-GB"/>
                </w:rPr>
                <w:delInstrText>ADDIN CSL_CITATION { "citationItems" : [ { "id" : "ITEM-1", "itemData" : { "DOI" : "10.1088/1748-9326/8/3/034036", "ISSN" : "1748-9326", "abstract" : "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u00b16)%. The intensification of drought frequency is most severe over Asia (35 \u00b1 7%), but also substantial over North America (25 \u00b1 6%) and Europe (20 \u00b1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 \u00a9 2013 IOP Publishing Ltd.", "author" : [ { "dropping-particle" : "", "family" : "Wada", "given" : "Yoshihide", "non-dropping-particle" : "", "parse-names" : false, "suffix" : "" }, { "dropping-particle" : "", "family" : "Beek", "given" : "Ludovicus P H", "non-dropping-particle" : "van", "parse-names" : false, "suffix" : "" }, { "dropping-particle" : "", "family" : "Wanders", "given" : "Niko", "non-dropping-particle" : "", "parse-names" : false, "suffix" : "" }, { "dropping-particle" : "", "family" : "Bierkens", "given" : "Marc F P", "non-dropping-particle" : "", "parse-names" : false, "suffix" : "" } ], "container-title" : "Environmental Research Letters", "id" : "ITEM-1", "issue" : "3", "issued" : { "date-parts" : [ [ "2013", "9", "1" ] ] }, "page" : "034036", "title" : "Human water consumption intensifies hydrological drought worldwide", "translator" : [ { "dropping-particle" : "", "family" : "S1552", "given" : "", "non-dropping-particle" : "", "parse-names" : false, "suffix" : "" } ], "type" : "article-journal", "volume" : "8" }, "uris" : [ "http://www.mendeley.com/documents/?uuid=1a94c0aa-e8aa-4467-9962-bdfc59b7a673" ] }, { "id" : "ITEM-2", "itemData" : { "DOI" : "10.5194/hess-17-1715-2013", "abstract" : "Large-scale hydrological drought studies have demonstrated spatial and temporal patterns in observed trends, and considerable difference exists among global hydrological models in their ability to reproduce these patterns. In this study a controlled modeling experiment has been set up to systematically explore the role of climate and physical catchment structure (soils and groundwater systems) to better understand underlying drought-generating mechanisms. Daily climate data (1958-2001) of 1495 grid cells across the world were selected that represent K\u00f6ppen-Geiger major climate types. These data were fed into a conceptual hydrological model. Nine realizations of physical catchment structure were defined for each grid cell, i.e., three soils with different soil moisture supply capacity and three groundwater systems (quickly, intermediately and slowly responding). Hydrological drought characteristics (number, duration and standardized deficit volume) were identified from time series of daily discharge. Summary statistics showed that the equatorial and temperate climate types (A-and C-climates) had about twice as many drought events as the arid and polar types (B-and E-climates), and the durations of more extreme droughts were about half the length. Selected soils under permanent grassland were found to have a minor effect on hydrological drought characteristics, whereas groundwater systems had major impact. Groundwater systems strongly controlled the hydrological drought characteristics of all climate types, but particularly those of the wetter A-, C-and D-climates because of higher recharge. The median number of droughts for quickly responding groundwater systems was about three times higher than for slowly responding systems. Groundwater systems substantially affected the duration, particularly of the more extreme drought events. Bivariate probability distributions of drought duration and standardized deficit for combinations of K\u00f6ppen-Geiger climate, soil and groundwater system showed that the responsiveness of the groundwater system is as important as climate for hydrological drought development. This urges for an improvement of subsurface modules in global hydrological models to be more useful for water resources assessments. A foreseen higher spatial resolution in large-scale models would enable a better hydrogeological parameterization and thus inclusion of lateral flow. \u00a9 2013 Author(s).", "author" : [ { "dropping-particle" : "", "family" : "Lanen", "given" : "H.A.J.", "non-dropping-particle" : "Van", "parse-names" : false, "suffix" : "" }, { "dropping-particle" : "", "family" : "Wanders", "given" : "N.", "non-dropping-particle" : "", "parse-names" : false, "suffix" : "" }, { "dropping-particle" : "", "family" : "Tallaksen", "given" : "L.M.", "non-dropping-particle" : "", "parse-names" : false, "suffix" : "" }, { "dropping-particle" : "", "family" : "Loon", "given" : "A.F.", "non-dropping-particle" : "Van", "parse-names" : false, "suffix" : "" } ], "container-title" : "Hydrology and Earth System Sciences", "id" : "ITEM-2", "issue" : "5", "issued" : { "date-parts" : [ [ "2013" ] ] }, "page" : "1715-1732", "title" : "Hydrological drought across the world: Impact of climate and physical catchment structure", "translator" : [ { "dropping-particle" : "", "family" : "S628", "given" : "", "non-dropping-particle" : "", "parse-names" : false, "suffix" : "" } ], "type" : "article-journal", "volume" : "17" }, "uris" : [ "http://www.mendeley.com/documents/?uuid=2dcc6d62-ba23-452e-a565-eecdbbcbb21c" ] }, { "id" : "ITEM-3", "itemData" : { "DOI" : "10.1007/s10584-016-1773-3", "ISSN" : "0165-0009", "abstract" : "\u00a9 2016, The Author(s). We present one of the first climate change impact assessments on river runoff that utilises an ensemble of global hydrological models (Glob-HMs) and an ensemble of catchment-scale hydrological models (Cat-HMs), across multiple catchments: the upper Amazon, Darling, Ganges, Lena, upper Mississippi, upper Niger, Rhine and Tagus. Relative changes in simulated mean annual runoff (MAR) and four indicators of high and low extreme flows are compared between the two ensembles. The ensemble median values of changes in runoff with three different scenarios of global-mean warming (1, 2 and 3 \u00b0C above pre-industrial levels) are generally similar between the two ensembles, although the ensemble spread is often larger for the Glob-HM ensemble. In addition the ensemble spread is normally larger than the difference between the two ensemble medians. Whilst we find compelling evidence for projected runoff changes for the Rhine (decrease), Tagus (decrease) and Lena (increase) with global warming, the sign and magnitude of change for the other catchments is unclear. Our model results highlight that for these three catchments in particular, global climate change mitigation, which limits global-mean temperature rise to below 2 \u00b0C above preindustrial levels, could avoid some of the hydrological hazards that could be seen with higher magnitudes of global warming.", "author" : [ { "dropping-particle" : "", "family" : "Gosling", "given" : "Simon N.", "non-dropping-particle" : "", "parse-names" : false, "suffix" : "" }, { "dropping-particle" : "", "family" : "Zaherpour", "given" : "Jamal", "non-dropping-particle" : "", "parse-names" : false, "suffix" : "" }, { "dropping-particle" : "", "family" : "Mount", "given" : "Nick J.", "non-dropping-particle" : "", "parse-names" : false, "suffix" : "" }, { "dropping-particle" : "", "family" : "Hattermann", "given" : "Fred F.", "non-dropping-particle" : "", "parse-names" : false, "suffix" : "" }, { "dropping-particle" : "", "family" : "Dankers", "given" : "Rutger", "non-dropping-particle" : "", "parse-names" : false, "suffix" : "" }, { "dropping-particle" : "", "family" : "Arheimer", "given" : "Berit", "non-dropping-particle" : "", "parse-names" : false, "suffix" : "" }, { "dropping-particle" : "", "family" : "Breuer", "given" : "Lutz", "non-dropping-particle" : "", "parse-names" : false, "suffix" : "" }, { "dropping-particle" : "", "family" : "Ding", "given" : "Jie", "non-dropping-particle" : "", "parse-names" : false, "suffix" : "" }, { "dropping-particle" : "", "family" : "Haddeland", "given" : "Ingjerd", "non-dropping-particle" : "", "parse-names" : false, "suffix" : "" }, { "dropping-particle" : "", "family" : "Kumar", "given" : "Rohini", "non-dropping-particle" : "", "parse-names" : false, "suffix" : "" }, { "dropping-particle" : "", "family" : "Kundu", "given" : "Dipangkar", "non-dropping-particle" : "", "parse-names" : false, "suffix" : "" }, { "dropping-particle" : "", "family" : "Liu", "given" : "Junguo", "non-dropping-particle" : "", "parse-names" : false, "suffix" : "" }, { "dropping-particle" : "", "family" : "Griensven", "given" : "Ann", "non-dropping-particle" : "van", "parse-names" : false, "suffix" : "" }, { "dropping-particle" : "", "family" : "Veldkamp", "given" : "Ted I. E.", "non-dropping-particle" : "", "parse-names" : false, "suffix" : "" }, { "dropping-particle" : "", "family" : "Vetter", "given" : "Tobias", "non-dropping-particle" : "", "parse-names" : false, "suffix" : "" }, { "dropping-particle" : "", "family" : "Wang", "given" : "Xiaoyan", "non-dropping-particle" : "", "parse-names" : false, "suffix" : "" }, { "dropping-particle" : "", "family" : "Zhang", "given" : "Xinxin", "non-dropping-particle" : "", "parse-names" : false, "suffix" : "" } ], "container-title" : "Climatic Change", "id" : "ITEM-3", "issue" : "3", "issued" : { "date-parts" : [ [ "2017", "4", "9" ] ] }, "page" : "577-595", "title" : "A comparison of changes in river runoff from multiple global and catchment-scale hydrological models under global warming scenarios of 1 \u00b0C, 2 \u00b0C and 3 \u00b0C", "translator" : [ { "dropping-particle" : "", "family" : "S1561", "given" : "", "non-dropping-particle" : "", "parse-names" : false, "suffix" : "" } ], "type" : "article-journal", "volume" : "141" }, "uris" : [ "http://www.mendeley.com/documents/?uuid=bc38c7dd-0144-4598-9b09-157445315d47" ] }, { "id" : "ITEM-4", "itemData" : { "DOI" : "10.1073/pnas.1222473110",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 "non-dropping-particle" : "", "parse-names" : false, "suffix" : "" }, { "dropping-particle" : "", "family" : "Giuntoli", "given" : "I.", "non-dropping-particle" : "", "parse-names" : false, "suffix" : "" }, { "dropping-particle" : "", "family" : "Robinson", "given" : "E.L.", "non-dropping-particle" : "", "parse-names" : false, "suffix" : "" }, { "dropping-particle" : "", "family" : "Clark", "given" : "D.B.", "non-dropping-particle" : "", "parse-names" : false, "suffix" : "" }, { "dropping-particle" : "", "family" : "Arnell", "given" : "N.W.", "non-dropping-particle" : "", "parse-names" : false, "suffix" : "" }, { "dropping-particle" : "", "family" : "Dankers", "given" : "R.", "non-dropping-particle" : "", "parse-names" : false, "suffix" : "" }, { "dropping-particle" : "", "family" : "Fekete", "given" : "B.M.", "non-dropping-particle" : "", "parse-names" : false, "suffix" : "" }, { "dropping-particle" : "", "family" : "Franssen", "given" : "W.", "non-dropping-particle" : "", "parse-names" : false, "suffix" : "" }, { "dropping-particle" : "", "family" : "Gerten", "given" : "D.", "non-dropping-particle" : "", "parse-names" : false, "suffix" : "" }, { "dropping-particle" : "", "family" : "Gosling", "given" : "S.N.", "non-dropping-particle" : "", "parse-names" : false, "suffix" : "" }, { "dropping-particle" : "", "family" : "Hagemann", "given" : "S.", "non-dropping-particle" : "", "parse-names" : false, "suffix" : "" }, { "dropping-particle" : "", "family" : "Hannah", "given" : "D.M.", "non-dropping-particle" : "", "parse-names" : false, "suffix" : "" }, { "dropping-particle" : "", "family" : "Kim", "given" : "H.", "non-dropping-particle" : "", "parse-names" : false, "suffix" : "" }, { "dropping-particle" : "", "family" : "Masaki", "given" : "Y.", "non-dropping-particle" : "", "parse-names" : false, "suffix" : "" }, { "dropping-particle" : "", "family" : "Satoh", "given" : "Y.", "non-dropping-particle" : "", "parse-names" : false, "suffix" : "" }, { "dropping-particle" : "", "family" : "Stacke", "given" : "T.", "non-dropping-particle" : "", "parse-names" : false, "suffix" : "" }, { "dropping-particle" : "", "family" : "Wada", "given" : "Y.", "non-dropping-particle" : "", "parse-names" : false, "suffix" : "" }, { "dropping-particle" : "", "family" : "Wisser", "given" : "D.", "non-dropping-particle" : "", "parse-names" : false, "suffix" : "" } ], "container-title" : "Proceedings of the National Academy of Sciences", "id" : "ITEM-4", "issue" : "9", "issued" : { "date-parts" : [ [ "2014" ] ] }, "page" : "3262-3267", "title" : "Hydrological droughts in the 21st century, hotspots and uncertainties from a global multimodel ensemble experiment", "translator" : [ { "dropping-particle" : "", "family" : "S663", "given" : "", "non-dropping-particle" : "", "parse-names" : false, "suffix" : "" } ], "type" : "article-journal", "volume" : "111" }, "uris" : [ "http://www.mendeley.com/documents/?uuid=3186f2dd-fc82-44cc-bcdc-40f852635be0" ] }, { "id" : "ITEM-5", "itemData" : { "DOI" : "10.5194/hess-18-85-2014",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u00a9 2014 Author(s) .",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5", "issue" : "1", "issued" : { "date-parts" : [ [ "2014" ] ] }, "page" : "85-108", "title" : "Ensemble projections of future streamflow droughts in Europe", "translator" : [ { "dropping-particle" : "", "family" : "S660", "given" : "", "non-dropping-particle" : "", "parse-names" : false, "suffix" : "" } ], "type" : "article-journal", "volume" : "18" }, "uris" : [ "http://www.mendeley.com/documents/?uuid=125d3d16-926c-4c84-acc0-5094186e476e" ] }, { "id" : "ITEM-6", "itemData" : { "DOI" : "10.1016/j.jhydrol.2014.10.059", "abstract" : "\u00a9 2014 The Authors. Impacts of a drought are generally dependent on the severity of the hydrological drought event, which can be expressed by streamflow drought duration or deficit volume. For prediction and the selection of drought sensitive regions, it is crucial to know how streamflow drought severity relates to climate and catchment characteristics. In this study we investigated controls on drought severity based on a comprehensive Austrian dataset consisting of 44 catchments with long time series of hydrometeorological data (on average around 50. year) and information on a large number of physiographic catchment characteristics. Drought analysis was performed with the variable threshold level method and various statistical tools were applied, i.e. bivariate correlation analysis, heatmaps, linear models based on multiple regression, varying slope models, and automatic stepwise regression. Results indicate that streamflow drought duration is primarily controlled by storage, quantified by the Base Flow Index or by a combination of catchment characteristics related to catchment storage and release, e.g. geology and land use. Additionally, the duration of dry spells in precipitation is important for streamflow drought duration. Hydrological drought deficit, however, is governed by average catchment wetness (represented by mean annual precipitation) and elevation (reflecting seasonal storage in the snow pack and glaciers). Our conclusion is that both drought duration and deficit are governed by a combination of climate and catchment control, but not in a similar way. Besides meteorological forcing, storage is important; storage in soils, aquifers, lakes, etc. influences drought duration and seasonal storage in snow and glaciers influences drought deficit. Consequently, the spatial variation of hydrological drought severity is highly dependent on terrestrial hydrological processes.", "author" : [ { "dropping-particle" : "", "family" : "Loon", "given" : "A.F.", "non-dropping-particle" : "Van", "parse-names" : false, "suffix" : "" }, { "dropping-particle" : "", "family" : "Laaha", "given" : "G.", "non-dropping-particle" : "", "parse-names" : false, "suffix" : "" } ], "container-title" : "Journal of Hydrology", "id" : "ITEM-6", "issued" : { "date-parts" : [ [ "2015" ] ] }, "page" : "3-14", "title" : "Hydrological drought severity explained by climate and catchment characteristics", "translator" : [ { "dropping-particle" : "", "family" : "S621", "given" : "", "non-dropping-particle" : "", "parse-names" : false, "suffix" : "" } ], "type" : "article-journal", "volume" : "526" }, "uris" : [ "http://www.mendeley.com/documents/?uuid=85c4c3aa-c6ce-4637-a996-29b054162597" ] }, { "id" : "ITEM-7", "itemData" : { "DOI" : "10.1002/wat2.1085", "ISSN" : "20491948", "abstract" : "Drought is a complex natural hazard that impacts ecosystems and society in many ways. Many of these impacts are associated with hydrological drought (drought in rivers, lakes, and groundwater). It is, therefore, crucial to understand the development and recovery of hydrological drought. In this review an overview is given of the current state of scientific knowledge of definitions, processes, and quantification of hydrological drought. Special attention is given to the influence of climate and terrestrial properties (geology, land use) on hydrological drought characteristics and the role of storage. Furthermore, the current debate about the use and usefulness of different drought indicators is highlighted and recent advances in drought monitoring and prediction are mentioned. Research on projections of hydrological drought for the future is summarized. This review also briefly touches upon the link of hydrological drought characteristics with impacts and the issues related to drought management. Finally, four challenges for future research on hydrological drought are defined that relate international initiatives such as the Intergovernmental Panel on Climate Change (IPCC) and the \u2018Panta Rhei\u2019 decade of the International Association of Hydrological Sciences (IAHS). WIREs Water 2015, 2:359\u2013392. doi: 10.1002/wat2.1085 This article is categorized under: Science of Water &gt; Hydrological Processes Science of Water &gt; Water and Environmental Change Science of Water &gt; Water Extremes", "author" : [ { "dropping-particle" : "", "family" : "Loon", "given" : "Anne F", "non-dropping-particle" : "Van", "parse-names" : false, "suffix" : "" } ], "container-title" : "WIREs Water", "id" : "ITEM-7", "issue" : "4", "issued" : { "date-parts" : [ [ "2015", "7" ] ] }, "page" : "359-392", "title" : "Hydrological drought explained", "translator" : [ { "dropping-particle" : "", "family" : "S1338", "given" : "", "non-dropping-particle" : "", "parse-names" : false, "suffix" : "" } ], "type" : "article-journal", "volume" : "2" }, "uris" : [ "http://www.mendeley.com/documents/?uuid=837acf07-6fd3-4bd5-8c9e-0f63bd800aba" ] }, { "id" : "ITEM-8", "itemData" : { "DOI" : "10.5194/hess-17-4769-2013", "abstract" : "A new index for standardising groundwater level time series and characterising groundwater droughts, the Standardised Groundwater level Index (SGI), is described. The SGI builds on the Standardised Precipitation Index (SPI) to account for differences in the form and characteristics of groundwater level and precipitation time series. The SGI is estimated using a non-parametric normal scores transform of groundwater level data for each calendar month. These monthly estimates are then merged to form a continuous index. The SGI has been calculated for 14 relatively long, up to 103 yr, groundwater level hydrographs from a variety of aquifers and compared with SPI for the same sites. The relationship between SGI and SPI is site specific and the SPI accumulation period which leads to the strongest correlation between SGI and SPI, qmax, varies between sites. However, there is a consistent positive linear correlation between a measure of the range of significant autocorrelation in the SGI series, mmax, and qmax across all sites. Given this correlation between SGI mmax and SPI qmax, and given that periods of low values of SGI can be shown to coincide with previously independently documented droughts, SGI is taken to be a robust and meaningful index of groundwater drought. The maximum length of groundwater droughts defined by SGI is an increasing function of mmax, meaning that relatively long groundwater droughts are generally more prevalent at sites where SGI has a relatively long autocorrelation range. Based on correlations between mmax, average unsaturated zone thickness and aquifer hydraulic diffusivity, the source of autocorrelation in SGI is inferred to be dependent on dominant aquifer flow and storage characteristics. For fractured aquifers, such as the Cretaceous Chalk, autocorrelation in SGI is inferred to be primarily related to autocorrelation in the recharge time series, while in granular aquifers, such as the Permo-Triassic sandstones, autocorrelation in SGI is inferred to be primarily a function of intrinsic saturated flow and storage properties of aquifer. These results highlight the need to take into account the hydrogeological context of groundwater monitoring sites when designing and interpreting data from groundwater drought monitoring networks. \u00a9 2013 Author(s).", "author" : [ { "dropping-particle" : "", "family" : "Bloomfield", "given" : "J.P.", "non-dropping-particle" : "", "parse-names" : false, "suffix" : "" }, { "dropping-particle" : "", "family" : "Marchant", "given" : "B.P.", "non-dropping-particle" : "", "parse-names" : false, "suffix" : "" } ], "container-title" : "Hydrology and Earth System Sciences", "id" : "ITEM-8", "issue" : "12", "issued" : { "date-parts" : [ [ "2013" ] ] }, "page" : "4769-4787", "title" : "Analysis of groundwater drought building on the standardised precipitation index approach", "translator" : [ { "dropping-particle" : "", "family" : "S1342", "given" : "", "non-dropping-particle" : "", "parse-names" : false, "suffix" : "" } ], "type" : "article-journal", "volume" : "17" }, "uris" : [ "http://www.mendeley.com/documents/?uuid=e30f7ec6-5aa0-4a70-bd1c-09fedef91a71" ] }, { "id" : "ITEM-9", "itemData" : { "DOI" : "10.1073/pnas.1222460110", "ISSN" : "0027-8424",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of the global population with a severe decrease in water resources and will increase the number of people living under absolute water scarcity (&lt;500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9", "issue" : "9", "issued" : { "date-parts" : [ [ "2014", "3", "4" ] ] }, "page" : "3245-3250", "title" : "Multimodel assessment of water scarcity under climate change", "translator" : [ { "dropping-particle" : "", "family" : "S3291", "given" : "", "non-dropping-particle" : "", "parse-names" : false, "suffix" : "" } ], "type" : "article-journal", "volume" : "111" }, "uris" : [ "http://www.mendeley.com/documents/?uuid=ff86a893-79dc-4b6b-b414-be5bfd09884a" ] } ], "mendeley" : { "formattedCitation" : "(Bloomfield and Marchant, 2013; Van Lanen et al., 2013; Wada et al., 2013; Forzieri et al., 2014; Prudhomme et al., 2014; Schewe et al., 2014; Van Loon, 2015; Van Loon and Laaha, 2015; Gosling et al., 2017)", "plainTextFormattedCitation" : "(Bloomfield and Marchant, 2013; Van Lanen et al., 2013; Wada et al., 2013; Forzieri et al., 2014; Prudhomme et al., 2014; Schewe et al., 2014; Van Loon, 2015; Van Loon and Laaha, 2015; Gosling et al., 2017)", "previouslyFormattedCitation" : "(Bloomfield and Marchant, 2013; Van Lanen et al., 2013; Wada et al., 2013; Forzieri et al., 2014; Prudhomme et al., 2014; Schewe et al., 2014; Van Loon, 2015; Van Loon and Laaha, 2015; Gosling et al., 2017)" }, "properties" : { "noteIndex" : 0 }, "schema" : "https://github.com/citation-style-language/schema/raw/master/csl-citation.json" }</w:delInstrText>
              </w:r>
            </w:del>
            <w:r w:rsidRPr="00D424AA">
              <w:rPr>
                <w:rFonts w:cs="Times New Roman"/>
                <w:sz w:val="18"/>
                <w:szCs w:val="18"/>
                <w:lang w:val="en-GB"/>
              </w:rPr>
              <w:fldChar w:fldCharType="separate"/>
            </w:r>
            <w:del w:id="8585" w:author="Robin Matthews" w:date="2021-07-15T12:36:00Z">
              <w:r w:rsidR="00A26296" w:rsidDel="0074094D">
                <w:rPr>
                  <w:rFonts w:cs="Times New Roman"/>
                  <w:noProof/>
                  <w:sz w:val="18"/>
                  <w:szCs w:val="18"/>
                  <w:lang w:val="en-GB"/>
                </w:rPr>
                <w:delText>(</w:delText>
              </w:r>
            </w:del>
            <w:r w:rsidR="00A26296">
              <w:rPr>
                <w:rFonts w:cs="Times New Roman"/>
                <w:noProof/>
                <w:sz w:val="18"/>
                <w:szCs w:val="18"/>
                <w:lang w:val="en-GB"/>
              </w:rPr>
              <w:t>Bloomfield and Marchant, 2013; Van Lanen et al., 2013; Wada et al., 2013; Forzieri et al., 2014; Prudhomme et al., 2014; Schewe et al., 2014; Van Loon, 2015; Van Loon and Laaha, 2015; Gosling et al., 2017)</w:t>
            </w:r>
            <w:r w:rsidRPr="00D424AA">
              <w:rPr>
                <w:rFonts w:cs="Times New Roman"/>
                <w:sz w:val="18"/>
                <w:szCs w:val="18"/>
                <w:lang w:val="en-GB"/>
              </w:rPr>
              <w:fldChar w:fldCharType="end"/>
            </w:r>
          </w:p>
        </w:tc>
      </w:tr>
      <w:tr w:rsidR="002F030D" w:rsidRPr="00D707C3" w14:paraId="506229D9" w14:textId="77777777" w:rsidTr="00723657">
        <w:trPr>
          <w:cantSplit/>
          <w:trHeight w:val="2130"/>
        </w:trPr>
        <w:tc>
          <w:tcPr>
            <w:tcW w:w="846" w:type="dxa"/>
            <w:shd w:val="clear" w:color="auto" w:fill="auto"/>
            <w:textDirection w:val="btLr"/>
            <w:vAlign w:val="center"/>
          </w:tcPr>
          <w:p w14:paraId="4CCD2C3A" w14:textId="77777777" w:rsidR="002F030D" w:rsidRPr="00D424AA" w:rsidRDefault="002F030D" w:rsidP="00841A35">
            <w:pPr>
              <w:ind w:left="113" w:right="113"/>
              <w:jc w:val="center"/>
              <w:rPr>
                <w:rFonts w:cs="Times New Roman"/>
                <w:sz w:val="18"/>
                <w:szCs w:val="18"/>
                <w:lang w:val="en-GB"/>
              </w:rPr>
            </w:pPr>
            <w:r w:rsidRPr="00D424AA">
              <w:rPr>
                <w:rFonts w:cs="Times New Roman"/>
                <w:sz w:val="18"/>
                <w:szCs w:val="18"/>
                <w:lang w:val="en-GB"/>
              </w:rPr>
              <w:t>Atmospheri-based drought indices</w:t>
            </w:r>
          </w:p>
        </w:tc>
        <w:tc>
          <w:tcPr>
            <w:tcW w:w="1417" w:type="dxa"/>
            <w:shd w:val="clear" w:color="auto" w:fill="auto"/>
          </w:tcPr>
          <w:p w14:paraId="76267ED0" w14:textId="77777777" w:rsidR="002F030D" w:rsidRPr="00D424AA" w:rsidRDefault="002F030D" w:rsidP="00D424AA">
            <w:pPr>
              <w:rPr>
                <w:rFonts w:cs="Times New Roman"/>
                <w:sz w:val="18"/>
                <w:szCs w:val="18"/>
                <w:lang w:val="en-GB"/>
              </w:rPr>
            </w:pPr>
            <w:r w:rsidRPr="00D424AA">
              <w:rPr>
                <w:rFonts w:cs="Times New Roman"/>
                <w:sz w:val="18"/>
                <w:szCs w:val="18"/>
                <w:lang w:val="en-GB"/>
              </w:rPr>
              <w:t>Metrics of drought severity based on meteorological variables, combining precipitation and AED as drivers.</w:t>
            </w:r>
          </w:p>
        </w:tc>
        <w:tc>
          <w:tcPr>
            <w:tcW w:w="1701" w:type="dxa"/>
            <w:shd w:val="clear" w:color="auto" w:fill="auto"/>
          </w:tcPr>
          <w:p w14:paraId="3DDBF849" w14:textId="77777777" w:rsidR="002F030D" w:rsidRPr="00D424AA" w:rsidRDefault="002F030D" w:rsidP="00D424AA">
            <w:pPr>
              <w:rPr>
                <w:rFonts w:cs="Times New Roman"/>
                <w:sz w:val="18"/>
                <w:szCs w:val="18"/>
                <w:lang w:val="en-GB"/>
              </w:rPr>
            </w:pPr>
            <w:r w:rsidRPr="00D424AA">
              <w:rPr>
                <w:rFonts w:cs="Times New Roman"/>
                <w:sz w:val="18"/>
                <w:szCs w:val="18"/>
                <w:lang w:val="en-GB"/>
              </w:rPr>
              <w:t>Standardized-Precipitation Evapotranspiration Index (SPEI), Palmer Drought Severity Index (PDSI)</w:t>
            </w:r>
          </w:p>
        </w:tc>
        <w:tc>
          <w:tcPr>
            <w:tcW w:w="3261" w:type="dxa"/>
            <w:shd w:val="clear" w:color="auto" w:fill="auto"/>
          </w:tcPr>
          <w:p w14:paraId="3AD0D2C6" w14:textId="77777777" w:rsidR="002F030D" w:rsidRPr="00D424AA" w:rsidRDefault="002F030D" w:rsidP="00D424AA">
            <w:pPr>
              <w:rPr>
                <w:rFonts w:cs="Times New Roman"/>
                <w:sz w:val="18"/>
                <w:szCs w:val="18"/>
                <w:lang w:val="en-GB"/>
              </w:rPr>
            </w:pPr>
            <w:r w:rsidRPr="00D424AA">
              <w:rPr>
                <w:rFonts w:cs="Times New Roman"/>
                <w:sz w:val="18"/>
                <w:szCs w:val="18"/>
                <w:lang w:val="en-GB"/>
              </w:rPr>
              <w:t xml:space="preserve">These drought indices are generated using precipitation and AED. The quality of the outputs depend on the method used to determine the AED. They are widely used for drought monitoring and early warning.  These indices are not intended to be a soil moisture or water-balance proxy. </w:t>
            </w:r>
          </w:p>
        </w:tc>
        <w:commentRangeStart w:id="8586"/>
        <w:tc>
          <w:tcPr>
            <w:tcW w:w="2400" w:type="dxa"/>
            <w:shd w:val="clear" w:color="auto" w:fill="auto"/>
          </w:tcPr>
          <w:p w14:paraId="7832CFFE" w14:textId="5E3BD7FC" w:rsidR="002F030D" w:rsidRPr="00D707C3" w:rsidRDefault="002F030D" w:rsidP="00D424AA">
            <w:pPr>
              <w:rPr>
                <w:rFonts w:cs="Times New Roman"/>
                <w:sz w:val="18"/>
                <w:szCs w:val="18"/>
              </w:rPr>
            </w:pPr>
            <w:r w:rsidRPr="00D424AA">
              <w:rPr>
                <w:rFonts w:cs="Times New Roman"/>
                <w:sz w:val="18"/>
                <w:szCs w:val="18"/>
                <w:lang w:val="en-GB"/>
              </w:rPr>
              <w:fldChar w:fldCharType="begin" w:fldLock="1"/>
            </w:r>
            <w:ins w:id="8587" w:author="Robin Matthews" w:date="2021-07-15T12:36:00Z">
              <w:r w:rsidR="0074094D">
                <w:rPr>
                  <w:rFonts w:cs="Times New Roman"/>
                  <w:sz w:val="18"/>
                  <w:szCs w:val="18"/>
                  <w:lang w:val="en-GB"/>
                </w:rPr>
                <w:instrText>ADDIN CSL_CITATION { "citationItems" : [ { "id" : "ITEM-1", "itemData" : { "DOI" : "10.1002/joc.3887", "ISSN" : "10970088", "abstract" : "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and actual evapotranspiration (ETa) methods and different options on the resulting SPEI series by use of observational and global gridded data. The results indicate that the equation used to calculate ET0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 \u00a9 2013 Royal Meteorological Society.", "author" : [ { "dropping-particle" : "", "family" : "Beguer\u00eda", "given" : "S.", "non-dropping-particle" : "", "parse-names" : false, "suffix" : "" }, { "dropping-particle" : "", "family" : "Vicente-Serrano", "given" : "S.M.", "non-dropping-particle" : "", "parse-names" : false, "suffix" : "" }, { "dropping-particle" : "", "family" : "Reig", "given" : "F.", "non-dropping-particle" : "", "parse-names" : false, "suffix" : "" }, { "dropping-particle" : "", "family" : "Latorre", "given" : "B.", "non-dropping-particle" : "", "parse-names" : false, "suffix" : "" } ], "container-title" : "International Journal of Climatology", "id" : "ITEM-1", "issue" : "10", "issued" : { "date-parts" : [ [ "2014" ] ] }, "title" : "Standardized precipitation evapotranspiration index (SPEI) revisited: Parameter fitting, evapotranspiration models, tools, datasets and drought monitoring", "translator" : [ { "dropping-particle" : "", "family" : "S1450", "given" : "", "non-dropping-particle" : "", "parse-names" : false, "suffix" : "" } ], "type" : "article-journal", "volume" : "34" }, "uris" : [ "http://www.mendeley.com/documents/?uuid=ac65b1a9-0276-48bd-9fb1-d959b068593a" ] }, { "id" : "ITEM-2", "itemData" : { "DOI" : "10.1038/nclimate1633", "author" : [ { "dropping-particle" : "", "family" : "Dai", "given" : "Aiguo", "non-dropping-particle" : "", "parse-names" : false, "suffix" : "" } ], "container-title" : "Nature Climate Change", "id" : "ITEM-2", "issued" : { "date-parts" : [ [ "2013", "8", "5" ] ] }, "page" : "52", "publisher" : "Nature Publishing Group", "title" : "Increasing drought under global warming in observations and models", "translator" : [ { "dropping-particle" : "", "family" : "S469", "given" : "", "non-dropping-particle" : "", "parse-names" : false, "suffix" : "" } ], "type" : "article-journal", "volume" : "3" }, "uris" : [ "http://www.mendeley.com/documents/?uuid=9a21482e-f220-45ab-a56c-261a1b9a0cf2" ] }, { "id" : "ITEM-3",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3",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4", "itemData" : { "DOI" : "10.1016/j.jhydrol.2014.11.025", "ISSN" : "00221694", "abstract" : "In this study we analyzed the sensitivity of four drought indices to precipitation (P) and reference evapotranspiration (ETo) inputs. The four drought indices are the Palmer Drought Severity Index (PDSI), the Reconnaissance Drought Index (RDI), the Standardized Precipitation Evapotranspiration Index (SPEI) and the Standardized Palmer Drought Index (SPDI). The analysis uses long-term simulated series with varying averages and variances, as well as global observational data to assess the sensitivity to real climatic conditions in different regions of the World. The results show differences in the sensitivity to ETo and P among the four drought indices. The PDSI shows the lowest sensitivity to variation in their climate inputs, probably as a consequence of the standardization procedure of soil water budget anomalies. The RDI is only sensitive to the variance but not to the average of P and ETo. The SPEI shows the largest sensitivity to ETo variation, with clear geographic patterns mainly controlled by aridity. The low sensitivity of the PDSI to ETo makes the PDSI perhaps less apt as the suitable drought index in applications in which the changes in ETo are most relevant. On the contrary, the SPEI shows equal sensitivity to P and ETo. It works as a perfect supply and demand system modulated by the average and standard deviation of each series and combines the sensitivity of the series to changes in magnitude and variance. Our results are a robust assessment of the sensitivity of drought indices to P and ETo variation, and provide advice on the use of drought indices to detect climate change impacts on drought severity under a wide variety of climatic conditions.", "author" : [ { "dropping-particle" : "", "family" : "Vicente-Serrano", "given" : "Sergio M.", "non-dropping-particle" : "", "parse-names" : false, "suffix" : "" }, { "dropping-particle" : "", "family" : "Schrier", "given" : "Gerard", "non-dropping-particle" : "Van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dropping-particle" : "", "family" : "Schrier", "given" : "G", "non-dropping-particle" :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container-title" : "Journal of Hydrology", "id" : "ITEM-4", "issued" : { "date-parts" : [ [ "2015" ] ] }, "note" : "From Duplicate 1 (Contribution of precipitation and reference evapotranspiration to drought indices under different climates - Vicente-Serrano, S M; der Schrier, G; Beguer\u00eda, S; Azorin-Molina, C; Lopez-Moreno, J.-I.)\n\ncited By 57", "page" : "42-54", "title" : "Contribution of precipitation and reference evapotranspiration to drought indices under different climates", "translator" : [ { "dropping-particle" : "", "family" : "S1478", "given" : "", "non-dropping-particle" : "", "parse-names" : false, "suffix" : "" } ], "type" : "article-journal", "volume" : "526" }, "uris" : [ "http://www.mendeley.com/documents/?uuid=9da3afe8-de78-4b7a-bc90-93865726635f" ] }, { "id" : "ITEM-5", "itemData" : { "DOI" : "10.1002/joc.4267", "ISSN" : "10970088", "abstract" : "The Standardized Precipitation Index (SPI), a well-reviewed meteorological drought index recommended by the World Meteorological Organization (WMO), and its more recent climatic water balance variant, the Standardized Precipitation-Evapotranspiration Index (SPEI), both rely on selection of a univariate probability distribution to normalize the index, allowing for comparisons across climates. Choice of an improper probability distribution may impart bias to the index values, exaggerating or minimizing drought severity. This study compares a suite of candidate probability distributions for use in SPI and SPEI normalization using the 0.5\u00b0 \u00d7 0.5\u00b0 gridded Watch Forcing Dataset (WFD) at the continental scale, focusing on Europe. Several modifications to the SPI and SPEI methodology are proposed, as well as an updated procedure for evaluating SPI/SPEI goodness of fit based on the Shapiro-Wilk test. Candidate distributions for SPI organize into two groups based on their ability to model short-term accumulation (1-2 months) or long-term accumulation (&gt;3 months). The two-parameter gamma distribution is recommended for general use when calculating SPI across all accumulation periods and regions within Europe, in agreement with previous studies. The generalized extreme value distribution is recommended when computing the SPEI, in disagreement with previous recommendations.", "author" : [ { "dropping-particle" : "", "family" : "Stagge", "given" : "James H.", "non-dropping-particle" : "", "parse-names" : false, "suffix" : "" }, { "dropping-particle" : "", "family" : "Tallaksen", "given" : "Lena M.", "non-dropping-particle" : "", "parse-names" : false, "suffix" : "" }, { "dropping-particle" : "", "family" : "Gudmundsson", "given" : "Lukas", "non-dropping-particle" : "", "parse-names" : false, "suffix" : "" }, { "dropping-particle" : "", "family" : "Loon", "given" : "Anne F.", "non-dropping-particle" : "Van", "parse-names" : false, "suffix" : "" }, { "dropping-particle" : "", "family" : "Stahl", "given" : "Kerstin", "non-dropping-particle" : "", "parse-names" : false, "suffix" : "" } ], "container-title" : "International Journal of Climatology", "id" : "ITEM-5", "issue" : "13", "issued" : { "date-parts" : [ [ "2015", "11" ] ] }, "page" : "4027-4040", "publisher" : "John Wiley and Sons Ltd", "title" : "Candidate Distributions for Climatological Drought Indices (SPI and SPEI)", "translator" : [ { "dropping-particle" : "", "family" : "S2989", "given" : "", "non-dropping-particle" : "", "parse-names" : false, "suffix" : "" } ], "type" : "article-journal", "volume" : "35" }, "uris" : [ "http://www.mendeley.com/documents/?uuid=8a5b1b87-86ed-4cd4-b14f-db22fb473df9" ] }, { "id" : "ITEM-6", "itemData" : { "DOI" : "10.1002/ece3.1008", "author" : [ { "dropping-particle" : "", "family" : "Mitchell", "given" : "P J", "non-dropping-particle" : "", "parse-names" : false, "suffix" : "" }, { "dropping-particle" : "", "family" : "O'Grady", "given" : "A P", "non-dropping-particle" : "", "parse-names" : false, "suffix" : "" }, { "dropping-particle" : "", "family" : "Hayes", "given" : "K R", "non-dropping-particle" : "", "parse-names" : false, "suffix" : "" }, { "dropping-particle" : "", "family" : "Pinkard", "given" : "E A", "non-dropping-particle" : "", "parse-names" : false, "suffix" : "" } ], "container-title" : "Ecology and Evolution", "id" : "ITEM-6", "issue" : "7", "issued" : { "date-parts" : [ [ "2014" ] ] }, "note" : "Cited By :56\n\nExport Date: 7 April 2020", "page" : "1088-1101", "title" : "Exposure of trees to drought-induced die-off is defined by a common climatic threshold across different vegetation types", "translator" : [ { "dropping-particle" : "", "family" : "S2978", "given" : "", "non-dropping-particle" : "", "parse-names" : false, "suffix" : "" } ], "type" : "article-journal", "volume" : "4" }, "uris" : [ "http://www.mendeley.com/documents/?uuid=d8442159-252d-4fb3-901c-b64b7d55806f" ] }, { "id" : "ITEM-7", "itemData" : { "DOI" : "10.1007/s40641-018-0098-x", "ISSN" : "2198-6061", "abstract" : "Droughts occur naturally, but climate change has generally accelerated the hydrological processes to make them set in quicker and become more intense, with many consequences, not the least of which is increased wildfire risk. There are different types of drought being studied, such as meteorological, agricultural, hydrological, and socioeconomic droughts; however, a lack of unanimous definition complicates drought study. Drought indices are used as proxies to track and quantify droughts; therefore, accurate formulation of robust drought indices is important to investigate drought characteristics under the warming climate. Because different drought indices show different degrees of sensitivity to the same level of continental warming, robustness of drought indices against change in temperature and other variables should be prioritized. A formulation of drought indices without considering the factors that govern the background state may lead to drought artifacts under a warming climate. Consideration of downscaling techniques, availability of climate data, estimation of potential evapotranspiration (PET), baseline period, non-stationary climate information, and anthropogenic forcing can be additional challenges for a reliable drought assessment under climate change. As one formulation of PET based on temperatures can lead to overestimation of future drying, estimation of PET based on the energy budget framework can be a better approach compared to only temperature-based equations. Although the performance of drought indicators can be improved by incorporating reliable soil moisture estimates, a challenge arises due to limited reliable observed data for verification. Moreover, the uncertainties associated with meteorological forcings in hydrological models can lead to unreliable soil moisture estimates under climate change scenarios.", "author" : [ { "dropping-particle" : "", "family" : "Mukherjee", "given" : "Sourav", "non-dropping-particle" : "", "parse-names" : false, "suffix" : "" }, { "dropping-particle" : "", "family" : "Mishra", "given" : "Ashok", "non-dropping-particle" : "", "parse-names" : false, "suffix" : "" }, { "dropping-particle" : "", "family" : "Trenberth", "given" : "Kevin E", "non-dropping-particle" : "", "parse-names" : false, "suffix" : "" } ], "container-title" : "Current Climate Change Reports", "id" : "ITEM-7", "issue" : "2", "issued" : { "date-parts" : [ [ "2018", "6" ] ] }, "page" : "145-163", "title" : "Climate Change and Drought: a Perspective on Drought Indices", "translator" : [ { "dropping-particle" : "", "family" : "S689", "given" : "", "non-dropping-particle" : "", "parse-names" : false, "suffix" : "" } ], "type" : "article-journal", "volume" : "4" }, "uris" : [ "http://www.mendeley.com/documents/?uuid=afdf87a6-6730-4045-b04d-7c7e8ea8300d" ] }, { "id" : "ITEM-8", "itemData" : { "DOI" : "10.5194/hess-24-2921-2020", "ISSN" : "1607-7938", "author" : [ { "dropping-particle" : "", "family" : "Yang", "given" : "Yuting", "non-dropping-particle" : "", "parse-names" : false, "suffix" : "" }, { "dropping-particle" : "", "family" : "Zhang", "given" : "Shulei", "non-dropping-particle" : "", "parse-names" : false, "suffix" : "" }, { "dropping-particle" : "", "family" : "Roderick", "given" : "Michael L", "non-dropping-particle" : "", "parse-names" : false, "suffix" : "" }, { "dropping-particle" : "", "family" : "McVicar", "given" : "Tim R", "non-dropping-particle" : "", "parse-names" : false, "suffix" : "" }, { "dropping-particle" : "", "family" : "Yang", "given" : "Dawen", "non-dropping-particle" : "", "parse-names" : false, "suffix" : "" }, { "dropping-particle" : "", "family" : "Liu", "given" : "Wenbin", "non-dropping-particle" : "", "parse-names" : false, "suffix" : "" }, { "dropping-particle" : "", "family" : "Li", "given" : "Xiaoyan", "non-dropping-particle" : "", "parse-names" : false, "suffix" : "" } ], "container-title" : "Hydrology and Earth System Sciences", "id" : "ITEM-8", "issue" : "6", "issued" : { "date-parts" : [ [ "2020", "6", "3" ] ] }, "page" : "2921-2930", "title" : "Comparing Palmer Drought Severity Index drought assessments using the traditional offline approach with direct climate model outputs", "translator" : [ { "dropping-particle" : "", "family" : "S3386", "given" : "", "non-dropping-particle" : "", "parse-names" : false, "suffix" : "" } ], "type" : "article-journal", "volume" : "24" }, "uris" : [ "http://www.mendeley.com/documents/?uuid=5aabd793-66c0-45c5-be87-0d2eab4b3b72", "http://www.mendeley.com/documents/?uuid=b3f5204a-9e98-4820-800a-3c9765a8e885" ] }, { "id" : "ITEM-9",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9",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Dai, 2013; Beguer\u00eda et al., 2014; Cook et al., 2014a; Mitchell et al., 2014; Stagge et al., 2015; Vicente-Serrano et al., 2015; Dai et al., 2018; Mukherjee et al., 2018b; Yang et al., 2020)", "manualFormatting" : "(Dai, 2013; Beguer\u00eda et al., 2014; Cook et al., 2014a; Mitchell et al., 2014; Stagge et al., 2015; Vicente-Serrano et al., 2015; Dai et al., 2018; Mukherjee et al., 2018a; Yang et al., 2020", "plainTextFormattedCitation" : "(Dai, 2013; Beguer\u00eda et al., 2014; Cook et al., 2014a; Mitchell et al., 2014; Stagge et al., 2015; Vicente-Serrano et al., 2015; Dai et al., 2018; Mukherjee et al., 2018b; Yang et al., 2020)", "previouslyFormattedCitation" : "(Dai, 2013; Beguer\u00eda et al., 2014; Cook et al., 2014a; Mitchell et al., 2014; Stagge et al., 2015; Vicente-Serrano et al., 2015; Dai et al., 2018; Mukherjee et al., 2018b; Yang et al., 2020)" }, "properties" : { "noteIndex" : 0 }, "schema" : "https://github.com/citation-style-language/schema/raw/master/csl-citation.json" }</w:instrText>
              </w:r>
            </w:ins>
            <w:del w:id="8588" w:author="Robin Matthews" w:date="2021-07-15T12:36:00Z">
              <w:r w:rsidR="00DB48AC" w:rsidDel="0074094D">
                <w:rPr>
                  <w:rFonts w:cs="Times New Roman"/>
                  <w:sz w:val="18"/>
                  <w:szCs w:val="18"/>
                  <w:lang w:val="en-GB"/>
                </w:rPr>
                <w:delInstrText>ADDIN CSL_CITATION { "citationItems" : [ { "id" : "ITEM-1", "itemData" : { "DOI" : "10.1002/joc.3887", "ISSN" : "10970088", "abstract" : "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and actual evapotranspiration (ETa) methods and different options on the resulting SPEI series by use of observational and global gridded data. The results indicate that the equation used to calculate ET0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 \u00a9 2013 Royal Meteorological Society.", "author" : [ { "dropping-particle" : "", "family" : "Beguer\u00eda", "given" : "S.", "non-dropping-particle" : "", "parse-names" : false, "suffix" : "" }, { "dropping-particle" : "", "family" : "Vicente-Serrano", "given" : "S.M.", "non-dropping-particle" : "", "parse-names" : false, "suffix" : "" }, { "dropping-particle" : "", "family" : "Reig", "given" : "F.", "non-dropping-particle" : "", "parse-names" : false, "suffix" : "" }, { "dropping-particle" : "", "family" : "Latorre", "given" : "B.", "non-dropping-particle" : "", "parse-names" : false, "suffix" : "" } ], "container-title" : "International Journal of Climatology", "id" : "ITEM-1", "issue" : "10", "issued" : { "date-parts" : [ [ "2014" ] ] }, "title" : "Standardized precipitation evapotranspiration index (SPEI) revisited: Parameter fitting, evapotranspiration models, tools, datasets and drought monitoring", "translator" : [ { "dropping-particle" : "", "family" : "S1450", "given" : "", "non-dropping-particle" : "", "parse-names" : false, "suffix" : "" } ], "type" : "article-journal", "volume" : "34" }, "uris" : [ "http://www.mendeley.com/documents/?uuid=ac65b1a9-0276-48bd-9fb1-d959b068593a" ] }, { "id" : "ITEM-2", "itemData" : { "DOI" : "10.1038/nclimate1633", "author" : [ { "dropping-particle" : "", "family" : "Dai", "given" : "Aiguo", "non-dropping-particle" : "", "parse-names" : false, "suffix" : "" } ], "container-title" : "Nature Climate Change", "id" : "ITEM-2", "issued" : { "date-parts" : [ [ "2013", "8", "5" ] ] }, "page" : "52", "publisher" : "Nature Publishing Group", "title" : "Increasing drought under global warming in observations and models", "translator" : [ { "dropping-particle" : "", "family" : "S469", "given" : "", "non-dropping-particle" : "", "parse-names" : false, "suffix" : "" } ], "type" : "article-journal", "volume" : "3" }, "uris" : [ "http://www.mendeley.com/documents/?uuid=9a21482e-f220-45ab-a56c-261a1b9a0cf2" ] }, { "id" : "ITEM-3", "itemData" : { "DOI" : "10.1007/s40641-018-0101-6", "ISSN" : "2198-6061", "abstract" : "Many studies have shown that greenhouse gas (GHG)-induced global warming may lead to increased surface aridity and more droughts in the twenty-first century due to decreased precipitation in the subtropics and increased evaporative demand associated with higher vapor pressure deficit under warmer temperatures. Some recent studies argue that increased water use efficiency by plants under elevated CO2 may reduce the evaporative demand and therefore mitigate the drying. Here we first discuss the model-projected changes in precipitation amount and frequency that affect the surface water balance and aridity and then the changes in actual and potential evapotranspiration under GHG-induced warming. The effects of the GHG-induced warming and changes in plants' physiology under elevated CO2 on precipitation, soil moisture, and runoff are quantified and compared by analyzing different model experiments with and without the physiologic response. The surface drying effect of GHG-induced warming is found to dominate over the wetting effect of plants' physiology in response to increasing CO2, leading to similar surface drying patterns in climate model simulations with or without the physiologic response in the twenty-first century. Part of the drying comes from increased dry spells (i.e., more dry days) and a flattening of the histograms of drought indices as GHGs increase, with the latter leading to widespread increases in hydrological drought even over areas with increasing mean runoff. Because of this, the change pattern of the mean cannot be used to represent drought changes. Consistent with the projected drying in the twenty-first century, recent analyses of model experiments suggest wetter land surfaces during the last glacial maximum, which implies that dusty air during cold glacial periods may have resulted from other factors, such as stronger winds and more dust sources, rather than drier land surfaces. Finally, the drying in the subtropics does not appear to be just a transient response to increased GHGs, as the warming and precipitation change patterns do not vary significantly over time in 500-year simulations with increased CO2 contents by a fully coupled climate model.", "author" : [ { "dropping-particle" : "", "family" : "Dai", "given" : "Aiguo", "non-dropping-particle" : "", "parse-names" : false, "suffix" : "" }, { "dropping-particle" : "", "family" : "Zhao", "given" : "Tianbao", "non-dropping-particle" : "", "parse-names" : false, "suffix" : "" }, { "dropping-particle" : "", "family" : "Chen", "given" : "Jiao", "non-dropping-particle" : "", "parse-names" : false, "suffix" : "" } ], "container-title" : "Current Climate Change Reports", "id" : "ITEM-3", "issue" : "3", "issued" : { "date-parts" : [ [ "2018", "9" ] ] }, "page" : "301-312", "title" : "Climate Change and Drought: a Precipitation and Evaporation Perspective", "translator" : [ { "dropping-particle" : "", "family" : "S688", "given" : "", "non-dropping-particle" : "", "parse-names" : false, "suffix" : "" } ], "type" : "article-journal", "volume" : "4" }, "uris" : [ "http://www.mendeley.com/documents/?uuid=d344d3fc-4308-4900-a9f3-b8cefb50bc39" ] }, { "id" : "ITEM-4", "itemData" : { "DOI" : "10.1016/j.jhydrol.2014.11.025", "ISSN" : "00221694", "abstract" : "In this study we analyzed the sensitivity of four drought indices to precipitation (P) and reference evapotranspiration (ETo) inputs. The four drought indices are the Palmer Drought Severity Index (PDSI), the Reconnaissance Drought Index (RDI), the Standardized Precipitation Evapotranspiration Index (SPEI) and the Standardized Palmer Drought Index (SPDI). The analysis uses long-term simulated series with varying averages and variances, as well as global observational data to assess the sensitivity to real climatic conditions in different regions of the World. The results show differences in the sensitivity to ETo and P among the four drought indices. The PDSI shows the lowest sensitivity to variation in their climate inputs, probably as a consequence of the standardization procedure of soil water budget anomalies. The RDI is only sensitive to the variance but not to the average of P and ETo. The SPEI shows the largest sensitivity to ETo variation, with clear geographic patterns mainly controlled by aridity. The low sensitivity of the PDSI to ETo makes the PDSI perhaps less apt as the suitable drought index in applications in which the changes in ETo are most relevant. On the contrary, the SPEI shows equal sensitivity to P and ETo. It works as a perfect supply and demand system modulated by the average and standard deviation of each series and combines the sensitivity of the series to changes in magnitude and variance. Our results are a robust assessment of the sensitivity of drought indices to P and ETo variation, and provide advice on the use of drought indices to detect climate change impacts on drought severity under a wide variety of climatic conditions.", "author" : [ { "dropping-particle" : "", "family" : "Vicente-Serrano", "given" : "Sergio M.", "non-dropping-particle" : "", "parse-names" : false, "suffix" : "" }, { "dropping-particle" : "", "family" : "Schrier", "given" : "Gerard", "non-dropping-particle" : "Van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dropping-particle" : "", "family" : "Schrier", "given" : "G", "non-dropping-particle" : "der", "parse-names" : false, "suffix" : "" }, { "dropping-particle" : "", "family" : "Beguer\u00eda", "given" : "Santiago", "non-dropping-particle" : "", "parse-names" : false, "suffix" : "" }, { "dropping-particle" : "", "family" : "Azorin-Molina", "given" : "Cesar", "non-dropping-particle" : "", "parse-names" : false, "suffix" : "" }, { "dropping-particle" : "", "family" : "Lopez-Moreno", "given" : "Juan-I. J.-I.", "non-dropping-particle" : "", "parse-names" : false, "suffix" : "" } ], "container-title" : "Journal of Hydrology", "id" : "ITEM-4", "issued" : { "date-parts" : [ [ "2015" ] ] }, "note" : "From Duplicate 1 (Contribution of precipitation and reference evapotranspiration to drought indices under different climates - Vicente-Serrano, S M; der Schrier, G; Beguer\u00eda, S; Azorin-Molina, C; Lopez-Moreno, J.-I.)\n\ncited By 57", "page" : "42-54", "title" : "Contribution of precipitation and reference evapotranspiration to drought indices under different climates", "translator" : [ { "dropping-particle" : "", "family" : "S1478", "given" : "", "non-dropping-particle" : "", "parse-names" : false, "suffix" : "" } ], "type" : "article-journal", "volume" : "526" }, "uris" : [ "http://www.mendeley.com/documents/?uuid=9da3afe8-de78-4b7a-bc90-93865726635f" ] }, { "id" : "ITEM-5", "itemData" : { "DOI" : "10.1002/joc.4267", "ISSN" : "10970088", "abstract" : "The Standardized Precipitation Index (SPI), a well-reviewed meteorological drought index recommended by the World Meteorological Organization (WMO), and its more recent climatic water balance variant, the Standardized Precipitation-Evapotranspiration Index (SPEI), both rely on selection of a univariate probability distribution to normalize the index, allowing for comparisons across climates. Choice of an improper probability distribution may impart bias to the index values, exaggerating or minimizing drought severity. This study compares a suite of candidate probability distributions for use in SPI and SPEI normalization using the 0.5\u00b0 \u00d7 0.5\u00b0 gridded Watch Forcing Dataset (WFD) at the continental scale, focusing on Europe. Several modifications to the SPI and SPEI methodology are proposed, as well as an updated procedure for evaluating SPI/SPEI goodness of fit based on the Shapiro-Wilk test. Candidate distributions for SPI organize into two groups based on their ability to model short-term accumulation (1-2 months) or long-term accumulation (&gt;3 months). The two-parameter gamma distribution is recommended for general use when calculating SPI across all accumulation periods and regions within Europe, in agreement with previous studies. The generalized extreme value distribution is recommended when computing the SPEI, in disagreement with previous recommendations.", "author" : [ { "dropping-particle" : "", "family" : "Stagge", "given" : "James H.", "non-dropping-particle" : "", "parse-names" : false, "suffix" : "" }, { "dropping-particle" : "", "family" : "Tallaksen", "given" : "Lena M.", "non-dropping-particle" : "", "parse-names" : false, "suffix" : "" }, { "dropping-particle" : "", "family" : "Gudmundsson", "given" : "Lukas", "non-dropping-particle" : "", "parse-names" : false, "suffix" : "" }, { "dropping-particle" : "", "family" : "Loon", "given" : "Anne F.", "non-dropping-particle" : "Van", "parse-names" : false, "suffix" : "" }, { "dropping-particle" : "", "family" : "Stahl", "given" : "Kerstin", "non-dropping-particle" : "", "parse-names" : false, "suffix" : "" } ], "container-title" : "International Journal of Climatology", "id" : "ITEM-5", "issue" : "13", "issued" : { "date-parts" : [ [ "2015", "11" ] ] }, "page" : "4027-4040", "publisher" : "John Wiley and Sons Ltd", "title" : "Candidate Distributions for Climatological Drought Indices (SPI and SPEI)", "translator" : [ { "dropping-particle" : "", "family" : "S2989", "given" : "", "non-dropping-particle" : "", "parse-names" : false, "suffix" : "" } ], "type" : "article-journal", "volume" : "35" }, "uris" : [ "http://www.mendeley.com/documents/?uuid=8a5b1b87-86ed-4cd4-b14f-db22fb473df9" ] }, { "id" : "ITEM-6", "itemData" : { "DOI" : "10.1002/ece3.1008", "author" : [ { "dropping-particle" : "", "family" : "Mitchell", "given" : "P J", "non-dropping-particle" : "", "parse-names" : false, "suffix" : "" }, { "dropping-particle" : "", "family" : "O'Grady", "given" : "A P", "non-dropping-particle" : "", "parse-names" : false, "suffix" : "" }, { "dropping-particle" : "", "family" : "Hayes", "given" : "K R", "non-dropping-particle" : "", "parse-names" : false, "suffix" : "" }, { "dropping-particle" : "", "family" : "Pinkard", "given" : "E A", "non-dropping-particle" : "", "parse-names" : false, "suffix" : "" } ], "container-title" : "Ecology and Evolution", "id" : "ITEM-6", "issue" : "7", "issued" : { "date-parts" : [ [ "2014" ] ] }, "note" : "Cited By :56\n\nExport Date: 7 April 2020", "page" : "1088-1101", "title" : "Exposure of trees to drought-induced die-off is defined by a common climatic threshold across different vegetation types", "translator" : [ { "dropping-particle" : "", "family" : "S2978", "given" : "", "non-dropping-particle" : "", "parse-names" : false, "suffix" : "" } ], "type" : "article-journal", "volume" : "4" }, "uris" : [ "http://www.mendeley.com/documents/?uuid=d8442159-252d-4fb3-901c-b64b7d55806f" ] }, { "id" : "ITEM-7", "itemData" : { "DOI" : "10.1007/s40641-018-0098-x", "ISSN" : "2198-6061", "abstract" : "Droughts occur naturally, but climate change has generally accelerated the hydrological processes to make them set in quicker and become more intense, with many consequences, not the least of which is increased wildfire risk. There are different types of drought being studied, such as meteorological, agricultural, hydrological, and socioeconomic droughts; however, a lack of unanimous definition complicates drought study. Drought indices are used as proxies to track and quantify droughts; therefore, accurate formulation of robust drought indices is important to investigate drought characteristics under the warming climate. Because different drought indices show different degrees of sensitivity to the same level of continental warming, robustness of drought indices against change in temperature and other variables should be prioritized. A formulation of drought indices without considering the factors that govern the background state may lead to drought artifacts under a warming climate. Consideration of downscaling techniques, availability of climate data, estimation of potential evapotranspiration (PET), baseline period, non-stationary climate information, and anthropogenic forcing can be additional challenges for a reliable drought assessment under climate change. As one formulation of PET based on temperatures can lead to overestimation of future drying, estimation of PET based on the energy budget framework can be a better approach compared to only temperature-based equations. Although the performance of drought indicators can be improved by incorporating reliable soil moisture estimates, a challenge arises due to limited reliable observed data for verification. Moreover, the uncertainties associated with meteorological forcings in hydrological models can lead to unreliable soil moisture estimates under climate change scenarios.", "author" : [ { "dropping-particle" : "", "family" : "Mukherjee", "given" : "Sourav", "non-dropping-particle" : "", "parse-names" : false, "suffix" : "" }, { "dropping-particle" : "", "family" : "Mishra", "given" : "Ashok", "non-dropping-particle" : "", "parse-names" : false, "suffix" : "" }, { "dropping-particle" : "", "family" : "Trenberth", "given" : "Kevin E", "non-dropping-particle" : "", "parse-names" : false, "suffix" : "" } ], "container-title" : "Current Climate Change Reports", "id" : "ITEM-7", "issue" : "2", "issued" : { "date-parts" : [ [ "2018", "6" ] ] }, "page" : "145-163", "title" : "Climate Change and Drought: a Perspective on Drought Indices", "translator" : [ { "dropping-particle" : "", "family" : "S689", "given" : "", "non-dropping-particle" : "", "parse-names" : false, "suffix" : "" } ], "type" : "article-journal", "volume" : "4" }, "uris" : [ "http://www.mendeley.com/documents/?uuid=afdf87a6-6730-4045-b04d-7c7e8ea8300d" ] }, { "id" : "ITEM-8", "itemData" : { "DOI" : "10.5194/hess-24-2921-2020", "ISSN" : "1607-7938", "author" : [ { "dropping-particle" : "", "family" : "Yang", "given" : "Yuting", "non-dropping-particle" : "", "parse-names" : false, "suffix" : "" }, { "dropping-particle" : "", "family" : "Zhang", "given" : "Shulei", "non-dropping-particle" : "", "parse-names" : false, "suffix" : "" }, { "dropping-particle" : "", "family" : "Roderick", "given" : "Michael L", "non-dropping-particle" : "", "parse-names" : false, "suffix" : "" }, { "dropping-particle" : "", "family" : "McVicar", "given" : "Tim R", "non-dropping-particle" : "", "parse-names" : false, "suffix" : "" }, { "dropping-particle" : "", "family" : "Yang", "given" : "Dawen", "non-dropping-particle" : "", "parse-names" : false, "suffix" : "" }, { "dropping-particle" : "", "family" : "Liu", "given" : "Wenbin", "non-dropping-particle" : "", "parse-names" : false, "suffix" : "" }, { "dropping-particle" : "", "family" : "Li", "given" : "Xiaoyan", "non-dropping-particle" : "", "parse-names" : false, "suffix" : "" } ], "container-title" : "Hydrology and Earth System Sciences", "id" : "ITEM-8", "issue" : "6", "issued" : { "date-parts" : [ [ "2020", "6", "3" ] ] }, "page" : "2921-2930", "title" : "Comparing Palmer Drought Severity Index drought assessments using the traditional offline approach with direct climate model outputs", "translator" : [ { "dropping-particle" : "", "family" : "S3386", "given" : "", "non-dropping-particle" : "", "parse-names" : false, "suffix" : "" } ], "type" : "article-journal", "volume" : "24" }, "uris" : [ "http://www.mendeley.com/documents/?uuid=5aabd793-66c0-45c5-be87-0d2eab4b3b72", "http://www.mendeley.com/documents/?uuid=b3f5204a-9e98-4820-800a-3c9765a8e885" ] }, { "id" : "ITEM-9", "itemData" : { "DOI" : "10.1007/s00382-014-2075-y", "abstract" : "Global warming is expected to increase the frequency and intensity of droughts in the twenty-first century, but the relative contributions from changes in moisture supply (precipitation) versus evaporative demand (potential evapotranspiration; PET) have not been comprehensively assessed. Using output from a suite of general circulation model (GCM) simulations from phase 5 of the Coupled Model Intercomparison Project, projected twenty-first century drying and wetting trends are investigated using two offline indices of surface moisture balance: the Palmer Drought Severity Index (PDSI) and the Standardized Precipitation Evapotranspiration Index (SPEI). PDSI and SPEI projections using precipitation and Penman-Monteith based PET changes from the GCMs generally agree, showing robust cross-model drying in western North America, Central America, the Mediterranean, southern Africa, and the Amazon and robust wetting occurring in the Northern Hemisphere high latitudes and east Africa (PDSI only). The SPEI is more sensitive to PET changes than the PDSI, especially in arid regions such as the Sahara and Middle East. Regional drying and wetting patterns largely mirror the spatially heterogeneous response of precipitation in the models, although drying in the PDSI and SPEI calculations extends beyond the regions of reduced precipitation. This expansion of drying areas is attributed to globally widespread increases in PET, caused by increases in surface net radiation and the vapor pressure deficit. Increased PET not only intensifies drying in areas where precipitation is already reduced, it also drives areas into drought that would otherwise experience little drying or even wetting from precipitation trends alone. This PET amplification effect is largest in the Northern Hemisphere mid-latitudes, and is especially pronounced in western North America, Europe, and southeast China. Compared to PDSI projections using precipitation changes only, the projections incorporating both precipitation and PET changes increase the percentage of global land area projected to experience at least moderate drying (PDSI standard deviation of \u2264\u22121) by the end of the twenty-first century from 12 to 30 %. PET induced moderate drying is even more severe in the SPEI projections (SPEI standard deviation of \u2264\u22121; 11 to 44 %), although this is likely less meaningful because much of the PET induced drying in the SPEI occurs in the aforementioned arid regions. Integrated accounting of both the suppl\u2026", "author" : [ { "dropping-particle" : "", "family" : "Cook", "given" : "Benjamin I",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Coats", "given" : "Sloan", "non-dropping-particle" : "", "parse-names" : false, "suffix" : "" } ], "container-title" : "Climate Dynamics", "id" : "ITEM-9", "issue" : "9-10", "issued" : { "date-parts" : [ [ "2014", "11", "6" ] ] }, "page" : "2607-2627", "publisher" : "Springer Berlin Heidelberg", "title" : "Global warming and 21st century drying", "translator" : [ { "dropping-particle" : "", "family" : "S3219", "given" : "", "non-dropping-particle" : "", "parse-names" : false, "suffix" : "" } ], "type" : "article-journal", "volume" : "43" }, "uris" : [ "http://www.mendeley.com/documents/?uuid=3e86496d-da65-4ee0-a895-658b65b3868a" ] } ], "mendeley" : { "formattedCitation" : "(Dai, 2013; Beguer\u00eda et al., 2014; Cook et al., 2014a; Mitchell et al., 2014; Stagge et al., 2015; Vicente-Serrano et al., 2015; Dai et al., 2018; Mukherjee et al., 2018b; Yang et al., 2020)", "manualFormatting" : "(Dai, 2013; Beguer\u00eda et al., 2014; Cook et al., 2014a; Mitchell et al., 2014; Stagge et al., 2015; Vicente-Serrano et al., 2015; Dai et al., 2018; Mukherjee et al., 2018a; Yang et al., 2020)", "plainTextFormattedCitation" : "(Dai, 2013; Beguer\u00eda et al., 2014; Cook et al., 2014a; Mitchell et al., 2014; Stagge et al., 2015; Vicente-Serrano et al., 2015; Dai et al., 2018; Mukherjee et al., 2018b; Yang et al., 2020)", "previouslyFormattedCitation" : "(Dai, 2013; Beguer\u00eda et al., 2014; Cook et al., 2014a; Mitchell et al., 2014; Stagge et al., 2015; Vicente-Serrano et al., 2015; Dai et al., 2018; Mukherjee et al., 2018b; Yang et al., 2020)" }, "properties" : { "noteIndex" : 0 }, "schema" : "https://github.com/citation-style-language/schema/raw/master/csl-citation.json" }</w:delInstrText>
              </w:r>
            </w:del>
            <w:r w:rsidRPr="00D424AA">
              <w:rPr>
                <w:rFonts w:cs="Times New Roman"/>
                <w:sz w:val="18"/>
                <w:szCs w:val="18"/>
                <w:lang w:val="en-GB"/>
              </w:rPr>
              <w:fldChar w:fldCharType="separate"/>
            </w:r>
            <w:r w:rsidR="00A26296">
              <w:rPr>
                <w:rFonts w:cs="Times New Roman"/>
                <w:noProof/>
                <w:sz w:val="18"/>
                <w:szCs w:val="18"/>
              </w:rPr>
              <w:t>(Dai, 2013; Beguería et al., 2014; Cook et al., 2014a; Mitchell et al., 2014; Stagge et al., 2015; Vicente-Serrano et al., 2015; Dai et al., 2018; Mukherjee et al., 2018</w:t>
            </w:r>
            <w:ins w:id="8589" w:author="Robin Matthews" w:date="2021-07-14T23:24:00Z">
              <w:r w:rsidR="008763F4">
                <w:rPr>
                  <w:rFonts w:cs="Times New Roman"/>
                  <w:noProof/>
                  <w:sz w:val="18"/>
                  <w:szCs w:val="18"/>
                </w:rPr>
                <w:t>a</w:t>
              </w:r>
            </w:ins>
            <w:del w:id="8590" w:author="Robin Matthews" w:date="2021-07-14T23:24:00Z">
              <w:r w:rsidR="00A26296" w:rsidDel="008763F4">
                <w:rPr>
                  <w:rFonts w:cs="Times New Roman"/>
                  <w:noProof/>
                  <w:sz w:val="18"/>
                  <w:szCs w:val="18"/>
                </w:rPr>
                <w:delText>b</w:delText>
              </w:r>
            </w:del>
            <w:r w:rsidR="00A26296">
              <w:rPr>
                <w:rFonts w:cs="Times New Roman"/>
                <w:noProof/>
                <w:sz w:val="18"/>
                <w:szCs w:val="18"/>
              </w:rPr>
              <w:t>; Yang et al., 2020</w:t>
            </w:r>
            <w:del w:id="8591" w:author="Robin Matthews" w:date="2021-07-15T12:36:00Z">
              <w:r w:rsidR="00A26296" w:rsidDel="0074094D">
                <w:rPr>
                  <w:rFonts w:cs="Times New Roman"/>
                  <w:noProof/>
                  <w:sz w:val="18"/>
                  <w:szCs w:val="18"/>
                </w:rPr>
                <w:delText>)</w:delText>
              </w:r>
            </w:del>
            <w:r w:rsidRPr="00D424AA">
              <w:rPr>
                <w:rFonts w:cs="Times New Roman"/>
                <w:sz w:val="18"/>
                <w:szCs w:val="18"/>
                <w:lang w:val="en-GB"/>
              </w:rPr>
              <w:fldChar w:fldCharType="end"/>
            </w:r>
            <w:commentRangeEnd w:id="8586"/>
            <w:r w:rsidR="00A26296">
              <w:rPr>
                <w:rStyle w:val="Marquedecommentaire"/>
              </w:rPr>
              <w:commentReference w:id="8586"/>
            </w:r>
          </w:p>
        </w:tc>
      </w:tr>
    </w:tbl>
    <w:p w14:paraId="60EC5D4B" w14:textId="77777777" w:rsidR="002F030D" w:rsidRPr="00D707C3" w:rsidRDefault="002F030D" w:rsidP="00841A35">
      <w:pPr>
        <w:rPr>
          <w:rFonts w:cs="Times New Roman"/>
        </w:rPr>
      </w:pPr>
    </w:p>
    <w:p w14:paraId="5951C36D" w14:textId="5CA0C264" w:rsidR="008919BB" w:rsidRDefault="002F030D" w:rsidP="00213755">
      <w:pPr>
        <w:ind w:left="720" w:hanging="720"/>
        <w:rPr>
          <w:rFonts w:cs="Times New Roman"/>
          <w:b/>
        </w:rPr>
      </w:pPr>
      <w:r w:rsidRPr="00D707C3">
        <w:rPr>
          <w:rFonts w:cs="Times New Roman"/>
          <w:b/>
        </w:rPr>
        <w:t>[END TABLE 11.A.1 HERE]</w:t>
      </w:r>
    </w:p>
    <w:p w14:paraId="1E4E6347" w14:textId="64BA071F" w:rsidR="00213755" w:rsidRDefault="00213755" w:rsidP="00A26296">
      <w:pPr>
        <w:ind w:left="720" w:hanging="720"/>
        <w:rPr>
          <w:rFonts w:cs="Times New Roman"/>
        </w:rPr>
      </w:pPr>
    </w:p>
    <w:p w14:paraId="4FB00A66" w14:textId="77777777" w:rsidR="00A26296" w:rsidRPr="00D707C3" w:rsidRDefault="00A26296" w:rsidP="00C72B74">
      <w:pPr>
        <w:rPr>
          <w:rFonts w:cs="Times New Roman"/>
        </w:rPr>
      </w:pPr>
      <w:bookmarkStart w:id="8592" w:name="endrefs"/>
      <w:bookmarkEnd w:id="8592"/>
    </w:p>
    <w:sectPr w:rsidR="00A26296" w:rsidRPr="00D707C3" w:rsidSect="0012500E">
      <w:pgSz w:w="11899" w:h="16838"/>
      <w:pgMar w:top="1134" w:right="1134" w:bottom="1134" w:left="1134" w:header="0" w:footer="720" w:gutter="0"/>
      <w:lnNumType w:countBy="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Robin Matthews" w:date="2021-07-13T14:05:00Z" w:initials="RM">
    <w:p w14:paraId="1486C85C" w14:textId="77777777" w:rsidR="00A26296" w:rsidRDefault="00A26296">
      <w:pPr>
        <w:pStyle w:val="Commentaire"/>
      </w:pPr>
      <w:r>
        <w:rPr>
          <w:rStyle w:val="Marquedecommentaire"/>
        </w:rPr>
        <w:annotationRef/>
      </w:r>
      <w:r>
        <w:t>Extra stuff:</w:t>
      </w:r>
    </w:p>
    <w:p w14:paraId="399A5E43" w14:textId="77777777" w:rsidR="00A26296" w:rsidRDefault="00A26296">
      <w:pPr>
        <w:pStyle w:val="Commentaire"/>
      </w:pPr>
      <w:r>
        <w:t xml:space="preserve">, </w:t>
      </w:r>
    </w:p>
    <w:p w14:paraId="2AF62279" w14:textId="77777777" w:rsidR="00A26296" w:rsidRDefault="00A26296">
      <w:pPr>
        <w:pStyle w:val="Commentaire"/>
      </w:pPr>
    </w:p>
    <w:p w14:paraId="5B65EEAE" w14:textId="77777777" w:rsidR="00A26296" w:rsidRDefault="00A26296">
      <w:pPr>
        <w:pStyle w:val="Commentaire"/>
      </w:pPr>
      <w:r>
        <w:t>Correct:</w:t>
      </w:r>
    </w:p>
    <w:p w14:paraId="59ADC6E3" w14:textId="77777777" w:rsidR="00A26296" w:rsidRDefault="00A26296">
      <w:pPr>
        <w:pStyle w:val="Commentaire"/>
      </w:pPr>
      <w:r>
        <w:t>IPCC (2012)</w:t>
      </w:r>
    </w:p>
    <w:p w14:paraId="7EBFA8CD" w14:textId="7AB3DAB0" w:rsidR="00A26296" w:rsidRDefault="00A26296">
      <w:pPr>
        <w:pStyle w:val="Commentaire"/>
      </w:pPr>
      <w:r>
        <w:t>(IPCC, 2012)</w:t>
      </w:r>
    </w:p>
  </w:comment>
  <w:comment w:id="18" w:author="Robin Matthews" w:date="2021-07-13T14:05:00Z" w:initials="RM">
    <w:p w14:paraId="0EE92C19" w14:textId="77777777" w:rsidR="00A26296" w:rsidRDefault="00A26296">
      <w:pPr>
        <w:pStyle w:val="Commentaire"/>
      </w:pPr>
      <w:r>
        <w:rPr>
          <w:rStyle w:val="Marquedecommentaire"/>
        </w:rPr>
        <w:annotationRef/>
      </w:r>
      <w:r>
        <w:t>Extra stuff:</w:t>
      </w:r>
    </w:p>
    <w:p w14:paraId="0EF91CBD" w14:textId="77777777" w:rsidR="00A26296" w:rsidRDefault="00A26296">
      <w:pPr>
        <w:pStyle w:val="Commentaire"/>
      </w:pPr>
      <w:r>
        <w:t>(, ,</w:t>
      </w:r>
    </w:p>
    <w:p w14:paraId="1E87E13E" w14:textId="77777777" w:rsidR="00A26296" w:rsidRDefault="00A26296">
      <w:pPr>
        <w:pStyle w:val="Commentaire"/>
      </w:pPr>
    </w:p>
    <w:p w14:paraId="6275F389" w14:textId="77777777" w:rsidR="00A26296" w:rsidRDefault="00A26296">
      <w:pPr>
        <w:pStyle w:val="Commentaire"/>
      </w:pPr>
      <w:r>
        <w:t>Correct:</w:t>
      </w:r>
    </w:p>
    <w:p w14:paraId="1D8A395E" w14:textId="77777777" w:rsidR="00A26296" w:rsidRDefault="00A26296">
      <w:pPr>
        <w:pStyle w:val="Commentaire"/>
      </w:pPr>
      <w:r>
        <w:t>Seneviratne et al. (2012)</w:t>
      </w:r>
    </w:p>
    <w:p w14:paraId="17552286" w14:textId="5AC7957A" w:rsidR="00A26296" w:rsidRDefault="00A26296">
      <w:pPr>
        <w:pStyle w:val="Commentaire"/>
      </w:pPr>
      <w:r>
        <w:t>(Seneviratne et al., 2012)</w:t>
      </w:r>
    </w:p>
  </w:comment>
  <w:comment w:id="23" w:author="Robin Matthews" w:date="2021-07-13T14:05:00Z" w:initials="RM">
    <w:p w14:paraId="3597EF6F" w14:textId="77777777" w:rsidR="00A26296" w:rsidRDefault="00A26296">
      <w:pPr>
        <w:pStyle w:val="Commentaire"/>
      </w:pPr>
      <w:r>
        <w:rPr>
          <w:rStyle w:val="Marquedecommentaire"/>
        </w:rPr>
        <w:annotationRef/>
      </w:r>
      <w:r>
        <w:t>Extra stuff:</w:t>
      </w:r>
    </w:p>
    <w:p w14:paraId="654257B0" w14:textId="77777777" w:rsidR="00A26296" w:rsidRDefault="00A26296">
      <w:pPr>
        <w:pStyle w:val="Commentaire"/>
      </w:pPr>
      <w:r>
        <w:t>, )</w:t>
      </w:r>
    </w:p>
    <w:p w14:paraId="31AFCB41" w14:textId="77777777" w:rsidR="00A26296" w:rsidRDefault="00A26296">
      <w:pPr>
        <w:pStyle w:val="Commentaire"/>
      </w:pPr>
    </w:p>
    <w:p w14:paraId="0E716881" w14:textId="77777777" w:rsidR="00A26296" w:rsidRDefault="00A26296">
      <w:pPr>
        <w:pStyle w:val="Commentaire"/>
      </w:pPr>
      <w:r>
        <w:t>Correct:</w:t>
      </w:r>
    </w:p>
    <w:p w14:paraId="61351A77" w14:textId="77777777" w:rsidR="00A26296" w:rsidRDefault="00A26296">
      <w:pPr>
        <w:pStyle w:val="Commentaire"/>
      </w:pPr>
      <w:r>
        <w:t>IPCC (2013)</w:t>
      </w:r>
    </w:p>
    <w:p w14:paraId="464686C4" w14:textId="4D4521F8" w:rsidR="00A26296" w:rsidRDefault="00A26296">
      <w:pPr>
        <w:pStyle w:val="Commentaire"/>
      </w:pPr>
      <w:r>
        <w:t>(IPCC, 2013)</w:t>
      </w:r>
    </w:p>
  </w:comment>
  <w:comment w:id="24" w:author="Robin Matthews" w:date="2021-07-13T14:06:00Z" w:initials="RM">
    <w:p w14:paraId="5D0C1788" w14:textId="77777777" w:rsidR="00A26296" w:rsidRDefault="00A26296">
      <w:pPr>
        <w:pStyle w:val="Commentaire"/>
      </w:pPr>
      <w:r>
        <w:rPr>
          <w:rStyle w:val="Marquedecommentaire"/>
        </w:rPr>
        <w:annotationRef/>
      </w:r>
      <w:r>
        <w:t>Extra stuff:</w:t>
      </w:r>
    </w:p>
    <w:p w14:paraId="09977E3C" w14:textId="77777777" w:rsidR="00A26296" w:rsidRDefault="00A26296">
      <w:pPr>
        <w:pStyle w:val="Commentaire"/>
      </w:pPr>
      <w:r>
        <w:t xml:space="preserve">(, </w:t>
      </w:r>
    </w:p>
    <w:p w14:paraId="0C87067C" w14:textId="77777777" w:rsidR="00A26296" w:rsidRDefault="00A26296">
      <w:pPr>
        <w:pStyle w:val="Commentaire"/>
      </w:pPr>
    </w:p>
    <w:p w14:paraId="198305A6" w14:textId="77777777" w:rsidR="00A26296" w:rsidRDefault="00A26296">
      <w:pPr>
        <w:pStyle w:val="Commentaire"/>
      </w:pPr>
      <w:r>
        <w:t>Correct:</w:t>
      </w:r>
    </w:p>
    <w:p w14:paraId="098F1A31" w14:textId="77777777" w:rsidR="00A26296" w:rsidRDefault="00A26296">
      <w:pPr>
        <w:pStyle w:val="Commentaire"/>
      </w:pPr>
      <w:r>
        <w:t>Hartmann et al. (2013)</w:t>
      </w:r>
    </w:p>
    <w:p w14:paraId="57F6AAE2" w14:textId="51EC9268" w:rsidR="00A26296" w:rsidRDefault="00A26296">
      <w:pPr>
        <w:pStyle w:val="Commentaire"/>
      </w:pPr>
      <w:r>
        <w:t>(Hartmann et al., 2013)</w:t>
      </w:r>
    </w:p>
  </w:comment>
  <w:comment w:id="30" w:author="Robin Matthews" w:date="2021-07-13T14:06:00Z" w:initials="RM">
    <w:p w14:paraId="6155C2ED" w14:textId="77777777" w:rsidR="00A26296" w:rsidRDefault="00A26296">
      <w:pPr>
        <w:pStyle w:val="Commentaire"/>
      </w:pPr>
      <w:r>
        <w:rPr>
          <w:rStyle w:val="Marquedecommentaire"/>
        </w:rPr>
        <w:annotationRef/>
      </w:r>
      <w:r>
        <w:t>Extra stuff:</w:t>
      </w:r>
    </w:p>
    <w:p w14:paraId="24A6FDC8" w14:textId="77777777" w:rsidR="00A26296" w:rsidRDefault="00A26296">
      <w:pPr>
        <w:pStyle w:val="Commentaire"/>
      </w:pPr>
      <w:r>
        <w:t xml:space="preserve">(, </w:t>
      </w:r>
    </w:p>
    <w:p w14:paraId="2766ACD2" w14:textId="77777777" w:rsidR="00A26296" w:rsidRDefault="00A26296">
      <w:pPr>
        <w:pStyle w:val="Commentaire"/>
      </w:pPr>
    </w:p>
    <w:p w14:paraId="1B0566CC" w14:textId="77777777" w:rsidR="00A26296" w:rsidRDefault="00A26296">
      <w:pPr>
        <w:pStyle w:val="Commentaire"/>
      </w:pPr>
      <w:r>
        <w:t>Correct:</w:t>
      </w:r>
    </w:p>
    <w:p w14:paraId="3664B37B" w14:textId="77777777" w:rsidR="00A26296" w:rsidRDefault="00A26296">
      <w:pPr>
        <w:pStyle w:val="Commentaire"/>
      </w:pPr>
      <w:r>
        <w:t>Bindoff et al. (2013)</w:t>
      </w:r>
    </w:p>
    <w:p w14:paraId="04460000" w14:textId="504642DC" w:rsidR="00A26296" w:rsidRDefault="00A26296">
      <w:pPr>
        <w:pStyle w:val="Commentaire"/>
      </w:pPr>
      <w:r>
        <w:t>(Bindoff et al., 2013)</w:t>
      </w:r>
    </w:p>
  </w:comment>
  <w:comment w:id="39" w:author="Robin Matthews" w:date="2021-07-13T14:06:00Z" w:initials="RM">
    <w:p w14:paraId="78A10E79" w14:textId="77777777" w:rsidR="00A26296" w:rsidRDefault="00A26296">
      <w:pPr>
        <w:pStyle w:val="Commentaire"/>
      </w:pPr>
      <w:r>
        <w:rPr>
          <w:rStyle w:val="Marquedecommentaire"/>
        </w:rPr>
        <w:annotationRef/>
      </w:r>
      <w:r>
        <w:t>Extra stuff:</w:t>
      </w:r>
    </w:p>
    <w:p w14:paraId="2180ADF1" w14:textId="77777777" w:rsidR="00A26296" w:rsidRDefault="00A26296">
      <w:pPr>
        <w:pStyle w:val="Commentaire"/>
      </w:pPr>
      <w:r>
        <w:t xml:space="preserve">, </w:t>
      </w:r>
    </w:p>
    <w:p w14:paraId="1C84F539" w14:textId="77777777" w:rsidR="00A26296" w:rsidRDefault="00A26296">
      <w:pPr>
        <w:pStyle w:val="Commentaire"/>
      </w:pPr>
    </w:p>
    <w:p w14:paraId="7632A6F8" w14:textId="77777777" w:rsidR="00A26296" w:rsidRDefault="00A26296">
      <w:pPr>
        <w:pStyle w:val="Commentaire"/>
      </w:pPr>
      <w:r>
        <w:t>Correct:</w:t>
      </w:r>
    </w:p>
    <w:p w14:paraId="79E5B888" w14:textId="77777777" w:rsidR="00A26296" w:rsidRDefault="00A26296">
      <w:pPr>
        <w:pStyle w:val="Commentaire"/>
      </w:pPr>
      <w:r>
        <w:t>IPCC (2018)</w:t>
      </w:r>
    </w:p>
    <w:p w14:paraId="3ED86D9E" w14:textId="7CE5200E" w:rsidR="00A26296" w:rsidRDefault="00A26296">
      <w:pPr>
        <w:pStyle w:val="Commentaire"/>
      </w:pPr>
      <w:r>
        <w:t>(IPCC, 2018)</w:t>
      </w:r>
    </w:p>
  </w:comment>
  <w:comment w:id="41" w:author="Robin Matthews" w:date="2021-07-13T14:06:00Z" w:initials="RM">
    <w:p w14:paraId="317E21F6" w14:textId="77777777" w:rsidR="00A26296" w:rsidRDefault="00A26296">
      <w:pPr>
        <w:pStyle w:val="Commentaire"/>
      </w:pPr>
      <w:r>
        <w:rPr>
          <w:rStyle w:val="Marquedecommentaire"/>
        </w:rPr>
        <w:annotationRef/>
      </w:r>
      <w:r>
        <w:t>Extra stuff:</w:t>
      </w:r>
    </w:p>
    <w:p w14:paraId="73380F04" w14:textId="77777777" w:rsidR="00A26296" w:rsidRDefault="00A26296">
      <w:pPr>
        <w:pStyle w:val="Commentaire"/>
      </w:pPr>
      <w:r>
        <w:t xml:space="preserve">, </w:t>
      </w:r>
    </w:p>
    <w:p w14:paraId="7ACD09D9" w14:textId="77777777" w:rsidR="00A26296" w:rsidRDefault="00A26296">
      <w:pPr>
        <w:pStyle w:val="Commentaire"/>
      </w:pPr>
    </w:p>
    <w:p w14:paraId="3F861B1E" w14:textId="77777777" w:rsidR="00A26296" w:rsidRDefault="00A26296">
      <w:pPr>
        <w:pStyle w:val="Commentaire"/>
      </w:pPr>
      <w:r>
        <w:t>Correct:</w:t>
      </w:r>
    </w:p>
    <w:p w14:paraId="076A95BF" w14:textId="77777777" w:rsidR="00A26296" w:rsidRDefault="00A26296">
      <w:pPr>
        <w:pStyle w:val="Commentaire"/>
      </w:pPr>
      <w:r>
        <w:t>Hoegh-Guldberg et al. (2018)</w:t>
      </w:r>
    </w:p>
    <w:p w14:paraId="1A073BC8" w14:textId="1EFF6FBE" w:rsidR="00A26296" w:rsidRDefault="00A26296">
      <w:pPr>
        <w:pStyle w:val="Commentaire"/>
      </w:pPr>
      <w:r>
        <w:t>(Hoegh-Guldberg et al., 2018)</w:t>
      </w:r>
    </w:p>
  </w:comment>
  <w:comment w:id="45" w:author="Robin Matthews" w:date="2021-07-13T14:06:00Z" w:initials="RM">
    <w:p w14:paraId="39E3315E" w14:textId="77777777" w:rsidR="00A26296" w:rsidRDefault="00A26296">
      <w:pPr>
        <w:pStyle w:val="Commentaire"/>
      </w:pPr>
      <w:r>
        <w:rPr>
          <w:rStyle w:val="Marquedecommentaire"/>
        </w:rPr>
        <w:annotationRef/>
      </w:r>
      <w:r>
        <w:t>Not found:</w:t>
      </w:r>
    </w:p>
    <w:p w14:paraId="32123B6D" w14:textId="77777777" w:rsidR="00A26296" w:rsidRDefault="00A26296">
      <w:pPr>
        <w:pStyle w:val="Commentaire"/>
      </w:pPr>
      <w:r>
        <w:t>Jia et al.</w:t>
      </w:r>
    </w:p>
    <w:p w14:paraId="13F0079B" w14:textId="77777777" w:rsidR="00A26296" w:rsidRDefault="00A26296">
      <w:pPr>
        <w:pStyle w:val="Commentaire"/>
      </w:pPr>
    </w:p>
    <w:p w14:paraId="620C53EF" w14:textId="77777777" w:rsidR="00A26296" w:rsidRDefault="00A26296">
      <w:pPr>
        <w:pStyle w:val="Commentaire"/>
      </w:pPr>
      <w:r>
        <w:t>Extra stuff:</w:t>
      </w:r>
    </w:p>
    <w:p w14:paraId="37EA2E16" w14:textId="77777777" w:rsidR="00A26296" w:rsidRDefault="00A26296">
      <w:pPr>
        <w:pStyle w:val="Commentaire"/>
      </w:pPr>
      <w:r>
        <w:t>(IPCC, )</w:t>
      </w:r>
    </w:p>
    <w:p w14:paraId="6EE13424" w14:textId="77777777" w:rsidR="00A26296" w:rsidRDefault="00A26296">
      <w:pPr>
        <w:pStyle w:val="Commentaire"/>
      </w:pPr>
    </w:p>
    <w:p w14:paraId="45E3CFFA" w14:textId="77777777" w:rsidR="00A26296" w:rsidRDefault="00A26296">
      <w:pPr>
        <w:pStyle w:val="Commentaire"/>
      </w:pPr>
      <w:r>
        <w:t>Correct:</w:t>
      </w:r>
    </w:p>
    <w:p w14:paraId="768D4A16" w14:textId="77777777" w:rsidR="00A26296" w:rsidRDefault="00A26296">
      <w:pPr>
        <w:pStyle w:val="Commentaire"/>
      </w:pPr>
      <w:r>
        <w:t>Jia et al. (2019)</w:t>
      </w:r>
    </w:p>
    <w:p w14:paraId="37F41759" w14:textId="2560305F" w:rsidR="00A26296" w:rsidRDefault="00A26296">
      <w:pPr>
        <w:pStyle w:val="Commentaire"/>
      </w:pPr>
      <w:r>
        <w:t>(Jia et al., 2019)</w:t>
      </w:r>
    </w:p>
  </w:comment>
  <w:comment w:id="46" w:author="Robin Matthews" w:date="2021-07-13T16:41:00Z" w:initials="RM">
    <w:p w14:paraId="2B43F524" w14:textId="4F91DAF5" w:rsidR="00C11C25" w:rsidRDefault="00C11C25">
      <w:pPr>
        <w:pStyle w:val="Commentaire"/>
      </w:pPr>
      <w:r>
        <w:rPr>
          <w:rStyle w:val="Marquedecommentaire"/>
        </w:rPr>
        <w:annotationRef/>
      </w:r>
      <w:r>
        <w:t>Mendeley field contains ‘Jia et al., 2019’. Looks like you wan to cite the entire SRCCL instead?</w:t>
      </w:r>
    </w:p>
  </w:comment>
  <w:comment w:id="61" w:author="Robin Matthews" w:date="2021-07-13T14:06:00Z" w:initials="RM">
    <w:p w14:paraId="4A1C69B7" w14:textId="77777777" w:rsidR="00A26296" w:rsidRDefault="00A26296">
      <w:pPr>
        <w:pStyle w:val="Commentaire"/>
      </w:pPr>
      <w:r>
        <w:rPr>
          <w:rStyle w:val="Marquedecommentaire"/>
        </w:rPr>
        <w:annotationRef/>
      </w:r>
      <w:r>
        <w:t>Extra stuff:</w:t>
      </w:r>
    </w:p>
    <w:p w14:paraId="77111681" w14:textId="77777777" w:rsidR="00A26296" w:rsidRDefault="00A26296">
      <w:pPr>
        <w:pStyle w:val="Commentaire"/>
      </w:pPr>
      <w:r>
        <w:t xml:space="preserve">(, </w:t>
      </w:r>
    </w:p>
    <w:p w14:paraId="46CC7CA5" w14:textId="77777777" w:rsidR="00A26296" w:rsidRDefault="00A26296">
      <w:pPr>
        <w:pStyle w:val="Commentaire"/>
      </w:pPr>
    </w:p>
    <w:p w14:paraId="1F6E99CD" w14:textId="77777777" w:rsidR="00A26296" w:rsidRDefault="00A26296">
      <w:pPr>
        <w:pStyle w:val="Commentaire"/>
      </w:pPr>
      <w:r>
        <w:t>Correct:</w:t>
      </w:r>
    </w:p>
    <w:p w14:paraId="6C0DE91F" w14:textId="77777777" w:rsidR="00A26296" w:rsidRDefault="00A26296">
      <w:pPr>
        <w:pStyle w:val="Commentaire"/>
      </w:pPr>
      <w:r>
        <w:t>Hoegh-Guldberg et al. (2018)</w:t>
      </w:r>
    </w:p>
    <w:p w14:paraId="52AAFD57" w14:textId="6CB541C5" w:rsidR="00A26296" w:rsidRDefault="00A26296">
      <w:pPr>
        <w:pStyle w:val="Commentaire"/>
      </w:pPr>
      <w:r>
        <w:t>(Hoegh-Guldberg et al., 2018)</w:t>
      </w:r>
    </w:p>
  </w:comment>
  <w:comment w:id="70" w:author="Robin Matthews" w:date="2021-07-13T14:06:00Z" w:initials="RM">
    <w:p w14:paraId="297D5589" w14:textId="77777777" w:rsidR="00A26296" w:rsidRDefault="00A26296">
      <w:pPr>
        <w:pStyle w:val="Commentaire"/>
      </w:pPr>
      <w:r>
        <w:rPr>
          <w:rStyle w:val="Marquedecommentaire"/>
        </w:rPr>
        <w:annotationRef/>
      </w:r>
      <w:r>
        <w:t>Extra stuff:</w:t>
      </w:r>
    </w:p>
    <w:p w14:paraId="6FE776F2" w14:textId="77777777" w:rsidR="00A26296" w:rsidRDefault="00A26296">
      <w:pPr>
        <w:pStyle w:val="Commentaire"/>
      </w:pPr>
      <w:r>
        <w:t xml:space="preserve">, </w:t>
      </w:r>
    </w:p>
    <w:p w14:paraId="13BDB819" w14:textId="77777777" w:rsidR="00A26296" w:rsidRDefault="00A26296">
      <w:pPr>
        <w:pStyle w:val="Commentaire"/>
      </w:pPr>
    </w:p>
    <w:p w14:paraId="3BCC2AFD" w14:textId="77777777" w:rsidR="00A26296" w:rsidRDefault="00A26296">
      <w:pPr>
        <w:pStyle w:val="Commentaire"/>
      </w:pPr>
      <w:r>
        <w:t>Correct:</w:t>
      </w:r>
    </w:p>
    <w:p w14:paraId="0AF51BC0" w14:textId="77777777" w:rsidR="00A26296" w:rsidRDefault="00A26296">
      <w:pPr>
        <w:pStyle w:val="Commentaire"/>
      </w:pPr>
      <w:r>
        <w:t>Seneviratne et al. (2016)</w:t>
      </w:r>
    </w:p>
    <w:p w14:paraId="2B5A3D3F" w14:textId="783659E8" w:rsidR="00A26296" w:rsidRDefault="00A26296">
      <w:pPr>
        <w:pStyle w:val="Commentaire"/>
      </w:pPr>
      <w:r>
        <w:t>(Seneviratne et al., 2016)</w:t>
      </w:r>
    </w:p>
  </w:comment>
  <w:comment w:id="72" w:author="Robin Matthews" w:date="2021-07-13T14:06:00Z" w:initials="RM">
    <w:p w14:paraId="262F1637" w14:textId="77777777" w:rsidR="00A26296" w:rsidRDefault="00A26296">
      <w:pPr>
        <w:pStyle w:val="Commentaire"/>
      </w:pPr>
      <w:r>
        <w:rPr>
          <w:rStyle w:val="Marquedecommentaire"/>
        </w:rPr>
        <w:annotationRef/>
      </w:r>
      <w:r>
        <w:t>Extra stuff:</w:t>
      </w:r>
    </w:p>
    <w:p w14:paraId="369F02B4" w14:textId="77777777" w:rsidR="00A26296" w:rsidRDefault="00A26296">
      <w:pPr>
        <w:pStyle w:val="Commentaire"/>
      </w:pPr>
      <w:r>
        <w:t xml:space="preserve">, </w:t>
      </w:r>
    </w:p>
    <w:p w14:paraId="231B912F" w14:textId="77777777" w:rsidR="00A26296" w:rsidRDefault="00A26296">
      <w:pPr>
        <w:pStyle w:val="Commentaire"/>
      </w:pPr>
    </w:p>
    <w:p w14:paraId="79B80BF1" w14:textId="77777777" w:rsidR="00A26296" w:rsidRDefault="00A26296">
      <w:pPr>
        <w:pStyle w:val="Commentaire"/>
      </w:pPr>
      <w:r>
        <w:t>Correct:</w:t>
      </w:r>
    </w:p>
    <w:p w14:paraId="6D33E6C1" w14:textId="77777777" w:rsidR="00A26296" w:rsidRDefault="00A26296">
      <w:pPr>
        <w:pStyle w:val="Commentaire"/>
      </w:pPr>
      <w:r>
        <w:t>Wartenburger et al. (2017)</w:t>
      </w:r>
    </w:p>
    <w:p w14:paraId="61B00CD1" w14:textId="7B286AA7" w:rsidR="00A26296" w:rsidRDefault="00A26296">
      <w:pPr>
        <w:pStyle w:val="Commentaire"/>
      </w:pPr>
      <w:r>
        <w:t>(Wartenburger et al., 2017)</w:t>
      </w:r>
    </w:p>
  </w:comment>
  <w:comment w:id="73" w:author="Robin Matthews" w:date="2021-07-13T14:06:00Z" w:initials="RM">
    <w:p w14:paraId="1C7162D9" w14:textId="77777777" w:rsidR="00A26296" w:rsidRDefault="00A26296">
      <w:pPr>
        <w:pStyle w:val="Commentaire"/>
      </w:pPr>
      <w:r>
        <w:rPr>
          <w:rStyle w:val="Marquedecommentaire"/>
        </w:rPr>
        <w:annotationRef/>
      </w:r>
      <w:r>
        <w:t>Extra stuff:</w:t>
      </w:r>
    </w:p>
    <w:p w14:paraId="5963F04D" w14:textId="77777777" w:rsidR="00A26296" w:rsidRDefault="00A26296">
      <w:pPr>
        <w:pStyle w:val="Commentaire"/>
      </w:pPr>
      <w:r>
        <w:t xml:space="preserve">, </w:t>
      </w:r>
    </w:p>
    <w:p w14:paraId="1AEE1264" w14:textId="77777777" w:rsidR="00A26296" w:rsidRDefault="00A26296">
      <w:pPr>
        <w:pStyle w:val="Commentaire"/>
      </w:pPr>
    </w:p>
    <w:p w14:paraId="675BDAA4" w14:textId="77777777" w:rsidR="00A26296" w:rsidRDefault="00A26296">
      <w:pPr>
        <w:pStyle w:val="Commentaire"/>
      </w:pPr>
      <w:r>
        <w:t>Correct:</w:t>
      </w:r>
    </w:p>
    <w:p w14:paraId="287F9DA8" w14:textId="77777777" w:rsidR="00A26296" w:rsidRDefault="00A26296">
      <w:pPr>
        <w:pStyle w:val="Commentaire"/>
      </w:pPr>
      <w:r>
        <w:t>Kharin et al. (2018)</w:t>
      </w:r>
    </w:p>
    <w:p w14:paraId="0B1F1910" w14:textId="42D00CE0" w:rsidR="00A26296" w:rsidRDefault="00A26296">
      <w:pPr>
        <w:pStyle w:val="Commentaire"/>
      </w:pPr>
      <w:r>
        <w:t>(Kharin et al., 2018)</w:t>
      </w:r>
    </w:p>
  </w:comment>
  <w:comment w:id="78" w:author="Robin Matthews" w:date="2021-07-13T14:06:00Z" w:initials="RM">
    <w:p w14:paraId="0E9C54AE" w14:textId="77777777" w:rsidR="00A26296" w:rsidRDefault="00A26296">
      <w:pPr>
        <w:pStyle w:val="Commentaire"/>
      </w:pPr>
      <w:r>
        <w:rPr>
          <w:rStyle w:val="Marquedecommentaire"/>
        </w:rPr>
        <w:annotationRef/>
      </w:r>
      <w:r>
        <w:t>Extra stuff:</w:t>
      </w:r>
    </w:p>
    <w:p w14:paraId="47777538" w14:textId="77777777" w:rsidR="00A26296" w:rsidRDefault="00A26296">
      <w:pPr>
        <w:pStyle w:val="Commentaire"/>
      </w:pPr>
      <w:r>
        <w:t xml:space="preserve">, </w:t>
      </w:r>
    </w:p>
    <w:p w14:paraId="2FA47CD8" w14:textId="77777777" w:rsidR="00A26296" w:rsidRDefault="00A26296">
      <w:pPr>
        <w:pStyle w:val="Commentaire"/>
      </w:pPr>
    </w:p>
    <w:p w14:paraId="0D7031E6" w14:textId="77777777" w:rsidR="00A26296" w:rsidRDefault="00A26296">
      <w:pPr>
        <w:pStyle w:val="Commentaire"/>
      </w:pPr>
      <w:r>
        <w:t>Correct:</w:t>
      </w:r>
    </w:p>
    <w:p w14:paraId="6D7CA991" w14:textId="77777777" w:rsidR="00A26296" w:rsidRDefault="00A26296">
      <w:pPr>
        <w:pStyle w:val="Commentaire"/>
      </w:pPr>
      <w:r>
        <w:t>Wartenburger et al. (2017)</w:t>
      </w:r>
    </w:p>
    <w:p w14:paraId="16963DF6" w14:textId="62820115" w:rsidR="00A26296" w:rsidRDefault="00A26296">
      <w:pPr>
        <w:pStyle w:val="Commentaire"/>
      </w:pPr>
      <w:r>
        <w:t>(Wartenburger et al., 2017)</w:t>
      </w:r>
    </w:p>
  </w:comment>
  <w:comment w:id="79" w:author="Robin Matthews" w:date="2021-07-13T14:06:00Z" w:initials="RM">
    <w:p w14:paraId="251A1B5A" w14:textId="77777777" w:rsidR="00A26296" w:rsidRDefault="00A26296">
      <w:pPr>
        <w:pStyle w:val="Commentaire"/>
      </w:pPr>
      <w:r>
        <w:rPr>
          <w:rStyle w:val="Marquedecommentaire"/>
        </w:rPr>
        <w:annotationRef/>
      </w:r>
      <w:r>
        <w:t>Not found:</w:t>
      </w:r>
    </w:p>
    <w:p w14:paraId="63758909" w14:textId="77777777" w:rsidR="00A26296" w:rsidRDefault="00A26296">
      <w:pPr>
        <w:pStyle w:val="Commentaire"/>
      </w:pPr>
      <w:r>
        <w:t>Y. Sun et al.</w:t>
      </w:r>
    </w:p>
    <w:p w14:paraId="1F221CE1" w14:textId="77777777" w:rsidR="00A26296" w:rsidRDefault="00A26296">
      <w:pPr>
        <w:pStyle w:val="Commentaire"/>
      </w:pPr>
    </w:p>
    <w:p w14:paraId="68277286" w14:textId="77777777" w:rsidR="00A26296" w:rsidRDefault="00A26296">
      <w:pPr>
        <w:pStyle w:val="Commentaire"/>
      </w:pPr>
      <w:r>
        <w:t>Extra stuff:</w:t>
      </w:r>
    </w:p>
    <w:p w14:paraId="4FAA1FAD" w14:textId="77777777" w:rsidR="00A26296" w:rsidRDefault="00A26296">
      <w:pPr>
        <w:pStyle w:val="Commentaire"/>
      </w:pPr>
      <w:r>
        <w:t xml:space="preserve">Sun et al., </w:t>
      </w:r>
    </w:p>
    <w:p w14:paraId="7EE5C450" w14:textId="77777777" w:rsidR="00A26296" w:rsidRDefault="00A26296">
      <w:pPr>
        <w:pStyle w:val="Commentaire"/>
      </w:pPr>
    </w:p>
    <w:p w14:paraId="2AFBB69F" w14:textId="77777777" w:rsidR="00A26296" w:rsidRDefault="00A26296">
      <w:pPr>
        <w:pStyle w:val="Commentaire"/>
      </w:pPr>
      <w:r>
        <w:t>Correct:</w:t>
      </w:r>
    </w:p>
    <w:p w14:paraId="4586E2C0" w14:textId="77777777" w:rsidR="00A26296" w:rsidRDefault="00A26296">
      <w:pPr>
        <w:pStyle w:val="Commentaire"/>
      </w:pPr>
      <w:r>
        <w:t>Y. Sun et al. (2018a)</w:t>
      </w:r>
    </w:p>
    <w:p w14:paraId="436826F9" w14:textId="62B5BA43" w:rsidR="00A26296" w:rsidRDefault="00A26296">
      <w:pPr>
        <w:pStyle w:val="Commentaire"/>
      </w:pPr>
      <w:r>
        <w:t>(Y. Sun et al., 2018a)</w:t>
      </w:r>
    </w:p>
  </w:comment>
  <w:comment w:id="85" w:author="Robin Matthews" w:date="2021-07-13T14:06:00Z" w:initials="RM">
    <w:p w14:paraId="43C7EE97" w14:textId="77777777" w:rsidR="00A26296" w:rsidRDefault="00A26296">
      <w:pPr>
        <w:pStyle w:val="Commentaire"/>
      </w:pPr>
      <w:r>
        <w:rPr>
          <w:rStyle w:val="Marquedecommentaire"/>
        </w:rPr>
        <w:annotationRef/>
      </w:r>
      <w:r>
        <w:t>Not found:</w:t>
      </w:r>
    </w:p>
    <w:p w14:paraId="1F04D7C7" w14:textId="77777777" w:rsidR="00A26296" w:rsidRDefault="00A26296">
      <w:pPr>
        <w:pStyle w:val="Commentaire"/>
      </w:pPr>
      <w:r>
        <w:t>C. Li et al.</w:t>
      </w:r>
    </w:p>
    <w:p w14:paraId="24A82047" w14:textId="77777777" w:rsidR="00A26296" w:rsidRDefault="00A26296">
      <w:pPr>
        <w:pStyle w:val="Commentaire"/>
      </w:pPr>
    </w:p>
    <w:p w14:paraId="33086DA0" w14:textId="77777777" w:rsidR="00A26296" w:rsidRDefault="00A26296">
      <w:pPr>
        <w:pStyle w:val="Commentaire"/>
      </w:pPr>
      <w:r>
        <w:t>Extra stuff:</w:t>
      </w:r>
    </w:p>
    <w:p w14:paraId="09CA8AA0" w14:textId="77777777" w:rsidR="00A26296" w:rsidRDefault="00A26296">
      <w:pPr>
        <w:pStyle w:val="Commentaire"/>
      </w:pPr>
      <w:r>
        <w:t xml:space="preserve">Li et al., </w:t>
      </w:r>
    </w:p>
    <w:p w14:paraId="16AE3CE3" w14:textId="77777777" w:rsidR="00A26296" w:rsidRDefault="00A26296">
      <w:pPr>
        <w:pStyle w:val="Commentaire"/>
      </w:pPr>
    </w:p>
    <w:p w14:paraId="227D42EB" w14:textId="77777777" w:rsidR="00A26296" w:rsidRDefault="00A26296">
      <w:pPr>
        <w:pStyle w:val="Commentaire"/>
      </w:pPr>
      <w:r>
        <w:t>Correct:</w:t>
      </w:r>
    </w:p>
    <w:p w14:paraId="68329EA9" w14:textId="77777777" w:rsidR="00A26296" w:rsidRDefault="00A26296">
      <w:pPr>
        <w:pStyle w:val="Commentaire"/>
      </w:pPr>
      <w:r>
        <w:t>C. Li et al. (2018a)</w:t>
      </w:r>
    </w:p>
    <w:p w14:paraId="2620CE4D" w14:textId="78FDA92F" w:rsidR="00A26296" w:rsidRDefault="00A26296">
      <w:pPr>
        <w:pStyle w:val="Commentaire"/>
      </w:pPr>
      <w:r>
        <w:t>(C. Li et al., 2018a)</w:t>
      </w:r>
    </w:p>
  </w:comment>
  <w:comment w:id="86" w:author="Robin Matthews" w:date="2021-07-13T14:06:00Z" w:initials="RM">
    <w:p w14:paraId="3232FD02" w14:textId="77777777" w:rsidR="00A26296" w:rsidRDefault="00A26296">
      <w:pPr>
        <w:pStyle w:val="Commentaire"/>
      </w:pPr>
      <w:r>
        <w:rPr>
          <w:rStyle w:val="Marquedecommentaire"/>
        </w:rPr>
        <w:annotationRef/>
      </w:r>
      <w:r>
        <w:t>Extra stuff:</w:t>
      </w:r>
    </w:p>
    <w:p w14:paraId="31D27CB5" w14:textId="77777777" w:rsidR="00A26296" w:rsidRDefault="00A26296">
      <w:pPr>
        <w:pStyle w:val="Commentaire"/>
      </w:pPr>
      <w:r>
        <w:t xml:space="preserve">, </w:t>
      </w:r>
    </w:p>
    <w:p w14:paraId="6BD3B367" w14:textId="77777777" w:rsidR="00A26296" w:rsidRDefault="00A26296">
      <w:pPr>
        <w:pStyle w:val="Commentaire"/>
      </w:pPr>
    </w:p>
    <w:p w14:paraId="2B49666E" w14:textId="77777777" w:rsidR="00A26296" w:rsidRDefault="00A26296">
      <w:pPr>
        <w:pStyle w:val="Commentaire"/>
      </w:pPr>
      <w:r>
        <w:t>Correct:</w:t>
      </w:r>
    </w:p>
    <w:p w14:paraId="11A097DA" w14:textId="77777777" w:rsidR="00A26296" w:rsidRDefault="00A26296">
      <w:pPr>
        <w:pStyle w:val="Commentaire"/>
      </w:pPr>
      <w:r>
        <w:t>Prein et al. (2016b)</w:t>
      </w:r>
    </w:p>
    <w:p w14:paraId="64D07DCA" w14:textId="58EE4A14" w:rsidR="00A26296" w:rsidRDefault="00A26296">
      <w:pPr>
        <w:pStyle w:val="Commentaire"/>
      </w:pPr>
      <w:r>
        <w:t>(Prein et al., 2016b)</w:t>
      </w:r>
    </w:p>
  </w:comment>
  <w:comment w:id="98" w:author="Robin Matthews" w:date="2021-07-13T14:06:00Z" w:initials="RM">
    <w:p w14:paraId="5E51B00D" w14:textId="77777777" w:rsidR="00A26296" w:rsidRDefault="00A26296">
      <w:pPr>
        <w:pStyle w:val="Commentaire"/>
      </w:pPr>
      <w:r>
        <w:rPr>
          <w:rStyle w:val="Marquedecommentaire"/>
        </w:rPr>
        <w:annotationRef/>
      </w:r>
      <w:r>
        <w:t>Extra stuff:</w:t>
      </w:r>
    </w:p>
    <w:p w14:paraId="50815F1A" w14:textId="77777777" w:rsidR="00A26296" w:rsidRDefault="00A26296">
      <w:pPr>
        <w:pStyle w:val="Commentaire"/>
      </w:pPr>
      <w:r>
        <w:t xml:space="preserve">, </w:t>
      </w:r>
    </w:p>
    <w:p w14:paraId="07FE2805" w14:textId="77777777" w:rsidR="00A26296" w:rsidRDefault="00A26296">
      <w:pPr>
        <w:pStyle w:val="Commentaire"/>
      </w:pPr>
    </w:p>
    <w:p w14:paraId="31756EA9" w14:textId="77777777" w:rsidR="00A26296" w:rsidRDefault="00A26296">
      <w:pPr>
        <w:pStyle w:val="Commentaire"/>
      </w:pPr>
      <w:r>
        <w:t>Correct:</w:t>
      </w:r>
    </w:p>
    <w:p w14:paraId="3817B3FE" w14:textId="77777777" w:rsidR="00A26296" w:rsidRDefault="00A26296">
      <w:pPr>
        <w:pStyle w:val="Commentaire"/>
      </w:pPr>
      <w:r>
        <w:t>Shepherd (2014)</w:t>
      </w:r>
    </w:p>
    <w:p w14:paraId="203B3379" w14:textId="0060E97A" w:rsidR="00A26296" w:rsidRDefault="00A26296">
      <w:pPr>
        <w:pStyle w:val="Commentaire"/>
      </w:pPr>
      <w:r>
        <w:t>(Shepherd, 2014)</w:t>
      </w:r>
    </w:p>
  </w:comment>
  <w:comment w:id="103" w:author="Robin Matthews" w:date="2021-07-13T14:06:00Z" w:initials="RM">
    <w:p w14:paraId="02F532BF" w14:textId="77777777" w:rsidR="00A26296" w:rsidRDefault="00A26296">
      <w:pPr>
        <w:pStyle w:val="Commentaire"/>
      </w:pPr>
      <w:r>
        <w:rPr>
          <w:rStyle w:val="Marquedecommentaire"/>
        </w:rPr>
        <w:annotationRef/>
      </w:r>
      <w:r>
        <w:t>Not found:</w:t>
      </w:r>
    </w:p>
    <w:p w14:paraId="418E9EAD" w14:textId="77777777" w:rsidR="00A26296" w:rsidRDefault="00A26296">
      <w:pPr>
        <w:pStyle w:val="Commentaire"/>
      </w:pPr>
      <w:r>
        <w:t>Shepherd</w:t>
      </w:r>
    </w:p>
    <w:p w14:paraId="5E5B37F4" w14:textId="77777777" w:rsidR="00A26296" w:rsidRDefault="00A26296">
      <w:pPr>
        <w:pStyle w:val="Commentaire"/>
      </w:pPr>
      <w:r>
        <w:t>2016</w:t>
      </w:r>
    </w:p>
    <w:p w14:paraId="4B608AD1" w14:textId="77777777" w:rsidR="00A26296" w:rsidRDefault="00A26296">
      <w:pPr>
        <w:pStyle w:val="Commentaire"/>
      </w:pPr>
    </w:p>
    <w:p w14:paraId="7323AB6D" w14:textId="77777777" w:rsidR="00A26296" w:rsidRDefault="00A26296">
      <w:pPr>
        <w:pStyle w:val="Commentaire"/>
      </w:pPr>
      <w:r>
        <w:t>Extra stuff:</w:t>
      </w:r>
    </w:p>
    <w:p w14:paraId="1C8A1E13" w14:textId="77777777" w:rsidR="00A26296" w:rsidRDefault="00A26296">
      <w:pPr>
        <w:pStyle w:val="Commentaire"/>
      </w:pPr>
      <w:r>
        <w:t>)</w:t>
      </w:r>
    </w:p>
    <w:p w14:paraId="00A52A7A" w14:textId="77777777" w:rsidR="00A26296" w:rsidRDefault="00A26296">
      <w:pPr>
        <w:pStyle w:val="Commentaire"/>
      </w:pPr>
    </w:p>
    <w:p w14:paraId="541FA6A6" w14:textId="77777777" w:rsidR="00A26296" w:rsidRDefault="00A26296">
      <w:pPr>
        <w:pStyle w:val="Commentaire"/>
      </w:pPr>
      <w:r>
        <w:t>Correct:</w:t>
      </w:r>
    </w:p>
    <w:p w14:paraId="5479F43E" w14:textId="77777777" w:rsidR="00A26296" w:rsidRDefault="00A26296">
      <w:pPr>
        <w:pStyle w:val="Commentaire"/>
      </w:pPr>
      <w:r>
        <w:t>Shepherd (2016)</w:t>
      </w:r>
    </w:p>
    <w:p w14:paraId="3A3EF30D" w14:textId="659BDDB7" w:rsidR="00A26296" w:rsidRDefault="00A26296">
      <w:pPr>
        <w:pStyle w:val="Commentaire"/>
      </w:pPr>
      <w:r>
        <w:t>(Shepherd, 2016)</w:t>
      </w:r>
    </w:p>
  </w:comment>
  <w:comment w:id="106" w:author="Robin Matthews" w:date="2021-07-13T14:06:00Z" w:initials="RM">
    <w:p w14:paraId="0BE4A454" w14:textId="77777777" w:rsidR="00A26296" w:rsidRDefault="00A26296">
      <w:pPr>
        <w:pStyle w:val="Commentaire"/>
      </w:pPr>
      <w:r>
        <w:rPr>
          <w:rStyle w:val="Marquedecommentaire"/>
        </w:rPr>
        <w:annotationRef/>
      </w:r>
      <w:r>
        <w:t>Not found:</w:t>
      </w:r>
    </w:p>
    <w:p w14:paraId="3552599E" w14:textId="77777777" w:rsidR="00A26296" w:rsidRDefault="00A26296">
      <w:pPr>
        <w:pStyle w:val="Commentaire"/>
      </w:pPr>
      <w:r>
        <w:t>Vicente-Serrano et al., 2020a</w:t>
      </w:r>
    </w:p>
    <w:p w14:paraId="716BFCBB" w14:textId="77777777" w:rsidR="00A26296" w:rsidRDefault="00A26296">
      <w:pPr>
        <w:pStyle w:val="Commentaire"/>
      </w:pPr>
    </w:p>
    <w:p w14:paraId="56DB06B1" w14:textId="77777777" w:rsidR="00A26296" w:rsidRDefault="00A26296">
      <w:pPr>
        <w:pStyle w:val="Commentaire"/>
      </w:pPr>
      <w:r>
        <w:t>Extra stuff:</w:t>
      </w:r>
    </w:p>
    <w:p w14:paraId="2F7EB2D4" w14:textId="77777777" w:rsidR="00A26296" w:rsidRDefault="00A26296">
      <w:pPr>
        <w:pStyle w:val="Commentaire"/>
      </w:pPr>
      <w:r>
        <w:t>(; Vicente-Serrano et al., 2020b)</w:t>
      </w:r>
    </w:p>
    <w:p w14:paraId="3BF168C6" w14:textId="77777777" w:rsidR="00A26296" w:rsidRDefault="00A26296">
      <w:pPr>
        <w:pStyle w:val="Commentaire"/>
      </w:pPr>
    </w:p>
    <w:p w14:paraId="2B5FB3BB" w14:textId="77777777" w:rsidR="00A26296" w:rsidRDefault="00A26296">
      <w:pPr>
        <w:pStyle w:val="Commentaire"/>
      </w:pPr>
      <w:r>
        <w:t>Correct:</w:t>
      </w:r>
    </w:p>
    <w:p w14:paraId="688ADCE9" w14:textId="117EE281" w:rsidR="00A26296" w:rsidRDefault="00A26296">
      <w:pPr>
        <w:pStyle w:val="Commentaire"/>
      </w:pPr>
      <w:r>
        <w:t>(Fu and Feng, 2014; Vicente-Serrano et al., 2020a)</w:t>
      </w:r>
    </w:p>
  </w:comment>
  <w:comment w:id="111" w:author="Robin Matthews" w:date="2021-07-13T14:06:00Z" w:initials="RM">
    <w:p w14:paraId="465A58E2" w14:textId="77777777" w:rsidR="00A26296" w:rsidRDefault="00A26296">
      <w:pPr>
        <w:pStyle w:val="Commentaire"/>
      </w:pPr>
      <w:r>
        <w:rPr>
          <w:rStyle w:val="Marquedecommentaire"/>
        </w:rPr>
        <w:annotationRef/>
      </w:r>
      <w:r>
        <w:t>Not found:</w:t>
      </w:r>
    </w:p>
    <w:p w14:paraId="7FFB9C16" w14:textId="77777777" w:rsidR="00A26296" w:rsidRDefault="00A26296">
      <w:pPr>
        <w:pStyle w:val="Commentaire"/>
      </w:pPr>
      <w:r>
        <w:t>2020a</w:t>
      </w:r>
    </w:p>
    <w:p w14:paraId="7AF94AD3" w14:textId="77777777" w:rsidR="00A26296" w:rsidRDefault="00A26296">
      <w:pPr>
        <w:pStyle w:val="Commentaire"/>
      </w:pPr>
    </w:p>
    <w:p w14:paraId="6A36D7AA" w14:textId="77777777" w:rsidR="00A26296" w:rsidRDefault="00A26296">
      <w:pPr>
        <w:pStyle w:val="Commentaire"/>
      </w:pPr>
      <w:r>
        <w:t>Extra stuff:</w:t>
      </w:r>
    </w:p>
    <w:p w14:paraId="760E7404" w14:textId="77777777" w:rsidR="00A26296" w:rsidRDefault="00A26296">
      <w:pPr>
        <w:pStyle w:val="Commentaire"/>
      </w:pPr>
      <w:r>
        <w:t>(e.g., , 2020)</w:t>
      </w:r>
    </w:p>
    <w:p w14:paraId="593A70D9" w14:textId="77777777" w:rsidR="00A26296" w:rsidRDefault="00A26296">
      <w:pPr>
        <w:pStyle w:val="Commentaire"/>
      </w:pPr>
    </w:p>
    <w:p w14:paraId="7C7AB362" w14:textId="77777777" w:rsidR="00A26296" w:rsidRDefault="00A26296">
      <w:pPr>
        <w:pStyle w:val="Commentaire"/>
      </w:pPr>
      <w:r>
        <w:t>Correct:</w:t>
      </w:r>
    </w:p>
    <w:p w14:paraId="6E44BEEE" w14:textId="77777777" w:rsidR="00A26296" w:rsidRDefault="00A26296">
      <w:pPr>
        <w:pStyle w:val="Commentaire"/>
      </w:pPr>
      <w:r>
        <w:t>Suarez-Gutierrez et al. (2020a)</w:t>
      </w:r>
    </w:p>
    <w:p w14:paraId="46AA080B" w14:textId="5E5DA280" w:rsidR="00A26296" w:rsidRDefault="00A26296">
      <w:pPr>
        <w:pStyle w:val="Commentaire"/>
      </w:pPr>
      <w:r>
        <w:t>(Suarez-Gutierrez et al., 2020a)</w:t>
      </w:r>
    </w:p>
  </w:comment>
  <w:comment w:id="115" w:author="Robin Matthews" w:date="2021-07-13T14:06:00Z" w:initials="RM">
    <w:p w14:paraId="2BD8D5E9" w14:textId="77777777" w:rsidR="00A26296" w:rsidRDefault="00A26296">
      <w:pPr>
        <w:pStyle w:val="Commentaire"/>
      </w:pPr>
      <w:r>
        <w:rPr>
          <w:rStyle w:val="Marquedecommentaire"/>
        </w:rPr>
        <w:annotationRef/>
      </w:r>
      <w:r>
        <w:t>Not found:</w:t>
      </w:r>
    </w:p>
    <w:p w14:paraId="7E710A78" w14:textId="77777777" w:rsidR="00A26296" w:rsidRDefault="00A26296">
      <w:pPr>
        <w:pStyle w:val="Commentaire"/>
      </w:pPr>
      <w:r>
        <w:t>Sun et al., 2020b</w:t>
      </w:r>
    </w:p>
    <w:p w14:paraId="3D50699F" w14:textId="77777777" w:rsidR="00A26296" w:rsidRDefault="00A26296">
      <w:pPr>
        <w:pStyle w:val="Commentaire"/>
      </w:pPr>
    </w:p>
    <w:p w14:paraId="4178D35E" w14:textId="77777777" w:rsidR="00A26296" w:rsidRDefault="00A26296">
      <w:pPr>
        <w:pStyle w:val="Commentaire"/>
      </w:pPr>
      <w:r>
        <w:t>Extra stuff:</w:t>
      </w:r>
    </w:p>
    <w:p w14:paraId="7CB292B9" w14:textId="77777777" w:rsidR="00A26296" w:rsidRDefault="00A26296">
      <w:pPr>
        <w:pStyle w:val="Commentaire"/>
      </w:pPr>
      <w:r>
        <w:t>(; Sun et al., 2020a)</w:t>
      </w:r>
    </w:p>
    <w:p w14:paraId="320E7170" w14:textId="77777777" w:rsidR="00A26296" w:rsidRDefault="00A26296">
      <w:pPr>
        <w:pStyle w:val="Commentaire"/>
      </w:pPr>
    </w:p>
    <w:p w14:paraId="2175370D" w14:textId="77777777" w:rsidR="00A26296" w:rsidRDefault="00A26296">
      <w:pPr>
        <w:pStyle w:val="Commentaire"/>
      </w:pPr>
      <w:r>
        <w:t>Correct:</w:t>
      </w:r>
    </w:p>
    <w:p w14:paraId="359D934A" w14:textId="28CDBF9F" w:rsidR="00A26296" w:rsidRDefault="00A26296">
      <w:pPr>
        <w:pStyle w:val="Commentaire"/>
      </w:pPr>
      <w:r>
        <w:t>(Fischer and Knutti, 2016; Sun et al., 2020b)</w:t>
      </w:r>
    </w:p>
  </w:comment>
  <w:comment w:id="120" w:author="Robin Matthews" w:date="2021-07-13T14:06:00Z" w:initials="RM">
    <w:p w14:paraId="18386304" w14:textId="77777777" w:rsidR="00A26296" w:rsidRDefault="00A26296">
      <w:pPr>
        <w:pStyle w:val="Commentaire"/>
      </w:pPr>
      <w:r>
        <w:rPr>
          <w:rStyle w:val="Marquedecommentaire"/>
        </w:rPr>
        <w:annotationRef/>
      </w:r>
      <w:r>
        <w:t>Extra stuff:</w:t>
      </w:r>
    </w:p>
    <w:p w14:paraId="6CB21BB9" w14:textId="77777777" w:rsidR="00A26296" w:rsidRDefault="00A26296">
      <w:pPr>
        <w:pStyle w:val="Commentaire"/>
      </w:pPr>
      <w:r>
        <w:t>(; ; ; Box 11.1, Figure 1c)</w:t>
      </w:r>
    </w:p>
    <w:p w14:paraId="7C863419" w14:textId="77777777" w:rsidR="00A26296" w:rsidRDefault="00A26296">
      <w:pPr>
        <w:pStyle w:val="Commentaire"/>
      </w:pPr>
    </w:p>
    <w:p w14:paraId="0EBAC257" w14:textId="77777777" w:rsidR="00A26296" w:rsidRDefault="00A26296">
      <w:pPr>
        <w:pStyle w:val="Commentaire"/>
      </w:pPr>
      <w:r>
        <w:t>Correct:</w:t>
      </w:r>
    </w:p>
    <w:p w14:paraId="2F01596B" w14:textId="2DBE4698" w:rsidR="00A26296" w:rsidRDefault="00A26296">
      <w:pPr>
        <w:pStyle w:val="Commentaire"/>
      </w:pPr>
      <w:r>
        <w:t>(Shepherd, 2014; Trenberth et al., 2015; Pfahl et al., 2017)</w:t>
      </w:r>
    </w:p>
  </w:comment>
  <w:comment w:id="125" w:author="Robin Matthews" w:date="2021-07-13T14:06:00Z" w:initials="RM">
    <w:p w14:paraId="17E31F83" w14:textId="77777777" w:rsidR="00A26296" w:rsidRDefault="00A26296">
      <w:pPr>
        <w:pStyle w:val="Commentaire"/>
      </w:pPr>
      <w:r>
        <w:rPr>
          <w:rStyle w:val="Marquedecommentaire"/>
        </w:rPr>
        <w:annotationRef/>
      </w:r>
      <w:r>
        <w:t>Extra stuff:</w:t>
      </w:r>
    </w:p>
    <w:p w14:paraId="5271B80C" w14:textId="77777777" w:rsidR="00A26296" w:rsidRDefault="00A26296">
      <w:pPr>
        <w:pStyle w:val="Commentaire"/>
      </w:pPr>
      <w:r>
        <w:t>; ; ; ; ; )</w:t>
      </w:r>
    </w:p>
    <w:p w14:paraId="131E085C" w14:textId="77777777" w:rsidR="00A26296" w:rsidRDefault="00A26296">
      <w:pPr>
        <w:pStyle w:val="Commentaire"/>
      </w:pPr>
    </w:p>
    <w:p w14:paraId="0931178A" w14:textId="77777777" w:rsidR="00A26296" w:rsidRDefault="00A26296">
      <w:pPr>
        <w:pStyle w:val="Commentaire"/>
      </w:pPr>
      <w:r>
        <w:t>Correct:</w:t>
      </w:r>
    </w:p>
    <w:p w14:paraId="3D1D1802" w14:textId="3B60C6A7" w:rsidR="00A26296" w:rsidRDefault="00A26296">
      <w:pPr>
        <w:pStyle w:val="Commentaire"/>
      </w:pPr>
      <w:r>
        <w:t>(Kendon et al., 2014; Westra et al., 2014; Ban et al., 2015; Meredith et al., 2015; Prein et al., 2015; Nie et al., 2018)</w:t>
      </w:r>
    </w:p>
  </w:comment>
  <w:comment w:id="126" w:author="Robin Matthews" w:date="2021-07-13T16:52:00Z" w:initials="RM">
    <w:p w14:paraId="6CFAFAF5" w14:textId="2C9A02AF" w:rsidR="004B67E4" w:rsidRDefault="004B67E4">
      <w:pPr>
        <w:pStyle w:val="Commentaire"/>
      </w:pPr>
      <w:r>
        <w:rPr>
          <w:rStyle w:val="Marquedecommentaire"/>
        </w:rPr>
        <w:annotationRef/>
      </w:r>
      <w:r>
        <w:t>rearranged</w:t>
      </w:r>
    </w:p>
  </w:comment>
  <w:comment w:id="133" w:author="Robin Matthews" w:date="2021-07-13T14:06:00Z" w:initials="RM">
    <w:p w14:paraId="0E8E3795" w14:textId="77777777" w:rsidR="00A26296" w:rsidRDefault="00A26296">
      <w:pPr>
        <w:pStyle w:val="Commentaire"/>
      </w:pPr>
      <w:r>
        <w:rPr>
          <w:rStyle w:val="Marquedecommentaire"/>
        </w:rPr>
        <w:annotationRef/>
      </w:r>
      <w:r>
        <w:t>Extra stuff:</w:t>
      </w:r>
    </w:p>
    <w:p w14:paraId="1E59EF6C" w14:textId="77777777" w:rsidR="00A26296" w:rsidRDefault="00A26296">
      <w:pPr>
        <w:pStyle w:val="Commentaire"/>
      </w:pPr>
      <w:r>
        <w:t xml:space="preserve"> (</w:t>
      </w:r>
    </w:p>
    <w:p w14:paraId="4E078D54" w14:textId="77777777" w:rsidR="00A26296" w:rsidRDefault="00A26296">
      <w:pPr>
        <w:pStyle w:val="Commentaire"/>
      </w:pPr>
    </w:p>
    <w:p w14:paraId="4260EC5B" w14:textId="77777777" w:rsidR="00A26296" w:rsidRDefault="00A26296">
      <w:pPr>
        <w:pStyle w:val="Commentaire"/>
      </w:pPr>
      <w:r>
        <w:t>Correct:</w:t>
      </w:r>
    </w:p>
    <w:p w14:paraId="1F6C852E" w14:textId="77777777" w:rsidR="00A26296" w:rsidRDefault="00A26296">
      <w:pPr>
        <w:pStyle w:val="Commentaire"/>
      </w:pPr>
      <w:r>
        <w:t>Pfahl et al. (2017)</w:t>
      </w:r>
    </w:p>
    <w:p w14:paraId="005DDC3A" w14:textId="213E09DC" w:rsidR="00A26296" w:rsidRDefault="00A26296">
      <w:pPr>
        <w:pStyle w:val="Commentaire"/>
      </w:pPr>
      <w:r>
        <w:t>(Pfahl et al., 2017)</w:t>
      </w:r>
    </w:p>
  </w:comment>
  <w:comment w:id="144" w:author="Robin Matthews" w:date="2021-07-13T14:06:00Z" w:initials="RM">
    <w:p w14:paraId="176FB9AE" w14:textId="77777777" w:rsidR="00A26296" w:rsidRDefault="00A26296">
      <w:pPr>
        <w:pStyle w:val="Commentaire"/>
      </w:pPr>
      <w:r>
        <w:rPr>
          <w:rStyle w:val="Marquedecommentaire"/>
        </w:rPr>
        <w:annotationRef/>
      </w:r>
      <w:r>
        <w:t>Not found:</w:t>
      </w:r>
    </w:p>
    <w:p w14:paraId="27103105" w14:textId="77777777" w:rsidR="00A26296" w:rsidRDefault="00A26296">
      <w:pPr>
        <w:pStyle w:val="Commentaire"/>
      </w:pPr>
      <w:r>
        <w:t>Vicente-Serrano et al., 2020a</w:t>
      </w:r>
    </w:p>
    <w:p w14:paraId="1F90F0A8" w14:textId="77777777" w:rsidR="00A26296" w:rsidRDefault="00A26296">
      <w:pPr>
        <w:pStyle w:val="Commentaire"/>
      </w:pPr>
    </w:p>
    <w:p w14:paraId="76046482" w14:textId="77777777" w:rsidR="00A26296" w:rsidRDefault="00A26296">
      <w:pPr>
        <w:pStyle w:val="Commentaire"/>
      </w:pPr>
      <w:r>
        <w:t>Extra stuff:</w:t>
      </w:r>
    </w:p>
    <w:p w14:paraId="4C52B69F" w14:textId="77777777" w:rsidR="00A26296" w:rsidRDefault="00A26296">
      <w:pPr>
        <w:pStyle w:val="Commentaire"/>
      </w:pPr>
      <w:r>
        <w:t>(; ; Vicente-Serrano et al., 2020b)</w:t>
      </w:r>
    </w:p>
    <w:p w14:paraId="2F401275" w14:textId="77777777" w:rsidR="00A26296" w:rsidRDefault="00A26296">
      <w:pPr>
        <w:pStyle w:val="Commentaire"/>
      </w:pPr>
    </w:p>
    <w:p w14:paraId="494DFFE9" w14:textId="77777777" w:rsidR="00A26296" w:rsidRDefault="00A26296">
      <w:pPr>
        <w:pStyle w:val="Commentaire"/>
      </w:pPr>
      <w:r>
        <w:t>Correct:</w:t>
      </w:r>
    </w:p>
    <w:p w14:paraId="6D055231" w14:textId="505F78F1" w:rsidR="00A26296" w:rsidRDefault="00A26296">
      <w:pPr>
        <w:pStyle w:val="Commentaire"/>
      </w:pPr>
      <w:r>
        <w:t>(Martin, 2018; Gebremeskel Haile et al., 2020; Vicente-Serrano et al., 2020a)</w:t>
      </w:r>
    </w:p>
  </w:comment>
  <w:comment w:id="156" w:author="Robin Matthews" w:date="2021-07-13T14:06:00Z" w:initials="RM">
    <w:p w14:paraId="73D8EEE5" w14:textId="77777777" w:rsidR="00A26296" w:rsidRDefault="00A26296">
      <w:pPr>
        <w:pStyle w:val="Commentaire"/>
      </w:pPr>
      <w:r>
        <w:rPr>
          <w:rStyle w:val="Marquedecommentaire"/>
        </w:rPr>
        <w:annotationRef/>
      </w:r>
      <w:r>
        <w:t>Extra stuff:</w:t>
      </w:r>
    </w:p>
    <w:p w14:paraId="2D58E219" w14:textId="77777777" w:rsidR="00A26296" w:rsidRDefault="00A26296">
      <w:pPr>
        <w:pStyle w:val="Commentaire"/>
      </w:pPr>
      <w:r>
        <w:t xml:space="preserve">(, </w:t>
      </w:r>
    </w:p>
    <w:p w14:paraId="3E2E7C1F" w14:textId="77777777" w:rsidR="00A26296" w:rsidRDefault="00A26296">
      <w:pPr>
        <w:pStyle w:val="Commentaire"/>
      </w:pPr>
    </w:p>
    <w:p w14:paraId="32B885F4" w14:textId="77777777" w:rsidR="00A26296" w:rsidRDefault="00A26296">
      <w:pPr>
        <w:pStyle w:val="Commentaire"/>
      </w:pPr>
      <w:r>
        <w:t>Correct:</w:t>
      </w:r>
    </w:p>
    <w:p w14:paraId="17596C75" w14:textId="77777777" w:rsidR="00A26296" w:rsidRDefault="00A26296">
      <w:pPr>
        <w:pStyle w:val="Commentaire"/>
      </w:pPr>
      <w:r>
        <w:t>Kundzewicz et al. (2018)</w:t>
      </w:r>
    </w:p>
    <w:p w14:paraId="71765978" w14:textId="5CA27E1F" w:rsidR="00A26296" w:rsidRDefault="00A26296">
      <w:pPr>
        <w:pStyle w:val="Commentaire"/>
      </w:pPr>
      <w:r>
        <w:t>(Kundzewicz et al., 2018)</w:t>
      </w:r>
    </w:p>
  </w:comment>
  <w:comment w:id="165" w:author="Robin Matthews" w:date="2021-07-13T14:06:00Z" w:initials="RM">
    <w:p w14:paraId="3E057F17" w14:textId="77777777" w:rsidR="00A26296" w:rsidRDefault="00A26296">
      <w:pPr>
        <w:pStyle w:val="Commentaire"/>
      </w:pPr>
      <w:r>
        <w:rPr>
          <w:rStyle w:val="Marquedecommentaire"/>
        </w:rPr>
        <w:annotationRef/>
      </w:r>
      <w:r>
        <w:t>Extra stuff:</w:t>
      </w:r>
    </w:p>
    <w:p w14:paraId="5D4783BD" w14:textId="77777777" w:rsidR="00A26296" w:rsidRDefault="00A26296">
      <w:pPr>
        <w:pStyle w:val="Commentaire"/>
      </w:pPr>
      <w:r>
        <w:t xml:space="preserve">, </w:t>
      </w:r>
    </w:p>
    <w:p w14:paraId="5FBE2607" w14:textId="77777777" w:rsidR="00A26296" w:rsidRDefault="00A26296">
      <w:pPr>
        <w:pStyle w:val="Commentaire"/>
      </w:pPr>
    </w:p>
    <w:p w14:paraId="689D1A26" w14:textId="77777777" w:rsidR="00A26296" w:rsidRDefault="00A26296">
      <w:pPr>
        <w:pStyle w:val="Commentaire"/>
      </w:pPr>
      <w:r>
        <w:t>Correct:</w:t>
      </w:r>
    </w:p>
    <w:p w14:paraId="3B5F42F4" w14:textId="77777777" w:rsidR="00A26296" w:rsidRDefault="00A26296">
      <w:pPr>
        <w:pStyle w:val="Commentaire"/>
      </w:pPr>
      <w:r>
        <w:t>Jia et al. (2019)</w:t>
      </w:r>
    </w:p>
    <w:p w14:paraId="53F3FF2B" w14:textId="50985A97" w:rsidR="00A26296" w:rsidRDefault="00A26296">
      <w:pPr>
        <w:pStyle w:val="Commentaire"/>
      </w:pPr>
      <w:r>
        <w:t>(Jia et al., 2019)</w:t>
      </w:r>
    </w:p>
  </w:comment>
  <w:comment w:id="167" w:author="Robin Matthews" w:date="2021-07-13T14:06:00Z" w:initials="RM">
    <w:p w14:paraId="0228B1AB" w14:textId="77777777" w:rsidR="00A26296" w:rsidRDefault="00A26296">
      <w:pPr>
        <w:pStyle w:val="Commentaire"/>
      </w:pPr>
      <w:r>
        <w:rPr>
          <w:rStyle w:val="Marquedecommentaire"/>
        </w:rPr>
        <w:annotationRef/>
      </w:r>
      <w:r>
        <w:t>Extra stuff:</w:t>
      </w:r>
    </w:p>
    <w:p w14:paraId="733008B2" w14:textId="77777777" w:rsidR="00A26296" w:rsidRDefault="00A26296">
      <w:pPr>
        <w:pStyle w:val="Commentaire"/>
      </w:pPr>
      <w:r>
        <w:t xml:space="preserve">, </w:t>
      </w:r>
    </w:p>
    <w:p w14:paraId="37768029" w14:textId="77777777" w:rsidR="00A26296" w:rsidRDefault="00A26296">
      <w:pPr>
        <w:pStyle w:val="Commentaire"/>
      </w:pPr>
    </w:p>
    <w:p w14:paraId="48A4829E" w14:textId="77777777" w:rsidR="00A26296" w:rsidRDefault="00A26296">
      <w:pPr>
        <w:pStyle w:val="Commentaire"/>
      </w:pPr>
      <w:r>
        <w:t>Correct:</w:t>
      </w:r>
    </w:p>
    <w:p w14:paraId="611B5537" w14:textId="77777777" w:rsidR="00A26296" w:rsidRDefault="00A26296">
      <w:pPr>
        <w:pStyle w:val="Commentaire"/>
      </w:pPr>
      <w:r>
        <w:t>Seneviratne et al. (2013)</w:t>
      </w:r>
    </w:p>
    <w:p w14:paraId="0ACA9085" w14:textId="70A107BA" w:rsidR="00A26296" w:rsidRDefault="00A26296">
      <w:pPr>
        <w:pStyle w:val="Commentaire"/>
      </w:pPr>
      <w:r>
        <w:t>(Seneviratne et al., 2013)</w:t>
      </w:r>
    </w:p>
  </w:comment>
  <w:comment w:id="168" w:author="Robin Matthews" w:date="2021-07-13T14:06:00Z" w:initials="RM">
    <w:p w14:paraId="79E68B18" w14:textId="77777777" w:rsidR="00A26296" w:rsidRDefault="00A26296">
      <w:pPr>
        <w:pStyle w:val="Commentaire"/>
      </w:pPr>
      <w:r>
        <w:rPr>
          <w:rStyle w:val="Marquedecommentaire"/>
        </w:rPr>
        <w:annotationRef/>
      </w:r>
      <w:r>
        <w:t>Not found:</w:t>
      </w:r>
    </w:p>
    <w:p w14:paraId="06C58659" w14:textId="77777777" w:rsidR="00A26296" w:rsidRDefault="00A26296">
      <w:pPr>
        <w:pStyle w:val="Commentaire"/>
      </w:pPr>
      <w:r>
        <w:t>2014a</w:t>
      </w:r>
    </w:p>
    <w:p w14:paraId="6E718396" w14:textId="77777777" w:rsidR="00A26296" w:rsidRDefault="00A26296">
      <w:pPr>
        <w:pStyle w:val="Commentaire"/>
      </w:pPr>
    </w:p>
    <w:p w14:paraId="7B4B9EDC" w14:textId="77777777" w:rsidR="00A26296" w:rsidRDefault="00A26296">
      <w:pPr>
        <w:pStyle w:val="Commentaire"/>
      </w:pPr>
      <w:r>
        <w:t>Extra stuff:</w:t>
      </w:r>
    </w:p>
    <w:p w14:paraId="52CD559C" w14:textId="77777777" w:rsidR="00A26296" w:rsidRDefault="00A26296">
      <w:pPr>
        <w:pStyle w:val="Commentaire"/>
      </w:pPr>
      <w:r>
        <w:t>, 2014</w:t>
      </w:r>
    </w:p>
    <w:p w14:paraId="5D0C6BB3" w14:textId="77777777" w:rsidR="00A26296" w:rsidRDefault="00A26296">
      <w:pPr>
        <w:pStyle w:val="Commentaire"/>
      </w:pPr>
    </w:p>
    <w:p w14:paraId="6FA43E5B" w14:textId="77777777" w:rsidR="00A26296" w:rsidRDefault="00A26296">
      <w:pPr>
        <w:pStyle w:val="Commentaire"/>
      </w:pPr>
      <w:r>
        <w:t>Correct:</w:t>
      </w:r>
    </w:p>
    <w:p w14:paraId="0FDC8D44" w14:textId="77777777" w:rsidR="00A26296" w:rsidRDefault="00A26296">
      <w:pPr>
        <w:pStyle w:val="Commentaire"/>
      </w:pPr>
      <w:r>
        <w:t>Miralles et al. (2014a)</w:t>
      </w:r>
    </w:p>
    <w:p w14:paraId="0C48E57F" w14:textId="1B241C82" w:rsidR="00A26296" w:rsidRDefault="00A26296">
      <w:pPr>
        <w:pStyle w:val="Commentaire"/>
      </w:pPr>
      <w:r>
        <w:t>(Miralles et al., 2014a)</w:t>
      </w:r>
    </w:p>
  </w:comment>
  <w:comment w:id="169" w:author="Robin Matthews" w:date="2021-07-13T14:07:00Z" w:initials="RM">
    <w:p w14:paraId="416B6F37" w14:textId="77777777" w:rsidR="00A26296" w:rsidRDefault="00A26296">
      <w:pPr>
        <w:pStyle w:val="Commentaire"/>
      </w:pPr>
      <w:r>
        <w:rPr>
          <w:rStyle w:val="Marquedecommentaire"/>
        </w:rPr>
        <w:annotationRef/>
      </w:r>
      <w:r>
        <w:t>Extra stuff:</w:t>
      </w:r>
    </w:p>
    <w:p w14:paraId="0F708FCA" w14:textId="77777777" w:rsidR="00A26296" w:rsidRDefault="00A26296">
      <w:pPr>
        <w:pStyle w:val="Commentaire"/>
      </w:pPr>
      <w:r>
        <w:t xml:space="preserve">, </w:t>
      </w:r>
    </w:p>
    <w:p w14:paraId="43149989" w14:textId="77777777" w:rsidR="00A26296" w:rsidRDefault="00A26296">
      <w:pPr>
        <w:pStyle w:val="Commentaire"/>
      </w:pPr>
    </w:p>
    <w:p w14:paraId="72278C34" w14:textId="77777777" w:rsidR="00A26296" w:rsidRDefault="00A26296">
      <w:pPr>
        <w:pStyle w:val="Commentaire"/>
      </w:pPr>
      <w:r>
        <w:t>Correct:</w:t>
      </w:r>
    </w:p>
    <w:p w14:paraId="4C93F336" w14:textId="77777777" w:rsidR="00A26296" w:rsidRDefault="00A26296">
      <w:pPr>
        <w:pStyle w:val="Commentaire"/>
      </w:pPr>
      <w:r>
        <w:t>Lorenz et al. (2016)</w:t>
      </w:r>
    </w:p>
    <w:p w14:paraId="3F671A03" w14:textId="62E633CF" w:rsidR="00A26296" w:rsidRDefault="00A26296">
      <w:pPr>
        <w:pStyle w:val="Commentaire"/>
      </w:pPr>
      <w:r>
        <w:t>(Lorenz et al., 2016)</w:t>
      </w:r>
    </w:p>
  </w:comment>
  <w:comment w:id="170" w:author="Robin Matthews" w:date="2021-07-13T14:07:00Z" w:initials="RM">
    <w:p w14:paraId="296AAF59" w14:textId="77777777" w:rsidR="00A26296" w:rsidRDefault="00A26296">
      <w:pPr>
        <w:pStyle w:val="Commentaire"/>
      </w:pPr>
      <w:r>
        <w:rPr>
          <w:rStyle w:val="Marquedecommentaire"/>
        </w:rPr>
        <w:annotationRef/>
      </w:r>
      <w:r>
        <w:t>Extra stuff:</w:t>
      </w:r>
    </w:p>
    <w:p w14:paraId="2E658F67" w14:textId="77777777" w:rsidR="00A26296" w:rsidRDefault="00A26296">
      <w:pPr>
        <w:pStyle w:val="Commentaire"/>
      </w:pPr>
      <w:r>
        <w:t>, )</w:t>
      </w:r>
    </w:p>
    <w:p w14:paraId="3C1CB458" w14:textId="77777777" w:rsidR="00A26296" w:rsidRDefault="00A26296">
      <w:pPr>
        <w:pStyle w:val="Commentaire"/>
      </w:pPr>
    </w:p>
    <w:p w14:paraId="00F42969" w14:textId="77777777" w:rsidR="00A26296" w:rsidRDefault="00A26296">
      <w:pPr>
        <w:pStyle w:val="Commentaire"/>
      </w:pPr>
      <w:r>
        <w:t>Correct:</w:t>
      </w:r>
    </w:p>
    <w:p w14:paraId="43B8C2C8" w14:textId="77777777" w:rsidR="00A26296" w:rsidRDefault="00A26296">
      <w:pPr>
        <w:pStyle w:val="Commentaire"/>
      </w:pPr>
      <w:r>
        <w:t>Vogel et al. (2017)</w:t>
      </w:r>
    </w:p>
    <w:p w14:paraId="7FFE7C75" w14:textId="221559A6" w:rsidR="00A26296" w:rsidRDefault="00A26296">
      <w:pPr>
        <w:pStyle w:val="Commentaire"/>
      </w:pPr>
      <w:r>
        <w:t>(Vogel et al., 2017)</w:t>
      </w:r>
    </w:p>
  </w:comment>
  <w:comment w:id="175" w:author="Robin Matthews" w:date="2021-07-13T14:07:00Z" w:initials="RM">
    <w:p w14:paraId="2E87E066" w14:textId="77777777" w:rsidR="00A26296" w:rsidRDefault="00A26296">
      <w:pPr>
        <w:pStyle w:val="Commentaire"/>
      </w:pPr>
      <w:r>
        <w:rPr>
          <w:rStyle w:val="Marquedecommentaire"/>
        </w:rPr>
        <w:annotationRef/>
      </w:r>
      <w:r>
        <w:t>Extra stuff:</w:t>
      </w:r>
    </w:p>
    <w:p w14:paraId="17C4FC6C" w14:textId="77777777" w:rsidR="00A26296" w:rsidRDefault="00A26296">
      <w:pPr>
        <w:pStyle w:val="Commentaire"/>
      </w:pPr>
      <w:r>
        <w:t xml:space="preserve">, </w:t>
      </w:r>
    </w:p>
    <w:p w14:paraId="5B0D4099" w14:textId="77777777" w:rsidR="00A26296" w:rsidRDefault="00A26296">
      <w:pPr>
        <w:pStyle w:val="Commentaire"/>
      </w:pPr>
    </w:p>
    <w:p w14:paraId="4C7B89D6" w14:textId="77777777" w:rsidR="00A26296" w:rsidRDefault="00A26296">
      <w:pPr>
        <w:pStyle w:val="Commentaire"/>
      </w:pPr>
      <w:r>
        <w:t>Correct:</w:t>
      </w:r>
    </w:p>
    <w:p w14:paraId="1F06C3F5" w14:textId="77777777" w:rsidR="00A26296" w:rsidRDefault="00A26296">
      <w:pPr>
        <w:pStyle w:val="Commentaire"/>
      </w:pPr>
      <w:r>
        <w:t>Hirsch et al. (2017, 2018)</w:t>
      </w:r>
    </w:p>
    <w:p w14:paraId="4276F5D5" w14:textId="619847C6" w:rsidR="00A26296" w:rsidRDefault="00A26296">
      <w:pPr>
        <w:pStyle w:val="Commentaire"/>
      </w:pPr>
      <w:r>
        <w:t>(Hirsch et al., 2017, 2018)</w:t>
      </w:r>
    </w:p>
  </w:comment>
  <w:comment w:id="177" w:author="Robin Matthews" w:date="2021-07-13T14:07:00Z" w:initials="RM">
    <w:p w14:paraId="22902BE8" w14:textId="77777777" w:rsidR="00A26296" w:rsidRDefault="00A26296">
      <w:pPr>
        <w:pStyle w:val="Commentaire"/>
      </w:pPr>
      <w:r>
        <w:rPr>
          <w:rStyle w:val="Marquedecommentaire"/>
        </w:rPr>
        <w:annotationRef/>
      </w:r>
      <w:r>
        <w:t>Extra stuff:</w:t>
      </w:r>
    </w:p>
    <w:p w14:paraId="3158C740" w14:textId="77777777" w:rsidR="00A26296" w:rsidRDefault="00A26296">
      <w:pPr>
        <w:pStyle w:val="Commentaire"/>
      </w:pPr>
      <w:r>
        <w:t xml:space="preserve">, </w:t>
      </w:r>
    </w:p>
    <w:p w14:paraId="07916792" w14:textId="77777777" w:rsidR="00A26296" w:rsidRDefault="00A26296">
      <w:pPr>
        <w:pStyle w:val="Commentaire"/>
      </w:pPr>
    </w:p>
    <w:p w14:paraId="3936DB26" w14:textId="77777777" w:rsidR="00A26296" w:rsidRDefault="00A26296">
      <w:pPr>
        <w:pStyle w:val="Commentaire"/>
      </w:pPr>
      <w:r>
        <w:t>Correct:</w:t>
      </w:r>
    </w:p>
    <w:p w14:paraId="7E7F2910" w14:textId="77777777" w:rsidR="00A26296" w:rsidRDefault="00A26296">
      <w:pPr>
        <w:pStyle w:val="Commentaire"/>
      </w:pPr>
      <w:r>
        <w:t>Thiery et al. (2017)</w:t>
      </w:r>
    </w:p>
    <w:p w14:paraId="671D3FDF" w14:textId="6F574E29" w:rsidR="00A26296" w:rsidRDefault="00A26296">
      <w:pPr>
        <w:pStyle w:val="Commentaire"/>
      </w:pPr>
      <w:r>
        <w:t>(Thiery et al., 2017)</w:t>
      </w:r>
    </w:p>
  </w:comment>
  <w:comment w:id="178" w:author="Robin Matthews" w:date="2021-07-13T14:07:00Z" w:initials="RM">
    <w:p w14:paraId="05F4FA9B" w14:textId="77777777" w:rsidR="00A26296" w:rsidRDefault="00A26296">
      <w:pPr>
        <w:pStyle w:val="Commentaire"/>
      </w:pPr>
      <w:r>
        <w:rPr>
          <w:rStyle w:val="Marquedecommentaire"/>
        </w:rPr>
        <w:annotationRef/>
      </w:r>
      <w:r>
        <w:t>Not found:</w:t>
      </w:r>
    </w:p>
    <w:p w14:paraId="5D644746" w14:textId="77777777" w:rsidR="00A26296" w:rsidRDefault="00A26296">
      <w:pPr>
        <w:pStyle w:val="Commentaire"/>
      </w:pPr>
      <w:r>
        <w:t>Z. Wang et al.</w:t>
      </w:r>
    </w:p>
    <w:p w14:paraId="428515FE" w14:textId="77777777" w:rsidR="00A26296" w:rsidRDefault="00A26296">
      <w:pPr>
        <w:pStyle w:val="Commentaire"/>
      </w:pPr>
      <w:r>
        <w:t>2017b</w:t>
      </w:r>
    </w:p>
    <w:p w14:paraId="3042351B" w14:textId="77777777" w:rsidR="00A26296" w:rsidRDefault="00A26296">
      <w:pPr>
        <w:pStyle w:val="Commentaire"/>
      </w:pPr>
    </w:p>
    <w:p w14:paraId="41A5C883" w14:textId="77777777" w:rsidR="00A26296" w:rsidRDefault="00A26296">
      <w:pPr>
        <w:pStyle w:val="Commentaire"/>
      </w:pPr>
      <w:r>
        <w:t>Extra stuff:</w:t>
      </w:r>
    </w:p>
    <w:p w14:paraId="7070FF75" w14:textId="77777777" w:rsidR="00A26296" w:rsidRDefault="00A26296">
      <w:pPr>
        <w:pStyle w:val="Commentaire"/>
      </w:pPr>
      <w:r>
        <w:t>Wang et al., 2017f</w:t>
      </w:r>
    </w:p>
    <w:p w14:paraId="71A464EE" w14:textId="77777777" w:rsidR="00A26296" w:rsidRDefault="00A26296">
      <w:pPr>
        <w:pStyle w:val="Commentaire"/>
      </w:pPr>
    </w:p>
    <w:p w14:paraId="69C867FD" w14:textId="77777777" w:rsidR="00A26296" w:rsidRDefault="00A26296">
      <w:pPr>
        <w:pStyle w:val="Commentaire"/>
      </w:pPr>
      <w:r>
        <w:t>Correct:</w:t>
      </w:r>
    </w:p>
    <w:p w14:paraId="61C7E3B8" w14:textId="77777777" w:rsidR="00A26296" w:rsidRDefault="00A26296">
      <w:pPr>
        <w:pStyle w:val="Commentaire"/>
      </w:pPr>
      <w:r>
        <w:t>Z. Wang et al. (2017b)</w:t>
      </w:r>
    </w:p>
    <w:p w14:paraId="645C6E29" w14:textId="4C78076C" w:rsidR="00A26296" w:rsidRDefault="00A26296">
      <w:pPr>
        <w:pStyle w:val="Commentaire"/>
      </w:pPr>
      <w:r>
        <w:t>(Z. Wang et al., 2017b)</w:t>
      </w:r>
    </w:p>
  </w:comment>
  <w:comment w:id="179" w:author="Robin Matthews" w:date="2021-07-13T14:07:00Z" w:initials="RM">
    <w:p w14:paraId="7BEDFBBB" w14:textId="77777777" w:rsidR="00A26296" w:rsidRDefault="00A26296">
      <w:pPr>
        <w:pStyle w:val="Commentaire"/>
      </w:pPr>
      <w:r>
        <w:rPr>
          <w:rStyle w:val="Marquedecommentaire"/>
        </w:rPr>
        <w:annotationRef/>
      </w:r>
      <w:r>
        <w:t>Extra stuff:</w:t>
      </w:r>
    </w:p>
    <w:p w14:paraId="55EC471D" w14:textId="77777777" w:rsidR="00A26296" w:rsidRDefault="00A26296">
      <w:pPr>
        <w:pStyle w:val="Commentaire"/>
      </w:pPr>
      <w:r>
        <w:t>, )</w:t>
      </w:r>
    </w:p>
    <w:p w14:paraId="6107F744" w14:textId="77777777" w:rsidR="00A26296" w:rsidRDefault="00A26296">
      <w:pPr>
        <w:pStyle w:val="Commentaire"/>
      </w:pPr>
    </w:p>
    <w:p w14:paraId="38B1EA7F" w14:textId="77777777" w:rsidR="00A26296" w:rsidRDefault="00A26296">
      <w:pPr>
        <w:pStyle w:val="Commentaire"/>
      </w:pPr>
      <w:r>
        <w:t>Correct:</w:t>
      </w:r>
    </w:p>
    <w:p w14:paraId="21866330" w14:textId="77777777" w:rsidR="00A26296" w:rsidRDefault="00A26296">
      <w:pPr>
        <w:pStyle w:val="Commentaire"/>
      </w:pPr>
      <w:r>
        <w:t>Findell et al. (2017)</w:t>
      </w:r>
    </w:p>
    <w:p w14:paraId="26722F5B" w14:textId="3B97F457" w:rsidR="00A26296" w:rsidRDefault="00A26296">
      <w:pPr>
        <w:pStyle w:val="Commentaire"/>
      </w:pPr>
      <w:r>
        <w:t>(Findell et al., 2017)</w:t>
      </w:r>
    </w:p>
  </w:comment>
  <w:comment w:id="184" w:author="Robin Matthews" w:date="2021-07-13T14:07:00Z" w:initials="RM">
    <w:p w14:paraId="3068FA0E" w14:textId="77777777" w:rsidR="00A26296" w:rsidRDefault="00A26296">
      <w:pPr>
        <w:pStyle w:val="Commentaire"/>
      </w:pPr>
      <w:r>
        <w:rPr>
          <w:rStyle w:val="Marquedecommentaire"/>
        </w:rPr>
        <w:annotationRef/>
      </w:r>
      <w:r>
        <w:t>Extra stuff:</w:t>
      </w:r>
    </w:p>
    <w:p w14:paraId="300A0F76" w14:textId="77777777" w:rsidR="00A26296" w:rsidRDefault="00A26296">
      <w:pPr>
        <w:pStyle w:val="Commentaire"/>
      </w:pPr>
      <w:r>
        <w:t xml:space="preserve">, </w:t>
      </w:r>
    </w:p>
    <w:p w14:paraId="51C4734E" w14:textId="77777777" w:rsidR="00A26296" w:rsidRDefault="00A26296">
      <w:pPr>
        <w:pStyle w:val="Commentaire"/>
      </w:pPr>
    </w:p>
    <w:p w14:paraId="247BD089" w14:textId="77777777" w:rsidR="00A26296" w:rsidRDefault="00A26296">
      <w:pPr>
        <w:pStyle w:val="Commentaire"/>
      </w:pPr>
      <w:r>
        <w:t>Correct:</w:t>
      </w:r>
    </w:p>
    <w:p w14:paraId="22EA7EF9" w14:textId="77777777" w:rsidR="00A26296" w:rsidRDefault="00A26296">
      <w:pPr>
        <w:pStyle w:val="Commentaire"/>
      </w:pPr>
      <w:r>
        <w:t>Persad and Caldeira (2018)</w:t>
      </w:r>
    </w:p>
    <w:p w14:paraId="610ED23D" w14:textId="1915EA28" w:rsidR="00A26296" w:rsidRDefault="00A26296">
      <w:pPr>
        <w:pStyle w:val="Commentaire"/>
      </w:pPr>
      <w:r>
        <w:t>(Persad and Caldeira, 2018)</w:t>
      </w:r>
    </w:p>
  </w:comment>
  <w:comment w:id="186" w:author="Robin Matthews" w:date="2021-07-13T14:07:00Z" w:initials="RM">
    <w:p w14:paraId="7DBEC40F" w14:textId="77777777" w:rsidR="00A26296" w:rsidRDefault="00A26296">
      <w:pPr>
        <w:pStyle w:val="Commentaire"/>
      </w:pPr>
      <w:r>
        <w:rPr>
          <w:rStyle w:val="Marquedecommentaire"/>
        </w:rPr>
        <w:annotationRef/>
      </w:r>
      <w:r>
        <w:t>Extra stuff:</w:t>
      </w:r>
    </w:p>
    <w:p w14:paraId="02712961" w14:textId="77777777" w:rsidR="00A26296" w:rsidRDefault="00A26296">
      <w:pPr>
        <w:pStyle w:val="Commentaire"/>
      </w:pPr>
      <w:r>
        <w:t xml:space="preserve">, ; </w:t>
      </w:r>
    </w:p>
    <w:p w14:paraId="0BF95C52" w14:textId="77777777" w:rsidR="00A26296" w:rsidRDefault="00A26296">
      <w:pPr>
        <w:pStyle w:val="Commentaire"/>
      </w:pPr>
    </w:p>
    <w:p w14:paraId="4F9E82A5" w14:textId="77777777" w:rsidR="00A26296" w:rsidRDefault="00A26296">
      <w:pPr>
        <w:pStyle w:val="Commentaire"/>
      </w:pPr>
      <w:r>
        <w:t>Correct:</w:t>
      </w:r>
    </w:p>
    <w:p w14:paraId="15DA2342" w14:textId="77777777" w:rsidR="00A26296" w:rsidRDefault="00A26296">
      <w:pPr>
        <w:pStyle w:val="Commentaire"/>
      </w:pPr>
      <w:r>
        <w:t>Miralles et al. (2019)</w:t>
      </w:r>
    </w:p>
    <w:p w14:paraId="42EABBFC" w14:textId="6C875BCA" w:rsidR="00A26296" w:rsidRDefault="00A26296">
      <w:pPr>
        <w:pStyle w:val="Commentaire"/>
      </w:pPr>
      <w:r>
        <w:t>(Miralles et al., 2019)</w:t>
      </w:r>
    </w:p>
  </w:comment>
  <w:comment w:id="187" w:author="Robin Matthews" w:date="2021-07-13T14:07:00Z" w:initials="RM">
    <w:p w14:paraId="6B1FC19D" w14:textId="77777777" w:rsidR="00A26296" w:rsidRDefault="00A26296">
      <w:pPr>
        <w:pStyle w:val="Commentaire"/>
      </w:pPr>
      <w:r>
        <w:rPr>
          <w:rStyle w:val="Marquedecommentaire"/>
        </w:rPr>
        <w:annotationRef/>
      </w:r>
      <w:r>
        <w:t>Extra stuff:</w:t>
      </w:r>
    </w:p>
    <w:p w14:paraId="6CBFCD49" w14:textId="77777777" w:rsidR="00A26296" w:rsidRDefault="00A26296">
      <w:pPr>
        <w:pStyle w:val="Commentaire"/>
      </w:pPr>
      <w:r>
        <w:t xml:space="preserve">, ; </w:t>
      </w:r>
    </w:p>
    <w:p w14:paraId="6E91655D" w14:textId="77777777" w:rsidR="00A26296" w:rsidRDefault="00A26296">
      <w:pPr>
        <w:pStyle w:val="Commentaire"/>
      </w:pPr>
    </w:p>
    <w:p w14:paraId="769EF6AF" w14:textId="77777777" w:rsidR="00A26296" w:rsidRDefault="00A26296">
      <w:pPr>
        <w:pStyle w:val="Commentaire"/>
      </w:pPr>
      <w:r>
        <w:t>Correct:</w:t>
      </w:r>
    </w:p>
    <w:p w14:paraId="543C1461" w14:textId="77777777" w:rsidR="00A26296" w:rsidRDefault="00A26296">
      <w:pPr>
        <w:pStyle w:val="Commentaire"/>
      </w:pPr>
      <w:r>
        <w:t>de Vrese et al. (2016)</w:t>
      </w:r>
    </w:p>
    <w:p w14:paraId="1BC37608" w14:textId="1FE6B7CA" w:rsidR="00A26296" w:rsidRDefault="00A26296">
      <w:pPr>
        <w:pStyle w:val="Commentaire"/>
      </w:pPr>
      <w:r>
        <w:t>(de Vrese et al., 2016)</w:t>
      </w:r>
    </w:p>
  </w:comment>
  <w:comment w:id="188" w:author="Robin Matthews" w:date="2021-07-13T14:07:00Z" w:initials="RM">
    <w:p w14:paraId="265C06D6" w14:textId="77777777" w:rsidR="00A26296" w:rsidRDefault="00A26296">
      <w:pPr>
        <w:pStyle w:val="Commentaire"/>
      </w:pPr>
      <w:r>
        <w:rPr>
          <w:rStyle w:val="Marquedecommentaire"/>
        </w:rPr>
        <w:annotationRef/>
      </w:r>
      <w:r>
        <w:t>Extra stuff:</w:t>
      </w:r>
    </w:p>
    <w:p w14:paraId="2B255BE9" w14:textId="77777777" w:rsidR="00A26296" w:rsidRDefault="00A26296">
      <w:pPr>
        <w:pStyle w:val="Commentaire"/>
      </w:pPr>
      <w:r>
        <w:t>, )</w:t>
      </w:r>
    </w:p>
    <w:p w14:paraId="6923EF9A" w14:textId="77777777" w:rsidR="00A26296" w:rsidRDefault="00A26296">
      <w:pPr>
        <w:pStyle w:val="Commentaire"/>
      </w:pPr>
    </w:p>
    <w:p w14:paraId="32D327E6" w14:textId="77777777" w:rsidR="00A26296" w:rsidRDefault="00A26296">
      <w:pPr>
        <w:pStyle w:val="Commentaire"/>
      </w:pPr>
      <w:r>
        <w:t>Correct:</w:t>
      </w:r>
    </w:p>
    <w:p w14:paraId="64155550" w14:textId="77777777" w:rsidR="00A26296" w:rsidRDefault="00A26296">
      <w:pPr>
        <w:pStyle w:val="Commentaire"/>
      </w:pPr>
      <w:r>
        <w:t>Schumacher et al. (2019)</w:t>
      </w:r>
    </w:p>
    <w:p w14:paraId="7DDDCF45" w14:textId="2176C6E4" w:rsidR="00A26296" w:rsidRDefault="00A26296">
      <w:pPr>
        <w:pStyle w:val="Commentaire"/>
      </w:pPr>
      <w:r>
        <w:t>(Schumacher et al., 2019)</w:t>
      </w:r>
    </w:p>
  </w:comment>
  <w:comment w:id="191" w:author="Robin Matthews" w:date="2021-07-13T14:07:00Z" w:initials="RM">
    <w:p w14:paraId="594E50AB" w14:textId="77777777" w:rsidR="00A26296" w:rsidRDefault="00A26296">
      <w:pPr>
        <w:pStyle w:val="Commentaire"/>
      </w:pPr>
      <w:r>
        <w:rPr>
          <w:rStyle w:val="Marquedecommentaire"/>
        </w:rPr>
        <w:annotationRef/>
      </w:r>
      <w:r>
        <w:t>Extra stuff:</w:t>
      </w:r>
    </w:p>
    <w:p w14:paraId="4F522128" w14:textId="77777777" w:rsidR="00A26296" w:rsidRDefault="00A26296">
      <w:pPr>
        <w:pStyle w:val="Commentaire"/>
      </w:pPr>
      <w:r>
        <w:t xml:space="preserve">, </w:t>
      </w:r>
    </w:p>
    <w:p w14:paraId="479CDB02" w14:textId="77777777" w:rsidR="00A26296" w:rsidRDefault="00A26296">
      <w:pPr>
        <w:pStyle w:val="Commentaire"/>
      </w:pPr>
    </w:p>
    <w:p w14:paraId="50B77E16" w14:textId="77777777" w:rsidR="00A26296" w:rsidRDefault="00A26296">
      <w:pPr>
        <w:pStyle w:val="Commentaire"/>
      </w:pPr>
      <w:r>
        <w:t>Correct:</w:t>
      </w:r>
    </w:p>
    <w:p w14:paraId="316C075C" w14:textId="77777777" w:rsidR="00A26296" w:rsidRDefault="00A26296">
      <w:pPr>
        <w:pStyle w:val="Commentaire"/>
      </w:pPr>
      <w:r>
        <w:t>van Vuuren et al. (2011)</w:t>
      </w:r>
    </w:p>
    <w:p w14:paraId="130D5A7E" w14:textId="1863269F" w:rsidR="00A26296" w:rsidRDefault="00A26296">
      <w:pPr>
        <w:pStyle w:val="Commentaire"/>
      </w:pPr>
      <w:r>
        <w:t>(van Vuuren et al., 2011)</w:t>
      </w:r>
    </w:p>
  </w:comment>
  <w:comment w:id="193" w:author="Robin Matthews" w:date="2021-07-13T14:07:00Z" w:initials="RM">
    <w:p w14:paraId="1BBF9988" w14:textId="77777777" w:rsidR="00A26296" w:rsidRDefault="00A26296">
      <w:pPr>
        <w:pStyle w:val="Commentaire"/>
      </w:pPr>
      <w:r>
        <w:rPr>
          <w:rStyle w:val="Marquedecommentaire"/>
        </w:rPr>
        <w:annotationRef/>
      </w:r>
      <w:r>
        <w:t>Extra stuff:</w:t>
      </w:r>
    </w:p>
    <w:p w14:paraId="46E4CE5D" w14:textId="77777777" w:rsidR="00A26296" w:rsidRDefault="00A26296">
      <w:pPr>
        <w:pStyle w:val="Commentaire"/>
      </w:pPr>
      <w:r>
        <w:t>, )</w:t>
      </w:r>
    </w:p>
    <w:p w14:paraId="35ED293D" w14:textId="77777777" w:rsidR="00A26296" w:rsidRDefault="00A26296">
      <w:pPr>
        <w:pStyle w:val="Commentaire"/>
      </w:pPr>
    </w:p>
    <w:p w14:paraId="3797D272" w14:textId="77777777" w:rsidR="00A26296" w:rsidRDefault="00A26296">
      <w:pPr>
        <w:pStyle w:val="Commentaire"/>
      </w:pPr>
      <w:r>
        <w:t>Correct:</w:t>
      </w:r>
    </w:p>
    <w:p w14:paraId="4EDF791B" w14:textId="77777777" w:rsidR="00A26296" w:rsidRDefault="00A26296">
      <w:pPr>
        <w:pStyle w:val="Commentaire"/>
      </w:pPr>
      <w:r>
        <w:t>Hirsch et al. (2018)</w:t>
      </w:r>
    </w:p>
    <w:p w14:paraId="5F6FF7B5" w14:textId="6E35E582" w:rsidR="00A26296" w:rsidRDefault="00A26296">
      <w:pPr>
        <w:pStyle w:val="Commentaire"/>
      </w:pPr>
      <w:r>
        <w:t>(Hirsch et al., 2018)</w:t>
      </w:r>
    </w:p>
  </w:comment>
  <w:comment w:id="194" w:author="Robin Matthews" w:date="2021-07-13T14:07:00Z" w:initials="RM">
    <w:p w14:paraId="0A11E976" w14:textId="77777777" w:rsidR="00A26296" w:rsidRDefault="00A26296">
      <w:pPr>
        <w:pStyle w:val="Commentaire"/>
      </w:pPr>
      <w:r>
        <w:rPr>
          <w:rStyle w:val="Marquedecommentaire"/>
        </w:rPr>
        <w:annotationRef/>
      </w:r>
      <w:r>
        <w:t>Extra stuff:</w:t>
      </w:r>
    </w:p>
    <w:p w14:paraId="72458FCC" w14:textId="77777777" w:rsidR="00A26296" w:rsidRDefault="00A26296">
      <w:pPr>
        <w:pStyle w:val="Commentaire"/>
      </w:pPr>
      <w:r>
        <w:t xml:space="preserve">, </w:t>
      </w:r>
    </w:p>
    <w:p w14:paraId="35FCDD7B" w14:textId="77777777" w:rsidR="00A26296" w:rsidRDefault="00A26296">
      <w:pPr>
        <w:pStyle w:val="Commentaire"/>
      </w:pPr>
    </w:p>
    <w:p w14:paraId="113F4394" w14:textId="77777777" w:rsidR="00A26296" w:rsidRDefault="00A26296">
      <w:pPr>
        <w:pStyle w:val="Commentaire"/>
      </w:pPr>
      <w:r>
        <w:t>Correct:</w:t>
      </w:r>
    </w:p>
    <w:p w14:paraId="5F9DFBF4" w14:textId="77777777" w:rsidR="00A26296" w:rsidRDefault="00A26296">
      <w:pPr>
        <w:pStyle w:val="Commentaire"/>
      </w:pPr>
      <w:r>
        <w:t>Wild et al. (2005)</w:t>
      </w:r>
    </w:p>
    <w:p w14:paraId="2924AFDA" w14:textId="4AD7AA1D" w:rsidR="00A26296" w:rsidRDefault="00A26296">
      <w:pPr>
        <w:pStyle w:val="Commentaire"/>
      </w:pPr>
      <w:r>
        <w:t>(Wild et al., 2005)</w:t>
      </w:r>
    </w:p>
  </w:comment>
  <w:comment w:id="198" w:author="Robin Matthews" w:date="2021-07-13T14:07:00Z" w:initials="RM">
    <w:p w14:paraId="18C04A82" w14:textId="77777777" w:rsidR="00A26296" w:rsidRDefault="00A26296">
      <w:pPr>
        <w:pStyle w:val="Commentaire"/>
      </w:pPr>
      <w:r>
        <w:rPr>
          <w:rStyle w:val="Marquedecommentaire"/>
        </w:rPr>
        <w:annotationRef/>
      </w:r>
      <w:r>
        <w:t>Not found:</w:t>
      </w:r>
    </w:p>
    <w:p w14:paraId="58E3D414" w14:textId="77777777" w:rsidR="00A26296" w:rsidRDefault="00A26296">
      <w:pPr>
        <w:pStyle w:val="Commentaire"/>
      </w:pPr>
      <w:r>
        <w:t>2016b</w:t>
      </w:r>
    </w:p>
    <w:p w14:paraId="75821A10" w14:textId="77777777" w:rsidR="00A26296" w:rsidRDefault="00A26296">
      <w:pPr>
        <w:pStyle w:val="Commentaire"/>
      </w:pPr>
    </w:p>
    <w:p w14:paraId="6D44B8AA" w14:textId="77777777" w:rsidR="00A26296" w:rsidRDefault="00A26296">
      <w:pPr>
        <w:pStyle w:val="Commentaire"/>
      </w:pPr>
      <w:r>
        <w:t>Extra stuff:</w:t>
      </w:r>
    </w:p>
    <w:p w14:paraId="7CF0FBE8" w14:textId="77777777" w:rsidR="00A26296" w:rsidRDefault="00A26296">
      <w:pPr>
        <w:pStyle w:val="Commentaire"/>
      </w:pPr>
      <w:r>
        <w:t xml:space="preserve"> (2016a)</w:t>
      </w:r>
    </w:p>
    <w:p w14:paraId="59666125" w14:textId="77777777" w:rsidR="00A26296" w:rsidRDefault="00A26296">
      <w:pPr>
        <w:pStyle w:val="Commentaire"/>
      </w:pPr>
    </w:p>
    <w:p w14:paraId="54B773D0" w14:textId="77777777" w:rsidR="00A26296" w:rsidRDefault="00A26296">
      <w:pPr>
        <w:pStyle w:val="Commentaire"/>
      </w:pPr>
      <w:r>
        <w:t>Correct:</w:t>
      </w:r>
    </w:p>
    <w:p w14:paraId="48040C55" w14:textId="77777777" w:rsidR="00A26296" w:rsidRDefault="00A26296">
      <w:pPr>
        <w:pStyle w:val="Commentaire"/>
      </w:pPr>
      <w:r>
        <w:t>King et al. (2016b)</w:t>
      </w:r>
    </w:p>
    <w:p w14:paraId="7899FF21" w14:textId="5E5A0586" w:rsidR="00A26296" w:rsidRDefault="00A26296">
      <w:pPr>
        <w:pStyle w:val="Commentaire"/>
      </w:pPr>
      <w:r>
        <w:t>(King et al., 2016b)</w:t>
      </w:r>
    </w:p>
  </w:comment>
  <w:comment w:id="203" w:author="Robin Matthews" w:date="2021-07-13T14:07:00Z" w:initials="RM">
    <w:p w14:paraId="5F57231C" w14:textId="77777777" w:rsidR="00A26296" w:rsidRDefault="00A26296">
      <w:pPr>
        <w:pStyle w:val="Commentaire"/>
      </w:pPr>
      <w:r>
        <w:rPr>
          <w:rStyle w:val="Marquedecommentaire"/>
        </w:rPr>
        <w:annotationRef/>
      </w:r>
      <w:r>
        <w:t>Extra stuff:</w:t>
      </w:r>
    </w:p>
    <w:p w14:paraId="47928161" w14:textId="77777777" w:rsidR="00A26296" w:rsidRDefault="00A26296">
      <w:pPr>
        <w:pStyle w:val="Commentaire"/>
      </w:pPr>
      <w:r>
        <w:t xml:space="preserve"> (b)</w:t>
      </w:r>
    </w:p>
    <w:p w14:paraId="1F664C07" w14:textId="77777777" w:rsidR="00A26296" w:rsidRDefault="00A26296">
      <w:pPr>
        <w:pStyle w:val="Commentaire"/>
      </w:pPr>
    </w:p>
    <w:p w14:paraId="5A7003B2" w14:textId="77777777" w:rsidR="00A26296" w:rsidRDefault="00A26296">
      <w:pPr>
        <w:pStyle w:val="Commentaire"/>
      </w:pPr>
      <w:r>
        <w:t>Correct:</w:t>
      </w:r>
    </w:p>
    <w:p w14:paraId="485DE5F7" w14:textId="77777777" w:rsidR="00A26296" w:rsidRDefault="00A26296">
      <w:pPr>
        <w:pStyle w:val="Commentaire"/>
      </w:pPr>
      <w:r>
        <w:t>Dong et al. (2017)</w:t>
      </w:r>
    </w:p>
    <w:p w14:paraId="7E422223" w14:textId="554C1011" w:rsidR="00A26296" w:rsidRDefault="00A26296">
      <w:pPr>
        <w:pStyle w:val="Commentaire"/>
      </w:pPr>
      <w:r>
        <w:t>(Dong et al., 2017)</w:t>
      </w:r>
    </w:p>
  </w:comment>
  <w:comment w:id="207" w:author="Robin Matthews" w:date="2021-07-13T14:07:00Z" w:initials="RM">
    <w:p w14:paraId="5B2D88D8" w14:textId="77777777" w:rsidR="00A26296" w:rsidRDefault="00A26296">
      <w:pPr>
        <w:pStyle w:val="Commentaire"/>
      </w:pPr>
      <w:r>
        <w:rPr>
          <w:rStyle w:val="Marquedecommentaire"/>
        </w:rPr>
        <w:annotationRef/>
      </w:r>
      <w:r>
        <w:t>Not found:</w:t>
      </w:r>
    </w:p>
    <w:p w14:paraId="60C95CA8" w14:textId="77777777" w:rsidR="00A26296" w:rsidRDefault="00A26296">
      <w:pPr>
        <w:pStyle w:val="Commentaire"/>
      </w:pPr>
      <w:r>
        <w:t>2016b</w:t>
      </w:r>
    </w:p>
    <w:p w14:paraId="6BCFF9AD" w14:textId="77777777" w:rsidR="00A26296" w:rsidRDefault="00A26296">
      <w:pPr>
        <w:pStyle w:val="Commentaire"/>
      </w:pPr>
    </w:p>
    <w:p w14:paraId="353BB898" w14:textId="77777777" w:rsidR="00A26296" w:rsidRDefault="00A26296">
      <w:pPr>
        <w:pStyle w:val="Commentaire"/>
      </w:pPr>
      <w:r>
        <w:t>Extra stuff:</w:t>
      </w:r>
    </w:p>
    <w:p w14:paraId="6AE16EC9" w14:textId="77777777" w:rsidR="00A26296" w:rsidRDefault="00A26296">
      <w:pPr>
        <w:pStyle w:val="Commentaire"/>
      </w:pPr>
      <w:r>
        <w:t xml:space="preserve"> (2016)</w:t>
      </w:r>
    </w:p>
    <w:p w14:paraId="46E05375" w14:textId="77777777" w:rsidR="00A26296" w:rsidRDefault="00A26296">
      <w:pPr>
        <w:pStyle w:val="Commentaire"/>
      </w:pPr>
    </w:p>
    <w:p w14:paraId="28EF5CF1" w14:textId="77777777" w:rsidR="00A26296" w:rsidRDefault="00A26296">
      <w:pPr>
        <w:pStyle w:val="Commentaire"/>
      </w:pPr>
      <w:r>
        <w:t>Correct:</w:t>
      </w:r>
    </w:p>
    <w:p w14:paraId="3F062987" w14:textId="77777777" w:rsidR="00A26296" w:rsidRDefault="00A26296">
      <w:pPr>
        <w:pStyle w:val="Commentaire"/>
      </w:pPr>
      <w:r>
        <w:t>Dong et al. (2016b)</w:t>
      </w:r>
    </w:p>
    <w:p w14:paraId="6278C2F2" w14:textId="6A73F037" w:rsidR="00A26296" w:rsidRDefault="00A26296">
      <w:pPr>
        <w:pStyle w:val="Commentaire"/>
      </w:pPr>
      <w:r>
        <w:t>(Dong et al., 2016b)</w:t>
      </w:r>
    </w:p>
  </w:comment>
  <w:comment w:id="215" w:author="Robin Matthews" w:date="2021-07-13T14:07:00Z" w:initials="RM">
    <w:p w14:paraId="43EC8431" w14:textId="77777777" w:rsidR="00A26296" w:rsidRDefault="00A26296">
      <w:pPr>
        <w:pStyle w:val="Commentaire"/>
      </w:pPr>
      <w:r>
        <w:rPr>
          <w:rStyle w:val="Marquedecommentaire"/>
        </w:rPr>
        <w:annotationRef/>
      </w:r>
      <w:r>
        <w:t>Extra stuff:</w:t>
      </w:r>
    </w:p>
    <w:p w14:paraId="6186981E" w14:textId="77777777" w:rsidR="00A26296" w:rsidRDefault="00A26296">
      <w:pPr>
        <w:pStyle w:val="Commentaire"/>
      </w:pPr>
      <w:r>
        <w:t xml:space="preserve">(, </w:t>
      </w:r>
    </w:p>
    <w:p w14:paraId="5C2F170C" w14:textId="77777777" w:rsidR="00A26296" w:rsidRDefault="00A26296">
      <w:pPr>
        <w:pStyle w:val="Commentaire"/>
      </w:pPr>
    </w:p>
    <w:p w14:paraId="6B662308" w14:textId="77777777" w:rsidR="00A26296" w:rsidRDefault="00A26296">
      <w:pPr>
        <w:pStyle w:val="Commentaire"/>
      </w:pPr>
      <w:r>
        <w:t>Correct:</w:t>
      </w:r>
    </w:p>
    <w:p w14:paraId="604D4317" w14:textId="77777777" w:rsidR="00A26296" w:rsidRDefault="00A26296">
      <w:pPr>
        <w:pStyle w:val="Commentaire"/>
      </w:pPr>
      <w:r>
        <w:t>Seneviratne et al. (2016)</w:t>
      </w:r>
    </w:p>
    <w:p w14:paraId="20B3D13E" w14:textId="0F13B734" w:rsidR="00A26296" w:rsidRDefault="00A26296">
      <w:pPr>
        <w:pStyle w:val="Commentaire"/>
      </w:pPr>
      <w:r>
        <w:t>(Seneviratne et al., 2016)</w:t>
      </w:r>
    </w:p>
  </w:comment>
  <w:comment w:id="216" w:author="Robin Matthews" w:date="2021-07-13T14:07:00Z" w:initials="RM">
    <w:p w14:paraId="6692B4EA" w14:textId="77777777" w:rsidR="00A26296" w:rsidRDefault="00A26296">
      <w:pPr>
        <w:pStyle w:val="Commentaire"/>
      </w:pPr>
      <w:r>
        <w:rPr>
          <w:rStyle w:val="Marquedecommentaire"/>
        </w:rPr>
        <w:annotationRef/>
      </w:r>
      <w:r>
        <w:t>Extra stuff:</w:t>
      </w:r>
    </w:p>
    <w:p w14:paraId="3F8C682A" w14:textId="77777777" w:rsidR="00A26296" w:rsidRDefault="00A26296">
      <w:pPr>
        <w:pStyle w:val="Commentaire"/>
      </w:pPr>
      <w:r>
        <w:t xml:space="preserve"> , </w:t>
      </w:r>
    </w:p>
    <w:p w14:paraId="6D6656D0" w14:textId="77777777" w:rsidR="00A26296" w:rsidRDefault="00A26296">
      <w:pPr>
        <w:pStyle w:val="Commentaire"/>
      </w:pPr>
    </w:p>
    <w:p w14:paraId="2480C09C" w14:textId="77777777" w:rsidR="00A26296" w:rsidRDefault="00A26296">
      <w:pPr>
        <w:pStyle w:val="Commentaire"/>
      </w:pPr>
      <w:r>
        <w:t>Correct:</w:t>
      </w:r>
    </w:p>
    <w:p w14:paraId="4E2F6B99" w14:textId="77777777" w:rsidR="00A26296" w:rsidRDefault="00A26296">
      <w:pPr>
        <w:pStyle w:val="Commentaire"/>
      </w:pPr>
      <w:r>
        <w:t>Bathiany et al. (2018)</w:t>
      </w:r>
    </w:p>
    <w:p w14:paraId="14B5A3D6" w14:textId="0C3FB02A" w:rsidR="00A26296" w:rsidRDefault="00A26296">
      <w:pPr>
        <w:pStyle w:val="Commentaire"/>
      </w:pPr>
      <w:r>
        <w:t>(Bathiany et al., 2018)</w:t>
      </w:r>
    </w:p>
  </w:comment>
  <w:comment w:id="217" w:author="Robin Matthews" w:date="2021-07-13T14:07:00Z" w:initials="RM">
    <w:p w14:paraId="2A723F30" w14:textId="77777777" w:rsidR="00A26296" w:rsidRDefault="00A26296">
      <w:pPr>
        <w:pStyle w:val="Commentaire"/>
      </w:pPr>
      <w:r>
        <w:rPr>
          <w:rStyle w:val="Marquedecommentaire"/>
        </w:rPr>
        <w:annotationRef/>
      </w:r>
      <w:r>
        <w:t>Extra stuff:</w:t>
      </w:r>
    </w:p>
    <w:p w14:paraId="16749FC6" w14:textId="77777777" w:rsidR="00A26296" w:rsidRDefault="00A26296">
      <w:pPr>
        <w:pStyle w:val="Commentaire"/>
      </w:pPr>
      <w:r>
        <w:t xml:space="preserve"> , )</w:t>
      </w:r>
    </w:p>
    <w:p w14:paraId="1EBA0B07" w14:textId="77777777" w:rsidR="00A26296" w:rsidRDefault="00A26296">
      <w:pPr>
        <w:pStyle w:val="Commentaire"/>
      </w:pPr>
    </w:p>
    <w:p w14:paraId="2861F8A1" w14:textId="77777777" w:rsidR="00A26296" w:rsidRDefault="00A26296">
      <w:pPr>
        <w:pStyle w:val="Commentaire"/>
      </w:pPr>
      <w:r>
        <w:t>Correct:</w:t>
      </w:r>
    </w:p>
    <w:p w14:paraId="025AD837" w14:textId="77777777" w:rsidR="00A26296" w:rsidRDefault="00A26296">
      <w:pPr>
        <w:pStyle w:val="Commentaire"/>
      </w:pPr>
      <w:r>
        <w:t>Miralles et al. (2019)</w:t>
      </w:r>
    </w:p>
    <w:p w14:paraId="62EEB288" w14:textId="722558F8" w:rsidR="00A26296" w:rsidRDefault="00A26296">
      <w:pPr>
        <w:pStyle w:val="Commentaire"/>
      </w:pPr>
      <w:r>
        <w:t>(Miralles et al., 2019)</w:t>
      </w:r>
    </w:p>
  </w:comment>
  <w:comment w:id="221" w:author="Robin Matthews" w:date="2021-07-13T14:07:00Z" w:initials="RM">
    <w:p w14:paraId="20FABC94" w14:textId="77777777" w:rsidR="00A26296" w:rsidRDefault="00A26296">
      <w:pPr>
        <w:pStyle w:val="Commentaire"/>
      </w:pPr>
      <w:r>
        <w:rPr>
          <w:rStyle w:val="Marquedecommentaire"/>
        </w:rPr>
        <w:annotationRef/>
      </w:r>
      <w:r>
        <w:t>Extra stuff:</w:t>
      </w:r>
    </w:p>
    <w:p w14:paraId="6E5AC0F2" w14:textId="77777777" w:rsidR="00A26296" w:rsidRDefault="00A26296">
      <w:pPr>
        <w:pStyle w:val="Commentaire"/>
      </w:pPr>
      <w:r>
        <w:t xml:space="preserve">(, </w:t>
      </w:r>
    </w:p>
    <w:p w14:paraId="2EB41FCE" w14:textId="77777777" w:rsidR="00A26296" w:rsidRDefault="00A26296">
      <w:pPr>
        <w:pStyle w:val="Commentaire"/>
      </w:pPr>
    </w:p>
    <w:p w14:paraId="3D185F7F" w14:textId="77777777" w:rsidR="00A26296" w:rsidRDefault="00A26296">
      <w:pPr>
        <w:pStyle w:val="Commentaire"/>
      </w:pPr>
      <w:r>
        <w:t>Correct:</w:t>
      </w:r>
    </w:p>
    <w:p w14:paraId="07FCC1CC" w14:textId="77777777" w:rsidR="00A26296" w:rsidRDefault="00A26296">
      <w:pPr>
        <w:pStyle w:val="Commentaire"/>
      </w:pPr>
      <w:r>
        <w:t>Taylor et al. (2012)</w:t>
      </w:r>
    </w:p>
    <w:p w14:paraId="3357B52D" w14:textId="06A371B9" w:rsidR="00A26296" w:rsidRDefault="00A26296">
      <w:pPr>
        <w:pStyle w:val="Commentaire"/>
      </w:pPr>
      <w:r>
        <w:t>(Taylor et al., 2012)</w:t>
      </w:r>
    </w:p>
  </w:comment>
  <w:comment w:id="223" w:author="Robin Matthews" w:date="2021-07-13T14:07:00Z" w:initials="RM">
    <w:p w14:paraId="76F4A75E" w14:textId="77777777" w:rsidR="00A26296" w:rsidRDefault="00A26296">
      <w:pPr>
        <w:pStyle w:val="Commentaire"/>
      </w:pPr>
      <w:r>
        <w:rPr>
          <w:rStyle w:val="Marquedecommentaire"/>
        </w:rPr>
        <w:annotationRef/>
      </w:r>
      <w:r>
        <w:t>Extra stuff:</w:t>
      </w:r>
    </w:p>
    <w:p w14:paraId="15EB1ECA" w14:textId="77777777" w:rsidR="00A26296" w:rsidRDefault="00A26296">
      <w:pPr>
        <w:pStyle w:val="Commentaire"/>
      </w:pPr>
      <w:r>
        <w:t>, )</w:t>
      </w:r>
    </w:p>
    <w:p w14:paraId="096877EE" w14:textId="77777777" w:rsidR="00A26296" w:rsidRDefault="00A26296">
      <w:pPr>
        <w:pStyle w:val="Commentaire"/>
      </w:pPr>
    </w:p>
    <w:p w14:paraId="7759AADF" w14:textId="77777777" w:rsidR="00A26296" w:rsidRDefault="00A26296">
      <w:pPr>
        <w:pStyle w:val="Commentaire"/>
      </w:pPr>
      <w:r>
        <w:t>Correct:</w:t>
      </w:r>
    </w:p>
    <w:p w14:paraId="1B29FAD6" w14:textId="77777777" w:rsidR="00A26296" w:rsidRDefault="00A26296">
      <w:pPr>
        <w:pStyle w:val="Commentaire"/>
      </w:pPr>
      <w:r>
        <w:t>Guillod et al. (2015)</w:t>
      </w:r>
    </w:p>
    <w:p w14:paraId="15B90853" w14:textId="34889F3C" w:rsidR="00A26296" w:rsidRDefault="00A26296">
      <w:pPr>
        <w:pStyle w:val="Commentaire"/>
      </w:pPr>
      <w:r>
        <w:t>(Guillod et al., 2015)</w:t>
      </w:r>
    </w:p>
  </w:comment>
  <w:comment w:id="229" w:author="Robin Matthews" w:date="2021-07-13T14:07:00Z" w:initials="RM">
    <w:p w14:paraId="1C5B9C0E" w14:textId="77777777" w:rsidR="00A26296" w:rsidRDefault="00A26296">
      <w:pPr>
        <w:pStyle w:val="Commentaire"/>
      </w:pPr>
      <w:r>
        <w:rPr>
          <w:rStyle w:val="Marquedecommentaire"/>
        </w:rPr>
        <w:annotationRef/>
      </w:r>
      <w:r>
        <w:t>Extra stuff:</w:t>
      </w:r>
    </w:p>
    <w:p w14:paraId="703B0780" w14:textId="77777777" w:rsidR="00A26296" w:rsidRDefault="00A26296">
      <w:pPr>
        <w:pStyle w:val="Commentaire"/>
      </w:pPr>
      <w:r>
        <w:t xml:space="preserve">(, </w:t>
      </w:r>
    </w:p>
    <w:p w14:paraId="2475B69D" w14:textId="77777777" w:rsidR="00A26296" w:rsidRDefault="00A26296">
      <w:pPr>
        <w:pStyle w:val="Commentaire"/>
      </w:pPr>
    </w:p>
    <w:p w14:paraId="2E5295DA" w14:textId="77777777" w:rsidR="00A26296" w:rsidRDefault="00A26296">
      <w:pPr>
        <w:pStyle w:val="Commentaire"/>
      </w:pPr>
      <w:r>
        <w:t>Correct:</w:t>
      </w:r>
    </w:p>
    <w:p w14:paraId="3C02B1E7" w14:textId="77777777" w:rsidR="00A26296" w:rsidRDefault="00A26296">
      <w:pPr>
        <w:pStyle w:val="Commentaire"/>
      </w:pPr>
      <w:r>
        <w:t>Taylor et al. (2012)</w:t>
      </w:r>
    </w:p>
    <w:p w14:paraId="0161C1C6" w14:textId="4E6FBA0B" w:rsidR="00A26296" w:rsidRDefault="00A26296">
      <w:pPr>
        <w:pStyle w:val="Commentaire"/>
      </w:pPr>
      <w:r>
        <w:t>(Taylor et al., 2012)</w:t>
      </w:r>
    </w:p>
  </w:comment>
  <w:comment w:id="231" w:author="Robin Matthews" w:date="2021-07-13T14:07:00Z" w:initials="RM">
    <w:p w14:paraId="4CBCB415" w14:textId="77777777" w:rsidR="00A26296" w:rsidRDefault="00A26296">
      <w:pPr>
        <w:pStyle w:val="Commentaire"/>
      </w:pPr>
      <w:r>
        <w:rPr>
          <w:rStyle w:val="Marquedecommentaire"/>
        </w:rPr>
        <w:annotationRef/>
      </w:r>
      <w:r>
        <w:t>Extra stuff:</w:t>
      </w:r>
    </w:p>
    <w:p w14:paraId="303FB3F4" w14:textId="77777777" w:rsidR="00A26296" w:rsidRDefault="00A26296">
      <w:pPr>
        <w:pStyle w:val="Commentaire"/>
      </w:pPr>
      <w:r>
        <w:t>, )</w:t>
      </w:r>
    </w:p>
    <w:p w14:paraId="488906E4" w14:textId="77777777" w:rsidR="00A26296" w:rsidRDefault="00A26296">
      <w:pPr>
        <w:pStyle w:val="Commentaire"/>
      </w:pPr>
    </w:p>
    <w:p w14:paraId="0AA33525" w14:textId="77777777" w:rsidR="00A26296" w:rsidRDefault="00A26296">
      <w:pPr>
        <w:pStyle w:val="Commentaire"/>
      </w:pPr>
      <w:r>
        <w:t>Correct:</w:t>
      </w:r>
    </w:p>
    <w:p w14:paraId="09896934" w14:textId="77777777" w:rsidR="00A26296" w:rsidRDefault="00A26296">
      <w:pPr>
        <w:pStyle w:val="Commentaire"/>
      </w:pPr>
      <w:r>
        <w:t>Moon et al. (2019)</w:t>
      </w:r>
    </w:p>
    <w:p w14:paraId="1A03D99C" w14:textId="779594FA" w:rsidR="00A26296" w:rsidRDefault="00A26296">
      <w:pPr>
        <w:pStyle w:val="Commentaire"/>
      </w:pPr>
      <w:r>
        <w:t>(Moon et al., 2019)</w:t>
      </w:r>
    </w:p>
  </w:comment>
  <w:comment w:id="234" w:author="Robin Matthews" w:date="2021-07-13T14:07:00Z" w:initials="RM">
    <w:p w14:paraId="53B48658" w14:textId="77777777" w:rsidR="00A26296" w:rsidRDefault="00A26296">
      <w:pPr>
        <w:pStyle w:val="Commentaire"/>
      </w:pPr>
      <w:r>
        <w:rPr>
          <w:rStyle w:val="Marquedecommentaire"/>
        </w:rPr>
        <w:annotationRef/>
      </w:r>
      <w:r>
        <w:t>Extra stuff:</w:t>
      </w:r>
    </w:p>
    <w:p w14:paraId="4ABF1094" w14:textId="77777777" w:rsidR="00A26296" w:rsidRDefault="00A26296">
      <w:pPr>
        <w:pStyle w:val="Commentaire"/>
      </w:pPr>
      <w:r>
        <w:t xml:space="preserve">, </w:t>
      </w:r>
    </w:p>
    <w:p w14:paraId="583CACAB" w14:textId="77777777" w:rsidR="00A26296" w:rsidRDefault="00A26296">
      <w:pPr>
        <w:pStyle w:val="Commentaire"/>
      </w:pPr>
    </w:p>
    <w:p w14:paraId="18DCC0B5" w14:textId="77777777" w:rsidR="00A26296" w:rsidRDefault="00A26296">
      <w:pPr>
        <w:pStyle w:val="Commentaire"/>
      </w:pPr>
      <w:r>
        <w:t>Correct:</w:t>
      </w:r>
    </w:p>
    <w:p w14:paraId="24CEE39F" w14:textId="77777777" w:rsidR="00A26296" w:rsidRDefault="00A26296">
      <w:pPr>
        <w:pStyle w:val="Commentaire"/>
      </w:pPr>
      <w:r>
        <w:t>Gobiet et al. (2014)</w:t>
      </w:r>
    </w:p>
    <w:p w14:paraId="7CA7DF62" w14:textId="2FFEFF96" w:rsidR="00A26296" w:rsidRDefault="00A26296">
      <w:pPr>
        <w:pStyle w:val="Commentaire"/>
      </w:pPr>
      <w:r>
        <w:t>(Gobiet et al., 2014)</w:t>
      </w:r>
    </w:p>
  </w:comment>
  <w:comment w:id="239" w:author="Robin Matthews" w:date="2021-07-13T14:07:00Z" w:initials="RM">
    <w:p w14:paraId="5F7F21A5" w14:textId="77777777" w:rsidR="00A26296" w:rsidRDefault="00A26296">
      <w:pPr>
        <w:pStyle w:val="Commentaire"/>
      </w:pPr>
      <w:r>
        <w:rPr>
          <w:rStyle w:val="Marquedecommentaire"/>
        </w:rPr>
        <w:annotationRef/>
      </w:r>
      <w:r>
        <w:t>Extra stuff:</w:t>
      </w:r>
    </w:p>
    <w:p w14:paraId="022CEAAF" w14:textId="77777777" w:rsidR="00A26296" w:rsidRDefault="00A26296">
      <w:pPr>
        <w:pStyle w:val="Commentaire"/>
      </w:pPr>
      <w:r>
        <w:t>, )</w:t>
      </w:r>
    </w:p>
    <w:p w14:paraId="3358380B" w14:textId="77777777" w:rsidR="00A26296" w:rsidRDefault="00A26296">
      <w:pPr>
        <w:pStyle w:val="Commentaire"/>
      </w:pPr>
    </w:p>
    <w:p w14:paraId="509EF623" w14:textId="77777777" w:rsidR="00A26296" w:rsidRDefault="00A26296">
      <w:pPr>
        <w:pStyle w:val="Commentaire"/>
      </w:pPr>
      <w:r>
        <w:t>Correct:</w:t>
      </w:r>
    </w:p>
    <w:p w14:paraId="5358AFC2" w14:textId="77777777" w:rsidR="00A26296" w:rsidRDefault="00A26296">
      <w:pPr>
        <w:pStyle w:val="Commentaire"/>
      </w:pPr>
      <w:r>
        <w:t>Hall and Qu (2006)</w:t>
      </w:r>
    </w:p>
    <w:p w14:paraId="07EE5415" w14:textId="0C5B7607" w:rsidR="00A26296" w:rsidRDefault="00A26296">
      <w:pPr>
        <w:pStyle w:val="Commentaire"/>
      </w:pPr>
      <w:r>
        <w:t>(Hall and Qu, 2006)</w:t>
      </w:r>
    </w:p>
  </w:comment>
  <w:comment w:id="247" w:author="Robin Matthews" w:date="2021-07-13T14:07:00Z" w:initials="RM">
    <w:p w14:paraId="66FC399E" w14:textId="77777777" w:rsidR="00A26296" w:rsidRDefault="00A26296">
      <w:pPr>
        <w:pStyle w:val="Commentaire"/>
      </w:pPr>
      <w:r>
        <w:rPr>
          <w:rStyle w:val="Marquedecommentaire"/>
        </w:rPr>
        <w:annotationRef/>
      </w:r>
      <w:r>
        <w:t>Extra stuff:</w:t>
      </w:r>
    </w:p>
    <w:p w14:paraId="02342045" w14:textId="77777777" w:rsidR="00A26296" w:rsidRDefault="00A26296">
      <w:pPr>
        <w:pStyle w:val="Commentaire"/>
      </w:pPr>
      <w:r>
        <w:t xml:space="preserve">(, </w:t>
      </w:r>
    </w:p>
    <w:p w14:paraId="71D1C777" w14:textId="77777777" w:rsidR="00A26296" w:rsidRDefault="00A26296">
      <w:pPr>
        <w:pStyle w:val="Commentaire"/>
      </w:pPr>
    </w:p>
    <w:p w14:paraId="3D2ACFB1" w14:textId="77777777" w:rsidR="00A26296" w:rsidRDefault="00A26296">
      <w:pPr>
        <w:pStyle w:val="Commentaire"/>
      </w:pPr>
      <w:r>
        <w:t>Correct:</w:t>
      </w:r>
    </w:p>
    <w:p w14:paraId="6465AE5C" w14:textId="77777777" w:rsidR="00A26296" w:rsidRDefault="00A26296">
      <w:pPr>
        <w:pStyle w:val="Commentaire"/>
      </w:pPr>
      <w:r>
        <w:t>Seneviratne et al. (2013)</w:t>
      </w:r>
    </w:p>
    <w:p w14:paraId="40BBBFD8" w14:textId="2BDEE121" w:rsidR="00A26296" w:rsidRDefault="00A26296">
      <w:pPr>
        <w:pStyle w:val="Commentaire"/>
      </w:pPr>
      <w:r>
        <w:t>(Seneviratne et al., 2013)</w:t>
      </w:r>
    </w:p>
  </w:comment>
  <w:comment w:id="249" w:author="Robin Matthews" w:date="2021-07-13T14:07:00Z" w:initials="RM">
    <w:p w14:paraId="281BBCDD" w14:textId="77777777" w:rsidR="00A26296" w:rsidRDefault="00A26296">
      <w:pPr>
        <w:pStyle w:val="Commentaire"/>
      </w:pPr>
      <w:r>
        <w:rPr>
          <w:rStyle w:val="Marquedecommentaire"/>
        </w:rPr>
        <w:annotationRef/>
      </w:r>
      <w:r>
        <w:t>Not found:</w:t>
      </w:r>
    </w:p>
    <w:p w14:paraId="045348E9" w14:textId="77777777" w:rsidR="00A26296" w:rsidRDefault="00A26296">
      <w:pPr>
        <w:pStyle w:val="Commentaire"/>
      </w:pPr>
      <w:r>
        <w:t>2014a</w:t>
      </w:r>
    </w:p>
    <w:p w14:paraId="2765D90A" w14:textId="77777777" w:rsidR="00A26296" w:rsidRDefault="00A26296">
      <w:pPr>
        <w:pStyle w:val="Commentaire"/>
      </w:pPr>
    </w:p>
    <w:p w14:paraId="129324DD" w14:textId="77777777" w:rsidR="00A26296" w:rsidRDefault="00A26296">
      <w:pPr>
        <w:pStyle w:val="Commentaire"/>
      </w:pPr>
      <w:r>
        <w:t>Extra stuff:</w:t>
      </w:r>
    </w:p>
    <w:p w14:paraId="5C042F18" w14:textId="77777777" w:rsidR="00A26296" w:rsidRDefault="00A26296">
      <w:pPr>
        <w:pStyle w:val="Commentaire"/>
      </w:pPr>
      <w:r>
        <w:t>, 2014</w:t>
      </w:r>
    </w:p>
    <w:p w14:paraId="4BE623E0" w14:textId="77777777" w:rsidR="00A26296" w:rsidRDefault="00A26296">
      <w:pPr>
        <w:pStyle w:val="Commentaire"/>
      </w:pPr>
    </w:p>
    <w:p w14:paraId="7A53F58C" w14:textId="77777777" w:rsidR="00A26296" w:rsidRDefault="00A26296">
      <w:pPr>
        <w:pStyle w:val="Commentaire"/>
      </w:pPr>
      <w:r>
        <w:t>Correct:</w:t>
      </w:r>
    </w:p>
    <w:p w14:paraId="53B80C18" w14:textId="77777777" w:rsidR="00A26296" w:rsidRDefault="00A26296">
      <w:pPr>
        <w:pStyle w:val="Commentaire"/>
      </w:pPr>
      <w:r>
        <w:t>Miralles et al. (2014a)</w:t>
      </w:r>
    </w:p>
    <w:p w14:paraId="6EB2C7B2" w14:textId="56B4D886" w:rsidR="00A26296" w:rsidRDefault="00A26296">
      <w:pPr>
        <w:pStyle w:val="Commentaire"/>
      </w:pPr>
      <w:r>
        <w:t>(Miralles et al., 2014a)</w:t>
      </w:r>
    </w:p>
  </w:comment>
  <w:comment w:id="250" w:author="Robin Matthews" w:date="2021-07-13T14:07:00Z" w:initials="RM">
    <w:p w14:paraId="13AEAA51" w14:textId="77777777" w:rsidR="00A26296" w:rsidRDefault="00A26296">
      <w:pPr>
        <w:pStyle w:val="Commentaire"/>
      </w:pPr>
      <w:r>
        <w:rPr>
          <w:rStyle w:val="Marquedecommentaire"/>
        </w:rPr>
        <w:annotationRef/>
      </w:r>
      <w:r>
        <w:t>Extra stuff:</w:t>
      </w:r>
    </w:p>
    <w:p w14:paraId="6059AAB1" w14:textId="77777777" w:rsidR="00A26296" w:rsidRDefault="00A26296">
      <w:pPr>
        <w:pStyle w:val="Commentaire"/>
      </w:pPr>
      <w:r>
        <w:t xml:space="preserve">, </w:t>
      </w:r>
    </w:p>
    <w:p w14:paraId="02CA2B40" w14:textId="77777777" w:rsidR="00A26296" w:rsidRDefault="00A26296">
      <w:pPr>
        <w:pStyle w:val="Commentaire"/>
      </w:pPr>
    </w:p>
    <w:p w14:paraId="47C6E11C" w14:textId="77777777" w:rsidR="00A26296" w:rsidRDefault="00A26296">
      <w:pPr>
        <w:pStyle w:val="Commentaire"/>
      </w:pPr>
      <w:r>
        <w:t>Correct:</w:t>
      </w:r>
    </w:p>
    <w:p w14:paraId="040E4380" w14:textId="77777777" w:rsidR="00A26296" w:rsidRDefault="00A26296">
      <w:pPr>
        <w:pStyle w:val="Commentaire"/>
      </w:pPr>
      <w:r>
        <w:t>Vogel et al. (2017)</w:t>
      </w:r>
    </w:p>
    <w:p w14:paraId="0A2C10C8" w14:textId="324046FD" w:rsidR="00A26296" w:rsidRDefault="00A26296">
      <w:pPr>
        <w:pStyle w:val="Commentaire"/>
      </w:pPr>
      <w:r>
        <w:t>(Vogel et al., 2017)</w:t>
      </w:r>
    </w:p>
  </w:comment>
  <w:comment w:id="251" w:author="Robin Matthews" w:date="2021-07-13T14:07:00Z" w:initials="RM">
    <w:p w14:paraId="6FB144F4" w14:textId="77777777" w:rsidR="00A26296" w:rsidRDefault="00A26296">
      <w:pPr>
        <w:pStyle w:val="Commentaire"/>
      </w:pPr>
      <w:r>
        <w:rPr>
          <w:rStyle w:val="Marquedecommentaire"/>
        </w:rPr>
        <w:annotationRef/>
      </w:r>
      <w:r>
        <w:t>Extra stuff:</w:t>
      </w:r>
    </w:p>
    <w:p w14:paraId="207E976E" w14:textId="77777777" w:rsidR="00A26296" w:rsidRDefault="00A26296">
      <w:pPr>
        <w:pStyle w:val="Commentaire"/>
      </w:pPr>
      <w:r>
        <w:t xml:space="preserve">, </w:t>
      </w:r>
    </w:p>
    <w:p w14:paraId="6FA78D48" w14:textId="77777777" w:rsidR="00A26296" w:rsidRDefault="00A26296">
      <w:pPr>
        <w:pStyle w:val="Commentaire"/>
      </w:pPr>
    </w:p>
    <w:p w14:paraId="0ABAF9AC" w14:textId="77777777" w:rsidR="00A26296" w:rsidRDefault="00A26296">
      <w:pPr>
        <w:pStyle w:val="Commentaire"/>
      </w:pPr>
      <w:r>
        <w:t>Correct:</w:t>
      </w:r>
    </w:p>
    <w:p w14:paraId="6E116A86" w14:textId="77777777" w:rsidR="00A26296" w:rsidRDefault="00A26296">
      <w:pPr>
        <w:pStyle w:val="Commentaire"/>
      </w:pPr>
      <w:r>
        <w:t>Zscheischler and Seneviratne (2017)</w:t>
      </w:r>
    </w:p>
    <w:p w14:paraId="488571EB" w14:textId="2D30959C" w:rsidR="00A26296" w:rsidRDefault="00A26296">
      <w:pPr>
        <w:pStyle w:val="Commentaire"/>
      </w:pPr>
      <w:r>
        <w:t>(Zscheischler and Seneviratne, 2017)</w:t>
      </w:r>
    </w:p>
  </w:comment>
  <w:comment w:id="252" w:author="Robin Matthews" w:date="2021-07-13T14:08:00Z" w:initials="RM">
    <w:p w14:paraId="7160219C" w14:textId="77777777" w:rsidR="00A26296" w:rsidRDefault="00A26296">
      <w:pPr>
        <w:pStyle w:val="Commentaire"/>
      </w:pPr>
      <w:r>
        <w:rPr>
          <w:rStyle w:val="Marquedecommentaire"/>
        </w:rPr>
        <w:annotationRef/>
      </w:r>
      <w:r>
        <w:t>Not found:</w:t>
      </w:r>
    </w:p>
    <w:p w14:paraId="76D2EAD8" w14:textId="77777777" w:rsidR="00A26296" w:rsidRDefault="00A26296">
      <w:pPr>
        <w:pStyle w:val="Commentaire"/>
      </w:pPr>
      <w:r>
        <w:t>S. Zhou et al.</w:t>
      </w:r>
    </w:p>
    <w:p w14:paraId="4DDAA4DA" w14:textId="77777777" w:rsidR="00A26296" w:rsidRDefault="00A26296">
      <w:pPr>
        <w:pStyle w:val="Commentaire"/>
      </w:pPr>
    </w:p>
    <w:p w14:paraId="22C3EF13" w14:textId="77777777" w:rsidR="00A26296" w:rsidRDefault="00A26296">
      <w:pPr>
        <w:pStyle w:val="Commentaire"/>
      </w:pPr>
      <w:r>
        <w:t>Extra stuff:</w:t>
      </w:r>
    </w:p>
    <w:p w14:paraId="0606190E" w14:textId="77777777" w:rsidR="00A26296" w:rsidRDefault="00A26296">
      <w:pPr>
        <w:pStyle w:val="Commentaire"/>
      </w:pPr>
      <w:r>
        <w:t>Zhou et al., b</w:t>
      </w:r>
    </w:p>
    <w:p w14:paraId="062E2A49" w14:textId="77777777" w:rsidR="00A26296" w:rsidRDefault="00A26296">
      <w:pPr>
        <w:pStyle w:val="Commentaire"/>
      </w:pPr>
    </w:p>
    <w:p w14:paraId="3CF0FA24" w14:textId="77777777" w:rsidR="00A26296" w:rsidRDefault="00A26296">
      <w:pPr>
        <w:pStyle w:val="Commentaire"/>
      </w:pPr>
      <w:r>
        <w:t>Correct:</w:t>
      </w:r>
    </w:p>
    <w:p w14:paraId="6E5D7272" w14:textId="77777777" w:rsidR="00A26296" w:rsidRDefault="00A26296">
      <w:pPr>
        <w:pStyle w:val="Commentaire"/>
      </w:pPr>
      <w:r>
        <w:t>S. Zhou et al. (2019)</w:t>
      </w:r>
    </w:p>
    <w:p w14:paraId="200B3112" w14:textId="11FC6CD0" w:rsidR="00A26296" w:rsidRDefault="00A26296">
      <w:pPr>
        <w:pStyle w:val="Commentaire"/>
      </w:pPr>
      <w:r>
        <w:t>(S. Zhou et al., 2019)</w:t>
      </w:r>
    </w:p>
  </w:comment>
  <w:comment w:id="253" w:author="Robin Matthews" w:date="2021-07-13T14:08:00Z" w:initials="RM">
    <w:p w14:paraId="0159BE90" w14:textId="77777777" w:rsidR="00A26296" w:rsidRDefault="00A26296">
      <w:pPr>
        <w:pStyle w:val="Commentaire"/>
      </w:pPr>
      <w:r>
        <w:rPr>
          <w:rStyle w:val="Marquedecommentaire"/>
        </w:rPr>
        <w:annotationRef/>
      </w:r>
      <w:r>
        <w:t>Extra stuff:</w:t>
      </w:r>
    </w:p>
    <w:p w14:paraId="1E5E21A6" w14:textId="77777777" w:rsidR="00A26296" w:rsidRDefault="00A26296">
      <w:pPr>
        <w:pStyle w:val="Commentaire"/>
      </w:pPr>
      <w:r>
        <w:t>, ;</w:t>
      </w:r>
    </w:p>
    <w:p w14:paraId="0052A10F" w14:textId="77777777" w:rsidR="00A26296" w:rsidRDefault="00A26296">
      <w:pPr>
        <w:pStyle w:val="Commentaire"/>
      </w:pPr>
    </w:p>
    <w:p w14:paraId="05D504F8" w14:textId="77777777" w:rsidR="00A26296" w:rsidRDefault="00A26296">
      <w:pPr>
        <w:pStyle w:val="Commentaire"/>
      </w:pPr>
      <w:r>
        <w:t>Correct:</w:t>
      </w:r>
    </w:p>
    <w:p w14:paraId="36002E32" w14:textId="77777777" w:rsidR="00A26296" w:rsidRDefault="00A26296">
      <w:pPr>
        <w:pStyle w:val="Commentaire"/>
      </w:pPr>
      <w:r>
        <w:t>Kong et al. (2020)</w:t>
      </w:r>
    </w:p>
    <w:p w14:paraId="077C202F" w14:textId="3FF90EC1" w:rsidR="00A26296" w:rsidRDefault="00A26296">
      <w:pPr>
        <w:pStyle w:val="Commentaire"/>
      </w:pPr>
      <w:r>
        <w:t>(Kong et al., 2020)</w:t>
      </w:r>
    </w:p>
  </w:comment>
  <w:comment w:id="260" w:author="Robin Matthews" w:date="2021-07-13T14:08:00Z" w:initials="RM">
    <w:p w14:paraId="0939CBB2" w14:textId="77777777" w:rsidR="00A26296" w:rsidRDefault="00A26296">
      <w:pPr>
        <w:pStyle w:val="Commentaire"/>
      </w:pPr>
      <w:r>
        <w:rPr>
          <w:rStyle w:val="Marquedecommentaire"/>
        </w:rPr>
        <w:annotationRef/>
      </w:r>
      <w:r>
        <w:t>Not found:</w:t>
      </w:r>
    </w:p>
    <w:p w14:paraId="2D94E8A0" w14:textId="77777777" w:rsidR="00A26296" w:rsidRDefault="00A26296">
      <w:pPr>
        <w:pStyle w:val="Commentaire"/>
      </w:pPr>
      <w:r>
        <w:t>C. Li et al.</w:t>
      </w:r>
    </w:p>
    <w:p w14:paraId="3C4DEFFC" w14:textId="77777777" w:rsidR="00A26296" w:rsidRDefault="00A26296">
      <w:pPr>
        <w:pStyle w:val="Commentaire"/>
      </w:pPr>
    </w:p>
    <w:p w14:paraId="34872B18" w14:textId="77777777" w:rsidR="00A26296" w:rsidRDefault="00A26296">
      <w:pPr>
        <w:pStyle w:val="Commentaire"/>
      </w:pPr>
      <w:r>
        <w:t>Extra stuff:</w:t>
      </w:r>
    </w:p>
    <w:p w14:paraId="7C6C2933" w14:textId="77777777" w:rsidR="00A26296" w:rsidRDefault="00A26296">
      <w:pPr>
        <w:pStyle w:val="Commentaire"/>
      </w:pPr>
      <w:r>
        <w:t>(Li et al., a)</w:t>
      </w:r>
    </w:p>
    <w:p w14:paraId="22A20E95" w14:textId="77777777" w:rsidR="00A26296" w:rsidRDefault="00A26296">
      <w:pPr>
        <w:pStyle w:val="Commentaire"/>
      </w:pPr>
    </w:p>
    <w:p w14:paraId="76C47811" w14:textId="77777777" w:rsidR="00A26296" w:rsidRDefault="00A26296">
      <w:pPr>
        <w:pStyle w:val="Commentaire"/>
      </w:pPr>
      <w:r>
        <w:t>Correct:</w:t>
      </w:r>
    </w:p>
    <w:p w14:paraId="0FE57722" w14:textId="77777777" w:rsidR="00A26296" w:rsidRDefault="00A26296">
      <w:pPr>
        <w:pStyle w:val="Commentaire"/>
      </w:pPr>
      <w:r>
        <w:t>C. Li et al. (2020)</w:t>
      </w:r>
    </w:p>
    <w:p w14:paraId="02BCBA31" w14:textId="71181609" w:rsidR="00A26296" w:rsidRDefault="00A26296">
      <w:pPr>
        <w:pStyle w:val="Commentaire"/>
      </w:pPr>
      <w:r>
        <w:t>(C. Li et al., 2020)</w:t>
      </w:r>
    </w:p>
  </w:comment>
  <w:comment w:id="268" w:author="Robin Matthews" w:date="2021-07-13T14:08:00Z" w:initials="RM">
    <w:p w14:paraId="17D12D14" w14:textId="77777777" w:rsidR="00A26296" w:rsidRDefault="00A26296">
      <w:pPr>
        <w:pStyle w:val="Commentaire"/>
      </w:pPr>
      <w:r>
        <w:rPr>
          <w:rStyle w:val="Marquedecommentaire"/>
        </w:rPr>
        <w:annotationRef/>
      </w:r>
      <w:r>
        <w:t>Not found:</w:t>
      </w:r>
    </w:p>
    <w:p w14:paraId="78E967C1" w14:textId="77777777" w:rsidR="00A26296" w:rsidRDefault="00A26296">
      <w:pPr>
        <w:pStyle w:val="Commentaire"/>
      </w:pPr>
      <w:r>
        <w:t>C. Li et al.</w:t>
      </w:r>
    </w:p>
    <w:p w14:paraId="4813995A" w14:textId="77777777" w:rsidR="00A26296" w:rsidRDefault="00A26296">
      <w:pPr>
        <w:pStyle w:val="Commentaire"/>
      </w:pPr>
    </w:p>
    <w:p w14:paraId="14474781" w14:textId="77777777" w:rsidR="00A26296" w:rsidRDefault="00A26296">
      <w:pPr>
        <w:pStyle w:val="Commentaire"/>
      </w:pPr>
      <w:r>
        <w:t>Extra stuff:</w:t>
      </w:r>
    </w:p>
    <w:p w14:paraId="3AD2E7D7" w14:textId="77777777" w:rsidR="00A26296" w:rsidRDefault="00A26296">
      <w:pPr>
        <w:pStyle w:val="Commentaire"/>
      </w:pPr>
      <w:r>
        <w:t>(Li et al., a)</w:t>
      </w:r>
    </w:p>
    <w:p w14:paraId="65F6DB94" w14:textId="77777777" w:rsidR="00A26296" w:rsidRDefault="00A26296">
      <w:pPr>
        <w:pStyle w:val="Commentaire"/>
      </w:pPr>
    </w:p>
    <w:p w14:paraId="60BE4392" w14:textId="77777777" w:rsidR="00A26296" w:rsidRDefault="00A26296">
      <w:pPr>
        <w:pStyle w:val="Commentaire"/>
      </w:pPr>
      <w:r>
        <w:t>Correct:</w:t>
      </w:r>
    </w:p>
    <w:p w14:paraId="08BD50DA" w14:textId="77777777" w:rsidR="00A26296" w:rsidRDefault="00A26296">
      <w:pPr>
        <w:pStyle w:val="Commentaire"/>
      </w:pPr>
      <w:r>
        <w:t>C. Li et al. (2020)</w:t>
      </w:r>
    </w:p>
    <w:p w14:paraId="3CB6156C" w14:textId="61D37CE8" w:rsidR="00A26296" w:rsidRDefault="00A26296">
      <w:pPr>
        <w:pStyle w:val="Commentaire"/>
      </w:pPr>
      <w:r>
        <w:t>(C. Li et al., 2020)</w:t>
      </w:r>
    </w:p>
  </w:comment>
  <w:comment w:id="288" w:author="Robin Matthews" w:date="2021-07-13T14:08:00Z" w:initials="RM">
    <w:p w14:paraId="2B2895F8" w14:textId="77777777" w:rsidR="00A26296" w:rsidRDefault="00A26296">
      <w:pPr>
        <w:pStyle w:val="Commentaire"/>
      </w:pPr>
      <w:r>
        <w:rPr>
          <w:rStyle w:val="Marquedecommentaire"/>
        </w:rPr>
        <w:annotationRef/>
      </w:r>
      <w:r>
        <w:t>Extra stuff:</w:t>
      </w:r>
    </w:p>
    <w:p w14:paraId="69F415CA" w14:textId="77777777" w:rsidR="00A26296" w:rsidRDefault="00A26296">
      <w:pPr>
        <w:pStyle w:val="Commentaire"/>
      </w:pPr>
      <w:r>
        <w:t>, )</w:t>
      </w:r>
    </w:p>
    <w:p w14:paraId="7527DB32" w14:textId="77777777" w:rsidR="00A26296" w:rsidRDefault="00A26296">
      <w:pPr>
        <w:pStyle w:val="Commentaire"/>
      </w:pPr>
    </w:p>
    <w:p w14:paraId="495A6AFB" w14:textId="77777777" w:rsidR="00A26296" w:rsidRDefault="00A26296">
      <w:pPr>
        <w:pStyle w:val="Commentaire"/>
      </w:pPr>
      <w:r>
        <w:t>Correct:</w:t>
      </w:r>
    </w:p>
    <w:p w14:paraId="6B73E882" w14:textId="77777777" w:rsidR="00A26296" w:rsidRDefault="00A26296">
      <w:pPr>
        <w:pStyle w:val="Commentaire"/>
      </w:pPr>
      <w:r>
        <w:t>Collins et al. (2019)</w:t>
      </w:r>
    </w:p>
    <w:p w14:paraId="281A6585" w14:textId="58ABBBDC" w:rsidR="00A26296" w:rsidRDefault="00A26296">
      <w:pPr>
        <w:pStyle w:val="Commentaire"/>
      </w:pPr>
      <w:r>
        <w:t>(Collins et al., 2019)</w:t>
      </w:r>
    </w:p>
  </w:comment>
  <w:comment w:id="292" w:author="Robin Matthews" w:date="2021-07-13T14:08:00Z" w:initials="RM">
    <w:p w14:paraId="6CD9F01A" w14:textId="77777777" w:rsidR="00A26296" w:rsidRDefault="00A26296">
      <w:pPr>
        <w:pStyle w:val="Commentaire"/>
      </w:pPr>
      <w:r>
        <w:rPr>
          <w:rStyle w:val="Marquedecommentaire"/>
        </w:rPr>
        <w:annotationRef/>
      </w:r>
      <w:r>
        <w:t>Extra stuff:</w:t>
      </w:r>
    </w:p>
    <w:p w14:paraId="5C137B66" w14:textId="77777777" w:rsidR="00A26296" w:rsidRDefault="00A26296">
      <w:pPr>
        <w:pStyle w:val="Commentaire"/>
      </w:pPr>
      <w:r>
        <w:t xml:space="preserve">, </w:t>
      </w:r>
    </w:p>
    <w:p w14:paraId="1781E258" w14:textId="77777777" w:rsidR="00A26296" w:rsidRDefault="00A26296">
      <w:pPr>
        <w:pStyle w:val="Commentaire"/>
      </w:pPr>
    </w:p>
    <w:p w14:paraId="43144430" w14:textId="77777777" w:rsidR="00A26296" w:rsidRDefault="00A26296">
      <w:pPr>
        <w:pStyle w:val="Commentaire"/>
      </w:pPr>
      <w:r>
        <w:t>Correct:</w:t>
      </w:r>
    </w:p>
    <w:p w14:paraId="48BFD139" w14:textId="77777777" w:rsidR="00A26296" w:rsidRDefault="00A26296">
      <w:pPr>
        <w:pStyle w:val="Commentaire"/>
      </w:pPr>
      <w:r>
        <w:t>Hoegh-Guldberg et al. (2018)</w:t>
      </w:r>
    </w:p>
    <w:p w14:paraId="13E861A4" w14:textId="01CA50A7" w:rsidR="00A26296" w:rsidRDefault="00A26296">
      <w:pPr>
        <w:pStyle w:val="Commentaire"/>
      </w:pPr>
      <w:r>
        <w:t>(Hoegh-Guldberg et al., 2018)</w:t>
      </w:r>
    </w:p>
  </w:comment>
  <w:comment w:id="294" w:author="Robin Matthews" w:date="2021-07-13T14:08:00Z" w:initials="RM">
    <w:p w14:paraId="7B1CEA25" w14:textId="77777777" w:rsidR="00A26296" w:rsidRDefault="00A26296">
      <w:pPr>
        <w:pStyle w:val="Commentaire"/>
      </w:pPr>
      <w:r>
        <w:rPr>
          <w:rStyle w:val="Marquedecommentaire"/>
        </w:rPr>
        <w:annotationRef/>
      </w:r>
      <w:r>
        <w:t>Extra stuff:</w:t>
      </w:r>
    </w:p>
    <w:p w14:paraId="473F440A" w14:textId="77777777" w:rsidR="00A26296" w:rsidRDefault="00A26296">
      <w:pPr>
        <w:pStyle w:val="Commentaire"/>
      </w:pPr>
      <w:r>
        <w:t xml:space="preserve"> )</w:t>
      </w:r>
    </w:p>
    <w:p w14:paraId="72F2C68C" w14:textId="77777777" w:rsidR="00A26296" w:rsidRDefault="00A26296">
      <w:pPr>
        <w:pStyle w:val="Commentaire"/>
      </w:pPr>
    </w:p>
    <w:p w14:paraId="381BC07F" w14:textId="77777777" w:rsidR="00A26296" w:rsidRDefault="00A26296">
      <w:pPr>
        <w:pStyle w:val="Commentaire"/>
      </w:pPr>
      <w:r>
        <w:t>Correct:</w:t>
      </w:r>
    </w:p>
    <w:p w14:paraId="77CB92A0" w14:textId="77777777" w:rsidR="00A26296" w:rsidRDefault="00A26296">
      <w:pPr>
        <w:pStyle w:val="Commentaire"/>
      </w:pPr>
      <w:r>
        <w:t>Drijfhout et al. (2015)</w:t>
      </w:r>
    </w:p>
    <w:p w14:paraId="28F4E578" w14:textId="57C4F052" w:rsidR="00A26296" w:rsidRDefault="00A26296">
      <w:pPr>
        <w:pStyle w:val="Commentaire"/>
      </w:pPr>
      <w:r>
        <w:t>(Drijfhout et al., 2015)</w:t>
      </w:r>
    </w:p>
  </w:comment>
  <w:comment w:id="298" w:author="Robin Matthews" w:date="2021-07-13T14:08:00Z" w:initials="RM">
    <w:p w14:paraId="7ABCB85C" w14:textId="77777777" w:rsidR="00A26296" w:rsidRDefault="00A26296">
      <w:pPr>
        <w:pStyle w:val="Commentaire"/>
      </w:pPr>
      <w:r>
        <w:rPr>
          <w:rStyle w:val="Marquedecommentaire"/>
        </w:rPr>
        <w:annotationRef/>
      </w:r>
      <w:r>
        <w:t>Not found:</w:t>
      </w:r>
    </w:p>
    <w:p w14:paraId="691BD90A" w14:textId="77777777" w:rsidR="00A26296" w:rsidRDefault="00A26296">
      <w:pPr>
        <w:pStyle w:val="Commentaire"/>
      </w:pPr>
      <w:r>
        <w:t>2018a</w:t>
      </w:r>
    </w:p>
    <w:p w14:paraId="0E69C073" w14:textId="77777777" w:rsidR="00A26296" w:rsidRDefault="00A26296">
      <w:pPr>
        <w:pStyle w:val="Commentaire"/>
      </w:pPr>
    </w:p>
    <w:p w14:paraId="0C4ECA3C" w14:textId="77777777" w:rsidR="00A26296" w:rsidRDefault="00A26296">
      <w:pPr>
        <w:pStyle w:val="Commentaire"/>
      </w:pPr>
      <w:r>
        <w:t>Extra stuff:</w:t>
      </w:r>
    </w:p>
    <w:p w14:paraId="3548B596" w14:textId="77777777" w:rsidR="00A26296" w:rsidRDefault="00A26296">
      <w:pPr>
        <w:pStyle w:val="Commentaire"/>
      </w:pPr>
      <w:r>
        <w:t>(, 2018b</w:t>
      </w:r>
    </w:p>
    <w:p w14:paraId="41948CC7" w14:textId="77777777" w:rsidR="00A26296" w:rsidRDefault="00A26296">
      <w:pPr>
        <w:pStyle w:val="Commentaire"/>
      </w:pPr>
    </w:p>
    <w:p w14:paraId="6D9F406F" w14:textId="77777777" w:rsidR="00A26296" w:rsidRDefault="00A26296">
      <w:pPr>
        <w:pStyle w:val="Commentaire"/>
      </w:pPr>
      <w:r>
        <w:t>Correct:</w:t>
      </w:r>
    </w:p>
    <w:p w14:paraId="3BADCFA8" w14:textId="77777777" w:rsidR="00A26296" w:rsidRDefault="00A26296">
      <w:pPr>
        <w:pStyle w:val="Commentaire"/>
      </w:pPr>
      <w:r>
        <w:t>Seneviratne et al. (2018a)</w:t>
      </w:r>
    </w:p>
    <w:p w14:paraId="60392731" w14:textId="16043E4B" w:rsidR="00A26296" w:rsidRDefault="00A26296">
      <w:pPr>
        <w:pStyle w:val="Commentaire"/>
      </w:pPr>
      <w:r>
        <w:t>(Seneviratne et al., 2018a)</w:t>
      </w:r>
    </w:p>
  </w:comment>
  <w:comment w:id="300" w:author="Robin Matthews" w:date="2021-07-13T14:08:00Z" w:initials="RM">
    <w:p w14:paraId="6D4B39AB" w14:textId="77777777" w:rsidR="00A26296" w:rsidRDefault="00A26296">
      <w:pPr>
        <w:pStyle w:val="Commentaire"/>
      </w:pPr>
      <w:r>
        <w:rPr>
          <w:rStyle w:val="Marquedecommentaire"/>
        </w:rPr>
        <w:annotationRef/>
      </w:r>
      <w:r>
        <w:t>Extra stuff:</w:t>
      </w:r>
    </w:p>
    <w:p w14:paraId="13CCA57D" w14:textId="77777777" w:rsidR="00A26296" w:rsidRDefault="00A26296">
      <w:pPr>
        <w:pStyle w:val="Commentaire"/>
      </w:pPr>
      <w:r>
        <w:t>, )</w:t>
      </w:r>
    </w:p>
    <w:p w14:paraId="5E43C3ED" w14:textId="77777777" w:rsidR="00A26296" w:rsidRDefault="00A26296">
      <w:pPr>
        <w:pStyle w:val="Commentaire"/>
      </w:pPr>
    </w:p>
    <w:p w14:paraId="32DDD44A" w14:textId="77777777" w:rsidR="00A26296" w:rsidRDefault="00A26296">
      <w:pPr>
        <w:pStyle w:val="Commentaire"/>
      </w:pPr>
      <w:r>
        <w:t>Correct:</w:t>
      </w:r>
    </w:p>
    <w:p w14:paraId="5FBD4AD0" w14:textId="77777777" w:rsidR="00A26296" w:rsidRDefault="00A26296">
      <w:pPr>
        <w:pStyle w:val="Commentaire"/>
      </w:pPr>
      <w:r>
        <w:t>Sutton (2018)</w:t>
      </w:r>
    </w:p>
    <w:p w14:paraId="1A73B01B" w14:textId="7BEBEEBE" w:rsidR="00A26296" w:rsidRDefault="00A26296">
      <w:pPr>
        <w:pStyle w:val="Commentaire"/>
      </w:pPr>
      <w:r>
        <w:t>(Sutton, 2018)</w:t>
      </w:r>
    </w:p>
  </w:comment>
  <w:comment w:id="301" w:author="Robin Matthews" w:date="2021-07-13T14:08:00Z" w:initials="RM">
    <w:p w14:paraId="184AEFAD" w14:textId="77777777" w:rsidR="00A26296" w:rsidRDefault="00A26296">
      <w:pPr>
        <w:pStyle w:val="Commentaire"/>
      </w:pPr>
      <w:r>
        <w:rPr>
          <w:rStyle w:val="Marquedecommentaire"/>
        </w:rPr>
        <w:annotationRef/>
      </w:r>
      <w:r>
        <w:t>Extra stuff:</w:t>
      </w:r>
    </w:p>
    <w:p w14:paraId="6ACDF874" w14:textId="77777777" w:rsidR="00A26296" w:rsidRDefault="00A26296">
      <w:pPr>
        <w:pStyle w:val="Commentaire"/>
      </w:pPr>
      <w:r>
        <w:t>, )</w:t>
      </w:r>
    </w:p>
    <w:p w14:paraId="695D2C49" w14:textId="77777777" w:rsidR="00A26296" w:rsidRDefault="00A26296">
      <w:pPr>
        <w:pStyle w:val="Commentaire"/>
      </w:pPr>
    </w:p>
    <w:p w14:paraId="55B7228E" w14:textId="77777777" w:rsidR="00A26296" w:rsidRDefault="00A26296">
      <w:pPr>
        <w:pStyle w:val="Commentaire"/>
      </w:pPr>
      <w:r>
        <w:t>Correct:</w:t>
      </w:r>
    </w:p>
    <w:p w14:paraId="662A57D2" w14:textId="77777777" w:rsidR="00A26296" w:rsidRDefault="00A26296">
      <w:pPr>
        <w:pStyle w:val="Commentaire"/>
      </w:pPr>
      <w:r>
        <w:t>Sutton (2018, 2019)</w:t>
      </w:r>
    </w:p>
    <w:p w14:paraId="651E7315" w14:textId="0177F7EC" w:rsidR="00A26296" w:rsidRDefault="00A26296">
      <w:pPr>
        <w:pStyle w:val="Commentaire"/>
      </w:pPr>
      <w:r>
        <w:t>(Sutton, 2018, 2019)</w:t>
      </w:r>
    </w:p>
  </w:comment>
  <w:comment w:id="302" w:author="Robin Matthews" w:date="2021-07-13T14:08:00Z" w:initials="RM">
    <w:p w14:paraId="7774C1B1" w14:textId="77777777" w:rsidR="00A26296" w:rsidRDefault="00A26296">
      <w:pPr>
        <w:pStyle w:val="Commentaire"/>
      </w:pPr>
      <w:r>
        <w:rPr>
          <w:rStyle w:val="Marquedecommentaire"/>
        </w:rPr>
        <w:annotationRef/>
      </w:r>
      <w:r>
        <w:t>Extra stuff:</w:t>
      </w:r>
    </w:p>
    <w:p w14:paraId="53A7D0AD" w14:textId="77777777" w:rsidR="00A26296" w:rsidRDefault="00A26296">
      <w:pPr>
        <w:pStyle w:val="Commentaire"/>
      </w:pPr>
      <w:r>
        <w:t>, )</w:t>
      </w:r>
    </w:p>
    <w:p w14:paraId="7F68F349" w14:textId="77777777" w:rsidR="00A26296" w:rsidRDefault="00A26296">
      <w:pPr>
        <w:pStyle w:val="Commentaire"/>
      </w:pPr>
    </w:p>
    <w:p w14:paraId="4F320971" w14:textId="77777777" w:rsidR="00A26296" w:rsidRDefault="00A26296">
      <w:pPr>
        <w:pStyle w:val="Commentaire"/>
      </w:pPr>
      <w:r>
        <w:t>Correct:</w:t>
      </w:r>
    </w:p>
    <w:p w14:paraId="39AC9253" w14:textId="77777777" w:rsidR="00A26296" w:rsidRDefault="00A26296">
      <w:pPr>
        <w:pStyle w:val="Commentaire"/>
      </w:pPr>
      <w:r>
        <w:t>Gaupp et al. (2019)</w:t>
      </w:r>
    </w:p>
    <w:p w14:paraId="42FF9F09" w14:textId="2C764B27" w:rsidR="00A26296" w:rsidRDefault="00A26296">
      <w:pPr>
        <w:pStyle w:val="Commentaire"/>
      </w:pPr>
      <w:r>
        <w:t>(Gaupp et al., 2019)</w:t>
      </w:r>
    </w:p>
  </w:comment>
  <w:comment w:id="303" w:author="Robin Matthews" w:date="2021-07-13T14:08:00Z" w:initials="RM">
    <w:p w14:paraId="74087810" w14:textId="77777777" w:rsidR="00A26296" w:rsidRDefault="00A26296">
      <w:pPr>
        <w:pStyle w:val="Commentaire"/>
      </w:pPr>
      <w:r>
        <w:rPr>
          <w:rStyle w:val="Marquedecommentaire"/>
        </w:rPr>
        <w:annotationRef/>
      </w:r>
      <w:r>
        <w:t>Extra stuff:</w:t>
      </w:r>
    </w:p>
    <w:p w14:paraId="19B4ABE6" w14:textId="77777777" w:rsidR="00A26296" w:rsidRDefault="00A26296">
      <w:pPr>
        <w:pStyle w:val="Commentaire"/>
      </w:pPr>
      <w:r>
        <w:t>, )</w:t>
      </w:r>
    </w:p>
    <w:p w14:paraId="22F677B5" w14:textId="77777777" w:rsidR="00A26296" w:rsidRDefault="00A26296">
      <w:pPr>
        <w:pStyle w:val="Commentaire"/>
      </w:pPr>
    </w:p>
    <w:p w14:paraId="17E3F514" w14:textId="77777777" w:rsidR="00A26296" w:rsidRDefault="00A26296">
      <w:pPr>
        <w:pStyle w:val="Commentaire"/>
      </w:pPr>
      <w:r>
        <w:t>Correct:</w:t>
      </w:r>
    </w:p>
    <w:p w14:paraId="1D956CA7" w14:textId="77777777" w:rsidR="00A26296" w:rsidRDefault="00A26296">
      <w:pPr>
        <w:pStyle w:val="Commentaire"/>
      </w:pPr>
      <w:r>
        <w:t>Wetter et al. (2014)</w:t>
      </w:r>
    </w:p>
    <w:p w14:paraId="0865167E" w14:textId="087614CB" w:rsidR="00A26296" w:rsidRDefault="00A26296">
      <w:pPr>
        <w:pStyle w:val="Commentaire"/>
      </w:pPr>
      <w:r>
        <w:t>(Wetter et al., 2014)</w:t>
      </w:r>
    </w:p>
  </w:comment>
  <w:comment w:id="308" w:author="Robin Matthews" w:date="2021-07-13T14:08:00Z" w:initials="RM">
    <w:p w14:paraId="4BA59D38" w14:textId="77777777" w:rsidR="00A26296" w:rsidRDefault="00A26296">
      <w:pPr>
        <w:pStyle w:val="Commentaire"/>
      </w:pPr>
      <w:r>
        <w:rPr>
          <w:rStyle w:val="Marquedecommentaire"/>
        </w:rPr>
        <w:annotationRef/>
      </w:r>
      <w:r>
        <w:t>Extra stuff:</w:t>
      </w:r>
    </w:p>
    <w:p w14:paraId="6463F997" w14:textId="77777777" w:rsidR="00A26296" w:rsidRDefault="00A26296">
      <w:pPr>
        <w:pStyle w:val="Commentaire"/>
      </w:pPr>
      <w:r>
        <w:t xml:space="preserve">(; ; ; ; ; </w:t>
      </w:r>
    </w:p>
    <w:p w14:paraId="28261B8A" w14:textId="77777777" w:rsidR="00A26296" w:rsidRDefault="00A26296">
      <w:pPr>
        <w:pStyle w:val="Commentaire"/>
      </w:pPr>
    </w:p>
    <w:p w14:paraId="393F4E6E" w14:textId="77777777" w:rsidR="00A26296" w:rsidRDefault="00A26296">
      <w:pPr>
        <w:pStyle w:val="Commentaire"/>
      </w:pPr>
      <w:r>
        <w:t>Correct:</w:t>
      </w:r>
    </w:p>
    <w:p w14:paraId="65C38FBD" w14:textId="4CB09685" w:rsidR="00A26296" w:rsidRDefault="00A26296">
      <w:pPr>
        <w:pStyle w:val="Commentaire"/>
      </w:pPr>
      <w:r>
        <w:t>(Shepherd, 2016; Zappa and Shepherd, 2017; Cheng et al., 2018; Shepherd et al., 2018; Sutton, 2018; Schaller et al., 2020)</w:t>
      </w:r>
    </w:p>
  </w:comment>
  <w:comment w:id="309" w:author="Robin Matthews" w:date="2021-07-13T14:08:00Z" w:initials="RM">
    <w:p w14:paraId="1451C662" w14:textId="77777777" w:rsidR="00A26296" w:rsidRDefault="00A26296">
      <w:pPr>
        <w:pStyle w:val="Commentaire"/>
      </w:pPr>
      <w:r>
        <w:rPr>
          <w:rStyle w:val="Marquedecommentaire"/>
        </w:rPr>
        <w:annotationRef/>
      </w:r>
      <w:r>
        <w:t>Extra stuff:</w:t>
      </w:r>
    </w:p>
    <w:p w14:paraId="1527FAA2" w14:textId="77777777" w:rsidR="00A26296" w:rsidRDefault="00A26296">
      <w:pPr>
        <w:pStyle w:val="Commentaire"/>
      </w:pPr>
      <w:r>
        <w:t xml:space="preserve"> , ;</w:t>
      </w:r>
    </w:p>
    <w:p w14:paraId="1E67F859" w14:textId="77777777" w:rsidR="00A26296" w:rsidRDefault="00A26296">
      <w:pPr>
        <w:pStyle w:val="Commentaire"/>
      </w:pPr>
    </w:p>
    <w:p w14:paraId="7DFB0DFA" w14:textId="77777777" w:rsidR="00A26296" w:rsidRDefault="00A26296">
      <w:pPr>
        <w:pStyle w:val="Commentaire"/>
      </w:pPr>
      <w:r>
        <w:t>Correct:</w:t>
      </w:r>
    </w:p>
    <w:p w14:paraId="6CF76833" w14:textId="77777777" w:rsidR="00A26296" w:rsidRDefault="00A26296">
      <w:pPr>
        <w:pStyle w:val="Commentaire"/>
      </w:pPr>
      <w:r>
        <w:t>Wehrli et al. (2020)</w:t>
      </w:r>
    </w:p>
    <w:p w14:paraId="43DBB50D" w14:textId="6A65708C" w:rsidR="00A26296" w:rsidRDefault="00A26296">
      <w:pPr>
        <w:pStyle w:val="Commentaire"/>
      </w:pPr>
      <w:r>
        <w:t>(Wehrli et al., 2020)</w:t>
      </w:r>
    </w:p>
  </w:comment>
  <w:comment w:id="310" w:author="Robin Matthews" w:date="2021-07-13T14:08:00Z" w:initials="RM">
    <w:p w14:paraId="27CCB085" w14:textId="77777777" w:rsidR="00A26296" w:rsidRDefault="00A26296">
      <w:pPr>
        <w:pStyle w:val="Commentaire"/>
      </w:pPr>
      <w:r>
        <w:rPr>
          <w:rStyle w:val="Marquedecommentaire"/>
        </w:rPr>
        <w:annotationRef/>
      </w:r>
      <w:r>
        <w:t>Not found:</w:t>
      </w:r>
    </w:p>
    <w:p w14:paraId="7DC830F0" w14:textId="77777777" w:rsidR="00A26296" w:rsidRDefault="00A26296">
      <w:pPr>
        <w:pStyle w:val="Commentaire"/>
      </w:pPr>
      <w:r>
        <w:t>Schaller et al., 2020</w:t>
      </w:r>
    </w:p>
    <w:p w14:paraId="1D304475" w14:textId="77777777" w:rsidR="00A26296" w:rsidRDefault="00A26296">
      <w:pPr>
        <w:pStyle w:val="Commentaire"/>
      </w:pPr>
    </w:p>
    <w:p w14:paraId="3E9E389A" w14:textId="77777777" w:rsidR="00A26296" w:rsidRDefault="00A26296">
      <w:pPr>
        <w:pStyle w:val="Commentaire"/>
      </w:pPr>
      <w:r>
        <w:t>Extra stuff:</w:t>
      </w:r>
    </w:p>
    <w:p w14:paraId="0C5CF430" w14:textId="77777777" w:rsidR="00A26296" w:rsidRDefault="00A26296">
      <w:pPr>
        <w:pStyle w:val="Commentaire"/>
      </w:pPr>
      <w:r>
        <w:t>)</w:t>
      </w:r>
    </w:p>
    <w:p w14:paraId="4863D388" w14:textId="77777777" w:rsidR="00A26296" w:rsidRDefault="00A26296">
      <w:pPr>
        <w:pStyle w:val="Commentaire"/>
      </w:pPr>
    </w:p>
    <w:p w14:paraId="59B0CC77" w14:textId="77777777" w:rsidR="00A26296" w:rsidRDefault="00A26296">
      <w:pPr>
        <w:pStyle w:val="Commentaire"/>
      </w:pPr>
      <w:r>
        <w:t>Correct:</w:t>
      </w:r>
    </w:p>
    <w:p w14:paraId="0459AE69" w14:textId="6EA0D2C9" w:rsidR="00A26296" w:rsidRDefault="00A26296">
      <w:pPr>
        <w:pStyle w:val="Commentaire"/>
      </w:pPr>
      <w:r>
        <w:t>(Hazeleger et al., 2015; Schaller et al., 2020)</w:t>
      </w:r>
    </w:p>
  </w:comment>
  <w:comment w:id="314" w:author="Robin Matthews" w:date="2021-07-13T14:08:00Z" w:initials="RM">
    <w:p w14:paraId="2728ED96" w14:textId="77777777" w:rsidR="00A26296" w:rsidRDefault="00A26296">
      <w:pPr>
        <w:pStyle w:val="Commentaire"/>
      </w:pPr>
      <w:r>
        <w:rPr>
          <w:rStyle w:val="Marquedecommentaire"/>
        </w:rPr>
        <w:annotationRef/>
      </w:r>
      <w:r>
        <w:t>Extra stuff:</w:t>
      </w:r>
    </w:p>
    <w:p w14:paraId="7BF2C509" w14:textId="77777777" w:rsidR="00A26296" w:rsidRDefault="00A26296">
      <w:pPr>
        <w:pStyle w:val="Commentaire"/>
      </w:pPr>
      <w:r>
        <w:t xml:space="preserve">(, </w:t>
      </w:r>
    </w:p>
    <w:p w14:paraId="159C581B" w14:textId="77777777" w:rsidR="00A26296" w:rsidRDefault="00A26296">
      <w:pPr>
        <w:pStyle w:val="Commentaire"/>
      </w:pPr>
    </w:p>
    <w:p w14:paraId="7D876BEA" w14:textId="77777777" w:rsidR="00A26296" w:rsidRDefault="00A26296">
      <w:pPr>
        <w:pStyle w:val="Commentaire"/>
      </w:pPr>
      <w:r>
        <w:t>Correct:</w:t>
      </w:r>
    </w:p>
    <w:p w14:paraId="7CBC356D" w14:textId="77777777" w:rsidR="00A26296" w:rsidRDefault="00A26296">
      <w:pPr>
        <w:pStyle w:val="Commentaire"/>
      </w:pPr>
      <w:r>
        <w:t>Toreti et al. (2019)</w:t>
      </w:r>
    </w:p>
    <w:p w14:paraId="2199536C" w14:textId="5B5A979F" w:rsidR="00A26296" w:rsidRDefault="00A26296">
      <w:pPr>
        <w:pStyle w:val="Commentaire"/>
      </w:pPr>
      <w:r>
        <w:t>(Toreti et al., 2019)</w:t>
      </w:r>
    </w:p>
  </w:comment>
  <w:comment w:id="316" w:author="Robin Matthews" w:date="2021-07-13T14:08:00Z" w:initials="RM">
    <w:p w14:paraId="1470522F" w14:textId="77777777" w:rsidR="00A26296" w:rsidRDefault="00A26296">
      <w:pPr>
        <w:pStyle w:val="Commentaire"/>
      </w:pPr>
      <w:r>
        <w:rPr>
          <w:rStyle w:val="Marquedecommentaire"/>
        </w:rPr>
        <w:annotationRef/>
      </w:r>
      <w:r>
        <w:t>Extra stuff:</w:t>
      </w:r>
    </w:p>
    <w:p w14:paraId="07E2E7E3" w14:textId="77777777" w:rsidR="00A26296" w:rsidRDefault="00A26296">
      <w:pPr>
        <w:pStyle w:val="Commentaire"/>
      </w:pPr>
      <w:r>
        <w:t xml:space="preserve">, </w:t>
      </w:r>
    </w:p>
    <w:p w14:paraId="7A281C28" w14:textId="77777777" w:rsidR="00A26296" w:rsidRDefault="00A26296">
      <w:pPr>
        <w:pStyle w:val="Commentaire"/>
      </w:pPr>
    </w:p>
    <w:p w14:paraId="2DB956F0" w14:textId="77777777" w:rsidR="00A26296" w:rsidRDefault="00A26296">
      <w:pPr>
        <w:pStyle w:val="Commentaire"/>
      </w:pPr>
      <w:r>
        <w:t>Correct:</w:t>
      </w:r>
    </w:p>
    <w:p w14:paraId="1E3FE353" w14:textId="77777777" w:rsidR="00A26296" w:rsidRDefault="00A26296">
      <w:pPr>
        <w:pStyle w:val="Commentaire"/>
      </w:pPr>
      <w:r>
        <w:t>Vogel et al. (2019)</w:t>
      </w:r>
    </w:p>
    <w:p w14:paraId="56CFDF51" w14:textId="14009BAE" w:rsidR="00A26296" w:rsidRDefault="00A26296">
      <w:pPr>
        <w:pStyle w:val="Commentaire"/>
      </w:pPr>
      <w:r>
        <w:t>(Vogel et al., 2019)</w:t>
      </w:r>
    </w:p>
  </w:comment>
  <w:comment w:id="317" w:author="Robin Matthews" w:date="2021-07-13T14:08:00Z" w:initials="RM">
    <w:p w14:paraId="006E0CB7" w14:textId="77777777" w:rsidR="00A26296" w:rsidRDefault="00A26296">
      <w:pPr>
        <w:pStyle w:val="Commentaire"/>
      </w:pPr>
      <w:r>
        <w:rPr>
          <w:rStyle w:val="Marquedecommentaire"/>
        </w:rPr>
        <w:annotationRef/>
      </w:r>
      <w:r>
        <w:t>Extra stuff:</w:t>
      </w:r>
    </w:p>
    <w:p w14:paraId="7703F347" w14:textId="77777777" w:rsidR="00A26296" w:rsidRDefault="00A26296">
      <w:pPr>
        <w:pStyle w:val="Commentaire"/>
      </w:pPr>
      <w:r>
        <w:t xml:space="preserve">, </w:t>
      </w:r>
    </w:p>
    <w:p w14:paraId="1C63F28B" w14:textId="77777777" w:rsidR="00A26296" w:rsidRDefault="00A26296">
      <w:pPr>
        <w:pStyle w:val="Commentaire"/>
      </w:pPr>
    </w:p>
    <w:p w14:paraId="14421B79" w14:textId="77777777" w:rsidR="00A26296" w:rsidRDefault="00A26296">
      <w:pPr>
        <w:pStyle w:val="Commentaire"/>
      </w:pPr>
      <w:r>
        <w:t>Correct:</w:t>
      </w:r>
    </w:p>
    <w:p w14:paraId="67909C48" w14:textId="77777777" w:rsidR="00A26296" w:rsidRDefault="00A26296">
      <w:pPr>
        <w:pStyle w:val="Commentaire"/>
      </w:pPr>
      <w:r>
        <w:t>Drouard et al. (2019)</w:t>
      </w:r>
    </w:p>
    <w:p w14:paraId="54AF46DE" w14:textId="31C86A12" w:rsidR="00A26296" w:rsidRDefault="00A26296">
      <w:pPr>
        <w:pStyle w:val="Commentaire"/>
      </w:pPr>
      <w:r>
        <w:t>(Drouard et al., 2019)</w:t>
      </w:r>
    </w:p>
  </w:comment>
  <w:comment w:id="318" w:author="Robin Matthews" w:date="2021-07-13T14:08:00Z" w:initials="RM">
    <w:p w14:paraId="6253DFA3" w14:textId="77777777" w:rsidR="00A26296" w:rsidRDefault="00A26296">
      <w:pPr>
        <w:pStyle w:val="Commentaire"/>
      </w:pPr>
      <w:r>
        <w:rPr>
          <w:rStyle w:val="Marquedecommentaire"/>
        </w:rPr>
        <w:annotationRef/>
      </w:r>
      <w:r>
        <w:t>Extra stuff:</w:t>
      </w:r>
    </w:p>
    <w:p w14:paraId="04949F3D" w14:textId="77777777" w:rsidR="00A26296" w:rsidRDefault="00A26296">
      <w:pPr>
        <w:pStyle w:val="Commentaire"/>
      </w:pPr>
      <w:r>
        <w:t>, )</w:t>
      </w:r>
    </w:p>
    <w:p w14:paraId="2414E540" w14:textId="77777777" w:rsidR="00A26296" w:rsidRDefault="00A26296">
      <w:pPr>
        <w:pStyle w:val="Commentaire"/>
      </w:pPr>
    </w:p>
    <w:p w14:paraId="5F8DCB08" w14:textId="77777777" w:rsidR="00A26296" w:rsidRDefault="00A26296">
      <w:pPr>
        <w:pStyle w:val="Commentaire"/>
      </w:pPr>
      <w:r>
        <w:t>Correct:</w:t>
      </w:r>
    </w:p>
    <w:p w14:paraId="3161577D" w14:textId="77777777" w:rsidR="00A26296" w:rsidRDefault="00A26296">
      <w:pPr>
        <w:pStyle w:val="Commentaire"/>
      </w:pPr>
      <w:r>
        <w:t>Kornhuber et al. (2019)</w:t>
      </w:r>
    </w:p>
    <w:p w14:paraId="551E9CC5" w14:textId="7E662010" w:rsidR="00A26296" w:rsidRDefault="00A26296">
      <w:pPr>
        <w:pStyle w:val="Commentaire"/>
      </w:pPr>
      <w:r>
        <w:t>(Kornhuber et al., 2019)</w:t>
      </w:r>
    </w:p>
  </w:comment>
  <w:comment w:id="322" w:author="Robin Matthews" w:date="2021-07-13T14:08:00Z" w:initials="RM">
    <w:p w14:paraId="69B9AE7A" w14:textId="77777777" w:rsidR="00A26296" w:rsidRDefault="00A26296">
      <w:pPr>
        <w:pStyle w:val="Commentaire"/>
      </w:pPr>
      <w:r>
        <w:rPr>
          <w:rStyle w:val="Marquedecommentaire"/>
        </w:rPr>
        <w:annotationRef/>
      </w:r>
      <w:r>
        <w:t>Extra stuff:</w:t>
      </w:r>
    </w:p>
    <w:p w14:paraId="01AD6C0A" w14:textId="77777777" w:rsidR="00A26296" w:rsidRDefault="00A26296">
      <w:pPr>
        <w:pStyle w:val="Commentaire"/>
      </w:pPr>
      <w:r>
        <w:t xml:space="preserve">(, </w:t>
      </w:r>
    </w:p>
    <w:p w14:paraId="7A74A28A" w14:textId="77777777" w:rsidR="00A26296" w:rsidRDefault="00A26296">
      <w:pPr>
        <w:pStyle w:val="Commentaire"/>
      </w:pPr>
    </w:p>
    <w:p w14:paraId="13BEEF5B" w14:textId="77777777" w:rsidR="00A26296" w:rsidRDefault="00A26296">
      <w:pPr>
        <w:pStyle w:val="Commentaire"/>
      </w:pPr>
      <w:r>
        <w:t>Correct:</w:t>
      </w:r>
    </w:p>
    <w:p w14:paraId="27430261" w14:textId="77777777" w:rsidR="00A26296" w:rsidRDefault="00A26296">
      <w:pPr>
        <w:pStyle w:val="Commentaire"/>
      </w:pPr>
      <w:r>
        <w:t>Mora et al. (2018)</w:t>
      </w:r>
    </w:p>
    <w:p w14:paraId="2C87EFC4" w14:textId="50BF10B7" w:rsidR="00A26296" w:rsidRDefault="00A26296">
      <w:pPr>
        <w:pStyle w:val="Commentaire"/>
      </w:pPr>
      <w:r>
        <w:t>(Mora et al., 2018)</w:t>
      </w:r>
    </w:p>
  </w:comment>
  <w:comment w:id="324" w:author="Robin Matthews" w:date="2021-07-13T14:08:00Z" w:initials="RM">
    <w:p w14:paraId="7CBEC422" w14:textId="77777777" w:rsidR="00A26296" w:rsidRDefault="00A26296">
      <w:pPr>
        <w:pStyle w:val="Commentaire"/>
      </w:pPr>
      <w:r>
        <w:rPr>
          <w:rStyle w:val="Marquedecommentaire"/>
        </w:rPr>
        <w:annotationRef/>
      </w:r>
      <w:r>
        <w:t>Extra stuff:</w:t>
      </w:r>
    </w:p>
    <w:p w14:paraId="26B4DED5" w14:textId="77777777" w:rsidR="00A26296" w:rsidRDefault="00A26296">
      <w:pPr>
        <w:pStyle w:val="Commentaire"/>
      </w:pPr>
      <w:r>
        <w:t>, ;</w:t>
      </w:r>
    </w:p>
    <w:p w14:paraId="2A7F978C" w14:textId="77777777" w:rsidR="00A26296" w:rsidRDefault="00A26296">
      <w:pPr>
        <w:pStyle w:val="Commentaire"/>
      </w:pPr>
    </w:p>
    <w:p w14:paraId="33AC6D8E" w14:textId="77777777" w:rsidR="00A26296" w:rsidRDefault="00A26296">
      <w:pPr>
        <w:pStyle w:val="Commentaire"/>
      </w:pPr>
      <w:r>
        <w:t>Correct:</w:t>
      </w:r>
    </w:p>
    <w:p w14:paraId="3A186FB3" w14:textId="77777777" w:rsidR="00A26296" w:rsidRDefault="00A26296">
      <w:pPr>
        <w:pStyle w:val="Commentaire"/>
      </w:pPr>
      <w:r>
        <w:t>Gaupp et al. (2019)</w:t>
      </w:r>
    </w:p>
    <w:p w14:paraId="4896B9DA" w14:textId="5682015D" w:rsidR="00A26296" w:rsidRDefault="00A26296">
      <w:pPr>
        <w:pStyle w:val="Commentaire"/>
      </w:pPr>
      <w:r>
        <w:t>(Gaupp et al., 2019)</w:t>
      </w:r>
    </w:p>
  </w:comment>
  <w:comment w:id="325" w:author="Robin Matthews" w:date="2021-07-13T14:08:00Z" w:initials="RM">
    <w:p w14:paraId="79D122CE" w14:textId="77777777" w:rsidR="00A26296" w:rsidRDefault="00A26296">
      <w:pPr>
        <w:pStyle w:val="Commentaire"/>
      </w:pPr>
      <w:r>
        <w:rPr>
          <w:rStyle w:val="Marquedecommentaire"/>
        </w:rPr>
        <w:annotationRef/>
      </w:r>
      <w:r>
        <w:t>Extra stuff:</w:t>
      </w:r>
    </w:p>
    <w:p w14:paraId="681AF2B8" w14:textId="77777777" w:rsidR="00A26296" w:rsidRDefault="00A26296">
      <w:pPr>
        <w:pStyle w:val="Commentaire"/>
      </w:pPr>
      <w:r>
        <w:t xml:space="preserve"> , )</w:t>
      </w:r>
    </w:p>
    <w:p w14:paraId="2D873182" w14:textId="77777777" w:rsidR="00A26296" w:rsidRDefault="00A26296">
      <w:pPr>
        <w:pStyle w:val="Commentaire"/>
      </w:pPr>
    </w:p>
    <w:p w14:paraId="5DF88C48" w14:textId="77777777" w:rsidR="00A26296" w:rsidRDefault="00A26296">
      <w:pPr>
        <w:pStyle w:val="Commentaire"/>
      </w:pPr>
      <w:r>
        <w:t>Correct:</w:t>
      </w:r>
    </w:p>
    <w:p w14:paraId="3043ADE5" w14:textId="77777777" w:rsidR="00A26296" w:rsidRDefault="00A26296">
      <w:pPr>
        <w:pStyle w:val="Commentaire"/>
      </w:pPr>
      <w:r>
        <w:t>Vogel et al. (2019)</w:t>
      </w:r>
    </w:p>
    <w:p w14:paraId="07FD6622" w14:textId="2F730947" w:rsidR="00A26296" w:rsidRDefault="00A26296">
      <w:pPr>
        <w:pStyle w:val="Commentaire"/>
      </w:pPr>
      <w:r>
        <w:t>(Vogel et al., 2019)</w:t>
      </w:r>
    </w:p>
  </w:comment>
  <w:comment w:id="327" w:author="Robin Matthews" w:date="2021-07-13T14:08:00Z" w:initials="RM">
    <w:p w14:paraId="40F0838C" w14:textId="77777777" w:rsidR="00A26296" w:rsidRDefault="00A26296">
      <w:pPr>
        <w:pStyle w:val="Commentaire"/>
      </w:pPr>
      <w:r>
        <w:rPr>
          <w:rStyle w:val="Marquedecommentaire"/>
        </w:rPr>
        <w:annotationRef/>
      </w:r>
      <w:r>
        <w:t>Not found:</w:t>
      </w:r>
    </w:p>
    <w:p w14:paraId="489C8AFF" w14:textId="77777777" w:rsidR="00A26296" w:rsidRDefault="00A26296">
      <w:pPr>
        <w:pStyle w:val="Commentaire"/>
      </w:pPr>
      <w:r>
        <w:t>H. Ali et al.</w:t>
      </w:r>
    </w:p>
    <w:p w14:paraId="1E8B04D4" w14:textId="77777777" w:rsidR="00A26296" w:rsidRDefault="00A26296">
      <w:pPr>
        <w:pStyle w:val="Commentaire"/>
      </w:pPr>
    </w:p>
    <w:p w14:paraId="2DC408DA" w14:textId="77777777" w:rsidR="00A26296" w:rsidRDefault="00A26296">
      <w:pPr>
        <w:pStyle w:val="Commentaire"/>
      </w:pPr>
      <w:r>
        <w:t>Extra stuff:</w:t>
      </w:r>
    </w:p>
    <w:p w14:paraId="5A564467" w14:textId="77777777" w:rsidR="00A26296" w:rsidRDefault="00A26296">
      <w:pPr>
        <w:pStyle w:val="Commentaire"/>
      </w:pPr>
      <w:r>
        <w:t>(Ali et al., a)</w:t>
      </w:r>
    </w:p>
    <w:p w14:paraId="00DAC1E3" w14:textId="77777777" w:rsidR="00A26296" w:rsidRDefault="00A26296">
      <w:pPr>
        <w:pStyle w:val="Commentaire"/>
      </w:pPr>
    </w:p>
    <w:p w14:paraId="13B1E8D3" w14:textId="77777777" w:rsidR="00A26296" w:rsidRDefault="00A26296">
      <w:pPr>
        <w:pStyle w:val="Commentaire"/>
      </w:pPr>
      <w:r>
        <w:t>Correct:</w:t>
      </w:r>
    </w:p>
    <w:p w14:paraId="769C26A8" w14:textId="77777777" w:rsidR="00A26296" w:rsidRDefault="00A26296">
      <w:pPr>
        <w:pStyle w:val="Commentaire"/>
      </w:pPr>
      <w:r>
        <w:t>H. Ali et al. (2019)</w:t>
      </w:r>
    </w:p>
    <w:p w14:paraId="018F7AD8" w14:textId="5F83E919" w:rsidR="00A26296" w:rsidRDefault="00A26296">
      <w:pPr>
        <w:pStyle w:val="Commentaire"/>
      </w:pPr>
      <w:r>
        <w:t>(H. Ali et al., 2019)</w:t>
      </w:r>
    </w:p>
  </w:comment>
  <w:comment w:id="333" w:author="Robin Matthews" w:date="2021-07-13T14:08:00Z" w:initials="RM">
    <w:p w14:paraId="3B1DBBC2" w14:textId="77777777" w:rsidR="00A26296" w:rsidRDefault="00A26296">
      <w:pPr>
        <w:pStyle w:val="Commentaire"/>
      </w:pPr>
      <w:r>
        <w:rPr>
          <w:rStyle w:val="Marquedecommentaire"/>
        </w:rPr>
        <w:annotationRef/>
      </w:r>
      <w:r>
        <w:t>Not found:</w:t>
      </w:r>
    </w:p>
    <w:p w14:paraId="1183C97A" w14:textId="77777777" w:rsidR="00A26296" w:rsidRDefault="00A26296">
      <w:pPr>
        <w:pStyle w:val="Commentaire"/>
      </w:pPr>
      <w:r>
        <w:t>Q. Sun et al.</w:t>
      </w:r>
    </w:p>
    <w:p w14:paraId="11C02175" w14:textId="77777777" w:rsidR="00A26296" w:rsidRDefault="00A26296">
      <w:pPr>
        <w:pStyle w:val="Commentaire"/>
      </w:pPr>
    </w:p>
    <w:p w14:paraId="5977433C" w14:textId="77777777" w:rsidR="00A26296" w:rsidRDefault="00A26296">
      <w:pPr>
        <w:pStyle w:val="Commentaire"/>
      </w:pPr>
      <w:r>
        <w:t>Extra stuff:</w:t>
      </w:r>
    </w:p>
    <w:p w14:paraId="77FC362D" w14:textId="77777777" w:rsidR="00A26296" w:rsidRDefault="00A26296">
      <w:pPr>
        <w:pStyle w:val="Commentaire"/>
      </w:pPr>
      <w:r>
        <w:t>(Sun et al., c)</w:t>
      </w:r>
    </w:p>
    <w:p w14:paraId="12C25AD6" w14:textId="77777777" w:rsidR="00A26296" w:rsidRDefault="00A26296">
      <w:pPr>
        <w:pStyle w:val="Commentaire"/>
      </w:pPr>
    </w:p>
    <w:p w14:paraId="7B17A2BB" w14:textId="77777777" w:rsidR="00A26296" w:rsidRDefault="00A26296">
      <w:pPr>
        <w:pStyle w:val="Commentaire"/>
      </w:pPr>
      <w:r>
        <w:t>Correct:</w:t>
      </w:r>
    </w:p>
    <w:p w14:paraId="045363EB" w14:textId="77777777" w:rsidR="00A26296" w:rsidRDefault="00A26296">
      <w:pPr>
        <w:pStyle w:val="Commentaire"/>
      </w:pPr>
      <w:r>
        <w:t>Q. Sun et al. (2019)</w:t>
      </w:r>
    </w:p>
    <w:p w14:paraId="31EA46B6" w14:textId="0E2CE9DE" w:rsidR="00A26296" w:rsidRDefault="00A26296">
      <w:pPr>
        <w:pStyle w:val="Commentaire"/>
      </w:pPr>
      <w:r>
        <w:t>(Q. Sun et al., 2019)</w:t>
      </w:r>
    </w:p>
  </w:comment>
  <w:comment w:id="338" w:author="Robin Matthews" w:date="2021-07-13T14:08:00Z" w:initials="RM">
    <w:p w14:paraId="544567C3" w14:textId="77777777" w:rsidR="00A26296" w:rsidRDefault="00A26296">
      <w:pPr>
        <w:pStyle w:val="Commentaire"/>
      </w:pPr>
      <w:r>
        <w:rPr>
          <w:rStyle w:val="Marquedecommentaire"/>
        </w:rPr>
        <w:annotationRef/>
      </w:r>
      <w:r>
        <w:t>Not found:</w:t>
      </w:r>
    </w:p>
    <w:p w14:paraId="7A92B7A3" w14:textId="77777777" w:rsidR="00A26296" w:rsidRDefault="00A26296">
      <w:pPr>
        <w:pStyle w:val="Commentaire"/>
      </w:pPr>
      <w:r>
        <w:t>Q. Sun et al., 2019</w:t>
      </w:r>
    </w:p>
    <w:p w14:paraId="1A6182F4" w14:textId="77777777" w:rsidR="00A26296" w:rsidRDefault="00A26296">
      <w:pPr>
        <w:pStyle w:val="Commentaire"/>
      </w:pPr>
    </w:p>
    <w:p w14:paraId="7DBD74E3" w14:textId="77777777" w:rsidR="00A26296" w:rsidRDefault="00A26296">
      <w:pPr>
        <w:pStyle w:val="Commentaire"/>
      </w:pPr>
      <w:r>
        <w:t>Extra stuff:</w:t>
      </w:r>
    </w:p>
    <w:p w14:paraId="17DE34FA" w14:textId="77777777" w:rsidR="00A26296" w:rsidRDefault="00A26296">
      <w:pPr>
        <w:pStyle w:val="Commentaire"/>
      </w:pPr>
      <w:r>
        <w:t>(Sun et al., 2019c; )</w:t>
      </w:r>
    </w:p>
    <w:p w14:paraId="0345F859" w14:textId="77777777" w:rsidR="00A26296" w:rsidRDefault="00A26296">
      <w:pPr>
        <w:pStyle w:val="Commentaire"/>
      </w:pPr>
    </w:p>
    <w:p w14:paraId="12103E9C" w14:textId="77777777" w:rsidR="00A26296" w:rsidRDefault="00A26296">
      <w:pPr>
        <w:pStyle w:val="Commentaire"/>
      </w:pPr>
      <w:r>
        <w:t>Correct:</w:t>
      </w:r>
    </w:p>
    <w:p w14:paraId="0471FF36" w14:textId="143EAD7B" w:rsidR="00A26296" w:rsidRDefault="00A26296">
      <w:pPr>
        <w:pStyle w:val="Commentaire"/>
      </w:pPr>
      <w:r>
        <w:t>(Q. Sun et al., 2019; Xu et al., 2020)</w:t>
      </w:r>
    </w:p>
  </w:comment>
  <w:comment w:id="346" w:author="Robin Matthews" w:date="2021-07-13T14:08:00Z" w:initials="RM">
    <w:p w14:paraId="6A68B550" w14:textId="77777777" w:rsidR="00A26296" w:rsidRDefault="00A26296">
      <w:pPr>
        <w:pStyle w:val="Commentaire"/>
      </w:pPr>
      <w:r>
        <w:rPr>
          <w:rStyle w:val="Marquedecommentaire"/>
        </w:rPr>
        <w:annotationRef/>
      </w:r>
      <w:r>
        <w:t>Extra stuff:</w:t>
      </w:r>
    </w:p>
    <w:p w14:paraId="0B2BC3ED" w14:textId="77777777" w:rsidR="00A26296" w:rsidRDefault="00A26296">
      <w:pPr>
        <w:pStyle w:val="Commentaire"/>
      </w:pPr>
      <w:r>
        <w:t>, )</w:t>
      </w:r>
    </w:p>
    <w:p w14:paraId="346357BD" w14:textId="77777777" w:rsidR="00A26296" w:rsidRDefault="00A26296">
      <w:pPr>
        <w:pStyle w:val="Commentaire"/>
      </w:pPr>
    </w:p>
    <w:p w14:paraId="78E85EE2" w14:textId="77777777" w:rsidR="00A26296" w:rsidRDefault="00A26296">
      <w:pPr>
        <w:pStyle w:val="Commentaire"/>
      </w:pPr>
      <w:r>
        <w:t>Correct:</w:t>
      </w:r>
    </w:p>
    <w:p w14:paraId="0CABE45E" w14:textId="77777777" w:rsidR="00A26296" w:rsidRDefault="00A26296">
      <w:pPr>
        <w:pStyle w:val="Commentaire"/>
      </w:pPr>
      <w:r>
        <w:t>Kharin et al. (2018)</w:t>
      </w:r>
    </w:p>
    <w:p w14:paraId="1C065D6F" w14:textId="39649A41" w:rsidR="00A26296" w:rsidRDefault="00A26296">
      <w:pPr>
        <w:pStyle w:val="Commentaire"/>
      </w:pPr>
      <w:r>
        <w:t>(Kharin et al., 2018)</w:t>
      </w:r>
    </w:p>
  </w:comment>
  <w:comment w:id="348" w:author="Robin Matthews" w:date="2021-07-13T14:08:00Z" w:initials="RM">
    <w:p w14:paraId="17D78BAB" w14:textId="77777777" w:rsidR="00A26296" w:rsidRDefault="00A26296">
      <w:pPr>
        <w:pStyle w:val="Commentaire"/>
      </w:pPr>
      <w:r>
        <w:rPr>
          <w:rStyle w:val="Marquedecommentaire"/>
        </w:rPr>
        <w:annotationRef/>
      </w:r>
      <w:r>
        <w:t>Extra stuff:</w:t>
      </w:r>
    </w:p>
    <w:p w14:paraId="37204A8C" w14:textId="77777777" w:rsidR="00A26296" w:rsidRDefault="00A26296">
      <w:pPr>
        <w:pStyle w:val="Commentaire"/>
      </w:pPr>
      <w:r>
        <w:t>(Chapter 3, , )</w:t>
      </w:r>
    </w:p>
    <w:p w14:paraId="5141BE8F" w14:textId="77777777" w:rsidR="00A26296" w:rsidRDefault="00A26296">
      <w:pPr>
        <w:pStyle w:val="Commentaire"/>
      </w:pPr>
    </w:p>
    <w:p w14:paraId="283D6B54" w14:textId="77777777" w:rsidR="00A26296" w:rsidRDefault="00A26296">
      <w:pPr>
        <w:pStyle w:val="Commentaire"/>
      </w:pPr>
      <w:r>
        <w:t>Correct:</w:t>
      </w:r>
    </w:p>
    <w:p w14:paraId="7C338A21" w14:textId="77777777" w:rsidR="00A26296" w:rsidRDefault="00A26296">
      <w:pPr>
        <w:pStyle w:val="Commentaire"/>
      </w:pPr>
      <w:r>
        <w:t>Seneviratne et al. (2012)</w:t>
      </w:r>
    </w:p>
    <w:p w14:paraId="1E513A3C" w14:textId="60470368" w:rsidR="00A26296" w:rsidRDefault="00A26296">
      <w:pPr>
        <w:pStyle w:val="Commentaire"/>
      </w:pPr>
      <w:r>
        <w:t>(Seneviratne et al., 2012)</w:t>
      </w:r>
    </w:p>
  </w:comment>
  <w:comment w:id="349" w:author="Robin Matthews" w:date="2021-07-13T14:09:00Z" w:initials="RM">
    <w:p w14:paraId="132536C4" w14:textId="77777777" w:rsidR="00A26296" w:rsidRDefault="00A26296">
      <w:pPr>
        <w:pStyle w:val="Commentaire"/>
      </w:pPr>
      <w:r>
        <w:rPr>
          <w:rStyle w:val="Marquedecommentaire"/>
        </w:rPr>
        <w:annotationRef/>
      </w:r>
      <w:r>
        <w:t>Extra stuff:</w:t>
      </w:r>
    </w:p>
    <w:p w14:paraId="01D7E468" w14:textId="77777777" w:rsidR="00A26296" w:rsidRDefault="00A26296">
      <w:pPr>
        <w:pStyle w:val="Commentaire"/>
      </w:pPr>
      <w:r>
        <w:t>(Chapter 2, , )</w:t>
      </w:r>
    </w:p>
    <w:p w14:paraId="185706AC" w14:textId="77777777" w:rsidR="00A26296" w:rsidRDefault="00A26296">
      <w:pPr>
        <w:pStyle w:val="Commentaire"/>
      </w:pPr>
    </w:p>
    <w:p w14:paraId="0550699E" w14:textId="77777777" w:rsidR="00A26296" w:rsidRDefault="00A26296">
      <w:pPr>
        <w:pStyle w:val="Commentaire"/>
      </w:pPr>
      <w:r>
        <w:t>Correct:</w:t>
      </w:r>
    </w:p>
    <w:p w14:paraId="40497D28" w14:textId="77777777" w:rsidR="00A26296" w:rsidRDefault="00A26296">
      <w:pPr>
        <w:pStyle w:val="Commentaire"/>
      </w:pPr>
      <w:r>
        <w:t>Hartmann et al. (2013)</w:t>
      </w:r>
    </w:p>
    <w:p w14:paraId="23893FF9" w14:textId="5E534078" w:rsidR="00A26296" w:rsidRDefault="00A26296">
      <w:pPr>
        <w:pStyle w:val="Commentaire"/>
      </w:pPr>
      <w:r>
        <w:t>(Hartmann et al., 2013)</w:t>
      </w:r>
    </w:p>
  </w:comment>
  <w:comment w:id="352" w:author="Robin Matthews" w:date="2021-07-13T14:09:00Z" w:initials="RM">
    <w:p w14:paraId="1FB2A5BF" w14:textId="77777777" w:rsidR="00A26296" w:rsidRDefault="00A26296">
      <w:pPr>
        <w:pStyle w:val="Commentaire"/>
      </w:pPr>
      <w:r>
        <w:rPr>
          <w:rStyle w:val="Marquedecommentaire"/>
        </w:rPr>
        <w:annotationRef/>
      </w:r>
      <w:r>
        <w:t>Extra stuff:</w:t>
      </w:r>
    </w:p>
    <w:p w14:paraId="02848C81" w14:textId="77777777" w:rsidR="00A26296" w:rsidRDefault="00A26296">
      <w:pPr>
        <w:pStyle w:val="Commentaire"/>
      </w:pPr>
      <w:r>
        <w:t xml:space="preserve"> )</w:t>
      </w:r>
    </w:p>
    <w:p w14:paraId="02D8D293" w14:textId="77777777" w:rsidR="00A26296" w:rsidRDefault="00A26296">
      <w:pPr>
        <w:pStyle w:val="Commentaire"/>
      </w:pPr>
    </w:p>
    <w:p w14:paraId="1A30AE9E" w14:textId="77777777" w:rsidR="00A26296" w:rsidRDefault="00A26296">
      <w:pPr>
        <w:pStyle w:val="Commentaire"/>
      </w:pPr>
      <w:r>
        <w:t>Correct:</w:t>
      </w:r>
    </w:p>
    <w:p w14:paraId="2F9BE953" w14:textId="77777777" w:rsidR="00A26296" w:rsidRDefault="00A26296">
      <w:pPr>
        <w:pStyle w:val="Commentaire"/>
      </w:pPr>
      <w:r>
        <w:t>Ault et al. (2014)</w:t>
      </w:r>
    </w:p>
    <w:p w14:paraId="795FA130" w14:textId="0B52E9C0" w:rsidR="00A26296" w:rsidRDefault="00A26296">
      <w:pPr>
        <w:pStyle w:val="Commentaire"/>
      </w:pPr>
      <w:r>
        <w:t>(Ault et al., 2014)</w:t>
      </w:r>
    </w:p>
  </w:comment>
  <w:comment w:id="353" w:author="Robin Matthews" w:date="2021-07-13T14:09:00Z" w:initials="RM">
    <w:p w14:paraId="705A47E9" w14:textId="77777777" w:rsidR="00A26296" w:rsidRDefault="00A26296">
      <w:pPr>
        <w:pStyle w:val="Commentaire"/>
      </w:pPr>
      <w:r>
        <w:rPr>
          <w:rStyle w:val="Marquedecommentaire"/>
        </w:rPr>
        <w:annotationRef/>
      </w:r>
      <w:r>
        <w:t>Not found:</w:t>
      </w:r>
    </w:p>
    <w:p w14:paraId="6BF7B619" w14:textId="77777777" w:rsidR="00A26296" w:rsidRDefault="00A26296">
      <w:pPr>
        <w:pStyle w:val="Commentaire"/>
      </w:pPr>
      <w:r>
        <w:t>2020a</w:t>
      </w:r>
    </w:p>
    <w:p w14:paraId="5AA2CB06" w14:textId="77777777" w:rsidR="00A26296" w:rsidRDefault="00A26296">
      <w:pPr>
        <w:pStyle w:val="Commentaire"/>
      </w:pPr>
    </w:p>
    <w:p w14:paraId="4C16A821" w14:textId="77777777" w:rsidR="00A26296" w:rsidRDefault="00A26296">
      <w:pPr>
        <w:pStyle w:val="Commentaire"/>
      </w:pPr>
      <w:r>
        <w:t>Extra stuff:</w:t>
      </w:r>
    </w:p>
    <w:p w14:paraId="6569143F" w14:textId="77777777" w:rsidR="00A26296" w:rsidRDefault="00A26296">
      <w:pPr>
        <w:pStyle w:val="Commentaire"/>
      </w:pPr>
      <w:r>
        <w:t>, 2020</w:t>
      </w:r>
    </w:p>
    <w:p w14:paraId="6159DD8A" w14:textId="77777777" w:rsidR="00A26296" w:rsidRDefault="00A26296">
      <w:pPr>
        <w:pStyle w:val="Commentaire"/>
      </w:pPr>
    </w:p>
    <w:p w14:paraId="207CD471" w14:textId="77777777" w:rsidR="00A26296" w:rsidRDefault="00A26296">
      <w:pPr>
        <w:pStyle w:val="Commentaire"/>
      </w:pPr>
      <w:r>
        <w:t>Correct:</w:t>
      </w:r>
    </w:p>
    <w:p w14:paraId="35C4492F" w14:textId="77777777" w:rsidR="00A26296" w:rsidRDefault="00A26296">
      <w:pPr>
        <w:pStyle w:val="Commentaire"/>
      </w:pPr>
      <w:r>
        <w:t>Contractor et al. (2020a)</w:t>
      </w:r>
    </w:p>
    <w:p w14:paraId="3729F19D" w14:textId="46386412" w:rsidR="00A26296" w:rsidRDefault="00A26296">
      <w:pPr>
        <w:pStyle w:val="Commentaire"/>
      </w:pPr>
      <w:r>
        <w:t>(Contractor et al., 2020a)</w:t>
      </w:r>
    </w:p>
  </w:comment>
  <w:comment w:id="360" w:author="Robin Matthews" w:date="2021-07-13T14:09:00Z" w:initials="RM">
    <w:p w14:paraId="1EDFF18D" w14:textId="77777777" w:rsidR="00A26296" w:rsidRDefault="00A26296">
      <w:pPr>
        <w:pStyle w:val="Commentaire"/>
      </w:pPr>
      <w:r>
        <w:rPr>
          <w:rStyle w:val="Marquedecommentaire"/>
        </w:rPr>
        <w:annotationRef/>
      </w:r>
      <w:r>
        <w:t>Not found:</w:t>
      </w:r>
    </w:p>
    <w:p w14:paraId="60BE7E43" w14:textId="77777777" w:rsidR="00A26296" w:rsidRDefault="00A26296">
      <w:pPr>
        <w:pStyle w:val="Commentaire"/>
      </w:pPr>
      <w:r>
        <w:t>Di Luca et al., 2020b</w:t>
      </w:r>
    </w:p>
    <w:p w14:paraId="7603D3A7" w14:textId="77777777" w:rsidR="00A26296" w:rsidRDefault="00A26296">
      <w:pPr>
        <w:pStyle w:val="Commentaire"/>
      </w:pPr>
    </w:p>
    <w:p w14:paraId="02AD782A" w14:textId="77777777" w:rsidR="00A26296" w:rsidRDefault="00A26296">
      <w:pPr>
        <w:pStyle w:val="Commentaire"/>
      </w:pPr>
      <w:r>
        <w:t>Extra stuff:</w:t>
      </w:r>
    </w:p>
    <w:p w14:paraId="7515ECE9" w14:textId="77777777" w:rsidR="00A26296" w:rsidRDefault="00A26296">
      <w:pPr>
        <w:pStyle w:val="Commentaire"/>
      </w:pPr>
      <w:r>
        <w:t>(; ; ; Di Luca et al., 2020a)</w:t>
      </w:r>
    </w:p>
    <w:p w14:paraId="47CF7B15" w14:textId="77777777" w:rsidR="00A26296" w:rsidRDefault="00A26296">
      <w:pPr>
        <w:pStyle w:val="Commentaire"/>
      </w:pPr>
    </w:p>
    <w:p w14:paraId="23B2EC73" w14:textId="77777777" w:rsidR="00A26296" w:rsidRDefault="00A26296">
      <w:pPr>
        <w:pStyle w:val="Commentaire"/>
      </w:pPr>
      <w:r>
        <w:t>Correct:</w:t>
      </w:r>
    </w:p>
    <w:p w14:paraId="789A535E" w14:textId="2225C2EF" w:rsidR="00A26296" w:rsidRDefault="00A26296">
      <w:pPr>
        <w:pStyle w:val="Commentaire"/>
      </w:pPr>
      <w:r>
        <w:t>(Chen and Knutson, 2008; Gervais et al., 2014; Avila et al., 2015; Di Luca et al., 2020b)</w:t>
      </w:r>
    </w:p>
  </w:comment>
  <w:comment w:id="365" w:author="Robin Matthews" w:date="2021-07-13T14:09:00Z" w:initials="RM">
    <w:p w14:paraId="1F773D4D" w14:textId="77777777" w:rsidR="00A26296" w:rsidRDefault="00A26296">
      <w:pPr>
        <w:pStyle w:val="Commentaire"/>
      </w:pPr>
      <w:r>
        <w:rPr>
          <w:rStyle w:val="Marquedecommentaire"/>
        </w:rPr>
        <w:annotationRef/>
      </w:r>
      <w:r>
        <w:t>Extra stuff:</w:t>
      </w:r>
    </w:p>
    <w:p w14:paraId="4D8DA555" w14:textId="77777777" w:rsidR="00A26296" w:rsidRDefault="00A26296">
      <w:pPr>
        <w:pStyle w:val="Commentaire"/>
      </w:pPr>
      <w:r>
        <w:t>; ; )</w:t>
      </w:r>
    </w:p>
    <w:p w14:paraId="554EA685" w14:textId="77777777" w:rsidR="00A26296" w:rsidRDefault="00A26296">
      <w:pPr>
        <w:pStyle w:val="Commentaire"/>
      </w:pPr>
    </w:p>
    <w:p w14:paraId="389AF279" w14:textId="77777777" w:rsidR="00A26296" w:rsidRDefault="00A26296">
      <w:pPr>
        <w:pStyle w:val="Commentaire"/>
      </w:pPr>
      <w:r>
        <w:t>Correct:</w:t>
      </w:r>
    </w:p>
    <w:p w14:paraId="27EAA61C" w14:textId="2B54D3E4" w:rsidR="00A26296" w:rsidRDefault="00A26296">
      <w:pPr>
        <w:pStyle w:val="Commentaire"/>
      </w:pPr>
      <w:r>
        <w:t>(Mahto and Mishra, 2019; Gleixner et al., 2020; Sheridan et al., 2020)</w:t>
      </w:r>
    </w:p>
  </w:comment>
  <w:comment w:id="366" w:author="Robin Matthews" w:date="2021-07-13T14:09:00Z" w:initials="RM">
    <w:p w14:paraId="6049DDA2" w14:textId="77777777" w:rsidR="00A26296" w:rsidRDefault="00A26296">
      <w:pPr>
        <w:pStyle w:val="Commentaire"/>
      </w:pPr>
      <w:r>
        <w:rPr>
          <w:rStyle w:val="Marquedecommentaire"/>
        </w:rPr>
        <w:annotationRef/>
      </w:r>
      <w:r>
        <w:t>Extra stuff:</w:t>
      </w:r>
    </w:p>
    <w:p w14:paraId="00C4CEE1" w14:textId="77777777" w:rsidR="00A26296" w:rsidRDefault="00A26296">
      <w:pPr>
        <w:pStyle w:val="Commentaire"/>
      </w:pPr>
      <w:r>
        <w:t xml:space="preserve"> </w:t>
      </w:r>
    </w:p>
    <w:p w14:paraId="790ABA28" w14:textId="77777777" w:rsidR="00A26296" w:rsidRDefault="00A26296">
      <w:pPr>
        <w:pStyle w:val="Commentaire"/>
      </w:pPr>
    </w:p>
    <w:p w14:paraId="7D1582DA" w14:textId="77777777" w:rsidR="00A26296" w:rsidRDefault="00A26296">
      <w:pPr>
        <w:pStyle w:val="Commentaire"/>
      </w:pPr>
      <w:r>
        <w:t>Correct:</w:t>
      </w:r>
    </w:p>
    <w:p w14:paraId="579064C3" w14:textId="77777777" w:rsidR="00A26296" w:rsidRDefault="00A26296">
      <w:pPr>
        <w:pStyle w:val="Commentaire"/>
      </w:pPr>
      <w:r>
        <w:t>Maggioni et al. (2016)</w:t>
      </w:r>
    </w:p>
    <w:p w14:paraId="22480711" w14:textId="597677B0" w:rsidR="00A26296" w:rsidRDefault="00A26296">
      <w:pPr>
        <w:pStyle w:val="Commentaire"/>
      </w:pPr>
      <w:r>
        <w:t>(Maggioni et al., 2016)</w:t>
      </w:r>
    </w:p>
  </w:comment>
  <w:comment w:id="375" w:author="Robin Matthews" w:date="2021-07-13T14:09:00Z" w:initials="RM">
    <w:p w14:paraId="51BC3C63" w14:textId="77777777" w:rsidR="00A26296" w:rsidRDefault="00A26296">
      <w:pPr>
        <w:pStyle w:val="Commentaire"/>
      </w:pPr>
      <w:r>
        <w:rPr>
          <w:rStyle w:val="Marquedecommentaire"/>
        </w:rPr>
        <w:annotationRef/>
      </w:r>
      <w:r>
        <w:t>Extra stuff:</w:t>
      </w:r>
    </w:p>
    <w:p w14:paraId="7AB86F15" w14:textId="77777777" w:rsidR="00A26296" w:rsidRDefault="00A26296">
      <w:pPr>
        <w:pStyle w:val="Commentaire"/>
      </w:pPr>
      <w:r>
        <w:t xml:space="preserve">, </w:t>
      </w:r>
    </w:p>
    <w:p w14:paraId="27876060" w14:textId="77777777" w:rsidR="00A26296" w:rsidRDefault="00A26296">
      <w:pPr>
        <w:pStyle w:val="Commentaire"/>
      </w:pPr>
    </w:p>
    <w:p w14:paraId="19FA0BD6" w14:textId="77777777" w:rsidR="00A26296" w:rsidRDefault="00A26296">
      <w:pPr>
        <w:pStyle w:val="Commentaire"/>
      </w:pPr>
      <w:r>
        <w:t>Correct:</w:t>
      </w:r>
    </w:p>
    <w:p w14:paraId="563EB08A" w14:textId="77777777" w:rsidR="00A26296" w:rsidRDefault="00A26296">
      <w:pPr>
        <w:pStyle w:val="Commentaire"/>
      </w:pPr>
      <w:r>
        <w:t>Bessho et al. (2016)</w:t>
      </w:r>
    </w:p>
    <w:p w14:paraId="5128FB89" w14:textId="3E07714E" w:rsidR="00A26296" w:rsidRDefault="00A26296">
      <w:pPr>
        <w:pStyle w:val="Commentaire"/>
      </w:pPr>
      <w:r>
        <w:t>(Bessho et al., 2016)</w:t>
      </w:r>
    </w:p>
  </w:comment>
  <w:comment w:id="377" w:author="Robin Matthews" w:date="2021-07-13T14:09:00Z" w:initials="RM">
    <w:p w14:paraId="4CED0637" w14:textId="77777777" w:rsidR="00A26296" w:rsidRDefault="00A26296">
      <w:pPr>
        <w:pStyle w:val="Commentaire"/>
      </w:pPr>
      <w:r>
        <w:rPr>
          <w:rStyle w:val="Marquedecommentaire"/>
        </w:rPr>
        <w:annotationRef/>
      </w:r>
      <w:r>
        <w:t>Extra stuff:</w:t>
      </w:r>
    </w:p>
    <w:p w14:paraId="6F06EF22" w14:textId="77777777" w:rsidR="00A26296" w:rsidRDefault="00A26296">
      <w:pPr>
        <w:pStyle w:val="Commentaire"/>
      </w:pPr>
      <w:r>
        <w:t xml:space="preserve"> )</w:t>
      </w:r>
    </w:p>
    <w:p w14:paraId="3AB3C925" w14:textId="77777777" w:rsidR="00A26296" w:rsidRDefault="00A26296">
      <w:pPr>
        <w:pStyle w:val="Commentaire"/>
      </w:pPr>
    </w:p>
    <w:p w14:paraId="761B54C6" w14:textId="77777777" w:rsidR="00A26296" w:rsidRDefault="00A26296">
      <w:pPr>
        <w:pStyle w:val="Commentaire"/>
      </w:pPr>
      <w:r>
        <w:t>Correct:</w:t>
      </w:r>
    </w:p>
    <w:p w14:paraId="60857D46" w14:textId="77777777" w:rsidR="00A26296" w:rsidRDefault="00A26296">
      <w:pPr>
        <w:pStyle w:val="Commentaire"/>
      </w:pPr>
      <w:r>
        <w:t>Chen et al. (2019)</w:t>
      </w:r>
    </w:p>
    <w:p w14:paraId="0A569007" w14:textId="7C23CF2D" w:rsidR="00A26296" w:rsidRDefault="00A26296">
      <w:pPr>
        <w:pStyle w:val="Commentaire"/>
      </w:pPr>
      <w:r>
        <w:t>(Chen et al., 2019)</w:t>
      </w:r>
    </w:p>
  </w:comment>
  <w:comment w:id="378" w:author="Robin Matthews" w:date="2021-07-13T14:09:00Z" w:initials="RM">
    <w:p w14:paraId="289C5460" w14:textId="77777777" w:rsidR="00A26296" w:rsidRDefault="00A26296">
      <w:pPr>
        <w:pStyle w:val="Commentaire"/>
      </w:pPr>
      <w:r>
        <w:rPr>
          <w:rStyle w:val="Marquedecommentaire"/>
        </w:rPr>
        <w:annotationRef/>
      </w:r>
      <w:r>
        <w:t>Extra stuff:</w:t>
      </w:r>
    </w:p>
    <w:p w14:paraId="7774E120" w14:textId="77777777" w:rsidR="00A26296" w:rsidRDefault="00A26296">
      <w:pPr>
        <w:pStyle w:val="Commentaire"/>
      </w:pPr>
      <w:r>
        <w:t xml:space="preserve"> (</w:t>
      </w:r>
    </w:p>
    <w:p w14:paraId="058AC2AA" w14:textId="77777777" w:rsidR="00A26296" w:rsidRDefault="00A26296">
      <w:pPr>
        <w:pStyle w:val="Commentaire"/>
      </w:pPr>
    </w:p>
    <w:p w14:paraId="2C6C935B" w14:textId="77777777" w:rsidR="00A26296" w:rsidRDefault="00A26296">
      <w:pPr>
        <w:pStyle w:val="Commentaire"/>
      </w:pPr>
      <w:r>
        <w:t>Correct:</w:t>
      </w:r>
    </w:p>
    <w:p w14:paraId="19729AED" w14:textId="77777777" w:rsidR="00A26296" w:rsidRDefault="00A26296">
      <w:pPr>
        <w:pStyle w:val="Commentaire"/>
      </w:pPr>
      <w:r>
        <w:t>Timmermans et al. (2019)</w:t>
      </w:r>
    </w:p>
    <w:p w14:paraId="404498F1" w14:textId="5CAE3FFA" w:rsidR="00A26296" w:rsidRDefault="00A26296">
      <w:pPr>
        <w:pStyle w:val="Commentaire"/>
      </w:pPr>
      <w:r>
        <w:t>(Timmermans et al., 2019)</w:t>
      </w:r>
    </w:p>
  </w:comment>
  <w:comment w:id="387" w:author="Robin Matthews" w:date="2021-07-13T14:09:00Z" w:initials="RM">
    <w:p w14:paraId="61B6EBD0" w14:textId="77777777" w:rsidR="00A26296" w:rsidRDefault="00A26296">
      <w:pPr>
        <w:pStyle w:val="Commentaire"/>
      </w:pPr>
      <w:r>
        <w:rPr>
          <w:rStyle w:val="Marquedecommentaire"/>
        </w:rPr>
        <w:annotationRef/>
      </w:r>
      <w:r>
        <w:t>Extra stuff:</w:t>
      </w:r>
    </w:p>
    <w:p w14:paraId="20ACDEC6" w14:textId="77777777" w:rsidR="00A26296" w:rsidRDefault="00A26296">
      <w:pPr>
        <w:pStyle w:val="Commentaire"/>
      </w:pPr>
      <w:r>
        <w:t>(Chapter 5, , )</w:t>
      </w:r>
    </w:p>
    <w:p w14:paraId="323D3EC6" w14:textId="77777777" w:rsidR="00A26296" w:rsidRDefault="00A26296">
      <w:pPr>
        <w:pStyle w:val="Commentaire"/>
      </w:pPr>
    </w:p>
    <w:p w14:paraId="34A95111" w14:textId="77777777" w:rsidR="00A26296" w:rsidRDefault="00A26296">
      <w:pPr>
        <w:pStyle w:val="Commentaire"/>
      </w:pPr>
      <w:r>
        <w:t>Correct:</w:t>
      </w:r>
    </w:p>
    <w:p w14:paraId="7FC6A64C" w14:textId="77777777" w:rsidR="00A26296" w:rsidRDefault="00A26296">
      <w:pPr>
        <w:pStyle w:val="Commentaire"/>
      </w:pPr>
      <w:r>
        <w:t>Masson-Delmotte et al. (2013)</w:t>
      </w:r>
    </w:p>
    <w:p w14:paraId="636F8CF1" w14:textId="02E6A813" w:rsidR="00A26296" w:rsidRDefault="00A26296">
      <w:pPr>
        <w:pStyle w:val="Commentaire"/>
      </w:pPr>
      <w:r>
        <w:t>(Masson-Delmotte et al., 2013)</w:t>
      </w:r>
    </w:p>
  </w:comment>
  <w:comment w:id="392" w:author="Robin Matthews" w:date="2021-07-13T12:21:00Z" w:initials="RM">
    <w:p w14:paraId="69F70D2F" w14:textId="77777777" w:rsidR="00F362D0" w:rsidRDefault="00F362D0">
      <w:pPr>
        <w:pStyle w:val="Commentaire"/>
      </w:pPr>
      <w:r>
        <w:rPr>
          <w:rStyle w:val="Marquedecommentaire"/>
        </w:rPr>
        <w:annotationRef/>
      </w:r>
      <w:r>
        <w:t>Brohan et al. (2016) was withdrawn. Needs to removed/replaced.</w:t>
      </w:r>
    </w:p>
    <w:p w14:paraId="0ACFE087" w14:textId="77777777" w:rsidR="00F362D0" w:rsidRDefault="00F362D0">
      <w:pPr>
        <w:pStyle w:val="Commentaire"/>
      </w:pPr>
    </w:p>
    <w:p w14:paraId="2134F085" w14:textId="54288A25" w:rsidR="00F362D0" w:rsidRPr="00F362D0" w:rsidRDefault="00F362D0" w:rsidP="00F362D0">
      <w:pPr>
        <w:autoSpaceDE w:val="0"/>
        <w:autoSpaceDN w:val="0"/>
        <w:adjustRightInd w:val="0"/>
        <w:spacing w:after="160"/>
        <w:ind w:left="480" w:hanging="480"/>
        <w:rPr>
          <w:rFonts w:ascii="Calibri" w:hAnsi="Calibri" w:cs="Calibri"/>
          <w:noProof/>
          <w:szCs w:val="24"/>
        </w:rPr>
      </w:pPr>
      <w:r w:rsidRPr="003D01BC">
        <w:rPr>
          <w:rFonts w:ascii="Calibri" w:hAnsi="Calibri" w:cs="Calibri"/>
          <w:noProof/>
          <w:szCs w:val="24"/>
        </w:rPr>
        <w:t xml:space="preserve">Brohan, P., Compo, G. P., Brönnimann, S., Allan, R. J., Auchmann, R., Brugnara, Y., et al. (2016). The 1816 ‘year without a summer’ in an atmospheric reanalysis. </w:t>
      </w:r>
      <w:r w:rsidRPr="003D01BC">
        <w:rPr>
          <w:rFonts w:ascii="Calibri" w:hAnsi="Calibri" w:cs="Calibri"/>
          <w:i/>
          <w:iCs/>
          <w:noProof/>
          <w:szCs w:val="24"/>
        </w:rPr>
        <w:t>Clim. Past Discuss.</w:t>
      </w:r>
      <w:r w:rsidRPr="003D01BC">
        <w:rPr>
          <w:rFonts w:ascii="Calibri" w:hAnsi="Calibri" w:cs="Calibri"/>
          <w:noProof/>
          <w:szCs w:val="24"/>
        </w:rPr>
        <w:t>, 1–11. doi:10.5194/cp-2016-78.</w:t>
      </w:r>
    </w:p>
  </w:comment>
  <w:comment w:id="394" w:author="Robin Matthews" w:date="2021-07-13T14:09:00Z" w:initials="RM">
    <w:p w14:paraId="246C8564" w14:textId="77777777" w:rsidR="00A26296" w:rsidRDefault="00A26296">
      <w:pPr>
        <w:pStyle w:val="Commentaire"/>
      </w:pPr>
      <w:r>
        <w:rPr>
          <w:rStyle w:val="Marquedecommentaire"/>
        </w:rPr>
        <w:annotationRef/>
      </w:r>
      <w:r>
        <w:t>Extra stuff:</w:t>
      </w:r>
    </w:p>
    <w:p w14:paraId="028B6829" w14:textId="77777777" w:rsidR="00A26296" w:rsidRDefault="00A26296">
      <w:pPr>
        <w:pStyle w:val="Commentaire"/>
      </w:pPr>
      <w:r>
        <w:t>(e.g. ;  for temperature)</w:t>
      </w:r>
    </w:p>
    <w:p w14:paraId="41E99B0C" w14:textId="77777777" w:rsidR="00A26296" w:rsidRDefault="00A26296">
      <w:pPr>
        <w:pStyle w:val="Commentaire"/>
      </w:pPr>
    </w:p>
    <w:p w14:paraId="771B6BC2" w14:textId="77777777" w:rsidR="00A26296" w:rsidRDefault="00A26296">
      <w:pPr>
        <w:pStyle w:val="Commentaire"/>
      </w:pPr>
      <w:r>
        <w:t>Correct:</w:t>
      </w:r>
    </w:p>
    <w:p w14:paraId="1A6E7BCD" w14:textId="7201F44C" w:rsidR="00A26296" w:rsidRDefault="00A26296">
      <w:pPr>
        <w:pStyle w:val="Commentaire"/>
      </w:pPr>
      <w:r>
        <w:t>(Ahmed et al., 2013; Neukom et al., 2014)</w:t>
      </w:r>
    </w:p>
  </w:comment>
  <w:comment w:id="403" w:author="Robin Matthews" w:date="2021-07-13T14:09:00Z" w:initials="RM">
    <w:p w14:paraId="252D1AC4" w14:textId="77777777" w:rsidR="00A26296" w:rsidRDefault="00A26296">
      <w:pPr>
        <w:pStyle w:val="Commentaire"/>
      </w:pPr>
      <w:r>
        <w:rPr>
          <w:rStyle w:val="Marquedecommentaire"/>
        </w:rPr>
        <w:annotationRef/>
      </w:r>
      <w:r>
        <w:t>Not found:</w:t>
      </w:r>
    </w:p>
    <w:p w14:paraId="1F852189" w14:textId="77777777" w:rsidR="00A26296" w:rsidRDefault="00A26296">
      <w:pPr>
        <w:pStyle w:val="Commentaire"/>
      </w:pPr>
      <w:r>
        <w:t>2014b</w:t>
      </w:r>
    </w:p>
    <w:p w14:paraId="0CDFD9C9" w14:textId="77777777" w:rsidR="00A26296" w:rsidRDefault="00A26296">
      <w:pPr>
        <w:pStyle w:val="Commentaire"/>
      </w:pPr>
    </w:p>
    <w:p w14:paraId="1CCA6E0D" w14:textId="77777777" w:rsidR="00A26296" w:rsidRDefault="00A26296">
      <w:pPr>
        <w:pStyle w:val="Commentaire"/>
      </w:pPr>
      <w:r>
        <w:t>Extra stuff:</w:t>
      </w:r>
    </w:p>
    <w:p w14:paraId="3CA9F3C5" w14:textId="77777777" w:rsidR="00A26296" w:rsidRDefault="00A26296">
      <w:pPr>
        <w:pStyle w:val="Commentaire"/>
      </w:pPr>
      <w:r>
        <w:t>(, 2014</w:t>
      </w:r>
    </w:p>
    <w:p w14:paraId="2BD3458C" w14:textId="77777777" w:rsidR="00A26296" w:rsidRDefault="00A26296">
      <w:pPr>
        <w:pStyle w:val="Commentaire"/>
      </w:pPr>
    </w:p>
    <w:p w14:paraId="58714492" w14:textId="77777777" w:rsidR="00A26296" w:rsidRDefault="00A26296">
      <w:pPr>
        <w:pStyle w:val="Commentaire"/>
      </w:pPr>
      <w:r>
        <w:t>Correct:</w:t>
      </w:r>
    </w:p>
    <w:p w14:paraId="6C8188C7" w14:textId="77777777" w:rsidR="00A26296" w:rsidRDefault="00A26296">
      <w:pPr>
        <w:pStyle w:val="Commentaire"/>
      </w:pPr>
      <w:r>
        <w:t>Cook et al. (2014b)</w:t>
      </w:r>
    </w:p>
    <w:p w14:paraId="1429389C" w14:textId="40691B66" w:rsidR="00A26296" w:rsidRDefault="00A26296">
      <w:pPr>
        <w:pStyle w:val="Commentaire"/>
      </w:pPr>
      <w:r>
        <w:t>(Cook et al., 2014b)</w:t>
      </w:r>
    </w:p>
  </w:comment>
  <w:comment w:id="405" w:author="Robin Matthews" w:date="2021-07-13T14:09:00Z" w:initials="RM">
    <w:p w14:paraId="62F6E1A5" w14:textId="77777777" w:rsidR="00A26296" w:rsidRDefault="00A26296">
      <w:pPr>
        <w:pStyle w:val="Commentaire"/>
      </w:pPr>
      <w:r>
        <w:rPr>
          <w:rStyle w:val="Marquedecommentaire"/>
        </w:rPr>
        <w:annotationRef/>
      </w:r>
      <w:r>
        <w:t>Extra stuff:</w:t>
      </w:r>
    </w:p>
    <w:p w14:paraId="67B59F5A" w14:textId="77777777" w:rsidR="00A26296" w:rsidRDefault="00A26296">
      <w:pPr>
        <w:pStyle w:val="Commentaire"/>
      </w:pPr>
      <w:r>
        <w:t xml:space="preserve">, </w:t>
      </w:r>
    </w:p>
    <w:p w14:paraId="0738EBF9" w14:textId="77777777" w:rsidR="00A26296" w:rsidRDefault="00A26296">
      <w:pPr>
        <w:pStyle w:val="Commentaire"/>
      </w:pPr>
    </w:p>
    <w:p w14:paraId="6DAFCB7F" w14:textId="77777777" w:rsidR="00A26296" w:rsidRDefault="00A26296">
      <w:pPr>
        <w:pStyle w:val="Commentaire"/>
      </w:pPr>
      <w:r>
        <w:t>Correct:</w:t>
      </w:r>
    </w:p>
    <w:p w14:paraId="10A78AD3" w14:textId="77777777" w:rsidR="00A26296" w:rsidRDefault="00A26296">
      <w:pPr>
        <w:pStyle w:val="Commentaire"/>
      </w:pPr>
      <w:r>
        <w:t>Griffin and Anchukaitis (2014)</w:t>
      </w:r>
    </w:p>
    <w:p w14:paraId="0A81FB77" w14:textId="068585E4" w:rsidR="00A26296" w:rsidRDefault="00A26296">
      <w:pPr>
        <w:pStyle w:val="Commentaire"/>
      </w:pPr>
      <w:r>
        <w:t>(Griffin and Anchukaitis, 2014)</w:t>
      </w:r>
    </w:p>
  </w:comment>
  <w:comment w:id="406" w:author="Robin Matthews" w:date="2021-07-13T14:09:00Z" w:initials="RM">
    <w:p w14:paraId="46C67567" w14:textId="77777777" w:rsidR="00A26296" w:rsidRDefault="00A26296">
      <w:pPr>
        <w:pStyle w:val="Commentaire"/>
      </w:pPr>
      <w:r>
        <w:rPr>
          <w:rStyle w:val="Marquedecommentaire"/>
        </w:rPr>
        <w:annotationRef/>
      </w:r>
      <w:r>
        <w:t>Not found:</w:t>
      </w:r>
    </w:p>
    <w:p w14:paraId="093DADF4" w14:textId="77777777" w:rsidR="00A26296" w:rsidRDefault="00A26296">
      <w:pPr>
        <w:pStyle w:val="Commentaire"/>
      </w:pPr>
      <w:r>
        <w:t>Cook et al., 2016c</w:t>
      </w:r>
    </w:p>
    <w:p w14:paraId="28D03E19" w14:textId="77777777" w:rsidR="00A26296" w:rsidRDefault="00A26296">
      <w:pPr>
        <w:pStyle w:val="Commentaire"/>
      </w:pPr>
    </w:p>
    <w:p w14:paraId="709B4616" w14:textId="77777777" w:rsidR="00A26296" w:rsidRDefault="00A26296">
      <w:pPr>
        <w:pStyle w:val="Commentaire"/>
      </w:pPr>
      <w:r>
        <w:t>Extra stuff:</w:t>
      </w:r>
    </w:p>
    <w:p w14:paraId="20FCCC0E" w14:textId="77777777" w:rsidR="00A26296" w:rsidRDefault="00A26296">
      <w:pPr>
        <w:pStyle w:val="Commentaire"/>
      </w:pPr>
      <w:r>
        <w:t>(see Cook et al., 2016b;  for Australia)</w:t>
      </w:r>
    </w:p>
    <w:p w14:paraId="619D2E8E" w14:textId="77777777" w:rsidR="00A26296" w:rsidRDefault="00A26296">
      <w:pPr>
        <w:pStyle w:val="Commentaire"/>
      </w:pPr>
    </w:p>
    <w:p w14:paraId="0DDE67B0" w14:textId="77777777" w:rsidR="00A26296" w:rsidRDefault="00A26296">
      <w:pPr>
        <w:pStyle w:val="Commentaire"/>
      </w:pPr>
      <w:r>
        <w:t>Correct:</w:t>
      </w:r>
    </w:p>
    <w:p w14:paraId="33A505C0" w14:textId="283C8AEE" w:rsidR="00A26296" w:rsidRDefault="00A26296">
      <w:pPr>
        <w:pStyle w:val="Commentaire"/>
      </w:pPr>
      <w:r>
        <w:t>(Cook et al., 2016c; Freund et al., 2017)</w:t>
      </w:r>
    </w:p>
  </w:comment>
  <w:comment w:id="409" w:author="Robin Matthews" w:date="2021-07-13T17:24:00Z" w:initials="RM">
    <w:p w14:paraId="05E40197" w14:textId="0A93DC89" w:rsidR="00366170" w:rsidRDefault="00366170">
      <w:pPr>
        <w:pStyle w:val="Commentaire"/>
      </w:pPr>
      <w:r>
        <w:rPr>
          <w:rStyle w:val="Marquedecommentaire"/>
        </w:rPr>
        <w:annotationRef/>
      </w:r>
      <w:r>
        <w:t>rearranged</w:t>
      </w:r>
    </w:p>
  </w:comment>
  <w:comment w:id="410" w:author="Robin Matthews" w:date="2021-07-13T14:09:00Z" w:initials="RM">
    <w:p w14:paraId="4B10E579" w14:textId="77777777" w:rsidR="00A26296" w:rsidRDefault="00A26296">
      <w:pPr>
        <w:pStyle w:val="Commentaire"/>
      </w:pPr>
      <w:r>
        <w:rPr>
          <w:rStyle w:val="Marquedecommentaire"/>
        </w:rPr>
        <w:annotationRef/>
      </w:r>
      <w:r>
        <w:t>Extra stuff:</w:t>
      </w:r>
    </w:p>
    <w:p w14:paraId="5595A22A" w14:textId="77777777" w:rsidR="00A26296" w:rsidRDefault="00A26296">
      <w:pPr>
        <w:pStyle w:val="Commentaire"/>
      </w:pPr>
      <w:r>
        <w:t>(e.g., ; )</w:t>
      </w:r>
    </w:p>
    <w:p w14:paraId="53D53A04" w14:textId="77777777" w:rsidR="00A26296" w:rsidRDefault="00A26296">
      <w:pPr>
        <w:pStyle w:val="Commentaire"/>
      </w:pPr>
    </w:p>
    <w:p w14:paraId="75CD1770" w14:textId="77777777" w:rsidR="00A26296" w:rsidRDefault="00A26296">
      <w:pPr>
        <w:pStyle w:val="Commentaire"/>
      </w:pPr>
      <w:r>
        <w:t>Correct:</w:t>
      </w:r>
    </w:p>
    <w:p w14:paraId="4EE0545C" w14:textId="58090B89" w:rsidR="00A26296" w:rsidRDefault="00A26296">
      <w:pPr>
        <w:pStyle w:val="Commentaire"/>
      </w:pPr>
      <w:r>
        <w:t>(Wetter et al., 2014; Büntgen et al., 2015)</w:t>
      </w:r>
    </w:p>
  </w:comment>
  <w:comment w:id="415" w:author="Robin Matthews" w:date="2021-07-13T14:09:00Z" w:initials="RM">
    <w:p w14:paraId="105FC505" w14:textId="77777777" w:rsidR="00A26296" w:rsidRDefault="00A26296">
      <w:pPr>
        <w:pStyle w:val="Commentaire"/>
      </w:pPr>
      <w:r>
        <w:rPr>
          <w:rStyle w:val="Marquedecommentaire"/>
        </w:rPr>
        <w:annotationRef/>
      </w:r>
      <w:r>
        <w:t>Not found:</w:t>
      </w:r>
    </w:p>
    <w:p w14:paraId="7AF71FAA" w14:textId="77777777" w:rsidR="00A26296" w:rsidRDefault="00A26296">
      <w:pPr>
        <w:pStyle w:val="Commentaire"/>
      </w:pPr>
      <w:r>
        <w:t>Orth et al., 2016b</w:t>
      </w:r>
    </w:p>
    <w:p w14:paraId="4CBB7EBC" w14:textId="77777777" w:rsidR="00A26296" w:rsidRDefault="00A26296">
      <w:pPr>
        <w:pStyle w:val="Commentaire"/>
      </w:pPr>
    </w:p>
    <w:p w14:paraId="3E21A07D" w14:textId="77777777" w:rsidR="00A26296" w:rsidRDefault="00A26296">
      <w:pPr>
        <w:pStyle w:val="Commentaire"/>
      </w:pPr>
      <w:r>
        <w:t>Extra stuff:</w:t>
      </w:r>
    </w:p>
    <w:p w14:paraId="21CF62F1" w14:textId="77777777" w:rsidR="00A26296" w:rsidRDefault="00A26296">
      <w:pPr>
        <w:pStyle w:val="Commentaire"/>
      </w:pPr>
      <w:r>
        <w:t>(; ; ; Orth et al., 2016a)</w:t>
      </w:r>
    </w:p>
    <w:p w14:paraId="0111B0CE" w14:textId="77777777" w:rsidR="00A26296" w:rsidRDefault="00A26296">
      <w:pPr>
        <w:pStyle w:val="Commentaire"/>
      </w:pPr>
    </w:p>
    <w:p w14:paraId="258EDE35" w14:textId="77777777" w:rsidR="00A26296" w:rsidRDefault="00A26296">
      <w:pPr>
        <w:pStyle w:val="Commentaire"/>
      </w:pPr>
      <w:r>
        <w:t>Correct:</w:t>
      </w:r>
    </w:p>
    <w:p w14:paraId="1E4B6BAD" w14:textId="74EF4F56" w:rsidR="00A26296" w:rsidRDefault="00A26296">
      <w:pPr>
        <w:pStyle w:val="Commentaire"/>
      </w:pPr>
      <w:r>
        <w:t>(Barriopedro et al., 2011; Wetter and Pfister, 2013; Wetter et al., 2014; Orth et al., 2016b)</w:t>
      </w:r>
    </w:p>
  </w:comment>
  <w:comment w:id="420" w:author="Robin Matthews" w:date="2021-07-13T14:09:00Z" w:initials="RM">
    <w:p w14:paraId="010C6736" w14:textId="77777777" w:rsidR="00A26296" w:rsidRDefault="00A26296">
      <w:pPr>
        <w:pStyle w:val="Commentaire"/>
      </w:pPr>
      <w:r>
        <w:rPr>
          <w:rStyle w:val="Marquedecommentaire"/>
        </w:rPr>
        <w:annotationRef/>
      </w:r>
      <w:r>
        <w:t>Not found:</w:t>
      </w:r>
    </w:p>
    <w:p w14:paraId="5AAD9238" w14:textId="77777777" w:rsidR="00A26296" w:rsidRDefault="00A26296">
      <w:pPr>
        <w:pStyle w:val="Commentaire"/>
      </w:pPr>
      <w:r>
        <w:t>2016b</w:t>
      </w:r>
    </w:p>
    <w:p w14:paraId="60A906DF" w14:textId="77777777" w:rsidR="00A26296" w:rsidRDefault="00A26296">
      <w:pPr>
        <w:pStyle w:val="Commentaire"/>
      </w:pPr>
    </w:p>
    <w:p w14:paraId="0237BB5C" w14:textId="77777777" w:rsidR="00A26296" w:rsidRDefault="00A26296">
      <w:pPr>
        <w:pStyle w:val="Commentaire"/>
      </w:pPr>
      <w:r>
        <w:t>Extra stuff:</w:t>
      </w:r>
    </w:p>
    <w:p w14:paraId="4C7CABE8" w14:textId="77777777" w:rsidR="00A26296" w:rsidRDefault="00A26296">
      <w:pPr>
        <w:pStyle w:val="Commentaire"/>
      </w:pPr>
      <w:r>
        <w:t>(, 2016a)</w:t>
      </w:r>
    </w:p>
    <w:p w14:paraId="3A4F1BCC" w14:textId="77777777" w:rsidR="00A26296" w:rsidRDefault="00A26296">
      <w:pPr>
        <w:pStyle w:val="Commentaire"/>
      </w:pPr>
    </w:p>
    <w:p w14:paraId="3D4F2BB2" w14:textId="77777777" w:rsidR="00A26296" w:rsidRDefault="00A26296">
      <w:pPr>
        <w:pStyle w:val="Commentaire"/>
      </w:pPr>
      <w:r>
        <w:t>Correct:</w:t>
      </w:r>
    </w:p>
    <w:p w14:paraId="7F872BB5" w14:textId="77777777" w:rsidR="00A26296" w:rsidRDefault="00A26296">
      <w:pPr>
        <w:pStyle w:val="Commentaire"/>
      </w:pPr>
      <w:r>
        <w:t>Orth et al. (2016b)</w:t>
      </w:r>
    </w:p>
    <w:p w14:paraId="6D78093C" w14:textId="7FA4B536" w:rsidR="00A26296" w:rsidRDefault="00A26296">
      <w:pPr>
        <w:pStyle w:val="Commentaire"/>
      </w:pPr>
      <w:r>
        <w:t>(Orth et al., 2016b)</w:t>
      </w:r>
    </w:p>
  </w:comment>
  <w:comment w:id="429" w:author="Robin Matthews" w:date="2021-07-13T14:09:00Z" w:initials="RM">
    <w:p w14:paraId="4E9C8105" w14:textId="77777777" w:rsidR="00A26296" w:rsidRDefault="00A26296">
      <w:pPr>
        <w:pStyle w:val="Commentaire"/>
      </w:pPr>
      <w:r>
        <w:rPr>
          <w:rStyle w:val="Marquedecommentaire"/>
        </w:rPr>
        <w:annotationRef/>
      </w:r>
      <w:r>
        <w:t>Extra stuff:</w:t>
      </w:r>
    </w:p>
    <w:p w14:paraId="7A4C15C6" w14:textId="77777777" w:rsidR="00A26296" w:rsidRDefault="00A26296">
      <w:pPr>
        <w:pStyle w:val="Commentaire"/>
      </w:pPr>
      <w:r>
        <w:t xml:space="preserve">(, </w:t>
      </w:r>
    </w:p>
    <w:p w14:paraId="295B1A11" w14:textId="77777777" w:rsidR="00A26296" w:rsidRDefault="00A26296">
      <w:pPr>
        <w:pStyle w:val="Commentaire"/>
      </w:pPr>
    </w:p>
    <w:p w14:paraId="55DCAD28" w14:textId="77777777" w:rsidR="00A26296" w:rsidRDefault="00A26296">
      <w:pPr>
        <w:pStyle w:val="Commentaire"/>
      </w:pPr>
      <w:r>
        <w:t>Correct:</w:t>
      </w:r>
    </w:p>
    <w:p w14:paraId="256DC1C8" w14:textId="77777777" w:rsidR="00A26296" w:rsidRDefault="00A26296">
      <w:pPr>
        <w:pStyle w:val="Commentaire"/>
      </w:pPr>
      <w:r>
        <w:t>Benito et al. (2015)</w:t>
      </w:r>
    </w:p>
    <w:p w14:paraId="02E5AE5B" w14:textId="7EAFDB09" w:rsidR="00A26296" w:rsidRDefault="00A26296">
      <w:pPr>
        <w:pStyle w:val="Commentaire"/>
      </w:pPr>
      <w:r>
        <w:t>(Benito et al., 2015)</w:t>
      </w:r>
    </w:p>
  </w:comment>
  <w:comment w:id="431" w:author="Robin Matthews" w:date="2021-07-13T14:09:00Z" w:initials="RM">
    <w:p w14:paraId="7414F5E4" w14:textId="77777777" w:rsidR="00A26296" w:rsidRDefault="00A26296">
      <w:pPr>
        <w:pStyle w:val="Commentaire"/>
      </w:pPr>
      <w:r>
        <w:rPr>
          <w:rStyle w:val="Marquedecommentaire"/>
        </w:rPr>
        <w:annotationRef/>
      </w:r>
      <w:r>
        <w:t>Extra stuff:</w:t>
      </w:r>
    </w:p>
    <w:p w14:paraId="62303483" w14:textId="77777777" w:rsidR="00A26296" w:rsidRDefault="00A26296">
      <w:pPr>
        <w:pStyle w:val="Commentaire"/>
      </w:pPr>
      <w:r>
        <w:t xml:space="preserve">, </w:t>
      </w:r>
    </w:p>
    <w:p w14:paraId="46EF3C84" w14:textId="77777777" w:rsidR="00A26296" w:rsidRDefault="00A26296">
      <w:pPr>
        <w:pStyle w:val="Commentaire"/>
      </w:pPr>
    </w:p>
    <w:p w14:paraId="61532A55" w14:textId="77777777" w:rsidR="00A26296" w:rsidRDefault="00A26296">
      <w:pPr>
        <w:pStyle w:val="Commentaire"/>
      </w:pPr>
      <w:r>
        <w:t>Correct:</w:t>
      </w:r>
    </w:p>
    <w:p w14:paraId="6913B956" w14:textId="77777777" w:rsidR="00A26296" w:rsidRDefault="00A26296">
      <w:pPr>
        <w:pStyle w:val="Commentaire"/>
      </w:pPr>
      <w:r>
        <w:t>Kjeldsen et al. (2014)</w:t>
      </w:r>
    </w:p>
    <w:p w14:paraId="55CB1903" w14:textId="34BA0F9B" w:rsidR="00A26296" w:rsidRDefault="00A26296">
      <w:pPr>
        <w:pStyle w:val="Commentaire"/>
      </w:pPr>
      <w:r>
        <w:t>(Kjeldsen et al., 2014)</w:t>
      </w:r>
    </w:p>
  </w:comment>
  <w:comment w:id="432" w:author="Robin Matthews" w:date="2021-07-13T14:09:00Z" w:initials="RM">
    <w:p w14:paraId="305980FE" w14:textId="77777777" w:rsidR="00A26296" w:rsidRDefault="00A26296">
      <w:pPr>
        <w:pStyle w:val="Commentaire"/>
      </w:pPr>
      <w:r>
        <w:rPr>
          <w:rStyle w:val="Marquedecommentaire"/>
        </w:rPr>
        <w:annotationRef/>
      </w:r>
      <w:r>
        <w:t>Extra stuff:</w:t>
      </w:r>
    </w:p>
    <w:p w14:paraId="122944B5" w14:textId="77777777" w:rsidR="00A26296" w:rsidRDefault="00A26296">
      <w:pPr>
        <w:pStyle w:val="Commentaire"/>
      </w:pPr>
      <w:r>
        <w:t>, )</w:t>
      </w:r>
    </w:p>
    <w:p w14:paraId="5ACC8DD3" w14:textId="77777777" w:rsidR="00A26296" w:rsidRDefault="00A26296">
      <w:pPr>
        <w:pStyle w:val="Commentaire"/>
      </w:pPr>
    </w:p>
    <w:p w14:paraId="16E4B3C6" w14:textId="77777777" w:rsidR="00A26296" w:rsidRDefault="00A26296">
      <w:pPr>
        <w:pStyle w:val="Commentaire"/>
      </w:pPr>
      <w:r>
        <w:t>Correct:</w:t>
      </w:r>
    </w:p>
    <w:p w14:paraId="24F8D6EF" w14:textId="77777777" w:rsidR="00A26296" w:rsidRDefault="00A26296">
      <w:pPr>
        <w:pStyle w:val="Commentaire"/>
      </w:pPr>
      <w:r>
        <w:t>Macdonald and Sangster (2017)</w:t>
      </w:r>
    </w:p>
    <w:p w14:paraId="3BED024A" w14:textId="795A5AB9" w:rsidR="00A26296" w:rsidRDefault="00A26296">
      <w:pPr>
        <w:pStyle w:val="Commentaire"/>
      </w:pPr>
      <w:r>
        <w:t>(Macdonald and Sangster, 2017)</w:t>
      </w:r>
    </w:p>
  </w:comment>
  <w:comment w:id="433" w:author="Robin Matthews" w:date="2021-07-13T14:09:00Z" w:initials="RM">
    <w:p w14:paraId="05BB9A3F" w14:textId="77777777" w:rsidR="00A26296" w:rsidRDefault="00A26296">
      <w:pPr>
        <w:pStyle w:val="Commentaire"/>
      </w:pPr>
      <w:r>
        <w:rPr>
          <w:rStyle w:val="Marquedecommentaire"/>
        </w:rPr>
        <w:annotationRef/>
      </w:r>
      <w:r>
        <w:t>Extra stuff:</w:t>
      </w:r>
    </w:p>
    <w:p w14:paraId="2053D84A" w14:textId="77777777" w:rsidR="00A26296" w:rsidRDefault="00A26296">
      <w:pPr>
        <w:pStyle w:val="Commentaire"/>
      </w:pPr>
      <w:r>
        <w:t>(see , )</w:t>
      </w:r>
    </w:p>
    <w:p w14:paraId="6E8E2C7C" w14:textId="77777777" w:rsidR="00A26296" w:rsidRDefault="00A26296">
      <w:pPr>
        <w:pStyle w:val="Commentaire"/>
      </w:pPr>
    </w:p>
    <w:p w14:paraId="3985C724" w14:textId="77777777" w:rsidR="00A26296" w:rsidRDefault="00A26296">
      <w:pPr>
        <w:pStyle w:val="Commentaire"/>
      </w:pPr>
      <w:r>
        <w:t>Correct:</w:t>
      </w:r>
    </w:p>
    <w:p w14:paraId="0CEA6EB1" w14:textId="77777777" w:rsidR="00A26296" w:rsidRDefault="00A26296">
      <w:pPr>
        <w:pStyle w:val="Commentaire"/>
      </w:pPr>
      <w:r>
        <w:t>Muller et al. (2017)</w:t>
      </w:r>
    </w:p>
    <w:p w14:paraId="1774B4E9" w14:textId="18A543EF" w:rsidR="00A26296" w:rsidRDefault="00A26296">
      <w:pPr>
        <w:pStyle w:val="Commentaire"/>
      </w:pPr>
      <w:r>
        <w:t>(Muller et al., 2017)</w:t>
      </w:r>
    </w:p>
  </w:comment>
  <w:comment w:id="438" w:author="Robin Matthews" w:date="2021-07-13T14:09:00Z" w:initials="RM">
    <w:p w14:paraId="291664A4" w14:textId="77777777" w:rsidR="00A26296" w:rsidRDefault="00A26296">
      <w:pPr>
        <w:pStyle w:val="Commentaire"/>
      </w:pPr>
      <w:r>
        <w:rPr>
          <w:rStyle w:val="Marquedecommentaire"/>
        </w:rPr>
        <w:annotationRef/>
      </w:r>
      <w:r>
        <w:t>Extra stuff:</w:t>
      </w:r>
    </w:p>
    <w:p w14:paraId="6C6016A3" w14:textId="77777777" w:rsidR="00A26296" w:rsidRDefault="00A26296">
      <w:pPr>
        <w:pStyle w:val="Commentaire"/>
      </w:pPr>
      <w:r>
        <w:t xml:space="preserve">(e.g., , </w:t>
      </w:r>
    </w:p>
    <w:p w14:paraId="732ECC1B" w14:textId="77777777" w:rsidR="00A26296" w:rsidRDefault="00A26296">
      <w:pPr>
        <w:pStyle w:val="Commentaire"/>
      </w:pPr>
    </w:p>
    <w:p w14:paraId="28526D8F" w14:textId="77777777" w:rsidR="00A26296" w:rsidRDefault="00A26296">
      <w:pPr>
        <w:pStyle w:val="Commentaire"/>
      </w:pPr>
      <w:r>
        <w:t>Correct:</w:t>
      </w:r>
    </w:p>
    <w:p w14:paraId="62B59E6D" w14:textId="77777777" w:rsidR="00A26296" w:rsidRDefault="00A26296">
      <w:pPr>
        <w:pStyle w:val="Commentaire"/>
      </w:pPr>
      <w:r>
        <w:t>Brandon et al. (2013)</w:t>
      </w:r>
    </w:p>
    <w:p w14:paraId="580E9176" w14:textId="6C8B99C8" w:rsidR="00A26296" w:rsidRDefault="00A26296">
      <w:pPr>
        <w:pStyle w:val="Commentaire"/>
      </w:pPr>
      <w:r>
        <w:t>(Brandon et al., 2013)</w:t>
      </w:r>
    </w:p>
  </w:comment>
  <w:comment w:id="440" w:author="Robin Matthews" w:date="2021-07-13T14:09:00Z" w:initials="RM">
    <w:p w14:paraId="1C5149CE" w14:textId="77777777" w:rsidR="00A26296" w:rsidRDefault="00A26296">
      <w:pPr>
        <w:pStyle w:val="Commentaire"/>
      </w:pPr>
      <w:r>
        <w:rPr>
          <w:rStyle w:val="Marquedecommentaire"/>
        </w:rPr>
        <w:annotationRef/>
      </w:r>
      <w:r>
        <w:t>Extra stuff:</w:t>
      </w:r>
    </w:p>
    <w:p w14:paraId="28A35A7A" w14:textId="77777777" w:rsidR="00A26296" w:rsidRDefault="00A26296">
      <w:pPr>
        <w:pStyle w:val="Commentaire"/>
      </w:pPr>
      <w:r>
        <w:t>, )</w:t>
      </w:r>
    </w:p>
    <w:p w14:paraId="382E2817" w14:textId="77777777" w:rsidR="00A26296" w:rsidRDefault="00A26296">
      <w:pPr>
        <w:pStyle w:val="Commentaire"/>
      </w:pPr>
    </w:p>
    <w:p w14:paraId="61E82107" w14:textId="77777777" w:rsidR="00A26296" w:rsidRDefault="00A26296">
      <w:pPr>
        <w:pStyle w:val="Commentaire"/>
      </w:pPr>
      <w:r>
        <w:t>Correct:</w:t>
      </w:r>
    </w:p>
    <w:p w14:paraId="5D9A7BE5" w14:textId="77777777" w:rsidR="00A26296" w:rsidRDefault="00A26296">
      <w:pPr>
        <w:pStyle w:val="Commentaire"/>
      </w:pPr>
      <w:r>
        <w:t>Lin et al. (2014)</w:t>
      </w:r>
    </w:p>
    <w:p w14:paraId="7500D797" w14:textId="0A8FD9E2" w:rsidR="00A26296" w:rsidRDefault="00A26296">
      <w:pPr>
        <w:pStyle w:val="Commentaire"/>
      </w:pPr>
      <w:r>
        <w:t>(Lin et al., 2014)</w:t>
      </w:r>
    </w:p>
  </w:comment>
  <w:comment w:id="448" w:author="Robin Matthews" w:date="2021-07-13T14:09:00Z" w:initials="RM">
    <w:p w14:paraId="17932434" w14:textId="77777777" w:rsidR="00A26296" w:rsidRDefault="00A26296">
      <w:pPr>
        <w:pStyle w:val="Commentaire"/>
      </w:pPr>
      <w:r>
        <w:rPr>
          <w:rStyle w:val="Marquedecommentaire"/>
        </w:rPr>
        <w:annotationRef/>
      </w:r>
      <w:r>
        <w:t>Extra stuff:</w:t>
      </w:r>
    </w:p>
    <w:p w14:paraId="7D72C546" w14:textId="77777777" w:rsidR="00A26296" w:rsidRDefault="00A26296">
      <w:pPr>
        <w:pStyle w:val="Commentaire"/>
      </w:pPr>
      <w:r>
        <w:t xml:space="preserve">(Chapter 10, , </w:t>
      </w:r>
    </w:p>
    <w:p w14:paraId="224E022F" w14:textId="77777777" w:rsidR="00A26296" w:rsidRDefault="00A26296">
      <w:pPr>
        <w:pStyle w:val="Commentaire"/>
      </w:pPr>
    </w:p>
    <w:p w14:paraId="681B3E46" w14:textId="77777777" w:rsidR="00A26296" w:rsidRDefault="00A26296">
      <w:pPr>
        <w:pStyle w:val="Commentaire"/>
      </w:pPr>
      <w:r>
        <w:t>Correct:</w:t>
      </w:r>
    </w:p>
    <w:p w14:paraId="0AFAD450" w14:textId="77777777" w:rsidR="00A26296" w:rsidRDefault="00A26296">
      <w:pPr>
        <w:pStyle w:val="Commentaire"/>
      </w:pPr>
      <w:r>
        <w:t>Bindoff et al. (2013)</w:t>
      </w:r>
    </w:p>
    <w:p w14:paraId="21A40291" w14:textId="53AFB330" w:rsidR="00A26296" w:rsidRDefault="00A26296">
      <w:pPr>
        <w:pStyle w:val="Commentaire"/>
      </w:pPr>
      <w:r>
        <w:t>(Bindoff et al., 2013)</w:t>
      </w:r>
    </w:p>
  </w:comment>
  <w:comment w:id="455" w:author="Robin Matthews" w:date="2021-07-13T17:30:00Z" w:initials="RM">
    <w:p w14:paraId="39B2D7DB" w14:textId="5B99DB1B" w:rsidR="00F7665D" w:rsidRDefault="00650E1E">
      <w:pPr>
        <w:pStyle w:val="Commentaire"/>
      </w:pPr>
      <w:r>
        <w:t xml:space="preserve">Have </w:t>
      </w:r>
      <w:r w:rsidR="00F7665D">
        <w:rPr>
          <w:rStyle w:val="Marquedecommentaire"/>
        </w:rPr>
        <w:annotationRef/>
      </w:r>
      <w:r>
        <w:t>r</w:t>
      </w:r>
      <w:r w:rsidR="00F7665D">
        <w:t>emove</w:t>
      </w:r>
      <w:r>
        <w:t>d</w:t>
      </w:r>
      <w:r w:rsidR="00F7665D">
        <w:t xml:space="preserve"> an ‘and’ from the citation, and put them in the correct order</w:t>
      </w:r>
    </w:p>
  </w:comment>
  <w:comment w:id="459" w:author="Robin Matthews" w:date="2021-07-13T14:09:00Z" w:initials="RM">
    <w:p w14:paraId="5A796EF7" w14:textId="77777777" w:rsidR="00A26296" w:rsidRDefault="00A26296">
      <w:pPr>
        <w:pStyle w:val="Commentaire"/>
      </w:pPr>
      <w:r>
        <w:rPr>
          <w:rStyle w:val="Marquedecommentaire"/>
        </w:rPr>
        <w:annotationRef/>
      </w:r>
      <w:r>
        <w:t>Extra stuff:</w:t>
      </w:r>
    </w:p>
    <w:p w14:paraId="24A9B911" w14:textId="77777777" w:rsidR="00A26296" w:rsidRDefault="00A26296">
      <w:pPr>
        <w:pStyle w:val="Commentaire"/>
      </w:pPr>
      <w:r>
        <w:t xml:space="preserve">, </w:t>
      </w:r>
    </w:p>
    <w:p w14:paraId="537BDE56" w14:textId="77777777" w:rsidR="00A26296" w:rsidRDefault="00A26296">
      <w:pPr>
        <w:pStyle w:val="Commentaire"/>
      </w:pPr>
    </w:p>
    <w:p w14:paraId="6700A9E7" w14:textId="77777777" w:rsidR="00A26296" w:rsidRDefault="00A26296">
      <w:pPr>
        <w:pStyle w:val="Commentaire"/>
      </w:pPr>
      <w:r>
        <w:t>Correct:</w:t>
      </w:r>
    </w:p>
    <w:p w14:paraId="7C4A39E7" w14:textId="77777777" w:rsidR="00A26296" w:rsidRDefault="00A26296">
      <w:pPr>
        <w:pStyle w:val="Commentaire"/>
      </w:pPr>
      <w:r>
        <w:t>Zhang et al. (2013)</w:t>
      </w:r>
    </w:p>
    <w:p w14:paraId="2F7C2028" w14:textId="469C4063" w:rsidR="00A26296" w:rsidRDefault="00A26296">
      <w:pPr>
        <w:pStyle w:val="Commentaire"/>
      </w:pPr>
      <w:r>
        <w:t>(Zhang et al., 2013)</w:t>
      </w:r>
    </w:p>
  </w:comment>
  <w:comment w:id="460" w:author="Robin Matthews" w:date="2021-07-13T14:09:00Z" w:initials="RM">
    <w:p w14:paraId="0884D402" w14:textId="77777777" w:rsidR="00A26296" w:rsidRDefault="00A26296">
      <w:pPr>
        <w:pStyle w:val="Commentaire"/>
      </w:pPr>
      <w:r>
        <w:rPr>
          <w:rStyle w:val="Marquedecommentaire"/>
        </w:rPr>
        <w:annotationRef/>
      </w:r>
      <w:r>
        <w:t>Extra stuff:</w:t>
      </w:r>
    </w:p>
    <w:p w14:paraId="4976B23E" w14:textId="77777777" w:rsidR="00A26296" w:rsidRDefault="00A26296">
      <w:pPr>
        <w:pStyle w:val="Commentaire"/>
      </w:pPr>
      <w:r>
        <w:t xml:space="preserve">, </w:t>
      </w:r>
    </w:p>
    <w:p w14:paraId="5B52BDD9" w14:textId="77777777" w:rsidR="00A26296" w:rsidRDefault="00A26296">
      <w:pPr>
        <w:pStyle w:val="Commentaire"/>
      </w:pPr>
    </w:p>
    <w:p w14:paraId="0736F391" w14:textId="77777777" w:rsidR="00A26296" w:rsidRDefault="00A26296">
      <w:pPr>
        <w:pStyle w:val="Commentaire"/>
      </w:pPr>
      <w:r>
        <w:t>Correct:</w:t>
      </w:r>
    </w:p>
    <w:p w14:paraId="1E150C94" w14:textId="77777777" w:rsidR="00A26296" w:rsidRDefault="00A26296">
      <w:pPr>
        <w:pStyle w:val="Commentaire"/>
      </w:pPr>
      <w:r>
        <w:t>Wen et al. (2013)</w:t>
      </w:r>
    </w:p>
    <w:p w14:paraId="2CC3613F" w14:textId="28905DE9" w:rsidR="00A26296" w:rsidRDefault="00A26296">
      <w:pPr>
        <w:pStyle w:val="Commentaire"/>
      </w:pPr>
      <w:r>
        <w:t>(Wen et al., 2013)</w:t>
      </w:r>
    </w:p>
  </w:comment>
  <w:comment w:id="461" w:author="Robin Matthews" w:date="2021-07-13T14:09:00Z" w:initials="RM">
    <w:p w14:paraId="4B528240" w14:textId="77777777" w:rsidR="00A26296" w:rsidRDefault="00A26296">
      <w:pPr>
        <w:pStyle w:val="Commentaire"/>
      </w:pPr>
      <w:r>
        <w:rPr>
          <w:rStyle w:val="Marquedecommentaire"/>
        </w:rPr>
        <w:annotationRef/>
      </w:r>
      <w:r>
        <w:t>Extra stuff:</w:t>
      </w:r>
    </w:p>
    <w:p w14:paraId="5285E59D" w14:textId="77777777" w:rsidR="00A26296" w:rsidRDefault="00A26296">
      <w:pPr>
        <w:pStyle w:val="Commentaire"/>
      </w:pPr>
      <w:r>
        <w:t>, )</w:t>
      </w:r>
    </w:p>
    <w:p w14:paraId="5EA046FE" w14:textId="77777777" w:rsidR="00A26296" w:rsidRDefault="00A26296">
      <w:pPr>
        <w:pStyle w:val="Commentaire"/>
      </w:pPr>
    </w:p>
    <w:p w14:paraId="6783032B" w14:textId="77777777" w:rsidR="00A26296" w:rsidRDefault="00A26296">
      <w:pPr>
        <w:pStyle w:val="Commentaire"/>
      </w:pPr>
      <w:r>
        <w:t>Correct:</w:t>
      </w:r>
    </w:p>
    <w:p w14:paraId="0B87CCD6" w14:textId="77777777" w:rsidR="00A26296" w:rsidRDefault="00A26296">
      <w:pPr>
        <w:pStyle w:val="Commentaire"/>
      </w:pPr>
      <w:r>
        <w:t>Wan et al. (2019)</w:t>
      </w:r>
    </w:p>
    <w:p w14:paraId="155C3F82" w14:textId="73C9D1EE" w:rsidR="00A26296" w:rsidRDefault="00A26296">
      <w:pPr>
        <w:pStyle w:val="Commentaire"/>
      </w:pPr>
      <w:r>
        <w:t>(Wan et al., 2019)</w:t>
      </w:r>
    </w:p>
  </w:comment>
  <w:comment w:id="462" w:author="Robin Matthews" w:date="2021-07-13T14:10:00Z" w:initials="RM">
    <w:p w14:paraId="586A6860" w14:textId="77777777" w:rsidR="00A26296" w:rsidRDefault="00A26296">
      <w:pPr>
        <w:pStyle w:val="Commentaire"/>
      </w:pPr>
      <w:r>
        <w:rPr>
          <w:rStyle w:val="Marquedecommentaire"/>
        </w:rPr>
        <w:annotationRef/>
      </w:r>
      <w:r>
        <w:t>Not found:</w:t>
      </w:r>
    </w:p>
    <w:p w14:paraId="13091DFB" w14:textId="77777777" w:rsidR="00A26296" w:rsidRDefault="00A26296">
      <w:pPr>
        <w:pStyle w:val="Commentaire"/>
      </w:pPr>
      <w:r>
        <w:t>Z. Wang et al.</w:t>
      </w:r>
    </w:p>
    <w:p w14:paraId="45312ACE" w14:textId="77777777" w:rsidR="00A26296" w:rsidRDefault="00A26296">
      <w:pPr>
        <w:pStyle w:val="Commentaire"/>
      </w:pPr>
      <w:r>
        <w:t>2017a</w:t>
      </w:r>
    </w:p>
    <w:p w14:paraId="6EC07BD3" w14:textId="77777777" w:rsidR="00A26296" w:rsidRDefault="00A26296">
      <w:pPr>
        <w:pStyle w:val="Commentaire"/>
      </w:pPr>
    </w:p>
    <w:p w14:paraId="6DA1697E" w14:textId="77777777" w:rsidR="00A26296" w:rsidRDefault="00A26296">
      <w:pPr>
        <w:pStyle w:val="Commentaire"/>
      </w:pPr>
      <w:r>
        <w:t>Extra stuff:</w:t>
      </w:r>
    </w:p>
    <w:p w14:paraId="47284E16" w14:textId="77777777" w:rsidR="00A26296" w:rsidRDefault="00A26296">
      <w:pPr>
        <w:pStyle w:val="Commentaire"/>
      </w:pPr>
      <w:r>
        <w:t>(Wang et al., 2017c)</w:t>
      </w:r>
    </w:p>
    <w:p w14:paraId="27CC0BAA" w14:textId="77777777" w:rsidR="00A26296" w:rsidRDefault="00A26296">
      <w:pPr>
        <w:pStyle w:val="Commentaire"/>
      </w:pPr>
    </w:p>
    <w:p w14:paraId="3ECCDF3D" w14:textId="77777777" w:rsidR="00A26296" w:rsidRDefault="00A26296">
      <w:pPr>
        <w:pStyle w:val="Commentaire"/>
      </w:pPr>
      <w:r>
        <w:t>Correct:</w:t>
      </w:r>
    </w:p>
    <w:p w14:paraId="27AC1E1F" w14:textId="77777777" w:rsidR="00A26296" w:rsidRDefault="00A26296">
      <w:pPr>
        <w:pStyle w:val="Commentaire"/>
      </w:pPr>
      <w:r>
        <w:t>Z. Wang et al. (2017a)</w:t>
      </w:r>
    </w:p>
    <w:p w14:paraId="30D166F9" w14:textId="110C47E2" w:rsidR="00A26296" w:rsidRDefault="00A26296">
      <w:pPr>
        <w:pStyle w:val="Commentaire"/>
      </w:pPr>
      <w:r>
        <w:t>(Z. Wang et al., 2017a)</w:t>
      </w:r>
    </w:p>
  </w:comment>
  <w:comment w:id="468" w:author="Robin Matthews" w:date="2021-07-13T14:10:00Z" w:initials="RM">
    <w:p w14:paraId="4EBDE74B" w14:textId="77777777" w:rsidR="00A26296" w:rsidRDefault="00A26296">
      <w:pPr>
        <w:pStyle w:val="Commentaire"/>
      </w:pPr>
      <w:r>
        <w:rPr>
          <w:rStyle w:val="Marquedecommentaire"/>
        </w:rPr>
        <w:annotationRef/>
      </w:r>
      <w:r>
        <w:t>Not found:</w:t>
      </w:r>
    </w:p>
    <w:p w14:paraId="6447AA07" w14:textId="77777777" w:rsidR="00A26296" w:rsidRDefault="00A26296">
      <w:pPr>
        <w:pStyle w:val="Commentaire"/>
      </w:pPr>
      <w:r>
        <w:t>Peterson et al., 2012, 2013a</w:t>
      </w:r>
    </w:p>
    <w:p w14:paraId="7B76F93C" w14:textId="77777777" w:rsidR="00A26296" w:rsidRDefault="00A26296">
      <w:pPr>
        <w:pStyle w:val="Commentaire"/>
      </w:pPr>
    </w:p>
    <w:p w14:paraId="4113EEBC" w14:textId="77777777" w:rsidR="00A26296" w:rsidRDefault="00A26296">
      <w:pPr>
        <w:pStyle w:val="Commentaire"/>
      </w:pPr>
      <w:r>
        <w:t>Extra stuff:</w:t>
      </w:r>
    </w:p>
    <w:p w14:paraId="6DF4A205" w14:textId="77777777" w:rsidR="00A26296" w:rsidRDefault="00A26296">
      <w:pPr>
        <w:pStyle w:val="Commentaire"/>
      </w:pPr>
      <w:r>
        <w:t>(Peterson et al., 2012, 2013b, )</w:t>
      </w:r>
    </w:p>
    <w:p w14:paraId="43E6D56E" w14:textId="77777777" w:rsidR="00A26296" w:rsidRDefault="00A26296">
      <w:pPr>
        <w:pStyle w:val="Commentaire"/>
      </w:pPr>
    </w:p>
    <w:p w14:paraId="74435B69" w14:textId="77777777" w:rsidR="00A26296" w:rsidRDefault="00A26296">
      <w:pPr>
        <w:pStyle w:val="Commentaire"/>
      </w:pPr>
      <w:r>
        <w:t>Correct:</w:t>
      </w:r>
    </w:p>
    <w:p w14:paraId="2407E96C" w14:textId="5716CB1F" w:rsidR="00A26296" w:rsidRDefault="00A26296">
      <w:pPr>
        <w:pStyle w:val="Commentaire"/>
      </w:pPr>
      <w:r>
        <w:t>(Peterson et al., 2012, 2013a; Herring et al., 2014, 2015, 2016, 2018)</w:t>
      </w:r>
    </w:p>
  </w:comment>
  <w:comment w:id="471" w:author="Robin Matthews" w:date="2021-07-13T14:10:00Z" w:initials="RM">
    <w:p w14:paraId="1865C35F" w14:textId="77777777" w:rsidR="00A26296" w:rsidRDefault="00A26296">
      <w:pPr>
        <w:pStyle w:val="Commentaire"/>
      </w:pPr>
      <w:r>
        <w:rPr>
          <w:rStyle w:val="Marquedecommentaire"/>
        </w:rPr>
        <w:annotationRef/>
      </w:r>
      <w:r>
        <w:t>Extra stuff:</w:t>
      </w:r>
    </w:p>
    <w:p w14:paraId="389D91BB" w14:textId="77777777" w:rsidR="00A26296" w:rsidRDefault="00A26296">
      <w:pPr>
        <w:pStyle w:val="Commentaire"/>
      </w:pPr>
      <w:r>
        <w:t>(described in ; ; )</w:t>
      </w:r>
    </w:p>
    <w:p w14:paraId="7F7A09C4" w14:textId="77777777" w:rsidR="00A26296" w:rsidRDefault="00A26296">
      <w:pPr>
        <w:pStyle w:val="Commentaire"/>
      </w:pPr>
    </w:p>
    <w:p w14:paraId="26B58220" w14:textId="77777777" w:rsidR="00A26296" w:rsidRDefault="00A26296">
      <w:pPr>
        <w:pStyle w:val="Commentaire"/>
      </w:pPr>
      <w:r>
        <w:t>Correct:</w:t>
      </w:r>
    </w:p>
    <w:p w14:paraId="71915A73" w14:textId="1C4DBD39" w:rsidR="00A26296" w:rsidRDefault="00A26296">
      <w:pPr>
        <w:pStyle w:val="Commentaire"/>
      </w:pPr>
      <w:r>
        <w:t>(Easterling et al., 2016; Stott et al., 2016; Otto, 2017)</w:t>
      </w:r>
    </w:p>
  </w:comment>
  <w:comment w:id="473" w:author="Robin Matthews" w:date="2021-07-13T17:33:00Z" w:initials="RM">
    <w:p w14:paraId="17812676" w14:textId="77777777" w:rsidR="00F7665D" w:rsidRDefault="00F7665D">
      <w:pPr>
        <w:pStyle w:val="Commentaire"/>
      </w:pPr>
      <w:r>
        <w:rPr>
          <w:rStyle w:val="Marquedecommentaire"/>
        </w:rPr>
        <w:annotationRef/>
      </w:r>
      <w:r>
        <w:t>Meneley field contains ‘Peterson et al. (2012)’ rather than ‘van Oldenborgh et al., 2012’. Want me to remove ‘van Oldenborgh’?</w:t>
      </w:r>
    </w:p>
    <w:p w14:paraId="3468AA55" w14:textId="77777777" w:rsidR="00F7665D" w:rsidRDefault="00F7665D">
      <w:pPr>
        <w:pStyle w:val="Commentaire"/>
      </w:pPr>
    </w:p>
    <w:p w14:paraId="2F67FB6F" w14:textId="29720E88" w:rsidR="00F7665D" w:rsidRDefault="00F7665D">
      <w:pPr>
        <w:pStyle w:val="Commentaire"/>
      </w:pPr>
      <w:r>
        <w:t>Provide DOI f</w:t>
      </w:r>
      <w:r w:rsidR="00722699">
        <w:t>or ‘Peterson et al., 2012’ so I can ad dit.</w:t>
      </w:r>
    </w:p>
  </w:comment>
  <w:comment w:id="474" w:author="Robin Matthews" w:date="2021-07-13T14:10:00Z" w:initials="RM">
    <w:p w14:paraId="3A4AD5E7" w14:textId="77777777" w:rsidR="00A26296" w:rsidRDefault="00A26296">
      <w:pPr>
        <w:pStyle w:val="Commentaire"/>
      </w:pPr>
      <w:r>
        <w:rPr>
          <w:rStyle w:val="Marquedecommentaire"/>
        </w:rPr>
        <w:annotationRef/>
      </w:r>
      <w:r>
        <w:t>Not found:</w:t>
      </w:r>
    </w:p>
    <w:p w14:paraId="76EED251" w14:textId="77777777" w:rsidR="00A26296" w:rsidRDefault="00A26296">
      <w:pPr>
        <w:pStyle w:val="Commentaire"/>
      </w:pPr>
      <w:r>
        <w:t>Peterson et al.</w:t>
      </w:r>
    </w:p>
    <w:p w14:paraId="0E02D6E1" w14:textId="77777777" w:rsidR="00A26296" w:rsidRDefault="00A26296">
      <w:pPr>
        <w:pStyle w:val="Commentaire"/>
      </w:pPr>
    </w:p>
    <w:p w14:paraId="201D5F63" w14:textId="77777777" w:rsidR="00A26296" w:rsidRDefault="00A26296">
      <w:pPr>
        <w:pStyle w:val="Commentaire"/>
      </w:pPr>
      <w:r>
        <w:t>Extra stuff:</w:t>
      </w:r>
    </w:p>
    <w:p w14:paraId="56DA00D8" w14:textId="77777777" w:rsidR="00A26296" w:rsidRDefault="00A26296">
      <w:pPr>
        <w:pStyle w:val="Commentaire"/>
      </w:pPr>
      <w:r>
        <w:t>van Oldenborgh et al., )</w:t>
      </w:r>
    </w:p>
    <w:p w14:paraId="5572CFB0" w14:textId="77777777" w:rsidR="00A26296" w:rsidRDefault="00A26296">
      <w:pPr>
        <w:pStyle w:val="Commentaire"/>
      </w:pPr>
    </w:p>
    <w:p w14:paraId="1698774E" w14:textId="77777777" w:rsidR="00A26296" w:rsidRDefault="00A26296">
      <w:pPr>
        <w:pStyle w:val="Commentaire"/>
      </w:pPr>
      <w:r>
        <w:t>Correct:</w:t>
      </w:r>
    </w:p>
    <w:p w14:paraId="2716D113" w14:textId="77777777" w:rsidR="00A26296" w:rsidRDefault="00A26296">
      <w:pPr>
        <w:pStyle w:val="Commentaire"/>
      </w:pPr>
      <w:r>
        <w:t>Peterson et al. (2012)</w:t>
      </w:r>
    </w:p>
    <w:p w14:paraId="0CF66D23" w14:textId="315F8BF6" w:rsidR="00A26296" w:rsidRDefault="00A26296">
      <w:pPr>
        <w:pStyle w:val="Commentaire"/>
      </w:pPr>
      <w:r>
        <w:t>(Peterson et al., 2012)</w:t>
      </w:r>
    </w:p>
  </w:comment>
  <w:comment w:id="476" w:author="Robin Matthews" w:date="2021-07-13T14:10:00Z" w:initials="RM">
    <w:p w14:paraId="02F986C2" w14:textId="77777777" w:rsidR="00A26296" w:rsidRDefault="00A26296">
      <w:pPr>
        <w:pStyle w:val="Commentaire"/>
      </w:pPr>
      <w:r>
        <w:rPr>
          <w:rStyle w:val="Marquedecommentaire"/>
        </w:rPr>
        <w:annotationRef/>
      </w:r>
      <w:r>
        <w:t>Extra stuff:</w:t>
      </w:r>
    </w:p>
    <w:p w14:paraId="32CABC75" w14:textId="77777777" w:rsidR="00A26296" w:rsidRDefault="00A26296">
      <w:pPr>
        <w:pStyle w:val="Commentaire"/>
      </w:pPr>
      <w:r>
        <w:t xml:space="preserve"> , )</w:t>
      </w:r>
    </w:p>
    <w:p w14:paraId="46B539A7" w14:textId="77777777" w:rsidR="00A26296" w:rsidRDefault="00A26296">
      <w:pPr>
        <w:pStyle w:val="Commentaire"/>
      </w:pPr>
    </w:p>
    <w:p w14:paraId="6EE2FDFD" w14:textId="77777777" w:rsidR="00A26296" w:rsidRDefault="00A26296">
      <w:pPr>
        <w:pStyle w:val="Commentaire"/>
      </w:pPr>
      <w:r>
        <w:t>Correct:</w:t>
      </w:r>
    </w:p>
    <w:p w14:paraId="72034014" w14:textId="77777777" w:rsidR="00A26296" w:rsidRDefault="00A26296">
      <w:pPr>
        <w:pStyle w:val="Commentaire"/>
      </w:pPr>
      <w:r>
        <w:t>Schaller et al. (2016)</w:t>
      </w:r>
    </w:p>
    <w:p w14:paraId="0F3E2D9C" w14:textId="01BE2639" w:rsidR="00A26296" w:rsidRDefault="00A26296">
      <w:pPr>
        <w:pStyle w:val="Commentaire"/>
      </w:pPr>
      <w:r>
        <w:t>(Schaller et al., 2016)</w:t>
      </w:r>
    </w:p>
  </w:comment>
  <w:comment w:id="478" w:author="Robin Matthews" w:date="2021-07-13T14:10:00Z" w:initials="RM">
    <w:p w14:paraId="0113BAC3" w14:textId="77777777" w:rsidR="00A26296" w:rsidRDefault="00A26296">
      <w:pPr>
        <w:pStyle w:val="Commentaire"/>
      </w:pPr>
      <w:r>
        <w:rPr>
          <w:rStyle w:val="Marquedecommentaire"/>
        </w:rPr>
        <w:annotationRef/>
      </w:r>
      <w:r>
        <w:t>Extra stuff:</w:t>
      </w:r>
    </w:p>
    <w:p w14:paraId="61F9B1C9" w14:textId="77777777" w:rsidR="00A26296" w:rsidRDefault="00A26296">
      <w:pPr>
        <w:pStyle w:val="Commentaire"/>
      </w:pPr>
      <w:r>
        <w:t>, )</w:t>
      </w:r>
    </w:p>
    <w:p w14:paraId="318335DE" w14:textId="77777777" w:rsidR="00A26296" w:rsidRDefault="00A26296">
      <w:pPr>
        <w:pStyle w:val="Commentaire"/>
      </w:pPr>
    </w:p>
    <w:p w14:paraId="197D727C" w14:textId="77777777" w:rsidR="00A26296" w:rsidRDefault="00A26296">
      <w:pPr>
        <w:pStyle w:val="Commentaire"/>
      </w:pPr>
      <w:r>
        <w:t>Correct:</w:t>
      </w:r>
    </w:p>
    <w:p w14:paraId="4C126B1B" w14:textId="77777777" w:rsidR="00A26296" w:rsidRDefault="00A26296">
      <w:pPr>
        <w:pStyle w:val="Commentaire"/>
      </w:pPr>
      <w:r>
        <w:t>Lott et al. (2013)</w:t>
      </w:r>
    </w:p>
    <w:p w14:paraId="62EFD8F7" w14:textId="79A3C6BE" w:rsidR="00A26296" w:rsidRDefault="00A26296">
      <w:pPr>
        <w:pStyle w:val="Commentaire"/>
      </w:pPr>
      <w:r>
        <w:t>(Lott et al., 2013)</w:t>
      </w:r>
    </w:p>
  </w:comment>
  <w:comment w:id="479" w:author="Robin Matthews" w:date="2021-07-13T14:10:00Z" w:initials="RM">
    <w:p w14:paraId="0A9CDFCB" w14:textId="77777777" w:rsidR="00A26296" w:rsidRDefault="00A26296">
      <w:pPr>
        <w:pStyle w:val="Commentaire"/>
      </w:pPr>
      <w:r>
        <w:rPr>
          <w:rStyle w:val="Marquedecommentaire"/>
        </w:rPr>
        <w:annotationRef/>
      </w:r>
      <w:r>
        <w:t>Extra stuff:</w:t>
      </w:r>
    </w:p>
    <w:p w14:paraId="6A3B52F1" w14:textId="77777777" w:rsidR="00A26296" w:rsidRDefault="00A26296">
      <w:pPr>
        <w:pStyle w:val="Commentaire"/>
      </w:pPr>
      <w:r>
        <w:t>(e.g. , )</w:t>
      </w:r>
    </w:p>
    <w:p w14:paraId="25DD4646" w14:textId="77777777" w:rsidR="00A26296" w:rsidRDefault="00A26296">
      <w:pPr>
        <w:pStyle w:val="Commentaire"/>
      </w:pPr>
    </w:p>
    <w:p w14:paraId="37E927A4" w14:textId="77777777" w:rsidR="00A26296" w:rsidRDefault="00A26296">
      <w:pPr>
        <w:pStyle w:val="Commentaire"/>
      </w:pPr>
      <w:r>
        <w:t>Correct:</w:t>
      </w:r>
    </w:p>
    <w:p w14:paraId="266C2645" w14:textId="77777777" w:rsidR="00A26296" w:rsidRDefault="00A26296">
      <w:pPr>
        <w:pStyle w:val="Commentaire"/>
      </w:pPr>
      <w:r>
        <w:t>Hoerling et al. (2013, 2014)</w:t>
      </w:r>
    </w:p>
    <w:p w14:paraId="2B0A9305" w14:textId="1E04DDF0" w:rsidR="00A26296" w:rsidRDefault="00A26296">
      <w:pPr>
        <w:pStyle w:val="Commentaire"/>
      </w:pPr>
      <w:r>
        <w:t>(Hoerling et al., 2013, 2014)</w:t>
      </w:r>
    </w:p>
  </w:comment>
  <w:comment w:id="483" w:author="Robin Matthews" w:date="2021-07-13T14:10:00Z" w:initials="RM">
    <w:p w14:paraId="021EC051" w14:textId="77777777" w:rsidR="00A26296" w:rsidRDefault="00A26296">
      <w:pPr>
        <w:pStyle w:val="Commentaire"/>
      </w:pPr>
      <w:r>
        <w:rPr>
          <w:rStyle w:val="Marquedecommentaire"/>
        </w:rPr>
        <w:annotationRef/>
      </w:r>
      <w:r>
        <w:t>Extra stuff:</w:t>
      </w:r>
    </w:p>
    <w:p w14:paraId="40FAAC4D" w14:textId="77777777" w:rsidR="00A26296" w:rsidRDefault="00A26296">
      <w:pPr>
        <w:pStyle w:val="Commentaire"/>
      </w:pPr>
      <w:r>
        <w:t xml:space="preserve">; ; </w:t>
      </w:r>
    </w:p>
    <w:p w14:paraId="78BE204E" w14:textId="77777777" w:rsidR="00A26296" w:rsidRDefault="00A26296">
      <w:pPr>
        <w:pStyle w:val="Commentaire"/>
      </w:pPr>
    </w:p>
    <w:p w14:paraId="26042832" w14:textId="77777777" w:rsidR="00A26296" w:rsidRDefault="00A26296">
      <w:pPr>
        <w:pStyle w:val="Commentaire"/>
      </w:pPr>
      <w:r>
        <w:t>Correct:</w:t>
      </w:r>
    </w:p>
    <w:p w14:paraId="773C1BE9" w14:textId="0886C7A8" w:rsidR="00A26296" w:rsidRDefault="00A26296">
      <w:pPr>
        <w:pStyle w:val="Commentaire"/>
      </w:pPr>
      <w:r>
        <w:t>(Pall et al., 2017; Patricola and Wehner, 2018; Wehner et al., 2018a)</w:t>
      </w:r>
    </w:p>
  </w:comment>
  <w:comment w:id="489" w:author="Robin Matthews" w:date="2021-07-13T14:10:00Z" w:initials="RM">
    <w:p w14:paraId="6DD28637" w14:textId="77777777" w:rsidR="00A26296" w:rsidRDefault="00A26296">
      <w:pPr>
        <w:pStyle w:val="Commentaire"/>
      </w:pPr>
      <w:r>
        <w:rPr>
          <w:rStyle w:val="Marquedecommentaire"/>
        </w:rPr>
        <w:annotationRef/>
      </w:r>
      <w:r>
        <w:t>Extra stuff:</w:t>
      </w:r>
    </w:p>
    <w:p w14:paraId="362AE795" w14:textId="77777777" w:rsidR="00A26296" w:rsidRDefault="00A26296">
      <w:pPr>
        <w:pStyle w:val="Commentaire"/>
      </w:pPr>
      <w:r>
        <w:t>(, ; Cross-Working Group Box 1.1 in Chapter 1)</w:t>
      </w:r>
    </w:p>
    <w:p w14:paraId="3DA24B1A" w14:textId="77777777" w:rsidR="00A26296" w:rsidRDefault="00A26296">
      <w:pPr>
        <w:pStyle w:val="Commentaire"/>
      </w:pPr>
    </w:p>
    <w:p w14:paraId="161F7608" w14:textId="77777777" w:rsidR="00A26296" w:rsidRDefault="00A26296">
      <w:pPr>
        <w:pStyle w:val="Commentaire"/>
      </w:pPr>
      <w:r>
        <w:t>Correct:</w:t>
      </w:r>
    </w:p>
    <w:p w14:paraId="24E3B555" w14:textId="77777777" w:rsidR="00A26296" w:rsidRDefault="00A26296">
      <w:pPr>
        <w:pStyle w:val="Commentaire"/>
      </w:pPr>
      <w:r>
        <w:t>Shepherd (2016)</w:t>
      </w:r>
    </w:p>
    <w:p w14:paraId="1CAF7F87" w14:textId="4EB042D0" w:rsidR="00A26296" w:rsidRDefault="00A26296">
      <w:pPr>
        <w:pStyle w:val="Commentaire"/>
      </w:pPr>
      <w:r>
        <w:t>(Shepherd, 2016)</w:t>
      </w:r>
    </w:p>
  </w:comment>
  <w:comment w:id="495" w:author="Robin Matthews" w:date="2021-07-13T14:10:00Z" w:initials="RM">
    <w:p w14:paraId="1C748182" w14:textId="77777777" w:rsidR="00A26296" w:rsidRDefault="00A26296">
      <w:pPr>
        <w:pStyle w:val="Commentaire"/>
      </w:pPr>
      <w:r>
        <w:rPr>
          <w:rStyle w:val="Marquedecommentaire"/>
        </w:rPr>
        <w:annotationRef/>
      </w:r>
      <w:r>
        <w:t>Extra stuff:</w:t>
      </w:r>
    </w:p>
    <w:p w14:paraId="59202A81" w14:textId="77777777" w:rsidR="00A26296" w:rsidRDefault="00A26296">
      <w:pPr>
        <w:pStyle w:val="Commentaire"/>
      </w:pPr>
      <w:r>
        <w:t>(e.g., ; )</w:t>
      </w:r>
    </w:p>
    <w:p w14:paraId="50678797" w14:textId="77777777" w:rsidR="00A26296" w:rsidRDefault="00A26296">
      <w:pPr>
        <w:pStyle w:val="Commentaire"/>
      </w:pPr>
    </w:p>
    <w:p w14:paraId="0573BFD2" w14:textId="77777777" w:rsidR="00A26296" w:rsidRDefault="00A26296">
      <w:pPr>
        <w:pStyle w:val="Commentaire"/>
      </w:pPr>
      <w:r>
        <w:t>Correct:</w:t>
      </w:r>
    </w:p>
    <w:p w14:paraId="1B96C3A5" w14:textId="44929283" w:rsidR="00A26296" w:rsidRDefault="00A26296">
      <w:pPr>
        <w:pStyle w:val="Commentaire"/>
      </w:pPr>
      <w:r>
        <w:t>(Takayabu et al., 2015; Patricola and Wehner, 2018)</w:t>
      </w:r>
    </w:p>
  </w:comment>
  <w:comment w:id="496" w:author="Robin Matthews" w:date="2021-07-13T17:36:00Z" w:initials="RM">
    <w:p w14:paraId="4D7ED320" w14:textId="6EAE7698" w:rsidR="003A43B8" w:rsidRDefault="003A43B8">
      <w:pPr>
        <w:pStyle w:val="Commentaire"/>
      </w:pPr>
      <w:r>
        <w:rPr>
          <w:rStyle w:val="Marquedecommentaire"/>
        </w:rPr>
        <w:annotationRef/>
      </w:r>
      <w:r>
        <w:t>rearranged</w:t>
      </w:r>
    </w:p>
  </w:comment>
  <w:comment w:id="501" w:author="Robin Matthews" w:date="2021-07-13T14:10:00Z" w:initials="RM">
    <w:p w14:paraId="2AF6C6DC" w14:textId="77777777" w:rsidR="00A26296" w:rsidRDefault="00A26296">
      <w:pPr>
        <w:pStyle w:val="Commentaire"/>
      </w:pPr>
      <w:r>
        <w:rPr>
          <w:rStyle w:val="Marquedecommentaire"/>
        </w:rPr>
        <w:annotationRef/>
      </w:r>
      <w:r>
        <w:t>Extra stuff:</w:t>
      </w:r>
    </w:p>
    <w:p w14:paraId="6ABF304C" w14:textId="77777777" w:rsidR="00A26296" w:rsidRDefault="00A26296">
      <w:pPr>
        <w:pStyle w:val="Commentaire"/>
      </w:pPr>
      <w:r>
        <w:t xml:space="preserve"> (; ; )</w:t>
      </w:r>
    </w:p>
    <w:p w14:paraId="579D0BDD" w14:textId="77777777" w:rsidR="00A26296" w:rsidRDefault="00A26296">
      <w:pPr>
        <w:pStyle w:val="Commentaire"/>
      </w:pPr>
    </w:p>
    <w:p w14:paraId="3FE162B3" w14:textId="77777777" w:rsidR="00A26296" w:rsidRDefault="00A26296">
      <w:pPr>
        <w:pStyle w:val="Commentaire"/>
      </w:pPr>
      <w:r>
        <w:t>Correct:</w:t>
      </w:r>
    </w:p>
    <w:p w14:paraId="3EA5894B" w14:textId="449448BD" w:rsidR="00A26296" w:rsidRDefault="00A26296">
      <w:pPr>
        <w:pStyle w:val="Commentaire"/>
      </w:pPr>
      <w:r>
        <w:t>(Otto et al., 2016; Christidis et al., 2018; Jézéquel et al., 2018)</w:t>
      </w:r>
    </w:p>
  </w:comment>
  <w:comment w:id="511" w:author="Robin Matthews" w:date="2021-07-13T14:10:00Z" w:initials="RM">
    <w:p w14:paraId="184E1082" w14:textId="77777777" w:rsidR="00A26296" w:rsidRDefault="00A26296">
      <w:pPr>
        <w:pStyle w:val="Commentaire"/>
      </w:pPr>
      <w:r>
        <w:rPr>
          <w:rStyle w:val="Marquedecommentaire"/>
        </w:rPr>
        <w:annotationRef/>
      </w:r>
      <w:r>
        <w:t>Extra stuff:</w:t>
      </w:r>
    </w:p>
    <w:p w14:paraId="668FF0FD" w14:textId="77777777" w:rsidR="00A26296" w:rsidRDefault="00A26296">
      <w:pPr>
        <w:pStyle w:val="Commentaire"/>
      </w:pPr>
      <w:r>
        <w:t xml:space="preserve">(; ; </w:t>
      </w:r>
    </w:p>
    <w:p w14:paraId="62BF8766" w14:textId="77777777" w:rsidR="00A26296" w:rsidRDefault="00A26296">
      <w:pPr>
        <w:pStyle w:val="Commentaire"/>
      </w:pPr>
    </w:p>
    <w:p w14:paraId="4E7BC271" w14:textId="77777777" w:rsidR="00A26296" w:rsidRDefault="00A26296">
      <w:pPr>
        <w:pStyle w:val="Commentaire"/>
      </w:pPr>
      <w:r>
        <w:t>Correct:</w:t>
      </w:r>
    </w:p>
    <w:p w14:paraId="23825A92" w14:textId="7CDF4E20" w:rsidR="00A26296" w:rsidRDefault="00A26296">
      <w:pPr>
        <w:pStyle w:val="Commentaire"/>
      </w:pPr>
      <w:r>
        <w:t>(Uhe et al., 2016; Cattiaux and Ribes, 2018)</w:t>
      </w:r>
    </w:p>
  </w:comment>
  <w:comment w:id="513" w:author="Robin Matthews" w:date="2021-07-13T14:10:00Z" w:initials="RM">
    <w:p w14:paraId="14E7040C" w14:textId="77777777" w:rsidR="00A26296" w:rsidRDefault="00A26296">
      <w:pPr>
        <w:pStyle w:val="Commentaire"/>
      </w:pPr>
      <w:r>
        <w:rPr>
          <w:rStyle w:val="Marquedecommentaire"/>
        </w:rPr>
        <w:annotationRef/>
      </w:r>
      <w:r>
        <w:t>Extra stuff:</w:t>
      </w:r>
    </w:p>
    <w:p w14:paraId="0D9AC823" w14:textId="77777777" w:rsidR="00A26296" w:rsidRDefault="00A26296">
      <w:pPr>
        <w:pStyle w:val="Commentaire"/>
      </w:pPr>
      <w:r>
        <w:t>, )</w:t>
      </w:r>
    </w:p>
    <w:p w14:paraId="48AE04B6" w14:textId="77777777" w:rsidR="00A26296" w:rsidRDefault="00A26296">
      <w:pPr>
        <w:pStyle w:val="Commentaire"/>
      </w:pPr>
    </w:p>
    <w:p w14:paraId="736CAA3E" w14:textId="77777777" w:rsidR="00A26296" w:rsidRDefault="00A26296">
      <w:pPr>
        <w:pStyle w:val="Commentaire"/>
      </w:pPr>
      <w:r>
        <w:t>Correct:</w:t>
      </w:r>
    </w:p>
    <w:p w14:paraId="6E0EAFF9" w14:textId="77777777" w:rsidR="00A26296" w:rsidRDefault="00A26296">
      <w:pPr>
        <w:pStyle w:val="Commentaire"/>
      </w:pPr>
      <w:r>
        <w:t>Kirchmeier-Young et al. (2019)</w:t>
      </w:r>
    </w:p>
    <w:p w14:paraId="73ECB4E2" w14:textId="4481E216" w:rsidR="00A26296" w:rsidRDefault="00A26296">
      <w:pPr>
        <w:pStyle w:val="Commentaire"/>
      </w:pPr>
      <w:r>
        <w:t>(Kirchmeier-Young et al., 2019)</w:t>
      </w:r>
    </w:p>
  </w:comment>
  <w:comment w:id="514" w:author="Robin Matthews" w:date="2021-07-13T14:10:00Z" w:initials="RM">
    <w:p w14:paraId="116CBED4" w14:textId="77777777" w:rsidR="00A26296" w:rsidRDefault="00A26296">
      <w:pPr>
        <w:pStyle w:val="Commentaire"/>
      </w:pPr>
      <w:r>
        <w:rPr>
          <w:rStyle w:val="Marquedecommentaire"/>
        </w:rPr>
        <w:annotationRef/>
      </w:r>
      <w:r>
        <w:t>Not found:</w:t>
      </w:r>
    </w:p>
    <w:p w14:paraId="4DBB6E10" w14:textId="77777777" w:rsidR="00A26296" w:rsidRDefault="00A26296">
      <w:pPr>
        <w:pStyle w:val="Commentaire"/>
      </w:pPr>
      <w:r>
        <w:t>W. Zhang et al.</w:t>
      </w:r>
    </w:p>
    <w:p w14:paraId="307CB5E8" w14:textId="77777777" w:rsidR="00A26296" w:rsidRDefault="00A26296">
      <w:pPr>
        <w:pStyle w:val="Commentaire"/>
      </w:pPr>
      <w:r>
        <w:t>2020b</w:t>
      </w:r>
    </w:p>
    <w:p w14:paraId="38CD976C" w14:textId="77777777" w:rsidR="00A26296" w:rsidRDefault="00A26296">
      <w:pPr>
        <w:pStyle w:val="Commentaire"/>
      </w:pPr>
    </w:p>
    <w:p w14:paraId="4BDBE0F9" w14:textId="77777777" w:rsidR="00A26296" w:rsidRDefault="00A26296">
      <w:pPr>
        <w:pStyle w:val="Commentaire"/>
      </w:pPr>
      <w:r>
        <w:t>Extra stuff:</w:t>
      </w:r>
    </w:p>
    <w:p w14:paraId="75CC3208" w14:textId="77777777" w:rsidR="00A26296" w:rsidRDefault="00A26296">
      <w:pPr>
        <w:pStyle w:val="Commentaire"/>
      </w:pPr>
      <w:r>
        <w:t>(Zhang et al., 2020d)</w:t>
      </w:r>
    </w:p>
    <w:p w14:paraId="1753898F" w14:textId="77777777" w:rsidR="00A26296" w:rsidRDefault="00A26296">
      <w:pPr>
        <w:pStyle w:val="Commentaire"/>
      </w:pPr>
    </w:p>
    <w:p w14:paraId="3D4F7C4F" w14:textId="77777777" w:rsidR="00A26296" w:rsidRDefault="00A26296">
      <w:pPr>
        <w:pStyle w:val="Commentaire"/>
      </w:pPr>
      <w:r>
        <w:t>Correct:</w:t>
      </w:r>
    </w:p>
    <w:p w14:paraId="74A93ABB" w14:textId="77777777" w:rsidR="00A26296" w:rsidRDefault="00A26296">
      <w:pPr>
        <w:pStyle w:val="Commentaire"/>
      </w:pPr>
      <w:r>
        <w:t>W. Zhang et al. (2020b)</w:t>
      </w:r>
    </w:p>
    <w:p w14:paraId="269A0BD9" w14:textId="1B3F10CC" w:rsidR="00A26296" w:rsidRDefault="00A26296">
      <w:pPr>
        <w:pStyle w:val="Commentaire"/>
      </w:pPr>
      <w:r>
        <w:t>(W. Zhang et al., 2020b)</w:t>
      </w:r>
    </w:p>
  </w:comment>
  <w:comment w:id="520" w:author="Robin Matthews" w:date="2021-07-13T14:10:00Z" w:initials="RM">
    <w:p w14:paraId="14F65E89" w14:textId="77777777" w:rsidR="00A26296" w:rsidRDefault="00A26296">
      <w:pPr>
        <w:pStyle w:val="Commentaire"/>
      </w:pPr>
      <w:r>
        <w:rPr>
          <w:rStyle w:val="Marquedecommentaire"/>
        </w:rPr>
        <w:annotationRef/>
      </w:r>
      <w:r>
        <w:t>Extra stuff:</w:t>
      </w:r>
    </w:p>
    <w:p w14:paraId="63107968" w14:textId="77777777" w:rsidR="00A26296" w:rsidRDefault="00A26296">
      <w:pPr>
        <w:pStyle w:val="Commentaire"/>
      </w:pPr>
      <w:r>
        <w:t>; )</w:t>
      </w:r>
    </w:p>
    <w:p w14:paraId="66EEC5A5" w14:textId="77777777" w:rsidR="00A26296" w:rsidRDefault="00A26296">
      <w:pPr>
        <w:pStyle w:val="Commentaire"/>
      </w:pPr>
    </w:p>
    <w:p w14:paraId="22BA59BB" w14:textId="77777777" w:rsidR="00A26296" w:rsidRDefault="00A26296">
      <w:pPr>
        <w:pStyle w:val="Commentaire"/>
      </w:pPr>
      <w:r>
        <w:t>Correct:</w:t>
      </w:r>
    </w:p>
    <w:p w14:paraId="44853BBD" w14:textId="62112509" w:rsidR="00A26296" w:rsidRDefault="00A26296">
      <w:pPr>
        <w:pStyle w:val="Commentaire"/>
      </w:pPr>
      <w:r>
        <w:t>(Shepherd, 2014; Woollings et al., 2018)</w:t>
      </w:r>
    </w:p>
  </w:comment>
  <w:comment w:id="536" w:author="Robin Matthews" w:date="2021-07-13T14:10:00Z" w:initials="RM">
    <w:p w14:paraId="09CE166C" w14:textId="77777777" w:rsidR="00A26296" w:rsidRDefault="00A26296">
      <w:pPr>
        <w:pStyle w:val="Commentaire"/>
      </w:pPr>
      <w:r>
        <w:rPr>
          <w:rStyle w:val="Marquedecommentaire"/>
        </w:rPr>
        <w:annotationRef/>
      </w:r>
      <w:r>
        <w:t>Extra stuff:</w:t>
      </w:r>
    </w:p>
    <w:p w14:paraId="0208AEBE" w14:textId="77777777" w:rsidR="00A26296" w:rsidRDefault="00A26296">
      <w:pPr>
        <w:pStyle w:val="Commentaire"/>
      </w:pPr>
      <w:r>
        <w:t xml:space="preserve">, </w:t>
      </w:r>
    </w:p>
    <w:p w14:paraId="65D5BD59" w14:textId="77777777" w:rsidR="00A26296" w:rsidRDefault="00A26296">
      <w:pPr>
        <w:pStyle w:val="Commentaire"/>
      </w:pPr>
    </w:p>
    <w:p w14:paraId="1FB4693F" w14:textId="77777777" w:rsidR="00A26296" w:rsidRDefault="00A26296">
      <w:pPr>
        <w:pStyle w:val="Commentaire"/>
      </w:pPr>
      <w:r>
        <w:t>Correct:</w:t>
      </w:r>
    </w:p>
    <w:p w14:paraId="2C3E3D34" w14:textId="77777777" w:rsidR="00A26296" w:rsidRDefault="00A26296">
      <w:pPr>
        <w:pStyle w:val="Commentaire"/>
      </w:pPr>
      <w:r>
        <w:t>Seneviratne et al. (2016)</w:t>
      </w:r>
    </w:p>
    <w:p w14:paraId="713B7098" w14:textId="6ABEC303" w:rsidR="00A26296" w:rsidRDefault="00A26296">
      <w:pPr>
        <w:pStyle w:val="Commentaire"/>
      </w:pPr>
      <w:r>
        <w:t>(Seneviratne et al., 2016)</w:t>
      </w:r>
    </w:p>
  </w:comment>
  <w:comment w:id="542" w:author="Robin Matthews" w:date="2021-07-13T14:10:00Z" w:initials="RM">
    <w:p w14:paraId="7760713F" w14:textId="77777777" w:rsidR="00A26296" w:rsidRDefault="00A26296">
      <w:pPr>
        <w:pStyle w:val="Commentaire"/>
      </w:pPr>
      <w:r>
        <w:rPr>
          <w:rStyle w:val="Marquedecommentaire"/>
        </w:rPr>
        <w:annotationRef/>
      </w:r>
      <w:r>
        <w:t>Extra stuff:</w:t>
      </w:r>
    </w:p>
    <w:p w14:paraId="01A7C6C3" w14:textId="77777777" w:rsidR="00A26296" w:rsidRDefault="00A26296">
      <w:pPr>
        <w:pStyle w:val="Commentaire"/>
      </w:pPr>
      <w:r>
        <w:t xml:space="preserve">, </w:t>
      </w:r>
    </w:p>
    <w:p w14:paraId="16CB4106" w14:textId="77777777" w:rsidR="00A26296" w:rsidRDefault="00A26296">
      <w:pPr>
        <w:pStyle w:val="Commentaire"/>
      </w:pPr>
    </w:p>
    <w:p w14:paraId="68BFBCDC" w14:textId="77777777" w:rsidR="00A26296" w:rsidRDefault="00A26296">
      <w:pPr>
        <w:pStyle w:val="Commentaire"/>
      </w:pPr>
      <w:r>
        <w:t>Correct:</w:t>
      </w:r>
    </w:p>
    <w:p w14:paraId="5A0FEDAE" w14:textId="77777777" w:rsidR="00A26296" w:rsidRDefault="00A26296">
      <w:pPr>
        <w:pStyle w:val="Commentaire"/>
      </w:pPr>
      <w:r>
        <w:t>Wartenburger et al. (2017)</w:t>
      </w:r>
    </w:p>
    <w:p w14:paraId="5688D0BE" w14:textId="301E249F" w:rsidR="00A26296" w:rsidRDefault="00A26296">
      <w:pPr>
        <w:pStyle w:val="Commentaire"/>
      </w:pPr>
      <w:r>
        <w:t>(Wartenburger et al., 2017)</w:t>
      </w:r>
    </w:p>
  </w:comment>
  <w:comment w:id="547" w:author="Robin Matthews" w:date="2021-07-13T14:10:00Z" w:initials="RM">
    <w:p w14:paraId="27E4E458" w14:textId="77777777" w:rsidR="00A26296" w:rsidRDefault="00A26296">
      <w:pPr>
        <w:pStyle w:val="Commentaire"/>
      </w:pPr>
      <w:r>
        <w:rPr>
          <w:rStyle w:val="Marquedecommentaire"/>
        </w:rPr>
        <w:annotationRef/>
      </w:r>
      <w:r>
        <w:t>Extra stuff:</w:t>
      </w:r>
    </w:p>
    <w:p w14:paraId="37B81146" w14:textId="77777777" w:rsidR="00A26296" w:rsidRDefault="00A26296">
      <w:pPr>
        <w:pStyle w:val="Commentaire"/>
      </w:pPr>
      <w:r>
        <w:t xml:space="preserve">, </w:t>
      </w:r>
    </w:p>
    <w:p w14:paraId="3CB09B30" w14:textId="77777777" w:rsidR="00A26296" w:rsidRDefault="00A26296">
      <w:pPr>
        <w:pStyle w:val="Commentaire"/>
      </w:pPr>
    </w:p>
    <w:p w14:paraId="175F7B62" w14:textId="77777777" w:rsidR="00A26296" w:rsidRDefault="00A26296">
      <w:pPr>
        <w:pStyle w:val="Commentaire"/>
      </w:pPr>
      <w:r>
        <w:t>Correct:</w:t>
      </w:r>
    </w:p>
    <w:p w14:paraId="248937C3" w14:textId="77777777" w:rsidR="00A26296" w:rsidRDefault="00A26296">
      <w:pPr>
        <w:pStyle w:val="Commentaire"/>
      </w:pPr>
      <w:r>
        <w:t>Matthews et al. (2017)</w:t>
      </w:r>
    </w:p>
    <w:p w14:paraId="78B8CAB5" w14:textId="3F2D04D6" w:rsidR="00A26296" w:rsidRDefault="00A26296">
      <w:pPr>
        <w:pStyle w:val="Commentaire"/>
      </w:pPr>
      <w:r>
        <w:t>(Matthews et al., 2017)</w:t>
      </w:r>
    </w:p>
  </w:comment>
  <w:comment w:id="552" w:author="Robin Matthews" w:date="2021-07-13T14:10:00Z" w:initials="RM">
    <w:p w14:paraId="0427821B" w14:textId="77777777" w:rsidR="00A26296" w:rsidRDefault="00A26296">
      <w:pPr>
        <w:pStyle w:val="Commentaire"/>
      </w:pPr>
      <w:r>
        <w:rPr>
          <w:rStyle w:val="Marquedecommentaire"/>
        </w:rPr>
        <w:annotationRef/>
      </w:r>
      <w:r>
        <w:t>Extra stuff:</w:t>
      </w:r>
    </w:p>
    <w:p w14:paraId="55E87553" w14:textId="77777777" w:rsidR="00A26296" w:rsidRDefault="00A26296">
      <w:pPr>
        <w:pStyle w:val="Commentaire"/>
      </w:pPr>
      <w:r>
        <w:t xml:space="preserve"> </w:t>
      </w:r>
    </w:p>
    <w:p w14:paraId="113A02A8" w14:textId="77777777" w:rsidR="00A26296" w:rsidRDefault="00A26296">
      <w:pPr>
        <w:pStyle w:val="Commentaire"/>
      </w:pPr>
    </w:p>
    <w:p w14:paraId="6EA9C496" w14:textId="77777777" w:rsidR="00A26296" w:rsidRDefault="00A26296">
      <w:pPr>
        <w:pStyle w:val="Commentaire"/>
      </w:pPr>
      <w:r>
        <w:t>Correct:</w:t>
      </w:r>
    </w:p>
    <w:p w14:paraId="2E87C709" w14:textId="77777777" w:rsidR="00A26296" w:rsidRDefault="00A26296">
      <w:pPr>
        <w:pStyle w:val="Commentaire"/>
      </w:pPr>
      <w:r>
        <w:t>Tebaldi and Knutti (2018)</w:t>
      </w:r>
    </w:p>
    <w:p w14:paraId="3308ACB4" w14:textId="29EB7040" w:rsidR="00A26296" w:rsidRDefault="00A26296">
      <w:pPr>
        <w:pStyle w:val="Commentaire"/>
      </w:pPr>
      <w:r>
        <w:t>(Tebaldi and Knutti, 2018)</w:t>
      </w:r>
    </w:p>
  </w:comment>
  <w:comment w:id="557" w:author="Robin Matthews" w:date="2021-07-13T14:10:00Z" w:initials="RM">
    <w:p w14:paraId="23F83F8C" w14:textId="77777777" w:rsidR="00A26296" w:rsidRDefault="00A26296">
      <w:pPr>
        <w:pStyle w:val="Commentaire"/>
      </w:pPr>
      <w:r>
        <w:rPr>
          <w:rStyle w:val="Marquedecommentaire"/>
        </w:rPr>
        <w:annotationRef/>
      </w:r>
      <w:r>
        <w:t>Not found:</w:t>
      </w:r>
    </w:p>
    <w:p w14:paraId="0105A353" w14:textId="77777777" w:rsidR="00A26296" w:rsidRDefault="00A26296">
      <w:pPr>
        <w:pStyle w:val="Commentaire"/>
      </w:pPr>
      <w:r>
        <w:t>Y. Sun et al.</w:t>
      </w:r>
    </w:p>
    <w:p w14:paraId="4236E46C" w14:textId="77777777" w:rsidR="00A26296" w:rsidRDefault="00A26296">
      <w:pPr>
        <w:pStyle w:val="Commentaire"/>
      </w:pPr>
    </w:p>
    <w:p w14:paraId="6081F48D" w14:textId="77777777" w:rsidR="00A26296" w:rsidRDefault="00A26296">
      <w:pPr>
        <w:pStyle w:val="Commentaire"/>
      </w:pPr>
      <w:r>
        <w:t>Extra stuff:</w:t>
      </w:r>
    </w:p>
    <w:p w14:paraId="47068144" w14:textId="77777777" w:rsidR="00A26296" w:rsidRDefault="00A26296">
      <w:pPr>
        <w:pStyle w:val="Commentaire"/>
      </w:pPr>
      <w:r>
        <w:t xml:space="preserve">Sun et al., </w:t>
      </w:r>
    </w:p>
    <w:p w14:paraId="2E93CE53" w14:textId="77777777" w:rsidR="00A26296" w:rsidRDefault="00A26296">
      <w:pPr>
        <w:pStyle w:val="Commentaire"/>
      </w:pPr>
    </w:p>
    <w:p w14:paraId="15333DC7" w14:textId="77777777" w:rsidR="00A26296" w:rsidRDefault="00A26296">
      <w:pPr>
        <w:pStyle w:val="Commentaire"/>
      </w:pPr>
      <w:r>
        <w:t>Correct:</w:t>
      </w:r>
    </w:p>
    <w:p w14:paraId="492AE45F" w14:textId="77777777" w:rsidR="00A26296" w:rsidRDefault="00A26296">
      <w:pPr>
        <w:pStyle w:val="Commentaire"/>
      </w:pPr>
      <w:r>
        <w:t>Y. Sun et al. (2018a)</w:t>
      </w:r>
    </w:p>
    <w:p w14:paraId="67DDFE49" w14:textId="0D87EC01" w:rsidR="00A26296" w:rsidRDefault="00A26296">
      <w:pPr>
        <w:pStyle w:val="Commentaire"/>
      </w:pPr>
      <w:r>
        <w:t>(Y. Sun et al., 2018a)</w:t>
      </w:r>
    </w:p>
  </w:comment>
  <w:comment w:id="562" w:author="Robin Matthews" w:date="2021-07-13T14:10:00Z" w:initials="RM">
    <w:p w14:paraId="39DCE2E6" w14:textId="77777777" w:rsidR="00A26296" w:rsidRDefault="00A26296">
      <w:pPr>
        <w:pStyle w:val="Commentaire"/>
      </w:pPr>
      <w:r>
        <w:rPr>
          <w:rStyle w:val="Marquedecommentaire"/>
        </w:rPr>
        <w:annotationRef/>
      </w:r>
      <w:r>
        <w:t>Extra stuff:</w:t>
      </w:r>
    </w:p>
    <w:p w14:paraId="1CD9CCF2" w14:textId="77777777" w:rsidR="00A26296" w:rsidRDefault="00A26296">
      <w:pPr>
        <w:pStyle w:val="Commentaire"/>
      </w:pPr>
      <w:r>
        <w:t xml:space="preserve">, </w:t>
      </w:r>
    </w:p>
    <w:p w14:paraId="6B7103DB" w14:textId="77777777" w:rsidR="00A26296" w:rsidRDefault="00A26296">
      <w:pPr>
        <w:pStyle w:val="Commentaire"/>
      </w:pPr>
    </w:p>
    <w:p w14:paraId="4AFEC9AE" w14:textId="77777777" w:rsidR="00A26296" w:rsidRDefault="00A26296">
      <w:pPr>
        <w:pStyle w:val="Commentaire"/>
      </w:pPr>
      <w:r>
        <w:t>Correct:</w:t>
      </w:r>
    </w:p>
    <w:p w14:paraId="326D12EC" w14:textId="77777777" w:rsidR="00A26296" w:rsidRDefault="00A26296">
      <w:pPr>
        <w:pStyle w:val="Commentaire"/>
      </w:pPr>
      <w:r>
        <w:t>Kharin et al. (2018)</w:t>
      </w:r>
    </w:p>
    <w:p w14:paraId="483C66BD" w14:textId="1D7BB7E9" w:rsidR="00A26296" w:rsidRDefault="00A26296">
      <w:pPr>
        <w:pStyle w:val="Commentaire"/>
      </w:pPr>
      <w:r>
        <w:t>(Kharin et al., 2018)</w:t>
      </w:r>
    </w:p>
  </w:comment>
  <w:comment w:id="567" w:author="Robin Matthews" w:date="2021-07-13T14:10:00Z" w:initials="RM">
    <w:p w14:paraId="402802E7" w14:textId="77777777" w:rsidR="00A26296" w:rsidRDefault="00A26296">
      <w:pPr>
        <w:pStyle w:val="Commentaire"/>
      </w:pPr>
      <w:r>
        <w:rPr>
          <w:rStyle w:val="Marquedecommentaire"/>
        </w:rPr>
        <w:annotationRef/>
      </w:r>
      <w:r>
        <w:t>Extra stuff:</w:t>
      </w:r>
    </w:p>
    <w:p w14:paraId="6E490D65" w14:textId="77777777" w:rsidR="00A26296" w:rsidRDefault="00A26296">
      <w:pPr>
        <w:pStyle w:val="Commentaire"/>
      </w:pPr>
      <w:r>
        <w:t>, b</w:t>
      </w:r>
    </w:p>
    <w:p w14:paraId="59ACDA6B" w14:textId="77777777" w:rsidR="00A26296" w:rsidRDefault="00A26296">
      <w:pPr>
        <w:pStyle w:val="Commentaire"/>
      </w:pPr>
    </w:p>
    <w:p w14:paraId="6BC6E5AC" w14:textId="77777777" w:rsidR="00A26296" w:rsidRDefault="00A26296">
      <w:pPr>
        <w:pStyle w:val="Commentaire"/>
      </w:pPr>
      <w:r>
        <w:t>Correct:</w:t>
      </w:r>
    </w:p>
    <w:p w14:paraId="08AB65D5" w14:textId="77777777" w:rsidR="00A26296" w:rsidRDefault="00A26296">
      <w:pPr>
        <w:pStyle w:val="Commentaire"/>
      </w:pPr>
      <w:r>
        <w:t>Beusch et al. (2020)</w:t>
      </w:r>
    </w:p>
    <w:p w14:paraId="63CF6C91" w14:textId="326E4D62" w:rsidR="00A26296" w:rsidRDefault="00A26296">
      <w:pPr>
        <w:pStyle w:val="Commentaire"/>
      </w:pPr>
      <w:r>
        <w:t>(Beusch et al., 2020)</w:t>
      </w:r>
    </w:p>
  </w:comment>
  <w:comment w:id="572" w:author="Robin Matthews" w:date="2021-07-13T14:10:00Z" w:initials="RM">
    <w:p w14:paraId="6963CB03" w14:textId="77777777" w:rsidR="00A26296" w:rsidRDefault="00A26296">
      <w:pPr>
        <w:pStyle w:val="Commentaire"/>
      </w:pPr>
      <w:r>
        <w:rPr>
          <w:rStyle w:val="Marquedecommentaire"/>
        </w:rPr>
        <w:annotationRef/>
      </w:r>
      <w:r>
        <w:t>Not found:</w:t>
      </w:r>
    </w:p>
    <w:p w14:paraId="4C4F5B0F" w14:textId="77777777" w:rsidR="00A26296" w:rsidRDefault="00A26296">
      <w:pPr>
        <w:pStyle w:val="Commentaire"/>
      </w:pPr>
      <w:r>
        <w:t>C. Li et al.</w:t>
      </w:r>
    </w:p>
    <w:p w14:paraId="14C7198A" w14:textId="77777777" w:rsidR="00A26296" w:rsidRDefault="00A26296">
      <w:pPr>
        <w:pStyle w:val="Commentaire"/>
      </w:pPr>
    </w:p>
    <w:p w14:paraId="5EAE9923" w14:textId="77777777" w:rsidR="00A26296" w:rsidRDefault="00A26296">
      <w:pPr>
        <w:pStyle w:val="Commentaire"/>
      </w:pPr>
      <w:r>
        <w:t>Extra stuff:</w:t>
      </w:r>
    </w:p>
    <w:p w14:paraId="06FF1EDD" w14:textId="77777777" w:rsidR="00A26296" w:rsidRDefault="00A26296">
      <w:pPr>
        <w:pStyle w:val="Commentaire"/>
      </w:pPr>
      <w:r>
        <w:t>Li et al., )</w:t>
      </w:r>
    </w:p>
    <w:p w14:paraId="00918DCB" w14:textId="77777777" w:rsidR="00A26296" w:rsidRDefault="00A26296">
      <w:pPr>
        <w:pStyle w:val="Commentaire"/>
      </w:pPr>
    </w:p>
    <w:p w14:paraId="79F11D6E" w14:textId="77777777" w:rsidR="00A26296" w:rsidRDefault="00A26296">
      <w:pPr>
        <w:pStyle w:val="Commentaire"/>
      </w:pPr>
      <w:r>
        <w:t>Correct:</w:t>
      </w:r>
    </w:p>
    <w:p w14:paraId="37D03AAE" w14:textId="77777777" w:rsidR="00A26296" w:rsidRDefault="00A26296">
      <w:pPr>
        <w:pStyle w:val="Commentaire"/>
      </w:pPr>
      <w:r>
        <w:t>C. Li et al. (2020)</w:t>
      </w:r>
    </w:p>
    <w:p w14:paraId="47B63CAB" w14:textId="4A67F370" w:rsidR="00A26296" w:rsidRDefault="00A26296">
      <w:pPr>
        <w:pStyle w:val="Commentaire"/>
      </w:pPr>
      <w:r>
        <w:t>(C. Li et al., 2020)</w:t>
      </w:r>
    </w:p>
  </w:comment>
  <w:comment w:id="577" w:author="Robin Matthews" w:date="2021-07-13T14:10:00Z" w:initials="RM">
    <w:p w14:paraId="09166264" w14:textId="77777777" w:rsidR="00A26296" w:rsidRDefault="00A26296">
      <w:pPr>
        <w:pStyle w:val="Commentaire"/>
      </w:pPr>
      <w:r>
        <w:rPr>
          <w:rStyle w:val="Marquedecommentaire"/>
        </w:rPr>
        <w:annotationRef/>
      </w:r>
      <w:r>
        <w:t>Extra stuff:</w:t>
      </w:r>
    </w:p>
    <w:p w14:paraId="591DFE9E" w14:textId="77777777" w:rsidR="00A26296" w:rsidRDefault="00A26296">
      <w:pPr>
        <w:pStyle w:val="Commentaire"/>
      </w:pPr>
      <w:r>
        <w:t xml:space="preserve"> )</w:t>
      </w:r>
    </w:p>
    <w:p w14:paraId="02521084" w14:textId="77777777" w:rsidR="00A26296" w:rsidRDefault="00A26296">
      <w:pPr>
        <w:pStyle w:val="Commentaire"/>
      </w:pPr>
    </w:p>
    <w:p w14:paraId="22A3B308" w14:textId="77777777" w:rsidR="00A26296" w:rsidRDefault="00A26296">
      <w:pPr>
        <w:pStyle w:val="Commentaire"/>
      </w:pPr>
      <w:r>
        <w:t>Correct:</w:t>
      </w:r>
    </w:p>
    <w:p w14:paraId="1BCF2532" w14:textId="77777777" w:rsidR="00A26296" w:rsidRDefault="00A26296">
      <w:pPr>
        <w:pStyle w:val="Commentaire"/>
      </w:pPr>
      <w:r>
        <w:t>UNFCCC (2015)</w:t>
      </w:r>
    </w:p>
    <w:p w14:paraId="4F90484B" w14:textId="74D2B512" w:rsidR="00A26296" w:rsidRDefault="00A26296">
      <w:pPr>
        <w:pStyle w:val="Commentaire"/>
      </w:pPr>
      <w:r>
        <w:t>(UNFCCC, 2015)</w:t>
      </w:r>
    </w:p>
  </w:comment>
  <w:comment w:id="578" w:author="Robin Matthews" w:date="2021-07-13T14:10:00Z" w:initials="RM">
    <w:p w14:paraId="538376CD" w14:textId="77777777" w:rsidR="00A26296" w:rsidRDefault="00A26296">
      <w:pPr>
        <w:pStyle w:val="Commentaire"/>
      </w:pPr>
      <w:r>
        <w:rPr>
          <w:rStyle w:val="Marquedecommentaire"/>
        </w:rPr>
        <w:annotationRef/>
      </w:r>
      <w:r>
        <w:t>Not found:</w:t>
      </w:r>
    </w:p>
    <w:p w14:paraId="1CDFF3E0" w14:textId="77777777" w:rsidR="00A26296" w:rsidRDefault="00A26296">
      <w:pPr>
        <w:pStyle w:val="Commentaire"/>
      </w:pPr>
      <w:r>
        <w:t>Z. Wang et al.</w:t>
      </w:r>
    </w:p>
    <w:p w14:paraId="2822FDF0" w14:textId="77777777" w:rsidR="00A26296" w:rsidRDefault="00A26296">
      <w:pPr>
        <w:pStyle w:val="Commentaire"/>
      </w:pPr>
      <w:r>
        <w:t>2017b</w:t>
      </w:r>
    </w:p>
    <w:p w14:paraId="5462439D" w14:textId="77777777" w:rsidR="00A26296" w:rsidRDefault="00A26296">
      <w:pPr>
        <w:pStyle w:val="Commentaire"/>
      </w:pPr>
    </w:p>
    <w:p w14:paraId="27D85753" w14:textId="77777777" w:rsidR="00A26296" w:rsidRDefault="00A26296">
      <w:pPr>
        <w:pStyle w:val="Commentaire"/>
      </w:pPr>
      <w:r>
        <w:t>Extra stuff:</w:t>
      </w:r>
    </w:p>
    <w:p w14:paraId="1AE01D86" w14:textId="77777777" w:rsidR="00A26296" w:rsidRDefault="00A26296">
      <w:pPr>
        <w:pStyle w:val="Commentaire"/>
      </w:pPr>
      <w:r>
        <w:t>(Wang et al., 2017d)</w:t>
      </w:r>
    </w:p>
    <w:p w14:paraId="053C4685" w14:textId="77777777" w:rsidR="00A26296" w:rsidRDefault="00A26296">
      <w:pPr>
        <w:pStyle w:val="Commentaire"/>
      </w:pPr>
    </w:p>
    <w:p w14:paraId="225482C9" w14:textId="77777777" w:rsidR="00A26296" w:rsidRDefault="00A26296">
      <w:pPr>
        <w:pStyle w:val="Commentaire"/>
      </w:pPr>
      <w:r>
        <w:t>Correct:</w:t>
      </w:r>
    </w:p>
    <w:p w14:paraId="2C92A5C6" w14:textId="77777777" w:rsidR="00A26296" w:rsidRDefault="00A26296">
      <w:pPr>
        <w:pStyle w:val="Commentaire"/>
      </w:pPr>
      <w:r>
        <w:t>Z. Wang et al. (2017b)</w:t>
      </w:r>
    </w:p>
    <w:p w14:paraId="0C566465" w14:textId="10EE6A09" w:rsidR="00A26296" w:rsidRDefault="00A26296">
      <w:pPr>
        <w:pStyle w:val="Commentaire"/>
      </w:pPr>
      <w:r>
        <w:t>(Z. Wang et al., 2017b)</w:t>
      </w:r>
    </w:p>
  </w:comment>
  <w:comment w:id="589" w:author="Robin Matthews" w:date="2021-07-13T14:10:00Z" w:initials="RM">
    <w:p w14:paraId="092104D5" w14:textId="77777777" w:rsidR="00A26296" w:rsidRDefault="00A26296">
      <w:pPr>
        <w:pStyle w:val="Commentaire"/>
      </w:pPr>
      <w:r>
        <w:rPr>
          <w:rStyle w:val="Marquedecommentaire"/>
        </w:rPr>
        <w:annotationRef/>
      </w:r>
      <w:r>
        <w:t>Extra stuff:</w:t>
      </w:r>
    </w:p>
    <w:p w14:paraId="20723056" w14:textId="77777777" w:rsidR="00A26296" w:rsidRDefault="00A26296">
      <w:pPr>
        <w:pStyle w:val="Commentaire"/>
      </w:pPr>
      <w:r>
        <w:t xml:space="preserve">(, </w:t>
      </w:r>
    </w:p>
    <w:p w14:paraId="5A112D03" w14:textId="77777777" w:rsidR="00A26296" w:rsidRDefault="00A26296">
      <w:pPr>
        <w:pStyle w:val="Commentaire"/>
      </w:pPr>
    </w:p>
    <w:p w14:paraId="6010F7FF" w14:textId="77777777" w:rsidR="00A26296" w:rsidRDefault="00A26296">
      <w:pPr>
        <w:pStyle w:val="Commentaire"/>
      </w:pPr>
      <w:r>
        <w:t>Correct:</w:t>
      </w:r>
    </w:p>
    <w:p w14:paraId="4DCA1837" w14:textId="77777777" w:rsidR="00A26296" w:rsidRDefault="00A26296">
      <w:pPr>
        <w:pStyle w:val="Commentaire"/>
      </w:pPr>
      <w:r>
        <w:t>Donat et al. (2017)</w:t>
      </w:r>
    </w:p>
    <w:p w14:paraId="0F8F9C7C" w14:textId="5D0FDD01" w:rsidR="00A26296" w:rsidRDefault="00A26296">
      <w:pPr>
        <w:pStyle w:val="Commentaire"/>
      </w:pPr>
      <w:r>
        <w:t>(Donat et al., 2017)</w:t>
      </w:r>
    </w:p>
  </w:comment>
  <w:comment w:id="591" w:author="Robin Matthews" w:date="2021-07-13T14:10:00Z" w:initials="RM">
    <w:p w14:paraId="57B34C30" w14:textId="77777777" w:rsidR="00A26296" w:rsidRDefault="00A26296">
      <w:pPr>
        <w:pStyle w:val="Commentaire"/>
      </w:pPr>
      <w:r>
        <w:rPr>
          <w:rStyle w:val="Marquedecommentaire"/>
        </w:rPr>
        <w:annotationRef/>
      </w:r>
      <w:r>
        <w:t>Not found:</w:t>
      </w:r>
    </w:p>
    <w:p w14:paraId="58AACE8F" w14:textId="77777777" w:rsidR="00A26296" w:rsidRDefault="00A26296">
      <w:pPr>
        <w:pStyle w:val="Commentaire"/>
      </w:pPr>
      <w:r>
        <w:t>2020a</w:t>
      </w:r>
    </w:p>
    <w:p w14:paraId="7B5CD1E2" w14:textId="77777777" w:rsidR="00A26296" w:rsidRDefault="00A26296">
      <w:pPr>
        <w:pStyle w:val="Commentaire"/>
      </w:pPr>
    </w:p>
    <w:p w14:paraId="3F2C7915" w14:textId="77777777" w:rsidR="00A26296" w:rsidRDefault="00A26296">
      <w:pPr>
        <w:pStyle w:val="Commentaire"/>
      </w:pPr>
      <w:r>
        <w:t>Extra stuff:</w:t>
      </w:r>
    </w:p>
    <w:p w14:paraId="07530266" w14:textId="77777777" w:rsidR="00A26296" w:rsidRDefault="00A26296">
      <w:pPr>
        <w:pStyle w:val="Commentaire"/>
      </w:pPr>
      <w:r>
        <w:t>, 9999)</w:t>
      </w:r>
    </w:p>
    <w:p w14:paraId="2040C944" w14:textId="77777777" w:rsidR="00A26296" w:rsidRDefault="00A26296">
      <w:pPr>
        <w:pStyle w:val="Commentaire"/>
      </w:pPr>
    </w:p>
    <w:p w14:paraId="76EF7656" w14:textId="77777777" w:rsidR="00A26296" w:rsidRDefault="00A26296">
      <w:pPr>
        <w:pStyle w:val="Commentaire"/>
      </w:pPr>
      <w:r>
        <w:t>Correct:</w:t>
      </w:r>
    </w:p>
    <w:p w14:paraId="0033D15B" w14:textId="77777777" w:rsidR="00A26296" w:rsidRDefault="00A26296">
      <w:pPr>
        <w:pStyle w:val="Commentaire"/>
      </w:pPr>
      <w:r>
        <w:t>Vautard et al. (2020a)</w:t>
      </w:r>
    </w:p>
    <w:p w14:paraId="26D92B0F" w14:textId="5EF34867" w:rsidR="00A26296" w:rsidRDefault="00A26296">
      <w:pPr>
        <w:pStyle w:val="Commentaire"/>
      </w:pPr>
      <w:r>
        <w:t>(Vautard et al., 2020a)</w:t>
      </w:r>
    </w:p>
  </w:comment>
  <w:comment w:id="599" w:author="Robin Matthews" w:date="2021-07-13T14:11:00Z" w:initials="RM">
    <w:p w14:paraId="544E39D3" w14:textId="77777777" w:rsidR="00A26296" w:rsidRDefault="00A26296">
      <w:pPr>
        <w:pStyle w:val="Commentaire"/>
      </w:pPr>
      <w:r>
        <w:rPr>
          <w:rStyle w:val="Marquedecommentaire"/>
        </w:rPr>
        <w:annotationRef/>
      </w:r>
      <w:r>
        <w:t>Not found:</w:t>
      </w:r>
    </w:p>
    <w:p w14:paraId="0DE19D94" w14:textId="77777777" w:rsidR="00A26296" w:rsidRDefault="00A26296">
      <w:pPr>
        <w:pStyle w:val="Commentaire"/>
      </w:pPr>
      <w:r>
        <w:t>N.D. Mueller et al.</w:t>
      </w:r>
    </w:p>
    <w:p w14:paraId="3C1B9661" w14:textId="77777777" w:rsidR="00A26296" w:rsidRDefault="00A26296">
      <w:pPr>
        <w:pStyle w:val="Commentaire"/>
      </w:pPr>
    </w:p>
    <w:p w14:paraId="7E8BA8E4" w14:textId="77777777" w:rsidR="00A26296" w:rsidRDefault="00A26296">
      <w:pPr>
        <w:pStyle w:val="Commentaire"/>
      </w:pPr>
      <w:r>
        <w:t>Extra stuff:</w:t>
      </w:r>
    </w:p>
    <w:p w14:paraId="491978E6" w14:textId="77777777" w:rsidR="00A26296" w:rsidRDefault="00A26296">
      <w:pPr>
        <w:pStyle w:val="Commentaire"/>
      </w:pPr>
      <w:r>
        <w:t>(Mueller et al., b</w:t>
      </w:r>
    </w:p>
    <w:p w14:paraId="3C3735DF" w14:textId="77777777" w:rsidR="00A26296" w:rsidRDefault="00A26296">
      <w:pPr>
        <w:pStyle w:val="Commentaire"/>
      </w:pPr>
    </w:p>
    <w:p w14:paraId="6E1207EA" w14:textId="77777777" w:rsidR="00A26296" w:rsidRDefault="00A26296">
      <w:pPr>
        <w:pStyle w:val="Commentaire"/>
      </w:pPr>
      <w:r>
        <w:t>Correct:</w:t>
      </w:r>
    </w:p>
    <w:p w14:paraId="12A89243" w14:textId="77777777" w:rsidR="00A26296" w:rsidRDefault="00A26296">
      <w:pPr>
        <w:pStyle w:val="Commentaire"/>
      </w:pPr>
      <w:r>
        <w:t>N.D. Mueller et al. (2016)</w:t>
      </w:r>
    </w:p>
    <w:p w14:paraId="5861239C" w14:textId="67FFDE84" w:rsidR="00A26296" w:rsidRDefault="00A26296">
      <w:pPr>
        <w:pStyle w:val="Commentaire"/>
      </w:pPr>
      <w:r>
        <w:t>(N.D. Mueller et al., 2016)</w:t>
      </w:r>
    </w:p>
  </w:comment>
  <w:comment w:id="601" w:author="Robin Matthews" w:date="2021-07-13T14:11:00Z" w:initials="RM">
    <w:p w14:paraId="4A30BF78" w14:textId="77777777" w:rsidR="00A26296" w:rsidRDefault="00A26296">
      <w:pPr>
        <w:pStyle w:val="Commentaire"/>
      </w:pPr>
      <w:r>
        <w:rPr>
          <w:rStyle w:val="Marquedecommentaire"/>
        </w:rPr>
        <w:annotationRef/>
      </w:r>
      <w:r>
        <w:t>Extra stuff:</w:t>
      </w:r>
    </w:p>
    <w:p w14:paraId="4A14CB05" w14:textId="77777777" w:rsidR="00A26296" w:rsidRDefault="00A26296">
      <w:pPr>
        <w:pStyle w:val="Commentaire"/>
      </w:pPr>
      <w:r>
        <w:t>, ;</w:t>
      </w:r>
    </w:p>
    <w:p w14:paraId="6AABF179" w14:textId="77777777" w:rsidR="00A26296" w:rsidRDefault="00A26296">
      <w:pPr>
        <w:pStyle w:val="Commentaire"/>
      </w:pPr>
    </w:p>
    <w:p w14:paraId="10E65CE9" w14:textId="77777777" w:rsidR="00A26296" w:rsidRDefault="00A26296">
      <w:pPr>
        <w:pStyle w:val="Commentaire"/>
      </w:pPr>
      <w:r>
        <w:t>Correct:</w:t>
      </w:r>
    </w:p>
    <w:p w14:paraId="0B424EE8" w14:textId="77777777" w:rsidR="00A26296" w:rsidRDefault="00A26296">
      <w:pPr>
        <w:pStyle w:val="Commentaire"/>
      </w:pPr>
      <w:r>
        <w:t>Thiery et al. (2017)</w:t>
      </w:r>
    </w:p>
    <w:p w14:paraId="4637788D" w14:textId="09D9D0C2" w:rsidR="00A26296" w:rsidRDefault="00A26296">
      <w:pPr>
        <w:pStyle w:val="Commentaire"/>
      </w:pPr>
      <w:r>
        <w:t>(Thiery et al., 2017)</w:t>
      </w:r>
    </w:p>
  </w:comment>
  <w:comment w:id="602" w:author="Robin Matthews" w:date="2021-07-13T14:11:00Z" w:initials="RM">
    <w:p w14:paraId="3E3A5C3E" w14:textId="77777777" w:rsidR="00A26296" w:rsidRDefault="00A26296">
      <w:pPr>
        <w:pStyle w:val="Commentaire"/>
      </w:pPr>
      <w:r>
        <w:rPr>
          <w:rStyle w:val="Marquedecommentaire"/>
        </w:rPr>
        <w:annotationRef/>
      </w:r>
      <w:r>
        <w:t>Extra stuff:</w:t>
      </w:r>
    </w:p>
    <w:p w14:paraId="53109C60" w14:textId="77777777" w:rsidR="00A26296" w:rsidRDefault="00A26296">
      <w:pPr>
        <w:pStyle w:val="Commentaire"/>
      </w:pPr>
      <w:r>
        <w:t xml:space="preserve"> , </w:t>
      </w:r>
    </w:p>
    <w:p w14:paraId="60EBC677" w14:textId="77777777" w:rsidR="00A26296" w:rsidRDefault="00A26296">
      <w:pPr>
        <w:pStyle w:val="Commentaire"/>
      </w:pPr>
    </w:p>
    <w:p w14:paraId="6B5580DA" w14:textId="77777777" w:rsidR="00A26296" w:rsidRDefault="00A26296">
      <w:pPr>
        <w:pStyle w:val="Commentaire"/>
      </w:pPr>
      <w:r>
        <w:t>Correct:</w:t>
      </w:r>
    </w:p>
    <w:p w14:paraId="22C8D281" w14:textId="77777777" w:rsidR="00A26296" w:rsidRDefault="00A26296">
      <w:pPr>
        <w:pStyle w:val="Commentaire"/>
      </w:pPr>
      <w:r>
        <w:t>Findell et al. (2017)</w:t>
      </w:r>
    </w:p>
    <w:p w14:paraId="034124F5" w14:textId="0D4057F6" w:rsidR="00A26296" w:rsidRDefault="00A26296">
      <w:pPr>
        <w:pStyle w:val="Commentaire"/>
      </w:pPr>
      <w:r>
        <w:t>(Findell et al., 2017)</w:t>
      </w:r>
    </w:p>
  </w:comment>
  <w:comment w:id="603" w:author="Robin Matthews" w:date="2021-07-13T14:11:00Z" w:initials="RM">
    <w:p w14:paraId="0F438341" w14:textId="77777777" w:rsidR="00A26296" w:rsidRDefault="00A26296">
      <w:pPr>
        <w:pStyle w:val="Commentaire"/>
      </w:pPr>
      <w:r>
        <w:rPr>
          <w:rStyle w:val="Marquedecommentaire"/>
        </w:rPr>
        <w:annotationRef/>
      </w:r>
      <w:r>
        <w:t>Extra stuff:</w:t>
      </w:r>
    </w:p>
    <w:p w14:paraId="5B1EABC7" w14:textId="77777777" w:rsidR="00A26296" w:rsidRDefault="00A26296">
      <w:pPr>
        <w:pStyle w:val="Commentaire"/>
      </w:pPr>
      <w:r>
        <w:t>, )</w:t>
      </w:r>
    </w:p>
    <w:p w14:paraId="17296DFD" w14:textId="77777777" w:rsidR="00A26296" w:rsidRDefault="00A26296">
      <w:pPr>
        <w:pStyle w:val="Commentaire"/>
      </w:pPr>
    </w:p>
    <w:p w14:paraId="18D4B9BE" w14:textId="77777777" w:rsidR="00A26296" w:rsidRDefault="00A26296">
      <w:pPr>
        <w:pStyle w:val="Commentaire"/>
      </w:pPr>
      <w:r>
        <w:t>Correct:</w:t>
      </w:r>
    </w:p>
    <w:p w14:paraId="28D27631" w14:textId="77777777" w:rsidR="00A26296" w:rsidRDefault="00A26296">
      <w:pPr>
        <w:pStyle w:val="Commentaire"/>
      </w:pPr>
      <w:r>
        <w:t>Thiery et al. (2020)</w:t>
      </w:r>
    </w:p>
    <w:p w14:paraId="0FE2A34F" w14:textId="2D0CF079" w:rsidR="00A26296" w:rsidRDefault="00A26296">
      <w:pPr>
        <w:pStyle w:val="Commentaire"/>
      </w:pPr>
      <w:r>
        <w:t>(Thiery et al., 2020)</w:t>
      </w:r>
    </w:p>
  </w:comment>
  <w:comment w:id="605" w:author="Robin Matthews" w:date="2021-07-13T14:11:00Z" w:initials="RM">
    <w:p w14:paraId="32E5B571" w14:textId="77777777" w:rsidR="00A26296" w:rsidRDefault="00A26296">
      <w:pPr>
        <w:pStyle w:val="Commentaire"/>
      </w:pPr>
      <w:r>
        <w:rPr>
          <w:rStyle w:val="Marquedecommentaire"/>
        </w:rPr>
        <w:annotationRef/>
      </w:r>
      <w:r>
        <w:t>Extra stuff:</w:t>
      </w:r>
    </w:p>
    <w:p w14:paraId="76093FE3" w14:textId="77777777" w:rsidR="00A26296" w:rsidRDefault="00A26296">
      <w:pPr>
        <w:pStyle w:val="Commentaire"/>
      </w:pPr>
      <w:r>
        <w:t xml:space="preserve">,, </w:t>
      </w:r>
    </w:p>
    <w:p w14:paraId="78EE6D8D" w14:textId="77777777" w:rsidR="00A26296" w:rsidRDefault="00A26296">
      <w:pPr>
        <w:pStyle w:val="Commentaire"/>
      </w:pPr>
    </w:p>
    <w:p w14:paraId="519A7600" w14:textId="77777777" w:rsidR="00A26296" w:rsidRDefault="00A26296">
      <w:pPr>
        <w:pStyle w:val="Commentaire"/>
      </w:pPr>
      <w:r>
        <w:t>Correct:</w:t>
      </w:r>
    </w:p>
    <w:p w14:paraId="7CFC7E91" w14:textId="77777777" w:rsidR="00A26296" w:rsidRDefault="00A26296">
      <w:pPr>
        <w:pStyle w:val="Commentaire"/>
      </w:pPr>
      <w:r>
        <w:t>Wartenburger et al. (2017)</w:t>
      </w:r>
    </w:p>
    <w:p w14:paraId="11E1239B" w14:textId="7D907A6E" w:rsidR="00A26296" w:rsidRDefault="00A26296">
      <w:pPr>
        <w:pStyle w:val="Commentaire"/>
      </w:pPr>
      <w:r>
        <w:t>(Wartenburger et al., 2017)</w:t>
      </w:r>
    </w:p>
  </w:comment>
  <w:comment w:id="609" w:author="Robin Matthews" w:date="2021-07-13T14:11:00Z" w:initials="RM">
    <w:p w14:paraId="5E07C07C" w14:textId="77777777" w:rsidR="00A26296" w:rsidRDefault="00A26296">
      <w:pPr>
        <w:pStyle w:val="Commentaire"/>
      </w:pPr>
      <w:r>
        <w:rPr>
          <w:rStyle w:val="Marquedecommentaire"/>
        </w:rPr>
        <w:annotationRef/>
      </w:r>
      <w:r>
        <w:t>Extra stuff:</w:t>
      </w:r>
    </w:p>
    <w:p w14:paraId="71135A79" w14:textId="77777777" w:rsidR="00A26296" w:rsidRDefault="00A26296">
      <w:pPr>
        <w:pStyle w:val="Commentaire"/>
      </w:pPr>
      <w:r>
        <w:t>, )</w:t>
      </w:r>
    </w:p>
    <w:p w14:paraId="4A90CBF8" w14:textId="77777777" w:rsidR="00A26296" w:rsidRDefault="00A26296">
      <w:pPr>
        <w:pStyle w:val="Commentaire"/>
      </w:pPr>
    </w:p>
    <w:p w14:paraId="529AD71F" w14:textId="77777777" w:rsidR="00A26296" w:rsidRDefault="00A26296">
      <w:pPr>
        <w:pStyle w:val="Commentaire"/>
      </w:pPr>
      <w:r>
        <w:t>Correct:</w:t>
      </w:r>
    </w:p>
    <w:p w14:paraId="1E404CDF" w14:textId="77777777" w:rsidR="00A26296" w:rsidRDefault="00A26296">
      <w:pPr>
        <w:pStyle w:val="Commentaire"/>
      </w:pPr>
      <w:r>
        <w:t>Seneviratne et al. (2018b)</w:t>
      </w:r>
    </w:p>
    <w:p w14:paraId="67F368FF" w14:textId="23D1BE76" w:rsidR="00A26296" w:rsidRDefault="00A26296">
      <w:pPr>
        <w:pStyle w:val="Commentaire"/>
      </w:pPr>
      <w:r>
        <w:t>(Seneviratne et al., 2018b)</w:t>
      </w:r>
    </w:p>
  </w:comment>
  <w:comment w:id="614" w:author="Robin Matthews" w:date="2021-07-13T14:11:00Z" w:initials="RM">
    <w:p w14:paraId="26DE9946" w14:textId="77777777" w:rsidR="00A26296" w:rsidRDefault="00A26296">
      <w:pPr>
        <w:pStyle w:val="Commentaire"/>
      </w:pPr>
      <w:r>
        <w:rPr>
          <w:rStyle w:val="Marquedecommentaire"/>
        </w:rPr>
        <w:annotationRef/>
      </w:r>
      <w:r>
        <w:t>Extra stuff:</w:t>
      </w:r>
    </w:p>
    <w:p w14:paraId="69C1610F" w14:textId="77777777" w:rsidR="00A26296" w:rsidRDefault="00A26296">
      <w:pPr>
        <w:pStyle w:val="Commentaire"/>
      </w:pPr>
      <w:r>
        <w:t>, )</w:t>
      </w:r>
    </w:p>
    <w:p w14:paraId="5CB0248A" w14:textId="77777777" w:rsidR="00A26296" w:rsidRDefault="00A26296">
      <w:pPr>
        <w:pStyle w:val="Commentaire"/>
      </w:pPr>
    </w:p>
    <w:p w14:paraId="21862060" w14:textId="77777777" w:rsidR="00A26296" w:rsidRDefault="00A26296">
      <w:pPr>
        <w:pStyle w:val="Commentaire"/>
      </w:pPr>
      <w:r>
        <w:t>Correct:</w:t>
      </w:r>
    </w:p>
    <w:p w14:paraId="33F8CBC7" w14:textId="77777777" w:rsidR="00A26296" w:rsidRDefault="00A26296">
      <w:pPr>
        <w:pStyle w:val="Commentaire"/>
      </w:pPr>
      <w:r>
        <w:t>Seneviratne and Hauser (2020)</w:t>
      </w:r>
    </w:p>
    <w:p w14:paraId="4295B751" w14:textId="6AAE67FC" w:rsidR="00A26296" w:rsidRDefault="00A26296">
      <w:pPr>
        <w:pStyle w:val="Commentaire"/>
      </w:pPr>
      <w:r>
        <w:t>(Seneviratne and Hauser, 2020)</w:t>
      </w:r>
    </w:p>
  </w:comment>
  <w:comment w:id="640" w:author="Robin Matthews" w:date="2021-07-13T14:11:00Z" w:initials="RM">
    <w:p w14:paraId="108857F3" w14:textId="77777777" w:rsidR="00A26296" w:rsidRDefault="00A26296">
      <w:pPr>
        <w:pStyle w:val="Commentaire"/>
      </w:pPr>
      <w:r>
        <w:rPr>
          <w:rStyle w:val="Marquedecommentaire"/>
        </w:rPr>
        <w:annotationRef/>
      </w:r>
      <w:r>
        <w:t>Extra stuff:</w:t>
      </w:r>
    </w:p>
    <w:p w14:paraId="52E4324B" w14:textId="77777777" w:rsidR="00A26296" w:rsidRDefault="00A26296">
      <w:pPr>
        <w:pStyle w:val="Commentaire"/>
      </w:pPr>
      <w:r>
        <w:t xml:space="preserve">, </w:t>
      </w:r>
    </w:p>
    <w:p w14:paraId="62D114D8" w14:textId="77777777" w:rsidR="00A26296" w:rsidRDefault="00A26296">
      <w:pPr>
        <w:pStyle w:val="Commentaire"/>
      </w:pPr>
    </w:p>
    <w:p w14:paraId="0FA5CA28" w14:textId="77777777" w:rsidR="00A26296" w:rsidRDefault="00A26296">
      <w:pPr>
        <w:pStyle w:val="Commentaire"/>
      </w:pPr>
      <w:r>
        <w:t>Correct:</w:t>
      </w:r>
    </w:p>
    <w:p w14:paraId="1F74212A" w14:textId="77777777" w:rsidR="00A26296" w:rsidRDefault="00A26296">
      <w:pPr>
        <w:pStyle w:val="Commentaire"/>
      </w:pPr>
      <w:r>
        <w:t>Frieler et al. (2012)</w:t>
      </w:r>
    </w:p>
    <w:p w14:paraId="11FEB09D" w14:textId="45290A58" w:rsidR="00A26296" w:rsidRDefault="00A26296">
      <w:pPr>
        <w:pStyle w:val="Commentaire"/>
      </w:pPr>
      <w:r>
        <w:t>(Frieler et al., 2012)</w:t>
      </w:r>
    </w:p>
  </w:comment>
  <w:comment w:id="642" w:author="Robin Matthews" w:date="2021-07-13T14:11:00Z" w:initials="RM">
    <w:p w14:paraId="48D697EF" w14:textId="77777777" w:rsidR="00A26296" w:rsidRDefault="00A26296">
      <w:pPr>
        <w:pStyle w:val="Commentaire"/>
      </w:pPr>
      <w:r>
        <w:rPr>
          <w:rStyle w:val="Marquedecommentaire"/>
        </w:rPr>
        <w:annotationRef/>
      </w:r>
      <w:r>
        <w:t>Extra stuff:</w:t>
      </w:r>
    </w:p>
    <w:p w14:paraId="7B07C7F0" w14:textId="77777777" w:rsidR="00A26296" w:rsidRDefault="00A26296">
      <w:pPr>
        <w:pStyle w:val="Commentaire"/>
      </w:pPr>
      <w:r>
        <w:t xml:space="preserve">, </w:t>
      </w:r>
    </w:p>
    <w:p w14:paraId="0E00A5D3" w14:textId="77777777" w:rsidR="00A26296" w:rsidRDefault="00A26296">
      <w:pPr>
        <w:pStyle w:val="Commentaire"/>
      </w:pPr>
    </w:p>
    <w:p w14:paraId="20F7E2AE" w14:textId="77777777" w:rsidR="00A26296" w:rsidRDefault="00A26296">
      <w:pPr>
        <w:pStyle w:val="Commentaire"/>
      </w:pPr>
      <w:r>
        <w:t>Correct:</w:t>
      </w:r>
    </w:p>
    <w:p w14:paraId="3FD5E6AC" w14:textId="77777777" w:rsidR="00A26296" w:rsidRDefault="00A26296">
      <w:pPr>
        <w:pStyle w:val="Commentaire"/>
      </w:pPr>
      <w:r>
        <w:t>Schewe et al. (2014)</w:t>
      </w:r>
    </w:p>
    <w:p w14:paraId="2CFBBB9F" w14:textId="0BFF3AC4" w:rsidR="00A26296" w:rsidRDefault="00A26296">
      <w:pPr>
        <w:pStyle w:val="Commentaire"/>
      </w:pPr>
      <w:r>
        <w:t>(Schewe et al., 2014)</w:t>
      </w:r>
    </w:p>
  </w:comment>
  <w:comment w:id="643" w:author="Robin Matthews" w:date="2021-07-13T14:11:00Z" w:initials="RM">
    <w:p w14:paraId="21279961" w14:textId="77777777" w:rsidR="00A26296" w:rsidRDefault="00A26296">
      <w:pPr>
        <w:pStyle w:val="Commentaire"/>
      </w:pPr>
      <w:r>
        <w:rPr>
          <w:rStyle w:val="Marquedecommentaire"/>
        </w:rPr>
        <w:annotationRef/>
      </w:r>
      <w:r>
        <w:t>Extra stuff:</w:t>
      </w:r>
    </w:p>
    <w:p w14:paraId="6AB36322" w14:textId="77777777" w:rsidR="00A26296" w:rsidRDefault="00A26296">
      <w:pPr>
        <w:pStyle w:val="Commentaire"/>
      </w:pPr>
      <w:r>
        <w:t xml:space="preserve">, </w:t>
      </w:r>
    </w:p>
    <w:p w14:paraId="3057B8BF" w14:textId="77777777" w:rsidR="00A26296" w:rsidRDefault="00A26296">
      <w:pPr>
        <w:pStyle w:val="Commentaire"/>
      </w:pPr>
    </w:p>
    <w:p w14:paraId="2083735E" w14:textId="77777777" w:rsidR="00A26296" w:rsidRDefault="00A26296">
      <w:pPr>
        <w:pStyle w:val="Commentaire"/>
      </w:pPr>
      <w:r>
        <w:t>Correct:</w:t>
      </w:r>
    </w:p>
    <w:p w14:paraId="4DCC5C0E" w14:textId="77777777" w:rsidR="00A26296" w:rsidRDefault="00A26296">
      <w:pPr>
        <w:pStyle w:val="Commentaire"/>
      </w:pPr>
      <w:r>
        <w:t>Schleussner et al. (2016)</w:t>
      </w:r>
    </w:p>
    <w:p w14:paraId="2C1ACCA6" w14:textId="33F466B8" w:rsidR="00A26296" w:rsidRDefault="00A26296">
      <w:pPr>
        <w:pStyle w:val="Commentaire"/>
      </w:pPr>
      <w:r>
        <w:t>(Schleussner et al., 2016)</w:t>
      </w:r>
    </w:p>
  </w:comment>
  <w:comment w:id="644" w:author="Robin Matthews" w:date="2021-07-13T14:11:00Z" w:initials="RM">
    <w:p w14:paraId="4D647BC8" w14:textId="77777777" w:rsidR="00A26296" w:rsidRDefault="00A26296">
      <w:pPr>
        <w:pStyle w:val="Commentaire"/>
      </w:pPr>
      <w:r>
        <w:rPr>
          <w:rStyle w:val="Marquedecommentaire"/>
        </w:rPr>
        <w:annotationRef/>
      </w:r>
      <w:r>
        <w:t>Extra stuff:</w:t>
      </w:r>
    </w:p>
    <w:p w14:paraId="0EA45EC2" w14:textId="77777777" w:rsidR="00A26296" w:rsidRDefault="00A26296">
      <w:pPr>
        <w:pStyle w:val="Commentaire"/>
      </w:pPr>
      <w:r>
        <w:t xml:space="preserve">; </w:t>
      </w:r>
    </w:p>
    <w:p w14:paraId="271B40CC" w14:textId="77777777" w:rsidR="00A26296" w:rsidRDefault="00A26296">
      <w:pPr>
        <w:pStyle w:val="Commentaire"/>
      </w:pPr>
    </w:p>
    <w:p w14:paraId="7BF4B82C" w14:textId="77777777" w:rsidR="00A26296" w:rsidRDefault="00A26296">
      <w:pPr>
        <w:pStyle w:val="Commentaire"/>
      </w:pPr>
      <w:r>
        <w:t>Correct:</w:t>
      </w:r>
    </w:p>
    <w:p w14:paraId="11F3A798" w14:textId="764A7A60" w:rsidR="00A26296" w:rsidRDefault="00A26296">
      <w:pPr>
        <w:pStyle w:val="Commentaire"/>
      </w:pPr>
      <w:r>
        <w:t>(Seneviratne et al., 2016; Wartenburger et al., 2017)</w:t>
      </w:r>
    </w:p>
  </w:comment>
  <w:comment w:id="645" w:author="Robin Matthews" w:date="2021-07-13T14:11:00Z" w:initials="RM">
    <w:p w14:paraId="5D565BC9" w14:textId="77777777" w:rsidR="00A26296" w:rsidRDefault="00A26296">
      <w:pPr>
        <w:pStyle w:val="Commentaire"/>
      </w:pPr>
      <w:r>
        <w:rPr>
          <w:rStyle w:val="Marquedecommentaire"/>
        </w:rPr>
        <w:annotationRef/>
      </w:r>
      <w:r>
        <w:t>Extra stuff:</w:t>
      </w:r>
    </w:p>
    <w:p w14:paraId="490C5ACD" w14:textId="77777777" w:rsidR="00A26296" w:rsidRDefault="00A26296">
      <w:pPr>
        <w:pStyle w:val="Commentaire"/>
      </w:pPr>
      <w:r>
        <w:t xml:space="preserve">, </w:t>
      </w:r>
    </w:p>
    <w:p w14:paraId="1192392B" w14:textId="77777777" w:rsidR="00A26296" w:rsidRDefault="00A26296">
      <w:pPr>
        <w:pStyle w:val="Commentaire"/>
      </w:pPr>
    </w:p>
    <w:p w14:paraId="0FA0402C" w14:textId="77777777" w:rsidR="00A26296" w:rsidRDefault="00A26296">
      <w:pPr>
        <w:pStyle w:val="Commentaire"/>
      </w:pPr>
      <w:r>
        <w:t>Correct:</w:t>
      </w:r>
    </w:p>
    <w:p w14:paraId="21694A25" w14:textId="77777777" w:rsidR="00A26296" w:rsidRDefault="00A26296">
      <w:pPr>
        <w:pStyle w:val="Commentaire"/>
      </w:pPr>
      <w:r>
        <w:t>Dosio and Fischer (2018)</w:t>
      </w:r>
    </w:p>
    <w:p w14:paraId="26BBBD73" w14:textId="5F4E3F7C" w:rsidR="00A26296" w:rsidRDefault="00A26296">
      <w:pPr>
        <w:pStyle w:val="Commentaire"/>
      </w:pPr>
      <w:r>
        <w:t>(Dosio and Fischer, 2018)</w:t>
      </w:r>
    </w:p>
  </w:comment>
  <w:comment w:id="646" w:author="Robin Matthews" w:date="2021-07-13T14:11:00Z" w:initials="RM">
    <w:p w14:paraId="389A1769" w14:textId="77777777" w:rsidR="00A26296" w:rsidRDefault="00A26296">
      <w:pPr>
        <w:pStyle w:val="Commentaire"/>
      </w:pPr>
      <w:r>
        <w:rPr>
          <w:rStyle w:val="Marquedecommentaire"/>
        </w:rPr>
        <w:annotationRef/>
      </w:r>
      <w:r>
        <w:t>Extra stuff:</w:t>
      </w:r>
    </w:p>
    <w:p w14:paraId="0D34418B" w14:textId="77777777" w:rsidR="00A26296" w:rsidRDefault="00A26296">
      <w:pPr>
        <w:pStyle w:val="Commentaire"/>
      </w:pPr>
      <w:r>
        <w:t xml:space="preserve">, </w:t>
      </w:r>
    </w:p>
    <w:p w14:paraId="6462341D" w14:textId="77777777" w:rsidR="00A26296" w:rsidRDefault="00A26296">
      <w:pPr>
        <w:pStyle w:val="Commentaire"/>
      </w:pPr>
    </w:p>
    <w:p w14:paraId="1F80E1CB" w14:textId="77777777" w:rsidR="00A26296" w:rsidRDefault="00A26296">
      <w:pPr>
        <w:pStyle w:val="Commentaire"/>
      </w:pPr>
      <w:r>
        <w:t>Correct:</w:t>
      </w:r>
    </w:p>
    <w:p w14:paraId="2478C7EC" w14:textId="77777777" w:rsidR="00A26296" w:rsidRDefault="00A26296">
      <w:pPr>
        <w:pStyle w:val="Commentaire"/>
      </w:pPr>
      <w:r>
        <w:t>Tebaldi et al. (2020)</w:t>
      </w:r>
    </w:p>
    <w:p w14:paraId="1D2F8559" w14:textId="489A5D2F" w:rsidR="00A26296" w:rsidRDefault="00A26296">
      <w:pPr>
        <w:pStyle w:val="Commentaire"/>
      </w:pPr>
      <w:r>
        <w:t>(Tebaldi et al., 2020)</w:t>
      </w:r>
    </w:p>
  </w:comment>
  <w:comment w:id="650" w:author="Robin Matthews" w:date="2021-07-13T14:11:00Z" w:initials="RM">
    <w:p w14:paraId="2C1629D3" w14:textId="77777777" w:rsidR="00A26296" w:rsidRDefault="00A26296">
      <w:pPr>
        <w:pStyle w:val="Commentaire"/>
      </w:pPr>
      <w:r>
        <w:rPr>
          <w:rStyle w:val="Marquedecommentaire"/>
        </w:rPr>
        <w:annotationRef/>
      </w:r>
      <w:r>
        <w:t>Extra stuff:</w:t>
      </w:r>
    </w:p>
    <w:p w14:paraId="22445928" w14:textId="77777777" w:rsidR="00A26296" w:rsidRDefault="00A26296">
      <w:pPr>
        <w:pStyle w:val="Commentaire"/>
      </w:pPr>
      <w:r>
        <w:t xml:space="preserve">(, </w:t>
      </w:r>
    </w:p>
    <w:p w14:paraId="0070F20D" w14:textId="77777777" w:rsidR="00A26296" w:rsidRDefault="00A26296">
      <w:pPr>
        <w:pStyle w:val="Commentaire"/>
      </w:pPr>
    </w:p>
    <w:p w14:paraId="6574056C" w14:textId="77777777" w:rsidR="00A26296" w:rsidRDefault="00A26296">
      <w:pPr>
        <w:pStyle w:val="Commentaire"/>
      </w:pPr>
      <w:r>
        <w:t>Correct:</w:t>
      </w:r>
    </w:p>
    <w:p w14:paraId="526E01FF" w14:textId="77777777" w:rsidR="00A26296" w:rsidRDefault="00A26296">
      <w:pPr>
        <w:pStyle w:val="Commentaire"/>
      </w:pPr>
      <w:r>
        <w:t>Pendergrass et al. (2015)</w:t>
      </w:r>
    </w:p>
    <w:p w14:paraId="60C30993" w14:textId="614F87B3" w:rsidR="00A26296" w:rsidRDefault="00A26296">
      <w:pPr>
        <w:pStyle w:val="Commentaire"/>
      </w:pPr>
      <w:r>
        <w:t>(Pendergrass et al., 2015)</w:t>
      </w:r>
    </w:p>
  </w:comment>
  <w:comment w:id="652" w:author="Robin Matthews" w:date="2021-07-13T14:11:00Z" w:initials="RM">
    <w:p w14:paraId="4AF20E62" w14:textId="77777777" w:rsidR="00A26296" w:rsidRDefault="00A26296">
      <w:pPr>
        <w:pStyle w:val="Commentaire"/>
      </w:pPr>
      <w:r>
        <w:rPr>
          <w:rStyle w:val="Marquedecommentaire"/>
        </w:rPr>
        <w:annotationRef/>
      </w:r>
      <w:r>
        <w:t>Extra stuff:</w:t>
      </w:r>
    </w:p>
    <w:p w14:paraId="0B27A916" w14:textId="77777777" w:rsidR="00A26296" w:rsidRDefault="00A26296">
      <w:pPr>
        <w:pStyle w:val="Commentaire"/>
      </w:pPr>
      <w:r>
        <w:t>; ; )</w:t>
      </w:r>
    </w:p>
    <w:p w14:paraId="6FE22A93" w14:textId="77777777" w:rsidR="00A26296" w:rsidRDefault="00A26296">
      <w:pPr>
        <w:pStyle w:val="Commentaire"/>
      </w:pPr>
    </w:p>
    <w:p w14:paraId="4FE4636B" w14:textId="77777777" w:rsidR="00A26296" w:rsidRDefault="00A26296">
      <w:pPr>
        <w:pStyle w:val="Commentaire"/>
      </w:pPr>
      <w:r>
        <w:t>Correct:</w:t>
      </w:r>
    </w:p>
    <w:p w14:paraId="68448699" w14:textId="07C6E9F9" w:rsidR="00A26296" w:rsidRDefault="00A26296">
      <w:pPr>
        <w:pStyle w:val="Commentaire"/>
      </w:pPr>
      <w:r>
        <w:t>(Seneviratne et al., 2016; Wartenburger et al., 2017; Seneviratne and Hauser, 2020)</w:t>
      </w:r>
    </w:p>
  </w:comment>
  <w:comment w:id="653" w:author="Robin Matthews" w:date="2021-07-13T14:11:00Z" w:initials="RM">
    <w:p w14:paraId="7A17FDF0" w14:textId="77777777" w:rsidR="00A26296" w:rsidRDefault="00A26296">
      <w:pPr>
        <w:pStyle w:val="Commentaire"/>
      </w:pPr>
      <w:r>
        <w:rPr>
          <w:rStyle w:val="Marquedecommentaire"/>
        </w:rPr>
        <w:annotationRef/>
      </w:r>
      <w:r>
        <w:t>Extra stuff:</w:t>
      </w:r>
    </w:p>
    <w:p w14:paraId="17F459A5" w14:textId="77777777" w:rsidR="00A26296" w:rsidRDefault="00A26296">
      <w:pPr>
        <w:pStyle w:val="Commentaire"/>
      </w:pPr>
      <w:r>
        <w:t>; )</w:t>
      </w:r>
    </w:p>
    <w:p w14:paraId="2294A77C" w14:textId="77777777" w:rsidR="00A26296" w:rsidRDefault="00A26296">
      <w:pPr>
        <w:pStyle w:val="Commentaire"/>
      </w:pPr>
    </w:p>
    <w:p w14:paraId="19FC442C" w14:textId="77777777" w:rsidR="00A26296" w:rsidRDefault="00A26296">
      <w:pPr>
        <w:pStyle w:val="Commentaire"/>
      </w:pPr>
      <w:r>
        <w:t>Correct:</w:t>
      </w:r>
    </w:p>
    <w:p w14:paraId="4FB7ADA9" w14:textId="7DD00D52" w:rsidR="00A26296" w:rsidRDefault="00A26296">
      <w:pPr>
        <w:pStyle w:val="Commentaire"/>
      </w:pPr>
      <w:r>
        <w:t>(Pendergrass et al., 2015; Wartenburger et al., 2017)</w:t>
      </w:r>
    </w:p>
  </w:comment>
  <w:comment w:id="660" w:author="Robin Matthews" w:date="2021-07-13T14:11:00Z" w:initials="RM">
    <w:p w14:paraId="68A353A8" w14:textId="77777777" w:rsidR="00A26296" w:rsidRDefault="00A26296">
      <w:pPr>
        <w:pStyle w:val="Commentaire"/>
      </w:pPr>
      <w:r>
        <w:rPr>
          <w:rStyle w:val="Marquedecommentaire"/>
        </w:rPr>
        <w:annotationRef/>
      </w:r>
      <w:r>
        <w:t>Extra stuff:</w:t>
      </w:r>
    </w:p>
    <w:p w14:paraId="4C0894C3" w14:textId="77777777" w:rsidR="00A26296" w:rsidRDefault="00A26296">
      <w:pPr>
        <w:pStyle w:val="Commentaire"/>
      </w:pPr>
      <w:r>
        <w:t>, ;</w:t>
      </w:r>
    </w:p>
    <w:p w14:paraId="2C779EBF" w14:textId="77777777" w:rsidR="00A26296" w:rsidRDefault="00A26296">
      <w:pPr>
        <w:pStyle w:val="Commentaire"/>
      </w:pPr>
    </w:p>
    <w:p w14:paraId="3A1871E0" w14:textId="77777777" w:rsidR="00A26296" w:rsidRDefault="00A26296">
      <w:pPr>
        <w:pStyle w:val="Commentaire"/>
      </w:pPr>
      <w:r>
        <w:t>Correct:</w:t>
      </w:r>
    </w:p>
    <w:p w14:paraId="53F9441A" w14:textId="77777777" w:rsidR="00A26296" w:rsidRDefault="00A26296">
      <w:pPr>
        <w:pStyle w:val="Commentaire"/>
      </w:pPr>
      <w:r>
        <w:t>Mitchell (2003)</w:t>
      </w:r>
    </w:p>
    <w:p w14:paraId="425E9D6E" w14:textId="1CB68B1D" w:rsidR="00A26296" w:rsidRDefault="00A26296">
      <w:pPr>
        <w:pStyle w:val="Commentaire"/>
      </w:pPr>
      <w:r>
        <w:t>(Mitchell, 2003)</w:t>
      </w:r>
    </w:p>
  </w:comment>
  <w:comment w:id="661" w:author="Robin Matthews" w:date="2021-07-13T14:11:00Z" w:initials="RM">
    <w:p w14:paraId="47CB1E6F" w14:textId="77777777" w:rsidR="00A26296" w:rsidRDefault="00A26296">
      <w:pPr>
        <w:pStyle w:val="Commentaire"/>
      </w:pPr>
      <w:r>
        <w:rPr>
          <w:rStyle w:val="Marquedecommentaire"/>
        </w:rPr>
        <w:annotationRef/>
      </w:r>
      <w:r>
        <w:t>Extra stuff:</w:t>
      </w:r>
    </w:p>
    <w:p w14:paraId="0DDCB3E3" w14:textId="77777777" w:rsidR="00A26296" w:rsidRDefault="00A26296">
      <w:pPr>
        <w:pStyle w:val="Commentaire"/>
      </w:pPr>
      <w:r>
        <w:t>, a)</w:t>
      </w:r>
    </w:p>
    <w:p w14:paraId="490DDD5F" w14:textId="77777777" w:rsidR="00A26296" w:rsidRDefault="00A26296">
      <w:pPr>
        <w:pStyle w:val="Commentaire"/>
      </w:pPr>
    </w:p>
    <w:p w14:paraId="72D98188" w14:textId="77777777" w:rsidR="00A26296" w:rsidRDefault="00A26296">
      <w:pPr>
        <w:pStyle w:val="Commentaire"/>
      </w:pPr>
      <w:r>
        <w:t>Correct:</w:t>
      </w:r>
    </w:p>
    <w:p w14:paraId="67523F03" w14:textId="77777777" w:rsidR="00A26296" w:rsidRDefault="00A26296">
      <w:pPr>
        <w:pStyle w:val="Commentaire"/>
      </w:pPr>
      <w:r>
        <w:t>Collins et al. (2013)</w:t>
      </w:r>
    </w:p>
    <w:p w14:paraId="4B23AE7E" w14:textId="5948340C" w:rsidR="00A26296" w:rsidRDefault="00A26296">
      <w:pPr>
        <w:pStyle w:val="Commentaire"/>
      </w:pPr>
      <w:r>
        <w:t>(Collins et al., 2013)</w:t>
      </w:r>
    </w:p>
  </w:comment>
  <w:comment w:id="662" w:author="Robin Matthews" w:date="2021-07-13T17:52:00Z" w:initials="RM">
    <w:p w14:paraId="4BE495B4" w14:textId="5D6A9DE5" w:rsidR="005A646A" w:rsidRDefault="005A646A">
      <w:pPr>
        <w:pStyle w:val="Commentaire"/>
      </w:pPr>
      <w:r>
        <w:rPr>
          <w:rStyle w:val="Marquedecommentaire"/>
        </w:rPr>
        <w:annotationRef/>
      </w:r>
      <w:r>
        <w:t xml:space="preserve">Mendeley field contains </w:t>
      </w:r>
      <w:r w:rsidRPr="00C3442A">
        <w:rPr>
          <w:rFonts w:cs="Times New Roman"/>
          <w:noProof/>
          <w:sz w:val="22"/>
          <w:szCs w:val="24"/>
        </w:rPr>
        <w:t>Perkins-Kirkpatrick and Gibson (2018</w:t>
      </w:r>
      <w:r>
        <w:rPr>
          <w:rFonts w:cs="Times New Roman"/>
          <w:noProof/>
          <w:sz w:val="22"/>
          <w:szCs w:val="24"/>
        </w:rPr>
        <w:t>) rather than 2017. Is 2018 correct?</w:t>
      </w:r>
    </w:p>
    <w:p w14:paraId="671529AF" w14:textId="77777777" w:rsidR="005A646A" w:rsidRDefault="005A646A">
      <w:pPr>
        <w:pStyle w:val="Commentaire"/>
      </w:pPr>
    </w:p>
    <w:p w14:paraId="314DD4A6" w14:textId="77777777" w:rsidR="005A646A" w:rsidRPr="00C3442A" w:rsidRDefault="005A646A" w:rsidP="005A646A">
      <w:pPr>
        <w:autoSpaceDE w:val="0"/>
        <w:autoSpaceDN w:val="0"/>
        <w:adjustRightInd w:val="0"/>
        <w:ind w:left="480" w:hanging="480"/>
        <w:rPr>
          <w:rFonts w:cs="Times New Roman"/>
          <w:noProof/>
        </w:rPr>
      </w:pPr>
      <w:r w:rsidRPr="00C3442A">
        <w:rPr>
          <w:rFonts w:cs="Times New Roman"/>
          <w:noProof/>
          <w:szCs w:val="24"/>
        </w:rPr>
        <w:t xml:space="preserve">Perkins-Kirkpatrick, S. E., and Gibson, P. B. (2018). Changes in regional heatwave characteristics as a function of increasing global temperature. </w:t>
      </w:r>
      <w:r w:rsidRPr="00C3442A">
        <w:rPr>
          <w:rFonts w:cs="Times New Roman"/>
          <w:i/>
          <w:iCs/>
          <w:noProof/>
          <w:szCs w:val="24"/>
        </w:rPr>
        <w:t>Sci. Rep.</w:t>
      </w:r>
      <w:r w:rsidRPr="00C3442A">
        <w:rPr>
          <w:rFonts w:cs="Times New Roman"/>
          <w:noProof/>
          <w:szCs w:val="24"/>
        </w:rPr>
        <w:t xml:space="preserve"> 7, 1–12. doi:10.1038/s41598-017-12520-2.</w:t>
      </w:r>
    </w:p>
    <w:p w14:paraId="134270A1" w14:textId="15933853" w:rsidR="005A646A" w:rsidRDefault="005A646A">
      <w:pPr>
        <w:pStyle w:val="Commentaire"/>
      </w:pPr>
    </w:p>
  </w:comment>
  <w:comment w:id="665" w:author="Robin Matthews" w:date="2021-07-13T14:11:00Z" w:initials="RM">
    <w:p w14:paraId="077C3B8C" w14:textId="77777777" w:rsidR="00A26296" w:rsidRDefault="00A26296">
      <w:pPr>
        <w:pStyle w:val="Commentaire"/>
      </w:pPr>
      <w:r>
        <w:rPr>
          <w:rStyle w:val="Marquedecommentaire"/>
        </w:rPr>
        <w:annotationRef/>
      </w:r>
      <w:r>
        <w:t>Not found:</w:t>
      </w:r>
    </w:p>
    <w:p w14:paraId="13883AD0" w14:textId="77777777" w:rsidR="00A26296" w:rsidRDefault="00A26296">
      <w:pPr>
        <w:pStyle w:val="Commentaire"/>
      </w:pPr>
      <w:r>
        <w:t>Perkins-Kirkpatrick and Gibson, 2018</w:t>
      </w:r>
    </w:p>
    <w:p w14:paraId="2E3B8326" w14:textId="77777777" w:rsidR="00A26296" w:rsidRDefault="00A26296">
      <w:pPr>
        <w:pStyle w:val="Commentaire"/>
      </w:pPr>
    </w:p>
    <w:p w14:paraId="27AD8B61" w14:textId="77777777" w:rsidR="00A26296" w:rsidRDefault="00A26296">
      <w:pPr>
        <w:pStyle w:val="Commentaire"/>
      </w:pPr>
      <w:r>
        <w:t>Extra stuff:</w:t>
      </w:r>
    </w:p>
    <w:p w14:paraId="7CE1559D" w14:textId="77777777" w:rsidR="00A26296" w:rsidRDefault="00A26296">
      <w:pPr>
        <w:pStyle w:val="Commentaire"/>
      </w:pPr>
      <w:r>
        <w:t>(; Perkins-Kirkpatrick and Gibson, 2017;</w:t>
      </w:r>
    </w:p>
    <w:p w14:paraId="33D5E327" w14:textId="77777777" w:rsidR="00A26296" w:rsidRDefault="00A26296">
      <w:pPr>
        <w:pStyle w:val="Commentaire"/>
      </w:pPr>
    </w:p>
    <w:p w14:paraId="306AFC28" w14:textId="77777777" w:rsidR="00A26296" w:rsidRDefault="00A26296">
      <w:pPr>
        <w:pStyle w:val="Commentaire"/>
      </w:pPr>
      <w:r>
        <w:t>Correct:</w:t>
      </w:r>
    </w:p>
    <w:p w14:paraId="599BB379" w14:textId="13586353" w:rsidR="00A26296" w:rsidRDefault="00A26296">
      <w:pPr>
        <w:pStyle w:val="Commentaire"/>
      </w:pPr>
      <w:r>
        <w:t>(Fischer and Knutti, 2015; Perkins-Kirkpatrick and Gibson, 2018)</w:t>
      </w:r>
    </w:p>
  </w:comment>
  <w:comment w:id="667" w:author="Robin Matthews" w:date="2021-07-13T14:11:00Z" w:initials="RM">
    <w:p w14:paraId="6F09B3C1" w14:textId="77777777" w:rsidR="00A26296" w:rsidRDefault="00A26296">
      <w:pPr>
        <w:pStyle w:val="Commentaire"/>
      </w:pPr>
      <w:r>
        <w:rPr>
          <w:rStyle w:val="Marquedecommentaire"/>
        </w:rPr>
        <w:annotationRef/>
      </w:r>
      <w:r>
        <w:t>Extra stuff:</w:t>
      </w:r>
    </w:p>
    <w:p w14:paraId="1779583E" w14:textId="77777777" w:rsidR="00A26296" w:rsidRDefault="00A26296">
      <w:pPr>
        <w:pStyle w:val="Commentaire"/>
      </w:pPr>
      <w:r>
        <w:t>; )</w:t>
      </w:r>
    </w:p>
    <w:p w14:paraId="621BCE3F" w14:textId="77777777" w:rsidR="00A26296" w:rsidRDefault="00A26296">
      <w:pPr>
        <w:pStyle w:val="Commentaire"/>
      </w:pPr>
    </w:p>
    <w:p w14:paraId="06CB7BD6" w14:textId="77777777" w:rsidR="00A26296" w:rsidRDefault="00A26296">
      <w:pPr>
        <w:pStyle w:val="Commentaire"/>
      </w:pPr>
      <w:r>
        <w:t>Correct:</w:t>
      </w:r>
    </w:p>
    <w:p w14:paraId="20A1DECA" w14:textId="475A65C2" w:rsidR="00A26296" w:rsidRDefault="00A26296">
      <w:pPr>
        <w:pStyle w:val="Commentaire"/>
      </w:pPr>
      <w:r>
        <w:t>(Frölicher et al., 2018; Kharin et al., 2018)</w:t>
      </w:r>
    </w:p>
  </w:comment>
  <w:comment w:id="668" w:author="Robin Matthews" w:date="2021-07-13T14:11:00Z" w:initials="RM">
    <w:p w14:paraId="0363D5B7" w14:textId="77777777" w:rsidR="00A26296" w:rsidRDefault="00A26296">
      <w:pPr>
        <w:pStyle w:val="Commentaire"/>
      </w:pPr>
      <w:r>
        <w:rPr>
          <w:rStyle w:val="Marquedecommentaire"/>
        </w:rPr>
        <w:annotationRef/>
      </w:r>
      <w:r>
        <w:t>Not found:</w:t>
      </w:r>
    </w:p>
    <w:p w14:paraId="33E5A0FD" w14:textId="77777777" w:rsidR="00A26296" w:rsidRDefault="00A26296">
      <w:pPr>
        <w:pStyle w:val="Commentaire"/>
      </w:pPr>
      <w:r>
        <w:t>Z. Wang et al., 2017b</w:t>
      </w:r>
    </w:p>
    <w:p w14:paraId="2D054244" w14:textId="77777777" w:rsidR="00A26296" w:rsidRDefault="00A26296">
      <w:pPr>
        <w:pStyle w:val="Commentaire"/>
      </w:pPr>
    </w:p>
    <w:p w14:paraId="56362169" w14:textId="77777777" w:rsidR="00A26296" w:rsidRDefault="00A26296">
      <w:pPr>
        <w:pStyle w:val="Commentaire"/>
      </w:pPr>
      <w:r>
        <w:t>Extra stuff:</w:t>
      </w:r>
    </w:p>
    <w:p w14:paraId="78955EF5" w14:textId="77777777" w:rsidR="00A26296" w:rsidRDefault="00A26296">
      <w:pPr>
        <w:pStyle w:val="Commentaire"/>
      </w:pPr>
      <w:r>
        <w:t>(Wang et al., 2017d; ; )</w:t>
      </w:r>
    </w:p>
    <w:p w14:paraId="71AD9B00" w14:textId="77777777" w:rsidR="00A26296" w:rsidRDefault="00A26296">
      <w:pPr>
        <w:pStyle w:val="Commentaire"/>
      </w:pPr>
    </w:p>
    <w:p w14:paraId="6C6C0827" w14:textId="77777777" w:rsidR="00A26296" w:rsidRDefault="00A26296">
      <w:pPr>
        <w:pStyle w:val="Commentaire"/>
      </w:pPr>
      <w:r>
        <w:t>Correct:</w:t>
      </w:r>
    </w:p>
    <w:p w14:paraId="33D2D86C" w14:textId="0781B31D" w:rsidR="00A26296" w:rsidRDefault="00A26296">
      <w:pPr>
        <w:pStyle w:val="Commentaire"/>
      </w:pPr>
      <w:r>
        <w:t>(Z. Wang et al., 2017b; King et al., 2018; Tebaldi et al., 2020)</w:t>
      </w:r>
    </w:p>
  </w:comment>
  <w:comment w:id="672" w:author="Robin Matthews" w:date="2021-07-13T14:11:00Z" w:initials="RM">
    <w:p w14:paraId="2B2C0079" w14:textId="77777777" w:rsidR="00A26296" w:rsidRDefault="00A26296">
      <w:pPr>
        <w:pStyle w:val="Commentaire"/>
      </w:pPr>
      <w:r>
        <w:rPr>
          <w:rStyle w:val="Marquedecommentaire"/>
        </w:rPr>
        <w:annotationRef/>
      </w:r>
      <w:r>
        <w:t>Not found:</w:t>
      </w:r>
    </w:p>
    <w:p w14:paraId="6DB0F002" w14:textId="77777777" w:rsidR="00A26296" w:rsidRDefault="00A26296">
      <w:pPr>
        <w:pStyle w:val="Commentaire"/>
      </w:pPr>
      <w:r>
        <w:t>C. Li et al., 2020</w:t>
      </w:r>
    </w:p>
    <w:p w14:paraId="3530B8D6" w14:textId="77777777" w:rsidR="00A26296" w:rsidRDefault="00A26296">
      <w:pPr>
        <w:pStyle w:val="Commentaire"/>
      </w:pPr>
    </w:p>
    <w:p w14:paraId="25E839E7" w14:textId="77777777" w:rsidR="00A26296" w:rsidRDefault="00A26296">
      <w:pPr>
        <w:pStyle w:val="Commentaire"/>
      </w:pPr>
      <w:r>
        <w:t>Extra stuff:</w:t>
      </w:r>
    </w:p>
    <w:p w14:paraId="3EA4F7E3" w14:textId="77777777" w:rsidR="00A26296" w:rsidRDefault="00A26296">
      <w:pPr>
        <w:pStyle w:val="Commentaire"/>
      </w:pPr>
      <w:r>
        <w:t>(Li et al., 2020a; ; )</w:t>
      </w:r>
    </w:p>
    <w:p w14:paraId="349AA3FF" w14:textId="77777777" w:rsidR="00A26296" w:rsidRDefault="00A26296">
      <w:pPr>
        <w:pStyle w:val="Commentaire"/>
      </w:pPr>
    </w:p>
    <w:p w14:paraId="26EF37EF" w14:textId="77777777" w:rsidR="00A26296" w:rsidRDefault="00A26296">
      <w:pPr>
        <w:pStyle w:val="Commentaire"/>
      </w:pPr>
      <w:r>
        <w:t>Correct:</w:t>
      </w:r>
    </w:p>
    <w:p w14:paraId="0E0480F8" w14:textId="4241849F" w:rsidR="00A26296" w:rsidRDefault="00A26296">
      <w:pPr>
        <w:pStyle w:val="Commentaire"/>
      </w:pPr>
      <w:r>
        <w:t>(C. Li et al., 2020; Seneviratne and Hauser, 2020; Wehner, 2020)</w:t>
      </w:r>
    </w:p>
  </w:comment>
  <w:comment w:id="690" w:author="Robin Matthews" w:date="2021-07-13T14:11:00Z" w:initials="RM">
    <w:p w14:paraId="4D9E46F5" w14:textId="77777777" w:rsidR="00A26296" w:rsidRDefault="00A26296">
      <w:pPr>
        <w:pStyle w:val="Commentaire"/>
      </w:pPr>
      <w:r>
        <w:rPr>
          <w:rStyle w:val="Marquedecommentaire"/>
        </w:rPr>
        <w:annotationRef/>
      </w:r>
      <w:r>
        <w:t>Extra stuff:</w:t>
      </w:r>
    </w:p>
    <w:p w14:paraId="5BD4FDE6" w14:textId="77777777" w:rsidR="00A26296" w:rsidRDefault="00A26296">
      <w:pPr>
        <w:pStyle w:val="Commentaire"/>
      </w:pPr>
      <w:r>
        <w:t xml:space="preserve">, </w:t>
      </w:r>
    </w:p>
    <w:p w14:paraId="1FD429A8" w14:textId="77777777" w:rsidR="00A26296" w:rsidRDefault="00A26296">
      <w:pPr>
        <w:pStyle w:val="Commentaire"/>
      </w:pPr>
    </w:p>
    <w:p w14:paraId="4ECAD496" w14:textId="77777777" w:rsidR="00A26296" w:rsidRDefault="00A26296">
      <w:pPr>
        <w:pStyle w:val="Commentaire"/>
      </w:pPr>
      <w:r>
        <w:t>Correct:</w:t>
      </w:r>
    </w:p>
    <w:p w14:paraId="7EA135BC" w14:textId="77777777" w:rsidR="00A26296" w:rsidRDefault="00A26296">
      <w:pPr>
        <w:pStyle w:val="Commentaire"/>
      </w:pPr>
      <w:r>
        <w:t>IPCC (2012)</w:t>
      </w:r>
    </w:p>
    <w:p w14:paraId="3F633512" w14:textId="09976E67" w:rsidR="00A26296" w:rsidRDefault="00A26296">
      <w:pPr>
        <w:pStyle w:val="Commentaire"/>
      </w:pPr>
      <w:r>
        <w:t>(IPCC, 2012)</w:t>
      </w:r>
    </w:p>
  </w:comment>
  <w:comment w:id="698" w:author="Robin Matthews" w:date="2021-07-13T14:11:00Z" w:initials="RM">
    <w:p w14:paraId="17E1BDEA" w14:textId="77777777" w:rsidR="00A26296" w:rsidRDefault="00A26296">
      <w:pPr>
        <w:pStyle w:val="Commentaire"/>
      </w:pPr>
      <w:r>
        <w:rPr>
          <w:rStyle w:val="Marquedecommentaire"/>
        </w:rPr>
        <w:annotationRef/>
      </w:r>
      <w:r>
        <w:t>Not found:</w:t>
      </w:r>
    </w:p>
    <w:p w14:paraId="01D5F781" w14:textId="77777777" w:rsidR="00A26296" w:rsidRDefault="00A26296">
      <w:pPr>
        <w:pStyle w:val="Commentaire"/>
      </w:pPr>
      <w:r>
        <w:t>Yu et al., 2018, 2019a</w:t>
      </w:r>
    </w:p>
    <w:p w14:paraId="65DCAE15" w14:textId="77777777" w:rsidR="00A26296" w:rsidRDefault="00A26296">
      <w:pPr>
        <w:pStyle w:val="Commentaire"/>
      </w:pPr>
    </w:p>
    <w:p w14:paraId="0C70C4FE" w14:textId="77777777" w:rsidR="00A26296" w:rsidRDefault="00A26296">
      <w:pPr>
        <w:pStyle w:val="Commentaire"/>
      </w:pPr>
      <w:r>
        <w:t>Extra stuff:</w:t>
      </w:r>
    </w:p>
    <w:p w14:paraId="48B8BC2D" w14:textId="77777777" w:rsidR="00A26296" w:rsidRDefault="00A26296">
      <w:pPr>
        <w:pStyle w:val="Commentaire"/>
      </w:pPr>
      <w:r>
        <w:t>(Yu et al., 2018, 2019b; )</w:t>
      </w:r>
    </w:p>
    <w:p w14:paraId="1C8AF53A" w14:textId="77777777" w:rsidR="00A26296" w:rsidRDefault="00A26296">
      <w:pPr>
        <w:pStyle w:val="Commentaire"/>
      </w:pPr>
    </w:p>
    <w:p w14:paraId="6E9445A9" w14:textId="77777777" w:rsidR="00A26296" w:rsidRDefault="00A26296">
      <w:pPr>
        <w:pStyle w:val="Commentaire"/>
      </w:pPr>
      <w:r>
        <w:t>Correct:</w:t>
      </w:r>
    </w:p>
    <w:p w14:paraId="11C2D3A5" w14:textId="49415490" w:rsidR="00A26296" w:rsidRDefault="00A26296">
      <w:pPr>
        <w:pStyle w:val="Commentaire"/>
      </w:pPr>
      <w:r>
        <w:t>(Yu et al., 2018, 2019a; Zhang and Luo, 2019)</w:t>
      </w:r>
    </w:p>
  </w:comment>
  <w:comment w:id="703" w:author="Robin Matthews" w:date="2021-07-13T14:11:00Z" w:initials="RM">
    <w:p w14:paraId="26FCBC7F" w14:textId="77777777" w:rsidR="00A26296" w:rsidRDefault="00A26296">
      <w:pPr>
        <w:pStyle w:val="Commentaire"/>
      </w:pPr>
      <w:r>
        <w:rPr>
          <w:rStyle w:val="Marquedecommentaire"/>
        </w:rPr>
        <w:annotationRef/>
      </w:r>
      <w:r>
        <w:t>Not found:</w:t>
      </w:r>
    </w:p>
    <w:p w14:paraId="254C6551" w14:textId="77777777" w:rsidR="00A26296" w:rsidRDefault="00A26296">
      <w:pPr>
        <w:pStyle w:val="Commentaire"/>
      </w:pPr>
      <w:r>
        <w:t>Yu et al., 2018, 2019b</w:t>
      </w:r>
    </w:p>
    <w:p w14:paraId="31CCA951" w14:textId="77777777" w:rsidR="00A26296" w:rsidRDefault="00A26296">
      <w:pPr>
        <w:pStyle w:val="Commentaire"/>
      </w:pPr>
    </w:p>
    <w:p w14:paraId="728A983C" w14:textId="77777777" w:rsidR="00A26296" w:rsidRDefault="00A26296">
      <w:pPr>
        <w:pStyle w:val="Commentaire"/>
      </w:pPr>
      <w:r>
        <w:t>Extra stuff:</w:t>
      </w:r>
    </w:p>
    <w:p w14:paraId="5C324D7E" w14:textId="77777777" w:rsidR="00A26296" w:rsidRDefault="00A26296">
      <w:pPr>
        <w:pStyle w:val="Commentaire"/>
      </w:pPr>
      <w:r>
        <w:t xml:space="preserve">(; ; ; Yu et al., 2018, 2019a; </w:t>
      </w:r>
    </w:p>
    <w:p w14:paraId="240FA4DB" w14:textId="77777777" w:rsidR="00A26296" w:rsidRDefault="00A26296">
      <w:pPr>
        <w:pStyle w:val="Commentaire"/>
      </w:pPr>
    </w:p>
    <w:p w14:paraId="7909ADE4" w14:textId="77777777" w:rsidR="00A26296" w:rsidRDefault="00A26296">
      <w:pPr>
        <w:pStyle w:val="Commentaire"/>
      </w:pPr>
      <w:r>
        <w:t>Correct:</w:t>
      </w:r>
    </w:p>
    <w:p w14:paraId="226E01BF" w14:textId="0360EDA2" w:rsidR="00A26296" w:rsidRDefault="00A26296">
      <w:pPr>
        <w:pStyle w:val="Commentaire"/>
      </w:pPr>
      <w:r>
        <w:t>(Kamae et al., 2014; Johnson et al., 2018; Ruprich-Robert et al., 2018; Yu et al., 2018, 2019b; Müller et al., 2020)</w:t>
      </w:r>
    </w:p>
  </w:comment>
  <w:comment w:id="706" w:author="Robin Matthews" w:date="2021-07-13T14:11:00Z" w:initials="RM">
    <w:p w14:paraId="3D8D3DA4" w14:textId="77777777" w:rsidR="00A26296" w:rsidRDefault="00A26296">
      <w:pPr>
        <w:pStyle w:val="Commentaire"/>
      </w:pPr>
      <w:r>
        <w:rPr>
          <w:rStyle w:val="Marquedecommentaire"/>
        </w:rPr>
        <w:annotationRef/>
      </w:r>
      <w:r>
        <w:t>Extra stuff:</w:t>
      </w:r>
    </w:p>
    <w:p w14:paraId="22DCD807" w14:textId="77777777" w:rsidR="00A26296" w:rsidRDefault="00A26296">
      <w:pPr>
        <w:pStyle w:val="Commentaire"/>
      </w:pPr>
      <w:r>
        <w:t>; ; ; ; )</w:t>
      </w:r>
    </w:p>
    <w:p w14:paraId="0FA5C43F" w14:textId="77777777" w:rsidR="00A26296" w:rsidRDefault="00A26296">
      <w:pPr>
        <w:pStyle w:val="Commentaire"/>
      </w:pPr>
    </w:p>
    <w:p w14:paraId="22A37619" w14:textId="77777777" w:rsidR="00A26296" w:rsidRDefault="00A26296">
      <w:pPr>
        <w:pStyle w:val="Commentaire"/>
      </w:pPr>
      <w:r>
        <w:t>Correct:</w:t>
      </w:r>
    </w:p>
    <w:p w14:paraId="5AA5D2EC" w14:textId="73F6580C" w:rsidR="00A26296" w:rsidRDefault="00A26296">
      <w:pPr>
        <w:pStyle w:val="Commentaire"/>
      </w:pPr>
      <w:r>
        <w:t>(Seneviratne et al., 2013; Lemordant et al., 2016; Donat et al., 2017; Sillmann et al., 2017b; Hirsch et al., 2019)</w:t>
      </w:r>
    </w:p>
  </w:comment>
  <w:comment w:id="707" w:author="Robin Matthews" w:date="2021-07-13T17:56:00Z" w:initials="RM">
    <w:p w14:paraId="318E5D7E" w14:textId="2FD0ACCF" w:rsidR="00CB770A" w:rsidRDefault="00CB770A">
      <w:pPr>
        <w:pStyle w:val="Commentaire"/>
      </w:pPr>
      <w:r>
        <w:rPr>
          <w:rStyle w:val="Marquedecommentaire"/>
        </w:rPr>
        <w:annotationRef/>
      </w:r>
      <w:r>
        <w:t>Mendeley field also contains:</w:t>
      </w:r>
    </w:p>
    <w:p w14:paraId="5A5D8E86" w14:textId="77777777" w:rsidR="00CB770A" w:rsidRDefault="00CB770A" w:rsidP="00CB770A">
      <w:pPr>
        <w:pStyle w:val="Commentaire"/>
      </w:pPr>
    </w:p>
    <w:p w14:paraId="051AEAEA" w14:textId="66E42B49" w:rsidR="00CB770A" w:rsidRDefault="00CB770A" w:rsidP="00CB770A">
      <w:pPr>
        <w:pStyle w:val="Commentaire"/>
      </w:pPr>
      <w:r>
        <w:t>Hirschi et al., 2011</w:t>
      </w:r>
    </w:p>
    <w:p w14:paraId="74B2BE17" w14:textId="77777777" w:rsidR="00CB770A" w:rsidRDefault="00CB770A" w:rsidP="00CB770A">
      <w:pPr>
        <w:pStyle w:val="Commentaire"/>
      </w:pPr>
      <w:r>
        <w:t>Mueller and Seneviratne, 2012</w:t>
      </w:r>
    </w:p>
    <w:p w14:paraId="4161E8DE" w14:textId="08336335" w:rsidR="00CB770A" w:rsidRDefault="00CB770A" w:rsidP="00CB770A">
      <w:pPr>
        <w:pStyle w:val="Commentaire"/>
      </w:pPr>
      <w:r>
        <w:t>Quesada et al., 2012</w:t>
      </w:r>
    </w:p>
    <w:p w14:paraId="442F7D34" w14:textId="26380103" w:rsidR="00CB770A" w:rsidRDefault="00CB770A">
      <w:pPr>
        <w:pStyle w:val="Commentaire"/>
      </w:pPr>
      <w:r>
        <w:t>Vogel et al., 2017</w:t>
      </w:r>
    </w:p>
    <w:p w14:paraId="001505C2" w14:textId="77777777" w:rsidR="00CB770A" w:rsidRDefault="00CB770A">
      <w:pPr>
        <w:pStyle w:val="Commentaire"/>
      </w:pPr>
    </w:p>
    <w:p w14:paraId="1BF42DD0" w14:textId="61A1E347" w:rsidR="00CB770A" w:rsidRDefault="00CB770A">
      <w:pPr>
        <w:pStyle w:val="Commentaire"/>
      </w:pPr>
      <w:r>
        <w:t>Want me to remove them?</w:t>
      </w:r>
    </w:p>
  </w:comment>
  <w:comment w:id="708" w:author="Robin Matthews" w:date="2021-07-13T14:11:00Z" w:initials="RM">
    <w:p w14:paraId="4AD7A515" w14:textId="77777777" w:rsidR="00A26296" w:rsidRDefault="00A26296">
      <w:pPr>
        <w:pStyle w:val="Commentaire"/>
      </w:pPr>
      <w:r>
        <w:rPr>
          <w:rStyle w:val="Marquedecommentaire"/>
        </w:rPr>
        <w:annotationRef/>
      </w:r>
      <w:r>
        <w:t>Not found:</w:t>
      </w:r>
    </w:p>
    <w:p w14:paraId="62B07FDA" w14:textId="77777777" w:rsidR="00A26296" w:rsidRDefault="00A26296">
      <w:pPr>
        <w:pStyle w:val="Commentaire"/>
      </w:pPr>
      <w:r>
        <w:t>Hirschi et al., 2011</w:t>
      </w:r>
    </w:p>
    <w:p w14:paraId="487569E3" w14:textId="77777777" w:rsidR="00A26296" w:rsidRDefault="00A26296">
      <w:pPr>
        <w:pStyle w:val="Commentaire"/>
      </w:pPr>
      <w:r>
        <w:t>Mueller and Seneviratne, 2012</w:t>
      </w:r>
    </w:p>
    <w:p w14:paraId="5C7979F8" w14:textId="77777777" w:rsidR="00A26296" w:rsidRDefault="00A26296">
      <w:pPr>
        <w:pStyle w:val="Commentaire"/>
      </w:pPr>
      <w:r>
        <w:t>Quesada et al., 2012</w:t>
      </w:r>
    </w:p>
    <w:p w14:paraId="7AB36CC9" w14:textId="77777777" w:rsidR="00A26296" w:rsidRDefault="00A26296">
      <w:pPr>
        <w:pStyle w:val="Commentaire"/>
      </w:pPr>
      <w:r>
        <w:t>Miralles et al., 2014a</w:t>
      </w:r>
    </w:p>
    <w:p w14:paraId="3FAB05D6" w14:textId="77777777" w:rsidR="00A26296" w:rsidRDefault="00A26296">
      <w:pPr>
        <w:pStyle w:val="Commentaire"/>
      </w:pPr>
      <w:r>
        <w:t>Hauser et al., 2016</w:t>
      </w:r>
    </w:p>
    <w:p w14:paraId="20CA0C3E" w14:textId="77777777" w:rsidR="00A26296" w:rsidRDefault="00A26296">
      <w:pPr>
        <w:pStyle w:val="Commentaire"/>
      </w:pPr>
      <w:r>
        <w:t>Meehl et al., 2016</w:t>
      </w:r>
    </w:p>
    <w:p w14:paraId="155CCB3B" w14:textId="77777777" w:rsidR="00A26296" w:rsidRDefault="00A26296">
      <w:pPr>
        <w:pStyle w:val="Commentaire"/>
      </w:pPr>
      <w:r>
        <w:t>Vogel et al., 2017</w:t>
      </w:r>
    </w:p>
    <w:p w14:paraId="652A4AED" w14:textId="77777777" w:rsidR="00A26296" w:rsidRDefault="00A26296">
      <w:pPr>
        <w:pStyle w:val="Commentaire"/>
      </w:pPr>
    </w:p>
    <w:p w14:paraId="06ABA8C2" w14:textId="77777777" w:rsidR="00A26296" w:rsidRDefault="00A26296">
      <w:pPr>
        <w:pStyle w:val="Commentaire"/>
      </w:pPr>
      <w:r>
        <w:t>Extra stuff:</w:t>
      </w:r>
    </w:p>
    <w:p w14:paraId="7EC68027" w14:textId="77777777" w:rsidR="00A26296" w:rsidRDefault="00A26296">
      <w:pPr>
        <w:pStyle w:val="Commentaire"/>
      </w:pPr>
      <w:r>
        <w:t>(Miralles et al. 2014; Hauser et al. 2016; Meehl et al. 2016;</w:t>
      </w:r>
    </w:p>
    <w:p w14:paraId="5016C2F3" w14:textId="77777777" w:rsidR="00A26296" w:rsidRDefault="00A26296">
      <w:pPr>
        <w:pStyle w:val="Commentaire"/>
      </w:pPr>
    </w:p>
    <w:p w14:paraId="39D6AEAF" w14:textId="77777777" w:rsidR="00A26296" w:rsidRDefault="00A26296">
      <w:pPr>
        <w:pStyle w:val="Commentaire"/>
      </w:pPr>
      <w:r>
        <w:t>Correct:</w:t>
      </w:r>
    </w:p>
    <w:p w14:paraId="05B93813" w14:textId="7BE67E8D" w:rsidR="00A26296" w:rsidRDefault="00A26296">
      <w:pPr>
        <w:pStyle w:val="Commentaire"/>
      </w:pPr>
      <w:r>
        <w:t>(Hirschi et al., 2011; Mueller and Seneviratne, 2012; Quesada et al., 2012; Miralles et al., 2014a; Hauser et al., 2016; Meehl et al., 2016; Vogel et al., 2017)</w:t>
      </w:r>
    </w:p>
  </w:comment>
  <w:comment w:id="710" w:author="Robin Matthews" w:date="2021-07-13T14:11:00Z" w:initials="RM">
    <w:p w14:paraId="285394EC" w14:textId="77777777" w:rsidR="00A26296" w:rsidRDefault="00A26296">
      <w:pPr>
        <w:pStyle w:val="Commentaire"/>
      </w:pPr>
      <w:r>
        <w:rPr>
          <w:rStyle w:val="Marquedecommentaire"/>
        </w:rPr>
        <w:annotationRef/>
      </w:r>
      <w:r>
        <w:t>Extra stuff:</w:t>
      </w:r>
    </w:p>
    <w:p w14:paraId="6D6C2B4E" w14:textId="77777777" w:rsidR="00A26296" w:rsidRDefault="00A26296">
      <w:pPr>
        <w:pStyle w:val="Commentaire"/>
      </w:pPr>
      <w:r>
        <w:t>, ;</w:t>
      </w:r>
    </w:p>
    <w:p w14:paraId="76062866" w14:textId="77777777" w:rsidR="00A26296" w:rsidRDefault="00A26296">
      <w:pPr>
        <w:pStyle w:val="Commentaire"/>
      </w:pPr>
    </w:p>
    <w:p w14:paraId="35264796" w14:textId="77777777" w:rsidR="00A26296" w:rsidRDefault="00A26296">
      <w:pPr>
        <w:pStyle w:val="Commentaire"/>
      </w:pPr>
      <w:r>
        <w:t>Correct:</w:t>
      </w:r>
    </w:p>
    <w:p w14:paraId="28001E2C" w14:textId="77777777" w:rsidR="00A26296" w:rsidRDefault="00A26296">
      <w:pPr>
        <w:pStyle w:val="Commentaire"/>
      </w:pPr>
      <w:r>
        <w:t>Wehrli et al. (2019)</w:t>
      </w:r>
    </w:p>
    <w:p w14:paraId="6125B15A" w14:textId="27923356" w:rsidR="00A26296" w:rsidRDefault="00A26296">
      <w:pPr>
        <w:pStyle w:val="Commentaire"/>
      </w:pPr>
      <w:r>
        <w:t>(Wehrli et al., 2019)</w:t>
      </w:r>
    </w:p>
  </w:comment>
  <w:comment w:id="711" w:author="Robin Matthews" w:date="2021-07-13T14:11:00Z" w:initials="RM">
    <w:p w14:paraId="2E885394" w14:textId="77777777" w:rsidR="00A26296" w:rsidRDefault="00A26296">
      <w:pPr>
        <w:pStyle w:val="Commentaire"/>
      </w:pPr>
      <w:r>
        <w:rPr>
          <w:rStyle w:val="Marquedecommentaire"/>
        </w:rPr>
        <w:annotationRef/>
      </w:r>
      <w:r>
        <w:t>Extra stuff:</w:t>
      </w:r>
    </w:p>
    <w:p w14:paraId="434F17F7" w14:textId="77777777" w:rsidR="00A26296" w:rsidRDefault="00A26296">
      <w:pPr>
        <w:pStyle w:val="Commentaire"/>
      </w:pPr>
      <w:r>
        <w:t>, )</w:t>
      </w:r>
    </w:p>
    <w:p w14:paraId="4A91FA28" w14:textId="77777777" w:rsidR="00A26296" w:rsidRDefault="00A26296">
      <w:pPr>
        <w:pStyle w:val="Commentaire"/>
      </w:pPr>
    </w:p>
    <w:p w14:paraId="16918069" w14:textId="77777777" w:rsidR="00A26296" w:rsidRDefault="00A26296">
      <w:pPr>
        <w:pStyle w:val="Commentaire"/>
      </w:pPr>
      <w:r>
        <w:t>Correct:</w:t>
      </w:r>
    </w:p>
    <w:p w14:paraId="50040031" w14:textId="77777777" w:rsidR="00A26296" w:rsidRDefault="00A26296">
      <w:pPr>
        <w:pStyle w:val="Commentaire"/>
      </w:pPr>
      <w:r>
        <w:t>Cowan et al. (2016)</w:t>
      </w:r>
    </w:p>
    <w:p w14:paraId="4A97CA3B" w14:textId="44884246" w:rsidR="00A26296" w:rsidRDefault="00A26296">
      <w:pPr>
        <w:pStyle w:val="Commentaire"/>
      </w:pPr>
      <w:r>
        <w:t>(Cowan et al., 2016)</w:t>
      </w:r>
    </w:p>
  </w:comment>
  <w:comment w:id="712" w:author="Robin Matthews" w:date="2021-07-13T14:12:00Z" w:initials="RM">
    <w:p w14:paraId="17FBEEFD" w14:textId="77777777" w:rsidR="00A26296" w:rsidRDefault="00A26296">
      <w:pPr>
        <w:pStyle w:val="Commentaire"/>
      </w:pPr>
      <w:r>
        <w:rPr>
          <w:rStyle w:val="Marquedecommentaire"/>
        </w:rPr>
        <w:annotationRef/>
      </w:r>
      <w:r>
        <w:t>Not found:</w:t>
      </w:r>
    </w:p>
    <w:p w14:paraId="69B47C11" w14:textId="77777777" w:rsidR="00A26296" w:rsidRDefault="00A26296">
      <w:pPr>
        <w:pStyle w:val="Commentaire"/>
      </w:pPr>
      <w:r>
        <w:t>Vautard et al., 2007</w:t>
      </w:r>
    </w:p>
    <w:p w14:paraId="00B673D2" w14:textId="77777777" w:rsidR="00A26296" w:rsidRDefault="00A26296">
      <w:pPr>
        <w:pStyle w:val="Commentaire"/>
      </w:pPr>
      <w:r>
        <w:t>Zampieri et al., 2009</w:t>
      </w:r>
    </w:p>
    <w:p w14:paraId="1640CC14" w14:textId="77777777" w:rsidR="00A26296" w:rsidRDefault="00A26296">
      <w:pPr>
        <w:pStyle w:val="Commentaire"/>
      </w:pPr>
    </w:p>
    <w:p w14:paraId="4B17FA6A" w14:textId="77777777" w:rsidR="00A26296" w:rsidRDefault="00A26296">
      <w:pPr>
        <w:pStyle w:val="Commentaire"/>
      </w:pPr>
      <w:r>
        <w:t>Extra stuff:</w:t>
      </w:r>
    </w:p>
    <w:p w14:paraId="68F17154" w14:textId="77777777" w:rsidR="00A26296" w:rsidRDefault="00A26296">
      <w:pPr>
        <w:pStyle w:val="Commentaire"/>
      </w:pPr>
      <w:r>
        <w:t>(; ; )</w:t>
      </w:r>
    </w:p>
    <w:p w14:paraId="319D3F36" w14:textId="77777777" w:rsidR="00A26296" w:rsidRDefault="00A26296">
      <w:pPr>
        <w:pStyle w:val="Commentaire"/>
      </w:pPr>
    </w:p>
    <w:p w14:paraId="1862B63C" w14:textId="77777777" w:rsidR="00A26296" w:rsidRDefault="00A26296">
      <w:pPr>
        <w:pStyle w:val="Commentaire"/>
      </w:pPr>
      <w:r>
        <w:t>Correct:</w:t>
      </w:r>
    </w:p>
    <w:p w14:paraId="09530D89" w14:textId="1DF5CE13" w:rsidR="00A26296" w:rsidRDefault="00A26296">
      <w:pPr>
        <w:pStyle w:val="Commentaire"/>
      </w:pPr>
      <w:r>
        <w:t>(Vautard et al., 2007; Zampieri et al., 2009; Stéfanon et al., 2014; Koster et al., 2016; Sato and Nakamura, 2019)</w:t>
      </w:r>
    </w:p>
  </w:comment>
  <w:comment w:id="713" w:author="Robin Matthews" w:date="2021-07-13T17:58:00Z" w:initials="RM">
    <w:p w14:paraId="5056AD0A" w14:textId="6BFAC75E" w:rsidR="00CB770A" w:rsidRDefault="00CB770A" w:rsidP="00CB770A">
      <w:pPr>
        <w:pStyle w:val="Commentaire"/>
      </w:pPr>
      <w:r>
        <w:rPr>
          <w:rStyle w:val="Marquedecommentaire"/>
        </w:rPr>
        <w:annotationRef/>
      </w:r>
      <w:r>
        <w:t>Mendeley field also contains:</w:t>
      </w:r>
    </w:p>
    <w:p w14:paraId="40DF565A" w14:textId="24579E0A" w:rsidR="00CB770A" w:rsidRDefault="00CB770A" w:rsidP="00CB770A">
      <w:pPr>
        <w:pStyle w:val="Commentaire"/>
      </w:pPr>
      <w:r>
        <w:t>Vautard et al., 2007</w:t>
      </w:r>
    </w:p>
    <w:p w14:paraId="04E7FF22" w14:textId="77777777" w:rsidR="00CB770A" w:rsidRDefault="00CB770A" w:rsidP="00CB770A">
      <w:pPr>
        <w:pStyle w:val="Commentaire"/>
      </w:pPr>
      <w:r>
        <w:t>Zampieri et al., 2009</w:t>
      </w:r>
    </w:p>
    <w:p w14:paraId="41D26A80" w14:textId="77777777" w:rsidR="00CB770A" w:rsidRDefault="00CB770A" w:rsidP="00CB770A">
      <w:pPr>
        <w:pStyle w:val="Commentaire"/>
      </w:pPr>
    </w:p>
    <w:p w14:paraId="46DF64F8" w14:textId="0CFE4B7D" w:rsidR="00CB770A" w:rsidRDefault="00CB770A" w:rsidP="00CB770A">
      <w:pPr>
        <w:pStyle w:val="Commentaire"/>
      </w:pPr>
      <w:r>
        <w:t>Want me to remove them?</w:t>
      </w:r>
    </w:p>
  </w:comment>
  <w:comment w:id="714" w:author="Robin Matthews" w:date="2021-07-13T14:12:00Z" w:initials="RM">
    <w:p w14:paraId="09DACAC7" w14:textId="77777777" w:rsidR="00A26296" w:rsidRDefault="00A26296">
      <w:pPr>
        <w:pStyle w:val="Commentaire"/>
      </w:pPr>
      <w:r>
        <w:rPr>
          <w:rStyle w:val="Marquedecommentaire"/>
        </w:rPr>
        <w:annotationRef/>
      </w:r>
      <w:r>
        <w:t>Not found:</w:t>
      </w:r>
    </w:p>
    <w:p w14:paraId="445F0C8F" w14:textId="77777777" w:rsidR="00A26296" w:rsidRDefault="00A26296">
      <w:pPr>
        <w:pStyle w:val="Commentaire"/>
      </w:pPr>
      <w:r>
        <w:t>Vicente-Serrano et al., 2020b</w:t>
      </w:r>
    </w:p>
    <w:p w14:paraId="5AA6E989" w14:textId="77777777" w:rsidR="00A26296" w:rsidRDefault="00A26296">
      <w:pPr>
        <w:pStyle w:val="Commentaire"/>
      </w:pPr>
    </w:p>
    <w:p w14:paraId="2C1AB98C" w14:textId="77777777" w:rsidR="00A26296" w:rsidRDefault="00A26296">
      <w:pPr>
        <w:pStyle w:val="Commentaire"/>
      </w:pPr>
      <w:r>
        <w:t>Extra stuff:</w:t>
      </w:r>
    </w:p>
    <w:p w14:paraId="5D1B397A" w14:textId="77777777" w:rsidR="00A26296" w:rsidRDefault="00A26296">
      <w:pPr>
        <w:pStyle w:val="Commentaire"/>
      </w:pPr>
      <w:r>
        <w:t>(; Vicente-Serrano et al., 2020c)</w:t>
      </w:r>
    </w:p>
    <w:p w14:paraId="4F6D0B5C" w14:textId="77777777" w:rsidR="00A26296" w:rsidRDefault="00A26296">
      <w:pPr>
        <w:pStyle w:val="Commentaire"/>
      </w:pPr>
    </w:p>
    <w:p w14:paraId="79C140DF" w14:textId="77777777" w:rsidR="00A26296" w:rsidRDefault="00A26296">
      <w:pPr>
        <w:pStyle w:val="Commentaire"/>
      </w:pPr>
      <w:r>
        <w:t>Correct:</w:t>
      </w:r>
    </w:p>
    <w:p w14:paraId="7AA4223A" w14:textId="05E2ABAB" w:rsidR="00A26296" w:rsidRDefault="00A26296">
      <w:pPr>
        <w:pStyle w:val="Commentaire"/>
      </w:pPr>
      <w:r>
        <w:t>(Lemordant et al., 2016; Vicente-Serrano et al., 2020b)</w:t>
      </w:r>
    </w:p>
  </w:comment>
  <w:comment w:id="719" w:author="Robin Matthews" w:date="2021-07-13T18:00:00Z" w:initials="RM">
    <w:p w14:paraId="0AE593CE" w14:textId="77777777" w:rsidR="00CB770A" w:rsidRDefault="00CB770A" w:rsidP="00CB770A">
      <w:pPr>
        <w:pStyle w:val="Commentaire"/>
      </w:pPr>
      <w:r>
        <w:rPr>
          <w:rStyle w:val="Marquedecommentaire"/>
        </w:rPr>
        <w:annotationRef/>
      </w:r>
      <w:r>
        <w:rPr>
          <w:rStyle w:val="Marquedecommentaire"/>
        </w:rPr>
        <w:annotationRef/>
      </w:r>
      <w:r>
        <w:t>Mendeley field also contains:</w:t>
      </w:r>
    </w:p>
    <w:p w14:paraId="29FE8822" w14:textId="15BC74AE" w:rsidR="00CB770A" w:rsidRDefault="00CB770A" w:rsidP="00CB770A">
      <w:pPr>
        <w:pStyle w:val="Commentaire"/>
      </w:pPr>
      <w:r>
        <w:t>Hall and Qu, 2006</w:t>
      </w:r>
    </w:p>
    <w:p w14:paraId="24B94C68" w14:textId="77777777" w:rsidR="00CB770A" w:rsidRDefault="00CB770A" w:rsidP="00CB770A">
      <w:pPr>
        <w:pStyle w:val="Commentaire"/>
      </w:pPr>
    </w:p>
    <w:p w14:paraId="12012D9C" w14:textId="5F2F5DF3" w:rsidR="00CB770A" w:rsidRDefault="00CB770A">
      <w:pPr>
        <w:pStyle w:val="Commentaire"/>
      </w:pPr>
      <w:r>
        <w:t>Want me to remove it?</w:t>
      </w:r>
    </w:p>
  </w:comment>
  <w:comment w:id="720" w:author="Robin Matthews" w:date="2021-07-13T14:12:00Z" w:initials="RM">
    <w:p w14:paraId="2F5193E6" w14:textId="77777777" w:rsidR="00A26296" w:rsidRDefault="00A26296">
      <w:pPr>
        <w:pStyle w:val="Commentaire"/>
      </w:pPr>
      <w:r>
        <w:rPr>
          <w:rStyle w:val="Marquedecommentaire"/>
        </w:rPr>
        <w:annotationRef/>
      </w:r>
      <w:r>
        <w:t>Not found:</w:t>
      </w:r>
    </w:p>
    <w:p w14:paraId="0DEBB79E" w14:textId="77777777" w:rsidR="00A26296" w:rsidRDefault="00A26296">
      <w:pPr>
        <w:pStyle w:val="Commentaire"/>
      </w:pPr>
      <w:r>
        <w:t>Hall and Qu, 2006</w:t>
      </w:r>
    </w:p>
    <w:p w14:paraId="5CBE7BEE" w14:textId="77777777" w:rsidR="00A26296" w:rsidRDefault="00A26296">
      <w:pPr>
        <w:pStyle w:val="Commentaire"/>
      </w:pPr>
      <w:r>
        <w:t>Diro et al., 2018</w:t>
      </w:r>
    </w:p>
    <w:p w14:paraId="6A3D19A5" w14:textId="77777777" w:rsidR="00A26296" w:rsidRDefault="00A26296">
      <w:pPr>
        <w:pStyle w:val="Commentaire"/>
      </w:pPr>
    </w:p>
    <w:p w14:paraId="3D71B462" w14:textId="77777777" w:rsidR="00A26296" w:rsidRDefault="00A26296">
      <w:pPr>
        <w:pStyle w:val="Commentaire"/>
      </w:pPr>
      <w:r>
        <w:t>Extra stuff:</w:t>
      </w:r>
    </w:p>
    <w:p w14:paraId="03EFD8A3" w14:textId="77777777" w:rsidR="00A26296" w:rsidRDefault="00A26296">
      <w:pPr>
        <w:pStyle w:val="Commentaire"/>
      </w:pPr>
      <w:r>
        <w:t>(Diro et al. 2018)</w:t>
      </w:r>
    </w:p>
    <w:p w14:paraId="4A3B4658" w14:textId="77777777" w:rsidR="00A26296" w:rsidRDefault="00A26296">
      <w:pPr>
        <w:pStyle w:val="Commentaire"/>
      </w:pPr>
    </w:p>
    <w:p w14:paraId="19794BFB" w14:textId="77777777" w:rsidR="00A26296" w:rsidRDefault="00A26296">
      <w:pPr>
        <w:pStyle w:val="Commentaire"/>
      </w:pPr>
      <w:r>
        <w:t>Correct:</w:t>
      </w:r>
    </w:p>
    <w:p w14:paraId="1FF3DE2F" w14:textId="5D64A35D" w:rsidR="00A26296" w:rsidRDefault="00A26296">
      <w:pPr>
        <w:pStyle w:val="Commentaire"/>
      </w:pPr>
      <w:r>
        <w:t>(Hall and Qu, 2006; Diro et al., 2018)</w:t>
      </w:r>
    </w:p>
  </w:comment>
  <w:comment w:id="724" w:author="Robin Matthews" w:date="2021-07-13T14:12:00Z" w:initials="RM">
    <w:p w14:paraId="51310E22" w14:textId="77777777" w:rsidR="00A26296" w:rsidRDefault="00A26296">
      <w:pPr>
        <w:pStyle w:val="Commentaire"/>
      </w:pPr>
      <w:r>
        <w:rPr>
          <w:rStyle w:val="Marquedecommentaire"/>
        </w:rPr>
        <w:annotationRef/>
      </w:r>
      <w:r>
        <w:t>Not found:</w:t>
      </w:r>
    </w:p>
    <w:p w14:paraId="0333F36B" w14:textId="77777777" w:rsidR="00A26296" w:rsidRDefault="00A26296">
      <w:pPr>
        <w:pStyle w:val="Commentaire"/>
      </w:pPr>
      <w:r>
        <w:t>N.D. Mueller et al., 2016</w:t>
      </w:r>
    </w:p>
    <w:p w14:paraId="6155F984" w14:textId="77777777" w:rsidR="00A26296" w:rsidRDefault="00A26296">
      <w:pPr>
        <w:pStyle w:val="Commentaire"/>
      </w:pPr>
    </w:p>
    <w:p w14:paraId="7DC21311" w14:textId="77777777" w:rsidR="00A26296" w:rsidRDefault="00A26296">
      <w:pPr>
        <w:pStyle w:val="Commentaire"/>
      </w:pPr>
      <w:r>
        <w:t>Extra stuff:</w:t>
      </w:r>
    </w:p>
    <w:p w14:paraId="6DE904E7" w14:textId="77777777" w:rsidR="00A26296" w:rsidRDefault="00A26296">
      <w:pPr>
        <w:pStyle w:val="Commentaire"/>
      </w:pPr>
      <w:r>
        <w:t>(; Mueller et al., 2016b)</w:t>
      </w:r>
    </w:p>
    <w:p w14:paraId="57FA17A3" w14:textId="77777777" w:rsidR="00A26296" w:rsidRDefault="00A26296">
      <w:pPr>
        <w:pStyle w:val="Commentaire"/>
      </w:pPr>
    </w:p>
    <w:p w14:paraId="61F0486F" w14:textId="77777777" w:rsidR="00A26296" w:rsidRDefault="00A26296">
      <w:pPr>
        <w:pStyle w:val="Commentaire"/>
      </w:pPr>
      <w:r>
        <w:t>Correct:</w:t>
      </w:r>
    </w:p>
    <w:p w14:paraId="5DB3EFE7" w14:textId="5A17B5EC" w:rsidR="00A26296" w:rsidRDefault="00A26296">
      <w:pPr>
        <w:pStyle w:val="Commentaire"/>
      </w:pPr>
      <w:r>
        <w:t>(Davin et al., 2014; N.D. Mueller et al., 2016)</w:t>
      </w:r>
    </w:p>
  </w:comment>
  <w:comment w:id="729" w:author="Robin Matthews" w:date="2021-07-13T14:12:00Z" w:initials="RM">
    <w:p w14:paraId="051C60A3" w14:textId="77777777" w:rsidR="00A26296" w:rsidRDefault="00A26296">
      <w:pPr>
        <w:pStyle w:val="Commentaire"/>
      </w:pPr>
      <w:r>
        <w:rPr>
          <w:rStyle w:val="Marquedecommentaire"/>
        </w:rPr>
        <w:annotationRef/>
      </w:r>
      <w:r>
        <w:t>Not found:</w:t>
      </w:r>
    </w:p>
    <w:p w14:paraId="0E3B329E" w14:textId="77777777" w:rsidR="00A26296" w:rsidRDefault="00A26296">
      <w:pPr>
        <w:pStyle w:val="Commentaire"/>
      </w:pPr>
      <w:r>
        <w:t>N.D. Mueller et al.</w:t>
      </w:r>
    </w:p>
    <w:p w14:paraId="0CB5FD4A" w14:textId="77777777" w:rsidR="00A26296" w:rsidRDefault="00A26296">
      <w:pPr>
        <w:pStyle w:val="Commentaire"/>
      </w:pPr>
    </w:p>
    <w:p w14:paraId="1786BE25" w14:textId="77777777" w:rsidR="00A26296" w:rsidRDefault="00A26296">
      <w:pPr>
        <w:pStyle w:val="Commentaire"/>
      </w:pPr>
      <w:r>
        <w:t>Extra stuff:</w:t>
      </w:r>
    </w:p>
    <w:p w14:paraId="5BCDB4C4" w14:textId="77777777" w:rsidR="00A26296" w:rsidRDefault="00A26296">
      <w:pPr>
        <w:pStyle w:val="Commentaire"/>
      </w:pPr>
      <w:r>
        <w:t>(Mueller et al., b)</w:t>
      </w:r>
    </w:p>
    <w:p w14:paraId="7CE8392A" w14:textId="77777777" w:rsidR="00A26296" w:rsidRDefault="00A26296">
      <w:pPr>
        <w:pStyle w:val="Commentaire"/>
      </w:pPr>
    </w:p>
    <w:p w14:paraId="584810A6" w14:textId="77777777" w:rsidR="00A26296" w:rsidRDefault="00A26296">
      <w:pPr>
        <w:pStyle w:val="Commentaire"/>
      </w:pPr>
      <w:r>
        <w:t>Correct:</w:t>
      </w:r>
    </w:p>
    <w:p w14:paraId="089BDE87" w14:textId="77777777" w:rsidR="00A26296" w:rsidRDefault="00A26296">
      <w:pPr>
        <w:pStyle w:val="Commentaire"/>
      </w:pPr>
      <w:r>
        <w:t>N.D. Mueller et al. (2016)</w:t>
      </w:r>
    </w:p>
    <w:p w14:paraId="1A24777D" w14:textId="5EB4915F" w:rsidR="00A26296" w:rsidRDefault="00A26296">
      <w:pPr>
        <w:pStyle w:val="Commentaire"/>
      </w:pPr>
      <w:r>
        <w:t>(N.D. Mueller et al., 2016)</w:t>
      </w:r>
    </w:p>
  </w:comment>
  <w:comment w:id="737" w:author="Robin Matthews" w:date="2021-07-13T14:12:00Z" w:initials="RM">
    <w:p w14:paraId="76E4E7EE" w14:textId="77777777" w:rsidR="00A26296" w:rsidRDefault="00A26296">
      <w:pPr>
        <w:pStyle w:val="Commentaire"/>
      </w:pPr>
      <w:r>
        <w:rPr>
          <w:rStyle w:val="Marquedecommentaire"/>
        </w:rPr>
        <w:annotationRef/>
      </w:r>
      <w:r>
        <w:t>Extra stuff:</w:t>
      </w:r>
    </w:p>
    <w:p w14:paraId="63634E63" w14:textId="77777777" w:rsidR="00A26296" w:rsidRDefault="00A26296">
      <w:pPr>
        <w:pStyle w:val="Commentaire"/>
      </w:pPr>
      <w:r>
        <w:t>(, ;</w:t>
      </w:r>
    </w:p>
    <w:p w14:paraId="1D914CB0" w14:textId="77777777" w:rsidR="00A26296" w:rsidRDefault="00A26296">
      <w:pPr>
        <w:pStyle w:val="Commentaire"/>
      </w:pPr>
    </w:p>
    <w:p w14:paraId="79509923" w14:textId="77777777" w:rsidR="00A26296" w:rsidRDefault="00A26296">
      <w:pPr>
        <w:pStyle w:val="Commentaire"/>
      </w:pPr>
      <w:r>
        <w:t>Correct:</w:t>
      </w:r>
    </w:p>
    <w:p w14:paraId="0CCC00EF" w14:textId="77777777" w:rsidR="00A26296" w:rsidRDefault="00A26296">
      <w:pPr>
        <w:pStyle w:val="Commentaire"/>
      </w:pPr>
      <w:r>
        <w:t>Thiery et al. (2017)</w:t>
      </w:r>
    </w:p>
    <w:p w14:paraId="3BD771BD" w14:textId="094C8979" w:rsidR="00A26296" w:rsidRDefault="00A26296">
      <w:pPr>
        <w:pStyle w:val="Commentaire"/>
      </w:pPr>
      <w:r>
        <w:t>(Thiery et al., 2017)</w:t>
      </w:r>
    </w:p>
  </w:comment>
  <w:comment w:id="739" w:author="Robin Matthews" w:date="2021-07-13T14:12:00Z" w:initials="RM">
    <w:p w14:paraId="1433609C" w14:textId="77777777" w:rsidR="00A26296" w:rsidRDefault="00A26296">
      <w:pPr>
        <w:pStyle w:val="Commentaire"/>
      </w:pPr>
      <w:r>
        <w:rPr>
          <w:rStyle w:val="Marquedecommentaire"/>
        </w:rPr>
        <w:annotationRef/>
      </w:r>
      <w:r>
        <w:t>Extra stuff:</w:t>
      </w:r>
    </w:p>
    <w:p w14:paraId="3D89F9E6" w14:textId="77777777" w:rsidR="00A26296" w:rsidRDefault="00A26296">
      <w:pPr>
        <w:pStyle w:val="Commentaire"/>
      </w:pPr>
      <w:r>
        <w:t>, )</w:t>
      </w:r>
    </w:p>
    <w:p w14:paraId="74CF95A1" w14:textId="77777777" w:rsidR="00A26296" w:rsidRDefault="00A26296">
      <w:pPr>
        <w:pStyle w:val="Commentaire"/>
      </w:pPr>
    </w:p>
    <w:p w14:paraId="1D5B354F" w14:textId="77777777" w:rsidR="00A26296" w:rsidRDefault="00A26296">
      <w:pPr>
        <w:pStyle w:val="Commentaire"/>
      </w:pPr>
      <w:r>
        <w:t>Correct:</w:t>
      </w:r>
    </w:p>
    <w:p w14:paraId="076D958C" w14:textId="77777777" w:rsidR="00A26296" w:rsidRDefault="00A26296">
      <w:pPr>
        <w:pStyle w:val="Commentaire"/>
      </w:pPr>
      <w:r>
        <w:t>Thiery et al. (2020)</w:t>
      </w:r>
    </w:p>
    <w:p w14:paraId="420D08EC" w14:textId="120EC8AB" w:rsidR="00A26296" w:rsidRDefault="00A26296">
      <w:pPr>
        <w:pStyle w:val="Commentaire"/>
      </w:pPr>
      <w:r>
        <w:t>(Thiery et al., 2020)</w:t>
      </w:r>
    </w:p>
  </w:comment>
  <w:comment w:id="743" w:author="Robin Matthews" w:date="2021-07-13T14:12:00Z" w:initials="RM">
    <w:p w14:paraId="4FAE917E" w14:textId="77777777" w:rsidR="00A26296" w:rsidRDefault="00A26296">
      <w:pPr>
        <w:pStyle w:val="Commentaire"/>
      </w:pPr>
      <w:r>
        <w:rPr>
          <w:rStyle w:val="Marquedecommentaire"/>
        </w:rPr>
        <w:annotationRef/>
      </w:r>
      <w:r>
        <w:t>Not found:</w:t>
      </w:r>
    </w:p>
    <w:p w14:paraId="4B36C475" w14:textId="77777777" w:rsidR="00A26296" w:rsidRDefault="00A26296">
      <w:pPr>
        <w:pStyle w:val="Commentaire"/>
      </w:pPr>
      <w:r>
        <w:t>2016b, 2017</w:t>
      </w:r>
    </w:p>
    <w:p w14:paraId="30FEB8A9" w14:textId="77777777" w:rsidR="00A26296" w:rsidRDefault="00A26296">
      <w:pPr>
        <w:pStyle w:val="Commentaire"/>
      </w:pPr>
    </w:p>
    <w:p w14:paraId="6BCCD644" w14:textId="77777777" w:rsidR="00A26296" w:rsidRDefault="00A26296">
      <w:pPr>
        <w:pStyle w:val="Commentaire"/>
      </w:pPr>
      <w:r>
        <w:t>Extra stuff:</w:t>
      </w:r>
    </w:p>
    <w:p w14:paraId="69B0E17E" w14:textId="77777777" w:rsidR="00A26296" w:rsidRDefault="00A26296">
      <w:pPr>
        <w:pStyle w:val="Commentaire"/>
      </w:pPr>
      <w:r>
        <w:t>(, 2016, 2017</w:t>
      </w:r>
    </w:p>
    <w:p w14:paraId="222D8E5D" w14:textId="77777777" w:rsidR="00A26296" w:rsidRDefault="00A26296">
      <w:pPr>
        <w:pStyle w:val="Commentaire"/>
      </w:pPr>
    </w:p>
    <w:p w14:paraId="56A0F6AF" w14:textId="77777777" w:rsidR="00A26296" w:rsidRDefault="00A26296">
      <w:pPr>
        <w:pStyle w:val="Commentaire"/>
      </w:pPr>
      <w:r>
        <w:t>Correct:</w:t>
      </w:r>
    </w:p>
    <w:p w14:paraId="2C3BFD5C" w14:textId="77777777" w:rsidR="00A26296" w:rsidRDefault="00A26296">
      <w:pPr>
        <w:pStyle w:val="Commentaire"/>
      </w:pPr>
      <w:r>
        <w:t>Dong et al. (2016b, 2017)</w:t>
      </w:r>
    </w:p>
    <w:p w14:paraId="481EC431" w14:textId="14736EE4" w:rsidR="00A26296" w:rsidRDefault="00A26296">
      <w:pPr>
        <w:pStyle w:val="Commentaire"/>
      </w:pPr>
      <w:r>
        <w:t>(Dong et al., 2016b, 2017)</w:t>
      </w:r>
    </w:p>
  </w:comment>
  <w:comment w:id="745" w:author="Robin Matthews" w:date="2021-07-13T14:12:00Z" w:initials="RM">
    <w:p w14:paraId="60D33B4C" w14:textId="77777777" w:rsidR="00A26296" w:rsidRDefault="00A26296">
      <w:pPr>
        <w:pStyle w:val="Commentaire"/>
      </w:pPr>
      <w:r>
        <w:rPr>
          <w:rStyle w:val="Marquedecommentaire"/>
        </w:rPr>
        <w:annotationRef/>
      </w:r>
      <w:r>
        <w:t>Extra stuff:</w:t>
      </w:r>
    </w:p>
    <w:p w14:paraId="0B8790C0" w14:textId="77777777" w:rsidR="00A26296" w:rsidRDefault="00A26296">
      <w:pPr>
        <w:pStyle w:val="Commentaire"/>
      </w:pPr>
      <w:r>
        <w:t>, )</w:t>
      </w:r>
    </w:p>
    <w:p w14:paraId="36914893" w14:textId="77777777" w:rsidR="00A26296" w:rsidRDefault="00A26296">
      <w:pPr>
        <w:pStyle w:val="Commentaire"/>
      </w:pPr>
    </w:p>
    <w:p w14:paraId="76F6DA78" w14:textId="77777777" w:rsidR="00A26296" w:rsidRDefault="00A26296">
      <w:pPr>
        <w:pStyle w:val="Commentaire"/>
      </w:pPr>
      <w:r>
        <w:t>Correct:</w:t>
      </w:r>
    </w:p>
    <w:p w14:paraId="5807E42C" w14:textId="77777777" w:rsidR="00A26296" w:rsidRDefault="00A26296">
      <w:pPr>
        <w:pStyle w:val="Commentaire"/>
      </w:pPr>
      <w:r>
        <w:t>Nabat et al. (2014)</w:t>
      </w:r>
    </w:p>
    <w:p w14:paraId="02AC8728" w14:textId="41C93F3B" w:rsidR="00A26296" w:rsidRDefault="00A26296">
      <w:pPr>
        <w:pStyle w:val="Commentaire"/>
      </w:pPr>
      <w:r>
        <w:t>(Nabat et al., 2014)</w:t>
      </w:r>
    </w:p>
  </w:comment>
  <w:comment w:id="746" w:author="Robin Matthews" w:date="2021-07-13T14:12:00Z" w:initials="RM">
    <w:p w14:paraId="6A971A6C" w14:textId="77777777" w:rsidR="00A26296" w:rsidRDefault="00A26296">
      <w:pPr>
        <w:pStyle w:val="Commentaire"/>
      </w:pPr>
      <w:r>
        <w:rPr>
          <w:rStyle w:val="Marquedecommentaire"/>
        </w:rPr>
        <w:annotationRef/>
      </w:r>
      <w:r>
        <w:t>Not found:</w:t>
      </w:r>
    </w:p>
    <w:p w14:paraId="6A6B06B1" w14:textId="77777777" w:rsidR="00A26296" w:rsidRDefault="00A26296">
      <w:pPr>
        <w:pStyle w:val="Commentaire"/>
      </w:pPr>
      <w:r>
        <w:t>Y. Sun et al., 2019</w:t>
      </w:r>
    </w:p>
    <w:p w14:paraId="5DD63893" w14:textId="77777777" w:rsidR="00A26296" w:rsidRDefault="00A26296">
      <w:pPr>
        <w:pStyle w:val="Commentaire"/>
      </w:pPr>
    </w:p>
    <w:p w14:paraId="420501EF" w14:textId="77777777" w:rsidR="00A26296" w:rsidRDefault="00A26296">
      <w:pPr>
        <w:pStyle w:val="Commentaire"/>
      </w:pPr>
      <w:r>
        <w:t>Extra stuff:</w:t>
      </w:r>
    </w:p>
    <w:p w14:paraId="7D86C1BC" w14:textId="77777777" w:rsidR="00A26296" w:rsidRDefault="00A26296">
      <w:pPr>
        <w:pStyle w:val="Commentaire"/>
      </w:pPr>
      <w:r>
        <w:t>; ; Sun et al., 2019)</w:t>
      </w:r>
    </w:p>
    <w:p w14:paraId="1EC25271" w14:textId="77777777" w:rsidR="00A26296" w:rsidRDefault="00A26296">
      <w:pPr>
        <w:pStyle w:val="Commentaire"/>
      </w:pPr>
    </w:p>
    <w:p w14:paraId="26C8204F" w14:textId="77777777" w:rsidR="00A26296" w:rsidRDefault="00A26296">
      <w:pPr>
        <w:pStyle w:val="Commentaire"/>
      </w:pPr>
      <w:r>
        <w:t>Correct:</w:t>
      </w:r>
    </w:p>
    <w:p w14:paraId="021057E0" w14:textId="668C50C3" w:rsidR="00A26296" w:rsidRDefault="00A26296">
      <w:pPr>
        <w:pStyle w:val="Commentaire"/>
      </w:pPr>
      <w:r>
        <w:t>(Phelan et al., 2015; Chapman et al., 2017; Y. Sun et al., 2019)</w:t>
      </w:r>
    </w:p>
  </w:comment>
  <w:comment w:id="754" w:author="Robin Matthews" w:date="2021-07-13T14:12:00Z" w:initials="RM">
    <w:p w14:paraId="7C4AD9CC" w14:textId="77777777" w:rsidR="00A26296" w:rsidRDefault="00A26296">
      <w:pPr>
        <w:pStyle w:val="Commentaire"/>
      </w:pPr>
      <w:r>
        <w:rPr>
          <w:rStyle w:val="Marquedecommentaire"/>
        </w:rPr>
        <w:annotationRef/>
      </w:r>
      <w:r>
        <w:t>Extra stuff:</w:t>
      </w:r>
    </w:p>
    <w:p w14:paraId="31E2B630" w14:textId="77777777" w:rsidR="00A26296" w:rsidRDefault="00A26296">
      <w:pPr>
        <w:pStyle w:val="Commentaire"/>
      </w:pPr>
      <w:r>
        <w:t xml:space="preserve">, </w:t>
      </w:r>
    </w:p>
    <w:p w14:paraId="414EEFBB" w14:textId="77777777" w:rsidR="00A26296" w:rsidRDefault="00A26296">
      <w:pPr>
        <w:pStyle w:val="Commentaire"/>
      </w:pPr>
    </w:p>
    <w:p w14:paraId="68F482D0" w14:textId="77777777" w:rsidR="00A26296" w:rsidRDefault="00A26296">
      <w:pPr>
        <w:pStyle w:val="Commentaire"/>
      </w:pPr>
      <w:r>
        <w:t>Correct:</w:t>
      </w:r>
    </w:p>
    <w:p w14:paraId="72A000F8" w14:textId="77777777" w:rsidR="00A26296" w:rsidRDefault="00A26296">
      <w:pPr>
        <w:pStyle w:val="Commentaire"/>
      </w:pPr>
      <w:r>
        <w:t>IPCC (2012)</w:t>
      </w:r>
    </w:p>
    <w:p w14:paraId="5C63CB84" w14:textId="7F520CFF" w:rsidR="00A26296" w:rsidRDefault="00A26296">
      <w:pPr>
        <w:pStyle w:val="Commentaire"/>
      </w:pPr>
      <w:r>
        <w:t>(IPCC, 2012)</w:t>
      </w:r>
    </w:p>
  </w:comment>
  <w:comment w:id="763" w:author="Robin Matthews" w:date="2021-07-13T14:12:00Z" w:initials="RM">
    <w:p w14:paraId="440FF2F8" w14:textId="77777777" w:rsidR="00A26296" w:rsidRDefault="00A26296">
      <w:pPr>
        <w:pStyle w:val="Commentaire"/>
      </w:pPr>
      <w:r>
        <w:rPr>
          <w:rStyle w:val="Marquedecommentaire"/>
        </w:rPr>
        <w:annotationRef/>
      </w:r>
      <w:r>
        <w:t>Extra stuff:</w:t>
      </w:r>
    </w:p>
    <w:p w14:paraId="2DA373FF" w14:textId="77777777" w:rsidR="00A26296" w:rsidRDefault="00A26296">
      <w:pPr>
        <w:pStyle w:val="Commentaire"/>
      </w:pPr>
      <w:r>
        <w:t xml:space="preserve">, </w:t>
      </w:r>
    </w:p>
    <w:p w14:paraId="5DE3C507" w14:textId="77777777" w:rsidR="00A26296" w:rsidRDefault="00A26296">
      <w:pPr>
        <w:pStyle w:val="Commentaire"/>
      </w:pPr>
    </w:p>
    <w:p w14:paraId="5C5EA794" w14:textId="77777777" w:rsidR="00A26296" w:rsidRDefault="00A26296">
      <w:pPr>
        <w:pStyle w:val="Commentaire"/>
      </w:pPr>
      <w:r>
        <w:t>Correct:</w:t>
      </w:r>
    </w:p>
    <w:p w14:paraId="2F1E40F5" w14:textId="77777777" w:rsidR="00A26296" w:rsidRDefault="00A26296">
      <w:pPr>
        <w:pStyle w:val="Commentaire"/>
      </w:pPr>
      <w:r>
        <w:t>IPCC (2012)</w:t>
      </w:r>
    </w:p>
    <w:p w14:paraId="6CA267D4" w14:textId="36AECEBF" w:rsidR="00A26296" w:rsidRDefault="00A26296">
      <w:pPr>
        <w:pStyle w:val="Commentaire"/>
      </w:pPr>
      <w:r>
        <w:t>(IPCC, 2012)</w:t>
      </w:r>
    </w:p>
  </w:comment>
  <w:comment w:id="771" w:author="Robin Matthews" w:date="2021-07-13T14:12:00Z" w:initials="RM">
    <w:p w14:paraId="73849ED1" w14:textId="77777777" w:rsidR="00A26296" w:rsidRDefault="00A26296">
      <w:pPr>
        <w:pStyle w:val="Commentaire"/>
      </w:pPr>
      <w:r>
        <w:rPr>
          <w:rStyle w:val="Marquedecommentaire"/>
        </w:rPr>
        <w:annotationRef/>
      </w:r>
      <w:r>
        <w:t>Not found:</w:t>
      </w:r>
    </w:p>
    <w:p w14:paraId="094EFC12" w14:textId="77777777" w:rsidR="00A26296" w:rsidRDefault="00A26296">
      <w:pPr>
        <w:pStyle w:val="Commentaire"/>
      </w:pPr>
      <w:r>
        <w:t>P. Zhang et al.</w:t>
      </w:r>
    </w:p>
    <w:p w14:paraId="5BFEB371" w14:textId="77777777" w:rsidR="00A26296" w:rsidRDefault="00A26296">
      <w:pPr>
        <w:pStyle w:val="Commentaire"/>
      </w:pPr>
    </w:p>
    <w:p w14:paraId="36392851" w14:textId="77777777" w:rsidR="00A26296" w:rsidRDefault="00A26296">
      <w:pPr>
        <w:pStyle w:val="Commentaire"/>
      </w:pPr>
      <w:r>
        <w:t>Extra stuff:</w:t>
      </w:r>
    </w:p>
    <w:p w14:paraId="42E8587E" w14:textId="77777777" w:rsidR="00A26296" w:rsidRDefault="00A26296">
      <w:pPr>
        <w:pStyle w:val="Commentaire"/>
      </w:pPr>
      <w:r>
        <w:t>(Zhang et al., c)</w:t>
      </w:r>
    </w:p>
    <w:p w14:paraId="63C70BBC" w14:textId="77777777" w:rsidR="00A26296" w:rsidRDefault="00A26296">
      <w:pPr>
        <w:pStyle w:val="Commentaire"/>
      </w:pPr>
    </w:p>
    <w:p w14:paraId="0F2442D0" w14:textId="77777777" w:rsidR="00A26296" w:rsidRDefault="00A26296">
      <w:pPr>
        <w:pStyle w:val="Commentaire"/>
      </w:pPr>
      <w:r>
        <w:t>Correct:</w:t>
      </w:r>
    </w:p>
    <w:p w14:paraId="64443B0D" w14:textId="77777777" w:rsidR="00A26296" w:rsidRDefault="00A26296">
      <w:pPr>
        <w:pStyle w:val="Commentaire"/>
      </w:pPr>
      <w:r>
        <w:t>P. Zhang et al. (2019)</w:t>
      </w:r>
    </w:p>
    <w:p w14:paraId="72297B24" w14:textId="289A544A" w:rsidR="00A26296" w:rsidRDefault="00A26296">
      <w:pPr>
        <w:pStyle w:val="Commentaire"/>
      </w:pPr>
      <w:r>
        <w:t>(P. Zhang et al., 2019)</w:t>
      </w:r>
    </w:p>
  </w:comment>
  <w:comment w:id="776" w:author="Robin Matthews" w:date="2021-07-13T14:12:00Z" w:initials="RM">
    <w:p w14:paraId="36F81F9F" w14:textId="77777777" w:rsidR="00A26296" w:rsidRDefault="00A26296">
      <w:pPr>
        <w:pStyle w:val="Commentaire"/>
      </w:pPr>
      <w:r>
        <w:rPr>
          <w:rStyle w:val="Marquedecommentaire"/>
        </w:rPr>
        <w:annotationRef/>
      </w:r>
      <w:r>
        <w:t>Not found:</w:t>
      </w:r>
    </w:p>
    <w:p w14:paraId="622E51BC" w14:textId="77777777" w:rsidR="00A26296" w:rsidRDefault="00A26296">
      <w:pPr>
        <w:pStyle w:val="Commentaire"/>
      </w:pPr>
      <w:r>
        <w:t>Donat et al., 2013a, 2014b</w:t>
      </w:r>
    </w:p>
    <w:p w14:paraId="4B6EA4B1" w14:textId="77777777" w:rsidR="00A26296" w:rsidRDefault="00A26296">
      <w:pPr>
        <w:pStyle w:val="Commentaire"/>
      </w:pPr>
    </w:p>
    <w:p w14:paraId="14E0A2C5" w14:textId="77777777" w:rsidR="00A26296" w:rsidRDefault="00A26296">
      <w:pPr>
        <w:pStyle w:val="Commentaire"/>
      </w:pPr>
      <w:r>
        <w:t>Extra stuff:</w:t>
      </w:r>
    </w:p>
    <w:p w14:paraId="5B8EB3BB" w14:textId="77777777" w:rsidR="00A26296" w:rsidRDefault="00A26296">
      <w:pPr>
        <w:pStyle w:val="Commentaire"/>
      </w:pPr>
      <w:r>
        <w:t>(Donat et al., 2013b, 2014b; ; ; ; ; ; ; )</w:t>
      </w:r>
    </w:p>
    <w:p w14:paraId="562C3622" w14:textId="77777777" w:rsidR="00A26296" w:rsidRDefault="00A26296">
      <w:pPr>
        <w:pStyle w:val="Commentaire"/>
      </w:pPr>
    </w:p>
    <w:p w14:paraId="31FF6F21" w14:textId="77777777" w:rsidR="00A26296" w:rsidRDefault="00A26296">
      <w:pPr>
        <w:pStyle w:val="Commentaire"/>
      </w:pPr>
      <w:r>
        <w:t>Correct:</w:t>
      </w:r>
    </w:p>
    <w:p w14:paraId="47196CCC" w14:textId="38D12485" w:rsidR="00A26296" w:rsidRDefault="00A26296">
      <w:pPr>
        <w:pStyle w:val="Commentaire"/>
      </w:pPr>
      <w:r>
        <w:t>(Donat et al., 2013a, 2014b; Kruger and Sekele, 2013; Chaney et al., 2014; Filahi et al., 2016; Moron et al., 2016; Ringard et al., 2016; Barry et al., 2018; Gebrechorkos et al., 2018)</w:t>
      </w:r>
    </w:p>
  </w:comment>
  <w:comment w:id="779" w:author="Robin Matthews" w:date="2021-07-13T14:12:00Z" w:initials="RM">
    <w:p w14:paraId="2089752A" w14:textId="77777777" w:rsidR="00A26296" w:rsidRDefault="00A26296">
      <w:pPr>
        <w:pStyle w:val="Commentaire"/>
      </w:pPr>
      <w:r>
        <w:rPr>
          <w:rStyle w:val="Marquedecommentaire"/>
        </w:rPr>
        <w:annotationRef/>
      </w:r>
      <w:r>
        <w:t>Extra stuff:</w:t>
      </w:r>
    </w:p>
    <w:p w14:paraId="17054A78" w14:textId="77777777" w:rsidR="00A26296" w:rsidRDefault="00A26296">
      <w:pPr>
        <w:pStyle w:val="Commentaire"/>
      </w:pPr>
      <w:r>
        <w:t>(; )</w:t>
      </w:r>
    </w:p>
    <w:p w14:paraId="35AD1D8E" w14:textId="77777777" w:rsidR="00A26296" w:rsidRDefault="00A26296">
      <w:pPr>
        <w:pStyle w:val="Commentaire"/>
      </w:pPr>
    </w:p>
    <w:p w14:paraId="1BC9BFC6" w14:textId="77777777" w:rsidR="00A26296" w:rsidRDefault="00A26296">
      <w:pPr>
        <w:pStyle w:val="Commentaire"/>
      </w:pPr>
      <w:r>
        <w:t>Correct:</w:t>
      </w:r>
    </w:p>
    <w:p w14:paraId="75A131C9" w14:textId="25CEDC7B" w:rsidR="00A26296" w:rsidRDefault="00A26296">
      <w:pPr>
        <w:pStyle w:val="Commentaire"/>
      </w:pPr>
      <w:r>
        <w:t>(Filahi et al., 2016; Driouech et al., 2021)</w:t>
      </w:r>
    </w:p>
  </w:comment>
  <w:comment w:id="784" w:author="Robin Matthews" w:date="2021-07-13T14:12:00Z" w:initials="RM">
    <w:p w14:paraId="537A5BDD" w14:textId="77777777" w:rsidR="00A26296" w:rsidRDefault="00A26296">
      <w:pPr>
        <w:pStyle w:val="Commentaire"/>
      </w:pPr>
      <w:r>
        <w:rPr>
          <w:rStyle w:val="Marquedecommentaire"/>
        </w:rPr>
        <w:annotationRef/>
      </w:r>
      <w:r>
        <w:t>Extra stuff:</w:t>
      </w:r>
    </w:p>
    <w:p w14:paraId="12E66786" w14:textId="77777777" w:rsidR="00A26296" w:rsidRDefault="00A26296">
      <w:pPr>
        <w:pStyle w:val="Commentaire"/>
      </w:pPr>
      <w:r>
        <w:t>; )</w:t>
      </w:r>
    </w:p>
    <w:p w14:paraId="1F974072" w14:textId="77777777" w:rsidR="00A26296" w:rsidRDefault="00A26296">
      <w:pPr>
        <w:pStyle w:val="Commentaire"/>
      </w:pPr>
    </w:p>
    <w:p w14:paraId="192A9F12" w14:textId="77777777" w:rsidR="00A26296" w:rsidRDefault="00A26296">
      <w:pPr>
        <w:pStyle w:val="Commentaire"/>
      </w:pPr>
      <w:r>
        <w:t>Correct:</w:t>
      </w:r>
    </w:p>
    <w:p w14:paraId="16EE0D39" w14:textId="13253B4D" w:rsidR="00A26296" w:rsidRDefault="00A26296">
      <w:pPr>
        <w:pStyle w:val="Commentaire"/>
      </w:pPr>
      <w:r>
        <w:t>(Alexander, 2016; Dunn et al., 2020)</w:t>
      </w:r>
    </w:p>
  </w:comment>
  <w:comment w:id="785" w:author="Robin Matthews" w:date="2021-07-13T14:12:00Z" w:initials="RM">
    <w:p w14:paraId="5531F8B0" w14:textId="77777777" w:rsidR="00A26296" w:rsidRDefault="00A26296">
      <w:pPr>
        <w:pStyle w:val="Commentaire"/>
      </w:pPr>
      <w:r>
        <w:rPr>
          <w:rStyle w:val="Marquedecommentaire"/>
        </w:rPr>
        <w:annotationRef/>
      </w:r>
      <w:r>
        <w:t>Not found:</w:t>
      </w:r>
    </w:p>
    <w:p w14:paraId="1A623A69" w14:textId="77777777" w:rsidR="00A26296" w:rsidRDefault="00A26296">
      <w:pPr>
        <w:pStyle w:val="Commentaire"/>
      </w:pPr>
      <w:r>
        <w:t>B. Zhou et al., 2016</w:t>
      </w:r>
    </w:p>
    <w:p w14:paraId="2DED4D8F" w14:textId="77777777" w:rsidR="00A26296" w:rsidRDefault="00A26296">
      <w:pPr>
        <w:pStyle w:val="Commentaire"/>
      </w:pPr>
      <w:r>
        <w:t>W. Lee et al., 2018</w:t>
      </w:r>
    </w:p>
    <w:p w14:paraId="3CE10A45" w14:textId="77777777" w:rsidR="00A26296" w:rsidRDefault="00A26296">
      <w:pPr>
        <w:pStyle w:val="Commentaire"/>
      </w:pPr>
    </w:p>
    <w:p w14:paraId="48173F40" w14:textId="77777777" w:rsidR="00A26296" w:rsidRDefault="00A26296">
      <w:pPr>
        <w:pStyle w:val="Commentaire"/>
      </w:pPr>
      <w:r>
        <w:t>Extra stuff:</w:t>
      </w:r>
    </w:p>
    <w:p w14:paraId="0BA9C911" w14:textId="77777777" w:rsidR="00A26296" w:rsidRDefault="00A26296">
      <w:pPr>
        <w:pStyle w:val="Commentaire"/>
      </w:pPr>
      <w:r>
        <w:t>(Zhou et al., 2016a; ; ; Lee et al., 2018c; )</w:t>
      </w:r>
    </w:p>
    <w:p w14:paraId="2ADD566E" w14:textId="77777777" w:rsidR="00A26296" w:rsidRDefault="00A26296">
      <w:pPr>
        <w:pStyle w:val="Commentaire"/>
      </w:pPr>
    </w:p>
    <w:p w14:paraId="06149B0D" w14:textId="77777777" w:rsidR="00A26296" w:rsidRDefault="00A26296">
      <w:pPr>
        <w:pStyle w:val="Commentaire"/>
      </w:pPr>
      <w:r>
        <w:t>Correct:</w:t>
      </w:r>
    </w:p>
    <w:p w14:paraId="2357ED66" w14:textId="5F8CED41" w:rsidR="00A26296" w:rsidRDefault="00A26296">
      <w:pPr>
        <w:pStyle w:val="Commentaire"/>
      </w:pPr>
      <w:r>
        <w:t>(B. Zhou et al., 2016; Chen and Zhai, 2017; Yin et al., 2017; W. Lee et al., 2018; Qian et al., 2019)</w:t>
      </w:r>
    </w:p>
  </w:comment>
  <w:comment w:id="790" w:author="Robin Matthews" w:date="2021-07-13T14:12:00Z" w:initials="RM">
    <w:p w14:paraId="3979E508" w14:textId="77777777" w:rsidR="00A26296" w:rsidRDefault="00A26296">
      <w:pPr>
        <w:pStyle w:val="Commentaire"/>
      </w:pPr>
      <w:r>
        <w:rPr>
          <w:rStyle w:val="Marquedecommentaire"/>
        </w:rPr>
        <w:annotationRef/>
      </w:r>
      <w:r>
        <w:t>Extra stuff:</w:t>
      </w:r>
    </w:p>
    <w:p w14:paraId="00194B52" w14:textId="77777777" w:rsidR="00A26296" w:rsidRDefault="00A26296">
      <w:pPr>
        <w:pStyle w:val="Commentaire"/>
      </w:pPr>
      <w:r>
        <w:t>(; ; Imada et al., 2017; ; )</w:t>
      </w:r>
    </w:p>
    <w:p w14:paraId="5C785F72" w14:textId="77777777" w:rsidR="00A26296" w:rsidRDefault="00A26296">
      <w:pPr>
        <w:pStyle w:val="Commentaire"/>
      </w:pPr>
    </w:p>
    <w:p w14:paraId="431856A0" w14:textId="77777777" w:rsidR="00A26296" w:rsidRDefault="00A26296">
      <w:pPr>
        <w:pStyle w:val="Commentaire"/>
      </w:pPr>
      <w:r>
        <w:t>Correct:</w:t>
      </w:r>
    </w:p>
    <w:p w14:paraId="51F4B02B" w14:textId="17C0199C" w:rsidR="00A26296" w:rsidRDefault="00A26296">
      <w:pPr>
        <w:pStyle w:val="Commentaire"/>
      </w:pPr>
      <w:r>
        <w:t>(Acar Deniz and Gönençgil, 2015; Erlat and Türkeş, 2016; Rahimi and Hejabi, 2018; Rahimi et al., 2018)</w:t>
      </w:r>
    </w:p>
  </w:comment>
  <w:comment w:id="791" w:author="Robin Matthews" w:date="2021-07-13T18:10:00Z" w:initials="RM">
    <w:p w14:paraId="2E07EBEC" w14:textId="00EB3E96" w:rsidR="005430AD" w:rsidRDefault="005430AD">
      <w:pPr>
        <w:pStyle w:val="Commentaire"/>
      </w:pPr>
      <w:r>
        <w:rPr>
          <w:rStyle w:val="Marquedecommentaire"/>
        </w:rPr>
        <w:annotationRef/>
      </w:r>
      <w:r>
        <w:t>Mendeley field missing details for ‘Imada et al., 2017’. Provide DOI and I’ll add.</w:t>
      </w:r>
    </w:p>
  </w:comment>
  <w:comment w:id="792" w:author="Robin Matthews" w:date="2021-07-13T14:12:00Z" w:initials="RM">
    <w:p w14:paraId="772A8F75" w14:textId="77777777" w:rsidR="00A26296" w:rsidRDefault="00A26296">
      <w:pPr>
        <w:pStyle w:val="Commentaire"/>
      </w:pPr>
      <w:r>
        <w:rPr>
          <w:rStyle w:val="Marquedecommentaire"/>
        </w:rPr>
        <w:annotationRef/>
      </w:r>
      <w:r>
        <w:t>Not found:</w:t>
      </w:r>
    </w:p>
    <w:p w14:paraId="29784B92" w14:textId="77777777" w:rsidR="00A26296" w:rsidRDefault="00A26296">
      <w:pPr>
        <w:pStyle w:val="Commentaire"/>
      </w:pPr>
      <w:r>
        <w:t>X.L. Wang et al., 2013b</w:t>
      </w:r>
    </w:p>
    <w:p w14:paraId="6F4040AE" w14:textId="77777777" w:rsidR="00A26296" w:rsidRDefault="00A26296">
      <w:pPr>
        <w:pStyle w:val="Commentaire"/>
      </w:pPr>
    </w:p>
    <w:p w14:paraId="4AB0DF43" w14:textId="77777777" w:rsidR="00A26296" w:rsidRDefault="00A26296">
      <w:pPr>
        <w:pStyle w:val="Commentaire"/>
      </w:pPr>
      <w:r>
        <w:t>Extra stuff:</w:t>
      </w:r>
    </w:p>
    <w:p w14:paraId="72824419" w14:textId="77777777" w:rsidR="00A26296" w:rsidRDefault="00A26296">
      <w:pPr>
        <w:pStyle w:val="Commentaire"/>
      </w:pPr>
      <w:r>
        <w:t>(Wang et al., 2013b; )</w:t>
      </w:r>
    </w:p>
    <w:p w14:paraId="38ACFB30" w14:textId="77777777" w:rsidR="00A26296" w:rsidRDefault="00A26296">
      <w:pPr>
        <w:pStyle w:val="Commentaire"/>
      </w:pPr>
    </w:p>
    <w:p w14:paraId="6307FFA6" w14:textId="77777777" w:rsidR="00A26296" w:rsidRDefault="00A26296">
      <w:pPr>
        <w:pStyle w:val="Commentaire"/>
      </w:pPr>
      <w:r>
        <w:t>Correct:</w:t>
      </w:r>
    </w:p>
    <w:p w14:paraId="64BBD243" w14:textId="44E76011" w:rsidR="00A26296" w:rsidRDefault="00A26296">
      <w:pPr>
        <w:pStyle w:val="Commentaire"/>
      </w:pPr>
      <w:r>
        <w:t>(X.L. Wang et al., 2013b; Jakob and Walland, 2016)</w:t>
      </w:r>
    </w:p>
  </w:comment>
  <w:comment w:id="796" w:author="Robin Matthews" w:date="2021-07-13T18:12:00Z" w:initials="RM">
    <w:p w14:paraId="55744182" w14:textId="256E8D8D" w:rsidR="005430AD" w:rsidRDefault="005430AD">
      <w:pPr>
        <w:pStyle w:val="Commentaire"/>
      </w:pPr>
      <w:r>
        <w:rPr>
          <w:rStyle w:val="Marquedecommentaire"/>
        </w:rPr>
        <w:annotationRef/>
      </w:r>
      <w:r>
        <w:t>Mendeley field also contains:</w:t>
      </w:r>
    </w:p>
    <w:p w14:paraId="69790667" w14:textId="77777777" w:rsidR="005430AD" w:rsidRDefault="005430AD" w:rsidP="005430AD">
      <w:pPr>
        <w:pStyle w:val="Commentaire"/>
      </w:pPr>
      <w:r>
        <w:t>Aguilar et al., 2005</w:t>
      </w:r>
    </w:p>
    <w:p w14:paraId="1D5C8E67" w14:textId="62F77C33" w:rsidR="005430AD" w:rsidRDefault="005430AD" w:rsidP="005430AD">
      <w:pPr>
        <w:pStyle w:val="Commentaire"/>
      </w:pPr>
      <w:r>
        <w:t>Almeida et al., 2017</w:t>
      </w:r>
    </w:p>
    <w:p w14:paraId="19C9378D" w14:textId="77777777" w:rsidR="005430AD" w:rsidRDefault="005430AD">
      <w:pPr>
        <w:pStyle w:val="Commentaire"/>
      </w:pPr>
    </w:p>
    <w:p w14:paraId="665F3450" w14:textId="04D09D4E" w:rsidR="005430AD" w:rsidRDefault="005430AD">
      <w:pPr>
        <w:pStyle w:val="Commentaire"/>
      </w:pPr>
      <w:r>
        <w:t>Want me to remove them?</w:t>
      </w:r>
    </w:p>
  </w:comment>
  <w:comment w:id="797" w:author="Robin Matthews" w:date="2021-07-13T14:12:00Z" w:initials="RM">
    <w:p w14:paraId="117A08DE" w14:textId="77777777" w:rsidR="00A26296" w:rsidRDefault="00A26296">
      <w:pPr>
        <w:pStyle w:val="Commentaire"/>
      </w:pPr>
      <w:r>
        <w:rPr>
          <w:rStyle w:val="Marquedecommentaire"/>
        </w:rPr>
        <w:annotationRef/>
      </w:r>
      <w:r>
        <w:t>Not found:</w:t>
      </w:r>
    </w:p>
    <w:p w14:paraId="161EFF5E" w14:textId="77777777" w:rsidR="00A26296" w:rsidRDefault="00A26296">
      <w:pPr>
        <w:pStyle w:val="Commentaire"/>
      </w:pPr>
      <w:r>
        <w:t>Aguilar et al., 2005</w:t>
      </w:r>
    </w:p>
    <w:p w14:paraId="735F98FA" w14:textId="77777777" w:rsidR="00A26296" w:rsidRDefault="00A26296">
      <w:pPr>
        <w:pStyle w:val="Commentaire"/>
      </w:pPr>
      <w:r>
        <w:t>Almeida et al., 2017</w:t>
      </w:r>
    </w:p>
    <w:p w14:paraId="0BE8C434" w14:textId="77777777" w:rsidR="00A26296" w:rsidRDefault="00A26296">
      <w:pPr>
        <w:pStyle w:val="Commentaire"/>
      </w:pPr>
    </w:p>
    <w:p w14:paraId="6E120B26" w14:textId="77777777" w:rsidR="00A26296" w:rsidRDefault="00A26296">
      <w:pPr>
        <w:pStyle w:val="Commentaire"/>
      </w:pPr>
      <w:r>
        <w:t>Extra stuff:</w:t>
      </w:r>
    </w:p>
    <w:p w14:paraId="29CFB403" w14:textId="77777777" w:rsidR="00A26296" w:rsidRDefault="00A26296">
      <w:pPr>
        <w:pStyle w:val="Commentaire"/>
      </w:pPr>
      <w:r>
        <w:t>(; ; ; ; ; ; ; )</w:t>
      </w:r>
    </w:p>
    <w:p w14:paraId="5C03FD25" w14:textId="77777777" w:rsidR="00A26296" w:rsidRDefault="00A26296">
      <w:pPr>
        <w:pStyle w:val="Commentaire"/>
      </w:pPr>
    </w:p>
    <w:p w14:paraId="23B6E367" w14:textId="77777777" w:rsidR="00A26296" w:rsidRDefault="00A26296">
      <w:pPr>
        <w:pStyle w:val="Commentaire"/>
      </w:pPr>
      <w:r>
        <w:t>Correct:</w:t>
      </w:r>
    </w:p>
    <w:p w14:paraId="17A8C2C4" w14:textId="11127BCD" w:rsidR="00A26296" w:rsidRDefault="00A26296">
      <w:pPr>
        <w:pStyle w:val="Commentaire"/>
      </w:pPr>
      <w:r>
        <w:t>(Aguilar et al., 2005; Skansi et al., 2013; Dittus et al., 2016; Almeida et al., 2017; Rusticucci et al., 2017; Meseguer-Ruiz et al., 2018; Salvador and de Brito, 2018; Dereczynski et al., 2020; Dunn et al., 2020; Olmo et al., 2020)</w:t>
      </w:r>
    </w:p>
  </w:comment>
  <w:comment w:id="804" w:author="Robin Matthews" w:date="2021-07-13T14:12:00Z" w:initials="RM">
    <w:p w14:paraId="7F130159" w14:textId="77777777" w:rsidR="00A26296" w:rsidRDefault="00A26296">
      <w:pPr>
        <w:pStyle w:val="Commentaire"/>
      </w:pPr>
      <w:r>
        <w:rPr>
          <w:rStyle w:val="Marquedecommentaire"/>
        </w:rPr>
        <w:annotationRef/>
      </w:r>
      <w:r>
        <w:t>Extra stuff:</w:t>
      </w:r>
    </w:p>
    <w:p w14:paraId="69BA9988" w14:textId="77777777" w:rsidR="00A26296" w:rsidRDefault="00A26296">
      <w:pPr>
        <w:pStyle w:val="Commentaire"/>
      </w:pPr>
      <w:r>
        <w:t xml:space="preserve">(, </w:t>
      </w:r>
    </w:p>
    <w:p w14:paraId="54811A1D" w14:textId="77777777" w:rsidR="00A26296" w:rsidRDefault="00A26296">
      <w:pPr>
        <w:pStyle w:val="Commentaire"/>
      </w:pPr>
    </w:p>
    <w:p w14:paraId="1146BB28" w14:textId="77777777" w:rsidR="00A26296" w:rsidRDefault="00A26296">
      <w:pPr>
        <w:pStyle w:val="Commentaire"/>
      </w:pPr>
      <w:r>
        <w:t>Correct:</w:t>
      </w:r>
    </w:p>
    <w:p w14:paraId="067F4885" w14:textId="77777777" w:rsidR="00A26296" w:rsidRDefault="00A26296">
      <w:pPr>
        <w:pStyle w:val="Commentaire"/>
      </w:pPr>
      <w:r>
        <w:t>Brunner et al. (2018)</w:t>
      </w:r>
    </w:p>
    <w:p w14:paraId="6C4170C4" w14:textId="5C0DD57B" w:rsidR="00A26296" w:rsidRDefault="00A26296">
      <w:pPr>
        <w:pStyle w:val="Commentaire"/>
      </w:pPr>
      <w:r>
        <w:t>(Brunner et al., 2018)</w:t>
      </w:r>
    </w:p>
  </w:comment>
  <w:comment w:id="806" w:author="Robin Matthews" w:date="2021-07-13T14:12:00Z" w:initials="RM">
    <w:p w14:paraId="3B8B1C68" w14:textId="77777777" w:rsidR="00A26296" w:rsidRDefault="00A26296">
      <w:pPr>
        <w:pStyle w:val="Commentaire"/>
      </w:pPr>
      <w:r>
        <w:rPr>
          <w:rStyle w:val="Marquedecommentaire"/>
        </w:rPr>
        <w:annotationRef/>
      </w:r>
      <w:r>
        <w:t>Extra stuff:</w:t>
      </w:r>
    </w:p>
    <w:p w14:paraId="05A12B62" w14:textId="77777777" w:rsidR="00A26296" w:rsidRDefault="00A26296">
      <w:pPr>
        <w:pStyle w:val="Commentaire"/>
      </w:pPr>
      <w:r>
        <w:t>, )</w:t>
      </w:r>
    </w:p>
    <w:p w14:paraId="04B06BE7" w14:textId="77777777" w:rsidR="00A26296" w:rsidRDefault="00A26296">
      <w:pPr>
        <w:pStyle w:val="Commentaire"/>
      </w:pPr>
    </w:p>
    <w:p w14:paraId="450616A8" w14:textId="77777777" w:rsidR="00A26296" w:rsidRDefault="00A26296">
      <w:pPr>
        <w:pStyle w:val="Commentaire"/>
      </w:pPr>
      <w:r>
        <w:t>Correct:</w:t>
      </w:r>
    </w:p>
    <w:p w14:paraId="349D4B11" w14:textId="77777777" w:rsidR="00A26296" w:rsidRDefault="00A26296">
      <w:pPr>
        <w:pStyle w:val="Commentaire"/>
      </w:pPr>
      <w:r>
        <w:t>van Oldenborgh et al. (2019)</w:t>
      </w:r>
    </w:p>
    <w:p w14:paraId="1295E122" w14:textId="1155A146" w:rsidR="00A26296" w:rsidRDefault="00A26296">
      <w:pPr>
        <w:pStyle w:val="Commentaire"/>
      </w:pPr>
      <w:r>
        <w:t>(van Oldenborgh et al., 2019)</w:t>
      </w:r>
    </w:p>
  </w:comment>
  <w:comment w:id="807" w:author="Robin Matthews" w:date="2021-07-13T14:12:00Z" w:initials="RM">
    <w:p w14:paraId="1B76EF8B" w14:textId="77777777" w:rsidR="00A26296" w:rsidRDefault="00A26296">
      <w:pPr>
        <w:pStyle w:val="Commentaire"/>
      </w:pPr>
      <w:r>
        <w:rPr>
          <w:rStyle w:val="Marquedecommentaire"/>
        </w:rPr>
        <w:annotationRef/>
      </w:r>
      <w:r>
        <w:t>Not found:</w:t>
      </w:r>
    </w:p>
    <w:p w14:paraId="2121E9EA" w14:textId="77777777" w:rsidR="00A26296" w:rsidRDefault="00A26296">
      <w:pPr>
        <w:pStyle w:val="Commentaire"/>
      </w:pPr>
      <w:r>
        <w:t>Perkins-Kirkpatrick and Gibson, 2018</w:t>
      </w:r>
    </w:p>
    <w:p w14:paraId="79194A7B" w14:textId="77777777" w:rsidR="00A26296" w:rsidRDefault="00A26296">
      <w:pPr>
        <w:pStyle w:val="Commentaire"/>
      </w:pPr>
    </w:p>
    <w:p w14:paraId="12DBAF49" w14:textId="77777777" w:rsidR="00A26296" w:rsidRDefault="00A26296">
      <w:pPr>
        <w:pStyle w:val="Commentaire"/>
      </w:pPr>
      <w:r>
        <w:t>Extra stuff:</w:t>
      </w:r>
    </w:p>
    <w:p w14:paraId="06FDAB8B" w14:textId="77777777" w:rsidR="00A26296" w:rsidRDefault="00A26296">
      <w:pPr>
        <w:pStyle w:val="Commentaire"/>
      </w:pPr>
      <w:r>
        <w:t>()</w:t>
      </w:r>
    </w:p>
    <w:p w14:paraId="4867608E" w14:textId="77777777" w:rsidR="00A26296" w:rsidRDefault="00A26296">
      <w:pPr>
        <w:pStyle w:val="Commentaire"/>
      </w:pPr>
    </w:p>
    <w:p w14:paraId="50543CB6" w14:textId="77777777" w:rsidR="00A26296" w:rsidRDefault="00A26296">
      <w:pPr>
        <w:pStyle w:val="Commentaire"/>
      </w:pPr>
      <w:r>
        <w:t>Correct:</w:t>
      </w:r>
    </w:p>
    <w:p w14:paraId="7587A4EB" w14:textId="4AA9F71F" w:rsidR="00A26296" w:rsidRDefault="00A26296">
      <w:pPr>
        <w:pStyle w:val="Commentaire"/>
      </w:pPr>
      <w:r>
        <w:t>(Perkins, 2015; Perkins-Kirkpatrick and Gibson, 2018)</w:t>
      </w:r>
    </w:p>
  </w:comment>
  <w:comment w:id="808" w:author="Robin Matthews" w:date="2021-07-13T18:14:00Z" w:initials="RM">
    <w:p w14:paraId="0ACBE24B" w14:textId="77777777" w:rsidR="005430AD" w:rsidRDefault="005430AD">
      <w:pPr>
        <w:pStyle w:val="Commentaire"/>
      </w:pPr>
      <w:r>
        <w:rPr>
          <w:rStyle w:val="Marquedecommentaire"/>
        </w:rPr>
        <w:annotationRef/>
      </w:r>
      <w:r>
        <w:t>Mendeley field also contains:</w:t>
      </w:r>
    </w:p>
    <w:p w14:paraId="7495EF35" w14:textId="12A01124" w:rsidR="005430AD" w:rsidRDefault="005430AD">
      <w:pPr>
        <w:pStyle w:val="Commentaire"/>
      </w:pPr>
      <w:r>
        <w:t>Perkins-Kirkpatrick and Gibson, 2018</w:t>
      </w:r>
    </w:p>
    <w:p w14:paraId="20C1C99D" w14:textId="77777777" w:rsidR="005430AD" w:rsidRDefault="005430AD">
      <w:pPr>
        <w:pStyle w:val="Commentaire"/>
      </w:pPr>
    </w:p>
    <w:p w14:paraId="5328B3E2" w14:textId="207ECBC7" w:rsidR="005430AD" w:rsidRDefault="005430AD">
      <w:pPr>
        <w:pStyle w:val="Commentaire"/>
      </w:pPr>
      <w:r>
        <w:t>Want me to remove it?</w:t>
      </w:r>
    </w:p>
  </w:comment>
  <w:comment w:id="809" w:author="Robin Matthews" w:date="2021-07-13T14:13:00Z" w:initials="RM">
    <w:p w14:paraId="6D819FFE" w14:textId="77777777" w:rsidR="00A26296" w:rsidRDefault="00A26296">
      <w:pPr>
        <w:pStyle w:val="Commentaire"/>
      </w:pPr>
      <w:r>
        <w:rPr>
          <w:rStyle w:val="Marquedecommentaire"/>
        </w:rPr>
        <w:annotationRef/>
      </w:r>
      <w:r>
        <w:t>Not found:</w:t>
      </w:r>
    </w:p>
    <w:p w14:paraId="5B7D4BCC" w14:textId="77777777" w:rsidR="00A26296" w:rsidRDefault="00A26296">
      <w:pPr>
        <w:pStyle w:val="Commentaire"/>
      </w:pPr>
      <w:r>
        <w:t>M. Sanderson et al.</w:t>
      </w:r>
    </w:p>
    <w:p w14:paraId="39B9F9DE" w14:textId="77777777" w:rsidR="00A26296" w:rsidRDefault="00A26296">
      <w:pPr>
        <w:pStyle w:val="Commentaire"/>
      </w:pPr>
    </w:p>
    <w:p w14:paraId="3A4AB2CA" w14:textId="77777777" w:rsidR="00A26296" w:rsidRDefault="00A26296">
      <w:pPr>
        <w:pStyle w:val="Commentaire"/>
      </w:pPr>
      <w:r>
        <w:t>Extra stuff:</w:t>
      </w:r>
    </w:p>
    <w:p w14:paraId="17EAE712" w14:textId="77777777" w:rsidR="00A26296" w:rsidRDefault="00A26296">
      <w:pPr>
        <w:pStyle w:val="Commentaire"/>
      </w:pPr>
      <w:r>
        <w:t>(Sanderson et al., b)</w:t>
      </w:r>
    </w:p>
    <w:p w14:paraId="49DFE8CB" w14:textId="77777777" w:rsidR="00A26296" w:rsidRDefault="00A26296">
      <w:pPr>
        <w:pStyle w:val="Commentaire"/>
      </w:pPr>
    </w:p>
    <w:p w14:paraId="4B4B9AE4" w14:textId="77777777" w:rsidR="00A26296" w:rsidRDefault="00A26296">
      <w:pPr>
        <w:pStyle w:val="Commentaire"/>
      </w:pPr>
      <w:r>
        <w:t>Correct:</w:t>
      </w:r>
    </w:p>
    <w:p w14:paraId="4B148D77" w14:textId="77777777" w:rsidR="00A26296" w:rsidRDefault="00A26296">
      <w:pPr>
        <w:pStyle w:val="Commentaire"/>
      </w:pPr>
      <w:r>
        <w:t>M. Sanderson et al. (2017)</w:t>
      </w:r>
    </w:p>
    <w:p w14:paraId="3D125A6A" w14:textId="6E83EA2A" w:rsidR="00A26296" w:rsidRDefault="00A26296">
      <w:pPr>
        <w:pStyle w:val="Commentaire"/>
      </w:pPr>
      <w:r>
        <w:t>(M. Sanderson et al., 2017)</w:t>
      </w:r>
    </w:p>
  </w:comment>
  <w:comment w:id="819" w:author="Robin Matthews" w:date="2021-07-13T14:13:00Z" w:initials="RM">
    <w:p w14:paraId="40116546" w14:textId="77777777" w:rsidR="00A26296" w:rsidRDefault="00A26296">
      <w:pPr>
        <w:pStyle w:val="Commentaire"/>
      </w:pPr>
      <w:r>
        <w:rPr>
          <w:rStyle w:val="Marquedecommentaire"/>
        </w:rPr>
        <w:annotationRef/>
      </w:r>
      <w:r>
        <w:t>Not found:</w:t>
      </w:r>
    </w:p>
    <w:p w14:paraId="673CAD30" w14:textId="77777777" w:rsidR="00A26296" w:rsidRDefault="00A26296">
      <w:pPr>
        <w:pStyle w:val="Commentaire"/>
      </w:pPr>
      <w:r>
        <w:t>Di Luca et al., 2020b</w:t>
      </w:r>
    </w:p>
    <w:p w14:paraId="5BF62014" w14:textId="77777777" w:rsidR="00A26296" w:rsidRDefault="00A26296">
      <w:pPr>
        <w:pStyle w:val="Commentaire"/>
      </w:pPr>
    </w:p>
    <w:p w14:paraId="176E69E0" w14:textId="77777777" w:rsidR="00A26296" w:rsidRDefault="00A26296">
      <w:pPr>
        <w:pStyle w:val="Commentaire"/>
      </w:pPr>
      <w:r>
        <w:t>Extra stuff:</w:t>
      </w:r>
    </w:p>
    <w:p w14:paraId="1AC510CC" w14:textId="77777777" w:rsidR="00A26296" w:rsidRDefault="00A26296">
      <w:pPr>
        <w:pStyle w:val="Commentaire"/>
      </w:pPr>
      <w:r>
        <w:t>(; ; ; ; ; Di Luca et al., 2020a)</w:t>
      </w:r>
    </w:p>
    <w:p w14:paraId="5C490EA0" w14:textId="77777777" w:rsidR="00A26296" w:rsidRDefault="00A26296">
      <w:pPr>
        <w:pStyle w:val="Commentaire"/>
      </w:pPr>
    </w:p>
    <w:p w14:paraId="473187E9" w14:textId="77777777" w:rsidR="00A26296" w:rsidRDefault="00A26296">
      <w:pPr>
        <w:pStyle w:val="Commentaire"/>
      </w:pPr>
      <w:r>
        <w:t>Correct:</w:t>
      </w:r>
    </w:p>
    <w:p w14:paraId="2284F270" w14:textId="5237C13F" w:rsidR="00A26296" w:rsidRDefault="00A26296">
      <w:pPr>
        <w:pStyle w:val="Commentaire"/>
      </w:pPr>
      <w:r>
        <w:t>(Fischer and Knutti, 2014; Sillmann et al., 2014; Ringard et al., 2016; Borodina et al., 2017b; Donat et al., 2017; Di Luca et al., 2020b)</w:t>
      </w:r>
    </w:p>
  </w:comment>
  <w:comment w:id="824" w:author="Robin Matthews" w:date="2021-07-13T14:13:00Z" w:initials="RM">
    <w:p w14:paraId="298F0ACA" w14:textId="77777777" w:rsidR="00A26296" w:rsidRDefault="00A26296">
      <w:pPr>
        <w:pStyle w:val="Commentaire"/>
      </w:pPr>
      <w:r>
        <w:rPr>
          <w:rStyle w:val="Marquedecommentaire"/>
        </w:rPr>
        <w:annotationRef/>
      </w:r>
      <w:r>
        <w:t>Not found:</w:t>
      </w:r>
    </w:p>
    <w:p w14:paraId="10F0C60E" w14:textId="77777777" w:rsidR="00A26296" w:rsidRDefault="00A26296">
      <w:pPr>
        <w:pStyle w:val="Commentaire"/>
      </w:pPr>
      <w:r>
        <w:t>H. Chen et al., 2020</w:t>
      </w:r>
    </w:p>
    <w:p w14:paraId="6DFAD5D7" w14:textId="77777777" w:rsidR="00A26296" w:rsidRDefault="00A26296">
      <w:pPr>
        <w:pStyle w:val="Commentaire"/>
      </w:pPr>
      <w:r>
        <w:t>Di Luca et al., 2020a</w:t>
      </w:r>
    </w:p>
    <w:p w14:paraId="22EBD5C3" w14:textId="77777777" w:rsidR="00A26296" w:rsidRDefault="00A26296">
      <w:pPr>
        <w:pStyle w:val="Commentaire"/>
      </w:pPr>
      <w:r>
        <w:t>C. Li et al., 2020</w:t>
      </w:r>
    </w:p>
    <w:p w14:paraId="26E075EA" w14:textId="77777777" w:rsidR="00A26296" w:rsidRDefault="00A26296">
      <w:pPr>
        <w:pStyle w:val="Commentaire"/>
      </w:pPr>
    </w:p>
    <w:p w14:paraId="1F5B9C1A" w14:textId="77777777" w:rsidR="00A26296" w:rsidRDefault="00A26296">
      <w:pPr>
        <w:pStyle w:val="Commentaire"/>
      </w:pPr>
      <w:r>
        <w:t>Extra stuff:</w:t>
      </w:r>
    </w:p>
    <w:p w14:paraId="0E8FE480" w14:textId="77777777" w:rsidR="00A26296" w:rsidRDefault="00A26296">
      <w:pPr>
        <w:pStyle w:val="Commentaire"/>
      </w:pPr>
      <w:r>
        <w:t>(Chen et al., 2020a; Di Luca et al., 2020b; ; Li et al., 2020a; ; )</w:t>
      </w:r>
    </w:p>
    <w:p w14:paraId="7949D4AB" w14:textId="77777777" w:rsidR="00A26296" w:rsidRDefault="00A26296">
      <w:pPr>
        <w:pStyle w:val="Commentaire"/>
      </w:pPr>
    </w:p>
    <w:p w14:paraId="1A998A48" w14:textId="77777777" w:rsidR="00A26296" w:rsidRDefault="00A26296">
      <w:pPr>
        <w:pStyle w:val="Commentaire"/>
      </w:pPr>
      <w:r>
        <w:t>Correct:</w:t>
      </w:r>
    </w:p>
    <w:p w14:paraId="4AED1825" w14:textId="23E9ED2C" w:rsidR="00A26296" w:rsidRDefault="00A26296">
      <w:pPr>
        <w:pStyle w:val="Commentaire"/>
      </w:pPr>
      <w:r>
        <w:t>(H. Chen et al., 2020; Di Luca et al., 2020a; Kim et al., 2020; C. Li et al., 2020; Thorarinsdottir et al., 2020; Wehner et al., 2020)</w:t>
      </w:r>
    </w:p>
  </w:comment>
  <w:comment w:id="829" w:author="Robin Matthews" w:date="2021-07-13T14:13:00Z" w:initials="RM">
    <w:p w14:paraId="50588448" w14:textId="77777777" w:rsidR="00A26296" w:rsidRDefault="00A26296">
      <w:pPr>
        <w:pStyle w:val="Commentaire"/>
      </w:pPr>
      <w:r>
        <w:rPr>
          <w:rStyle w:val="Marquedecommentaire"/>
        </w:rPr>
        <w:annotationRef/>
      </w:r>
      <w:r>
        <w:t>Not found:</w:t>
      </w:r>
    </w:p>
    <w:p w14:paraId="6324FE52" w14:textId="77777777" w:rsidR="00A26296" w:rsidRDefault="00A26296">
      <w:pPr>
        <w:pStyle w:val="Commentaire"/>
      </w:pPr>
      <w:r>
        <w:t>2020a</w:t>
      </w:r>
    </w:p>
    <w:p w14:paraId="59910592" w14:textId="77777777" w:rsidR="00A26296" w:rsidRDefault="00A26296">
      <w:pPr>
        <w:pStyle w:val="Commentaire"/>
      </w:pPr>
    </w:p>
    <w:p w14:paraId="3F23AF52" w14:textId="77777777" w:rsidR="00A26296" w:rsidRDefault="00A26296">
      <w:pPr>
        <w:pStyle w:val="Commentaire"/>
      </w:pPr>
      <w:r>
        <w:t>Extra stuff:</w:t>
      </w:r>
    </w:p>
    <w:p w14:paraId="2B8A8655" w14:textId="77777777" w:rsidR="00A26296" w:rsidRDefault="00A26296">
      <w:pPr>
        <w:pStyle w:val="Commentaire"/>
      </w:pPr>
      <w:r>
        <w:t>(, 2020b)</w:t>
      </w:r>
    </w:p>
    <w:p w14:paraId="2D666428" w14:textId="77777777" w:rsidR="00A26296" w:rsidRDefault="00A26296">
      <w:pPr>
        <w:pStyle w:val="Commentaire"/>
      </w:pPr>
    </w:p>
    <w:p w14:paraId="144220F3" w14:textId="77777777" w:rsidR="00A26296" w:rsidRDefault="00A26296">
      <w:pPr>
        <w:pStyle w:val="Commentaire"/>
      </w:pPr>
      <w:r>
        <w:t>Correct:</w:t>
      </w:r>
    </w:p>
    <w:p w14:paraId="5F3F2DC4" w14:textId="77777777" w:rsidR="00A26296" w:rsidRDefault="00A26296">
      <w:pPr>
        <w:pStyle w:val="Commentaire"/>
      </w:pPr>
      <w:r>
        <w:t>Di Luca et al. (2020a)</w:t>
      </w:r>
    </w:p>
    <w:p w14:paraId="7C3B5D98" w14:textId="15CBB051" w:rsidR="00A26296" w:rsidRDefault="00A26296">
      <w:pPr>
        <w:pStyle w:val="Commentaire"/>
      </w:pPr>
      <w:r>
        <w:t>(Di Luca et al., 2020a)</w:t>
      </w:r>
    </w:p>
  </w:comment>
  <w:comment w:id="834" w:author="Robin Matthews" w:date="2021-07-13T14:13:00Z" w:initials="RM">
    <w:p w14:paraId="2559D870" w14:textId="77777777" w:rsidR="00A26296" w:rsidRDefault="00A26296">
      <w:pPr>
        <w:pStyle w:val="Commentaire"/>
      </w:pPr>
      <w:r>
        <w:rPr>
          <w:rStyle w:val="Marquedecommentaire"/>
        </w:rPr>
        <w:annotationRef/>
      </w:r>
      <w:r>
        <w:t>Not found:</w:t>
      </w:r>
    </w:p>
    <w:p w14:paraId="29838F45" w14:textId="77777777" w:rsidR="00A26296" w:rsidRDefault="00A26296">
      <w:pPr>
        <w:pStyle w:val="Commentaire"/>
      </w:pPr>
      <w:r>
        <w:t>2020a</w:t>
      </w:r>
    </w:p>
    <w:p w14:paraId="4C193549" w14:textId="77777777" w:rsidR="00A26296" w:rsidRDefault="00A26296">
      <w:pPr>
        <w:pStyle w:val="Commentaire"/>
      </w:pPr>
    </w:p>
    <w:p w14:paraId="627E3064" w14:textId="77777777" w:rsidR="00A26296" w:rsidRDefault="00A26296">
      <w:pPr>
        <w:pStyle w:val="Commentaire"/>
      </w:pPr>
      <w:r>
        <w:t>Extra stuff:</w:t>
      </w:r>
    </w:p>
    <w:p w14:paraId="69D5B379" w14:textId="77777777" w:rsidR="00A26296" w:rsidRDefault="00A26296">
      <w:pPr>
        <w:pStyle w:val="Commentaire"/>
      </w:pPr>
      <w:r>
        <w:t>(, 2020b)</w:t>
      </w:r>
    </w:p>
    <w:p w14:paraId="7D4DF35C" w14:textId="77777777" w:rsidR="00A26296" w:rsidRDefault="00A26296">
      <w:pPr>
        <w:pStyle w:val="Commentaire"/>
      </w:pPr>
    </w:p>
    <w:p w14:paraId="27E66C2B" w14:textId="77777777" w:rsidR="00A26296" w:rsidRDefault="00A26296">
      <w:pPr>
        <w:pStyle w:val="Commentaire"/>
      </w:pPr>
      <w:r>
        <w:t>Correct:</w:t>
      </w:r>
    </w:p>
    <w:p w14:paraId="52377F11" w14:textId="77777777" w:rsidR="00A26296" w:rsidRDefault="00A26296">
      <w:pPr>
        <w:pStyle w:val="Commentaire"/>
      </w:pPr>
      <w:r>
        <w:t>Di Luca et al. (2020a)</w:t>
      </w:r>
    </w:p>
    <w:p w14:paraId="4F05038B" w14:textId="36129108" w:rsidR="00A26296" w:rsidRDefault="00A26296">
      <w:pPr>
        <w:pStyle w:val="Commentaire"/>
      </w:pPr>
      <w:r>
        <w:t>(Di Luca et al., 2020a)</w:t>
      </w:r>
    </w:p>
  </w:comment>
  <w:comment w:id="840" w:author="Robin Matthews" w:date="2021-07-13T14:13:00Z" w:initials="RM">
    <w:p w14:paraId="1A808E02" w14:textId="77777777" w:rsidR="00A26296" w:rsidRDefault="00A26296">
      <w:pPr>
        <w:pStyle w:val="Commentaire"/>
      </w:pPr>
      <w:r>
        <w:rPr>
          <w:rStyle w:val="Marquedecommentaire"/>
        </w:rPr>
        <w:annotationRef/>
      </w:r>
      <w:r>
        <w:t>Extra stuff:</w:t>
      </w:r>
    </w:p>
    <w:p w14:paraId="0B084739" w14:textId="77777777" w:rsidR="00A26296" w:rsidRDefault="00A26296">
      <w:pPr>
        <w:pStyle w:val="Commentaire"/>
      </w:pPr>
      <w:r>
        <w:t xml:space="preserve">, </w:t>
      </w:r>
    </w:p>
    <w:p w14:paraId="59E12B1D" w14:textId="77777777" w:rsidR="00A26296" w:rsidRDefault="00A26296">
      <w:pPr>
        <w:pStyle w:val="Commentaire"/>
      </w:pPr>
    </w:p>
    <w:p w14:paraId="6266F500" w14:textId="77777777" w:rsidR="00A26296" w:rsidRDefault="00A26296">
      <w:pPr>
        <w:pStyle w:val="Commentaire"/>
      </w:pPr>
      <w:r>
        <w:t>Correct:</w:t>
      </w:r>
    </w:p>
    <w:p w14:paraId="6B09B624" w14:textId="77777777" w:rsidR="00A26296" w:rsidRDefault="00A26296">
      <w:pPr>
        <w:pStyle w:val="Commentaire"/>
      </w:pPr>
      <w:r>
        <w:t>Kim et al. (2020)</w:t>
      </w:r>
    </w:p>
    <w:p w14:paraId="371FFDD7" w14:textId="6E9D78DD" w:rsidR="00A26296" w:rsidRDefault="00A26296">
      <w:pPr>
        <w:pStyle w:val="Commentaire"/>
      </w:pPr>
      <w:r>
        <w:t>(Kim et al., 2020)</w:t>
      </w:r>
    </w:p>
  </w:comment>
  <w:comment w:id="852" w:author="Robin Matthews" w:date="2021-07-13T14:13:00Z" w:initials="RM">
    <w:p w14:paraId="0B4F4DCC" w14:textId="77777777" w:rsidR="00A26296" w:rsidRDefault="00A26296">
      <w:pPr>
        <w:pStyle w:val="Commentaire"/>
      </w:pPr>
      <w:r>
        <w:rPr>
          <w:rStyle w:val="Marquedecommentaire"/>
        </w:rPr>
        <w:annotationRef/>
      </w:r>
      <w:r>
        <w:t>Not found:</w:t>
      </w:r>
    </w:p>
    <w:p w14:paraId="467ACF0F" w14:textId="77777777" w:rsidR="00A26296" w:rsidRDefault="00A26296">
      <w:pPr>
        <w:pStyle w:val="Commentaire"/>
      </w:pPr>
      <w:r>
        <w:t>C. Li et al.</w:t>
      </w:r>
    </w:p>
    <w:p w14:paraId="21EAE924" w14:textId="77777777" w:rsidR="00A26296" w:rsidRDefault="00A26296">
      <w:pPr>
        <w:pStyle w:val="Commentaire"/>
      </w:pPr>
    </w:p>
    <w:p w14:paraId="07FCB3C7" w14:textId="77777777" w:rsidR="00A26296" w:rsidRDefault="00A26296">
      <w:pPr>
        <w:pStyle w:val="Commentaire"/>
      </w:pPr>
      <w:r>
        <w:t>Extra stuff:</w:t>
      </w:r>
    </w:p>
    <w:p w14:paraId="2BAAF616" w14:textId="77777777" w:rsidR="00A26296" w:rsidRDefault="00A26296">
      <w:pPr>
        <w:pStyle w:val="Commentaire"/>
      </w:pPr>
      <w:r>
        <w:t xml:space="preserve">(Li et al., </w:t>
      </w:r>
    </w:p>
    <w:p w14:paraId="5CA6FEFC" w14:textId="77777777" w:rsidR="00A26296" w:rsidRDefault="00A26296">
      <w:pPr>
        <w:pStyle w:val="Commentaire"/>
      </w:pPr>
    </w:p>
    <w:p w14:paraId="0E303372" w14:textId="77777777" w:rsidR="00A26296" w:rsidRDefault="00A26296">
      <w:pPr>
        <w:pStyle w:val="Commentaire"/>
      </w:pPr>
      <w:r>
        <w:t>Correct:</w:t>
      </w:r>
    </w:p>
    <w:p w14:paraId="27D0A842" w14:textId="77777777" w:rsidR="00A26296" w:rsidRDefault="00A26296">
      <w:pPr>
        <w:pStyle w:val="Commentaire"/>
      </w:pPr>
      <w:r>
        <w:t>C. Li et al. (2020)</w:t>
      </w:r>
    </w:p>
    <w:p w14:paraId="25DA50BA" w14:textId="0AD3C4C5" w:rsidR="00A26296" w:rsidRDefault="00A26296">
      <w:pPr>
        <w:pStyle w:val="Commentaire"/>
      </w:pPr>
      <w:r>
        <w:t>(C. Li et al., 2020)</w:t>
      </w:r>
    </w:p>
  </w:comment>
  <w:comment w:id="853" w:author="Robin Matthews" w:date="2021-07-13T14:13:00Z" w:initials="RM">
    <w:p w14:paraId="52594C4B" w14:textId="77777777" w:rsidR="00A26296" w:rsidRDefault="00A26296">
      <w:pPr>
        <w:pStyle w:val="Commentaire"/>
      </w:pPr>
      <w:r>
        <w:rPr>
          <w:rStyle w:val="Marquedecommentaire"/>
        </w:rPr>
        <w:annotationRef/>
      </w:r>
      <w:r>
        <w:t>Extra stuff:</w:t>
      </w:r>
    </w:p>
    <w:p w14:paraId="51A3AB72" w14:textId="77777777" w:rsidR="00A26296" w:rsidRDefault="00A26296">
      <w:pPr>
        <w:pStyle w:val="Commentaire"/>
      </w:pPr>
      <w:r>
        <w:t xml:space="preserve">, </w:t>
      </w:r>
    </w:p>
    <w:p w14:paraId="6A6D0291" w14:textId="77777777" w:rsidR="00A26296" w:rsidRDefault="00A26296">
      <w:pPr>
        <w:pStyle w:val="Commentaire"/>
      </w:pPr>
    </w:p>
    <w:p w14:paraId="24EEDF21" w14:textId="77777777" w:rsidR="00A26296" w:rsidRDefault="00A26296">
      <w:pPr>
        <w:pStyle w:val="Commentaire"/>
      </w:pPr>
      <w:r>
        <w:t>Correct:</w:t>
      </w:r>
    </w:p>
    <w:p w14:paraId="4E464016" w14:textId="77777777" w:rsidR="00A26296" w:rsidRDefault="00A26296">
      <w:pPr>
        <w:pStyle w:val="Commentaire"/>
      </w:pPr>
      <w:r>
        <w:t>Kim et al. (2020)</w:t>
      </w:r>
    </w:p>
    <w:p w14:paraId="3B7DF988" w14:textId="781569B9" w:rsidR="00A26296" w:rsidRDefault="00A26296">
      <w:pPr>
        <w:pStyle w:val="Commentaire"/>
      </w:pPr>
      <w:r>
        <w:t>(Kim et al., 2020)</w:t>
      </w:r>
    </w:p>
  </w:comment>
  <w:comment w:id="854" w:author="Robin Matthews" w:date="2021-07-13T14:13:00Z" w:initials="RM">
    <w:p w14:paraId="1C9FEAD1" w14:textId="77777777" w:rsidR="00A26296" w:rsidRDefault="00A26296">
      <w:pPr>
        <w:pStyle w:val="Commentaire"/>
      </w:pPr>
      <w:r>
        <w:rPr>
          <w:rStyle w:val="Marquedecommentaire"/>
        </w:rPr>
        <w:annotationRef/>
      </w:r>
      <w:r>
        <w:t>Extra stuff:</w:t>
      </w:r>
    </w:p>
    <w:p w14:paraId="2211CD20" w14:textId="77777777" w:rsidR="00A26296" w:rsidRDefault="00A26296">
      <w:pPr>
        <w:pStyle w:val="Commentaire"/>
      </w:pPr>
      <w:r>
        <w:t xml:space="preserve">, </w:t>
      </w:r>
    </w:p>
    <w:p w14:paraId="657856FD" w14:textId="77777777" w:rsidR="00A26296" w:rsidRDefault="00A26296">
      <w:pPr>
        <w:pStyle w:val="Commentaire"/>
      </w:pPr>
    </w:p>
    <w:p w14:paraId="34A25C1C" w14:textId="77777777" w:rsidR="00A26296" w:rsidRDefault="00A26296">
      <w:pPr>
        <w:pStyle w:val="Commentaire"/>
      </w:pPr>
      <w:r>
        <w:t>Correct:</w:t>
      </w:r>
    </w:p>
    <w:p w14:paraId="4C3C2A78" w14:textId="77777777" w:rsidR="00A26296" w:rsidRDefault="00A26296">
      <w:pPr>
        <w:pStyle w:val="Commentaire"/>
      </w:pPr>
      <w:r>
        <w:t>Wehner et al. (2020)</w:t>
      </w:r>
    </w:p>
    <w:p w14:paraId="2820C56E" w14:textId="3B3625D2" w:rsidR="00A26296" w:rsidRDefault="00A26296">
      <w:pPr>
        <w:pStyle w:val="Commentaire"/>
      </w:pPr>
      <w:r>
        <w:t>(Wehner et al., 2020)</w:t>
      </w:r>
    </w:p>
  </w:comment>
  <w:comment w:id="859" w:author="Robin Matthews" w:date="2021-07-13T14:13:00Z" w:initials="RM">
    <w:p w14:paraId="595BC18D" w14:textId="77777777" w:rsidR="00A26296" w:rsidRDefault="00A26296">
      <w:pPr>
        <w:pStyle w:val="Commentaire"/>
      </w:pPr>
      <w:r>
        <w:rPr>
          <w:rStyle w:val="Marquedecommentaire"/>
        </w:rPr>
        <w:annotationRef/>
      </w:r>
      <w:r>
        <w:t>Not found:</w:t>
      </w:r>
    </w:p>
    <w:p w14:paraId="66989656" w14:textId="77777777" w:rsidR="00A26296" w:rsidRDefault="00A26296">
      <w:pPr>
        <w:pStyle w:val="Commentaire"/>
      </w:pPr>
      <w:r>
        <w:t>Y. Sun et al., 2018b</w:t>
      </w:r>
    </w:p>
    <w:p w14:paraId="67EE992A" w14:textId="77777777" w:rsidR="00A26296" w:rsidRDefault="00A26296">
      <w:pPr>
        <w:pStyle w:val="Commentaire"/>
      </w:pPr>
      <w:r>
        <w:t>P. Wang et al., 2018</w:t>
      </w:r>
    </w:p>
    <w:p w14:paraId="33AB21C7" w14:textId="77777777" w:rsidR="00A26296" w:rsidRDefault="00A26296">
      <w:pPr>
        <w:pStyle w:val="Commentaire"/>
      </w:pPr>
    </w:p>
    <w:p w14:paraId="548149CB" w14:textId="77777777" w:rsidR="00A26296" w:rsidRDefault="00A26296">
      <w:pPr>
        <w:pStyle w:val="Commentaire"/>
      </w:pPr>
      <w:r>
        <w:t>Extra stuff:</w:t>
      </w:r>
    </w:p>
    <w:p w14:paraId="2ACB3F4B" w14:textId="77777777" w:rsidR="00A26296" w:rsidRDefault="00A26296">
      <w:pPr>
        <w:pStyle w:val="Commentaire"/>
      </w:pPr>
      <w:r>
        <w:t>(; ; ; ; ; ; Sun et al., 2018b; Wang et al., 2018a)</w:t>
      </w:r>
    </w:p>
    <w:p w14:paraId="2C3B47B8" w14:textId="77777777" w:rsidR="00A26296" w:rsidRDefault="00A26296">
      <w:pPr>
        <w:pStyle w:val="Commentaire"/>
      </w:pPr>
    </w:p>
    <w:p w14:paraId="6FA60850" w14:textId="77777777" w:rsidR="00A26296" w:rsidRDefault="00A26296">
      <w:pPr>
        <w:pStyle w:val="Commentaire"/>
      </w:pPr>
      <w:r>
        <w:t>Correct:</w:t>
      </w:r>
    </w:p>
    <w:p w14:paraId="6A15A6FA" w14:textId="5C53C697" w:rsidR="00A26296" w:rsidRDefault="00A26296">
      <w:pPr>
        <w:pStyle w:val="Commentaire"/>
      </w:pPr>
      <w:r>
        <w:t>(Ji and Kang, 2015; Yu et al., 2015; Park et al., 2016; Bucchignani et al., 2017; Gao et al., 2017a; Niu et al., 2018; Y. Sun et al., 2018b; P. Wang et al., 2018)</w:t>
      </w:r>
    </w:p>
  </w:comment>
  <w:comment w:id="871" w:author="Robin Matthews" w:date="2021-07-13T14:13:00Z" w:initials="RM">
    <w:p w14:paraId="305FB562" w14:textId="77777777" w:rsidR="00A26296" w:rsidRDefault="00A26296">
      <w:pPr>
        <w:pStyle w:val="Commentaire"/>
      </w:pPr>
      <w:r>
        <w:rPr>
          <w:rStyle w:val="Marquedecommentaire"/>
        </w:rPr>
        <w:annotationRef/>
      </w:r>
      <w:r>
        <w:t>Extra stuff:</w:t>
      </w:r>
    </w:p>
    <w:p w14:paraId="360487B6" w14:textId="77777777" w:rsidR="00A26296" w:rsidRDefault="00A26296">
      <w:pPr>
        <w:pStyle w:val="Commentaire"/>
      </w:pPr>
      <w:r>
        <w:t>(; ; ; ; ; ; ;</w:t>
      </w:r>
    </w:p>
    <w:p w14:paraId="65EE5DD0" w14:textId="77777777" w:rsidR="00A26296" w:rsidRDefault="00A26296">
      <w:pPr>
        <w:pStyle w:val="Commentaire"/>
      </w:pPr>
    </w:p>
    <w:p w14:paraId="6DC11C60" w14:textId="77777777" w:rsidR="00A26296" w:rsidRDefault="00A26296">
      <w:pPr>
        <w:pStyle w:val="Commentaire"/>
      </w:pPr>
      <w:r>
        <w:t>Correct:</w:t>
      </w:r>
    </w:p>
    <w:p w14:paraId="4AFC1FE6" w14:textId="246A711C" w:rsidR="00A26296" w:rsidRDefault="00A26296">
      <w:pPr>
        <w:pStyle w:val="Commentaire"/>
      </w:pPr>
      <w:r>
        <w:t>(Vautard et al., 2013; Smiatek et al., 2016; Gaertner et al., 2018; Cardoso et al., 2019; Lorenz et al., 2019; Jacob et al., 2020; Kim et al., 2020)</w:t>
      </w:r>
    </w:p>
  </w:comment>
  <w:comment w:id="872" w:author="Robin Matthews" w:date="2021-07-13T14:13:00Z" w:initials="RM">
    <w:p w14:paraId="13490547" w14:textId="77777777" w:rsidR="00A26296" w:rsidRDefault="00A26296">
      <w:pPr>
        <w:pStyle w:val="Commentaire"/>
      </w:pPr>
      <w:r>
        <w:rPr>
          <w:rStyle w:val="Marquedecommentaire"/>
        </w:rPr>
        <w:annotationRef/>
      </w:r>
      <w:r>
        <w:t>Extra stuff:</w:t>
      </w:r>
    </w:p>
    <w:p w14:paraId="305F5DCD" w14:textId="77777777" w:rsidR="00A26296" w:rsidRDefault="00A26296">
      <w:pPr>
        <w:pStyle w:val="Commentaire"/>
      </w:pPr>
      <w:r>
        <w:t xml:space="preserve"> , )</w:t>
      </w:r>
    </w:p>
    <w:p w14:paraId="36362857" w14:textId="77777777" w:rsidR="00A26296" w:rsidRDefault="00A26296">
      <w:pPr>
        <w:pStyle w:val="Commentaire"/>
      </w:pPr>
    </w:p>
    <w:p w14:paraId="2E19D38A" w14:textId="77777777" w:rsidR="00A26296" w:rsidRDefault="00A26296">
      <w:pPr>
        <w:pStyle w:val="Commentaire"/>
      </w:pPr>
      <w:r>
        <w:t>Correct:</w:t>
      </w:r>
    </w:p>
    <w:p w14:paraId="1BA3CFBE" w14:textId="77777777" w:rsidR="00A26296" w:rsidRDefault="00A26296">
      <w:pPr>
        <w:pStyle w:val="Commentaire"/>
      </w:pPr>
      <w:r>
        <w:t>Vautard et al. (2020b)</w:t>
      </w:r>
    </w:p>
    <w:p w14:paraId="42EFB45D" w14:textId="76656664" w:rsidR="00A26296" w:rsidRDefault="00A26296">
      <w:pPr>
        <w:pStyle w:val="Commentaire"/>
      </w:pPr>
      <w:r>
        <w:t>(Vautard et al., 2020b)</w:t>
      </w:r>
    </w:p>
  </w:comment>
  <w:comment w:id="874" w:author="Robin Matthews" w:date="2021-07-13T14:13:00Z" w:initials="RM">
    <w:p w14:paraId="3AFB2657" w14:textId="77777777" w:rsidR="00A26296" w:rsidRDefault="00A26296">
      <w:pPr>
        <w:pStyle w:val="Commentaire"/>
      </w:pPr>
      <w:r>
        <w:rPr>
          <w:rStyle w:val="Marquedecommentaire"/>
        </w:rPr>
        <w:annotationRef/>
      </w:r>
      <w:r>
        <w:t>Not found:</w:t>
      </w:r>
    </w:p>
    <w:p w14:paraId="5C291A1B" w14:textId="77777777" w:rsidR="00A26296" w:rsidRDefault="00A26296">
      <w:pPr>
        <w:pStyle w:val="Commentaire"/>
      </w:pPr>
      <w:r>
        <w:t>J. Kim et al., 2014</w:t>
      </w:r>
    </w:p>
    <w:p w14:paraId="1005A737" w14:textId="77777777" w:rsidR="00A26296" w:rsidRDefault="00A26296">
      <w:pPr>
        <w:pStyle w:val="Commentaire"/>
      </w:pPr>
    </w:p>
    <w:p w14:paraId="6ACD1D0C" w14:textId="77777777" w:rsidR="00A26296" w:rsidRDefault="00A26296">
      <w:pPr>
        <w:pStyle w:val="Commentaire"/>
      </w:pPr>
      <w:r>
        <w:t>Extra stuff:</w:t>
      </w:r>
    </w:p>
    <w:p w14:paraId="0D425272" w14:textId="77777777" w:rsidR="00A26296" w:rsidRDefault="00A26296">
      <w:pPr>
        <w:pStyle w:val="Commentaire"/>
      </w:pPr>
      <w:r>
        <w:t>(Kim et al., 2014b; ; ; ; )</w:t>
      </w:r>
    </w:p>
    <w:p w14:paraId="6C223F75" w14:textId="77777777" w:rsidR="00A26296" w:rsidRDefault="00A26296">
      <w:pPr>
        <w:pStyle w:val="Commentaire"/>
      </w:pPr>
    </w:p>
    <w:p w14:paraId="2C3AC2EC" w14:textId="77777777" w:rsidR="00A26296" w:rsidRDefault="00A26296">
      <w:pPr>
        <w:pStyle w:val="Commentaire"/>
      </w:pPr>
      <w:r>
        <w:t>Correct:</w:t>
      </w:r>
    </w:p>
    <w:p w14:paraId="42010F9A" w14:textId="655498B2" w:rsidR="00A26296" w:rsidRDefault="00A26296">
      <w:pPr>
        <w:pStyle w:val="Commentaire"/>
      </w:pPr>
      <w:r>
        <w:t>(J. Kim et al., 2014; Diallo et al., 2015; Dosio, 2017; Samouly et al., 2018; Mostafa et al., 2019)</w:t>
      </w:r>
    </w:p>
  </w:comment>
  <w:comment w:id="878" w:author="Robin Matthews" w:date="2021-07-13T14:13:00Z" w:initials="RM">
    <w:p w14:paraId="693C03CE" w14:textId="77777777" w:rsidR="00A26296" w:rsidRDefault="00A26296">
      <w:pPr>
        <w:pStyle w:val="Commentaire"/>
      </w:pPr>
      <w:r>
        <w:rPr>
          <w:rStyle w:val="Marquedecommentaire"/>
        </w:rPr>
        <w:annotationRef/>
      </w:r>
      <w:r>
        <w:t>Not found:</w:t>
      </w:r>
    </w:p>
    <w:p w14:paraId="23D60433" w14:textId="77777777" w:rsidR="00A26296" w:rsidRDefault="00A26296">
      <w:pPr>
        <w:pStyle w:val="Commentaire"/>
      </w:pPr>
      <w:r>
        <w:t>W. Zhou et al., 2016</w:t>
      </w:r>
    </w:p>
    <w:p w14:paraId="1BCDB6DE" w14:textId="77777777" w:rsidR="00A26296" w:rsidRDefault="00A26296">
      <w:pPr>
        <w:pStyle w:val="Commentaire"/>
      </w:pPr>
    </w:p>
    <w:p w14:paraId="4C7C2F87" w14:textId="77777777" w:rsidR="00A26296" w:rsidRDefault="00A26296">
      <w:pPr>
        <w:pStyle w:val="Commentaire"/>
      </w:pPr>
      <w:r>
        <w:t>Extra stuff:</w:t>
      </w:r>
    </w:p>
    <w:p w14:paraId="2D982CAE" w14:textId="77777777" w:rsidR="00A26296" w:rsidRDefault="00A26296">
      <w:pPr>
        <w:pStyle w:val="Commentaire"/>
      </w:pPr>
      <w:r>
        <w:t>(; Zhou et al., 2016b; ; )</w:t>
      </w:r>
    </w:p>
    <w:p w14:paraId="3432B91E" w14:textId="77777777" w:rsidR="00A26296" w:rsidRDefault="00A26296">
      <w:pPr>
        <w:pStyle w:val="Commentaire"/>
      </w:pPr>
    </w:p>
    <w:p w14:paraId="76C95608" w14:textId="77777777" w:rsidR="00A26296" w:rsidRDefault="00A26296">
      <w:pPr>
        <w:pStyle w:val="Commentaire"/>
      </w:pPr>
      <w:r>
        <w:t>Correct:</w:t>
      </w:r>
    </w:p>
    <w:p w14:paraId="0E3A6813" w14:textId="24F65E27" w:rsidR="00A26296" w:rsidRDefault="00A26296">
      <w:pPr>
        <w:pStyle w:val="Commentaire"/>
      </w:pPr>
      <w:r>
        <w:t>(Park et al., 2016; W. Zhou et al., 2016; Shi et al., 2017; Hui et al., 2018)</w:t>
      </w:r>
    </w:p>
  </w:comment>
  <w:comment w:id="882" w:author="Robin Matthews" w:date="2021-07-13T14:13:00Z" w:initials="RM">
    <w:p w14:paraId="506F498E" w14:textId="77777777" w:rsidR="00A26296" w:rsidRDefault="00A26296">
      <w:pPr>
        <w:pStyle w:val="Commentaire"/>
      </w:pPr>
      <w:r>
        <w:rPr>
          <w:rStyle w:val="Marquedecommentaire"/>
        </w:rPr>
        <w:annotationRef/>
      </w:r>
      <w:r>
        <w:t>Extra stuff:</w:t>
      </w:r>
    </w:p>
    <w:p w14:paraId="4F43EE8B" w14:textId="77777777" w:rsidR="00A26296" w:rsidRDefault="00A26296">
      <w:pPr>
        <w:pStyle w:val="Commentaire"/>
      </w:pPr>
      <w:r>
        <w:t>, )</w:t>
      </w:r>
    </w:p>
    <w:p w14:paraId="6D85EE45" w14:textId="77777777" w:rsidR="00A26296" w:rsidRDefault="00A26296">
      <w:pPr>
        <w:pStyle w:val="Commentaire"/>
      </w:pPr>
    </w:p>
    <w:p w14:paraId="598AAB20" w14:textId="77777777" w:rsidR="00A26296" w:rsidRDefault="00A26296">
      <w:pPr>
        <w:pStyle w:val="Commentaire"/>
      </w:pPr>
      <w:r>
        <w:t>Correct:</w:t>
      </w:r>
    </w:p>
    <w:p w14:paraId="5198013D" w14:textId="77777777" w:rsidR="00A26296" w:rsidRDefault="00A26296">
      <w:pPr>
        <w:pStyle w:val="Commentaire"/>
      </w:pPr>
      <w:r>
        <w:t>Boé et al. (2020)</w:t>
      </w:r>
    </w:p>
    <w:p w14:paraId="47EA8EDF" w14:textId="4F7464AA" w:rsidR="00A26296" w:rsidRDefault="00A26296">
      <w:pPr>
        <w:pStyle w:val="Commentaire"/>
      </w:pPr>
      <w:r>
        <w:t>(Boé et al., 2020)</w:t>
      </w:r>
    </w:p>
  </w:comment>
  <w:comment w:id="890" w:author="Robin Matthews" w:date="2021-07-13T14:13:00Z" w:initials="RM">
    <w:p w14:paraId="2A460757" w14:textId="77777777" w:rsidR="00A26296" w:rsidRDefault="00A26296">
      <w:pPr>
        <w:pStyle w:val="Commentaire"/>
      </w:pPr>
      <w:r>
        <w:rPr>
          <w:rStyle w:val="Marquedecommentaire"/>
        </w:rPr>
        <w:annotationRef/>
      </w:r>
      <w:r>
        <w:t>Extra stuff:</w:t>
      </w:r>
    </w:p>
    <w:p w14:paraId="660DB7BA" w14:textId="77777777" w:rsidR="00A26296" w:rsidRDefault="00A26296">
      <w:pPr>
        <w:pStyle w:val="Commentaire"/>
      </w:pPr>
      <w:r>
        <w:t xml:space="preserve">(, </w:t>
      </w:r>
    </w:p>
    <w:p w14:paraId="4EE9EA0E" w14:textId="77777777" w:rsidR="00A26296" w:rsidRDefault="00A26296">
      <w:pPr>
        <w:pStyle w:val="Commentaire"/>
      </w:pPr>
    </w:p>
    <w:p w14:paraId="681415D1" w14:textId="77777777" w:rsidR="00A26296" w:rsidRDefault="00A26296">
      <w:pPr>
        <w:pStyle w:val="Commentaire"/>
      </w:pPr>
      <w:r>
        <w:t>Correct:</w:t>
      </w:r>
    </w:p>
    <w:p w14:paraId="3F954499" w14:textId="77777777" w:rsidR="00A26296" w:rsidRDefault="00A26296">
      <w:pPr>
        <w:pStyle w:val="Commentaire"/>
      </w:pPr>
      <w:r>
        <w:t>Bright et al. (2017)</w:t>
      </w:r>
    </w:p>
    <w:p w14:paraId="7CEC997E" w14:textId="5C757FC4" w:rsidR="00A26296" w:rsidRDefault="00A26296">
      <w:pPr>
        <w:pStyle w:val="Commentaire"/>
      </w:pPr>
      <w:r>
        <w:t>(Bright et al., 2017)</w:t>
      </w:r>
    </w:p>
  </w:comment>
  <w:comment w:id="892" w:author="Robin Matthews" w:date="2021-07-13T14:13:00Z" w:initials="RM">
    <w:p w14:paraId="4A906B92" w14:textId="77777777" w:rsidR="00A26296" w:rsidRDefault="00A26296">
      <w:pPr>
        <w:pStyle w:val="Commentaire"/>
      </w:pPr>
      <w:r>
        <w:rPr>
          <w:rStyle w:val="Marquedecommentaire"/>
        </w:rPr>
        <w:annotationRef/>
      </w:r>
      <w:r>
        <w:t>Extra stuff:</w:t>
      </w:r>
    </w:p>
    <w:p w14:paraId="1F57CC91" w14:textId="77777777" w:rsidR="00A26296" w:rsidRDefault="00A26296">
      <w:pPr>
        <w:pStyle w:val="Commentaire"/>
      </w:pPr>
      <w:r>
        <w:t xml:space="preserve">, </w:t>
      </w:r>
    </w:p>
    <w:p w14:paraId="356540FA" w14:textId="77777777" w:rsidR="00A26296" w:rsidRDefault="00A26296">
      <w:pPr>
        <w:pStyle w:val="Commentaire"/>
      </w:pPr>
    </w:p>
    <w:p w14:paraId="60D8B764" w14:textId="77777777" w:rsidR="00A26296" w:rsidRDefault="00A26296">
      <w:pPr>
        <w:pStyle w:val="Commentaire"/>
      </w:pPr>
      <w:r>
        <w:t>Correct:</w:t>
      </w:r>
    </w:p>
    <w:p w14:paraId="2D837341" w14:textId="77777777" w:rsidR="00A26296" w:rsidRDefault="00A26296">
      <w:pPr>
        <w:pStyle w:val="Commentaire"/>
      </w:pPr>
      <w:r>
        <w:t>Zhao and Jackson (2014)</w:t>
      </w:r>
    </w:p>
    <w:p w14:paraId="4F5D29E6" w14:textId="26E9432E" w:rsidR="00A26296" w:rsidRDefault="00A26296">
      <w:pPr>
        <w:pStyle w:val="Commentaire"/>
      </w:pPr>
      <w:r>
        <w:t>(Zhao and Jackson, 2014)</w:t>
      </w:r>
    </w:p>
  </w:comment>
  <w:comment w:id="893" w:author="Robin Matthews" w:date="2021-07-13T14:13:00Z" w:initials="RM">
    <w:p w14:paraId="2AD03ADE" w14:textId="77777777" w:rsidR="00A26296" w:rsidRDefault="00A26296">
      <w:pPr>
        <w:pStyle w:val="Commentaire"/>
      </w:pPr>
      <w:r>
        <w:rPr>
          <w:rStyle w:val="Marquedecommentaire"/>
        </w:rPr>
        <w:annotationRef/>
      </w:r>
      <w:r>
        <w:t>Extra stuff:</w:t>
      </w:r>
    </w:p>
    <w:p w14:paraId="711CE328" w14:textId="77777777" w:rsidR="00A26296" w:rsidRDefault="00A26296">
      <w:pPr>
        <w:pStyle w:val="Commentaire"/>
      </w:pPr>
      <w:r>
        <w:t xml:space="preserve">, </w:t>
      </w:r>
    </w:p>
    <w:p w14:paraId="433F1CA9" w14:textId="77777777" w:rsidR="00A26296" w:rsidRDefault="00A26296">
      <w:pPr>
        <w:pStyle w:val="Commentaire"/>
      </w:pPr>
    </w:p>
    <w:p w14:paraId="6CA70FC6" w14:textId="77777777" w:rsidR="00A26296" w:rsidRDefault="00A26296">
      <w:pPr>
        <w:pStyle w:val="Commentaire"/>
      </w:pPr>
      <w:r>
        <w:t>Correct:</w:t>
      </w:r>
    </w:p>
    <w:p w14:paraId="2432FA4B" w14:textId="77777777" w:rsidR="00A26296" w:rsidRDefault="00A26296">
      <w:pPr>
        <w:pStyle w:val="Commentaire"/>
      </w:pPr>
      <w:r>
        <w:t>Gálos et al. (2011, 2013)</w:t>
      </w:r>
    </w:p>
    <w:p w14:paraId="72D517C0" w14:textId="52B8C797" w:rsidR="00A26296" w:rsidRDefault="00A26296">
      <w:pPr>
        <w:pStyle w:val="Commentaire"/>
      </w:pPr>
      <w:r>
        <w:t>(Gálos et al., 2011, 2013)</w:t>
      </w:r>
    </w:p>
  </w:comment>
  <w:comment w:id="894" w:author="Robin Matthews" w:date="2021-07-13T14:13:00Z" w:initials="RM">
    <w:p w14:paraId="59D54207" w14:textId="77777777" w:rsidR="00A26296" w:rsidRDefault="00A26296">
      <w:pPr>
        <w:pStyle w:val="Commentaire"/>
      </w:pPr>
      <w:r>
        <w:rPr>
          <w:rStyle w:val="Marquedecommentaire"/>
        </w:rPr>
        <w:annotationRef/>
      </w:r>
      <w:r>
        <w:t>Extra stuff:</w:t>
      </w:r>
    </w:p>
    <w:p w14:paraId="3AF1F92F" w14:textId="77777777" w:rsidR="00A26296" w:rsidRDefault="00A26296">
      <w:pPr>
        <w:pStyle w:val="Commentaire"/>
      </w:pPr>
      <w:r>
        <w:t xml:space="preserve">, </w:t>
      </w:r>
    </w:p>
    <w:p w14:paraId="17474C60" w14:textId="77777777" w:rsidR="00A26296" w:rsidRDefault="00A26296">
      <w:pPr>
        <w:pStyle w:val="Commentaire"/>
      </w:pPr>
    </w:p>
    <w:p w14:paraId="18546C79" w14:textId="77777777" w:rsidR="00A26296" w:rsidRDefault="00A26296">
      <w:pPr>
        <w:pStyle w:val="Commentaire"/>
      </w:pPr>
      <w:r>
        <w:t>Correct:</w:t>
      </w:r>
    </w:p>
    <w:p w14:paraId="0B8EDA04" w14:textId="77777777" w:rsidR="00A26296" w:rsidRDefault="00A26296">
      <w:pPr>
        <w:pStyle w:val="Commentaire"/>
      </w:pPr>
      <w:r>
        <w:t>Wickham et al. (2013)</w:t>
      </w:r>
    </w:p>
    <w:p w14:paraId="596191B4" w14:textId="024E8620" w:rsidR="00A26296" w:rsidRDefault="00A26296">
      <w:pPr>
        <w:pStyle w:val="Commentaire"/>
      </w:pPr>
      <w:r>
        <w:t>(Wickham et al., 2013)</w:t>
      </w:r>
    </w:p>
  </w:comment>
  <w:comment w:id="895" w:author="Robin Matthews" w:date="2021-07-13T14:13:00Z" w:initials="RM">
    <w:p w14:paraId="589C34FC" w14:textId="77777777" w:rsidR="00A26296" w:rsidRDefault="00A26296">
      <w:pPr>
        <w:pStyle w:val="Commentaire"/>
      </w:pPr>
      <w:r>
        <w:rPr>
          <w:rStyle w:val="Marquedecommentaire"/>
        </w:rPr>
        <w:annotationRef/>
      </w:r>
      <w:r>
        <w:t>Extra stuff:</w:t>
      </w:r>
    </w:p>
    <w:p w14:paraId="32B58F0A" w14:textId="77777777" w:rsidR="00A26296" w:rsidRDefault="00A26296">
      <w:pPr>
        <w:pStyle w:val="Commentaire"/>
      </w:pPr>
      <w:r>
        <w:t xml:space="preserve">, </w:t>
      </w:r>
    </w:p>
    <w:p w14:paraId="1CF64C45" w14:textId="77777777" w:rsidR="00A26296" w:rsidRDefault="00A26296">
      <w:pPr>
        <w:pStyle w:val="Commentaire"/>
      </w:pPr>
    </w:p>
    <w:p w14:paraId="2699673D" w14:textId="77777777" w:rsidR="00A26296" w:rsidRDefault="00A26296">
      <w:pPr>
        <w:pStyle w:val="Commentaire"/>
      </w:pPr>
      <w:r>
        <w:t>Correct:</w:t>
      </w:r>
    </w:p>
    <w:p w14:paraId="19E56898" w14:textId="77777777" w:rsidR="00A26296" w:rsidRDefault="00A26296">
      <w:pPr>
        <w:pStyle w:val="Commentaire"/>
      </w:pPr>
      <w:r>
        <w:t>Ahlswede and Thomas (2017)</w:t>
      </w:r>
    </w:p>
    <w:p w14:paraId="0166C9C5" w14:textId="10EA5415" w:rsidR="00A26296" w:rsidRDefault="00A26296">
      <w:pPr>
        <w:pStyle w:val="Commentaire"/>
      </w:pPr>
      <w:r>
        <w:t>(Ahlswede and Thomas, 2017)</w:t>
      </w:r>
    </w:p>
  </w:comment>
  <w:comment w:id="896" w:author="Robin Matthews" w:date="2021-07-13T14:13:00Z" w:initials="RM">
    <w:p w14:paraId="318ED6F6" w14:textId="77777777" w:rsidR="00A26296" w:rsidRDefault="00A26296">
      <w:pPr>
        <w:pStyle w:val="Commentaire"/>
      </w:pPr>
      <w:r>
        <w:rPr>
          <w:rStyle w:val="Marquedecommentaire"/>
        </w:rPr>
        <w:annotationRef/>
      </w:r>
      <w:r>
        <w:t>Extra stuff:</w:t>
      </w:r>
    </w:p>
    <w:p w14:paraId="630AF417" w14:textId="77777777" w:rsidR="00A26296" w:rsidRDefault="00A26296">
      <w:pPr>
        <w:pStyle w:val="Commentaire"/>
      </w:pPr>
      <w:r>
        <w:t xml:space="preserve">, </w:t>
      </w:r>
    </w:p>
    <w:p w14:paraId="4369C44A" w14:textId="77777777" w:rsidR="00A26296" w:rsidRDefault="00A26296">
      <w:pPr>
        <w:pStyle w:val="Commentaire"/>
      </w:pPr>
    </w:p>
    <w:p w14:paraId="40D7B7C4" w14:textId="77777777" w:rsidR="00A26296" w:rsidRDefault="00A26296">
      <w:pPr>
        <w:pStyle w:val="Commentaire"/>
      </w:pPr>
      <w:r>
        <w:t>Correct:</w:t>
      </w:r>
    </w:p>
    <w:p w14:paraId="72CAB65D" w14:textId="77777777" w:rsidR="00A26296" w:rsidRDefault="00A26296">
      <w:pPr>
        <w:pStyle w:val="Commentaire"/>
      </w:pPr>
      <w:r>
        <w:t>Anderson-Teixeira et al. (2012)</w:t>
      </w:r>
    </w:p>
    <w:p w14:paraId="4FAE62ED" w14:textId="65C2FE07" w:rsidR="00A26296" w:rsidRDefault="00A26296">
      <w:pPr>
        <w:pStyle w:val="Commentaire"/>
      </w:pPr>
      <w:r>
        <w:t>(Anderson-Teixeira et al., 2012)</w:t>
      </w:r>
    </w:p>
  </w:comment>
  <w:comment w:id="897" w:author="Robin Matthews" w:date="2021-07-13T14:13:00Z" w:initials="RM">
    <w:p w14:paraId="1EF8AA22" w14:textId="77777777" w:rsidR="00A26296" w:rsidRDefault="00A26296">
      <w:pPr>
        <w:pStyle w:val="Commentaire"/>
      </w:pPr>
      <w:r>
        <w:rPr>
          <w:rStyle w:val="Marquedecommentaire"/>
        </w:rPr>
        <w:annotationRef/>
      </w:r>
      <w:r>
        <w:t>Extra stuff:</w:t>
      </w:r>
    </w:p>
    <w:p w14:paraId="54EEA85F" w14:textId="77777777" w:rsidR="00A26296" w:rsidRDefault="00A26296">
      <w:pPr>
        <w:pStyle w:val="Commentaire"/>
      </w:pPr>
      <w:r>
        <w:t xml:space="preserve">, </w:t>
      </w:r>
    </w:p>
    <w:p w14:paraId="3487DE62" w14:textId="77777777" w:rsidR="00A26296" w:rsidRDefault="00A26296">
      <w:pPr>
        <w:pStyle w:val="Commentaire"/>
      </w:pPr>
    </w:p>
    <w:p w14:paraId="387565D4" w14:textId="77777777" w:rsidR="00A26296" w:rsidRDefault="00A26296">
      <w:pPr>
        <w:pStyle w:val="Commentaire"/>
      </w:pPr>
      <w:r>
        <w:t>Correct:</w:t>
      </w:r>
    </w:p>
    <w:p w14:paraId="74BC946B" w14:textId="77777777" w:rsidR="00A26296" w:rsidRDefault="00A26296">
      <w:pPr>
        <w:pStyle w:val="Commentaire"/>
      </w:pPr>
      <w:r>
        <w:t>Anderson et al. (2011)</w:t>
      </w:r>
    </w:p>
    <w:p w14:paraId="2786F056" w14:textId="0196B94C" w:rsidR="00A26296" w:rsidRDefault="00A26296">
      <w:pPr>
        <w:pStyle w:val="Commentaire"/>
      </w:pPr>
      <w:r>
        <w:t>(Anderson et al., 2011)</w:t>
      </w:r>
    </w:p>
  </w:comment>
  <w:comment w:id="898" w:author="Robin Matthews" w:date="2021-07-13T14:13:00Z" w:initials="RM">
    <w:p w14:paraId="727E1132" w14:textId="77777777" w:rsidR="00A26296" w:rsidRDefault="00A26296">
      <w:pPr>
        <w:pStyle w:val="Commentaire"/>
      </w:pPr>
      <w:r>
        <w:rPr>
          <w:rStyle w:val="Marquedecommentaire"/>
        </w:rPr>
        <w:annotationRef/>
      </w:r>
      <w:r>
        <w:t>Extra stuff:</w:t>
      </w:r>
    </w:p>
    <w:p w14:paraId="2344A169" w14:textId="77777777" w:rsidR="00A26296" w:rsidRDefault="00A26296">
      <w:pPr>
        <w:pStyle w:val="Commentaire"/>
      </w:pPr>
      <w:r>
        <w:t xml:space="preserve">, </w:t>
      </w:r>
    </w:p>
    <w:p w14:paraId="2BE850F0" w14:textId="77777777" w:rsidR="00A26296" w:rsidRDefault="00A26296">
      <w:pPr>
        <w:pStyle w:val="Commentaire"/>
      </w:pPr>
    </w:p>
    <w:p w14:paraId="65948EBE" w14:textId="77777777" w:rsidR="00A26296" w:rsidRDefault="00A26296">
      <w:pPr>
        <w:pStyle w:val="Commentaire"/>
      </w:pPr>
      <w:r>
        <w:t>Correct:</w:t>
      </w:r>
    </w:p>
    <w:p w14:paraId="7D09CA1E" w14:textId="77777777" w:rsidR="00A26296" w:rsidRDefault="00A26296">
      <w:pPr>
        <w:pStyle w:val="Commentaire"/>
      </w:pPr>
      <w:r>
        <w:t>Chen et al. (2012)</w:t>
      </w:r>
    </w:p>
    <w:p w14:paraId="69FCDBCF" w14:textId="7B9BCDB1" w:rsidR="00A26296" w:rsidRDefault="00A26296">
      <w:pPr>
        <w:pStyle w:val="Commentaire"/>
      </w:pPr>
      <w:r>
        <w:t>(Chen et al., 2012)</w:t>
      </w:r>
    </w:p>
  </w:comment>
  <w:comment w:id="899" w:author="Robin Matthews" w:date="2021-07-13T14:13:00Z" w:initials="RM">
    <w:p w14:paraId="30F35E77" w14:textId="77777777" w:rsidR="00A26296" w:rsidRDefault="00A26296">
      <w:pPr>
        <w:pStyle w:val="Commentaire"/>
      </w:pPr>
      <w:r>
        <w:rPr>
          <w:rStyle w:val="Marquedecommentaire"/>
        </w:rPr>
        <w:annotationRef/>
      </w:r>
      <w:r>
        <w:t>Extra stuff:</w:t>
      </w:r>
    </w:p>
    <w:p w14:paraId="3D570B7E" w14:textId="77777777" w:rsidR="00A26296" w:rsidRDefault="00A26296">
      <w:pPr>
        <w:pStyle w:val="Commentaire"/>
      </w:pPr>
      <w:r>
        <w:t>, )</w:t>
      </w:r>
    </w:p>
    <w:p w14:paraId="4BA7B8EF" w14:textId="77777777" w:rsidR="00A26296" w:rsidRDefault="00A26296">
      <w:pPr>
        <w:pStyle w:val="Commentaire"/>
      </w:pPr>
    </w:p>
    <w:p w14:paraId="3578125D" w14:textId="77777777" w:rsidR="00A26296" w:rsidRDefault="00A26296">
      <w:pPr>
        <w:pStyle w:val="Commentaire"/>
      </w:pPr>
      <w:r>
        <w:t>Correct:</w:t>
      </w:r>
    </w:p>
    <w:p w14:paraId="7ABF0462" w14:textId="77777777" w:rsidR="00A26296" w:rsidRDefault="00A26296">
      <w:pPr>
        <w:pStyle w:val="Commentaire"/>
      </w:pPr>
      <w:r>
        <w:t>Strandberg and Kjellström (2019)</w:t>
      </w:r>
    </w:p>
    <w:p w14:paraId="09023F76" w14:textId="0D18145F" w:rsidR="00A26296" w:rsidRDefault="00A26296">
      <w:pPr>
        <w:pStyle w:val="Commentaire"/>
      </w:pPr>
      <w:r>
        <w:t>(Strandberg and Kjellström, 2019)</w:t>
      </w:r>
    </w:p>
  </w:comment>
  <w:comment w:id="907" w:author="Robin Matthews" w:date="2021-07-13T14:13:00Z" w:initials="RM">
    <w:p w14:paraId="22C2DE3D" w14:textId="77777777" w:rsidR="00A26296" w:rsidRDefault="00A26296">
      <w:pPr>
        <w:pStyle w:val="Commentaire"/>
      </w:pPr>
      <w:r>
        <w:rPr>
          <w:rStyle w:val="Marquedecommentaire"/>
        </w:rPr>
        <w:annotationRef/>
      </w:r>
      <w:r>
        <w:t>Extra stuff:</w:t>
      </w:r>
    </w:p>
    <w:p w14:paraId="7B4F0319" w14:textId="77777777" w:rsidR="00A26296" w:rsidRDefault="00A26296">
      <w:pPr>
        <w:pStyle w:val="Commentaire"/>
      </w:pPr>
      <w:r>
        <w:t xml:space="preserve">, </w:t>
      </w:r>
    </w:p>
    <w:p w14:paraId="4FDB9F6F" w14:textId="77777777" w:rsidR="00A26296" w:rsidRDefault="00A26296">
      <w:pPr>
        <w:pStyle w:val="Commentaire"/>
      </w:pPr>
    </w:p>
    <w:p w14:paraId="5176783A" w14:textId="77777777" w:rsidR="00A26296" w:rsidRDefault="00A26296">
      <w:pPr>
        <w:pStyle w:val="Commentaire"/>
      </w:pPr>
      <w:r>
        <w:t>Correct:</w:t>
      </w:r>
    </w:p>
    <w:p w14:paraId="192975AC" w14:textId="77777777" w:rsidR="00A26296" w:rsidRDefault="00A26296">
      <w:pPr>
        <w:pStyle w:val="Commentaire"/>
      </w:pPr>
      <w:r>
        <w:t>IPCC (2012)</w:t>
      </w:r>
    </w:p>
    <w:p w14:paraId="6A783C1F" w14:textId="66940C44" w:rsidR="00A26296" w:rsidRDefault="00A26296">
      <w:pPr>
        <w:pStyle w:val="Commentaire"/>
      </w:pPr>
      <w:r>
        <w:t>(IPCC, 2012)</w:t>
      </w:r>
    </w:p>
  </w:comment>
  <w:comment w:id="915" w:author="Robin Matthews" w:date="2021-07-13T14:13:00Z" w:initials="RM">
    <w:p w14:paraId="3C1FB6CD" w14:textId="77777777" w:rsidR="00A26296" w:rsidRDefault="00A26296">
      <w:pPr>
        <w:pStyle w:val="Commentaire"/>
      </w:pPr>
      <w:r>
        <w:rPr>
          <w:rStyle w:val="Marquedecommentaire"/>
        </w:rPr>
        <w:annotationRef/>
      </w:r>
      <w:r>
        <w:t>Not found:</w:t>
      </w:r>
    </w:p>
    <w:p w14:paraId="5A04FCEC" w14:textId="77777777" w:rsidR="00A26296" w:rsidRDefault="00A26296">
      <w:pPr>
        <w:pStyle w:val="Commentaire"/>
      </w:pPr>
      <w:r>
        <w:t>Z. Wang et al., 2017a</w:t>
      </w:r>
    </w:p>
    <w:p w14:paraId="068F9001" w14:textId="77777777" w:rsidR="00A26296" w:rsidRDefault="00A26296">
      <w:pPr>
        <w:pStyle w:val="Commentaire"/>
      </w:pPr>
    </w:p>
    <w:p w14:paraId="6D1597C1" w14:textId="77777777" w:rsidR="00A26296" w:rsidRDefault="00A26296">
      <w:pPr>
        <w:pStyle w:val="Commentaire"/>
      </w:pPr>
      <w:r>
        <w:t>Extra stuff:</w:t>
      </w:r>
    </w:p>
    <w:p w14:paraId="7106C8F7" w14:textId="77777777" w:rsidR="00A26296" w:rsidRDefault="00A26296">
      <w:pPr>
        <w:pStyle w:val="Commentaire"/>
      </w:pPr>
      <w:r>
        <w:t>(; Wang et al., 2017c; )</w:t>
      </w:r>
    </w:p>
    <w:p w14:paraId="5DC6643B" w14:textId="77777777" w:rsidR="00A26296" w:rsidRDefault="00A26296">
      <w:pPr>
        <w:pStyle w:val="Commentaire"/>
      </w:pPr>
    </w:p>
    <w:p w14:paraId="5E9AC2D1" w14:textId="77777777" w:rsidR="00A26296" w:rsidRDefault="00A26296">
      <w:pPr>
        <w:pStyle w:val="Commentaire"/>
      </w:pPr>
      <w:r>
        <w:t>Correct:</w:t>
      </w:r>
    </w:p>
    <w:p w14:paraId="7D04C49D" w14:textId="7230AF21" w:rsidR="00A26296" w:rsidRDefault="00A26296">
      <w:pPr>
        <w:pStyle w:val="Commentaire"/>
      </w:pPr>
      <w:r>
        <w:t>(Kim et al., 2016; Z. Wang et al., 2017a; Seong et al., 2020)</w:t>
      </w:r>
    </w:p>
  </w:comment>
  <w:comment w:id="921" w:author="Robin Matthews" w:date="2021-07-13T14:13:00Z" w:initials="RM">
    <w:p w14:paraId="4835642A" w14:textId="77777777" w:rsidR="00A26296" w:rsidRDefault="00A26296">
      <w:pPr>
        <w:pStyle w:val="Commentaire"/>
      </w:pPr>
      <w:r>
        <w:rPr>
          <w:rStyle w:val="Marquedecommentaire"/>
        </w:rPr>
        <w:annotationRef/>
      </w:r>
      <w:r>
        <w:t>Extra stuff:</w:t>
      </w:r>
    </w:p>
    <w:p w14:paraId="7EF26064" w14:textId="77777777" w:rsidR="00A26296" w:rsidRDefault="00A26296">
      <w:pPr>
        <w:pStyle w:val="Commentaire"/>
      </w:pPr>
      <w:r>
        <w:t>, )</w:t>
      </w:r>
    </w:p>
    <w:p w14:paraId="598D9764" w14:textId="77777777" w:rsidR="00A26296" w:rsidRDefault="00A26296">
      <w:pPr>
        <w:pStyle w:val="Commentaire"/>
      </w:pPr>
    </w:p>
    <w:p w14:paraId="1BC50051" w14:textId="77777777" w:rsidR="00A26296" w:rsidRDefault="00A26296">
      <w:pPr>
        <w:pStyle w:val="Commentaire"/>
      </w:pPr>
      <w:r>
        <w:t>Correct:</w:t>
      </w:r>
    </w:p>
    <w:p w14:paraId="626C84AA" w14:textId="77777777" w:rsidR="00A26296" w:rsidRDefault="00A26296">
      <w:pPr>
        <w:pStyle w:val="Commentaire"/>
      </w:pPr>
      <w:r>
        <w:t>Seong et al. (2020)</w:t>
      </w:r>
    </w:p>
    <w:p w14:paraId="0205C69B" w14:textId="782A5DC6" w:rsidR="00A26296" w:rsidRDefault="00A26296">
      <w:pPr>
        <w:pStyle w:val="Commentaire"/>
      </w:pPr>
      <w:r>
        <w:t>(Seong et al., 2020)</w:t>
      </w:r>
    </w:p>
  </w:comment>
  <w:comment w:id="926" w:author="Robin Matthews" w:date="2021-07-13T14:14:00Z" w:initials="RM">
    <w:p w14:paraId="09ACE89F" w14:textId="77777777" w:rsidR="00A26296" w:rsidRDefault="00A26296">
      <w:pPr>
        <w:pStyle w:val="Commentaire"/>
      </w:pPr>
      <w:r>
        <w:rPr>
          <w:rStyle w:val="Marquedecommentaire"/>
        </w:rPr>
        <w:annotationRef/>
      </w:r>
      <w:r>
        <w:t>Not found:</w:t>
      </w:r>
    </w:p>
    <w:p w14:paraId="396F7FDA" w14:textId="77777777" w:rsidR="00A26296" w:rsidRDefault="00A26296">
      <w:pPr>
        <w:pStyle w:val="Commentaire"/>
      </w:pPr>
      <w:r>
        <w:t>Fischer and Knutti</w:t>
      </w:r>
    </w:p>
    <w:p w14:paraId="67442BB2" w14:textId="77777777" w:rsidR="00A26296" w:rsidRDefault="00A26296">
      <w:pPr>
        <w:pStyle w:val="Commentaire"/>
      </w:pPr>
    </w:p>
    <w:p w14:paraId="593C1721" w14:textId="77777777" w:rsidR="00A26296" w:rsidRDefault="00A26296">
      <w:pPr>
        <w:pStyle w:val="Commentaire"/>
      </w:pPr>
      <w:r>
        <w:t>Extra stuff:</w:t>
      </w:r>
    </w:p>
    <w:p w14:paraId="2DC2C419" w14:textId="77777777" w:rsidR="00A26296" w:rsidRDefault="00A26296">
      <w:pPr>
        <w:pStyle w:val="Commentaire"/>
      </w:pPr>
      <w:r>
        <w:t>)</w:t>
      </w:r>
    </w:p>
    <w:p w14:paraId="5AF45094" w14:textId="77777777" w:rsidR="00A26296" w:rsidRDefault="00A26296">
      <w:pPr>
        <w:pStyle w:val="Commentaire"/>
      </w:pPr>
    </w:p>
    <w:p w14:paraId="246E141A" w14:textId="77777777" w:rsidR="00A26296" w:rsidRDefault="00A26296">
      <w:pPr>
        <w:pStyle w:val="Commentaire"/>
      </w:pPr>
      <w:r>
        <w:t>Correct:</w:t>
      </w:r>
    </w:p>
    <w:p w14:paraId="33B9873C" w14:textId="77777777" w:rsidR="00A26296" w:rsidRDefault="00A26296">
      <w:pPr>
        <w:pStyle w:val="Commentaire"/>
      </w:pPr>
      <w:r>
        <w:t>Fischer and Knutti (2015)</w:t>
      </w:r>
    </w:p>
    <w:p w14:paraId="4705E50C" w14:textId="6F85C51D" w:rsidR="00A26296" w:rsidRDefault="00A26296">
      <w:pPr>
        <w:pStyle w:val="Commentaire"/>
      </w:pPr>
      <w:r>
        <w:t>(Fischer and Knutti, 2015)</w:t>
      </w:r>
    </w:p>
  </w:comment>
  <w:comment w:id="928" w:author="Robin Matthews" w:date="2021-07-13T14:14:00Z" w:initials="RM">
    <w:p w14:paraId="39E1A270" w14:textId="77777777" w:rsidR="00A26296" w:rsidRDefault="00A26296">
      <w:pPr>
        <w:pStyle w:val="Commentaire"/>
      </w:pPr>
      <w:r>
        <w:rPr>
          <w:rStyle w:val="Marquedecommentaire"/>
        </w:rPr>
        <w:annotationRef/>
      </w:r>
      <w:r>
        <w:t>Extra stuff:</w:t>
      </w:r>
    </w:p>
    <w:p w14:paraId="3D09D75E" w14:textId="77777777" w:rsidR="00A26296" w:rsidRDefault="00A26296">
      <w:pPr>
        <w:pStyle w:val="Commentaire"/>
      </w:pPr>
      <w:r>
        <w:t>, )</w:t>
      </w:r>
    </w:p>
    <w:p w14:paraId="09BCE22F" w14:textId="77777777" w:rsidR="00A26296" w:rsidRDefault="00A26296">
      <w:pPr>
        <w:pStyle w:val="Commentaire"/>
      </w:pPr>
    </w:p>
    <w:p w14:paraId="17E57129" w14:textId="77777777" w:rsidR="00A26296" w:rsidRDefault="00A26296">
      <w:pPr>
        <w:pStyle w:val="Commentaire"/>
      </w:pPr>
      <w:r>
        <w:t>Correct:</w:t>
      </w:r>
    </w:p>
    <w:p w14:paraId="3719F6B5" w14:textId="77777777" w:rsidR="00A26296" w:rsidRDefault="00A26296">
      <w:pPr>
        <w:pStyle w:val="Commentaire"/>
      </w:pPr>
      <w:r>
        <w:t>Wan et al. (2019)</w:t>
      </w:r>
    </w:p>
    <w:p w14:paraId="5FF3E608" w14:textId="7A1A3F3D" w:rsidR="00A26296" w:rsidRDefault="00A26296">
      <w:pPr>
        <w:pStyle w:val="Commentaire"/>
      </w:pPr>
      <w:r>
        <w:t>(Wan et al., 2019)</w:t>
      </w:r>
    </w:p>
  </w:comment>
  <w:comment w:id="937" w:author="Robin Matthews" w:date="2021-07-13T14:14:00Z" w:initials="RM">
    <w:p w14:paraId="17254AEA" w14:textId="77777777" w:rsidR="00A26296" w:rsidRDefault="00A26296">
      <w:pPr>
        <w:pStyle w:val="Commentaire"/>
      </w:pPr>
      <w:r>
        <w:rPr>
          <w:rStyle w:val="Marquedecommentaire"/>
        </w:rPr>
        <w:annotationRef/>
      </w:r>
      <w:r>
        <w:t>Extra stuff:</w:t>
      </w:r>
    </w:p>
    <w:p w14:paraId="7C863433" w14:textId="77777777" w:rsidR="00A26296" w:rsidRDefault="00A26296">
      <w:pPr>
        <w:pStyle w:val="Commentaire"/>
      </w:pPr>
      <w:r>
        <w:t xml:space="preserve">, </w:t>
      </w:r>
    </w:p>
    <w:p w14:paraId="25399CE9" w14:textId="77777777" w:rsidR="00A26296" w:rsidRDefault="00A26296">
      <w:pPr>
        <w:pStyle w:val="Commentaire"/>
      </w:pPr>
    </w:p>
    <w:p w14:paraId="35CB9B52" w14:textId="77777777" w:rsidR="00A26296" w:rsidRDefault="00A26296">
      <w:pPr>
        <w:pStyle w:val="Commentaire"/>
      </w:pPr>
      <w:r>
        <w:t>Correct:</w:t>
      </w:r>
    </w:p>
    <w:p w14:paraId="5E40A4A3" w14:textId="77777777" w:rsidR="00A26296" w:rsidRDefault="00A26296">
      <w:pPr>
        <w:pStyle w:val="Commentaire"/>
      </w:pPr>
      <w:r>
        <w:t>Hu et al. (2020)</w:t>
      </w:r>
    </w:p>
    <w:p w14:paraId="2C046810" w14:textId="70F8F281" w:rsidR="00A26296" w:rsidRDefault="00A26296">
      <w:pPr>
        <w:pStyle w:val="Commentaire"/>
      </w:pPr>
      <w:r>
        <w:t>(Hu et al., 2020)</w:t>
      </w:r>
    </w:p>
  </w:comment>
  <w:comment w:id="943" w:author="Robin Matthews" w:date="2021-07-13T14:14:00Z" w:initials="RM">
    <w:p w14:paraId="51482A8D" w14:textId="77777777" w:rsidR="00A26296" w:rsidRDefault="00A26296">
      <w:pPr>
        <w:pStyle w:val="Commentaire"/>
      </w:pPr>
      <w:r>
        <w:rPr>
          <w:rStyle w:val="Marquedecommentaire"/>
        </w:rPr>
        <w:annotationRef/>
      </w:r>
      <w:r>
        <w:t>Not found:</w:t>
      </w:r>
    </w:p>
    <w:p w14:paraId="73D25843" w14:textId="77777777" w:rsidR="00A26296" w:rsidRDefault="00A26296">
      <w:pPr>
        <w:pStyle w:val="Commentaire"/>
      </w:pPr>
      <w:r>
        <w:t>Christidis and Stott</w:t>
      </w:r>
    </w:p>
    <w:p w14:paraId="3EB15BF9" w14:textId="77777777" w:rsidR="00A26296" w:rsidRDefault="00A26296">
      <w:pPr>
        <w:pStyle w:val="Commentaire"/>
      </w:pPr>
    </w:p>
    <w:p w14:paraId="7D7884B7" w14:textId="77777777" w:rsidR="00A26296" w:rsidRDefault="00A26296">
      <w:pPr>
        <w:pStyle w:val="Commentaire"/>
      </w:pPr>
      <w:r>
        <w:t>Extra stuff:</w:t>
      </w:r>
    </w:p>
    <w:p w14:paraId="741132CD" w14:textId="77777777" w:rsidR="00A26296" w:rsidRDefault="00A26296">
      <w:pPr>
        <w:pStyle w:val="Commentaire"/>
      </w:pPr>
      <w:r>
        <w:t>)</w:t>
      </w:r>
    </w:p>
    <w:p w14:paraId="16F40D7E" w14:textId="77777777" w:rsidR="00A26296" w:rsidRDefault="00A26296">
      <w:pPr>
        <w:pStyle w:val="Commentaire"/>
      </w:pPr>
    </w:p>
    <w:p w14:paraId="0F9C341E" w14:textId="77777777" w:rsidR="00A26296" w:rsidRDefault="00A26296">
      <w:pPr>
        <w:pStyle w:val="Commentaire"/>
      </w:pPr>
      <w:r>
        <w:t>Correct:</w:t>
      </w:r>
    </w:p>
    <w:p w14:paraId="604A75F7" w14:textId="77777777" w:rsidR="00A26296" w:rsidRDefault="00A26296">
      <w:pPr>
        <w:pStyle w:val="Commentaire"/>
      </w:pPr>
      <w:r>
        <w:t>Christidis and Stott (2016)</w:t>
      </w:r>
    </w:p>
    <w:p w14:paraId="2A607DE5" w14:textId="239C682A" w:rsidR="00A26296" w:rsidRDefault="00A26296">
      <w:pPr>
        <w:pStyle w:val="Commentaire"/>
      </w:pPr>
      <w:r>
        <w:t>(Christidis and Stott, 2016)</w:t>
      </w:r>
    </w:p>
  </w:comment>
  <w:comment w:id="944" w:author="Robin Matthews" w:date="2021-07-13T14:14:00Z" w:initials="RM">
    <w:p w14:paraId="404FC261" w14:textId="77777777" w:rsidR="00A26296" w:rsidRDefault="00A26296">
      <w:pPr>
        <w:pStyle w:val="Commentaire"/>
      </w:pPr>
      <w:r>
        <w:rPr>
          <w:rStyle w:val="Marquedecommentaire"/>
        </w:rPr>
        <w:annotationRef/>
      </w:r>
      <w:r>
        <w:t>Not found:</w:t>
      </w:r>
    </w:p>
    <w:p w14:paraId="24012BC5" w14:textId="77777777" w:rsidR="00A26296" w:rsidRDefault="00A26296">
      <w:pPr>
        <w:pStyle w:val="Commentaire"/>
      </w:pPr>
      <w:r>
        <w:t>M. Sanderson et al., 2017</w:t>
      </w:r>
    </w:p>
    <w:p w14:paraId="7722B188" w14:textId="77777777" w:rsidR="00A26296" w:rsidRDefault="00A26296">
      <w:pPr>
        <w:pStyle w:val="Commentaire"/>
      </w:pPr>
    </w:p>
    <w:p w14:paraId="20580B36" w14:textId="77777777" w:rsidR="00A26296" w:rsidRDefault="00A26296">
      <w:pPr>
        <w:pStyle w:val="Commentaire"/>
      </w:pPr>
      <w:r>
        <w:t>Extra stuff:</w:t>
      </w:r>
    </w:p>
    <w:p w14:paraId="257DC42C" w14:textId="77777777" w:rsidR="00A26296" w:rsidRDefault="00A26296">
      <w:pPr>
        <w:pStyle w:val="Commentaire"/>
      </w:pPr>
      <w:r>
        <w:t>(e.g., ; ; Sanderson et al., 2017)</w:t>
      </w:r>
    </w:p>
    <w:p w14:paraId="570E3D00" w14:textId="77777777" w:rsidR="00A26296" w:rsidRDefault="00A26296">
      <w:pPr>
        <w:pStyle w:val="Commentaire"/>
      </w:pPr>
    </w:p>
    <w:p w14:paraId="37224555" w14:textId="77777777" w:rsidR="00A26296" w:rsidRDefault="00A26296">
      <w:pPr>
        <w:pStyle w:val="Commentaire"/>
      </w:pPr>
      <w:r>
        <w:t>Correct:</w:t>
      </w:r>
    </w:p>
    <w:p w14:paraId="4D61942A" w14:textId="38CA8BFF" w:rsidR="00A26296" w:rsidRDefault="00A26296">
      <w:pPr>
        <w:pStyle w:val="Commentaire"/>
      </w:pPr>
      <w:r>
        <w:t>(Cowan et al., 2014; Bandyopadhyay et al., 2016; M. Sanderson et al., 2017)</w:t>
      </w:r>
    </w:p>
  </w:comment>
  <w:comment w:id="946" w:author="Robin Matthews" w:date="2021-07-13T14:14:00Z" w:initials="RM">
    <w:p w14:paraId="258EE803" w14:textId="77777777" w:rsidR="00A26296" w:rsidRDefault="00A26296">
      <w:pPr>
        <w:pStyle w:val="Commentaire"/>
      </w:pPr>
      <w:r>
        <w:rPr>
          <w:rStyle w:val="Marquedecommentaire"/>
        </w:rPr>
        <w:annotationRef/>
      </w:r>
      <w:r>
        <w:t>Not found:</w:t>
      </w:r>
    </w:p>
    <w:p w14:paraId="7CD516A2" w14:textId="77777777" w:rsidR="00A26296" w:rsidRDefault="00A26296">
      <w:pPr>
        <w:pStyle w:val="Commentaire"/>
      </w:pPr>
      <w:r>
        <w:t>C. Zhou et al., 2019</w:t>
      </w:r>
    </w:p>
    <w:p w14:paraId="3CD8910B" w14:textId="77777777" w:rsidR="00A26296" w:rsidRDefault="00A26296">
      <w:pPr>
        <w:pStyle w:val="Commentaire"/>
      </w:pPr>
    </w:p>
    <w:p w14:paraId="6D288D82" w14:textId="77777777" w:rsidR="00A26296" w:rsidRDefault="00A26296">
      <w:pPr>
        <w:pStyle w:val="Commentaire"/>
      </w:pPr>
      <w:r>
        <w:t>Extra stuff:</w:t>
      </w:r>
    </w:p>
    <w:p w14:paraId="1E5E25AE" w14:textId="77777777" w:rsidR="00A26296" w:rsidRDefault="00A26296">
      <w:pPr>
        <w:pStyle w:val="Commentaire"/>
      </w:pPr>
      <w:r>
        <w:t>(; ; ; ; Zhou et al., 2019a)</w:t>
      </w:r>
    </w:p>
    <w:p w14:paraId="31892252" w14:textId="77777777" w:rsidR="00A26296" w:rsidRDefault="00A26296">
      <w:pPr>
        <w:pStyle w:val="Commentaire"/>
      </w:pPr>
    </w:p>
    <w:p w14:paraId="2E724458" w14:textId="77777777" w:rsidR="00A26296" w:rsidRDefault="00A26296">
      <w:pPr>
        <w:pStyle w:val="Commentaire"/>
      </w:pPr>
      <w:r>
        <w:t>Correct:</w:t>
      </w:r>
    </w:p>
    <w:p w14:paraId="40F81F94" w14:textId="70B4AF1F" w:rsidR="00A26296" w:rsidRDefault="00A26296">
      <w:pPr>
        <w:pStyle w:val="Commentaire"/>
      </w:pPr>
      <w:r>
        <w:t>(Kendon, 2014; Lewis and King, 2015; Bador et al., 2016; Meehl et al., 2016; C. Zhou et al., 2019)</w:t>
      </w:r>
    </w:p>
  </w:comment>
  <w:comment w:id="952" w:author="Robin Matthews" w:date="2021-07-13T14:14:00Z" w:initials="RM">
    <w:p w14:paraId="2F58A188" w14:textId="77777777" w:rsidR="00A26296" w:rsidRDefault="00A26296">
      <w:pPr>
        <w:pStyle w:val="Commentaire"/>
      </w:pPr>
      <w:r>
        <w:rPr>
          <w:rStyle w:val="Marquedecommentaire"/>
        </w:rPr>
        <w:annotationRef/>
      </w:r>
      <w:r>
        <w:t>Extra stuff:</w:t>
      </w:r>
    </w:p>
    <w:p w14:paraId="1E3607E2" w14:textId="77777777" w:rsidR="00A26296" w:rsidRDefault="00A26296">
      <w:pPr>
        <w:pStyle w:val="Commentaire"/>
      </w:pPr>
      <w:r>
        <w:t xml:space="preserve">  ()</w:t>
      </w:r>
    </w:p>
    <w:p w14:paraId="397AA7D1" w14:textId="77777777" w:rsidR="00A26296" w:rsidRDefault="00A26296">
      <w:pPr>
        <w:pStyle w:val="Commentaire"/>
      </w:pPr>
    </w:p>
    <w:p w14:paraId="5013302B" w14:textId="77777777" w:rsidR="00A26296" w:rsidRDefault="00A26296">
      <w:pPr>
        <w:pStyle w:val="Commentaire"/>
      </w:pPr>
      <w:r>
        <w:t>Correct:</w:t>
      </w:r>
    </w:p>
    <w:p w14:paraId="281F6B67" w14:textId="77777777" w:rsidR="00A26296" w:rsidRDefault="00A26296">
      <w:pPr>
        <w:pStyle w:val="Commentaire"/>
      </w:pPr>
      <w:r>
        <w:t>Yin and Sun (2018)</w:t>
      </w:r>
    </w:p>
    <w:p w14:paraId="5B49C2C1" w14:textId="58681706" w:rsidR="00A26296" w:rsidRDefault="00A26296">
      <w:pPr>
        <w:pStyle w:val="Commentaire"/>
      </w:pPr>
      <w:r>
        <w:t>(Yin and Sun, 2018)</w:t>
      </w:r>
    </w:p>
  </w:comment>
  <w:comment w:id="962" w:author="Robin Matthews" w:date="2021-07-13T14:14:00Z" w:initials="RM">
    <w:p w14:paraId="20374490" w14:textId="77777777" w:rsidR="00A26296" w:rsidRDefault="00A26296">
      <w:pPr>
        <w:pStyle w:val="Commentaire"/>
      </w:pPr>
      <w:r>
        <w:rPr>
          <w:rStyle w:val="Marquedecommentaire"/>
        </w:rPr>
        <w:annotationRef/>
      </w:r>
      <w:r>
        <w:t>Extra stuff:</w:t>
      </w:r>
    </w:p>
    <w:p w14:paraId="6156EAD7" w14:textId="77777777" w:rsidR="00A26296" w:rsidRDefault="00A26296">
      <w:pPr>
        <w:pStyle w:val="Commentaire"/>
      </w:pPr>
      <w:r>
        <w:t xml:space="preserve">(, </w:t>
      </w:r>
    </w:p>
    <w:p w14:paraId="58DF760B" w14:textId="77777777" w:rsidR="00A26296" w:rsidRDefault="00A26296">
      <w:pPr>
        <w:pStyle w:val="Commentaire"/>
      </w:pPr>
    </w:p>
    <w:p w14:paraId="666BB7E8" w14:textId="77777777" w:rsidR="00A26296" w:rsidRDefault="00A26296">
      <w:pPr>
        <w:pStyle w:val="Commentaire"/>
      </w:pPr>
      <w:r>
        <w:t>Correct:</w:t>
      </w:r>
    </w:p>
    <w:p w14:paraId="08A7731B" w14:textId="77777777" w:rsidR="00A26296" w:rsidRDefault="00A26296">
      <w:pPr>
        <w:pStyle w:val="Commentaire"/>
      </w:pPr>
      <w:r>
        <w:t>Dittus et al. (2014)</w:t>
      </w:r>
    </w:p>
    <w:p w14:paraId="128F25BC" w14:textId="1AF79439" w:rsidR="00A26296" w:rsidRDefault="00A26296">
      <w:pPr>
        <w:pStyle w:val="Commentaire"/>
      </w:pPr>
      <w:r>
        <w:t>(Dittus et al., 2014)</w:t>
      </w:r>
    </w:p>
  </w:comment>
  <w:comment w:id="964" w:author="Robin Matthews" w:date="2021-07-13T14:14:00Z" w:initials="RM">
    <w:p w14:paraId="45233692" w14:textId="77777777" w:rsidR="00A26296" w:rsidRDefault="00A26296">
      <w:pPr>
        <w:pStyle w:val="Commentaire"/>
      </w:pPr>
      <w:r>
        <w:rPr>
          <w:rStyle w:val="Marquedecommentaire"/>
        </w:rPr>
        <w:annotationRef/>
      </w:r>
      <w:r>
        <w:t>Extra stuff:</w:t>
      </w:r>
    </w:p>
    <w:p w14:paraId="2D0BA285" w14:textId="77777777" w:rsidR="00A26296" w:rsidRDefault="00A26296">
      <w:pPr>
        <w:pStyle w:val="Commentaire"/>
      </w:pPr>
      <w:r>
        <w:t>; , )</w:t>
      </w:r>
    </w:p>
    <w:p w14:paraId="237C4BD4" w14:textId="77777777" w:rsidR="00A26296" w:rsidRDefault="00A26296">
      <w:pPr>
        <w:pStyle w:val="Commentaire"/>
      </w:pPr>
    </w:p>
    <w:p w14:paraId="2E5431AA" w14:textId="77777777" w:rsidR="00A26296" w:rsidRDefault="00A26296">
      <w:pPr>
        <w:pStyle w:val="Commentaire"/>
      </w:pPr>
      <w:r>
        <w:t>Correct:</w:t>
      </w:r>
    </w:p>
    <w:p w14:paraId="3CC9805D" w14:textId="77777777" w:rsidR="00A26296" w:rsidRDefault="00A26296">
      <w:pPr>
        <w:pStyle w:val="Commentaire"/>
      </w:pPr>
      <w:r>
        <w:t>Pepler et al. (2018)</w:t>
      </w:r>
    </w:p>
    <w:p w14:paraId="71AD2B85" w14:textId="194E3625" w:rsidR="00A26296" w:rsidRDefault="00A26296">
      <w:pPr>
        <w:pStyle w:val="Commentaire"/>
      </w:pPr>
      <w:r>
        <w:t>(Pepler et al., 2018)</w:t>
      </w:r>
    </w:p>
  </w:comment>
  <w:comment w:id="966" w:author="Robin Matthews" w:date="2021-07-13T14:14:00Z" w:initials="RM">
    <w:p w14:paraId="31A5154B" w14:textId="77777777" w:rsidR="00A26296" w:rsidRDefault="00A26296">
      <w:pPr>
        <w:pStyle w:val="Commentaire"/>
      </w:pPr>
      <w:r>
        <w:rPr>
          <w:rStyle w:val="Marquedecommentaire"/>
        </w:rPr>
        <w:annotationRef/>
      </w:r>
      <w:r>
        <w:t>Not found:</w:t>
      </w:r>
    </w:p>
    <w:p w14:paraId="0B64A0A9" w14:textId="77777777" w:rsidR="00A26296" w:rsidRDefault="00A26296">
      <w:pPr>
        <w:pStyle w:val="Commentaire"/>
      </w:pPr>
      <w:r>
        <w:t>Diffenbaugh et al.</w:t>
      </w:r>
    </w:p>
    <w:p w14:paraId="39B362CC" w14:textId="77777777" w:rsidR="00A26296" w:rsidRDefault="00A26296">
      <w:pPr>
        <w:pStyle w:val="Commentaire"/>
      </w:pPr>
    </w:p>
    <w:p w14:paraId="43CC5253" w14:textId="77777777" w:rsidR="00A26296" w:rsidRDefault="00A26296">
      <w:pPr>
        <w:pStyle w:val="Commentaire"/>
      </w:pPr>
      <w:r>
        <w:t>Extra stuff:</w:t>
      </w:r>
    </w:p>
    <w:p w14:paraId="765FA6BE" w14:textId="77777777" w:rsidR="00A26296" w:rsidRDefault="00A26296">
      <w:pPr>
        <w:pStyle w:val="Commentaire"/>
      </w:pPr>
      <w:r>
        <w:t>()</w:t>
      </w:r>
    </w:p>
    <w:p w14:paraId="0AB26329" w14:textId="77777777" w:rsidR="00A26296" w:rsidRDefault="00A26296">
      <w:pPr>
        <w:pStyle w:val="Commentaire"/>
      </w:pPr>
    </w:p>
    <w:p w14:paraId="35AB4458" w14:textId="77777777" w:rsidR="00A26296" w:rsidRDefault="00A26296">
      <w:pPr>
        <w:pStyle w:val="Commentaire"/>
      </w:pPr>
      <w:r>
        <w:t>Correct:</w:t>
      </w:r>
    </w:p>
    <w:p w14:paraId="21D73D8C" w14:textId="77777777" w:rsidR="00A26296" w:rsidRDefault="00A26296">
      <w:pPr>
        <w:pStyle w:val="Commentaire"/>
      </w:pPr>
      <w:r>
        <w:t>Diffenbaugh et al. (2017)</w:t>
      </w:r>
    </w:p>
    <w:p w14:paraId="0E6511D5" w14:textId="5960D96F" w:rsidR="00A26296" w:rsidRDefault="00A26296">
      <w:pPr>
        <w:pStyle w:val="Commentaire"/>
      </w:pPr>
      <w:r>
        <w:t>(Diffenbaugh et al., 2017)</w:t>
      </w:r>
    </w:p>
  </w:comment>
  <w:comment w:id="968" w:author="Robin Matthews" w:date="2021-07-13T14:14:00Z" w:initials="RM">
    <w:p w14:paraId="2816E983" w14:textId="77777777" w:rsidR="00A26296" w:rsidRDefault="00A26296">
      <w:pPr>
        <w:pStyle w:val="Commentaire"/>
      </w:pPr>
      <w:r>
        <w:rPr>
          <w:rStyle w:val="Marquedecommentaire"/>
        </w:rPr>
        <w:annotationRef/>
      </w:r>
      <w:r>
        <w:t>Not found:</w:t>
      </w:r>
    </w:p>
    <w:p w14:paraId="7DBEAC39" w14:textId="77777777" w:rsidR="00A26296" w:rsidRDefault="00A26296">
      <w:pPr>
        <w:pStyle w:val="Commentaire"/>
      </w:pPr>
      <w:r>
        <w:t>Christidis and Stott, 2014</w:t>
      </w:r>
    </w:p>
    <w:p w14:paraId="78132BAE" w14:textId="77777777" w:rsidR="00A26296" w:rsidRDefault="00A26296">
      <w:pPr>
        <w:pStyle w:val="Commentaire"/>
      </w:pPr>
      <w:r>
        <w:t>Lewis and Karoly, 2014</w:t>
      </w:r>
    </w:p>
    <w:p w14:paraId="4953AE04" w14:textId="77777777" w:rsidR="00A26296" w:rsidRDefault="00A26296">
      <w:pPr>
        <w:pStyle w:val="Commentaire"/>
      </w:pPr>
    </w:p>
    <w:p w14:paraId="17AFB105" w14:textId="77777777" w:rsidR="00A26296" w:rsidRDefault="00A26296">
      <w:pPr>
        <w:pStyle w:val="Commentaire"/>
      </w:pPr>
      <w:r>
        <w:t>Extra stuff:</w:t>
      </w:r>
    </w:p>
    <w:p w14:paraId="4C94A471" w14:textId="77777777" w:rsidR="00A26296" w:rsidRDefault="00A26296">
      <w:pPr>
        <w:pStyle w:val="Commentaire"/>
      </w:pPr>
      <w:r>
        <w:t>(2014)</w:t>
      </w:r>
    </w:p>
    <w:p w14:paraId="1C1FF57E" w14:textId="77777777" w:rsidR="00A26296" w:rsidRDefault="00A26296">
      <w:pPr>
        <w:pStyle w:val="Commentaire"/>
      </w:pPr>
    </w:p>
    <w:p w14:paraId="1ECB19BC" w14:textId="77777777" w:rsidR="00A26296" w:rsidRDefault="00A26296">
      <w:pPr>
        <w:pStyle w:val="Commentaire"/>
      </w:pPr>
      <w:r>
        <w:t>Correct:</w:t>
      </w:r>
    </w:p>
    <w:p w14:paraId="4E3D6009" w14:textId="70A6F5F8" w:rsidR="00A26296" w:rsidRDefault="00A26296">
      <w:pPr>
        <w:pStyle w:val="Commentaire"/>
      </w:pPr>
      <w:r>
        <w:t>(Christidis and Stott, 2014; Lewis and Karoly, 2014)</w:t>
      </w:r>
    </w:p>
  </w:comment>
  <w:comment w:id="967" w:author="Robin Matthews" w:date="2021-07-13T18:32:00Z" w:initials="RM">
    <w:p w14:paraId="1E24ADE5" w14:textId="77777777" w:rsidR="00495E67" w:rsidRDefault="00495E67">
      <w:pPr>
        <w:pStyle w:val="Commentaire"/>
      </w:pPr>
      <w:r>
        <w:rPr>
          <w:rStyle w:val="Marquedecommentaire"/>
        </w:rPr>
        <w:annotationRef/>
      </w:r>
      <w:r>
        <w:t>Mendeley field also contains:</w:t>
      </w:r>
    </w:p>
    <w:p w14:paraId="0A2846B4" w14:textId="77777777" w:rsidR="00495E67" w:rsidRDefault="00495E67" w:rsidP="00495E67">
      <w:pPr>
        <w:pStyle w:val="Commentaire"/>
      </w:pPr>
      <w:r>
        <w:t>Lewis and Karoly, 2014</w:t>
      </w:r>
    </w:p>
    <w:p w14:paraId="2E1846DA" w14:textId="77777777" w:rsidR="00495E67" w:rsidRDefault="00495E67">
      <w:pPr>
        <w:pStyle w:val="Commentaire"/>
      </w:pPr>
    </w:p>
    <w:p w14:paraId="155021EA" w14:textId="2A54E3E9" w:rsidR="00495E67" w:rsidRDefault="00495E67">
      <w:pPr>
        <w:pStyle w:val="Commentaire"/>
      </w:pPr>
      <w:r>
        <w:t>Want me to remove it?</w:t>
      </w:r>
    </w:p>
  </w:comment>
  <w:comment w:id="970" w:author="Robin Matthews" w:date="2021-07-13T14:14:00Z" w:initials="RM">
    <w:p w14:paraId="5F6CD0FD" w14:textId="77777777" w:rsidR="00A26296" w:rsidRDefault="00A26296">
      <w:pPr>
        <w:pStyle w:val="Commentaire"/>
      </w:pPr>
      <w:r>
        <w:rPr>
          <w:rStyle w:val="Marquedecommentaire"/>
        </w:rPr>
        <w:annotationRef/>
      </w:r>
      <w:r>
        <w:t>Not found:</w:t>
      </w:r>
    </w:p>
    <w:p w14:paraId="7A298049" w14:textId="77777777" w:rsidR="00A26296" w:rsidRDefault="00A26296">
      <w:pPr>
        <w:pStyle w:val="Commentaire"/>
      </w:pPr>
      <w:r>
        <w:t>B. Mueller et al.</w:t>
      </w:r>
    </w:p>
    <w:p w14:paraId="0E56BD8B" w14:textId="77777777" w:rsidR="00A26296" w:rsidRDefault="00A26296">
      <w:pPr>
        <w:pStyle w:val="Commentaire"/>
      </w:pPr>
    </w:p>
    <w:p w14:paraId="40E21D0D" w14:textId="77777777" w:rsidR="00A26296" w:rsidRDefault="00A26296">
      <w:pPr>
        <w:pStyle w:val="Commentaire"/>
      </w:pPr>
      <w:r>
        <w:t>Extra stuff:</w:t>
      </w:r>
    </w:p>
    <w:p w14:paraId="22BCC984" w14:textId="77777777" w:rsidR="00A26296" w:rsidRDefault="00A26296">
      <w:pPr>
        <w:pStyle w:val="Commentaire"/>
      </w:pPr>
      <w:r>
        <w:t>Mueller et al., a)</w:t>
      </w:r>
    </w:p>
    <w:p w14:paraId="69A4C146" w14:textId="77777777" w:rsidR="00A26296" w:rsidRDefault="00A26296">
      <w:pPr>
        <w:pStyle w:val="Commentaire"/>
      </w:pPr>
    </w:p>
    <w:p w14:paraId="7E26234B" w14:textId="77777777" w:rsidR="00A26296" w:rsidRDefault="00A26296">
      <w:pPr>
        <w:pStyle w:val="Commentaire"/>
      </w:pPr>
      <w:r>
        <w:t>Correct:</w:t>
      </w:r>
    </w:p>
    <w:p w14:paraId="5D9D27B2" w14:textId="77777777" w:rsidR="00A26296" w:rsidRDefault="00A26296">
      <w:pPr>
        <w:pStyle w:val="Commentaire"/>
      </w:pPr>
      <w:r>
        <w:t>B. Mueller et al. (2016)</w:t>
      </w:r>
    </w:p>
    <w:p w14:paraId="3109809A" w14:textId="7108B1BA" w:rsidR="00A26296" w:rsidRDefault="00A26296">
      <w:pPr>
        <w:pStyle w:val="Commentaire"/>
      </w:pPr>
      <w:r>
        <w:t>(B. Mueller et al., 2016)</w:t>
      </w:r>
    </w:p>
  </w:comment>
  <w:comment w:id="977" w:author="Robin Matthews" w:date="2021-07-13T14:14:00Z" w:initials="RM">
    <w:p w14:paraId="40364158" w14:textId="77777777" w:rsidR="00A26296" w:rsidRDefault="00A26296">
      <w:pPr>
        <w:pStyle w:val="Commentaire"/>
      </w:pPr>
      <w:r>
        <w:rPr>
          <w:rStyle w:val="Marquedecommentaire"/>
        </w:rPr>
        <w:annotationRef/>
      </w:r>
      <w:r>
        <w:t>Not found:</w:t>
      </w:r>
    </w:p>
    <w:p w14:paraId="45F522BF" w14:textId="77777777" w:rsidR="00A26296" w:rsidRDefault="00A26296">
      <w:pPr>
        <w:pStyle w:val="Commentaire"/>
      </w:pPr>
      <w:r>
        <w:t>C. Li et al.</w:t>
      </w:r>
    </w:p>
    <w:p w14:paraId="658EB6AC" w14:textId="77777777" w:rsidR="00A26296" w:rsidRDefault="00A26296">
      <w:pPr>
        <w:pStyle w:val="Commentaire"/>
      </w:pPr>
    </w:p>
    <w:p w14:paraId="1B7F5775" w14:textId="77777777" w:rsidR="00A26296" w:rsidRDefault="00A26296">
      <w:pPr>
        <w:pStyle w:val="Commentaire"/>
      </w:pPr>
      <w:r>
        <w:t>Extra stuff:</w:t>
      </w:r>
    </w:p>
    <w:p w14:paraId="79D1F70D" w14:textId="77777777" w:rsidR="00A26296" w:rsidRDefault="00A26296">
      <w:pPr>
        <w:pStyle w:val="Commentaire"/>
      </w:pPr>
      <w:r>
        <w:t>(Li et al., a)</w:t>
      </w:r>
    </w:p>
    <w:p w14:paraId="1B809AAC" w14:textId="77777777" w:rsidR="00A26296" w:rsidRDefault="00A26296">
      <w:pPr>
        <w:pStyle w:val="Commentaire"/>
      </w:pPr>
    </w:p>
    <w:p w14:paraId="202B12C1" w14:textId="77777777" w:rsidR="00A26296" w:rsidRDefault="00A26296">
      <w:pPr>
        <w:pStyle w:val="Commentaire"/>
      </w:pPr>
      <w:r>
        <w:t>Correct:</w:t>
      </w:r>
    </w:p>
    <w:p w14:paraId="24D1A231" w14:textId="77777777" w:rsidR="00A26296" w:rsidRDefault="00A26296">
      <w:pPr>
        <w:pStyle w:val="Commentaire"/>
      </w:pPr>
      <w:r>
        <w:t>C. Li et al. (2017)</w:t>
      </w:r>
    </w:p>
    <w:p w14:paraId="67DD8B1E" w14:textId="1947EF65" w:rsidR="00A26296" w:rsidRDefault="00A26296">
      <w:pPr>
        <w:pStyle w:val="Commentaire"/>
      </w:pPr>
      <w:r>
        <w:t>(C. Li et al., 2017)</w:t>
      </w:r>
    </w:p>
  </w:comment>
  <w:comment w:id="982" w:author="Robin Matthews" w:date="2021-07-13T14:14:00Z" w:initials="RM">
    <w:p w14:paraId="6B73437F" w14:textId="77777777" w:rsidR="00A26296" w:rsidRDefault="00A26296">
      <w:pPr>
        <w:pStyle w:val="Commentaire"/>
      </w:pPr>
      <w:r>
        <w:rPr>
          <w:rStyle w:val="Marquedecommentaire"/>
        </w:rPr>
        <w:annotationRef/>
      </w:r>
      <w:r>
        <w:t>Not found:</w:t>
      </w:r>
    </w:p>
    <w:p w14:paraId="26B8C2D3" w14:textId="77777777" w:rsidR="00A26296" w:rsidRDefault="00A26296">
      <w:pPr>
        <w:pStyle w:val="Commentaire"/>
      </w:pPr>
      <w:r>
        <w:t>C. Li et al.</w:t>
      </w:r>
    </w:p>
    <w:p w14:paraId="1D4B2103" w14:textId="77777777" w:rsidR="00A26296" w:rsidRDefault="00A26296">
      <w:pPr>
        <w:pStyle w:val="Commentaire"/>
      </w:pPr>
    </w:p>
    <w:p w14:paraId="7BF2404C" w14:textId="77777777" w:rsidR="00A26296" w:rsidRDefault="00A26296">
      <w:pPr>
        <w:pStyle w:val="Commentaire"/>
      </w:pPr>
      <w:r>
        <w:t>Extra stuff:</w:t>
      </w:r>
    </w:p>
    <w:p w14:paraId="7B791C61" w14:textId="77777777" w:rsidR="00A26296" w:rsidRDefault="00A26296">
      <w:pPr>
        <w:pStyle w:val="Commentaire"/>
      </w:pPr>
      <w:r>
        <w:t>(Li et al., a)</w:t>
      </w:r>
    </w:p>
    <w:p w14:paraId="48D0320A" w14:textId="77777777" w:rsidR="00A26296" w:rsidRDefault="00A26296">
      <w:pPr>
        <w:pStyle w:val="Commentaire"/>
      </w:pPr>
    </w:p>
    <w:p w14:paraId="3DAA991D" w14:textId="77777777" w:rsidR="00A26296" w:rsidRDefault="00A26296">
      <w:pPr>
        <w:pStyle w:val="Commentaire"/>
      </w:pPr>
      <w:r>
        <w:t>Correct:</w:t>
      </w:r>
    </w:p>
    <w:p w14:paraId="02CFFE00" w14:textId="77777777" w:rsidR="00A26296" w:rsidRDefault="00A26296">
      <w:pPr>
        <w:pStyle w:val="Commentaire"/>
      </w:pPr>
      <w:r>
        <w:t>C. Li et al. (2017)</w:t>
      </w:r>
    </w:p>
    <w:p w14:paraId="6FEC671D" w14:textId="004FEDF1" w:rsidR="00A26296" w:rsidRDefault="00A26296">
      <w:pPr>
        <w:pStyle w:val="Commentaire"/>
      </w:pPr>
      <w:r>
        <w:t>(C. Li et al., 2017)</w:t>
      </w:r>
    </w:p>
  </w:comment>
  <w:comment w:id="988" w:author="Robin Matthews" w:date="2021-07-13T14:14:00Z" w:initials="RM">
    <w:p w14:paraId="615C4B99" w14:textId="77777777" w:rsidR="00A26296" w:rsidRDefault="00A26296">
      <w:pPr>
        <w:pStyle w:val="Commentaire"/>
      </w:pPr>
      <w:r>
        <w:rPr>
          <w:rStyle w:val="Marquedecommentaire"/>
        </w:rPr>
        <w:annotationRef/>
      </w:r>
      <w:r>
        <w:t>Not found:</w:t>
      </w:r>
    </w:p>
    <w:p w14:paraId="5139E65F" w14:textId="77777777" w:rsidR="00A26296" w:rsidRDefault="00A26296">
      <w:pPr>
        <w:pStyle w:val="Commentaire"/>
      </w:pPr>
      <w:r>
        <w:t>T.R. Knutson et al.</w:t>
      </w:r>
    </w:p>
    <w:p w14:paraId="17E36918" w14:textId="77777777" w:rsidR="00A26296" w:rsidRDefault="00A26296">
      <w:pPr>
        <w:pStyle w:val="Commentaire"/>
      </w:pPr>
    </w:p>
    <w:p w14:paraId="5BA776D0" w14:textId="77777777" w:rsidR="00A26296" w:rsidRDefault="00A26296">
      <w:pPr>
        <w:pStyle w:val="Commentaire"/>
      </w:pPr>
      <w:r>
        <w:t>Extra stuff:</w:t>
      </w:r>
    </w:p>
    <w:p w14:paraId="27C79D31" w14:textId="77777777" w:rsidR="00A26296" w:rsidRDefault="00A26296">
      <w:pPr>
        <w:pStyle w:val="Commentaire"/>
      </w:pPr>
      <w:r>
        <w:t xml:space="preserve">(Knutson et al., a; </w:t>
      </w:r>
    </w:p>
    <w:p w14:paraId="2C594ECA" w14:textId="77777777" w:rsidR="00A26296" w:rsidRDefault="00A26296">
      <w:pPr>
        <w:pStyle w:val="Commentaire"/>
      </w:pPr>
    </w:p>
    <w:p w14:paraId="50677BE6" w14:textId="77777777" w:rsidR="00A26296" w:rsidRDefault="00A26296">
      <w:pPr>
        <w:pStyle w:val="Commentaire"/>
      </w:pPr>
      <w:r>
        <w:t>Correct:</w:t>
      </w:r>
    </w:p>
    <w:p w14:paraId="4F5ADD9A" w14:textId="77777777" w:rsidR="00A26296" w:rsidRDefault="00A26296">
      <w:pPr>
        <w:pStyle w:val="Commentaire"/>
      </w:pPr>
      <w:r>
        <w:t>T.R. Knutson et al. (2014)</w:t>
      </w:r>
    </w:p>
    <w:p w14:paraId="7FC8BAE5" w14:textId="6BF439EE" w:rsidR="00A26296" w:rsidRDefault="00A26296">
      <w:pPr>
        <w:pStyle w:val="Commentaire"/>
      </w:pPr>
      <w:r>
        <w:t>(T.R. Knutson et al., 2014)</w:t>
      </w:r>
    </w:p>
  </w:comment>
  <w:comment w:id="989" w:author="Robin Matthews" w:date="2021-07-13T18:41:00Z" w:initials="RM">
    <w:p w14:paraId="64669C76" w14:textId="6ABC1064" w:rsidR="001070F6" w:rsidRPr="001070F6" w:rsidRDefault="001070F6" w:rsidP="001070F6">
      <w:pPr>
        <w:autoSpaceDE w:val="0"/>
        <w:autoSpaceDN w:val="0"/>
        <w:adjustRightInd w:val="0"/>
        <w:rPr>
          <w:smallCaps/>
        </w:rPr>
      </w:pPr>
      <w:r>
        <w:rPr>
          <w:rStyle w:val="Marquedecommentaire"/>
        </w:rPr>
        <w:annotationRef/>
      </w:r>
      <w:r>
        <w:t>Mendeley field contains two</w:t>
      </w:r>
      <w:r w:rsidRPr="001070F6">
        <w:rPr>
          <w:rFonts w:cs="Times New Roman"/>
          <w:noProof/>
          <w:szCs w:val="24"/>
        </w:rPr>
        <w:t xml:space="preserve"> </w:t>
      </w:r>
      <w:r w:rsidRPr="00A91D7B">
        <w:rPr>
          <w:rFonts w:cs="Times New Roman"/>
          <w:noProof/>
          <w:szCs w:val="24"/>
        </w:rPr>
        <w:t>Knutson</w:t>
      </w:r>
      <w:r>
        <w:rPr>
          <w:rFonts w:cs="Times New Roman"/>
          <w:noProof/>
          <w:szCs w:val="24"/>
        </w:rPr>
        <w:t xml:space="preserve"> et al., 2014. Which do you want to cite?</w:t>
      </w:r>
    </w:p>
    <w:p w14:paraId="04DAE9C8" w14:textId="77777777" w:rsidR="001070F6" w:rsidRDefault="001070F6" w:rsidP="001070F6">
      <w:pPr>
        <w:autoSpaceDE w:val="0"/>
        <w:autoSpaceDN w:val="0"/>
        <w:adjustRightInd w:val="0"/>
        <w:ind w:left="480" w:hanging="480"/>
      </w:pPr>
    </w:p>
    <w:p w14:paraId="508153AE" w14:textId="2655D70A" w:rsidR="001070F6" w:rsidRPr="00A91D7B" w:rsidRDefault="001070F6" w:rsidP="001070F6">
      <w:pPr>
        <w:autoSpaceDE w:val="0"/>
        <w:autoSpaceDN w:val="0"/>
        <w:adjustRightInd w:val="0"/>
        <w:rPr>
          <w:rFonts w:cs="Times New Roman"/>
          <w:noProof/>
          <w:szCs w:val="24"/>
        </w:rPr>
      </w:pPr>
      <w:r w:rsidRPr="00A91D7B">
        <w:rPr>
          <w:rFonts w:cs="Times New Roman"/>
          <w:noProof/>
          <w:szCs w:val="24"/>
        </w:rPr>
        <w:t xml:space="preserve">Knutson, T. R., Zeng, F., and Wittenberg, A. (2014). Seasonal and annual mean precipitation extremes during during 2013: A U.S. focused analysis [in “Explaining Extreme Events of 2013 from a Climate Perspective”]. </w:t>
      </w:r>
      <w:r w:rsidRPr="00A91D7B">
        <w:rPr>
          <w:rFonts w:cs="Times New Roman"/>
          <w:i/>
          <w:iCs/>
          <w:noProof/>
          <w:szCs w:val="24"/>
        </w:rPr>
        <w:t>Bull. Am. Meteorol. Soc.</w:t>
      </w:r>
      <w:r w:rsidRPr="00A91D7B">
        <w:rPr>
          <w:rFonts w:cs="Times New Roman"/>
          <w:noProof/>
          <w:szCs w:val="24"/>
        </w:rPr>
        <w:t xml:space="preserve"> 95, S19–S23. doi:10.1175/1520-0477-95.9.S1.1.</w:t>
      </w:r>
    </w:p>
    <w:p w14:paraId="702FBC65" w14:textId="77777777" w:rsidR="001070F6" w:rsidRDefault="001070F6" w:rsidP="001070F6">
      <w:pPr>
        <w:pStyle w:val="Commentaire"/>
        <w:rPr>
          <w:rFonts w:cs="Times New Roman"/>
          <w:noProof/>
          <w:sz w:val="22"/>
          <w:szCs w:val="24"/>
        </w:rPr>
      </w:pPr>
    </w:p>
    <w:p w14:paraId="7802FC27" w14:textId="6B01C434" w:rsidR="001070F6" w:rsidRDefault="001070F6" w:rsidP="001070F6">
      <w:pPr>
        <w:pStyle w:val="Commentaire"/>
      </w:pPr>
      <w:r w:rsidRPr="00A91D7B">
        <w:rPr>
          <w:rFonts w:cs="Times New Roman"/>
          <w:noProof/>
          <w:sz w:val="22"/>
          <w:szCs w:val="24"/>
        </w:rPr>
        <w:t xml:space="preserve">Knutson, T. R., Zeng, F., and Wittenberg, A. T. (2014). Multimodel assessment of extreme annual‐mean warm anomalies during 2013 over regions of Australia and the western tropical Pacific [in “Explaining Extreme Events of 2013 from a Climate Perspective”]. </w:t>
      </w:r>
      <w:r w:rsidRPr="00A91D7B">
        <w:rPr>
          <w:rFonts w:cs="Times New Roman"/>
          <w:i/>
          <w:iCs/>
          <w:noProof/>
          <w:sz w:val="22"/>
          <w:szCs w:val="24"/>
        </w:rPr>
        <w:t>Bull. Am. Meteorol. Soc.</w:t>
      </w:r>
      <w:r w:rsidRPr="00A91D7B">
        <w:rPr>
          <w:rFonts w:cs="Times New Roman"/>
          <w:noProof/>
          <w:sz w:val="22"/>
          <w:szCs w:val="24"/>
        </w:rPr>
        <w:t xml:space="preserve"> 95, S26–S30. doi:10.1175/1520-0477-95.9.S1.1</w:t>
      </w:r>
    </w:p>
  </w:comment>
  <w:comment w:id="990" w:author="Robin Matthews" w:date="2021-07-13T14:14:00Z" w:initials="RM">
    <w:p w14:paraId="69819FCF" w14:textId="77777777" w:rsidR="00A26296" w:rsidRDefault="00A26296">
      <w:pPr>
        <w:pStyle w:val="Commentaire"/>
      </w:pPr>
      <w:r>
        <w:rPr>
          <w:rStyle w:val="Marquedecommentaire"/>
        </w:rPr>
        <w:annotationRef/>
      </w:r>
      <w:r>
        <w:t>Not found:</w:t>
      </w:r>
    </w:p>
    <w:p w14:paraId="2AC202F5" w14:textId="77777777" w:rsidR="00A26296" w:rsidRDefault="00A26296">
      <w:pPr>
        <w:pStyle w:val="Commentaire"/>
      </w:pPr>
      <w:r>
        <w:t>T. Knutson et al., 2014</w:t>
      </w:r>
    </w:p>
    <w:p w14:paraId="2053F510" w14:textId="77777777" w:rsidR="00A26296" w:rsidRDefault="00A26296">
      <w:pPr>
        <w:pStyle w:val="Commentaire"/>
      </w:pPr>
    </w:p>
    <w:p w14:paraId="560ADB12" w14:textId="77777777" w:rsidR="00A26296" w:rsidRDefault="00A26296">
      <w:pPr>
        <w:pStyle w:val="Commentaire"/>
      </w:pPr>
      <w:r>
        <w:t>Extra stuff:</w:t>
      </w:r>
    </w:p>
    <w:p w14:paraId="38254E3C" w14:textId="77777777" w:rsidR="00A26296" w:rsidRDefault="00A26296">
      <w:pPr>
        <w:pStyle w:val="Commentaire"/>
      </w:pPr>
      <w:r>
        <w:t>)</w:t>
      </w:r>
    </w:p>
    <w:p w14:paraId="01DE97E4" w14:textId="77777777" w:rsidR="00A26296" w:rsidRDefault="00A26296">
      <w:pPr>
        <w:pStyle w:val="Commentaire"/>
      </w:pPr>
    </w:p>
    <w:p w14:paraId="664177C9" w14:textId="77777777" w:rsidR="00A26296" w:rsidRDefault="00A26296">
      <w:pPr>
        <w:pStyle w:val="Commentaire"/>
      </w:pPr>
      <w:r>
        <w:t>Correct:</w:t>
      </w:r>
    </w:p>
    <w:p w14:paraId="09DA0CA2" w14:textId="789D3CC6" w:rsidR="00A26296" w:rsidRDefault="00A26296">
      <w:pPr>
        <w:pStyle w:val="Commentaire"/>
      </w:pPr>
      <w:r>
        <w:t>(T. Knutson et al., 2014; Lewis and Karoly, 2014)</w:t>
      </w:r>
    </w:p>
  </w:comment>
  <w:comment w:id="991" w:author="Robin Matthews" w:date="2021-07-13T14:14:00Z" w:initials="RM">
    <w:p w14:paraId="348C2517" w14:textId="77777777" w:rsidR="00A26296" w:rsidRDefault="00A26296">
      <w:pPr>
        <w:pStyle w:val="Commentaire"/>
      </w:pPr>
      <w:r>
        <w:rPr>
          <w:rStyle w:val="Marquedecommentaire"/>
        </w:rPr>
        <w:annotationRef/>
      </w:r>
      <w:r>
        <w:t>Not found:</w:t>
      </w:r>
    </w:p>
    <w:p w14:paraId="2E65C710" w14:textId="77777777" w:rsidR="00A26296" w:rsidRDefault="00A26296">
      <w:pPr>
        <w:pStyle w:val="Commentaire"/>
      </w:pPr>
      <w:r>
        <w:t>Y.-H. Kim et al.</w:t>
      </w:r>
    </w:p>
    <w:p w14:paraId="3CBE8746" w14:textId="77777777" w:rsidR="00A26296" w:rsidRDefault="00A26296">
      <w:pPr>
        <w:pStyle w:val="Commentaire"/>
      </w:pPr>
    </w:p>
    <w:p w14:paraId="7C321495" w14:textId="77777777" w:rsidR="00A26296" w:rsidRDefault="00A26296">
      <w:pPr>
        <w:pStyle w:val="Commentaire"/>
      </w:pPr>
      <w:r>
        <w:t>Extra stuff:</w:t>
      </w:r>
    </w:p>
    <w:p w14:paraId="1C68D30B" w14:textId="77777777" w:rsidR="00A26296" w:rsidRDefault="00A26296">
      <w:pPr>
        <w:pStyle w:val="Commentaire"/>
      </w:pPr>
      <w:r>
        <w:t>(Kim et al., c)</w:t>
      </w:r>
    </w:p>
    <w:p w14:paraId="3265F3B0" w14:textId="77777777" w:rsidR="00A26296" w:rsidRDefault="00A26296">
      <w:pPr>
        <w:pStyle w:val="Commentaire"/>
      </w:pPr>
    </w:p>
    <w:p w14:paraId="6B3407EA" w14:textId="77777777" w:rsidR="00A26296" w:rsidRDefault="00A26296">
      <w:pPr>
        <w:pStyle w:val="Commentaire"/>
      </w:pPr>
      <w:r>
        <w:t>Correct:</w:t>
      </w:r>
    </w:p>
    <w:p w14:paraId="6B3B1F31" w14:textId="77777777" w:rsidR="00A26296" w:rsidRDefault="00A26296">
      <w:pPr>
        <w:pStyle w:val="Commentaire"/>
      </w:pPr>
      <w:r>
        <w:t>Y.-H. Kim et al. (2018)</w:t>
      </w:r>
    </w:p>
    <w:p w14:paraId="500FB214" w14:textId="56288174" w:rsidR="00A26296" w:rsidRDefault="00A26296">
      <w:pPr>
        <w:pStyle w:val="Commentaire"/>
      </w:pPr>
      <w:r>
        <w:t>(Y.-H. Kim et al., 2018)</w:t>
      </w:r>
    </w:p>
  </w:comment>
  <w:comment w:id="996" w:author="Robin Matthews" w:date="2021-07-13T14:14:00Z" w:initials="RM">
    <w:p w14:paraId="506098F1" w14:textId="77777777" w:rsidR="00A26296" w:rsidRDefault="00A26296">
      <w:pPr>
        <w:pStyle w:val="Commentaire"/>
      </w:pPr>
      <w:r>
        <w:rPr>
          <w:rStyle w:val="Marquedecommentaire"/>
        </w:rPr>
        <w:annotationRef/>
      </w:r>
      <w:r>
        <w:t>Not found:</w:t>
      </w:r>
    </w:p>
    <w:p w14:paraId="16598D16" w14:textId="77777777" w:rsidR="00A26296" w:rsidRDefault="00A26296">
      <w:pPr>
        <w:pStyle w:val="Commentaire"/>
      </w:pPr>
      <w:r>
        <w:t>Peterson et al., 2012, 2013a</w:t>
      </w:r>
    </w:p>
    <w:p w14:paraId="2EC087C8" w14:textId="77777777" w:rsidR="00A26296" w:rsidRDefault="00A26296">
      <w:pPr>
        <w:pStyle w:val="Commentaire"/>
      </w:pPr>
    </w:p>
    <w:p w14:paraId="63C9842C" w14:textId="77777777" w:rsidR="00A26296" w:rsidRDefault="00A26296">
      <w:pPr>
        <w:pStyle w:val="Commentaire"/>
      </w:pPr>
      <w:r>
        <w:t>Extra stuff:</w:t>
      </w:r>
    </w:p>
    <w:p w14:paraId="73B9F2C4" w14:textId="77777777" w:rsidR="00A26296" w:rsidRDefault="00A26296">
      <w:pPr>
        <w:pStyle w:val="Commentaire"/>
      </w:pPr>
      <w:r>
        <w:t>(Peterson et al., 2012, 2013b, )</w:t>
      </w:r>
    </w:p>
    <w:p w14:paraId="7255D9CA" w14:textId="77777777" w:rsidR="00A26296" w:rsidRDefault="00A26296">
      <w:pPr>
        <w:pStyle w:val="Commentaire"/>
      </w:pPr>
    </w:p>
    <w:p w14:paraId="725FAD8D" w14:textId="77777777" w:rsidR="00A26296" w:rsidRDefault="00A26296">
      <w:pPr>
        <w:pStyle w:val="Commentaire"/>
      </w:pPr>
      <w:r>
        <w:t>Correct:</w:t>
      </w:r>
    </w:p>
    <w:p w14:paraId="61CF491F" w14:textId="5B91F1A8" w:rsidR="00A26296" w:rsidRDefault="00A26296">
      <w:pPr>
        <w:pStyle w:val="Commentaire"/>
      </w:pPr>
      <w:r>
        <w:t>(Peterson et al., 2012, 2013a; Herring et al., 2014, 2015, 2016, 2018, 2019, 2020)</w:t>
      </w:r>
    </w:p>
  </w:comment>
  <w:comment w:id="999" w:author="Robin Matthews" w:date="2021-07-13T14:14:00Z" w:initials="RM">
    <w:p w14:paraId="0599DFE4" w14:textId="77777777" w:rsidR="00A26296" w:rsidRDefault="00A26296">
      <w:pPr>
        <w:pStyle w:val="Commentaire"/>
      </w:pPr>
      <w:r>
        <w:rPr>
          <w:rStyle w:val="Marquedecommentaire"/>
        </w:rPr>
        <w:annotationRef/>
      </w:r>
      <w:r>
        <w:t>Extra stuff:</w:t>
      </w:r>
    </w:p>
    <w:p w14:paraId="4E419922" w14:textId="77777777" w:rsidR="00A26296" w:rsidRDefault="00A26296">
      <w:pPr>
        <w:pStyle w:val="Commentaire"/>
      </w:pPr>
      <w:r>
        <w:t>(described in ; ; )</w:t>
      </w:r>
    </w:p>
    <w:p w14:paraId="1F2F492B" w14:textId="77777777" w:rsidR="00A26296" w:rsidRDefault="00A26296">
      <w:pPr>
        <w:pStyle w:val="Commentaire"/>
      </w:pPr>
    </w:p>
    <w:p w14:paraId="258B071E" w14:textId="77777777" w:rsidR="00A26296" w:rsidRDefault="00A26296">
      <w:pPr>
        <w:pStyle w:val="Commentaire"/>
      </w:pPr>
      <w:r>
        <w:t>Correct:</w:t>
      </w:r>
    </w:p>
    <w:p w14:paraId="374AA613" w14:textId="619CC9A9" w:rsidR="00A26296" w:rsidRDefault="00A26296">
      <w:pPr>
        <w:pStyle w:val="Commentaire"/>
      </w:pPr>
      <w:r>
        <w:t>(Easterling et al., 2016; Stott et al., 2016; Otto, 2017)</w:t>
      </w:r>
    </w:p>
  </w:comment>
  <w:comment w:id="1006" w:author="Robin Matthews" w:date="2021-07-13T14:14:00Z" w:initials="RM">
    <w:p w14:paraId="6F71EE39" w14:textId="77777777" w:rsidR="00A26296" w:rsidRDefault="00A26296">
      <w:pPr>
        <w:pStyle w:val="Commentaire"/>
      </w:pPr>
      <w:r>
        <w:rPr>
          <w:rStyle w:val="Marquedecommentaire"/>
        </w:rPr>
        <w:annotationRef/>
      </w:r>
      <w:r>
        <w:t>Extra stuff:</w:t>
      </w:r>
    </w:p>
    <w:p w14:paraId="51FF4F88" w14:textId="77777777" w:rsidR="00A26296" w:rsidRDefault="00A26296">
      <w:pPr>
        <w:pStyle w:val="Commentaire"/>
      </w:pPr>
      <w:r>
        <w:t xml:space="preserve">, </w:t>
      </w:r>
    </w:p>
    <w:p w14:paraId="35175F7F" w14:textId="77777777" w:rsidR="00A26296" w:rsidRDefault="00A26296">
      <w:pPr>
        <w:pStyle w:val="Commentaire"/>
      </w:pPr>
    </w:p>
    <w:p w14:paraId="02C65B34" w14:textId="77777777" w:rsidR="00A26296" w:rsidRDefault="00A26296">
      <w:pPr>
        <w:pStyle w:val="Commentaire"/>
      </w:pPr>
      <w:r>
        <w:t>Correct:</w:t>
      </w:r>
    </w:p>
    <w:p w14:paraId="7FAEA682" w14:textId="77777777" w:rsidR="00A26296" w:rsidRDefault="00A26296">
      <w:pPr>
        <w:pStyle w:val="Commentaire"/>
      </w:pPr>
      <w:r>
        <w:t>Herring et al. (2018, 2019, 2020)</w:t>
      </w:r>
    </w:p>
    <w:p w14:paraId="5C9AAD7F" w14:textId="6A36D57D" w:rsidR="00A26296" w:rsidRDefault="00A26296">
      <w:pPr>
        <w:pStyle w:val="Commentaire"/>
      </w:pPr>
      <w:r>
        <w:t>(Herring et al., 2018, 2019, 2020)</w:t>
      </w:r>
    </w:p>
  </w:comment>
  <w:comment w:id="1008" w:author="Robin Matthews" w:date="2021-07-13T14:14:00Z" w:initials="RM">
    <w:p w14:paraId="5FEBD184" w14:textId="77777777" w:rsidR="00A26296" w:rsidRDefault="00A26296">
      <w:pPr>
        <w:pStyle w:val="Commentaire"/>
      </w:pPr>
      <w:r>
        <w:rPr>
          <w:rStyle w:val="Marquedecommentaire"/>
        </w:rPr>
        <w:annotationRef/>
      </w:r>
      <w:r>
        <w:t>Extra stuff:</w:t>
      </w:r>
    </w:p>
    <w:p w14:paraId="2939F292" w14:textId="77777777" w:rsidR="00A26296" w:rsidRDefault="00A26296">
      <w:pPr>
        <w:pStyle w:val="Commentaire"/>
      </w:pPr>
      <w:r>
        <w:t>; )</w:t>
      </w:r>
    </w:p>
    <w:p w14:paraId="50DC3111" w14:textId="77777777" w:rsidR="00A26296" w:rsidRDefault="00A26296">
      <w:pPr>
        <w:pStyle w:val="Commentaire"/>
      </w:pPr>
    </w:p>
    <w:p w14:paraId="56AA9D2C" w14:textId="77777777" w:rsidR="00A26296" w:rsidRDefault="00A26296">
      <w:pPr>
        <w:pStyle w:val="Commentaire"/>
      </w:pPr>
      <w:r>
        <w:t>Correct:</w:t>
      </w:r>
    </w:p>
    <w:p w14:paraId="4DF3FB47" w14:textId="6A5C914D" w:rsidR="00A26296" w:rsidRDefault="00A26296">
      <w:pPr>
        <w:pStyle w:val="Commentaire"/>
      </w:pPr>
      <w:r>
        <w:t>(Imada et al., 2019; Vogel et al., 2019)</w:t>
      </w:r>
    </w:p>
  </w:comment>
  <w:comment w:id="1009" w:author="Robin Matthews" w:date="2021-07-13T14:14:00Z" w:initials="RM">
    <w:p w14:paraId="794C420C" w14:textId="77777777" w:rsidR="00A26296" w:rsidRDefault="00A26296">
      <w:pPr>
        <w:pStyle w:val="Commentaire"/>
      </w:pPr>
      <w:r>
        <w:rPr>
          <w:rStyle w:val="Marquedecommentaire"/>
        </w:rPr>
        <w:annotationRef/>
      </w:r>
      <w:r>
        <w:t>Not found:</w:t>
      </w:r>
    </w:p>
    <w:p w14:paraId="6A1C4BC8" w14:textId="77777777" w:rsidR="00A26296" w:rsidRDefault="00A26296">
      <w:pPr>
        <w:pStyle w:val="Commentaire"/>
      </w:pPr>
      <w:r>
        <w:t>Y. Sun et al., 2018b</w:t>
      </w:r>
    </w:p>
    <w:p w14:paraId="7F24F326" w14:textId="77777777" w:rsidR="00A26296" w:rsidRDefault="00A26296">
      <w:pPr>
        <w:pStyle w:val="Commentaire"/>
      </w:pPr>
    </w:p>
    <w:p w14:paraId="1DB969FA" w14:textId="77777777" w:rsidR="00A26296" w:rsidRDefault="00A26296">
      <w:pPr>
        <w:pStyle w:val="Commentaire"/>
      </w:pPr>
      <w:r>
        <w:t>Extra stuff:</w:t>
      </w:r>
    </w:p>
    <w:p w14:paraId="03998F41" w14:textId="77777777" w:rsidR="00A26296" w:rsidRDefault="00A26296">
      <w:pPr>
        <w:pStyle w:val="Commentaire"/>
      </w:pPr>
      <w:r>
        <w:t>(; Sun et al., 2018b)</w:t>
      </w:r>
    </w:p>
    <w:p w14:paraId="27EE3161" w14:textId="77777777" w:rsidR="00A26296" w:rsidRDefault="00A26296">
      <w:pPr>
        <w:pStyle w:val="Commentaire"/>
      </w:pPr>
    </w:p>
    <w:p w14:paraId="4265C04F" w14:textId="77777777" w:rsidR="00A26296" w:rsidRDefault="00A26296">
      <w:pPr>
        <w:pStyle w:val="Commentaire"/>
      </w:pPr>
      <w:r>
        <w:t>Correct:</w:t>
      </w:r>
    </w:p>
    <w:p w14:paraId="4E6394F4" w14:textId="548F6227" w:rsidR="00A26296" w:rsidRDefault="00A26296">
      <w:pPr>
        <w:pStyle w:val="Commentaire"/>
      </w:pPr>
      <w:r>
        <w:t>(Qian et al., 2018; Y. Sun et al., 2018b)</w:t>
      </w:r>
    </w:p>
  </w:comment>
  <w:comment w:id="1011" w:author="Robin Matthews" w:date="2021-07-13T14:14:00Z" w:initials="RM">
    <w:p w14:paraId="1DB29126" w14:textId="77777777" w:rsidR="00A26296" w:rsidRDefault="00A26296">
      <w:pPr>
        <w:pStyle w:val="Commentaire"/>
      </w:pPr>
      <w:r>
        <w:rPr>
          <w:rStyle w:val="Marquedecommentaire"/>
        </w:rPr>
        <w:annotationRef/>
      </w:r>
      <w:r>
        <w:t>Not found:</w:t>
      </w:r>
    </w:p>
    <w:p w14:paraId="034F8B73" w14:textId="77777777" w:rsidR="00A26296" w:rsidRDefault="00A26296">
      <w:pPr>
        <w:pStyle w:val="Commentaire"/>
      </w:pPr>
      <w:r>
        <w:t>Grose et al.</w:t>
      </w:r>
    </w:p>
    <w:p w14:paraId="6EF0C05F" w14:textId="77777777" w:rsidR="00A26296" w:rsidRDefault="00A26296">
      <w:pPr>
        <w:pStyle w:val="Commentaire"/>
      </w:pPr>
    </w:p>
    <w:p w14:paraId="14E48B06" w14:textId="77777777" w:rsidR="00A26296" w:rsidRDefault="00A26296">
      <w:pPr>
        <w:pStyle w:val="Commentaire"/>
      </w:pPr>
      <w:r>
        <w:t>Extra stuff:</w:t>
      </w:r>
    </w:p>
    <w:p w14:paraId="4DE7B3A8" w14:textId="77777777" w:rsidR="00A26296" w:rsidRDefault="00A26296">
      <w:pPr>
        <w:pStyle w:val="Commentaire"/>
      </w:pPr>
      <w:r>
        <w:t>()</w:t>
      </w:r>
    </w:p>
    <w:p w14:paraId="633FDDD4" w14:textId="77777777" w:rsidR="00A26296" w:rsidRDefault="00A26296">
      <w:pPr>
        <w:pStyle w:val="Commentaire"/>
      </w:pPr>
    </w:p>
    <w:p w14:paraId="147CFC2F" w14:textId="77777777" w:rsidR="00A26296" w:rsidRDefault="00A26296">
      <w:pPr>
        <w:pStyle w:val="Commentaire"/>
      </w:pPr>
      <w:r>
        <w:t>Correct:</w:t>
      </w:r>
    </w:p>
    <w:p w14:paraId="42141959" w14:textId="77777777" w:rsidR="00A26296" w:rsidRDefault="00A26296">
      <w:pPr>
        <w:pStyle w:val="Commentaire"/>
      </w:pPr>
      <w:r>
        <w:t>Grose et al. (2018)</w:t>
      </w:r>
    </w:p>
    <w:p w14:paraId="5C3146FB" w14:textId="181D494B" w:rsidR="00A26296" w:rsidRDefault="00A26296">
      <w:pPr>
        <w:pStyle w:val="Commentaire"/>
      </w:pPr>
      <w:r>
        <w:t>(Grose et al., 2018)</w:t>
      </w:r>
    </w:p>
  </w:comment>
  <w:comment w:id="1015" w:author="Robin Matthews" w:date="2021-07-13T14:14:00Z" w:initials="RM">
    <w:p w14:paraId="0D3A8905" w14:textId="77777777" w:rsidR="00A26296" w:rsidRDefault="00A26296">
      <w:pPr>
        <w:pStyle w:val="Commentaire"/>
      </w:pPr>
      <w:r>
        <w:rPr>
          <w:rStyle w:val="Marquedecommentaire"/>
        </w:rPr>
        <w:annotationRef/>
      </w:r>
      <w:r>
        <w:t>Extra stuff:</w:t>
      </w:r>
    </w:p>
    <w:p w14:paraId="3E473101" w14:textId="77777777" w:rsidR="00A26296" w:rsidRDefault="00A26296">
      <w:pPr>
        <w:pStyle w:val="Commentaire"/>
      </w:pPr>
      <w:r>
        <w:t>(, ;</w:t>
      </w:r>
    </w:p>
    <w:p w14:paraId="62FC7D3F" w14:textId="77777777" w:rsidR="00A26296" w:rsidRDefault="00A26296">
      <w:pPr>
        <w:pStyle w:val="Commentaire"/>
      </w:pPr>
    </w:p>
    <w:p w14:paraId="2953C3BD" w14:textId="77777777" w:rsidR="00A26296" w:rsidRDefault="00A26296">
      <w:pPr>
        <w:pStyle w:val="Commentaire"/>
      </w:pPr>
      <w:r>
        <w:t>Correct:</w:t>
      </w:r>
    </w:p>
    <w:p w14:paraId="58C0408E" w14:textId="77777777" w:rsidR="00A26296" w:rsidRDefault="00A26296">
      <w:pPr>
        <w:pStyle w:val="Commentaire"/>
      </w:pPr>
      <w:r>
        <w:t>Fischer and Knutti (2015)</w:t>
      </w:r>
    </w:p>
    <w:p w14:paraId="2128472A" w14:textId="62796F5C" w:rsidR="00A26296" w:rsidRDefault="00A26296">
      <w:pPr>
        <w:pStyle w:val="Commentaire"/>
      </w:pPr>
      <w:r>
        <w:t>(Fischer and Knutti, 2015)</w:t>
      </w:r>
    </w:p>
  </w:comment>
  <w:comment w:id="1016" w:author="Robin Matthews" w:date="2021-07-13T14:14:00Z" w:initials="RM">
    <w:p w14:paraId="5F075C1B" w14:textId="77777777" w:rsidR="00A26296" w:rsidRDefault="00A26296">
      <w:pPr>
        <w:pStyle w:val="Commentaire"/>
      </w:pPr>
      <w:r>
        <w:rPr>
          <w:rStyle w:val="Marquedecommentaire"/>
        </w:rPr>
        <w:annotationRef/>
      </w:r>
      <w:r>
        <w:t>Extra stuff:</w:t>
      </w:r>
    </w:p>
    <w:p w14:paraId="26AE88CA" w14:textId="77777777" w:rsidR="00A26296" w:rsidRDefault="00A26296">
      <w:pPr>
        <w:pStyle w:val="Commentaire"/>
      </w:pPr>
      <w:r>
        <w:t xml:space="preserve"> , )</w:t>
      </w:r>
    </w:p>
    <w:p w14:paraId="11AAC8CE" w14:textId="77777777" w:rsidR="00A26296" w:rsidRDefault="00A26296">
      <w:pPr>
        <w:pStyle w:val="Commentaire"/>
      </w:pPr>
    </w:p>
    <w:p w14:paraId="1F51F57C" w14:textId="77777777" w:rsidR="00A26296" w:rsidRDefault="00A26296">
      <w:pPr>
        <w:pStyle w:val="Commentaire"/>
      </w:pPr>
      <w:r>
        <w:t>Correct:</w:t>
      </w:r>
    </w:p>
    <w:p w14:paraId="021A20CF" w14:textId="77777777" w:rsidR="00A26296" w:rsidRDefault="00A26296">
      <w:pPr>
        <w:pStyle w:val="Commentaire"/>
      </w:pPr>
      <w:r>
        <w:t>Kirchmeier-Young et al. (2019)</w:t>
      </w:r>
    </w:p>
    <w:p w14:paraId="4BEFC41E" w14:textId="3F694B1D" w:rsidR="00A26296" w:rsidRDefault="00A26296">
      <w:pPr>
        <w:pStyle w:val="Commentaire"/>
      </w:pPr>
      <w:r>
        <w:t>(Kirchmeier-Young et al., 2019)</w:t>
      </w:r>
    </w:p>
  </w:comment>
  <w:comment w:id="1018" w:author="Robin Matthews" w:date="2021-07-13T18:48:00Z" w:initials="RM">
    <w:p w14:paraId="27F7C2A9" w14:textId="77777777" w:rsidR="0036223A" w:rsidRDefault="0036223A">
      <w:pPr>
        <w:pStyle w:val="Commentaire"/>
      </w:pPr>
      <w:r>
        <w:rPr>
          <w:rStyle w:val="Marquedecommentaire"/>
        </w:rPr>
        <w:annotationRef/>
      </w:r>
      <w:r>
        <w:t>Mendeley field missing details for</w:t>
      </w:r>
    </w:p>
    <w:p w14:paraId="05182B0D" w14:textId="3BA0E99C" w:rsidR="0036223A" w:rsidRDefault="0036223A">
      <w:pPr>
        <w:pStyle w:val="Commentaire"/>
      </w:pPr>
      <w:r>
        <w:t>Kirchmeier-Young et al., 2019</w:t>
      </w:r>
    </w:p>
    <w:p w14:paraId="272EDEEA" w14:textId="77777777" w:rsidR="0036223A" w:rsidRDefault="0036223A">
      <w:pPr>
        <w:pStyle w:val="Commentaire"/>
      </w:pPr>
    </w:p>
    <w:p w14:paraId="78151BEE" w14:textId="7B2F7C97" w:rsidR="0036223A" w:rsidRDefault="0036223A">
      <w:pPr>
        <w:pStyle w:val="Commentaire"/>
      </w:pPr>
      <w:r>
        <w:t>Provide DOI and I’ll add</w:t>
      </w:r>
    </w:p>
  </w:comment>
  <w:comment w:id="1019" w:author="Robin Matthews" w:date="2021-07-13T14:14:00Z" w:initials="RM">
    <w:p w14:paraId="71E5426B" w14:textId="77777777" w:rsidR="00A26296" w:rsidRDefault="00A26296">
      <w:pPr>
        <w:pStyle w:val="Commentaire"/>
      </w:pPr>
      <w:r>
        <w:rPr>
          <w:rStyle w:val="Marquedecommentaire"/>
        </w:rPr>
        <w:annotationRef/>
      </w:r>
      <w:r>
        <w:t>Extra stuff:</w:t>
      </w:r>
    </w:p>
    <w:p w14:paraId="2FFA89AB" w14:textId="77777777" w:rsidR="00A26296" w:rsidRDefault="00A26296">
      <w:pPr>
        <w:pStyle w:val="Commentaire"/>
      </w:pPr>
      <w:r>
        <w:t>(; ; ; Kirchmeier-Young et al., 2019)</w:t>
      </w:r>
    </w:p>
    <w:p w14:paraId="0702374C" w14:textId="77777777" w:rsidR="00A26296" w:rsidRDefault="00A26296">
      <w:pPr>
        <w:pStyle w:val="Commentaire"/>
      </w:pPr>
    </w:p>
    <w:p w14:paraId="33226133" w14:textId="77777777" w:rsidR="00A26296" w:rsidRDefault="00A26296">
      <w:pPr>
        <w:pStyle w:val="Commentaire"/>
      </w:pPr>
      <w:r>
        <w:t>Correct:</w:t>
      </w:r>
    </w:p>
    <w:p w14:paraId="482E4CB6" w14:textId="48F7ACAE" w:rsidR="00A26296" w:rsidRDefault="00A26296">
      <w:pPr>
        <w:pStyle w:val="Commentaire"/>
      </w:pPr>
      <w:r>
        <w:t>(Angélil et al., 2014, 2018; Uhe et al., 2016; Harrington, 2017)</w:t>
      </w:r>
    </w:p>
  </w:comment>
  <w:comment w:id="1020" w:author="Robin Matthews" w:date="2021-07-13T14:14:00Z" w:initials="RM">
    <w:p w14:paraId="4015FE6E" w14:textId="77777777" w:rsidR="00A26296" w:rsidRDefault="00A26296">
      <w:pPr>
        <w:pStyle w:val="Commentaire"/>
      </w:pPr>
      <w:r>
        <w:rPr>
          <w:rStyle w:val="Marquedecommentaire"/>
        </w:rPr>
        <w:annotationRef/>
      </w:r>
      <w:r>
        <w:t>Not found:</w:t>
      </w:r>
    </w:p>
    <w:p w14:paraId="5CEE93A8" w14:textId="77777777" w:rsidR="00A26296" w:rsidRDefault="00A26296">
      <w:pPr>
        <w:pStyle w:val="Commentaire"/>
      </w:pPr>
      <w:r>
        <w:t>N.D. Mueller et al., 2016</w:t>
      </w:r>
    </w:p>
    <w:p w14:paraId="63C93509" w14:textId="77777777" w:rsidR="00A26296" w:rsidRDefault="00A26296">
      <w:pPr>
        <w:pStyle w:val="Commentaire"/>
      </w:pPr>
    </w:p>
    <w:p w14:paraId="7D7F29F7" w14:textId="77777777" w:rsidR="00A26296" w:rsidRDefault="00A26296">
      <w:pPr>
        <w:pStyle w:val="Commentaire"/>
      </w:pPr>
      <w:r>
        <w:t>Extra stuff:</w:t>
      </w:r>
    </w:p>
    <w:p w14:paraId="6AE9BEFC" w14:textId="77777777" w:rsidR="00A26296" w:rsidRDefault="00A26296">
      <w:pPr>
        <w:pStyle w:val="Commentaire"/>
      </w:pPr>
      <w:r>
        <w:t>(Mueller et al., 2016b; ; )</w:t>
      </w:r>
    </w:p>
    <w:p w14:paraId="470E6277" w14:textId="77777777" w:rsidR="00A26296" w:rsidRDefault="00A26296">
      <w:pPr>
        <w:pStyle w:val="Commentaire"/>
      </w:pPr>
    </w:p>
    <w:p w14:paraId="08D434B9" w14:textId="77777777" w:rsidR="00A26296" w:rsidRDefault="00A26296">
      <w:pPr>
        <w:pStyle w:val="Commentaire"/>
      </w:pPr>
      <w:r>
        <w:t>Correct:</w:t>
      </w:r>
    </w:p>
    <w:p w14:paraId="4F9224BB" w14:textId="4FF765BD" w:rsidR="00A26296" w:rsidRDefault="00A26296">
      <w:pPr>
        <w:pStyle w:val="Commentaire"/>
      </w:pPr>
      <w:r>
        <w:t>(N.D. Mueller et al., 2016; Thiery et al., 2017, 2020; Chen and Dirmeyer, 2019)</w:t>
      </w:r>
    </w:p>
  </w:comment>
  <w:comment w:id="1028" w:author="Robin Matthews" w:date="2021-07-13T14:14:00Z" w:initials="RM">
    <w:p w14:paraId="7DEAEEB4" w14:textId="77777777" w:rsidR="00A26296" w:rsidRDefault="00A26296">
      <w:pPr>
        <w:pStyle w:val="Commentaire"/>
      </w:pPr>
      <w:r>
        <w:rPr>
          <w:rStyle w:val="Marquedecommentaire"/>
        </w:rPr>
        <w:annotationRef/>
      </w:r>
      <w:r>
        <w:t>Extra stuff:</w:t>
      </w:r>
    </w:p>
    <w:p w14:paraId="470C5FF0" w14:textId="77777777" w:rsidR="00A26296" w:rsidRDefault="00A26296">
      <w:pPr>
        <w:pStyle w:val="Commentaire"/>
      </w:pPr>
      <w:r>
        <w:t>, a)</w:t>
      </w:r>
    </w:p>
    <w:p w14:paraId="04959A25" w14:textId="77777777" w:rsidR="00A26296" w:rsidRDefault="00A26296">
      <w:pPr>
        <w:pStyle w:val="Commentaire"/>
      </w:pPr>
    </w:p>
    <w:p w14:paraId="1760623A" w14:textId="77777777" w:rsidR="00A26296" w:rsidRDefault="00A26296">
      <w:pPr>
        <w:pStyle w:val="Commentaire"/>
      </w:pPr>
      <w:r>
        <w:t>Correct:</w:t>
      </w:r>
    </w:p>
    <w:p w14:paraId="435269AA" w14:textId="77777777" w:rsidR="00A26296" w:rsidRDefault="00A26296">
      <w:pPr>
        <w:pStyle w:val="Commentaire"/>
      </w:pPr>
      <w:r>
        <w:t>Collins et al. (2013)</w:t>
      </w:r>
    </w:p>
    <w:p w14:paraId="6132C857" w14:textId="4BAC7A3F" w:rsidR="00A26296" w:rsidRDefault="00A26296">
      <w:pPr>
        <w:pStyle w:val="Commentaire"/>
      </w:pPr>
      <w:r>
        <w:t>(Collins et al., 2013)</w:t>
      </w:r>
    </w:p>
  </w:comment>
  <w:comment w:id="1032" w:author="Robin Matthews" w:date="2021-07-13T18:49:00Z" w:initials="RM">
    <w:p w14:paraId="60B29ACB" w14:textId="5D49ECC0" w:rsidR="0036223A" w:rsidRDefault="0036223A">
      <w:pPr>
        <w:pStyle w:val="Commentaire"/>
      </w:pPr>
      <w:r>
        <w:rPr>
          <w:rStyle w:val="Marquedecommentaire"/>
        </w:rPr>
        <w:annotationRef/>
      </w:r>
      <w:r>
        <w:t>Something missing here?</w:t>
      </w:r>
    </w:p>
  </w:comment>
  <w:comment w:id="1033" w:author="Robin Matthews" w:date="2021-07-13T14:15:00Z" w:initials="RM">
    <w:p w14:paraId="20666C85" w14:textId="77777777" w:rsidR="00A26296" w:rsidRDefault="00A26296">
      <w:pPr>
        <w:pStyle w:val="Commentaire"/>
      </w:pPr>
      <w:r>
        <w:rPr>
          <w:rStyle w:val="Marquedecommentaire"/>
        </w:rPr>
        <w:annotationRef/>
      </w:r>
      <w:r>
        <w:t>Extra stuff:</w:t>
      </w:r>
    </w:p>
    <w:p w14:paraId="700FA68B" w14:textId="77777777" w:rsidR="00A26296" w:rsidRDefault="00A26296">
      <w:pPr>
        <w:pStyle w:val="Commentaire"/>
      </w:pPr>
      <w:r>
        <w:t>(Chapter 3, , )</w:t>
      </w:r>
    </w:p>
    <w:p w14:paraId="604DD85C" w14:textId="77777777" w:rsidR="00A26296" w:rsidRDefault="00A26296">
      <w:pPr>
        <w:pStyle w:val="Commentaire"/>
      </w:pPr>
    </w:p>
    <w:p w14:paraId="29B71B09" w14:textId="77777777" w:rsidR="00A26296" w:rsidRDefault="00A26296">
      <w:pPr>
        <w:pStyle w:val="Commentaire"/>
      </w:pPr>
      <w:r>
        <w:t>Correct:</w:t>
      </w:r>
    </w:p>
    <w:p w14:paraId="1A855723" w14:textId="77777777" w:rsidR="00A26296" w:rsidRDefault="00A26296">
      <w:pPr>
        <w:pStyle w:val="Commentaire"/>
      </w:pPr>
      <w:r>
        <w:t>Hoegh-Guldberg et al. (2018)</w:t>
      </w:r>
    </w:p>
    <w:p w14:paraId="2137CB4D" w14:textId="086CA360" w:rsidR="00A26296" w:rsidRDefault="00A26296">
      <w:pPr>
        <w:pStyle w:val="Commentaire"/>
      </w:pPr>
      <w:r>
        <w:t>(Hoegh-Guldberg et al., 2018)</w:t>
      </w:r>
    </w:p>
  </w:comment>
  <w:comment w:id="1034" w:author="Robin Matthews" w:date="2021-07-13T14:15:00Z" w:initials="RM">
    <w:p w14:paraId="2E42C34E" w14:textId="77777777" w:rsidR="00A26296" w:rsidRDefault="00A26296">
      <w:pPr>
        <w:pStyle w:val="Commentaire"/>
      </w:pPr>
      <w:r>
        <w:rPr>
          <w:rStyle w:val="Marquedecommentaire"/>
        </w:rPr>
        <w:annotationRef/>
      </w:r>
      <w:r>
        <w:t>Not found:</w:t>
      </w:r>
    </w:p>
    <w:p w14:paraId="2E15CCF7" w14:textId="77777777" w:rsidR="00A26296" w:rsidRDefault="00A26296">
      <w:pPr>
        <w:pStyle w:val="Commentaire"/>
      </w:pPr>
      <w:r>
        <w:t>B.M. Sanderson et al., 2017</w:t>
      </w:r>
    </w:p>
    <w:p w14:paraId="5B06E765" w14:textId="77777777" w:rsidR="00A26296" w:rsidRDefault="00A26296">
      <w:pPr>
        <w:pStyle w:val="Commentaire"/>
      </w:pPr>
      <w:r>
        <w:t>Di Luca et al., 2020b</w:t>
      </w:r>
    </w:p>
    <w:p w14:paraId="076D69C7" w14:textId="77777777" w:rsidR="00A26296" w:rsidRDefault="00A26296">
      <w:pPr>
        <w:pStyle w:val="Commentaire"/>
      </w:pPr>
    </w:p>
    <w:p w14:paraId="3C7C3117" w14:textId="77777777" w:rsidR="00A26296" w:rsidRDefault="00A26296">
      <w:pPr>
        <w:pStyle w:val="Commentaire"/>
      </w:pPr>
      <w:r>
        <w:t>Extra stuff:</w:t>
      </w:r>
    </w:p>
    <w:p w14:paraId="193C363A" w14:textId="77777777" w:rsidR="00A26296" w:rsidRDefault="00A26296">
      <w:pPr>
        <w:pStyle w:val="Commentaire"/>
      </w:pPr>
      <w:r>
        <w:t>(; ; Sanderson et al., 2017a; ; Di Luca et al., 2020a)</w:t>
      </w:r>
    </w:p>
    <w:p w14:paraId="2C06307E" w14:textId="77777777" w:rsidR="00A26296" w:rsidRDefault="00A26296">
      <w:pPr>
        <w:pStyle w:val="Commentaire"/>
      </w:pPr>
    </w:p>
    <w:p w14:paraId="197788B9" w14:textId="77777777" w:rsidR="00A26296" w:rsidRDefault="00A26296">
      <w:pPr>
        <w:pStyle w:val="Commentaire"/>
      </w:pPr>
      <w:r>
        <w:t>Correct:</w:t>
      </w:r>
    </w:p>
    <w:p w14:paraId="23F5E6F7" w14:textId="332800D2" w:rsidR="00A26296" w:rsidRDefault="00A26296">
      <w:pPr>
        <w:pStyle w:val="Commentaire"/>
      </w:pPr>
      <w:r>
        <w:t>(Fischer et al., 2014; Seneviratne et al., 2016; B.M. Sanderson et al., 2017; Wehner et al., 2018b; Di Luca et al., 2020b)</w:t>
      </w:r>
    </w:p>
  </w:comment>
  <w:comment w:id="1039" w:author="Robin Matthews" w:date="2021-07-13T14:15:00Z" w:initials="RM">
    <w:p w14:paraId="7F2C1EF0" w14:textId="77777777" w:rsidR="00A26296" w:rsidRDefault="00A26296">
      <w:pPr>
        <w:pStyle w:val="Commentaire"/>
      </w:pPr>
      <w:r>
        <w:rPr>
          <w:rStyle w:val="Marquedecommentaire"/>
        </w:rPr>
        <w:annotationRef/>
      </w:r>
      <w:r>
        <w:t>Not found:</w:t>
      </w:r>
    </w:p>
    <w:p w14:paraId="0E3C585F" w14:textId="77777777" w:rsidR="00A26296" w:rsidRDefault="00A26296">
      <w:pPr>
        <w:pStyle w:val="Commentaire"/>
      </w:pPr>
      <w:r>
        <w:t>C. Li et al.</w:t>
      </w:r>
    </w:p>
    <w:p w14:paraId="5735F66A" w14:textId="77777777" w:rsidR="00A26296" w:rsidRDefault="00A26296">
      <w:pPr>
        <w:pStyle w:val="Commentaire"/>
      </w:pPr>
    </w:p>
    <w:p w14:paraId="15A794E4" w14:textId="77777777" w:rsidR="00A26296" w:rsidRDefault="00A26296">
      <w:pPr>
        <w:pStyle w:val="Commentaire"/>
      </w:pPr>
      <w:r>
        <w:t>Extra stuff:</w:t>
      </w:r>
    </w:p>
    <w:p w14:paraId="15D33189" w14:textId="77777777" w:rsidR="00A26296" w:rsidRDefault="00A26296">
      <w:pPr>
        <w:pStyle w:val="Commentaire"/>
      </w:pPr>
      <w:r>
        <w:t>Li et al., )</w:t>
      </w:r>
    </w:p>
    <w:p w14:paraId="038FB78D" w14:textId="77777777" w:rsidR="00A26296" w:rsidRDefault="00A26296">
      <w:pPr>
        <w:pStyle w:val="Commentaire"/>
      </w:pPr>
    </w:p>
    <w:p w14:paraId="6BFDAAA3" w14:textId="77777777" w:rsidR="00A26296" w:rsidRDefault="00A26296">
      <w:pPr>
        <w:pStyle w:val="Commentaire"/>
      </w:pPr>
      <w:r>
        <w:t>Correct:</w:t>
      </w:r>
    </w:p>
    <w:p w14:paraId="679C46B9" w14:textId="77777777" w:rsidR="00A26296" w:rsidRDefault="00A26296">
      <w:pPr>
        <w:pStyle w:val="Commentaire"/>
      </w:pPr>
      <w:r>
        <w:t>C. Li et al. (2020)</w:t>
      </w:r>
    </w:p>
    <w:p w14:paraId="08E66535" w14:textId="71521CEB" w:rsidR="00A26296" w:rsidRDefault="00A26296">
      <w:pPr>
        <w:pStyle w:val="Commentaire"/>
      </w:pPr>
      <w:r>
        <w:t>(C. Li et al., 2020)</w:t>
      </w:r>
    </w:p>
  </w:comment>
  <w:comment w:id="1048" w:author="Robin Matthews" w:date="2021-07-13T14:15:00Z" w:initials="RM">
    <w:p w14:paraId="226DAA8F" w14:textId="77777777" w:rsidR="00A26296" w:rsidRDefault="00A26296">
      <w:pPr>
        <w:pStyle w:val="Commentaire"/>
      </w:pPr>
      <w:r>
        <w:rPr>
          <w:rStyle w:val="Marquedecommentaire"/>
        </w:rPr>
        <w:annotationRef/>
      </w:r>
      <w:r>
        <w:t>Extra stuff:</w:t>
      </w:r>
    </w:p>
    <w:p w14:paraId="5E30654F" w14:textId="77777777" w:rsidR="00A26296" w:rsidRDefault="00A26296">
      <w:pPr>
        <w:pStyle w:val="Commentaire"/>
      </w:pPr>
      <w:r>
        <w:t xml:space="preserve">(, ; </w:t>
      </w:r>
    </w:p>
    <w:p w14:paraId="28424BDD" w14:textId="77777777" w:rsidR="00A26296" w:rsidRDefault="00A26296">
      <w:pPr>
        <w:pStyle w:val="Commentaire"/>
      </w:pPr>
    </w:p>
    <w:p w14:paraId="4F8514DC" w14:textId="77777777" w:rsidR="00A26296" w:rsidRDefault="00A26296">
      <w:pPr>
        <w:pStyle w:val="Commentaire"/>
      </w:pPr>
      <w:r>
        <w:t>Correct:</w:t>
      </w:r>
    </w:p>
    <w:p w14:paraId="6537D2F0" w14:textId="77777777" w:rsidR="00A26296" w:rsidRDefault="00A26296">
      <w:pPr>
        <w:pStyle w:val="Commentaire"/>
      </w:pPr>
      <w:r>
        <w:t>Fischer et al. (2014)</w:t>
      </w:r>
    </w:p>
    <w:p w14:paraId="2BE69A57" w14:textId="29A43135" w:rsidR="00A26296" w:rsidRDefault="00A26296">
      <w:pPr>
        <w:pStyle w:val="Commentaire"/>
      </w:pPr>
      <w:r>
        <w:t>(Fischer et al., 2014)</w:t>
      </w:r>
    </w:p>
  </w:comment>
  <w:comment w:id="1050" w:author="Robin Matthews" w:date="2021-07-13T14:15:00Z" w:initials="RM">
    <w:p w14:paraId="24778D08" w14:textId="77777777" w:rsidR="00A26296" w:rsidRDefault="00A26296">
      <w:pPr>
        <w:pStyle w:val="Commentaire"/>
      </w:pPr>
      <w:r>
        <w:rPr>
          <w:rStyle w:val="Marquedecommentaire"/>
        </w:rPr>
        <w:annotationRef/>
      </w:r>
      <w:r>
        <w:t>Extra stuff:</w:t>
      </w:r>
    </w:p>
    <w:p w14:paraId="18FA907D" w14:textId="77777777" w:rsidR="00A26296" w:rsidRDefault="00A26296">
      <w:pPr>
        <w:pStyle w:val="Commentaire"/>
      </w:pPr>
      <w:r>
        <w:t xml:space="preserve">, </w:t>
      </w:r>
    </w:p>
    <w:p w14:paraId="2C26578A" w14:textId="77777777" w:rsidR="00A26296" w:rsidRDefault="00A26296">
      <w:pPr>
        <w:pStyle w:val="Commentaire"/>
      </w:pPr>
    </w:p>
    <w:p w14:paraId="4F60F76A" w14:textId="77777777" w:rsidR="00A26296" w:rsidRDefault="00A26296">
      <w:pPr>
        <w:pStyle w:val="Commentaire"/>
      </w:pPr>
      <w:r>
        <w:t>Correct:</w:t>
      </w:r>
    </w:p>
    <w:p w14:paraId="6EB257AD" w14:textId="77777777" w:rsidR="00A26296" w:rsidRDefault="00A26296">
      <w:pPr>
        <w:pStyle w:val="Commentaire"/>
      </w:pPr>
      <w:r>
        <w:t>Seneviratne et al. (2016)</w:t>
      </w:r>
    </w:p>
    <w:p w14:paraId="732BF775" w14:textId="4ADA8820" w:rsidR="00A26296" w:rsidRDefault="00A26296">
      <w:pPr>
        <w:pStyle w:val="Commentaire"/>
      </w:pPr>
      <w:r>
        <w:t>(Seneviratne et al., 2016)</w:t>
      </w:r>
    </w:p>
  </w:comment>
  <w:comment w:id="1051" w:author="Robin Matthews" w:date="2021-07-13T14:15:00Z" w:initials="RM">
    <w:p w14:paraId="7F387A72" w14:textId="77777777" w:rsidR="00A26296" w:rsidRDefault="00A26296">
      <w:pPr>
        <w:pStyle w:val="Commentaire"/>
      </w:pPr>
      <w:r>
        <w:rPr>
          <w:rStyle w:val="Marquedecommentaire"/>
        </w:rPr>
        <w:annotationRef/>
      </w:r>
      <w:r>
        <w:t>Extra stuff:</w:t>
      </w:r>
    </w:p>
    <w:p w14:paraId="07DC0740" w14:textId="77777777" w:rsidR="00A26296" w:rsidRDefault="00A26296">
      <w:pPr>
        <w:pStyle w:val="Commentaire"/>
      </w:pPr>
      <w:r>
        <w:t xml:space="preserve">, </w:t>
      </w:r>
    </w:p>
    <w:p w14:paraId="167ABA22" w14:textId="77777777" w:rsidR="00A26296" w:rsidRDefault="00A26296">
      <w:pPr>
        <w:pStyle w:val="Commentaire"/>
      </w:pPr>
    </w:p>
    <w:p w14:paraId="1F8F9BDE" w14:textId="77777777" w:rsidR="00A26296" w:rsidRDefault="00A26296">
      <w:pPr>
        <w:pStyle w:val="Commentaire"/>
      </w:pPr>
      <w:r>
        <w:t>Correct:</w:t>
      </w:r>
    </w:p>
    <w:p w14:paraId="411D58C7" w14:textId="77777777" w:rsidR="00A26296" w:rsidRDefault="00A26296">
      <w:pPr>
        <w:pStyle w:val="Commentaire"/>
      </w:pPr>
      <w:r>
        <w:t>Wartenburger et al. (2017)</w:t>
      </w:r>
    </w:p>
    <w:p w14:paraId="367D9260" w14:textId="1DE3A7E1" w:rsidR="00A26296" w:rsidRDefault="00A26296">
      <w:pPr>
        <w:pStyle w:val="Commentaire"/>
      </w:pPr>
      <w:r>
        <w:t>(Wartenburger et al., 2017)</w:t>
      </w:r>
    </w:p>
  </w:comment>
  <w:comment w:id="1052" w:author="Robin Matthews" w:date="2021-07-13T14:15:00Z" w:initials="RM">
    <w:p w14:paraId="1BB3B1D4" w14:textId="77777777" w:rsidR="00A26296" w:rsidRDefault="00A26296">
      <w:pPr>
        <w:pStyle w:val="Commentaire"/>
      </w:pPr>
      <w:r>
        <w:rPr>
          <w:rStyle w:val="Marquedecommentaire"/>
        </w:rPr>
        <w:annotationRef/>
      </w:r>
      <w:r>
        <w:t>Not found:</w:t>
      </w:r>
    </w:p>
    <w:p w14:paraId="0C6469C0" w14:textId="77777777" w:rsidR="00A26296" w:rsidRDefault="00A26296">
      <w:pPr>
        <w:pStyle w:val="Commentaire"/>
      </w:pPr>
      <w:r>
        <w:t>C. Li et al.</w:t>
      </w:r>
    </w:p>
    <w:p w14:paraId="56B9AEBF" w14:textId="77777777" w:rsidR="00A26296" w:rsidRDefault="00A26296">
      <w:pPr>
        <w:pStyle w:val="Commentaire"/>
      </w:pPr>
    </w:p>
    <w:p w14:paraId="22A3B27E" w14:textId="77777777" w:rsidR="00A26296" w:rsidRDefault="00A26296">
      <w:pPr>
        <w:pStyle w:val="Commentaire"/>
      </w:pPr>
      <w:r>
        <w:t>Extra stuff:</w:t>
      </w:r>
    </w:p>
    <w:p w14:paraId="060D8D55" w14:textId="77777777" w:rsidR="00A26296" w:rsidRDefault="00A26296">
      <w:pPr>
        <w:pStyle w:val="Commentaire"/>
      </w:pPr>
      <w:r>
        <w:t xml:space="preserve">Li et al., </w:t>
      </w:r>
    </w:p>
    <w:p w14:paraId="2EB4D9BB" w14:textId="77777777" w:rsidR="00A26296" w:rsidRDefault="00A26296">
      <w:pPr>
        <w:pStyle w:val="Commentaire"/>
      </w:pPr>
    </w:p>
    <w:p w14:paraId="213FA261" w14:textId="77777777" w:rsidR="00A26296" w:rsidRDefault="00A26296">
      <w:pPr>
        <w:pStyle w:val="Commentaire"/>
      </w:pPr>
      <w:r>
        <w:t>Correct:</w:t>
      </w:r>
    </w:p>
    <w:p w14:paraId="7628923F" w14:textId="77777777" w:rsidR="00A26296" w:rsidRDefault="00A26296">
      <w:pPr>
        <w:pStyle w:val="Commentaire"/>
      </w:pPr>
      <w:r>
        <w:t>C. Li et al. (2020)</w:t>
      </w:r>
    </w:p>
    <w:p w14:paraId="3E9F16B9" w14:textId="0D7F8223" w:rsidR="00A26296" w:rsidRDefault="00A26296">
      <w:pPr>
        <w:pStyle w:val="Commentaire"/>
      </w:pPr>
      <w:r>
        <w:t>(C. Li et al., 2020)</w:t>
      </w:r>
    </w:p>
  </w:comment>
  <w:comment w:id="1055" w:author="Robin Matthews" w:date="2021-07-13T14:15:00Z" w:initials="RM">
    <w:p w14:paraId="34D119B9" w14:textId="77777777" w:rsidR="00A26296" w:rsidRDefault="00A26296">
      <w:pPr>
        <w:pStyle w:val="Commentaire"/>
      </w:pPr>
      <w:r>
        <w:rPr>
          <w:rStyle w:val="Marquedecommentaire"/>
        </w:rPr>
        <w:annotationRef/>
      </w:r>
      <w:r>
        <w:t>Not found:</w:t>
      </w:r>
    </w:p>
    <w:p w14:paraId="79AAAF48" w14:textId="77777777" w:rsidR="00A26296" w:rsidRDefault="00A26296">
      <w:pPr>
        <w:pStyle w:val="Commentaire"/>
      </w:pPr>
      <w:r>
        <w:t>2020b</w:t>
      </w:r>
    </w:p>
    <w:p w14:paraId="1769F34E" w14:textId="77777777" w:rsidR="00A26296" w:rsidRDefault="00A26296">
      <w:pPr>
        <w:pStyle w:val="Commentaire"/>
      </w:pPr>
    </w:p>
    <w:p w14:paraId="7AEBCCBD" w14:textId="77777777" w:rsidR="00A26296" w:rsidRDefault="00A26296">
      <w:pPr>
        <w:pStyle w:val="Commentaire"/>
      </w:pPr>
      <w:r>
        <w:t>Extra stuff:</w:t>
      </w:r>
    </w:p>
    <w:p w14:paraId="65F6DEA8" w14:textId="77777777" w:rsidR="00A26296" w:rsidRDefault="00A26296">
      <w:pPr>
        <w:pStyle w:val="Commentaire"/>
      </w:pPr>
      <w:r>
        <w:t>, 2020a</w:t>
      </w:r>
    </w:p>
    <w:p w14:paraId="12853731" w14:textId="77777777" w:rsidR="00A26296" w:rsidRDefault="00A26296">
      <w:pPr>
        <w:pStyle w:val="Commentaire"/>
      </w:pPr>
    </w:p>
    <w:p w14:paraId="5928F879" w14:textId="77777777" w:rsidR="00A26296" w:rsidRDefault="00A26296">
      <w:pPr>
        <w:pStyle w:val="Commentaire"/>
      </w:pPr>
      <w:r>
        <w:t>Correct:</w:t>
      </w:r>
    </w:p>
    <w:p w14:paraId="561F7439" w14:textId="77777777" w:rsidR="00A26296" w:rsidRDefault="00A26296">
      <w:pPr>
        <w:pStyle w:val="Commentaire"/>
      </w:pPr>
      <w:r>
        <w:t>Di Luca et al. (2020b)</w:t>
      </w:r>
    </w:p>
    <w:p w14:paraId="584CC6F8" w14:textId="0FBA8208" w:rsidR="00A26296" w:rsidRDefault="00A26296">
      <w:pPr>
        <w:pStyle w:val="Commentaire"/>
      </w:pPr>
      <w:r>
        <w:t>(Di Luca et al., 2020b)</w:t>
      </w:r>
    </w:p>
  </w:comment>
  <w:comment w:id="1057" w:author="Robin Matthews" w:date="2021-07-13T14:15:00Z" w:initials="RM">
    <w:p w14:paraId="31F731D9" w14:textId="77777777" w:rsidR="00A26296" w:rsidRDefault="00A26296">
      <w:pPr>
        <w:pStyle w:val="Commentaire"/>
      </w:pPr>
      <w:r>
        <w:rPr>
          <w:rStyle w:val="Marquedecommentaire"/>
        </w:rPr>
        <w:annotationRef/>
      </w:r>
      <w:r>
        <w:t>Extra stuff:</w:t>
      </w:r>
    </w:p>
    <w:p w14:paraId="7D659359" w14:textId="77777777" w:rsidR="00A26296" w:rsidRDefault="00A26296">
      <w:pPr>
        <w:pStyle w:val="Commentaire"/>
      </w:pPr>
      <w:r>
        <w:t>, )</w:t>
      </w:r>
    </w:p>
    <w:p w14:paraId="785429D4" w14:textId="77777777" w:rsidR="00A26296" w:rsidRDefault="00A26296">
      <w:pPr>
        <w:pStyle w:val="Commentaire"/>
      </w:pPr>
    </w:p>
    <w:p w14:paraId="51F023AD" w14:textId="77777777" w:rsidR="00A26296" w:rsidRDefault="00A26296">
      <w:pPr>
        <w:pStyle w:val="Commentaire"/>
      </w:pPr>
      <w:r>
        <w:t>Correct:</w:t>
      </w:r>
    </w:p>
    <w:p w14:paraId="7582406D" w14:textId="77777777" w:rsidR="00A26296" w:rsidRDefault="00A26296">
      <w:pPr>
        <w:pStyle w:val="Commentaire"/>
      </w:pPr>
      <w:r>
        <w:t>Wehner (2020)</w:t>
      </w:r>
    </w:p>
    <w:p w14:paraId="095991EC" w14:textId="20EE8EFC" w:rsidR="00A26296" w:rsidRDefault="00A26296">
      <w:pPr>
        <w:pStyle w:val="Commentaire"/>
      </w:pPr>
      <w:r>
        <w:t>(Wehner, 2020)</w:t>
      </w:r>
    </w:p>
  </w:comment>
  <w:comment w:id="1059" w:author="Robin Matthews" w:date="2021-07-13T14:15:00Z" w:initials="RM">
    <w:p w14:paraId="170D79C2" w14:textId="77777777" w:rsidR="00A26296" w:rsidRDefault="00A26296">
      <w:pPr>
        <w:pStyle w:val="Commentaire"/>
      </w:pPr>
      <w:r>
        <w:rPr>
          <w:rStyle w:val="Marquedecommentaire"/>
        </w:rPr>
        <w:annotationRef/>
      </w:r>
      <w:r>
        <w:t>Not found:</w:t>
      </w:r>
    </w:p>
    <w:p w14:paraId="023C9505" w14:textId="77777777" w:rsidR="00A26296" w:rsidRDefault="00A26296">
      <w:pPr>
        <w:pStyle w:val="Commentaire"/>
      </w:pPr>
      <w:r>
        <w:t>C. Li et al.</w:t>
      </w:r>
    </w:p>
    <w:p w14:paraId="14935371" w14:textId="77777777" w:rsidR="00A26296" w:rsidRDefault="00A26296">
      <w:pPr>
        <w:pStyle w:val="Commentaire"/>
      </w:pPr>
    </w:p>
    <w:p w14:paraId="33FDF08D" w14:textId="77777777" w:rsidR="00A26296" w:rsidRDefault="00A26296">
      <w:pPr>
        <w:pStyle w:val="Commentaire"/>
      </w:pPr>
      <w:r>
        <w:t>Extra stuff:</w:t>
      </w:r>
    </w:p>
    <w:p w14:paraId="5E5D54EE" w14:textId="77777777" w:rsidR="00A26296" w:rsidRDefault="00A26296">
      <w:pPr>
        <w:pStyle w:val="Commentaire"/>
      </w:pPr>
      <w:r>
        <w:t>(Li et al., a)</w:t>
      </w:r>
    </w:p>
    <w:p w14:paraId="5DA05558" w14:textId="77777777" w:rsidR="00A26296" w:rsidRDefault="00A26296">
      <w:pPr>
        <w:pStyle w:val="Commentaire"/>
      </w:pPr>
    </w:p>
    <w:p w14:paraId="20A8B5B2" w14:textId="77777777" w:rsidR="00A26296" w:rsidRDefault="00A26296">
      <w:pPr>
        <w:pStyle w:val="Commentaire"/>
      </w:pPr>
      <w:r>
        <w:t>Correct:</w:t>
      </w:r>
    </w:p>
    <w:p w14:paraId="1229808A" w14:textId="77777777" w:rsidR="00A26296" w:rsidRDefault="00A26296">
      <w:pPr>
        <w:pStyle w:val="Commentaire"/>
      </w:pPr>
      <w:r>
        <w:t>C. Li et al. (2020)</w:t>
      </w:r>
    </w:p>
    <w:p w14:paraId="7509DD82" w14:textId="5D34F2D8" w:rsidR="00A26296" w:rsidRDefault="00A26296">
      <w:pPr>
        <w:pStyle w:val="Commentaire"/>
      </w:pPr>
      <w:r>
        <w:t>(C. Li et al., 2020)</w:t>
      </w:r>
    </w:p>
  </w:comment>
  <w:comment w:id="1067" w:author="Robin Matthews" w:date="2021-07-13T14:15:00Z" w:initials="RM">
    <w:p w14:paraId="613877B8" w14:textId="77777777" w:rsidR="00A26296" w:rsidRDefault="00A26296">
      <w:pPr>
        <w:pStyle w:val="Commentaire"/>
      </w:pPr>
      <w:r>
        <w:rPr>
          <w:rStyle w:val="Marquedecommentaire"/>
        </w:rPr>
        <w:annotationRef/>
      </w:r>
      <w:r>
        <w:t>Not found:</w:t>
      </w:r>
    </w:p>
    <w:p w14:paraId="49B7F798" w14:textId="77777777" w:rsidR="00A26296" w:rsidRDefault="00A26296">
      <w:pPr>
        <w:pStyle w:val="Commentaire"/>
      </w:pPr>
      <w:r>
        <w:t>B. Mueller et al., 2016</w:t>
      </w:r>
    </w:p>
    <w:p w14:paraId="3FBD7A13" w14:textId="77777777" w:rsidR="00A26296" w:rsidRDefault="00A26296">
      <w:pPr>
        <w:pStyle w:val="Commentaire"/>
      </w:pPr>
    </w:p>
    <w:p w14:paraId="386AA6D8" w14:textId="77777777" w:rsidR="00A26296" w:rsidRDefault="00A26296">
      <w:pPr>
        <w:pStyle w:val="Commentaire"/>
      </w:pPr>
      <w:r>
        <w:t>Extra stuff:</w:t>
      </w:r>
    </w:p>
    <w:p w14:paraId="11B9068A" w14:textId="77777777" w:rsidR="00A26296" w:rsidRDefault="00A26296">
      <w:pPr>
        <w:pStyle w:val="Commentaire"/>
      </w:pPr>
      <w:r>
        <w:t>(Mueller et al., 2016a; ; )</w:t>
      </w:r>
    </w:p>
    <w:p w14:paraId="6AC549AA" w14:textId="77777777" w:rsidR="00A26296" w:rsidRDefault="00A26296">
      <w:pPr>
        <w:pStyle w:val="Commentaire"/>
      </w:pPr>
    </w:p>
    <w:p w14:paraId="20ED0C0B" w14:textId="77777777" w:rsidR="00A26296" w:rsidRDefault="00A26296">
      <w:pPr>
        <w:pStyle w:val="Commentaire"/>
      </w:pPr>
      <w:r>
        <w:t>Correct:</w:t>
      </w:r>
    </w:p>
    <w:p w14:paraId="0DF8B3E3" w14:textId="40F3D252" w:rsidR="00A26296" w:rsidRDefault="00A26296">
      <w:pPr>
        <w:pStyle w:val="Commentaire"/>
      </w:pPr>
      <w:r>
        <w:t>(B. Mueller et al., 2016; Lewis et al., 2017b; Suarez-Gutierrez et al., 2020b)</w:t>
      </w:r>
    </w:p>
  </w:comment>
  <w:comment w:id="1073" w:author="Robin Matthews" w:date="2021-07-13T14:15:00Z" w:initials="RM">
    <w:p w14:paraId="10EE4195" w14:textId="77777777" w:rsidR="00A26296" w:rsidRDefault="00A26296">
      <w:pPr>
        <w:pStyle w:val="Commentaire"/>
      </w:pPr>
      <w:r>
        <w:rPr>
          <w:rStyle w:val="Marquedecommentaire"/>
        </w:rPr>
        <w:annotationRef/>
      </w:r>
      <w:r>
        <w:t>Extra stuff:</w:t>
      </w:r>
    </w:p>
    <w:p w14:paraId="5CC9FF64" w14:textId="77777777" w:rsidR="00A26296" w:rsidRDefault="00A26296">
      <w:pPr>
        <w:pStyle w:val="Commentaire"/>
      </w:pPr>
      <w:r>
        <w:t xml:space="preserve">, </w:t>
      </w:r>
    </w:p>
    <w:p w14:paraId="52577DB9" w14:textId="77777777" w:rsidR="00A26296" w:rsidRDefault="00A26296">
      <w:pPr>
        <w:pStyle w:val="Commentaire"/>
      </w:pPr>
    </w:p>
    <w:p w14:paraId="027808EE" w14:textId="77777777" w:rsidR="00A26296" w:rsidRDefault="00A26296">
      <w:pPr>
        <w:pStyle w:val="Commentaire"/>
      </w:pPr>
      <w:r>
        <w:t>Correct:</w:t>
      </w:r>
    </w:p>
    <w:p w14:paraId="2CC5C73E" w14:textId="77777777" w:rsidR="00A26296" w:rsidRDefault="00A26296">
      <w:pPr>
        <w:pStyle w:val="Commentaire"/>
      </w:pPr>
      <w:r>
        <w:t>Fischer and Knutti (2015)</w:t>
      </w:r>
    </w:p>
    <w:p w14:paraId="501770AB" w14:textId="3A796C24" w:rsidR="00A26296" w:rsidRDefault="00A26296">
      <w:pPr>
        <w:pStyle w:val="Commentaire"/>
      </w:pPr>
      <w:r>
        <w:t>(Fischer and Knutti, 2015)</w:t>
      </w:r>
    </w:p>
  </w:comment>
  <w:comment w:id="1074" w:author="Robin Matthews" w:date="2021-07-13T14:15:00Z" w:initials="RM">
    <w:p w14:paraId="3411E45F" w14:textId="77777777" w:rsidR="00A26296" w:rsidRDefault="00A26296">
      <w:pPr>
        <w:pStyle w:val="Commentaire"/>
      </w:pPr>
      <w:r>
        <w:rPr>
          <w:rStyle w:val="Marquedecommentaire"/>
        </w:rPr>
        <w:annotationRef/>
      </w:r>
      <w:r>
        <w:t>Extra stuff:</w:t>
      </w:r>
    </w:p>
    <w:p w14:paraId="28E67ACA" w14:textId="77777777" w:rsidR="00A26296" w:rsidRDefault="00A26296">
      <w:pPr>
        <w:pStyle w:val="Commentaire"/>
      </w:pPr>
      <w:r>
        <w:t xml:space="preserve">, </w:t>
      </w:r>
    </w:p>
    <w:p w14:paraId="26E95CDA" w14:textId="77777777" w:rsidR="00A26296" w:rsidRDefault="00A26296">
      <w:pPr>
        <w:pStyle w:val="Commentaire"/>
      </w:pPr>
    </w:p>
    <w:p w14:paraId="34FF4903" w14:textId="77777777" w:rsidR="00A26296" w:rsidRDefault="00A26296">
      <w:pPr>
        <w:pStyle w:val="Commentaire"/>
      </w:pPr>
      <w:r>
        <w:t>Correct:</w:t>
      </w:r>
    </w:p>
    <w:p w14:paraId="75999E02" w14:textId="77777777" w:rsidR="00A26296" w:rsidRDefault="00A26296">
      <w:pPr>
        <w:pStyle w:val="Commentaire"/>
      </w:pPr>
      <w:r>
        <w:t>Kharin et al. (2018)</w:t>
      </w:r>
    </w:p>
    <w:p w14:paraId="0B2EDD0F" w14:textId="214FA957" w:rsidR="00A26296" w:rsidRDefault="00A26296">
      <w:pPr>
        <w:pStyle w:val="Commentaire"/>
      </w:pPr>
      <w:r>
        <w:t>(Kharin et al., 2018)</w:t>
      </w:r>
    </w:p>
  </w:comment>
  <w:comment w:id="1075" w:author="Robin Matthews" w:date="2021-07-13T14:15:00Z" w:initials="RM">
    <w:p w14:paraId="3C00AAF4" w14:textId="77777777" w:rsidR="00A26296" w:rsidRDefault="00A26296">
      <w:pPr>
        <w:pStyle w:val="Commentaire"/>
      </w:pPr>
      <w:r>
        <w:rPr>
          <w:rStyle w:val="Marquedecommentaire"/>
        </w:rPr>
        <w:annotationRef/>
      </w:r>
      <w:r>
        <w:t>Not found:</w:t>
      </w:r>
    </w:p>
    <w:p w14:paraId="400A510C" w14:textId="77777777" w:rsidR="00A26296" w:rsidRDefault="00A26296">
      <w:pPr>
        <w:pStyle w:val="Commentaire"/>
      </w:pPr>
      <w:r>
        <w:t>C. Li et al.</w:t>
      </w:r>
    </w:p>
    <w:p w14:paraId="71F41D05" w14:textId="77777777" w:rsidR="00A26296" w:rsidRDefault="00A26296">
      <w:pPr>
        <w:pStyle w:val="Commentaire"/>
      </w:pPr>
    </w:p>
    <w:p w14:paraId="4F43EF1E" w14:textId="77777777" w:rsidR="00A26296" w:rsidRDefault="00A26296">
      <w:pPr>
        <w:pStyle w:val="Commentaire"/>
      </w:pPr>
      <w:r>
        <w:t>Extra stuff:</w:t>
      </w:r>
    </w:p>
    <w:p w14:paraId="37896C42" w14:textId="77777777" w:rsidR="00A26296" w:rsidRDefault="00A26296">
      <w:pPr>
        <w:pStyle w:val="Commentaire"/>
      </w:pPr>
      <w:r>
        <w:t>Li et al., )</w:t>
      </w:r>
    </w:p>
    <w:p w14:paraId="72AF002B" w14:textId="77777777" w:rsidR="00A26296" w:rsidRDefault="00A26296">
      <w:pPr>
        <w:pStyle w:val="Commentaire"/>
      </w:pPr>
    </w:p>
    <w:p w14:paraId="119A86B7" w14:textId="77777777" w:rsidR="00A26296" w:rsidRDefault="00A26296">
      <w:pPr>
        <w:pStyle w:val="Commentaire"/>
      </w:pPr>
      <w:r>
        <w:t>Correct:</w:t>
      </w:r>
    </w:p>
    <w:p w14:paraId="4E132803" w14:textId="77777777" w:rsidR="00A26296" w:rsidRDefault="00A26296">
      <w:pPr>
        <w:pStyle w:val="Commentaire"/>
      </w:pPr>
      <w:r>
        <w:t>C. Li et al. (2020)</w:t>
      </w:r>
    </w:p>
    <w:p w14:paraId="4F76ABD5" w14:textId="4FF2DEAB" w:rsidR="00A26296" w:rsidRDefault="00A26296">
      <w:pPr>
        <w:pStyle w:val="Commentaire"/>
      </w:pPr>
      <w:r>
        <w:t>(C. Li et al., 2020)</w:t>
      </w:r>
    </w:p>
  </w:comment>
  <w:comment w:id="1076" w:author="Robin Matthews" w:date="2021-07-13T14:15:00Z" w:initials="RM">
    <w:p w14:paraId="20D88E76" w14:textId="77777777" w:rsidR="00A26296" w:rsidRDefault="00A26296">
      <w:pPr>
        <w:pStyle w:val="Commentaire"/>
      </w:pPr>
      <w:r>
        <w:rPr>
          <w:rStyle w:val="Marquedecommentaire"/>
        </w:rPr>
        <w:annotationRef/>
      </w:r>
      <w:r>
        <w:t>Not found:</w:t>
      </w:r>
    </w:p>
    <w:p w14:paraId="14F494FD" w14:textId="77777777" w:rsidR="00A26296" w:rsidRDefault="00A26296">
      <w:pPr>
        <w:pStyle w:val="Commentaire"/>
      </w:pPr>
      <w:r>
        <w:t>C. Li et al.</w:t>
      </w:r>
    </w:p>
    <w:p w14:paraId="71CB1C9E" w14:textId="77777777" w:rsidR="00A26296" w:rsidRDefault="00A26296">
      <w:pPr>
        <w:pStyle w:val="Commentaire"/>
      </w:pPr>
    </w:p>
    <w:p w14:paraId="156CE72F" w14:textId="77777777" w:rsidR="00A26296" w:rsidRDefault="00A26296">
      <w:pPr>
        <w:pStyle w:val="Commentaire"/>
      </w:pPr>
      <w:r>
        <w:t>Extra stuff:</w:t>
      </w:r>
    </w:p>
    <w:p w14:paraId="72436FBF" w14:textId="77777777" w:rsidR="00A26296" w:rsidRDefault="00A26296">
      <w:pPr>
        <w:pStyle w:val="Commentaire"/>
      </w:pPr>
      <w:r>
        <w:t>(Li et al., a)</w:t>
      </w:r>
    </w:p>
    <w:p w14:paraId="73467020" w14:textId="77777777" w:rsidR="00A26296" w:rsidRDefault="00A26296">
      <w:pPr>
        <w:pStyle w:val="Commentaire"/>
      </w:pPr>
    </w:p>
    <w:p w14:paraId="26E5EFCC" w14:textId="77777777" w:rsidR="00A26296" w:rsidRDefault="00A26296">
      <w:pPr>
        <w:pStyle w:val="Commentaire"/>
      </w:pPr>
      <w:r>
        <w:t>Correct:</w:t>
      </w:r>
    </w:p>
    <w:p w14:paraId="06ACDAC9" w14:textId="77777777" w:rsidR="00A26296" w:rsidRDefault="00A26296">
      <w:pPr>
        <w:pStyle w:val="Commentaire"/>
      </w:pPr>
      <w:r>
        <w:t>C. Li et al. (2020)</w:t>
      </w:r>
    </w:p>
    <w:p w14:paraId="6498CB78" w14:textId="3051F5A9" w:rsidR="00A26296" w:rsidRDefault="00A26296">
      <w:pPr>
        <w:pStyle w:val="Commentaire"/>
      </w:pPr>
      <w:r>
        <w:t>(C. Li et al., 2020)</w:t>
      </w:r>
    </w:p>
  </w:comment>
  <w:comment w:id="1081" w:author="Robin Matthews" w:date="2021-07-13T18:59:00Z" w:initials="RM">
    <w:p w14:paraId="5D83748E" w14:textId="77777777" w:rsidR="00EF22A6" w:rsidRDefault="00EF22A6">
      <w:pPr>
        <w:pStyle w:val="Commentaire"/>
      </w:pPr>
      <w:r>
        <w:rPr>
          <w:rStyle w:val="Marquedecommentaire"/>
        </w:rPr>
        <w:annotationRef/>
      </w:r>
      <w:r>
        <w:t>Mendeley field also contains</w:t>
      </w:r>
    </w:p>
    <w:p w14:paraId="26CEE222" w14:textId="77777777" w:rsidR="00EF22A6" w:rsidRDefault="00EF22A6">
      <w:pPr>
        <w:pStyle w:val="Commentaire"/>
      </w:pPr>
      <w:r>
        <w:t>Seneviratne et al., 2018b</w:t>
      </w:r>
    </w:p>
    <w:p w14:paraId="0537D824" w14:textId="77777777" w:rsidR="00EF22A6" w:rsidRDefault="00EF22A6">
      <w:pPr>
        <w:pStyle w:val="Commentaire"/>
      </w:pPr>
    </w:p>
    <w:p w14:paraId="2EE9DD4A" w14:textId="351430C6" w:rsidR="00EF22A6" w:rsidRDefault="00EF22A6">
      <w:pPr>
        <w:pStyle w:val="Commentaire"/>
      </w:pPr>
      <w:r>
        <w:t>Want me to remove it?</w:t>
      </w:r>
    </w:p>
  </w:comment>
  <w:comment w:id="1082" w:author="Robin Matthews" w:date="2021-07-13T14:15:00Z" w:initials="RM">
    <w:p w14:paraId="78A72DE4" w14:textId="77777777" w:rsidR="00A26296" w:rsidRDefault="00A26296">
      <w:pPr>
        <w:pStyle w:val="Commentaire"/>
      </w:pPr>
      <w:r>
        <w:rPr>
          <w:rStyle w:val="Marquedecommentaire"/>
        </w:rPr>
        <w:annotationRef/>
      </w:r>
      <w:r>
        <w:t>Not found:</w:t>
      </w:r>
    </w:p>
    <w:p w14:paraId="345BEC1B" w14:textId="77777777" w:rsidR="00A26296" w:rsidRDefault="00A26296">
      <w:pPr>
        <w:pStyle w:val="Commentaire"/>
      </w:pPr>
      <w:r>
        <w:t>Seneviratne et al., 2018b</w:t>
      </w:r>
    </w:p>
    <w:p w14:paraId="00E2C125" w14:textId="77777777" w:rsidR="00A26296" w:rsidRDefault="00A26296">
      <w:pPr>
        <w:pStyle w:val="Commentaire"/>
      </w:pPr>
      <w:r>
        <w:t>Spinoni et al., 2018b</w:t>
      </w:r>
    </w:p>
    <w:p w14:paraId="3CA2998A" w14:textId="77777777" w:rsidR="00A26296" w:rsidRDefault="00A26296">
      <w:pPr>
        <w:pStyle w:val="Commentaire"/>
      </w:pPr>
    </w:p>
    <w:p w14:paraId="3EABB6C9" w14:textId="77777777" w:rsidR="00A26296" w:rsidRDefault="00A26296">
      <w:pPr>
        <w:pStyle w:val="Commentaire"/>
      </w:pPr>
      <w:r>
        <w:t>Extra stuff:</w:t>
      </w:r>
    </w:p>
    <w:p w14:paraId="1DCCD2FA" w14:textId="77777777" w:rsidR="00A26296" w:rsidRDefault="00A26296">
      <w:pPr>
        <w:pStyle w:val="Commentaire"/>
      </w:pPr>
      <w:r>
        <w:t>(;  Spinoni et al., 2018a</w:t>
      </w:r>
    </w:p>
    <w:p w14:paraId="3BF1FC0E" w14:textId="77777777" w:rsidR="00A26296" w:rsidRDefault="00A26296">
      <w:pPr>
        <w:pStyle w:val="Commentaire"/>
      </w:pPr>
    </w:p>
    <w:p w14:paraId="61EBAEE8" w14:textId="77777777" w:rsidR="00A26296" w:rsidRDefault="00A26296">
      <w:pPr>
        <w:pStyle w:val="Commentaire"/>
      </w:pPr>
      <w:r>
        <w:t>Correct:</w:t>
      </w:r>
    </w:p>
    <w:p w14:paraId="210CC347" w14:textId="29A1F624" w:rsidR="00A26296" w:rsidRDefault="00A26296">
      <w:pPr>
        <w:pStyle w:val="Commentaire"/>
      </w:pPr>
      <w:r>
        <w:t>(Seneviratne et al., 2018b; Spinoni et al., 2018b; Lionello and Scarascia, 2020)</w:t>
      </w:r>
    </w:p>
  </w:comment>
  <w:comment w:id="1087" w:author="Robin Matthews" w:date="2021-07-13T14:15:00Z" w:initials="RM">
    <w:p w14:paraId="5EFF0F95" w14:textId="77777777" w:rsidR="00A26296" w:rsidRDefault="00A26296">
      <w:pPr>
        <w:pStyle w:val="Commentaire"/>
      </w:pPr>
      <w:r>
        <w:rPr>
          <w:rStyle w:val="Marquedecommentaire"/>
        </w:rPr>
        <w:annotationRef/>
      </w:r>
      <w:r>
        <w:t>Not found:</w:t>
      </w:r>
    </w:p>
    <w:p w14:paraId="46840A2D" w14:textId="77777777" w:rsidR="00A26296" w:rsidRDefault="00A26296">
      <w:pPr>
        <w:pStyle w:val="Commentaire"/>
      </w:pPr>
      <w:r>
        <w:t>Nicholls et al.</w:t>
      </w:r>
    </w:p>
    <w:p w14:paraId="2B037BC3" w14:textId="77777777" w:rsidR="00A26296" w:rsidRDefault="00A26296">
      <w:pPr>
        <w:pStyle w:val="Commentaire"/>
      </w:pPr>
    </w:p>
    <w:p w14:paraId="54444647" w14:textId="77777777" w:rsidR="00A26296" w:rsidRDefault="00A26296">
      <w:pPr>
        <w:pStyle w:val="Commentaire"/>
      </w:pPr>
      <w:r>
        <w:t>Extra stuff:</w:t>
      </w:r>
    </w:p>
    <w:p w14:paraId="3E334D1B" w14:textId="77777777" w:rsidR="00A26296" w:rsidRDefault="00A26296">
      <w:pPr>
        <w:pStyle w:val="Commentaire"/>
      </w:pPr>
      <w:r>
        <w:t>Dosio and Fischer, )</w:t>
      </w:r>
    </w:p>
    <w:p w14:paraId="19FD2846" w14:textId="77777777" w:rsidR="00A26296" w:rsidRDefault="00A26296">
      <w:pPr>
        <w:pStyle w:val="Commentaire"/>
      </w:pPr>
    </w:p>
    <w:p w14:paraId="0D0ACB4C" w14:textId="77777777" w:rsidR="00A26296" w:rsidRDefault="00A26296">
      <w:pPr>
        <w:pStyle w:val="Commentaire"/>
      </w:pPr>
      <w:r>
        <w:t>Correct:</w:t>
      </w:r>
    </w:p>
    <w:p w14:paraId="31B80E79" w14:textId="77777777" w:rsidR="00A26296" w:rsidRDefault="00A26296">
      <w:pPr>
        <w:pStyle w:val="Commentaire"/>
      </w:pPr>
      <w:r>
        <w:t>Nicholls et al. (2018)</w:t>
      </w:r>
    </w:p>
    <w:p w14:paraId="410CB66A" w14:textId="7D1012FE" w:rsidR="00A26296" w:rsidRDefault="00A26296">
      <w:pPr>
        <w:pStyle w:val="Commentaire"/>
      </w:pPr>
      <w:r>
        <w:t>(Nicholls et al., 2018)</w:t>
      </w:r>
    </w:p>
  </w:comment>
  <w:comment w:id="1088" w:author="Robin Matthews" w:date="2021-07-13T19:00:00Z" w:initials="RM">
    <w:p w14:paraId="14FC6094" w14:textId="77777777" w:rsidR="00EF22A6" w:rsidRDefault="00EF22A6">
      <w:pPr>
        <w:pStyle w:val="Commentaire"/>
      </w:pPr>
      <w:r>
        <w:rPr>
          <w:rStyle w:val="Marquedecommentaire"/>
        </w:rPr>
        <w:annotationRef/>
      </w:r>
      <w:r>
        <w:t>Mendeley field contains ‘Nicholls et al., 2018’. Want me to remove it?</w:t>
      </w:r>
    </w:p>
    <w:p w14:paraId="1B42267D" w14:textId="77777777" w:rsidR="00EF22A6" w:rsidRDefault="00EF22A6">
      <w:pPr>
        <w:pStyle w:val="Commentaire"/>
      </w:pPr>
    </w:p>
    <w:p w14:paraId="4CAF11FE" w14:textId="15976B0D" w:rsidR="00EF22A6" w:rsidRDefault="00EF22A6">
      <w:pPr>
        <w:pStyle w:val="Commentaire"/>
      </w:pPr>
      <w:r>
        <w:t>Provide DOI for Dosio and Fischer, 2018 so I can ad dit.</w:t>
      </w:r>
    </w:p>
  </w:comment>
  <w:comment w:id="1089" w:author="Robin Matthews" w:date="2021-07-13T14:15:00Z" w:initials="RM">
    <w:p w14:paraId="47AC08A4" w14:textId="77777777" w:rsidR="00A26296" w:rsidRDefault="00A26296">
      <w:pPr>
        <w:pStyle w:val="Commentaire"/>
      </w:pPr>
      <w:r>
        <w:rPr>
          <w:rStyle w:val="Marquedecommentaire"/>
        </w:rPr>
        <w:annotationRef/>
      </w:r>
      <w:r>
        <w:t>Extra stuff:</w:t>
      </w:r>
    </w:p>
    <w:p w14:paraId="4481EB31" w14:textId="77777777" w:rsidR="00A26296" w:rsidRDefault="00A26296">
      <w:pPr>
        <w:pStyle w:val="Commentaire"/>
      </w:pPr>
      <w:r>
        <w:t xml:space="preserve">, </w:t>
      </w:r>
    </w:p>
    <w:p w14:paraId="7A2D9627" w14:textId="77777777" w:rsidR="00A26296" w:rsidRDefault="00A26296">
      <w:pPr>
        <w:pStyle w:val="Commentaire"/>
      </w:pPr>
    </w:p>
    <w:p w14:paraId="3B0DFD89" w14:textId="77777777" w:rsidR="00A26296" w:rsidRDefault="00A26296">
      <w:pPr>
        <w:pStyle w:val="Commentaire"/>
      </w:pPr>
      <w:r>
        <w:t>Correct:</w:t>
      </w:r>
    </w:p>
    <w:p w14:paraId="5D5B4C44" w14:textId="77777777" w:rsidR="00A26296" w:rsidRDefault="00A26296">
      <w:pPr>
        <w:pStyle w:val="Commentaire"/>
      </w:pPr>
      <w:r>
        <w:t>Whan et al. (2015)</w:t>
      </w:r>
    </w:p>
    <w:p w14:paraId="7BFEE6CC" w14:textId="1289C797" w:rsidR="00A26296" w:rsidRDefault="00A26296">
      <w:pPr>
        <w:pStyle w:val="Commentaire"/>
      </w:pPr>
      <w:r>
        <w:t>(Whan et al., 2015)</w:t>
      </w:r>
    </w:p>
  </w:comment>
  <w:comment w:id="1097" w:author="Robin Matthews" w:date="2021-07-13T14:15:00Z" w:initials="RM">
    <w:p w14:paraId="6DA07835" w14:textId="77777777" w:rsidR="00A26296" w:rsidRDefault="00A26296">
      <w:pPr>
        <w:pStyle w:val="Commentaire"/>
      </w:pPr>
      <w:r>
        <w:rPr>
          <w:rStyle w:val="Marquedecommentaire"/>
        </w:rPr>
        <w:annotationRef/>
      </w:r>
      <w:r>
        <w:t>Not found:</w:t>
      </w:r>
    </w:p>
    <w:p w14:paraId="1D3C2B89" w14:textId="77777777" w:rsidR="00A26296" w:rsidRDefault="00A26296">
      <w:pPr>
        <w:pStyle w:val="Commentaire"/>
      </w:pPr>
      <w:r>
        <w:t>Di Luca et al., 2020b</w:t>
      </w:r>
    </w:p>
    <w:p w14:paraId="5EB2DD56" w14:textId="77777777" w:rsidR="00A26296" w:rsidRDefault="00A26296">
      <w:pPr>
        <w:pStyle w:val="Commentaire"/>
      </w:pPr>
    </w:p>
    <w:p w14:paraId="10BF7D6A" w14:textId="77777777" w:rsidR="00A26296" w:rsidRDefault="00A26296">
      <w:pPr>
        <w:pStyle w:val="Commentaire"/>
      </w:pPr>
      <w:r>
        <w:t>Extra stuff:</w:t>
      </w:r>
    </w:p>
    <w:p w14:paraId="7DD5DE60" w14:textId="77777777" w:rsidR="00A26296" w:rsidRDefault="00A26296">
      <w:pPr>
        <w:pStyle w:val="Commentaire"/>
      </w:pPr>
      <w:r>
        <w:t xml:space="preserve">(Di Luca et al., 2020a; </w:t>
      </w:r>
    </w:p>
    <w:p w14:paraId="58B6F3BD" w14:textId="77777777" w:rsidR="00A26296" w:rsidRDefault="00A26296">
      <w:pPr>
        <w:pStyle w:val="Commentaire"/>
      </w:pPr>
    </w:p>
    <w:p w14:paraId="1C975C71" w14:textId="77777777" w:rsidR="00A26296" w:rsidRDefault="00A26296">
      <w:pPr>
        <w:pStyle w:val="Commentaire"/>
      </w:pPr>
      <w:r>
        <w:t>Correct:</w:t>
      </w:r>
    </w:p>
    <w:p w14:paraId="361D0FD8" w14:textId="75C2115F" w:rsidR="00A26296" w:rsidRDefault="00A26296">
      <w:pPr>
        <w:pStyle w:val="Commentaire"/>
      </w:pPr>
      <w:r>
        <w:t>(Di Luca et al., 2020b; Suarez-Gutierrez et al., 2020a)</w:t>
      </w:r>
    </w:p>
  </w:comment>
  <w:comment w:id="1099" w:author="Robin Matthews" w:date="2021-07-13T14:15:00Z" w:initials="RM">
    <w:p w14:paraId="73D5838B" w14:textId="77777777" w:rsidR="00A26296" w:rsidRDefault="00A26296">
      <w:pPr>
        <w:pStyle w:val="Commentaire"/>
      </w:pPr>
      <w:r>
        <w:rPr>
          <w:rStyle w:val="Marquedecommentaire"/>
        </w:rPr>
        <w:annotationRef/>
      </w:r>
      <w:r>
        <w:t>Extra stuff:</w:t>
      </w:r>
    </w:p>
    <w:p w14:paraId="49BB0C70" w14:textId="77777777" w:rsidR="00A26296" w:rsidRDefault="00A26296">
      <w:pPr>
        <w:pStyle w:val="Commentaire"/>
      </w:pPr>
      <w:r>
        <w:t>, )</w:t>
      </w:r>
    </w:p>
    <w:p w14:paraId="49A97E39" w14:textId="77777777" w:rsidR="00A26296" w:rsidRDefault="00A26296">
      <w:pPr>
        <w:pStyle w:val="Commentaire"/>
      </w:pPr>
    </w:p>
    <w:p w14:paraId="1C00CA31" w14:textId="77777777" w:rsidR="00A26296" w:rsidRDefault="00A26296">
      <w:pPr>
        <w:pStyle w:val="Commentaire"/>
      </w:pPr>
      <w:r>
        <w:t>Correct:</w:t>
      </w:r>
    </w:p>
    <w:p w14:paraId="375F7950" w14:textId="77777777" w:rsidR="00A26296" w:rsidRDefault="00A26296">
      <w:pPr>
        <w:pStyle w:val="Commentaire"/>
      </w:pPr>
      <w:r>
        <w:t>Brown (2020)</w:t>
      </w:r>
    </w:p>
    <w:p w14:paraId="5A269479" w14:textId="64BDC5AE" w:rsidR="00A26296" w:rsidRDefault="00A26296">
      <w:pPr>
        <w:pStyle w:val="Commentaire"/>
      </w:pPr>
      <w:r>
        <w:t>(Brown, 2020)</w:t>
      </w:r>
    </w:p>
  </w:comment>
  <w:comment w:id="1101" w:author="Robin Matthews" w:date="2021-07-13T14:15:00Z" w:initials="RM">
    <w:p w14:paraId="060381E7" w14:textId="77777777" w:rsidR="00A26296" w:rsidRDefault="00A26296">
      <w:pPr>
        <w:pStyle w:val="Commentaire"/>
      </w:pPr>
      <w:r>
        <w:rPr>
          <w:rStyle w:val="Marquedecommentaire"/>
        </w:rPr>
        <w:annotationRef/>
      </w:r>
      <w:r>
        <w:t>Not found:</w:t>
      </w:r>
    </w:p>
    <w:p w14:paraId="0DD43B70" w14:textId="77777777" w:rsidR="00A26296" w:rsidRDefault="00A26296">
      <w:pPr>
        <w:pStyle w:val="Commentaire"/>
      </w:pPr>
      <w:r>
        <w:t>2021b</w:t>
      </w:r>
    </w:p>
    <w:p w14:paraId="6659B0CE" w14:textId="77777777" w:rsidR="00A26296" w:rsidRDefault="00A26296">
      <w:pPr>
        <w:pStyle w:val="Commentaire"/>
      </w:pPr>
    </w:p>
    <w:p w14:paraId="5F0394DB" w14:textId="77777777" w:rsidR="00A26296" w:rsidRDefault="00A26296">
      <w:pPr>
        <w:pStyle w:val="Commentaire"/>
      </w:pPr>
      <w:r>
        <w:t>Extra stuff:</w:t>
      </w:r>
    </w:p>
    <w:p w14:paraId="7066FCD7" w14:textId="77777777" w:rsidR="00A26296" w:rsidRDefault="00A26296">
      <w:pPr>
        <w:pStyle w:val="Commentaire"/>
      </w:pPr>
      <w:r>
        <w:t>, 2021)</w:t>
      </w:r>
    </w:p>
    <w:p w14:paraId="7A31854F" w14:textId="77777777" w:rsidR="00A26296" w:rsidRDefault="00A26296">
      <w:pPr>
        <w:pStyle w:val="Commentaire"/>
      </w:pPr>
    </w:p>
    <w:p w14:paraId="5EB5331C" w14:textId="77777777" w:rsidR="00A26296" w:rsidRDefault="00A26296">
      <w:pPr>
        <w:pStyle w:val="Commentaire"/>
      </w:pPr>
      <w:r>
        <w:t>Correct:</w:t>
      </w:r>
    </w:p>
    <w:p w14:paraId="2806CADC" w14:textId="77777777" w:rsidR="00A26296" w:rsidRDefault="00A26296">
      <w:pPr>
        <w:pStyle w:val="Commentaire"/>
      </w:pPr>
      <w:r>
        <w:t>Coppola et al. (2021b)</w:t>
      </w:r>
    </w:p>
    <w:p w14:paraId="72C579AE" w14:textId="27A11677" w:rsidR="00A26296" w:rsidRDefault="00A26296">
      <w:pPr>
        <w:pStyle w:val="Commentaire"/>
      </w:pPr>
      <w:r>
        <w:t>(Coppola et al., 2021b)</w:t>
      </w:r>
    </w:p>
  </w:comment>
  <w:comment w:id="1110" w:author="Robin Matthews" w:date="2021-07-13T14:15:00Z" w:initials="RM">
    <w:p w14:paraId="6A806872" w14:textId="77777777" w:rsidR="00A26296" w:rsidRDefault="00A26296">
      <w:pPr>
        <w:pStyle w:val="Commentaire"/>
      </w:pPr>
      <w:r>
        <w:rPr>
          <w:rStyle w:val="Marquedecommentaire"/>
        </w:rPr>
        <w:annotationRef/>
      </w:r>
      <w:r>
        <w:t>Extra stuff:</w:t>
      </w:r>
    </w:p>
    <w:p w14:paraId="6F1A6FF5" w14:textId="77777777" w:rsidR="00A26296" w:rsidRDefault="00A26296">
      <w:pPr>
        <w:pStyle w:val="Commentaire"/>
      </w:pPr>
      <w:r>
        <w:t xml:space="preserve">(; ; ; ; ; ; ; ; ; </w:t>
      </w:r>
    </w:p>
    <w:p w14:paraId="6B5EE351" w14:textId="77777777" w:rsidR="00A26296" w:rsidRDefault="00A26296">
      <w:pPr>
        <w:pStyle w:val="Commentaire"/>
      </w:pPr>
    </w:p>
    <w:p w14:paraId="62263722" w14:textId="77777777" w:rsidR="00A26296" w:rsidRDefault="00A26296">
      <w:pPr>
        <w:pStyle w:val="Commentaire"/>
      </w:pPr>
      <w:r>
        <w:t>Correct:</w:t>
      </w:r>
    </w:p>
    <w:p w14:paraId="1C65432A" w14:textId="6F1E02FE" w:rsidR="00A26296" w:rsidRDefault="00A26296">
      <w:pPr>
        <w:pStyle w:val="Commentaire"/>
      </w:pPr>
      <w:r>
        <w:t>(Giorgi et al., 2014; Engelbrecht et al., 2015; Lelieveld et al., 2016; Russo et al., 2016; Dosio, 2017; Bathiany et al., 2018; Mba et al., 2018; Nangombe et al., 2018; Weber et al., 2018; Kruger et al., 2019)</w:t>
      </w:r>
    </w:p>
  </w:comment>
  <w:comment w:id="1113" w:author="Robin Matthews" w:date="2021-07-13T14:15:00Z" w:initials="RM">
    <w:p w14:paraId="401AD4D1" w14:textId="77777777" w:rsidR="00A26296" w:rsidRDefault="00A26296">
      <w:pPr>
        <w:pStyle w:val="Commentaire"/>
      </w:pPr>
      <w:r>
        <w:rPr>
          <w:rStyle w:val="Marquedecommentaire"/>
        </w:rPr>
        <w:annotationRef/>
      </w:r>
      <w:r>
        <w:t>Not found:</w:t>
      </w:r>
    </w:p>
    <w:p w14:paraId="56FB9195" w14:textId="77777777" w:rsidR="00A26296" w:rsidRDefault="00A26296">
      <w:pPr>
        <w:pStyle w:val="Commentaire"/>
      </w:pPr>
      <w:r>
        <w:t>2021b</w:t>
      </w:r>
    </w:p>
    <w:p w14:paraId="666114EF" w14:textId="77777777" w:rsidR="00A26296" w:rsidRDefault="00A26296">
      <w:pPr>
        <w:pStyle w:val="Commentaire"/>
      </w:pPr>
    </w:p>
    <w:p w14:paraId="31236960" w14:textId="77777777" w:rsidR="00A26296" w:rsidRDefault="00A26296">
      <w:pPr>
        <w:pStyle w:val="Commentaire"/>
      </w:pPr>
      <w:r>
        <w:t>Extra stuff:</w:t>
      </w:r>
    </w:p>
    <w:p w14:paraId="0F52FAA3" w14:textId="77777777" w:rsidR="00A26296" w:rsidRDefault="00A26296">
      <w:pPr>
        <w:pStyle w:val="Commentaire"/>
      </w:pPr>
      <w:r>
        <w:t>, 2021</w:t>
      </w:r>
    </w:p>
    <w:p w14:paraId="4E525CFC" w14:textId="77777777" w:rsidR="00A26296" w:rsidRDefault="00A26296">
      <w:pPr>
        <w:pStyle w:val="Commentaire"/>
      </w:pPr>
    </w:p>
    <w:p w14:paraId="71E9DB0C" w14:textId="77777777" w:rsidR="00A26296" w:rsidRDefault="00A26296">
      <w:pPr>
        <w:pStyle w:val="Commentaire"/>
      </w:pPr>
      <w:r>
        <w:t>Correct:</w:t>
      </w:r>
    </w:p>
    <w:p w14:paraId="1A845E30" w14:textId="77777777" w:rsidR="00A26296" w:rsidRDefault="00A26296">
      <w:pPr>
        <w:pStyle w:val="Commentaire"/>
      </w:pPr>
      <w:r>
        <w:t>Coppola et al. (2021b)</w:t>
      </w:r>
    </w:p>
    <w:p w14:paraId="3FE134AD" w14:textId="631E1793" w:rsidR="00A26296" w:rsidRDefault="00A26296">
      <w:pPr>
        <w:pStyle w:val="Commentaire"/>
      </w:pPr>
      <w:r>
        <w:t>(Coppola et al., 2021b)</w:t>
      </w:r>
    </w:p>
  </w:comment>
  <w:comment w:id="1114" w:author="Robin Matthews" w:date="2021-07-13T14:15:00Z" w:initials="RM">
    <w:p w14:paraId="69CF5A16" w14:textId="77777777" w:rsidR="00A26296" w:rsidRDefault="00A26296">
      <w:pPr>
        <w:pStyle w:val="Commentaire"/>
      </w:pPr>
      <w:r>
        <w:rPr>
          <w:rStyle w:val="Marquedecommentaire"/>
        </w:rPr>
        <w:annotationRef/>
      </w:r>
      <w:r>
        <w:t>Not found:</w:t>
      </w:r>
    </w:p>
    <w:p w14:paraId="258B4F42" w14:textId="77777777" w:rsidR="00A26296" w:rsidRDefault="00A26296">
      <w:pPr>
        <w:pStyle w:val="Commentaire"/>
      </w:pPr>
      <w:r>
        <w:t>C. Li et al.</w:t>
      </w:r>
    </w:p>
    <w:p w14:paraId="155F288D" w14:textId="77777777" w:rsidR="00A26296" w:rsidRDefault="00A26296">
      <w:pPr>
        <w:pStyle w:val="Commentaire"/>
      </w:pPr>
    </w:p>
    <w:p w14:paraId="5E66F6D5" w14:textId="77777777" w:rsidR="00A26296" w:rsidRDefault="00A26296">
      <w:pPr>
        <w:pStyle w:val="Commentaire"/>
      </w:pPr>
      <w:r>
        <w:t>Extra stuff:</w:t>
      </w:r>
    </w:p>
    <w:p w14:paraId="4EF74B64" w14:textId="77777777" w:rsidR="00A26296" w:rsidRDefault="00A26296">
      <w:pPr>
        <w:pStyle w:val="Commentaire"/>
      </w:pPr>
      <w:r>
        <w:t>Li et al., )</w:t>
      </w:r>
    </w:p>
    <w:p w14:paraId="1DD3206A" w14:textId="77777777" w:rsidR="00A26296" w:rsidRDefault="00A26296">
      <w:pPr>
        <w:pStyle w:val="Commentaire"/>
      </w:pPr>
    </w:p>
    <w:p w14:paraId="607DB129" w14:textId="77777777" w:rsidR="00A26296" w:rsidRDefault="00A26296">
      <w:pPr>
        <w:pStyle w:val="Commentaire"/>
      </w:pPr>
      <w:r>
        <w:t>Correct:</w:t>
      </w:r>
    </w:p>
    <w:p w14:paraId="5FC4411B" w14:textId="77777777" w:rsidR="00A26296" w:rsidRDefault="00A26296">
      <w:pPr>
        <w:pStyle w:val="Commentaire"/>
      </w:pPr>
      <w:r>
        <w:t>C. Li et al. (2020)</w:t>
      </w:r>
    </w:p>
    <w:p w14:paraId="74C008FE" w14:textId="070292FC" w:rsidR="00A26296" w:rsidRDefault="00A26296">
      <w:pPr>
        <w:pStyle w:val="Commentaire"/>
      </w:pPr>
      <w:r>
        <w:t>(C. Li et al., 2020)</w:t>
      </w:r>
    </w:p>
  </w:comment>
  <w:comment w:id="1115" w:author="Robin Matthews" w:date="2021-07-13T14:15:00Z" w:initials="RM">
    <w:p w14:paraId="4ED447C2" w14:textId="77777777" w:rsidR="00A26296" w:rsidRDefault="00A26296">
      <w:pPr>
        <w:pStyle w:val="Commentaire"/>
      </w:pPr>
      <w:r>
        <w:rPr>
          <w:rStyle w:val="Marquedecommentaire"/>
        </w:rPr>
        <w:annotationRef/>
      </w:r>
      <w:r>
        <w:t>Not found:</w:t>
      </w:r>
    </w:p>
    <w:p w14:paraId="471F3F5C" w14:textId="77777777" w:rsidR="00A26296" w:rsidRDefault="00A26296">
      <w:pPr>
        <w:pStyle w:val="Commentaire"/>
      </w:pPr>
      <w:r>
        <w:t>R. Zhang et al., 2015</w:t>
      </w:r>
    </w:p>
    <w:p w14:paraId="50132041" w14:textId="77777777" w:rsidR="00A26296" w:rsidRDefault="00A26296">
      <w:pPr>
        <w:pStyle w:val="Commentaire"/>
      </w:pPr>
      <w:r>
        <w:t>L. Li et al., 2019</w:t>
      </w:r>
    </w:p>
    <w:p w14:paraId="2D0D5009" w14:textId="77777777" w:rsidR="00A26296" w:rsidRDefault="00A26296">
      <w:pPr>
        <w:pStyle w:val="Commentaire"/>
      </w:pPr>
    </w:p>
    <w:p w14:paraId="6AFC811F" w14:textId="77777777" w:rsidR="00A26296" w:rsidRDefault="00A26296">
      <w:pPr>
        <w:pStyle w:val="Commentaire"/>
      </w:pPr>
      <w:r>
        <w:t>Extra stuff:</w:t>
      </w:r>
    </w:p>
    <w:p w14:paraId="384D6EF2" w14:textId="77777777" w:rsidR="00A26296" w:rsidRDefault="00A26296">
      <w:pPr>
        <w:pStyle w:val="Commentaire"/>
      </w:pPr>
      <w:r>
        <w:t xml:space="preserve">(; ; Li et al., 2019b; ; ; ; ; ; ; Zhang et al., 2015c; ; ; </w:t>
      </w:r>
    </w:p>
    <w:p w14:paraId="360333CA" w14:textId="77777777" w:rsidR="00A26296" w:rsidRDefault="00A26296">
      <w:pPr>
        <w:pStyle w:val="Commentaire"/>
      </w:pPr>
    </w:p>
    <w:p w14:paraId="2F590EDA" w14:textId="77777777" w:rsidR="00A26296" w:rsidRDefault="00A26296">
      <w:pPr>
        <w:pStyle w:val="Commentaire"/>
      </w:pPr>
      <w:r>
        <w:t>Correct:</w:t>
      </w:r>
    </w:p>
    <w:p w14:paraId="685859EF" w14:textId="1675A989" w:rsidR="00A26296" w:rsidRDefault="00A26296">
      <w:pPr>
        <w:pStyle w:val="Commentaire"/>
      </w:pPr>
      <w:r>
        <w:t>(Sillmann et al., 2013b; Zhou et al., 2014; R. Zhang et al., 2015; Zhao et al., 2015; Pal and Eltahir, 2016; Singh and Goyal, 2016; Xu et al., 2017; Gao et al., 2018; Han et al., 2018; Shin et al., 2018; Sui et al., 2018; L. Li et al., 2019; Zhu et al., 2020)</w:t>
      </w:r>
    </w:p>
  </w:comment>
  <w:comment w:id="1126" w:author="Robin Matthews" w:date="2021-07-13T14:15:00Z" w:initials="RM">
    <w:p w14:paraId="509A6F03" w14:textId="77777777" w:rsidR="00A26296" w:rsidRDefault="00A26296">
      <w:pPr>
        <w:pStyle w:val="Commentaire"/>
      </w:pPr>
      <w:r>
        <w:rPr>
          <w:rStyle w:val="Marquedecommentaire"/>
        </w:rPr>
        <w:annotationRef/>
      </w:r>
      <w:r>
        <w:t>Not found:</w:t>
      </w:r>
    </w:p>
    <w:p w14:paraId="0561CC12" w14:textId="77777777" w:rsidR="00A26296" w:rsidRDefault="00A26296">
      <w:pPr>
        <w:pStyle w:val="Commentaire"/>
      </w:pPr>
      <w:r>
        <w:t>2021b</w:t>
      </w:r>
    </w:p>
    <w:p w14:paraId="58A1F6F9" w14:textId="77777777" w:rsidR="00A26296" w:rsidRDefault="00A26296">
      <w:pPr>
        <w:pStyle w:val="Commentaire"/>
      </w:pPr>
    </w:p>
    <w:p w14:paraId="2141A9B3" w14:textId="77777777" w:rsidR="00A26296" w:rsidRDefault="00A26296">
      <w:pPr>
        <w:pStyle w:val="Commentaire"/>
      </w:pPr>
      <w:r>
        <w:t>Extra stuff:</w:t>
      </w:r>
    </w:p>
    <w:p w14:paraId="056D319F" w14:textId="77777777" w:rsidR="00A26296" w:rsidRDefault="00A26296">
      <w:pPr>
        <w:pStyle w:val="Commentaire"/>
      </w:pPr>
      <w:r>
        <w:t>(, 2021</w:t>
      </w:r>
    </w:p>
    <w:p w14:paraId="54DCDC58" w14:textId="77777777" w:rsidR="00A26296" w:rsidRDefault="00A26296">
      <w:pPr>
        <w:pStyle w:val="Commentaire"/>
      </w:pPr>
    </w:p>
    <w:p w14:paraId="27A5F706" w14:textId="77777777" w:rsidR="00A26296" w:rsidRDefault="00A26296">
      <w:pPr>
        <w:pStyle w:val="Commentaire"/>
      </w:pPr>
      <w:r>
        <w:t>Correct:</w:t>
      </w:r>
    </w:p>
    <w:p w14:paraId="69815425" w14:textId="77777777" w:rsidR="00A26296" w:rsidRDefault="00A26296">
      <w:pPr>
        <w:pStyle w:val="Commentaire"/>
      </w:pPr>
      <w:r>
        <w:t>Coppola et al. (2021b)</w:t>
      </w:r>
    </w:p>
    <w:p w14:paraId="3A64BC06" w14:textId="2185F56C" w:rsidR="00A26296" w:rsidRDefault="00A26296">
      <w:pPr>
        <w:pStyle w:val="Commentaire"/>
      </w:pPr>
      <w:r>
        <w:t>(Coppola et al., 2021b)</w:t>
      </w:r>
    </w:p>
  </w:comment>
  <w:comment w:id="1128" w:author="Robin Matthews" w:date="2021-07-13T14:15:00Z" w:initials="RM">
    <w:p w14:paraId="26671A35" w14:textId="77777777" w:rsidR="00A26296" w:rsidRDefault="00A26296">
      <w:pPr>
        <w:pStyle w:val="Commentaire"/>
      </w:pPr>
      <w:r>
        <w:rPr>
          <w:rStyle w:val="Marquedecommentaire"/>
        </w:rPr>
        <w:annotationRef/>
      </w:r>
      <w:r>
        <w:t>Extra stuff:</w:t>
      </w:r>
    </w:p>
    <w:p w14:paraId="2ECC6299" w14:textId="77777777" w:rsidR="00A26296" w:rsidRDefault="00A26296">
      <w:pPr>
        <w:pStyle w:val="Commentaire"/>
      </w:pPr>
      <w:r>
        <w:t xml:space="preserve">; ; ; </w:t>
      </w:r>
    </w:p>
    <w:p w14:paraId="02DBD310" w14:textId="77777777" w:rsidR="00A26296" w:rsidRDefault="00A26296">
      <w:pPr>
        <w:pStyle w:val="Commentaire"/>
      </w:pPr>
    </w:p>
    <w:p w14:paraId="24789F3F" w14:textId="77777777" w:rsidR="00A26296" w:rsidRDefault="00A26296">
      <w:pPr>
        <w:pStyle w:val="Commentaire"/>
      </w:pPr>
      <w:r>
        <w:t>Correct:</w:t>
      </w:r>
    </w:p>
    <w:p w14:paraId="78EEB330" w14:textId="4282081B" w:rsidR="00A26296" w:rsidRDefault="00A26296">
      <w:pPr>
        <w:pStyle w:val="Commentaire"/>
      </w:pPr>
      <w:r>
        <w:t>(CSIRO and BOM, 2015; Alexander and Arblaster, 2017; Lewis et al., 2017a; Herold et al., 2018)</w:t>
      </w:r>
    </w:p>
  </w:comment>
  <w:comment w:id="1129" w:author="Robin Matthews" w:date="2021-07-13T14:15:00Z" w:initials="RM">
    <w:p w14:paraId="3CEBEAD7" w14:textId="77777777" w:rsidR="00A26296" w:rsidRDefault="00A26296">
      <w:pPr>
        <w:pStyle w:val="Commentaire"/>
      </w:pPr>
      <w:r>
        <w:rPr>
          <w:rStyle w:val="Marquedecommentaire"/>
        </w:rPr>
        <w:annotationRef/>
      </w:r>
      <w:r>
        <w:t>Extra stuff:</w:t>
      </w:r>
    </w:p>
    <w:p w14:paraId="4340CF02" w14:textId="77777777" w:rsidR="00A26296" w:rsidRDefault="00A26296">
      <w:pPr>
        <w:pStyle w:val="Commentaire"/>
      </w:pPr>
      <w:r>
        <w:t>, )</w:t>
      </w:r>
    </w:p>
    <w:p w14:paraId="7896949D" w14:textId="77777777" w:rsidR="00A26296" w:rsidRDefault="00A26296">
      <w:pPr>
        <w:pStyle w:val="Commentaire"/>
      </w:pPr>
    </w:p>
    <w:p w14:paraId="28DA9539" w14:textId="77777777" w:rsidR="00A26296" w:rsidRDefault="00A26296">
      <w:pPr>
        <w:pStyle w:val="Commentaire"/>
      </w:pPr>
      <w:r>
        <w:t>Correct:</w:t>
      </w:r>
    </w:p>
    <w:p w14:paraId="39686B2F" w14:textId="77777777" w:rsidR="00A26296" w:rsidRDefault="00A26296">
      <w:pPr>
        <w:pStyle w:val="Commentaire"/>
      </w:pPr>
      <w:r>
        <w:t>Evans et al. (2020)</w:t>
      </w:r>
    </w:p>
    <w:p w14:paraId="627AA36F" w14:textId="75E4C063" w:rsidR="00A26296" w:rsidRDefault="00A26296">
      <w:pPr>
        <w:pStyle w:val="Commentaire"/>
      </w:pPr>
      <w:r>
        <w:t>(Evans et al., 2020)</w:t>
      </w:r>
    </w:p>
  </w:comment>
  <w:comment w:id="1130" w:author="Robin Matthews" w:date="2021-07-13T14:16:00Z" w:initials="RM">
    <w:p w14:paraId="6A4A9944" w14:textId="77777777" w:rsidR="00A26296" w:rsidRDefault="00A26296">
      <w:pPr>
        <w:pStyle w:val="Commentaire"/>
      </w:pPr>
      <w:r>
        <w:rPr>
          <w:rStyle w:val="Marquedecommentaire"/>
        </w:rPr>
        <w:annotationRef/>
      </w:r>
      <w:r>
        <w:t>Not found:</w:t>
      </w:r>
    </w:p>
    <w:p w14:paraId="0FCAC368" w14:textId="77777777" w:rsidR="00A26296" w:rsidRDefault="00A26296">
      <w:pPr>
        <w:pStyle w:val="Commentaire"/>
      </w:pPr>
      <w:r>
        <w:t>2020b</w:t>
      </w:r>
    </w:p>
    <w:p w14:paraId="3FEF6C86" w14:textId="77777777" w:rsidR="00A26296" w:rsidRDefault="00A26296">
      <w:pPr>
        <w:pStyle w:val="Commentaire"/>
      </w:pPr>
    </w:p>
    <w:p w14:paraId="62260D5E" w14:textId="77777777" w:rsidR="00A26296" w:rsidRDefault="00A26296">
      <w:pPr>
        <w:pStyle w:val="Commentaire"/>
      </w:pPr>
      <w:r>
        <w:t>Extra stuff:</w:t>
      </w:r>
    </w:p>
    <w:p w14:paraId="5078665B" w14:textId="77777777" w:rsidR="00A26296" w:rsidRDefault="00A26296">
      <w:pPr>
        <w:pStyle w:val="Commentaire"/>
      </w:pPr>
      <w:r>
        <w:t>(, 2020a)</w:t>
      </w:r>
    </w:p>
    <w:p w14:paraId="0C62FE5F" w14:textId="77777777" w:rsidR="00A26296" w:rsidRDefault="00A26296">
      <w:pPr>
        <w:pStyle w:val="Commentaire"/>
      </w:pPr>
    </w:p>
    <w:p w14:paraId="440E4415" w14:textId="77777777" w:rsidR="00A26296" w:rsidRDefault="00A26296">
      <w:pPr>
        <w:pStyle w:val="Commentaire"/>
      </w:pPr>
      <w:r>
        <w:t>Correct:</w:t>
      </w:r>
    </w:p>
    <w:p w14:paraId="0471C5C9" w14:textId="77777777" w:rsidR="00A26296" w:rsidRDefault="00A26296">
      <w:pPr>
        <w:pStyle w:val="Commentaire"/>
      </w:pPr>
      <w:r>
        <w:t>Di Luca et al. (2020b)</w:t>
      </w:r>
    </w:p>
    <w:p w14:paraId="72B7E0B2" w14:textId="1BBD6200" w:rsidR="00A26296" w:rsidRDefault="00A26296">
      <w:pPr>
        <w:pStyle w:val="Commentaire"/>
      </w:pPr>
      <w:r>
        <w:t>(Di Luca et al., 2020b)</w:t>
      </w:r>
    </w:p>
  </w:comment>
  <w:comment w:id="1135" w:author="Robin Matthews" w:date="2021-07-13T14:16:00Z" w:initials="RM">
    <w:p w14:paraId="3FF6474D" w14:textId="77777777" w:rsidR="00A26296" w:rsidRDefault="00A26296">
      <w:pPr>
        <w:pStyle w:val="Commentaire"/>
      </w:pPr>
      <w:r>
        <w:rPr>
          <w:rStyle w:val="Marquedecommentaire"/>
        </w:rPr>
        <w:annotationRef/>
      </w:r>
      <w:r>
        <w:t>Not found:</w:t>
      </w:r>
    </w:p>
    <w:p w14:paraId="13E7A5BB" w14:textId="77777777" w:rsidR="00A26296" w:rsidRDefault="00A26296">
      <w:pPr>
        <w:pStyle w:val="Commentaire"/>
      </w:pPr>
      <w:r>
        <w:t>C. Li et al., 2020</w:t>
      </w:r>
    </w:p>
    <w:p w14:paraId="4711D8AB" w14:textId="77777777" w:rsidR="00A26296" w:rsidRDefault="00A26296">
      <w:pPr>
        <w:pStyle w:val="Commentaire"/>
      </w:pPr>
    </w:p>
    <w:p w14:paraId="4E3AABF2" w14:textId="77777777" w:rsidR="00A26296" w:rsidRDefault="00A26296">
      <w:pPr>
        <w:pStyle w:val="Commentaire"/>
      </w:pPr>
      <w:r>
        <w:t>Extra stuff:</w:t>
      </w:r>
    </w:p>
    <w:p w14:paraId="18C69C78" w14:textId="77777777" w:rsidR="00A26296" w:rsidRDefault="00A26296">
      <w:pPr>
        <w:pStyle w:val="Commentaire"/>
      </w:pPr>
      <w:r>
        <w:t>(; ; ; ; Li et al., 2020a; ; )</w:t>
      </w:r>
    </w:p>
    <w:p w14:paraId="7BDB7840" w14:textId="77777777" w:rsidR="00A26296" w:rsidRDefault="00A26296">
      <w:pPr>
        <w:pStyle w:val="Commentaire"/>
      </w:pPr>
    </w:p>
    <w:p w14:paraId="1CABDB32" w14:textId="77777777" w:rsidR="00A26296" w:rsidRDefault="00A26296">
      <w:pPr>
        <w:pStyle w:val="Commentaire"/>
      </w:pPr>
      <w:r>
        <w:t>Correct:</w:t>
      </w:r>
    </w:p>
    <w:p w14:paraId="12423224" w14:textId="0804D6BF" w:rsidR="00A26296" w:rsidRDefault="00A26296">
      <w:pPr>
        <w:pStyle w:val="Commentaire"/>
      </w:pPr>
      <w:r>
        <w:t>(Chou et al., 2014a; Cabré et al., 2016; López-Franca et al., 2016; Stennett-Brown et al., 2017; C. Li et al., 2020; Coppola et al., 2021b; Vichot-Llano et al., 2021)</w:t>
      </w:r>
    </w:p>
  </w:comment>
  <w:comment w:id="1145" w:author="Robin Matthews" w:date="2021-07-13T14:16:00Z" w:initials="RM">
    <w:p w14:paraId="2B004E11" w14:textId="77777777" w:rsidR="00A26296" w:rsidRDefault="00A26296">
      <w:pPr>
        <w:pStyle w:val="Commentaire"/>
      </w:pPr>
      <w:r>
        <w:rPr>
          <w:rStyle w:val="Marquedecommentaire"/>
        </w:rPr>
        <w:annotationRef/>
      </w:r>
      <w:r>
        <w:t>Not found:</w:t>
      </w:r>
    </w:p>
    <w:p w14:paraId="659D0E25" w14:textId="77777777" w:rsidR="00A26296" w:rsidRDefault="00A26296">
      <w:pPr>
        <w:pStyle w:val="Commentaire"/>
      </w:pPr>
      <w:r>
        <w:t>2021b</w:t>
      </w:r>
    </w:p>
    <w:p w14:paraId="5A0B4396" w14:textId="77777777" w:rsidR="00A26296" w:rsidRDefault="00A26296">
      <w:pPr>
        <w:pStyle w:val="Commentaire"/>
      </w:pPr>
    </w:p>
    <w:p w14:paraId="358D6F5D" w14:textId="77777777" w:rsidR="00A26296" w:rsidRDefault="00A26296">
      <w:pPr>
        <w:pStyle w:val="Commentaire"/>
      </w:pPr>
      <w:r>
        <w:t>Extra stuff:</w:t>
      </w:r>
    </w:p>
    <w:p w14:paraId="32C9996C" w14:textId="77777777" w:rsidR="00A26296" w:rsidRDefault="00A26296">
      <w:pPr>
        <w:pStyle w:val="Commentaire"/>
      </w:pPr>
      <w:r>
        <w:t>(, 2021</w:t>
      </w:r>
    </w:p>
    <w:p w14:paraId="20B75602" w14:textId="77777777" w:rsidR="00A26296" w:rsidRDefault="00A26296">
      <w:pPr>
        <w:pStyle w:val="Commentaire"/>
      </w:pPr>
    </w:p>
    <w:p w14:paraId="141E0175" w14:textId="77777777" w:rsidR="00A26296" w:rsidRDefault="00A26296">
      <w:pPr>
        <w:pStyle w:val="Commentaire"/>
      </w:pPr>
      <w:r>
        <w:t>Correct:</w:t>
      </w:r>
    </w:p>
    <w:p w14:paraId="260A4687" w14:textId="77777777" w:rsidR="00A26296" w:rsidRDefault="00A26296">
      <w:pPr>
        <w:pStyle w:val="Commentaire"/>
      </w:pPr>
      <w:r>
        <w:t>Coppola et al. (2021b)</w:t>
      </w:r>
    </w:p>
    <w:p w14:paraId="66AD2E22" w14:textId="7340619C" w:rsidR="00A26296" w:rsidRDefault="00A26296">
      <w:pPr>
        <w:pStyle w:val="Commentaire"/>
      </w:pPr>
      <w:r>
        <w:t>(Coppola et al., 2021b)</w:t>
      </w:r>
    </w:p>
  </w:comment>
  <w:comment w:id="1147" w:author="Robin Matthews" w:date="2021-07-13T14:16:00Z" w:initials="RM">
    <w:p w14:paraId="5187C4B5" w14:textId="77777777" w:rsidR="00A26296" w:rsidRDefault="00A26296">
      <w:pPr>
        <w:pStyle w:val="Commentaire"/>
      </w:pPr>
      <w:r>
        <w:rPr>
          <w:rStyle w:val="Marquedecommentaire"/>
        </w:rPr>
        <w:annotationRef/>
      </w:r>
      <w:r>
        <w:t>Extra stuff:</w:t>
      </w:r>
    </w:p>
    <w:p w14:paraId="65811425" w14:textId="77777777" w:rsidR="00A26296" w:rsidRDefault="00A26296">
      <w:pPr>
        <w:pStyle w:val="Commentaire"/>
      </w:pPr>
      <w:r>
        <w:t xml:space="preserve">; ; ; ; ; ; ; ; ; ; ; ; </w:t>
      </w:r>
    </w:p>
    <w:p w14:paraId="177EEE35" w14:textId="77777777" w:rsidR="00A26296" w:rsidRDefault="00A26296">
      <w:pPr>
        <w:pStyle w:val="Commentaire"/>
      </w:pPr>
    </w:p>
    <w:p w14:paraId="3F5BE735" w14:textId="77777777" w:rsidR="00A26296" w:rsidRDefault="00A26296">
      <w:pPr>
        <w:pStyle w:val="Commentaire"/>
      </w:pPr>
      <w:r>
        <w:t>Correct:</w:t>
      </w:r>
    </w:p>
    <w:p w14:paraId="74D1466B" w14:textId="76152F2F" w:rsidR="00A26296" w:rsidRDefault="00A26296">
      <w:pPr>
        <w:pStyle w:val="Commentaire"/>
      </w:pPr>
      <w:r>
        <w:t>(Lau and Nath, 2014; Ozturk et al., 2015; Russo et al., 2015; Schoetter et al., 2015; Vogel et al., 2017; Winter et al., 2017; Jacob et al., 2018; Lhotka et al., 2018; Rasmijn et al., 2018; Suarez-Gutierrez et al., 2018; Cardoso et al., 2019; Lionello and Scarascia, 2020; Molina et al., 2020)</w:t>
      </w:r>
    </w:p>
  </w:comment>
  <w:comment w:id="1148" w:author="Robin Matthews" w:date="2021-07-13T14:16:00Z" w:initials="RM">
    <w:p w14:paraId="6CA38D4A" w14:textId="77777777" w:rsidR="00A26296" w:rsidRDefault="00A26296">
      <w:pPr>
        <w:pStyle w:val="Commentaire"/>
      </w:pPr>
      <w:r>
        <w:rPr>
          <w:rStyle w:val="Marquedecommentaire"/>
        </w:rPr>
        <w:annotationRef/>
      </w:r>
      <w:r>
        <w:t>Not found:</w:t>
      </w:r>
    </w:p>
    <w:p w14:paraId="4022A2C3" w14:textId="77777777" w:rsidR="00A26296" w:rsidRDefault="00A26296">
      <w:pPr>
        <w:pStyle w:val="Commentaire"/>
      </w:pPr>
      <w:r>
        <w:t>C. Li et al.</w:t>
      </w:r>
    </w:p>
    <w:p w14:paraId="041FF2CA" w14:textId="77777777" w:rsidR="00A26296" w:rsidRDefault="00A26296">
      <w:pPr>
        <w:pStyle w:val="Commentaire"/>
      </w:pPr>
    </w:p>
    <w:p w14:paraId="3CF3F11A" w14:textId="77777777" w:rsidR="00A26296" w:rsidRDefault="00A26296">
      <w:pPr>
        <w:pStyle w:val="Commentaire"/>
      </w:pPr>
      <w:r>
        <w:t>Extra stuff:</w:t>
      </w:r>
    </w:p>
    <w:p w14:paraId="2DD756E5" w14:textId="77777777" w:rsidR="00A26296" w:rsidRDefault="00A26296">
      <w:pPr>
        <w:pStyle w:val="Commentaire"/>
      </w:pPr>
      <w:r>
        <w:t>Li et al., )</w:t>
      </w:r>
    </w:p>
    <w:p w14:paraId="1B4ECA2C" w14:textId="77777777" w:rsidR="00A26296" w:rsidRDefault="00A26296">
      <w:pPr>
        <w:pStyle w:val="Commentaire"/>
      </w:pPr>
    </w:p>
    <w:p w14:paraId="209795A9" w14:textId="77777777" w:rsidR="00A26296" w:rsidRDefault="00A26296">
      <w:pPr>
        <w:pStyle w:val="Commentaire"/>
      </w:pPr>
      <w:r>
        <w:t>Correct:</w:t>
      </w:r>
    </w:p>
    <w:p w14:paraId="4C4E34FD" w14:textId="77777777" w:rsidR="00A26296" w:rsidRDefault="00A26296">
      <w:pPr>
        <w:pStyle w:val="Commentaire"/>
      </w:pPr>
      <w:r>
        <w:t>C. Li et al. (2020)</w:t>
      </w:r>
    </w:p>
    <w:p w14:paraId="38BB6A68" w14:textId="6F53A340" w:rsidR="00A26296" w:rsidRDefault="00A26296">
      <w:pPr>
        <w:pStyle w:val="Commentaire"/>
      </w:pPr>
      <w:r>
        <w:t>(C. Li et al., 2020)</w:t>
      </w:r>
    </w:p>
  </w:comment>
  <w:comment w:id="1151" w:author="Robin Matthews" w:date="2021-07-13T14:16:00Z" w:initials="RM">
    <w:p w14:paraId="4A987318" w14:textId="77777777" w:rsidR="00A26296" w:rsidRDefault="00A26296">
      <w:pPr>
        <w:pStyle w:val="Commentaire"/>
      </w:pPr>
      <w:r>
        <w:rPr>
          <w:rStyle w:val="Marquedecommentaire"/>
        </w:rPr>
        <w:annotationRef/>
      </w:r>
      <w:r>
        <w:t>Not found:</w:t>
      </w:r>
    </w:p>
    <w:p w14:paraId="4CBDB354" w14:textId="77777777" w:rsidR="00A26296" w:rsidRDefault="00A26296">
      <w:pPr>
        <w:pStyle w:val="Commentaire"/>
      </w:pPr>
      <w:r>
        <w:t>Dosio et al., 2018</w:t>
      </w:r>
    </w:p>
    <w:p w14:paraId="1492356C" w14:textId="77777777" w:rsidR="00A26296" w:rsidRDefault="00A26296">
      <w:pPr>
        <w:pStyle w:val="Commentaire"/>
      </w:pPr>
    </w:p>
    <w:p w14:paraId="653ADF74" w14:textId="77777777" w:rsidR="00A26296" w:rsidRDefault="00A26296">
      <w:pPr>
        <w:pStyle w:val="Commentaire"/>
      </w:pPr>
      <w:r>
        <w:t>Extra stuff:</w:t>
      </w:r>
    </w:p>
    <w:p w14:paraId="48A8C85E" w14:textId="77777777" w:rsidR="00A26296" w:rsidRDefault="00A26296">
      <w:pPr>
        <w:pStyle w:val="Commentaire"/>
      </w:pPr>
      <w:r>
        <w:t>(; ; Dosio and Fischer, 2018; )</w:t>
      </w:r>
    </w:p>
    <w:p w14:paraId="53D65441" w14:textId="77777777" w:rsidR="00A26296" w:rsidRDefault="00A26296">
      <w:pPr>
        <w:pStyle w:val="Commentaire"/>
      </w:pPr>
    </w:p>
    <w:p w14:paraId="08597F32" w14:textId="77777777" w:rsidR="00A26296" w:rsidRDefault="00A26296">
      <w:pPr>
        <w:pStyle w:val="Commentaire"/>
      </w:pPr>
      <w:r>
        <w:t>Correct:</w:t>
      </w:r>
    </w:p>
    <w:p w14:paraId="15835702" w14:textId="6C7153E3" w:rsidR="00A26296" w:rsidRDefault="00A26296">
      <w:pPr>
        <w:pStyle w:val="Commentaire"/>
      </w:pPr>
      <w:r>
        <w:t>(Forzieri et al., 2016; Abaurrea et al., 2018; Dosio et al., 2018; Rohat et al., 2019)</w:t>
      </w:r>
    </w:p>
  </w:comment>
  <w:comment w:id="1152" w:author="Robin Matthews" w:date="2021-07-13T19:19:00Z" w:initials="RM">
    <w:p w14:paraId="1186E029" w14:textId="77777777" w:rsidR="00C74592" w:rsidRDefault="00C74592">
      <w:pPr>
        <w:pStyle w:val="Commentaire"/>
      </w:pPr>
      <w:r>
        <w:rPr>
          <w:rStyle w:val="Marquedecommentaire"/>
        </w:rPr>
        <w:annotationRef/>
      </w:r>
      <w:r>
        <w:t xml:space="preserve">Mendeley field contains ‘Dosio et al., 2018’ rather than ‘Dosio and Fischer, 2018’. </w:t>
      </w:r>
    </w:p>
    <w:p w14:paraId="21916E6A" w14:textId="77777777" w:rsidR="009100CF" w:rsidRDefault="009100CF">
      <w:pPr>
        <w:pStyle w:val="Commentaire"/>
      </w:pPr>
    </w:p>
    <w:p w14:paraId="0F98E51D" w14:textId="73D9BDA5" w:rsidR="009100CF" w:rsidRPr="009100CF" w:rsidRDefault="009100CF" w:rsidP="009100CF">
      <w:pPr>
        <w:autoSpaceDE w:val="0"/>
        <w:autoSpaceDN w:val="0"/>
        <w:adjustRightInd w:val="0"/>
        <w:ind w:left="480" w:hanging="480"/>
        <w:rPr>
          <w:rFonts w:cs="Times New Roman"/>
          <w:noProof/>
          <w:szCs w:val="24"/>
        </w:rPr>
      </w:pPr>
      <w:r w:rsidRPr="00D833F1">
        <w:rPr>
          <w:rFonts w:cs="Times New Roman"/>
          <w:noProof/>
          <w:szCs w:val="24"/>
        </w:rPr>
        <w:t xml:space="preserve">Dosio, A., Mentaschi, L., Fischer, E. M., and Wyser, K. (2018). Extreme heat waves under 1.5 °C and 2 °C global warming. </w:t>
      </w:r>
      <w:r w:rsidRPr="00D833F1">
        <w:rPr>
          <w:rFonts w:cs="Times New Roman"/>
          <w:i/>
          <w:iCs/>
          <w:noProof/>
          <w:szCs w:val="24"/>
        </w:rPr>
        <w:t>Environ. Res. Lett.</w:t>
      </w:r>
      <w:r w:rsidRPr="00D833F1">
        <w:rPr>
          <w:rFonts w:cs="Times New Roman"/>
          <w:noProof/>
          <w:szCs w:val="24"/>
        </w:rPr>
        <w:t xml:space="preserve"> 13, 054006. doi:10.1088/1748-9326/aab827.</w:t>
      </w:r>
    </w:p>
  </w:comment>
  <w:comment w:id="1155" w:author="Robin Matthews" w:date="2021-07-13T14:16:00Z" w:initials="RM">
    <w:p w14:paraId="4F67DC28" w14:textId="77777777" w:rsidR="00A26296" w:rsidRDefault="00A26296">
      <w:pPr>
        <w:pStyle w:val="Commentaire"/>
      </w:pPr>
      <w:r>
        <w:rPr>
          <w:rStyle w:val="Marquedecommentaire"/>
        </w:rPr>
        <w:annotationRef/>
      </w:r>
      <w:r>
        <w:t>Not found:</w:t>
      </w:r>
    </w:p>
    <w:p w14:paraId="66320B3C" w14:textId="77777777" w:rsidR="00A26296" w:rsidRDefault="00A26296">
      <w:pPr>
        <w:pStyle w:val="Commentaire"/>
      </w:pPr>
      <w:r>
        <w:t>C. Li et al., 2020</w:t>
      </w:r>
    </w:p>
    <w:p w14:paraId="17535B44" w14:textId="77777777" w:rsidR="00A26296" w:rsidRDefault="00A26296">
      <w:pPr>
        <w:pStyle w:val="Commentaire"/>
      </w:pPr>
      <w:r>
        <w:t>Coppola et al., 2021b</w:t>
      </w:r>
    </w:p>
    <w:p w14:paraId="18343981" w14:textId="77777777" w:rsidR="00A26296" w:rsidRDefault="00A26296">
      <w:pPr>
        <w:pStyle w:val="Commentaire"/>
      </w:pPr>
    </w:p>
    <w:p w14:paraId="51695195" w14:textId="77777777" w:rsidR="00A26296" w:rsidRDefault="00A26296">
      <w:pPr>
        <w:pStyle w:val="Commentaire"/>
      </w:pPr>
      <w:r>
        <w:t>Extra stuff:</w:t>
      </w:r>
    </w:p>
    <w:p w14:paraId="4A72B5C9" w14:textId="77777777" w:rsidR="00A26296" w:rsidRDefault="00A26296">
      <w:pPr>
        <w:pStyle w:val="Commentaire"/>
      </w:pPr>
      <w:r>
        <w:t>(Li et al., 2020; Coppola et al., 2021;</w:t>
      </w:r>
    </w:p>
    <w:p w14:paraId="074595E0" w14:textId="77777777" w:rsidR="00A26296" w:rsidRDefault="00A26296">
      <w:pPr>
        <w:pStyle w:val="Commentaire"/>
      </w:pPr>
    </w:p>
    <w:p w14:paraId="1A945867" w14:textId="77777777" w:rsidR="00A26296" w:rsidRDefault="00A26296">
      <w:pPr>
        <w:pStyle w:val="Commentaire"/>
      </w:pPr>
      <w:r>
        <w:t>Correct:</w:t>
      </w:r>
    </w:p>
    <w:p w14:paraId="4EB07211" w14:textId="481020E3" w:rsidR="00A26296" w:rsidRDefault="00A26296">
      <w:pPr>
        <w:pStyle w:val="Commentaire"/>
      </w:pPr>
      <w:r>
        <w:t>(C. Li et al., 2020; Coppola et al., 2021b)</w:t>
      </w:r>
    </w:p>
  </w:comment>
  <w:comment w:id="1157" w:author="Robin Matthews" w:date="2021-07-13T14:16:00Z" w:initials="RM">
    <w:p w14:paraId="695CD02C" w14:textId="77777777" w:rsidR="00A26296" w:rsidRDefault="00A26296">
      <w:pPr>
        <w:pStyle w:val="Commentaire"/>
      </w:pPr>
      <w:r>
        <w:rPr>
          <w:rStyle w:val="Marquedecommentaire"/>
        </w:rPr>
        <w:annotationRef/>
      </w:r>
      <w:r>
        <w:t>Not found:</w:t>
      </w:r>
    </w:p>
    <w:p w14:paraId="464ECC59" w14:textId="77777777" w:rsidR="00A26296" w:rsidRDefault="00A26296">
      <w:pPr>
        <w:pStyle w:val="Commentaire"/>
      </w:pPr>
      <w:r>
        <w:t>C. Li et al., 2018b</w:t>
      </w:r>
    </w:p>
    <w:p w14:paraId="68DE006D" w14:textId="77777777" w:rsidR="00A26296" w:rsidRDefault="00A26296">
      <w:pPr>
        <w:pStyle w:val="Commentaire"/>
      </w:pPr>
      <w:r>
        <w:t>C. Yang et al., 2018</w:t>
      </w:r>
    </w:p>
    <w:p w14:paraId="074A3E7E" w14:textId="77777777" w:rsidR="00A26296" w:rsidRDefault="00A26296">
      <w:pPr>
        <w:pStyle w:val="Commentaire"/>
      </w:pPr>
      <w:r>
        <w:t>X. Zhang et al., 2019</w:t>
      </w:r>
    </w:p>
    <w:p w14:paraId="6EA4B01A" w14:textId="77777777" w:rsidR="00A26296" w:rsidRDefault="00A26296">
      <w:pPr>
        <w:pStyle w:val="Commentaire"/>
      </w:pPr>
    </w:p>
    <w:p w14:paraId="37F52E15" w14:textId="77777777" w:rsidR="00A26296" w:rsidRDefault="00A26296">
      <w:pPr>
        <w:pStyle w:val="Commentaire"/>
      </w:pPr>
      <w:r>
        <w:t>Extra stuff:</w:t>
      </w:r>
    </w:p>
    <w:p w14:paraId="152E2389" w14:textId="77777777" w:rsidR="00A26296" w:rsidRDefault="00A26296">
      <w:pPr>
        <w:pStyle w:val="Commentaire"/>
      </w:pPr>
      <w:r>
        <w:t>; ; Li et al., 2018a; a; Yang et al., 2018a; Zhang et al., 2019d)</w:t>
      </w:r>
    </w:p>
    <w:p w14:paraId="336587C6" w14:textId="77777777" w:rsidR="00A26296" w:rsidRDefault="00A26296">
      <w:pPr>
        <w:pStyle w:val="Commentaire"/>
      </w:pPr>
    </w:p>
    <w:p w14:paraId="51D0C655" w14:textId="77777777" w:rsidR="00A26296" w:rsidRDefault="00A26296">
      <w:pPr>
        <w:pStyle w:val="Commentaire"/>
      </w:pPr>
      <w:r>
        <w:t>Correct:</w:t>
      </w:r>
    </w:p>
    <w:p w14:paraId="66FEA8B1" w14:textId="5A2D28DE" w:rsidR="00A26296" w:rsidRDefault="00A26296">
      <w:pPr>
        <w:pStyle w:val="Commentaire"/>
      </w:pPr>
      <w:r>
        <w:t>(Grotjahn et al., 2016; Vose et al., 2017; Alexandru, 2018; C. Li et al., 2018b; C. Yang et al., 2018; X. Zhang et al., 2019)</w:t>
      </w:r>
    </w:p>
  </w:comment>
  <w:comment w:id="1161" w:author="Robin Matthews" w:date="2021-07-13T14:16:00Z" w:initials="RM">
    <w:p w14:paraId="0E6CD66E" w14:textId="77777777" w:rsidR="00A26296" w:rsidRDefault="00A26296">
      <w:pPr>
        <w:pStyle w:val="Commentaire"/>
      </w:pPr>
      <w:r>
        <w:rPr>
          <w:rStyle w:val="Marquedecommentaire"/>
        </w:rPr>
        <w:annotationRef/>
      </w:r>
      <w:r>
        <w:t>Not found:</w:t>
      </w:r>
    </w:p>
    <w:p w14:paraId="21FB49A9" w14:textId="77777777" w:rsidR="00A26296" w:rsidRDefault="00A26296">
      <w:pPr>
        <w:pStyle w:val="Commentaire"/>
      </w:pPr>
      <w:r>
        <w:t>C. Li et al.</w:t>
      </w:r>
    </w:p>
    <w:p w14:paraId="4C6EE97F" w14:textId="77777777" w:rsidR="00A26296" w:rsidRDefault="00A26296">
      <w:pPr>
        <w:pStyle w:val="Commentaire"/>
      </w:pPr>
    </w:p>
    <w:p w14:paraId="6E078DD3" w14:textId="77777777" w:rsidR="00A26296" w:rsidRDefault="00A26296">
      <w:pPr>
        <w:pStyle w:val="Commentaire"/>
      </w:pPr>
      <w:r>
        <w:t>Extra stuff:</w:t>
      </w:r>
    </w:p>
    <w:p w14:paraId="42AA2C12" w14:textId="77777777" w:rsidR="00A26296" w:rsidRDefault="00A26296">
      <w:pPr>
        <w:pStyle w:val="Commentaire"/>
      </w:pPr>
      <w:r>
        <w:t xml:space="preserve">(Li et al., </w:t>
      </w:r>
    </w:p>
    <w:p w14:paraId="09A8052F" w14:textId="77777777" w:rsidR="00A26296" w:rsidRDefault="00A26296">
      <w:pPr>
        <w:pStyle w:val="Commentaire"/>
      </w:pPr>
    </w:p>
    <w:p w14:paraId="3DBCA7C3" w14:textId="77777777" w:rsidR="00A26296" w:rsidRDefault="00A26296">
      <w:pPr>
        <w:pStyle w:val="Commentaire"/>
      </w:pPr>
      <w:r>
        <w:t>Correct:</w:t>
      </w:r>
    </w:p>
    <w:p w14:paraId="1149309A" w14:textId="77777777" w:rsidR="00A26296" w:rsidRDefault="00A26296">
      <w:pPr>
        <w:pStyle w:val="Commentaire"/>
      </w:pPr>
      <w:r>
        <w:t>C. Li et al. (2020)</w:t>
      </w:r>
    </w:p>
    <w:p w14:paraId="40AF4F8E" w14:textId="3FDA40CA" w:rsidR="00A26296" w:rsidRDefault="00A26296">
      <w:pPr>
        <w:pStyle w:val="Commentaire"/>
      </w:pPr>
      <w:r>
        <w:t>(C. Li et al., 2020)</w:t>
      </w:r>
    </w:p>
  </w:comment>
  <w:comment w:id="1163" w:author="Robin Matthews" w:date="2021-07-13T14:16:00Z" w:initials="RM">
    <w:p w14:paraId="415C55DB" w14:textId="77777777" w:rsidR="00A26296" w:rsidRDefault="00A26296">
      <w:pPr>
        <w:pStyle w:val="Commentaire"/>
      </w:pPr>
      <w:r>
        <w:rPr>
          <w:rStyle w:val="Marquedecommentaire"/>
        </w:rPr>
        <w:annotationRef/>
      </w:r>
      <w:r>
        <w:t>Not found:</w:t>
      </w:r>
    </w:p>
    <w:p w14:paraId="2AC7C60C" w14:textId="77777777" w:rsidR="00A26296" w:rsidRDefault="00A26296">
      <w:pPr>
        <w:pStyle w:val="Commentaire"/>
      </w:pPr>
      <w:r>
        <w:t>2021b</w:t>
      </w:r>
    </w:p>
    <w:p w14:paraId="651413BF" w14:textId="77777777" w:rsidR="00A26296" w:rsidRDefault="00A26296">
      <w:pPr>
        <w:pStyle w:val="Commentaire"/>
      </w:pPr>
    </w:p>
    <w:p w14:paraId="01728E5F" w14:textId="77777777" w:rsidR="00A26296" w:rsidRDefault="00A26296">
      <w:pPr>
        <w:pStyle w:val="Commentaire"/>
      </w:pPr>
      <w:r>
        <w:t>Extra stuff:</w:t>
      </w:r>
    </w:p>
    <w:p w14:paraId="18434EDB" w14:textId="77777777" w:rsidR="00A26296" w:rsidRDefault="00A26296">
      <w:pPr>
        <w:pStyle w:val="Commentaire"/>
      </w:pPr>
      <w:r>
        <w:t>, 2021</w:t>
      </w:r>
    </w:p>
    <w:p w14:paraId="301AB7F5" w14:textId="77777777" w:rsidR="00A26296" w:rsidRDefault="00A26296">
      <w:pPr>
        <w:pStyle w:val="Commentaire"/>
      </w:pPr>
    </w:p>
    <w:p w14:paraId="5E781114" w14:textId="77777777" w:rsidR="00A26296" w:rsidRDefault="00A26296">
      <w:pPr>
        <w:pStyle w:val="Commentaire"/>
      </w:pPr>
      <w:r>
        <w:t>Correct:</w:t>
      </w:r>
    </w:p>
    <w:p w14:paraId="4D4D83C7" w14:textId="77777777" w:rsidR="00A26296" w:rsidRDefault="00A26296">
      <w:pPr>
        <w:pStyle w:val="Commentaire"/>
      </w:pPr>
      <w:r>
        <w:t>Coppola et al. (2021b)</w:t>
      </w:r>
    </w:p>
    <w:p w14:paraId="42CDF4F0" w14:textId="31C54382" w:rsidR="00A26296" w:rsidRDefault="00A26296">
      <w:pPr>
        <w:pStyle w:val="Commentaire"/>
      </w:pPr>
      <w:r>
        <w:t>(Coppola et al., 2021b)</w:t>
      </w:r>
    </w:p>
  </w:comment>
  <w:comment w:id="1164" w:author="Robin Matthews" w:date="2021-07-13T14:16:00Z" w:initials="RM">
    <w:p w14:paraId="06883C60" w14:textId="77777777" w:rsidR="00A26296" w:rsidRDefault="00A26296">
      <w:pPr>
        <w:pStyle w:val="Commentaire"/>
      </w:pPr>
      <w:r>
        <w:rPr>
          <w:rStyle w:val="Marquedecommentaire"/>
        </w:rPr>
        <w:annotationRef/>
      </w:r>
      <w:r>
        <w:t>Not found:</w:t>
      </w:r>
    </w:p>
    <w:p w14:paraId="70A0FD93" w14:textId="77777777" w:rsidR="00A26296" w:rsidRDefault="00A26296">
      <w:pPr>
        <w:pStyle w:val="Commentaire"/>
      </w:pPr>
      <w:r>
        <w:t>C. Li et al., 2018b</w:t>
      </w:r>
    </w:p>
    <w:p w14:paraId="33D2962E" w14:textId="77777777" w:rsidR="00A26296" w:rsidRDefault="00A26296">
      <w:pPr>
        <w:pStyle w:val="Commentaire"/>
      </w:pPr>
      <w:r>
        <w:t>C. Yang et al., 2018</w:t>
      </w:r>
    </w:p>
    <w:p w14:paraId="71DA076D" w14:textId="77777777" w:rsidR="00A26296" w:rsidRDefault="00A26296">
      <w:pPr>
        <w:pStyle w:val="Commentaire"/>
      </w:pPr>
      <w:r>
        <w:t>X. Zhang et al., 2019</w:t>
      </w:r>
    </w:p>
    <w:p w14:paraId="643EE50B" w14:textId="77777777" w:rsidR="00A26296" w:rsidRDefault="00A26296">
      <w:pPr>
        <w:pStyle w:val="Commentaire"/>
      </w:pPr>
    </w:p>
    <w:p w14:paraId="1AC2B99C" w14:textId="77777777" w:rsidR="00A26296" w:rsidRDefault="00A26296">
      <w:pPr>
        <w:pStyle w:val="Commentaire"/>
      </w:pPr>
      <w:r>
        <w:t>Extra stuff:</w:t>
      </w:r>
    </w:p>
    <w:p w14:paraId="1E72EA6B" w14:textId="77777777" w:rsidR="00A26296" w:rsidRDefault="00A26296">
      <w:pPr>
        <w:pStyle w:val="Commentaire"/>
      </w:pPr>
      <w:r>
        <w:t>; ; Li et al., 2018a; a; Yang et al., 2018a; Zhang et al., 2019d)</w:t>
      </w:r>
    </w:p>
    <w:p w14:paraId="10E0A64E" w14:textId="77777777" w:rsidR="00A26296" w:rsidRDefault="00A26296">
      <w:pPr>
        <w:pStyle w:val="Commentaire"/>
      </w:pPr>
    </w:p>
    <w:p w14:paraId="06B8A997" w14:textId="77777777" w:rsidR="00A26296" w:rsidRDefault="00A26296">
      <w:pPr>
        <w:pStyle w:val="Commentaire"/>
      </w:pPr>
      <w:r>
        <w:t>Correct:</w:t>
      </w:r>
    </w:p>
    <w:p w14:paraId="31CE86FB" w14:textId="6AC0C5AD" w:rsidR="00A26296" w:rsidRDefault="00A26296">
      <w:pPr>
        <w:pStyle w:val="Commentaire"/>
      </w:pPr>
      <w:r>
        <w:t>(Grotjahn et al., 2016; Vose et al., 2017; Alexandru, 2018; C. Li et al., 2018b; C. Yang et al., 2018; X. Zhang et al., 2019)</w:t>
      </w:r>
    </w:p>
  </w:comment>
  <w:comment w:id="1177" w:author="Robin Matthews" w:date="2021-07-13T14:16:00Z" w:initials="RM">
    <w:p w14:paraId="42ACB40A" w14:textId="77777777" w:rsidR="00A26296" w:rsidRDefault="00A26296">
      <w:pPr>
        <w:pStyle w:val="Commentaire"/>
      </w:pPr>
      <w:r>
        <w:rPr>
          <w:rStyle w:val="Marquedecommentaire"/>
        </w:rPr>
        <w:annotationRef/>
      </w:r>
      <w:r>
        <w:t>Extra stuff:</w:t>
      </w:r>
    </w:p>
    <w:p w14:paraId="36E05E71" w14:textId="77777777" w:rsidR="00A26296" w:rsidRDefault="00A26296">
      <w:pPr>
        <w:pStyle w:val="Commentaire"/>
      </w:pPr>
      <w:r>
        <w:t>(Chapter 3, , )</w:t>
      </w:r>
    </w:p>
    <w:p w14:paraId="3B551420" w14:textId="77777777" w:rsidR="00A26296" w:rsidRDefault="00A26296">
      <w:pPr>
        <w:pStyle w:val="Commentaire"/>
      </w:pPr>
    </w:p>
    <w:p w14:paraId="601D9155" w14:textId="77777777" w:rsidR="00A26296" w:rsidRDefault="00A26296">
      <w:pPr>
        <w:pStyle w:val="Commentaire"/>
      </w:pPr>
      <w:r>
        <w:t>Correct:</w:t>
      </w:r>
    </w:p>
    <w:p w14:paraId="3CDB9A69" w14:textId="77777777" w:rsidR="00A26296" w:rsidRDefault="00A26296">
      <w:pPr>
        <w:pStyle w:val="Commentaire"/>
      </w:pPr>
      <w:r>
        <w:t>Seneviratne et al. (2012)</w:t>
      </w:r>
    </w:p>
    <w:p w14:paraId="66938B91" w14:textId="4FBF745A" w:rsidR="00A26296" w:rsidRDefault="00A26296">
      <w:pPr>
        <w:pStyle w:val="Commentaire"/>
      </w:pPr>
      <w:r>
        <w:t>(Seneviratne et al., 2012)</w:t>
      </w:r>
    </w:p>
  </w:comment>
  <w:comment w:id="1178" w:author="Robin Matthews" w:date="2021-07-13T14:16:00Z" w:initials="RM">
    <w:p w14:paraId="719A1D41" w14:textId="77777777" w:rsidR="00A26296" w:rsidRDefault="00A26296">
      <w:pPr>
        <w:pStyle w:val="Commentaire"/>
      </w:pPr>
      <w:r>
        <w:rPr>
          <w:rStyle w:val="Marquedecommentaire"/>
        </w:rPr>
        <w:annotationRef/>
      </w:r>
      <w:r>
        <w:t>Not found:</w:t>
      </w:r>
    </w:p>
    <w:p w14:paraId="6B181D70" w14:textId="77777777" w:rsidR="00A26296" w:rsidRDefault="00A26296">
      <w:pPr>
        <w:pStyle w:val="Commentaire"/>
      </w:pPr>
      <w:r>
        <w:t>Z. Zhang et al., 2019a</w:t>
      </w:r>
    </w:p>
    <w:p w14:paraId="639BB118" w14:textId="77777777" w:rsidR="00A26296" w:rsidRDefault="00A26296">
      <w:pPr>
        <w:pStyle w:val="Commentaire"/>
      </w:pPr>
    </w:p>
    <w:p w14:paraId="179C3AFE" w14:textId="77777777" w:rsidR="00A26296" w:rsidRDefault="00A26296">
      <w:pPr>
        <w:pStyle w:val="Commentaire"/>
      </w:pPr>
      <w:r>
        <w:t>Extra stuff:</w:t>
      </w:r>
    </w:p>
    <w:p w14:paraId="2FC52D5C" w14:textId="77777777" w:rsidR="00A26296" w:rsidRDefault="00A26296">
      <w:pPr>
        <w:pStyle w:val="Commentaire"/>
      </w:pPr>
      <w:r>
        <w:t>(; Zhang et al., 2019g)</w:t>
      </w:r>
    </w:p>
    <w:p w14:paraId="0A7EBBE0" w14:textId="77777777" w:rsidR="00A26296" w:rsidRDefault="00A26296">
      <w:pPr>
        <w:pStyle w:val="Commentaire"/>
      </w:pPr>
    </w:p>
    <w:p w14:paraId="2C02DF9A" w14:textId="77777777" w:rsidR="00A26296" w:rsidRDefault="00A26296">
      <w:pPr>
        <w:pStyle w:val="Commentaire"/>
      </w:pPr>
      <w:r>
        <w:t>Correct:</w:t>
      </w:r>
    </w:p>
    <w:p w14:paraId="3727EDFE" w14:textId="0548DB6F" w:rsidR="00A26296" w:rsidRDefault="00A26296">
      <w:pPr>
        <w:pStyle w:val="Commentaire"/>
      </w:pPr>
      <w:r>
        <w:t>(Nie et al., 2018; Z. Zhang et al., 2019a)</w:t>
      </w:r>
    </w:p>
  </w:comment>
  <w:comment w:id="1195" w:author="Robin Matthews" w:date="2021-07-13T14:16:00Z" w:initials="RM">
    <w:p w14:paraId="2076ED0B" w14:textId="77777777" w:rsidR="00A26296" w:rsidRDefault="00A26296">
      <w:pPr>
        <w:pStyle w:val="Commentaire"/>
      </w:pPr>
      <w:r>
        <w:rPr>
          <w:rStyle w:val="Marquedecommentaire"/>
        </w:rPr>
        <w:annotationRef/>
      </w:r>
      <w:r>
        <w:t>Not found:</w:t>
      </w:r>
    </w:p>
    <w:p w14:paraId="3187B3BA" w14:textId="77777777" w:rsidR="00A26296" w:rsidRDefault="00A26296">
      <w:pPr>
        <w:pStyle w:val="Commentaire"/>
      </w:pPr>
      <w:r>
        <w:t>Y. Zhang et al., 2019b</w:t>
      </w:r>
    </w:p>
    <w:p w14:paraId="251E81A9" w14:textId="77777777" w:rsidR="00A26296" w:rsidRDefault="00A26296">
      <w:pPr>
        <w:pStyle w:val="Commentaire"/>
      </w:pPr>
    </w:p>
    <w:p w14:paraId="0B3178B7" w14:textId="77777777" w:rsidR="00A26296" w:rsidRDefault="00A26296">
      <w:pPr>
        <w:pStyle w:val="Commentaire"/>
      </w:pPr>
      <w:r>
        <w:t>Extra stuff:</w:t>
      </w:r>
    </w:p>
    <w:p w14:paraId="44D3C36B" w14:textId="77777777" w:rsidR="00A26296" w:rsidRDefault="00A26296">
      <w:pPr>
        <w:pStyle w:val="Commentaire"/>
      </w:pPr>
      <w:r>
        <w:t>(; Zhang et al., 2019f)</w:t>
      </w:r>
    </w:p>
    <w:p w14:paraId="1B1FDBCB" w14:textId="77777777" w:rsidR="00A26296" w:rsidRDefault="00A26296">
      <w:pPr>
        <w:pStyle w:val="Commentaire"/>
      </w:pPr>
    </w:p>
    <w:p w14:paraId="18A0B4A3" w14:textId="77777777" w:rsidR="00A26296" w:rsidRDefault="00A26296">
      <w:pPr>
        <w:pStyle w:val="Commentaire"/>
      </w:pPr>
      <w:r>
        <w:t>Correct:</w:t>
      </w:r>
    </w:p>
    <w:p w14:paraId="128E9B7E" w14:textId="683E8F7A" w:rsidR="00A26296" w:rsidRDefault="00A26296">
      <w:pPr>
        <w:pStyle w:val="Commentaire"/>
      </w:pPr>
      <w:r>
        <w:t>(Argüeso et al., 2016; Y. Zhang et al., 2019b)</w:t>
      </w:r>
    </w:p>
  </w:comment>
  <w:comment w:id="1201" w:author="Robin Matthews" w:date="2021-07-13T19:23:00Z" w:initials="RM">
    <w:p w14:paraId="272C3E9B" w14:textId="13790913" w:rsidR="00D74F7E" w:rsidRDefault="00D74F7E">
      <w:pPr>
        <w:pStyle w:val="Commentaire"/>
      </w:pPr>
      <w:r>
        <w:rPr>
          <w:rStyle w:val="Marquedecommentaire"/>
        </w:rPr>
        <w:annotationRef/>
      </w:r>
      <w:r>
        <w:t>Mendeley field missing entry for ‘Ganeshan and Murtugudde, 2015’. Provide DOI and I’ll add.</w:t>
      </w:r>
    </w:p>
  </w:comment>
  <w:comment w:id="1202" w:author="Robin Matthews" w:date="2021-07-13T14:16:00Z" w:initials="RM">
    <w:p w14:paraId="54440D01" w14:textId="77777777" w:rsidR="00A26296" w:rsidRDefault="00A26296">
      <w:pPr>
        <w:pStyle w:val="Commentaire"/>
      </w:pPr>
      <w:r>
        <w:rPr>
          <w:rStyle w:val="Marquedecommentaire"/>
        </w:rPr>
        <w:annotationRef/>
      </w:r>
      <w:r>
        <w:t>Extra stuff:</w:t>
      </w:r>
    </w:p>
    <w:p w14:paraId="775362DF" w14:textId="77777777" w:rsidR="00A26296" w:rsidRDefault="00A26296">
      <w:pPr>
        <w:pStyle w:val="Commentaire"/>
      </w:pPr>
      <w:r>
        <w:t>(Ganeshan and Murtugudde, 2015; ; )</w:t>
      </w:r>
    </w:p>
    <w:p w14:paraId="3CCB3EF9" w14:textId="77777777" w:rsidR="00A26296" w:rsidRDefault="00A26296">
      <w:pPr>
        <w:pStyle w:val="Commentaire"/>
      </w:pPr>
    </w:p>
    <w:p w14:paraId="768E604F" w14:textId="77777777" w:rsidR="00A26296" w:rsidRDefault="00A26296">
      <w:pPr>
        <w:pStyle w:val="Commentaire"/>
      </w:pPr>
      <w:r>
        <w:t>Correct:</w:t>
      </w:r>
    </w:p>
    <w:p w14:paraId="3F8D58A8" w14:textId="4F11A166" w:rsidR="00A26296" w:rsidRDefault="00A26296">
      <w:pPr>
        <w:pStyle w:val="Commentaire"/>
      </w:pPr>
      <w:r>
        <w:t>(Shepherd, 2013; Paul et al., 2018)</w:t>
      </w:r>
    </w:p>
  </w:comment>
  <w:comment w:id="1208" w:author="Robin Matthews" w:date="2021-07-13T14:16:00Z" w:initials="RM">
    <w:p w14:paraId="79D85BAD" w14:textId="77777777" w:rsidR="00A26296" w:rsidRDefault="00A26296">
      <w:pPr>
        <w:pStyle w:val="Commentaire"/>
      </w:pPr>
      <w:r>
        <w:rPr>
          <w:rStyle w:val="Marquedecommentaire"/>
        </w:rPr>
        <w:annotationRef/>
      </w:r>
      <w:r>
        <w:t>Extra stuff:</w:t>
      </w:r>
    </w:p>
    <w:p w14:paraId="07AF103C" w14:textId="77777777" w:rsidR="00A26296" w:rsidRDefault="00A26296">
      <w:pPr>
        <w:pStyle w:val="Commentaire"/>
      </w:pPr>
      <w:r>
        <w:t>(Chapter 3, , )</w:t>
      </w:r>
    </w:p>
    <w:p w14:paraId="5F9F41D4" w14:textId="77777777" w:rsidR="00A26296" w:rsidRDefault="00A26296">
      <w:pPr>
        <w:pStyle w:val="Commentaire"/>
      </w:pPr>
    </w:p>
    <w:p w14:paraId="4011CFE7" w14:textId="77777777" w:rsidR="00A26296" w:rsidRDefault="00A26296">
      <w:pPr>
        <w:pStyle w:val="Commentaire"/>
      </w:pPr>
      <w:r>
        <w:t>Correct:</w:t>
      </w:r>
    </w:p>
    <w:p w14:paraId="6C312286" w14:textId="77777777" w:rsidR="00A26296" w:rsidRDefault="00A26296">
      <w:pPr>
        <w:pStyle w:val="Commentaire"/>
      </w:pPr>
      <w:r>
        <w:t>Seneviratne et al. (2012)</w:t>
      </w:r>
    </w:p>
    <w:p w14:paraId="47432025" w14:textId="34066E22" w:rsidR="00A26296" w:rsidRDefault="00A26296">
      <w:pPr>
        <w:pStyle w:val="Commentaire"/>
      </w:pPr>
      <w:r>
        <w:t>(Seneviratne et al., 2012)</w:t>
      </w:r>
    </w:p>
  </w:comment>
  <w:comment w:id="1209" w:author="Robin Matthews" w:date="2021-07-13T14:16:00Z" w:initials="RM">
    <w:p w14:paraId="14984C3A" w14:textId="77777777" w:rsidR="00A26296" w:rsidRDefault="00A26296">
      <w:pPr>
        <w:pStyle w:val="Commentaire"/>
      </w:pPr>
      <w:r>
        <w:rPr>
          <w:rStyle w:val="Marquedecommentaire"/>
        </w:rPr>
        <w:annotationRef/>
      </w:r>
      <w:r>
        <w:t>Extra stuff:</w:t>
      </w:r>
    </w:p>
    <w:p w14:paraId="70C4B1A1" w14:textId="77777777" w:rsidR="00A26296" w:rsidRDefault="00A26296">
      <w:pPr>
        <w:pStyle w:val="Commentaire"/>
      </w:pPr>
      <w:r>
        <w:t xml:space="preserve">(, </w:t>
      </w:r>
    </w:p>
    <w:p w14:paraId="4874C896" w14:textId="77777777" w:rsidR="00A26296" w:rsidRDefault="00A26296">
      <w:pPr>
        <w:pStyle w:val="Commentaire"/>
      </w:pPr>
    </w:p>
    <w:p w14:paraId="07250D0C" w14:textId="77777777" w:rsidR="00A26296" w:rsidRDefault="00A26296">
      <w:pPr>
        <w:pStyle w:val="Commentaire"/>
      </w:pPr>
      <w:r>
        <w:t>Correct:</w:t>
      </w:r>
    </w:p>
    <w:p w14:paraId="41FDC444" w14:textId="77777777" w:rsidR="00A26296" w:rsidRDefault="00A26296">
      <w:pPr>
        <w:pStyle w:val="Commentaire"/>
      </w:pPr>
      <w:r>
        <w:t>IPCC (2014)</w:t>
      </w:r>
    </w:p>
    <w:p w14:paraId="1D2FE98A" w14:textId="3F5F3554" w:rsidR="00A26296" w:rsidRDefault="00A26296">
      <w:pPr>
        <w:pStyle w:val="Commentaire"/>
      </w:pPr>
      <w:r>
        <w:t>(IPCC, 2014)</w:t>
      </w:r>
    </w:p>
  </w:comment>
  <w:comment w:id="1210" w:author="Robin Matthews" w:date="2021-07-13T14:16:00Z" w:initials="RM">
    <w:p w14:paraId="74A55830" w14:textId="77777777" w:rsidR="00A26296" w:rsidRDefault="00A26296">
      <w:pPr>
        <w:pStyle w:val="Commentaire"/>
      </w:pPr>
      <w:r>
        <w:rPr>
          <w:rStyle w:val="Marquedecommentaire"/>
        </w:rPr>
        <w:annotationRef/>
      </w:r>
      <w:r>
        <w:t>Not found:</w:t>
      </w:r>
    </w:p>
    <w:p w14:paraId="41713FFB" w14:textId="77777777" w:rsidR="00A26296" w:rsidRDefault="00A26296">
      <w:pPr>
        <w:pStyle w:val="Commentaire"/>
      </w:pPr>
      <w:r>
        <w:t>2020b</w:t>
      </w:r>
    </w:p>
    <w:p w14:paraId="760AA5EA" w14:textId="77777777" w:rsidR="00A26296" w:rsidRDefault="00A26296">
      <w:pPr>
        <w:pStyle w:val="Commentaire"/>
      </w:pPr>
    </w:p>
    <w:p w14:paraId="3F35B1B8" w14:textId="77777777" w:rsidR="00A26296" w:rsidRDefault="00A26296">
      <w:pPr>
        <w:pStyle w:val="Commentaire"/>
      </w:pPr>
      <w:r>
        <w:t>Extra stuff:</w:t>
      </w:r>
    </w:p>
    <w:p w14:paraId="4A20FDDD" w14:textId="77777777" w:rsidR="00A26296" w:rsidRDefault="00A26296">
      <w:pPr>
        <w:pStyle w:val="Commentaire"/>
      </w:pPr>
      <w:r>
        <w:t>, 2020)</w:t>
      </w:r>
    </w:p>
    <w:p w14:paraId="1CE5D596" w14:textId="77777777" w:rsidR="00A26296" w:rsidRDefault="00A26296">
      <w:pPr>
        <w:pStyle w:val="Commentaire"/>
      </w:pPr>
    </w:p>
    <w:p w14:paraId="7D22664F" w14:textId="77777777" w:rsidR="00A26296" w:rsidRDefault="00A26296">
      <w:pPr>
        <w:pStyle w:val="Commentaire"/>
      </w:pPr>
      <w:r>
        <w:t>Correct:</w:t>
      </w:r>
    </w:p>
    <w:p w14:paraId="61AE0AA6" w14:textId="77777777" w:rsidR="00A26296" w:rsidRDefault="00A26296">
      <w:pPr>
        <w:pStyle w:val="Commentaire"/>
      </w:pPr>
      <w:r>
        <w:t>Sun et al. (2020b)</w:t>
      </w:r>
    </w:p>
    <w:p w14:paraId="39C5CD0C" w14:textId="6CDB5B04" w:rsidR="00A26296" w:rsidRDefault="00A26296">
      <w:pPr>
        <w:pStyle w:val="Commentaire"/>
      </w:pPr>
      <w:r>
        <w:t>(Sun et al., 2020b)</w:t>
      </w:r>
    </w:p>
  </w:comment>
  <w:comment w:id="1214" w:author="Robin Matthews" w:date="2021-07-13T14:16:00Z" w:initials="RM">
    <w:p w14:paraId="65FC2AF2" w14:textId="77777777" w:rsidR="00A26296" w:rsidRDefault="00A26296">
      <w:pPr>
        <w:pStyle w:val="Commentaire"/>
      </w:pPr>
      <w:r>
        <w:rPr>
          <w:rStyle w:val="Marquedecommentaire"/>
        </w:rPr>
        <w:annotationRef/>
      </w:r>
      <w:r>
        <w:t>Not found:</w:t>
      </w:r>
    </w:p>
    <w:p w14:paraId="5E25548E" w14:textId="77777777" w:rsidR="00A26296" w:rsidRDefault="00A26296">
      <w:pPr>
        <w:pStyle w:val="Commentaire"/>
      </w:pPr>
      <w:r>
        <w:t>2020b</w:t>
      </w:r>
    </w:p>
    <w:p w14:paraId="2F2C07B8" w14:textId="77777777" w:rsidR="00A26296" w:rsidRDefault="00A26296">
      <w:pPr>
        <w:pStyle w:val="Commentaire"/>
      </w:pPr>
    </w:p>
    <w:p w14:paraId="3839B8AF" w14:textId="77777777" w:rsidR="00A26296" w:rsidRDefault="00A26296">
      <w:pPr>
        <w:pStyle w:val="Commentaire"/>
      </w:pPr>
      <w:r>
        <w:t>Extra stuff:</w:t>
      </w:r>
    </w:p>
    <w:p w14:paraId="4E9D9AF0" w14:textId="77777777" w:rsidR="00A26296" w:rsidRDefault="00A26296">
      <w:pPr>
        <w:pStyle w:val="Commentaire"/>
      </w:pPr>
      <w:r>
        <w:t>(, 2020a)</w:t>
      </w:r>
    </w:p>
    <w:p w14:paraId="37BDD881" w14:textId="77777777" w:rsidR="00A26296" w:rsidRDefault="00A26296">
      <w:pPr>
        <w:pStyle w:val="Commentaire"/>
      </w:pPr>
    </w:p>
    <w:p w14:paraId="52020FC0" w14:textId="77777777" w:rsidR="00A26296" w:rsidRDefault="00A26296">
      <w:pPr>
        <w:pStyle w:val="Commentaire"/>
      </w:pPr>
      <w:r>
        <w:t>Correct:</w:t>
      </w:r>
    </w:p>
    <w:p w14:paraId="4202ABB7" w14:textId="77777777" w:rsidR="00A26296" w:rsidRDefault="00A26296">
      <w:pPr>
        <w:pStyle w:val="Commentaire"/>
      </w:pPr>
      <w:r>
        <w:t>Sun et al. (2020b)</w:t>
      </w:r>
    </w:p>
    <w:p w14:paraId="344D1E30" w14:textId="7B826637" w:rsidR="00A26296" w:rsidRDefault="00A26296">
      <w:pPr>
        <w:pStyle w:val="Commentaire"/>
      </w:pPr>
      <w:r>
        <w:t>(Sun et al., 2020b)</w:t>
      </w:r>
    </w:p>
  </w:comment>
  <w:comment w:id="1220" w:author="Robin Matthews" w:date="2021-07-13T14:16:00Z" w:initials="RM">
    <w:p w14:paraId="33F6C663" w14:textId="77777777" w:rsidR="00A26296" w:rsidRDefault="00A26296">
      <w:pPr>
        <w:pStyle w:val="Commentaire"/>
      </w:pPr>
      <w:r>
        <w:rPr>
          <w:rStyle w:val="Marquedecommentaire"/>
        </w:rPr>
        <w:annotationRef/>
      </w:r>
      <w:r>
        <w:t>Not found:</w:t>
      </w:r>
    </w:p>
    <w:p w14:paraId="455AAE12" w14:textId="77777777" w:rsidR="00A26296" w:rsidRDefault="00A26296">
      <w:pPr>
        <w:pStyle w:val="Commentaire"/>
      </w:pPr>
      <w:r>
        <w:t>2020a</w:t>
      </w:r>
    </w:p>
    <w:p w14:paraId="77967061" w14:textId="77777777" w:rsidR="00A26296" w:rsidRDefault="00A26296">
      <w:pPr>
        <w:pStyle w:val="Commentaire"/>
      </w:pPr>
    </w:p>
    <w:p w14:paraId="1192C698" w14:textId="77777777" w:rsidR="00A26296" w:rsidRDefault="00A26296">
      <w:pPr>
        <w:pStyle w:val="Commentaire"/>
      </w:pPr>
      <w:r>
        <w:t>Extra stuff:</w:t>
      </w:r>
    </w:p>
    <w:p w14:paraId="1FFC4A88" w14:textId="77777777" w:rsidR="00A26296" w:rsidRDefault="00A26296">
      <w:pPr>
        <w:pStyle w:val="Commentaire"/>
      </w:pPr>
      <w:r>
        <w:t>, 2020)</w:t>
      </w:r>
    </w:p>
    <w:p w14:paraId="7A04B2AB" w14:textId="77777777" w:rsidR="00A26296" w:rsidRDefault="00A26296">
      <w:pPr>
        <w:pStyle w:val="Commentaire"/>
      </w:pPr>
    </w:p>
    <w:p w14:paraId="4662CAD4" w14:textId="77777777" w:rsidR="00A26296" w:rsidRDefault="00A26296">
      <w:pPr>
        <w:pStyle w:val="Commentaire"/>
      </w:pPr>
      <w:r>
        <w:t>Correct:</w:t>
      </w:r>
    </w:p>
    <w:p w14:paraId="02CBC043" w14:textId="77777777" w:rsidR="00A26296" w:rsidRDefault="00A26296">
      <w:pPr>
        <w:pStyle w:val="Commentaire"/>
      </w:pPr>
      <w:r>
        <w:t>Contractor et al. (2020a)</w:t>
      </w:r>
    </w:p>
    <w:p w14:paraId="25A8C09B" w14:textId="5D9B6B4F" w:rsidR="00A26296" w:rsidRDefault="00A26296">
      <w:pPr>
        <w:pStyle w:val="Commentaire"/>
      </w:pPr>
      <w:r>
        <w:t>(Contractor et al., 2020a)</w:t>
      </w:r>
    </w:p>
  </w:comment>
  <w:comment w:id="1227" w:author="Robin Matthews" w:date="2021-07-13T19:27:00Z" w:initials="RM">
    <w:p w14:paraId="7A69409D" w14:textId="5EF15FA1" w:rsidR="00D74F7E" w:rsidRDefault="00D74F7E">
      <w:pPr>
        <w:pStyle w:val="Commentaire"/>
      </w:pPr>
      <w:r>
        <w:rPr>
          <w:rStyle w:val="Marquedecommentaire"/>
        </w:rPr>
        <w:annotationRef/>
      </w:r>
      <w:r>
        <w:t>Mendeley field also contains ‘Westra et al., 2013’. Want me to remove it?</w:t>
      </w:r>
    </w:p>
  </w:comment>
  <w:comment w:id="1228" w:author="Robin Matthews" w:date="2021-07-13T14:16:00Z" w:initials="RM">
    <w:p w14:paraId="5B17AFE3" w14:textId="77777777" w:rsidR="00A26296" w:rsidRDefault="00A26296">
      <w:pPr>
        <w:pStyle w:val="Commentaire"/>
      </w:pPr>
      <w:r>
        <w:rPr>
          <w:rStyle w:val="Marquedecommentaire"/>
        </w:rPr>
        <w:annotationRef/>
      </w:r>
      <w:r>
        <w:t>Not found:</w:t>
      </w:r>
    </w:p>
    <w:p w14:paraId="0670A5E3" w14:textId="77777777" w:rsidR="00A26296" w:rsidRDefault="00A26296">
      <w:pPr>
        <w:pStyle w:val="Commentaire"/>
      </w:pPr>
      <w:r>
        <w:t>Westra et al., 2013</w:t>
      </w:r>
    </w:p>
    <w:p w14:paraId="3C99029B" w14:textId="77777777" w:rsidR="00A26296" w:rsidRDefault="00A26296">
      <w:pPr>
        <w:pStyle w:val="Commentaire"/>
      </w:pPr>
      <w:r>
        <w:t>Sun et al., 2020b</w:t>
      </w:r>
    </w:p>
    <w:p w14:paraId="578C3E76" w14:textId="77777777" w:rsidR="00A26296" w:rsidRDefault="00A26296">
      <w:pPr>
        <w:pStyle w:val="Commentaire"/>
      </w:pPr>
    </w:p>
    <w:p w14:paraId="0A68585B" w14:textId="77777777" w:rsidR="00A26296" w:rsidRDefault="00A26296">
      <w:pPr>
        <w:pStyle w:val="Commentaire"/>
      </w:pPr>
      <w:r>
        <w:t>Extra stuff:</w:t>
      </w:r>
    </w:p>
    <w:p w14:paraId="38B4F6F1" w14:textId="77777777" w:rsidR="00A26296" w:rsidRDefault="00A26296">
      <w:pPr>
        <w:pStyle w:val="Commentaire"/>
      </w:pPr>
      <w:r>
        <w:t>(; Sun et al., 2020</w:t>
      </w:r>
    </w:p>
    <w:p w14:paraId="6B84A083" w14:textId="77777777" w:rsidR="00A26296" w:rsidRDefault="00A26296">
      <w:pPr>
        <w:pStyle w:val="Commentaire"/>
      </w:pPr>
    </w:p>
    <w:p w14:paraId="02EE1D58" w14:textId="77777777" w:rsidR="00A26296" w:rsidRDefault="00A26296">
      <w:pPr>
        <w:pStyle w:val="Commentaire"/>
      </w:pPr>
      <w:r>
        <w:t>Correct:</w:t>
      </w:r>
    </w:p>
    <w:p w14:paraId="1BFD01F4" w14:textId="03E85A8A" w:rsidR="00A26296" w:rsidRDefault="00A26296">
      <w:pPr>
        <w:pStyle w:val="Commentaire"/>
      </w:pPr>
      <w:r>
        <w:t>(Westra et al., 2013; Fischer and Knutti, 2016; Sun et al., 2020b)</w:t>
      </w:r>
    </w:p>
  </w:comment>
  <w:comment w:id="1234" w:author="Robin Matthews" w:date="2021-07-13T14:16:00Z" w:initials="RM">
    <w:p w14:paraId="2BE74D1B" w14:textId="77777777" w:rsidR="00A26296" w:rsidRDefault="00A26296">
      <w:pPr>
        <w:pStyle w:val="Commentaire"/>
      </w:pPr>
      <w:r>
        <w:rPr>
          <w:rStyle w:val="Marquedecommentaire"/>
        </w:rPr>
        <w:annotationRef/>
      </w:r>
      <w:r>
        <w:t>Not found:</w:t>
      </w:r>
    </w:p>
    <w:p w14:paraId="1F5CD344" w14:textId="77777777" w:rsidR="00A26296" w:rsidRDefault="00A26296">
      <w:pPr>
        <w:pStyle w:val="Commentaire"/>
      </w:pPr>
      <w:r>
        <w:t>Zhang and Zhou, 2019</w:t>
      </w:r>
    </w:p>
    <w:p w14:paraId="70A82A0E" w14:textId="77777777" w:rsidR="00A26296" w:rsidRDefault="00A26296">
      <w:pPr>
        <w:pStyle w:val="Commentaire"/>
      </w:pPr>
      <w:r>
        <w:t>Sun et al., 2020b</w:t>
      </w:r>
    </w:p>
    <w:p w14:paraId="1E57D76D" w14:textId="77777777" w:rsidR="00A26296" w:rsidRDefault="00A26296">
      <w:pPr>
        <w:pStyle w:val="Commentaire"/>
      </w:pPr>
    </w:p>
    <w:p w14:paraId="5EB8041E" w14:textId="77777777" w:rsidR="00A26296" w:rsidRDefault="00A26296">
      <w:pPr>
        <w:pStyle w:val="Commentaire"/>
      </w:pPr>
      <w:r>
        <w:t>Extra stuff:</w:t>
      </w:r>
    </w:p>
    <w:p w14:paraId="3B73639F" w14:textId="77777777" w:rsidR="00A26296" w:rsidRDefault="00A26296">
      <w:pPr>
        <w:pStyle w:val="Commentaire"/>
      </w:pPr>
      <w:r>
        <w:t>(Zhang and Zhou 2019; Sun et al., 2020)</w:t>
      </w:r>
    </w:p>
    <w:p w14:paraId="24A3704F" w14:textId="77777777" w:rsidR="00A26296" w:rsidRDefault="00A26296">
      <w:pPr>
        <w:pStyle w:val="Commentaire"/>
      </w:pPr>
    </w:p>
    <w:p w14:paraId="16F25136" w14:textId="77777777" w:rsidR="00A26296" w:rsidRDefault="00A26296">
      <w:pPr>
        <w:pStyle w:val="Commentaire"/>
      </w:pPr>
      <w:r>
        <w:t>Correct:</w:t>
      </w:r>
    </w:p>
    <w:p w14:paraId="18C2D3F6" w14:textId="692238FD" w:rsidR="00A26296" w:rsidRDefault="00A26296">
      <w:pPr>
        <w:pStyle w:val="Commentaire"/>
      </w:pPr>
      <w:r>
        <w:t>(Zhang and Zhou, 2019; Sun et al., 2020b)</w:t>
      </w:r>
    </w:p>
  </w:comment>
  <w:comment w:id="1239" w:author="Robin Matthews" w:date="2021-07-13T14:16:00Z" w:initials="RM">
    <w:p w14:paraId="710DA592" w14:textId="77777777" w:rsidR="00A26296" w:rsidRDefault="00A26296">
      <w:pPr>
        <w:pStyle w:val="Commentaire"/>
      </w:pPr>
      <w:r>
        <w:rPr>
          <w:rStyle w:val="Marquedecommentaire"/>
        </w:rPr>
        <w:annotationRef/>
      </w:r>
      <w:r>
        <w:t>Not found:</w:t>
      </w:r>
    </w:p>
    <w:p w14:paraId="132003C2" w14:textId="77777777" w:rsidR="00A26296" w:rsidRDefault="00A26296">
      <w:pPr>
        <w:pStyle w:val="Commentaire"/>
      </w:pPr>
      <w:r>
        <w:t>C. Li et al.</w:t>
      </w:r>
    </w:p>
    <w:p w14:paraId="13C3C279" w14:textId="77777777" w:rsidR="00A26296" w:rsidRDefault="00A26296">
      <w:pPr>
        <w:pStyle w:val="Commentaire"/>
      </w:pPr>
      <w:r>
        <w:t>2018a</w:t>
      </w:r>
    </w:p>
    <w:p w14:paraId="5526611A" w14:textId="77777777" w:rsidR="00A26296" w:rsidRDefault="00A26296">
      <w:pPr>
        <w:pStyle w:val="Commentaire"/>
      </w:pPr>
    </w:p>
    <w:p w14:paraId="7F3A4C2D" w14:textId="77777777" w:rsidR="00A26296" w:rsidRDefault="00A26296">
      <w:pPr>
        <w:pStyle w:val="Commentaire"/>
      </w:pPr>
      <w:r>
        <w:t>Extra stuff:</w:t>
      </w:r>
    </w:p>
    <w:p w14:paraId="00DF965C" w14:textId="77777777" w:rsidR="00A26296" w:rsidRDefault="00A26296">
      <w:pPr>
        <w:pStyle w:val="Commentaire"/>
      </w:pPr>
      <w:r>
        <w:t>(Li et al., 2018b)</w:t>
      </w:r>
    </w:p>
    <w:p w14:paraId="0A95BCDB" w14:textId="77777777" w:rsidR="00A26296" w:rsidRDefault="00A26296">
      <w:pPr>
        <w:pStyle w:val="Commentaire"/>
      </w:pPr>
    </w:p>
    <w:p w14:paraId="5CF29985" w14:textId="77777777" w:rsidR="00A26296" w:rsidRDefault="00A26296">
      <w:pPr>
        <w:pStyle w:val="Commentaire"/>
      </w:pPr>
      <w:r>
        <w:t>Correct:</w:t>
      </w:r>
    </w:p>
    <w:p w14:paraId="130A476D" w14:textId="77777777" w:rsidR="00A26296" w:rsidRDefault="00A26296">
      <w:pPr>
        <w:pStyle w:val="Commentaire"/>
      </w:pPr>
      <w:r>
        <w:t>C. Li et al. (2018a)</w:t>
      </w:r>
    </w:p>
    <w:p w14:paraId="0DDB5D06" w14:textId="0C62D3A1" w:rsidR="00A26296" w:rsidRDefault="00A26296">
      <w:pPr>
        <w:pStyle w:val="Commentaire"/>
      </w:pPr>
      <w:r>
        <w:t>(C. Li et al., 2018a)</w:t>
      </w:r>
    </w:p>
  </w:comment>
  <w:comment w:id="1245" w:author="Robin Matthews" w:date="2021-07-13T19:29:00Z" w:initials="RM">
    <w:p w14:paraId="47BBB079" w14:textId="78EA2444" w:rsidR="00D74F7E" w:rsidRDefault="00D74F7E">
      <w:pPr>
        <w:pStyle w:val="Commentaire"/>
      </w:pPr>
      <w:r>
        <w:rPr>
          <w:rStyle w:val="Marquedecommentaire"/>
        </w:rPr>
        <w:annotationRef/>
      </w:r>
      <w:r>
        <w:t>Mendeley field contains ‘Fowler et al., 2021’ rather than 2020:</w:t>
      </w:r>
    </w:p>
    <w:p w14:paraId="7071C40E" w14:textId="77777777" w:rsidR="00D74F7E" w:rsidRPr="00543D39" w:rsidRDefault="00D74F7E" w:rsidP="00D74F7E">
      <w:pPr>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543D39">
        <w:rPr>
          <w:rFonts w:cs="Times New Roman"/>
          <w:noProof/>
          <w:szCs w:val="24"/>
        </w:rPr>
        <w:t xml:space="preserve">Fowler, H. J., Lenderink, G., Prein, A. F., Westra, S., Allan, R. P., Ban, N., et al. (2021). Anthropogenic intensification of short-duration rainfall extremes. </w:t>
      </w:r>
      <w:r w:rsidRPr="00543D39">
        <w:rPr>
          <w:rFonts w:cs="Times New Roman"/>
          <w:i/>
          <w:iCs/>
          <w:noProof/>
          <w:szCs w:val="24"/>
        </w:rPr>
        <w:t>Nat. Rev. Earth Environ.</w:t>
      </w:r>
      <w:r w:rsidRPr="00543D39">
        <w:rPr>
          <w:rFonts w:cs="Times New Roman"/>
          <w:noProof/>
          <w:szCs w:val="24"/>
        </w:rPr>
        <w:t xml:space="preserve"> 2, 107–122. doi:10.1038/s43017-020-00128-6.</w:t>
      </w:r>
    </w:p>
    <w:p w14:paraId="04A7C713" w14:textId="5C98B5DE" w:rsidR="00D74F7E" w:rsidRDefault="00D74F7E">
      <w:pPr>
        <w:pStyle w:val="Commentaire"/>
      </w:pPr>
      <w:r>
        <w:fldChar w:fldCharType="end"/>
      </w:r>
    </w:p>
    <w:p w14:paraId="6451738E" w14:textId="210BDF5C" w:rsidR="00D74F7E" w:rsidRDefault="00D74F7E">
      <w:pPr>
        <w:pStyle w:val="Commentaire"/>
      </w:pPr>
      <w:r>
        <w:t>Is 2021 correct?</w:t>
      </w:r>
    </w:p>
  </w:comment>
  <w:comment w:id="1248" w:author="Robin Matthews" w:date="2021-07-13T14:16:00Z" w:initials="RM">
    <w:p w14:paraId="2AFB5FF2" w14:textId="77777777" w:rsidR="00A26296" w:rsidRDefault="00A26296">
      <w:pPr>
        <w:pStyle w:val="Commentaire"/>
      </w:pPr>
      <w:r>
        <w:rPr>
          <w:rStyle w:val="Marquedecommentaire"/>
        </w:rPr>
        <w:annotationRef/>
      </w:r>
      <w:r>
        <w:t>Not found:</w:t>
      </w:r>
    </w:p>
    <w:p w14:paraId="7838072B" w14:textId="77777777" w:rsidR="00A26296" w:rsidRDefault="00A26296">
      <w:pPr>
        <w:pStyle w:val="Commentaire"/>
      </w:pPr>
      <w:r>
        <w:t>2021</w:t>
      </w:r>
    </w:p>
    <w:p w14:paraId="4A81E68F" w14:textId="77777777" w:rsidR="00A26296" w:rsidRDefault="00A26296">
      <w:pPr>
        <w:pStyle w:val="Commentaire"/>
      </w:pPr>
    </w:p>
    <w:p w14:paraId="0F0B4B83" w14:textId="77777777" w:rsidR="00A26296" w:rsidRDefault="00A26296">
      <w:pPr>
        <w:pStyle w:val="Commentaire"/>
      </w:pPr>
      <w:r>
        <w:t>Extra stuff:</w:t>
      </w:r>
    </w:p>
    <w:p w14:paraId="60F07C15" w14:textId="77777777" w:rsidR="00A26296" w:rsidRDefault="00A26296">
      <w:pPr>
        <w:pStyle w:val="Commentaire"/>
      </w:pPr>
      <w:r>
        <w:t>, 2020)</w:t>
      </w:r>
    </w:p>
    <w:p w14:paraId="7FB7E323" w14:textId="77777777" w:rsidR="00A26296" w:rsidRDefault="00A26296">
      <w:pPr>
        <w:pStyle w:val="Commentaire"/>
      </w:pPr>
    </w:p>
    <w:p w14:paraId="0BFFD581" w14:textId="77777777" w:rsidR="00A26296" w:rsidRDefault="00A26296">
      <w:pPr>
        <w:pStyle w:val="Commentaire"/>
      </w:pPr>
      <w:r>
        <w:t>Correct:</w:t>
      </w:r>
    </w:p>
    <w:p w14:paraId="6BE1393C" w14:textId="77777777" w:rsidR="00A26296" w:rsidRDefault="00A26296">
      <w:pPr>
        <w:pStyle w:val="Commentaire"/>
      </w:pPr>
      <w:r>
        <w:t>Fowler et al. (2021)</w:t>
      </w:r>
    </w:p>
    <w:p w14:paraId="287585BB" w14:textId="3A5DA85C" w:rsidR="00A26296" w:rsidRDefault="00A26296">
      <w:pPr>
        <w:pStyle w:val="Commentaire"/>
      </w:pPr>
      <w:r>
        <w:t>(Fowler et al., 2021)</w:t>
      </w:r>
    </w:p>
  </w:comment>
  <w:comment w:id="1257" w:author="Robin Matthews" w:date="2021-07-13T14:16:00Z" w:initials="RM">
    <w:p w14:paraId="158C9EFC" w14:textId="77777777" w:rsidR="00A26296" w:rsidRDefault="00A26296">
      <w:pPr>
        <w:pStyle w:val="Commentaire"/>
      </w:pPr>
      <w:r>
        <w:rPr>
          <w:rStyle w:val="Marquedecommentaire"/>
        </w:rPr>
        <w:annotationRef/>
      </w:r>
      <w:r>
        <w:t>Extra stuff:</w:t>
      </w:r>
    </w:p>
    <w:p w14:paraId="1A3A4869" w14:textId="77777777" w:rsidR="00A26296" w:rsidRDefault="00A26296">
      <w:pPr>
        <w:pStyle w:val="Commentaire"/>
      </w:pPr>
      <w:r>
        <w:t xml:space="preserve">, </w:t>
      </w:r>
    </w:p>
    <w:p w14:paraId="07CE730B" w14:textId="77777777" w:rsidR="00A26296" w:rsidRDefault="00A26296">
      <w:pPr>
        <w:pStyle w:val="Commentaire"/>
      </w:pPr>
    </w:p>
    <w:p w14:paraId="6B2B60E0" w14:textId="77777777" w:rsidR="00A26296" w:rsidRDefault="00A26296">
      <w:pPr>
        <w:pStyle w:val="Commentaire"/>
      </w:pPr>
      <w:r>
        <w:t>Correct:</w:t>
      </w:r>
    </w:p>
    <w:p w14:paraId="2C20D384" w14:textId="77777777" w:rsidR="00A26296" w:rsidRDefault="00A26296">
      <w:pPr>
        <w:pStyle w:val="Commentaire"/>
      </w:pPr>
      <w:r>
        <w:t>Burdanowitz et al. (2019)</w:t>
      </w:r>
    </w:p>
    <w:p w14:paraId="52C84616" w14:textId="025F3CCF" w:rsidR="00A26296" w:rsidRDefault="00A26296">
      <w:pPr>
        <w:pStyle w:val="Commentaire"/>
      </w:pPr>
      <w:r>
        <w:t>(Burdanowitz et al., 2019)</w:t>
      </w:r>
    </w:p>
  </w:comment>
  <w:comment w:id="1259" w:author="Robin Matthews" w:date="2021-07-13T14:16:00Z" w:initials="RM">
    <w:p w14:paraId="5D5BAEF8" w14:textId="77777777" w:rsidR="00A26296" w:rsidRDefault="00A26296">
      <w:pPr>
        <w:pStyle w:val="Commentaire"/>
      </w:pPr>
      <w:r>
        <w:rPr>
          <w:rStyle w:val="Marquedecommentaire"/>
        </w:rPr>
        <w:annotationRef/>
      </w:r>
      <w:r>
        <w:t>Extra stuff:</w:t>
      </w:r>
    </w:p>
    <w:p w14:paraId="3764B5D1" w14:textId="77777777" w:rsidR="00A26296" w:rsidRDefault="00A26296">
      <w:pPr>
        <w:pStyle w:val="Commentaire"/>
      </w:pPr>
      <w:r>
        <w:t xml:space="preserve">, </w:t>
      </w:r>
    </w:p>
    <w:p w14:paraId="68F227E7" w14:textId="77777777" w:rsidR="00A26296" w:rsidRDefault="00A26296">
      <w:pPr>
        <w:pStyle w:val="Commentaire"/>
      </w:pPr>
    </w:p>
    <w:p w14:paraId="4F84810D" w14:textId="77777777" w:rsidR="00A26296" w:rsidRDefault="00A26296">
      <w:pPr>
        <w:pStyle w:val="Commentaire"/>
      </w:pPr>
      <w:r>
        <w:t>Correct:</w:t>
      </w:r>
    </w:p>
    <w:p w14:paraId="22057704" w14:textId="77777777" w:rsidR="00A26296" w:rsidRDefault="00A26296">
      <w:pPr>
        <w:pStyle w:val="Commentaire"/>
      </w:pPr>
      <w:r>
        <w:t>Formayer and Fritz (2017)</w:t>
      </w:r>
    </w:p>
    <w:p w14:paraId="435C2C08" w14:textId="46B3871B" w:rsidR="00A26296" w:rsidRDefault="00A26296">
      <w:pPr>
        <w:pStyle w:val="Commentaire"/>
      </w:pPr>
      <w:r>
        <w:t>(Formayer and Fritz, 2017)</w:t>
      </w:r>
    </w:p>
  </w:comment>
  <w:comment w:id="1260" w:author="Robin Matthews" w:date="2021-07-13T14:17:00Z" w:initials="RM">
    <w:p w14:paraId="73E985FF" w14:textId="77777777" w:rsidR="00A26296" w:rsidRDefault="00A26296">
      <w:pPr>
        <w:pStyle w:val="Commentaire"/>
      </w:pPr>
      <w:r>
        <w:rPr>
          <w:rStyle w:val="Marquedecommentaire"/>
        </w:rPr>
        <w:annotationRef/>
      </w:r>
      <w:r>
        <w:t>Extra stuff:</w:t>
      </w:r>
    </w:p>
    <w:p w14:paraId="3748639D" w14:textId="77777777" w:rsidR="00A26296" w:rsidRDefault="00A26296">
      <w:pPr>
        <w:pStyle w:val="Commentaire"/>
      </w:pPr>
      <w:r>
        <w:t>, )</w:t>
      </w:r>
    </w:p>
    <w:p w14:paraId="14529563" w14:textId="77777777" w:rsidR="00A26296" w:rsidRDefault="00A26296">
      <w:pPr>
        <w:pStyle w:val="Commentaire"/>
      </w:pPr>
    </w:p>
    <w:p w14:paraId="211BD06F" w14:textId="77777777" w:rsidR="00A26296" w:rsidRDefault="00A26296">
      <w:pPr>
        <w:pStyle w:val="Commentaire"/>
      </w:pPr>
      <w:r>
        <w:t>Correct:</w:t>
      </w:r>
    </w:p>
    <w:p w14:paraId="08FFA251" w14:textId="77777777" w:rsidR="00A26296" w:rsidRDefault="00A26296">
      <w:pPr>
        <w:pStyle w:val="Commentaire"/>
      </w:pPr>
      <w:r>
        <w:t>Lenderink et al. (2017)</w:t>
      </w:r>
    </w:p>
    <w:p w14:paraId="6AB772AE" w14:textId="5202BED6" w:rsidR="00A26296" w:rsidRDefault="00A26296">
      <w:pPr>
        <w:pStyle w:val="Commentaire"/>
      </w:pPr>
      <w:r>
        <w:t>(Lenderink et al., 2017)</w:t>
      </w:r>
    </w:p>
  </w:comment>
  <w:comment w:id="1261" w:author="Robin Matthews" w:date="2021-07-13T14:17:00Z" w:initials="RM">
    <w:p w14:paraId="4D2028FB" w14:textId="77777777" w:rsidR="00A26296" w:rsidRDefault="00A26296">
      <w:pPr>
        <w:pStyle w:val="Commentaire"/>
      </w:pPr>
      <w:r>
        <w:rPr>
          <w:rStyle w:val="Marquedecommentaire"/>
        </w:rPr>
        <w:annotationRef/>
      </w:r>
      <w:r>
        <w:t>Not found:</w:t>
      </w:r>
    </w:p>
    <w:p w14:paraId="201340FD" w14:textId="77777777" w:rsidR="00A26296" w:rsidRDefault="00A26296">
      <w:pPr>
        <w:pStyle w:val="Commentaire"/>
      </w:pPr>
      <w:r>
        <w:t>E. Lewis et al.</w:t>
      </w:r>
    </w:p>
    <w:p w14:paraId="280F8F46" w14:textId="77777777" w:rsidR="00A26296" w:rsidRDefault="00A26296">
      <w:pPr>
        <w:pStyle w:val="Commentaire"/>
      </w:pPr>
    </w:p>
    <w:p w14:paraId="0718BADA" w14:textId="77777777" w:rsidR="00A26296" w:rsidRDefault="00A26296">
      <w:pPr>
        <w:pStyle w:val="Commentaire"/>
      </w:pPr>
      <w:r>
        <w:t>Extra stuff:</w:t>
      </w:r>
    </w:p>
    <w:p w14:paraId="500CCB42" w14:textId="77777777" w:rsidR="00A26296" w:rsidRDefault="00A26296">
      <w:pPr>
        <w:pStyle w:val="Commentaire"/>
      </w:pPr>
      <w:r>
        <w:t>(Lewis et al., a)</w:t>
      </w:r>
    </w:p>
    <w:p w14:paraId="16A8CA19" w14:textId="77777777" w:rsidR="00A26296" w:rsidRDefault="00A26296">
      <w:pPr>
        <w:pStyle w:val="Commentaire"/>
      </w:pPr>
    </w:p>
    <w:p w14:paraId="7DBECE7B" w14:textId="77777777" w:rsidR="00A26296" w:rsidRDefault="00A26296">
      <w:pPr>
        <w:pStyle w:val="Commentaire"/>
      </w:pPr>
      <w:r>
        <w:t>Correct:</w:t>
      </w:r>
    </w:p>
    <w:p w14:paraId="6AE4C96F" w14:textId="77777777" w:rsidR="00A26296" w:rsidRDefault="00A26296">
      <w:pPr>
        <w:pStyle w:val="Commentaire"/>
      </w:pPr>
      <w:r>
        <w:t>E. Lewis et al. (2019)</w:t>
      </w:r>
    </w:p>
    <w:p w14:paraId="7AA10E2D" w14:textId="66109551" w:rsidR="00A26296" w:rsidRDefault="00A26296">
      <w:pPr>
        <w:pStyle w:val="Commentaire"/>
      </w:pPr>
      <w:r>
        <w:t>(E. Lewis et al., 2019)</w:t>
      </w:r>
    </w:p>
  </w:comment>
  <w:comment w:id="1266" w:author="Robin Matthews" w:date="2021-07-13T14:17:00Z" w:initials="RM">
    <w:p w14:paraId="369E9C57" w14:textId="77777777" w:rsidR="00A26296" w:rsidRDefault="00A26296">
      <w:pPr>
        <w:pStyle w:val="Commentaire"/>
      </w:pPr>
      <w:r>
        <w:rPr>
          <w:rStyle w:val="Marquedecommentaire"/>
        </w:rPr>
        <w:annotationRef/>
      </w:r>
      <w:r>
        <w:t>Not found:</w:t>
      </w:r>
    </w:p>
    <w:p w14:paraId="2C127CCB" w14:textId="77777777" w:rsidR="00A26296" w:rsidRDefault="00A26296">
      <w:pPr>
        <w:pStyle w:val="Commentaire"/>
      </w:pPr>
      <w:r>
        <w:t>X. Zhang et al., 2017</w:t>
      </w:r>
    </w:p>
    <w:p w14:paraId="2987C068" w14:textId="77777777" w:rsidR="00A26296" w:rsidRDefault="00A26296">
      <w:pPr>
        <w:pStyle w:val="Commentaire"/>
      </w:pPr>
      <w:r>
        <w:t>Sun et al., 2020a</w:t>
      </w:r>
    </w:p>
    <w:p w14:paraId="414E782D" w14:textId="77777777" w:rsidR="00A26296" w:rsidRDefault="00A26296">
      <w:pPr>
        <w:pStyle w:val="Commentaire"/>
      </w:pPr>
    </w:p>
    <w:p w14:paraId="15A9021D" w14:textId="77777777" w:rsidR="00A26296" w:rsidRDefault="00A26296">
      <w:pPr>
        <w:pStyle w:val="Commentaire"/>
      </w:pPr>
      <w:r>
        <w:t>Extra stuff:</w:t>
      </w:r>
    </w:p>
    <w:p w14:paraId="40CE14C2" w14:textId="77777777" w:rsidR="00A26296" w:rsidRDefault="00A26296">
      <w:pPr>
        <w:pStyle w:val="Commentaire"/>
      </w:pPr>
      <w:r>
        <w:t>(; ; Zhang et al., 2017c; ; Sun et al., 2020b)</w:t>
      </w:r>
    </w:p>
    <w:p w14:paraId="254F20B4" w14:textId="77777777" w:rsidR="00A26296" w:rsidRDefault="00A26296">
      <w:pPr>
        <w:pStyle w:val="Commentaire"/>
      </w:pPr>
    </w:p>
    <w:p w14:paraId="73CE1C13" w14:textId="77777777" w:rsidR="00A26296" w:rsidRDefault="00A26296">
      <w:pPr>
        <w:pStyle w:val="Commentaire"/>
      </w:pPr>
      <w:r>
        <w:t>Correct:</w:t>
      </w:r>
    </w:p>
    <w:p w14:paraId="6947C481" w14:textId="4517F25F" w:rsidR="00A26296" w:rsidRDefault="00A26296">
      <w:pPr>
        <w:pStyle w:val="Commentaire"/>
      </w:pPr>
      <w:r>
        <w:t>(Prein et al., 2016b; Bao et al., 2017; X. Zhang et al., 2017; Drobinski et al., 2018; Sun et al., 2020a)</w:t>
      </w:r>
    </w:p>
  </w:comment>
  <w:comment w:id="1274" w:author="Robin Matthews" w:date="2021-07-13T14:17:00Z" w:initials="RM">
    <w:p w14:paraId="7C94B87D" w14:textId="77777777" w:rsidR="00A26296" w:rsidRDefault="00A26296">
      <w:pPr>
        <w:pStyle w:val="Commentaire"/>
      </w:pPr>
      <w:r>
        <w:rPr>
          <w:rStyle w:val="Marquedecommentaire"/>
        </w:rPr>
        <w:annotationRef/>
      </w:r>
      <w:r>
        <w:t>Extra stuff:</w:t>
      </w:r>
    </w:p>
    <w:p w14:paraId="0C88E823" w14:textId="77777777" w:rsidR="00A26296" w:rsidRDefault="00A26296">
      <w:pPr>
        <w:pStyle w:val="Commentaire"/>
      </w:pPr>
      <w:r>
        <w:t>, )</w:t>
      </w:r>
    </w:p>
    <w:p w14:paraId="1B7F502B" w14:textId="77777777" w:rsidR="00A26296" w:rsidRDefault="00A26296">
      <w:pPr>
        <w:pStyle w:val="Commentaire"/>
      </w:pPr>
    </w:p>
    <w:p w14:paraId="0E9145DC" w14:textId="77777777" w:rsidR="00A26296" w:rsidRDefault="00A26296">
      <w:pPr>
        <w:pStyle w:val="Commentaire"/>
      </w:pPr>
      <w:r>
        <w:t>Correct:</w:t>
      </w:r>
    </w:p>
    <w:p w14:paraId="6DB65F7B" w14:textId="77777777" w:rsidR="00A26296" w:rsidRDefault="00A26296">
      <w:pPr>
        <w:pStyle w:val="Commentaire"/>
      </w:pPr>
      <w:r>
        <w:t>Bao et al. (2017)</w:t>
      </w:r>
    </w:p>
    <w:p w14:paraId="2309A4EB" w14:textId="0879F0FE" w:rsidR="00A26296" w:rsidRDefault="00A26296">
      <w:pPr>
        <w:pStyle w:val="Commentaire"/>
      </w:pPr>
      <w:r>
        <w:t>(Bao et al., 2017)</w:t>
      </w:r>
    </w:p>
  </w:comment>
  <w:comment w:id="1279" w:author="Robin Matthews" w:date="2021-07-13T19:33:00Z" w:initials="RM">
    <w:p w14:paraId="747AD0C0" w14:textId="5A97F5E4" w:rsidR="00612D91" w:rsidRDefault="00612D91">
      <w:pPr>
        <w:pStyle w:val="Commentaire"/>
      </w:pPr>
      <w:r>
        <w:rPr>
          <w:rStyle w:val="Marquedecommentaire"/>
        </w:rPr>
        <w:annotationRef/>
      </w:r>
      <w:r>
        <w:t>Mendeley field contains ‘Sun et al., 2020’ rather than 2019:</w:t>
      </w:r>
    </w:p>
    <w:p w14:paraId="769CF019" w14:textId="77777777" w:rsidR="00612D91" w:rsidRPr="00757DEB" w:rsidRDefault="00612D91" w:rsidP="00612D91">
      <w:pPr>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7DEB">
        <w:rPr>
          <w:rFonts w:cs="Times New Roman"/>
          <w:noProof/>
          <w:szCs w:val="24"/>
        </w:rPr>
        <w:t xml:space="preserve">Sun, Q., Zwiers, F., Zhang, X., and Li, G. (2020). A Comparison of Intra-Annual and Long-Term Trend Scaling of Extreme Precipitation with Temperature in a Large-Ensemble Regional Climate Simulation. </w:t>
      </w:r>
      <w:r w:rsidRPr="00757DEB">
        <w:rPr>
          <w:rFonts w:cs="Times New Roman"/>
          <w:i/>
          <w:iCs/>
          <w:noProof/>
          <w:szCs w:val="24"/>
        </w:rPr>
        <w:t>J. Clim.</w:t>
      </w:r>
      <w:r w:rsidRPr="00757DEB">
        <w:rPr>
          <w:rFonts w:cs="Times New Roman"/>
          <w:noProof/>
          <w:szCs w:val="24"/>
        </w:rPr>
        <w:t xml:space="preserve"> 33, 9233–9245. doi:10.1175/JCLI-D-19-0920.1.</w:t>
      </w:r>
    </w:p>
    <w:p w14:paraId="07381217" w14:textId="7DB3EA8F" w:rsidR="00612D91" w:rsidRDefault="00612D91" w:rsidP="00612D91">
      <w:pPr>
        <w:pStyle w:val="Commentaire"/>
      </w:pPr>
      <w:r>
        <w:fldChar w:fldCharType="end"/>
      </w:r>
    </w:p>
    <w:p w14:paraId="6205A109" w14:textId="5DB18C96" w:rsidR="00612D91" w:rsidRDefault="00612D91">
      <w:pPr>
        <w:pStyle w:val="Commentaire"/>
      </w:pPr>
      <w:r>
        <w:t>Is 2020 correct?</w:t>
      </w:r>
    </w:p>
  </w:comment>
  <w:comment w:id="1282" w:author="Robin Matthews" w:date="2021-07-13T14:17:00Z" w:initials="RM">
    <w:p w14:paraId="36C35D50" w14:textId="77777777" w:rsidR="00A26296" w:rsidRDefault="00A26296">
      <w:pPr>
        <w:pStyle w:val="Commentaire"/>
      </w:pPr>
      <w:r>
        <w:rPr>
          <w:rStyle w:val="Marquedecommentaire"/>
        </w:rPr>
        <w:annotationRef/>
      </w:r>
      <w:r>
        <w:t>Not found:</w:t>
      </w:r>
    </w:p>
    <w:p w14:paraId="3DAD9921" w14:textId="77777777" w:rsidR="00A26296" w:rsidRDefault="00A26296">
      <w:pPr>
        <w:pStyle w:val="Commentaire"/>
      </w:pPr>
      <w:r>
        <w:t>2020a</w:t>
      </w:r>
    </w:p>
    <w:p w14:paraId="530776B0" w14:textId="77777777" w:rsidR="00A26296" w:rsidRDefault="00A26296">
      <w:pPr>
        <w:pStyle w:val="Commentaire"/>
      </w:pPr>
    </w:p>
    <w:p w14:paraId="07C8BFBF" w14:textId="77777777" w:rsidR="00A26296" w:rsidRDefault="00A26296">
      <w:pPr>
        <w:pStyle w:val="Commentaire"/>
      </w:pPr>
      <w:r>
        <w:t>Extra stuff:</w:t>
      </w:r>
    </w:p>
    <w:p w14:paraId="6BE14945" w14:textId="77777777" w:rsidR="00A26296" w:rsidRDefault="00A26296">
      <w:pPr>
        <w:pStyle w:val="Commentaire"/>
      </w:pPr>
      <w:r>
        <w:t>, 2019)</w:t>
      </w:r>
    </w:p>
    <w:p w14:paraId="62918ADF" w14:textId="77777777" w:rsidR="00A26296" w:rsidRDefault="00A26296">
      <w:pPr>
        <w:pStyle w:val="Commentaire"/>
      </w:pPr>
    </w:p>
    <w:p w14:paraId="26A5E615" w14:textId="77777777" w:rsidR="00A26296" w:rsidRDefault="00A26296">
      <w:pPr>
        <w:pStyle w:val="Commentaire"/>
      </w:pPr>
      <w:r>
        <w:t>Correct:</w:t>
      </w:r>
    </w:p>
    <w:p w14:paraId="3CEC255C" w14:textId="77777777" w:rsidR="00A26296" w:rsidRDefault="00A26296">
      <w:pPr>
        <w:pStyle w:val="Commentaire"/>
      </w:pPr>
      <w:r>
        <w:t>Sun et al. (2020a)</w:t>
      </w:r>
    </w:p>
    <w:p w14:paraId="619A8E26" w14:textId="4A621D54" w:rsidR="00A26296" w:rsidRDefault="00A26296">
      <w:pPr>
        <w:pStyle w:val="Commentaire"/>
      </w:pPr>
      <w:r>
        <w:t>(Sun et al., 2020a)</w:t>
      </w:r>
    </w:p>
  </w:comment>
  <w:comment w:id="1287" w:author="Robin Matthews" w:date="2021-07-13T14:17:00Z" w:initials="RM">
    <w:p w14:paraId="7BF772F2" w14:textId="77777777" w:rsidR="00A26296" w:rsidRDefault="00A26296">
      <w:pPr>
        <w:pStyle w:val="Commentaire"/>
      </w:pPr>
      <w:r>
        <w:rPr>
          <w:rStyle w:val="Marquedecommentaire"/>
        </w:rPr>
        <w:annotationRef/>
      </w:r>
      <w:r>
        <w:t>Not found:</w:t>
      </w:r>
    </w:p>
    <w:p w14:paraId="5DFD4C98" w14:textId="77777777" w:rsidR="00A26296" w:rsidRDefault="00A26296">
      <w:pPr>
        <w:pStyle w:val="Commentaire"/>
      </w:pPr>
      <w:r>
        <w:t>2020b</w:t>
      </w:r>
    </w:p>
    <w:p w14:paraId="428712C0" w14:textId="77777777" w:rsidR="00A26296" w:rsidRDefault="00A26296">
      <w:pPr>
        <w:pStyle w:val="Commentaire"/>
      </w:pPr>
    </w:p>
    <w:p w14:paraId="086D0074" w14:textId="77777777" w:rsidR="00A26296" w:rsidRDefault="00A26296">
      <w:pPr>
        <w:pStyle w:val="Commentaire"/>
      </w:pPr>
      <w:r>
        <w:t>Extra stuff:</w:t>
      </w:r>
    </w:p>
    <w:p w14:paraId="05126590" w14:textId="77777777" w:rsidR="00A26296" w:rsidRDefault="00A26296">
      <w:pPr>
        <w:pStyle w:val="Commentaire"/>
      </w:pPr>
      <w:r>
        <w:t>(, 2020)</w:t>
      </w:r>
    </w:p>
    <w:p w14:paraId="77FA5140" w14:textId="77777777" w:rsidR="00A26296" w:rsidRDefault="00A26296">
      <w:pPr>
        <w:pStyle w:val="Commentaire"/>
      </w:pPr>
    </w:p>
    <w:p w14:paraId="3C029419" w14:textId="77777777" w:rsidR="00A26296" w:rsidRDefault="00A26296">
      <w:pPr>
        <w:pStyle w:val="Commentaire"/>
      </w:pPr>
      <w:r>
        <w:t>Correct:</w:t>
      </w:r>
    </w:p>
    <w:p w14:paraId="592E2E9A" w14:textId="77777777" w:rsidR="00A26296" w:rsidRDefault="00A26296">
      <w:pPr>
        <w:pStyle w:val="Commentaire"/>
      </w:pPr>
      <w:r>
        <w:t>Sun et al. (2020b)</w:t>
      </w:r>
    </w:p>
    <w:p w14:paraId="62AC0581" w14:textId="5BBEB158" w:rsidR="00A26296" w:rsidRDefault="00A26296">
      <w:pPr>
        <w:pStyle w:val="Commentaire"/>
      </w:pPr>
      <w:r>
        <w:t>(Sun et al., 2020b)</w:t>
      </w:r>
    </w:p>
  </w:comment>
  <w:comment w:id="1291" w:author="Robin Matthews" w:date="2021-07-13T14:17:00Z" w:initials="RM">
    <w:p w14:paraId="25E1E9A3" w14:textId="77777777" w:rsidR="00A26296" w:rsidRDefault="00A26296">
      <w:pPr>
        <w:pStyle w:val="Commentaire"/>
      </w:pPr>
      <w:r>
        <w:rPr>
          <w:rStyle w:val="Marquedecommentaire"/>
        </w:rPr>
        <w:annotationRef/>
      </w:r>
      <w:r>
        <w:t>Not found:</w:t>
      </w:r>
    </w:p>
    <w:p w14:paraId="5B106EB8" w14:textId="77777777" w:rsidR="00A26296" w:rsidRDefault="00A26296">
      <w:pPr>
        <w:pStyle w:val="Commentaire"/>
      </w:pPr>
      <w:r>
        <w:t>Sun et al., 2020b</w:t>
      </w:r>
    </w:p>
    <w:p w14:paraId="2D05F938" w14:textId="77777777" w:rsidR="00A26296" w:rsidRDefault="00A26296">
      <w:pPr>
        <w:pStyle w:val="Commentaire"/>
      </w:pPr>
    </w:p>
    <w:p w14:paraId="228203E1" w14:textId="77777777" w:rsidR="00A26296" w:rsidRDefault="00A26296">
      <w:pPr>
        <w:pStyle w:val="Commentaire"/>
      </w:pPr>
      <w:r>
        <w:t>Extra stuff:</w:t>
      </w:r>
    </w:p>
    <w:p w14:paraId="30AC2351" w14:textId="77777777" w:rsidR="00A26296" w:rsidRDefault="00A26296">
      <w:pPr>
        <w:pStyle w:val="Commentaire"/>
      </w:pPr>
      <w:r>
        <w:t>(; ; ; Sun et al., 2020a)</w:t>
      </w:r>
    </w:p>
    <w:p w14:paraId="1124F87C" w14:textId="77777777" w:rsidR="00A26296" w:rsidRDefault="00A26296">
      <w:pPr>
        <w:pStyle w:val="Commentaire"/>
      </w:pPr>
    </w:p>
    <w:p w14:paraId="6375048A" w14:textId="77777777" w:rsidR="00A26296" w:rsidRDefault="00A26296">
      <w:pPr>
        <w:pStyle w:val="Commentaire"/>
      </w:pPr>
      <w:r>
        <w:t>Correct:</w:t>
      </w:r>
    </w:p>
    <w:p w14:paraId="0FA9B633" w14:textId="1B3C0E8E" w:rsidR="00A26296" w:rsidRDefault="00A26296">
      <w:pPr>
        <w:pStyle w:val="Commentaire"/>
      </w:pPr>
      <w:r>
        <w:t>(Chaney et al., 2014; Harrison et al., 2019; Dunn et al., 2020; Sun et al., 2020b)</w:t>
      </w:r>
    </w:p>
  </w:comment>
  <w:comment w:id="1300" w:author="Robin Matthews" w:date="2021-07-13T14:17:00Z" w:initials="RM">
    <w:p w14:paraId="6999AA28" w14:textId="77777777" w:rsidR="00A26296" w:rsidRDefault="00A26296">
      <w:pPr>
        <w:pStyle w:val="Commentaire"/>
      </w:pPr>
      <w:r>
        <w:rPr>
          <w:rStyle w:val="Marquedecommentaire"/>
        </w:rPr>
        <w:annotationRef/>
      </w:r>
      <w:r>
        <w:t>Extra stuff:</w:t>
      </w:r>
    </w:p>
    <w:p w14:paraId="73A40CB6" w14:textId="77777777" w:rsidR="00A26296" w:rsidRDefault="00A26296">
      <w:pPr>
        <w:pStyle w:val="Commentaire"/>
      </w:pPr>
      <w:r>
        <w:t>(, ;</w:t>
      </w:r>
    </w:p>
    <w:p w14:paraId="4B61283B" w14:textId="77777777" w:rsidR="00A26296" w:rsidRDefault="00A26296">
      <w:pPr>
        <w:pStyle w:val="Commentaire"/>
      </w:pPr>
    </w:p>
    <w:p w14:paraId="6DACF17A" w14:textId="77777777" w:rsidR="00A26296" w:rsidRDefault="00A26296">
      <w:pPr>
        <w:pStyle w:val="Commentaire"/>
      </w:pPr>
      <w:r>
        <w:t>Correct:</w:t>
      </w:r>
    </w:p>
    <w:p w14:paraId="3121273E" w14:textId="77777777" w:rsidR="00A26296" w:rsidRDefault="00A26296">
      <w:pPr>
        <w:pStyle w:val="Commentaire"/>
      </w:pPr>
      <w:r>
        <w:t>Weldon and Reason (2014)</w:t>
      </w:r>
    </w:p>
    <w:p w14:paraId="6F9E85F4" w14:textId="5FEB3FDA" w:rsidR="00A26296" w:rsidRDefault="00A26296">
      <w:pPr>
        <w:pStyle w:val="Commentaire"/>
      </w:pPr>
      <w:r>
        <w:t>(Weldon and Reason, 2014)</w:t>
      </w:r>
    </w:p>
  </w:comment>
  <w:comment w:id="1302" w:author="Robin Matthews" w:date="2021-07-13T14:17:00Z" w:initials="RM">
    <w:p w14:paraId="7C84EEEE" w14:textId="77777777" w:rsidR="00A26296" w:rsidRDefault="00A26296">
      <w:pPr>
        <w:pStyle w:val="Commentaire"/>
      </w:pPr>
      <w:r>
        <w:rPr>
          <w:rStyle w:val="Marquedecommentaire"/>
        </w:rPr>
        <w:annotationRef/>
      </w:r>
      <w:r>
        <w:t>Extra stuff:</w:t>
      </w:r>
    </w:p>
    <w:p w14:paraId="304CFE43" w14:textId="77777777" w:rsidR="00A26296" w:rsidRDefault="00A26296">
      <w:pPr>
        <w:pStyle w:val="Commentaire"/>
      </w:pPr>
      <w:r>
        <w:t>, )</w:t>
      </w:r>
    </w:p>
    <w:p w14:paraId="1A1CC797" w14:textId="77777777" w:rsidR="00A26296" w:rsidRDefault="00A26296">
      <w:pPr>
        <w:pStyle w:val="Commentaire"/>
      </w:pPr>
    </w:p>
    <w:p w14:paraId="6F0CA47C" w14:textId="77777777" w:rsidR="00A26296" w:rsidRDefault="00A26296">
      <w:pPr>
        <w:pStyle w:val="Commentaire"/>
      </w:pPr>
      <w:r>
        <w:t>Correct:</w:t>
      </w:r>
    </w:p>
    <w:p w14:paraId="087A64E5" w14:textId="77777777" w:rsidR="00A26296" w:rsidRDefault="00A26296">
      <w:pPr>
        <w:pStyle w:val="Commentaire"/>
      </w:pPr>
      <w:r>
        <w:t>Kruger et al. (2019)</w:t>
      </w:r>
    </w:p>
    <w:p w14:paraId="13CC106C" w14:textId="5A7D4E1A" w:rsidR="00A26296" w:rsidRDefault="00A26296">
      <w:pPr>
        <w:pStyle w:val="Commentaire"/>
      </w:pPr>
      <w:r>
        <w:t>(Kruger et al., 2019)</w:t>
      </w:r>
    </w:p>
  </w:comment>
  <w:comment w:id="1307" w:author="Robin Matthews" w:date="2021-07-13T14:17:00Z" w:initials="RM">
    <w:p w14:paraId="6C40C76E" w14:textId="77777777" w:rsidR="00A26296" w:rsidRDefault="00A26296">
      <w:pPr>
        <w:pStyle w:val="Commentaire"/>
      </w:pPr>
      <w:r>
        <w:rPr>
          <w:rStyle w:val="Marquedecommentaire"/>
        </w:rPr>
        <w:annotationRef/>
      </w:r>
      <w:r>
        <w:t>Not found:</w:t>
      </w:r>
    </w:p>
    <w:p w14:paraId="1B04C11D" w14:textId="77777777" w:rsidR="00A26296" w:rsidRDefault="00A26296">
      <w:pPr>
        <w:pStyle w:val="Commentaire"/>
      </w:pPr>
      <w:r>
        <w:t>Mathbout et al., 2018b</w:t>
      </w:r>
    </w:p>
    <w:p w14:paraId="346999C8" w14:textId="77777777" w:rsidR="00A26296" w:rsidRDefault="00A26296">
      <w:pPr>
        <w:pStyle w:val="Commentaire"/>
      </w:pPr>
    </w:p>
    <w:p w14:paraId="197E9BE3" w14:textId="77777777" w:rsidR="00A26296" w:rsidRDefault="00A26296">
      <w:pPr>
        <w:pStyle w:val="Commentaire"/>
      </w:pPr>
      <w:r>
        <w:t>Extra stuff:</w:t>
      </w:r>
    </w:p>
    <w:p w14:paraId="0F7A1713" w14:textId="77777777" w:rsidR="00A26296" w:rsidRDefault="00A26296">
      <w:pPr>
        <w:pStyle w:val="Commentaire"/>
      </w:pPr>
      <w:r>
        <w:t>(; Mathbout et al., 2018;</w:t>
      </w:r>
    </w:p>
    <w:p w14:paraId="33181220" w14:textId="77777777" w:rsidR="00A26296" w:rsidRDefault="00A26296">
      <w:pPr>
        <w:pStyle w:val="Commentaire"/>
      </w:pPr>
    </w:p>
    <w:p w14:paraId="5DA37784" w14:textId="77777777" w:rsidR="00A26296" w:rsidRDefault="00A26296">
      <w:pPr>
        <w:pStyle w:val="Commentaire"/>
      </w:pPr>
      <w:r>
        <w:t>Correct:</w:t>
      </w:r>
    </w:p>
    <w:p w14:paraId="0CAD72E6" w14:textId="632CF358" w:rsidR="00A26296" w:rsidRDefault="00A26296">
      <w:pPr>
        <w:pStyle w:val="Commentaire"/>
      </w:pPr>
      <w:r>
        <w:t>(Donat et al., 2014a; Mathbout et al., 2018b)</w:t>
      </w:r>
    </w:p>
  </w:comment>
  <w:comment w:id="1309" w:author="Robin Matthews" w:date="2021-07-13T14:17:00Z" w:initials="RM">
    <w:p w14:paraId="619FE201" w14:textId="77777777" w:rsidR="00A26296" w:rsidRDefault="00A26296">
      <w:pPr>
        <w:pStyle w:val="Commentaire"/>
      </w:pPr>
      <w:r>
        <w:rPr>
          <w:rStyle w:val="Marquedecommentaire"/>
        </w:rPr>
        <w:annotationRef/>
      </w:r>
      <w:r>
        <w:t>Extra stuff:</w:t>
      </w:r>
    </w:p>
    <w:p w14:paraId="2FE7583F" w14:textId="77777777" w:rsidR="00A26296" w:rsidRDefault="00A26296">
      <w:pPr>
        <w:pStyle w:val="Commentaire"/>
      </w:pPr>
      <w:r>
        <w:t>; )</w:t>
      </w:r>
    </w:p>
    <w:p w14:paraId="511BF3C7" w14:textId="77777777" w:rsidR="00A26296" w:rsidRDefault="00A26296">
      <w:pPr>
        <w:pStyle w:val="Commentaire"/>
      </w:pPr>
    </w:p>
    <w:p w14:paraId="6DE62BD9" w14:textId="77777777" w:rsidR="00A26296" w:rsidRDefault="00A26296">
      <w:pPr>
        <w:pStyle w:val="Commentaire"/>
      </w:pPr>
      <w:r>
        <w:t>Correct:</w:t>
      </w:r>
    </w:p>
    <w:p w14:paraId="4BEB362E" w14:textId="322D1832" w:rsidR="00A26296" w:rsidRDefault="00A26296">
      <w:pPr>
        <w:pStyle w:val="Commentaire"/>
      </w:pPr>
      <w:r>
        <w:t>(Alexander et al., 2019; Funk et al., 2020)</w:t>
      </w:r>
    </w:p>
  </w:comment>
  <w:comment w:id="1311" w:author="Robin Matthews" w:date="2021-07-13T14:17:00Z" w:initials="RM">
    <w:p w14:paraId="31BC9396" w14:textId="77777777" w:rsidR="00A26296" w:rsidRDefault="00A26296">
      <w:pPr>
        <w:pStyle w:val="Commentaire"/>
      </w:pPr>
      <w:r>
        <w:rPr>
          <w:rStyle w:val="Marquedecommentaire"/>
        </w:rPr>
        <w:annotationRef/>
      </w:r>
      <w:r>
        <w:t>Not found:</w:t>
      </w:r>
    </w:p>
    <w:p w14:paraId="24B90330" w14:textId="77777777" w:rsidR="00A26296" w:rsidRDefault="00A26296">
      <w:pPr>
        <w:pStyle w:val="Commentaire"/>
      </w:pPr>
      <w:r>
        <w:t>2020b</w:t>
      </w:r>
    </w:p>
    <w:p w14:paraId="10292142" w14:textId="77777777" w:rsidR="00A26296" w:rsidRDefault="00A26296">
      <w:pPr>
        <w:pStyle w:val="Commentaire"/>
      </w:pPr>
    </w:p>
    <w:p w14:paraId="7B61C0EB" w14:textId="77777777" w:rsidR="00A26296" w:rsidRDefault="00A26296">
      <w:pPr>
        <w:pStyle w:val="Commentaire"/>
      </w:pPr>
      <w:r>
        <w:t>Extra stuff:</w:t>
      </w:r>
    </w:p>
    <w:p w14:paraId="6E2B35E7" w14:textId="77777777" w:rsidR="00A26296" w:rsidRDefault="00A26296">
      <w:pPr>
        <w:pStyle w:val="Commentaire"/>
      </w:pPr>
      <w:r>
        <w:t xml:space="preserve">, 2020, </w:t>
      </w:r>
    </w:p>
    <w:p w14:paraId="7C6F8A8F" w14:textId="77777777" w:rsidR="00A26296" w:rsidRDefault="00A26296">
      <w:pPr>
        <w:pStyle w:val="Commentaire"/>
      </w:pPr>
    </w:p>
    <w:p w14:paraId="14E81F4C" w14:textId="77777777" w:rsidR="00A26296" w:rsidRDefault="00A26296">
      <w:pPr>
        <w:pStyle w:val="Commentaire"/>
      </w:pPr>
      <w:r>
        <w:t>Correct:</w:t>
      </w:r>
    </w:p>
    <w:p w14:paraId="6EF67FD4" w14:textId="77777777" w:rsidR="00A26296" w:rsidRDefault="00A26296">
      <w:pPr>
        <w:pStyle w:val="Commentaire"/>
      </w:pPr>
      <w:r>
        <w:t>Sun et al. (2020b)</w:t>
      </w:r>
    </w:p>
    <w:p w14:paraId="4D5329B4" w14:textId="0192D1D2" w:rsidR="00A26296" w:rsidRDefault="00A26296">
      <w:pPr>
        <w:pStyle w:val="Commentaire"/>
      </w:pPr>
      <w:r>
        <w:t>(Sun et al., 2020b)</w:t>
      </w:r>
    </w:p>
  </w:comment>
  <w:comment w:id="1320" w:author="Robin Matthews" w:date="2021-07-13T14:17:00Z" w:initials="RM">
    <w:p w14:paraId="75283BDE" w14:textId="77777777" w:rsidR="00A26296" w:rsidRDefault="00A26296">
      <w:pPr>
        <w:pStyle w:val="Commentaire"/>
      </w:pPr>
      <w:r>
        <w:rPr>
          <w:rStyle w:val="Marquedecommentaire"/>
        </w:rPr>
        <w:annotationRef/>
      </w:r>
      <w:r>
        <w:t>Extra stuff:</w:t>
      </w:r>
    </w:p>
    <w:p w14:paraId="0B28C754" w14:textId="77777777" w:rsidR="00A26296" w:rsidRDefault="00A26296">
      <w:pPr>
        <w:pStyle w:val="Commentaire"/>
      </w:pPr>
      <w:r>
        <w:t xml:space="preserve">(, </w:t>
      </w:r>
    </w:p>
    <w:p w14:paraId="094D5B4A" w14:textId="77777777" w:rsidR="00A26296" w:rsidRDefault="00A26296">
      <w:pPr>
        <w:pStyle w:val="Commentaire"/>
      </w:pPr>
    </w:p>
    <w:p w14:paraId="47FFE31B" w14:textId="77777777" w:rsidR="00A26296" w:rsidRDefault="00A26296">
      <w:pPr>
        <w:pStyle w:val="Commentaire"/>
      </w:pPr>
      <w:r>
        <w:t>Correct:</w:t>
      </w:r>
    </w:p>
    <w:p w14:paraId="40852C76" w14:textId="77777777" w:rsidR="00A26296" w:rsidRDefault="00A26296">
      <w:pPr>
        <w:pStyle w:val="Commentaire"/>
      </w:pPr>
      <w:r>
        <w:t>Nayak et al. (2017)</w:t>
      </w:r>
    </w:p>
    <w:p w14:paraId="3E2A0F09" w14:textId="50078574" w:rsidR="00A26296" w:rsidRDefault="00A26296">
      <w:pPr>
        <w:pStyle w:val="Commentaire"/>
      </w:pPr>
      <w:r>
        <w:t>(Nayak et al., 2017)</w:t>
      </w:r>
    </w:p>
  </w:comment>
  <w:comment w:id="1322" w:author="Robin Matthews" w:date="2021-07-13T14:17:00Z" w:initials="RM">
    <w:p w14:paraId="3523C68F" w14:textId="77777777" w:rsidR="00A26296" w:rsidRDefault="00A26296">
      <w:pPr>
        <w:pStyle w:val="Commentaire"/>
      </w:pPr>
      <w:r>
        <w:rPr>
          <w:rStyle w:val="Marquedecommentaire"/>
        </w:rPr>
        <w:annotationRef/>
      </w:r>
      <w:r>
        <w:t>Extra stuff:</w:t>
      </w:r>
    </w:p>
    <w:p w14:paraId="65CFC1B2" w14:textId="77777777" w:rsidR="00A26296" w:rsidRDefault="00A26296">
      <w:pPr>
        <w:pStyle w:val="Commentaire"/>
      </w:pPr>
      <w:r>
        <w:t xml:space="preserve">; , </w:t>
      </w:r>
    </w:p>
    <w:p w14:paraId="2A4E3742" w14:textId="77777777" w:rsidR="00A26296" w:rsidRDefault="00A26296">
      <w:pPr>
        <w:pStyle w:val="Commentaire"/>
      </w:pPr>
    </w:p>
    <w:p w14:paraId="4CE0B0E1" w14:textId="77777777" w:rsidR="00A26296" w:rsidRDefault="00A26296">
      <w:pPr>
        <w:pStyle w:val="Commentaire"/>
      </w:pPr>
      <w:r>
        <w:t>Correct:</w:t>
      </w:r>
    </w:p>
    <w:p w14:paraId="74580C24" w14:textId="77777777" w:rsidR="00A26296" w:rsidRDefault="00A26296">
      <w:pPr>
        <w:pStyle w:val="Commentaire"/>
      </w:pPr>
      <w:r>
        <w:t>Baek et al. (2017)</w:t>
      </w:r>
    </w:p>
    <w:p w14:paraId="710CC1D0" w14:textId="70D6AC4C" w:rsidR="00A26296" w:rsidRDefault="00A26296">
      <w:pPr>
        <w:pStyle w:val="Commentaire"/>
      </w:pPr>
      <w:r>
        <w:t>(Baek et al., 2017)</w:t>
      </w:r>
    </w:p>
  </w:comment>
  <w:comment w:id="1323" w:author="Robin Matthews" w:date="2021-07-13T14:17:00Z" w:initials="RM">
    <w:p w14:paraId="41A9CC44" w14:textId="77777777" w:rsidR="00A26296" w:rsidRDefault="00A26296">
      <w:pPr>
        <w:pStyle w:val="Commentaire"/>
      </w:pPr>
      <w:r>
        <w:rPr>
          <w:rStyle w:val="Marquedecommentaire"/>
        </w:rPr>
        <w:annotationRef/>
      </w:r>
      <w:r>
        <w:t>Extra stuff:</w:t>
      </w:r>
    </w:p>
    <w:p w14:paraId="7BE3B46C" w14:textId="77777777" w:rsidR="00A26296" w:rsidRDefault="00A26296">
      <w:pPr>
        <w:pStyle w:val="Commentaire"/>
      </w:pPr>
      <w:r>
        <w:t>, )</w:t>
      </w:r>
    </w:p>
    <w:p w14:paraId="7888F3FB" w14:textId="77777777" w:rsidR="00A26296" w:rsidRDefault="00A26296">
      <w:pPr>
        <w:pStyle w:val="Commentaire"/>
      </w:pPr>
    </w:p>
    <w:p w14:paraId="0BB79BEB" w14:textId="77777777" w:rsidR="00A26296" w:rsidRDefault="00A26296">
      <w:pPr>
        <w:pStyle w:val="Commentaire"/>
      </w:pPr>
      <w:r>
        <w:t>Correct:</w:t>
      </w:r>
    </w:p>
    <w:p w14:paraId="008C8D1E" w14:textId="77777777" w:rsidR="00A26296" w:rsidRDefault="00A26296">
      <w:pPr>
        <w:pStyle w:val="Commentaire"/>
      </w:pPr>
      <w:r>
        <w:t>Ye and Li (2017)</w:t>
      </w:r>
    </w:p>
    <w:p w14:paraId="7D8AB8DB" w14:textId="2B0E618F" w:rsidR="00A26296" w:rsidRDefault="00A26296">
      <w:pPr>
        <w:pStyle w:val="Commentaire"/>
      </w:pPr>
      <w:r>
        <w:t>(Ye and Li, 2017)</w:t>
      </w:r>
    </w:p>
  </w:comment>
  <w:comment w:id="1325" w:author="Robin Matthews" w:date="2021-07-13T14:17:00Z" w:initials="RM">
    <w:p w14:paraId="50B946EB" w14:textId="77777777" w:rsidR="00A26296" w:rsidRDefault="00A26296">
      <w:pPr>
        <w:pStyle w:val="Commentaire"/>
      </w:pPr>
      <w:r>
        <w:rPr>
          <w:rStyle w:val="Marquedecommentaire"/>
        </w:rPr>
        <w:annotationRef/>
      </w:r>
      <w:r>
        <w:t>Not found:</w:t>
      </w:r>
    </w:p>
    <w:p w14:paraId="01C13198" w14:textId="77777777" w:rsidR="00A26296" w:rsidRDefault="00A26296">
      <w:pPr>
        <w:pStyle w:val="Commentaire"/>
      </w:pPr>
      <w:r>
        <w:t>G. Fu et al., 2013</w:t>
      </w:r>
    </w:p>
    <w:p w14:paraId="4E47EF37" w14:textId="77777777" w:rsidR="00A26296" w:rsidRDefault="00A26296">
      <w:pPr>
        <w:pStyle w:val="Commentaire"/>
      </w:pPr>
    </w:p>
    <w:p w14:paraId="758C5333" w14:textId="77777777" w:rsidR="00A26296" w:rsidRDefault="00A26296">
      <w:pPr>
        <w:pStyle w:val="Commentaire"/>
      </w:pPr>
      <w:r>
        <w:t>Extra stuff:</w:t>
      </w:r>
    </w:p>
    <w:p w14:paraId="537A566C" w14:textId="77777777" w:rsidR="00A26296" w:rsidRDefault="00A26296">
      <w:pPr>
        <w:pStyle w:val="Commentaire"/>
      </w:pPr>
      <w:r>
        <w:t>(Fu et al., 2013a; ; ; ; )</w:t>
      </w:r>
    </w:p>
    <w:p w14:paraId="4A3B588C" w14:textId="77777777" w:rsidR="00A26296" w:rsidRDefault="00A26296">
      <w:pPr>
        <w:pStyle w:val="Commentaire"/>
      </w:pPr>
    </w:p>
    <w:p w14:paraId="3F1D424F" w14:textId="77777777" w:rsidR="00A26296" w:rsidRDefault="00A26296">
      <w:pPr>
        <w:pStyle w:val="Commentaire"/>
      </w:pPr>
      <w:r>
        <w:t>Correct:</w:t>
      </w:r>
    </w:p>
    <w:p w14:paraId="261CF5DE" w14:textId="6085A0B9" w:rsidR="00A26296" w:rsidRDefault="00A26296">
      <w:pPr>
        <w:pStyle w:val="Commentaire"/>
      </w:pPr>
      <w:r>
        <w:t>(G. Fu et al., 2013; Jiang et al., 2013; Ma et al., 2015; Yin et al., 2015; Xiao et al., 2016)</w:t>
      </w:r>
    </w:p>
  </w:comment>
  <w:comment w:id="1336" w:author="Robin Matthews" w:date="2021-07-13T14:17:00Z" w:initials="RM">
    <w:p w14:paraId="67795ADB" w14:textId="77777777" w:rsidR="00A26296" w:rsidRDefault="00A26296">
      <w:pPr>
        <w:pStyle w:val="Commentaire"/>
      </w:pPr>
      <w:r>
        <w:rPr>
          <w:rStyle w:val="Marquedecommentaire"/>
        </w:rPr>
        <w:annotationRef/>
      </w:r>
      <w:r>
        <w:t>Not found:</w:t>
      </w:r>
    </w:p>
    <w:p w14:paraId="404A2725" w14:textId="77777777" w:rsidR="00A26296" w:rsidRDefault="00A26296">
      <w:pPr>
        <w:pStyle w:val="Commentaire"/>
      </w:pPr>
      <w:r>
        <w:t>W. Li et al.</w:t>
      </w:r>
    </w:p>
    <w:p w14:paraId="7F34FB66" w14:textId="77777777" w:rsidR="00A26296" w:rsidRDefault="00A26296">
      <w:pPr>
        <w:pStyle w:val="Commentaire"/>
      </w:pPr>
      <w:r>
        <w:t>2018a</w:t>
      </w:r>
    </w:p>
    <w:p w14:paraId="6C1AF6B3" w14:textId="77777777" w:rsidR="00A26296" w:rsidRDefault="00A26296">
      <w:pPr>
        <w:pStyle w:val="Commentaire"/>
      </w:pPr>
    </w:p>
    <w:p w14:paraId="34F052E0" w14:textId="77777777" w:rsidR="00A26296" w:rsidRDefault="00A26296">
      <w:pPr>
        <w:pStyle w:val="Commentaire"/>
      </w:pPr>
      <w:r>
        <w:t>Extra stuff:</w:t>
      </w:r>
    </w:p>
    <w:p w14:paraId="060C1ED3" w14:textId="77777777" w:rsidR="00A26296" w:rsidRDefault="00A26296">
      <w:pPr>
        <w:pStyle w:val="Commentaire"/>
      </w:pPr>
      <w:r>
        <w:t>Li et al., 2018c</w:t>
      </w:r>
    </w:p>
    <w:p w14:paraId="23F27C48" w14:textId="77777777" w:rsidR="00A26296" w:rsidRDefault="00A26296">
      <w:pPr>
        <w:pStyle w:val="Commentaire"/>
      </w:pPr>
    </w:p>
    <w:p w14:paraId="3698DA81" w14:textId="77777777" w:rsidR="00A26296" w:rsidRDefault="00A26296">
      <w:pPr>
        <w:pStyle w:val="Commentaire"/>
      </w:pPr>
      <w:r>
        <w:t>Correct:</w:t>
      </w:r>
    </w:p>
    <w:p w14:paraId="1A4413B9" w14:textId="77777777" w:rsidR="00A26296" w:rsidRDefault="00A26296">
      <w:pPr>
        <w:pStyle w:val="Commentaire"/>
      </w:pPr>
      <w:r>
        <w:t>W. Li et al. (2018a)</w:t>
      </w:r>
    </w:p>
    <w:p w14:paraId="1ED654C3" w14:textId="40B54D17" w:rsidR="00A26296" w:rsidRDefault="00A26296">
      <w:pPr>
        <w:pStyle w:val="Commentaire"/>
      </w:pPr>
      <w:r>
        <w:t>(W. Li et al., 2018a)</w:t>
      </w:r>
    </w:p>
  </w:comment>
  <w:comment w:id="1338" w:author="Robin Matthews" w:date="2021-07-13T14:17:00Z" w:initials="RM">
    <w:p w14:paraId="7DE216CD" w14:textId="77777777" w:rsidR="00A26296" w:rsidRDefault="00A26296">
      <w:pPr>
        <w:pStyle w:val="Commentaire"/>
      </w:pPr>
      <w:r>
        <w:rPr>
          <w:rStyle w:val="Marquedecommentaire"/>
        </w:rPr>
        <w:annotationRef/>
      </w:r>
      <w:r>
        <w:t>Not found:</w:t>
      </w:r>
    </w:p>
    <w:p w14:paraId="23DA486C" w14:textId="77777777" w:rsidR="00A26296" w:rsidRDefault="00A26296">
      <w:pPr>
        <w:pStyle w:val="Commentaire"/>
      </w:pPr>
      <w:r>
        <w:t>M. Liu et al., 2019b</w:t>
      </w:r>
    </w:p>
    <w:p w14:paraId="461B3E80" w14:textId="77777777" w:rsidR="00A26296" w:rsidRDefault="00A26296">
      <w:pPr>
        <w:pStyle w:val="Commentaire"/>
      </w:pPr>
    </w:p>
    <w:p w14:paraId="22F0BBF1" w14:textId="77777777" w:rsidR="00A26296" w:rsidRDefault="00A26296">
      <w:pPr>
        <w:pStyle w:val="Commentaire"/>
      </w:pPr>
      <w:r>
        <w:t>Extra stuff:</w:t>
      </w:r>
    </w:p>
    <w:p w14:paraId="6A65ACC1" w14:textId="77777777" w:rsidR="00A26296" w:rsidRDefault="00A26296">
      <w:pPr>
        <w:pStyle w:val="Commentaire"/>
      </w:pPr>
      <w:r>
        <w:t>; ; ; Liu et al., 2019b</w:t>
      </w:r>
    </w:p>
    <w:p w14:paraId="1D37BF1D" w14:textId="77777777" w:rsidR="00A26296" w:rsidRDefault="00A26296">
      <w:pPr>
        <w:pStyle w:val="Commentaire"/>
      </w:pPr>
    </w:p>
    <w:p w14:paraId="133027DC" w14:textId="77777777" w:rsidR="00A26296" w:rsidRDefault="00A26296">
      <w:pPr>
        <w:pStyle w:val="Commentaire"/>
      </w:pPr>
      <w:r>
        <w:t>Correct:</w:t>
      </w:r>
    </w:p>
    <w:p w14:paraId="57FB4718" w14:textId="3975CDDB" w:rsidR="00A26296" w:rsidRDefault="00A26296">
      <w:pPr>
        <w:pStyle w:val="Commentaire"/>
      </w:pPr>
      <w:r>
        <w:t>(Jiang et al., 2013; Hu et al., 2016; Ge et al., 2017; M. Liu et al., 2019b)</w:t>
      </w:r>
    </w:p>
  </w:comment>
  <w:comment w:id="1339" w:author="Robin Matthews" w:date="2021-07-13T14:17:00Z" w:initials="RM">
    <w:p w14:paraId="2BF9B843" w14:textId="77777777" w:rsidR="00A26296" w:rsidRDefault="00A26296">
      <w:pPr>
        <w:pStyle w:val="Commentaire"/>
      </w:pPr>
      <w:r>
        <w:rPr>
          <w:rStyle w:val="Marquedecommentaire"/>
        </w:rPr>
        <w:annotationRef/>
      </w:r>
      <w:r>
        <w:t>Extra stuff:</w:t>
      </w:r>
    </w:p>
    <w:p w14:paraId="04653F8B" w14:textId="77777777" w:rsidR="00A26296" w:rsidRDefault="00A26296">
      <w:pPr>
        <w:pStyle w:val="Commentaire"/>
      </w:pPr>
      <w:r>
        <w:t xml:space="preserve">, </w:t>
      </w:r>
    </w:p>
    <w:p w14:paraId="2243BCF6" w14:textId="77777777" w:rsidR="00A26296" w:rsidRDefault="00A26296">
      <w:pPr>
        <w:pStyle w:val="Commentaire"/>
      </w:pPr>
    </w:p>
    <w:p w14:paraId="080FB389" w14:textId="77777777" w:rsidR="00A26296" w:rsidRDefault="00A26296">
      <w:pPr>
        <w:pStyle w:val="Commentaire"/>
      </w:pPr>
      <w:r>
        <w:t>Correct:</w:t>
      </w:r>
    </w:p>
    <w:p w14:paraId="5EE0AB7C" w14:textId="77777777" w:rsidR="00A26296" w:rsidRDefault="00A26296">
      <w:pPr>
        <w:pStyle w:val="Commentaire"/>
      </w:pPr>
      <w:r>
        <w:t>Chen et al. (2021)</w:t>
      </w:r>
    </w:p>
    <w:p w14:paraId="7471310C" w14:textId="6C1FACE7" w:rsidR="00A26296" w:rsidRDefault="00A26296">
      <w:pPr>
        <w:pStyle w:val="Commentaire"/>
      </w:pPr>
      <w:r>
        <w:t>(Chen et al., 2021)</w:t>
      </w:r>
    </w:p>
  </w:comment>
  <w:comment w:id="1340" w:author="Robin Matthews" w:date="2021-07-13T14:17:00Z" w:initials="RM">
    <w:p w14:paraId="1C0862B7" w14:textId="77777777" w:rsidR="00A26296" w:rsidRDefault="00A26296">
      <w:pPr>
        <w:pStyle w:val="Commentaire"/>
      </w:pPr>
      <w:r>
        <w:rPr>
          <w:rStyle w:val="Marquedecommentaire"/>
        </w:rPr>
        <w:annotationRef/>
      </w:r>
      <w:r>
        <w:t>Extra stuff:</w:t>
      </w:r>
    </w:p>
    <w:p w14:paraId="41221D16" w14:textId="77777777" w:rsidR="00A26296" w:rsidRDefault="00A26296">
      <w:pPr>
        <w:pStyle w:val="Commentaire"/>
      </w:pPr>
      <w:r>
        <w:t>; ; )</w:t>
      </w:r>
    </w:p>
    <w:p w14:paraId="4B41387B" w14:textId="77777777" w:rsidR="00A26296" w:rsidRDefault="00A26296">
      <w:pPr>
        <w:pStyle w:val="Commentaire"/>
      </w:pPr>
    </w:p>
    <w:p w14:paraId="219AE53F" w14:textId="77777777" w:rsidR="00A26296" w:rsidRDefault="00A26296">
      <w:pPr>
        <w:pStyle w:val="Commentaire"/>
      </w:pPr>
      <w:r>
        <w:t>Correct:</w:t>
      </w:r>
    </w:p>
    <w:p w14:paraId="29D4468C" w14:textId="4E596818" w:rsidR="00A26296" w:rsidRDefault="00A26296">
      <w:pPr>
        <w:pStyle w:val="Commentaire"/>
      </w:pPr>
      <w:r>
        <w:t>(Deng et al., 2018; He and Zhai, 2018; Tao et al., 2018)</w:t>
      </w:r>
    </w:p>
  </w:comment>
  <w:comment w:id="1342" w:author="Robin Matthews" w:date="2021-07-13T14:17:00Z" w:initials="RM">
    <w:p w14:paraId="3D529761" w14:textId="77777777" w:rsidR="00A26296" w:rsidRDefault="00A26296">
      <w:pPr>
        <w:pStyle w:val="Commentaire"/>
      </w:pPr>
      <w:r>
        <w:rPr>
          <w:rStyle w:val="Marquedecommentaire"/>
        </w:rPr>
        <w:annotationRef/>
      </w:r>
      <w:r>
        <w:t>Extra stuff:</w:t>
      </w:r>
    </w:p>
    <w:p w14:paraId="4C7E5D25" w14:textId="77777777" w:rsidR="00A26296" w:rsidRDefault="00A26296">
      <w:pPr>
        <w:pStyle w:val="Commentaire"/>
      </w:pPr>
      <w:r>
        <w:t xml:space="preserve"> )</w:t>
      </w:r>
    </w:p>
    <w:p w14:paraId="69790841" w14:textId="77777777" w:rsidR="00A26296" w:rsidRDefault="00A26296">
      <w:pPr>
        <w:pStyle w:val="Commentaire"/>
      </w:pPr>
    </w:p>
    <w:p w14:paraId="75A59202" w14:textId="77777777" w:rsidR="00A26296" w:rsidRDefault="00A26296">
      <w:pPr>
        <w:pStyle w:val="Commentaire"/>
      </w:pPr>
      <w:r>
        <w:t>Correct:</w:t>
      </w:r>
    </w:p>
    <w:p w14:paraId="712B04CF" w14:textId="77777777" w:rsidR="00A26296" w:rsidRDefault="00A26296">
      <w:pPr>
        <w:pStyle w:val="Commentaire"/>
      </w:pPr>
      <w:r>
        <w:t>Kim et al. (2019)</w:t>
      </w:r>
    </w:p>
    <w:p w14:paraId="62EFD62A" w14:textId="1A6478A8" w:rsidR="00A26296" w:rsidRDefault="00A26296">
      <w:pPr>
        <w:pStyle w:val="Commentaire"/>
      </w:pPr>
      <w:r>
        <w:t>(Kim et al., 2019)</w:t>
      </w:r>
    </w:p>
  </w:comment>
  <w:comment w:id="1351" w:author="Robin Matthews" w:date="2021-07-13T14:17:00Z" w:initials="RM">
    <w:p w14:paraId="41E64B6A" w14:textId="77777777" w:rsidR="00A26296" w:rsidRDefault="00A26296">
      <w:pPr>
        <w:pStyle w:val="Commentaire"/>
      </w:pPr>
      <w:r>
        <w:rPr>
          <w:rStyle w:val="Marquedecommentaire"/>
        </w:rPr>
        <w:annotationRef/>
      </w:r>
      <w:r>
        <w:t>Not found:</w:t>
      </w:r>
    </w:p>
    <w:p w14:paraId="6F2F87AF" w14:textId="77777777" w:rsidR="00A26296" w:rsidRDefault="00A26296">
      <w:pPr>
        <w:pStyle w:val="Commentaire"/>
      </w:pPr>
      <w:r>
        <w:t>Guerreiro et al., 2018b</w:t>
      </w:r>
    </w:p>
    <w:p w14:paraId="65F9422E" w14:textId="77777777" w:rsidR="00A26296" w:rsidRDefault="00A26296">
      <w:pPr>
        <w:pStyle w:val="Commentaire"/>
      </w:pPr>
      <w:r>
        <w:t>Dey et al., 2019b</w:t>
      </w:r>
    </w:p>
    <w:p w14:paraId="36AB4B78" w14:textId="77777777" w:rsidR="00A26296" w:rsidRDefault="00A26296">
      <w:pPr>
        <w:pStyle w:val="Commentaire"/>
      </w:pPr>
      <w:r>
        <w:t>Sun et al., 2020b</w:t>
      </w:r>
    </w:p>
    <w:p w14:paraId="60221FA0" w14:textId="77777777" w:rsidR="00A26296" w:rsidRDefault="00A26296">
      <w:pPr>
        <w:pStyle w:val="Commentaire"/>
      </w:pPr>
    </w:p>
    <w:p w14:paraId="3D71DDCE" w14:textId="77777777" w:rsidR="00A26296" w:rsidRDefault="00A26296">
      <w:pPr>
        <w:pStyle w:val="Commentaire"/>
      </w:pPr>
      <w:r>
        <w:t>Extra stuff:</w:t>
      </w:r>
    </w:p>
    <w:p w14:paraId="292FF84A" w14:textId="77777777" w:rsidR="00A26296" w:rsidRDefault="00A26296">
      <w:pPr>
        <w:pStyle w:val="Commentaire"/>
      </w:pPr>
      <w:r>
        <w:t>(e.g., ; Dey et al., 2018; Guerreiro et al., 2018; ; Sun et al., 2020)</w:t>
      </w:r>
    </w:p>
    <w:p w14:paraId="453A410C" w14:textId="77777777" w:rsidR="00A26296" w:rsidRDefault="00A26296">
      <w:pPr>
        <w:pStyle w:val="Commentaire"/>
      </w:pPr>
    </w:p>
    <w:p w14:paraId="79B616D3" w14:textId="77777777" w:rsidR="00A26296" w:rsidRDefault="00A26296">
      <w:pPr>
        <w:pStyle w:val="Commentaire"/>
      </w:pPr>
      <w:r>
        <w:t>Correct:</w:t>
      </w:r>
    </w:p>
    <w:p w14:paraId="3CFE7DBE" w14:textId="7E9F96D2" w:rsidR="00A26296" w:rsidRDefault="00A26296">
      <w:pPr>
        <w:pStyle w:val="Commentaire"/>
      </w:pPr>
      <w:r>
        <w:t>(Jakob and Walland, 2016; Guerreiro et al., 2018b; Dey et al., 2019b; Dunn et al., 2020; Sun et al., 2020b)</w:t>
      </w:r>
    </w:p>
  </w:comment>
  <w:comment w:id="1352" w:author="Robin Matthews" w:date="2021-07-13T21:42:00Z" w:initials="RM">
    <w:p w14:paraId="3D875457" w14:textId="77777777" w:rsidR="00F51DE4" w:rsidRDefault="00F51DE4">
      <w:pPr>
        <w:pStyle w:val="Commentaire"/>
      </w:pPr>
      <w:r>
        <w:rPr>
          <w:rStyle w:val="Marquedecommentaire"/>
        </w:rPr>
        <w:annotationRef/>
      </w:r>
      <w:r>
        <w:t>Mendeley field contains ‘Dey et al., 2019’ rather than Dey et al., 2018.</w:t>
      </w:r>
    </w:p>
    <w:p w14:paraId="766F7520" w14:textId="13D8076B" w:rsidR="00F51DE4" w:rsidRDefault="00F51DE4">
      <w:pPr>
        <w:pStyle w:val="Commentaire"/>
      </w:pPr>
    </w:p>
    <w:p w14:paraId="55CACFCA" w14:textId="77777777" w:rsidR="00D856C9" w:rsidRPr="00BD640B" w:rsidRDefault="00D856C9" w:rsidP="00D856C9">
      <w:pPr>
        <w:autoSpaceDE w:val="0"/>
        <w:autoSpaceDN w:val="0"/>
        <w:adjustRightInd w:val="0"/>
        <w:ind w:left="480" w:hanging="480"/>
        <w:rPr>
          <w:rFonts w:cs="Times New Roman"/>
          <w:noProof/>
          <w:szCs w:val="24"/>
        </w:rPr>
      </w:pPr>
      <w:r w:rsidRPr="00BD640B">
        <w:rPr>
          <w:rFonts w:cs="Times New Roman"/>
          <w:noProof/>
          <w:szCs w:val="24"/>
        </w:rPr>
        <w:t xml:space="preserve">Dey, R., Lewis, S. C., Arblaster, J. M., and Abram, N. J. (2019). A review of past and projected changes in Australia’s rainfall. </w:t>
      </w:r>
      <w:r w:rsidRPr="00BD640B">
        <w:rPr>
          <w:rFonts w:cs="Times New Roman"/>
          <w:i/>
          <w:iCs/>
          <w:noProof/>
          <w:szCs w:val="24"/>
        </w:rPr>
        <w:t>WIREs Clim. Chang.</w:t>
      </w:r>
      <w:r w:rsidRPr="00BD640B">
        <w:rPr>
          <w:rFonts w:cs="Times New Roman"/>
          <w:noProof/>
          <w:szCs w:val="24"/>
        </w:rPr>
        <w:t xml:space="preserve"> 10, e577. doi:10.1002/wcc.577.</w:t>
      </w:r>
    </w:p>
    <w:p w14:paraId="61A15FEC" w14:textId="77777777" w:rsidR="00D856C9" w:rsidRDefault="00D856C9">
      <w:pPr>
        <w:pStyle w:val="Commentaire"/>
      </w:pPr>
    </w:p>
    <w:p w14:paraId="6681909C" w14:textId="70662329" w:rsidR="00F51DE4" w:rsidRDefault="00F51DE4">
      <w:pPr>
        <w:pStyle w:val="Commentaire"/>
      </w:pPr>
      <w:r>
        <w:t>Is 2019 correct?</w:t>
      </w:r>
    </w:p>
  </w:comment>
  <w:comment w:id="1355" w:author="Robin Matthews" w:date="2021-07-13T14:17:00Z" w:initials="RM">
    <w:p w14:paraId="64E48A8D" w14:textId="77777777" w:rsidR="00A26296" w:rsidRDefault="00A26296">
      <w:pPr>
        <w:pStyle w:val="Commentaire"/>
      </w:pPr>
      <w:r>
        <w:rPr>
          <w:rStyle w:val="Marquedecommentaire"/>
        </w:rPr>
        <w:annotationRef/>
      </w:r>
      <w:r>
        <w:t>Not found:</w:t>
      </w:r>
    </w:p>
    <w:p w14:paraId="69BC57D1" w14:textId="77777777" w:rsidR="00A26296" w:rsidRDefault="00A26296">
      <w:pPr>
        <w:pStyle w:val="Commentaire"/>
      </w:pPr>
      <w:r>
        <w:t>2020b</w:t>
      </w:r>
    </w:p>
    <w:p w14:paraId="073F4A80" w14:textId="77777777" w:rsidR="00A26296" w:rsidRDefault="00A26296">
      <w:pPr>
        <w:pStyle w:val="Commentaire"/>
      </w:pPr>
    </w:p>
    <w:p w14:paraId="5448FF6B" w14:textId="77777777" w:rsidR="00A26296" w:rsidRDefault="00A26296">
      <w:pPr>
        <w:pStyle w:val="Commentaire"/>
      </w:pPr>
      <w:r>
        <w:t>Extra stuff:</w:t>
      </w:r>
    </w:p>
    <w:p w14:paraId="12C511C6" w14:textId="77777777" w:rsidR="00A26296" w:rsidRDefault="00A26296">
      <w:pPr>
        <w:pStyle w:val="Commentaire"/>
      </w:pPr>
      <w:r>
        <w:t>(, 2020a)</w:t>
      </w:r>
    </w:p>
    <w:p w14:paraId="2C1ECC40" w14:textId="77777777" w:rsidR="00A26296" w:rsidRDefault="00A26296">
      <w:pPr>
        <w:pStyle w:val="Commentaire"/>
      </w:pPr>
    </w:p>
    <w:p w14:paraId="57B6EBD8" w14:textId="77777777" w:rsidR="00A26296" w:rsidRDefault="00A26296">
      <w:pPr>
        <w:pStyle w:val="Commentaire"/>
      </w:pPr>
      <w:r>
        <w:t>Correct:</w:t>
      </w:r>
    </w:p>
    <w:p w14:paraId="6F3B8BA5" w14:textId="77777777" w:rsidR="00A26296" w:rsidRDefault="00A26296">
      <w:pPr>
        <w:pStyle w:val="Commentaire"/>
      </w:pPr>
      <w:r>
        <w:t>Sun et al. (2020b)</w:t>
      </w:r>
    </w:p>
    <w:p w14:paraId="405AEB2E" w14:textId="5A6933E6" w:rsidR="00A26296" w:rsidRDefault="00A26296">
      <w:pPr>
        <w:pStyle w:val="Commentaire"/>
      </w:pPr>
      <w:r>
        <w:t>(Sun et al., 2020b)</w:t>
      </w:r>
    </w:p>
  </w:comment>
  <w:comment w:id="1361" w:author="Robin Matthews" w:date="2021-07-13T14:17:00Z" w:initials="RM">
    <w:p w14:paraId="17EA78B9" w14:textId="77777777" w:rsidR="00A26296" w:rsidRDefault="00A26296">
      <w:pPr>
        <w:pStyle w:val="Commentaire"/>
      </w:pPr>
      <w:r>
        <w:rPr>
          <w:rStyle w:val="Marquedecommentaire"/>
        </w:rPr>
        <w:annotationRef/>
      </w:r>
      <w:r>
        <w:t>Not found:</w:t>
      </w:r>
    </w:p>
    <w:p w14:paraId="64D3251F" w14:textId="77777777" w:rsidR="00A26296" w:rsidRDefault="00A26296">
      <w:pPr>
        <w:pStyle w:val="Commentaire"/>
      </w:pPr>
      <w:r>
        <w:t>Luke Harrington and James Renwick, 2014</w:t>
      </w:r>
    </w:p>
    <w:p w14:paraId="320853FA" w14:textId="77777777" w:rsidR="00A26296" w:rsidRDefault="00A26296">
      <w:pPr>
        <w:pStyle w:val="Commentaire"/>
      </w:pPr>
    </w:p>
    <w:p w14:paraId="4FA19A1E" w14:textId="77777777" w:rsidR="00A26296" w:rsidRDefault="00A26296">
      <w:pPr>
        <w:pStyle w:val="Commentaire"/>
      </w:pPr>
      <w:r>
        <w:t>Extra stuff:</w:t>
      </w:r>
    </w:p>
    <w:p w14:paraId="3E5F033B" w14:textId="77777777" w:rsidR="00A26296" w:rsidRDefault="00A26296">
      <w:pPr>
        <w:pStyle w:val="Commentaire"/>
      </w:pPr>
      <w:r>
        <w:t>(; Harrington and Renwick, 2014)</w:t>
      </w:r>
    </w:p>
    <w:p w14:paraId="01AADE29" w14:textId="77777777" w:rsidR="00A26296" w:rsidRDefault="00A26296">
      <w:pPr>
        <w:pStyle w:val="Commentaire"/>
      </w:pPr>
    </w:p>
    <w:p w14:paraId="568A37BC" w14:textId="77777777" w:rsidR="00A26296" w:rsidRDefault="00A26296">
      <w:pPr>
        <w:pStyle w:val="Commentaire"/>
      </w:pPr>
      <w:r>
        <w:t>Correct:</w:t>
      </w:r>
    </w:p>
    <w:p w14:paraId="2ECAE10C" w14:textId="0F88FF6A" w:rsidR="00A26296" w:rsidRDefault="00A26296">
      <w:pPr>
        <w:pStyle w:val="Commentaire"/>
      </w:pPr>
      <w:r>
        <w:t>(Luke Harrington and James Renwick, 2014; Caloiero, 2015)</w:t>
      </w:r>
    </w:p>
  </w:comment>
  <w:comment w:id="1362" w:author="Robin Matthews" w:date="2021-07-13T14:17:00Z" w:initials="RM">
    <w:p w14:paraId="6CB5FC0B" w14:textId="77777777" w:rsidR="00A26296" w:rsidRDefault="00A26296">
      <w:pPr>
        <w:pStyle w:val="Commentaire"/>
      </w:pPr>
      <w:r>
        <w:rPr>
          <w:rStyle w:val="Marquedecommentaire"/>
        </w:rPr>
        <w:annotationRef/>
      </w:r>
      <w:r>
        <w:t>Not found:</w:t>
      </w:r>
    </w:p>
    <w:p w14:paraId="53E8B812" w14:textId="77777777" w:rsidR="00A26296" w:rsidRDefault="00A26296">
      <w:pPr>
        <w:pStyle w:val="Commentaire"/>
      </w:pPr>
      <w:r>
        <w:t>Donat et al.</w:t>
      </w:r>
    </w:p>
    <w:p w14:paraId="37BAD32E" w14:textId="77777777" w:rsidR="00A26296" w:rsidRDefault="00A26296">
      <w:pPr>
        <w:pStyle w:val="Commentaire"/>
      </w:pPr>
      <w:r>
        <w:t>2014b</w:t>
      </w:r>
    </w:p>
    <w:p w14:paraId="7949A2CD" w14:textId="77777777" w:rsidR="00A26296" w:rsidRDefault="00A26296">
      <w:pPr>
        <w:pStyle w:val="Commentaire"/>
      </w:pPr>
    </w:p>
    <w:p w14:paraId="6AD17F0A" w14:textId="77777777" w:rsidR="00A26296" w:rsidRDefault="00A26296">
      <w:pPr>
        <w:pStyle w:val="Commentaire"/>
      </w:pPr>
      <w:r>
        <w:t>Extra stuff:</w:t>
      </w:r>
    </w:p>
    <w:p w14:paraId="602BE1D4" w14:textId="77777777" w:rsidR="00A26296" w:rsidRDefault="00A26296">
      <w:pPr>
        <w:pStyle w:val="Commentaire"/>
      </w:pPr>
      <w:r>
        <w:t>(</w:t>
      </w:r>
    </w:p>
    <w:p w14:paraId="658F2DDF" w14:textId="77777777" w:rsidR="00A26296" w:rsidRDefault="00A26296">
      <w:pPr>
        <w:pStyle w:val="Commentaire"/>
      </w:pPr>
    </w:p>
    <w:p w14:paraId="6046E861" w14:textId="77777777" w:rsidR="00A26296" w:rsidRDefault="00A26296">
      <w:pPr>
        <w:pStyle w:val="Commentaire"/>
      </w:pPr>
      <w:r>
        <w:t>Correct:</w:t>
      </w:r>
    </w:p>
    <w:p w14:paraId="10830F18" w14:textId="77777777" w:rsidR="00A26296" w:rsidRDefault="00A26296">
      <w:pPr>
        <w:pStyle w:val="Commentaire"/>
      </w:pPr>
      <w:r>
        <w:t>Donat et al. (2014b)</w:t>
      </w:r>
    </w:p>
    <w:p w14:paraId="0D95C5F2" w14:textId="0EE6B3CF" w:rsidR="00A26296" w:rsidRDefault="00A26296">
      <w:pPr>
        <w:pStyle w:val="Commentaire"/>
      </w:pPr>
      <w:r>
        <w:t>(Donat et al., 2014b)</w:t>
      </w:r>
    </w:p>
  </w:comment>
  <w:comment w:id="1364" w:author="Robin Matthews" w:date="2021-07-13T14:17:00Z" w:initials="RM">
    <w:p w14:paraId="5E6877FD" w14:textId="77777777" w:rsidR="00A26296" w:rsidRDefault="00A26296">
      <w:pPr>
        <w:pStyle w:val="Commentaire"/>
      </w:pPr>
      <w:r>
        <w:rPr>
          <w:rStyle w:val="Marquedecommentaire"/>
        </w:rPr>
        <w:annotationRef/>
      </w:r>
      <w:r>
        <w:t>Not found:</w:t>
      </w:r>
    </w:p>
    <w:p w14:paraId="13692401" w14:textId="77777777" w:rsidR="00A26296" w:rsidRDefault="00A26296">
      <w:pPr>
        <w:pStyle w:val="Commentaire"/>
      </w:pPr>
      <w:r>
        <w:t>2020b</w:t>
      </w:r>
    </w:p>
    <w:p w14:paraId="11DE4F62" w14:textId="77777777" w:rsidR="00A26296" w:rsidRDefault="00A26296">
      <w:pPr>
        <w:pStyle w:val="Commentaire"/>
      </w:pPr>
    </w:p>
    <w:p w14:paraId="1CDBD737" w14:textId="77777777" w:rsidR="00A26296" w:rsidRDefault="00A26296">
      <w:pPr>
        <w:pStyle w:val="Commentaire"/>
      </w:pPr>
      <w:r>
        <w:t>Extra stuff:</w:t>
      </w:r>
    </w:p>
    <w:p w14:paraId="71CD3D03" w14:textId="77777777" w:rsidR="00A26296" w:rsidRDefault="00A26296">
      <w:pPr>
        <w:pStyle w:val="Commentaire"/>
      </w:pPr>
      <w:r>
        <w:t>, 2020)</w:t>
      </w:r>
    </w:p>
    <w:p w14:paraId="4E665B95" w14:textId="77777777" w:rsidR="00A26296" w:rsidRDefault="00A26296">
      <w:pPr>
        <w:pStyle w:val="Commentaire"/>
      </w:pPr>
    </w:p>
    <w:p w14:paraId="359557DC" w14:textId="77777777" w:rsidR="00A26296" w:rsidRDefault="00A26296">
      <w:pPr>
        <w:pStyle w:val="Commentaire"/>
      </w:pPr>
      <w:r>
        <w:t>Correct:</w:t>
      </w:r>
    </w:p>
    <w:p w14:paraId="0306B563" w14:textId="77777777" w:rsidR="00A26296" w:rsidRDefault="00A26296">
      <w:pPr>
        <w:pStyle w:val="Commentaire"/>
      </w:pPr>
      <w:r>
        <w:t>Sun et al. (2020b)</w:t>
      </w:r>
    </w:p>
    <w:p w14:paraId="3EAF5634" w14:textId="3369578E" w:rsidR="00A26296" w:rsidRDefault="00A26296">
      <w:pPr>
        <w:pStyle w:val="Commentaire"/>
      </w:pPr>
      <w:r>
        <w:t>(Sun et al., 2020b)</w:t>
      </w:r>
    </w:p>
  </w:comment>
  <w:comment w:id="1371" w:author="Robin Matthews" w:date="2021-07-15T10:02:00Z" w:initials="RM">
    <w:p w14:paraId="15FB7F7A" w14:textId="77777777" w:rsidR="00D26A40" w:rsidRDefault="00D26A40" w:rsidP="00D26A40">
      <w:pPr>
        <w:pStyle w:val="Commentaire"/>
      </w:pPr>
      <w:r>
        <w:rPr>
          <w:rStyle w:val="Marquedecommentaire"/>
        </w:rPr>
        <w:annotationRef/>
      </w:r>
      <w:r>
        <w:t>Mendeley field also contains</w:t>
      </w:r>
    </w:p>
    <w:p w14:paraId="6C562E61" w14:textId="77777777" w:rsidR="00D26A40" w:rsidRDefault="00D26A40" w:rsidP="00D26A40">
      <w:pPr>
        <w:pStyle w:val="Commentaire"/>
      </w:pPr>
      <w:r>
        <w:t>Carril et al., 2016</w:t>
      </w:r>
    </w:p>
    <w:p w14:paraId="413E2EE2" w14:textId="77777777" w:rsidR="00D26A40" w:rsidRDefault="00D26A40" w:rsidP="00D26A40">
      <w:pPr>
        <w:pStyle w:val="Commentaire"/>
      </w:pPr>
      <w:r>
        <w:t>Luiz Silva et al., 2018</w:t>
      </w:r>
    </w:p>
    <w:p w14:paraId="09996075" w14:textId="77777777" w:rsidR="00D26A40" w:rsidRDefault="00D26A40" w:rsidP="00D26A40">
      <w:pPr>
        <w:pStyle w:val="Commentaire"/>
      </w:pPr>
      <w:r>
        <w:t>Carvalho, 2020</w:t>
      </w:r>
    </w:p>
    <w:p w14:paraId="5C161F80" w14:textId="77777777" w:rsidR="00D26A40" w:rsidRDefault="00D26A40" w:rsidP="00D26A40">
      <w:pPr>
        <w:pStyle w:val="Commentaire"/>
      </w:pPr>
    </w:p>
    <w:p w14:paraId="57C357C7" w14:textId="77777777" w:rsidR="00D26A40" w:rsidRDefault="00D26A40" w:rsidP="00D26A40">
      <w:pPr>
        <w:pStyle w:val="Commentaire"/>
      </w:pPr>
      <w:r>
        <w:t>Want me to remove them?</w:t>
      </w:r>
    </w:p>
  </w:comment>
  <w:comment w:id="1374" w:author="Robin Matthews" w:date="2021-07-13T14:17:00Z" w:initials="RM">
    <w:p w14:paraId="6544C0EC" w14:textId="77777777" w:rsidR="00A26296" w:rsidRDefault="00A26296">
      <w:pPr>
        <w:pStyle w:val="Commentaire"/>
      </w:pPr>
      <w:r>
        <w:rPr>
          <w:rStyle w:val="Marquedecommentaire"/>
        </w:rPr>
        <w:annotationRef/>
      </w:r>
      <w:r>
        <w:t>Extra stuff:</w:t>
      </w:r>
    </w:p>
    <w:p w14:paraId="2BC76ED4" w14:textId="77777777" w:rsidR="00A26296" w:rsidRDefault="00A26296">
      <w:pPr>
        <w:pStyle w:val="Commentaire"/>
      </w:pPr>
      <w:r>
        <w:t xml:space="preserve">(, ; </w:t>
      </w:r>
    </w:p>
    <w:p w14:paraId="47ED23DE" w14:textId="77777777" w:rsidR="00A26296" w:rsidRDefault="00A26296">
      <w:pPr>
        <w:pStyle w:val="Commentaire"/>
      </w:pPr>
    </w:p>
    <w:p w14:paraId="7D7B6125" w14:textId="77777777" w:rsidR="00A26296" w:rsidRDefault="00A26296">
      <w:pPr>
        <w:pStyle w:val="Commentaire"/>
      </w:pPr>
      <w:r>
        <w:t>Correct:</w:t>
      </w:r>
    </w:p>
    <w:p w14:paraId="2E702323" w14:textId="77777777" w:rsidR="00A26296" w:rsidRDefault="00A26296">
      <w:pPr>
        <w:pStyle w:val="Commentaire"/>
      </w:pPr>
      <w:r>
        <w:t>Bezerra et al. (2018)</w:t>
      </w:r>
    </w:p>
    <w:p w14:paraId="107FAFA1" w14:textId="1F00B94E" w:rsidR="00A26296" w:rsidRDefault="00A26296">
      <w:pPr>
        <w:pStyle w:val="Commentaire"/>
      </w:pPr>
      <w:r>
        <w:t>(Bezerra et al., 2018)</w:t>
      </w:r>
    </w:p>
  </w:comment>
  <w:comment w:id="1376" w:author="Robin Matthews" w:date="2021-07-13T14:17:00Z" w:initials="RM">
    <w:p w14:paraId="4F284918" w14:textId="77777777" w:rsidR="00A26296" w:rsidRDefault="00A26296">
      <w:pPr>
        <w:pStyle w:val="Commentaire"/>
      </w:pPr>
      <w:r>
        <w:rPr>
          <w:rStyle w:val="Marquedecommentaire"/>
        </w:rPr>
        <w:annotationRef/>
      </w:r>
      <w:r>
        <w:t>Extra stuff:</w:t>
      </w:r>
    </w:p>
    <w:p w14:paraId="3B886664" w14:textId="77777777" w:rsidR="00A26296" w:rsidRDefault="00A26296">
      <w:pPr>
        <w:pStyle w:val="Commentaire"/>
      </w:pPr>
      <w:r>
        <w:t xml:space="preserve">, ; </w:t>
      </w:r>
    </w:p>
    <w:p w14:paraId="1FFE46F2" w14:textId="77777777" w:rsidR="00A26296" w:rsidRDefault="00A26296">
      <w:pPr>
        <w:pStyle w:val="Commentaire"/>
      </w:pPr>
    </w:p>
    <w:p w14:paraId="52D13FC6" w14:textId="77777777" w:rsidR="00A26296" w:rsidRDefault="00A26296">
      <w:pPr>
        <w:pStyle w:val="Commentaire"/>
      </w:pPr>
      <w:r>
        <w:t>Correct:</w:t>
      </w:r>
    </w:p>
    <w:p w14:paraId="4FCB7556" w14:textId="77777777" w:rsidR="00A26296" w:rsidRDefault="00A26296">
      <w:pPr>
        <w:pStyle w:val="Commentaire"/>
      </w:pPr>
      <w:r>
        <w:t>Dereczynski et al. (2020)</w:t>
      </w:r>
    </w:p>
    <w:p w14:paraId="0396BBB0" w14:textId="4B614520" w:rsidR="00A26296" w:rsidRDefault="00A26296">
      <w:pPr>
        <w:pStyle w:val="Commentaire"/>
      </w:pPr>
      <w:r>
        <w:t>(Dereczynski et al., 2020)</w:t>
      </w:r>
    </w:p>
  </w:comment>
  <w:comment w:id="1377" w:author="Robin Matthews" w:date="2021-07-13T14:18:00Z" w:initials="RM">
    <w:p w14:paraId="038FAEDA" w14:textId="77777777" w:rsidR="00A26296" w:rsidRDefault="00A26296">
      <w:pPr>
        <w:pStyle w:val="Commentaire"/>
      </w:pPr>
      <w:r>
        <w:rPr>
          <w:rStyle w:val="Marquedecommentaire"/>
        </w:rPr>
        <w:annotationRef/>
      </w:r>
      <w:r>
        <w:t>Not found:</w:t>
      </w:r>
    </w:p>
    <w:p w14:paraId="66238FF1" w14:textId="77777777" w:rsidR="00A26296" w:rsidRDefault="00A26296">
      <w:pPr>
        <w:pStyle w:val="Commentaire"/>
      </w:pPr>
      <w:r>
        <w:t>Carril et al., 2016</w:t>
      </w:r>
    </w:p>
    <w:p w14:paraId="667D93EF" w14:textId="77777777" w:rsidR="00A26296" w:rsidRDefault="00A26296">
      <w:pPr>
        <w:pStyle w:val="Commentaire"/>
      </w:pPr>
      <w:r>
        <w:t>Luiz Silva et al., 2018</w:t>
      </w:r>
    </w:p>
    <w:p w14:paraId="1417CB6D" w14:textId="77777777" w:rsidR="00A26296" w:rsidRDefault="00A26296">
      <w:pPr>
        <w:pStyle w:val="Commentaire"/>
      </w:pPr>
      <w:r>
        <w:t>Carvalho, 2020</w:t>
      </w:r>
    </w:p>
    <w:p w14:paraId="14002A3A" w14:textId="77777777" w:rsidR="00A26296" w:rsidRDefault="00A26296">
      <w:pPr>
        <w:pStyle w:val="Commentaire"/>
      </w:pPr>
    </w:p>
    <w:p w14:paraId="4A9F7AFA" w14:textId="77777777" w:rsidR="00A26296" w:rsidRDefault="00A26296">
      <w:pPr>
        <w:pStyle w:val="Commentaire"/>
      </w:pPr>
      <w:r>
        <w:t>Extra stuff:</w:t>
      </w:r>
    </w:p>
    <w:p w14:paraId="4D4E4DCF" w14:textId="77777777" w:rsidR="00A26296" w:rsidRDefault="00A26296">
      <w:pPr>
        <w:pStyle w:val="Commentaire"/>
      </w:pPr>
      <w:r>
        <w:t>)</w:t>
      </w:r>
    </w:p>
    <w:p w14:paraId="72C4B9C8" w14:textId="77777777" w:rsidR="00A26296" w:rsidRDefault="00A26296">
      <w:pPr>
        <w:pStyle w:val="Commentaire"/>
      </w:pPr>
    </w:p>
    <w:p w14:paraId="3B33DC34" w14:textId="77777777" w:rsidR="00A26296" w:rsidRDefault="00A26296">
      <w:pPr>
        <w:pStyle w:val="Commentaire"/>
      </w:pPr>
      <w:r>
        <w:t>Correct:</w:t>
      </w:r>
    </w:p>
    <w:p w14:paraId="56A00467" w14:textId="4F938903" w:rsidR="00A26296" w:rsidRDefault="00A26296">
      <w:pPr>
        <w:pStyle w:val="Commentaire"/>
      </w:pPr>
      <w:r>
        <w:t>(Skansi et al., 2013; Carril et al., 2016; Luiz Silva et al., 2018; Carvalho, 2020)</w:t>
      </w:r>
    </w:p>
  </w:comment>
  <w:comment w:id="1381" w:author="Robin Matthews" w:date="2021-07-13T14:18:00Z" w:initials="RM">
    <w:p w14:paraId="53D00B2C" w14:textId="77777777" w:rsidR="00A26296" w:rsidRDefault="00A26296">
      <w:pPr>
        <w:pStyle w:val="Commentaire"/>
      </w:pPr>
      <w:r>
        <w:rPr>
          <w:rStyle w:val="Marquedecommentaire"/>
        </w:rPr>
        <w:annotationRef/>
      </w:r>
      <w:r>
        <w:t>Extra stuff:</w:t>
      </w:r>
    </w:p>
    <w:p w14:paraId="6F0445A0" w14:textId="77777777" w:rsidR="00A26296" w:rsidRDefault="00A26296">
      <w:pPr>
        <w:pStyle w:val="Commentaire"/>
      </w:pPr>
      <w:r>
        <w:t>(; ; ; ; ;</w:t>
      </w:r>
    </w:p>
    <w:p w14:paraId="3D744F5B" w14:textId="77777777" w:rsidR="00A26296" w:rsidRDefault="00A26296">
      <w:pPr>
        <w:pStyle w:val="Commentaire"/>
      </w:pPr>
    </w:p>
    <w:p w14:paraId="6ED05F45" w14:textId="77777777" w:rsidR="00A26296" w:rsidRDefault="00A26296">
      <w:pPr>
        <w:pStyle w:val="Commentaire"/>
      </w:pPr>
      <w:r>
        <w:t>Correct:</w:t>
      </w:r>
    </w:p>
    <w:p w14:paraId="3E1AE1EB" w14:textId="4AE3DE17" w:rsidR="00A26296" w:rsidRDefault="00A26296">
      <w:pPr>
        <w:pStyle w:val="Commentaire"/>
      </w:pPr>
      <w:r>
        <w:t>(Skansi et al., 2013; Barros et al., 2015; Ávila et al., 2016; Wu and Polvani, 2017; Lovino et al., 2018)</w:t>
      </w:r>
    </w:p>
  </w:comment>
  <w:comment w:id="1383" w:author="Robin Matthews" w:date="2021-07-13T14:18:00Z" w:initials="RM">
    <w:p w14:paraId="08A2BFD9" w14:textId="77777777" w:rsidR="00A26296" w:rsidRDefault="00A26296">
      <w:pPr>
        <w:pStyle w:val="Commentaire"/>
      </w:pPr>
      <w:r>
        <w:rPr>
          <w:rStyle w:val="Marquedecommentaire"/>
        </w:rPr>
        <w:annotationRef/>
      </w:r>
      <w:r>
        <w:t>Extra stuff:</w:t>
      </w:r>
    </w:p>
    <w:p w14:paraId="1FB821D9" w14:textId="77777777" w:rsidR="00A26296" w:rsidRDefault="00A26296">
      <w:pPr>
        <w:pStyle w:val="Commentaire"/>
      </w:pPr>
      <w:r>
        <w:t xml:space="preserve">, </w:t>
      </w:r>
    </w:p>
    <w:p w14:paraId="2BBB9BB8" w14:textId="77777777" w:rsidR="00A26296" w:rsidRDefault="00A26296">
      <w:pPr>
        <w:pStyle w:val="Commentaire"/>
      </w:pPr>
    </w:p>
    <w:p w14:paraId="76017596" w14:textId="77777777" w:rsidR="00A26296" w:rsidRDefault="00A26296">
      <w:pPr>
        <w:pStyle w:val="Commentaire"/>
      </w:pPr>
      <w:r>
        <w:t>Correct:</w:t>
      </w:r>
    </w:p>
    <w:p w14:paraId="415EE565" w14:textId="77777777" w:rsidR="00A26296" w:rsidRDefault="00A26296">
      <w:pPr>
        <w:pStyle w:val="Commentaire"/>
      </w:pPr>
      <w:r>
        <w:t>Dereczynski et al. (2020)</w:t>
      </w:r>
    </w:p>
    <w:p w14:paraId="5FA01C46" w14:textId="70931AB9" w:rsidR="00A26296" w:rsidRDefault="00A26296">
      <w:pPr>
        <w:pStyle w:val="Commentaire"/>
      </w:pPr>
      <w:r>
        <w:t>(Dereczynski et al., 2020)</w:t>
      </w:r>
    </w:p>
  </w:comment>
  <w:comment w:id="1384" w:author="Robin Matthews" w:date="2021-07-13T14:18:00Z" w:initials="RM">
    <w:p w14:paraId="361F7583" w14:textId="77777777" w:rsidR="00A26296" w:rsidRDefault="00A26296">
      <w:pPr>
        <w:pStyle w:val="Commentaire"/>
      </w:pPr>
      <w:r>
        <w:rPr>
          <w:rStyle w:val="Marquedecommentaire"/>
        </w:rPr>
        <w:annotationRef/>
      </w:r>
      <w:r>
        <w:t>Extra stuff:</w:t>
      </w:r>
    </w:p>
    <w:p w14:paraId="4A31A5CA" w14:textId="77777777" w:rsidR="00A26296" w:rsidRDefault="00A26296">
      <w:pPr>
        <w:pStyle w:val="Commentaire"/>
      </w:pPr>
      <w:r>
        <w:t>, )</w:t>
      </w:r>
    </w:p>
    <w:p w14:paraId="63A3A6B0" w14:textId="77777777" w:rsidR="00A26296" w:rsidRDefault="00A26296">
      <w:pPr>
        <w:pStyle w:val="Commentaire"/>
      </w:pPr>
    </w:p>
    <w:p w14:paraId="33729D61" w14:textId="77777777" w:rsidR="00A26296" w:rsidRDefault="00A26296">
      <w:pPr>
        <w:pStyle w:val="Commentaire"/>
      </w:pPr>
      <w:r>
        <w:t>Correct:</w:t>
      </w:r>
    </w:p>
    <w:p w14:paraId="2708F611" w14:textId="77777777" w:rsidR="00A26296" w:rsidRDefault="00A26296">
      <w:pPr>
        <w:pStyle w:val="Commentaire"/>
      </w:pPr>
      <w:r>
        <w:t>Valverde and Marengo (2014)</w:t>
      </w:r>
    </w:p>
    <w:p w14:paraId="6096285D" w14:textId="1DD4A359" w:rsidR="00A26296" w:rsidRDefault="00A26296">
      <w:pPr>
        <w:pStyle w:val="Commentaire"/>
      </w:pPr>
      <w:r>
        <w:t>(Valverde and Marengo, 2014)</w:t>
      </w:r>
    </w:p>
  </w:comment>
  <w:comment w:id="1388" w:author="Robin Matthews" w:date="2021-07-13T14:18:00Z" w:initials="RM">
    <w:p w14:paraId="7F0C3E2E" w14:textId="77777777" w:rsidR="00A26296" w:rsidRDefault="00A26296">
      <w:pPr>
        <w:pStyle w:val="Commentaire"/>
      </w:pPr>
      <w:r>
        <w:rPr>
          <w:rStyle w:val="Marquedecommentaire"/>
        </w:rPr>
        <w:annotationRef/>
      </w:r>
      <w:r>
        <w:t>Extra stuff:</w:t>
      </w:r>
    </w:p>
    <w:p w14:paraId="6E460B8D" w14:textId="77777777" w:rsidR="00A26296" w:rsidRDefault="00A26296">
      <w:pPr>
        <w:pStyle w:val="Commentaire"/>
      </w:pPr>
      <w:r>
        <w:t xml:space="preserve">(, ; </w:t>
      </w:r>
    </w:p>
    <w:p w14:paraId="040E8F63" w14:textId="77777777" w:rsidR="00A26296" w:rsidRDefault="00A26296">
      <w:pPr>
        <w:pStyle w:val="Commentaire"/>
      </w:pPr>
    </w:p>
    <w:p w14:paraId="27D80ADB" w14:textId="77777777" w:rsidR="00A26296" w:rsidRDefault="00A26296">
      <w:pPr>
        <w:pStyle w:val="Commentaire"/>
      </w:pPr>
      <w:r>
        <w:t>Correct:</w:t>
      </w:r>
    </w:p>
    <w:p w14:paraId="0030F291" w14:textId="77777777" w:rsidR="00A26296" w:rsidRDefault="00A26296">
      <w:pPr>
        <w:pStyle w:val="Commentaire"/>
      </w:pPr>
      <w:r>
        <w:t>Huerta and Lavado-Casimiro (2020)</w:t>
      </w:r>
    </w:p>
    <w:p w14:paraId="00B6369B" w14:textId="70D658F9" w:rsidR="00A26296" w:rsidRDefault="00A26296">
      <w:pPr>
        <w:pStyle w:val="Commentaire"/>
      </w:pPr>
      <w:r>
        <w:t>(Huerta and Lavado-Casimiro, 2020)</w:t>
      </w:r>
    </w:p>
  </w:comment>
  <w:comment w:id="1390" w:author="Robin Matthews" w:date="2021-07-13T14:18:00Z" w:initials="RM">
    <w:p w14:paraId="40C8C762" w14:textId="77777777" w:rsidR="00A26296" w:rsidRDefault="00A26296">
      <w:pPr>
        <w:pStyle w:val="Commentaire"/>
      </w:pPr>
      <w:r>
        <w:rPr>
          <w:rStyle w:val="Marquedecommentaire"/>
        </w:rPr>
        <w:annotationRef/>
      </w:r>
      <w:r>
        <w:t>Extra stuff:</w:t>
      </w:r>
    </w:p>
    <w:p w14:paraId="1982C191" w14:textId="77777777" w:rsidR="00A26296" w:rsidRDefault="00A26296">
      <w:pPr>
        <w:pStyle w:val="Commentaire"/>
      </w:pPr>
      <w:r>
        <w:t>, )</w:t>
      </w:r>
    </w:p>
    <w:p w14:paraId="21BEAC77" w14:textId="77777777" w:rsidR="00A26296" w:rsidRDefault="00A26296">
      <w:pPr>
        <w:pStyle w:val="Commentaire"/>
      </w:pPr>
    </w:p>
    <w:p w14:paraId="151AA5B0" w14:textId="77777777" w:rsidR="00A26296" w:rsidRDefault="00A26296">
      <w:pPr>
        <w:pStyle w:val="Commentaire"/>
      </w:pPr>
      <w:r>
        <w:t>Correct:</w:t>
      </w:r>
    </w:p>
    <w:p w14:paraId="1F081ABB" w14:textId="77777777" w:rsidR="00A26296" w:rsidRDefault="00A26296">
      <w:pPr>
        <w:pStyle w:val="Commentaire"/>
      </w:pPr>
      <w:r>
        <w:t>Skansi et al. (2013)</w:t>
      </w:r>
    </w:p>
    <w:p w14:paraId="1BCD9034" w14:textId="14F64ABB" w:rsidR="00A26296" w:rsidRDefault="00A26296">
      <w:pPr>
        <w:pStyle w:val="Commentaire"/>
      </w:pPr>
      <w:r>
        <w:t>(Skansi et al., 2013)</w:t>
      </w:r>
    </w:p>
  </w:comment>
  <w:comment w:id="1395" w:author="Robin Matthews" w:date="2021-07-13T14:18:00Z" w:initials="RM">
    <w:p w14:paraId="5A1176EC" w14:textId="77777777" w:rsidR="00A26296" w:rsidRDefault="00A26296">
      <w:pPr>
        <w:pStyle w:val="Commentaire"/>
      </w:pPr>
      <w:r>
        <w:rPr>
          <w:rStyle w:val="Marquedecommentaire"/>
        </w:rPr>
        <w:annotationRef/>
      </w:r>
      <w:r>
        <w:t>Extra stuff:</w:t>
      </w:r>
    </w:p>
    <w:p w14:paraId="4A3FB317" w14:textId="77777777" w:rsidR="00A26296" w:rsidRDefault="00A26296">
      <w:pPr>
        <w:pStyle w:val="Commentaire"/>
      </w:pPr>
      <w:r>
        <w:t xml:space="preserve">, </w:t>
      </w:r>
    </w:p>
    <w:p w14:paraId="3C866A6C" w14:textId="77777777" w:rsidR="00A26296" w:rsidRDefault="00A26296">
      <w:pPr>
        <w:pStyle w:val="Commentaire"/>
      </w:pPr>
    </w:p>
    <w:p w14:paraId="19DFFF0C" w14:textId="77777777" w:rsidR="00A26296" w:rsidRDefault="00A26296">
      <w:pPr>
        <w:pStyle w:val="Commentaire"/>
      </w:pPr>
      <w:r>
        <w:t>Correct:</w:t>
      </w:r>
    </w:p>
    <w:p w14:paraId="0664C951" w14:textId="77777777" w:rsidR="00A26296" w:rsidRDefault="00A26296">
      <w:pPr>
        <w:pStyle w:val="Commentaire"/>
      </w:pPr>
      <w:r>
        <w:t>Stephenson et al. (2014)</w:t>
      </w:r>
    </w:p>
    <w:p w14:paraId="6E1B5EAE" w14:textId="638BD6F4" w:rsidR="00A26296" w:rsidRDefault="00A26296">
      <w:pPr>
        <w:pStyle w:val="Commentaire"/>
      </w:pPr>
      <w:r>
        <w:t>(Stephenson et al., 2014)</w:t>
      </w:r>
    </w:p>
  </w:comment>
  <w:comment w:id="1396" w:author="Robin Matthews" w:date="2021-07-13T14:18:00Z" w:initials="RM">
    <w:p w14:paraId="458748E4" w14:textId="77777777" w:rsidR="00A26296" w:rsidRDefault="00A26296">
      <w:pPr>
        <w:pStyle w:val="Commentaire"/>
      </w:pPr>
      <w:r>
        <w:rPr>
          <w:rStyle w:val="Marquedecommentaire"/>
        </w:rPr>
        <w:annotationRef/>
      </w:r>
      <w:r>
        <w:t>Extra stuff:</w:t>
      </w:r>
    </w:p>
    <w:p w14:paraId="256ECB14" w14:textId="77777777" w:rsidR="00A26296" w:rsidRDefault="00A26296">
      <w:pPr>
        <w:pStyle w:val="Commentaire"/>
      </w:pPr>
      <w:r>
        <w:t>, )</w:t>
      </w:r>
    </w:p>
    <w:p w14:paraId="6D5E2711" w14:textId="77777777" w:rsidR="00A26296" w:rsidRDefault="00A26296">
      <w:pPr>
        <w:pStyle w:val="Commentaire"/>
      </w:pPr>
    </w:p>
    <w:p w14:paraId="36F0B0A1" w14:textId="77777777" w:rsidR="00A26296" w:rsidRDefault="00A26296">
      <w:pPr>
        <w:pStyle w:val="Commentaire"/>
      </w:pPr>
      <w:r>
        <w:t>Correct:</w:t>
      </w:r>
    </w:p>
    <w:p w14:paraId="1586789E" w14:textId="77777777" w:rsidR="00A26296" w:rsidRDefault="00A26296">
      <w:pPr>
        <w:pStyle w:val="Commentaire"/>
      </w:pPr>
      <w:r>
        <w:t>McLean et al. (2015)</w:t>
      </w:r>
    </w:p>
    <w:p w14:paraId="647C2517" w14:textId="62CE0E14" w:rsidR="00A26296" w:rsidRDefault="00A26296">
      <w:pPr>
        <w:pStyle w:val="Commentaire"/>
      </w:pPr>
      <w:r>
        <w:t>(McLean et al., 2015)</w:t>
      </w:r>
    </w:p>
  </w:comment>
  <w:comment w:id="1397" w:author="Robin Matthews" w:date="2021-07-13T14:18:00Z" w:initials="RM">
    <w:p w14:paraId="4E0D948E" w14:textId="77777777" w:rsidR="00A26296" w:rsidRDefault="00A26296">
      <w:pPr>
        <w:pStyle w:val="Commentaire"/>
      </w:pPr>
      <w:r>
        <w:rPr>
          <w:rStyle w:val="Marquedecommentaire"/>
        </w:rPr>
        <w:annotationRef/>
      </w:r>
      <w:r>
        <w:t>Not found:</w:t>
      </w:r>
    </w:p>
    <w:p w14:paraId="45A09261" w14:textId="77777777" w:rsidR="00A26296" w:rsidRDefault="00A26296">
      <w:pPr>
        <w:pStyle w:val="Commentaire"/>
      </w:pPr>
      <w:r>
        <w:t>2020b</w:t>
      </w:r>
    </w:p>
    <w:p w14:paraId="26C88A03" w14:textId="77777777" w:rsidR="00A26296" w:rsidRDefault="00A26296">
      <w:pPr>
        <w:pStyle w:val="Commentaire"/>
      </w:pPr>
    </w:p>
    <w:p w14:paraId="5D814AB4" w14:textId="77777777" w:rsidR="00A26296" w:rsidRDefault="00A26296">
      <w:pPr>
        <w:pStyle w:val="Commentaire"/>
      </w:pPr>
      <w:r>
        <w:t>Extra stuff:</w:t>
      </w:r>
    </w:p>
    <w:p w14:paraId="784ECFB8" w14:textId="77777777" w:rsidR="00A26296" w:rsidRDefault="00A26296">
      <w:pPr>
        <w:pStyle w:val="Commentaire"/>
      </w:pPr>
      <w:r>
        <w:t xml:space="preserve">, 2020, </w:t>
      </w:r>
    </w:p>
    <w:p w14:paraId="14BEC732" w14:textId="77777777" w:rsidR="00A26296" w:rsidRDefault="00A26296">
      <w:pPr>
        <w:pStyle w:val="Commentaire"/>
      </w:pPr>
    </w:p>
    <w:p w14:paraId="0CF7E270" w14:textId="77777777" w:rsidR="00A26296" w:rsidRDefault="00A26296">
      <w:pPr>
        <w:pStyle w:val="Commentaire"/>
      </w:pPr>
      <w:r>
        <w:t>Correct:</w:t>
      </w:r>
    </w:p>
    <w:p w14:paraId="2338A01B" w14:textId="77777777" w:rsidR="00A26296" w:rsidRDefault="00A26296">
      <w:pPr>
        <w:pStyle w:val="Commentaire"/>
      </w:pPr>
      <w:r>
        <w:t>Sun et al. (2020b)</w:t>
      </w:r>
    </w:p>
    <w:p w14:paraId="0CBE4751" w14:textId="4E62EA39" w:rsidR="00A26296" w:rsidRDefault="00A26296">
      <w:pPr>
        <w:pStyle w:val="Commentaire"/>
      </w:pPr>
      <w:r>
        <w:t>(Sun et al., 2020b)</w:t>
      </w:r>
    </w:p>
  </w:comment>
  <w:comment w:id="1403" w:author="Robin Matthews" w:date="2021-07-13T14:18:00Z" w:initials="RM">
    <w:p w14:paraId="43C58FF2" w14:textId="77777777" w:rsidR="00A26296" w:rsidRDefault="00A26296">
      <w:pPr>
        <w:pStyle w:val="Commentaire"/>
      </w:pPr>
      <w:r>
        <w:rPr>
          <w:rStyle w:val="Marquedecommentaire"/>
        </w:rPr>
        <w:annotationRef/>
      </w:r>
      <w:r>
        <w:t>Not found:</w:t>
      </w:r>
    </w:p>
    <w:p w14:paraId="08D73B18" w14:textId="77777777" w:rsidR="00A26296" w:rsidRDefault="00A26296">
      <w:pPr>
        <w:pStyle w:val="Commentaire"/>
      </w:pPr>
      <w:r>
        <w:t>2020b</w:t>
      </w:r>
    </w:p>
    <w:p w14:paraId="3613D303" w14:textId="77777777" w:rsidR="00A26296" w:rsidRDefault="00A26296">
      <w:pPr>
        <w:pStyle w:val="Commentaire"/>
      </w:pPr>
    </w:p>
    <w:p w14:paraId="6C2F13F1" w14:textId="77777777" w:rsidR="00A26296" w:rsidRDefault="00A26296">
      <w:pPr>
        <w:pStyle w:val="Commentaire"/>
      </w:pPr>
      <w:r>
        <w:t>Extra stuff:</w:t>
      </w:r>
    </w:p>
    <w:p w14:paraId="250734F7" w14:textId="77777777" w:rsidR="00A26296" w:rsidRDefault="00A26296">
      <w:pPr>
        <w:pStyle w:val="Commentaire"/>
      </w:pPr>
      <w:r>
        <w:t xml:space="preserve">, 2020, </w:t>
      </w:r>
    </w:p>
    <w:p w14:paraId="11A70066" w14:textId="77777777" w:rsidR="00A26296" w:rsidRDefault="00A26296">
      <w:pPr>
        <w:pStyle w:val="Commentaire"/>
      </w:pPr>
    </w:p>
    <w:p w14:paraId="41EFA94C" w14:textId="77777777" w:rsidR="00A26296" w:rsidRDefault="00A26296">
      <w:pPr>
        <w:pStyle w:val="Commentaire"/>
      </w:pPr>
      <w:r>
        <w:t>Correct:</w:t>
      </w:r>
    </w:p>
    <w:p w14:paraId="54E5AA3D" w14:textId="77777777" w:rsidR="00A26296" w:rsidRDefault="00A26296">
      <w:pPr>
        <w:pStyle w:val="Commentaire"/>
      </w:pPr>
      <w:r>
        <w:t>Sun et al. (2020b)</w:t>
      </w:r>
    </w:p>
    <w:p w14:paraId="4D8AB30F" w14:textId="09C0BB95" w:rsidR="00A26296" w:rsidRDefault="00A26296">
      <w:pPr>
        <w:pStyle w:val="Commentaire"/>
      </w:pPr>
      <w:r>
        <w:t>(Sun et al., 2020b)</w:t>
      </w:r>
    </w:p>
  </w:comment>
  <w:comment w:id="1411" w:author="Robin Matthews" w:date="2021-07-13T14:18:00Z" w:initials="RM">
    <w:p w14:paraId="128BD429" w14:textId="77777777" w:rsidR="00A26296" w:rsidRDefault="00A26296">
      <w:pPr>
        <w:pStyle w:val="Commentaire"/>
      </w:pPr>
      <w:r>
        <w:rPr>
          <w:rStyle w:val="Marquedecommentaire"/>
        </w:rPr>
        <w:annotationRef/>
      </w:r>
      <w:r>
        <w:t>Not found:</w:t>
      </w:r>
    </w:p>
    <w:p w14:paraId="34315B9B" w14:textId="77777777" w:rsidR="00A26296" w:rsidRDefault="00A26296">
      <w:pPr>
        <w:pStyle w:val="Commentaire"/>
      </w:pPr>
      <w:r>
        <w:t>2020b</w:t>
      </w:r>
    </w:p>
    <w:p w14:paraId="230F4F3A" w14:textId="77777777" w:rsidR="00A26296" w:rsidRDefault="00A26296">
      <w:pPr>
        <w:pStyle w:val="Commentaire"/>
      </w:pPr>
    </w:p>
    <w:p w14:paraId="67C8DCFB" w14:textId="77777777" w:rsidR="00A26296" w:rsidRDefault="00A26296">
      <w:pPr>
        <w:pStyle w:val="Commentaire"/>
      </w:pPr>
      <w:r>
        <w:t>Extra stuff:</w:t>
      </w:r>
    </w:p>
    <w:p w14:paraId="68E5240B" w14:textId="77777777" w:rsidR="00A26296" w:rsidRDefault="00A26296">
      <w:pPr>
        <w:pStyle w:val="Commentaire"/>
      </w:pPr>
      <w:r>
        <w:t>(, 2020;</w:t>
      </w:r>
    </w:p>
    <w:p w14:paraId="7C438DD4" w14:textId="77777777" w:rsidR="00A26296" w:rsidRDefault="00A26296">
      <w:pPr>
        <w:pStyle w:val="Commentaire"/>
      </w:pPr>
    </w:p>
    <w:p w14:paraId="44268BBE" w14:textId="77777777" w:rsidR="00A26296" w:rsidRDefault="00A26296">
      <w:pPr>
        <w:pStyle w:val="Commentaire"/>
      </w:pPr>
      <w:r>
        <w:t>Correct:</w:t>
      </w:r>
    </w:p>
    <w:p w14:paraId="4592903A" w14:textId="77777777" w:rsidR="00A26296" w:rsidRDefault="00A26296">
      <w:pPr>
        <w:pStyle w:val="Commentaire"/>
      </w:pPr>
      <w:r>
        <w:t>Sun et al. (2020b)</w:t>
      </w:r>
    </w:p>
    <w:p w14:paraId="1A3F9E3F" w14:textId="22B3DAB0" w:rsidR="00A26296" w:rsidRDefault="00A26296">
      <w:pPr>
        <w:pStyle w:val="Commentaire"/>
      </w:pPr>
      <w:r>
        <w:t>(Sun et al., 2020b)</w:t>
      </w:r>
    </w:p>
  </w:comment>
  <w:comment w:id="1415" w:author="Robin Matthews" w:date="2021-07-13T21:55:00Z" w:initials="RM">
    <w:p w14:paraId="46D06824" w14:textId="0757E146" w:rsidR="00A021FF" w:rsidRDefault="00A021FF">
      <w:pPr>
        <w:pStyle w:val="Commentaire"/>
      </w:pPr>
      <w:r>
        <w:rPr>
          <w:rStyle w:val="Marquedecommentaire"/>
        </w:rPr>
        <w:annotationRef/>
      </w:r>
      <w:r>
        <w:t>Mendeley field missing details for:</w:t>
      </w:r>
    </w:p>
    <w:p w14:paraId="6C5E9ECC" w14:textId="77777777" w:rsidR="00A021FF" w:rsidRDefault="00A021FF">
      <w:pPr>
        <w:pStyle w:val="Commentaire"/>
      </w:pPr>
      <w:r>
        <w:t>Easterling et al., 2017</w:t>
      </w:r>
    </w:p>
    <w:p w14:paraId="05903FA0" w14:textId="5F2060AF" w:rsidR="00A021FF" w:rsidRDefault="00A021FF">
      <w:pPr>
        <w:pStyle w:val="Commentaire"/>
      </w:pPr>
      <w:r>
        <w:t>Wu, 2015;</w:t>
      </w:r>
    </w:p>
    <w:p w14:paraId="6DC142F2" w14:textId="77777777" w:rsidR="00A021FF" w:rsidRDefault="00A021FF">
      <w:pPr>
        <w:pStyle w:val="Commentaire"/>
      </w:pPr>
    </w:p>
    <w:p w14:paraId="3A1F35C1" w14:textId="10A21442" w:rsidR="00A021FF" w:rsidRDefault="00A021FF">
      <w:pPr>
        <w:pStyle w:val="Commentaire"/>
      </w:pPr>
      <w:r>
        <w:t>Provide DOIs and I’ll add.</w:t>
      </w:r>
    </w:p>
  </w:comment>
  <w:comment w:id="1416" w:author="Robin Matthews" w:date="2021-07-13T14:18:00Z" w:initials="RM">
    <w:p w14:paraId="1297612B" w14:textId="77777777" w:rsidR="00A26296" w:rsidRDefault="00A26296">
      <w:pPr>
        <w:pStyle w:val="Commentaire"/>
      </w:pPr>
      <w:r>
        <w:rPr>
          <w:rStyle w:val="Marquedecommentaire"/>
        </w:rPr>
        <w:annotationRef/>
      </w:r>
      <w:r>
        <w:t>Not found:</w:t>
      </w:r>
    </w:p>
    <w:p w14:paraId="03D880CD" w14:textId="77777777" w:rsidR="00A26296" w:rsidRDefault="00A26296">
      <w:pPr>
        <w:pStyle w:val="Commentaire"/>
      </w:pPr>
      <w:r>
        <w:t>Donat et al., 2013b</w:t>
      </w:r>
    </w:p>
    <w:p w14:paraId="45B4CDB4" w14:textId="77777777" w:rsidR="00A26296" w:rsidRDefault="00A26296">
      <w:pPr>
        <w:pStyle w:val="Commentaire"/>
      </w:pPr>
      <w:r>
        <w:t>H. Huang et al., 2017</w:t>
      </w:r>
    </w:p>
    <w:p w14:paraId="08AC41F3" w14:textId="77777777" w:rsidR="00A26296" w:rsidRDefault="00A26296">
      <w:pPr>
        <w:pStyle w:val="Commentaire"/>
      </w:pPr>
    </w:p>
    <w:p w14:paraId="4037F389" w14:textId="77777777" w:rsidR="00A26296" w:rsidRDefault="00A26296">
      <w:pPr>
        <w:pStyle w:val="Commentaire"/>
      </w:pPr>
      <w:r>
        <w:t>Extra stuff:</w:t>
      </w:r>
    </w:p>
    <w:p w14:paraId="7297937D" w14:textId="77777777" w:rsidR="00A26296" w:rsidRDefault="00A26296">
      <w:pPr>
        <w:pStyle w:val="Commentaire"/>
      </w:pPr>
      <w:r>
        <w:t>Donat et al., 2013; Huang et al., 2017; ; Easterling et al., 2017; Wu, 2015;</w:t>
      </w:r>
    </w:p>
    <w:p w14:paraId="34E9018B" w14:textId="77777777" w:rsidR="00A26296" w:rsidRDefault="00A26296">
      <w:pPr>
        <w:pStyle w:val="Commentaire"/>
      </w:pPr>
    </w:p>
    <w:p w14:paraId="46994B40" w14:textId="77777777" w:rsidR="00A26296" w:rsidRDefault="00A26296">
      <w:pPr>
        <w:pStyle w:val="Commentaire"/>
      </w:pPr>
      <w:r>
        <w:t>Correct:</w:t>
      </w:r>
    </w:p>
    <w:p w14:paraId="00284600" w14:textId="01E8A813" w:rsidR="00A26296" w:rsidRDefault="00A26296">
      <w:pPr>
        <w:pStyle w:val="Commentaire"/>
      </w:pPr>
      <w:r>
        <w:t>(Villarini et al., 2012; Donat et al., 2013b; H. Huang et al., 2017)</w:t>
      </w:r>
    </w:p>
  </w:comment>
  <w:comment w:id="1419" w:author="Robin Matthews" w:date="2021-07-13T14:18:00Z" w:initials="RM">
    <w:p w14:paraId="09651310" w14:textId="77777777" w:rsidR="00A26296" w:rsidRDefault="00A26296">
      <w:pPr>
        <w:pStyle w:val="Commentaire"/>
      </w:pPr>
      <w:r>
        <w:rPr>
          <w:rStyle w:val="Marquedecommentaire"/>
        </w:rPr>
        <w:annotationRef/>
      </w:r>
      <w:r>
        <w:t>Extra stuff:</w:t>
      </w:r>
    </w:p>
    <w:p w14:paraId="5A1D0382" w14:textId="77777777" w:rsidR="00A26296" w:rsidRDefault="00A26296">
      <w:pPr>
        <w:pStyle w:val="Commentaire"/>
      </w:pPr>
      <w:r>
        <w:t>, )</w:t>
      </w:r>
    </w:p>
    <w:p w14:paraId="300244F4" w14:textId="77777777" w:rsidR="00A26296" w:rsidRDefault="00A26296">
      <w:pPr>
        <w:pStyle w:val="Commentaire"/>
      </w:pPr>
    </w:p>
    <w:p w14:paraId="6C17C2DC" w14:textId="77777777" w:rsidR="00A26296" w:rsidRDefault="00A26296">
      <w:pPr>
        <w:pStyle w:val="Commentaire"/>
      </w:pPr>
      <w:r>
        <w:t>Correct:</w:t>
      </w:r>
    </w:p>
    <w:p w14:paraId="74F76179" w14:textId="77777777" w:rsidR="00A26296" w:rsidRDefault="00A26296">
      <w:pPr>
        <w:pStyle w:val="Commentaire"/>
      </w:pPr>
      <w:r>
        <w:t>Howarth et al. (2019)</w:t>
      </w:r>
    </w:p>
    <w:p w14:paraId="2F894572" w14:textId="51636514" w:rsidR="00A26296" w:rsidRDefault="00A26296">
      <w:pPr>
        <w:pStyle w:val="Commentaire"/>
      </w:pPr>
      <w:r>
        <w:t>(Howarth et al., 2019)</w:t>
      </w:r>
    </w:p>
  </w:comment>
  <w:comment w:id="1420" w:author="Robin Matthews" w:date="2021-07-13T14:18:00Z" w:initials="RM">
    <w:p w14:paraId="54763B93" w14:textId="77777777" w:rsidR="00A26296" w:rsidRDefault="00A26296">
      <w:pPr>
        <w:pStyle w:val="Commentaire"/>
      </w:pPr>
      <w:r>
        <w:rPr>
          <w:rStyle w:val="Marquedecommentaire"/>
        </w:rPr>
        <w:annotationRef/>
      </w:r>
      <w:r>
        <w:t>Not found:</w:t>
      </w:r>
    </w:p>
    <w:p w14:paraId="4368ADBF" w14:textId="77777777" w:rsidR="00A26296" w:rsidRDefault="00A26296">
      <w:pPr>
        <w:pStyle w:val="Commentaire"/>
      </w:pPr>
      <w:r>
        <w:t>2020b</w:t>
      </w:r>
    </w:p>
    <w:p w14:paraId="6A9D7A60" w14:textId="77777777" w:rsidR="00A26296" w:rsidRDefault="00A26296">
      <w:pPr>
        <w:pStyle w:val="Commentaire"/>
      </w:pPr>
    </w:p>
    <w:p w14:paraId="01E4A388" w14:textId="77777777" w:rsidR="00A26296" w:rsidRDefault="00A26296">
      <w:pPr>
        <w:pStyle w:val="Commentaire"/>
      </w:pPr>
      <w:r>
        <w:t>Extra stuff:</w:t>
      </w:r>
    </w:p>
    <w:p w14:paraId="42B5C96B" w14:textId="77777777" w:rsidR="00A26296" w:rsidRDefault="00A26296">
      <w:pPr>
        <w:pStyle w:val="Commentaire"/>
      </w:pPr>
      <w:r>
        <w:t>, (2020)</w:t>
      </w:r>
    </w:p>
    <w:p w14:paraId="49B1358A" w14:textId="77777777" w:rsidR="00A26296" w:rsidRDefault="00A26296">
      <w:pPr>
        <w:pStyle w:val="Commentaire"/>
      </w:pPr>
    </w:p>
    <w:p w14:paraId="2EEC84C1" w14:textId="77777777" w:rsidR="00A26296" w:rsidRDefault="00A26296">
      <w:pPr>
        <w:pStyle w:val="Commentaire"/>
      </w:pPr>
      <w:r>
        <w:t>Correct:</w:t>
      </w:r>
    </w:p>
    <w:p w14:paraId="1D703B11" w14:textId="77777777" w:rsidR="00A26296" w:rsidRDefault="00A26296">
      <w:pPr>
        <w:pStyle w:val="Commentaire"/>
      </w:pPr>
      <w:r>
        <w:t>Sun et al. (2020b)</w:t>
      </w:r>
    </w:p>
    <w:p w14:paraId="6F35491C" w14:textId="7596B29F" w:rsidR="00A26296" w:rsidRDefault="00A26296">
      <w:pPr>
        <w:pStyle w:val="Commentaire"/>
      </w:pPr>
      <w:r>
        <w:t>(Sun et al., 2020b)</w:t>
      </w:r>
    </w:p>
  </w:comment>
  <w:comment w:id="1431" w:author="Robin Matthews" w:date="2021-07-13T14:18:00Z" w:initials="RM">
    <w:p w14:paraId="2F058619" w14:textId="77777777" w:rsidR="00A26296" w:rsidRDefault="00A26296">
      <w:pPr>
        <w:pStyle w:val="Commentaire"/>
      </w:pPr>
      <w:r>
        <w:rPr>
          <w:rStyle w:val="Marquedecommentaire"/>
        </w:rPr>
        <w:annotationRef/>
      </w:r>
      <w:r>
        <w:t>Not found:</w:t>
      </w:r>
    </w:p>
    <w:p w14:paraId="5E0ED44C" w14:textId="77777777" w:rsidR="00A26296" w:rsidRDefault="00A26296">
      <w:pPr>
        <w:pStyle w:val="Commentaire"/>
      </w:pPr>
      <w:r>
        <w:t>Gervais et al., 2014</w:t>
      </w:r>
    </w:p>
    <w:p w14:paraId="0425A154" w14:textId="77777777" w:rsidR="00A26296" w:rsidRDefault="00A26296">
      <w:pPr>
        <w:pStyle w:val="Commentaire"/>
      </w:pPr>
    </w:p>
    <w:p w14:paraId="5A9B6739" w14:textId="77777777" w:rsidR="00A26296" w:rsidRDefault="00A26296">
      <w:pPr>
        <w:pStyle w:val="Commentaire"/>
      </w:pPr>
      <w:r>
        <w:t>Extra stuff:</w:t>
      </w:r>
    </w:p>
    <w:p w14:paraId="58AB2A10" w14:textId="77777777" w:rsidR="00A26296" w:rsidRDefault="00A26296">
      <w:pPr>
        <w:pStyle w:val="Commentaire"/>
      </w:pPr>
      <w:r>
        <w:t>(</w:t>
      </w:r>
    </w:p>
    <w:p w14:paraId="0655AAFF" w14:textId="77777777" w:rsidR="00A26296" w:rsidRDefault="00A26296">
      <w:pPr>
        <w:pStyle w:val="Commentaire"/>
      </w:pPr>
    </w:p>
    <w:p w14:paraId="1B554C16" w14:textId="77777777" w:rsidR="00A26296" w:rsidRDefault="00A26296">
      <w:pPr>
        <w:pStyle w:val="Commentaire"/>
      </w:pPr>
      <w:r>
        <w:t>Correct:</w:t>
      </w:r>
    </w:p>
    <w:p w14:paraId="35B74D6D" w14:textId="3254A68F" w:rsidR="00A26296" w:rsidRDefault="00A26296">
      <w:pPr>
        <w:pStyle w:val="Commentaire"/>
      </w:pPr>
      <w:r>
        <w:t>(Gervais et al., 2014; Avila et al., 2015)</w:t>
      </w:r>
    </w:p>
  </w:comment>
  <w:comment w:id="1432" w:author="Robin Matthews" w:date="2021-07-13T21:56:00Z" w:initials="RM">
    <w:p w14:paraId="2BF6F3D6" w14:textId="77777777" w:rsidR="00A021FF" w:rsidRDefault="00A021FF">
      <w:pPr>
        <w:pStyle w:val="Commentaire"/>
      </w:pPr>
      <w:r>
        <w:rPr>
          <w:rStyle w:val="Marquedecommentaire"/>
        </w:rPr>
        <w:annotationRef/>
      </w:r>
      <w:r>
        <w:t>Mendeley field also contains:</w:t>
      </w:r>
    </w:p>
    <w:p w14:paraId="080AB6FC" w14:textId="77777777" w:rsidR="00A021FF" w:rsidRDefault="00A021FF" w:rsidP="00A021FF">
      <w:pPr>
        <w:pStyle w:val="Commentaire"/>
      </w:pPr>
      <w:r>
        <w:t>Gervais et al., 2014</w:t>
      </w:r>
    </w:p>
    <w:p w14:paraId="6316853A" w14:textId="77777777" w:rsidR="00A021FF" w:rsidRDefault="00A021FF">
      <w:pPr>
        <w:pStyle w:val="Commentaire"/>
      </w:pPr>
    </w:p>
    <w:p w14:paraId="4766B1C6" w14:textId="6437DA4B" w:rsidR="00A021FF" w:rsidRDefault="00A021FF">
      <w:pPr>
        <w:pStyle w:val="Commentaire"/>
      </w:pPr>
      <w:r>
        <w:t>Want me to remove it?</w:t>
      </w:r>
    </w:p>
  </w:comment>
  <w:comment w:id="1433" w:author="Robin Matthews" w:date="2021-07-13T14:18:00Z" w:initials="RM">
    <w:p w14:paraId="72A54494" w14:textId="77777777" w:rsidR="00A26296" w:rsidRDefault="00A26296">
      <w:pPr>
        <w:pStyle w:val="Commentaire"/>
      </w:pPr>
      <w:r>
        <w:rPr>
          <w:rStyle w:val="Marquedecommentaire"/>
        </w:rPr>
        <w:annotationRef/>
      </w:r>
      <w:r>
        <w:t>Extra stuff:</w:t>
      </w:r>
    </w:p>
    <w:p w14:paraId="71CEC226" w14:textId="77777777" w:rsidR="00A26296" w:rsidRDefault="00A26296">
      <w:pPr>
        <w:pStyle w:val="Commentaire"/>
      </w:pPr>
      <w:r>
        <w:t>, , )</w:t>
      </w:r>
    </w:p>
    <w:p w14:paraId="754740E2" w14:textId="77777777" w:rsidR="00A26296" w:rsidRDefault="00A26296">
      <w:pPr>
        <w:pStyle w:val="Commentaire"/>
      </w:pPr>
    </w:p>
    <w:p w14:paraId="5D0E21A2" w14:textId="77777777" w:rsidR="00A26296" w:rsidRDefault="00A26296">
      <w:pPr>
        <w:pStyle w:val="Commentaire"/>
      </w:pPr>
      <w:r>
        <w:t>Correct:</w:t>
      </w:r>
    </w:p>
    <w:p w14:paraId="1ACCDEF6" w14:textId="77777777" w:rsidR="00A26296" w:rsidRDefault="00A26296">
      <w:pPr>
        <w:pStyle w:val="Commentaire"/>
      </w:pPr>
      <w:r>
        <w:t>Alexander et al. (2019)</w:t>
      </w:r>
    </w:p>
    <w:p w14:paraId="3EA14395" w14:textId="40925318" w:rsidR="00A26296" w:rsidRDefault="00A26296">
      <w:pPr>
        <w:pStyle w:val="Commentaire"/>
      </w:pPr>
      <w:r>
        <w:t>(Alexander et al., 2019)</w:t>
      </w:r>
    </w:p>
  </w:comment>
  <w:comment w:id="1435" w:author="Robin Matthews" w:date="2021-07-13T14:18:00Z" w:initials="RM">
    <w:p w14:paraId="0D75A70C" w14:textId="77777777" w:rsidR="00A26296" w:rsidRDefault="00A26296">
      <w:pPr>
        <w:pStyle w:val="Commentaire"/>
      </w:pPr>
      <w:r>
        <w:rPr>
          <w:rStyle w:val="Marquedecommentaire"/>
        </w:rPr>
        <w:annotationRef/>
      </w:r>
      <w:r>
        <w:t>Extra stuff:</w:t>
      </w:r>
    </w:p>
    <w:p w14:paraId="1B3E5934" w14:textId="77777777" w:rsidR="00A26296" w:rsidRDefault="00A26296">
      <w:pPr>
        <w:pStyle w:val="Commentaire"/>
      </w:pPr>
      <w:r>
        <w:t xml:space="preserve">, </w:t>
      </w:r>
    </w:p>
    <w:p w14:paraId="515C32A0" w14:textId="77777777" w:rsidR="00A26296" w:rsidRDefault="00A26296">
      <w:pPr>
        <w:pStyle w:val="Commentaire"/>
      </w:pPr>
    </w:p>
    <w:p w14:paraId="327918A4" w14:textId="77777777" w:rsidR="00A26296" w:rsidRDefault="00A26296">
      <w:pPr>
        <w:pStyle w:val="Commentaire"/>
      </w:pPr>
      <w:r>
        <w:t>Correct:</w:t>
      </w:r>
    </w:p>
    <w:p w14:paraId="7381A4A1" w14:textId="77777777" w:rsidR="00A26296" w:rsidRDefault="00A26296">
      <w:pPr>
        <w:pStyle w:val="Commentaire"/>
      </w:pPr>
      <w:r>
        <w:t>Gervais et al. (2014)</w:t>
      </w:r>
    </w:p>
    <w:p w14:paraId="73C89D1C" w14:textId="4F95AE19" w:rsidR="00A26296" w:rsidRDefault="00A26296">
      <w:pPr>
        <w:pStyle w:val="Commentaire"/>
      </w:pPr>
      <w:r>
        <w:t>(Gervais et al., 2014)</w:t>
      </w:r>
    </w:p>
  </w:comment>
  <w:comment w:id="1446" w:author="Robin Matthews" w:date="2021-07-13T14:18:00Z" w:initials="RM">
    <w:p w14:paraId="073D4BA5" w14:textId="77777777" w:rsidR="00A26296" w:rsidRDefault="00A26296">
      <w:pPr>
        <w:pStyle w:val="Commentaire"/>
      </w:pPr>
      <w:r>
        <w:rPr>
          <w:rStyle w:val="Marquedecommentaire"/>
        </w:rPr>
        <w:annotationRef/>
      </w:r>
      <w:r>
        <w:t>Extra stuff:</w:t>
      </w:r>
    </w:p>
    <w:p w14:paraId="684E8E77" w14:textId="77777777" w:rsidR="00A26296" w:rsidRDefault="00A26296">
      <w:pPr>
        <w:pStyle w:val="Commentaire"/>
      </w:pPr>
      <w:r>
        <w:t xml:space="preserve">(, </w:t>
      </w:r>
    </w:p>
    <w:p w14:paraId="5EA63C2D" w14:textId="77777777" w:rsidR="00A26296" w:rsidRDefault="00A26296">
      <w:pPr>
        <w:pStyle w:val="Commentaire"/>
      </w:pPr>
    </w:p>
    <w:p w14:paraId="2C1CCE60" w14:textId="77777777" w:rsidR="00A26296" w:rsidRDefault="00A26296">
      <w:pPr>
        <w:pStyle w:val="Commentaire"/>
      </w:pPr>
      <w:r>
        <w:t>Correct:</w:t>
      </w:r>
    </w:p>
    <w:p w14:paraId="12C6606A" w14:textId="77777777" w:rsidR="00A26296" w:rsidRDefault="00A26296">
      <w:pPr>
        <w:pStyle w:val="Commentaire"/>
      </w:pPr>
      <w:r>
        <w:t>Sillmann et al. (2013a)</w:t>
      </w:r>
    </w:p>
    <w:p w14:paraId="3A78E2A9" w14:textId="5F6D6B1E" w:rsidR="00A26296" w:rsidRDefault="00A26296">
      <w:pPr>
        <w:pStyle w:val="Commentaire"/>
      </w:pPr>
      <w:r>
        <w:t>(Sillmann et al., 2013a)</w:t>
      </w:r>
    </w:p>
  </w:comment>
  <w:comment w:id="1448" w:author="Robin Matthews" w:date="2021-07-13T14:18:00Z" w:initials="RM">
    <w:p w14:paraId="18DAF3BA" w14:textId="77777777" w:rsidR="00A26296" w:rsidRDefault="00A26296">
      <w:pPr>
        <w:pStyle w:val="Commentaire"/>
      </w:pPr>
      <w:r>
        <w:rPr>
          <w:rStyle w:val="Marquedecommentaire"/>
        </w:rPr>
        <w:annotationRef/>
      </w:r>
      <w:r>
        <w:t>Extra stuff:</w:t>
      </w:r>
    </w:p>
    <w:p w14:paraId="7788B206" w14:textId="77777777" w:rsidR="00A26296" w:rsidRDefault="00A26296">
      <w:pPr>
        <w:pStyle w:val="Commentaire"/>
      </w:pPr>
      <w:r>
        <w:t xml:space="preserve">, </w:t>
      </w:r>
    </w:p>
    <w:p w14:paraId="136B8CF4" w14:textId="77777777" w:rsidR="00A26296" w:rsidRDefault="00A26296">
      <w:pPr>
        <w:pStyle w:val="Commentaire"/>
      </w:pPr>
    </w:p>
    <w:p w14:paraId="68D5AE4C" w14:textId="77777777" w:rsidR="00A26296" w:rsidRDefault="00A26296">
      <w:pPr>
        <w:pStyle w:val="Commentaire"/>
      </w:pPr>
      <w:r>
        <w:t>Correct:</w:t>
      </w:r>
    </w:p>
    <w:p w14:paraId="723551EB" w14:textId="77777777" w:rsidR="00A26296" w:rsidRDefault="00A26296">
      <w:pPr>
        <w:pStyle w:val="Commentaire"/>
      </w:pPr>
      <w:r>
        <w:t>Kim et al. (2020)</w:t>
      </w:r>
    </w:p>
    <w:p w14:paraId="64A12042" w14:textId="029489FA" w:rsidR="00A26296" w:rsidRDefault="00A26296">
      <w:pPr>
        <w:pStyle w:val="Commentaire"/>
      </w:pPr>
      <w:r>
        <w:t>(Kim et al., 2020)</w:t>
      </w:r>
    </w:p>
  </w:comment>
  <w:comment w:id="1449" w:author="Robin Matthews" w:date="2021-07-13T14:18:00Z" w:initials="RM">
    <w:p w14:paraId="6DB048DA" w14:textId="77777777" w:rsidR="00A26296" w:rsidRDefault="00A26296">
      <w:pPr>
        <w:pStyle w:val="Commentaire"/>
      </w:pPr>
      <w:r>
        <w:rPr>
          <w:rStyle w:val="Marquedecommentaire"/>
        </w:rPr>
        <w:annotationRef/>
      </w:r>
      <w:r>
        <w:t>Not found:</w:t>
      </w:r>
    </w:p>
    <w:p w14:paraId="3D4431A2" w14:textId="77777777" w:rsidR="00A26296" w:rsidRDefault="00A26296">
      <w:pPr>
        <w:pStyle w:val="Commentaire"/>
      </w:pPr>
      <w:r>
        <w:t>C. Li et al.</w:t>
      </w:r>
    </w:p>
    <w:p w14:paraId="7D4383A6" w14:textId="77777777" w:rsidR="00A26296" w:rsidRDefault="00A26296">
      <w:pPr>
        <w:pStyle w:val="Commentaire"/>
      </w:pPr>
    </w:p>
    <w:p w14:paraId="056E4CE4" w14:textId="77777777" w:rsidR="00A26296" w:rsidRDefault="00A26296">
      <w:pPr>
        <w:pStyle w:val="Commentaire"/>
      </w:pPr>
      <w:r>
        <w:t>Extra stuff:</w:t>
      </w:r>
    </w:p>
    <w:p w14:paraId="573BA353" w14:textId="77777777" w:rsidR="00A26296" w:rsidRDefault="00A26296">
      <w:pPr>
        <w:pStyle w:val="Commentaire"/>
      </w:pPr>
      <w:r>
        <w:t>Li et al., )</w:t>
      </w:r>
    </w:p>
    <w:p w14:paraId="5725D926" w14:textId="77777777" w:rsidR="00A26296" w:rsidRDefault="00A26296">
      <w:pPr>
        <w:pStyle w:val="Commentaire"/>
      </w:pPr>
    </w:p>
    <w:p w14:paraId="7A5E7E59" w14:textId="77777777" w:rsidR="00A26296" w:rsidRDefault="00A26296">
      <w:pPr>
        <w:pStyle w:val="Commentaire"/>
      </w:pPr>
      <w:r>
        <w:t>Correct:</w:t>
      </w:r>
    </w:p>
    <w:p w14:paraId="322CADDE" w14:textId="77777777" w:rsidR="00A26296" w:rsidRDefault="00A26296">
      <w:pPr>
        <w:pStyle w:val="Commentaire"/>
      </w:pPr>
      <w:r>
        <w:t>C. Li et al. (2020)</w:t>
      </w:r>
    </w:p>
    <w:p w14:paraId="44AB2D13" w14:textId="7716EB6C" w:rsidR="00A26296" w:rsidRDefault="00A26296">
      <w:pPr>
        <w:pStyle w:val="Commentaire"/>
      </w:pPr>
      <w:r>
        <w:t>(C. Li et al., 2020)</w:t>
      </w:r>
    </w:p>
  </w:comment>
  <w:comment w:id="1453" w:author="Robin Matthews" w:date="2021-07-13T14:18:00Z" w:initials="RM">
    <w:p w14:paraId="615F52E5" w14:textId="77777777" w:rsidR="00A26296" w:rsidRDefault="00A26296">
      <w:pPr>
        <w:pStyle w:val="Commentaire"/>
      </w:pPr>
      <w:r>
        <w:rPr>
          <w:rStyle w:val="Marquedecommentaire"/>
        </w:rPr>
        <w:annotationRef/>
      </w:r>
      <w:r>
        <w:t>Extra stuff:</w:t>
      </w:r>
    </w:p>
    <w:p w14:paraId="7ECB705D" w14:textId="77777777" w:rsidR="00A26296" w:rsidRDefault="00A26296">
      <w:pPr>
        <w:pStyle w:val="Commentaire"/>
      </w:pPr>
      <w:r>
        <w:t xml:space="preserve">(, </w:t>
      </w:r>
    </w:p>
    <w:p w14:paraId="4502A616" w14:textId="77777777" w:rsidR="00A26296" w:rsidRDefault="00A26296">
      <w:pPr>
        <w:pStyle w:val="Commentaire"/>
      </w:pPr>
    </w:p>
    <w:p w14:paraId="51C8F3F5" w14:textId="77777777" w:rsidR="00A26296" w:rsidRDefault="00A26296">
      <w:pPr>
        <w:pStyle w:val="Commentaire"/>
      </w:pPr>
      <w:r>
        <w:t>Correct:</w:t>
      </w:r>
    </w:p>
    <w:p w14:paraId="37E45DD2" w14:textId="77777777" w:rsidR="00A26296" w:rsidRDefault="00A26296">
      <w:pPr>
        <w:pStyle w:val="Commentaire"/>
      </w:pPr>
      <w:r>
        <w:t>Sillmann et al. (2013a)</w:t>
      </w:r>
    </w:p>
    <w:p w14:paraId="566A4A5B" w14:textId="4EF01835" w:rsidR="00A26296" w:rsidRDefault="00A26296">
      <w:pPr>
        <w:pStyle w:val="Commentaire"/>
      </w:pPr>
      <w:r>
        <w:t>(Sillmann et al., 2013a)</w:t>
      </w:r>
    </w:p>
  </w:comment>
  <w:comment w:id="1455" w:author="Robin Matthews" w:date="2021-07-13T14:18:00Z" w:initials="RM">
    <w:p w14:paraId="6D5CDA6D" w14:textId="77777777" w:rsidR="00A26296" w:rsidRDefault="00A26296">
      <w:pPr>
        <w:pStyle w:val="Commentaire"/>
      </w:pPr>
      <w:r>
        <w:rPr>
          <w:rStyle w:val="Marquedecommentaire"/>
        </w:rPr>
        <w:annotationRef/>
      </w:r>
      <w:r>
        <w:t>Extra stuff:</w:t>
      </w:r>
    </w:p>
    <w:p w14:paraId="5D3418B5" w14:textId="77777777" w:rsidR="00A26296" w:rsidRDefault="00A26296">
      <w:pPr>
        <w:pStyle w:val="Commentaire"/>
      </w:pPr>
      <w:r>
        <w:t>, )</w:t>
      </w:r>
    </w:p>
    <w:p w14:paraId="7648E2D7" w14:textId="77777777" w:rsidR="00A26296" w:rsidRDefault="00A26296">
      <w:pPr>
        <w:pStyle w:val="Commentaire"/>
      </w:pPr>
    </w:p>
    <w:p w14:paraId="7C345A84" w14:textId="77777777" w:rsidR="00A26296" w:rsidRDefault="00A26296">
      <w:pPr>
        <w:pStyle w:val="Commentaire"/>
      </w:pPr>
      <w:r>
        <w:t>Correct:</w:t>
      </w:r>
    </w:p>
    <w:p w14:paraId="23D0D285" w14:textId="77777777" w:rsidR="00A26296" w:rsidRDefault="00A26296">
      <w:pPr>
        <w:pStyle w:val="Commentaire"/>
      </w:pPr>
      <w:r>
        <w:t>Chen and Sun (2015a)</w:t>
      </w:r>
    </w:p>
    <w:p w14:paraId="3EA352D3" w14:textId="1D2909C4" w:rsidR="00A26296" w:rsidRDefault="00A26296">
      <w:pPr>
        <w:pStyle w:val="Commentaire"/>
      </w:pPr>
      <w:r>
        <w:t>(Chen and Sun, 2015a)</w:t>
      </w:r>
    </w:p>
  </w:comment>
  <w:comment w:id="1456" w:author="Robin Matthews" w:date="2021-07-13T14:18:00Z" w:initials="RM">
    <w:p w14:paraId="52E82D72" w14:textId="77777777" w:rsidR="00A26296" w:rsidRDefault="00A26296">
      <w:pPr>
        <w:pStyle w:val="Commentaire"/>
      </w:pPr>
      <w:r>
        <w:rPr>
          <w:rStyle w:val="Marquedecommentaire"/>
        </w:rPr>
        <w:annotationRef/>
      </w:r>
      <w:r>
        <w:t>Not found:</w:t>
      </w:r>
    </w:p>
    <w:p w14:paraId="7BE62C6B" w14:textId="77777777" w:rsidR="00A26296" w:rsidRDefault="00A26296">
      <w:pPr>
        <w:pStyle w:val="Commentaire"/>
      </w:pPr>
      <w:r>
        <w:t>Sillmann et al., 2013b</w:t>
      </w:r>
    </w:p>
    <w:p w14:paraId="4DF2BDFA" w14:textId="77777777" w:rsidR="00A26296" w:rsidRDefault="00A26296">
      <w:pPr>
        <w:pStyle w:val="Commentaire"/>
      </w:pPr>
      <w:r>
        <w:t>Kusunoki, 2017, 2018b</w:t>
      </w:r>
    </w:p>
    <w:p w14:paraId="6104F336" w14:textId="77777777" w:rsidR="00A26296" w:rsidRDefault="00A26296">
      <w:pPr>
        <w:pStyle w:val="Commentaire"/>
      </w:pPr>
    </w:p>
    <w:p w14:paraId="307E9E85" w14:textId="77777777" w:rsidR="00A26296" w:rsidRDefault="00A26296">
      <w:pPr>
        <w:pStyle w:val="Commentaire"/>
      </w:pPr>
      <w:r>
        <w:t>Extra stuff:</w:t>
      </w:r>
    </w:p>
    <w:p w14:paraId="41C75CB5" w14:textId="77777777" w:rsidR="00A26296" w:rsidRDefault="00A26296">
      <w:pPr>
        <w:pStyle w:val="Commentaire"/>
      </w:pPr>
      <w:r>
        <w:t>(; Kusunoki, 2017, 2018)</w:t>
      </w:r>
    </w:p>
    <w:p w14:paraId="5E3ADF19" w14:textId="77777777" w:rsidR="00A26296" w:rsidRDefault="00A26296">
      <w:pPr>
        <w:pStyle w:val="Commentaire"/>
      </w:pPr>
    </w:p>
    <w:p w14:paraId="3E1E9651" w14:textId="77777777" w:rsidR="00A26296" w:rsidRDefault="00A26296">
      <w:pPr>
        <w:pStyle w:val="Commentaire"/>
      </w:pPr>
      <w:r>
        <w:t>Correct:</w:t>
      </w:r>
    </w:p>
    <w:p w14:paraId="57B7FA84" w14:textId="36796F47" w:rsidR="00A26296" w:rsidRDefault="00A26296">
      <w:pPr>
        <w:pStyle w:val="Commentaire"/>
      </w:pPr>
      <w:r>
        <w:t>(Sillmann et al., 2013b; Wehner et al., 2014; Kusunoki, 2017, 2018b)</w:t>
      </w:r>
    </w:p>
  </w:comment>
  <w:comment w:id="1457" w:author="Robin Matthews" w:date="2021-07-13T22:00:00Z" w:initials="RM">
    <w:p w14:paraId="043FE79D" w14:textId="68B2D056" w:rsidR="007D37E9" w:rsidRDefault="007D37E9">
      <w:pPr>
        <w:pStyle w:val="Commentaire"/>
      </w:pPr>
      <w:r>
        <w:rPr>
          <w:rStyle w:val="Marquedecommentaire"/>
        </w:rPr>
        <w:annotationRef/>
      </w:r>
      <w:r>
        <w:t>Mendeley field also contains Sillmann et al., 2013b. Want me to remove it?</w:t>
      </w:r>
    </w:p>
  </w:comment>
  <w:comment w:id="1461" w:author="Robin Matthews" w:date="2021-07-13T14:18:00Z" w:initials="RM">
    <w:p w14:paraId="6D17D9C9" w14:textId="77777777" w:rsidR="00A26296" w:rsidRDefault="00A26296">
      <w:pPr>
        <w:pStyle w:val="Commentaire"/>
      </w:pPr>
      <w:r>
        <w:rPr>
          <w:rStyle w:val="Marquedecommentaire"/>
        </w:rPr>
        <w:annotationRef/>
      </w:r>
      <w:r>
        <w:t>Not found:</w:t>
      </w:r>
    </w:p>
    <w:p w14:paraId="078D7FCF" w14:textId="77777777" w:rsidR="00A26296" w:rsidRDefault="00A26296">
      <w:pPr>
        <w:pStyle w:val="Commentaire"/>
      </w:pPr>
      <w:r>
        <w:t>M. Wu et al.</w:t>
      </w:r>
    </w:p>
    <w:p w14:paraId="1DBB6772" w14:textId="77777777" w:rsidR="00A26296" w:rsidRDefault="00A26296">
      <w:pPr>
        <w:pStyle w:val="Commentaire"/>
      </w:pPr>
    </w:p>
    <w:p w14:paraId="6C866782" w14:textId="77777777" w:rsidR="00A26296" w:rsidRDefault="00A26296">
      <w:pPr>
        <w:pStyle w:val="Commentaire"/>
      </w:pPr>
      <w:r>
        <w:t>Extra stuff:</w:t>
      </w:r>
    </w:p>
    <w:p w14:paraId="0CD2A8EC" w14:textId="77777777" w:rsidR="00A26296" w:rsidRDefault="00A26296">
      <w:pPr>
        <w:pStyle w:val="Commentaire"/>
      </w:pPr>
      <w:r>
        <w:t>(Wu et al., a)</w:t>
      </w:r>
    </w:p>
    <w:p w14:paraId="0C9908A3" w14:textId="77777777" w:rsidR="00A26296" w:rsidRDefault="00A26296">
      <w:pPr>
        <w:pStyle w:val="Commentaire"/>
      </w:pPr>
    </w:p>
    <w:p w14:paraId="54CBD96F" w14:textId="77777777" w:rsidR="00A26296" w:rsidRDefault="00A26296">
      <w:pPr>
        <w:pStyle w:val="Commentaire"/>
      </w:pPr>
      <w:r>
        <w:t>Correct:</w:t>
      </w:r>
    </w:p>
    <w:p w14:paraId="4F510B7B" w14:textId="77777777" w:rsidR="00A26296" w:rsidRDefault="00A26296">
      <w:pPr>
        <w:pStyle w:val="Commentaire"/>
      </w:pPr>
      <w:r>
        <w:t>M. Wu et al. (2020)</w:t>
      </w:r>
    </w:p>
    <w:p w14:paraId="57045BCB" w14:textId="73325229" w:rsidR="00A26296" w:rsidRDefault="00A26296">
      <w:pPr>
        <w:pStyle w:val="Commentaire"/>
      </w:pPr>
      <w:r>
        <w:t>(M. Wu et al., 2020)</w:t>
      </w:r>
    </w:p>
  </w:comment>
  <w:comment w:id="1467" w:author="Robin Matthews" w:date="2021-07-13T14:18:00Z" w:initials="RM">
    <w:p w14:paraId="3ED8F6F0" w14:textId="77777777" w:rsidR="00A26296" w:rsidRDefault="00A26296">
      <w:pPr>
        <w:pStyle w:val="Commentaire"/>
      </w:pPr>
      <w:r>
        <w:rPr>
          <w:rStyle w:val="Marquedecommentaire"/>
        </w:rPr>
        <w:annotationRef/>
      </w:r>
      <w:r>
        <w:t>Not found:</w:t>
      </w:r>
    </w:p>
    <w:p w14:paraId="4B53CAE1" w14:textId="77777777" w:rsidR="00A26296" w:rsidRDefault="00A26296">
      <w:pPr>
        <w:pStyle w:val="Commentaire"/>
      </w:pPr>
      <w:r>
        <w:t>C. Li et al.</w:t>
      </w:r>
    </w:p>
    <w:p w14:paraId="19E9F8AD" w14:textId="77777777" w:rsidR="00A26296" w:rsidRDefault="00A26296">
      <w:pPr>
        <w:pStyle w:val="Commentaire"/>
      </w:pPr>
    </w:p>
    <w:p w14:paraId="517370E6" w14:textId="77777777" w:rsidR="00A26296" w:rsidRDefault="00A26296">
      <w:pPr>
        <w:pStyle w:val="Commentaire"/>
      </w:pPr>
      <w:r>
        <w:t>Extra stuff:</w:t>
      </w:r>
    </w:p>
    <w:p w14:paraId="41F54B36" w14:textId="77777777" w:rsidR="00A26296" w:rsidRDefault="00A26296">
      <w:pPr>
        <w:pStyle w:val="Commentaire"/>
      </w:pPr>
      <w:r>
        <w:t xml:space="preserve">(Li et al., ) </w:t>
      </w:r>
    </w:p>
    <w:p w14:paraId="662E9663" w14:textId="77777777" w:rsidR="00A26296" w:rsidRDefault="00A26296">
      <w:pPr>
        <w:pStyle w:val="Commentaire"/>
      </w:pPr>
    </w:p>
    <w:p w14:paraId="1CB664C8" w14:textId="77777777" w:rsidR="00A26296" w:rsidRDefault="00A26296">
      <w:pPr>
        <w:pStyle w:val="Commentaire"/>
      </w:pPr>
      <w:r>
        <w:t>Correct:</w:t>
      </w:r>
    </w:p>
    <w:p w14:paraId="20E60A36" w14:textId="77777777" w:rsidR="00A26296" w:rsidRDefault="00A26296">
      <w:pPr>
        <w:pStyle w:val="Commentaire"/>
      </w:pPr>
      <w:r>
        <w:t>C. Li et al. (2020)</w:t>
      </w:r>
    </w:p>
    <w:p w14:paraId="5B3D4D76" w14:textId="342282AC" w:rsidR="00A26296" w:rsidRDefault="00A26296">
      <w:pPr>
        <w:pStyle w:val="Commentaire"/>
      </w:pPr>
      <w:r>
        <w:t>(C. Li et al., 2020)</w:t>
      </w:r>
    </w:p>
  </w:comment>
  <w:comment w:id="1472" w:author="Robin Matthews" w:date="2021-07-13T14:18:00Z" w:initials="RM">
    <w:p w14:paraId="76672ABA" w14:textId="77777777" w:rsidR="00A26296" w:rsidRDefault="00A26296">
      <w:pPr>
        <w:pStyle w:val="Commentaire"/>
      </w:pPr>
      <w:r>
        <w:rPr>
          <w:rStyle w:val="Marquedecommentaire"/>
        </w:rPr>
        <w:annotationRef/>
      </w:r>
      <w:r>
        <w:t>Extra stuff:</w:t>
      </w:r>
    </w:p>
    <w:p w14:paraId="7ED23542" w14:textId="77777777" w:rsidR="00A26296" w:rsidRDefault="00A26296">
      <w:pPr>
        <w:pStyle w:val="Commentaire"/>
      </w:pPr>
      <w:r>
        <w:t xml:space="preserve">, </w:t>
      </w:r>
    </w:p>
    <w:p w14:paraId="29910EA1" w14:textId="77777777" w:rsidR="00A26296" w:rsidRDefault="00A26296">
      <w:pPr>
        <w:pStyle w:val="Commentaire"/>
      </w:pPr>
    </w:p>
    <w:p w14:paraId="1E407653" w14:textId="77777777" w:rsidR="00A26296" w:rsidRDefault="00A26296">
      <w:pPr>
        <w:pStyle w:val="Commentaire"/>
      </w:pPr>
      <w:r>
        <w:t>Correct:</w:t>
      </w:r>
    </w:p>
    <w:p w14:paraId="104D2E00" w14:textId="77777777" w:rsidR="00A26296" w:rsidRDefault="00A26296">
      <w:pPr>
        <w:pStyle w:val="Commentaire"/>
      </w:pPr>
      <w:r>
        <w:t>Kim et al. (2020)</w:t>
      </w:r>
    </w:p>
    <w:p w14:paraId="600A9264" w14:textId="7BEA6A4C" w:rsidR="00A26296" w:rsidRDefault="00A26296">
      <w:pPr>
        <w:pStyle w:val="Commentaire"/>
      </w:pPr>
      <w:r>
        <w:t>(Kim et al., 2020)</w:t>
      </w:r>
    </w:p>
  </w:comment>
  <w:comment w:id="1482" w:author="Robin Matthews" w:date="2021-07-13T14:19:00Z" w:initials="RM">
    <w:p w14:paraId="290293AD" w14:textId="77777777" w:rsidR="00A26296" w:rsidRDefault="00A26296">
      <w:pPr>
        <w:pStyle w:val="Commentaire"/>
      </w:pPr>
      <w:r>
        <w:rPr>
          <w:rStyle w:val="Marquedecommentaire"/>
        </w:rPr>
        <w:annotationRef/>
      </w:r>
      <w:r>
        <w:t>Extra stuff:</w:t>
      </w:r>
    </w:p>
    <w:p w14:paraId="7C4257BE" w14:textId="77777777" w:rsidR="00A26296" w:rsidRDefault="00A26296">
      <w:pPr>
        <w:pStyle w:val="Commentaire"/>
      </w:pPr>
      <w:r>
        <w:t>, )</w:t>
      </w:r>
    </w:p>
    <w:p w14:paraId="116E4946" w14:textId="77777777" w:rsidR="00A26296" w:rsidRDefault="00A26296">
      <w:pPr>
        <w:pStyle w:val="Commentaire"/>
      </w:pPr>
    </w:p>
    <w:p w14:paraId="7A124A97" w14:textId="77777777" w:rsidR="00A26296" w:rsidRDefault="00A26296">
      <w:pPr>
        <w:pStyle w:val="Commentaire"/>
      </w:pPr>
      <w:r>
        <w:t>Correct:</w:t>
      </w:r>
    </w:p>
    <w:p w14:paraId="50B67EAE" w14:textId="77777777" w:rsidR="00A26296" w:rsidRDefault="00A26296">
      <w:pPr>
        <w:pStyle w:val="Commentaire"/>
      </w:pPr>
      <w:r>
        <w:t>Agel and Barlow (2020)</w:t>
      </w:r>
    </w:p>
    <w:p w14:paraId="2A5664D5" w14:textId="0426B8AC" w:rsidR="00A26296" w:rsidRDefault="00A26296">
      <w:pPr>
        <w:pStyle w:val="Commentaire"/>
      </w:pPr>
      <w:r>
        <w:t>(Agel and Barlow, 2020)</w:t>
      </w:r>
    </w:p>
  </w:comment>
  <w:comment w:id="1487" w:author="Robin Matthews" w:date="2021-07-13T14:19:00Z" w:initials="RM">
    <w:p w14:paraId="075B0C49" w14:textId="77777777" w:rsidR="00A26296" w:rsidRDefault="00A26296">
      <w:pPr>
        <w:pStyle w:val="Commentaire"/>
      </w:pPr>
      <w:r>
        <w:rPr>
          <w:rStyle w:val="Marquedecommentaire"/>
        </w:rPr>
        <w:annotationRef/>
      </w:r>
      <w:r>
        <w:t>Not found:</w:t>
      </w:r>
    </w:p>
    <w:p w14:paraId="6514C52C" w14:textId="77777777" w:rsidR="00A26296" w:rsidRDefault="00A26296">
      <w:pPr>
        <w:pStyle w:val="Commentaire"/>
      </w:pPr>
      <w:r>
        <w:t>C. Li et al.</w:t>
      </w:r>
    </w:p>
    <w:p w14:paraId="0479CB08" w14:textId="77777777" w:rsidR="00A26296" w:rsidRDefault="00A26296">
      <w:pPr>
        <w:pStyle w:val="Commentaire"/>
      </w:pPr>
    </w:p>
    <w:p w14:paraId="62BFF2CA" w14:textId="77777777" w:rsidR="00A26296" w:rsidRDefault="00A26296">
      <w:pPr>
        <w:pStyle w:val="Commentaire"/>
      </w:pPr>
      <w:r>
        <w:t>Extra stuff:</w:t>
      </w:r>
    </w:p>
    <w:p w14:paraId="2F1FC5B4" w14:textId="77777777" w:rsidR="00A26296" w:rsidRDefault="00A26296">
      <w:pPr>
        <w:pStyle w:val="Commentaire"/>
      </w:pPr>
      <w:r>
        <w:t>(Li et al., a)</w:t>
      </w:r>
    </w:p>
    <w:p w14:paraId="5141FD1B" w14:textId="77777777" w:rsidR="00A26296" w:rsidRDefault="00A26296">
      <w:pPr>
        <w:pStyle w:val="Commentaire"/>
      </w:pPr>
    </w:p>
    <w:p w14:paraId="39D4087F" w14:textId="77777777" w:rsidR="00A26296" w:rsidRDefault="00A26296">
      <w:pPr>
        <w:pStyle w:val="Commentaire"/>
      </w:pPr>
      <w:r>
        <w:t>Correct:</w:t>
      </w:r>
    </w:p>
    <w:p w14:paraId="173C73C7" w14:textId="77777777" w:rsidR="00A26296" w:rsidRDefault="00A26296">
      <w:pPr>
        <w:pStyle w:val="Commentaire"/>
      </w:pPr>
      <w:r>
        <w:t>C. Li et al. (2020)</w:t>
      </w:r>
    </w:p>
    <w:p w14:paraId="010C1C2D" w14:textId="05324488" w:rsidR="00A26296" w:rsidRDefault="00A26296">
      <w:pPr>
        <w:pStyle w:val="Commentaire"/>
      </w:pPr>
      <w:r>
        <w:t>(C. Li et al., 2020)</w:t>
      </w:r>
    </w:p>
  </w:comment>
  <w:comment w:id="1492" w:author="Robin Matthews" w:date="2021-07-13T14:19:00Z" w:initials="RM">
    <w:p w14:paraId="2052E914" w14:textId="77777777" w:rsidR="00A26296" w:rsidRDefault="00A26296">
      <w:pPr>
        <w:pStyle w:val="Commentaire"/>
      </w:pPr>
      <w:r>
        <w:rPr>
          <w:rStyle w:val="Marquedecommentaire"/>
        </w:rPr>
        <w:annotationRef/>
      </w:r>
      <w:r>
        <w:t>Extra stuff:</w:t>
      </w:r>
    </w:p>
    <w:p w14:paraId="34F92815" w14:textId="77777777" w:rsidR="00A26296" w:rsidRDefault="00A26296">
      <w:pPr>
        <w:pStyle w:val="Commentaire"/>
      </w:pPr>
      <w:r>
        <w:t xml:space="preserve"> (</w:t>
      </w:r>
    </w:p>
    <w:p w14:paraId="2E6D20BF" w14:textId="77777777" w:rsidR="00A26296" w:rsidRDefault="00A26296">
      <w:pPr>
        <w:pStyle w:val="Commentaire"/>
      </w:pPr>
    </w:p>
    <w:p w14:paraId="032E917B" w14:textId="77777777" w:rsidR="00A26296" w:rsidRDefault="00A26296">
      <w:pPr>
        <w:pStyle w:val="Commentaire"/>
      </w:pPr>
      <w:r>
        <w:t>Correct:</w:t>
      </w:r>
    </w:p>
    <w:p w14:paraId="2624B163" w14:textId="77777777" w:rsidR="00A26296" w:rsidRDefault="00A26296">
      <w:pPr>
        <w:pStyle w:val="Commentaire"/>
      </w:pPr>
      <w:r>
        <w:t>Kim et al. (2020)</w:t>
      </w:r>
    </w:p>
    <w:p w14:paraId="61991EAD" w14:textId="68B5E99F" w:rsidR="00A26296" w:rsidRDefault="00A26296">
      <w:pPr>
        <w:pStyle w:val="Commentaire"/>
      </w:pPr>
      <w:r>
        <w:t>(Kim et al., 2020)</w:t>
      </w:r>
    </w:p>
  </w:comment>
  <w:comment w:id="1502" w:author="Robin Matthews" w:date="2021-07-13T14:19:00Z" w:initials="RM">
    <w:p w14:paraId="7B373EED" w14:textId="77777777" w:rsidR="00A26296" w:rsidRDefault="00A26296">
      <w:pPr>
        <w:pStyle w:val="Commentaire"/>
      </w:pPr>
      <w:r>
        <w:rPr>
          <w:rStyle w:val="Marquedecommentaire"/>
        </w:rPr>
        <w:annotationRef/>
      </w:r>
      <w:r>
        <w:t>Extra stuff:</w:t>
      </w:r>
    </w:p>
    <w:p w14:paraId="74B0292C" w14:textId="77777777" w:rsidR="00A26296" w:rsidRDefault="00A26296">
      <w:pPr>
        <w:pStyle w:val="Commentaire"/>
      </w:pPr>
      <w:r>
        <w:t>(, ;</w:t>
      </w:r>
    </w:p>
    <w:p w14:paraId="191BBD05" w14:textId="77777777" w:rsidR="00A26296" w:rsidRDefault="00A26296">
      <w:pPr>
        <w:pStyle w:val="Commentaire"/>
      </w:pPr>
    </w:p>
    <w:p w14:paraId="217FE4E1" w14:textId="77777777" w:rsidR="00A26296" w:rsidRDefault="00A26296">
      <w:pPr>
        <w:pStyle w:val="Commentaire"/>
      </w:pPr>
      <w:r>
        <w:t>Correct:</w:t>
      </w:r>
    </w:p>
    <w:p w14:paraId="35104174" w14:textId="77777777" w:rsidR="00A26296" w:rsidRDefault="00A26296">
      <w:pPr>
        <w:pStyle w:val="Commentaire"/>
      </w:pPr>
      <w:r>
        <w:t>Srivastava et al. (2020)</w:t>
      </w:r>
    </w:p>
    <w:p w14:paraId="0E39F761" w14:textId="4BABCD84" w:rsidR="00A26296" w:rsidRDefault="00A26296">
      <w:pPr>
        <w:pStyle w:val="Commentaire"/>
      </w:pPr>
      <w:r>
        <w:t>(Srivastava et al., 2020)</w:t>
      </w:r>
    </w:p>
  </w:comment>
  <w:comment w:id="1504" w:author="Robin Matthews" w:date="2021-07-13T14:19:00Z" w:initials="RM">
    <w:p w14:paraId="183D231F" w14:textId="77777777" w:rsidR="00A26296" w:rsidRDefault="00A26296">
      <w:pPr>
        <w:pStyle w:val="Commentaire"/>
      </w:pPr>
      <w:r>
        <w:rPr>
          <w:rStyle w:val="Marquedecommentaire"/>
        </w:rPr>
        <w:annotationRef/>
      </w:r>
      <w:r>
        <w:t>Extra stuff:</w:t>
      </w:r>
    </w:p>
    <w:p w14:paraId="4E7CB361" w14:textId="77777777" w:rsidR="00A26296" w:rsidRDefault="00A26296">
      <w:pPr>
        <w:pStyle w:val="Commentaire"/>
      </w:pPr>
      <w:r>
        <w:t>, )</w:t>
      </w:r>
    </w:p>
    <w:p w14:paraId="427C4AA9" w14:textId="77777777" w:rsidR="00A26296" w:rsidRDefault="00A26296">
      <w:pPr>
        <w:pStyle w:val="Commentaire"/>
      </w:pPr>
    </w:p>
    <w:p w14:paraId="4F80FAF8" w14:textId="77777777" w:rsidR="00A26296" w:rsidRDefault="00A26296">
      <w:pPr>
        <w:pStyle w:val="Commentaire"/>
      </w:pPr>
      <w:r>
        <w:t>Correct:</w:t>
      </w:r>
    </w:p>
    <w:p w14:paraId="123F9389" w14:textId="77777777" w:rsidR="00A26296" w:rsidRDefault="00A26296">
      <w:pPr>
        <w:pStyle w:val="Commentaire"/>
      </w:pPr>
      <w:r>
        <w:t>Wehner et al. (2020)</w:t>
      </w:r>
    </w:p>
    <w:p w14:paraId="0A0B2FF1" w14:textId="2C0BAE16" w:rsidR="00A26296" w:rsidRDefault="00A26296">
      <w:pPr>
        <w:pStyle w:val="Commentaire"/>
      </w:pPr>
      <w:r>
        <w:t>(Wehner et al., 2020)</w:t>
      </w:r>
    </w:p>
  </w:comment>
  <w:comment w:id="1508" w:author="Robin Matthews" w:date="2021-07-13T14:19:00Z" w:initials="RM">
    <w:p w14:paraId="4036A648" w14:textId="77777777" w:rsidR="00A26296" w:rsidRDefault="00A26296">
      <w:pPr>
        <w:pStyle w:val="Commentaire"/>
      </w:pPr>
      <w:r>
        <w:rPr>
          <w:rStyle w:val="Marquedecommentaire"/>
        </w:rPr>
        <w:annotationRef/>
      </w:r>
      <w:r>
        <w:t>Extra stuff:</w:t>
      </w:r>
    </w:p>
    <w:p w14:paraId="107A8BF2" w14:textId="77777777" w:rsidR="00A26296" w:rsidRDefault="00A26296">
      <w:pPr>
        <w:pStyle w:val="Commentaire"/>
      </w:pPr>
      <w:r>
        <w:t>, )</w:t>
      </w:r>
    </w:p>
    <w:p w14:paraId="5D2C5A18" w14:textId="77777777" w:rsidR="00A26296" w:rsidRDefault="00A26296">
      <w:pPr>
        <w:pStyle w:val="Commentaire"/>
      </w:pPr>
    </w:p>
    <w:p w14:paraId="714E8573" w14:textId="77777777" w:rsidR="00A26296" w:rsidRDefault="00A26296">
      <w:pPr>
        <w:pStyle w:val="Commentaire"/>
      </w:pPr>
      <w:r>
        <w:t>Correct:</w:t>
      </w:r>
    </w:p>
    <w:p w14:paraId="19B382EF" w14:textId="77777777" w:rsidR="00A26296" w:rsidRDefault="00A26296">
      <w:pPr>
        <w:pStyle w:val="Commentaire"/>
      </w:pPr>
      <w:r>
        <w:t>Giorgi et al. (2009)</w:t>
      </w:r>
    </w:p>
    <w:p w14:paraId="227D50D6" w14:textId="16B2C6FF" w:rsidR="00A26296" w:rsidRDefault="00A26296">
      <w:pPr>
        <w:pStyle w:val="Commentaire"/>
      </w:pPr>
      <w:r>
        <w:t>(Giorgi et al., 2009)</w:t>
      </w:r>
    </w:p>
  </w:comment>
  <w:comment w:id="1513" w:author="Robin Matthews" w:date="2021-07-13T14:19:00Z" w:initials="RM">
    <w:p w14:paraId="4A6C8E89" w14:textId="77777777" w:rsidR="00A26296" w:rsidRDefault="00A26296">
      <w:pPr>
        <w:pStyle w:val="Commentaire"/>
      </w:pPr>
      <w:r>
        <w:rPr>
          <w:rStyle w:val="Marquedecommentaire"/>
        </w:rPr>
        <w:annotationRef/>
      </w:r>
      <w:r>
        <w:t>Not found:</w:t>
      </w:r>
    </w:p>
    <w:p w14:paraId="6F297F72" w14:textId="77777777" w:rsidR="00A26296" w:rsidRDefault="00A26296">
      <w:pPr>
        <w:pStyle w:val="Commentaire"/>
      </w:pPr>
      <w:r>
        <w:t>Mishra et al., 2014b</w:t>
      </w:r>
    </w:p>
    <w:p w14:paraId="17B01556" w14:textId="77777777" w:rsidR="00A26296" w:rsidRDefault="00A26296">
      <w:pPr>
        <w:pStyle w:val="Commentaire"/>
      </w:pPr>
      <w:r>
        <w:t>S. Singh et al., 2017</w:t>
      </w:r>
    </w:p>
    <w:p w14:paraId="074D936B" w14:textId="77777777" w:rsidR="00A26296" w:rsidRDefault="00A26296">
      <w:pPr>
        <w:pStyle w:val="Commentaire"/>
      </w:pPr>
    </w:p>
    <w:p w14:paraId="68EFE756" w14:textId="77777777" w:rsidR="00A26296" w:rsidRDefault="00A26296">
      <w:pPr>
        <w:pStyle w:val="Commentaire"/>
      </w:pPr>
      <w:r>
        <w:t>Extra stuff:</w:t>
      </w:r>
    </w:p>
    <w:p w14:paraId="2244C972" w14:textId="77777777" w:rsidR="00A26296" w:rsidRDefault="00A26296">
      <w:pPr>
        <w:pStyle w:val="Commentaire"/>
      </w:pPr>
      <w:r>
        <w:t>(Mishra et al., 2014a; Singh et al., 2017b)</w:t>
      </w:r>
    </w:p>
    <w:p w14:paraId="0CE2DE48" w14:textId="77777777" w:rsidR="00A26296" w:rsidRDefault="00A26296">
      <w:pPr>
        <w:pStyle w:val="Commentaire"/>
      </w:pPr>
    </w:p>
    <w:p w14:paraId="2DF127A3" w14:textId="77777777" w:rsidR="00A26296" w:rsidRDefault="00A26296">
      <w:pPr>
        <w:pStyle w:val="Commentaire"/>
      </w:pPr>
      <w:r>
        <w:t>Correct:</w:t>
      </w:r>
    </w:p>
    <w:p w14:paraId="7E5F9EE6" w14:textId="178A5C7A" w:rsidR="00A26296" w:rsidRDefault="00A26296">
      <w:pPr>
        <w:pStyle w:val="Commentaire"/>
      </w:pPr>
      <w:r>
        <w:t>(Mishra et al., 2014b; S. Singh et al., 2017)</w:t>
      </w:r>
    </w:p>
  </w:comment>
  <w:comment w:id="1525" w:author="Robin Matthews" w:date="2021-07-13T14:19:00Z" w:initials="RM">
    <w:p w14:paraId="0068295E" w14:textId="77777777" w:rsidR="00A26296" w:rsidRDefault="00A26296">
      <w:pPr>
        <w:pStyle w:val="Commentaire"/>
      </w:pPr>
      <w:r>
        <w:rPr>
          <w:rStyle w:val="Marquedecommentaire"/>
        </w:rPr>
        <w:annotationRef/>
      </w:r>
      <w:r>
        <w:t>Extra stuff:</w:t>
      </w:r>
    </w:p>
    <w:p w14:paraId="3B7870AC" w14:textId="77777777" w:rsidR="00A26296" w:rsidRDefault="00A26296">
      <w:pPr>
        <w:pStyle w:val="Commentaire"/>
      </w:pPr>
      <w:r>
        <w:t>(Chapter 3, , )</w:t>
      </w:r>
    </w:p>
    <w:p w14:paraId="5E808493" w14:textId="77777777" w:rsidR="00A26296" w:rsidRDefault="00A26296">
      <w:pPr>
        <w:pStyle w:val="Commentaire"/>
      </w:pPr>
    </w:p>
    <w:p w14:paraId="37C237D2" w14:textId="77777777" w:rsidR="00A26296" w:rsidRDefault="00A26296">
      <w:pPr>
        <w:pStyle w:val="Commentaire"/>
      </w:pPr>
      <w:r>
        <w:t>Correct:</w:t>
      </w:r>
    </w:p>
    <w:p w14:paraId="411C6069" w14:textId="77777777" w:rsidR="00A26296" w:rsidRDefault="00A26296">
      <w:pPr>
        <w:pStyle w:val="Commentaire"/>
      </w:pPr>
      <w:r>
        <w:t>Seneviratne et al. (2012)</w:t>
      </w:r>
    </w:p>
    <w:p w14:paraId="4AA411B6" w14:textId="78AB79F4" w:rsidR="00A26296" w:rsidRDefault="00A26296">
      <w:pPr>
        <w:pStyle w:val="Commentaire"/>
      </w:pPr>
      <w:r>
        <w:t>(Seneviratne et al., 2012)</w:t>
      </w:r>
    </w:p>
  </w:comment>
  <w:comment w:id="1526" w:author="Robin Matthews" w:date="2021-07-13T14:19:00Z" w:initials="RM">
    <w:p w14:paraId="7B16593B" w14:textId="77777777" w:rsidR="00A26296" w:rsidRDefault="00A26296">
      <w:pPr>
        <w:pStyle w:val="Commentaire"/>
      </w:pPr>
      <w:r>
        <w:rPr>
          <w:rStyle w:val="Marquedecommentaire"/>
        </w:rPr>
        <w:annotationRef/>
      </w:r>
      <w:r>
        <w:t>Extra stuff:</w:t>
      </w:r>
    </w:p>
    <w:p w14:paraId="38457D4F" w14:textId="77777777" w:rsidR="00A26296" w:rsidRDefault="00A26296">
      <w:pPr>
        <w:pStyle w:val="Commentaire"/>
      </w:pPr>
      <w:r>
        <w:t xml:space="preserve">(Chapter 10, , </w:t>
      </w:r>
    </w:p>
    <w:p w14:paraId="5B0640D5" w14:textId="77777777" w:rsidR="00A26296" w:rsidRDefault="00A26296">
      <w:pPr>
        <w:pStyle w:val="Commentaire"/>
      </w:pPr>
    </w:p>
    <w:p w14:paraId="749F686F" w14:textId="77777777" w:rsidR="00A26296" w:rsidRDefault="00A26296">
      <w:pPr>
        <w:pStyle w:val="Commentaire"/>
      </w:pPr>
      <w:r>
        <w:t>Correct:</w:t>
      </w:r>
    </w:p>
    <w:p w14:paraId="34DBA39D" w14:textId="77777777" w:rsidR="00A26296" w:rsidRDefault="00A26296">
      <w:pPr>
        <w:pStyle w:val="Commentaire"/>
      </w:pPr>
      <w:r>
        <w:t>IPCC (2014)</w:t>
      </w:r>
    </w:p>
    <w:p w14:paraId="4E7B512B" w14:textId="69209819" w:rsidR="00A26296" w:rsidRDefault="00A26296">
      <w:pPr>
        <w:pStyle w:val="Commentaire"/>
      </w:pPr>
      <w:r>
        <w:t>(IPCC, 2014)</w:t>
      </w:r>
    </w:p>
  </w:comment>
  <w:comment w:id="1533" w:author="Robin Matthews" w:date="2021-07-13T14:19:00Z" w:initials="RM">
    <w:p w14:paraId="04D8CA31" w14:textId="77777777" w:rsidR="00A26296" w:rsidRDefault="00A26296">
      <w:pPr>
        <w:pStyle w:val="Commentaire"/>
      </w:pPr>
      <w:r>
        <w:rPr>
          <w:rStyle w:val="Marquedecommentaire"/>
        </w:rPr>
        <w:annotationRef/>
      </w:r>
      <w:r>
        <w:t>Extra stuff:</w:t>
      </w:r>
    </w:p>
    <w:p w14:paraId="7EC6F287" w14:textId="77777777" w:rsidR="00A26296" w:rsidRDefault="00A26296">
      <w:pPr>
        <w:pStyle w:val="Commentaire"/>
      </w:pPr>
      <w:r>
        <w:t>, )</w:t>
      </w:r>
    </w:p>
    <w:p w14:paraId="5C8C81DC" w14:textId="77777777" w:rsidR="00A26296" w:rsidRDefault="00A26296">
      <w:pPr>
        <w:pStyle w:val="Commentaire"/>
      </w:pPr>
    </w:p>
    <w:p w14:paraId="6C4F216A" w14:textId="77777777" w:rsidR="00A26296" w:rsidRDefault="00A26296">
      <w:pPr>
        <w:pStyle w:val="Commentaire"/>
      </w:pPr>
      <w:r>
        <w:t>Correct:</w:t>
      </w:r>
    </w:p>
    <w:p w14:paraId="5131CC23" w14:textId="77777777" w:rsidR="00A26296" w:rsidRDefault="00A26296">
      <w:pPr>
        <w:pStyle w:val="Commentaire"/>
      </w:pPr>
      <w:r>
        <w:t>Zhang et al. (2013)</w:t>
      </w:r>
    </w:p>
    <w:p w14:paraId="106DEB68" w14:textId="7E714D0D" w:rsidR="00A26296" w:rsidRDefault="00A26296">
      <w:pPr>
        <w:pStyle w:val="Commentaire"/>
      </w:pPr>
      <w:r>
        <w:t>(Zhang et al., 2013)</w:t>
      </w:r>
    </w:p>
  </w:comment>
  <w:comment w:id="1539" w:author="Robin Matthews" w:date="2021-07-13T14:19:00Z" w:initials="RM">
    <w:p w14:paraId="2CEC1478" w14:textId="77777777" w:rsidR="00A26296" w:rsidRDefault="00A26296">
      <w:pPr>
        <w:pStyle w:val="Commentaire"/>
      </w:pPr>
      <w:r>
        <w:rPr>
          <w:rStyle w:val="Marquedecommentaire"/>
        </w:rPr>
        <w:annotationRef/>
      </w:r>
      <w:r>
        <w:t>Extra stuff:</w:t>
      </w:r>
    </w:p>
    <w:p w14:paraId="006B5E69" w14:textId="77777777" w:rsidR="00A26296" w:rsidRDefault="00A26296">
      <w:pPr>
        <w:pStyle w:val="Commentaire"/>
      </w:pPr>
      <w:r>
        <w:t>, ; CCB3.2, Figure 1)</w:t>
      </w:r>
    </w:p>
    <w:p w14:paraId="69B0EEE5" w14:textId="77777777" w:rsidR="00A26296" w:rsidRDefault="00A26296">
      <w:pPr>
        <w:pStyle w:val="Commentaire"/>
      </w:pPr>
    </w:p>
    <w:p w14:paraId="2D70A0CC" w14:textId="77777777" w:rsidR="00A26296" w:rsidRDefault="00A26296">
      <w:pPr>
        <w:pStyle w:val="Commentaire"/>
      </w:pPr>
      <w:r>
        <w:t>Correct:</w:t>
      </w:r>
    </w:p>
    <w:p w14:paraId="1CAF1A40" w14:textId="77777777" w:rsidR="00A26296" w:rsidRDefault="00A26296">
      <w:pPr>
        <w:pStyle w:val="Commentaire"/>
      </w:pPr>
      <w:r>
        <w:t>Paik et al. (2020)</w:t>
      </w:r>
    </w:p>
    <w:p w14:paraId="3EF0BACA" w14:textId="048EBC21" w:rsidR="00A26296" w:rsidRDefault="00A26296">
      <w:pPr>
        <w:pStyle w:val="Commentaire"/>
      </w:pPr>
      <w:r>
        <w:t>(Paik et al., 2020)</w:t>
      </w:r>
    </w:p>
  </w:comment>
  <w:comment w:id="1547" w:author="Robin Matthews" w:date="2021-07-13T22:05:00Z" w:initials="RM">
    <w:p w14:paraId="5B0B40D1" w14:textId="77777777" w:rsidR="007D37E9" w:rsidRDefault="007D37E9">
      <w:pPr>
        <w:pStyle w:val="Commentaire"/>
      </w:pPr>
      <w:r>
        <w:rPr>
          <w:rStyle w:val="Marquedecommentaire"/>
        </w:rPr>
        <w:annotationRef/>
      </w:r>
      <w:r>
        <w:t>Mendeley field contains ‘Dong et al., 2021’ rather than 2020. Is 2021 correct?</w:t>
      </w:r>
    </w:p>
    <w:p w14:paraId="01E3C5CD" w14:textId="77777777" w:rsidR="007D37E9" w:rsidRDefault="007D37E9">
      <w:pPr>
        <w:pStyle w:val="Commentaire"/>
      </w:pPr>
    </w:p>
    <w:p w14:paraId="54701221" w14:textId="77777777" w:rsidR="007D37E9" w:rsidRPr="00F328AA" w:rsidRDefault="007D37E9" w:rsidP="007D37E9">
      <w:pPr>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F328AA">
        <w:rPr>
          <w:rFonts w:cs="Times New Roman"/>
          <w:noProof/>
          <w:szCs w:val="24"/>
        </w:rPr>
        <w:t xml:space="preserve">Dong, S., Sun, Y., Li, C., Zhang, X., Min, S.-K., and Kim, Y.-H. (2021). Attribution of Extreme Precipitation with Updated Observations and CMIP6 Simulations. </w:t>
      </w:r>
      <w:r w:rsidRPr="00F328AA">
        <w:rPr>
          <w:rFonts w:cs="Times New Roman"/>
          <w:i/>
          <w:iCs/>
          <w:noProof/>
          <w:szCs w:val="24"/>
        </w:rPr>
        <w:t>J. Clim.</w:t>
      </w:r>
      <w:r w:rsidRPr="00F328AA">
        <w:rPr>
          <w:rFonts w:cs="Times New Roman"/>
          <w:noProof/>
          <w:szCs w:val="24"/>
        </w:rPr>
        <w:t xml:space="preserve"> 34, 871–881. doi:10.1175/JCLI-D-19-1017.1.</w:t>
      </w:r>
    </w:p>
    <w:p w14:paraId="03B67BA9" w14:textId="6A744BC9" w:rsidR="007D37E9" w:rsidRDefault="007D37E9" w:rsidP="007D37E9">
      <w:pPr>
        <w:pStyle w:val="Commentaire"/>
      </w:pPr>
      <w:r>
        <w:fldChar w:fldCharType="end"/>
      </w:r>
    </w:p>
  </w:comment>
  <w:comment w:id="1550" w:author="Robin Matthews" w:date="2021-07-13T14:19:00Z" w:initials="RM">
    <w:p w14:paraId="73393D33" w14:textId="77777777" w:rsidR="00A26296" w:rsidRDefault="00A26296">
      <w:pPr>
        <w:pStyle w:val="Commentaire"/>
      </w:pPr>
      <w:r>
        <w:rPr>
          <w:rStyle w:val="Marquedecommentaire"/>
        </w:rPr>
        <w:annotationRef/>
      </w:r>
      <w:r>
        <w:t>Not found:</w:t>
      </w:r>
    </w:p>
    <w:p w14:paraId="3EC0D344" w14:textId="77777777" w:rsidR="00A26296" w:rsidRDefault="00A26296">
      <w:pPr>
        <w:pStyle w:val="Commentaire"/>
      </w:pPr>
      <w:r>
        <w:t>2021</w:t>
      </w:r>
    </w:p>
    <w:p w14:paraId="6E005DF5" w14:textId="77777777" w:rsidR="00A26296" w:rsidRDefault="00A26296">
      <w:pPr>
        <w:pStyle w:val="Commentaire"/>
      </w:pPr>
    </w:p>
    <w:p w14:paraId="5FA2ACA4" w14:textId="77777777" w:rsidR="00A26296" w:rsidRDefault="00A26296">
      <w:pPr>
        <w:pStyle w:val="Commentaire"/>
      </w:pPr>
      <w:r>
        <w:t>Extra stuff:</w:t>
      </w:r>
    </w:p>
    <w:p w14:paraId="0DF6AD3D" w14:textId="77777777" w:rsidR="00A26296" w:rsidRDefault="00A26296">
      <w:pPr>
        <w:pStyle w:val="Commentaire"/>
      </w:pPr>
      <w:r>
        <w:t>, 2020</w:t>
      </w:r>
    </w:p>
    <w:p w14:paraId="58902170" w14:textId="77777777" w:rsidR="00A26296" w:rsidRDefault="00A26296">
      <w:pPr>
        <w:pStyle w:val="Commentaire"/>
      </w:pPr>
    </w:p>
    <w:p w14:paraId="6A699BDF" w14:textId="77777777" w:rsidR="00A26296" w:rsidRDefault="00A26296">
      <w:pPr>
        <w:pStyle w:val="Commentaire"/>
      </w:pPr>
      <w:r>
        <w:t>Correct:</w:t>
      </w:r>
    </w:p>
    <w:p w14:paraId="02EC5E2E" w14:textId="77777777" w:rsidR="00A26296" w:rsidRDefault="00A26296">
      <w:pPr>
        <w:pStyle w:val="Commentaire"/>
      </w:pPr>
      <w:r>
        <w:t>Dong et al. (2021)</w:t>
      </w:r>
    </w:p>
    <w:p w14:paraId="5836C4E5" w14:textId="40E5C861" w:rsidR="00A26296" w:rsidRDefault="00A26296">
      <w:pPr>
        <w:pStyle w:val="Commentaire"/>
      </w:pPr>
      <w:r>
        <w:t>(Dong et al., 2021)</w:t>
      </w:r>
    </w:p>
  </w:comment>
  <w:comment w:id="1559" w:author="Robin Matthews" w:date="2021-07-13T14:19:00Z" w:initials="RM">
    <w:p w14:paraId="1235CD5B" w14:textId="77777777" w:rsidR="00A26296" w:rsidRDefault="00A26296">
      <w:pPr>
        <w:pStyle w:val="Commentaire"/>
      </w:pPr>
      <w:r>
        <w:rPr>
          <w:rStyle w:val="Marquedecommentaire"/>
        </w:rPr>
        <w:annotationRef/>
      </w:r>
      <w:r>
        <w:t>Extra stuff:</w:t>
      </w:r>
    </w:p>
    <w:p w14:paraId="56299827" w14:textId="77777777" w:rsidR="00A26296" w:rsidRDefault="00A26296">
      <w:pPr>
        <w:pStyle w:val="Commentaire"/>
      </w:pPr>
      <w:r>
        <w:t>, )</w:t>
      </w:r>
    </w:p>
    <w:p w14:paraId="7D087A91" w14:textId="77777777" w:rsidR="00A26296" w:rsidRDefault="00A26296">
      <w:pPr>
        <w:pStyle w:val="Commentaire"/>
      </w:pPr>
    </w:p>
    <w:p w14:paraId="10F6F2F0" w14:textId="77777777" w:rsidR="00A26296" w:rsidRDefault="00A26296">
      <w:pPr>
        <w:pStyle w:val="Commentaire"/>
      </w:pPr>
      <w:r>
        <w:t>Correct:</w:t>
      </w:r>
    </w:p>
    <w:p w14:paraId="679518CC" w14:textId="77777777" w:rsidR="00A26296" w:rsidRDefault="00A26296">
      <w:pPr>
        <w:pStyle w:val="Commentaire"/>
      </w:pPr>
      <w:r>
        <w:t>Fischer et al. (2014)</w:t>
      </w:r>
    </w:p>
    <w:p w14:paraId="6A16A52E" w14:textId="5DE52B4A" w:rsidR="00A26296" w:rsidRDefault="00A26296">
      <w:pPr>
        <w:pStyle w:val="Commentaire"/>
      </w:pPr>
      <w:r>
        <w:t>(Fischer et al., 2014)</w:t>
      </w:r>
    </w:p>
  </w:comment>
  <w:comment w:id="1566" w:author="Robin Matthews" w:date="2021-07-13T14:19:00Z" w:initials="RM">
    <w:p w14:paraId="3AD894DF" w14:textId="77777777" w:rsidR="00A26296" w:rsidRDefault="00A26296">
      <w:pPr>
        <w:pStyle w:val="Commentaire"/>
      </w:pPr>
      <w:r>
        <w:rPr>
          <w:rStyle w:val="Marquedecommentaire"/>
        </w:rPr>
        <w:annotationRef/>
      </w:r>
      <w:r>
        <w:t>Extra stuff:</w:t>
      </w:r>
    </w:p>
    <w:p w14:paraId="5D9B2DEB" w14:textId="77777777" w:rsidR="00A26296" w:rsidRDefault="00A26296">
      <w:pPr>
        <w:pStyle w:val="Commentaire"/>
      </w:pPr>
      <w:r>
        <w:t>, )</w:t>
      </w:r>
    </w:p>
    <w:p w14:paraId="430BC9AA" w14:textId="77777777" w:rsidR="00A26296" w:rsidRDefault="00A26296">
      <w:pPr>
        <w:pStyle w:val="Commentaire"/>
      </w:pPr>
    </w:p>
    <w:p w14:paraId="775DF35F" w14:textId="77777777" w:rsidR="00A26296" w:rsidRDefault="00A26296">
      <w:pPr>
        <w:pStyle w:val="Commentaire"/>
      </w:pPr>
      <w:r>
        <w:t>Correct:</w:t>
      </w:r>
    </w:p>
    <w:p w14:paraId="5FC6E4BF" w14:textId="77777777" w:rsidR="00A26296" w:rsidRDefault="00A26296">
      <w:pPr>
        <w:pStyle w:val="Commentaire"/>
      </w:pPr>
      <w:r>
        <w:t>Shiogama et al. (2016)</w:t>
      </w:r>
    </w:p>
    <w:p w14:paraId="4FD7789C" w14:textId="6C424F8C" w:rsidR="00A26296" w:rsidRDefault="00A26296">
      <w:pPr>
        <w:pStyle w:val="Commentaire"/>
      </w:pPr>
      <w:r>
        <w:t>(Shiogama et al., 2016)</w:t>
      </w:r>
    </w:p>
  </w:comment>
  <w:comment w:id="1572" w:author="Robin Matthews" w:date="2021-07-13T14:19:00Z" w:initials="RM">
    <w:p w14:paraId="174E289B" w14:textId="77777777" w:rsidR="00A26296" w:rsidRDefault="00A26296">
      <w:pPr>
        <w:pStyle w:val="Commentaire"/>
      </w:pPr>
      <w:r>
        <w:rPr>
          <w:rStyle w:val="Marquedecommentaire"/>
        </w:rPr>
        <w:annotationRef/>
      </w:r>
      <w:r>
        <w:t>Extra stuff:</w:t>
      </w:r>
    </w:p>
    <w:p w14:paraId="283F442C" w14:textId="77777777" w:rsidR="00A26296" w:rsidRDefault="00A26296">
      <w:pPr>
        <w:pStyle w:val="Commentaire"/>
      </w:pPr>
      <w:r>
        <w:t>, )</w:t>
      </w:r>
    </w:p>
    <w:p w14:paraId="5A25D7E6" w14:textId="77777777" w:rsidR="00A26296" w:rsidRDefault="00A26296">
      <w:pPr>
        <w:pStyle w:val="Commentaire"/>
      </w:pPr>
    </w:p>
    <w:p w14:paraId="239A9B28" w14:textId="77777777" w:rsidR="00A26296" w:rsidRDefault="00A26296">
      <w:pPr>
        <w:pStyle w:val="Commentaire"/>
      </w:pPr>
      <w:r>
        <w:t>Correct:</w:t>
      </w:r>
    </w:p>
    <w:p w14:paraId="773E6291" w14:textId="77777777" w:rsidR="00A26296" w:rsidRDefault="00A26296">
      <w:pPr>
        <w:pStyle w:val="Commentaire"/>
      </w:pPr>
      <w:r>
        <w:t>Paik and Min (2018)</w:t>
      </w:r>
    </w:p>
    <w:p w14:paraId="278DB710" w14:textId="2F583C9A" w:rsidR="00A26296" w:rsidRDefault="00A26296">
      <w:pPr>
        <w:pStyle w:val="Commentaire"/>
      </w:pPr>
      <w:r>
        <w:t>(Paik and Min, 2018)</w:t>
      </w:r>
    </w:p>
  </w:comment>
  <w:comment w:id="1578" w:author="Robin Matthews" w:date="2021-07-13T14:19:00Z" w:initials="RM">
    <w:p w14:paraId="1965C676" w14:textId="77777777" w:rsidR="00A26296" w:rsidRDefault="00A26296">
      <w:pPr>
        <w:pStyle w:val="Commentaire"/>
      </w:pPr>
      <w:r>
        <w:rPr>
          <w:rStyle w:val="Marquedecommentaire"/>
        </w:rPr>
        <w:annotationRef/>
      </w:r>
      <w:r>
        <w:t>Extra stuff:</w:t>
      </w:r>
    </w:p>
    <w:p w14:paraId="44C91D05" w14:textId="77777777" w:rsidR="00A26296" w:rsidRDefault="00A26296">
      <w:pPr>
        <w:pStyle w:val="Commentaire"/>
      </w:pPr>
      <w:r>
        <w:t>, )</w:t>
      </w:r>
    </w:p>
    <w:p w14:paraId="15ACBB38" w14:textId="77777777" w:rsidR="00A26296" w:rsidRDefault="00A26296">
      <w:pPr>
        <w:pStyle w:val="Commentaire"/>
      </w:pPr>
    </w:p>
    <w:p w14:paraId="25CD56DB" w14:textId="77777777" w:rsidR="00A26296" w:rsidRDefault="00A26296">
      <w:pPr>
        <w:pStyle w:val="Commentaire"/>
      </w:pPr>
      <w:r>
        <w:t>Correct:</w:t>
      </w:r>
    </w:p>
    <w:p w14:paraId="2FDAA19C" w14:textId="77777777" w:rsidR="00A26296" w:rsidRDefault="00A26296">
      <w:pPr>
        <w:pStyle w:val="Commentaire"/>
      </w:pPr>
      <w:r>
        <w:t>Zhang et al. (2013)</w:t>
      </w:r>
    </w:p>
    <w:p w14:paraId="495A740A" w14:textId="7176BC9A" w:rsidR="00A26296" w:rsidRDefault="00A26296">
      <w:pPr>
        <w:pStyle w:val="Commentaire"/>
      </w:pPr>
      <w:r>
        <w:t>(Zhang et al., 2013)</w:t>
      </w:r>
    </w:p>
  </w:comment>
  <w:comment w:id="1584" w:author="Robin Matthews" w:date="2021-07-13T14:19:00Z" w:initials="RM">
    <w:p w14:paraId="0490307C" w14:textId="77777777" w:rsidR="00A26296" w:rsidRDefault="00A26296">
      <w:pPr>
        <w:pStyle w:val="Commentaire"/>
      </w:pPr>
      <w:r>
        <w:rPr>
          <w:rStyle w:val="Marquedecommentaire"/>
        </w:rPr>
        <w:annotationRef/>
      </w:r>
      <w:r>
        <w:t>Extra stuff:</w:t>
      </w:r>
    </w:p>
    <w:p w14:paraId="7346B92D" w14:textId="77777777" w:rsidR="00A26296" w:rsidRDefault="00A26296">
      <w:pPr>
        <w:pStyle w:val="Commentaire"/>
      </w:pPr>
      <w:r>
        <w:t>, )</w:t>
      </w:r>
    </w:p>
    <w:p w14:paraId="1DD80E68" w14:textId="77777777" w:rsidR="00A26296" w:rsidRDefault="00A26296">
      <w:pPr>
        <w:pStyle w:val="Commentaire"/>
      </w:pPr>
    </w:p>
    <w:p w14:paraId="0B00EF15" w14:textId="77777777" w:rsidR="00A26296" w:rsidRDefault="00A26296">
      <w:pPr>
        <w:pStyle w:val="Commentaire"/>
      </w:pPr>
      <w:r>
        <w:t>Correct:</w:t>
      </w:r>
    </w:p>
    <w:p w14:paraId="6F70D6E4" w14:textId="77777777" w:rsidR="00A26296" w:rsidRDefault="00A26296">
      <w:pPr>
        <w:pStyle w:val="Commentaire"/>
      </w:pPr>
      <w:r>
        <w:t>Paik et al. (2020)</w:t>
      </w:r>
    </w:p>
    <w:p w14:paraId="76C6B4E0" w14:textId="56F0E2E3" w:rsidR="00A26296" w:rsidRDefault="00A26296">
      <w:pPr>
        <w:pStyle w:val="Commentaire"/>
      </w:pPr>
      <w:r>
        <w:t>(Paik et al., 2020)</w:t>
      </w:r>
    </w:p>
  </w:comment>
  <w:comment w:id="1589" w:author="Robin Matthews" w:date="2021-07-13T14:19:00Z" w:initials="RM">
    <w:p w14:paraId="3D4713DE" w14:textId="77777777" w:rsidR="00A26296" w:rsidRDefault="00A26296">
      <w:pPr>
        <w:pStyle w:val="Commentaire"/>
      </w:pPr>
      <w:r>
        <w:rPr>
          <w:rStyle w:val="Marquedecommentaire"/>
        </w:rPr>
        <w:annotationRef/>
      </w:r>
      <w:r>
        <w:t>Not found:</w:t>
      </w:r>
    </w:p>
    <w:p w14:paraId="15AAE3C6" w14:textId="77777777" w:rsidR="00A26296" w:rsidRDefault="00A26296">
      <w:pPr>
        <w:pStyle w:val="Commentaire"/>
      </w:pPr>
      <w:r>
        <w:t>2021</w:t>
      </w:r>
    </w:p>
    <w:p w14:paraId="517FF5DC" w14:textId="77777777" w:rsidR="00A26296" w:rsidRDefault="00A26296">
      <w:pPr>
        <w:pStyle w:val="Commentaire"/>
      </w:pPr>
    </w:p>
    <w:p w14:paraId="0ACDF641" w14:textId="77777777" w:rsidR="00A26296" w:rsidRDefault="00A26296">
      <w:pPr>
        <w:pStyle w:val="Commentaire"/>
      </w:pPr>
      <w:r>
        <w:t>Extra stuff:</w:t>
      </w:r>
    </w:p>
    <w:p w14:paraId="5A7700DB" w14:textId="77777777" w:rsidR="00A26296" w:rsidRDefault="00A26296">
      <w:pPr>
        <w:pStyle w:val="Commentaire"/>
      </w:pPr>
      <w:r>
        <w:t>, 2020</w:t>
      </w:r>
    </w:p>
    <w:p w14:paraId="25646FA4" w14:textId="77777777" w:rsidR="00A26296" w:rsidRDefault="00A26296">
      <w:pPr>
        <w:pStyle w:val="Commentaire"/>
      </w:pPr>
    </w:p>
    <w:p w14:paraId="5672B468" w14:textId="77777777" w:rsidR="00A26296" w:rsidRDefault="00A26296">
      <w:pPr>
        <w:pStyle w:val="Commentaire"/>
      </w:pPr>
      <w:r>
        <w:t>Correct:</w:t>
      </w:r>
    </w:p>
    <w:p w14:paraId="0A9DED24" w14:textId="77777777" w:rsidR="00A26296" w:rsidRDefault="00A26296">
      <w:pPr>
        <w:pStyle w:val="Commentaire"/>
      </w:pPr>
      <w:r>
        <w:t>Dong et al. (2021)</w:t>
      </w:r>
    </w:p>
    <w:p w14:paraId="087CBDCE" w14:textId="679F3141" w:rsidR="00A26296" w:rsidRDefault="00A26296">
      <w:pPr>
        <w:pStyle w:val="Commentaire"/>
      </w:pPr>
      <w:r>
        <w:t>(Dong et al., 2021)</w:t>
      </w:r>
    </w:p>
  </w:comment>
  <w:comment w:id="1587" w:author="Robin Matthews" w:date="2021-07-13T22:08:00Z" w:initials="RM">
    <w:p w14:paraId="6AAA6260" w14:textId="77777777" w:rsidR="007D37E9" w:rsidRDefault="007D37E9" w:rsidP="007D37E9">
      <w:pPr>
        <w:pStyle w:val="Commentaire"/>
      </w:pPr>
      <w:r>
        <w:rPr>
          <w:rStyle w:val="Marquedecommentaire"/>
        </w:rPr>
        <w:annotationRef/>
      </w:r>
      <w:r>
        <w:rPr>
          <w:rStyle w:val="Marquedecommentaire"/>
        </w:rPr>
        <w:annotationRef/>
      </w:r>
      <w:r>
        <w:t>Mendeley field contains ‘Dong et al., 2021’ rather than 2020. Is 2021 correct?</w:t>
      </w:r>
    </w:p>
    <w:p w14:paraId="258CEC98" w14:textId="77777777" w:rsidR="007D37E9" w:rsidRDefault="007D37E9" w:rsidP="007D37E9">
      <w:pPr>
        <w:pStyle w:val="Commentaire"/>
      </w:pPr>
    </w:p>
    <w:p w14:paraId="2A5D5664" w14:textId="77777777" w:rsidR="007D37E9" w:rsidRPr="00F328AA" w:rsidRDefault="007D37E9" w:rsidP="007D37E9">
      <w:pPr>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F328AA">
        <w:rPr>
          <w:rFonts w:cs="Times New Roman"/>
          <w:noProof/>
          <w:szCs w:val="24"/>
        </w:rPr>
        <w:t xml:space="preserve">Dong, S., Sun, Y., Li, C., Zhang, X., Min, S.-K., and Kim, Y.-H. (2021). Attribution of Extreme Precipitation with Updated Observations and CMIP6 Simulations. </w:t>
      </w:r>
      <w:r w:rsidRPr="00F328AA">
        <w:rPr>
          <w:rFonts w:cs="Times New Roman"/>
          <w:i/>
          <w:iCs/>
          <w:noProof/>
          <w:szCs w:val="24"/>
        </w:rPr>
        <w:t>J. Clim.</w:t>
      </w:r>
      <w:r w:rsidRPr="00F328AA">
        <w:rPr>
          <w:rFonts w:cs="Times New Roman"/>
          <w:noProof/>
          <w:szCs w:val="24"/>
        </w:rPr>
        <w:t xml:space="preserve"> 34, 871–881. doi:10.1175/JCLI-D-19-1017.1.</w:t>
      </w:r>
    </w:p>
    <w:p w14:paraId="23F9AA54" w14:textId="18DFFFEF" w:rsidR="007D37E9" w:rsidRDefault="007D37E9">
      <w:pPr>
        <w:pStyle w:val="Commentaire"/>
      </w:pPr>
      <w:r>
        <w:fldChar w:fldCharType="end"/>
      </w:r>
    </w:p>
  </w:comment>
  <w:comment w:id="1598" w:author="Robin Matthews" w:date="2021-07-13T14:19:00Z" w:initials="RM">
    <w:p w14:paraId="3EBC8B02" w14:textId="77777777" w:rsidR="00A26296" w:rsidRDefault="00A26296">
      <w:pPr>
        <w:pStyle w:val="Commentaire"/>
      </w:pPr>
      <w:r>
        <w:rPr>
          <w:rStyle w:val="Marquedecommentaire"/>
        </w:rPr>
        <w:annotationRef/>
      </w:r>
      <w:r>
        <w:t>Extra stuff:</w:t>
      </w:r>
    </w:p>
    <w:p w14:paraId="0D3271F8" w14:textId="77777777" w:rsidR="00A26296" w:rsidRDefault="00A26296">
      <w:pPr>
        <w:pStyle w:val="Commentaire"/>
      </w:pPr>
      <w:r>
        <w:t>, )</w:t>
      </w:r>
    </w:p>
    <w:p w14:paraId="4F295146" w14:textId="77777777" w:rsidR="00A26296" w:rsidRDefault="00A26296">
      <w:pPr>
        <w:pStyle w:val="Commentaire"/>
      </w:pPr>
    </w:p>
    <w:p w14:paraId="03E9B804" w14:textId="77777777" w:rsidR="00A26296" w:rsidRDefault="00A26296">
      <w:pPr>
        <w:pStyle w:val="Commentaire"/>
      </w:pPr>
      <w:r>
        <w:t>Correct:</w:t>
      </w:r>
    </w:p>
    <w:p w14:paraId="4CAFB246" w14:textId="77777777" w:rsidR="00A26296" w:rsidRDefault="00A26296">
      <w:pPr>
        <w:pStyle w:val="Commentaire"/>
      </w:pPr>
      <w:r>
        <w:t>Kirchmeier-Young and Zhang (2020)</w:t>
      </w:r>
    </w:p>
    <w:p w14:paraId="41B1AA5E" w14:textId="0B570E9C" w:rsidR="00A26296" w:rsidRDefault="00A26296">
      <w:pPr>
        <w:pStyle w:val="Commentaire"/>
      </w:pPr>
      <w:r>
        <w:t>(Kirchmeier-Young and Zhang, 2020)</w:t>
      </w:r>
    </w:p>
  </w:comment>
  <w:comment w:id="1604" w:author="Robin Matthews" w:date="2021-07-13T14:19:00Z" w:initials="RM">
    <w:p w14:paraId="17579C4C" w14:textId="77777777" w:rsidR="00A26296" w:rsidRDefault="00A26296">
      <w:pPr>
        <w:pStyle w:val="Commentaire"/>
      </w:pPr>
      <w:r>
        <w:rPr>
          <w:rStyle w:val="Marquedecommentaire"/>
        </w:rPr>
        <w:annotationRef/>
      </w:r>
      <w:r>
        <w:t>Not found:</w:t>
      </w:r>
    </w:p>
    <w:p w14:paraId="6CDF4CC6" w14:textId="77777777" w:rsidR="00A26296" w:rsidRDefault="00A26296">
      <w:pPr>
        <w:pStyle w:val="Commentaire"/>
      </w:pPr>
      <w:r>
        <w:t>H. Li et al.</w:t>
      </w:r>
    </w:p>
    <w:p w14:paraId="564A578C" w14:textId="77777777" w:rsidR="00A26296" w:rsidRDefault="00A26296">
      <w:pPr>
        <w:pStyle w:val="Commentaire"/>
      </w:pPr>
    </w:p>
    <w:p w14:paraId="09CA7D73" w14:textId="77777777" w:rsidR="00A26296" w:rsidRDefault="00A26296">
      <w:pPr>
        <w:pStyle w:val="Commentaire"/>
      </w:pPr>
      <w:r>
        <w:t>Extra stuff:</w:t>
      </w:r>
    </w:p>
    <w:p w14:paraId="58C3BB21" w14:textId="77777777" w:rsidR="00A26296" w:rsidRDefault="00A26296">
      <w:pPr>
        <w:pStyle w:val="Commentaire"/>
      </w:pPr>
      <w:r>
        <w:t>Li et al., )</w:t>
      </w:r>
    </w:p>
    <w:p w14:paraId="4BE12FEE" w14:textId="77777777" w:rsidR="00A26296" w:rsidRDefault="00A26296">
      <w:pPr>
        <w:pStyle w:val="Commentaire"/>
      </w:pPr>
    </w:p>
    <w:p w14:paraId="13D6F664" w14:textId="77777777" w:rsidR="00A26296" w:rsidRDefault="00A26296">
      <w:pPr>
        <w:pStyle w:val="Commentaire"/>
      </w:pPr>
      <w:r>
        <w:t>Correct:</w:t>
      </w:r>
    </w:p>
    <w:p w14:paraId="604BF882" w14:textId="77777777" w:rsidR="00A26296" w:rsidRDefault="00A26296">
      <w:pPr>
        <w:pStyle w:val="Commentaire"/>
      </w:pPr>
      <w:r>
        <w:t>H. Li et al. (2017)</w:t>
      </w:r>
    </w:p>
    <w:p w14:paraId="2E22607D" w14:textId="5D897E4C" w:rsidR="00A26296" w:rsidRDefault="00A26296">
      <w:pPr>
        <w:pStyle w:val="Commentaire"/>
      </w:pPr>
      <w:r>
        <w:t>(H. Li et al., 2017)</w:t>
      </w:r>
    </w:p>
  </w:comment>
  <w:comment w:id="1610" w:author="Robin Matthews" w:date="2021-07-13T14:19:00Z" w:initials="RM">
    <w:p w14:paraId="34778014" w14:textId="77777777" w:rsidR="00A26296" w:rsidRDefault="00A26296">
      <w:pPr>
        <w:pStyle w:val="Commentaire"/>
      </w:pPr>
      <w:r>
        <w:rPr>
          <w:rStyle w:val="Marquedecommentaire"/>
        </w:rPr>
        <w:annotationRef/>
      </w:r>
      <w:r>
        <w:t>Not found:</w:t>
      </w:r>
    </w:p>
    <w:p w14:paraId="31965DEF" w14:textId="77777777" w:rsidR="00A26296" w:rsidRDefault="00A26296">
      <w:pPr>
        <w:pStyle w:val="Commentaire"/>
      </w:pPr>
      <w:r>
        <w:t>W. Li et al.</w:t>
      </w:r>
    </w:p>
    <w:p w14:paraId="0A40CD00" w14:textId="77777777" w:rsidR="00A26296" w:rsidRDefault="00A26296">
      <w:pPr>
        <w:pStyle w:val="Commentaire"/>
      </w:pPr>
      <w:r>
        <w:t>2018a</w:t>
      </w:r>
    </w:p>
    <w:p w14:paraId="2B457670" w14:textId="77777777" w:rsidR="00A26296" w:rsidRDefault="00A26296">
      <w:pPr>
        <w:pStyle w:val="Commentaire"/>
      </w:pPr>
    </w:p>
    <w:p w14:paraId="25569B34" w14:textId="77777777" w:rsidR="00A26296" w:rsidRDefault="00A26296">
      <w:pPr>
        <w:pStyle w:val="Commentaire"/>
      </w:pPr>
      <w:r>
        <w:t>Extra stuff:</w:t>
      </w:r>
    </w:p>
    <w:p w14:paraId="62CC1F86" w14:textId="77777777" w:rsidR="00A26296" w:rsidRDefault="00A26296">
      <w:pPr>
        <w:pStyle w:val="Commentaire"/>
      </w:pPr>
      <w:r>
        <w:t>(Li et al., 2018e)</w:t>
      </w:r>
    </w:p>
    <w:p w14:paraId="44D3D077" w14:textId="77777777" w:rsidR="00A26296" w:rsidRDefault="00A26296">
      <w:pPr>
        <w:pStyle w:val="Commentaire"/>
      </w:pPr>
    </w:p>
    <w:p w14:paraId="1C69BA18" w14:textId="77777777" w:rsidR="00A26296" w:rsidRDefault="00A26296">
      <w:pPr>
        <w:pStyle w:val="Commentaire"/>
      </w:pPr>
      <w:r>
        <w:t>Correct:</w:t>
      </w:r>
    </w:p>
    <w:p w14:paraId="0279C95A" w14:textId="77777777" w:rsidR="00A26296" w:rsidRDefault="00A26296">
      <w:pPr>
        <w:pStyle w:val="Commentaire"/>
      </w:pPr>
      <w:r>
        <w:t>W. Li et al. (2018a)</w:t>
      </w:r>
    </w:p>
    <w:p w14:paraId="1C7FFF00" w14:textId="152E3686" w:rsidR="00A26296" w:rsidRDefault="00A26296">
      <w:pPr>
        <w:pStyle w:val="Commentaire"/>
      </w:pPr>
      <w:r>
        <w:t>(W. Li et al., 2018a)</w:t>
      </w:r>
    </w:p>
  </w:comment>
  <w:comment w:id="1616" w:author="Robin Matthews" w:date="2021-07-13T14:19:00Z" w:initials="RM">
    <w:p w14:paraId="3BB64918" w14:textId="77777777" w:rsidR="00A26296" w:rsidRDefault="00A26296">
      <w:pPr>
        <w:pStyle w:val="Commentaire"/>
      </w:pPr>
      <w:r>
        <w:rPr>
          <w:rStyle w:val="Marquedecommentaire"/>
        </w:rPr>
        <w:annotationRef/>
      </w:r>
      <w:r>
        <w:t>Not found:</w:t>
      </w:r>
    </w:p>
    <w:p w14:paraId="4AB0814A" w14:textId="77777777" w:rsidR="00A26296" w:rsidRDefault="00A26296">
      <w:pPr>
        <w:pStyle w:val="Commentaire"/>
      </w:pPr>
      <w:r>
        <w:t>W. Li et al.</w:t>
      </w:r>
    </w:p>
    <w:p w14:paraId="33EB1CC4" w14:textId="77777777" w:rsidR="00A26296" w:rsidRDefault="00A26296">
      <w:pPr>
        <w:pStyle w:val="Commentaire"/>
      </w:pPr>
      <w:r>
        <w:t>2018a</w:t>
      </w:r>
    </w:p>
    <w:p w14:paraId="7998E33C" w14:textId="77777777" w:rsidR="00A26296" w:rsidRDefault="00A26296">
      <w:pPr>
        <w:pStyle w:val="Commentaire"/>
      </w:pPr>
    </w:p>
    <w:p w14:paraId="685CF567" w14:textId="77777777" w:rsidR="00A26296" w:rsidRDefault="00A26296">
      <w:pPr>
        <w:pStyle w:val="Commentaire"/>
      </w:pPr>
      <w:r>
        <w:t>Extra stuff:</w:t>
      </w:r>
    </w:p>
    <w:p w14:paraId="0996D806" w14:textId="77777777" w:rsidR="00A26296" w:rsidRDefault="00A26296">
      <w:pPr>
        <w:pStyle w:val="Commentaire"/>
      </w:pPr>
      <w:r>
        <w:t>(Li et al., 2018e)</w:t>
      </w:r>
    </w:p>
    <w:p w14:paraId="017D62A8" w14:textId="77777777" w:rsidR="00A26296" w:rsidRDefault="00A26296">
      <w:pPr>
        <w:pStyle w:val="Commentaire"/>
      </w:pPr>
    </w:p>
    <w:p w14:paraId="6EE0C213" w14:textId="77777777" w:rsidR="00A26296" w:rsidRDefault="00A26296">
      <w:pPr>
        <w:pStyle w:val="Commentaire"/>
      </w:pPr>
      <w:r>
        <w:t>Correct:</w:t>
      </w:r>
    </w:p>
    <w:p w14:paraId="02E3C55B" w14:textId="77777777" w:rsidR="00A26296" w:rsidRDefault="00A26296">
      <w:pPr>
        <w:pStyle w:val="Commentaire"/>
      </w:pPr>
      <w:r>
        <w:t>W. Li et al. (2018a)</w:t>
      </w:r>
    </w:p>
    <w:p w14:paraId="57D203BB" w14:textId="7716D579" w:rsidR="00A26296" w:rsidRDefault="00A26296">
      <w:pPr>
        <w:pStyle w:val="Commentaire"/>
      </w:pPr>
      <w:r>
        <w:t>(W. Li et al., 2018a)</w:t>
      </w:r>
    </w:p>
  </w:comment>
  <w:comment w:id="1622" w:author="Robin Matthews" w:date="2021-07-13T14:19:00Z" w:initials="RM">
    <w:p w14:paraId="16E4D614" w14:textId="77777777" w:rsidR="00A26296" w:rsidRDefault="00A26296">
      <w:pPr>
        <w:pStyle w:val="Commentaire"/>
      </w:pPr>
      <w:r>
        <w:rPr>
          <w:rStyle w:val="Marquedecommentaire"/>
        </w:rPr>
        <w:annotationRef/>
      </w:r>
      <w:r>
        <w:t>Not found:</w:t>
      </w:r>
    </w:p>
    <w:p w14:paraId="58B9A8CA" w14:textId="77777777" w:rsidR="00A26296" w:rsidRDefault="00A26296">
      <w:pPr>
        <w:pStyle w:val="Commentaire"/>
      </w:pPr>
      <w:r>
        <w:t>Roxy et al., 2017</w:t>
      </w:r>
    </w:p>
    <w:p w14:paraId="7728B935" w14:textId="77777777" w:rsidR="00A26296" w:rsidRDefault="00A26296">
      <w:pPr>
        <w:pStyle w:val="Commentaire"/>
      </w:pPr>
      <w:r>
        <w:t>Devanand et al., 2019</w:t>
      </w:r>
    </w:p>
    <w:p w14:paraId="31FA6041" w14:textId="77777777" w:rsidR="00A26296" w:rsidRDefault="00A26296">
      <w:pPr>
        <w:pStyle w:val="Commentaire"/>
      </w:pPr>
    </w:p>
    <w:p w14:paraId="7EC02206" w14:textId="77777777" w:rsidR="00A26296" w:rsidRDefault="00A26296">
      <w:pPr>
        <w:pStyle w:val="Commentaire"/>
      </w:pPr>
      <w:r>
        <w:t>Extra stuff:</w:t>
      </w:r>
    </w:p>
    <w:p w14:paraId="388EE063" w14:textId="77777777" w:rsidR="00A26296" w:rsidRDefault="00A26296">
      <w:pPr>
        <w:pStyle w:val="Commentaire"/>
      </w:pPr>
      <w:r>
        <w:t>Roxy et al. (2017) and  Devanand et al. (2019)</w:t>
      </w:r>
    </w:p>
    <w:p w14:paraId="137A46BE" w14:textId="77777777" w:rsidR="00A26296" w:rsidRDefault="00A26296">
      <w:pPr>
        <w:pStyle w:val="Commentaire"/>
      </w:pPr>
    </w:p>
    <w:p w14:paraId="642BA58D" w14:textId="77777777" w:rsidR="00A26296" w:rsidRDefault="00A26296">
      <w:pPr>
        <w:pStyle w:val="Commentaire"/>
      </w:pPr>
      <w:r>
        <w:t>Correct:</w:t>
      </w:r>
    </w:p>
    <w:p w14:paraId="45B961D6" w14:textId="797B0FA6" w:rsidR="00A26296" w:rsidRDefault="00A26296">
      <w:pPr>
        <w:pStyle w:val="Commentaire"/>
      </w:pPr>
      <w:r>
        <w:t>(Roxy et al., 2017; Devanand et al., 2019)</w:t>
      </w:r>
    </w:p>
  </w:comment>
  <w:comment w:id="1627" w:author="Robin Matthews" w:date="2021-07-13T14:19:00Z" w:initials="RM">
    <w:p w14:paraId="4BBF1BEB" w14:textId="77777777" w:rsidR="00A26296" w:rsidRDefault="00A26296">
      <w:pPr>
        <w:pStyle w:val="Commentaire"/>
      </w:pPr>
      <w:r>
        <w:rPr>
          <w:rStyle w:val="Marquedecommentaire"/>
        </w:rPr>
        <w:annotationRef/>
      </w:r>
      <w:r>
        <w:t>Extra stuff:</w:t>
      </w:r>
    </w:p>
    <w:p w14:paraId="5584ACD6" w14:textId="77777777" w:rsidR="00A26296" w:rsidRDefault="00A26296">
      <w:pPr>
        <w:pStyle w:val="Commentaire"/>
      </w:pPr>
      <w:r>
        <w:t>(, ;</w:t>
      </w:r>
    </w:p>
    <w:p w14:paraId="138E7902" w14:textId="77777777" w:rsidR="00A26296" w:rsidRDefault="00A26296">
      <w:pPr>
        <w:pStyle w:val="Commentaire"/>
      </w:pPr>
    </w:p>
    <w:p w14:paraId="2F474ED2" w14:textId="77777777" w:rsidR="00A26296" w:rsidRDefault="00A26296">
      <w:pPr>
        <w:pStyle w:val="Commentaire"/>
      </w:pPr>
      <w:r>
        <w:t>Correct:</w:t>
      </w:r>
    </w:p>
    <w:p w14:paraId="026E5CBC" w14:textId="77777777" w:rsidR="00A26296" w:rsidRDefault="00A26296">
      <w:pPr>
        <w:pStyle w:val="Commentaire"/>
      </w:pPr>
      <w:r>
        <w:t>Pall et al. (2017)</w:t>
      </w:r>
    </w:p>
    <w:p w14:paraId="767A1CC0" w14:textId="5EE85237" w:rsidR="00A26296" w:rsidRDefault="00A26296">
      <w:pPr>
        <w:pStyle w:val="Commentaire"/>
      </w:pPr>
      <w:r>
        <w:t>(Pall et al., 2017)</w:t>
      </w:r>
    </w:p>
  </w:comment>
  <w:comment w:id="1628" w:author="Robin Matthews" w:date="2021-07-13T14:19:00Z" w:initials="RM">
    <w:p w14:paraId="357C9EDC" w14:textId="77777777" w:rsidR="00A26296" w:rsidRDefault="00A26296">
      <w:pPr>
        <w:pStyle w:val="Commentaire"/>
      </w:pPr>
      <w:r>
        <w:rPr>
          <w:rStyle w:val="Marquedecommentaire"/>
        </w:rPr>
        <w:annotationRef/>
      </w:r>
      <w:r>
        <w:t>Extra stuff:</w:t>
      </w:r>
    </w:p>
    <w:p w14:paraId="29DA2D39" w14:textId="77777777" w:rsidR="00A26296" w:rsidRDefault="00A26296">
      <w:pPr>
        <w:pStyle w:val="Commentaire"/>
      </w:pPr>
      <w:r>
        <w:t xml:space="preserve">; ; </w:t>
      </w:r>
    </w:p>
    <w:p w14:paraId="1D997FD3" w14:textId="77777777" w:rsidR="00A26296" w:rsidRDefault="00A26296">
      <w:pPr>
        <w:pStyle w:val="Commentaire"/>
      </w:pPr>
    </w:p>
    <w:p w14:paraId="6048DD07" w14:textId="77777777" w:rsidR="00A26296" w:rsidRDefault="00A26296">
      <w:pPr>
        <w:pStyle w:val="Commentaire"/>
      </w:pPr>
      <w:r>
        <w:t>Correct:</w:t>
      </w:r>
    </w:p>
    <w:p w14:paraId="0787A639" w14:textId="66544855" w:rsidR="00A26296" w:rsidRDefault="00A26296">
      <w:pPr>
        <w:pStyle w:val="Commentaire"/>
      </w:pPr>
      <w:r>
        <w:t>(Risser and Wehner, 2017; van der Wiel et al., 2017; van Oldenborgh et al., 2017)</w:t>
      </w:r>
    </w:p>
  </w:comment>
  <w:comment w:id="1629" w:author="Robin Matthews" w:date="2021-07-13T14:19:00Z" w:initials="RM">
    <w:p w14:paraId="44BCB172" w14:textId="77777777" w:rsidR="00A26296" w:rsidRDefault="00A26296">
      <w:pPr>
        <w:pStyle w:val="Commentaire"/>
      </w:pPr>
      <w:r>
        <w:rPr>
          <w:rStyle w:val="Marquedecommentaire"/>
        </w:rPr>
        <w:annotationRef/>
      </w:r>
      <w:r>
        <w:t>Not found:</w:t>
      </w:r>
    </w:p>
    <w:p w14:paraId="3D1351F9" w14:textId="77777777" w:rsidR="00A26296" w:rsidRDefault="00A26296">
      <w:pPr>
        <w:pStyle w:val="Commentaire"/>
      </w:pPr>
      <w:r>
        <w:t>S.-Y.S. Wang et al.</w:t>
      </w:r>
    </w:p>
    <w:p w14:paraId="15FABF79" w14:textId="77777777" w:rsidR="00A26296" w:rsidRDefault="00A26296">
      <w:pPr>
        <w:pStyle w:val="Commentaire"/>
      </w:pPr>
    </w:p>
    <w:p w14:paraId="6AF44A71" w14:textId="77777777" w:rsidR="00A26296" w:rsidRDefault="00A26296">
      <w:pPr>
        <w:pStyle w:val="Commentaire"/>
      </w:pPr>
      <w:r>
        <w:t>Extra stuff:</w:t>
      </w:r>
    </w:p>
    <w:p w14:paraId="6F25D046" w14:textId="77777777" w:rsidR="00A26296" w:rsidRDefault="00A26296">
      <w:pPr>
        <w:pStyle w:val="Commentaire"/>
      </w:pPr>
      <w:r>
        <w:t xml:space="preserve">;Wang et al., </w:t>
      </w:r>
    </w:p>
    <w:p w14:paraId="4CD54489" w14:textId="77777777" w:rsidR="00A26296" w:rsidRDefault="00A26296">
      <w:pPr>
        <w:pStyle w:val="Commentaire"/>
      </w:pPr>
    </w:p>
    <w:p w14:paraId="6C0C01F5" w14:textId="77777777" w:rsidR="00A26296" w:rsidRDefault="00A26296">
      <w:pPr>
        <w:pStyle w:val="Commentaire"/>
      </w:pPr>
      <w:r>
        <w:t>Correct:</w:t>
      </w:r>
    </w:p>
    <w:p w14:paraId="497320BC" w14:textId="77777777" w:rsidR="00A26296" w:rsidRDefault="00A26296">
      <w:pPr>
        <w:pStyle w:val="Commentaire"/>
      </w:pPr>
      <w:bookmarkStart w:id="1630" w:name="_Hlk77106683"/>
      <w:r>
        <w:t xml:space="preserve">S.-Y.S. </w:t>
      </w:r>
      <w:bookmarkEnd w:id="1630"/>
      <w:r>
        <w:t>Wang et al. (2018)</w:t>
      </w:r>
    </w:p>
    <w:p w14:paraId="4C3AB467" w14:textId="60BBA65C" w:rsidR="00A26296" w:rsidRDefault="00A26296">
      <w:pPr>
        <w:pStyle w:val="Commentaire"/>
      </w:pPr>
      <w:r>
        <w:t>(S.-Y.S. Wang et al., 2018)</w:t>
      </w:r>
    </w:p>
  </w:comment>
  <w:comment w:id="1631" w:author="Robin Matthews" w:date="2021-07-13T14:19:00Z" w:initials="RM">
    <w:p w14:paraId="0C8D3C7E" w14:textId="77777777" w:rsidR="00A26296" w:rsidRDefault="00A26296">
      <w:pPr>
        <w:pStyle w:val="Commentaire"/>
      </w:pPr>
      <w:r>
        <w:rPr>
          <w:rStyle w:val="Marquedecommentaire"/>
        </w:rPr>
        <w:annotationRef/>
      </w:r>
      <w:r>
        <w:t>Not found:</w:t>
      </w:r>
    </w:p>
    <w:p w14:paraId="0CD483C9" w14:textId="77777777" w:rsidR="00A26296" w:rsidRDefault="00A26296">
      <w:pPr>
        <w:pStyle w:val="Commentaire"/>
      </w:pPr>
      <w:r>
        <w:t>T. Knutson et al., 2014</w:t>
      </w:r>
    </w:p>
    <w:p w14:paraId="0749D762" w14:textId="77777777" w:rsidR="00A26296" w:rsidRDefault="00A26296">
      <w:pPr>
        <w:pStyle w:val="Commentaire"/>
      </w:pPr>
    </w:p>
    <w:p w14:paraId="2CB3FC8E" w14:textId="77777777" w:rsidR="00A26296" w:rsidRDefault="00A26296">
      <w:pPr>
        <w:pStyle w:val="Commentaire"/>
      </w:pPr>
      <w:r>
        <w:t>Extra stuff:</w:t>
      </w:r>
    </w:p>
    <w:p w14:paraId="06333B5C" w14:textId="77777777" w:rsidR="00A26296" w:rsidRDefault="00A26296">
      <w:pPr>
        <w:pStyle w:val="Commentaire"/>
      </w:pPr>
      <w:r>
        <w:t>(Knutson et al., 2014b; ; ; )</w:t>
      </w:r>
    </w:p>
    <w:p w14:paraId="1774AE70" w14:textId="77777777" w:rsidR="00A26296" w:rsidRDefault="00A26296">
      <w:pPr>
        <w:pStyle w:val="Commentaire"/>
      </w:pPr>
    </w:p>
    <w:p w14:paraId="371E3D1A" w14:textId="77777777" w:rsidR="00A26296" w:rsidRDefault="00A26296">
      <w:pPr>
        <w:pStyle w:val="Commentaire"/>
      </w:pPr>
      <w:r>
        <w:t>Correct:</w:t>
      </w:r>
    </w:p>
    <w:p w14:paraId="6F736DE0" w14:textId="1E1AE1B1" w:rsidR="00A26296" w:rsidRDefault="00A26296">
      <w:pPr>
        <w:pStyle w:val="Commentaire"/>
      </w:pPr>
      <w:r>
        <w:t>(T. Knutson et al., 2014; Szeto et al., 2015; Eden et al., 2016; van Oldenborgh et al., 2017)</w:t>
      </w:r>
    </w:p>
  </w:comment>
  <w:comment w:id="1638" w:author="Robin Matthews" w:date="2021-07-13T14:20:00Z" w:initials="RM">
    <w:p w14:paraId="75888D4D" w14:textId="77777777" w:rsidR="00A26296" w:rsidRDefault="00A26296">
      <w:pPr>
        <w:pStyle w:val="Commentaire"/>
      </w:pPr>
      <w:r>
        <w:rPr>
          <w:rStyle w:val="Marquedecommentaire"/>
        </w:rPr>
        <w:annotationRef/>
      </w:r>
      <w:r>
        <w:t>Extra stuff:</w:t>
      </w:r>
    </w:p>
    <w:p w14:paraId="60B59F18" w14:textId="77777777" w:rsidR="00A26296" w:rsidRDefault="00A26296">
      <w:pPr>
        <w:pStyle w:val="Commentaire"/>
      </w:pPr>
      <w:r>
        <w:t>(, , Chapter 8, Section 8.5.3.1)</w:t>
      </w:r>
    </w:p>
    <w:p w14:paraId="084F11C1" w14:textId="77777777" w:rsidR="00A26296" w:rsidRDefault="00A26296">
      <w:pPr>
        <w:pStyle w:val="Commentaire"/>
      </w:pPr>
    </w:p>
    <w:p w14:paraId="396406B6" w14:textId="77777777" w:rsidR="00A26296" w:rsidRDefault="00A26296">
      <w:pPr>
        <w:pStyle w:val="Commentaire"/>
      </w:pPr>
      <w:r>
        <w:t>Correct:</w:t>
      </w:r>
    </w:p>
    <w:p w14:paraId="4FC59CA2" w14:textId="77777777" w:rsidR="00A26296" w:rsidRDefault="00A26296">
      <w:pPr>
        <w:pStyle w:val="Commentaire"/>
      </w:pPr>
      <w:r>
        <w:t>Pendergrass et al. (2015)</w:t>
      </w:r>
    </w:p>
    <w:p w14:paraId="56C91254" w14:textId="6B16C4F8" w:rsidR="00A26296" w:rsidRDefault="00A26296">
      <w:pPr>
        <w:pStyle w:val="Commentaire"/>
      </w:pPr>
      <w:r>
        <w:t>(Pendergrass et al., 2015)</w:t>
      </w:r>
    </w:p>
  </w:comment>
  <w:comment w:id="1644" w:author="Robin Matthews" w:date="2021-07-13T14:20:00Z" w:initials="RM">
    <w:p w14:paraId="4B8C7EDF" w14:textId="77777777" w:rsidR="00A26296" w:rsidRDefault="00A26296">
      <w:pPr>
        <w:pStyle w:val="Commentaire"/>
      </w:pPr>
      <w:r>
        <w:rPr>
          <w:rStyle w:val="Marquedecommentaire"/>
        </w:rPr>
        <w:annotationRef/>
      </w:r>
      <w:r>
        <w:t>Not found:</w:t>
      </w:r>
    </w:p>
    <w:p w14:paraId="6612B73C" w14:textId="77777777" w:rsidR="00A26296" w:rsidRDefault="00A26296">
      <w:pPr>
        <w:pStyle w:val="Commentaire"/>
      </w:pPr>
      <w:r>
        <w:t>2017a</w:t>
      </w:r>
    </w:p>
    <w:p w14:paraId="32883DD3" w14:textId="77777777" w:rsidR="00A26296" w:rsidRDefault="00A26296">
      <w:pPr>
        <w:pStyle w:val="Commentaire"/>
      </w:pPr>
    </w:p>
    <w:p w14:paraId="549A642D" w14:textId="77777777" w:rsidR="00A26296" w:rsidRDefault="00A26296">
      <w:pPr>
        <w:pStyle w:val="Commentaire"/>
      </w:pPr>
      <w:r>
        <w:t>Extra stuff:</w:t>
      </w:r>
    </w:p>
    <w:p w14:paraId="5E8F81F4" w14:textId="77777777" w:rsidR="00A26296" w:rsidRDefault="00A26296">
      <w:pPr>
        <w:pStyle w:val="Commentaire"/>
      </w:pPr>
      <w:r>
        <w:t>, 2017)</w:t>
      </w:r>
    </w:p>
    <w:p w14:paraId="43BD7414" w14:textId="77777777" w:rsidR="00A26296" w:rsidRDefault="00A26296">
      <w:pPr>
        <w:pStyle w:val="Commentaire"/>
      </w:pPr>
    </w:p>
    <w:p w14:paraId="626D1D80" w14:textId="77777777" w:rsidR="00A26296" w:rsidRDefault="00A26296">
      <w:pPr>
        <w:pStyle w:val="Commentaire"/>
      </w:pPr>
      <w:r>
        <w:t>Correct:</w:t>
      </w:r>
    </w:p>
    <w:p w14:paraId="30A28109" w14:textId="77777777" w:rsidR="00A26296" w:rsidRDefault="00A26296">
      <w:pPr>
        <w:pStyle w:val="Commentaire"/>
      </w:pPr>
      <w:r>
        <w:t>Sillmann et al. (2017a)</w:t>
      </w:r>
    </w:p>
    <w:p w14:paraId="4E106CB2" w14:textId="653D0F0F" w:rsidR="00A26296" w:rsidRDefault="00A26296">
      <w:pPr>
        <w:pStyle w:val="Commentaire"/>
      </w:pPr>
      <w:r>
        <w:t>(Sillmann et al., 2017a)</w:t>
      </w:r>
    </w:p>
  </w:comment>
  <w:comment w:id="1654" w:author="Robin Matthews" w:date="2021-07-13T14:20:00Z" w:initials="RM">
    <w:p w14:paraId="304A60E5" w14:textId="77777777" w:rsidR="00A26296" w:rsidRDefault="00A26296">
      <w:pPr>
        <w:pStyle w:val="Commentaire"/>
      </w:pPr>
      <w:r>
        <w:rPr>
          <w:rStyle w:val="Marquedecommentaire"/>
        </w:rPr>
        <w:annotationRef/>
      </w:r>
      <w:r>
        <w:t>Not found:</w:t>
      </w:r>
    </w:p>
    <w:p w14:paraId="6ADB917D" w14:textId="77777777" w:rsidR="00A26296" w:rsidRDefault="00A26296">
      <w:pPr>
        <w:pStyle w:val="Commentaire"/>
      </w:pPr>
      <w:r>
        <w:t>C. Li et al.</w:t>
      </w:r>
    </w:p>
    <w:p w14:paraId="55D47AEC" w14:textId="77777777" w:rsidR="00A26296" w:rsidRDefault="00A26296">
      <w:pPr>
        <w:pStyle w:val="Commentaire"/>
      </w:pPr>
    </w:p>
    <w:p w14:paraId="6F121767" w14:textId="77777777" w:rsidR="00A26296" w:rsidRDefault="00A26296">
      <w:pPr>
        <w:pStyle w:val="Commentaire"/>
      </w:pPr>
      <w:r>
        <w:t>Extra stuff:</w:t>
      </w:r>
    </w:p>
    <w:p w14:paraId="65617019" w14:textId="77777777" w:rsidR="00A26296" w:rsidRDefault="00A26296">
      <w:pPr>
        <w:pStyle w:val="Commentaire"/>
      </w:pPr>
      <w:r>
        <w:t xml:space="preserve">(Li et al., </w:t>
      </w:r>
    </w:p>
    <w:p w14:paraId="01096B20" w14:textId="77777777" w:rsidR="00A26296" w:rsidRDefault="00A26296">
      <w:pPr>
        <w:pStyle w:val="Commentaire"/>
      </w:pPr>
    </w:p>
    <w:p w14:paraId="216ACB7A" w14:textId="77777777" w:rsidR="00A26296" w:rsidRDefault="00A26296">
      <w:pPr>
        <w:pStyle w:val="Commentaire"/>
      </w:pPr>
      <w:r>
        <w:t>Correct:</w:t>
      </w:r>
    </w:p>
    <w:p w14:paraId="199D67D1" w14:textId="77777777" w:rsidR="00A26296" w:rsidRDefault="00A26296">
      <w:pPr>
        <w:pStyle w:val="Commentaire"/>
      </w:pPr>
      <w:r>
        <w:t>C. Li et al. (2020)</w:t>
      </w:r>
    </w:p>
    <w:p w14:paraId="3F97D55E" w14:textId="46A47F3D" w:rsidR="00A26296" w:rsidRDefault="00A26296">
      <w:pPr>
        <w:pStyle w:val="Commentaire"/>
      </w:pPr>
      <w:r>
        <w:t>(C. Li et al., 2020)</w:t>
      </w:r>
    </w:p>
  </w:comment>
  <w:comment w:id="1660" w:author="Robin Matthews" w:date="2021-07-13T14:20:00Z" w:initials="RM">
    <w:p w14:paraId="3D8D514C" w14:textId="77777777" w:rsidR="00A26296" w:rsidRDefault="00A26296">
      <w:pPr>
        <w:pStyle w:val="Commentaire"/>
      </w:pPr>
      <w:r>
        <w:rPr>
          <w:rStyle w:val="Marquedecommentaire"/>
        </w:rPr>
        <w:annotationRef/>
      </w:r>
      <w:r>
        <w:t>Extra stuff:</w:t>
      </w:r>
    </w:p>
    <w:p w14:paraId="240F2BB3" w14:textId="77777777" w:rsidR="00A26296" w:rsidRDefault="00A26296">
      <w:pPr>
        <w:pStyle w:val="Commentaire"/>
      </w:pPr>
      <w:r>
        <w:t>, )</w:t>
      </w:r>
    </w:p>
    <w:p w14:paraId="730F5D98" w14:textId="77777777" w:rsidR="00A26296" w:rsidRDefault="00A26296">
      <w:pPr>
        <w:pStyle w:val="Commentaire"/>
      </w:pPr>
    </w:p>
    <w:p w14:paraId="579BD9C6" w14:textId="77777777" w:rsidR="00A26296" w:rsidRDefault="00A26296">
      <w:pPr>
        <w:pStyle w:val="Commentaire"/>
      </w:pPr>
      <w:r>
        <w:t>Correct:</w:t>
      </w:r>
    </w:p>
    <w:p w14:paraId="0BA789D1" w14:textId="77777777" w:rsidR="00A26296" w:rsidRDefault="00A26296">
      <w:pPr>
        <w:pStyle w:val="Commentaire"/>
      </w:pPr>
      <w:r>
        <w:t>Sillmann et al. (2019)</w:t>
      </w:r>
    </w:p>
    <w:p w14:paraId="11998773" w14:textId="355EC5FB" w:rsidR="00A26296" w:rsidRDefault="00A26296">
      <w:pPr>
        <w:pStyle w:val="Commentaire"/>
      </w:pPr>
      <w:r>
        <w:t>(Sillmann et al., 2019)</w:t>
      </w:r>
    </w:p>
  </w:comment>
  <w:comment w:id="1662" w:author="Robin Matthews" w:date="2021-07-13T14:20:00Z" w:initials="RM">
    <w:p w14:paraId="229576FC" w14:textId="77777777" w:rsidR="00A26296" w:rsidRDefault="00A26296">
      <w:pPr>
        <w:pStyle w:val="Commentaire"/>
      </w:pPr>
      <w:r>
        <w:rPr>
          <w:rStyle w:val="Marquedecommentaire"/>
        </w:rPr>
        <w:annotationRef/>
      </w:r>
      <w:r>
        <w:t>Extra stuff:</w:t>
      </w:r>
    </w:p>
    <w:p w14:paraId="038A5899" w14:textId="77777777" w:rsidR="00A26296" w:rsidRDefault="00A26296">
      <w:pPr>
        <w:pStyle w:val="Commentaire"/>
      </w:pPr>
      <w:r>
        <w:t>, )</w:t>
      </w:r>
    </w:p>
    <w:p w14:paraId="5230351F" w14:textId="77777777" w:rsidR="00A26296" w:rsidRDefault="00A26296">
      <w:pPr>
        <w:pStyle w:val="Commentaire"/>
      </w:pPr>
    </w:p>
    <w:p w14:paraId="35DB591D" w14:textId="77777777" w:rsidR="00A26296" w:rsidRDefault="00A26296">
      <w:pPr>
        <w:pStyle w:val="Commentaire"/>
      </w:pPr>
      <w:r>
        <w:t>Correct:</w:t>
      </w:r>
    </w:p>
    <w:p w14:paraId="1F15FB27" w14:textId="77777777" w:rsidR="00A26296" w:rsidRDefault="00A26296">
      <w:pPr>
        <w:pStyle w:val="Commentaire"/>
      </w:pPr>
      <w:r>
        <w:t>Sillmann et al. (2019)</w:t>
      </w:r>
    </w:p>
    <w:p w14:paraId="634B38B4" w14:textId="2950C788" w:rsidR="00A26296" w:rsidRDefault="00A26296">
      <w:pPr>
        <w:pStyle w:val="Commentaire"/>
      </w:pPr>
      <w:r>
        <w:t>(Sillmann et al., 2019)</w:t>
      </w:r>
    </w:p>
  </w:comment>
  <w:comment w:id="1668" w:author="Robin Matthews" w:date="2021-07-13T14:20:00Z" w:initials="RM">
    <w:p w14:paraId="689BF2BE" w14:textId="77777777" w:rsidR="00A26296" w:rsidRDefault="00A26296">
      <w:pPr>
        <w:pStyle w:val="Commentaire"/>
      </w:pPr>
      <w:r>
        <w:rPr>
          <w:rStyle w:val="Marquedecommentaire"/>
        </w:rPr>
        <w:annotationRef/>
      </w:r>
      <w:r>
        <w:t>Extra stuff:</w:t>
      </w:r>
    </w:p>
    <w:p w14:paraId="729680FB" w14:textId="77777777" w:rsidR="00A26296" w:rsidRDefault="00A26296">
      <w:pPr>
        <w:pStyle w:val="Commentaire"/>
      </w:pPr>
      <w:r>
        <w:t>, )</w:t>
      </w:r>
    </w:p>
    <w:p w14:paraId="147CF075" w14:textId="77777777" w:rsidR="00A26296" w:rsidRDefault="00A26296">
      <w:pPr>
        <w:pStyle w:val="Commentaire"/>
      </w:pPr>
    </w:p>
    <w:p w14:paraId="54F630D4" w14:textId="77777777" w:rsidR="00A26296" w:rsidRDefault="00A26296">
      <w:pPr>
        <w:pStyle w:val="Commentaire"/>
      </w:pPr>
      <w:r>
        <w:t>Correct:</w:t>
      </w:r>
    </w:p>
    <w:p w14:paraId="63363AD6" w14:textId="77777777" w:rsidR="00A26296" w:rsidRDefault="00A26296">
      <w:pPr>
        <w:pStyle w:val="Commentaire"/>
      </w:pPr>
      <w:r>
        <w:t>Pendergrass et al. (2019)</w:t>
      </w:r>
    </w:p>
    <w:p w14:paraId="420EF15E" w14:textId="327C1A21" w:rsidR="00A26296" w:rsidRDefault="00A26296">
      <w:pPr>
        <w:pStyle w:val="Commentaire"/>
      </w:pPr>
      <w:r>
        <w:t>(Pendergrass et al., 2019)</w:t>
      </w:r>
    </w:p>
  </w:comment>
  <w:comment w:id="1673" w:author="Robin Matthews" w:date="2021-07-13T14:20:00Z" w:initials="RM">
    <w:p w14:paraId="178CBB50" w14:textId="77777777" w:rsidR="00A26296" w:rsidRDefault="00A26296">
      <w:pPr>
        <w:pStyle w:val="Commentaire"/>
      </w:pPr>
      <w:r>
        <w:rPr>
          <w:rStyle w:val="Marquedecommentaire"/>
        </w:rPr>
        <w:annotationRef/>
      </w:r>
      <w:r>
        <w:t>Not found:</w:t>
      </w:r>
    </w:p>
    <w:p w14:paraId="07F4E9B8" w14:textId="77777777" w:rsidR="00A26296" w:rsidRDefault="00A26296">
      <w:pPr>
        <w:pStyle w:val="Commentaire"/>
      </w:pPr>
      <w:r>
        <w:t>C. Li et al.</w:t>
      </w:r>
    </w:p>
    <w:p w14:paraId="5A48F0A1" w14:textId="77777777" w:rsidR="00A26296" w:rsidRDefault="00A26296">
      <w:pPr>
        <w:pStyle w:val="Commentaire"/>
      </w:pPr>
    </w:p>
    <w:p w14:paraId="45D5B39D" w14:textId="77777777" w:rsidR="00A26296" w:rsidRDefault="00A26296">
      <w:pPr>
        <w:pStyle w:val="Commentaire"/>
      </w:pPr>
      <w:r>
        <w:t>Extra stuff:</w:t>
      </w:r>
    </w:p>
    <w:p w14:paraId="029BE4D0" w14:textId="77777777" w:rsidR="00A26296" w:rsidRDefault="00A26296">
      <w:pPr>
        <w:pStyle w:val="Commentaire"/>
      </w:pPr>
      <w:r>
        <w:t>(Li et al., a)</w:t>
      </w:r>
    </w:p>
    <w:p w14:paraId="3C371F4B" w14:textId="77777777" w:rsidR="00A26296" w:rsidRDefault="00A26296">
      <w:pPr>
        <w:pStyle w:val="Commentaire"/>
      </w:pPr>
    </w:p>
    <w:p w14:paraId="1CE11825" w14:textId="77777777" w:rsidR="00A26296" w:rsidRDefault="00A26296">
      <w:pPr>
        <w:pStyle w:val="Commentaire"/>
      </w:pPr>
      <w:r>
        <w:t>Correct:</w:t>
      </w:r>
    </w:p>
    <w:p w14:paraId="6CFC1E90" w14:textId="77777777" w:rsidR="00A26296" w:rsidRDefault="00A26296">
      <w:pPr>
        <w:pStyle w:val="Commentaire"/>
      </w:pPr>
      <w:r>
        <w:t>C. Li et al. (2020)</w:t>
      </w:r>
    </w:p>
    <w:p w14:paraId="5989E9C5" w14:textId="1F2D622B" w:rsidR="00A26296" w:rsidRDefault="00A26296">
      <w:pPr>
        <w:pStyle w:val="Commentaire"/>
      </w:pPr>
      <w:r>
        <w:t>(C. Li et al., 2020)</w:t>
      </w:r>
    </w:p>
  </w:comment>
  <w:comment w:id="1678" w:author="Robin Matthews" w:date="2021-07-13T14:20:00Z" w:initials="RM">
    <w:p w14:paraId="107D09DC" w14:textId="77777777" w:rsidR="00A26296" w:rsidRDefault="00A26296">
      <w:pPr>
        <w:pStyle w:val="Commentaire"/>
      </w:pPr>
      <w:r>
        <w:rPr>
          <w:rStyle w:val="Marquedecommentaire"/>
        </w:rPr>
        <w:annotationRef/>
      </w:r>
      <w:r>
        <w:t>Not found:</w:t>
      </w:r>
    </w:p>
    <w:p w14:paraId="3E22257B" w14:textId="77777777" w:rsidR="00A26296" w:rsidRDefault="00A26296">
      <w:pPr>
        <w:pStyle w:val="Commentaire"/>
      </w:pPr>
      <w:r>
        <w:t>C. Li et al.</w:t>
      </w:r>
    </w:p>
    <w:p w14:paraId="3398D7FD" w14:textId="77777777" w:rsidR="00A26296" w:rsidRDefault="00A26296">
      <w:pPr>
        <w:pStyle w:val="Commentaire"/>
      </w:pPr>
    </w:p>
    <w:p w14:paraId="4967B07D" w14:textId="77777777" w:rsidR="00A26296" w:rsidRDefault="00A26296">
      <w:pPr>
        <w:pStyle w:val="Commentaire"/>
      </w:pPr>
      <w:r>
        <w:t>Extra stuff:</w:t>
      </w:r>
    </w:p>
    <w:p w14:paraId="2670E9A1" w14:textId="77777777" w:rsidR="00A26296" w:rsidRDefault="00A26296">
      <w:pPr>
        <w:pStyle w:val="Commentaire"/>
      </w:pPr>
      <w:r>
        <w:t xml:space="preserve">(Li et al., </w:t>
      </w:r>
    </w:p>
    <w:p w14:paraId="532B4F66" w14:textId="77777777" w:rsidR="00A26296" w:rsidRDefault="00A26296">
      <w:pPr>
        <w:pStyle w:val="Commentaire"/>
      </w:pPr>
    </w:p>
    <w:p w14:paraId="59293F77" w14:textId="77777777" w:rsidR="00A26296" w:rsidRDefault="00A26296">
      <w:pPr>
        <w:pStyle w:val="Commentaire"/>
      </w:pPr>
      <w:r>
        <w:t>Correct:</w:t>
      </w:r>
    </w:p>
    <w:p w14:paraId="7B02F7F7" w14:textId="77777777" w:rsidR="00A26296" w:rsidRDefault="00A26296">
      <w:pPr>
        <w:pStyle w:val="Commentaire"/>
      </w:pPr>
      <w:r>
        <w:t>C. Li et al. (2020)</w:t>
      </w:r>
    </w:p>
    <w:p w14:paraId="313BD13F" w14:textId="3BEFAC34" w:rsidR="00A26296" w:rsidRDefault="00A26296">
      <w:pPr>
        <w:pStyle w:val="Commentaire"/>
      </w:pPr>
      <w:r>
        <w:t>(C. Li et al., 2020)</w:t>
      </w:r>
    </w:p>
  </w:comment>
  <w:comment w:id="1686" w:author="Robin Matthews" w:date="2021-07-13T14:20:00Z" w:initials="RM">
    <w:p w14:paraId="5D775D1D" w14:textId="77777777" w:rsidR="00A26296" w:rsidRDefault="00A26296">
      <w:pPr>
        <w:pStyle w:val="Commentaire"/>
      </w:pPr>
      <w:r>
        <w:rPr>
          <w:rStyle w:val="Marquedecommentaire"/>
        </w:rPr>
        <w:annotationRef/>
      </w:r>
      <w:r>
        <w:t>Extra stuff:</w:t>
      </w:r>
    </w:p>
    <w:p w14:paraId="62A8E93C" w14:textId="77777777" w:rsidR="00A26296" w:rsidRDefault="00A26296">
      <w:pPr>
        <w:pStyle w:val="Commentaire"/>
      </w:pPr>
      <w:r>
        <w:t>, a)</w:t>
      </w:r>
    </w:p>
    <w:p w14:paraId="35BE5B8E" w14:textId="77777777" w:rsidR="00A26296" w:rsidRDefault="00A26296">
      <w:pPr>
        <w:pStyle w:val="Commentaire"/>
      </w:pPr>
    </w:p>
    <w:p w14:paraId="262AAD00" w14:textId="77777777" w:rsidR="00A26296" w:rsidRDefault="00A26296">
      <w:pPr>
        <w:pStyle w:val="Commentaire"/>
      </w:pPr>
      <w:r>
        <w:t>Correct:</w:t>
      </w:r>
    </w:p>
    <w:p w14:paraId="5DBCB3AA" w14:textId="77777777" w:rsidR="00A26296" w:rsidRDefault="00A26296">
      <w:pPr>
        <w:pStyle w:val="Commentaire"/>
      </w:pPr>
      <w:r>
        <w:t>Lin et al. (2016, 2018)</w:t>
      </w:r>
    </w:p>
    <w:p w14:paraId="043AA141" w14:textId="2B455CB2" w:rsidR="00A26296" w:rsidRDefault="00A26296">
      <w:pPr>
        <w:pStyle w:val="Commentaire"/>
      </w:pPr>
      <w:r>
        <w:t>(Lin et al., 2016, 2018)</w:t>
      </w:r>
    </w:p>
  </w:comment>
  <w:comment w:id="1692" w:author="Robin Matthews" w:date="2021-07-13T14:20:00Z" w:initials="RM">
    <w:p w14:paraId="2FE2FE5C" w14:textId="77777777" w:rsidR="00A26296" w:rsidRDefault="00A26296">
      <w:pPr>
        <w:pStyle w:val="Commentaire"/>
      </w:pPr>
      <w:r>
        <w:rPr>
          <w:rStyle w:val="Marquedecommentaire"/>
        </w:rPr>
        <w:annotationRef/>
      </w:r>
      <w:r>
        <w:t>Not found:</w:t>
      </w:r>
    </w:p>
    <w:p w14:paraId="16A498CF" w14:textId="77777777" w:rsidR="00A26296" w:rsidRDefault="00A26296">
      <w:pPr>
        <w:pStyle w:val="Commentaire"/>
      </w:pPr>
      <w:r>
        <w:t>C. Li et al.</w:t>
      </w:r>
    </w:p>
    <w:p w14:paraId="2F217C9A" w14:textId="77777777" w:rsidR="00A26296" w:rsidRDefault="00A26296">
      <w:pPr>
        <w:pStyle w:val="Commentaire"/>
      </w:pPr>
    </w:p>
    <w:p w14:paraId="077F0540" w14:textId="77777777" w:rsidR="00A26296" w:rsidRDefault="00A26296">
      <w:pPr>
        <w:pStyle w:val="Commentaire"/>
      </w:pPr>
      <w:r>
        <w:t>Extra stuff:</w:t>
      </w:r>
    </w:p>
    <w:p w14:paraId="26CEB30E" w14:textId="77777777" w:rsidR="00A26296" w:rsidRDefault="00A26296">
      <w:pPr>
        <w:pStyle w:val="Commentaire"/>
      </w:pPr>
      <w:r>
        <w:t>(Li et al., a)</w:t>
      </w:r>
    </w:p>
    <w:p w14:paraId="416A0AEA" w14:textId="77777777" w:rsidR="00A26296" w:rsidRDefault="00A26296">
      <w:pPr>
        <w:pStyle w:val="Commentaire"/>
      </w:pPr>
    </w:p>
    <w:p w14:paraId="3581E0A8" w14:textId="77777777" w:rsidR="00A26296" w:rsidRDefault="00A26296">
      <w:pPr>
        <w:pStyle w:val="Commentaire"/>
      </w:pPr>
      <w:r>
        <w:t>Correct:</w:t>
      </w:r>
    </w:p>
    <w:p w14:paraId="232CBFD3" w14:textId="77777777" w:rsidR="00A26296" w:rsidRDefault="00A26296">
      <w:pPr>
        <w:pStyle w:val="Commentaire"/>
      </w:pPr>
      <w:r>
        <w:t>C. Li et al. (2020)</w:t>
      </w:r>
    </w:p>
    <w:p w14:paraId="7F7A0FF4" w14:textId="06C7B3C8" w:rsidR="00A26296" w:rsidRDefault="00A26296">
      <w:pPr>
        <w:pStyle w:val="Commentaire"/>
      </w:pPr>
      <w:r>
        <w:t>(C. Li et al., 2020)</w:t>
      </w:r>
    </w:p>
  </w:comment>
  <w:comment w:id="1701" w:author="Robin Matthews" w:date="2021-07-13T14:20:00Z" w:initials="RM">
    <w:p w14:paraId="165A59C3" w14:textId="77777777" w:rsidR="00A26296" w:rsidRDefault="00A26296">
      <w:pPr>
        <w:pStyle w:val="Commentaire"/>
      </w:pPr>
      <w:r>
        <w:rPr>
          <w:rStyle w:val="Marquedecommentaire"/>
        </w:rPr>
        <w:annotationRef/>
      </w:r>
      <w:r>
        <w:t>Not found:</w:t>
      </w:r>
    </w:p>
    <w:p w14:paraId="5D142EA9" w14:textId="77777777" w:rsidR="00A26296" w:rsidRDefault="00A26296">
      <w:pPr>
        <w:pStyle w:val="Commentaire"/>
      </w:pPr>
      <w:r>
        <w:t>C. Li et al.</w:t>
      </w:r>
    </w:p>
    <w:p w14:paraId="72A0A1BD" w14:textId="77777777" w:rsidR="00A26296" w:rsidRDefault="00A26296">
      <w:pPr>
        <w:pStyle w:val="Commentaire"/>
      </w:pPr>
    </w:p>
    <w:p w14:paraId="4E5B856F" w14:textId="77777777" w:rsidR="00A26296" w:rsidRDefault="00A26296">
      <w:pPr>
        <w:pStyle w:val="Commentaire"/>
      </w:pPr>
      <w:r>
        <w:t>Extra stuff:</w:t>
      </w:r>
    </w:p>
    <w:p w14:paraId="25C506E0" w14:textId="77777777" w:rsidR="00A26296" w:rsidRDefault="00A26296">
      <w:pPr>
        <w:pStyle w:val="Commentaire"/>
      </w:pPr>
      <w:r>
        <w:t xml:space="preserve">(Li et al., </w:t>
      </w:r>
    </w:p>
    <w:p w14:paraId="708D02DB" w14:textId="77777777" w:rsidR="00A26296" w:rsidRDefault="00A26296">
      <w:pPr>
        <w:pStyle w:val="Commentaire"/>
      </w:pPr>
    </w:p>
    <w:p w14:paraId="3D0E8025" w14:textId="77777777" w:rsidR="00A26296" w:rsidRDefault="00A26296">
      <w:pPr>
        <w:pStyle w:val="Commentaire"/>
      </w:pPr>
      <w:r>
        <w:t>Correct:</w:t>
      </w:r>
    </w:p>
    <w:p w14:paraId="4F705ACB" w14:textId="77777777" w:rsidR="00A26296" w:rsidRDefault="00A26296">
      <w:pPr>
        <w:pStyle w:val="Commentaire"/>
      </w:pPr>
      <w:r>
        <w:t>C. Li et al. (2020)</w:t>
      </w:r>
    </w:p>
    <w:p w14:paraId="3B1F1E9D" w14:textId="24580E5E" w:rsidR="00A26296" w:rsidRDefault="00A26296">
      <w:pPr>
        <w:pStyle w:val="Commentaire"/>
      </w:pPr>
      <w:r>
        <w:t>(C. Li et al., 2020)</w:t>
      </w:r>
    </w:p>
  </w:comment>
  <w:comment w:id="1712" w:author="Robin Matthews" w:date="2021-07-13T14:20:00Z" w:initials="RM">
    <w:p w14:paraId="56185195" w14:textId="77777777" w:rsidR="00A26296" w:rsidRDefault="00A26296">
      <w:pPr>
        <w:pStyle w:val="Commentaire"/>
      </w:pPr>
      <w:r>
        <w:rPr>
          <w:rStyle w:val="Marquedecommentaire"/>
        </w:rPr>
        <w:annotationRef/>
      </w:r>
      <w:r>
        <w:t>Extra stuff:</w:t>
      </w:r>
    </w:p>
    <w:p w14:paraId="2E2F7AD7" w14:textId="77777777" w:rsidR="00A26296" w:rsidRDefault="00A26296">
      <w:pPr>
        <w:pStyle w:val="Commentaire"/>
      </w:pPr>
      <w:r>
        <w:t xml:space="preserve">, </w:t>
      </w:r>
    </w:p>
    <w:p w14:paraId="7EC8AB1A" w14:textId="77777777" w:rsidR="00A26296" w:rsidRDefault="00A26296">
      <w:pPr>
        <w:pStyle w:val="Commentaire"/>
      </w:pPr>
    </w:p>
    <w:p w14:paraId="3B0E0F4A" w14:textId="77777777" w:rsidR="00A26296" w:rsidRDefault="00A26296">
      <w:pPr>
        <w:pStyle w:val="Commentaire"/>
      </w:pPr>
      <w:r>
        <w:t>Correct:</w:t>
      </w:r>
    </w:p>
    <w:p w14:paraId="721E704A" w14:textId="77777777" w:rsidR="00A26296" w:rsidRDefault="00A26296">
      <w:pPr>
        <w:pStyle w:val="Commentaire"/>
      </w:pPr>
      <w:r>
        <w:t>Fischer and Knutti (2015)</w:t>
      </w:r>
    </w:p>
    <w:p w14:paraId="49481C16" w14:textId="14C6AF43" w:rsidR="00A26296" w:rsidRDefault="00A26296">
      <w:pPr>
        <w:pStyle w:val="Commentaire"/>
      </w:pPr>
      <w:r>
        <w:t>(Fischer and Knutti, 2015)</w:t>
      </w:r>
    </w:p>
  </w:comment>
  <w:comment w:id="1713" w:author="Robin Matthews" w:date="2021-07-13T14:20:00Z" w:initials="RM">
    <w:p w14:paraId="180407D5" w14:textId="77777777" w:rsidR="00A26296" w:rsidRDefault="00A26296">
      <w:pPr>
        <w:pStyle w:val="Commentaire"/>
      </w:pPr>
      <w:r>
        <w:rPr>
          <w:rStyle w:val="Marquedecommentaire"/>
        </w:rPr>
        <w:annotationRef/>
      </w:r>
      <w:r>
        <w:t>Not found:</w:t>
      </w:r>
    </w:p>
    <w:p w14:paraId="29A3EBC8" w14:textId="77777777" w:rsidR="00A26296" w:rsidRDefault="00A26296">
      <w:pPr>
        <w:pStyle w:val="Commentaire"/>
      </w:pPr>
      <w:r>
        <w:t>C. Li et al.</w:t>
      </w:r>
    </w:p>
    <w:p w14:paraId="5C5DD13A" w14:textId="77777777" w:rsidR="00A26296" w:rsidRDefault="00A26296">
      <w:pPr>
        <w:pStyle w:val="Commentaire"/>
      </w:pPr>
    </w:p>
    <w:p w14:paraId="5DBCA892" w14:textId="77777777" w:rsidR="00A26296" w:rsidRDefault="00A26296">
      <w:pPr>
        <w:pStyle w:val="Commentaire"/>
      </w:pPr>
      <w:r>
        <w:t>Extra stuff:</w:t>
      </w:r>
    </w:p>
    <w:p w14:paraId="5BD45244" w14:textId="77777777" w:rsidR="00A26296" w:rsidRDefault="00A26296">
      <w:pPr>
        <w:pStyle w:val="Commentaire"/>
      </w:pPr>
      <w:r>
        <w:t xml:space="preserve">Li et al., </w:t>
      </w:r>
    </w:p>
    <w:p w14:paraId="6731DF0B" w14:textId="77777777" w:rsidR="00A26296" w:rsidRDefault="00A26296">
      <w:pPr>
        <w:pStyle w:val="Commentaire"/>
      </w:pPr>
    </w:p>
    <w:p w14:paraId="5365EBC1" w14:textId="77777777" w:rsidR="00A26296" w:rsidRDefault="00A26296">
      <w:pPr>
        <w:pStyle w:val="Commentaire"/>
      </w:pPr>
      <w:r>
        <w:t>Correct:</w:t>
      </w:r>
    </w:p>
    <w:p w14:paraId="39A50762" w14:textId="77777777" w:rsidR="00A26296" w:rsidRDefault="00A26296">
      <w:pPr>
        <w:pStyle w:val="Commentaire"/>
      </w:pPr>
      <w:r>
        <w:t>C. Li et al. (2020)</w:t>
      </w:r>
    </w:p>
    <w:p w14:paraId="15AE3A63" w14:textId="0B191AE3" w:rsidR="00A26296" w:rsidRDefault="00A26296">
      <w:pPr>
        <w:pStyle w:val="Commentaire"/>
      </w:pPr>
      <w:r>
        <w:t>(C. Li et al., 2020)</w:t>
      </w:r>
    </w:p>
  </w:comment>
  <w:comment w:id="1714" w:author="Robin Matthews" w:date="2021-07-13T14:20:00Z" w:initials="RM">
    <w:p w14:paraId="3CBB5A94" w14:textId="77777777" w:rsidR="00A26296" w:rsidRDefault="00A26296">
      <w:pPr>
        <w:pStyle w:val="Commentaire"/>
      </w:pPr>
      <w:r>
        <w:rPr>
          <w:rStyle w:val="Marquedecommentaire"/>
        </w:rPr>
        <w:annotationRef/>
      </w:r>
      <w:r>
        <w:t>Extra stuff:</w:t>
      </w:r>
    </w:p>
    <w:p w14:paraId="50989F4C" w14:textId="77777777" w:rsidR="00A26296" w:rsidRDefault="00A26296">
      <w:pPr>
        <w:pStyle w:val="Commentaire"/>
      </w:pPr>
      <w:r>
        <w:t>, )</w:t>
      </w:r>
    </w:p>
    <w:p w14:paraId="259BE623" w14:textId="77777777" w:rsidR="00A26296" w:rsidRDefault="00A26296">
      <w:pPr>
        <w:pStyle w:val="Commentaire"/>
      </w:pPr>
    </w:p>
    <w:p w14:paraId="56A3537C" w14:textId="77777777" w:rsidR="00A26296" w:rsidRDefault="00A26296">
      <w:pPr>
        <w:pStyle w:val="Commentaire"/>
      </w:pPr>
      <w:r>
        <w:t>Correct:</w:t>
      </w:r>
    </w:p>
    <w:p w14:paraId="2B9E4707" w14:textId="77777777" w:rsidR="00A26296" w:rsidRDefault="00A26296">
      <w:pPr>
        <w:pStyle w:val="Commentaire"/>
      </w:pPr>
      <w:r>
        <w:t>Kharin et al. (2018)</w:t>
      </w:r>
    </w:p>
    <w:p w14:paraId="04F807F5" w14:textId="7217B26E" w:rsidR="00A26296" w:rsidRDefault="00A26296">
      <w:pPr>
        <w:pStyle w:val="Commentaire"/>
      </w:pPr>
      <w:r>
        <w:t>(Kharin et al., 2018)</w:t>
      </w:r>
    </w:p>
  </w:comment>
  <w:comment w:id="1715" w:author="Robin Matthews" w:date="2021-07-13T14:20:00Z" w:initials="RM">
    <w:p w14:paraId="759BA69E" w14:textId="77777777" w:rsidR="00A26296" w:rsidRDefault="00A26296">
      <w:pPr>
        <w:pStyle w:val="Commentaire"/>
      </w:pPr>
      <w:r>
        <w:rPr>
          <w:rStyle w:val="Marquedecommentaire"/>
        </w:rPr>
        <w:annotationRef/>
      </w:r>
      <w:r>
        <w:t>Not found:</w:t>
      </w:r>
    </w:p>
    <w:p w14:paraId="012AB440" w14:textId="77777777" w:rsidR="00A26296" w:rsidRDefault="00A26296">
      <w:pPr>
        <w:pStyle w:val="Commentaire"/>
      </w:pPr>
      <w:r>
        <w:t>C. Li et al.</w:t>
      </w:r>
    </w:p>
    <w:p w14:paraId="00DC4DE6" w14:textId="77777777" w:rsidR="00A26296" w:rsidRDefault="00A26296">
      <w:pPr>
        <w:pStyle w:val="Commentaire"/>
      </w:pPr>
    </w:p>
    <w:p w14:paraId="41BA2931" w14:textId="77777777" w:rsidR="00A26296" w:rsidRDefault="00A26296">
      <w:pPr>
        <w:pStyle w:val="Commentaire"/>
      </w:pPr>
      <w:r>
        <w:t>Extra stuff:</w:t>
      </w:r>
    </w:p>
    <w:p w14:paraId="1057B400" w14:textId="77777777" w:rsidR="00A26296" w:rsidRDefault="00A26296">
      <w:pPr>
        <w:pStyle w:val="Commentaire"/>
      </w:pPr>
      <w:r>
        <w:t>Li et al., )</w:t>
      </w:r>
    </w:p>
    <w:p w14:paraId="32CC2C75" w14:textId="77777777" w:rsidR="00A26296" w:rsidRDefault="00A26296">
      <w:pPr>
        <w:pStyle w:val="Commentaire"/>
      </w:pPr>
    </w:p>
    <w:p w14:paraId="69E4AE5D" w14:textId="77777777" w:rsidR="00A26296" w:rsidRDefault="00A26296">
      <w:pPr>
        <w:pStyle w:val="Commentaire"/>
      </w:pPr>
      <w:r>
        <w:t>Correct:</w:t>
      </w:r>
    </w:p>
    <w:p w14:paraId="3C0588C7" w14:textId="77777777" w:rsidR="00A26296" w:rsidRDefault="00A26296">
      <w:pPr>
        <w:pStyle w:val="Commentaire"/>
      </w:pPr>
      <w:r>
        <w:t>C. Li et al. (2020)</w:t>
      </w:r>
    </w:p>
    <w:p w14:paraId="2189557B" w14:textId="3B5CFD5B" w:rsidR="00A26296" w:rsidRDefault="00A26296">
      <w:pPr>
        <w:pStyle w:val="Commentaire"/>
      </w:pPr>
      <w:r>
        <w:t>(C. Li et al., 2020)</w:t>
      </w:r>
    </w:p>
  </w:comment>
  <w:comment w:id="1721" w:author="Robin Matthews" w:date="2021-07-13T14:20:00Z" w:initials="RM">
    <w:p w14:paraId="77C87051" w14:textId="77777777" w:rsidR="00A26296" w:rsidRDefault="00A26296">
      <w:pPr>
        <w:pStyle w:val="Commentaire"/>
      </w:pPr>
      <w:r>
        <w:rPr>
          <w:rStyle w:val="Marquedecommentaire"/>
        </w:rPr>
        <w:annotationRef/>
      </w:r>
      <w:r>
        <w:t>Not found:</w:t>
      </w:r>
    </w:p>
    <w:p w14:paraId="45BC56E8" w14:textId="77777777" w:rsidR="00A26296" w:rsidRDefault="00A26296">
      <w:pPr>
        <w:pStyle w:val="Commentaire"/>
      </w:pPr>
      <w:r>
        <w:t>C. Li et al.</w:t>
      </w:r>
    </w:p>
    <w:p w14:paraId="048B334A" w14:textId="77777777" w:rsidR="00A26296" w:rsidRDefault="00A26296">
      <w:pPr>
        <w:pStyle w:val="Commentaire"/>
      </w:pPr>
    </w:p>
    <w:p w14:paraId="5D9EA8BD" w14:textId="77777777" w:rsidR="00A26296" w:rsidRDefault="00A26296">
      <w:pPr>
        <w:pStyle w:val="Commentaire"/>
      </w:pPr>
      <w:r>
        <w:t>Extra stuff:</w:t>
      </w:r>
    </w:p>
    <w:p w14:paraId="143F0142" w14:textId="77777777" w:rsidR="00A26296" w:rsidRDefault="00A26296">
      <w:pPr>
        <w:pStyle w:val="Commentaire"/>
      </w:pPr>
      <w:r>
        <w:t>(Li et al., a)</w:t>
      </w:r>
    </w:p>
    <w:p w14:paraId="74DAD8D8" w14:textId="77777777" w:rsidR="00A26296" w:rsidRDefault="00A26296">
      <w:pPr>
        <w:pStyle w:val="Commentaire"/>
      </w:pPr>
    </w:p>
    <w:p w14:paraId="2F012052" w14:textId="77777777" w:rsidR="00A26296" w:rsidRDefault="00A26296">
      <w:pPr>
        <w:pStyle w:val="Commentaire"/>
      </w:pPr>
      <w:r>
        <w:t>Correct:</w:t>
      </w:r>
    </w:p>
    <w:p w14:paraId="4862C709" w14:textId="77777777" w:rsidR="00A26296" w:rsidRDefault="00A26296">
      <w:pPr>
        <w:pStyle w:val="Commentaire"/>
      </w:pPr>
      <w:r>
        <w:t>C. Li et al. (2019)</w:t>
      </w:r>
    </w:p>
    <w:p w14:paraId="72D29C97" w14:textId="107A768B" w:rsidR="00A26296" w:rsidRDefault="00A26296">
      <w:pPr>
        <w:pStyle w:val="Commentaire"/>
      </w:pPr>
      <w:r>
        <w:t>(C. Li et al., 2019)</w:t>
      </w:r>
    </w:p>
  </w:comment>
  <w:comment w:id="1727" w:author="Robin Matthews" w:date="2021-07-13T22:20:00Z" w:initials="RM">
    <w:p w14:paraId="1E475633" w14:textId="77777777" w:rsidR="000150C8" w:rsidRDefault="000150C8">
      <w:pPr>
        <w:pStyle w:val="Commentaire"/>
      </w:pPr>
      <w:r>
        <w:rPr>
          <w:rStyle w:val="Marquedecommentaire"/>
        </w:rPr>
        <w:annotationRef/>
      </w:r>
      <w:r>
        <w:t>Mendeley field contains Fowler et al. 2021 rather than 2020.</w:t>
      </w:r>
    </w:p>
    <w:p w14:paraId="168E96C7" w14:textId="77777777" w:rsidR="000150C8" w:rsidRDefault="000150C8" w:rsidP="000150C8">
      <w:pPr>
        <w:autoSpaceDE w:val="0"/>
        <w:autoSpaceDN w:val="0"/>
        <w:adjustRightInd w:val="0"/>
        <w:ind w:left="480" w:hanging="480"/>
        <w:rPr>
          <w:rFonts w:cs="Times New Roman"/>
          <w:noProof/>
          <w:szCs w:val="24"/>
        </w:rPr>
      </w:pPr>
    </w:p>
    <w:p w14:paraId="1890B023" w14:textId="1B69DC25" w:rsidR="000150C8" w:rsidRPr="000150C8" w:rsidRDefault="000150C8" w:rsidP="000150C8">
      <w:pPr>
        <w:autoSpaceDE w:val="0"/>
        <w:autoSpaceDN w:val="0"/>
        <w:adjustRightInd w:val="0"/>
        <w:ind w:left="480" w:hanging="480"/>
        <w:rPr>
          <w:rFonts w:cs="Times New Roman"/>
          <w:noProof/>
          <w:szCs w:val="24"/>
        </w:rPr>
      </w:pPr>
      <w:r w:rsidRPr="00D85C4A">
        <w:rPr>
          <w:rFonts w:cs="Times New Roman"/>
          <w:noProof/>
          <w:szCs w:val="24"/>
        </w:rPr>
        <w:t xml:space="preserve">Fowler, H. J., Lenderink, G., Prein, A. F., Westra, S., Allan, R. P., Ban, N., et al. (2021). Anthropogenic intensification of short-duration rainfall extremes. </w:t>
      </w:r>
      <w:r w:rsidRPr="00D85C4A">
        <w:rPr>
          <w:rFonts w:cs="Times New Roman"/>
          <w:i/>
          <w:iCs/>
          <w:noProof/>
          <w:szCs w:val="24"/>
        </w:rPr>
        <w:t>Nat. Rev. Earth Environ.</w:t>
      </w:r>
      <w:r w:rsidRPr="00D85C4A">
        <w:rPr>
          <w:rFonts w:cs="Times New Roman"/>
          <w:noProof/>
          <w:szCs w:val="24"/>
        </w:rPr>
        <w:t xml:space="preserve"> 2, 107–122. doi:10.1038/s43017-020-00128-6.</w:t>
      </w:r>
    </w:p>
    <w:p w14:paraId="4D5198A0" w14:textId="77777777" w:rsidR="000150C8" w:rsidRDefault="000150C8">
      <w:pPr>
        <w:pStyle w:val="Commentaire"/>
      </w:pPr>
    </w:p>
    <w:p w14:paraId="63FF77B2" w14:textId="11BF9EB7" w:rsidR="000150C8" w:rsidRDefault="000150C8">
      <w:pPr>
        <w:pStyle w:val="Commentaire"/>
      </w:pPr>
      <w:r>
        <w:t>Is 2021 correct?</w:t>
      </w:r>
    </w:p>
  </w:comment>
  <w:comment w:id="1731" w:author="Robin Matthews" w:date="2021-07-13T14:20:00Z" w:initials="RM">
    <w:p w14:paraId="52F5DC30" w14:textId="77777777" w:rsidR="00A26296" w:rsidRDefault="00A26296">
      <w:pPr>
        <w:pStyle w:val="Commentaire"/>
      </w:pPr>
      <w:r>
        <w:rPr>
          <w:rStyle w:val="Marquedecommentaire"/>
        </w:rPr>
        <w:annotationRef/>
      </w:r>
      <w:r>
        <w:t>Extra stuff:</w:t>
      </w:r>
    </w:p>
    <w:p w14:paraId="38A78BBD" w14:textId="77777777" w:rsidR="00A26296" w:rsidRDefault="00A26296">
      <w:pPr>
        <w:pStyle w:val="Commentaire"/>
      </w:pPr>
      <w:r>
        <w:t>(; ; ; ;</w:t>
      </w:r>
    </w:p>
    <w:p w14:paraId="74CB8192" w14:textId="77777777" w:rsidR="00A26296" w:rsidRDefault="00A26296">
      <w:pPr>
        <w:pStyle w:val="Commentaire"/>
      </w:pPr>
    </w:p>
    <w:p w14:paraId="52A93F3D" w14:textId="77777777" w:rsidR="00A26296" w:rsidRDefault="00A26296">
      <w:pPr>
        <w:pStyle w:val="Commentaire"/>
      </w:pPr>
      <w:r>
        <w:t>Correct:</w:t>
      </w:r>
    </w:p>
    <w:p w14:paraId="66CFF0A8" w14:textId="41EBE9EA" w:rsidR="00A26296" w:rsidRDefault="00A26296">
      <w:pPr>
        <w:pStyle w:val="Commentaire"/>
      </w:pPr>
      <w:r>
        <w:t>(Kendon et al., 2014, 2019; Ban et al., 2015; Prein et al., 2016b; Helsen et al., 2020)</w:t>
      </w:r>
    </w:p>
  </w:comment>
  <w:comment w:id="1732" w:author="Robin Matthews" w:date="2021-07-13T14:20:00Z" w:initials="RM">
    <w:p w14:paraId="0582A9A6" w14:textId="77777777" w:rsidR="00A26296" w:rsidRDefault="00A26296">
      <w:pPr>
        <w:pStyle w:val="Commentaire"/>
      </w:pPr>
      <w:r>
        <w:rPr>
          <w:rStyle w:val="Marquedecommentaire"/>
        </w:rPr>
        <w:annotationRef/>
      </w:r>
      <w:r>
        <w:t>Not found:</w:t>
      </w:r>
    </w:p>
    <w:p w14:paraId="6B6F544D" w14:textId="77777777" w:rsidR="00A26296" w:rsidRDefault="00A26296">
      <w:pPr>
        <w:pStyle w:val="Commentaire"/>
      </w:pPr>
      <w:r>
        <w:t>2021</w:t>
      </w:r>
    </w:p>
    <w:p w14:paraId="4E70D6DC" w14:textId="77777777" w:rsidR="00A26296" w:rsidRDefault="00A26296">
      <w:pPr>
        <w:pStyle w:val="Commentaire"/>
      </w:pPr>
    </w:p>
    <w:p w14:paraId="58848554" w14:textId="77777777" w:rsidR="00A26296" w:rsidRDefault="00A26296">
      <w:pPr>
        <w:pStyle w:val="Commentaire"/>
      </w:pPr>
      <w:r>
        <w:t>Extra stuff:</w:t>
      </w:r>
    </w:p>
    <w:p w14:paraId="4AA2F853" w14:textId="77777777" w:rsidR="00A26296" w:rsidRDefault="00A26296">
      <w:pPr>
        <w:pStyle w:val="Commentaire"/>
      </w:pPr>
      <w:r>
        <w:t>, 2020)</w:t>
      </w:r>
    </w:p>
    <w:p w14:paraId="29F6FFE9" w14:textId="77777777" w:rsidR="00A26296" w:rsidRDefault="00A26296">
      <w:pPr>
        <w:pStyle w:val="Commentaire"/>
      </w:pPr>
    </w:p>
    <w:p w14:paraId="1C33C63A" w14:textId="77777777" w:rsidR="00A26296" w:rsidRDefault="00A26296">
      <w:pPr>
        <w:pStyle w:val="Commentaire"/>
      </w:pPr>
      <w:r>
        <w:t>Correct:</w:t>
      </w:r>
    </w:p>
    <w:p w14:paraId="3A08EEB3" w14:textId="77777777" w:rsidR="00A26296" w:rsidRDefault="00A26296">
      <w:pPr>
        <w:pStyle w:val="Commentaire"/>
      </w:pPr>
      <w:r>
        <w:t>Fowler et al. (2021)</w:t>
      </w:r>
    </w:p>
    <w:p w14:paraId="4F08D624" w14:textId="03BA1F20" w:rsidR="00A26296" w:rsidRDefault="00A26296">
      <w:pPr>
        <w:pStyle w:val="Commentaire"/>
      </w:pPr>
      <w:r>
        <w:t>(Fowler et al., 2021)</w:t>
      </w:r>
    </w:p>
  </w:comment>
  <w:comment w:id="1736" w:author="Robin Matthews" w:date="2021-07-13T14:20:00Z" w:initials="RM">
    <w:p w14:paraId="5185D1AD" w14:textId="77777777" w:rsidR="00A26296" w:rsidRDefault="00A26296">
      <w:pPr>
        <w:pStyle w:val="Commentaire"/>
      </w:pPr>
      <w:r>
        <w:rPr>
          <w:rStyle w:val="Marquedecommentaire"/>
        </w:rPr>
        <w:annotationRef/>
      </w:r>
      <w:r>
        <w:t>Extra stuff:</w:t>
      </w:r>
    </w:p>
    <w:p w14:paraId="79E4ABBB" w14:textId="77777777" w:rsidR="00A26296" w:rsidRDefault="00A26296">
      <w:pPr>
        <w:pStyle w:val="Commentaire"/>
      </w:pPr>
      <w:r>
        <w:t xml:space="preserve">(, </w:t>
      </w:r>
    </w:p>
    <w:p w14:paraId="29FFF466" w14:textId="77777777" w:rsidR="00A26296" w:rsidRDefault="00A26296">
      <w:pPr>
        <w:pStyle w:val="Commentaire"/>
      </w:pPr>
    </w:p>
    <w:p w14:paraId="1D493F7B" w14:textId="77777777" w:rsidR="00A26296" w:rsidRDefault="00A26296">
      <w:pPr>
        <w:pStyle w:val="Commentaire"/>
      </w:pPr>
      <w:r>
        <w:t>Correct:</w:t>
      </w:r>
    </w:p>
    <w:p w14:paraId="282E9F29" w14:textId="77777777" w:rsidR="00A26296" w:rsidRDefault="00A26296">
      <w:pPr>
        <w:pStyle w:val="Commentaire"/>
      </w:pPr>
      <w:r>
        <w:t>Chan et al. (2020)</w:t>
      </w:r>
    </w:p>
    <w:p w14:paraId="3450725B" w14:textId="1F9CC1F6" w:rsidR="00A26296" w:rsidRDefault="00A26296">
      <w:pPr>
        <w:pStyle w:val="Commentaire"/>
      </w:pPr>
      <w:r>
        <w:t>(Chan et al., 2020)</w:t>
      </w:r>
    </w:p>
  </w:comment>
  <w:comment w:id="1738" w:author="Robin Matthews" w:date="2021-07-13T14:20:00Z" w:initials="RM">
    <w:p w14:paraId="4234010D" w14:textId="77777777" w:rsidR="00A26296" w:rsidRDefault="00A26296">
      <w:pPr>
        <w:pStyle w:val="Commentaire"/>
      </w:pPr>
      <w:r>
        <w:rPr>
          <w:rStyle w:val="Marquedecommentaire"/>
        </w:rPr>
        <w:annotationRef/>
      </w:r>
      <w:r>
        <w:t>Extra stuff:</w:t>
      </w:r>
    </w:p>
    <w:p w14:paraId="42C92F0D" w14:textId="77777777" w:rsidR="00A26296" w:rsidRDefault="00A26296">
      <w:pPr>
        <w:pStyle w:val="Commentaire"/>
      </w:pPr>
      <w:r>
        <w:t>, )</w:t>
      </w:r>
    </w:p>
    <w:p w14:paraId="29373736" w14:textId="77777777" w:rsidR="00A26296" w:rsidRDefault="00A26296">
      <w:pPr>
        <w:pStyle w:val="Commentaire"/>
      </w:pPr>
    </w:p>
    <w:p w14:paraId="3555A31C" w14:textId="77777777" w:rsidR="00A26296" w:rsidRDefault="00A26296">
      <w:pPr>
        <w:pStyle w:val="Commentaire"/>
      </w:pPr>
      <w:r>
        <w:t>Correct:</w:t>
      </w:r>
    </w:p>
    <w:p w14:paraId="2D0DED9C" w14:textId="77777777" w:rsidR="00A26296" w:rsidRDefault="00A26296">
      <w:pPr>
        <w:pStyle w:val="Commentaire"/>
      </w:pPr>
      <w:r>
        <w:t>Hodnebrog et al. (2019)</w:t>
      </w:r>
    </w:p>
    <w:p w14:paraId="62970E60" w14:textId="0A614C52" w:rsidR="00A26296" w:rsidRDefault="00A26296">
      <w:pPr>
        <w:pStyle w:val="Commentaire"/>
      </w:pPr>
      <w:r>
        <w:t>(Hodnebrog et al., 2019)</w:t>
      </w:r>
    </w:p>
  </w:comment>
  <w:comment w:id="1740" w:author="Robin Matthews" w:date="2021-07-13T14:20:00Z" w:initials="RM">
    <w:p w14:paraId="405D7378" w14:textId="77777777" w:rsidR="00A26296" w:rsidRDefault="00A26296">
      <w:pPr>
        <w:pStyle w:val="Commentaire"/>
      </w:pPr>
      <w:r>
        <w:rPr>
          <w:rStyle w:val="Marquedecommentaire"/>
        </w:rPr>
        <w:annotationRef/>
      </w:r>
      <w:r>
        <w:t>Not found:</w:t>
      </w:r>
    </w:p>
    <w:p w14:paraId="5A9FFDBD" w14:textId="77777777" w:rsidR="00A26296" w:rsidRDefault="00A26296">
      <w:pPr>
        <w:pStyle w:val="Commentaire"/>
      </w:pPr>
      <w:r>
        <w:t>2016b</w:t>
      </w:r>
    </w:p>
    <w:p w14:paraId="2202F322" w14:textId="77777777" w:rsidR="00A26296" w:rsidRDefault="00A26296">
      <w:pPr>
        <w:pStyle w:val="Commentaire"/>
      </w:pPr>
    </w:p>
    <w:p w14:paraId="47C72F49" w14:textId="77777777" w:rsidR="00A26296" w:rsidRDefault="00A26296">
      <w:pPr>
        <w:pStyle w:val="Commentaire"/>
      </w:pPr>
      <w:r>
        <w:t>Extra stuff:</w:t>
      </w:r>
    </w:p>
    <w:p w14:paraId="748CE732" w14:textId="77777777" w:rsidR="00A26296" w:rsidRDefault="00A26296">
      <w:pPr>
        <w:pStyle w:val="Commentaire"/>
      </w:pPr>
      <w:r>
        <w:t>, 2016)</w:t>
      </w:r>
    </w:p>
    <w:p w14:paraId="5BEEE99B" w14:textId="77777777" w:rsidR="00A26296" w:rsidRDefault="00A26296">
      <w:pPr>
        <w:pStyle w:val="Commentaire"/>
      </w:pPr>
    </w:p>
    <w:p w14:paraId="39D99750" w14:textId="77777777" w:rsidR="00A26296" w:rsidRDefault="00A26296">
      <w:pPr>
        <w:pStyle w:val="Commentaire"/>
      </w:pPr>
      <w:r>
        <w:t>Correct:</w:t>
      </w:r>
    </w:p>
    <w:p w14:paraId="5C6E3B09" w14:textId="77777777" w:rsidR="00A26296" w:rsidRDefault="00A26296">
      <w:pPr>
        <w:pStyle w:val="Commentaire"/>
      </w:pPr>
      <w:r>
        <w:t>Prein et al. (2016b)</w:t>
      </w:r>
    </w:p>
    <w:p w14:paraId="024CAAD7" w14:textId="0BDBBD16" w:rsidR="00A26296" w:rsidRDefault="00A26296">
      <w:pPr>
        <w:pStyle w:val="Commentaire"/>
      </w:pPr>
      <w:r>
        <w:t>(Prein et al., 2016b)</w:t>
      </w:r>
    </w:p>
  </w:comment>
  <w:comment w:id="1749" w:author="Robin Matthews" w:date="2021-07-13T14:20:00Z" w:initials="RM">
    <w:p w14:paraId="4EA6D8ED" w14:textId="77777777" w:rsidR="00A26296" w:rsidRDefault="00A26296">
      <w:pPr>
        <w:pStyle w:val="Commentaire"/>
      </w:pPr>
      <w:r>
        <w:rPr>
          <w:rStyle w:val="Marquedecommentaire"/>
        </w:rPr>
        <w:annotationRef/>
      </w:r>
      <w:r>
        <w:t>Extra stuff:</w:t>
      </w:r>
    </w:p>
    <w:p w14:paraId="40449E26" w14:textId="77777777" w:rsidR="00A26296" w:rsidRDefault="00A26296">
      <w:pPr>
        <w:pStyle w:val="Commentaire"/>
      </w:pPr>
      <w:r>
        <w:t xml:space="preserve">(e.g., , ; </w:t>
      </w:r>
    </w:p>
    <w:p w14:paraId="2F2A39B9" w14:textId="77777777" w:rsidR="00A26296" w:rsidRDefault="00A26296">
      <w:pPr>
        <w:pStyle w:val="Commentaire"/>
      </w:pPr>
    </w:p>
    <w:p w14:paraId="36E8A7EA" w14:textId="77777777" w:rsidR="00A26296" w:rsidRDefault="00A26296">
      <w:pPr>
        <w:pStyle w:val="Commentaire"/>
      </w:pPr>
      <w:r>
        <w:t>Correct:</w:t>
      </w:r>
    </w:p>
    <w:p w14:paraId="120B05B7" w14:textId="77777777" w:rsidR="00A26296" w:rsidRDefault="00A26296">
      <w:pPr>
        <w:pStyle w:val="Commentaire"/>
      </w:pPr>
      <w:r>
        <w:t>Nikulin et al. (2018)</w:t>
      </w:r>
    </w:p>
    <w:p w14:paraId="12EED2D7" w14:textId="4BE7021D" w:rsidR="00A26296" w:rsidRDefault="00A26296">
      <w:pPr>
        <w:pStyle w:val="Commentaire"/>
      </w:pPr>
      <w:r>
        <w:t>(Nikulin et al., 2018)</w:t>
      </w:r>
    </w:p>
  </w:comment>
  <w:comment w:id="1751" w:author="Robin Matthews" w:date="2021-07-13T14:20:00Z" w:initials="RM">
    <w:p w14:paraId="73C36BE6" w14:textId="77777777" w:rsidR="00A26296" w:rsidRDefault="00A26296">
      <w:pPr>
        <w:pStyle w:val="Commentaire"/>
      </w:pPr>
      <w:r>
        <w:rPr>
          <w:rStyle w:val="Marquedecommentaire"/>
        </w:rPr>
        <w:annotationRef/>
      </w:r>
      <w:r>
        <w:t>Not found:</w:t>
      </w:r>
    </w:p>
    <w:p w14:paraId="06ED5D50" w14:textId="77777777" w:rsidR="00A26296" w:rsidRDefault="00A26296">
      <w:pPr>
        <w:pStyle w:val="Commentaire"/>
      </w:pPr>
      <w:r>
        <w:t>C. Li et al.</w:t>
      </w:r>
    </w:p>
    <w:p w14:paraId="2EC1CEFD" w14:textId="77777777" w:rsidR="00A26296" w:rsidRDefault="00A26296">
      <w:pPr>
        <w:pStyle w:val="Commentaire"/>
      </w:pPr>
    </w:p>
    <w:p w14:paraId="7DF0846B" w14:textId="77777777" w:rsidR="00A26296" w:rsidRDefault="00A26296">
      <w:pPr>
        <w:pStyle w:val="Commentaire"/>
      </w:pPr>
      <w:r>
        <w:t>Extra stuff:</w:t>
      </w:r>
    </w:p>
    <w:p w14:paraId="3060948E" w14:textId="77777777" w:rsidR="00A26296" w:rsidRDefault="00A26296">
      <w:pPr>
        <w:pStyle w:val="Commentaire"/>
      </w:pPr>
      <w:r>
        <w:t>Li et al., )</w:t>
      </w:r>
    </w:p>
    <w:p w14:paraId="38F22144" w14:textId="77777777" w:rsidR="00A26296" w:rsidRDefault="00A26296">
      <w:pPr>
        <w:pStyle w:val="Commentaire"/>
      </w:pPr>
    </w:p>
    <w:p w14:paraId="75B18E73" w14:textId="77777777" w:rsidR="00A26296" w:rsidRDefault="00A26296">
      <w:pPr>
        <w:pStyle w:val="Commentaire"/>
      </w:pPr>
      <w:r>
        <w:t>Correct:</w:t>
      </w:r>
    </w:p>
    <w:p w14:paraId="60A48DB9" w14:textId="77777777" w:rsidR="00A26296" w:rsidRDefault="00A26296">
      <w:pPr>
        <w:pStyle w:val="Commentaire"/>
      </w:pPr>
      <w:r>
        <w:t>C. Li et al. (2020)</w:t>
      </w:r>
    </w:p>
    <w:p w14:paraId="4A05A987" w14:textId="23DDCEAC" w:rsidR="00A26296" w:rsidRDefault="00A26296">
      <w:pPr>
        <w:pStyle w:val="Commentaire"/>
      </w:pPr>
      <w:r>
        <w:t>(C. Li et al., 2020)</w:t>
      </w:r>
    </w:p>
  </w:comment>
  <w:comment w:id="1752" w:author="Robin Matthews" w:date="2021-07-13T14:20:00Z" w:initials="RM">
    <w:p w14:paraId="1206E50E" w14:textId="77777777" w:rsidR="00A26296" w:rsidRDefault="00A26296">
      <w:pPr>
        <w:pStyle w:val="Commentaire"/>
      </w:pPr>
      <w:r>
        <w:rPr>
          <w:rStyle w:val="Marquedecommentaire"/>
        </w:rPr>
        <w:annotationRef/>
      </w:r>
      <w:r>
        <w:t>Not found:</w:t>
      </w:r>
    </w:p>
    <w:p w14:paraId="3EFCC42E" w14:textId="77777777" w:rsidR="00A26296" w:rsidRDefault="00A26296">
      <w:pPr>
        <w:pStyle w:val="Commentaire"/>
      </w:pPr>
      <w:r>
        <w:t>C. Li et al.</w:t>
      </w:r>
    </w:p>
    <w:p w14:paraId="29676288" w14:textId="77777777" w:rsidR="00A26296" w:rsidRDefault="00A26296">
      <w:pPr>
        <w:pStyle w:val="Commentaire"/>
      </w:pPr>
    </w:p>
    <w:p w14:paraId="541E0C5A" w14:textId="77777777" w:rsidR="00A26296" w:rsidRDefault="00A26296">
      <w:pPr>
        <w:pStyle w:val="Commentaire"/>
      </w:pPr>
      <w:r>
        <w:t>Extra stuff:</w:t>
      </w:r>
    </w:p>
    <w:p w14:paraId="0B8AFC34" w14:textId="77777777" w:rsidR="00A26296" w:rsidRDefault="00A26296">
      <w:pPr>
        <w:pStyle w:val="Commentaire"/>
      </w:pPr>
      <w:r>
        <w:t xml:space="preserve">(Li et al., </w:t>
      </w:r>
    </w:p>
    <w:p w14:paraId="2C444BA2" w14:textId="77777777" w:rsidR="00A26296" w:rsidRDefault="00A26296">
      <w:pPr>
        <w:pStyle w:val="Commentaire"/>
      </w:pPr>
    </w:p>
    <w:p w14:paraId="19767C9A" w14:textId="77777777" w:rsidR="00A26296" w:rsidRDefault="00A26296">
      <w:pPr>
        <w:pStyle w:val="Commentaire"/>
      </w:pPr>
      <w:r>
        <w:t>Correct:</w:t>
      </w:r>
    </w:p>
    <w:p w14:paraId="41C0ED57" w14:textId="77777777" w:rsidR="00A26296" w:rsidRDefault="00A26296">
      <w:pPr>
        <w:pStyle w:val="Commentaire"/>
      </w:pPr>
      <w:r>
        <w:t>C. Li et al. (2020)</w:t>
      </w:r>
    </w:p>
    <w:p w14:paraId="3B006815" w14:textId="215DE944" w:rsidR="00A26296" w:rsidRDefault="00A26296">
      <w:pPr>
        <w:pStyle w:val="Commentaire"/>
      </w:pPr>
      <w:r>
        <w:t>(C. Li et al., 2020)</w:t>
      </w:r>
    </w:p>
  </w:comment>
  <w:comment w:id="1756" w:author="Robin Matthews" w:date="2021-07-13T14:20:00Z" w:initials="RM">
    <w:p w14:paraId="7E5C9174" w14:textId="77777777" w:rsidR="00A26296" w:rsidRDefault="00A26296">
      <w:pPr>
        <w:pStyle w:val="Commentaire"/>
      </w:pPr>
      <w:r>
        <w:rPr>
          <w:rStyle w:val="Marquedecommentaire"/>
        </w:rPr>
        <w:annotationRef/>
      </w:r>
      <w:r>
        <w:t>Not found:</w:t>
      </w:r>
    </w:p>
    <w:p w14:paraId="3402F95F" w14:textId="77777777" w:rsidR="00A26296" w:rsidRDefault="00A26296">
      <w:pPr>
        <w:pStyle w:val="Commentaire"/>
      </w:pPr>
      <w:r>
        <w:t>Y. Xu et al., 2016</w:t>
      </w:r>
    </w:p>
    <w:p w14:paraId="48966AE9" w14:textId="77777777" w:rsidR="00A26296" w:rsidRDefault="00A26296">
      <w:pPr>
        <w:pStyle w:val="Commentaire"/>
      </w:pPr>
      <w:r>
        <w:t>G. Kim et al., 2018</w:t>
      </w:r>
    </w:p>
    <w:p w14:paraId="32A21815" w14:textId="77777777" w:rsidR="00A26296" w:rsidRDefault="00A26296">
      <w:pPr>
        <w:pStyle w:val="Commentaire"/>
      </w:pPr>
    </w:p>
    <w:p w14:paraId="238356C1" w14:textId="77777777" w:rsidR="00A26296" w:rsidRDefault="00A26296">
      <w:pPr>
        <w:pStyle w:val="Commentaire"/>
      </w:pPr>
      <w:r>
        <w:t>Extra stuff:</w:t>
      </w:r>
    </w:p>
    <w:p w14:paraId="29957A3C" w14:textId="77777777" w:rsidR="00A26296" w:rsidRDefault="00A26296">
      <w:pPr>
        <w:pStyle w:val="Commentaire"/>
      </w:pPr>
      <w:r>
        <w:t>(; ; ; Kim et al., 2018; Xu et al., 2016; )</w:t>
      </w:r>
    </w:p>
    <w:p w14:paraId="36EEB514" w14:textId="77777777" w:rsidR="00A26296" w:rsidRDefault="00A26296">
      <w:pPr>
        <w:pStyle w:val="Commentaire"/>
      </w:pPr>
    </w:p>
    <w:p w14:paraId="32A2A925" w14:textId="77777777" w:rsidR="00A26296" w:rsidRDefault="00A26296">
      <w:pPr>
        <w:pStyle w:val="Commentaire"/>
      </w:pPr>
      <w:r>
        <w:t>Correct:</w:t>
      </w:r>
    </w:p>
    <w:p w14:paraId="31A1F2CC" w14:textId="253FBFCB" w:rsidR="00A26296" w:rsidRDefault="00A26296">
      <w:pPr>
        <w:pStyle w:val="Commentaire"/>
      </w:pPr>
      <w:r>
        <w:t>(Zhou et al., 2014; Guo et al., 2016, 2018; Y. Xu et al., 2016; Endo et al., 2017; Han et al., 2018; G. Kim et al., 2018)</w:t>
      </w:r>
    </w:p>
  </w:comment>
  <w:comment w:id="1761" w:author="Robin Matthews" w:date="2021-07-13T14:20:00Z" w:initials="RM">
    <w:p w14:paraId="62DFBF0F" w14:textId="77777777" w:rsidR="00A26296" w:rsidRDefault="00A26296">
      <w:pPr>
        <w:pStyle w:val="Commentaire"/>
      </w:pPr>
      <w:r>
        <w:rPr>
          <w:rStyle w:val="Marquedecommentaire"/>
        </w:rPr>
        <w:annotationRef/>
      </w:r>
      <w:r>
        <w:t>Not found:</w:t>
      </w:r>
    </w:p>
    <w:p w14:paraId="7FEB9533" w14:textId="77777777" w:rsidR="00A26296" w:rsidRDefault="00A26296">
      <w:pPr>
        <w:pStyle w:val="Commentaire"/>
      </w:pPr>
      <w:r>
        <w:t>C. Li et al.</w:t>
      </w:r>
    </w:p>
    <w:p w14:paraId="073EE809" w14:textId="77777777" w:rsidR="00A26296" w:rsidRDefault="00A26296">
      <w:pPr>
        <w:pStyle w:val="Commentaire"/>
      </w:pPr>
    </w:p>
    <w:p w14:paraId="3F3F0EFB" w14:textId="77777777" w:rsidR="00A26296" w:rsidRDefault="00A26296">
      <w:pPr>
        <w:pStyle w:val="Commentaire"/>
      </w:pPr>
      <w:r>
        <w:t>Extra stuff:</w:t>
      </w:r>
    </w:p>
    <w:p w14:paraId="218BD4DD" w14:textId="77777777" w:rsidR="00A26296" w:rsidRDefault="00A26296">
      <w:pPr>
        <w:pStyle w:val="Commentaire"/>
      </w:pPr>
      <w:r>
        <w:t xml:space="preserve">(Li et al., </w:t>
      </w:r>
    </w:p>
    <w:p w14:paraId="07F9D64E" w14:textId="77777777" w:rsidR="00A26296" w:rsidRDefault="00A26296">
      <w:pPr>
        <w:pStyle w:val="Commentaire"/>
      </w:pPr>
    </w:p>
    <w:p w14:paraId="740321A9" w14:textId="77777777" w:rsidR="00A26296" w:rsidRDefault="00A26296">
      <w:pPr>
        <w:pStyle w:val="Commentaire"/>
      </w:pPr>
      <w:r>
        <w:t>Correct:</w:t>
      </w:r>
    </w:p>
    <w:p w14:paraId="2AC6EB44" w14:textId="77777777" w:rsidR="00A26296" w:rsidRDefault="00A26296">
      <w:pPr>
        <w:pStyle w:val="Commentaire"/>
      </w:pPr>
      <w:r>
        <w:t>C. Li et al. (2020)</w:t>
      </w:r>
    </w:p>
    <w:p w14:paraId="49875A88" w14:textId="2C3C517E" w:rsidR="00A26296" w:rsidRDefault="00A26296">
      <w:pPr>
        <w:pStyle w:val="Commentaire"/>
      </w:pPr>
      <w:r>
        <w:t>(C. Li et al., 2020)</w:t>
      </w:r>
    </w:p>
  </w:comment>
  <w:comment w:id="1768" w:author="Robin Matthews" w:date="2021-07-13T14:20:00Z" w:initials="RM">
    <w:p w14:paraId="33447C24" w14:textId="77777777" w:rsidR="00A26296" w:rsidRDefault="00A26296">
      <w:pPr>
        <w:pStyle w:val="Commentaire"/>
      </w:pPr>
      <w:r>
        <w:rPr>
          <w:rStyle w:val="Marquedecommentaire"/>
        </w:rPr>
        <w:annotationRef/>
      </w:r>
      <w:r>
        <w:t>Not found:</w:t>
      </w:r>
    </w:p>
    <w:p w14:paraId="7930B83B" w14:textId="77777777" w:rsidR="00A26296" w:rsidRDefault="00A26296">
      <w:pPr>
        <w:pStyle w:val="Commentaire"/>
      </w:pPr>
      <w:r>
        <w:t>D. Lee et al., 2018</w:t>
      </w:r>
    </w:p>
    <w:p w14:paraId="16C65596" w14:textId="77777777" w:rsidR="00A26296" w:rsidRDefault="00A26296">
      <w:pPr>
        <w:pStyle w:val="Commentaire"/>
      </w:pPr>
      <w:r>
        <w:t>W. Li et al., 2018b</w:t>
      </w:r>
    </w:p>
    <w:p w14:paraId="6A26A5FF" w14:textId="77777777" w:rsidR="00A26296" w:rsidRDefault="00A26296">
      <w:pPr>
        <w:pStyle w:val="Commentaire"/>
      </w:pPr>
    </w:p>
    <w:p w14:paraId="0D6DC8E6" w14:textId="77777777" w:rsidR="00A26296" w:rsidRDefault="00A26296">
      <w:pPr>
        <w:pStyle w:val="Commentaire"/>
      </w:pPr>
      <w:r>
        <w:t>Extra stuff:</w:t>
      </w:r>
    </w:p>
    <w:p w14:paraId="4D07B916" w14:textId="77777777" w:rsidR="00A26296" w:rsidRDefault="00A26296">
      <w:pPr>
        <w:pStyle w:val="Commentaire"/>
      </w:pPr>
      <w:r>
        <w:t>(Lee et al., 2018b; Li et al., 2018f)</w:t>
      </w:r>
    </w:p>
    <w:p w14:paraId="090867C1" w14:textId="77777777" w:rsidR="00A26296" w:rsidRDefault="00A26296">
      <w:pPr>
        <w:pStyle w:val="Commentaire"/>
      </w:pPr>
    </w:p>
    <w:p w14:paraId="4E689308" w14:textId="77777777" w:rsidR="00A26296" w:rsidRDefault="00A26296">
      <w:pPr>
        <w:pStyle w:val="Commentaire"/>
      </w:pPr>
      <w:r>
        <w:t>Correct:</w:t>
      </w:r>
    </w:p>
    <w:p w14:paraId="22116291" w14:textId="1CDD7A1E" w:rsidR="00A26296" w:rsidRDefault="00A26296">
      <w:pPr>
        <w:pStyle w:val="Commentaire"/>
      </w:pPr>
      <w:r>
        <w:t>(D. Lee et al., 2018; W. Li et al., 2018b)</w:t>
      </w:r>
    </w:p>
  </w:comment>
  <w:comment w:id="1774" w:author="Robin Matthews" w:date="2021-07-13T22:36:00Z" w:initials="RM">
    <w:p w14:paraId="1FEB4FE5" w14:textId="0E75BA26" w:rsidR="0045536A" w:rsidRDefault="0045536A">
      <w:pPr>
        <w:pStyle w:val="Commentaire"/>
      </w:pPr>
      <w:r>
        <w:rPr>
          <w:rStyle w:val="Marquedecommentaire"/>
        </w:rPr>
        <w:annotationRef/>
      </w:r>
      <w:r>
        <w:t>Mendeley field missing Nayak et al., 2017. Provide DOI and I’ll add.</w:t>
      </w:r>
    </w:p>
  </w:comment>
  <w:comment w:id="1777" w:author="Robin Matthews" w:date="2021-07-13T14:21:00Z" w:initials="RM">
    <w:p w14:paraId="5056A297" w14:textId="77777777" w:rsidR="00A26296" w:rsidRDefault="00A26296">
      <w:pPr>
        <w:pStyle w:val="Commentaire"/>
      </w:pPr>
      <w:r>
        <w:rPr>
          <w:rStyle w:val="Marquedecommentaire"/>
        </w:rPr>
        <w:annotationRef/>
      </w:r>
      <w:r>
        <w:t>Not found:</w:t>
      </w:r>
    </w:p>
    <w:p w14:paraId="25CB3F8D" w14:textId="77777777" w:rsidR="00A26296" w:rsidRDefault="00A26296">
      <w:pPr>
        <w:pStyle w:val="Commentaire"/>
      </w:pPr>
      <w:r>
        <w:t>Y. Xu et al., 2016</w:t>
      </w:r>
    </w:p>
    <w:p w14:paraId="3788399F" w14:textId="77777777" w:rsidR="00A26296" w:rsidRDefault="00A26296">
      <w:pPr>
        <w:pStyle w:val="Commentaire"/>
      </w:pPr>
      <w:r>
        <w:t>X. Wang et al., 2017</w:t>
      </w:r>
    </w:p>
    <w:p w14:paraId="1BD56F18" w14:textId="77777777" w:rsidR="00A26296" w:rsidRDefault="00A26296">
      <w:pPr>
        <w:pStyle w:val="Commentaire"/>
      </w:pPr>
      <w:r>
        <w:t>Y. Wang et al., 2017</w:t>
      </w:r>
    </w:p>
    <w:p w14:paraId="1A70193C" w14:textId="77777777" w:rsidR="00A26296" w:rsidRDefault="00A26296">
      <w:pPr>
        <w:pStyle w:val="Commentaire"/>
      </w:pPr>
      <w:r>
        <w:t>D. Li et al., 2018</w:t>
      </w:r>
    </w:p>
    <w:p w14:paraId="55E53B08" w14:textId="77777777" w:rsidR="00A26296" w:rsidRDefault="00A26296">
      <w:pPr>
        <w:pStyle w:val="Commentaire"/>
      </w:pPr>
    </w:p>
    <w:p w14:paraId="3922CE36" w14:textId="77777777" w:rsidR="00A26296" w:rsidRDefault="00A26296">
      <w:pPr>
        <w:pStyle w:val="Commentaire"/>
      </w:pPr>
      <w:r>
        <w:t>Extra stuff:</w:t>
      </w:r>
    </w:p>
    <w:p w14:paraId="4EDB1A50" w14:textId="77777777" w:rsidR="00A26296" w:rsidRDefault="00A26296">
      <w:pPr>
        <w:pStyle w:val="Commentaire"/>
      </w:pPr>
      <w:r>
        <w:t>(; Li et al., 2018a; ; ; Wang et al., 2017b, 2017c; Xu et al., 2016; , Nayak et al., 2017</w:t>
      </w:r>
    </w:p>
    <w:p w14:paraId="34FED9EB" w14:textId="77777777" w:rsidR="00A26296" w:rsidRDefault="00A26296">
      <w:pPr>
        <w:pStyle w:val="Commentaire"/>
      </w:pPr>
    </w:p>
    <w:p w14:paraId="46EB7C76" w14:textId="77777777" w:rsidR="00A26296" w:rsidRDefault="00A26296">
      <w:pPr>
        <w:pStyle w:val="Commentaire"/>
      </w:pPr>
      <w:r>
        <w:t>Correct:</w:t>
      </w:r>
    </w:p>
    <w:p w14:paraId="6656E0C1" w14:textId="0C83628C" w:rsidR="00A26296" w:rsidRDefault="00A26296">
      <w:pPr>
        <w:pStyle w:val="Commentaire"/>
      </w:pPr>
      <w:r>
        <w:t>(</w:t>
      </w:r>
      <w:bookmarkStart w:id="1779" w:name="_Hlk77108149"/>
      <w:r>
        <w:t>Seo et al., 2014; Zhou et al., 2014; Y. Xu et al., 2016; X. Wang et al., 2017; Y. Wang et al., 2017; Guo et al., 2018; D. Li et al., 2018; Sui et al., 2018</w:t>
      </w:r>
      <w:bookmarkEnd w:id="1779"/>
      <w:r>
        <w:t>)</w:t>
      </w:r>
    </w:p>
  </w:comment>
  <w:comment w:id="1780" w:author="Robin Matthews" w:date="2021-07-13T14:21:00Z" w:initials="RM">
    <w:p w14:paraId="441C7D96" w14:textId="77777777" w:rsidR="00A26296" w:rsidRDefault="00A26296">
      <w:pPr>
        <w:pStyle w:val="Commentaire"/>
      </w:pPr>
      <w:r>
        <w:rPr>
          <w:rStyle w:val="Marquedecommentaire"/>
        </w:rPr>
        <w:annotationRef/>
      </w:r>
      <w:r>
        <w:t>Extra stuff:</w:t>
      </w:r>
    </w:p>
    <w:p w14:paraId="7D21FF9F" w14:textId="77777777" w:rsidR="00A26296" w:rsidRDefault="00A26296">
      <w:pPr>
        <w:pStyle w:val="Commentaire"/>
      </w:pPr>
      <w:r>
        <w:t>; ; ; )</w:t>
      </w:r>
    </w:p>
    <w:p w14:paraId="09824BED" w14:textId="77777777" w:rsidR="00A26296" w:rsidRDefault="00A26296">
      <w:pPr>
        <w:pStyle w:val="Commentaire"/>
      </w:pPr>
    </w:p>
    <w:p w14:paraId="4190D62B" w14:textId="77777777" w:rsidR="00A26296" w:rsidRDefault="00A26296">
      <w:pPr>
        <w:pStyle w:val="Commentaire"/>
      </w:pPr>
      <w:r>
        <w:t>Correct:</w:t>
      </w:r>
    </w:p>
    <w:p w14:paraId="7F7D4129" w14:textId="6C751286" w:rsidR="00A26296" w:rsidRDefault="00A26296">
      <w:pPr>
        <w:pStyle w:val="Commentaire"/>
      </w:pPr>
      <w:r>
        <w:t>(Mandapaka and Lo, 2018; Raghavan et al., 2018; Tangang et al., 2018; Supari et al., 2020)</w:t>
      </w:r>
    </w:p>
  </w:comment>
  <w:comment w:id="1785" w:author="Robin Matthews" w:date="2021-07-13T14:21:00Z" w:initials="RM">
    <w:p w14:paraId="3C893CBB" w14:textId="77777777" w:rsidR="00A26296" w:rsidRDefault="00A26296">
      <w:pPr>
        <w:pStyle w:val="Commentaire"/>
      </w:pPr>
      <w:r>
        <w:rPr>
          <w:rStyle w:val="Marquedecommentaire"/>
        </w:rPr>
        <w:annotationRef/>
      </w:r>
      <w:r>
        <w:t>Extra stuff:</w:t>
      </w:r>
    </w:p>
    <w:p w14:paraId="262CA7FC" w14:textId="77777777" w:rsidR="00A26296" w:rsidRDefault="00A26296">
      <w:pPr>
        <w:pStyle w:val="Commentaire"/>
      </w:pPr>
      <w:r>
        <w:t xml:space="preserve">(, </w:t>
      </w:r>
    </w:p>
    <w:p w14:paraId="05F6745E" w14:textId="77777777" w:rsidR="00A26296" w:rsidRDefault="00A26296">
      <w:pPr>
        <w:pStyle w:val="Commentaire"/>
      </w:pPr>
    </w:p>
    <w:p w14:paraId="1EB503F3" w14:textId="77777777" w:rsidR="00A26296" w:rsidRDefault="00A26296">
      <w:pPr>
        <w:pStyle w:val="Commentaire"/>
      </w:pPr>
      <w:r>
        <w:t>Correct:</w:t>
      </w:r>
    </w:p>
    <w:p w14:paraId="46B0733A" w14:textId="77777777" w:rsidR="00A26296" w:rsidRDefault="00A26296">
      <w:pPr>
        <w:pStyle w:val="Commentaire"/>
      </w:pPr>
      <w:r>
        <w:t>Shashikanth et al. (2018)</w:t>
      </w:r>
    </w:p>
    <w:p w14:paraId="3EF003DD" w14:textId="7A415E0B" w:rsidR="00A26296" w:rsidRDefault="00A26296">
      <w:pPr>
        <w:pStyle w:val="Commentaire"/>
      </w:pPr>
      <w:r>
        <w:t>(Shashikanth et al., 2018)</w:t>
      </w:r>
    </w:p>
  </w:comment>
  <w:comment w:id="1787" w:author="Robin Matthews" w:date="2021-07-13T14:21:00Z" w:initials="RM">
    <w:p w14:paraId="77921B35" w14:textId="77777777" w:rsidR="00A26296" w:rsidRDefault="00A26296">
      <w:pPr>
        <w:pStyle w:val="Commentaire"/>
      </w:pPr>
      <w:r>
        <w:rPr>
          <w:rStyle w:val="Marquedecommentaire"/>
        </w:rPr>
        <w:annotationRef/>
      </w:r>
      <w:r>
        <w:t>Extra stuff:</w:t>
      </w:r>
    </w:p>
    <w:p w14:paraId="6EB3A1E0" w14:textId="77777777" w:rsidR="00A26296" w:rsidRDefault="00A26296">
      <w:pPr>
        <w:pStyle w:val="Commentaire"/>
      </w:pPr>
      <w:r>
        <w:t>; )</w:t>
      </w:r>
    </w:p>
    <w:p w14:paraId="0C4937CA" w14:textId="77777777" w:rsidR="00A26296" w:rsidRDefault="00A26296">
      <w:pPr>
        <w:pStyle w:val="Commentaire"/>
      </w:pPr>
    </w:p>
    <w:p w14:paraId="17B984B3" w14:textId="77777777" w:rsidR="00A26296" w:rsidRDefault="00A26296">
      <w:pPr>
        <w:pStyle w:val="Commentaire"/>
      </w:pPr>
      <w:r>
        <w:t>Correct:</w:t>
      </w:r>
    </w:p>
    <w:p w14:paraId="45E536AE" w14:textId="43247EB3" w:rsidR="00A26296" w:rsidRDefault="00A26296">
      <w:pPr>
        <w:pStyle w:val="Commentaire"/>
      </w:pPr>
      <w:r>
        <w:t>(Xu et al., 2017; Han et al., 2018)</w:t>
      </w:r>
    </w:p>
  </w:comment>
  <w:comment w:id="1791" w:author="Robin Matthews" w:date="2021-07-13T14:21:00Z" w:initials="RM">
    <w:p w14:paraId="755E6DA3" w14:textId="77777777" w:rsidR="00A26296" w:rsidRDefault="00A26296">
      <w:pPr>
        <w:pStyle w:val="Commentaire"/>
      </w:pPr>
      <w:r>
        <w:rPr>
          <w:rStyle w:val="Marquedecommentaire"/>
        </w:rPr>
        <w:annotationRef/>
      </w:r>
      <w:r>
        <w:t>Not found:</w:t>
      </w:r>
    </w:p>
    <w:p w14:paraId="32ABD4CB" w14:textId="77777777" w:rsidR="00A26296" w:rsidRDefault="00A26296">
      <w:pPr>
        <w:pStyle w:val="Commentaire"/>
      </w:pPr>
      <w:r>
        <w:t>R. Zhang et al., 2015</w:t>
      </w:r>
    </w:p>
    <w:p w14:paraId="366CF254" w14:textId="77777777" w:rsidR="00A26296" w:rsidRDefault="00A26296">
      <w:pPr>
        <w:pStyle w:val="Commentaire"/>
      </w:pPr>
    </w:p>
    <w:p w14:paraId="71EA09B4" w14:textId="77777777" w:rsidR="00A26296" w:rsidRDefault="00A26296">
      <w:pPr>
        <w:pStyle w:val="Commentaire"/>
      </w:pPr>
      <w:r>
        <w:t>Extra stuff:</w:t>
      </w:r>
    </w:p>
    <w:p w14:paraId="54E8E2DD" w14:textId="77777777" w:rsidR="00A26296" w:rsidRDefault="00A26296">
      <w:pPr>
        <w:pStyle w:val="Commentaire"/>
      </w:pPr>
      <w:r>
        <w:t>(; Zhang et al., 2015c; ;</w:t>
      </w:r>
    </w:p>
    <w:p w14:paraId="05E64030" w14:textId="77777777" w:rsidR="00A26296" w:rsidRDefault="00A26296">
      <w:pPr>
        <w:pStyle w:val="Commentaire"/>
      </w:pPr>
    </w:p>
    <w:p w14:paraId="44BFD161" w14:textId="77777777" w:rsidR="00A26296" w:rsidRDefault="00A26296">
      <w:pPr>
        <w:pStyle w:val="Commentaire"/>
      </w:pPr>
      <w:r>
        <w:t>Correct:</w:t>
      </w:r>
    </w:p>
    <w:p w14:paraId="2DED12B3" w14:textId="0DD04032" w:rsidR="00A26296" w:rsidRDefault="00A26296">
      <w:pPr>
        <w:pStyle w:val="Commentaire"/>
      </w:pPr>
      <w:r>
        <w:t>(Zhou et al., 2014; R. Zhang et al., 2015; Gao et al., 2018)</w:t>
      </w:r>
    </w:p>
  </w:comment>
  <w:comment w:id="1793" w:author="Robin Matthews" w:date="2021-07-13T14:21:00Z" w:initials="RM">
    <w:p w14:paraId="3ABE96F6" w14:textId="77777777" w:rsidR="00A26296" w:rsidRDefault="00A26296">
      <w:pPr>
        <w:pStyle w:val="Commentaire"/>
      </w:pPr>
      <w:r>
        <w:rPr>
          <w:rStyle w:val="Marquedecommentaire"/>
        </w:rPr>
        <w:annotationRef/>
      </w:r>
      <w:r>
        <w:t>Extra stuff:</w:t>
      </w:r>
    </w:p>
    <w:p w14:paraId="1A9C1058" w14:textId="77777777" w:rsidR="00A26296" w:rsidRDefault="00A26296">
      <w:pPr>
        <w:pStyle w:val="Commentaire"/>
      </w:pPr>
      <w:r>
        <w:t>; ; ; )</w:t>
      </w:r>
    </w:p>
    <w:p w14:paraId="594A9A2B" w14:textId="77777777" w:rsidR="00A26296" w:rsidRDefault="00A26296">
      <w:pPr>
        <w:pStyle w:val="Commentaire"/>
      </w:pPr>
    </w:p>
    <w:p w14:paraId="66170C0D" w14:textId="77777777" w:rsidR="00A26296" w:rsidRDefault="00A26296">
      <w:pPr>
        <w:pStyle w:val="Commentaire"/>
      </w:pPr>
      <w:r>
        <w:t>Correct:</w:t>
      </w:r>
    </w:p>
    <w:p w14:paraId="56486A08" w14:textId="1D363B99" w:rsidR="00A26296" w:rsidRDefault="00A26296">
      <w:pPr>
        <w:pStyle w:val="Commentaire"/>
      </w:pPr>
      <w:r>
        <w:t>(Palazzi et al., 2013; Rajbhandari et al., 2015; Wu et al., 2017; Paltan et al., 2018)</w:t>
      </w:r>
    </w:p>
  </w:comment>
  <w:comment w:id="1799" w:author="Robin Matthews" w:date="2021-07-13T14:21:00Z" w:initials="RM">
    <w:p w14:paraId="25E59FEA" w14:textId="77777777" w:rsidR="00A26296" w:rsidRDefault="00A26296">
      <w:pPr>
        <w:pStyle w:val="Commentaire"/>
      </w:pPr>
      <w:r>
        <w:rPr>
          <w:rStyle w:val="Marquedecommentaire"/>
        </w:rPr>
        <w:annotationRef/>
      </w:r>
      <w:r>
        <w:t>Not found:</w:t>
      </w:r>
    </w:p>
    <w:p w14:paraId="7FD33CF3" w14:textId="77777777" w:rsidR="00A26296" w:rsidRDefault="00A26296">
      <w:pPr>
        <w:pStyle w:val="Commentaire"/>
      </w:pPr>
      <w:r>
        <w:t>C. Li et al.</w:t>
      </w:r>
    </w:p>
    <w:p w14:paraId="66E65391" w14:textId="77777777" w:rsidR="00A26296" w:rsidRDefault="00A26296">
      <w:pPr>
        <w:pStyle w:val="Commentaire"/>
      </w:pPr>
    </w:p>
    <w:p w14:paraId="5C9E1EED" w14:textId="77777777" w:rsidR="00A26296" w:rsidRDefault="00A26296">
      <w:pPr>
        <w:pStyle w:val="Commentaire"/>
      </w:pPr>
      <w:r>
        <w:t>Extra stuff:</w:t>
      </w:r>
    </w:p>
    <w:p w14:paraId="7F778462" w14:textId="77777777" w:rsidR="00A26296" w:rsidRDefault="00A26296">
      <w:pPr>
        <w:pStyle w:val="Commentaire"/>
      </w:pPr>
      <w:r>
        <w:t xml:space="preserve">(Li et al., </w:t>
      </w:r>
    </w:p>
    <w:p w14:paraId="5C0C1857" w14:textId="77777777" w:rsidR="00A26296" w:rsidRDefault="00A26296">
      <w:pPr>
        <w:pStyle w:val="Commentaire"/>
      </w:pPr>
    </w:p>
    <w:p w14:paraId="67A1C83F" w14:textId="77777777" w:rsidR="00A26296" w:rsidRDefault="00A26296">
      <w:pPr>
        <w:pStyle w:val="Commentaire"/>
      </w:pPr>
      <w:r>
        <w:t>Correct:</w:t>
      </w:r>
    </w:p>
    <w:p w14:paraId="4AC2DA86" w14:textId="77777777" w:rsidR="00A26296" w:rsidRDefault="00A26296">
      <w:pPr>
        <w:pStyle w:val="Commentaire"/>
      </w:pPr>
      <w:r>
        <w:t>C. Li et al. (2020)</w:t>
      </w:r>
    </w:p>
    <w:p w14:paraId="0DE85E5A" w14:textId="30461940" w:rsidR="00A26296" w:rsidRDefault="00A26296">
      <w:pPr>
        <w:pStyle w:val="Commentaire"/>
      </w:pPr>
      <w:r>
        <w:t>(C. Li et al., 2020)</w:t>
      </w:r>
    </w:p>
  </w:comment>
  <w:comment w:id="1803" w:author="Robin Matthews" w:date="2021-07-13T14:21:00Z" w:initials="RM">
    <w:p w14:paraId="54DD5E6D" w14:textId="77777777" w:rsidR="00A26296" w:rsidRDefault="00A26296">
      <w:pPr>
        <w:pStyle w:val="Commentaire"/>
      </w:pPr>
      <w:r>
        <w:rPr>
          <w:rStyle w:val="Marquedecommentaire"/>
        </w:rPr>
        <w:annotationRef/>
      </w:r>
      <w:r>
        <w:t>Extra stuff:</w:t>
      </w:r>
    </w:p>
    <w:p w14:paraId="7CE36FFA" w14:textId="77777777" w:rsidR="00A26296" w:rsidRDefault="00A26296">
      <w:pPr>
        <w:pStyle w:val="Commentaire"/>
      </w:pPr>
      <w:r>
        <w:t xml:space="preserve">(, </w:t>
      </w:r>
    </w:p>
    <w:p w14:paraId="3FE5F8B5" w14:textId="77777777" w:rsidR="00A26296" w:rsidRDefault="00A26296">
      <w:pPr>
        <w:pStyle w:val="Commentaire"/>
      </w:pPr>
    </w:p>
    <w:p w14:paraId="61C2B759" w14:textId="77777777" w:rsidR="00A26296" w:rsidRDefault="00A26296">
      <w:pPr>
        <w:pStyle w:val="Commentaire"/>
      </w:pPr>
      <w:r>
        <w:t>Correct:</w:t>
      </w:r>
    </w:p>
    <w:p w14:paraId="6587E810" w14:textId="77777777" w:rsidR="00A26296" w:rsidRDefault="00A26296">
      <w:pPr>
        <w:pStyle w:val="Commentaire"/>
      </w:pPr>
      <w:r>
        <w:t>Pfahl et al. (2017)</w:t>
      </w:r>
    </w:p>
    <w:p w14:paraId="3E03E30D" w14:textId="29DEAADF" w:rsidR="00A26296" w:rsidRDefault="00A26296">
      <w:pPr>
        <w:pStyle w:val="Commentaire"/>
      </w:pPr>
      <w:r>
        <w:t>(Pfahl et al., 2017)</w:t>
      </w:r>
    </w:p>
  </w:comment>
  <w:comment w:id="1805" w:author="Robin Matthews" w:date="2021-07-13T14:21:00Z" w:initials="RM">
    <w:p w14:paraId="4C50CC9E" w14:textId="77777777" w:rsidR="00A26296" w:rsidRDefault="00A26296">
      <w:pPr>
        <w:pStyle w:val="Commentaire"/>
      </w:pPr>
      <w:r>
        <w:rPr>
          <w:rStyle w:val="Marquedecommentaire"/>
        </w:rPr>
        <w:annotationRef/>
      </w:r>
      <w:r>
        <w:t>Not found:</w:t>
      </w:r>
    </w:p>
    <w:p w14:paraId="2A2364D1" w14:textId="77777777" w:rsidR="00A26296" w:rsidRDefault="00A26296">
      <w:pPr>
        <w:pStyle w:val="Commentaire"/>
      </w:pPr>
      <w:r>
        <w:t>C. Li et al.</w:t>
      </w:r>
    </w:p>
    <w:p w14:paraId="5758805D" w14:textId="77777777" w:rsidR="00A26296" w:rsidRDefault="00A26296">
      <w:pPr>
        <w:pStyle w:val="Commentaire"/>
      </w:pPr>
    </w:p>
    <w:p w14:paraId="585C14AD" w14:textId="77777777" w:rsidR="00A26296" w:rsidRDefault="00A26296">
      <w:pPr>
        <w:pStyle w:val="Commentaire"/>
      </w:pPr>
      <w:r>
        <w:t>Extra stuff:</w:t>
      </w:r>
    </w:p>
    <w:p w14:paraId="01E745A5" w14:textId="77777777" w:rsidR="00A26296" w:rsidRDefault="00A26296">
      <w:pPr>
        <w:pStyle w:val="Commentaire"/>
      </w:pPr>
      <w:r>
        <w:t>(Li et al., a)</w:t>
      </w:r>
    </w:p>
    <w:p w14:paraId="3FA2C6F0" w14:textId="77777777" w:rsidR="00A26296" w:rsidRDefault="00A26296">
      <w:pPr>
        <w:pStyle w:val="Commentaire"/>
      </w:pPr>
    </w:p>
    <w:p w14:paraId="199FCC23" w14:textId="77777777" w:rsidR="00A26296" w:rsidRDefault="00A26296">
      <w:pPr>
        <w:pStyle w:val="Commentaire"/>
      </w:pPr>
      <w:r>
        <w:t>Correct:</w:t>
      </w:r>
    </w:p>
    <w:p w14:paraId="69587FC9" w14:textId="77777777" w:rsidR="00A26296" w:rsidRDefault="00A26296">
      <w:pPr>
        <w:pStyle w:val="Commentaire"/>
      </w:pPr>
      <w:r>
        <w:t>C. Li et al. (2020)</w:t>
      </w:r>
    </w:p>
    <w:p w14:paraId="12124D4D" w14:textId="032B3590" w:rsidR="00A26296" w:rsidRDefault="00A26296">
      <w:pPr>
        <w:pStyle w:val="Commentaire"/>
      </w:pPr>
      <w:r>
        <w:t>(C. Li et al., 2020)</w:t>
      </w:r>
    </w:p>
  </w:comment>
  <w:comment w:id="1814" w:author="Robin Matthews" w:date="2021-07-13T14:21:00Z" w:initials="RM">
    <w:p w14:paraId="34BDFE9E" w14:textId="77777777" w:rsidR="00A26296" w:rsidRDefault="00A26296">
      <w:pPr>
        <w:pStyle w:val="Commentaire"/>
      </w:pPr>
      <w:r>
        <w:rPr>
          <w:rStyle w:val="Marquedecommentaire"/>
        </w:rPr>
        <w:annotationRef/>
      </w:r>
      <w:r>
        <w:t>Not found:</w:t>
      </w:r>
    </w:p>
    <w:p w14:paraId="13370D6A" w14:textId="77777777" w:rsidR="00A26296" w:rsidRDefault="00A26296">
      <w:pPr>
        <w:pStyle w:val="Commentaire"/>
      </w:pPr>
      <w:r>
        <w:t>Chou et al., 2014b</w:t>
      </w:r>
    </w:p>
    <w:p w14:paraId="1F6B37E5" w14:textId="77777777" w:rsidR="00A26296" w:rsidRDefault="00A26296">
      <w:pPr>
        <w:pStyle w:val="Commentaire"/>
      </w:pPr>
      <w:r>
        <w:t>Giorgi et al., 2014</w:t>
      </w:r>
    </w:p>
    <w:p w14:paraId="5492F2A6" w14:textId="77777777" w:rsidR="00A26296" w:rsidRDefault="00A26296">
      <w:pPr>
        <w:pStyle w:val="Commentaire"/>
      </w:pPr>
    </w:p>
    <w:p w14:paraId="07104737" w14:textId="77777777" w:rsidR="00A26296" w:rsidRDefault="00A26296">
      <w:pPr>
        <w:pStyle w:val="Commentaire"/>
      </w:pPr>
      <w:r>
        <w:t>Extra stuff:</w:t>
      </w:r>
    </w:p>
    <w:p w14:paraId="17C0DA06" w14:textId="77777777" w:rsidR="00A26296" w:rsidRDefault="00A26296">
      <w:pPr>
        <w:pStyle w:val="Commentaire"/>
      </w:pPr>
      <w:r>
        <w:t>Chou et al. (2014) and Giorgi et al. (2014)</w:t>
      </w:r>
    </w:p>
    <w:p w14:paraId="2088C4F3" w14:textId="77777777" w:rsidR="00A26296" w:rsidRDefault="00A26296">
      <w:pPr>
        <w:pStyle w:val="Commentaire"/>
      </w:pPr>
    </w:p>
    <w:p w14:paraId="066AEA88" w14:textId="77777777" w:rsidR="00A26296" w:rsidRDefault="00A26296">
      <w:pPr>
        <w:pStyle w:val="Commentaire"/>
      </w:pPr>
      <w:r>
        <w:t>Correct:</w:t>
      </w:r>
    </w:p>
    <w:p w14:paraId="4EF73CBB" w14:textId="4EB40E31" w:rsidR="00A26296" w:rsidRDefault="00A26296">
      <w:pPr>
        <w:pStyle w:val="Commentaire"/>
      </w:pPr>
      <w:r>
        <w:t>(Chou et al., 2014b; Giorgi et al., 2014)</w:t>
      </w:r>
    </w:p>
  </w:comment>
  <w:comment w:id="1816" w:author="Robin Matthews" w:date="2021-07-13T14:21:00Z" w:initials="RM">
    <w:p w14:paraId="7E78B561" w14:textId="77777777" w:rsidR="00A26296" w:rsidRDefault="00A26296">
      <w:pPr>
        <w:pStyle w:val="Commentaire"/>
      </w:pPr>
      <w:r>
        <w:rPr>
          <w:rStyle w:val="Marquedecommentaire"/>
        </w:rPr>
        <w:annotationRef/>
      </w:r>
      <w:r>
        <w:t>Not found:</w:t>
      </w:r>
    </w:p>
    <w:p w14:paraId="0187EF75" w14:textId="77777777" w:rsidR="00A26296" w:rsidRDefault="00A26296">
      <w:pPr>
        <w:pStyle w:val="Commentaire"/>
      </w:pPr>
      <w:r>
        <w:t>C. Li et al.</w:t>
      </w:r>
    </w:p>
    <w:p w14:paraId="520685E4" w14:textId="77777777" w:rsidR="00A26296" w:rsidRDefault="00A26296">
      <w:pPr>
        <w:pStyle w:val="Commentaire"/>
      </w:pPr>
    </w:p>
    <w:p w14:paraId="68F9E917" w14:textId="77777777" w:rsidR="00A26296" w:rsidRDefault="00A26296">
      <w:pPr>
        <w:pStyle w:val="Commentaire"/>
      </w:pPr>
      <w:r>
        <w:t>Extra stuff:</w:t>
      </w:r>
    </w:p>
    <w:p w14:paraId="24DFFF26" w14:textId="77777777" w:rsidR="00A26296" w:rsidRDefault="00A26296">
      <w:pPr>
        <w:pStyle w:val="Commentaire"/>
      </w:pPr>
      <w:r>
        <w:t xml:space="preserve">(Li et al., </w:t>
      </w:r>
    </w:p>
    <w:p w14:paraId="4433724C" w14:textId="77777777" w:rsidR="00A26296" w:rsidRDefault="00A26296">
      <w:pPr>
        <w:pStyle w:val="Commentaire"/>
      </w:pPr>
    </w:p>
    <w:p w14:paraId="20A5A2AB" w14:textId="77777777" w:rsidR="00A26296" w:rsidRDefault="00A26296">
      <w:pPr>
        <w:pStyle w:val="Commentaire"/>
      </w:pPr>
      <w:r>
        <w:t>Correct:</w:t>
      </w:r>
    </w:p>
    <w:p w14:paraId="73C298D3" w14:textId="77777777" w:rsidR="00A26296" w:rsidRDefault="00A26296">
      <w:pPr>
        <w:pStyle w:val="Commentaire"/>
      </w:pPr>
      <w:r>
        <w:t>C. Li et al. (2020)</w:t>
      </w:r>
    </w:p>
    <w:p w14:paraId="1FEEEF31" w14:textId="0B6DD270" w:rsidR="00A26296" w:rsidRDefault="00A26296">
      <w:pPr>
        <w:pStyle w:val="Commentaire"/>
      </w:pPr>
      <w:r>
        <w:t>(C. Li et al., 2020)</w:t>
      </w:r>
    </w:p>
  </w:comment>
  <w:comment w:id="1823" w:author="Robin Matthews" w:date="2021-07-13T22:42:00Z" w:initials="RM">
    <w:p w14:paraId="1BBBE6B5" w14:textId="77777777" w:rsidR="00D37B08" w:rsidRDefault="00D37B08">
      <w:pPr>
        <w:pStyle w:val="Commentaire"/>
      </w:pPr>
      <w:r>
        <w:rPr>
          <w:rStyle w:val="Marquedecommentaire"/>
        </w:rPr>
        <w:annotationRef/>
      </w:r>
      <w:r>
        <w:t>Mendeley field contains ‘Coppola et al., 2021’ not 2020</w:t>
      </w:r>
    </w:p>
    <w:p w14:paraId="66DE45AA" w14:textId="27E1CA93" w:rsidR="00D37B08" w:rsidRDefault="00D37B08">
      <w:pPr>
        <w:pStyle w:val="Commentaire"/>
      </w:pPr>
    </w:p>
    <w:p w14:paraId="6F66427B" w14:textId="77777777" w:rsidR="00D37B08" w:rsidRPr="00CF2DE3" w:rsidRDefault="00D37B08" w:rsidP="00D37B08">
      <w:pPr>
        <w:autoSpaceDE w:val="0"/>
        <w:autoSpaceDN w:val="0"/>
        <w:adjustRightInd w:val="0"/>
        <w:ind w:left="480" w:hanging="480"/>
        <w:rPr>
          <w:rFonts w:cs="Times New Roman"/>
          <w:noProof/>
          <w:szCs w:val="24"/>
        </w:rPr>
      </w:pPr>
      <w:r w:rsidRPr="00CF2DE3">
        <w:rPr>
          <w:rFonts w:cs="Times New Roman"/>
          <w:noProof/>
          <w:szCs w:val="24"/>
        </w:rPr>
        <w:t xml:space="preserve">Coppola, E., Nogherotto, R., Ciarlo’, J. M., Giorgi, F., Meijgaard, E., Kadygrov, N., et al. (2021). Assessment of the European Climate Projections as Simulated by the Large EURO‐CORDEX Regional and Global Climate Model Ensemble. </w:t>
      </w:r>
      <w:r w:rsidRPr="00CF2DE3">
        <w:rPr>
          <w:rFonts w:cs="Times New Roman"/>
          <w:i/>
          <w:iCs/>
          <w:noProof/>
          <w:szCs w:val="24"/>
        </w:rPr>
        <w:t>J. Geophys. Res. Atmos.</w:t>
      </w:r>
      <w:r w:rsidRPr="00CF2DE3">
        <w:rPr>
          <w:rFonts w:cs="Times New Roman"/>
          <w:noProof/>
          <w:szCs w:val="24"/>
        </w:rPr>
        <w:t xml:space="preserve"> 126. doi:10.1029/2019JD032356.</w:t>
      </w:r>
    </w:p>
    <w:p w14:paraId="6030D8FB" w14:textId="77777777" w:rsidR="00D37B08" w:rsidRDefault="00D37B08">
      <w:pPr>
        <w:pStyle w:val="Commentaire"/>
      </w:pPr>
    </w:p>
    <w:p w14:paraId="4838A8CB" w14:textId="1E2188CE" w:rsidR="00D37B08" w:rsidRDefault="00D37B08">
      <w:pPr>
        <w:pStyle w:val="Commentaire"/>
      </w:pPr>
      <w:r>
        <w:t>Is 2021 correct?</w:t>
      </w:r>
    </w:p>
  </w:comment>
  <w:comment w:id="1825" w:author="Robin Matthews" w:date="2021-07-13T14:21:00Z" w:initials="RM">
    <w:p w14:paraId="20997B10" w14:textId="77777777" w:rsidR="00A26296" w:rsidRDefault="00A26296">
      <w:pPr>
        <w:pStyle w:val="Commentaire"/>
      </w:pPr>
      <w:r>
        <w:rPr>
          <w:rStyle w:val="Marquedecommentaire"/>
        </w:rPr>
        <w:annotationRef/>
      </w:r>
      <w:r>
        <w:t>Extra stuff:</w:t>
      </w:r>
    </w:p>
    <w:p w14:paraId="5D29F311" w14:textId="77777777" w:rsidR="00A26296" w:rsidRDefault="00A26296">
      <w:pPr>
        <w:pStyle w:val="Commentaire"/>
      </w:pPr>
      <w:r>
        <w:t xml:space="preserve">(, </w:t>
      </w:r>
    </w:p>
    <w:p w14:paraId="26FA6347" w14:textId="77777777" w:rsidR="00A26296" w:rsidRDefault="00A26296">
      <w:pPr>
        <w:pStyle w:val="Commentaire"/>
      </w:pPr>
    </w:p>
    <w:p w14:paraId="4035502E" w14:textId="77777777" w:rsidR="00A26296" w:rsidRDefault="00A26296">
      <w:pPr>
        <w:pStyle w:val="Commentaire"/>
      </w:pPr>
      <w:r>
        <w:t>Correct:</w:t>
      </w:r>
    </w:p>
    <w:p w14:paraId="574533AF" w14:textId="77777777" w:rsidR="00A26296" w:rsidRDefault="00A26296">
      <w:pPr>
        <w:pStyle w:val="Commentaire"/>
      </w:pPr>
      <w:r>
        <w:t>Lionello and Scarascia (2020)</w:t>
      </w:r>
    </w:p>
    <w:p w14:paraId="44EED497" w14:textId="14DCA8A7" w:rsidR="00A26296" w:rsidRDefault="00A26296">
      <w:pPr>
        <w:pStyle w:val="Commentaire"/>
      </w:pPr>
      <w:r>
        <w:t>(Lionello and Scarascia, 2020)</w:t>
      </w:r>
    </w:p>
  </w:comment>
  <w:comment w:id="1827" w:author="Robin Matthews" w:date="2021-07-13T14:21:00Z" w:initials="RM">
    <w:p w14:paraId="79641CE6" w14:textId="77777777" w:rsidR="00A26296" w:rsidRDefault="00A26296">
      <w:pPr>
        <w:pStyle w:val="Commentaire"/>
      </w:pPr>
      <w:r>
        <w:rPr>
          <w:rStyle w:val="Marquedecommentaire"/>
        </w:rPr>
        <w:annotationRef/>
      </w:r>
      <w:r>
        <w:t>Extra stuff:</w:t>
      </w:r>
    </w:p>
    <w:p w14:paraId="1FA945A5" w14:textId="77777777" w:rsidR="00A26296" w:rsidRDefault="00A26296">
      <w:pPr>
        <w:pStyle w:val="Commentaire"/>
      </w:pPr>
      <w:r>
        <w:t>, ;</w:t>
      </w:r>
    </w:p>
    <w:p w14:paraId="570EA5C5" w14:textId="77777777" w:rsidR="00A26296" w:rsidRDefault="00A26296">
      <w:pPr>
        <w:pStyle w:val="Commentaire"/>
      </w:pPr>
    </w:p>
    <w:p w14:paraId="0D3E25AB" w14:textId="77777777" w:rsidR="00A26296" w:rsidRDefault="00A26296">
      <w:pPr>
        <w:pStyle w:val="Commentaire"/>
      </w:pPr>
      <w:r>
        <w:t>Correct:</w:t>
      </w:r>
    </w:p>
    <w:p w14:paraId="085EABB3" w14:textId="77777777" w:rsidR="00A26296" w:rsidRDefault="00A26296">
      <w:pPr>
        <w:pStyle w:val="Commentaire"/>
      </w:pPr>
      <w:r>
        <w:t>Tramblay and Somot (2018)</w:t>
      </w:r>
    </w:p>
    <w:p w14:paraId="39C462D9" w14:textId="32EDB0AB" w:rsidR="00A26296" w:rsidRDefault="00A26296">
      <w:pPr>
        <w:pStyle w:val="Commentaire"/>
      </w:pPr>
      <w:r>
        <w:t>(Tramblay and Somot, 2018)</w:t>
      </w:r>
    </w:p>
  </w:comment>
  <w:comment w:id="1828" w:author="Robin Matthews" w:date="2021-07-13T14:21:00Z" w:initials="RM">
    <w:p w14:paraId="59A92E57" w14:textId="77777777" w:rsidR="00A26296" w:rsidRDefault="00A26296">
      <w:pPr>
        <w:pStyle w:val="Commentaire"/>
      </w:pPr>
      <w:r>
        <w:rPr>
          <w:rStyle w:val="Marquedecommentaire"/>
        </w:rPr>
        <w:annotationRef/>
      </w:r>
      <w:r>
        <w:t>Not found:</w:t>
      </w:r>
    </w:p>
    <w:p w14:paraId="6CA03DF3" w14:textId="77777777" w:rsidR="00A26296" w:rsidRDefault="00A26296">
      <w:pPr>
        <w:pStyle w:val="Commentaire"/>
      </w:pPr>
      <w:r>
        <w:t>2021a</w:t>
      </w:r>
    </w:p>
    <w:p w14:paraId="6B6B4A38" w14:textId="77777777" w:rsidR="00A26296" w:rsidRDefault="00A26296">
      <w:pPr>
        <w:pStyle w:val="Commentaire"/>
      </w:pPr>
    </w:p>
    <w:p w14:paraId="5F5C74AD" w14:textId="77777777" w:rsidR="00A26296" w:rsidRDefault="00A26296">
      <w:pPr>
        <w:pStyle w:val="Commentaire"/>
      </w:pPr>
      <w:r>
        <w:t>Extra stuff:</w:t>
      </w:r>
    </w:p>
    <w:p w14:paraId="6688D75C" w14:textId="77777777" w:rsidR="00A26296" w:rsidRDefault="00A26296">
      <w:pPr>
        <w:pStyle w:val="Commentaire"/>
      </w:pPr>
      <w:r>
        <w:t>, 2020</w:t>
      </w:r>
    </w:p>
    <w:p w14:paraId="59BD1B07" w14:textId="77777777" w:rsidR="00A26296" w:rsidRDefault="00A26296">
      <w:pPr>
        <w:pStyle w:val="Commentaire"/>
      </w:pPr>
    </w:p>
    <w:p w14:paraId="37C935DC" w14:textId="77777777" w:rsidR="00A26296" w:rsidRDefault="00A26296">
      <w:pPr>
        <w:pStyle w:val="Commentaire"/>
      </w:pPr>
      <w:r>
        <w:t>Correct:</w:t>
      </w:r>
    </w:p>
    <w:p w14:paraId="2A1369FB" w14:textId="77777777" w:rsidR="00A26296" w:rsidRDefault="00A26296">
      <w:pPr>
        <w:pStyle w:val="Commentaire"/>
      </w:pPr>
      <w:r>
        <w:t>Coppola et al. (2021a)</w:t>
      </w:r>
    </w:p>
    <w:p w14:paraId="56B329AB" w14:textId="45D59521" w:rsidR="00A26296" w:rsidRDefault="00A26296">
      <w:pPr>
        <w:pStyle w:val="Commentaire"/>
      </w:pPr>
      <w:r>
        <w:t>(Coppola et al., 2021a)</w:t>
      </w:r>
    </w:p>
  </w:comment>
  <w:comment w:id="1833" w:author="Robin Matthews" w:date="2021-07-13T14:21:00Z" w:initials="RM">
    <w:p w14:paraId="57BCE4DC" w14:textId="77777777" w:rsidR="00A26296" w:rsidRDefault="00A26296">
      <w:pPr>
        <w:pStyle w:val="Commentaire"/>
      </w:pPr>
      <w:r>
        <w:rPr>
          <w:rStyle w:val="Marquedecommentaire"/>
        </w:rPr>
        <w:annotationRef/>
      </w:r>
      <w:r>
        <w:t>Extra stuff:</w:t>
      </w:r>
    </w:p>
    <w:p w14:paraId="3D974312" w14:textId="77777777" w:rsidR="00A26296" w:rsidRDefault="00A26296">
      <w:pPr>
        <w:pStyle w:val="Commentaire"/>
      </w:pPr>
      <w:r>
        <w:t>(, ;</w:t>
      </w:r>
    </w:p>
    <w:p w14:paraId="41F506BB" w14:textId="77777777" w:rsidR="00A26296" w:rsidRDefault="00A26296">
      <w:pPr>
        <w:pStyle w:val="Commentaire"/>
      </w:pPr>
    </w:p>
    <w:p w14:paraId="3490E3B9" w14:textId="77777777" w:rsidR="00A26296" w:rsidRDefault="00A26296">
      <w:pPr>
        <w:pStyle w:val="Commentaire"/>
      </w:pPr>
      <w:r>
        <w:t>Correct:</w:t>
      </w:r>
    </w:p>
    <w:p w14:paraId="14F7EE13" w14:textId="77777777" w:rsidR="00A26296" w:rsidRDefault="00A26296">
      <w:pPr>
        <w:pStyle w:val="Commentaire"/>
      </w:pPr>
      <w:r>
        <w:t>Gobiet et al. (2014)</w:t>
      </w:r>
    </w:p>
    <w:p w14:paraId="63117F42" w14:textId="06750B39" w:rsidR="00A26296" w:rsidRDefault="00A26296">
      <w:pPr>
        <w:pStyle w:val="Commentaire"/>
      </w:pPr>
      <w:r>
        <w:t>(Gobiet et al., 2014)</w:t>
      </w:r>
    </w:p>
  </w:comment>
  <w:comment w:id="1834" w:author="Robin Matthews" w:date="2021-07-13T14:21:00Z" w:initials="RM">
    <w:p w14:paraId="1E578F79" w14:textId="77777777" w:rsidR="00A26296" w:rsidRDefault="00A26296">
      <w:pPr>
        <w:pStyle w:val="Commentaire"/>
      </w:pPr>
      <w:r>
        <w:rPr>
          <w:rStyle w:val="Marquedecommentaire"/>
        </w:rPr>
        <w:annotationRef/>
      </w:r>
      <w:r>
        <w:t>Extra stuff:</w:t>
      </w:r>
    </w:p>
    <w:p w14:paraId="3409FBED" w14:textId="77777777" w:rsidR="00A26296" w:rsidRDefault="00A26296">
      <w:pPr>
        <w:pStyle w:val="Commentaire"/>
      </w:pPr>
      <w:r>
        <w:t>, )</w:t>
      </w:r>
    </w:p>
    <w:p w14:paraId="24F5900E" w14:textId="77777777" w:rsidR="00A26296" w:rsidRDefault="00A26296">
      <w:pPr>
        <w:pStyle w:val="Commentaire"/>
      </w:pPr>
    </w:p>
    <w:p w14:paraId="66E4D890" w14:textId="77777777" w:rsidR="00A26296" w:rsidRDefault="00A26296">
      <w:pPr>
        <w:pStyle w:val="Commentaire"/>
      </w:pPr>
      <w:r>
        <w:t>Correct:</w:t>
      </w:r>
    </w:p>
    <w:p w14:paraId="79C3242E" w14:textId="77777777" w:rsidR="00A26296" w:rsidRDefault="00A26296">
      <w:pPr>
        <w:pStyle w:val="Commentaire"/>
      </w:pPr>
      <w:r>
        <w:t>Donnelly et al. (2017)</w:t>
      </w:r>
    </w:p>
    <w:p w14:paraId="3F09225C" w14:textId="4E4FEC06" w:rsidR="00A26296" w:rsidRDefault="00A26296">
      <w:pPr>
        <w:pStyle w:val="Commentaire"/>
      </w:pPr>
      <w:r>
        <w:t>(Donnelly et al., 2017)</w:t>
      </w:r>
    </w:p>
  </w:comment>
  <w:comment w:id="1839" w:author="Robin Matthews" w:date="2021-07-13T14:21:00Z" w:initials="RM">
    <w:p w14:paraId="136DD151" w14:textId="77777777" w:rsidR="00A26296" w:rsidRDefault="00A26296">
      <w:pPr>
        <w:pStyle w:val="Commentaire"/>
      </w:pPr>
      <w:r>
        <w:rPr>
          <w:rStyle w:val="Marquedecommentaire"/>
        </w:rPr>
        <w:annotationRef/>
      </w:r>
      <w:r>
        <w:t>Extra stuff:</w:t>
      </w:r>
    </w:p>
    <w:p w14:paraId="65F82CAB" w14:textId="77777777" w:rsidR="00A26296" w:rsidRDefault="00A26296">
      <w:pPr>
        <w:pStyle w:val="Commentaire"/>
      </w:pPr>
      <w:r>
        <w:t>(, ;</w:t>
      </w:r>
    </w:p>
    <w:p w14:paraId="4AB1AD74" w14:textId="77777777" w:rsidR="00A26296" w:rsidRDefault="00A26296">
      <w:pPr>
        <w:pStyle w:val="Commentaire"/>
      </w:pPr>
    </w:p>
    <w:p w14:paraId="5643BD33" w14:textId="77777777" w:rsidR="00A26296" w:rsidRDefault="00A26296">
      <w:pPr>
        <w:pStyle w:val="Commentaire"/>
      </w:pPr>
      <w:r>
        <w:t>Correct:</w:t>
      </w:r>
    </w:p>
    <w:p w14:paraId="4051AC48" w14:textId="77777777" w:rsidR="00A26296" w:rsidRDefault="00A26296">
      <w:pPr>
        <w:pStyle w:val="Commentaire"/>
      </w:pPr>
      <w:r>
        <w:t>Madsen et al. (2014)</w:t>
      </w:r>
    </w:p>
    <w:p w14:paraId="46B55770" w14:textId="184B1F19" w:rsidR="00A26296" w:rsidRDefault="00A26296">
      <w:pPr>
        <w:pStyle w:val="Commentaire"/>
      </w:pPr>
      <w:r>
        <w:t>(Madsen et al., 2014)</w:t>
      </w:r>
    </w:p>
  </w:comment>
  <w:comment w:id="1840" w:author="Robin Matthews" w:date="2021-07-13T14:21:00Z" w:initials="RM">
    <w:p w14:paraId="6AE52CC4" w14:textId="77777777" w:rsidR="00A26296" w:rsidRDefault="00A26296">
      <w:pPr>
        <w:pStyle w:val="Commentaire"/>
      </w:pPr>
      <w:r>
        <w:rPr>
          <w:rStyle w:val="Marquedecommentaire"/>
        </w:rPr>
        <w:annotationRef/>
      </w:r>
      <w:r>
        <w:t>Extra stuff:</w:t>
      </w:r>
    </w:p>
    <w:p w14:paraId="33773F9A" w14:textId="77777777" w:rsidR="00A26296" w:rsidRDefault="00A26296">
      <w:pPr>
        <w:pStyle w:val="Commentaire"/>
      </w:pPr>
      <w:r>
        <w:t xml:space="preserve">, </w:t>
      </w:r>
    </w:p>
    <w:p w14:paraId="3C1FA802" w14:textId="77777777" w:rsidR="00A26296" w:rsidRDefault="00A26296">
      <w:pPr>
        <w:pStyle w:val="Commentaire"/>
      </w:pPr>
    </w:p>
    <w:p w14:paraId="4C652559" w14:textId="77777777" w:rsidR="00A26296" w:rsidRDefault="00A26296">
      <w:pPr>
        <w:pStyle w:val="Commentaire"/>
      </w:pPr>
      <w:r>
        <w:t>Correct:</w:t>
      </w:r>
    </w:p>
    <w:p w14:paraId="1B57B0CD" w14:textId="77777777" w:rsidR="00A26296" w:rsidRDefault="00A26296">
      <w:pPr>
        <w:pStyle w:val="Commentaire"/>
      </w:pPr>
      <w:r>
        <w:t>Donnelly et al. (2017)</w:t>
      </w:r>
    </w:p>
    <w:p w14:paraId="0E79EBE4" w14:textId="0E267BF2" w:rsidR="00A26296" w:rsidRDefault="00A26296">
      <w:pPr>
        <w:pStyle w:val="Commentaire"/>
      </w:pPr>
      <w:r>
        <w:t>(Donnelly et al., 2017)</w:t>
      </w:r>
    </w:p>
  </w:comment>
  <w:comment w:id="1841" w:author="Robin Matthews" w:date="2021-07-13T14:21:00Z" w:initials="RM">
    <w:p w14:paraId="4FC39B11" w14:textId="77777777" w:rsidR="00A26296" w:rsidRDefault="00A26296">
      <w:pPr>
        <w:pStyle w:val="Commentaire"/>
      </w:pPr>
      <w:r>
        <w:rPr>
          <w:rStyle w:val="Marquedecommentaire"/>
        </w:rPr>
        <w:annotationRef/>
      </w:r>
      <w:r>
        <w:t>Extra stuff:</w:t>
      </w:r>
    </w:p>
    <w:p w14:paraId="69A1B70B" w14:textId="77777777" w:rsidR="00A26296" w:rsidRDefault="00A26296">
      <w:pPr>
        <w:pStyle w:val="Commentaire"/>
      </w:pPr>
      <w:r>
        <w:t>, )</w:t>
      </w:r>
    </w:p>
    <w:p w14:paraId="761EF5BA" w14:textId="77777777" w:rsidR="00A26296" w:rsidRDefault="00A26296">
      <w:pPr>
        <w:pStyle w:val="Commentaire"/>
      </w:pPr>
    </w:p>
    <w:p w14:paraId="6C69F367" w14:textId="77777777" w:rsidR="00A26296" w:rsidRDefault="00A26296">
      <w:pPr>
        <w:pStyle w:val="Commentaire"/>
      </w:pPr>
      <w:r>
        <w:t>Correct:</w:t>
      </w:r>
    </w:p>
    <w:p w14:paraId="4D091771" w14:textId="77777777" w:rsidR="00A26296" w:rsidRDefault="00A26296">
      <w:pPr>
        <w:pStyle w:val="Commentaire"/>
      </w:pPr>
      <w:r>
        <w:t>Cardell et al. (2020)</w:t>
      </w:r>
    </w:p>
    <w:p w14:paraId="2937A4B6" w14:textId="70D5344C" w:rsidR="00A26296" w:rsidRDefault="00A26296">
      <w:pPr>
        <w:pStyle w:val="Commentaire"/>
      </w:pPr>
      <w:r>
        <w:t>(Cardell et al., 2020)</w:t>
      </w:r>
    </w:p>
  </w:comment>
  <w:comment w:id="1842" w:author="Robin Matthews" w:date="2021-07-13T14:21:00Z" w:initials="RM">
    <w:p w14:paraId="6345FAB2" w14:textId="77777777" w:rsidR="00A26296" w:rsidRDefault="00A26296">
      <w:pPr>
        <w:pStyle w:val="Commentaire"/>
      </w:pPr>
      <w:r>
        <w:rPr>
          <w:rStyle w:val="Marquedecommentaire"/>
        </w:rPr>
        <w:annotationRef/>
      </w:r>
      <w:r>
        <w:t>Not found:</w:t>
      </w:r>
    </w:p>
    <w:p w14:paraId="79F6E69B" w14:textId="77777777" w:rsidR="00A26296" w:rsidRDefault="00A26296">
      <w:pPr>
        <w:pStyle w:val="Commentaire"/>
      </w:pPr>
      <w:r>
        <w:t>C. Li et al.</w:t>
      </w:r>
    </w:p>
    <w:p w14:paraId="7D37B3C7" w14:textId="77777777" w:rsidR="00A26296" w:rsidRDefault="00A26296">
      <w:pPr>
        <w:pStyle w:val="Commentaire"/>
      </w:pPr>
    </w:p>
    <w:p w14:paraId="51D0CE0D" w14:textId="77777777" w:rsidR="00A26296" w:rsidRDefault="00A26296">
      <w:pPr>
        <w:pStyle w:val="Commentaire"/>
      </w:pPr>
      <w:r>
        <w:t>Extra stuff:</w:t>
      </w:r>
    </w:p>
    <w:p w14:paraId="3C44B848" w14:textId="77777777" w:rsidR="00A26296" w:rsidRDefault="00A26296">
      <w:pPr>
        <w:pStyle w:val="Commentaire"/>
      </w:pPr>
      <w:r>
        <w:t xml:space="preserve">(Li et al., </w:t>
      </w:r>
    </w:p>
    <w:p w14:paraId="4AD616A9" w14:textId="77777777" w:rsidR="00A26296" w:rsidRDefault="00A26296">
      <w:pPr>
        <w:pStyle w:val="Commentaire"/>
      </w:pPr>
    </w:p>
    <w:p w14:paraId="5F8F7098" w14:textId="77777777" w:rsidR="00A26296" w:rsidRDefault="00A26296">
      <w:pPr>
        <w:pStyle w:val="Commentaire"/>
      </w:pPr>
      <w:r>
        <w:t>Correct:</w:t>
      </w:r>
    </w:p>
    <w:p w14:paraId="3F35529D" w14:textId="77777777" w:rsidR="00A26296" w:rsidRDefault="00A26296">
      <w:pPr>
        <w:pStyle w:val="Commentaire"/>
      </w:pPr>
      <w:r>
        <w:t>C. Li et al. (2020)</w:t>
      </w:r>
    </w:p>
    <w:p w14:paraId="102D5018" w14:textId="7BAF14EB" w:rsidR="00A26296" w:rsidRDefault="00A26296">
      <w:pPr>
        <w:pStyle w:val="Commentaire"/>
      </w:pPr>
      <w:r>
        <w:t>(C. Li et al., 2020)</w:t>
      </w:r>
    </w:p>
  </w:comment>
  <w:comment w:id="1852" w:author="Robin Matthews" w:date="2021-07-13T22:47:00Z" w:initials="RM">
    <w:p w14:paraId="50D054AB" w14:textId="77777777" w:rsidR="00D37B08" w:rsidRDefault="00D37B08">
      <w:pPr>
        <w:pStyle w:val="Commentaire"/>
      </w:pPr>
      <w:r>
        <w:rPr>
          <w:rStyle w:val="Marquedecommentaire"/>
        </w:rPr>
        <w:annotationRef/>
      </w:r>
      <w:r>
        <w:t>Mendeley field missing Zhang et al.</w:t>
      </w:r>
    </w:p>
    <w:p w14:paraId="2E06B9DD" w14:textId="57FFC97C" w:rsidR="00D37B08" w:rsidRDefault="00D37B08">
      <w:pPr>
        <w:pStyle w:val="Commentaire"/>
      </w:pPr>
      <w:r>
        <w:t>Provide DOI and I’ll add.</w:t>
      </w:r>
    </w:p>
  </w:comment>
  <w:comment w:id="1854" w:author="Robin Matthews" w:date="2021-07-13T14:21:00Z" w:initials="RM">
    <w:p w14:paraId="3867C9C5" w14:textId="77777777" w:rsidR="00A26296" w:rsidRDefault="00A26296">
      <w:pPr>
        <w:pStyle w:val="Commentaire"/>
      </w:pPr>
      <w:r>
        <w:rPr>
          <w:rStyle w:val="Marquedecommentaire"/>
        </w:rPr>
        <w:annotationRef/>
      </w:r>
      <w:r>
        <w:t>Extra stuff:</w:t>
      </w:r>
    </w:p>
    <w:p w14:paraId="21941171" w14:textId="77777777" w:rsidR="00A26296" w:rsidRDefault="00A26296">
      <w:pPr>
        <w:pStyle w:val="Commentaire"/>
      </w:pPr>
      <w:r>
        <w:t>(; ; Zhang et al. 2018f</w:t>
      </w:r>
    </w:p>
    <w:p w14:paraId="392F3AAA" w14:textId="77777777" w:rsidR="00A26296" w:rsidRDefault="00A26296">
      <w:pPr>
        <w:pStyle w:val="Commentaire"/>
      </w:pPr>
    </w:p>
    <w:p w14:paraId="3017E979" w14:textId="77777777" w:rsidR="00A26296" w:rsidRDefault="00A26296">
      <w:pPr>
        <w:pStyle w:val="Commentaire"/>
      </w:pPr>
      <w:r>
        <w:t>Correct:</w:t>
      </w:r>
    </w:p>
    <w:p w14:paraId="65661459" w14:textId="20649E53" w:rsidR="00A26296" w:rsidRDefault="00A26296">
      <w:pPr>
        <w:pStyle w:val="Commentaire"/>
      </w:pPr>
      <w:r>
        <w:t>(Wu, 2015; Easterling et al., 2017)</w:t>
      </w:r>
    </w:p>
  </w:comment>
  <w:comment w:id="1856" w:author="Robin Matthews" w:date="2021-07-13T14:21:00Z" w:initials="RM">
    <w:p w14:paraId="7B9E475E" w14:textId="77777777" w:rsidR="00A26296" w:rsidRDefault="00A26296">
      <w:pPr>
        <w:pStyle w:val="Commentaire"/>
      </w:pPr>
      <w:r>
        <w:rPr>
          <w:rStyle w:val="Marquedecommentaire"/>
        </w:rPr>
        <w:annotationRef/>
      </w:r>
      <w:r>
        <w:t>Extra stuff:</w:t>
      </w:r>
    </w:p>
    <w:p w14:paraId="59C6C3F5" w14:textId="77777777" w:rsidR="00A26296" w:rsidRDefault="00A26296">
      <w:pPr>
        <w:pStyle w:val="Commentaire"/>
      </w:pPr>
      <w:r>
        <w:t>; , b)</w:t>
      </w:r>
    </w:p>
    <w:p w14:paraId="1357A6D3" w14:textId="77777777" w:rsidR="00A26296" w:rsidRDefault="00A26296">
      <w:pPr>
        <w:pStyle w:val="Commentaire"/>
      </w:pPr>
    </w:p>
    <w:p w14:paraId="4C5DF32E" w14:textId="77777777" w:rsidR="00A26296" w:rsidRDefault="00A26296">
      <w:pPr>
        <w:pStyle w:val="Commentaire"/>
      </w:pPr>
      <w:r>
        <w:t>Correct:</w:t>
      </w:r>
    </w:p>
    <w:p w14:paraId="7DFA8BE9" w14:textId="77777777" w:rsidR="00A26296" w:rsidRDefault="00A26296">
      <w:pPr>
        <w:pStyle w:val="Commentaire"/>
      </w:pPr>
      <w:r>
        <w:t>Innocenti et al. (2019)</w:t>
      </w:r>
    </w:p>
    <w:p w14:paraId="53A01FDE" w14:textId="0FD65C5D" w:rsidR="00A26296" w:rsidRDefault="00A26296">
      <w:pPr>
        <w:pStyle w:val="Commentaire"/>
      </w:pPr>
      <w:r>
        <w:t>(Innocenti et al., 2019)</w:t>
      </w:r>
    </w:p>
  </w:comment>
  <w:comment w:id="1860" w:author="Robin Matthews" w:date="2021-07-13T14:21:00Z" w:initials="RM">
    <w:p w14:paraId="448248BE" w14:textId="77777777" w:rsidR="00A26296" w:rsidRDefault="00A26296">
      <w:pPr>
        <w:pStyle w:val="Commentaire"/>
      </w:pPr>
      <w:r>
        <w:rPr>
          <w:rStyle w:val="Marquedecommentaire"/>
        </w:rPr>
        <w:annotationRef/>
      </w:r>
      <w:r>
        <w:t>Not found:</w:t>
      </w:r>
    </w:p>
    <w:p w14:paraId="4B1495DF" w14:textId="77777777" w:rsidR="00A26296" w:rsidRDefault="00A26296">
      <w:pPr>
        <w:pStyle w:val="Commentaire"/>
      </w:pPr>
      <w:r>
        <w:t>2021a</w:t>
      </w:r>
    </w:p>
    <w:p w14:paraId="2C4C0AB1" w14:textId="77777777" w:rsidR="00A26296" w:rsidRDefault="00A26296">
      <w:pPr>
        <w:pStyle w:val="Commentaire"/>
      </w:pPr>
    </w:p>
    <w:p w14:paraId="30687FC1" w14:textId="77777777" w:rsidR="00A26296" w:rsidRDefault="00A26296">
      <w:pPr>
        <w:pStyle w:val="Commentaire"/>
      </w:pPr>
      <w:r>
        <w:t>Extra stuff:</w:t>
      </w:r>
    </w:p>
    <w:p w14:paraId="1245CE87" w14:textId="77777777" w:rsidR="00A26296" w:rsidRDefault="00A26296">
      <w:pPr>
        <w:pStyle w:val="Commentaire"/>
      </w:pPr>
      <w:r>
        <w:t>, 2020</w:t>
      </w:r>
    </w:p>
    <w:p w14:paraId="6DB1AF97" w14:textId="77777777" w:rsidR="00A26296" w:rsidRDefault="00A26296">
      <w:pPr>
        <w:pStyle w:val="Commentaire"/>
      </w:pPr>
    </w:p>
    <w:p w14:paraId="1CCAA12B" w14:textId="77777777" w:rsidR="00A26296" w:rsidRDefault="00A26296">
      <w:pPr>
        <w:pStyle w:val="Commentaire"/>
      </w:pPr>
      <w:r>
        <w:t>Correct:</w:t>
      </w:r>
    </w:p>
    <w:p w14:paraId="1F74DCD8" w14:textId="77777777" w:rsidR="00A26296" w:rsidRDefault="00A26296">
      <w:pPr>
        <w:pStyle w:val="Commentaire"/>
      </w:pPr>
      <w:r>
        <w:t>Coppola et al. (2021a)</w:t>
      </w:r>
    </w:p>
    <w:p w14:paraId="77EF73E5" w14:textId="61491EB0" w:rsidR="00A26296" w:rsidRDefault="00A26296">
      <w:pPr>
        <w:pStyle w:val="Commentaire"/>
      </w:pPr>
      <w:r>
        <w:t>(Coppola et al., 2021a)</w:t>
      </w:r>
    </w:p>
  </w:comment>
  <w:comment w:id="1858" w:author="Robin Matthews" w:date="2021-07-13T22:50:00Z" w:initials="RM">
    <w:p w14:paraId="5AE1CE2E" w14:textId="77777777" w:rsidR="00D37B08" w:rsidRDefault="00D37B08">
      <w:pPr>
        <w:pStyle w:val="Commentaire"/>
      </w:pPr>
      <w:r>
        <w:rPr>
          <w:rStyle w:val="Marquedecommentaire"/>
        </w:rPr>
        <w:annotationRef/>
      </w:r>
      <w:r>
        <w:t>Mendeley field contains Coppola et al., 2021. Correct?</w:t>
      </w:r>
    </w:p>
    <w:p w14:paraId="711D4EC0" w14:textId="77777777" w:rsidR="00D37B08" w:rsidRPr="00CF2DE3" w:rsidRDefault="00D37B08" w:rsidP="00D37B08">
      <w:pPr>
        <w:autoSpaceDE w:val="0"/>
        <w:autoSpaceDN w:val="0"/>
        <w:adjustRightInd w:val="0"/>
        <w:ind w:left="480" w:hanging="480"/>
        <w:rPr>
          <w:rFonts w:cs="Times New Roman"/>
          <w:noProof/>
        </w:rPr>
      </w:pPr>
      <w:r>
        <w:rPr>
          <w:lang w:val="en-GB"/>
        </w:rPr>
        <w:fldChar w:fldCharType="begin" w:fldLock="1"/>
      </w:r>
      <w:r>
        <w:rPr>
          <w:lang w:val="en-GB"/>
        </w:rPr>
        <w:instrText xml:space="preserve">ADDIN Mendeley Bibliography CSL_BIBLIOGRAPHY </w:instrText>
      </w:r>
      <w:r>
        <w:rPr>
          <w:lang w:val="en-GB"/>
        </w:rPr>
        <w:fldChar w:fldCharType="separate"/>
      </w:r>
      <w:r w:rsidRPr="00CF2DE3">
        <w:rPr>
          <w:rFonts w:cs="Times New Roman"/>
          <w:noProof/>
          <w:szCs w:val="24"/>
        </w:rPr>
        <w:t xml:space="preserve">Coppola, E., Nogherotto, R., Ciarlo’, J. M., Giorgi, F., Meijgaard, E., Kadygrov, N., et al. (2021). Assessment of the European Climate Projections as Simulated by the Large EURO‐CORDEX Regional and Global Climate Model Ensemble. </w:t>
      </w:r>
      <w:r w:rsidRPr="00CF2DE3">
        <w:rPr>
          <w:rFonts w:cs="Times New Roman"/>
          <w:i/>
          <w:iCs/>
          <w:noProof/>
          <w:szCs w:val="24"/>
        </w:rPr>
        <w:t>J. Geophys. Res. Atmos.</w:t>
      </w:r>
      <w:r w:rsidRPr="00CF2DE3">
        <w:rPr>
          <w:rFonts w:cs="Times New Roman"/>
          <w:noProof/>
          <w:szCs w:val="24"/>
        </w:rPr>
        <w:t xml:space="preserve"> 126. doi:10.1029/2019JD032356.</w:t>
      </w:r>
    </w:p>
    <w:p w14:paraId="7586BD7D" w14:textId="126AE8E4" w:rsidR="00D37B08" w:rsidRDefault="00D37B08">
      <w:pPr>
        <w:pStyle w:val="Commentaire"/>
      </w:pPr>
      <w:r>
        <w:rPr>
          <w:lang w:val="en-GB"/>
        </w:rPr>
        <w:fldChar w:fldCharType="end"/>
      </w:r>
    </w:p>
  </w:comment>
  <w:comment w:id="1868" w:author="Robin Matthews" w:date="2021-07-13T14:21:00Z" w:initials="RM">
    <w:p w14:paraId="7297B2D4" w14:textId="77777777" w:rsidR="00A26296" w:rsidRDefault="00A26296">
      <w:pPr>
        <w:pStyle w:val="Commentaire"/>
      </w:pPr>
      <w:r>
        <w:rPr>
          <w:rStyle w:val="Marquedecommentaire"/>
        </w:rPr>
        <w:annotationRef/>
      </w:r>
      <w:r>
        <w:t>Extra stuff:</w:t>
      </w:r>
    </w:p>
    <w:p w14:paraId="632D1F55" w14:textId="77777777" w:rsidR="00A26296" w:rsidRDefault="00A26296">
      <w:pPr>
        <w:pStyle w:val="Commentaire"/>
      </w:pPr>
      <w:r>
        <w:t xml:space="preserve">(; ; </w:t>
      </w:r>
    </w:p>
    <w:p w14:paraId="12BFAEB6" w14:textId="77777777" w:rsidR="00A26296" w:rsidRDefault="00A26296">
      <w:pPr>
        <w:pStyle w:val="Commentaire"/>
      </w:pPr>
    </w:p>
    <w:p w14:paraId="780FEF4E" w14:textId="77777777" w:rsidR="00A26296" w:rsidRDefault="00A26296">
      <w:pPr>
        <w:pStyle w:val="Commentaire"/>
      </w:pPr>
      <w:r>
        <w:t>Correct:</w:t>
      </w:r>
    </w:p>
    <w:p w14:paraId="7A3DC375" w14:textId="165C8D0F" w:rsidR="00A26296" w:rsidRDefault="00A26296">
      <w:pPr>
        <w:pStyle w:val="Commentaire"/>
      </w:pPr>
      <w:r>
        <w:t>(Sillmann et al., 2013b; Alexandru, 2018)</w:t>
      </w:r>
    </w:p>
  </w:comment>
  <w:comment w:id="1870" w:author="Robin Matthews" w:date="2021-07-13T14:21:00Z" w:initials="RM">
    <w:p w14:paraId="670F95EA" w14:textId="77777777" w:rsidR="00A26296" w:rsidRDefault="00A26296">
      <w:pPr>
        <w:pStyle w:val="Commentaire"/>
      </w:pPr>
      <w:r>
        <w:rPr>
          <w:rStyle w:val="Marquedecommentaire"/>
        </w:rPr>
        <w:annotationRef/>
      </w:r>
      <w:r>
        <w:t>Not found:</w:t>
      </w:r>
    </w:p>
    <w:p w14:paraId="34AFFA67" w14:textId="77777777" w:rsidR="00A26296" w:rsidRDefault="00A26296">
      <w:pPr>
        <w:pStyle w:val="Commentaire"/>
      </w:pPr>
      <w:r>
        <w:t>2021a</w:t>
      </w:r>
    </w:p>
    <w:p w14:paraId="76582B80" w14:textId="77777777" w:rsidR="00A26296" w:rsidRDefault="00A26296">
      <w:pPr>
        <w:pStyle w:val="Commentaire"/>
      </w:pPr>
    </w:p>
    <w:p w14:paraId="52D0B924" w14:textId="77777777" w:rsidR="00A26296" w:rsidRDefault="00A26296">
      <w:pPr>
        <w:pStyle w:val="Commentaire"/>
      </w:pPr>
      <w:r>
        <w:t>Extra stuff:</w:t>
      </w:r>
    </w:p>
    <w:p w14:paraId="4E57CF10" w14:textId="77777777" w:rsidR="00A26296" w:rsidRDefault="00A26296">
      <w:pPr>
        <w:pStyle w:val="Commentaire"/>
      </w:pPr>
      <w:r>
        <w:t>, 2020</w:t>
      </w:r>
    </w:p>
    <w:p w14:paraId="7E3AFAE4" w14:textId="77777777" w:rsidR="00A26296" w:rsidRDefault="00A26296">
      <w:pPr>
        <w:pStyle w:val="Commentaire"/>
      </w:pPr>
    </w:p>
    <w:p w14:paraId="29BD7EDB" w14:textId="77777777" w:rsidR="00A26296" w:rsidRDefault="00A26296">
      <w:pPr>
        <w:pStyle w:val="Commentaire"/>
      </w:pPr>
      <w:r>
        <w:t>Correct:</w:t>
      </w:r>
    </w:p>
    <w:p w14:paraId="6FE047DA" w14:textId="77777777" w:rsidR="00A26296" w:rsidRDefault="00A26296">
      <w:pPr>
        <w:pStyle w:val="Commentaire"/>
      </w:pPr>
      <w:r>
        <w:t>Coppola et al. (2021a)</w:t>
      </w:r>
    </w:p>
    <w:p w14:paraId="49B06C7C" w14:textId="0A317A13" w:rsidR="00A26296" w:rsidRDefault="00A26296">
      <w:pPr>
        <w:pStyle w:val="Commentaire"/>
      </w:pPr>
      <w:r>
        <w:t>(Coppola et al., 2021a)</w:t>
      </w:r>
    </w:p>
  </w:comment>
  <w:comment w:id="1869" w:author="Robin Matthews" w:date="2021-07-13T22:51:00Z" w:initials="RM">
    <w:p w14:paraId="7A88199E" w14:textId="77777777" w:rsidR="00D37B08" w:rsidRDefault="00D37B08" w:rsidP="00D37B08">
      <w:pPr>
        <w:pStyle w:val="Commentaire"/>
      </w:pPr>
      <w:r>
        <w:rPr>
          <w:rStyle w:val="Marquedecommentaire"/>
        </w:rPr>
        <w:annotationRef/>
      </w:r>
      <w:r>
        <w:t>Mendeley field contains Coppola et al., 2021. Correct?</w:t>
      </w:r>
    </w:p>
    <w:p w14:paraId="5DFE88D6" w14:textId="77777777" w:rsidR="00D37B08" w:rsidRDefault="00D37B08" w:rsidP="00D37B08">
      <w:pPr>
        <w:autoSpaceDE w:val="0"/>
        <w:autoSpaceDN w:val="0"/>
        <w:adjustRightInd w:val="0"/>
        <w:ind w:left="480" w:hanging="480"/>
        <w:rPr>
          <w:lang w:val="en-GB"/>
        </w:rPr>
      </w:pPr>
    </w:p>
    <w:p w14:paraId="524BB5CA" w14:textId="007D3247" w:rsidR="00D37B08" w:rsidRPr="00CF2DE3" w:rsidRDefault="00D37B08" w:rsidP="00D37B08">
      <w:pPr>
        <w:autoSpaceDE w:val="0"/>
        <w:autoSpaceDN w:val="0"/>
        <w:adjustRightInd w:val="0"/>
        <w:ind w:left="480" w:hanging="480"/>
        <w:rPr>
          <w:rFonts w:cs="Times New Roman"/>
          <w:noProof/>
        </w:rPr>
      </w:pPr>
      <w:r>
        <w:rPr>
          <w:lang w:val="en-GB"/>
        </w:rPr>
        <w:fldChar w:fldCharType="begin" w:fldLock="1"/>
      </w:r>
      <w:r>
        <w:rPr>
          <w:lang w:val="en-GB"/>
        </w:rPr>
        <w:instrText xml:space="preserve">ADDIN Mendeley Bibliography CSL_BIBLIOGRAPHY </w:instrText>
      </w:r>
      <w:r>
        <w:rPr>
          <w:lang w:val="en-GB"/>
        </w:rPr>
        <w:fldChar w:fldCharType="separate"/>
      </w:r>
      <w:r w:rsidRPr="00CF2DE3">
        <w:rPr>
          <w:rFonts w:cs="Times New Roman"/>
          <w:noProof/>
          <w:szCs w:val="24"/>
        </w:rPr>
        <w:t xml:space="preserve">Coppola, E., Nogherotto, R., Ciarlo’, J. M., Giorgi, F., Meijgaard, E., Kadygrov, N., et al. (2021). Assessment of the European Climate Projections as Simulated by the Large EURO‐CORDEX Regional and Global Climate Model Ensemble. </w:t>
      </w:r>
      <w:r w:rsidRPr="00CF2DE3">
        <w:rPr>
          <w:rFonts w:cs="Times New Roman"/>
          <w:i/>
          <w:iCs/>
          <w:noProof/>
          <w:szCs w:val="24"/>
        </w:rPr>
        <w:t>J. Geophys. Res. Atmos.</w:t>
      </w:r>
      <w:r w:rsidRPr="00CF2DE3">
        <w:rPr>
          <w:rFonts w:cs="Times New Roman"/>
          <w:noProof/>
          <w:szCs w:val="24"/>
        </w:rPr>
        <w:t xml:space="preserve"> 126. doi:10.1029/2019JD032356.</w:t>
      </w:r>
    </w:p>
    <w:p w14:paraId="5C4F4B53" w14:textId="3D89D5BB" w:rsidR="00D37B08" w:rsidRDefault="00D37B08" w:rsidP="00D37B08">
      <w:pPr>
        <w:pStyle w:val="Commentaire"/>
      </w:pPr>
      <w:r>
        <w:rPr>
          <w:lang w:val="en-GB"/>
        </w:rPr>
        <w:fldChar w:fldCharType="end"/>
      </w:r>
    </w:p>
  </w:comment>
  <w:comment w:id="1881" w:author="Robin Matthews" w:date="2021-07-13T14:21:00Z" w:initials="RM">
    <w:p w14:paraId="38948705" w14:textId="77777777" w:rsidR="00A26296" w:rsidRDefault="00A26296">
      <w:pPr>
        <w:pStyle w:val="Commentaire"/>
      </w:pPr>
      <w:r>
        <w:rPr>
          <w:rStyle w:val="Marquedecommentaire"/>
        </w:rPr>
        <w:annotationRef/>
      </w:r>
      <w:r>
        <w:t>Extra stuff:</w:t>
      </w:r>
    </w:p>
    <w:p w14:paraId="41DEC9A7" w14:textId="77777777" w:rsidR="00A26296" w:rsidRDefault="00A26296">
      <w:pPr>
        <w:pStyle w:val="Commentaire"/>
      </w:pPr>
      <w:r>
        <w:t>(Chapter 8, Section 8.2.3.2, ; )</w:t>
      </w:r>
    </w:p>
    <w:p w14:paraId="3D65A113" w14:textId="77777777" w:rsidR="00A26296" w:rsidRDefault="00A26296">
      <w:pPr>
        <w:pStyle w:val="Commentaire"/>
      </w:pPr>
    </w:p>
    <w:p w14:paraId="21220FFD" w14:textId="77777777" w:rsidR="00A26296" w:rsidRDefault="00A26296">
      <w:pPr>
        <w:pStyle w:val="Commentaire"/>
      </w:pPr>
      <w:r>
        <w:t>Correct:</w:t>
      </w:r>
    </w:p>
    <w:p w14:paraId="68AF53F7" w14:textId="32CC2777" w:rsidR="00A26296" w:rsidRDefault="00A26296">
      <w:pPr>
        <w:pStyle w:val="Commentaire"/>
      </w:pPr>
      <w:r>
        <w:t>(Nied et al., 2014; Aerts et al., 2018)</w:t>
      </w:r>
    </w:p>
  </w:comment>
  <w:comment w:id="1894" w:author="Robin Matthews" w:date="2021-07-13T14:21:00Z" w:initials="RM">
    <w:p w14:paraId="70E76E44" w14:textId="77777777" w:rsidR="00A26296" w:rsidRDefault="00A26296">
      <w:pPr>
        <w:pStyle w:val="Commentaire"/>
      </w:pPr>
      <w:r>
        <w:rPr>
          <w:rStyle w:val="Marquedecommentaire"/>
        </w:rPr>
        <w:annotationRef/>
      </w:r>
      <w:r>
        <w:t>Extra stuff:</w:t>
      </w:r>
    </w:p>
    <w:p w14:paraId="78765AB7" w14:textId="77777777" w:rsidR="00A26296" w:rsidRDefault="00A26296">
      <w:pPr>
        <w:pStyle w:val="Commentaire"/>
      </w:pPr>
      <w:r>
        <w:t xml:space="preserve">, </w:t>
      </w:r>
    </w:p>
    <w:p w14:paraId="11011692" w14:textId="77777777" w:rsidR="00A26296" w:rsidRDefault="00A26296">
      <w:pPr>
        <w:pStyle w:val="Commentaire"/>
      </w:pPr>
    </w:p>
    <w:p w14:paraId="2A619C62" w14:textId="77777777" w:rsidR="00A26296" w:rsidRDefault="00A26296">
      <w:pPr>
        <w:pStyle w:val="Commentaire"/>
      </w:pPr>
      <w:r>
        <w:t>Correct:</w:t>
      </w:r>
    </w:p>
    <w:p w14:paraId="45218346" w14:textId="77777777" w:rsidR="00A26296" w:rsidRDefault="00A26296">
      <w:pPr>
        <w:pStyle w:val="Commentaire"/>
      </w:pPr>
      <w:r>
        <w:t>Aich et al. (2016)</w:t>
      </w:r>
    </w:p>
    <w:p w14:paraId="2D29E4DF" w14:textId="31B5F90F" w:rsidR="00A26296" w:rsidRDefault="00A26296">
      <w:pPr>
        <w:pStyle w:val="Commentaire"/>
      </w:pPr>
      <w:r>
        <w:t>(Aich et al., 2016)</w:t>
      </w:r>
    </w:p>
  </w:comment>
  <w:comment w:id="1895" w:author="Robin Matthews" w:date="2021-07-13T14:22:00Z" w:initials="RM">
    <w:p w14:paraId="69955BBB" w14:textId="77777777" w:rsidR="00A26296" w:rsidRDefault="00A26296">
      <w:pPr>
        <w:pStyle w:val="Commentaire"/>
      </w:pPr>
      <w:r>
        <w:rPr>
          <w:rStyle w:val="Marquedecommentaire"/>
        </w:rPr>
        <w:annotationRef/>
      </w:r>
      <w:r>
        <w:t>Extra stuff:</w:t>
      </w:r>
    </w:p>
    <w:p w14:paraId="1A124DC9" w14:textId="77777777" w:rsidR="00A26296" w:rsidRDefault="00A26296">
      <w:pPr>
        <w:pStyle w:val="Commentaire"/>
      </w:pPr>
      <w:r>
        <w:t xml:space="preserve">, </w:t>
      </w:r>
    </w:p>
    <w:p w14:paraId="43F4AE98" w14:textId="77777777" w:rsidR="00A26296" w:rsidRDefault="00A26296">
      <w:pPr>
        <w:pStyle w:val="Commentaire"/>
      </w:pPr>
    </w:p>
    <w:p w14:paraId="0F9C2D1A" w14:textId="77777777" w:rsidR="00A26296" w:rsidRDefault="00A26296">
      <w:pPr>
        <w:pStyle w:val="Commentaire"/>
      </w:pPr>
      <w:r>
        <w:t>Correct:</w:t>
      </w:r>
    </w:p>
    <w:p w14:paraId="0AD04331" w14:textId="77777777" w:rsidR="00A26296" w:rsidRDefault="00A26296">
      <w:pPr>
        <w:pStyle w:val="Commentaire"/>
      </w:pPr>
      <w:r>
        <w:t>Rogger et al. (2017)</w:t>
      </w:r>
    </w:p>
    <w:p w14:paraId="6517EC7C" w14:textId="72AE63EC" w:rsidR="00A26296" w:rsidRDefault="00A26296">
      <w:pPr>
        <w:pStyle w:val="Commentaire"/>
      </w:pPr>
      <w:r>
        <w:t>(Rogger et al., 2017)</w:t>
      </w:r>
    </w:p>
  </w:comment>
  <w:comment w:id="1896" w:author="Robin Matthews" w:date="2021-07-13T14:22:00Z" w:initials="RM">
    <w:p w14:paraId="2F22578B" w14:textId="77777777" w:rsidR="00A26296" w:rsidRDefault="00A26296">
      <w:pPr>
        <w:pStyle w:val="Commentaire"/>
      </w:pPr>
      <w:r>
        <w:rPr>
          <w:rStyle w:val="Marquedecommentaire"/>
        </w:rPr>
        <w:annotationRef/>
      </w:r>
      <w:r>
        <w:t>Not found:</w:t>
      </w:r>
    </w:p>
    <w:p w14:paraId="3997EE38" w14:textId="77777777" w:rsidR="00A26296" w:rsidRDefault="00A26296">
      <w:pPr>
        <w:pStyle w:val="Commentaire"/>
      </w:pPr>
      <w:r>
        <w:t>Q. Zhang et al.</w:t>
      </w:r>
    </w:p>
    <w:p w14:paraId="0D27AA73" w14:textId="77777777" w:rsidR="00A26296" w:rsidRDefault="00A26296">
      <w:pPr>
        <w:pStyle w:val="Commentaire"/>
      </w:pPr>
    </w:p>
    <w:p w14:paraId="5958F94F" w14:textId="77777777" w:rsidR="00A26296" w:rsidRDefault="00A26296">
      <w:pPr>
        <w:pStyle w:val="Commentaire"/>
      </w:pPr>
      <w:r>
        <w:t>Extra stuff:</w:t>
      </w:r>
    </w:p>
    <w:p w14:paraId="3DE3AE89" w14:textId="77777777" w:rsidR="00A26296" w:rsidRDefault="00A26296">
      <w:pPr>
        <w:pStyle w:val="Commentaire"/>
      </w:pPr>
      <w:r>
        <w:t>(Zhang et al., )</w:t>
      </w:r>
    </w:p>
    <w:p w14:paraId="6923CD07" w14:textId="77777777" w:rsidR="00A26296" w:rsidRDefault="00A26296">
      <w:pPr>
        <w:pStyle w:val="Commentaire"/>
      </w:pPr>
    </w:p>
    <w:p w14:paraId="6F844FF7" w14:textId="77777777" w:rsidR="00A26296" w:rsidRDefault="00A26296">
      <w:pPr>
        <w:pStyle w:val="Commentaire"/>
      </w:pPr>
      <w:r>
        <w:t>Correct:</w:t>
      </w:r>
    </w:p>
    <w:p w14:paraId="17B7D880" w14:textId="77777777" w:rsidR="00A26296" w:rsidRDefault="00A26296">
      <w:pPr>
        <w:pStyle w:val="Commentaire"/>
      </w:pPr>
      <w:r>
        <w:t>Q. Zhang et al. (2015a)</w:t>
      </w:r>
    </w:p>
    <w:p w14:paraId="28EBC47B" w14:textId="02F97062" w:rsidR="00A26296" w:rsidRDefault="00A26296">
      <w:pPr>
        <w:pStyle w:val="Commentaire"/>
      </w:pPr>
      <w:r>
        <w:t>(Q. Zhang et al., 2015a)</w:t>
      </w:r>
    </w:p>
  </w:comment>
  <w:comment w:id="1900" w:author="Robin Matthews" w:date="2021-07-13T14:22:00Z" w:initials="RM">
    <w:p w14:paraId="0247F5A4" w14:textId="77777777" w:rsidR="00A26296" w:rsidRDefault="00A26296">
      <w:pPr>
        <w:pStyle w:val="Commentaire"/>
      </w:pPr>
      <w:r>
        <w:rPr>
          <w:rStyle w:val="Marquedecommentaire"/>
        </w:rPr>
        <w:annotationRef/>
      </w:r>
      <w:r>
        <w:t>Not found:</w:t>
      </w:r>
    </w:p>
    <w:p w14:paraId="36530973" w14:textId="77777777" w:rsidR="00A26296" w:rsidRDefault="00A26296">
      <w:pPr>
        <w:pStyle w:val="Commentaire"/>
      </w:pPr>
      <w:r>
        <w:t>Peterson et al., 2013b</w:t>
      </w:r>
    </w:p>
    <w:p w14:paraId="172F9AC6" w14:textId="77777777" w:rsidR="00A26296" w:rsidRDefault="00A26296">
      <w:pPr>
        <w:pStyle w:val="Commentaire"/>
      </w:pPr>
    </w:p>
    <w:p w14:paraId="02EEF17C" w14:textId="77777777" w:rsidR="00A26296" w:rsidRDefault="00A26296">
      <w:pPr>
        <w:pStyle w:val="Commentaire"/>
      </w:pPr>
      <w:r>
        <w:t>Extra stuff:</w:t>
      </w:r>
    </w:p>
    <w:p w14:paraId="1BF0474D" w14:textId="77777777" w:rsidR="00A26296" w:rsidRDefault="00A26296">
      <w:pPr>
        <w:pStyle w:val="Commentaire"/>
      </w:pPr>
      <w:r>
        <w:t>(Peterson et al., 2013a; ; )</w:t>
      </w:r>
    </w:p>
    <w:p w14:paraId="59BF2D6E" w14:textId="77777777" w:rsidR="00A26296" w:rsidRDefault="00A26296">
      <w:pPr>
        <w:pStyle w:val="Commentaire"/>
      </w:pPr>
    </w:p>
    <w:p w14:paraId="7FA7AA6A" w14:textId="77777777" w:rsidR="00A26296" w:rsidRDefault="00A26296">
      <w:pPr>
        <w:pStyle w:val="Commentaire"/>
      </w:pPr>
      <w:r>
        <w:t>Correct:</w:t>
      </w:r>
    </w:p>
    <w:p w14:paraId="2A1C0161" w14:textId="5E41A276" w:rsidR="00A26296" w:rsidRDefault="00A26296">
      <w:pPr>
        <w:pStyle w:val="Commentaire"/>
      </w:pPr>
      <w:r>
        <w:t>(Peterson et al., 2013b; Berghuijs et al., 2016; Slater and Villarini, 2016)</w:t>
      </w:r>
    </w:p>
  </w:comment>
  <w:comment w:id="1903" w:author="Robin Matthews" w:date="2021-07-13T14:22:00Z" w:initials="RM">
    <w:p w14:paraId="4C4DE41B" w14:textId="77777777" w:rsidR="00A26296" w:rsidRDefault="00A26296">
      <w:pPr>
        <w:pStyle w:val="Commentaire"/>
      </w:pPr>
      <w:r>
        <w:rPr>
          <w:rStyle w:val="Marquedecommentaire"/>
        </w:rPr>
        <w:annotationRef/>
      </w:r>
      <w:r>
        <w:t>Not found:</w:t>
      </w:r>
    </w:p>
    <w:p w14:paraId="79EDD986" w14:textId="77777777" w:rsidR="00A26296" w:rsidRDefault="00A26296">
      <w:pPr>
        <w:pStyle w:val="Commentaire"/>
      </w:pPr>
      <w:r>
        <w:t>D. Li et al., 2019</w:t>
      </w:r>
    </w:p>
    <w:p w14:paraId="1A112102" w14:textId="77777777" w:rsidR="00A26296" w:rsidRDefault="00A26296">
      <w:pPr>
        <w:pStyle w:val="Commentaire"/>
      </w:pPr>
    </w:p>
    <w:p w14:paraId="1A2753D9" w14:textId="77777777" w:rsidR="00A26296" w:rsidRDefault="00A26296">
      <w:pPr>
        <w:pStyle w:val="Commentaire"/>
      </w:pPr>
      <w:r>
        <w:t>Extra stuff:</w:t>
      </w:r>
    </w:p>
    <w:p w14:paraId="308CB965" w14:textId="77777777" w:rsidR="00A26296" w:rsidRDefault="00A26296">
      <w:pPr>
        <w:pStyle w:val="Commentaire"/>
      </w:pPr>
      <w:r>
        <w:t>(Li et al., 2019b; )</w:t>
      </w:r>
    </w:p>
    <w:p w14:paraId="261C3C33" w14:textId="77777777" w:rsidR="00A26296" w:rsidRDefault="00A26296">
      <w:pPr>
        <w:pStyle w:val="Commentaire"/>
      </w:pPr>
    </w:p>
    <w:p w14:paraId="035ED958" w14:textId="77777777" w:rsidR="00A26296" w:rsidRDefault="00A26296">
      <w:pPr>
        <w:pStyle w:val="Commentaire"/>
      </w:pPr>
      <w:r>
        <w:t>Correct:</w:t>
      </w:r>
    </w:p>
    <w:p w14:paraId="639A14A7" w14:textId="68C4B3CC" w:rsidR="00A26296" w:rsidRDefault="00A26296">
      <w:pPr>
        <w:pStyle w:val="Commentaire"/>
      </w:pPr>
      <w:r>
        <w:t>(D. Li et al., 2019; Krug et al., 2020)</w:t>
      </w:r>
    </w:p>
  </w:comment>
  <w:comment w:id="1915" w:author="Robin Matthews" w:date="2021-07-13T14:22:00Z" w:initials="RM">
    <w:p w14:paraId="3F5CA7C7" w14:textId="77777777" w:rsidR="00A26296" w:rsidRDefault="00A26296">
      <w:pPr>
        <w:pStyle w:val="Commentaire"/>
      </w:pPr>
      <w:r>
        <w:rPr>
          <w:rStyle w:val="Marquedecommentaire"/>
        </w:rPr>
        <w:annotationRef/>
      </w:r>
      <w:r>
        <w:t>Extra stuff:</w:t>
      </w:r>
    </w:p>
    <w:p w14:paraId="0DDCD3C5" w14:textId="77777777" w:rsidR="00A26296" w:rsidRDefault="00A26296">
      <w:pPr>
        <w:pStyle w:val="Commentaire"/>
      </w:pPr>
      <w:r>
        <w:t>, )</w:t>
      </w:r>
    </w:p>
    <w:p w14:paraId="165CC827" w14:textId="77777777" w:rsidR="00A26296" w:rsidRDefault="00A26296">
      <w:pPr>
        <w:pStyle w:val="Commentaire"/>
      </w:pPr>
    </w:p>
    <w:p w14:paraId="789A8BE3" w14:textId="77777777" w:rsidR="00A26296" w:rsidRDefault="00A26296">
      <w:pPr>
        <w:pStyle w:val="Commentaire"/>
      </w:pPr>
      <w:r>
        <w:t>Correct:</w:t>
      </w:r>
    </w:p>
    <w:p w14:paraId="71597BFA" w14:textId="77777777" w:rsidR="00A26296" w:rsidRDefault="00A26296">
      <w:pPr>
        <w:pStyle w:val="Commentaire"/>
      </w:pPr>
      <w:r>
        <w:t>Do et al. (2017)</w:t>
      </w:r>
    </w:p>
    <w:p w14:paraId="140E957B" w14:textId="10F6268D" w:rsidR="00A26296" w:rsidRDefault="00A26296">
      <w:pPr>
        <w:pStyle w:val="Commentaire"/>
      </w:pPr>
      <w:r>
        <w:t>(Do et al., 2017)</w:t>
      </w:r>
    </w:p>
  </w:comment>
  <w:comment w:id="1917" w:author="Robin Matthews" w:date="2021-07-13T14:22:00Z" w:initials="RM">
    <w:p w14:paraId="2BC0A34E" w14:textId="77777777" w:rsidR="00A26296" w:rsidRDefault="00A26296">
      <w:pPr>
        <w:pStyle w:val="Commentaire"/>
      </w:pPr>
      <w:r>
        <w:rPr>
          <w:rStyle w:val="Marquedecommentaire"/>
        </w:rPr>
        <w:annotationRef/>
      </w:r>
      <w:r>
        <w:t>Extra stuff:</w:t>
      </w:r>
    </w:p>
    <w:p w14:paraId="4236E4E3" w14:textId="77777777" w:rsidR="00A26296" w:rsidRDefault="00A26296">
      <w:pPr>
        <w:pStyle w:val="Commentaire"/>
      </w:pPr>
      <w:r>
        <w:t>, )</w:t>
      </w:r>
    </w:p>
    <w:p w14:paraId="11C4D1E3" w14:textId="77777777" w:rsidR="00A26296" w:rsidRDefault="00A26296">
      <w:pPr>
        <w:pStyle w:val="Commentaire"/>
      </w:pPr>
    </w:p>
    <w:p w14:paraId="1CD1F016" w14:textId="77777777" w:rsidR="00A26296" w:rsidRDefault="00A26296">
      <w:pPr>
        <w:pStyle w:val="Commentaire"/>
      </w:pPr>
      <w:r>
        <w:t>Correct:</w:t>
      </w:r>
    </w:p>
    <w:p w14:paraId="7F521A50" w14:textId="77777777" w:rsidR="00A26296" w:rsidRDefault="00A26296">
      <w:pPr>
        <w:pStyle w:val="Commentaire"/>
      </w:pPr>
      <w:r>
        <w:t>Do et al. (2017)</w:t>
      </w:r>
    </w:p>
    <w:p w14:paraId="602C835A" w14:textId="0BC87111" w:rsidR="00A26296" w:rsidRDefault="00A26296">
      <w:pPr>
        <w:pStyle w:val="Commentaire"/>
      </w:pPr>
      <w:r>
        <w:t>(Do et al., 2017)</w:t>
      </w:r>
    </w:p>
  </w:comment>
  <w:comment w:id="1922" w:author="Robin Matthews" w:date="2021-07-13T14:22:00Z" w:initials="RM">
    <w:p w14:paraId="0B525558" w14:textId="77777777" w:rsidR="00A26296" w:rsidRDefault="00A26296">
      <w:pPr>
        <w:pStyle w:val="Commentaire"/>
      </w:pPr>
      <w:r>
        <w:rPr>
          <w:rStyle w:val="Marquedecommentaire"/>
        </w:rPr>
        <w:annotationRef/>
      </w:r>
      <w:r>
        <w:t>Extra stuff:</w:t>
      </w:r>
    </w:p>
    <w:p w14:paraId="6371D184" w14:textId="77777777" w:rsidR="00A26296" w:rsidRDefault="00A26296">
      <w:pPr>
        <w:pStyle w:val="Commentaire"/>
      </w:pPr>
      <w:r>
        <w:t>, )</w:t>
      </w:r>
    </w:p>
    <w:p w14:paraId="58CF50D5" w14:textId="77777777" w:rsidR="00A26296" w:rsidRDefault="00A26296">
      <w:pPr>
        <w:pStyle w:val="Commentaire"/>
      </w:pPr>
    </w:p>
    <w:p w14:paraId="1780E1A0" w14:textId="77777777" w:rsidR="00A26296" w:rsidRDefault="00A26296">
      <w:pPr>
        <w:pStyle w:val="Commentaire"/>
      </w:pPr>
      <w:r>
        <w:t>Correct:</w:t>
      </w:r>
    </w:p>
    <w:p w14:paraId="61477511" w14:textId="77777777" w:rsidR="00A26296" w:rsidRDefault="00A26296">
      <w:pPr>
        <w:pStyle w:val="Commentaire"/>
      </w:pPr>
      <w:r>
        <w:t>Gudmundsson et al. (2019)</w:t>
      </w:r>
    </w:p>
    <w:p w14:paraId="4F2ED72B" w14:textId="0D62ED2A" w:rsidR="00A26296" w:rsidRDefault="00A26296">
      <w:pPr>
        <w:pStyle w:val="Commentaire"/>
      </w:pPr>
      <w:r>
        <w:t>(Gudmundsson et al., 2019)</w:t>
      </w:r>
    </w:p>
  </w:comment>
  <w:comment w:id="1924" w:author="Robin Matthews" w:date="2021-07-13T14:22:00Z" w:initials="RM">
    <w:p w14:paraId="161D0169" w14:textId="77777777" w:rsidR="00A26296" w:rsidRDefault="00A26296">
      <w:pPr>
        <w:pStyle w:val="Commentaire"/>
      </w:pPr>
      <w:r>
        <w:rPr>
          <w:rStyle w:val="Marquedecommentaire"/>
        </w:rPr>
        <w:annotationRef/>
      </w:r>
      <w:r>
        <w:t>Extra stuff:</w:t>
      </w:r>
    </w:p>
    <w:p w14:paraId="332239AD" w14:textId="77777777" w:rsidR="00A26296" w:rsidRDefault="00A26296">
      <w:pPr>
        <w:pStyle w:val="Commentaire"/>
      </w:pPr>
      <w:r>
        <w:t>, )</w:t>
      </w:r>
    </w:p>
    <w:p w14:paraId="27F9FE9D" w14:textId="77777777" w:rsidR="00A26296" w:rsidRDefault="00A26296">
      <w:pPr>
        <w:pStyle w:val="Commentaire"/>
      </w:pPr>
    </w:p>
    <w:p w14:paraId="52EF76FF" w14:textId="77777777" w:rsidR="00A26296" w:rsidRDefault="00A26296">
      <w:pPr>
        <w:pStyle w:val="Commentaire"/>
      </w:pPr>
      <w:r>
        <w:t>Correct:</w:t>
      </w:r>
    </w:p>
    <w:p w14:paraId="02C614A7" w14:textId="77777777" w:rsidR="00A26296" w:rsidRDefault="00A26296">
      <w:pPr>
        <w:pStyle w:val="Commentaire"/>
      </w:pPr>
      <w:r>
        <w:t>Tramblay et al. (2020)</w:t>
      </w:r>
    </w:p>
    <w:p w14:paraId="0670F94A" w14:textId="0412F89A" w:rsidR="00A26296" w:rsidRDefault="00A26296">
      <w:pPr>
        <w:pStyle w:val="Commentaire"/>
      </w:pPr>
      <w:r>
        <w:t>(Tramblay et al., 2020)</w:t>
      </w:r>
    </w:p>
  </w:comment>
  <w:comment w:id="1932" w:author="Robin Matthews" w:date="2021-07-13T14:22:00Z" w:initials="RM">
    <w:p w14:paraId="73DF4AE6" w14:textId="77777777" w:rsidR="00A26296" w:rsidRDefault="00A26296">
      <w:pPr>
        <w:pStyle w:val="Commentaire"/>
      </w:pPr>
      <w:r>
        <w:rPr>
          <w:rStyle w:val="Marquedecommentaire"/>
        </w:rPr>
        <w:annotationRef/>
      </w:r>
      <w:r>
        <w:t>Extra stuff:</w:t>
      </w:r>
    </w:p>
    <w:p w14:paraId="0FCBE766" w14:textId="77777777" w:rsidR="00A26296" w:rsidRDefault="00A26296">
      <w:pPr>
        <w:pStyle w:val="Commentaire"/>
      </w:pPr>
      <w:r>
        <w:t>(; ;</w:t>
      </w:r>
    </w:p>
    <w:p w14:paraId="65B03A11" w14:textId="77777777" w:rsidR="00A26296" w:rsidRDefault="00A26296">
      <w:pPr>
        <w:pStyle w:val="Commentaire"/>
      </w:pPr>
    </w:p>
    <w:p w14:paraId="74C1B78A" w14:textId="77777777" w:rsidR="00A26296" w:rsidRDefault="00A26296">
      <w:pPr>
        <w:pStyle w:val="Commentaire"/>
      </w:pPr>
      <w:r>
        <w:t>Correct:</w:t>
      </w:r>
    </w:p>
    <w:p w14:paraId="06565A87" w14:textId="46AB212B" w:rsidR="00A26296" w:rsidRDefault="00A26296">
      <w:pPr>
        <w:pStyle w:val="Commentaire"/>
      </w:pPr>
      <w:r>
        <w:t>(Do et al., 2017; Hodgkins et al., 2017)</w:t>
      </w:r>
    </w:p>
  </w:comment>
  <w:comment w:id="1934" w:author="Robin Matthews" w:date="2021-07-13T14:22:00Z" w:initials="RM">
    <w:p w14:paraId="7F13B311" w14:textId="77777777" w:rsidR="00A26296" w:rsidRDefault="00A26296">
      <w:pPr>
        <w:pStyle w:val="Commentaire"/>
      </w:pPr>
      <w:r>
        <w:rPr>
          <w:rStyle w:val="Marquedecommentaire"/>
        </w:rPr>
        <w:annotationRef/>
      </w:r>
      <w:r>
        <w:t>Not found:</w:t>
      </w:r>
    </w:p>
    <w:p w14:paraId="1D3EC0F4" w14:textId="77777777" w:rsidR="00A26296" w:rsidRDefault="00A26296">
      <w:pPr>
        <w:pStyle w:val="Commentaire"/>
      </w:pPr>
      <w:r>
        <w:t>Q. Zhang et al., 2015b</w:t>
      </w:r>
    </w:p>
    <w:p w14:paraId="57DCD002" w14:textId="77777777" w:rsidR="00A26296" w:rsidRDefault="00A26296">
      <w:pPr>
        <w:pStyle w:val="Commentaire"/>
      </w:pPr>
    </w:p>
    <w:p w14:paraId="13F5906E" w14:textId="77777777" w:rsidR="00A26296" w:rsidRDefault="00A26296">
      <w:pPr>
        <w:pStyle w:val="Commentaire"/>
      </w:pPr>
      <w:r>
        <w:t>Extra stuff:</w:t>
      </w:r>
    </w:p>
    <w:p w14:paraId="31065AE7" w14:textId="77777777" w:rsidR="00A26296" w:rsidRDefault="00A26296">
      <w:pPr>
        <w:pStyle w:val="Commentaire"/>
      </w:pPr>
      <w:r>
        <w:t>; Zhang et al., 2015b)</w:t>
      </w:r>
    </w:p>
    <w:p w14:paraId="5B332CA4" w14:textId="77777777" w:rsidR="00A26296" w:rsidRDefault="00A26296">
      <w:pPr>
        <w:pStyle w:val="Commentaire"/>
      </w:pPr>
    </w:p>
    <w:p w14:paraId="3BE926EA" w14:textId="77777777" w:rsidR="00A26296" w:rsidRDefault="00A26296">
      <w:pPr>
        <w:pStyle w:val="Commentaire"/>
      </w:pPr>
      <w:r>
        <w:t>Correct:</w:t>
      </w:r>
    </w:p>
    <w:p w14:paraId="74C885BA" w14:textId="7A86BD1D" w:rsidR="00A26296" w:rsidRDefault="00A26296">
      <w:pPr>
        <w:pStyle w:val="Commentaire"/>
      </w:pPr>
      <w:r>
        <w:t>(Q. Zhang et al., 2015b; Bai et al., 2016)</w:t>
      </w:r>
    </w:p>
  </w:comment>
  <w:comment w:id="1936" w:author="Robin Matthews" w:date="2021-07-13T14:22:00Z" w:initials="RM">
    <w:p w14:paraId="5D96FB99" w14:textId="77777777" w:rsidR="00A26296" w:rsidRDefault="00A26296">
      <w:pPr>
        <w:pStyle w:val="Commentaire"/>
      </w:pPr>
      <w:r>
        <w:rPr>
          <w:rStyle w:val="Marquedecommentaire"/>
        </w:rPr>
        <w:annotationRef/>
      </w:r>
      <w:r>
        <w:t>Extra stuff:</w:t>
      </w:r>
    </w:p>
    <w:p w14:paraId="7F40F63D" w14:textId="77777777" w:rsidR="00A26296" w:rsidRDefault="00A26296">
      <w:pPr>
        <w:pStyle w:val="Commentaire"/>
      </w:pPr>
      <w:r>
        <w:t>, )</w:t>
      </w:r>
    </w:p>
    <w:p w14:paraId="23E9694C" w14:textId="77777777" w:rsidR="00A26296" w:rsidRDefault="00A26296">
      <w:pPr>
        <w:pStyle w:val="Commentaire"/>
      </w:pPr>
    </w:p>
    <w:p w14:paraId="64CBC997" w14:textId="77777777" w:rsidR="00A26296" w:rsidRDefault="00A26296">
      <w:pPr>
        <w:pStyle w:val="Commentaire"/>
      </w:pPr>
      <w:r>
        <w:t>Correct:</w:t>
      </w:r>
    </w:p>
    <w:p w14:paraId="4B8C4A51" w14:textId="77777777" w:rsidR="00A26296" w:rsidRDefault="00A26296">
      <w:pPr>
        <w:pStyle w:val="Commentaire"/>
      </w:pPr>
      <w:r>
        <w:t>Blöschl et al. (2019)</w:t>
      </w:r>
    </w:p>
    <w:p w14:paraId="7F123E51" w14:textId="600BDA2B" w:rsidR="00A26296" w:rsidRDefault="00A26296">
      <w:pPr>
        <w:pStyle w:val="Commentaire"/>
      </w:pPr>
      <w:r>
        <w:t>(Blöschl et al., 2019)</w:t>
      </w:r>
    </w:p>
  </w:comment>
  <w:comment w:id="1941" w:author="Robin Matthews" w:date="2021-07-13T14:22:00Z" w:initials="RM">
    <w:p w14:paraId="16531BBD" w14:textId="77777777" w:rsidR="00A26296" w:rsidRDefault="00A26296">
      <w:pPr>
        <w:pStyle w:val="Commentaire"/>
      </w:pPr>
      <w:r>
        <w:rPr>
          <w:rStyle w:val="Marquedecommentaire"/>
        </w:rPr>
        <w:annotationRef/>
      </w:r>
      <w:r>
        <w:t>Not found:</w:t>
      </w:r>
    </w:p>
    <w:p w14:paraId="178AEBB3" w14:textId="77777777" w:rsidR="00A26296" w:rsidRDefault="00A26296">
      <w:pPr>
        <w:pStyle w:val="Commentaire"/>
      </w:pPr>
      <w:r>
        <w:t>Peterson et al., 2013b</w:t>
      </w:r>
    </w:p>
    <w:p w14:paraId="38728635" w14:textId="77777777" w:rsidR="00A26296" w:rsidRDefault="00A26296">
      <w:pPr>
        <w:pStyle w:val="Commentaire"/>
      </w:pPr>
    </w:p>
    <w:p w14:paraId="5E437A4A" w14:textId="77777777" w:rsidR="00A26296" w:rsidRDefault="00A26296">
      <w:pPr>
        <w:pStyle w:val="Commentaire"/>
      </w:pPr>
      <w:r>
        <w:t>Extra stuff:</w:t>
      </w:r>
    </w:p>
    <w:p w14:paraId="5C702EE4" w14:textId="77777777" w:rsidR="00A26296" w:rsidRDefault="00A26296">
      <w:pPr>
        <w:pStyle w:val="Commentaire"/>
      </w:pPr>
      <w:r>
        <w:t>(Peterson et al., 2013a; ; ; ; ; ; )</w:t>
      </w:r>
    </w:p>
    <w:p w14:paraId="320A53AF" w14:textId="77777777" w:rsidR="00A26296" w:rsidRDefault="00A26296">
      <w:pPr>
        <w:pStyle w:val="Commentaire"/>
      </w:pPr>
    </w:p>
    <w:p w14:paraId="1BAB045F" w14:textId="77777777" w:rsidR="00A26296" w:rsidRDefault="00A26296">
      <w:pPr>
        <w:pStyle w:val="Commentaire"/>
      </w:pPr>
      <w:r>
        <w:t>Correct:</w:t>
      </w:r>
    </w:p>
    <w:p w14:paraId="7B345F77" w14:textId="6D789282" w:rsidR="00A26296" w:rsidRDefault="00A26296">
      <w:pPr>
        <w:pStyle w:val="Commentaire"/>
      </w:pPr>
      <w:r>
        <w:t>(Peterson et al., 2013b; Armstrong et al., 2014; Mallakpour and Villarini, 2015; Archfield et al., 2016; Burn and Whitfield, 2016; Wehner et al., 2017; Neri et al., 2019)</w:t>
      </w:r>
    </w:p>
  </w:comment>
  <w:comment w:id="1945" w:author="Robin Matthews" w:date="2021-07-13T14:22:00Z" w:initials="RM">
    <w:p w14:paraId="08EFFB09" w14:textId="77777777" w:rsidR="00A26296" w:rsidRDefault="00A26296">
      <w:pPr>
        <w:pStyle w:val="Commentaire"/>
      </w:pPr>
      <w:r>
        <w:rPr>
          <w:rStyle w:val="Marquedecommentaire"/>
        </w:rPr>
        <w:annotationRef/>
      </w:r>
      <w:r>
        <w:t>Extra stuff:</w:t>
      </w:r>
    </w:p>
    <w:p w14:paraId="78DB562C" w14:textId="77777777" w:rsidR="00A26296" w:rsidRDefault="00A26296">
      <w:pPr>
        <w:pStyle w:val="Commentaire"/>
      </w:pPr>
      <w:r>
        <w:t>, )</w:t>
      </w:r>
    </w:p>
    <w:p w14:paraId="52C7EB9A" w14:textId="77777777" w:rsidR="00A26296" w:rsidRDefault="00A26296">
      <w:pPr>
        <w:pStyle w:val="Commentaire"/>
      </w:pPr>
    </w:p>
    <w:p w14:paraId="3B2F91EC" w14:textId="77777777" w:rsidR="00A26296" w:rsidRDefault="00A26296">
      <w:pPr>
        <w:pStyle w:val="Commentaire"/>
      </w:pPr>
      <w:r>
        <w:t>Correct:</w:t>
      </w:r>
    </w:p>
    <w:p w14:paraId="67C99D7F" w14:textId="77777777" w:rsidR="00A26296" w:rsidRDefault="00A26296">
      <w:pPr>
        <w:pStyle w:val="Commentaire"/>
      </w:pPr>
      <w:r>
        <w:t>Blöschl et al. (2017)</w:t>
      </w:r>
    </w:p>
    <w:p w14:paraId="4041B21F" w14:textId="3CAC032E" w:rsidR="00A26296" w:rsidRDefault="00A26296">
      <w:pPr>
        <w:pStyle w:val="Commentaire"/>
      </w:pPr>
      <w:r>
        <w:t>(Blöschl et al., 2017)</w:t>
      </w:r>
    </w:p>
  </w:comment>
  <w:comment w:id="1956" w:author="Robin Matthews" w:date="2021-07-13T14:22:00Z" w:initials="RM">
    <w:p w14:paraId="6C613E46" w14:textId="77777777" w:rsidR="00A26296" w:rsidRDefault="00A26296">
      <w:pPr>
        <w:pStyle w:val="Commentaire"/>
      </w:pPr>
      <w:r>
        <w:rPr>
          <w:rStyle w:val="Marquedecommentaire"/>
        </w:rPr>
        <w:annotationRef/>
      </w:r>
      <w:r>
        <w:t>Not found:</w:t>
      </w:r>
    </w:p>
    <w:p w14:paraId="1352BB80" w14:textId="77777777" w:rsidR="00A26296" w:rsidRDefault="00A26296">
      <w:pPr>
        <w:pStyle w:val="Commentaire"/>
      </w:pPr>
      <w:r>
        <w:t>S. Huang et al.</w:t>
      </w:r>
    </w:p>
    <w:p w14:paraId="767E74FF" w14:textId="77777777" w:rsidR="00A26296" w:rsidRDefault="00A26296">
      <w:pPr>
        <w:pStyle w:val="Commentaire"/>
      </w:pPr>
      <w:r>
        <w:t>2017a</w:t>
      </w:r>
    </w:p>
    <w:p w14:paraId="083A15F6" w14:textId="77777777" w:rsidR="00A26296" w:rsidRDefault="00A26296">
      <w:pPr>
        <w:pStyle w:val="Commentaire"/>
      </w:pPr>
    </w:p>
    <w:p w14:paraId="5A8FF2CB" w14:textId="77777777" w:rsidR="00A26296" w:rsidRDefault="00A26296">
      <w:pPr>
        <w:pStyle w:val="Commentaire"/>
      </w:pPr>
      <w:r>
        <w:t>Extra stuff:</w:t>
      </w:r>
    </w:p>
    <w:p w14:paraId="570D050A" w14:textId="77777777" w:rsidR="00A26296" w:rsidRDefault="00A26296">
      <w:pPr>
        <w:pStyle w:val="Commentaire"/>
      </w:pPr>
      <w:r>
        <w:t>Huang et al., 2017)</w:t>
      </w:r>
    </w:p>
    <w:p w14:paraId="431EA27D" w14:textId="77777777" w:rsidR="00A26296" w:rsidRDefault="00A26296">
      <w:pPr>
        <w:pStyle w:val="Commentaire"/>
      </w:pPr>
    </w:p>
    <w:p w14:paraId="54D8F5F9" w14:textId="77777777" w:rsidR="00A26296" w:rsidRDefault="00A26296">
      <w:pPr>
        <w:pStyle w:val="Commentaire"/>
      </w:pPr>
      <w:r>
        <w:t>Correct:</w:t>
      </w:r>
    </w:p>
    <w:p w14:paraId="050BD12E" w14:textId="77777777" w:rsidR="00A26296" w:rsidRDefault="00A26296">
      <w:pPr>
        <w:pStyle w:val="Commentaire"/>
      </w:pPr>
      <w:r>
        <w:t>S. Huang et al. (2017a)</w:t>
      </w:r>
    </w:p>
    <w:p w14:paraId="2EFDCC8D" w14:textId="316494EC" w:rsidR="00A26296" w:rsidRDefault="00A26296">
      <w:pPr>
        <w:pStyle w:val="Commentaire"/>
      </w:pPr>
      <w:r>
        <w:t>(S. Huang et al., 2017a)</w:t>
      </w:r>
    </w:p>
  </w:comment>
  <w:comment w:id="1981" w:author="Robin Matthews" w:date="2021-07-13T14:22:00Z" w:initials="RM">
    <w:p w14:paraId="57F971FC" w14:textId="77777777" w:rsidR="00A26296" w:rsidRDefault="00A26296">
      <w:pPr>
        <w:pStyle w:val="Commentaire"/>
      </w:pPr>
      <w:r>
        <w:rPr>
          <w:rStyle w:val="Marquedecommentaire"/>
        </w:rPr>
        <w:annotationRef/>
      </w:r>
      <w:r>
        <w:t>Extra stuff:</w:t>
      </w:r>
    </w:p>
    <w:p w14:paraId="0AC8817E" w14:textId="77777777" w:rsidR="00A26296" w:rsidRDefault="00A26296">
      <w:pPr>
        <w:pStyle w:val="Commentaire"/>
      </w:pPr>
      <w:r>
        <w:t>(Chapter 3, , )</w:t>
      </w:r>
    </w:p>
    <w:p w14:paraId="649CA44E" w14:textId="77777777" w:rsidR="00A26296" w:rsidRDefault="00A26296">
      <w:pPr>
        <w:pStyle w:val="Commentaire"/>
      </w:pPr>
    </w:p>
    <w:p w14:paraId="1C6CDDC4" w14:textId="77777777" w:rsidR="00A26296" w:rsidRDefault="00A26296">
      <w:pPr>
        <w:pStyle w:val="Commentaire"/>
      </w:pPr>
      <w:r>
        <w:t>Correct:</w:t>
      </w:r>
    </w:p>
    <w:p w14:paraId="4D3C42AF" w14:textId="77777777" w:rsidR="00A26296" w:rsidRDefault="00A26296">
      <w:pPr>
        <w:pStyle w:val="Commentaire"/>
      </w:pPr>
      <w:r>
        <w:t>Seneviratne et al. (2012)</w:t>
      </w:r>
    </w:p>
    <w:p w14:paraId="4986D274" w14:textId="1BD701F4" w:rsidR="00A26296" w:rsidRDefault="00A26296">
      <w:pPr>
        <w:pStyle w:val="Commentaire"/>
      </w:pPr>
      <w:r>
        <w:t>(Seneviratne et al., 2012)</w:t>
      </w:r>
    </w:p>
  </w:comment>
  <w:comment w:id="1982" w:author="Robin Matthews" w:date="2021-07-13T14:22:00Z" w:initials="RM">
    <w:p w14:paraId="78C22E01" w14:textId="77777777" w:rsidR="00A26296" w:rsidRDefault="00A26296">
      <w:pPr>
        <w:pStyle w:val="Commentaire"/>
      </w:pPr>
      <w:r>
        <w:rPr>
          <w:rStyle w:val="Marquedecommentaire"/>
        </w:rPr>
        <w:annotationRef/>
      </w:r>
      <w:r>
        <w:t>Extra stuff:</w:t>
      </w:r>
    </w:p>
    <w:p w14:paraId="5DEB9B99" w14:textId="77777777" w:rsidR="00A26296" w:rsidRDefault="00A26296">
      <w:pPr>
        <w:pStyle w:val="Commentaire"/>
      </w:pPr>
      <w:r>
        <w:t>(Chapter 3, , )</w:t>
      </w:r>
    </w:p>
    <w:p w14:paraId="1D4E052C" w14:textId="77777777" w:rsidR="00A26296" w:rsidRDefault="00A26296">
      <w:pPr>
        <w:pStyle w:val="Commentaire"/>
      </w:pPr>
    </w:p>
    <w:p w14:paraId="28B96410" w14:textId="77777777" w:rsidR="00A26296" w:rsidRDefault="00A26296">
      <w:pPr>
        <w:pStyle w:val="Commentaire"/>
      </w:pPr>
      <w:r>
        <w:t>Correct:</w:t>
      </w:r>
    </w:p>
    <w:p w14:paraId="23C7095F" w14:textId="77777777" w:rsidR="00A26296" w:rsidRDefault="00A26296">
      <w:pPr>
        <w:pStyle w:val="Commentaire"/>
      </w:pPr>
      <w:r>
        <w:t>Jimenez Cisneros et al. (2014)</w:t>
      </w:r>
    </w:p>
    <w:p w14:paraId="5522F2FE" w14:textId="25BF579B" w:rsidR="00A26296" w:rsidRDefault="00A26296">
      <w:pPr>
        <w:pStyle w:val="Commentaire"/>
      </w:pPr>
      <w:r>
        <w:t>(Jimenez Cisneros et al., 2014)</w:t>
      </w:r>
    </w:p>
  </w:comment>
  <w:comment w:id="1983" w:author="Robin Matthews" w:date="2021-07-13T14:22:00Z" w:initials="RM">
    <w:p w14:paraId="28878BDB" w14:textId="77777777" w:rsidR="00A26296" w:rsidRDefault="00A26296">
      <w:pPr>
        <w:pStyle w:val="Commentaire"/>
      </w:pPr>
      <w:r>
        <w:rPr>
          <w:rStyle w:val="Marquedecommentaire"/>
        </w:rPr>
        <w:annotationRef/>
      </w:r>
      <w:r>
        <w:t>Extra stuff:</w:t>
      </w:r>
    </w:p>
    <w:p w14:paraId="5B1D7CDB" w14:textId="77777777" w:rsidR="00A26296" w:rsidRDefault="00A26296">
      <w:pPr>
        <w:pStyle w:val="Commentaire"/>
      </w:pPr>
      <w:r>
        <w:t>(Chapter 3, , )</w:t>
      </w:r>
    </w:p>
    <w:p w14:paraId="15574F43" w14:textId="77777777" w:rsidR="00A26296" w:rsidRDefault="00A26296">
      <w:pPr>
        <w:pStyle w:val="Commentaire"/>
      </w:pPr>
    </w:p>
    <w:p w14:paraId="7DE92ABA" w14:textId="77777777" w:rsidR="00A26296" w:rsidRDefault="00A26296">
      <w:pPr>
        <w:pStyle w:val="Commentaire"/>
      </w:pPr>
      <w:r>
        <w:t>Correct:</w:t>
      </w:r>
    </w:p>
    <w:p w14:paraId="6070B7D4" w14:textId="77777777" w:rsidR="00A26296" w:rsidRDefault="00A26296">
      <w:pPr>
        <w:pStyle w:val="Commentaire"/>
      </w:pPr>
      <w:r>
        <w:t>Hoegh-Guldberg et al. (2018)</w:t>
      </w:r>
    </w:p>
    <w:p w14:paraId="51370D6D" w14:textId="5F4938E0" w:rsidR="00A26296" w:rsidRDefault="00A26296">
      <w:pPr>
        <w:pStyle w:val="Commentaire"/>
      </w:pPr>
      <w:r>
        <w:t>(Hoegh-Guldberg et al., 2018)</w:t>
      </w:r>
    </w:p>
  </w:comment>
  <w:comment w:id="1984" w:author="Robin Matthews" w:date="2021-07-13T14:22:00Z" w:initials="RM">
    <w:p w14:paraId="6B7EE1A8" w14:textId="77777777" w:rsidR="00A26296" w:rsidRDefault="00A26296">
      <w:pPr>
        <w:pStyle w:val="Commentaire"/>
      </w:pPr>
      <w:r>
        <w:rPr>
          <w:rStyle w:val="Marquedecommentaire"/>
        </w:rPr>
        <w:annotationRef/>
      </w:r>
      <w:r>
        <w:t>Extra stuff:</w:t>
      </w:r>
    </w:p>
    <w:p w14:paraId="14B6ED9D" w14:textId="77777777" w:rsidR="00A26296" w:rsidRDefault="00A26296">
      <w:pPr>
        <w:pStyle w:val="Commentaire"/>
      </w:pPr>
      <w:r>
        <w:t xml:space="preserve"> (a)</w:t>
      </w:r>
    </w:p>
    <w:p w14:paraId="7BA118B5" w14:textId="77777777" w:rsidR="00A26296" w:rsidRDefault="00A26296">
      <w:pPr>
        <w:pStyle w:val="Commentaire"/>
      </w:pPr>
    </w:p>
    <w:p w14:paraId="53D7F7AA" w14:textId="77777777" w:rsidR="00A26296" w:rsidRDefault="00A26296">
      <w:pPr>
        <w:pStyle w:val="Commentaire"/>
      </w:pPr>
      <w:r>
        <w:t>Correct:</w:t>
      </w:r>
    </w:p>
    <w:p w14:paraId="3B69E5EC" w14:textId="77777777" w:rsidR="00A26296" w:rsidRDefault="00A26296">
      <w:pPr>
        <w:pStyle w:val="Commentaire"/>
      </w:pPr>
      <w:r>
        <w:t>Alfieri et al. (2017)</w:t>
      </w:r>
    </w:p>
    <w:p w14:paraId="5E0A97B0" w14:textId="68A65BFC" w:rsidR="00A26296" w:rsidRDefault="00A26296">
      <w:pPr>
        <w:pStyle w:val="Commentaire"/>
      </w:pPr>
      <w:r>
        <w:t>(Alfieri et al., 2017)</w:t>
      </w:r>
    </w:p>
  </w:comment>
  <w:comment w:id="1988" w:author="Robin Matthews" w:date="2021-07-13T14:22:00Z" w:initials="RM">
    <w:p w14:paraId="13F7B5E7" w14:textId="77777777" w:rsidR="00A26296" w:rsidRDefault="00A26296">
      <w:pPr>
        <w:pStyle w:val="Commentaire"/>
      </w:pPr>
      <w:r>
        <w:rPr>
          <w:rStyle w:val="Marquedecommentaire"/>
        </w:rPr>
        <w:annotationRef/>
      </w:r>
      <w:r>
        <w:t>Not found:</w:t>
      </w:r>
    </w:p>
    <w:p w14:paraId="1CB8041D" w14:textId="77777777" w:rsidR="00A26296" w:rsidRDefault="00A26296">
      <w:pPr>
        <w:pStyle w:val="Commentaire"/>
      </w:pPr>
      <w:r>
        <w:t>S. Huang et al.</w:t>
      </w:r>
    </w:p>
    <w:p w14:paraId="5C8118BC" w14:textId="77777777" w:rsidR="00A26296" w:rsidRDefault="00A26296">
      <w:pPr>
        <w:pStyle w:val="Commentaire"/>
      </w:pPr>
    </w:p>
    <w:p w14:paraId="67EE3684" w14:textId="77777777" w:rsidR="00A26296" w:rsidRDefault="00A26296">
      <w:pPr>
        <w:pStyle w:val="Commentaire"/>
      </w:pPr>
      <w:r>
        <w:t>Extra stuff:</w:t>
      </w:r>
    </w:p>
    <w:p w14:paraId="105EFA16" w14:textId="77777777" w:rsidR="00A26296" w:rsidRDefault="00A26296">
      <w:pPr>
        <w:pStyle w:val="Commentaire"/>
      </w:pPr>
      <w:r>
        <w:t>Huang et al. (b)</w:t>
      </w:r>
    </w:p>
    <w:p w14:paraId="4D576C80" w14:textId="77777777" w:rsidR="00A26296" w:rsidRDefault="00A26296">
      <w:pPr>
        <w:pStyle w:val="Commentaire"/>
      </w:pPr>
    </w:p>
    <w:p w14:paraId="1012E65B" w14:textId="77777777" w:rsidR="00A26296" w:rsidRDefault="00A26296">
      <w:pPr>
        <w:pStyle w:val="Commentaire"/>
      </w:pPr>
      <w:r>
        <w:t>Correct:</w:t>
      </w:r>
    </w:p>
    <w:p w14:paraId="0C6B274B" w14:textId="77777777" w:rsidR="00A26296" w:rsidRDefault="00A26296">
      <w:pPr>
        <w:pStyle w:val="Commentaire"/>
      </w:pPr>
      <w:r>
        <w:t>S. Huang et al. (2018)</w:t>
      </w:r>
    </w:p>
    <w:p w14:paraId="03FF3DBB" w14:textId="05CF2731" w:rsidR="00A26296" w:rsidRDefault="00A26296">
      <w:pPr>
        <w:pStyle w:val="Commentaire"/>
      </w:pPr>
      <w:r>
        <w:t>(S. Huang et al., 2018)</w:t>
      </w:r>
    </w:p>
  </w:comment>
  <w:comment w:id="1998" w:author="Robin Matthews" w:date="2021-07-13T14:22:00Z" w:initials="RM">
    <w:p w14:paraId="4F59876C" w14:textId="77777777" w:rsidR="00A26296" w:rsidRDefault="00A26296">
      <w:pPr>
        <w:pStyle w:val="Commentaire"/>
      </w:pPr>
      <w:r>
        <w:rPr>
          <w:rStyle w:val="Marquedecommentaire"/>
        </w:rPr>
        <w:annotationRef/>
      </w:r>
      <w:r>
        <w:t>Extra stuff:</w:t>
      </w:r>
    </w:p>
    <w:p w14:paraId="661B29B7" w14:textId="77777777" w:rsidR="00A26296" w:rsidRDefault="00A26296">
      <w:pPr>
        <w:pStyle w:val="Commentaire"/>
      </w:pPr>
      <w:r>
        <w:t xml:space="preserve">, </w:t>
      </w:r>
    </w:p>
    <w:p w14:paraId="44DBC1C2" w14:textId="77777777" w:rsidR="00A26296" w:rsidRDefault="00A26296">
      <w:pPr>
        <w:pStyle w:val="Commentaire"/>
      </w:pPr>
    </w:p>
    <w:p w14:paraId="0217FAEF" w14:textId="77777777" w:rsidR="00A26296" w:rsidRDefault="00A26296">
      <w:pPr>
        <w:pStyle w:val="Commentaire"/>
      </w:pPr>
      <w:r>
        <w:t>Correct:</w:t>
      </w:r>
    </w:p>
    <w:p w14:paraId="0E48330E" w14:textId="77777777" w:rsidR="00A26296" w:rsidRDefault="00A26296">
      <w:pPr>
        <w:pStyle w:val="Commentaire"/>
      </w:pPr>
      <w:r>
        <w:t>Sorribas et al. (2016)</w:t>
      </w:r>
    </w:p>
    <w:p w14:paraId="57D24179" w14:textId="02DB57C3" w:rsidR="00A26296" w:rsidRDefault="00A26296">
      <w:pPr>
        <w:pStyle w:val="Commentaire"/>
      </w:pPr>
      <w:r>
        <w:t>(Sorribas et al., 2016)</w:t>
      </w:r>
    </w:p>
  </w:comment>
  <w:comment w:id="1999" w:author="Robin Matthews" w:date="2021-07-13T14:22:00Z" w:initials="RM">
    <w:p w14:paraId="7A41D91B" w14:textId="77777777" w:rsidR="00A26296" w:rsidRDefault="00A26296">
      <w:pPr>
        <w:pStyle w:val="Commentaire"/>
      </w:pPr>
      <w:r>
        <w:rPr>
          <w:rStyle w:val="Marquedecommentaire"/>
        </w:rPr>
        <w:annotationRef/>
      </w:r>
      <w:r>
        <w:t>Extra stuff:</w:t>
      </w:r>
    </w:p>
    <w:p w14:paraId="7939E9E8" w14:textId="77777777" w:rsidR="00A26296" w:rsidRDefault="00A26296">
      <w:pPr>
        <w:pStyle w:val="Commentaire"/>
      </w:pPr>
      <w:r>
        <w:t xml:space="preserve">, </w:t>
      </w:r>
    </w:p>
    <w:p w14:paraId="57A73C08" w14:textId="77777777" w:rsidR="00A26296" w:rsidRDefault="00A26296">
      <w:pPr>
        <w:pStyle w:val="Commentaire"/>
      </w:pPr>
    </w:p>
    <w:p w14:paraId="1720D576" w14:textId="77777777" w:rsidR="00A26296" w:rsidRDefault="00A26296">
      <w:pPr>
        <w:pStyle w:val="Commentaire"/>
      </w:pPr>
      <w:r>
        <w:t>Correct:</w:t>
      </w:r>
    </w:p>
    <w:p w14:paraId="4972B03C" w14:textId="77777777" w:rsidR="00A26296" w:rsidRDefault="00A26296">
      <w:pPr>
        <w:pStyle w:val="Commentaire"/>
      </w:pPr>
      <w:r>
        <w:t>Langerwisch et al. (2013)</w:t>
      </w:r>
    </w:p>
    <w:p w14:paraId="6061B7A5" w14:textId="4FDFC7DC" w:rsidR="00A26296" w:rsidRDefault="00A26296">
      <w:pPr>
        <w:pStyle w:val="Commentaire"/>
      </w:pPr>
      <w:r>
        <w:t>(Langerwisch et al., 2013)</w:t>
      </w:r>
    </w:p>
  </w:comment>
  <w:comment w:id="2000" w:author="Robin Matthews" w:date="2021-07-13T14:22:00Z" w:initials="RM">
    <w:p w14:paraId="4D2F1902" w14:textId="77777777" w:rsidR="00A26296" w:rsidRDefault="00A26296">
      <w:pPr>
        <w:pStyle w:val="Commentaire"/>
      </w:pPr>
      <w:r>
        <w:rPr>
          <w:rStyle w:val="Marquedecommentaire"/>
        </w:rPr>
        <w:annotationRef/>
      </w:r>
      <w:r>
        <w:t>Extra stuff:</w:t>
      </w:r>
    </w:p>
    <w:p w14:paraId="68BADE52" w14:textId="77777777" w:rsidR="00A26296" w:rsidRDefault="00A26296">
      <w:pPr>
        <w:pStyle w:val="Commentaire"/>
      </w:pPr>
      <w:r>
        <w:t xml:space="preserve">, </w:t>
      </w:r>
    </w:p>
    <w:p w14:paraId="03BA78C6" w14:textId="77777777" w:rsidR="00A26296" w:rsidRDefault="00A26296">
      <w:pPr>
        <w:pStyle w:val="Commentaire"/>
      </w:pPr>
    </w:p>
    <w:p w14:paraId="62229365" w14:textId="77777777" w:rsidR="00A26296" w:rsidRDefault="00A26296">
      <w:pPr>
        <w:pStyle w:val="Commentaire"/>
      </w:pPr>
      <w:r>
        <w:t>Correct:</w:t>
      </w:r>
    </w:p>
    <w:p w14:paraId="5CB94611" w14:textId="77777777" w:rsidR="00A26296" w:rsidRDefault="00A26296">
      <w:pPr>
        <w:pStyle w:val="Commentaire"/>
      </w:pPr>
      <w:r>
        <w:t>Guimberteau et al. (2013)</w:t>
      </w:r>
    </w:p>
    <w:p w14:paraId="638190BD" w14:textId="4AC1ED44" w:rsidR="00A26296" w:rsidRDefault="00A26296">
      <w:pPr>
        <w:pStyle w:val="Commentaire"/>
      </w:pPr>
      <w:r>
        <w:t>(Guimberteau et al., 2013)</w:t>
      </w:r>
    </w:p>
  </w:comment>
  <w:comment w:id="2001" w:author="Robin Matthews" w:date="2021-07-13T14:23:00Z" w:initials="RM">
    <w:p w14:paraId="2223DDD5" w14:textId="77777777" w:rsidR="00A26296" w:rsidRDefault="00A26296">
      <w:pPr>
        <w:pStyle w:val="Commentaire"/>
      </w:pPr>
      <w:r>
        <w:rPr>
          <w:rStyle w:val="Marquedecommentaire"/>
        </w:rPr>
        <w:annotationRef/>
      </w:r>
      <w:r>
        <w:t>Extra stuff:</w:t>
      </w:r>
    </w:p>
    <w:p w14:paraId="489B0687" w14:textId="77777777" w:rsidR="00A26296" w:rsidRDefault="00A26296">
      <w:pPr>
        <w:pStyle w:val="Commentaire"/>
      </w:pPr>
      <w:r>
        <w:t xml:space="preserve">, </w:t>
      </w:r>
    </w:p>
    <w:p w14:paraId="4E5F0920" w14:textId="77777777" w:rsidR="00A26296" w:rsidRDefault="00A26296">
      <w:pPr>
        <w:pStyle w:val="Commentaire"/>
      </w:pPr>
    </w:p>
    <w:p w14:paraId="7AE38AE5" w14:textId="77777777" w:rsidR="00A26296" w:rsidRDefault="00A26296">
      <w:pPr>
        <w:pStyle w:val="Commentaire"/>
      </w:pPr>
      <w:r>
        <w:t>Correct:</w:t>
      </w:r>
    </w:p>
    <w:p w14:paraId="713D770A" w14:textId="77777777" w:rsidR="00A26296" w:rsidRDefault="00A26296">
      <w:pPr>
        <w:pStyle w:val="Commentaire"/>
      </w:pPr>
      <w:r>
        <w:t>Zulkafli et al. (2016)</w:t>
      </w:r>
    </w:p>
    <w:p w14:paraId="755267D0" w14:textId="5E0CA854" w:rsidR="00A26296" w:rsidRDefault="00A26296">
      <w:pPr>
        <w:pStyle w:val="Commentaire"/>
      </w:pPr>
      <w:r>
        <w:t>(Zulkafli et al., 2016)</w:t>
      </w:r>
    </w:p>
  </w:comment>
  <w:comment w:id="2010" w:author="Robin Matthews" w:date="2021-07-13T14:23:00Z" w:initials="RM">
    <w:p w14:paraId="4EA1505A" w14:textId="77777777" w:rsidR="00A26296" w:rsidRDefault="00A26296">
      <w:pPr>
        <w:pStyle w:val="Commentaire"/>
      </w:pPr>
      <w:r>
        <w:rPr>
          <w:rStyle w:val="Marquedecommentaire"/>
        </w:rPr>
        <w:annotationRef/>
      </w:r>
      <w:r>
        <w:t>Extra stuff:</w:t>
      </w:r>
    </w:p>
    <w:p w14:paraId="603FD22C" w14:textId="77777777" w:rsidR="00A26296" w:rsidRDefault="00A26296">
      <w:pPr>
        <w:pStyle w:val="Commentaire"/>
      </w:pPr>
      <w:r>
        <w:t>, )</w:t>
      </w:r>
    </w:p>
    <w:p w14:paraId="375B4372" w14:textId="77777777" w:rsidR="00A26296" w:rsidRDefault="00A26296">
      <w:pPr>
        <w:pStyle w:val="Commentaire"/>
      </w:pPr>
    </w:p>
    <w:p w14:paraId="3C01CC9A" w14:textId="77777777" w:rsidR="00A26296" w:rsidRDefault="00A26296">
      <w:pPr>
        <w:pStyle w:val="Commentaire"/>
      </w:pPr>
      <w:r>
        <w:t>Correct:</w:t>
      </w:r>
    </w:p>
    <w:p w14:paraId="722BCD06" w14:textId="77777777" w:rsidR="00A26296" w:rsidRDefault="00A26296">
      <w:pPr>
        <w:pStyle w:val="Commentaire"/>
      </w:pPr>
      <w:r>
        <w:t>Wilhite and Pulwarty (2017)</w:t>
      </w:r>
    </w:p>
    <w:p w14:paraId="40431A9C" w14:textId="1565575E" w:rsidR="00A26296" w:rsidRDefault="00A26296">
      <w:pPr>
        <w:pStyle w:val="Commentaire"/>
      </w:pPr>
      <w:r>
        <w:t>(Wilhite and Pulwarty, 2017)</w:t>
      </w:r>
    </w:p>
  </w:comment>
  <w:comment w:id="2022" w:author="Robin Matthews" w:date="2021-07-13T14:23:00Z" w:initials="RM">
    <w:p w14:paraId="6C819990" w14:textId="77777777" w:rsidR="00A26296" w:rsidRDefault="00A26296">
      <w:pPr>
        <w:pStyle w:val="Commentaire"/>
      </w:pPr>
      <w:r>
        <w:rPr>
          <w:rStyle w:val="Marquedecommentaire"/>
        </w:rPr>
        <w:annotationRef/>
      </w:r>
      <w:r>
        <w:t>Extra stuff:</w:t>
      </w:r>
    </w:p>
    <w:p w14:paraId="1A67F7DD" w14:textId="77777777" w:rsidR="00A26296" w:rsidRDefault="00A26296">
      <w:pPr>
        <w:pStyle w:val="Commentaire"/>
      </w:pPr>
      <w:r>
        <w:t>(; ; ; ; ; ; ; ; ; ; ; )</w:t>
      </w:r>
    </w:p>
    <w:p w14:paraId="118E1B73" w14:textId="77777777" w:rsidR="00A26296" w:rsidRDefault="00A26296">
      <w:pPr>
        <w:pStyle w:val="Commentaire"/>
      </w:pPr>
    </w:p>
    <w:p w14:paraId="3F31A6EE" w14:textId="77777777" w:rsidR="00A26296" w:rsidRDefault="00A26296">
      <w:pPr>
        <w:pStyle w:val="Commentaire"/>
      </w:pPr>
      <w:r>
        <w:t>Correct:</w:t>
      </w:r>
    </w:p>
    <w:p w14:paraId="26F2BA2A" w14:textId="4F388160" w:rsidR="00A26296" w:rsidRDefault="00A26296">
      <w:pPr>
        <w:pStyle w:val="Commentaire"/>
      </w:pPr>
      <w:r>
        <w:t>(Dai, 2013; Miralles et al., 2014b; Seager and Hoerling, 2014; Burgman and Jang, 2015; Dong and Dai, 2015; Schubert et al., 2016; Raymond et al., 2018; Baek et al., 2019; Drumond et al., 2019; Herrera-Estrada et al., 2019; Gimeno et al., 2020; Mishra, 2020)</w:t>
      </w:r>
    </w:p>
  </w:comment>
  <w:comment w:id="2028" w:author="Robin Matthews" w:date="2021-07-13T14:23:00Z" w:initials="RM">
    <w:p w14:paraId="664454AF" w14:textId="77777777" w:rsidR="00A26296" w:rsidRDefault="00A26296">
      <w:pPr>
        <w:pStyle w:val="Commentaire"/>
      </w:pPr>
      <w:r>
        <w:rPr>
          <w:rStyle w:val="Marquedecommentaire"/>
        </w:rPr>
        <w:annotationRef/>
      </w:r>
      <w:r>
        <w:t>Extra stuff:</w:t>
      </w:r>
    </w:p>
    <w:p w14:paraId="305FDCF2" w14:textId="77777777" w:rsidR="00A26296" w:rsidRDefault="00A26296">
      <w:pPr>
        <w:pStyle w:val="Commentaire"/>
      </w:pPr>
      <w:r>
        <w:t>, )</w:t>
      </w:r>
    </w:p>
    <w:p w14:paraId="2A162D43" w14:textId="77777777" w:rsidR="00A26296" w:rsidRDefault="00A26296">
      <w:pPr>
        <w:pStyle w:val="Commentaire"/>
      </w:pPr>
    </w:p>
    <w:p w14:paraId="5415D3F2" w14:textId="77777777" w:rsidR="00A26296" w:rsidRDefault="00A26296">
      <w:pPr>
        <w:pStyle w:val="Commentaire"/>
      </w:pPr>
      <w:r>
        <w:t>Correct:</w:t>
      </w:r>
    </w:p>
    <w:p w14:paraId="559D8D42" w14:textId="77777777" w:rsidR="00A26296" w:rsidRDefault="00A26296">
      <w:pPr>
        <w:pStyle w:val="Commentaire"/>
      </w:pPr>
      <w:r>
        <w:t>Sousa et al. (2017)</w:t>
      </w:r>
    </w:p>
    <w:p w14:paraId="53106CC6" w14:textId="1840FF96" w:rsidR="00A26296" w:rsidRDefault="00A26296">
      <w:pPr>
        <w:pStyle w:val="Commentaire"/>
      </w:pPr>
      <w:r>
        <w:t>(Sousa et al., 2017)</w:t>
      </w:r>
    </w:p>
  </w:comment>
  <w:comment w:id="2029" w:author="Robin Matthews" w:date="2021-07-13T23:00:00Z" w:initials="RM">
    <w:p w14:paraId="341F3779" w14:textId="51F3CE7C" w:rsidR="00C2031C" w:rsidRDefault="00C2031C">
      <w:pPr>
        <w:pStyle w:val="Commentaire"/>
      </w:pPr>
      <w:r>
        <w:rPr>
          <w:rStyle w:val="Marquedecommentaire"/>
        </w:rPr>
        <w:annotationRef/>
      </w:r>
      <w:r>
        <w:t>Mendeley field also contains Drumond et al., 2019. Want me to remove it?</w:t>
      </w:r>
    </w:p>
  </w:comment>
  <w:comment w:id="2030" w:author="Robin Matthews" w:date="2021-07-13T14:23:00Z" w:initials="RM">
    <w:p w14:paraId="1C463439" w14:textId="77777777" w:rsidR="00A26296" w:rsidRDefault="00A26296">
      <w:pPr>
        <w:pStyle w:val="Commentaire"/>
      </w:pPr>
      <w:r>
        <w:rPr>
          <w:rStyle w:val="Marquedecommentaire"/>
        </w:rPr>
        <w:annotationRef/>
      </w:r>
      <w:r>
        <w:t>Not found:</w:t>
      </w:r>
    </w:p>
    <w:p w14:paraId="70C68599" w14:textId="77777777" w:rsidR="00A26296" w:rsidRDefault="00A26296">
      <w:pPr>
        <w:pStyle w:val="Commentaire"/>
      </w:pPr>
      <w:r>
        <w:t>Santanello  Jr. et al., 2018</w:t>
      </w:r>
    </w:p>
    <w:p w14:paraId="246CABA5" w14:textId="77777777" w:rsidR="00A26296" w:rsidRDefault="00A26296">
      <w:pPr>
        <w:pStyle w:val="Commentaire"/>
      </w:pPr>
      <w:r>
        <w:t>Drumond et al., 2019</w:t>
      </w:r>
    </w:p>
    <w:p w14:paraId="73CFD8DA" w14:textId="77777777" w:rsidR="00A26296" w:rsidRDefault="00A26296">
      <w:pPr>
        <w:pStyle w:val="Commentaire"/>
      </w:pPr>
    </w:p>
    <w:p w14:paraId="494DE25B" w14:textId="77777777" w:rsidR="00A26296" w:rsidRDefault="00A26296">
      <w:pPr>
        <w:pStyle w:val="Commentaire"/>
      </w:pPr>
      <w:r>
        <w:t>Extra stuff:</w:t>
      </w:r>
    </w:p>
    <w:p w14:paraId="0DC0EC88" w14:textId="77777777" w:rsidR="00A26296" w:rsidRDefault="00A26296">
      <w:pPr>
        <w:pStyle w:val="Commentaire"/>
      </w:pPr>
      <w:r>
        <w:t>(SREX, Chapter3; ; ; ; ; ; Santanello  Jr. et al., 2018; ; )</w:t>
      </w:r>
    </w:p>
    <w:p w14:paraId="302205C8" w14:textId="77777777" w:rsidR="00A26296" w:rsidRDefault="00A26296">
      <w:pPr>
        <w:pStyle w:val="Commentaire"/>
      </w:pPr>
    </w:p>
    <w:p w14:paraId="74C8D8C4" w14:textId="77777777" w:rsidR="00A26296" w:rsidRDefault="00A26296">
      <w:pPr>
        <w:pStyle w:val="Commentaire"/>
      </w:pPr>
      <w:r>
        <w:t>Correct:</w:t>
      </w:r>
    </w:p>
    <w:p w14:paraId="14F2C315" w14:textId="65CFD66C" w:rsidR="00A26296" w:rsidRDefault="00A26296">
      <w:pPr>
        <w:pStyle w:val="Commentaire"/>
      </w:pPr>
      <w:r>
        <w:t>(Koster et al., 2011; Gimeno et al., 2012; Taylor et al., 2012; Guillod et al., 2015; Tuttle and Salvucci, 2016; Santanello  Jr. et al., 2018; Drumond et al., 2019; Haslinger et al., 2019; Herrera-Estrada et al., 2019)</w:t>
      </w:r>
    </w:p>
  </w:comment>
  <w:comment w:id="2032" w:author="Robin Matthews" w:date="2021-07-13T14:23:00Z" w:initials="RM">
    <w:p w14:paraId="28CE51A7" w14:textId="77777777" w:rsidR="00A26296" w:rsidRDefault="00A26296">
      <w:pPr>
        <w:pStyle w:val="Commentaire"/>
      </w:pPr>
      <w:r>
        <w:rPr>
          <w:rStyle w:val="Marquedecommentaire"/>
        </w:rPr>
        <w:annotationRef/>
      </w:r>
      <w:r>
        <w:t>Not found:</w:t>
      </w:r>
    </w:p>
    <w:p w14:paraId="5E4FAF8A" w14:textId="77777777" w:rsidR="00A26296" w:rsidRDefault="00A26296">
      <w:pPr>
        <w:pStyle w:val="Commentaire"/>
      </w:pPr>
      <w:r>
        <w:t>2017b</w:t>
      </w:r>
    </w:p>
    <w:p w14:paraId="65806DD9" w14:textId="77777777" w:rsidR="00A26296" w:rsidRDefault="00A26296">
      <w:pPr>
        <w:pStyle w:val="Commentaire"/>
      </w:pPr>
    </w:p>
    <w:p w14:paraId="0CFE067C" w14:textId="77777777" w:rsidR="00A26296" w:rsidRDefault="00A26296">
      <w:pPr>
        <w:pStyle w:val="Commentaire"/>
      </w:pPr>
      <w:r>
        <w:t>Extra stuff:</w:t>
      </w:r>
    </w:p>
    <w:p w14:paraId="54B525D4" w14:textId="77777777" w:rsidR="00A26296" w:rsidRDefault="00A26296">
      <w:pPr>
        <w:pStyle w:val="Commentaire"/>
      </w:pPr>
      <w:r>
        <w:t>(, 2017a)</w:t>
      </w:r>
    </w:p>
    <w:p w14:paraId="770B2C11" w14:textId="77777777" w:rsidR="00A26296" w:rsidRDefault="00A26296">
      <w:pPr>
        <w:pStyle w:val="Commentaire"/>
      </w:pPr>
    </w:p>
    <w:p w14:paraId="499CC50E" w14:textId="77777777" w:rsidR="00A26296" w:rsidRDefault="00A26296">
      <w:pPr>
        <w:pStyle w:val="Commentaire"/>
      </w:pPr>
      <w:r>
        <w:t>Correct:</w:t>
      </w:r>
    </w:p>
    <w:p w14:paraId="2B6E2B25" w14:textId="77777777" w:rsidR="00A26296" w:rsidRDefault="00A26296">
      <w:pPr>
        <w:pStyle w:val="Commentaire"/>
      </w:pPr>
      <w:r>
        <w:t>Berg et al. (2017b)</w:t>
      </w:r>
    </w:p>
    <w:p w14:paraId="5A8865E7" w14:textId="3C79FF7C" w:rsidR="00A26296" w:rsidRDefault="00A26296">
      <w:pPr>
        <w:pStyle w:val="Commentaire"/>
      </w:pPr>
      <w:r>
        <w:t>(Berg et al., 2017b)</w:t>
      </w:r>
    </w:p>
  </w:comment>
  <w:comment w:id="2035" w:author="Robin Matthews" w:date="2021-07-13T14:23:00Z" w:initials="RM">
    <w:p w14:paraId="764B61AD" w14:textId="77777777" w:rsidR="00A26296" w:rsidRDefault="00A26296">
      <w:pPr>
        <w:pStyle w:val="Commentaire"/>
      </w:pPr>
      <w:r>
        <w:rPr>
          <w:rStyle w:val="Marquedecommentaire"/>
        </w:rPr>
        <w:annotationRef/>
      </w:r>
      <w:r>
        <w:t>Not found:</w:t>
      </w:r>
    </w:p>
    <w:p w14:paraId="269D2181" w14:textId="77777777" w:rsidR="00A26296" w:rsidRDefault="00A26296">
      <w:pPr>
        <w:pStyle w:val="Commentaire"/>
      </w:pPr>
      <w:r>
        <w:t>Berg et al., 2017b</w:t>
      </w:r>
    </w:p>
    <w:p w14:paraId="2997418C" w14:textId="77777777" w:rsidR="00A26296" w:rsidRDefault="00A26296">
      <w:pPr>
        <w:pStyle w:val="Commentaire"/>
      </w:pPr>
    </w:p>
    <w:p w14:paraId="48562F00" w14:textId="77777777" w:rsidR="00A26296" w:rsidRDefault="00A26296">
      <w:pPr>
        <w:pStyle w:val="Commentaire"/>
      </w:pPr>
      <w:r>
        <w:t>Extra stuff:</w:t>
      </w:r>
    </w:p>
    <w:p w14:paraId="53E1CBFC" w14:textId="77777777" w:rsidR="00A26296" w:rsidRDefault="00A26296">
      <w:pPr>
        <w:pStyle w:val="Commentaire"/>
      </w:pPr>
      <w:r>
        <w:t>(Berg et al., 2017a; )</w:t>
      </w:r>
    </w:p>
    <w:p w14:paraId="04C8CA12" w14:textId="77777777" w:rsidR="00A26296" w:rsidRDefault="00A26296">
      <w:pPr>
        <w:pStyle w:val="Commentaire"/>
      </w:pPr>
    </w:p>
    <w:p w14:paraId="6DCB9089" w14:textId="77777777" w:rsidR="00A26296" w:rsidRDefault="00A26296">
      <w:pPr>
        <w:pStyle w:val="Commentaire"/>
      </w:pPr>
      <w:r>
        <w:t>Correct:</w:t>
      </w:r>
    </w:p>
    <w:p w14:paraId="5286F6C4" w14:textId="3574D1D4" w:rsidR="00A26296" w:rsidRDefault="00A26296">
      <w:pPr>
        <w:pStyle w:val="Commentaire"/>
      </w:pPr>
      <w:r>
        <w:t>(Berg et al., 2017b; Vogel et al., 2017, 2018)</w:t>
      </w:r>
    </w:p>
  </w:comment>
  <w:comment w:id="2041" w:author="Robin Matthews" w:date="2021-07-13T14:23:00Z" w:initials="RM">
    <w:p w14:paraId="1B0ADBC8" w14:textId="77777777" w:rsidR="00A26296" w:rsidRDefault="00A26296">
      <w:pPr>
        <w:pStyle w:val="Commentaire"/>
      </w:pPr>
      <w:r>
        <w:rPr>
          <w:rStyle w:val="Marquedecommentaire"/>
        </w:rPr>
        <w:annotationRef/>
      </w:r>
      <w:r>
        <w:t>Not found:</w:t>
      </w:r>
    </w:p>
    <w:p w14:paraId="74F30624" w14:textId="77777777" w:rsidR="00A26296" w:rsidRDefault="00A26296">
      <w:pPr>
        <w:pStyle w:val="Commentaire"/>
      </w:pPr>
      <w:r>
        <w:t>McVicar et al., 2012a</w:t>
      </w:r>
    </w:p>
    <w:p w14:paraId="6002B0F1" w14:textId="77777777" w:rsidR="00A26296" w:rsidRDefault="00A26296">
      <w:pPr>
        <w:pStyle w:val="Commentaire"/>
      </w:pPr>
    </w:p>
    <w:p w14:paraId="70FA3DB6" w14:textId="77777777" w:rsidR="00A26296" w:rsidRDefault="00A26296">
      <w:pPr>
        <w:pStyle w:val="Commentaire"/>
      </w:pPr>
      <w:r>
        <w:t>Extra stuff:</w:t>
      </w:r>
    </w:p>
    <w:p w14:paraId="65BBFB56" w14:textId="77777777" w:rsidR="00A26296" w:rsidRDefault="00A26296">
      <w:pPr>
        <w:pStyle w:val="Commentaire"/>
      </w:pPr>
      <w:r>
        <w:t>(; McVicar et al., 2012b; )</w:t>
      </w:r>
    </w:p>
    <w:p w14:paraId="34E2C1D8" w14:textId="77777777" w:rsidR="00A26296" w:rsidRDefault="00A26296">
      <w:pPr>
        <w:pStyle w:val="Commentaire"/>
      </w:pPr>
    </w:p>
    <w:p w14:paraId="1B6B6B42" w14:textId="77777777" w:rsidR="00A26296" w:rsidRDefault="00A26296">
      <w:pPr>
        <w:pStyle w:val="Commentaire"/>
      </w:pPr>
      <w:r>
        <w:t>Correct:</w:t>
      </w:r>
    </w:p>
    <w:p w14:paraId="78379F6A" w14:textId="02FE7B8D" w:rsidR="00A26296" w:rsidRDefault="00A26296">
      <w:pPr>
        <w:pStyle w:val="Commentaire"/>
      </w:pPr>
      <w:r>
        <w:t>(Hobbins et al., 2012; McVicar et al., 2012a; Sheffield et al., 2012)</w:t>
      </w:r>
    </w:p>
  </w:comment>
  <w:comment w:id="2044" w:author="Robin Matthews" w:date="2021-07-13T14:23:00Z" w:initials="RM">
    <w:p w14:paraId="669FC5C9" w14:textId="77777777" w:rsidR="00A26296" w:rsidRDefault="00A26296">
      <w:pPr>
        <w:pStyle w:val="Commentaire"/>
      </w:pPr>
      <w:r>
        <w:rPr>
          <w:rStyle w:val="Marquedecommentaire"/>
        </w:rPr>
        <w:annotationRef/>
      </w:r>
      <w:r>
        <w:t>Not found:</w:t>
      </w:r>
    </w:p>
    <w:p w14:paraId="5E4B8548" w14:textId="77777777" w:rsidR="00A26296" w:rsidRDefault="00A26296">
      <w:pPr>
        <w:pStyle w:val="Commentaire"/>
      </w:pPr>
      <w:r>
        <w:t>Vicente-Serrano et al., 2020a</w:t>
      </w:r>
    </w:p>
    <w:p w14:paraId="7BED5B7E" w14:textId="77777777" w:rsidR="00A26296" w:rsidRDefault="00A26296">
      <w:pPr>
        <w:pStyle w:val="Commentaire"/>
      </w:pPr>
    </w:p>
    <w:p w14:paraId="1FDAF704" w14:textId="77777777" w:rsidR="00A26296" w:rsidRDefault="00A26296">
      <w:pPr>
        <w:pStyle w:val="Commentaire"/>
      </w:pPr>
      <w:r>
        <w:t>Extra stuff:</w:t>
      </w:r>
    </w:p>
    <w:p w14:paraId="61A46CCE" w14:textId="77777777" w:rsidR="00A26296" w:rsidRDefault="00A26296">
      <w:pPr>
        <w:pStyle w:val="Commentaire"/>
      </w:pPr>
      <w:r>
        <w:t>(; Vicente-Serrano et al., 2020b)</w:t>
      </w:r>
    </w:p>
    <w:p w14:paraId="1C499EB3" w14:textId="77777777" w:rsidR="00A26296" w:rsidRDefault="00A26296">
      <w:pPr>
        <w:pStyle w:val="Commentaire"/>
      </w:pPr>
    </w:p>
    <w:p w14:paraId="492BD304" w14:textId="77777777" w:rsidR="00A26296" w:rsidRDefault="00A26296">
      <w:pPr>
        <w:pStyle w:val="Commentaire"/>
      </w:pPr>
      <w:r>
        <w:t>Correct:</w:t>
      </w:r>
    </w:p>
    <w:p w14:paraId="3D4D0993" w14:textId="314B1E0A" w:rsidR="00A26296" w:rsidRDefault="00A26296">
      <w:pPr>
        <w:pStyle w:val="Commentaire"/>
      </w:pPr>
      <w:r>
        <w:t>(Hobbins et al., 2016, 2017; Vicente-Serrano et al., 2020a)</w:t>
      </w:r>
    </w:p>
  </w:comment>
  <w:comment w:id="2049" w:author="Robin Matthews" w:date="2021-07-13T14:23:00Z" w:initials="RM">
    <w:p w14:paraId="439C6CD3" w14:textId="77777777" w:rsidR="00A26296" w:rsidRDefault="00A26296">
      <w:pPr>
        <w:pStyle w:val="Commentaire"/>
      </w:pPr>
      <w:r>
        <w:rPr>
          <w:rStyle w:val="Marquedecommentaire"/>
        </w:rPr>
        <w:annotationRef/>
      </w:r>
      <w:r>
        <w:t>Not found:</w:t>
      </w:r>
    </w:p>
    <w:p w14:paraId="380EC9AE" w14:textId="77777777" w:rsidR="00A26296" w:rsidRDefault="00A26296">
      <w:pPr>
        <w:pStyle w:val="Commentaire"/>
      </w:pPr>
      <w:r>
        <w:t>K. Xiao et al., 2018</w:t>
      </w:r>
    </w:p>
    <w:p w14:paraId="25280579" w14:textId="77777777" w:rsidR="00A26296" w:rsidRDefault="00A26296">
      <w:pPr>
        <w:pStyle w:val="Commentaire"/>
      </w:pPr>
    </w:p>
    <w:p w14:paraId="7F5BBBD7" w14:textId="77777777" w:rsidR="00A26296" w:rsidRDefault="00A26296">
      <w:pPr>
        <w:pStyle w:val="Commentaire"/>
      </w:pPr>
      <w:r>
        <w:t>Extra stuff:</w:t>
      </w:r>
    </w:p>
    <w:p w14:paraId="6FA29F95" w14:textId="77777777" w:rsidR="00A26296" w:rsidRDefault="00A26296">
      <w:pPr>
        <w:pStyle w:val="Commentaire"/>
      </w:pPr>
      <w:r>
        <w:t>(; ; ; Xiao et al., 2018a)</w:t>
      </w:r>
    </w:p>
    <w:p w14:paraId="09E9871E" w14:textId="77777777" w:rsidR="00A26296" w:rsidRDefault="00A26296">
      <w:pPr>
        <w:pStyle w:val="Commentaire"/>
      </w:pPr>
    </w:p>
    <w:p w14:paraId="65DB13EB" w14:textId="77777777" w:rsidR="00A26296" w:rsidRDefault="00A26296">
      <w:pPr>
        <w:pStyle w:val="Commentaire"/>
      </w:pPr>
      <w:r>
        <w:t>Correct:</w:t>
      </w:r>
    </w:p>
    <w:p w14:paraId="7F33A8E1" w14:textId="20980E2B" w:rsidR="00A26296" w:rsidRDefault="00A26296">
      <w:pPr>
        <w:pStyle w:val="Commentaire"/>
      </w:pPr>
      <w:r>
        <w:t>(Wurbs and Ayala, 2014; Friedrich et al., 2018; Hogeboom et al., 2018; K. Xiao et al., 2018)</w:t>
      </w:r>
    </w:p>
  </w:comment>
  <w:comment w:id="2054" w:author="Robin Matthews" w:date="2021-07-13T14:23:00Z" w:initials="RM">
    <w:p w14:paraId="0BC6A486" w14:textId="77777777" w:rsidR="00A26296" w:rsidRDefault="00A26296">
      <w:pPr>
        <w:pStyle w:val="Commentaire"/>
      </w:pPr>
      <w:r>
        <w:rPr>
          <w:rStyle w:val="Marquedecommentaire"/>
        </w:rPr>
        <w:annotationRef/>
      </w:r>
      <w:r>
        <w:t>Not found:</w:t>
      </w:r>
    </w:p>
    <w:p w14:paraId="15434161" w14:textId="77777777" w:rsidR="00A26296" w:rsidRDefault="00A26296">
      <w:pPr>
        <w:pStyle w:val="Commentaire"/>
      </w:pPr>
      <w:r>
        <w:t>W. Wang et al., 2018</w:t>
      </w:r>
    </w:p>
    <w:p w14:paraId="5863C045" w14:textId="77777777" w:rsidR="00A26296" w:rsidRDefault="00A26296">
      <w:pPr>
        <w:pStyle w:val="Commentaire"/>
      </w:pPr>
    </w:p>
    <w:p w14:paraId="308E31C8" w14:textId="77777777" w:rsidR="00A26296" w:rsidRDefault="00A26296">
      <w:pPr>
        <w:pStyle w:val="Commentaire"/>
      </w:pPr>
      <w:r>
        <w:t>Extra stuff:</w:t>
      </w:r>
    </w:p>
    <w:p w14:paraId="793F0FC3" w14:textId="77777777" w:rsidR="00A26296" w:rsidRDefault="00A26296">
      <w:pPr>
        <w:pStyle w:val="Commentaire"/>
      </w:pPr>
      <w:r>
        <w:t>(Wang et al., 2018c; )</w:t>
      </w:r>
    </w:p>
    <w:p w14:paraId="2B7D2144" w14:textId="77777777" w:rsidR="00A26296" w:rsidRDefault="00A26296">
      <w:pPr>
        <w:pStyle w:val="Commentaire"/>
      </w:pPr>
    </w:p>
    <w:p w14:paraId="037E6957" w14:textId="77777777" w:rsidR="00A26296" w:rsidRDefault="00A26296">
      <w:pPr>
        <w:pStyle w:val="Commentaire"/>
      </w:pPr>
      <w:r>
        <w:t>Correct:</w:t>
      </w:r>
    </w:p>
    <w:p w14:paraId="4582F312" w14:textId="239BD74B" w:rsidR="00A26296" w:rsidRDefault="00A26296">
      <w:pPr>
        <w:pStyle w:val="Commentaire"/>
      </w:pPr>
      <w:r>
        <w:t>(W. Wang et al., 2018; Althoff et al., 2020)</w:t>
      </w:r>
    </w:p>
  </w:comment>
  <w:comment w:id="2057" w:author="Robin Matthews" w:date="2021-07-13T14:23:00Z" w:initials="RM">
    <w:p w14:paraId="44A9508D" w14:textId="77777777" w:rsidR="00A26296" w:rsidRDefault="00A26296">
      <w:pPr>
        <w:pStyle w:val="Commentaire"/>
      </w:pPr>
      <w:r>
        <w:rPr>
          <w:rStyle w:val="Marquedecommentaire"/>
        </w:rPr>
        <w:annotationRef/>
      </w:r>
      <w:r>
        <w:t>Not found:</w:t>
      </w:r>
    </w:p>
    <w:p w14:paraId="1944C686" w14:textId="77777777" w:rsidR="00A26296" w:rsidRDefault="00A26296">
      <w:pPr>
        <w:pStyle w:val="Commentaire"/>
      </w:pPr>
      <w:r>
        <w:t>Seneviratne et al., 2010</w:t>
      </w:r>
    </w:p>
    <w:p w14:paraId="2C9F19C5" w14:textId="77777777" w:rsidR="00A26296" w:rsidRDefault="00A26296">
      <w:pPr>
        <w:pStyle w:val="Commentaire"/>
      </w:pPr>
      <w:r>
        <w:t>S. Zhou et al., 2019</w:t>
      </w:r>
    </w:p>
    <w:p w14:paraId="69118A6B" w14:textId="77777777" w:rsidR="00A26296" w:rsidRDefault="00A26296">
      <w:pPr>
        <w:pStyle w:val="Commentaire"/>
      </w:pPr>
    </w:p>
    <w:p w14:paraId="269D02FF" w14:textId="77777777" w:rsidR="00A26296" w:rsidRDefault="00A26296">
      <w:pPr>
        <w:pStyle w:val="Commentaire"/>
      </w:pPr>
      <w:r>
        <w:t>Extra stuff:</w:t>
      </w:r>
    </w:p>
    <w:p w14:paraId="48FAD0F1" w14:textId="77777777" w:rsidR="00A26296" w:rsidRDefault="00A26296">
      <w:pPr>
        <w:pStyle w:val="Commentaire"/>
      </w:pPr>
      <w:r>
        <w:t>(; ; Zhou et al., 2019; Box 11.1)</w:t>
      </w:r>
    </w:p>
    <w:p w14:paraId="6B4BBF22" w14:textId="77777777" w:rsidR="00A26296" w:rsidRDefault="00A26296">
      <w:pPr>
        <w:pStyle w:val="Commentaire"/>
      </w:pPr>
    </w:p>
    <w:p w14:paraId="48E6A92E" w14:textId="77777777" w:rsidR="00A26296" w:rsidRDefault="00A26296">
      <w:pPr>
        <w:pStyle w:val="Commentaire"/>
      </w:pPr>
      <w:r>
        <w:t>Correct:</w:t>
      </w:r>
    </w:p>
    <w:p w14:paraId="1AA20B31" w14:textId="53F53502" w:rsidR="00A26296" w:rsidRDefault="00A26296">
      <w:pPr>
        <w:pStyle w:val="Commentaire"/>
      </w:pPr>
      <w:r>
        <w:t>(Seneviratne et al., 2010; Berg et al., 2016; Haslinger et al., 2019; S. Zhou et al., 2019)</w:t>
      </w:r>
    </w:p>
  </w:comment>
  <w:comment w:id="2058" w:author="Robin Matthews" w:date="2021-07-13T23:02:00Z" w:initials="RM">
    <w:p w14:paraId="4B4BC4C8" w14:textId="77777777" w:rsidR="00C2031C" w:rsidRDefault="00C2031C">
      <w:pPr>
        <w:pStyle w:val="Commentaire"/>
      </w:pPr>
      <w:r>
        <w:rPr>
          <w:rStyle w:val="Marquedecommentaire"/>
        </w:rPr>
        <w:annotationRef/>
      </w:r>
      <w:r>
        <w:t xml:space="preserve">Mendeley field also contains </w:t>
      </w:r>
    </w:p>
    <w:p w14:paraId="5E1B3DB1" w14:textId="77777777" w:rsidR="00C2031C" w:rsidRDefault="00C2031C">
      <w:pPr>
        <w:pStyle w:val="Commentaire"/>
      </w:pPr>
      <w:r>
        <w:t>Seneviratne et al., 2010</w:t>
      </w:r>
    </w:p>
    <w:p w14:paraId="5B9CC870" w14:textId="77777777" w:rsidR="00C2031C" w:rsidRDefault="00C2031C">
      <w:pPr>
        <w:pStyle w:val="Commentaire"/>
      </w:pPr>
    </w:p>
    <w:p w14:paraId="4F43F3A3" w14:textId="3412FE58" w:rsidR="00C2031C" w:rsidRDefault="00C2031C">
      <w:pPr>
        <w:pStyle w:val="Commentaire"/>
      </w:pPr>
      <w:r>
        <w:t>Want me to remove it?</w:t>
      </w:r>
    </w:p>
  </w:comment>
  <w:comment w:id="2070" w:author="Robin Matthews" w:date="2021-07-13T14:23:00Z" w:initials="RM">
    <w:p w14:paraId="75AF1CDE" w14:textId="77777777" w:rsidR="00A26296" w:rsidRDefault="00A26296">
      <w:pPr>
        <w:pStyle w:val="Commentaire"/>
      </w:pPr>
      <w:r>
        <w:rPr>
          <w:rStyle w:val="Marquedecommentaire"/>
        </w:rPr>
        <w:annotationRef/>
      </w:r>
      <w:r>
        <w:t>Extra stuff:</w:t>
      </w:r>
    </w:p>
    <w:p w14:paraId="6820F0D7" w14:textId="77777777" w:rsidR="00A26296" w:rsidRDefault="00A26296">
      <w:pPr>
        <w:pStyle w:val="Commentaire"/>
      </w:pPr>
      <w:r>
        <w:t xml:space="preserve">(, </w:t>
      </w:r>
    </w:p>
    <w:p w14:paraId="4EC0CB79" w14:textId="77777777" w:rsidR="00A26296" w:rsidRDefault="00A26296">
      <w:pPr>
        <w:pStyle w:val="Commentaire"/>
      </w:pPr>
    </w:p>
    <w:p w14:paraId="2F62D07B" w14:textId="77777777" w:rsidR="00A26296" w:rsidRDefault="00A26296">
      <w:pPr>
        <w:pStyle w:val="Commentaire"/>
      </w:pPr>
      <w:r>
        <w:t>Correct:</w:t>
      </w:r>
    </w:p>
    <w:p w14:paraId="6FEF19E5" w14:textId="77777777" w:rsidR="00A26296" w:rsidRDefault="00A26296">
      <w:pPr>
        <w:pStyle w:val="Commentaire"/>
      </w:pPr>
      <w:r>
        <w:t>Padrón et al. (2020)</w:t>
      </w:r>
    </w:p>
    <w:p w14:paraId="6235C98B" w14:textId="42C16173" w:rsidR="00A26296" w:rsidRDefault="00A26296">
      <w:pPr>
        <w:pStyle w:val="Commentaire"/>
      </w:pPr>
      <w:r>
        <w:t>(Padrón et al., 2020)</w:t>
      </w:r>
    </w:p>
  </w:comment>
  <w:comment w:id="2072" w:author="Robin Matthews" w:date="2021-07-13T14:23:00Z" w:initials="RM">
    <w:p w14:paraId="64431D14" w14:textId="77777777" w:rsidR="00A26296" w:rsidRDefault="00A26296">
      <w:pPr>
        <w:pStyle w:val="Commentaire"/>
      </w:pPr>
      <w:r>
        <w:rPr>
          <w:rStyle w:val="Marquedecommentaire"/>
        </w:rPr>
        <w:annotationRef/>
      </w:r>
      <w:r>
        <w:t>Extra stuff:</w:t>
      </w:r>
    </w:p>
    <w:p w14:paraId="360BCA7A" w14:textId="77777777" w:rsidR="00A26296" w:rsidRDefault="00A26296">
      <w:pPr>
        <w:pStyle w:val="Commentaire"/>
      </w:pPr>
      <w:r>
        <w:t>, )</w:t>
      </w:r>
    </w:p>
    <w:p w14:paraId="6B93046E" w14:textId="77777777" w:rsidR="00A26296" w:rsidRDefault="00A26296">
      <w:pPr>
        <w:pStyle w:val="Commentaire"/>
      </w:pPr>
    </w:p>
    <w:p w14:paraId="4E90EFAA" w14:textId="77777777" w:rsidR="00A26296" w:rsidRDefault="00A26296">
      <w:pPr>
        <w:pStyle w:val="Commentaire"/>
      </w:pPr>
      <w:r>
        <w:t>Correct:</w:t>
      </w:r>
    </w:p>
    <w:p w14:paraId="296446F9" w14:textId="77777777" w:rsidR="00A26296" w:rsidRDefault="00A26296">
      <w:pPr>
        <w:pStyle w:val="Commentaire"/>
      </w:pPr>
      <w:r>
        <w:t>Teuling et al. (2013)</w:t>
      </w:r>
    </w:p>
    <w:p w14:paraId="4CC7AFD6" w14:textId="07039899" w:rsidR="00A26296" w:rsidRDefault="00A26296">
      <w:pPr>
        <w:pStyle w:val="Commentaire"/>
      </w:pPr>
      <w:r>
        <w:t>(Teuling et al., 2013)</w:t>
      </w:r>
    </w:p>
  </w:comment>
  <w:comment w:id="2074" w:author="Robin Matthews" w:date="2021-07-13T14:23:00Z" w:initials="RM">
    <w:p w14:paraId="00C9CB53" w14:textId="77777777" w:rsidR="00A26296" w:rsidRDefault="00A26296">
      <w:pPr>
        <w:pStyle w:val="Commentaire"/>
      </w:pPr>
      <w:r>
        <w:rPr>
          <w:rStyle w:val="Marquedecommentaire"/>
        </w:rPr>
        <w:annotationRef/>
      </w:r>
      <w:r>
        <w:t>Not found:</w:t>
      </w:r>
    </w:p>
    <w:p w14:paraId="3D7D2404" w14:textId="77777777" w:rsidR="00A26296" w:rsidRDefault="00A26296">
      <w:pPr>
        <w:pStyle w:val="Commentaire"/>
      </w:pPr>
      <w:r>
        <w:t>S. Zhou et al., 2019</w:t>
      </w:r>
    </w:p>
    <w:p w14:paraId="721EF9BB" w14:textId="77777777" w:rsidR="00A26296" w:rsidRDefault="00A26296">
      <w:pPr>
        <w:pStyle w:val="Commentaire"/>
      </w:pPr>
    </w:p>
    <w:p w14:paraId="4BA56642" w14:textId="77777777" w:rsidR="00A26296" w:rsidRDefault="00A26296">
      <w:pPr>
        <w:pStyle w:val="Commentaire"/>
      </w:pPr>
      <w:r>
        <w:t>Extra stuff:</w:t>
      </w:r>
    </w:p>
    <w:p w14:paraId="6FEF6858" w14:textId="77777777" w:rsidR="00A26296" w:rsidRDefault="00A26296">
      <w:pPr>
        <w:pStyle w:val="Commentaire"/>
      </w:pPr>
      <w:r>
        <w:t>(; ; ; ; Zhou et al., 2019b; )</w:t>
      </w:r>
    </w:p>
    <w:p w14:paraId="0CC317D9" w14:textId="77777777" w:rsidR="00A26296" w:rsidRDefault="00A26296">
      <w:pPr>
        <w:pStyle w:val="Commentaire"/>
      </w:pPr>
    </w:p>
    <w:p w14:paraId="66FB2F80" w14:textId="77777777" w:rsidR="00A26296" w:rsidRDefault="00A26296">
      <w:pPr>
        <w:pStyle w:val="Commentaire"/>
      </w:pPr>
      <w:r>
        <w:t>Correct:</w:t>
      </w:r>
    </w:p>
    <w:p w14:paraId="139A3453" w14:textId="4D5A1F03" w:rsidR="00A26296" w:rsidRDefault="00A26296">
      <w:pPr>
        <w:pStyle w:val="Commentaire"/>
      </w:pPr>
      <w:r>
        <w:t>(Seneviratne et al., 2010; Miralles et al., 2014a, 2019; Teuling, 2018; Vogel et al., 2018; S. Zhou et al., 2019; Liu et al., 2020)</w:t>
      </w:r>
    </w:p>
  </w:comment>
  <w:comment w:id="2077" w:author="Robin Matthews" w:date="2021-07-13T14:23:00Z" w:initials="RM">
    <w:p w14:paraId="7DB1581B" w14:textId="77777777" w:rsidR="00A26296" w:rsidRDefault="00A26296">
      <w:pPr>
        <w:pStyle w:val="Commentaire"/>
      </w:pPr>
      <w:r>
        <w:rPr>
          <w:rStyle w:val="Marquedecommentaire"/>
        </w:rPr>
        <w:annotationRef/>
      </w:r>
      <w:r>
        <w:t>Not found:</w:t>
      </w:r>
    </w:p>
    <w:p w14:paraId="3FC3A740" w14:textId="77777777" w:rsidR="00A26296" w:rsidRDefault="00A26296">
      <w:pPr>
        <w:pStyle w:val="Commentaire"/>
      </w:pPr>
      <w:r>
        <w:t>X. Chen et al., 2020</w:t>
      </w:r>
    </w:p>
    <w:p w14:paraId="605FAD20" w14:textId="77777777" w:rsidR="00A26296" w:rsidRDefault="00A26296">
      <w:pPr>
        <w:pStyle w:val="Commentaire"/>
      </w:pPr>
    </w:p>
    <w:p w14:paraId="70C6426D" w14:textId="77777777" w:rsidR="00A26296" w:rsidRDefault="00A26296">
      <w:pPr>
        <w:pStyle w:val="Commentaire"/>
      </w:pPr>
      <w:r>
        <w:t>Extra stuff:</w:t>
      </w:r>
    </w:p>
    <w:p w14:paraId="73BC0C7F" w14:textId="77777777" w:rsidR="00A26296" w:rsidRDefault="00A26296">
      <w:pPr>
        <w:pStyle w:val="Commentaire"/>
      </w:pPr>
      <w:r>
        <w:t>(; ; Chen et al., 2020d)</w:t>
      </w:r>
    </w:p>
    <w:p w14:paraId="5BE777EA" w14:textId="77777777" w:rsidR="00A26296" w:rsidRDefault="00A26296">
      <w:pPr>
        <w:pStyle w:val="Commentaire"/>
      </w:pPr>
    </w:p>
    <w:p w14:paraId="6DA95ED6" w14:textId="77777777" w:rsidR="00A26296" w:rsidRDefault="00A26296">
      <w:pPr>
        <w:pStyle w:val="Commentaire"/>
      </w:pPr>
      <w:r>
        <w:t>Correct:</w:t>
      </w:r>
    </w:p>
    <w:p w14:paraId="2101FAA4" w14:textId="15A82FEE" w:rsidR="00A26296" w:rsidRDefault="00A26296">
      <w:pPr>
        <w:pStyle w:val="Commentaire"/>
      </w:pPr>
      <w:r>
        <w:t>(Sperry et al., 2016; Hayat et al., 2019; X. Chen et al., 2020)</w:t>
      </w:r>
    </w:p>
  </w:comment>
  <w:comment w:id="2086" w:author="Robin Matthews" w:date="2021-07-13T14:23:00Z" w:initials="RM">
    <w:p w14:paraId="0A35B656" w14:textId="77777777" w:rsidR="00A26296" w:rsidRDefault="00A26296">
      <w:pPr>
        <w:pStyle w:val="Commentaire"/>
      </w:pPr>
      <w:r>
        <w:rPr>
          <w:rStyle w:val="Marquedecommentaire"/>
        </w:rPr>
        <w:annotationRef/>
      </w:r>
      <w:r>
        <w:t>Extra stuff:</w:t>
      </w:r>
    </w:p>
    <w:p w14:paraId="372D5267" w14:textId="77777777" w:rsidR="00A26296" w:rsidRDefault="00A26296">
      <w:pPr>
        <w:pStyle w:val="Commentaire"/>
      </w:pPr>
      <w:r>
        <w:t>( ;</w:t>
      </w:r>
    </w:p>
    <w:p w14:paraId="1B2215DF" w14:textId="77777777" w:rsidR="00A26296" w:rsidRDefault="00A26296">
      <w:pPr>
        <w:pStyle w:val="Commentaire"/>
      </w:pPr>
    </w:p>
    <w:p w14:paraId="75391459" w14:textId="77777777" w:rsidR="00A26296" w:rsidRDefault="00A26296">
      <w:pPr>
        <w:pStyle w:val="Commentaire"/>
      </w:pPr>
      <w:r>
        <w:t>Correct:</w:t>
      </w:r>
    </w:p>
    <w:p w14:paraId="735C4A59" w14:textId="77777777" w:rsidR="00A26296" w:rsidRDefault="00A26296">
      <w:pPr>
        <w:pStyle w:val="Commentaire"/>
      </w:pPr>
      <w:r>
        <w:t>Stocker et al. (2018)</w:t>
      </w:r>
    </w:p>
    <w:p w14:paraId="1F2C913D" w14:textId="369D2B93" w:rsidR="00A26296" w:rsidRDefault="00A26296">
      <w:pPr>
        <w:pStyle w:val="Commentaire"/>
      </w:pPr>
      <w:r>
        <w:t>(Stocker et al., 2018)</w:t>
      </w:r>
    </w:p>
  </w:comment>
  <w:comment w:id="2087" w:author="Robin Matthews" w:date="2021-07-13T14:23:00Z" w:initials="RM">
    <w:p w14:paraId="4A1D6997" w14:textId="77777777" w:rsidR="00A26296" w:rsidRDefault="00A26296">
      <w:pPr>
        <w:pStyle w:val="Commentaire"/>
      </w:pPr>
      <w:r>
        <w:rPr>
          <w:rStyle w:val="Marquedecommentaire"/>
        </w:rPr>
        <w:annotationRef/>
      </w:r>
      <w:r>
        <w:t>Extra stuff:</w:t>
      </w:r>
    </w:p>
    <w:p w14:paraId="79504681" w14:textId="77777777" w:rsidR="00A26296" w:rsidRDefault="00A26296">
      <w:pPr>
        <w:pStyle w:val="Commentaire"/>
      </w:pPr>
      <w:r>
        <w:t xml:space="preserve"> , b)</w:t>
      </w:r>
    </w:p>
    <w:p w14:paraId="01C4E20C" w14:textId="77777777" w:rsidR="00A26296" w:rsidRDefault="00A26296">
      <w:pPr>
        <w:pStyle w:val="Commentaire"/>
      </w:pPr>
    </w:p>
    <w:p w14:paraId="6FC67A6D" w14:textId="77777777" w:rsidR="00A26296" w:rsidRDefault="00A26296">
      <w:pPr>
        <w:pStyle w:val="Commentaire"/>
      </w:pPr>
      <w:r>
        <w:t>Correct:</w:t>
      </w:r>
    </w:p>
    <w:p w14:paraId="1F6D7FD4" w14:textId="77777777" w:rsidR="00A26296" w:rsidRDefault="00A26296">
      <w:pPr>
        <w:pStyle w:val="Commentaire"/>
      </w:pPr>
      <w:r>
        <w:t>Liu et al. (2020)</w:t>
      </w:r>
    </w:p>
    <w:p w14:paraId="7E48998C" w14:textId="46CD9AAB" w:rsidR="00A26296" w:rsidRDefault="00A26296">
      <w:pPr>
        <w:pStyle w:val="Commentaire"/>
      </w:pPr>
      <w:r>
        <w:t>(Liu et al., 2020)</w:t>
      </w:r>
    </w:p>
  </w:comment>
  <w:comment w:id="2089" w:author="Robin Matthews" w:date="2021-07-13T14:23:00Z" w:initials="RM">
    <w:p w14:paraId="7BAD8DC8" w14:textId="77777777" w:rsidR="00A26296" w:rsidRDefault="00A26296">
      <w:pPr>
        <w:pStyle w:val="Commentaire"/>
      </w:pPr>
      <w:r>
        <w:rPr>
          <w:rStyle w:val="Marquedecommentaire"/>
        </w:rPr>
        <w:annotationRef/>
      </w:r>
      <w:r>
        <w:t>Not found:</w:t>
      </w:r>
    </w:p>
    <w:p w14:paraId="4ACE2D0B" w14:textId="77777777" w:rsidR="00A26296" w:rsidRDefault="00A26296">
      <w:pPr>
        <w:pStyle w:val="Commentaire"/>
      </w:pPr>
      <w:r>
        <w:t>Z. Xu et al., 2016</w:t>
      </w:r>
    </w:p>
    <w:p w14:paraId="1E1767E3" w14:textId="77777777" w:rsidR="00A26296" w:rsidRDefault="00A26296">
      <w:pPr>
        <w:pStyle w:val="Commentaire"/>
      </w:pPr>
    </w:p>
    <w:p w14:paraId="2F27F666" w14:textId="77777777" w:rsidR="00A26296" w:rsidRDefault="00A26296">
      <w:pPr>
        <w:pStyle w:val="Commentaire"/>
      </w:pPr>
      <w:r>
        <w:t>Extra stuff:</w:t>
      </w:r>
    </w:p>
    <w:p w14:paraId="31216900" w14:textId="77777777" w:rsidR="00A26296" w:rsidRDefault="00A26296">
      <w:pPr>
        <w:pStyle w:val="Commentaire"/>
      </w:pPr>
      <w:r>
        <w:t>(; Xu et al., 2016b; ; )</w:t>
      </w:r>
    </w:p>
    <w:p w14:paraId="67E5FCC8" w14:textId="77777777" w:rsidR="00A26296" w:rsidRDefault="00A26296">
      <w:pPr>
        <w:pStyle w:val="Commentaire"/>
      </w:pPr>
    </w:p>
    <w:p w14:paraId="399B273D" w14:textId="77777777" w:rsidR="00A26296" w:rsidRDefault="00A26296">
      <w:pPr>
        <w:pStyle w:val="Commentaire"/>
      </w:pPr>
      <w:r>
        <w:t>Correct:</w:t>
      </w:r>
    </w:p>
    <w:p w14:paraId="4FDD06C4" w14:textId="103D18D1" w:rsidR="00A26296" w:rsidRDefault="00A26296">
      <w:pPr>
        <w:pStyle w:val="Commentaire"/>
      </w:pPr>
      <w:r>
        <w:t>(Morgan et al., 2011; Z. Xu et al., 2016; Nackley et al., 2018; Dikšaitytė et al., 2019)</w:t>
      </w:r>
    </w:p>
  </w:comment>
  <w:comment w:id="2092" w:author="Robin Matthews" w:date="2021-07-13T14:23:00Z" w:initials="RM">
    <w:p w14:paraId="36406148" w14:textId="77777777" w:rsidR="00A26296" w:rsidRDefault="00A26296">
      <w:pPr>
        <w:pStyle w:val="Commentaire"/>
      </w:pPr>
      <w:r>
        <w:rPr>
          <w:rStyle w:val="Marquedecommentaire"/>
        </w:rPr>
        <w:annotationRef/>
      </w:r>
      <w:r>
        <w:t>Not found:</w:t>
      </w:r>
    </w:p>
    <w:p w14:paraId="74B701B6" w14:textId="77777777" w:rsidR="00A26296" w:rsidRDefault="00A26296">
      <w:pPr>
        <w:pStyle w:val="Commentaire"/>
      </w:pPr>
      <w:r>
        <w:t>2017a</w:t>
      </w:r>
    </w:p>
    <w:p w14:paraId="6EB9D2EB" w14:textId="77777777" w:rsidR="00A26296" w:rsidRDefault="00A26296">
      <w:pPr>
        <w:pStyle w:val="Commentaire"/>
      </w:pPr>
    </w:p>
    <w:p w14:paraId="7178D974" w14:textId="77777777" w:rsidR="00A26296" w:rsidRDefault="00A26296">
      <w:pPr>
        <w:pStyle w:val="Commentaire"/>
      </w:pPr>
      <w:r>
        <w:t>Extra stuff:</w:t>
      </w:r>
    </w:p>
    <w:p w14:paraId="2EFD9A56" w14:textId="77777777" w:rsidR="00A26296" w:rsidRDefault="00A26296">
      <w:pPr>
        <w:pStyle w:val="Commentaire"/>
      </w:pPr>
      <w:r>
        <w:t>(, 2017b)</w:t>
      </w:r>
    </w:p>
    <w:p w14:paraId="4750D7F4" w14:textId="77777777" w:rsidR="00A26296" w:rsidRDefault="00A26296">
      <w:pPr>
        <w:pStyle w:val="Commentaire"/>
      </w:pPr>
    </w:p>
    <w:p w14:paraId="677B776F" w14:textId="77777777" w:rsidR="00A26296" w:rsidRDefault="00A26296">
      <w:pPr>
        <w:pStyle w:val="Commentaire"/>
      </w:pPr>
      <w:r>
        <w:t>Correct:</w:t>
      </w:r>
    </w:p>
    <w:p w14:paraId="0533357A" w14:textId="77777777" w:rsidR="00A26296" w:rsidRDefault="00A26296">
      <w:pPr>
        <w:pStyle w:val="Commentaire"/>
      </w:pPr>
      <w:r>
        <w:t>Berg et al. (2017a)</w:t>
      </w:r>
    </w:p>
    <w:p w14:paraId="42AD17B4" w14:textId="18973AC7" w:rsidR="00A26296" w:rsidRDefault="00A26296">
      <w:pPr>
        <w:pStyle w:val="Commentaire"/>
      </w:pPr>
      <w:r>
        <w:t>(Berg et al., 2017a)</w:t>
      </w:r>
    </w:p>
  </w:comment>
  <w:comment w:id="2100" w:author="Robin Matthews" w:date="2021-07-13T14:23:00Z" w:initials="RM">
    <w:p w14:paraId="2B65EA8C" w14:textId="77777777" w:rsidR="00A26296" w:rsidRDefault="00A26296">
      <w:pPr>
        <w:pStyle w:val="Commentaire"/>
      </w:pPr>
      <w:r>
        <w:rPr>
          <w:rStyle w:val="Marquedecommentaire"/>
        </w:rPr>
        <w:annotationRef/>
      </w:r>
      <w:r>
        <w:t>Not found:</w:t>
      </w:r>
    </w:p>
    <w:p w14:paraId="5E2FB68F" w14:textId="77777777" w:rsidR="00A26296" w:rsidRDefault="00A26296">
      <w:pPr>
        <w:pStyle w:val="Commentaire"/>
      </w:pPr>
      <w:r>
        <w:t>S. Huang et al., 2017b</w:t>
      </w:r>
    </w:p>
    <w:p w14:paraId="045E83A9" w14:textId="77777777" w:rsidR="00A26296" w:rsidRDefault="00A26296">
      <w:pPr>
        <w:pStyle w:val="Commentaire"/>
      </w:pPr>
    </w:p>
    <w:p w14:paraId="10BCAF71" w14:textId="77777777" w:rsidR="00A26296" w:rsidRDefault="00A26296">
      <w:pPr>
        <w:pStyle w:val="Commentaire"/>
      </w:pPr>
      <w:r>
        <w:t>Extra stuff:</w:t>
      </w:r>
    </w:p>
    <w:p w14:paraId="603A6BD4" w14:textId="77777777" w:rsidR="00A26296" w:rsidRDefault="00A26296">
      <w:pPr>
        <w:pStyle w:val="Commentaire"/>
      </w:pPr>
      <w:r>
        <w:t>(; Huang et al., 2017c)</w:t>
      </w:r>
    </w:p>
    <w:p w14:paraId="228DD45D" w14:textId="77777777" w:rsidR="00A26296" w:rsidRDefault="00A26296">
      <w:pPr>
        <w:pStyle w:val="Commentaire"/>
      </w:pPr>
    </w:p>
    <w:p w14:paraId="6E2E2078" w14:textId="77777777" w:rsidR="00A26296" w:rsidRDefault="00A26296">
      <w:pPr>
        <w:pStyle w:val="Commentaire"/>
      </w:pPr>
      <w:r>
        <w:t>Correct:</w:t>
      </w:r>
    </w:p>
    <w:p w14:paraId="40A6036B" w14:textId="7AA09AE5" w:rsidR="00A26296" w:rsidRDefault="00A26296">
      <w:pPr>
        <w:pStyle w:val="Commentaire"/>
      </w:pPr>
      <w:r>
        <w:t>(Herrera-Estrada et al., 2017; S. Huang et al., 2017b)</w:t>
      </w:r>
    </w:p>
  </w:comment>
  <w:comment w:id="2104" w:author="Robin Matthews" w:date="2021-07-13T14:23:00Z" w:initials="RM">
    <w:p w14:paraId="7A993C91" w14:textId="77777777" w:rsidR="00A26296" w:rsidRDefault="00A26296">
      <w:pPr>
        <w:pStyle w:val="Commentaire"/>
      </w:pPr>
      <w:r>
        <w:rPr>
          <w:rStyle w:val="Marquedecommentaire"/>
        </w:rPr>
        <w:annotationRef/>
      </w:r>
      <w:r>
        <w:t>Not found:</w:t>
      </w:r>
    </w:p>
    <w:p w14:paraId="44CDC574" w14:textId="77777777" w:rsidR="00A26296" w:rsidRDefault="00A26296">
      <w:pPr>
        <w:pStyle w:val="Commentaire"/>
      </w:pPr>
      <w:r>
        <w:t>J. Wu et al., 2018</w:t>
      </w:r>
    </w:p>
    <w:p w14:paraId="5BA039FC" w14:textId="77777777" w:rsidR="00A26296" w:rsidRDefault="00A26296">
      <w:pPr>
        <w:pStyle w:val="Commentaire"/>
      </w:pPr>
      <w:r>
        <w:t>Y. Xu et al., 2019</w:t>
      </w:r>
    </w:p>
    <w:p w14:paraId="44E1ACC7" w14:textId="77777777" w:rsidR="00A26296" w:rsidRDefault="00A26296">
      <w:pPr>
        <w:pStyle w:val="Commentaire"/>
      </w:pPr>
    </w:p>
    <w:p w14:paraId="566B7952" w14:textId="77777777" w:rsidR="00A26296" w:rsidRDefault="00A26296">
      <w:pPr>
        <w:pStyle w:val="Commentaire"/>
      </w:pPr>
      <w:r>
        <w:t>Extra stuff:</w:t>
      </w:r>
    </w:p>
    <w:p w14:paraId="2AE46AFF" w14:textId="77777777" w:rsidR="00A26296" w:rsidRDefault="00A26296">
      <w:pPr>
        <w:pStyle w:val="Commentaire"/>
      </w:pPr>
      <w:r>
        <w:t>(; ; ; ; Wu et al., 2018; Xu et al., 2019b;</w:t>
      </w:r>
    </w:p>
    <w:p w14:paraId="717ADF7B" w14:textId="77777777" w:rsidR="00A26296" w:rsidRDefault="00A26296">
      <w:pPr>
        <w:pStyle w:val="Commentaire"/>
      </w:pPr>
    </w:p>
    <w:p w14:paraId="4D9A4AC9" w14:textId="77777777" w:rsidR="00A26296" w:rsidRDefault="00A26296">
      <w:pPr>
        <w:pStyle w:val="Commentaire"/>
      </w:pPr>
      <w:r>
        <w:t>Correct:</w:t>
      </w:r>
    </w:p>
    <w:p w14:paraId="149CED59" w14:textId="3333DC6F" w:rsidR="00A26296" w:rsidRDefault="00A26296">
      <w:pPr>
        <w:pStyle w:val="Commentaire"/>
      </w:pPr>
      <w:r>
        <w:t>(Van Loon et al., 2016; He et al., 2017; Veldkamp et al., 2017; J. Wu et al., 2018; Y. Xu et al., 2019; Jehanzaib et al., 2020)</w:t>
      </w:r>
    </w:p>
  </w:comment>
  <w:comment w:id="2114" w:author="Robin Matthews" w:date="2021-07-13T14:23:00Z" w:initials="RM">
    <w:p w14:paraId="2EC6A37D" w14:textId="77777777" w:rsidR="00A26296" w:rsidRDefault="00A26296">
      <w:pPr>
        <w:pStyle w:val="Commentaire"/>
      </w:pPr>
      <w:r>
        <w:rPr>
          <w:rStyle w:val="Marquedecommentaire"/>
        </w:rPr>
        <w:annotationRef/>
      </w:r>
      <w:r>
        <w:t>Not found:</w:t>
      </w:r>
    </w:p>
    <w:p w14:paraId="2134595C" w14:textId="77777777" w:rsidR="00A26296" w:rsidRDefault="00A26296">
      <w:pPr>
        <w:pStyle w:val="Commentaire"/>
      </w:pPr>
      <w:r>
        <w:t>2018a</w:t>
      </w:r>
    </w:p>
    <w:p w14:paraId="00CBB8D1" w14:textId="77777777" w:rsidR="00A26296" w:rsidRDefault="00A26296">
      <w:pPr>
        <w:pStyle w:val="Commentaire"/>
      </w:pPr>
    </w:p>
    <w:p w14:paraId="527280C7" w14:textId="77777777" w:rsidR="00A26296" w:rsidRDefault="00A26296">
      <w:pPr>
        <w:pStyle w:val="Commentaire"/>
      </w:pPr>
      <w:r>
        <w:t>Extra stuff:</w:t>
      </w:r>
    </w:p>
    <w:p w14:paraId="16AFD166" w14:textId="77777777" w:rsidR="00A26296" w:rsidRDefault="00A26296">
      <w:pPr>
        <w:pStyle w:val="Commentaire"/>
      </w:pPr>
      <w:r>
        <w:t>, 2018)</w:t>
      </w:r>
    </w:p>
    <w:p w14:paraId="2BA3AEB2" w14:textId="77777777" w:rsidR="00A26296" w:rsidRDefault="00A26296">
      <w:pPr>
        <w:pStyle w:val="Commentaire"/>
      </w:pPr>
    </w:p>
    <w:p w14:paraId="41260BE2" w14:textId="77777777" w:rsidR="00A26296" w:rsidRDefault="00A26296">
      <w:pPr>
        <w:pStyle w:val="Commentaire"/>
      </w:pPr>
      <w:r>
        <w:t>Correct:</w:t>
      </w:r>
    </w:p>
    <w:p w14:paraId="5C904A60" w14:textId="77777777" w:rsidR="00A26296" w:rsidRDefault="00A26296">
      <w:pPr>
        <w:pStyle w:val="Commentaire"/>
      </w:pPr>
      <w:r>
        <w:t>Mukherjee et al. (2018a)</w:t>
      </w:r>
    </w:p>
    <w:p w14:paraId="1CECD74F" w14:textId="268236B1" w:rsidR="00A26296" w:rsidRDefault="00A26296">
      <w:pPr>
        <w:pStyle w:val="Commentaire"/>
      </w:pPr>
      <w:r>
        <w:t>(Mukherjee et al., 2018a)</w:t>
      </w:r>
    </w:p>
  </w:comment>
  <w:comment w:id="2130" w:author="Robin Matthews" w:date="2021-07-13T14:24:00Z" w:initials="RM">
    <w:p w14:paraId="0FA2A380" w14:textId="77777777" w:rsidR="00A26296" w:rsidRDefault="00A26296">
      <w:pPr>
        <w:pStyle w:val="Commentaire"/>
      </w:pPr>
      <w:r>
        <w:rPr>
          <w:rStyle w:val="Marquedecommentaire"/>
        </w:rPr>
        <w:annotationRef/>
      </w:r>
      <w:r>
        <w:t>Extra stuff:</w:t>
      </w:r>
    </w:p>
    <w:p w14:paraId="2A693BA3" w14:textId="77777777" w:rsidR="00A26296" w:rsidRDefault="00A26296">
      <w:pPr>
        <w:pStyle w:val="Commentaire"/>
      </w:pPr>
      <w:r>
        <w:t>; ; ; ; ; )</w:t>
      </w:r>
    </w:p>
    <w:p w14:paraId="7EBA3223" w14:textId="77777777" w:rsidR="00A26296" w:rsidRDefault="00A26296">
      <w:pPr>
        <w:pStyle w:val="Commentaire"/>
      </w:pPr>
    </w:p>
    <w:p w14:paraId="6D367910" w14:textId="77777777" w:rsidR="00A26296" w:rsidRDefault="00A26296">
      <w:pPr>
        <w:pStyle w:val="Commentaire"/>
      </w:pPr>
      <w:r>
        <w:t>Correct:</w:t>
      </w:r>
    </w:p>
    <w:p w14:paraId="40AF48B0" w14:textId="5DCF3BEB" w:rsidR="00A26296" w:rsidRDefault="00A26296">
      <w:pPr>
        <w:pStyle w:val="Commentaire"/>
      </w:pPr>
      <w:r>
        <w:t>(Gallant et al., 2013; Delworth and Zeng, 2014; Alexander and Arblaster, 2017; Spinoni et al., 2019; Dunn et al., 2020; Rauniyar and Power, 2020)</w:t>
      </w:r>
    </w:p>
  </w:comment>
  <w:comment w:id="2131" w:author="Robin Matthews" w:date="2021-07-13T14:24:00Z" w:initials="RM">
    <w:p w14:paraId="4FC2C660" w14:textId="77777777" w:rsidR="00A26296" w:rsidRDefault="00A26296">
      <w:pPr>
        <w:pStyle w:val="Commentaire"/>
      </w:pPr>
      <w:r>
        <w:rPr>
          <w:rStyle w:val="Marquedecommentaire"/>
        </w:rPr>
        <w:annotationRef/>
      </w:r>
      <w:r>
        <w:t>Not found:</w:t>
      </w:r>
    </w:p>
    <w:p w14:paraId="27DF1FD3" w14:textId="77777777" w:rsidR="00A26296" w:rsidRDefault="00A26296">
      <w:pPr>
        <w:pStyle w:val="Commentaire"/>
      </w:pPr>
      <w:r>
        <w:t>Peña-Angulo et al., 2020b</w:t>
      </w:r>
    </w:p>
    <w:p w14:paraId="382D5BDE" w14:textId="77777777" w:rsidR="00A26296" w:rsidRDefault="00A26296">
      <w:pPr>
        <w:pStyle w:val="Commentaire"/>
      </w:pPr>
    </w:p>
    <w:p w14:paraId="4E4E3B08" w14:textId="77777777" w:rsidR="00A26296" w:rsidRDefault="00A26296">
      <w:pPr>
        <w:pStyle w:val="Commentaire"/>
      </w:pPr>
      <w:r>
        <w:t>Extra stuff:</w:t>
      </w:r>
    </w:p>
    <w:p w14:paraId="49460631" w14:textId="77777777" w:rsidR="00A26296" w:rsidRDefault="00A26296">
      <w:pPr>
        <w:pStyle w:val="Commentaire"/>
      </w:pPr>
      <w:r>
        <w:t>; ; ; ; ; Peña-Angulo et al., 2020)</w:t>
      </w:r>
    </w:p>
    <w:p w14:paraId="280F86E3" w14:textId="77777777" w:rsidR="00A26296" w:rsidRDefault="00A26296">
      <w:pPr>
        <w:pStyle w:val="Commentaire"/>
      </w:pPr>
    </w:p>
    <w:p w14:paraId="50040E1E" w14:textId="77777777" w:rsidR="00A26296" w:rsidRDefault="00A26296">
      <w:pPr>
        <w:pStyle w:val="Commentaire"/>
      </w:pPr>
      <w:r>
        <w:t>Correct:</w:t>
      </w:r>
    </w:p>
    <w:p w14:paraId="6E5E1A0B" w14:textId="469E6CF0" w:rsidR="00A26296" w:rsidRDefault="00A26296">
      <w:pPr>
        <w:pStyle w:val="Commentaire"/>
      </w:pPr>
      <w:r>
        <w:t>(Camuffo et al., 2013; Gudmundsson and Seneviratne, 2016; Spinoni et al., 2017; Stagge et al., 2017; Caloiero et al., 2018; Peña-Angulo et al., 2020b)</w:t>
      </w:r>
    </w:p>
  </w:comment>
  <w:comment w:id="2135" w:author="Robin Matthews" w:date="2021-07-13T14:24:00Z" w:initials="RM">
    <w:p w14:paraId="20A2AF63" w14:textId="77777777" w:rsidR="00A26296" w:rsidRDefault="00A26296">
      <w:pPr>
        <w:pStyle w:val="Commentaire"/>
      </w:pPr>
      <w:r>
        <w:rPr>
          <w:rStyle w:val="Marquedecommentaire"/>
        </w:rPr>
        <w:annotationRef/>
      </w:r>
      <w:r>
        <w:t>Not found:</w:t>
      </w:r>
    </w:p>
    <w:p w14:paraId="58BBB1B1" w14:textId="77777777" w:rsidR="00A26296" w:rsidRDefault="00A26296">
      <w:pPr>
        <w:pStyle w:val="Commentaire"/>
      </w:pPr>
      <w:r>
        <w:t>Z. Sun et al., 2018</w:t>
      </w:r>
    </w:p>
    <w:p w14:paraId="1FC18C30" w14:textId="77777777" w:rsidR="00A26296" w:rsidRDefault="00A26296">
      <w:pPr>
        <w:pStyle w:val="Commentaire"/>
      </w:pPr>
      <w:r>
        <w:t>M.-Z. Yang et al., 2018</w:t>
      </w:r>
    </w:p>
    <w:p w14:paraId="2F26E511" w14:textId="77777777" w:rsidR="00A26296" w:rsidRDefault="00A26296">
      <w:pPr>
        <w:pStyle w:val="Commentaire"/>
      </w:pPr>
    </w:p>
    <w:p w14:paraId="4CE08E9A" w14:textId="77777777" w:rsidR="00A26296" w:rsidRDefault="00A26296">
      <w:pPr>
        <w:pStyle w:val="Commentaire"/>
      </w:pPr>
      <w:r>
        <w:t>Extra stuff:</w:t>
      </w:r>
    </w:p>
    <w:p w14:paraId="670F5637" w14:textId="77777777" w:rsidR="00A26296" w:rsidRDefault="00A26296">
      <w:pPr>
        <w:pStyle w:val="Commentaire"/>
      </w:pPr>
      <w:r>
        <w:t>; Sun et al., 2018; Yang et al., 2018a)</w:t>
      </w:r>
    </w:p>
    <w:p w14:paraId="7B85E26C" w14:textId="77777777" w:rsidR="00A26296" w:rsidRDefault="00A26296">
      <w:pPr>
        <w:pStyle w:val="Commentaire"/>
      </w:pPr>
    </w:p>
    <w:p w14:paraId="3B14A629" w14:textId="77777777" w:rsidR="00A26296" w:rsidRDefault="00A26296">
      <w:pPr>
        <w:pStyle w:val="Commentaire"/>
      </w:pPr>
      <w:r>
        <w:t>Correct:</w:t>
      </w:r>
    </w:p>
    <w:p w14:paraId="1CC3D641" w14:textId="2237435F" w:rsidR="00A26296" w:rsidRDefault="00A26296">
      <w:pPr>
        <w:pStyle w:val="Commentaire"/>
      </w:pPr>
      <w:r>
        <w:t>(Li et al., 2013; Z. Sun et al., 2018; M.-Z. Yang et al., 2018)</w:t>
      </w:r>
    </w:p>
  </w:comment>
  <w:comment w:id="2141" w:author="Robin Matthews" w:date="2021-07-13T14:24:00Z" w:initials="RM">
    <w:p w14:paraId="02AEA283" w14:textId="77777777" w:rsidR="00A26296" w:rsidRDefault="00A26296">
      <w:pPr>
        <w:pStyle w:val="Commentaire"/>
      </w:pPr>
      <w:r>
        <w:rPr>
          <w:rStyle w:val="Marquedecommentaire"/>
        </w:rPr>
        <w:annotationRef/>
      </w:r>
      <w:r>
        <w:t>Extra stuff:</w:t>
      </w:r>
    </w:p>
    <w:p w14:paraId="2893B751" w14:textId="77777777" w:rsidR="00A26296" w:rsidRDefault="00A26296">
      <w:pPr>
        <w:pStyle w:val="Commentaire"/>
      </w:pPr>
      <w:r>
        <w:t>, )</w:t>
      </w:r>
    </w:p>
    <w:p w14:paraId="1B920396" w14:textId="77777777" w:rsidR="00A26296" w:rsidRDefault="00A26296">
      <w:pPr>
        <w:pStyle w:val="Commentaire"/>
      </w:pPr>
    </w:p>
    <w:p w14:paraId="606E39A6" w14:textId="77777777" w:rsidR="00A26296" w:rsidRDefault="00A26296">
      <w:pPr>
        <w:pStyle w:val="Commentaire"/>
      </w:pPr>
      <w:r>
        <w:t>Correct:</w:t>
      </w:r>
    </w:p>
    <w:p w14:paraId="3291E71E" w14:textId="77777777" w:rsidR="00A26296" w:rsidRDefault="00A26296">
      <w:pPr>
        <w:pStyle w:val="Commentaire"/>
      </w:pPr>
      <w:r>
        <w:t>Mozny et al. (2020)</w:t>
      </w:r>
    </w:p>
    <w:p w14:paraId="19AEC1D4" w14:textId="225C4158" w:rsidR="00A26296" w:rsidRDefault="00A26296">
      <w:pPr>
        <w:pStyle w:val="Commentaire"/>
      </w:pPr>
      <w:r>
        <w:t>(Mozny et al., 2020)</w:t>
      </w:r>
    </w:p>
  </w:comment>
  <w:comment w:id="2142" w:author="Robin Matthews" w:date="2021-07-13T14:24:00Z" w:initials="RM">
    <w:p w14:paraId="56D7B72D" w14:textId="77777777" w:rsidR="00A26296" w:rsidRDefault="00A26296">
      <w:pPr>
        <w:pStyle w:val="Commentaire"/>
      </w:pPr>
      <w:r>
        <w:rPr>
          <w:rStyle w:val="Marquedecommentaire"/>
        </w:rPr>
        <w:annotationRef/>
      </w:r>
      <w:r>
        <w:t>Extra stuff:</w:t>
      </w:r>
    </w:p>
    <w:p w14:paraId="58693A00" w14:textId="77777777" w:rsidR="00A26296" w:rsidRDefault="00A26296">
      <w:pPr>
        <w:pStyle w:val="Commentaire"/>
      </w:pPr>
      <w:r>
        <w:t>, )</w:t>
      </w:r>
    </w:p>
    <w:p w14:paraId="37A6A6F8" w14:textId="77777777" w:rsidR="00A26296" w:rsidRDefault="00A26296">
      <w:pPr>
        <w:pStyle w:val="Commentaire"/>
      </w:pPr>
    </w:p>
    <w:p w14:paraId="7A3D31A3" w14:textId="77777777" w:rsidR="00A26296" w:rsidRDefault="00A26296">
      <w:pPr>
        <w:pStyle w:val="Commentaire"/>
      </w:pPr>
      <w:r>
        <w:t>Correct:</w:t>
      </w:r>
    </w:p>
    <w:p w14:paraId="385BD7D0" w14:textId="77777777" w:rsidR="00A26296" w:rsidRDefault="00A26296">
      <w:pPr>
        <w:pStyle w:val="Commentaire"/>
      </w:pPr>
      <w:r>
        <w:t>Azorin-Molina et al. (2015)</w:t>
      </w:r>
    </w:p>
    <w:p w14:paraId="37CB0076" w14:textId="36732247" w:rsidR="00A26296" w:rsidRDefault="00A26296">
      <w:pPr>
        <w:pStyle w:val="Commentaire"/>
      </w:pPr>
      <w:r>
        <w:t>(Azorin-Molina et al., 2015)</w:t>
      </w:r>
    </w:p>
  </w:comment>
  <w:comment w:id="2143" w:author="Robin Matthews" w:date="2021-07-13T14:24:00Z" w:initials="RM">
    <w:p w14:paraId="20BD16C4" w14:textId="77777777" w:rsidR="00A26296" w:rsidRDefault="00A26296">
      <w:pPr>
        <w:pStyle w:val="Commentaire"/>
      </w:pPr>
      <w:r>
        <w:rPr>
          <w:rStyle w:val="Marquedecommentaire"/>
        </w:rPr>
        <w:annotationRef/>
      </w:r>
      <w:r>
        <w:t>Extra stuff:</w:t>
      </w:r>
    </w:p>
    <w:p w14:paraId="751F57B5" w14:textId="77777777" w:rsidR="00A26296" w:rsidRDefault="00A26296">
      <w:pPr>
        <w:pStyle w:val="Commentaire"/>
      </w:pPr>
      <w:r>
        <w:t>, )</w:t>
      </w:r>
    </w:p>
    <w:p w14:paraId="703AAF0E" w14:textId="77777777" w:rsidR="00A26296" w:rsidRDefault="00A26296">
      <w:pPr>
        <w:pStyle w:val="Commentaire"/>
      </w:pPr>
    </w:p>
    <w:p w14:paraId="2D20A0C5" w14:textId="77777777" w:rsidR="00A26296" w:rsidRDefault="00A26296">
      <w:pPr>
        <w:pStyle w:val="Commentaire"/>
      </w:pPr>
      <w:r>
        <w:t>Correct:</w:t>
      </w:r>
    </w:p>
    <w:p w14:paraId="266740D4" w14:textId="77777777" w:rsidR="00A26296" w:rsidRDefault="00A26296">
      <w:pPr>
        <w:pStyle w:val="Commentaire"/>
      </w:pPr>
      <w:r>
        <w:t>Stephens et al. (2018)</w:t>
      </w:r>
    </w:p>
    <w:p w14:paraId="49DE3EF1" w14:textId="622ECE72" w:rsidR="00A26296" w:rsidRDefault="00A26296">
      <w:pPr>
        <w:pStyle w:val="Commentaire"/>
      </w:pPr>
      <w:r>
        <w:t>(Stephens et al., 2018)</w:t>
      </w:r>
    </w:p>
  </w:comment>
  <w:comment w:id="2144" w:author="Robin Matthews" w:date="2021-07-13T14:24:00Z" w:initials="RM">
    <w:p w14:paraId="6F97B8F8" w14:textId="77777777" w:rsidR="00A26296" w:rsidRDefault="00A26296">
      <w:pPr>
        <w:pStyle w:val="Commentaire"/>
      </w:pPr>
      <w:r>
        <w:rPr>
          <w:rStyle w:val="Marquedecommentaire"/>
        </w:rPr>
        <w:annotationRef/>
      </w:r>
      <w:r>
        <w:t>Not found:</w:t>
      </w:r>
    </w:p>
    <w:p w14:paraId="52ED4453" w14:textId="77777777" w:rsidR="00A26296" w:rsidRDefault="00A26296">
      <w:pPr>
        <w:pStyle w:val="Commentaire"/>
      </w:pPr>
      <w:r>
        <w:t>C. Zhang et al.</w:t>
      </w:r>
    </w:p>
    <w:p w14:paraId="395D57EF" w14:textId="77777777" w:rsidR="00A26296" w:rsidRDefault="00A26296">
      <w:pPr>
        <w:pStyle w:val="Commentaire"/>
      </w:pPr>
    </w:p>
    <w:p w14:paraId="12B98F3E" w14:textId="77777777" w:rsidR="00A26296" w:rsidRDefault="00A26296">
      <w:pPr>
        <w:pStyle w:val="Commentaire"/>
      </w:pPr>
      <w:r>
        <w:t>Extra stuff:</w:t>
      </w:r>
    </w:p>
    <w:p w14:paraId="19305C9B" w14:textId="77777777" w:rsidR="00A26296" w:rsidRDefault="00A26296">
      <w:pPr>
        <w:pStyle w:val="Commentaire"/>
      </w:pPr>
      <w:r>
        <w:t>(Zhang et al., a)</w:t>
      </w:r>
    </w:p>
    <w:p w14:paraId="6CDCB395" w14:textId="77777777" w:rsidR="00A26296" w:rsidRDefault="00A26296">
      <w:pPr>
        <w:pStyle w:val="Commentaire"/>
      </w:pPr>
    </w:p>
    <w:p w14:paraId="2B91A0BB" w14:textId="77777777" w:rsidR="00A26296" w:rsidRDefault="00A26296">
      <w:pPr>
        <w:pStyle w:val="Commentaire"/>
      </w:pPr>
      <w:r>
        <w:t>Correct:</w:t>
      </w:r>
    </w:p>
    <w:p w14:paraId="21215149" w14:textId="77777777" w:rsidR="00A26296" w:rsidRDefault="00A26296">
      <w:pPr>
        <w:pStyle w:val="Commentaire"/>
      </w:pPr>
      <w:r>
        <w:t>C. Zhang et al. (2018)</w:t>
      </w:r>
    </w:p>
    <w:p w14:paraId="24CFBDA1" w14:textId="16383171" w:rsidR="00A26296" w:rsidRDefault="00A26296">
      <w:pPr>
        <w:pStyle w:val="Commentaire"/>
      </w:pPr>
      <w:r>
        <w:t>(C. Zhang et al., 2018)</w:t>
      </w:r>
    </w:p>
  </w:comment>
  <w:comment w:id="2150" w:author="Robin Matthews" w:date="2021-07-13T23:10:00Z" w:initials="RM">
    <w:p w14:paraId="685DD84A" w14:textId="44D6A73A" w:rsidR="009C1DB2" w:rsidRDefault="009C1DB2">
      <w:pPr>
        <w:pStyle w:val="Commentaire"/>
      </w:pPr>
      <w:r>
        <w:rPr>
          <w:rStyle w:val="Marquedecommentaire"/>
        </w:rPr>
        <w:annotationRef/>
      </w:r>
      <w:r>
        <w:t>Mendeley field contains ‘Salinger and Porteous, 2014’:</w:t>
      </w:r>
    </w:p>
    <w:p w14:paraId="3A6C78E3" w14:textId="76ABD432" w:rsidR="009C1DB2" w:rsidRDefault="009C1DB2">
      <w:pPr>
        <w:pStyle w:val="Commentaire"/>
      </w:pPr>
    </w:p>
    <w:p w14:paraId="525B37B4" w14:textId="77777777" w:rsidR="009C1DB2" w:rsidRDefault="009C1DB2" w:rsidP="009C1DB2">
      <w:pPr>
        <w:pStyle w:val="Commentaire"/>
        <w:ind w:left="720"/>
        <w:rPr>
          <w:rFonts w:cs="Times New Roman"/>
          <w:noProof/>
          <w:sz w:val="22"/>
          <w:szCs w:val="24"/>
        </w:rPr>
      </w:pPr>
      <w:r w:rsidRPr="00C0118F">
        <w:rPr>
          <w:rFonts w:cs="Times New Roman"/>
          <w:noProof/>
          <w:sz w:val="22"/>
          <w:szCs w:val="24"/>
        </w:rPr>
        <w:t xml:space="preserve">Salinger, M. J., and Porteous, A. S. (2014). New Zealand Climate: Patterns of Drought 1941/42 – 2012/13. </w:t>
      </w:r>
      <w:r w:rsidRPr="00C0118F">
        <w:rPr>
          <w:rFonts w:cs="Times New Roman"/>
          <w:i/>
          <w:iCs/>
          <w:noProof/>
          <w:sz w:val="22"/>
          <w:szCs w:val="24"/>
        </w:rPr>
        <w:t>Weather Clim.</w:t>
      </w:r>
      <w:r w:rsidRPr="00C0118F">
        <w:rPr>
          <w:rFonts w:cs="Times New Roman"/>
          <w:noProof/>
          <w:sz w:val="22"/>
          <w:szCs w:val="24"/>
        </w:rPr>
        <w:t xml:space="preserve"> 34, 2–19. doi:10.2307/26169741.</w:t>
      </w:r>
    </w:p>
    <w:p w14:paraId="64E9735A" w14:textId="77777777" w:rsidR="009C1DB2" w:rsidRDefault="009C1DB2" w:rsidP="009C1DB2">
      <w:pPr>
        <w:pStyle w:val="Commentaire"/>
        <w:ind w:left="720"/>
        <w:rPr>
          <w:rFonts w:cs="Times New Roman"/>
          <w:noProof/>
          <w:sz w:val="22"/>
          <w:szCs w:val="24"/>
        </w:rPr>
      </w:pPr>
    </w:p>
    <w:p w14:paraId="137B186A" w14:textId="646B331D" w:rsidR="009C1DB2" w:rsidRDefault="009C1DB2" w:rsidP="009C1DB2">
      <w:pPr>
        <w:pStyle w:val="Commentaire"/>
        <w:ind w:left="720"/>
      </w:pPr>
      <w:r>
        <w:rPr>
          <w:rFonts w:cs="Times New Roman"/>
          <w:noProof/>
          <w:sz w:val="22"/>
          <w:szCs w:val="24"/>
        </w:rPr>
        <w:t>Is it correct?</w:t>
      </w:r>
    </w:p>
  </w:comment>
  <w:comment w:id="2151" w:author="Robin Matthews" w:date="2021-07-13T14:24:00Z" w:initials="RM">
    <w:p w14:paraId="6665242A" w14:textId="77777777" w:rsidR="00A26296" w:rsidRDefault="00A26296">
      <w:pPr>
        <w:pStyle w:val="Commentaire"/>
      </w:pPr>
      <w:r>
        <w:rPr>
          <w:rStyle w:val="Marquedecommentaire"/>
        </w:rPr>
        <w:annotationRef/>
      </w:r>
      <w:r>
        <w:t>Not found:</w:t>
      </w:r>
    </w:p>
    <w:p w14:paraId="37F8A94E" w14:textId="77777777" w:rsidR="00A26296" w:rsidRDefault="00A26296">
      <w:pPr>
        <w:pStyle w:val="Commentaire"/>
      </w:pPr>
      <w:r>
        <w:t>Salinger and Porteous</w:t>
      </w:r>
    </w:p>
    <w:p w14:paraId="31C6CDB3" w14:textId="77777777" w:rsidR="00A26296" w:rsidRDefault="00A26296">
      <w:pPr>
        <w:pStyle w:val="Commentaire"/>
      </w:pPr>
      <w:r>
        <w:t>2014</w:t>
      </w:r>
    </w:p>
    <w:p w14:paraId="2653AC91" w14:textId="77777777" w:rsidR="00A26296" w:rsidRDefault="00A26296">
      <w:pPr>
        <w:pStyle w:val="Commentaire"/>
      </w:pPr>
    </w:p>
    <w:p w14:paraId="49E92E8A" w14:textId="77777777" w:rsidR="00A26296" w:rsidRDefault="00A26296">
      <w:pPr>
        <w:pStyle w:val="Commentaire"/>
      </w:pPr>
      <w:r>
        <w:t>Extra stuff:</w:t>
      </w:r>
    </w:p>
    <w:p w14:paraId="71DCC678" w14:textId="77777777" w:rsidR="00A26296" w:rsidRDefault="00A26296">
      <w:pPr>
        <w:pStyle w:val="Commentaire"/>
      </w:pPr>
      <w:r>
        <w:t>Salinger, 2013)</w:t>
      </w:r>
    </w:p>
    <w:p w14:paraId="2DE640D7" w14:textId="77777777" w:rsidR="00A26296" w:rsidRDefault="00A26296">
      <w:pPr>
        <w:pStyle w:val="Commentaire"/>
      </w:pPr>
    </w:p>
    <w:p w14:paraId="6F4D030B" w14:textId="77777777" w:rsidR="00A26296" w:rsidRDefault="00A26296">
      <w:pPr>
        <w:pStyle w:val="Commentaire"/>
      </w:pPr>
      <w:r>
        <w:t>Correct:</w:t>
      </w:r>
    </w:p>
    <w:p w14:paraId="17742261" w14:textId="77777777" w:rsidR="00A26296" w:rsidRDefault="00A26296">
      <w:pPr>
        <w:pStyle w:val="Commentaire"/>
      </w:pPr>
      <w:r>
        <w:t>Salinger and Porteous (2014)</w:t>
      </w:r>
    </w:p>
    <w:p w14:paraId="4AE7E423" w14:textId="5D57B37C" w:rsidR="00A26296" w:rsidRDefault="00A26296">
      <w:pPr>
        <w:pStyle w:val="Commentaire"/>
      </w:pPr>
      <w:r>
        <w:t>(Salinger and Porteous, 2014)</w:t>
      </w:r>
    </w:p>
  </w:comment>
  <w:comment w:id="2152" w:author="Robin Matthews" w:date="2021-07-13T14:24:00Z" w:initials="RM">
    <w:p w14:paraId="1865D587" w14:textId="77777777" w:rsidR="00A26296" w:rsidRDefault="00A26296">
      <w:pPr>
        <w:pStyle w:val="Commentaire"/>
      </w:pPr>
      <w:r>
        <w:rPr>
          <w:rStyle w:val="Marquedecommentaire"/>
        </w:rPr>
        <w:annotationRef/>
      </w:r>
      <w:r>
        <w:t>Extra stuff:</w:t>
      </w:r>
    </w:p>
    <w:p w14:paraId="19F9BA7E" w14:textId="77777777" w:rsidR="00A26296" w:rsidRDefault="00A26296">
      <w:pPr>
        <w:pStyle w:val="Commentaire"/>
      </w:pPr>
      <w:r>
        <w:t>; ; )</w:t>
      </w:r>
    </w:p>
    <w:p w14:paraId="30548570" w14:textId="77777777" w:rsidR="00A26296" w:rsidRDefault="00A26296">
      <w:pPr>
        <w:pStyle w:val="Commentaire"/>
      </w:pPr>
    </w:p>
    <w:p w14:paraId="6E3F168F" w14:textId="77777777" w:rsidR="00A26296" w:rsidRDefault="00A26296">
      <w:pPr>
        <w:pStyle w:val="Commentaire"/>
      </w:pPr>
      <w:r>
        <w:t>Correct:</w:t>
      </w:r>
    </w:p>
    <w:p w14:paraId="6EB0C315" w14:textId="05515347" w:rsidR="00A26296" w:rsidRDefault="00A26296">
      <w:pPr>
        <w:pStyle w:val="Commentaire"/>
      </w:pPr>
      <w:r>
        <w:t>(Gocic and Trajkovic, 2014; Azorin-Molina et al., 2015; Piticar et al., 2016)</w:t>
      </w:r>
    </w:p>
  </w:comment>
  <w:comment w:id="2153" w:author="Robin Matthews" w:date="2021-07-13T14:24:00Z" w:initials="RM">
    <w:p w14:paraId="2A54D402" w14:textId="77777777" w:rsidR="00A26296" w:rsidRDefault="00A26296">
      <w:pPr>
        <w:pStyle w:val="Commentaire"/>
      </w:pPr>
      <w:r>
        <w:rPr>
          <w:rStyle w:val="Marquedecommentaire"/>
        </w:rPr>
        <w:annotationRef/>
      </w:r>
      <w:r>
        <w:t>Extra stuff:</w:t>
      </w:r>
    </w:p>
    <w:p w14:paraId="69953409" w14:textId="77777777" w:rsidR="00A26296" w:rsidRDefault="00A26296">
      <w:pPr>
        <w:pStyle w:val="Commentaire"/>
      </w:pPr>
      <w:r>
        <w:t>(; ; ; Chapter 7, Section 7.2.2.2)</w:t>
      </w:r>
    </w:p>
    <w:p w14:paraId="6A3D5AD1" w14:textId="77777777" w:rsidR="00A26296" w:rsidRDefault="00A26296">
      <w:pPr>
        <w:pStyle w:val="Commentaire"/>
      </w:pPr>
    </w:p>
    <w:p w14:paraId="66FE59CD" w14:textId="77777777" w:rsidR="00A26296" w:rsidRDefault="00A26296">
      <w:pPr>
        <w:pStyle w:val="Commentaire"/>
      </w:pPr>
      <w:r>
        <w:t>Correct:</w:t>
      </w:r>
    </w:p>
    <w:p w14:paraId="42A8ED0D" w14:textId="46C7F4A6" w:rsidR="00A26296" w:rsidRDefault="00A26296">
      <w:pPr>
        <w:pStyle w:val="Commentaire"/>
      </w:pPr>
      <w:r>
        <w:t>(Kambezidis et al., 2012; Wang and Yang, 2014; Sanchez-Lorenzo et al., 2015)</w:t>
      </w:r>
    </w:p>
  </w:comment>
  <w:comment w:id="2160" w:author="Robin Matthews" w:date="2021-07-13T14:24:00Z" w:initials="RM">
    <w:p w14:paraId="73BBD014" w14:textId="77777777" w:rsidR="00A26296" w:rsidRDefault="00A26296">
      <w:pPr>
        <w:pStyle w:val="Commentaire"/>
      </w:pPr>
      <w:r>
        <w:rPr>
          <w:rStyle w:val="Marquedecommentaire"/>
        </w:rPr>
        <w:annotationRef/>
      </w:r>
      <w:r>
        <w:t>Not found:</w:t>
      </w:r>
    </w:p>
    <w:p w14:paraId="06504609" w14:textId="77777777" w:rsidR="00A26296" w:rsidRDefault="00A26296">
      <w:pPr>
        <w:pStyle w:val="Commentaire"/>
      </w:pPr>
      <w:r>
        <w:t>2012b</w:t>
      </w:r>
    </w:p>
    <w:p w14:paraId="772869E9" w14:textId="77777777" w:rsidR="00A26296" w:rsidRDefault="00A26296">
      <w:pPr>
        <w:pStyle w:val="Commentaire"/>
      </w:pPr>
    </w:p>
    <w:p w14:paraId="51BC3E95" w14:textId="77777777" w:rsidR="00A26296" w:rsidRDefault="00A26296">
      <w:pPr>
        <w:pStyle w:val="Commentaire"/>
      </w:pPr>
      <w:r>
        <w:t>Extra stuff:</w:t>
      </w:r>
    </w:p>
    <w:p w14:paraId="1B1701CA" w14:textId="77777777" w:rsidR="00A26296" w:rsidRDefault="00A26296">
      <w:pPr>
        <w:pStyle w:val="Commentaire"/>
      </w:pPr>
      <w:r>
        <w:t>(, 2012a)</w:t>
      </w:r>
    </w:p>
    <w:p w14:paraId="5DD36326" w14:textId="77777777" w:rsidR="00A26296" w:rsidRDefault="00A26296">
      <w:pPr>
        <w:pStyle w:val="Commentaire"/>
      </w:pPr>
    </w:p>
    <w:p w14:paraId="4ADE56BE" w14:textId="77777777" w:rsidR="00A26296" w:rsidRDefault="00A26296">
      <w:pPr>
        <w:pStyle w:val="Commentaire"/>
      </w:pPr>
      <w:r>
        <w:t>Correct:</w:t>
      </w:r>
    </w:p>
    <w:p w14:paraId="3152B824" w14:textId="77777777" w:rsidR="00A26296" w:rsidRDefault="00A26296">
      <w:pPr>
        <w:pStyle w:val="Commentaire"/>
      </w:pPr>
      <w:r>
        <w:t>McVicar et al. (2012b)</w:t>
      </w:r>
    </w:p>
    <w:p w14:paraId="3030D3D2" w14:textId="4D6F19D7" w:rsidR="00A26296" w:rsidRDefault="00A26296">
      <w:pPr>
        <w:pStyle w:val="Commentaire"/>
      </w:pPr>
      <w:r>
        <w:t>(McVicar et al., 2012b)</w:t>
      </w:r>
    </w:p>
  </w:comment>
  <w:comment w:id="2165" w:author="Robin Matthews" w:date="2021-07-13T14:24:00Z" w:initials="RM">
    <w:p w14:paraId="58EB03CB" w14:textId="77777777" w:rsidR="00A26296" w:rsidRDefault="00A26296">
      <w:pPr>
        <w:pStyle w:val="Commentaire"/>
      </w:pPr>
      <w:r>
        <w:rPr>
          <w:rStyle w:val="Marquedecommentaire"/>
        </w:rPr>
        <w:annotationRef/>
      </w:r>
      <w:r>
        <w:t>Not found:</w:t>
      </w:r>
    </w:p>
    <w:p w14:paraId="741240F5" w14:textId="77777777" w:rsidR="00A26296" w:rsidRDefault="00A26296">
      <w:pPr>
        <w:pStyle w:val="Commentaire"/>
      </w:pPr>
      <w:r>
        <w:t>Z. Zhang et al.</w:t>
      </w:r>
    </w:p>
    <w:p w14:paraId="34D1ECD1" w14:textId="77777777" w:rsidR="00A26296" w:rsidRDefault="00A26296">
      <w:pPr>
        <w:pStyle w:val="Commentaire"/>
      </w:pPr>
      <w:r>
        <w:t>2019b</w:t>
      </w:r>
    </w:p>
    <w:p w14:paraId="10FC5800" w14:textId="77777777" w:rsidR="00A26296" w:rsidRDefault="00A26296">
      <w:pPr>
        <w:pStyle w:val="Commentaire"/>
      </w:pPr>
    </w:p>
    <w:p w14:paraId="1B0E4884" w14:textId="77777777" w:rsidR="00A26296" w:rsidRDefault="00A26296">
      <w:pPr>
        <w:pStyle w:val="Commentaire"/>
      </w:pPr>
      <w:r>
        <w:t>Extra stuff:</w:t>
      </w:r>
    </w:p>
    <w:p w14:paraId="48D84CA7" w14:textId="77777777" w:rsidR="00A26296" w:rsidRDefault="00A26296">
      <w:pPr>
        <w:pStyle w:val="Commentaire"/>
      </w:pPr>
      <w:r>
        <w:t>(Zhang et al., 2019h)</w:t>
      </w:r>
    </w:p>
    <w:p w14:paraId="2B0CF02E" w14:textId="77777777" w:rsidR="00A26296" w:rsidRDefault="00A26296">
      <w:pPr>
        <w:pStyle w:val="Commentaire"/>
      </w:pPr>
    </w:p>
    <w:p w14:paraId="45F7D5A4" w14:textId="77777777" w:rsidR="00A26296" w:rsidRDefault="00A26296">
      <w:pPr>
        <w:pStyle w:val="Commentaire"/>
      </w:pPr>
      <w:r>
        <w:t>Correct:</w:t>
      </w:r>
    </w:p>
    <w:p w14:paraId="59A0A632" w14:textId="77777777" w:rsidR="00A26296" w:rsidRDefault="00A26296">
      <w:pPr>
        <w:pStyle w:val="Commentaire"/>
      </w:pPr>
      <w:r>
        <w:t>Z. Zhang et al. (2019b)</w:t>
      </w:r>
    </w:p>
    <w:p w14:paraId="60FD8F04" w14:textId="0314B525" w:rsidR="00A26296" w:rsidRDefault="00A26296">
      <w:pPr>
        <w:pStyle w:val="Commentaire"/>
      </w:pPr>
      <w:r>
        <w:t>(Z. Zhang et al., 2019b)</w:t>
      </w:r>
    </w:p>
  </w:comment>
  <w:comment w:id="2171" w:author="Robin Matthews" w:date="2021-07-13T14:24:00Z" w:initials="RM">
    <w:p w14:paraId="31980AD0" w14:textId="77777777" w:rsidR="00A26296" w:rsidRDefault="00A26296">
      <w:pPr>
        <w:pStyle w:val="Commentaire"/>
      </w:pPr>
      <w:r>
        <w:rPr>
          <w:rStyle w:val="Marquedecommentaire"/>
        </w:rPr>
        <w:annotationRef/>
      </w:r>
      <w:r>
        <w:t>Not found:</w:t>
      </w:r>
    </w:p>
    <w:p w14:paraId="29186667" w14:textId="77777777" w:rsidR="00A26296" w:rsidRDefault="00A26296">
      <w:pPr>
        <w:pStyle w:val="Commentaire"/>
      </w:pPr>
      <w:r>
        <w:t>Vicente-Serrano et al., 2020a</w:t>
      </w:r>
    </w:p>
    <w:p w14:paraId="046AC18A" w14:textId="77777777" w:rsidR="00A26296" w:rsidRDefault="00A26296">
      <w:pPr>
        <w:pStyle w:val="Commentaire"/>
      </w:pPr>
    </w:p>
    <w:p w14:paraId="2FA3133F" w14:textId="77777777" w:rsidR="00A26296" w:rsidRDefault="00A26296">
      <w:pPr>
        <w:pStyle w:val="Commentaire"/>
      </w:pPr>
      <w:r>
        <w:t>Extra stuff:</w:t>
      </w:r>
    </w:p>
    <w:p w14:paraId="36776A79" w14:textId="77777777" w:rsidR="00A26296" w:rsidRDefault="00A26296">
      <w:pPr>
        <w:pStyle w:val="Commentaire"/>
      </w:pPr>
      <w:r>
        <w:t>(; ; Vicente-Serrano et al., 2020b)</w:t>
      </w:r>
    </w:p>
    <w:p w14:paraId="10205EE4" w14:textId="77777777" w:rsidR="00A26296" w:rsidRDefault="00A26296">
      <w:pPr>
        <w:pStyle w:val="Commentaire"/>
      </w:pPr>
    </w:p>
    <w:p w14:paraId="210B3433" w14:textId="77777777" w:rsidR="00A26296" w:rsidRDefault="00A26296">
      <w:pPr>
        <w:pStyle w:val="Commentaire"/>
      </w:pPr>
      <w:r>
        <w:t>Correct:</w:t>
      </w:r>
    </w:p>
    <w:p w14:paraId="1FB1136B" w14:textId="45DE4E96" w:rsidR="00A26296" w:rsidRDefault="00A26296">
      <w:pPr>
        <w:pStyle w:val="Commentaire"/>
      </w:pPr>
      <w:r>
        <w:t>(Wang et al., 2012; Park Williams et al., 2017; Vicente-Serrano et al., 2020a)</w:t>
      </w:r>
    </w:p>
  </w:comment>
  <w:comment w:id="2179" w:author="Robin Matthews" w:date="2021-07-13T14:24:00Z" w:initials="RM">
    <w:p w14:paraId="21685C3A" w14:textId="77777777" w:rsidR="00A26296" w:rsidRDefault="00A26296">
      <w:pPr>
        <w:pStyle w:val="Commentaire"/>
      </w:pPr>
      <w:r>
        <w:rPr>
          <w:rStyle w:val="Marquedecommentaire"/>
        </w:rPr>
        <w:annotationRef/>
      </w:r>
      <w:r>
        <w:t>Not found:</w:t>
      </w:r>
    </w:p>
    <w:p w14:paraId="0B44C965" w14:textId="77777777" w:rsidR="00A26296" w:rsidRDefault="00A26296">
      <w:pPr>
        <w:pStyle w:val="Commentaire"/>
      </w:pPr>
      <w:r>
        <w:t>2017a</w:t>
      </w:r>
    </w:p>
    <w:p w14:paraId="2EDF0C58" w14:textId="77777777" w:rsidR="00A26296" w:rsidRDefault="00A26296">
      <w:pPr>
        <w:pStyle w:val="Commentaire"/>
      </w:pPr>
    </w:p>
    <w:p w14:paraId="3E3884C5" w14:textId="77777777" w:rsidR="00A26296" w:rsidRDefault="00A26296">
      <w:pPr>
        <w:pStyle w:val="Commentaire"/>
      </w:pPr>
      <w:r>
        <w:t>Extra stuff:</w:t>
      </w:r>
    </w:p>
    <w:p w14:paraId="500A7582" w14:textId="77777777" w:rsidR="00A26296" w:rsidRDefault="00A26296">
      <w:pPr>
        <w:pStyle w:val="Commentaire"/>
      </w:pPr>
      <w:r>
        <w:t>(, 2017b)</w:t>
      </w:r>
    </w:p>
    <w:p w14:paraId="207B7F66" w14:textId="77777777" w:rsidR="00A26296" w:rsidRDefault="00A26296">
      <w:pPr>
        <w:pStyle w:val="Commentaire"/>
      </w:pPr>
    </w:p>
    <w:p w14:paraId="0C789E8B" w14:textId="77777777" w:rsidR="00A26296" w:rsidRDefault="00A26296">
      <w:pPr>
        <w:pStyle w:val="Commentaire"/>
      </w:pPr>
      <w:r>
        <w:t>Correct:</w:t>
      </w:r>
    </w:p>
    <w:p w14:paraId="2C481E29" w14:textId="77777777" w:rsidR="00A26296" w:rsidRDefault="00A26296">
      <w:pPr>
        <w:pStyle w:val="Commentaire"/>
      </w:pPr>
      <w:r>
        <w:t>Berg et al. (2017a)</w:t>
      </w:r>
    </w:p>
    <w:p w14:paraId="383D047A" w14:textId="65B9E1E2" w:rsidR="00A26296" w:rsidRDefault="00A26296">
      <w:pPr>
        <w:pStyle w:val="Commentaire"/>
      </w:pPr>
      <w:r>
        <w:t>(Berg et al., 2017a)</w:t>
      </w:r>
    </w:p>
  </w:comment>
  <w:comment w:id="2184" w:author="Robin Matthews" w:date="2021-07-13T14:24:00Z" w:initials="RM">
    <w:p w14:paraId="65B7FF0E" w14:textId="77777777" w:rsidR="00A26296" w:rsidRDefault="00A26296">
      <w:pPr>
        <w:pStyle w:val="Commentaire"/>
      </w:pPr>
      <w:r>
        <w:rPr>
          <w:rStyle w:val="Marquedecommentaire"/>
        </w:rPr>
        <w:annotationRef/>
      </w:r>
      <w:r>
        <w:t>Not found:</w:t>
      </w:r>
    </w:p>
    <w:p w14:paraId="1D6F94D5" w14:textId="77777777" w:rsidR="00A26296" w:rsidRDefault="00A26296">
      <w:pPr>
        <w:pStyle w:val="Commentaire"/>
      </w:pPr>
      <w:r>
        <w:t>Y. Qin et al., 2015</w:t>
      </w:r>
    </w:p>
    <w:p w14:paraId="04E10446" w14:textId="77777777" w:rsidR="00A26296" w:rsidRDefault="00A26296">
      <w:pPr>
        <w:pStyle w:val="Commentaire"/>
      </w:pPr>
    </w:p>
    <w:p w14:paraId="55D4B903" w14:textId="77777777" w:rsidR="00A26296" w:rsidRDefault="00A26296">
      <w:pPr>
        <w:pStyle w:val="Commentaire"/>
      </w:pPr>
      <w:r>
        <w:t>Extra stuff:</w:t>
      </w:r>
    </w:p>
    <w:p w14:paraId="5F6BBEB1" w14:textId="77777777" w:rsidR="00A26296" w:rsidRDefault="00A26296">
      <w:pPr>
        <w:pStyle w:val="Commentaire"/>
      </w:pPr>
      <w:r>
        <w:t>; Qin et al., 2015; )</w:t>
      </w:r>
    </w:p>
    <w:p w14:paraId="0CFC3C88" w14:textId="77777777" w:rsidR="00A26296" w:rsidRDefault="00A26296">
      <w:pPr>
        <w:pStyle w:val="Commentaire"/>
      </w:pPr>
    </w:p>
    <w:p w14:paraId="10D7C95E" w14:textId="77777777" w:rsidR="00A26296" w:rsidRDefault="00A26296">
      <w:pPr>
        <w:pStyle w:val="Commentaire"/>
      </w:pPr>
      <w:r>
        <w:t>Correct:</w:t>
      </w:r>
    </w:p>
    <w:p w14:paraId="2B444C7F" w14:textId="4154D1D9" w:rsidR="00A26296" w:rsidRDefault="00A26296">
      <w:pPr>
        <w:pStyle w:val="Commentaire"/>
      </w:pPr>
      <w:r>
        <w:t>(Cheng et al., 2015; Y. Qin et al., 2015; Jia et al., 2018)</w:t>
      </w:r>
    </w:p>
  </w:comment>
  <w:comment w:id="2186" w:author="Robin Matthews" w:date="2021-07-13T14:24:00Z" w:initials="RM">
    <w:p w14:paraId="7FB3BA07" w14:textId="77777777" w:rsidR="00A26296" w:rsidRDefault="00A26296">
      <w:pPr>
        <w:pStyle w:val="Commentaire"/>
      </w:pPr>
      <w:r>
        <w:rPr>
          <w:rStyle w:val="Marquedecommentaire"/>
        </w:rPr>
        <w:annotationRef/>
      </w:r>
      <w:r>
        <w:t>Extra stuff:</w:t>
      </w:r>
    </w:p>
    <w:p w14:paraId="3E66E38D" w14:textId="77777777" w:rsidR="00A26296" w:rsidRDefault="00A26296">
      <w:pPr>
        <w:pStyle w:val="Commentaire"/>
      </w:pPr>
      <w:r>
        <w:t>, )</w:t>
      </w:r>
    </w:p>
    <w:p w14:paraId="500EE3C1" w14:textId="77777777" w:rsidR="00A26296" w:rsidRDefault="00A26296">
      <w:pPr>
        <w:pStyle w:val="Commentaire"/>
      </w:pPr>
    </w:p>
    <w:p w14:paraId="6580F02D" w14:textId="77777777" w:rsidR="00A26296" w:rsidRDefault="00A26296">
      <w:pPr>
        <w:pStyle w:val="Commentaire"/>
      </w:pPr>
      <w:r>
        <w:t>Correct:</w:t>
      </w:r>
    </w:p>
    <w:p w14:paraId="52B20B9C" w14:textId="77777777" w:rsidR="00A26296" w:rsidRDefault="00A26296">
      <w:pPr>
        <w:pStyle w:val="Commentaire"/>
      </w:pPr>
      <w:r>
        <w:t>Trnka et al. (2015b)</w:t>
      </w:r>
    </w:p>
    <w:p w14:paraId="1D014773" w14:textId="137442E1" w:rsidR="00A26296" w:rsidRDefault="00A26296">
      <w:pPr>
        <w:pStyle w:val="Commentaire"/>
      </w:pPr>
      <w:r>
        <w:t>(Trnka et al., 2015b)</w:t>
      </w:r>
    </w:p>
  </w:comment>
  <w:comment w:id="2187" w:author="Robin Matthews" w:date="2021-07-13T14:24:00Z" w:initials="RM">
    <w:p w14:paraId="5B76FDAA" w14:textId="77777777" w:rsidR="00A26296" w:rsidRDefault="00A26296">
      <w:pPr>
        <w:pStyle w:val="Commentaire"/>
      </w:pPr>
      <w:r>
        <w:rPr>
          <w:rStyle w:val="Marquedecommentaire"/>
        </w:rPr>
        <w:annotationRef/>
      </w:r>
      <w:r>
        <w:t>Extra stuff:</w:t>
      </w:r>
    </w:p>
    <w:p w14:paraId="1494B6DA" w14:textId="77777777" w:rsidR="00A26296" w:rsidRDefault="00A26296">
      <w:pPr>
        <w:pStyle w:val="Commentaire"/>
      </w:pPr>
      <w:r>
        <w:t>; ; )</w:t>
      </w:r>
    </w:p>
    <w:p w14:paraId="7315AB65" w14:textId="77777777" w:rsidR="00A26296" w:rsidRDefault="00A26296">
      <w:pPr>
        <w:pStyle w:val="Commentaire"/>
      </w:pPr>
    </w:p>
    <w:p w14:paraId="11BB7FAF" w14:textId="77777777" w:rsidR="00A26296" w:rsidRDefault="00A26296">
      <w:pPr>
        <w:pStyle w:val="Commentaire"/>
      </w:pPr>
      <w:r>
        <w:t>Correct:</w:t>
      </w:r>
    </w:p>
    <w:p w14:paraId="1F431EBB" w14:textId="611E0E53" w:rsidR="00A26296" w:rsidRDefault="00A26296">
      <w:pPr>
        <w:pStyle w:val="Commentaire"/>
      </w:pPr>
      <w:r>
        <w:t>(Hanel et al., 2018; Moravec et al., 2019; Markonis et al., 2021)</w:t>
      </w:r>
    </w:p>
  </w:comment>
  <w:comment w:id="2188" w:author="Robin Matthews" w:date="2021-07-13T14:24:00Z" w:initials="RM">
    <w:p w14:paraId="0FFE4D46" w14:textId="77777777" w:rsidR="00A26296" w:rsidRDefault="00A26296">
      <w:pPr>
        <w:pStyle w:val="Commentaire"/>
      </w:pPr>
      <w:r>
        <w:rPr>
          <w:rStyle w:val="Marquedecommentaire"/>
        </w:rPr>
        <w:annotationRef/>
      </w:r>
      <w:r>
        <w:t>Extra stuff:</w:t>
      </w:r>
    </w:p>
    <w:p w14:paraId="251CD0FF" w14:textId="77777777" w:rsidR="00A26296" w:rsidRDefault="00A26296">
      <w:pPr>
        <w:pStyle w:val="Commentaire"/>
      </w:pPr>
      <w:r>
        <w:t>, )</w:t>
      </w:r>
    </w:p>
    <w:p w14:paraId="289A6CBF" w14:textId="77777777" w:rsidR="00A26296" w:rsidRDefault="00A26296">
      <w:pPr>
        <w:pStyle w:val="Commentaire"/>
      </w:pPr>
    </w:p>
    <w:p w14:paraId="15964096" w14:textId="77777777" w:rsidR="00A26296" w:rsidRDefault="00A26296">
      <w:pPr>
        <w:pStyle w:val="Commentaire"/>
      </w:pPr>
      <w:r>
        <w:t>Correct:</w:t>
      </w:r>
    </w:p>
    <w:p w14:paraId="4F8C3884" w14:textId="77777777" w:rsidR="00A26296" w:rsidRDefault="00A26296">
      <w:pPr>
        <w:pStyle w:val="Commentaire"/>
      </w:pPr>
      <w:r>
        <w:t>Park Williams et al. (2017)</w:t>
      </w:r>
    </w:p>
    <w:p w14:paraId="29DD1C4B" w14:textId="5160FDC3" w:rsidR="00A26296" w:rsidRDefault="00A26296">
      <w:pPr>
        <w:pStyle w:val="Commentaire"/>
      </w:pPr>
      <w:r>
        <w:t>(Park Williams et al., 2017)</w:t>
      </w:r>
    </w:p>
  </w:comment>
  <w:comment w:id="2189" w:author="Robin Matthews" w:date="2021-07-13T14:24:00Z" w:initials="RM">
    <w:p w14:paraId="0FAD47FA" w14:textId="77777777" w:rsidR="00A26296" w:rsidRDefault="00A26296">
      <w:pPr>
        <w:pStyle w:val="Commentaire"/>
      </w:pPr>
      <w:r>
        <w:rPr>
          <w:rStyle w:val="Marquedecommentaire"/>
        </w:rPr>
        <w:annotationRef/>
      </w:r>
      <w:r>
        <w:t>Extra stuff:</w:t>
      </w:r>
    </w:p>
    <w:p w14:paraId="25A043CA" w14:textId="77777777" w:rsidR="00A26296" w:rsidRDefault="00A26296">
      <w:pPr>
        <w:pStyle w:val="Commentaire"/>
      </w:pPr>
      <w:r>
        <w:t>, )</w:t>
      </w:r>
    </w:p>
    <w:p w14:paraId="37803315" w14:textId="77777777" w:rsidR="00A26296" w:rsidRDefault="00A26296">
      <w:pPr>
        <w:pStyle w:val="Commentaire"/>
      </w:pPr>
    </w:p>
    <w:p w14:paraId="13403BFD" w14:textId="77777777" w:rsidR="00A26296" w:rsidRDefault="00A26296">
      <w:pPr>
        <w:pStyle w:val="Commentaire"/>
      </w:pPr>
      <w:r>
        <w:t>Correct:</w:t>
      </w:r>
    </w:p>
    <w:p w14:paraId="0EBE58A6" w14:textId="77777777" w:rsidR="00A26296" w:rsidRDefault="00A26296">
      <w:pPr>
        <w:pStyle w:val="Commentaire"/>
      </w:pPr>
      <w:r>
        <w:t>Seager et al. (2019)</w:t>
      </w:r>
    </w:p>
    <w:p w14:paraId="300628CE" w14:textId="375B8650" w:rsidR="00A26296" w:rsidRDefault="00A26296">
      <w:pPr>
        <w:pStyle w:val="Commentaire"/>
      </w:pPr>
      <w:r>
        <w:t>(Seager et al., 2019)</w:t>
      </w:r>
    </w:p>
  </w:comment>
  <w:comment w:id="2190" w:author="Robin Matthews" w:date="2021-07-13T14:24:00Z" w:initials="RM">
    <w:p w14:paraId="3FAAFD62" w14:textId="77777777" w:rsidR="00A26296" w:rsidRDefault="00A26296">
      <w:pPr>
        <w:pStyle w:val="Commentaire"/>
      </w:pPr>
      <w:r>
        <w:rPr>
          <w:rStyle w:val="Marquedecommentaire"/>
        </w:rPr>
        <w:annotationRef/>
      </w:r>
      <w:r>
        <w:t>Extra stuff:</w:t>
      </w:r>
    </w:p>
    <w:p w14:paraId="0994D2AC" w14:textId="77777777" w:rsidR="00A26296" w:rsidRDefault="00A26296">
      <w:pPr>
        <w:pStyle w:val="Commentaire"/>
      </w:pPr>
      <w:r>
        <w:t>, )</w:t>
      </w:r>
    </w:p>
    <w:p w14:paraId="41100586" w14:textId="77777777" w:rsidR="00A26296" w:rsidRDefault="00A26296">
      <w:pPr>
        <w:pStyle w:val="Commentaire"/>
      </w:pPr>
    </w:p>
    <w:p w14:paraId="7B268036" w14:textId="77777777" w:rsidR="00A26296" w:rsidRDefault="00A26296">
      <w:pPr>
        <w:pStyle w:val="Commentaire"/>
      </w:pPr>
      <w:r>
        <w:t>Correct:</w:t>
      </w:r>
    </w:p>
    <w:p w14:paraId="32811373" w14:textId="77777777" w:rsidR="00A26296" w:rsidRDefault="00A26296">
      <w:pPr>
        <w:pStyle w:val="Commentaire"/>
      </w:pPr>
      <w:r>
        <w:t>Kew et al. (2021)</w:t>
      </w:r>
    </w:p>
    <w:p w14:paraId="4FBD57E9" w14:textId="1CD3EBC3" w:rsidR="00A26296" w:rsidRDefault="00A26296">
      <w:pPr>
        <w:pStyle w:val="Commentaire"/>
      </w:pPr>
      <w:r>
        <w:t>(Kew et al., 2021)</w:t>
      </w:r>
    </w:p>
  </w:comment>
  <w:comment w:id="2191" w:author="Robin Matthews" w:date="2021-07-13T14:24:00Z" w:initials="RM">
    <w:p w14:paraId="743C64EB" w14:textId="77777777" w:rsidR="00A26296" w:rsidRDefault="00A26296">
      <w:pPr>
        <w:pStyle w:val="Commentaire"/>
      </w:pPr>
      <w:r>
        <w:rPr>
          <w:rStyle w:val="Marquedecommentaire"/>
        </w:rPr>
        <w:annotationRef/>
      </w:r>
      <w:r>
        <w:t>Not found:</w:t>
      </w:r>
    </w:p>
    <w:p w14:paraId="1688AC41" w14:textId="77777777" w:rsidR="00A26296" w:rsidRDefault="00A26296">
      <w:pPr>
        <w:pStyle w:val="Commentaire"/>
      </w:pPr>
      <w:r>
        <w:t>X. Li et al., 2020</w:t>
      </w:r>
    </w:p>
    <w:p w14:paraId="33E0B62D" w14:textId="77777777" w:rsidR="00A26296" w:rsidRDefault="00A26296">
      <w:pPr>
        <w:pStyle w:val="Commentaire"/>
      </w:pPr>
    </w:p>
    <w:p w14:paraId="41816FCC" w14:textId="77777777" w:rsidR="00A26296" w:rsidRDefault="00A26296">
      <w:pPr>
        <w:pStyle w:val="Commentaire"/>
      </w:pPr>
      <w:r>
        <w:t>Extra stuff:</w:t>
      </w:r>
    </w:p>
    <w:p w14:paraId="39163157" w14:textId="77777777" w:rsidR="00A26296" w:rsidRDefault="00A26296">
      <w:pPr>
        <w:pStyle w:val="Commentaire"/>
      </w:pPr>
      <w:r>
        <w:t>(; ; ; ; Li et al., 2020c)</w:t>
      </w:r>
    </w:p>
    <w:p w14:paraId="0D808638" w14:textId="77777777" w:rsidR="00A26296" w:rsidRDefault="00A26296">
      <w:pPr>
        <w:pStyle w:val="Commentaire"/>
      </w:pPr>
    </w:p>
    <w:p w14:paraId="0D4A161B" w14:textId="77777777" w:rsidR="00A26296" w:rsidRDefault="00A26296">
      <w:pPr>
        <w:pStyle w:val="Commentaire"/>
      </w:pPr>
      <w:r>
        <w:t>Correct:</w:t>
      </w:r>
    </w:p>
    <w:p w14:paraId="3F670305" w14:textId="6E3ECB98" w:rsidR="00A26296" w:rsidRDefault="00A26296">
      <w:pPr>
        <w:pStyle w:val="Commentaire"/>
      </w:pPr>
      <w:r>
        <w:t>(Teuling et al., 2013; Cheng et al., 2015; Trnka et al., 2015a; van Der Linden et al., 2019; X. Li et al., 2020)</w:t>
      </w:r>
    </w:p>
  </w:comment>
  <w:comment w:id="2199" w:author="Robin Matthews" w:date="2021-07-13T14:24:00Z" w:initials="RM">
    <w:p w14:paraId="2860E0DA" w14:textId="77777777" w:rsidR="00A26296" w:rsidRDefault="00A26296">
      <w:pPr>
        <w:pStyle w:val="Commentaire"/>
      </w:pPr>
      <w:r>
        <w:rPr>
          <w:rStyle w:val="Marquedecommentaire"/>
        </w:rPr>
        <w:annotationRef/>
      </w:r>
      <w:r>
        <w:t>Not found:</w:t>
      </w:r>
    </w:p>
    <w:p w14:paraId="150D6439" w14:textId="77777777" w:rsidR="00A26296" w:rsidRDefault="00A26296">
      <w:pPr>
        <w:pStyle w:val="Commentaire"/>
      </w:pPr>
      <w:r>
        <w:t>D. Zhang et al.</w:t>
      </w:r>
    </w:p>
    <w:p w14:paraId="1E8DAFCD" w14:textId="77777777" w:rsidR="00A26296" w:rsidRDefault="00A26296">
      <w:pPr>
        <w:pStyle w:val="Commentaire"/>
      </w:pPr>
    </w:p>
    <w:p w14:paraId="1735E054" w14:textId="77777777" w:rsidR="00A26296" w:rsidRDefault="00A26296">
      <w:pPr>
        <w:pStyle w:val="Commentaire"/>
      </w:pPr>
      <w:r>
        <w:t>Extra stuff:</w:t>
      </w:r>
    </w:p>
    <w:p w14:paraId="543B8311" w14:textId="77777777" w:rsidR="00A26296" w:rsidRDefault="00A26296">
      <w:pPr>
        <w:pStyle w:val="Commentaire"/>
      </w:pPr>
      <w:r>
        <w:t>(Zhang et al., b)</w:t>
      </w:r>
    </w:p>
    <w:p w14:paraId="06E163A6" w14:textId="77777777" w:rsidR="00A26296" w:rsidRDefault="00A26296">
      <w:pPr>
        <w:pStyle w:val="Commentaire"/>
      </w:pPr>
    </w:p>
    <w:p w14:paraId="34FEB459" w14:textId="77777777" w:rsidR="00A26296" w:rsidRDefault="00A26296">
      <w:pPr>
        <w:pStyle w:val="Commentaire"/>
      </w:pPr>
      <w:r>
        <w:t>Correct:</w:t>
      </w:r>
    </w:p>
    <w:p w14:paraId="4790C4EF" w14:textId="77777777" w:rsidR="00A26296" w:rsidRDefault="00A26296">
      <w:pPr>
        <w:pStyle w:val="Commentaire"/>
      </w:pPr>
      <w:r>
        <w:t>D. Zhang et al. (2018)</w:t>
      </w:r>
    </w:p>
    <w:p w14:paraId="548A2107" w14:textId="17DFEB1B" w:rsidR="00A26296" w:rsidRDefault="00A26296">
      <w:pPr>
        <w:pStyle w:val="Commentaire"/>
      </w:pPr>
      <w:r>
        <w:t>(D. Zhang et al., 2018)</w:t>
      </w:r>
    </w:p>
  </w:comment>
  <w:comment w:id="2205" w:author="Robin Matthews" w:date="2021-07-15T11:35:00Z" w:initials="RM">
    <w:p w14:paraId="40F1C0A3" w14:textId="23C3CBF5" w:rsidR="00E23812" w:rsidRDefault="00E23812">
      <w:pPr>
        <w:pStyle w:val="Commentaire"/>
      </w:pPr>
      <w:r>
        <w:rPr>
          <w:rStyle w:val="Marquedecommentaire"/>
        </w:rPr>
        <w:annotationRef/>
      </w:r>
      <w:r>
        <w:t>Have removed Masseroni et al., 2020 as instructued.</w:t>
      </w:r>
    </w:p>
  </w:comment>
  <w:comment w:id="2210" w:author="Robin Matthews" w:date="2021-07-13T14:24:00Z" w:initials="RM">
    <w:p w14:paraId="08660B9C" w14:textId="77777777" w:rsidR="00A26296" w:rsidRDefault="00A26296">
      <w:pPr>
        <w:pStyle w:val="Commentaire"/>
      </w:pPr>
      <w:r>
        <w:rPr>
          <w:rStyle w:val="Marquedecommentaire"/>
        </w:rPr>
        <w:annotationRef/>
      </w:r>
      <w:r>
        <w:t>Extra stuff:</w:t>
      </w:r>
    </w:p>
    <w:p w14:paraId="76775E0F" w14:textId="77777777" w:rsidR="00A26296" w:rsidRDefault="00A26296">
      <w:pPr>
        <w:pStyle w:val="Commentaire"/>
      </w:pPr>
      <w:r>
        <w:t xml:space="preserve">(; ; ; ; </w:t>
      </w:r>
    </w:p>
    <w:p w14:paraId="774B5EE1" w14:textId="77777777" w:rsidR="00A26296" w:rsidRDefault="00A26296">
      <w:pPr>
        <w:pStyle w:val="Commentaire"/>
      </w:pPr>
    </w:p>
    <w:p w14:paraId="5AE91818" w14:textId="77777777" w:rsidR="00A26296" w:rsidRDefault="00A26296">
      <w:pPr>
        <w:pStyle w:val="Commentaire"/>
      </w:pPr>
      <w:r>
        <w:t>Correct:</w:t>
      </w:r>
    </w:p>
    <w:p w14:paraId="193EAF15" w14:textId="3B4E25FD" w:rsidR="00A26296" w:rsidRDefault="00A26296">
      <w:pPr>
        <w:pStyle w:val="Commentaire"/>
      </w:pPr>
      <w:r>
        <w:t>(Giuntoli et al., 2013; Lorenzo-Lacruz et al., 2013; Gudmundsson et al., 2019; Masseroni et al., 2020)</w:t>
      </w:r>
    </w:p>
  </w:comment>
  <w:comment w:id="2219" w:author="Robin Matthews" w:date="2021-07-13T14:24:00Z" w:initials="RM">
    <w:p w14:paraId="3C71B2E0" w14:textId="77777777" w:rsidR="00A26296" w:rsidRDefault="00A26296">
      <w:pPr>
        <w:pStyle w:val="Commentaire"/>
      </w:pPr>
      <w:r>
        <w:rPr>
          <w:rStyle w:val="Marquedecommentaire"/>
        </w:rPr>
        <w:annotationRef/>
      </w:r>
      <w:r>
        <w:t>Extra stuff:</w:t>
      </w:r>
    </w:p>
    <w:p w14:paraId="0F86130E" w14:textId="77777777" w:rsidR="00A26296" w:rsidRDefault="00A26296">
      <w:pPr>
        <w:pStyle w:val="Commentaire"/>
      </w:pPr>
      <w:r>
        <w:t xml:space="preserve">(, </w:t>
      </w:r>
    </w:p>
    <w:p w14:paraId="7E5247BC" w14:textId="77777777" w:rsidR="00A26296" w:rsidRDefault="00A26296">
      <w:pPr>
        <w:pStyle w:val="Commentaire"/>
      </w:pPr>
    </w:p>
    <w:p w14:paraId="7BEC77E2" w14:textId="77777777" w:rsidR="00A26296" w:rsidRDefault="00A26296">
      <w:pPr>
        <w:pStyle w:val="Commentaire"/>
      </w:pPr>
      <w:r>
        <w:t>Correct:</w:t>
      </w:r>
    </w:p>
    <w:p w14:paraId="1602A044" w14:textId="77777777" w:rsidR="00A26296" w:rsidRDefault="00A26296">
      <w:pPr>
        <w:pStyle w:val="Commentaire"/>
      </w:pPr>
      <w:r>
        <w:t>Shukla et al. (2015)</w:t>
      </w:r>
    </w:p>
    <w:p w14:paraId="646EF530" w14:textId="7DCB0DFE" w:rsidR="00A26296" w:rsidRDefault="00A26296">
      <w:pPr>
        <w:pStyle w:val="Commentaire"/>
      </w:pPr>
      <w:r>
        <w:t>(Shukla et al., 2015)</w:t>
      </w:r>
    </w:p>
  </w:comment>
  <w:comment w:id="2221" w:author="Robin Matthews" w:date="2021-07-13T14:24:00Z" w:initials="RM">
    <w:p w14:paraId="7F23400D" w14:textId="77777777" w:rsidR="00A26296" w:rsidRDefault="00A26296">
      <w:pPr>
        <w:pStyle w:val="Commentaire"/>
      </w:pPr>
      <w:r>
        <w:rPr>
          <w:rStyle w:val="Marquedecommentaire"/>
        </w:rPr>
        <w:annotationRef/>
      </w:r>
      <w:r>
        <w:t>Extra stuff:</w:t>
      </w:r>
    </w:p>
    <w:p w14:paraId="41BC5128" w14:textId="77777777" w:rsidR="00A26296" w:rsidRDefault="00A26296">
      <w:pPr>
        <w:pStyle w:val="Commentaire"/>
      </w:pPr>
      <w:r>
        <w:t>, )</w:t>
      </w:r>
    </w:p>
    <w:p w14:paraId="4FCEC924" w14:textId="77777777" w:rsidR="00A26296" w:rsidRDefault="00A26296">
      <w:pPr>
        <w:pStyle w:val="Commentaire"/>
      </w:pPr>
    </w:p>
    <w:p w14:paraId="72468EB6" w14:textId="77777777" w:rsidR="00A26296" w:rsidRDefault="00A26296">
      <w:pPr>
        <w:pStyle w:val="Commentaire"/>
      </w:pPr>
      <w:r>
        <w:t>Correct:</w:t>
      </w:r>
    </w:p>
    <w:p w14:paraId="33042270" w14:textId="77777777" w:rsidR="00A26296" w:rsidRDefault="00A26296">
      <w:pPr>
        <w:pStyle w:val="Commentaire"/>
      </w:pPr>
      <w:r>
        <w:t>Udall and Overpeck (2017)</w:t>
      </w:r>
    </w:p>
    <w:p w14:paraId="0ADB0B17" w14:textId="40A9E9DF" w:rsidR="00A26296" w:rsidRDefault="00A26296">
      <w:pPr>
        <w:pStyle w:val="Commentaire"/>
      </w:pPr>
      <w:r>
        <w:t>(Udall and Overpeck, 2017)</w:t>
      </w:r>
    </w:p>
  </w:comment>
  <w:comment w:id="2222" w:author="Robin Matthews" w:date="2021-07-13T14:24:00Z" w:initials="RM">
    <w:p w14:paraId="174CA4D6" w14:textId="77777777" w:rsidR="00A26296" w:rsidRDefault="00A26296">
      <w:pPr>
        <w:pStyle w:val="Commentaire"/>
      </w:pPr>
      <w:r>
        <w:rPr>
          <w:rStyle w:val="Marquedecommentaire"/>
        </w:rPr>
        <w:annotationRef/>
      </w:r>
      <w:r>
        <w:t>Not found:</w:t>
      </w:r>
    </w:p>
    <w:p w14:paraId="5AFA34F9" w14:textId="77777777" w:rsidR="00A26296" w:rsidRDefault="00A26296">
      <w:pPr>
        <w:pStyle w:val="Commentaire"/>
      </w:pPr>
      <w:r>
        <w:t>X.S. Zhang et al.</w:t>
      </w:r>
    </w:p>
    <w:p w14:paraId="62E579F3" w14:textId="77777777" w:rsidR="00A26296" w:rsidRDefault="00A26296">
      <w:pPr>
        <w:pStyle w:val="Commentaire"/>
      </w:pPr>
    </w:p>
    <w:p w14:paraId="26F9DE42" w14:textId="77777777" w:rsidR="00A26296" w:rsidRDefault="00A26296">
      <w:pPr>
        <w:pStyle w:val="Commentaire"/>
      </w:pPr>
      <w:r>
        <w:t>Extra stuff:</w:t>
      </w:r>
    </w:p>
    <w:p w14:paraId="03BB06D5" w14:textId="77777777" w:rsidR="00A26296" w:rsidRDefault="00A26296">
      <w:pPr>
        <w:pStyle w:val="Commentaire"/>
      </w:pPr>
      <w:r>
        <w:t>(Zhang et al., c)</w:t>
      </w:r>
    </w:p>
    <w:p w14:paraId="138A5157" w14:textId="77777777" w:rsidR="00A26296" w:rsidRDefault="00A26296">
      <w:pPr>
        <w:pStyle w:val="Commentaire"/>
      </w:pPr>
    </w:p>
    <w:p w14:paraId="2A06777E" w14:textId="77777777" w:rsidR="00A26296" w:rsidRDefault="00A26296">
      <w:pPr>
        <w:pStyle w:val="Commentaire"/>
      </w:pPr>
      <w:r>
        <w:t>Correct:</w:t>
      </w:r>
    </w:p>
    <w:p w14:paraId="3664D8DA" w14:textId="77777777" w:rsidR="00A26296" w:rsidRDefault="00A26296">
      <w:pPr>
        <w:pStyle w:val="Commentaire"/>
      </w:pPr>
      <w:r>
        <w:t>X.S. Zhang et al. (2016)</w:t>
      </w:r>
    </w:p>
    <w:p w14:paraId="38F3B269" w14:textId="55DFE402" w:rsidR="00A26296" w:rsidRDefault="00A26296">
      <w:pPr>
        <w:pStyle w:val="Commentaire"/>
      </w:pPr>
      <w:r>
        <w:t>(X.S. Zhang et al., 2016)</w:t>
      </w:r>
    </w:p>
  </w:comment>
  <w:comment w:id="2232" w:author="Robin Matthews" w:date="2021-07-13T14:25:00Z" w:initials="RM">
    <w:p w14:paraId="6696AD5A" w14:textId="77777777" w:rsidR="00A26296" w:rsidRDefault="00A26296">
      <w:pPr>
        <w:pStyle w:val="Commentaire"/>
      </w:pPr>
      <w:r>
        <w:rPr>
          <w:rStyle w:val="Marquedecommentaire"/>
        </w:rPr>
        <w:annotationRef/>
      </w:r>
      <w:r>
        <w:t>Not found:</w:t>
      </w:r>
    </w:p>
    <w:p w14:paraId="3D713EEB" w14:textId="77777777" w:rsidR="00A26296" w:rsidRDefault="00A26296">
      <w:pPr>
        <w:pStyle w:val="Commentaire"/>
      </w:pPr>
      <w:r>
        <w:t>R. Fu et al., 2013</w:t>
      </w:r>
    </w:p>
    <w:p w14:paraId="39C378A7" w14:textId="77777777" w:rsidR="00A26296" w:rsidRDefault="00A26296">
      <w:pPr>
        <w:pStyle w:val="Commentaire"/>
      </w:pPr>
    </w:p>
    <w:p w14:paraId="454B91E7" w14:textId="77777777" w:rsidR="00A26296" w:rsidRDefault="00A26296">
      <w:pPr>
        <w:pStyle w:val="Commentaire"/>
      </w:pPr>
      <w:r>
        <w:t>Extra stuff:</w:t>
      </w:r>
    </w:p>
    <w:p w14:paraId="6A961F93" w14:textId="77777777" w:rsidR="00A26296" w:rsidRDefault="00A26296">
      <w:pPr>
        <w:pStyle w:val="Commentaire"/>
      </w:pPr>
      <w:r>
        <w:t>(Fu et al., 2013b; )</w:t>
      </w:r>
    </w:p>
    <w:p w14:paraId="4D3C09EA" w14:textId="77777777" w:rsidR="00A26296" w:rsidRDefault="00A26296">
      <w:pPr>
        <w:pStyle w:val="Commentaire"/>
      </w:pPr>
    </w:p>
    <w:p w14:paraId="47331CD4" w14:textId="77777777" w:rsidR="00A26296" w:rsidRDefault="00A26296">
      <w:pPr>
        <w:pStyle w:val="Commentaire"/>
      </w:pPr>
      <w:r>
        <w:t>Correct:</w:t>
      </w:r>
    </w:p>
    <w:p w14:paraId="63947450" w14:textId="0EE5DC8B" w:rsidR="00A26296" w:rsidRDefault="00A26296">
      <w:pPr>
        <w:pStyle w:val="Commentaire"/>
      </w:pPr>
      <w:r>
        <w:t>(R. Fu et al., 2013; Marengo and Espinoza, 2016)</w:t>
      </w:r>
    </w:p>
  </w:comment>
  <w:comment w:id="2237" w:author="Robin Matthews" w:date="2021-07-13T14:25:00Z" w:initials="RM">
    <w:p w14:paraId="5BDC036D" w14:textId="77777777" w:rsidR="00A26296" w:rsidRDefault="00A26296">
      <w:pPr>
        <w:pStyle w:val="Commentaire"/>
      </w:pPr>
      <w:r>
        <w:rPr>
          <w:rStyle w:val="Marquedecommentaire"/>
        </w:rPr>
        <w:annotationRef/>
      </w:r>
      <w:r>
        <w:t>Not found:</w:t>
      </w:r>
    </w:p>
    <w:p w14:paraId="16C92FCA" w14:textId="77777777" w:rsidR="00A26296" w:rsidRDefault="00A26296">
      <w:pPr>
        <w:pStyle w:val="Commentaire"/>
      </w:pPr>
      <w:r>
        <w:t>L. Li et al., 2020</w:t>
      </w:r>
    </w:p>
    <w:p w14:paraId="5A95A250" w14:textId="77777777" w:rsidR="00A26296" w:rsidRDefault="00A26296">
      <w:pPr>
        <w:pStyle w:val="Commentaire"/>
      </w:pPr>
      <w:r>
        <w:t>Z. Wu et al., 2020</w:t>
      </w:r>
    </w:p>
    <w:p w14:paraId="1A2912EB" w14:textId="77777777" w:rsidR="00A26296" w:rsidRDefault="00A26296">
      <w:pPr>
        <w:pStyle w:val="Commentaire"/>
      </w:pPr>
    </w:p>
    <w:p w14:paraId="6580DBFB" w14:textId="77777777" w:rsidR="00A26296" w:rsidRDefault="00A26296">
      <w:pPr>
        <w:pStyle w:val="Commentaire"/>
      </w:pPr>
      <w:r>
        <w:t>Extra stuff:</w:t>
      </w:r>
    </w:p>
    <w:p w14:paraId="3690FBB1" w14:textId="77777777" w:rsidR="00A26296" w:rsidRDefault="00A26296">
      <w:pPr>
        <w:pStyle w:val="Commentaire"/>
      </w:pPr>
      <w:r>
        <w:t>(; ; Li et al., 2020b; ; Wu et al., 2020b)</w:t>
      </w:r>
    </w:p>
    <w:p w14:paraId="76962BD1" w14:textId="77777777" w:rsidR="00A26296" w:rsidRDefault="00A26296">
      <w:pPr>
        <w:pStyle w:val="Commentaire"/>
      </w:pPr>
    </w:p>
    <w:p w14:paraId="1B54E3E1" w14:textId="77777777" w:rsidR="00A26296" w:rsidRDefault="00A26296">
      <w:pPr>
        <w:pStyle w:val="Commentaire"/>
      </w:pPr>
      <w:r>
        <w:t>Correct:</w:t>
      </w:r>
    </w:p>
    <w:p w14:paraId="60231E42" w14:textId="22B6E4EA" w:rsidR="00A26296" w:rsidRDefault="00A26296">
      <w:pPr>
        <w:pStyle w:val="Commentaire"/>
      </w:pPr>
      <w:r>
        <w:t>(Yu et al., 2014; Chen and Sun, 2015b; L. Li et al., 2020; Liang et al., 2020; Z. Wu et al., 2020)</w:t>
      </w:r>
    </w:p>
  </w:comment>
  <w:comment w:id="2265" w:author="Robin Matthews" w:date="2021-07-13T14:25:00Z" w:initials="RM">
    <w:p w14:paraId="263C73EC" w14:textId="77777777" w:rsidR="00A26296" w:rsidRDefault="00A26296">
      <w:pPr>
        <w:pStyle w:val="Commentaire"/>
      </w:pPr>
      <w:r>
        <w:rPr>
          <w:rStyle w:val="Marquedecommentaire"/>
        </w:rPr>
        <w:annotationRef/>
      </w:r>
      <w:r>
        <w:t>Extra stuff:</w:t>
      </w:r>
    </w:p>
    <w:p w14:paraId="129C33B7" w14:textId="77777777" w:rsidR="00A26296" w:rsidRDefault="00A26296">
      <w:pPr>
        <w:pStyle w:val="Commentaire"/>
      </w:pPr>
      <w:r>
        <w:t xml:space="preserve"> </w:t>
      </w:r>
    </w:p>
    <w:p w14:paraId="670069D0" w14:textId="77777777" w:rsidR="00A26296" w:rsidRDefault="00A26296">
      <w:pPr>
        <w:pStyle w:val="Commentaire"/>
      </w:pPr>
    </w:p>
    <w:p w14:paraId="0BC88861" w14:textId="77777777" w:rsidR="00A26296" w:rsidRDefault="00A26296">
      <w:pPr>
        <w:pStyle w:val="Commentaire"/>
      </w:pPr>
      <w:r>
        <w:t>Correct:</w:t>
      </w:r>
    </w:p>
    <w:p w14:paraId="4511C3AB" w14:textId="77777777" w:rsidR="00A26296" w:rsidRDefault="00A26296">
      <w:pPr>
        <w:pStyle w:val="Commentaire"/>
      </w:pPr>
      <w:r>
        <w:t>Albergel et al. (2013)</w:t>
      </w:r>
    </w:p>
    <w:p w14:paraId="35073286" w14:textId="558C4F50" w:rsidR="00A26296" w:rsidRDefault="00A26296">
      <w:pPr>
        <w:pStyle w:val="Commentaire"/>
      </w:pPr>
      <w:r>
        <w:t>(Albergel et al., 2013)</w:t>
      </w:r>
    </w:p>
  </w:comment>
  <w:comment w:id="2273" w:author="Robin Matthews" w:date="2021-07-13T14:25:00Z" w:initials="RM">
    <w:p w14:paraId="5B20771D" w14:textId="77777777" w:rsidR="00A26296" w:rsidRDefault="00A26296">
      <w:pPr>
        <w:pStyle w:val="Commentaire"/>
      </w:pPr>
      <w:r>
        <w:rPr>
          <w:rStyle w:val="Marquedecommentaire"/>
        </w:rPr>
        <w:annotationRef/>
      </w:r>
      <w:r>
        <w:t>Not found:</w:t>
      </w:r>
    </w:p>
    <w:p w14:paraId="4F0A0069" w14:textId="77777777" w:rsidR="00A26296" w:rsidRDefault="00A26296">
      <w:pPr>
        <w:pStyle w:val="Commentaire"/>
      </w:pPr>
      <w:r>
        <w:t>2017a</w:t>
      </w:r>
    </w:p>
    <w:p w14:paraId="2669B53E" w14:textId="77777777" w:rsidR="00A26296" w:rsidRDefault="00A26296">
      <w:pPr>
        <w:pStyle w:val="Commentaire"/>
      </w:pPr>
    </w:p>
    <w:p w14:paraId="77CAED39" w14:textId="77777777" w:rsidR="00A26296" w:rsidRDefault="00A26296">
      <w:pPr>
        <w:pStyle w:val="Commentaire"/>
      </w:pPr>
      <w:r>
        <w:t>Extra stuff:</w:t>
      </w:r>
    </w:p>
    <w:p w14:paraId="58168498" w14:textId="77777777" w:rsidR="00A26296" w:rsidRDefault="00A26296">
      <w:pPr>
        <w:pStyle w:val="Commentaire"/>
      </w:pPr>
      <w:r>
        <w:t>(, 2017b)</w:t>
      </w:r>
    </w:p>
    <w:p w14:paraId="06055241" w14:textId="77777777" w:rsidR="00A26296" w:rsidRDefault="00A26296">
      <w:pPr>
        <w:pStyle w:val="Commentaire"/>
      </w:pPr>
    </w:p>
    <w:p w14:paraId="1D446C90" w14:textId="77777777" w:rsidR="00A26296" w:rsidRDefault="00A26296">
      <w:pPr>
        <w:pStyle w:val="Commentaire"/>
      </w:pPr>
      <w:r>
        <w:t>Correct:</w:t>
      </w:r>
    </w:p>
    <w:p w14:paraId="232A0531" w14:textId="77777777" w:rsidR="00A26296" w:rsidRDefault="00A26296">
      <w:pPr>
        <w:pStyle w:val="Commentaire"/>
      </w:pPr>
      <w:r>
        <w:t>Berg et al. (2017a)</w:t>
      </w:r>
    </w:p>
    <w:p w14:paraId="091CEED1" w14:textId="1E15DDED" w:rsidR="00A26296" w:rsidRDefault="00A26296">
      <w:pPr>
        <w:pStyle w:val="Commentaire"/>
      </w:pPr>
      <w:r>
        <w:t>(Berg et al., 2017a)</w:t>
      </w:r>
    </w:p>
  </w:comment>
  <w:comment w:id="2287" w:author="Robin Matthews" w:date="2021-07-13T14:25:00Z" w:initials="RM">
    <w:p w14:paraId="566CE858" w14:textId="77777777" w:rsidR="00A26296" w:rsidRDefault="00A26296">
      <w:pPr>
        <w:pStyle w:val="Commentaire"/>
      </w:pPr>
      <w:r>
        <w:rPr>
          <w:rStyle w:val="Marquedecommentaire"/>
        </w:rPr>
        <w:annotationRef/>
      </w:r>
      <w:r>
        <w:t>Extra stuff:</w:t>
      </w:r>
    </w:p>
    <w:p w14:paraId="2EF75EE3" w14:textId="77777777" w:rsidR="00A26296" w:rsidRDefault="00A26296">
      <w:pPr>
        <w:pStyle w:val="Commentaire"/>
      </w:pPr>
      <w:r>
        <w:t xml:space="preserve">(, </w:t>
      </w:r>
    </w:p>
    <w:p w14:paraId="0E7926A3" w14:textId="77777777" w:rsidR="00A26296" w:rsidRDefault="00A26296">
      <w:pPr>
        <w:pStyle w:val="Commentaire"/>
      </w:pPr>
    </w:p>
    <w:p w14:paraId="24BE74E3" w14:textId="77777777" w:rsidR="00A26296" w:rsidRDefault="00A26296">
      <w:pPr>
        <w:pStyle w:val="Commentaire"/>
      </w:pPr>
      <w:r>
        <w:t>Correct:</w:t>
      </w:r>
    </w:p>
    <w:p w14:paraId="6C5AF464" w14:textId="77777777" w:rsidR="00A26296" w:rsidRDefault="00A26296">
      <w:pPr>
        <w:pStyle w:val="Commentaire"/>
      </w:pPr>
      <w:r>
        <w:t>Lehner et al. (2018)</w:t>
      </w:r>
    </w:p>
    <w:p w14:paraId="44778E75" w14:textId="785E99C9" w:rsidR="00A26296" w:rsidRDefault="00A26296">
      <w:pPr>
        <w:pStyle w:val="Commentaire"/>
      </w:pPr>
      <w:r>
        <w:t>(Lehner et al., 2018)</w:t>
      </w:r>
    </w:p>
  </w:comment>
  <w:comment w:id="2288" w:author="Robin Matthews" w:date="2021-07-13T14:25:00Z" w:initials="RM">
    <w:p w14:paraId="577CAF15" w14:textId="77777777" w:rsidR="00A26296" w:rsidRDefault="00A26296">
      <w:pPr>
        <w:pStyle w:val="Commentaire"/>
      </w:pPr>
      <w:r>
        <w:rPr>
          <w:rStyle w:val="Marquedecommentaire"/>
        </w:rPr>
        <w:annotationRef/>
      </w:r>
      <w:r>
        <w:t>Not found:</w:t>
      </w:r>
    </w:p>
    <w:p w14:paraId="1DB8C497" w14:textId="77777777" w:rsidR="00A26296" w:rsidRDefault="00A26296">
      <w:pPr>
        <w:pStyle w:val="Commentaire"/>
      </w:pPr>
      <w:r>
        <w:t>2018b</w:t>
      </w:r>
    </w:p>
    <w:p w14:paraId="307A930F" w14:textId="77777777" w:rsidR="00A26296" w:rsidRDefault="00A26296">
      <w:pPr>
        <w:pStyle w:val="Commentaire"/>
      </w:pPr>
    </w:p>
    <w:p w14:paraId="698FC2BC" w14:textId="77777777" w:rsidR="00A26296" w:rsidRDefault="00A26296">
      <w:pPr>
        <w:pStyle w:val="Commentaire"/>
      </w:pPr>
      <w:r>
        <w:t>Extra stuff:</w:t>
      </w:r>
    </w:p>
    <w:p w14:paraId="52D9A62B" w14:textId="77777777" w:rsidR="00A26296" w:rsidRDefault="00A26296">
      <w:pPr>
        <w:pStyle w:val="Commentaire"/>
      </w:pPr>
      <w:r>
        <w:t>(, 2018; Box 11.4)</w:t>
      </w:r>
    </w:p>
    <w:p w14:paraId="6796D44D" w14:textId="77777777" w:rsidR="00A26296" w:rsidRDefault="00A26296">
      <w:pPr>
        <w:pStyle w:val="Commentaire"/>
      </w:pPr>
    </w:p>
    <w:p w14:paraId="6FDB0604" w14:textId="77777777" w:rsidR="00A26296" w:rsidRDefault="00A26296">
      <w:pPr>
        <w:pStyle w:val="Commentaire"/>
      </w:pPr>
      <w:r>
        <w:t>Correct:</w:t>
      </w:r>
    </w:p>
    <w:p w14:paraId="7312D6B5" w14:textId="77777777" w:rsidR="00A26296" w:rsidRDefault="00A26296">
      <w:pPr>
        <w:pStyle w:val="Commentaire"/>
      </w:pPr>
      <w:r>
        <w:t>Philip et al. (2018b)</w:t>
      </w:r>
    </w:p>
    <w:p w14:paraId="375590AB" w14:textId="34C3DA96" w:rsidR="00A26296" w:rsidRDefault="00A26296">
      <w:pPr>
        <w:pStyle w:val="Commentaire"/>
      </w:pPr>
      <w:r>
        <w:t>(Philip et al., 2018b)</w:t>
      </w:r>
    </w:p>
  </w:comment>
  <w:comment w:id="2294" w:author="Robin Matthews" w:date="2021-07-13T14:25:00Z" w:initials="RM">
    <w:p w14:paraId="098A1379" w14:textId="77777777" w:rsidR="00A26296" w:rsidRDefault="00A26296">
      <w:pPr>
        <w:pStyle w:val="Commentaire"/>
      </w:pPr>
      <w:r>
        <w:rPr>
          <w:rStyle w:val="Marquedecommentaire"/>
        </w:rPr>
        <w:annotationRef/>
      </w:r>
      <w:r>
        <w:t>Not found:</w:t>
      </w:r>
    </w:p>
    <w:p w14:paraId="22D4C635" w14:textId="77777777" w:rsidR="00A26296" w:rsidRDefault="00A26296">
      <w:pPr>
        <w:pStyle w:val="Commentaire"/>
      </w:pPr>
      <w:r>
        <w:t>2015a, 2018b</w:t>
      </w:r>
    </w:p>
    <w:p w14:paraId="2C129809" w14:textId="77777777" w:rsidR="00A26296" w:rsidRDefault="00A26296">
      <w:pPr>
        <w:pStyle w:val="Commentaire"/>
      </w:pPr>
    </w:p>
    <w:p w14:paraId="47D66042" w14:textId="77777777" w:rsidR="00A26296" w:rsidRDefault="00A26296">
      <w:pPr>
        <w:pStyle w:val="Commentaire"/>
      </w:pPr>
      <w:r>
        <w:t>Extra stuff:</w:t>
      </w:r>
    </w:p>
    <w:p w14:paraId="1DC27734" w14:textId="77777777" w:rsidR="00A26296" w:rsidRDefault="00A26296">
      <w:pPr>
        <w:pStyle w:val="Commentaire"/>
      </w:pPr>
      <w:r>
        <w:t>(, 2015b, 2018b)</w:t>
      </w:r>
    </w:p>
    <w:p w14:paraId="395FE80E" w14:textId="77777777" w:rsidR="00A26296" w:rsidRDefault="00A26296">
      <w:pPr>
        <w:pStyle w:val="Commentaire"/>
      </w:pPr>
    </w:p>
    <w:p w14:paraId="1B0B1D2B" w14:textId="77777777" w:rsidR="00A26296" w:rsidRDefault="00A26296">
      <w:pPr>
        <w:pStyle w:val="Commentaire"/>
      </w:pPr>
      <w:r>
        <w:t>Correct:</w:t>
      </w:r>
    </w:p>
    <w:p w14:paraId="5CAE3ADB" w14:textId="77777777" w:rsidR="00A26296" w:rsidRDefault="00A26296">
      <w:pPr>
        <w:pStyle w:val="Commentaire"/>
      </w:pPr>
      <w:r>
        <w:t>Funk et al. (2015a, 2018b)</w:t>
      </w:r>
    </w:p>
    <w:p w14:paraId="2C36D096" w14:textId="2314C172" w:rsidR="00A26296" w:rsidRDefault="00A26296">
      <w:pPr>
        <w:pStyle w:val="Commentaire"/>
      </w:pPr>
      <w:r>
        <w:t>(Funk et al., 2015a, 2018b)</w:t>
      </w:r>
    </w:p>
  </w:comment>
  <w:comment w:id="2299" w:author="Robin Matthews" w:date="2021-07-13T14:25:00Z" w:initials="RM">
    <w:p w14:paraId="1CB41011" w14:textId="77777777" w:rsidR="00A26296" w:rsidRDefault="00A26296">
      <w:pPr>
        <w:pStyle w:val="Commentaire"/>
      </w:pPr>
      <w:r>
        <w:rPr>
          <w:rStyle w:val="Marquedecommentaire"/>
        </w:rPr>
        <w:annotationRef/>
      </w:r>
      <w:r>
        <w:t>Not found:</w:t>
      </w:r>
    </w:p>
    <w:p w14:paraId="1D70BD60" w14:textId="77777777" w:rsidR="00A26296" w:rsidRDefault="00A26296">
      <w:pPr>
        <w:pStyle w:val="Commentaire"/>
      </w:pPr>
      <w:r>
        <w:t>2015b</w:t>
      </w:r>
    </w:p>
    <w:p w14:paraId="577BD7C2" w14:textId="77777777" w:rsidR="00A26296" w:rsidRDefault="00A26296">
      <w:pPr>
        <w:pStyle w:val="Commentaire"/>
      </w:pPr>
    </w:p>
    <w:p w14:paraId="3D745082" w14:textId="77777777" w:rsidR="00A26296" w:rsidRDefault="00A26296">
      <w:pPr>
        <w:pStyle w:val="Commentaire"/>
      </w:pPr>
      <w:r>
        <w:t>Extra stuff:</w:t>
      </w:r>
    </w:p>
    <w:p w14:paraId="0EAFF2CE" w14:textId="77777777" w:rsidR="00A26296" w:rsidRDefault="00A26296">
      <w:pPr>
        <w:pStyle w:val="Commentaire"/>
      </w:pPr>
      <w:r>
        <w:t xml:space="preserve">(, 2015) </w:t>
      </w:r>
    </w:p>
    <w:p w14:paraId="6C8D6490" w14:textId="77777777" w:rsidR="00A26296" w:rsidRDefault="00A26296">
      <w:pPr>
        <w:pStyle w:val="Commentaire"/>
      </w:pPr>
    </w:p>
    <w:p w14:paraId="4DA059D4" w14:textId="77777777" w:rsidR="00A26296" w:rsidRDefault="00A26296">
      <w:pPr>
        <w:pStyle w:val="Commentaire"/>
      </w:pPr>
      <w:r>
        <w:t>Correct:</w:t>
      </w:r>
    </w:p>
    <w:p w14:paraId="543E5811" w14:textId="77777777" w:rsidR="00A26296" w:rsidRDefault="00A26296">
      <w:pPr>
        <w:pStyle w:val="Commentaire"/>
      </w:pPr>
      <w:r>
        <w:t>Otto et al. (2015b)</w:t>
      </w:r>
    </w:p>
    <w:p w14:paraId="29EE8045" w14:textId="76C57085" w:rsidR="00A26296" w:rsidRDefault="00A26296">
      <w:pPr>
        <w:pStyle w:val="Commentaire"/>
      </w:pPr>
      <w:r>
        <w:t>(Otto et al., 2015b)</w:t>
      </w:r>
    </w:p>
  </w:comment>
  <w:comment w:id="2305" w:author="Robin Matthews" w:date="2021-07-13T14:25:00Z" w:initials="RM">
    <w:p w14:paraId="2F939C15" w14:textId="77777777" w:rsidR="00A26296" w:rsidRDefault="00A26296">
      <w:pPr>
        <w:pStyle w:val="Commentaire"/>
      </w:pPr>
      <w:r>
        <w:rPr>
          <w:rStyle w:val="Marquedecommentaire"/>
        </w:rPr>
        <w:annotationRef/>
      </w:r>
      <w:r>
        <w:t>Not found:</w:t>
      </w:r>
    </w:p>
    <w:p w14:paraId="07198072" w14:textId="77777777" w:rsidR="00A26296" w:rsidRDefault="00A26296">
      <w:pPr>
        <w:pStyle w:val="Commentaire"/>
      </w:pPr>
      <w:r>
        <w:t>2015a</w:t>
      </w:r>
    </w:p>
    <w:p w14:paraId="45C07550" w14:textId="77777777" w:rsidR="00A26296" w:rsidRDefault="00A26296">
      <w:pPr>
        <w:pStyle w:val="Commentaire"/>
      </w:pPr>
    </w:p>
    <w:p w14:paraId="48310DB2" w14:textId="77777777" w:rsidR="00A26296" w:rsidRDefault="00A26296">
      <w:pPr>
        <w:pStyle w:val="Commentaire"/>
      </w:pPr>
      <w:r>
        <w:t>Extra stuff:</w:t>
      </w:r>
    </w:p>
    <w:p w14:paraId="6BFDE63E" w14:textId="77777777" w:rsidR="00A26296" w:rsidRDefault="00A26296">
      <w:pPr>
        <w:pStyle w:val="Commentaire"/>
      </w:pPr>
      <w:r>
        <w:t>(, 2015b)</w:t>
      </w:r>
    </w:p>
    <w:p w14:paraId="1773B42F" w14:textId="77777777" w:rsidR="00A26296" w:rsidRDefault="00A26296">
      <w:pPr>
        <w:pStyle w:val="Commentaire"/>
      </w:pPr>
    </w:p>
    <w:p w14:paraId="025AE018" w14:textId="77777777" w:rsidR="00A26296" w:rsidRDefault="00A26296">
      <w:pPr>
        <w:pStyle w:val="Commentaire"/>
      </w:pPr>
      <w:r>
        <w:t>Correct:</w:t>
      </w:r>
    </w:p>
    <w:p w14:paraId="6E0A146E" w14:textId="77777777" w:rsidR="00A26296" w:rsidRDefault="00A26296">
      <w:pPr>
        <w:pStyle w:val="Commentaire"/>
      </w:pPr>
      <w:r>
        <w:t>Funk et al. (2015a)</w:t>
      </w:r>
    </w:p>
    <w:p w14:paraId="69D88ACB" w14:textId="13BE9F59" w:rsidR="00A26296" w:rsidRDefault="00A26296">
      <w:pPr>
        <w:pStyle w:val="Commentaire"/>
      </w:pPr>
      <w:r>
        <w:t>(Funk et al., 2015a)</w:t>
      </w:r>
    </w:p>
  </w:comment>
  <w:comment w:id="2311" w:author="Robin Matthews" w:date="2021-07-13T14:25:00Z" w:initials="RM">
    <w:p w14:paraId="4077A1F4" w14:textId="77777777" w:rsidR="00A26296" w:rsidRDefault="00A26296">
      <w:pPr>
        <w:pStyle w:val="Commentaire"/>
      </w:pPr>
      <w:r>
        <w:rPr>
          <w:rStyle w:val="Marquedecommentaire"/>
        </w:rPr>
        <w:annotationRef/>
      </w:r>
      <w:r>
        <w:t>Not found:</w:t>
      </w:r>
    </w:p>
    <w:p w14:paraId="5EDE7F45" w14:textId="77777777" w:rsidR="00A26296" w:rsidRDefault="00A26296">
      <w:pPr>
        <w:pStyle w:val="Commentaire"/>
      </w:pPr>
      <w:r>
        <w:t>S.C. Lewis et al.</w:t>
      </w:r>
    </w:p>
    <w:p w14:paraId="683E99C6" w14:textId="77777777" w:rsidR="00A26296" w:rsidRDefault="00A26296">
      <w:pPr>
        <w:pStyle w:val="Commentaire"/>
      </w:pPr>
    </w:p>
    <w:p w14:paraId="04E2564A" w14:textId="77777777" w:rsidR="00A26296" w:rsidRDefault="00A26296">
      <w:pPr>
        <w:pStyle w:val="Commentaire"/>
      </w:pPr>
      <w:r>
        <w:t>Extra stuff:</w:t>
      </w:r>
    </w:p>
    <w:p w14:paraId="12001957" w14:textId="77777777" w:rsidR="00A26296" w:rsidRDefault="00A26296">
      <w:pPr>
        <w:pStyle w:val="Commentaire"/>
      </w:pPr>
      <w:r>
        <w:t>(Lewis et al., b)</w:t>
      </w:r>
    </w:p>
    <w:p w14:paraId="23B22244" w14:textId="77777777" w:rsidR="00A26296" w:rsidRDefault="00A26296">
      <w:pPr>
        <w:pStyle w:val="Commentaire"/>
      </w:pPr>
    </w:p>
    <w:p w14:paraId="4163EEAD" w14:textId="77777777" w:rsidR="00A26296" w:rsidRDefault="00A26296">
      <w:pPr>
        <w:pStyle w:val="Commentaire"/>
      </w:pPr>
      <w:r>
        <w:t>Correct:</w:t>
      </w:r>
    </w:p>
    <w:p w14:paraId="678297FD" w14:textId="77777777" w:rsidR="00A26296" w:rsidRDefault="00A26296">
      <w:pPr>
        <w:pStyle w:val="Commentaire"/>
      </w:pPr>
      <w:r>
        <w:t>S.C. Lewis et al. (2019)</w:t>
      </w:r>
    </w:p>
    <w:p w14:paraId="7F414B34" w14:textId="180DC15E" w:rsidR="00A26296" w:rsidRDefault="00A26296">
      <w:pPr>
        <w:pStyle w:val="Commentaire"/>
      </w:pPr>
      <w:r>
        <w:t>(S.C. Lewis et al., 2019)</w:t>
      </w:r>
    </w:p>
  </w:comment>
  <w:comment w:id="2317" w:author="Robin Matthews" w:date="2021-07-13T14:25:00Z" w:initials="RM">
    <w:p w14:paraId="123744D0" w14:textId="77777777" w:rsidR="00A26296" w:rsidRDefault="00A26296">
      <w:pPr>
        <w:pStyle w:val="Commentaire"/>
      </w:pPr>
      <w:r>
        <w:rPr>
          <w:rStyle w:val="Marquedecommentaire"/>
        </w:rPr>
        <w:annotationRef/>
      </w:r>
      <w:r>
        <w:t>Not found:</w:t>
      </w:r>
    </w:p>
    <w:p w14:paraId="54C78BC2" w14:textId="77777777" w:rsidR="00A26296" w:rsidRDefault="00A26296">
      <w:pPr>
        <w:pStyle w:val="Commentaire"/>
      </w:pPr>
      <w:r>
        <w:t>K. Xiao et al., 2018</w:t>
      </w:r>
    </w:p>
    <w:p w14:paraId="4CEE2E56" w14:textId="77777777" w:rsidR="00A26296" w:rsidRDefault="00A26296">
      <w:pPr>
        <w:pStyle w:val="Commentaire"/>
      </w:pPr>
    </w:p>
    <w:p w14:paraId="54421764" w14:textId="77777777" w:rsidR="00A26296" w:rsidRDefault="00A26296">
      <w:pPr>
        <w:pStyle w:val="Commentaire"/>
      </w:pPr>
      <w:r>
        <w:t>Extra stuff:</w:t>
      </w:r>
    </w:p>
    <w:p w14:paraId="30D61BAD" w14:textId="77777777" w:rsidR="00A26296" w:rsidRDefault="00A26296">
      <w:pPr>
        <w:pStyle w:val="Commentaire"/>
      </w:pPr>
      <w:r>
        <w:t>(; ; ; Xiao et al., 2018a; ; ; )</w:t>
      </w:r>
    </w:p>
    <w:p w14:paraId="45753799" w14:textId="77777777" w:rsidR="00A26296" w:rsidRDefault="00A26296">
      <w:pPr>
        <w:pStyle w:val="Commentaire"/>
      </w:pPr>
    </w:p>
    <w:p w14:paraId="60A00E0B" w14:textId="77777777" w:rsidR="00A26296" w:rsidRDefault="00A26296">
      <w:pPr>
        <w:pStyle w:val="Commentaire"/>
      </w:pPr>
      <w:r>
        <w:t>Correct:</w:t>
      </w:r>
    </w:p>
    <w:p w14:paraId="57A58F7D" w14:textId="7747B7D9" w:rsidR="00A26296" w:rsidRDefault="00A26296">
      <w:pPr>
        <w:pStyle w:val="Commentaire"/>
      </w:pPr>
      <w:r>
        <w:t>(Shukla et al., 2015; Udall and Overpeck, 2017; Ficklin et al., 2018; K. Xiao et al., 2018; Glas et al., 2019; Martin et al., 2020; Milly and Dunne, 2020)</w:t>
      </w:r>
    </w:p>
  </w:comment>
  <w:comment w:id="2320" w:author="Robin Matthews" w:date="2021-07-13T14:25:00Z" w:initials="RM">
    <w:p w14:paraId="189CD2E3" w14:textId="77777777" w:rsidR="00A26296" w:rsidRDefault="00A26296">
      <w:pPr>
        <w:pStyle w:val="Commentaire"/>
      </w:pPr>
      <w:r>
        <w:rPr>
          <w:rStyle w:val="Marquedecommentaire"/>
        </w:rPr>
        <w:annotationRef/>
      </w:r>
      <w:r>
        <w:t>Not found:</w:t>
      </w:r>
    </w:p>
    <w:p w14:paraId="34C8B1D7" w14:textId="77777777" w:rsidR="00A26296" w:rsidRDefault="00A26296">
      <w:pPr>
        <w:pStyle w:val="Commentaire"/>
      </w:pPr>
      <w:r>
        <w:t>Y. Liu et al., 2016</w:t>
      </w:r>
    </w:p>
    <w:p w14:paraId="56C376AC" w14:textId="77777777" w:rsidR="00A26296" w:rsidRDefault="00A26296">
      <w:pPr>
        <w:pStyle w:val="Commentaire"/>
      </w:pPr>
    </w:p>
    <w:p w14:paraId="2AED0E09" w14:textId="77777777" w:rsidR="00A26296" w:rsidRDefault="00A26296">
      <w:pPr>
        <w:pStyle w:val="Commentaire"/>
      </w:pPr>
      <w:r>
        <w:t>Extra stuff:</w:t>
      </w:r>
    </w:p>
    <w:p w14:paraId="2F56817D" w14:textId="77777777" w:rsidR="00A26296" w:rsidRDefault="00A26296">
      <w:pPr>
        <w:pStyle w:val="Commentaire"/>
      </w:pPr>
      <w:r>
        <w:t>(Liu et al., 2016b; )</w:t>
      </w:r>
    </w:p>
    <w:p w14:paraId="6D0F5055" w14:textId="77777777" w:rsidR="00A26296" w:rsidRDefault="00A26296">
      <w:pPr>
        <w:pStyle w:val="Commentaire"/>
      </w:pPr>
    </w:p>
    <w:p w14:paraId="63A1BAFB" w14:textId="77777777" w:rsidR="00A26296" w:rsidRDefault="00A26296">
      <w:pPr>
        <w:pStyle w:val="Commentaire"/>
      </w:pPr>
      <w:r>
        <w:t>Correct:</w:t>
      </w:r>
    </w:p>
    <w:p w14:paraId="01B6FA8B" w14:textId="4E8F0846" w:rsidR="00A26296" w:rsidRDefault="00A26296">
      <w:pPr>
        <w:pStyle w:val="Commentaire"/>
      </w:pPr>
      <w:r>
        <w:t>(Y. Liu et al., 2016; Mohammed and Scholz, 2016)</w:t>
      </w:r>
    </w:p>
  </w:comment>
  <w:comment w:id="2325" w:author="Robin Matthews" w:date="2021-07-13T14:25:00Z" w:initials="RM">
    <w:p w14:paraId="34D1AEA7" w14:textId="77777777" w:rsidR="00A26296" w:rsidRDefault="00A26296">
      <w:pPr>
        <w:pStyle w:val="Commentaire"/>
      </w:pPr>
      <w:r>
        <w:rPr>
          <w:rStyle w:val="Marquedecommentaire"/>
        </w:rPr>
        <w:annotationRef/>
      </w:r>
      <w:r>
        <w:t>Extra stuff:</w:t>
      </w:r>
    </w:p>
    <w:p w14:paraId="2DB07C9E" w14:textId="77777777" w:rsidR="00A26296" w:rsidRDefault="00A26296">
      <w:pPr>
        <w:pStyle w:val="Commentaire"/>
      </w:pPr>
      <w:r>
        <w:t xml:space="preserve">(; ; </w:t>
      </w:r>
    </w:p>
    <w:p w14:paraId="10D3303C" w14:textId="77777777" w:rsidR="00A26296" w:rsidRDefault="00A26296">
      <w:pPr>
        <w:pStyle w:val="Commentaire"/>
      </w:pPr>
    </w:p>
    <w:p w14:paraId="1B14C561" w14:textId="77777777" w:rsidR="00A26296" w:rsidRDefault="00A26296">
      <w:pPr>
        <w:pStyle w:val="Commentaire"/>
      </w:pPr>
      <w:r>
        <w:t>Correct:</w:t>
      </w:r>
    </w:p>
    <w:p w14:paraId="6EF6241D" w14:textId="06E4DD27" w:rsidR="00A26296" w:rsidRDefault="00A26296">
      <w:pPr>
        <w:pStyle w:val="Commentaire"/>
      </w:pPr>
      <w:r>
        <w:t>(Teuling et al., 2019; Vicente-Serrano et al., 2019)</w:t>
      </w:r>
    </w:p>
  </w:comment>
  <w:comment w:id="2331" w:author="Robin Matthews" w:date="2021-07-13T14:25:00Z" w:initials="RM">
    <w:p w14:paraId="2180C408" w14:textId="77777777" w:rsidR="00A26296" w:rsidRDefault="00A26296">
      <w:pPr>
        <w:pStyle w:val="Commentaire"/>
      </w:pPr>
      <w:r>
        <w:rPr>
          <w:rStyle w:val="Marquedecommentaire"/>
        </w:rPr>
        <w:annotationRef/>
      </w:r>
      <w:r>
        <w:t>Not found:</w:t>
      </w:r>
    </w:p>
    <w:p w14:paraId="1DD16878" w14:textId="77777777" w:rsidR="00A26296" w:rsidRDefault="00A26296">
      <w:pPr>
        <w:pStyle w:val="Commentaire"/>
      </w:pPr>
      <w:r>
        <w:t>Z. Li et al.</w:t>
      </w:r>
    </w:p>
    <w:p w14:paraId="20DD02A2" w14:textId="77777777" w:rsidR="00A26296" w:rsidRDefault="00A26296">
      <w:pPr>
        <w:pStyle w:val="Commentaire"/>
      </w:pPr>
    </w:p>
    <w:p w14:paraId="6C11DBC3" w14:textId="77777777" w:rsidR="00A26296" w:rsidRDefault="00A26296">
      <w:pPr>
        <w:pStyle w:val="Commentaire"/>
      </w:pPr>
      <w:r>
        <w:t>Extra stuff:</w:t>
      </w:r>
    </w:p>
    <w:p w14:paraId="27CC2AFE" w14:textId="77777777" w:rsidR="00A26296" w:rsidRDefault="00A26296">
      <w:pPr>
        <w:pStyle w:val="Commentaire"/>
      </w:pPr>
      <w:r>
        <w:t>Li et al. ()</w:t>
      </w:r>
    </w:p>
    <w:p w14:paraId="5B75C7E3" w14:textId="77777777" w:rsidR="00A26296" w:rsidRDefault="00A26296">
      <w:pPr>
        <w:pStyle w:val="Commentaire"/>
      </w:pPr>
    </w:p>
    <w:p w14:paraId="2EADAD88" w14:textId="77777777" w:rsidR="00A26296" w:rsidRDefault="00A26296">
      <w:pPr>
        <w:pStyle w:val="Commentaire"/>
      </w:pPr>
      <w:r>
        <w:t>Correct:</w:t>
      </w:r>
    </w:p>
    <w:p w14:paraId="5600B211" w14:textId="77777777" w:rsidR="00A26296" w:rsidRDefault="00A26296">
      <w:pPr>
        <w:pStyle w:val="Commentaire"/>
      </w:pPr>
      <w:r>
        <w:t>Z. Li et al. (2017)</w:t>
      </w:r>
    </w:p>
    <w:p w14:paraId="63C95E46" w14:textId="73BC2511" w:rsidR="00A26296" w:rsidRDefault="00A26296">
      <w:pPr>
        <w:pStyle w:val="Commentaire"/>
      </w:pPr>
      <w:r>
        <w:t>(Z. Li et al., 2017)</w:t>
      </w:r>
    </w:p>
  </w:comment>
  <w:comment w:id="2337" w:author="Robin Matthews" w:date="2021-07-13T14:26:00Z" w:initials="RM">
    <w:p w14:paraId="6FC15469" w14:textId="77777777" w:rsidR="00A26296" w:rsidRDefault="00A26296">
      <w:pPr>
        <w:pStyle w:val="Commentaire"/>
      </w:pPr>
      <w:r>
        <w:rPr>
          <w:rStyle w:val="Marquedecommentaire"/>
        </w:rPr>
        <w:annotationRef/>
      </w:r>
      <w:r>
        <w:t>Not found:</w:t>
      </w:r>
    </w:p>
    <w:p w14:paraId="5F1BDE40" w14:textId="77777777" w:rsidR="00A26296" w:rsidRDefault="00A26296">
      <w:pPr>
        <w:pStyle w:val="Commentaire"/>
      </w:pPr>
      <w:r>
        <w:t>L. Zhang et al.</w:t>
      </w:r>
    </w:p>
    <w:p w14:paraId="28CD3EA4" w14:textId="77777777" w:rsidR="00A26296" w:rsidRDefault="00A26296">
      <w:pPr>
        <w:pStyle w:val="Commentaire"/>
      </w:pPr>
    </w:p>
    <w:p w14:paraId="55E397A8" w14:textId="77777777" w:rsidR="00A26296" w:rsidRDefault="00A26296">
      <w:pPr>
        <w:pStyle w:val="Commentaire"/>
      </w:pPr>
      <w:r>
        <w:t>Extra stuff:</w:t>
      </w:r>
    </w:p>
    <w:p w14:paraId="3E1D0204" w14:textId="77777777" w:rsidR="00A26296" w:rsidRDefault="00A26296">
      <w:pPr>
        <w:pStyle w:val="Commentaire"/>
      </w:pPr>
      <w:r>
        <w:t>Zhang et al. ()</w:t>
      </w:r>
    </w:p>
    <w:p w14:paraId="1D333210" w14:textId="77777777" w:rsidR="00A26296" w:rsidRDefault="00A26296">
      <w:pPr>
        <w:pStyle w:val="Commentaire"/>
      </w:pPr>
    </w:p>
    <w:p w14:paraId="39348834" w14:textId="77777777" w:rsidR="00A26296" w:rsidRDefault="00A26296">
      <w:pPr>
        <w:pStyle w:val="Commentaire"/>
      </w:pPr>
      <w:r>
        <w:t>Correct:</w:t>
      </w:r>
    </w:p>
    <w:p w14:paraId="2CB872D5" w14:textId="77777777" w:rsidR="00A26296" w:rsidRDefault="00A26296">
      <w:pPr>
        <w:pStyle w:val="Commentaire"/>
      </w:pPr>
      <w:r>
        <w:t>L. Zhang et al. (2020)</w:t>
      </w:r>
    </w:p>
    <w:p w14:paraId="48F90809" w14:textId="3B1A160B" w:rsidR="00A26296" w:rsidRDefault="00A26296">
      <w:pPr>
        <w:pStyle w:val="Commentaire"/>
      </w:pPr>
      <w:r>
        <w:t>(L. Zhang et al., 2020)</w:t>
      </w:r>
    </w:p>
  </w:comment>
  <w:comment w:id="2351" w:author="Robin Matthews" w:date="2021-07-13T14:26:00Z" w:initials="RM">
    <w:p w14:paraId="24892D45" w14:textId="77777777" w:rsidR="00A26296" w:rsidRDefault="00A26296">
      <w:pPr>
        <w:pStyle w:val="Commentaire"/>
      </w:pPr>
      <w:r>
        <w:rPr>
          <w:rStyle w:val="Marquedecommentaire"/>
        </w:rPr>
        <w:annotationRef/>
      </w:r>
      <w:r>
        <w:t>Extra stuff:</w:t>
      </w:r>
    </w:p>
    <w:p w14:paraId="68484D63" w14:textId="77777777" w:rsidR="00A26296" w:rsidRDefault="00A26296">
      <w:pPr>
        <w:pStyle w:val="Commentaire"/>
      </w:pPr>
      <w:r>
        <w:t>(; ; ; ; Chapter 5, Cross-Chapter Box 5.1)</w:t>
      </w:r>
    </w:p>
    <w:p w14:paraId="49E4FE0D" w14:textId="77777777" w:rsidR="00A26296" w:rsidRDefault="00A26296">
      <w:pPr>
        <w:pStyle w:val="Commentaire"/>
      </w:pPr>
    </w:p>
    <w:p w14:paraId="3A9A1346" w14:textId="77777777" w:rsidR="00A26296" w:rsidRDefault="00A26296">
      <w:pPr>
        <w:pStyle w:val="Commentaire"/>
      </w:pPr>
      <w:r>
        <w:t>Correct:</w:t>
      </w:r>
    </w:p>
    <w:p w14:paraId="74028E5A" w14:textId="43E243AA" w:rsidR="00A26296" w:rsidRDefault="00A26296">
      <w:pPr>
        <w:pStyle w:val="Commentaire"/>
      </w:pPr>
      <w:r>
        <w:t>(Milly and Dunne, 2016; Greve et al., 2019; Mankin et al., 2019; Yang et al., 2020)</w:t>
      </w:r>
    </w:p>
  </w:comment>
  <w:comment w:id="2359" w:author="Robin Matthews" w:date="2021-07-13T14:26:00Z" w:initials="RM">
    <w:p w14:paraId="4A73E243" w14:textId="77777777" w:rsidR="00A26296" w:rsidRDefault="00A26296">
      <w:pPr>
        <w:pStyle w:val="Commentaire"/>
      </w:pPr>
      <w:r>
        <w:rPr>
          <w:rStyle w:val="Marquedecommentaire"/>
        </w:rPr>
        <w:annotationRef/>
      </w:r>
      <w:r>
        <w:t>Not found:</w:t>
      </w:r>
    </w:p>
    <w:p w14:paraId="7A662D1E" w14:textId="77777777" w:rsidR="00A26296" w:rsidRDefault="00A26296">
      <w:pPr>
        <w:pStyle w:val="Commentaire"/>
      </w:pPr>
      <w:r>
        <w:t>2020c</w:t>
      </w:r>
    </w:p>
    <w:p w14:paraId="27841A80" w14:textId="77777777" w:rsidR="00A26296" w:rsidRDefault="00A26296">
      <w:pPr>
        <w:pStyle w:val="Commentaire"/>
      </w:pPr>
    </w:p>
    <w:p w14:paraId="2ABD4E71" w14:textId="77777777" w:rsidR="00A26296" w:rsidRDefault="00A26296">
      <w:pPr>
        <w:pStyle w:val="Commentaire"/>
      </w:pPr>
      <w:r>
        <w:t>Extra stuff:</w:t>
      </w:r>
    </w:p>
    <w:p w14:paraId="63A6C579" w14:textId="77777777" w:rsidR="00A26296" w:rsidRDefault="00A26296">
      <w:pPr>
        <w:pStyle w:val="Commentaire"/>
      </w:pPr>
      <w:r>
        <w:t>(, 2020a)</w:t>
      </w:r>
    </w:p>
    <w:p w14:paraId="69B3C163" w14:textId="77777777" w:rsidR="00A26296" w:rsidRDefault="00A26296">
      <w:pPr>
        <w:pStyle w:val="Commentaire"/>
      </w:pPr>
    </w:p>
    <w:p w14:paraId="471AFB3C" w14:textId="77777777" w:rsidR="00A26296" w:rsidRDefault="00A26296">
      <w:pPr>
        <w:pStyle w:val="Commentaire"/>
      </w:pPr>
      <w:r>
        <w:t>Correct:</w:t>
      </w:r>
    </w:p>
    <w:p w14:paraId="34D588E1" w14:textId="77777777" w:rsidR="00A26296" w:rsidRDefault="00A26296">
      <w:pPr>
        <w:pStyle w:val="Commentaire"/>
      </w:pPr>
      <w:r>
        <w:t>Vicente-Serrano et al. (2020c)</w:t>
      </w:r>
    </w:p>
    <w:p w14:paraId="47B927F3" w14:textId="7EF0EC89" w:rsidR="00A26296" w:rsidRDefault="00A26296">
      <w:pPr>
        <w:pStyle w:val="Commentaire"/>
      </w:pPr>
      <w:r>
        <w:t>(Vicente-Serrano et al., 2020c)</w:t>
      </w:r>
    </w:p>
  </w:comment>
  <w:comment w:id="2364" w:author="Robin Matthews" w:date="2021-07-13T14:26:00Z" w:initials="RM">
    <w:p w14:paraId="3129A73E" w14:textId="77777777" w:rsidR="00A26296" w:rsidRDefault="00A26296">
      <w:pPr>
        <w:pStyle w:val="Commentaire"/>
      </w:pPr>
      <w:r>
        <w:rPr>
          <w:rStyle w:val="Marquedecommentaire"/>
        </w:rPr>
        <w:annotationRef/>
      </w:r>
      <w:r>
        <w:t>Not found:</w:t>
      </w:r>
    </w:p>
    <w:p w14:paraId="2E7A1496" w14:textId="77777777" w:rsidR="00A26296" w:rsidRDefault="00A26296">
      <w:pPr>
        <w:pStyle w:val="Commentaire"/>
      </w:pPr>
      <w:r>
        <w:t>L. Xu et al., 2019</w:t>
      </w:r>
    </w:p>
    <w:p w14:paraId="4091A037" w14:textId="77777777" w:rsidR="00A26296" w:rsidRDefault="00A26296">
      <w:pPr>
        <w:pStyle w:val="Commentaire"/>
      </w:pPr>
    </w:p>
    <w:p w14:paraId="2720F733" w14:textId="77777777" w:rsidR="00A26296" w:rsidRDefault="00A26296">
      <w:pPr>
        <w:pStyle w:val="Commentaire"/>
      </w:pPr>
      <w:r>
        <w:t>Extra stuff:</w:t>
      </w:r>
    </w:p>
    <w:p w14:paraId="4F84361C" w14:textId="77777777" w:rsidR="00A26296" w:rsidRDefault="00A26296">
      <w:pPr>
        <w:pStyle w:val="Commentaire"/>
      </w:pPr>
      <w:r>
        <w:t>; ; Xu et al., 2019a)</w:t>
      </w:r>
    </w:p>
    <w:p w14:paraId="5003009C" w14:textId="77777777" w:rsidR="00A26296" w:rsidRDefault="00A26296">
      <w:pPr>
        <w:pStyle w:val="Commentaire"/>
      </w:pPr>
    </w:p>
    <w:p w14:paraId="62F85179" w14:textId="77777777" w:rsidR="00A26296" w:rsidRDefault="00A26296">
      <w:pPr>
        <w:pStyle w:val="Commentaire"/>
      </w:pPr>
      <w:r>
        <w:t>Correct:</w:t>
      </w:r>
    </w:p>
    <w:p w14:paraId="017964DF" w14:textId="6B5A7E00" w:rsidR="00A26296" w:rsidRDefault="00A26296">
      <w:pPr>
        <w:pStyle w:val="Commentaire"/>
      </w:pPr>
      <w:r>
        <w:t>(Wartenburger et al., 2017; Greve et al., 2018; L. Xu et al., 2019)</w:t>
      </w:r>
    </w:p>
  </w:comment>
  <w:comment w:id="2372" w:author="Robin Matthews" w:date="2021-07-13T14:26:00Z" w:initials="RM">
    <w:p w14:paraId="2FC860A3" w14:textId="77777777" w:rsidR="00A26296" w:rsidRDefault="00A26296">
      <w:pPr>
        <w:pStyle w:val="Commentaire"/>
      </w:pPr>
      <w:r>
        <w:rPr>
          <w:rStyle w:val="Marquedecommentaire"/>
        </w:rPr>
        <w:annotationRef/>
      </w:r>
      <w:r>
        <w:t>Not found:</w:t>
      </w:r>
    </w:p>
    <w:p w14:paraId="10071BEA" w14:textId="77777777" w:rsidR="00A26296" w:rsidRDefault="00A26296">
      <w:pPr>
        <w:pStyle w:val="Commentaire"/>
      </w:pPr>
      <w:r>
        <w:t>L. Xu et al., 2019</w:t>
      </w:r>
    </w:p>
    <w:p w14:paraId="0A3A8310" w14:textId="77777777" w:rsidR="00A26296" w:rsidRDefault="00A26296">
      <w:pPr>
        <w:pStyle w:val="Commentaire"/>
      </w:pPr>
    </w:p>
    <w:p w14:paraId="234E2B70" w14:textId="77777777" w:rsidR="00A26296" w:rsidRDefault="00A26296">
      <w:pPr>
        <w:pStyle w:val="Commentaire"/>
      </w:pPr>
      <w:r>
        <w:t>Extra stuff:</w:t>
      </w:r>
    </w:p>
    <w:p w14:paraId="5C2CD671" w14:textId="77777777" w:rsidR="00A26296" w:rsidRDefault="00A26296">
      <w:pPr>
        <w:pStyle w:val="Commentaire"/>
      </w:pPr>
      <w:r>
        <w:t>(; Xu et al., 2019a)</w:t>
      </w:r>
    </w:p>
    <w:p w14:paraId="087A559C" w14:textId="77777777" w:rsidR="00A26296" w:rsidRDefault="00A26296">
      <w:pPr>
        <w:pStyle w:val="Commentaire"/>
      </w:pPr>
    </w:p>
    <w:p w14:paraId="364120FC" w14:textId="77777777" w:rsidR="00A26296" w:rsidRDefault="00A26296">
      <w:pPr>
        <w:pStyle w:val="Commentaire"/>
      </w:pPr>
      <w:r>
        <w:t>Correct:</w:t>
      </w:r>
    </w:p>
    <w:p w14:paraId="0A58CD95" w14:textId="7B9B40C1" w:rsidR="00A26296" w:rsidRDefault="00A26296">
      <w:pPr>
        <w:pStyle w:val="Commentaire"/>
      </w:pPr>
      <w:r>
        <w:t>(Wartenburger et al., 2017; L. Xu et al., 2019)</w:t>
      </w:r>
    </w:p>
  </w:comment>
  <w:comment w:id="2379" w:author="Robin Matthews" w:date="2021-07-13T14:26:00Z" w:initials="RM">
    <w:p w14:paraId="0F44F525" w14:textId="77777777" w:rsidR="00A26296" w:rsidRDefault="00A26296">
      <w:pPr>
        <w:pStyle w:val="Commentaire"/>
      </w:pPr>
      <w:r>
        <w:rPr>
          <w:rStyle w:val="Marquedecommentaire"/>
        </w:rPr>
        <w:annotationRef/>
      </w:r>
      <w:r>
        <w:t>Not found:</w:t>
      </w:r>
    </w:p>
    <w:p w14:paraId="561E36A6" w14:textId="77777777" w:rsidR="00A26296" w:rsidRDefault="00A26296">
      <w:pPr>
        <w:pStyle w:val="Commentaire"/>
      </w:pPr>
      <w:r>
        <w:t>J. Huang et al., 2018</w:t>
      </w:r>
    </w:p>
    <w:p w14:paraId="45CE6290" w14:textId="77777777" w:rsidR="00A26296" w:rsidRDefault="00A26296">
      <w:pPr>
        <w:pStyle w:val="Commentaire"/>
      </w:pPr>
    </w:p>
    <w:p w14:paraId="5F39473C" w14:textId="77777777" w:rsidR="00A26296" w:rsidRDefault="00A26296">
      <w:pPr>
        <w:pStyle w:val="Commentaire"/>
      </w:pPr>
      <w:r>
        <w:t>Extra stuff:</w:t>
      </w:r>
    </w:p>
    <w:p w14:paraId="376A8CFD" w14:textId="77777777" w:rsidR="00A26296" w:rsidRDefault="00A26296">
      <w:pPr>
        <w:pStyle w:val="Commentaire"/>
      </w:pPr>
      <w:r>
        <w:t>(; ; ; Huang et al., 2018a; ; ; ; ; )</w:t>
      </w:r>
    </w:p>
    <w:p w14:paraId="262B9371" w14:textId="77777777" w:rsidR="00A26296" w:rsidRDefault="00A26296">
      <w:pPr>
        <w:pStyle w:val="Commentaire"/>
      </w:pPr>
    </w:p>
    <w:p w14:paraId="2CC2454D" w14:textId="77777777" w:rsidR="00A26296" w:rsidRDefault="00A26296">
      <w:pPr>
        <w:pStyle w:val="Commentaire"/>
      </w:pPr>
      <w:r>
        <w:t>Correct:</w:t>
      </w:r>
    </w:p>
    <w:p w14:paraId="745CF762" w14:textId="1C5BB672" w:rsidR="00A26296" w:rsidRDefault="00A26296">
      <w:pPr>
        <w:pStyle w:val="Commentaire"/>
      </w:pPr>
      <w:r>
        <w:t>(Giorgi et al., 2014; Marengo and Espinoza, 2016; Pinto et al., 2016; J. Huang et al., 2018; Maúre et al., 2018; Nangombe et al., 2018; Tabari and Willems, 2018; Abiodun et al., 2019; Dosio et al., 2019)</w:t>
      </w:r>
    </w:p>
  </w:comment>
  <w:comment w:id="2382" w:author="Robin Matthews" w:date="2021-07-13T14:26:00Z" w:initials="RM">
    <w:p w14:paraId="7355B16F" w14:textId="77777777" w:rsidR="00A26296" w:rsidRDefault="00A26296">
      <w:pPr>
        <w:pStyle w:val="Commentaire"/>
      </w:pPr>
      <w:r>
        <w:rPr>
          <w:rStyle w:val="Marquedecommentaire"/>
        </w:rPr>
        <w:annotationRef/>
      </w:r>
      <w:r>
        <w:t>Not found:</w:t>
      </w:r>
    </w:p>
    <w:p w14:paraId="3CA956FF" w14:textId="77777777" w:rsidR="00A26296" w:rsidRDefault="00A26296">
      <w:pPr>
        <w:pStyle w:val="Commentaire"/>
      </w:pPr>
      <w:r>
        <w:t>Sillmann et al., 2013a</w:t>
      </w:r>
    </w:p>
    <w:p w14:paraId="5FB818EA" w14:textId="77777777" w:rsidR="00A26296" w:rsidRDefault="00A26296">
      <w:pPr>
        <w:pStyle w:val="Commentaire"/>
      </w:pPr>
    </w:p>
    <w:p w14:paraId="13E175FF" w14:textId="77777777" w:rsidR="00A26296" w:rsidRDefault="00A26296">
      <w:pPr>
        <w:pStyle w:val="Commentaire"/>
      </w:pPr>
      <w:r>
        <w:t>Extra stuff:</w:t>
      </w:r>
    </w:p>
    <w:p w14:paraId="65812B67" w14:textId="77777777" w:rsidR="00A26296" w:rsidRDefault="00A26296">
      <w:pPr>
        <w:pStyle w:val="Commentaire"/>
      </w:pPr>
      <w:r>
        <w:t xml:space="preserve">(; ; Sillmann et al., 2013; </w:t>
      </w:r>
    </w:p>
    <w:p w14:paraId="500BA7B8" w14:textId="77777777" w:rsidR="00A26296" w:rsidRDefault="00A26296">
      <w:pPr>
        <w:pStyle w:val="Commentaire"/>
      </w:pPr>
    </w:p>
    <w:p w14:paraId="066BF972" w14:textId="77777777" w:rsidR="00A26296" w:rsidRDefault="00A26296">
      <w:pPr>
        <w:pStyle w:val="Commentaire"/>
      </w:pPr>
      <w:r>
        <w:t>Correct:</w:t>
      </w:r>
    </w:p>
    <w:p w14:paraId="71EB25D5" w14:textId="774D4B73" w:rsidR="00A26296" w:rsidRDefault="00A26296">
      <w:pPr>
        <w:pStyle w:val="Commentaire"/>
      </w:pPr>
      <w:r>
        <w:t>(Sillmann et al., 2013a; Giorgi et al., 2014; Han et al., 2019)</w:t>
      </w:r>
    </w:p>
  </w:comment>
  <w:comment w:id="2389" w:author="Robin Matthews" w:date="2021-07-13T14:26:00Z" w:initials="RM">
    <w:p w14:paraId="088ACA7E" w14:textId="77777777" w:rsidR="00A26296" w:rsidRDefault="00A26296">
      <w:pPr>
        <w:pStyle w:val="Commentaire"/>
      </w:pPr>
      <w:r>
        <w:rPr>
          <w:rStyle w:val="Marquedecommentaire"/>
        </w:rPr>
        <w:annotationRef/>
      </w:r>
      <w:r>
        <w:t>Not found:</w:t>
      </w:r>
    </w:p>
    <w:p w14:paraId="06EDADC1" w14:textId="77777777" w:rsidR="00A26296" w:rsidRDefault="00A26296">
      <w:pPr>
        <w:pStyle w:val="Commentaire"/>
      </w:pPr>
      <w:r>
        <w:t>2014b, 2015, 2018</w:t>
      </w:r>
    </w:p>
    <w:p w14:paraId="24124071" w14:textId="77777777" w:rsidR="00A26296" w:rsidRDefault="00A26296">
      <w:pPr>
        <w:pStyle w:val="Commentaire"/>
      </w:pPr>
    </w:p>
    <w:p w14:paraId="6A05FE5D" w14:textId="77777777" w:rsidR="00A26296" w:rsidRDefault="00A26296">
      <w:pPr>
        <w:pStyle w:val="Commentaire"/>
      </w:pPr>
      <w:r>
        <w:t>Extra stuff:</w:t>
      </w:r>
    </w:p>
    <w:p w14:paraId="1DAD9F3E" w14:textId="77777777" w:rsidR="00A26296" w:rsidRDefault="00A26296">
      <w:pPr>
        <w:pStyle w:val="Commentaire"/>
      </w:pPr>
      <w:r>
        <w:t>(, 2014a, 2015, 2018)</w:t>
      </w:r>
    </w:p>
    <w:p w14:paraId="56EB1234" w14:textId="77777777" w:rsidR="00A26296" w:rsidRDefault="00A26296">
      <w:pPr>
        <w:pStyle w:val="Commentaire"/>
      </w:pPr>
    </w:p>
    <w:p w14:paraId="3AD8ADBC" w14:textId="77777777" w:rsidR="00A26296" w:rsidRDefault="00A26296">
      <w:pPr>
        <w:pStyle w:val="Commentaire"/>
      </w:pPr>
      <w:r>
        <w:t>Correct:</w:t>
      </w:r>
    </w:p>
    <w:p w14:paraId="4F42ED0D" w14:textId="77777777" w:rsidR="00A26296" w:rsidRDefault="00A26296">
      <w:pPr>
        <w:pStyle w:val="Commentaire"/>
      </w:pPr>
      <w:r>
        <w:t>Cai et al. (2014b, 2015, 2018)</w:t>
      </w:r>
    </w:p>
    <w:p w14:paraId="6A229AD3" w14:textId="558CDAFF" w:rsidR="00A26296" w:rsidRDefault="00A26296">
      <w:pPr>
        <w:pStyle w:val="Commentaire"/>
      </w:pPr>
      <w:r>
        <w:t>(Cai et al., 2014b, 2015, 2018)</w:t>
      </w:r>
    </w:p>
  </w:comment>
  <w:comment w:id="2397" w:author="Robin Matthews" w:date="2021-07-13T14:26:00Z" w:initials="RM">
    <w:p w14:paraId="5FF7FF31" w14:textId="77777777" w:rsidR="00A26296" w:rsidRDefault="00A26296">
      <w:pPr>
        <w:pStyle w:val="Commentaire"/>
      </w:pPr>
      <w:r>
        <w:rPr>
          <w:rStyle w:val="Marquedecommentaire"/>
        </w:rPr>
        <w:annotationRef/>
      </w:r>
      <w:r>
        <w:t>Not found:</w:t>
      </w:r>
    </w:p>
    <w:p w14:paraId="2602C37D" w14:textId="77777777" w:rsidR="00A26296" w:rsidRDefault="00A26296">
      <w:pPr>
        <w:pStyle w:val="Commentaire"/>
      </w:pPr>
      <w:r>
        <w:t>Vicente-Serrano et al., 2020a</w:t>
      </w:r>
    </w:p>
    <w:p w14:paraId="02A1FE04" w14:textId="77777777" w:rsidR="00A26296" w:rsidRDefault="00A26296">
      <w:pPr>
        <w:pStyle w:val="Commentaire"/>
      </w:pPr>
    </w:p>
    <w:p w14:paraId="13069185" w14:textId="77777777" w:rsidR="00A26296" w:rsidRDefault="00A26296">
      <w:pPr>
        <w:pStyle w:val="Commentaire"/>
      </w:pPr>
      <w:r>
        <w:t>Extra stuff:</w:t>
      </w:r>
    </w:p>
    <w:p w14:paraId="465CF0B4" w14:textId="77777777" w:rsidR="00A26296" w:rsidRDefault="00A26296">
      <w:pPr>
        <w:pStyle w:val="Commentaire"/>
      </w:pPr>
      <w:r>
        <w:t>(; Vicente-Serrano et al., 2020b)</w:t>
      </w:r>
    </w:p>
    <w:p w14:paraId="4C80D1B1" w14:textId="77777777" w:rsidR="00A26296" w:rsidRDefault="00A26296">
      <w:pPr>
        <w:pStyle w:val="Commentaire"/>
      </w:pPr>
    </w:p>
    <w:p w14:paraId="6E8687EA" w14:textId="77777777" w:rsidR="00A26296" w:rsidRDefault="00A26296">
      <w:pPr>
        <w:pStyle w:val="Commentaire"/>
      </w:pPr>
      <w:r>
        <w:t>Correct:</w:t>
      </w:r>
    </w:p>
    <w:p w14:paraId="7DC8F37B" w14:textId="3A191877" w:rsidR="00A26296" w:rsidRDefault="00A26296">
      <w:pPr>
        <w:pStyle w:val="Commentaire"/>
      </w:pPr>
      <w:r>
        <w:t>(Scheff and Frierson, 2015; Vicente-Serrano et al., 2020a)</w:t>
      </w:r>
    </w:p>
  </w:comment>
  <w:comment w:id="2402" w:author="Robin Matthews" w:date="2021-07-13T14:26:00Z" w:initials="RM">
    <w:p w14:paraId="15C05167" w14:textId="77777777" w:rsidR="00A26296" w:rsidRDefault="00A26296">
      <w:pPr>
        <w:pStyle w:val="Commentaire"/>
      </w:pPr>
      <w:r>
        <w:rPr>
          <w:rStyle w:val="Marquedecommentaire"/>
        </w:rPr>
        <w:annotationRef/>
      </w:r>
      <w:r>
        <w:t>Extra stuff:</w:t>
      </w:r>
    </w:p>
    <w:p w14:paraId="229E9A94" w14:textId="77777777" w:rsidR="00A26296" w:rsidRDefault="00A26296">
      <w:pPr>
        <w:pStyle w:val="Commentaire"/>
      </w:pPr>
      <w:r>
        <w:t>; ; ; ; ; ; )</w:t>
      </w:r>
    </w:p>
    <w:p w14:paraId="523B0DDB" w14:textId="77777777" w:rsidR="00A26296" w:rsidRDefault="00A26296">
      <w:pPr>
        <w:pStyle w:val="Commentaire"/>
      </w:pPr>
    </w:p>
    <w:p w14:paraId="1F8F7D45" w14:textId="77777777" w:rsidR="00A26296" w:rsidRDefault="00A26296">
      <w:pPr>
        <w:pStyle w:val="Commentaire"/>
      </w:pPr>
      <w:r>
        <w:t>Correct:</w:t>
      </w:r>
    </w:p>
    <w:p w14:paraId="2469E53A" w14:textId="5EC58633" w:rsidR="00A26296" w:rsidRDefault="00A26296">
      <w:pPr>
        <w:pStyle w:val="Commentaire"/>
      </w:pPr>
      <w:r>
        <w:t>(Roderick et al., 2015; Milly and Dunne, 2016; Swann et al., 2016; Greve et al., 2017; Scheff et al., 2017; Lemordant et al., 2018; Swann, 2018)</w:t>
      </w:r>
    </w:p>
  </w:comment>
  <w:comment w:id="2410" w:author="Robin Matthews" w:date="2021-07-13T14:26:00Z" w:initials="RM">
    <w:p w14:paraId="54ADDDE7" w14:textId="77777777" w:rsidR="00A26296" w:rsidRDefault="00A26296">
      <w:pPr>
        <w:pStyle w:val="Commentaire"/>
      </w:pPr>
      <w:r>
        <w:rPr>
          <w:rStyle w:val="Marquedecommentaire"/>
        </w:rPr>
        <w:annotationRef/>
      </w:r>
      <w:r>
        <w:t>Not found:</w:t>
      </w:r>
    </w:p>
    <w:p w14:paraId="4624A86D" w14:textId="77777777" w:rsidR="00A26296" w:rsidRDefault="00A26296">
      <w:pPr>
        <w:pStyle w:val="Commentaire"/>
      </w:pPr>
      <w:r>
        <w:t>Z. Xu et al., 2016</w:t>
      </w:r>
    </w:p>
    <w:p w14:paraId="45D4C619" w14:textId="77777777" w:rsidR="00A26296" w:rsidRDefault="00A26296">
      <w:pPr>
        <w:pStyle w:val="Commentaire"/>
      </w:pPr>
    </w:p>
    <w:p w14:paraId="0CD0C8B8" w14:textId="77777777" w:rsidR="00A26296" w:rsidRDefault="00A26296">
      <w:pPr>
        <w:pStyle w:val="Commentaire"/>
      </w:pPr>
      <w:r>
        <w:t>Extra stuff:</w:t>
      </w:r>
    </w:p>
    <w:p w14:paraId="5D8E5EA7" w14:textId="77777777" w:rsidR="00A26296" w:rsidRDefault="00A26296">
      <w:pPr>
        <w:pStyle w:val="Commentaire"/>
      </w:pPr>
      <w:r>
        <w:t>(Xu et al., 2016b; ; )</w:t>
      </w:r>
    </w:p>
    <w:p w14:paraId="48FFFE85" w14:textId="77777777" w:rsidR="00A26296" w:rsidRDefault="00A26296">
      <w:pPr>
        <w:pStyle w:val="Commentaire"/>
      </w:pPr>
    </w:p>
    <w:p w14:paraId="252A2677" w14:textId="77777777" w:rsidR="00A26296" w:rsidRDefault="00A26296">
      <w:pPr>
        <w:pStyle w:val="Commentaire"/>
      </w:pPr>
      <w:r>
        <w:t>Correct:</w:t>
      </w:r>
    </w:p>
    <w:p w14:paraId="1A27706E" w14:textId="5D125E7F" w:rsidR="00A26296" w:rsidRDefault="00A26296">
      <w:pPr>
        <w:pStyle w:val="Commentaire"/>
      </w:pPr>
      <w:r>
        <w:t>(Z. Xu et al., 2016; Menezes-Silva et al., 2019; Grossiord et al., 2020)</w:t>
      </w:r>
    </w:p>
  </w:comment>
  <w:comment w:id="2413" w:author="Robin Matthews" w:date="2021-07-13T14:26:00Z" w:initials="RM">
    <w:p w14:paraId="2CC54273" w14:textId="77777777" w:rsidR="00A26296" w:rsidRDefault="00A26296">
      <w:pPr>
        <w:pStyle w:val="Commentaire"/>
      </w:pPr>
      <w:r>
        <w:rPr>
          <w:rStyle w:val="Marquedecommentaire"/>
        </w:rPr>
        <w:annotationRef/>
      </w:r>
      <w:r>
        <w:t>Extra stuff:</w:t>
      </w:r>
    </w:p>
    <w:p w14:paraId="712D04B1" w14:textId="77777777" w:rsidR="00A26296" w:rsidRDefault="00A26296">
      <w:pPr>
        <w:pStyle w:val="Commentaire"/>
      </w:pPr>
      <w:r>
        <w:t>(; ; Chapter 5, Cross-Chapter Box 5.1)</w:t>
      </w:r>
    </w:p>
    <w:p w14:paraId="678CDC90" w14:textId="77777777" w:rsidR="00A26296" w:rsidRDefault="00A26296">
      <w:pPr>
        <w:pStyle w:val="Commentaire"/>
      </w:pPr>
    </w:p>
    <w:p w14:paraId="031E39A5" w14:textId="77777777" w:rsidR="00A26296" w:rsidRDefault="00A26296">
      <w:pPr>
        <w:pStyle w:val="Commentaire"/>
      </w:pPr>
      <w:r>
        <w:t>Correct:</w:t>
      </w:r>
    </w:p>
    <w:p w14:paraId="1670D72E" w14:textId="399628A3" w:rsidR="00A26296" w:rsidRDefault="00A26296">
      <w:pPr>
        <w:pStyle w:val="Commentaire"/>
      </w:pPr>
      <w:r>
        <w:t>(Mankin et al., 2019; Menezes-Silva et al., 2019)</w:t>
      </w:r>
    </w:p>
  </w:comment>
  <w:comment w:id="2418" w:author="Robin Matthews" w:date="2021-07-13T14:26:00Z" w:initials="RM">
    <w:p w14:paraId="2A855BAC" w14:textId="77777777" w:rsidR="00A26296" w:rsidRDefault="00A26296">
      <w:pPr>
        <w:pStyle w:val="Commentaire"/>
      </w:pPr>
      <w:r>
        <w:rPr>
          <w:rStyle w:val="Marquedecommentaire"/>
        </w:rPr>
        <w:annotationRef/>
      </w:r>
      <w:r>
        <w:t>Not found:</w:t>
      </w:r>
    </w:p>
    <w:p w14:paraId="6ED91F6D" w14:textId="77777777" w:rsidR="00A26296" w:rsidRDefault="00A26296">
      <w:pPr>
        <w:pStyle w:val="Commentaire"/>
      </w:pPr>
      <w:r>
        <w:t>Z. Xu et al., 2016</w:t>
      </w:r>
    </w:p>
    <w:p w14:paraId="43A2CFAB" w14:textId="77777777" w:rsidR="00A26296" w:rsidRDefault="00A26296">
      <w:pPr>
        <w:pStyle w:val="Commentaire"/>
      </w:pPr>
    </w:p>
    <w:p w14:paraId="6EC03468" w14:textId="77777777" w:rsidR="00A26296" w:rsidRDefault="00A26296">
      <w:pPr>
        <w:pStyle w:val="Commentaire"/>
      </w:pPr>
      <w:r>
        <w:t>Extra stuff:</w:t>
      </w:r>
    </w:p>
    <w:p w14:paraId="55569FE3" w14:textId="77777777" w:rsidR="00A26296" w:rsidRDefault="00A26296">
      <w:pPr>
        <w:pStyle w:val="Commentaire"/>
      </w:pPr>
      <w:r>
        <w:t>(; Xu et al., 2016b)</w:t>
      </w:r>
    </w:p>
    <w:p w14:paraId="08BD7961" w14:textId="77777777" w:rsidR="00A26296" w:rsidRDefault="00A26296">
      <w:pPr>
        <w:pStyle w:val="Commentaire"/>
      </w:pPr>
    </w:p>
    <w:p w14:paraId="03815D01" w14:textId="77777777" w:rsidR="00A26296" w:rsidRDefault="00A26296">
      <w:pPr>
        <w:pStyle w:val="Commentaire"/>
      </w:pPr>
      <w:r>
        <w:t>Correct:</w:t>
      </w:r>
    </w:p>
    <w:p w14:paraId="7DF73249" w14:textId="14D99BA6" w:rsidR="00A26296" w:rsidRDefault="00A26296">
      <w:pPr>
        <w:pStyle w:val="Commentaire"/>
      </w:pPr>
      <w:r>
        <w:t>(Allen et al., 2015; Z. Xu et al., 2016)</w:t>
      </w:r>
    </w:p>
  </w:comment>
  <w:comment w:id="2423" w:author="Robin Matthews" w:date="2021-07-13T14:26:00Z" w:initials="RM">
    <w:p w14:paraId="2E23B750" w14:textId="77777777" w:rsidR="00A26296" w:rsidRDefault="00A26296">
      <w:pPr>
        <w:pStyle w:val="Commentaire"/>
      </w:pPr>
      <w:r>
        <w:rPr>
          <w:rStyle w:val="Marquedecommentaire"/>
        </w:rPr>
        <w:annotationRef/>
      </w:r>
      <w:r>
        <w:t>Not found:</w:t>
      </w:r>
    </w:p>
    <w:p w14:paraId="3FDD6D9B" w14:textId="77777777" w:rsidR="00A26296" w:rsidRDefault="00A26296">
      <w:pPr>
        <w:pStyle w:val="Commentaire"/>
      </w:pPr>
      <w:r>
        <w:t>2020a</w:t>
      </w:r>
    </w:p>
    <w:p w14:paraId="41C19043" w14:textId="77777777" w:rsidR="00A26296" w:rsidRDefault="00A26296">
      <w:pPr>
        <w:pStyle w:val="Commentaire"/>
      </w:pPr>
    </w:p>
    <w:p w14:paraId="52F65E51" w14:textId="77777777" w:rsidR="00A26296" w:rsidRDefault="00A26296">
      <w:pPr>
        <w:pStyle w:val="Commentaire"/>
      </w:pPr>
      <w:r>
        <w:t>Extra stuff:</w:t>
      </w:r>
    </w:p>
    <w:p w14:paraId="55742C7F" w14:textId="77777777" w:rsidR="00A26296" w:rsidRDefault="00A26296">
      <w:pPr>
        <w:pStyle w:val="Commentaire"/>
      </w:pPr>
      <w:r>
        <w:t>(, 2020b)</w:t>
      </w:r>
    </w:p>
    <w:p w14:paraId="65F8C249" w14:textId="77777777" w:rsidR="00A26296" w:rsidRDefault="00A26296">
      <w:pPr>
        <w:pStyle w:val="Commentaire"/>
      </w:pPr>
    </w:p>
    <w:p w14:paraId="74C03B7D" w14:textId="77777777" w:rsidR="00A26296" w:rsidRDefault="00A26296">
      <w:pPr>
        <w:pStyle w:val="Commentaire"/>
      </w:pPr>
      <w:r>
        <w:t>Correct:</w:t>
      </w:r>
    </w:p>
    <w:p w14:paraId="47A5724D" w14:textId="77777777" w:rsidR="00A26296" w:rsidRDefault="00A26296">
      <w:pPr>
        <w:pStyle w:val="Commentaire"/>
      </w:pPr>
      <w:r>
        <w:t>Vicente-Serrano et al. (2020a)</w:t>
      </w:r>
    </w:p>
    <w:p w14:paraId="03A3DFD4" w14:textId="311ECE0A" w:rsidR="00A26296" w:rsidRDefault="00A26296">
      <w:pPr>
        <w:pStyle w:val="Commentaire"/>
      </w:pPr>
      <w:r>
        <w:t>(Vicente-Serrano et al., 2020a)</w:t>
      </w:r>
    </w:p>
  </w:comment>
  <w:comment w:id="2429" w:author="Robin Matthews" w:date="2021-07-13T14:26:00Z" w:initials="RM">
    <w:p w14:paraId="2203E591" w14:textId="77777777" w:rsidR="00A26296" w:rsidRDefault="00A26296">
      <w:pPr>
        <w:pStyle w:val="Commentaire"/>
      </w:pPr>
      <w:r>
        <w:rPr>
          <w:rStyle w:val="Marquedecommentaire"/>
        </w:rPr>
        <w:annotationRef/>
      </w:r>
      <w:r>
        <w:t>Extra stuff:</w:t>
      </w:r>
    </w:p>
    <w:p w14:paraId="06DF809D" w14:textId="77777777" w:rsidR="00A26296" w:rsidRDefault="00A26296">
      <w:pPr>
        <w:pStyle w:val="Commentaire"/>
      </w:pPr>
      <w:r>
        <w:t>(; ; Chapter 8, Section 8.2.2.1)</w:t>
      </w:r>
    </w:p>
    <w:p w14:paraId="4050F4B5" w14:textId="77777777" w:rsidR="00A26296" w:rsidRDefault="00A26296">
      <w:pPr>
        <w:pStyle w:val="Commentaire"/>
      </w:pPr>
    </w:p>
    <w:p w14:paraId="38B1521D" w14:textId="77777777" w:rsidR="00A26296" w:rsidRDefault="00A26296">
      <w:pPr>
        <w:pStyle w:val="Commentaire"/>
      </w:pPr>
      <w:r>
        <w:t>Correct:</w:t>
      </w:r>
    </w:p>
    <w:p w14:paraId="5B7C86B6" w14:textId="05A7F7E2" w:rsidR="00A26296" w:rsidRDefault="00A26296">
      <w:pPr>
        <w:pStyle w:val="Commentaire"/>
      </w:pPr>
      <w:r>
        <w:t>(Orlowsky and Seneviratne, 2013; Dai et al., 2018)</w:t>
      </w:r>
    </w:p>
  </w:comment>
  <w:comment w:id="2432" w:author="Robin Matthews" w:date="2021-07-13T14:26:00Z" w:initials="RM">
    <w:p w14:paraId="2EFADB58" w14:textId="77777777" w:rsidR="00A26296" w:rsidRDefault="00A26296">
      <w:pPr>
        <w:pStyle w:val="Commentaire"/>
      </w:pPr>
      <w:r>
        <w:rPr>
          <w:rStyle w:val="Marquedecommentaire"/>
        </w:rPr>
        <w:annotationRef/>
      </w:r>
      <w:r>
        <w:t>Not found:</w:t>
      </w:r>
    </w:p>
    <w:p w14:paraId="4D70C54D" w14:textId="77777777" w:rsidR="00A26296" w:rsidRDefault="00A26296">
      <w:pPr>
        <w:pStyle w:val="Commentaire"/>
      </w:pPr>
      <w:r>
        <w:t>2014a</w:t>
      </w:r>
    </w:p>
    <w:p w14:paraId="1BEF1EA6" w14:textId="77777777" w:rsidR="00A26296" w:rsidRDefault="00A26296">
      <w:pPr>
        <w:pStyle w:val="Commentaire"/>
      </w:pPr>
    </w:p>
    <w:p w14:paraId="6A618775" w14:textId="77777777" w:rsidR="00A26296" w:rsidRDefault="00A26296">
      <w:pPr>
        <w:pStyle w:val="Commentaire"/>
      </w:pPr>
      <w:r>
        <w:t>Extra stuff:</w:t>
      </w:r>
    </w:p>
    <w:p w14:paraId="3B46341A" w14:textId="77777777" w:rsidR="00A26296" w:rsidRDefault="00A26296">
      <w:pPr>
        <w:pStyle w:val="Commentaire"/>
      </w:pPr>
      <w:r>
        <w:t>(, 2014b)</w:t>
      </w:r>
    </w:p>
    <w:p w14:paraId="16E77ABF" w14:textId="77777777" w:rsidR="00A26296" w:rsidRDefault="00A26296">
      <w:pPr>
        <w:pStyle w:val="Commentaire"/>
      </w:pPr>
    </w:p>
    <w:p w14:paraId="03C5B199" w14:textId="77777777" w:rsidR="00A26296" w:rsidRDefault="00A26296">
      <w:pPr>
        <w:pStyle w:val="Commentaire"/>
      </w:pPr>
      <w:r>
        <w:t>Correct:</w:t>
      </w:r>
    </w:p>
    <w:p w14:paraId="384498B6" w14:textId="77777777" w:rsidR="00A26296" w:rsidRDefault="00A26296">
      <w:pPr>
        <w:pStyle w:val="Commentaire"/>
      </w:pPr>
      <w:r>
        <w:t>Mishra et al. (2014a)</w:t>
      </w:r>
    </w:p>
    <w:p w14:paraId="7D9628FC" w14:textId="3AA34886" w:rsidR="00A26296" w:rsidRDefault="00A26296">
      <w:pPr>
        <w:pStyle w:val="Commentaire"/>
      </w:pPr>
      <w:r>
        <w:t>(Mishra et al., 2014a)</w:t>
      </w:r>
    </w:p>
  </w:comment>
  <w:comment w:id="2437" w:author="Robin Matthews" w:date="2021-07-13T14:26:00Z" w:initials="RM">
    <w:p w14:paraId="66520C47" w14:textId="77777777" w:rsidR="00A26296" w:rsidRDefault="00A26296">
      <w:pPr>
        <w:pStyle w:val="Commentaire"/>
      </w:pPr>
      <w:r>
        <w:rPr>
          <w:rStyle w:val="Marquedecommentaire"/>
        </w:rPr>
        <w:annotationRef/>
      </w:r>
      <w:r>
        <w:t>Not found:</w:t>
      </w:r>
    </w:p>
    <w:p w14:paraId="4F48ED94" w14:textId="77777777" w:rsidR="00A26296" w:rsidRDefault="00A26296">
      <w:pPr>
        <w:pStyle w:val="Commentaire"/>
      </w:pPr>
      <w:r>
        <w:t>2017a</w:t>
      </w:r>
    </w:p>
    <w:p w14:paraId="16C34DB9" w14:textId="77777777" w:rsidR="00A26296" w:rsidRDefault="00A26296">
      <w:pPr>
        <w:pStyle w:val="Commentaire"/>
      </w:pPr>
    </w:p>
    <w:p w14:paraId="7A344612" w14:textId="77777777" w:rsidR="00A26296" w:rsidRDefault="00A26296">
      <w:pPr>
        <w:pStyle w:val="Commentaire"/>
      </w:pPr>
      <w:r>
        <w:t>Extra stuff:</w:t>
      </w:r>
    </w:p>
    <w:p w14:paraId="09E220B0" w14:textId="77777777" w:rsidR="00A26296" w:rsidRDefault="00A26296">
      <w:pPr>
        <w:pStyle w:val="Commentaire"/>
      </w:pPr>
      <w:r>
        <w:t>(, 2017b)</w:t>
      </w:r>
    </w:p>
    <w:p w14:paraId="58182904" w14:textId="77777777" w:rsidR="00A26296" w:rsidRDefault="00A26296">
      <w:pPr>
        <w:pStyle w:val="Commentaire"/>
      </w:pPr>
    </w:p>
    <w:p w14:paraId="091006FA" w14:textId="77777777" w:rsidR="00A26296" w:rsidRDefault="00A26296">
      <w:pPr>
        <w:pStyle w:val="Commentaire"/>
      </w:pPr>
      <w:r>
        <w:t>Correct:</w:t>
      </w:r>
    </w:p>
    <w:p w14:paraId="5D2DEF26" w14:textId="77777777" w:rsidR="00A26296" w:rsidRDefault="00A26296">
      <w:pPr>
        <w:pStyle w:val="Commentaire"/>
      </w:pPr>
      <w:r>
        <w:t>Berg et al. (2017a)</w:t>
      </w:r>
    </w:p>
    <w:p w14:paraId="3CBD7069" w14:textId="463C5D12" w:rsidR="00A26296" w:rsidRDefault="00A26296">
      <w:pPr>
        <w:pStyle w:val="Commentaire"/>
      </w:pPr>
      <w:r>
        <w:t>(Berg et al., 2017a)</w:t>
      </w:r>
    </w:p>
  </w:comment>
  <w:comment w:id="2442" w:author="Robin Matthews" w:date="2021-07-13T14:26:00Z" w:initials="RM">
    <w:p w14:paraId="1224D5AA" w14:textId="77777777" w:rsidR="00A26296" w:rsidRDefault="00A26296">
      <w:pPr>
        <w:pStyle w:val="Commentaire"/>
      </w:pPr>
      <w:r>
        <w:rPr>
          <w:rStyle w:val="Marquedecommentaire"/>
        </w:rPr>
        <w:annotationRef/>
      </w:r>
      <w:r>
        <w:t>Not found:</w:t>
      </w:r>
    </w:p>
    <w:p w14:paraId="0154FCDD" w14:textId="77777777" w:rsidR="00A26296" w:rsidRDefault="00A26296">
      <w:pPr>
        <w:pStyle w:val="Commentaire"/>
      </w:pPr>
      <w:r>
        <w:t>Vicente-Serrano et al., 2020c</w:t>
      </w:r>
    </w:p>
    <w:p w14:paraId="17164272" w14:textId="77777777" w:rsidR="00A26296" w:rsidRDefault="00A26296">
      <w:pPr>
        <w:pStyle w:val="Commentaire"/>
      </w:pPr>
    </w:p>
    <w:p w14:paraId="2E83FF53" w14:textId="77777777" w:rsidR="00A26296" w:rsidRDefault="00A26296">
      <w:pPr>
        <w:pStyle w:val="Commentaire"/>
      </w:pPr>
      <w:r>
        <w:t>Extra stuff:</w:t>
      </w:r>
    </w:p>
    <w:p w14:paraId="6B641D5E" w14:textId="77777777" w:rsidR="00A26296" w:rsidRDefault="00A26296">
      <w:pPr>
        <w:pStyle w:val="Commentaire"/>
      </w:pPr>
      <w:r>
        <w:t>(; Vicente-Serrano et al., 2020a)</w:t>
      </w:r>
    </w:p>
    <w:p w14:paraId="57C02B70" w14:textId="77777777" w:rsidR="00A26296" w:rsidRDefault="00A26296">
      <w:pPr>
        <w:pStyle w:val="Commentaire"/>
      </w:pPr>
    </w:p>
    <w:p w14:paraId="3752158A" w14:textId="77777777" w:rsidR="00A26296" w:rsidRDefault="00A26296">
      <w:pPr>
        <w:pStyle w:val="Commentaire"/>
      </w:pPr>
      <w:r>
        <w:t>Correct:</w:t>
      </w:r>
    </w:p>
    <w:p w14:paraId="09FD55F9" w14:textId="631131D0" w:rsidR="00A26296" w:rsidRDefault="00A26296">
      <w:pPr>
        <w:pStyle w:val="Commentaire"/>
      </w:pPr>
      <w:r>
        <w:t>(Dai et al., 2018; Vicente-Serrano et al., 2020c)</w:t>
      </w:r>
    </w:p>
  </w:comment>
  <w:comment w:id="2445" w:author="Robin Matthews" w:date="2021-07-13T14:26:00Z" w:initials="RM">
    <w:p w14:paraId="37F071C4" w14:textId="77777777" w:rsidR="00A26296" w:rsidRDefault="00A26296">
      <w:pPr>
        <w:pStyle w:val="Commentaire"/>
      </w:pPr>
      <w:r>
        <w:rPr>
          <w:rStyle w:val="Marquedecommentaire"/>
        </w:rPr>
        <w:annotationRef/>
      </w:r>
      <w:r>
        <w:t>Extra stuff:</w:t>
      </w:r>
    </w:p>
    <w:p w14:paraId="7D83B4FB" w14:textId="77777777" w:rsidR="00A26296" w:rsidRDefault="00A26296">
      <w:pPr>
        <w:pStyle w:val="Commentaire"/>
      </w:pPr>
      <w:r>
        <w:t xml:space="preserve">(, ; </w:t>
      </w:r>
    </w:p>
    <w:p w14:paraId="14D99C20" w14:textId="77777777" w:rsidR="00A26296" w:rsidRDefault="00A26296">
      <w:pPr>
        <w:pStyle w:val="Commentaire"/>
      </w:pPr>
    </w:p>
    <w:p w14:paraId="75306BE6" w14:textId="77777777" w:rsidR="00A26296" w:rsidRDefault="00A26296">
      <w:pPr>
        <w:pStyle w:val="Commentaire"/>
      </w:pPr>
      <w:r>
        <w:t>Correct:</w:t>
      </w:r>
    </w:p>
    <w:p w14:paraId="1B3B0313" w14:textId="77777777" w:rsidR="00A26296" w:rsidRDefault="00A26296">
      <w:pPr>
        <w:pStyle w:val="Commentaire"/>
      </w:pPr>
      <w:r>
        <w:t>Lu et al. (2019)</w:t>
      </w:r>
    </w:p>
    <w:p w14:paraId="07533FFC" w14:textId="41F1B4D6" w:rsidR="00A26296" w:rsidRDefault="00A26296">
      <w:pPr>
        <w:pStyle w:val="Commentaire"/>
      </w:pPr>
      <w:r>
        <w:t>(Lu et al., 2019)</w:t>
      </w:r>
    </w:p>
  </w:comment>
  <w:comment w:id="2451" w:author="Robin Matthews" w:date="2021-07-13T14:26:00Z" w:initials="RM">
    <w:p w14:paraId="58C411AC" w14:textId="77777777" w:rsidR="00A26296" w:rsidRDefault="00A26296">
      <w:pPr>
        <w:pStyle w:val="Commentaire"/>
      </w:pPr>
      <w:r>
        <w:rPr>
          <w:rStyle w:val="Marquedecommentaire"/>
        </w:rPr>
        <w:annotationRef/>
      </w:r>
      <w:r>
        <w:t>Not found:</w:t>
      </w:r>
    </w:p>
    <w:p w14:paraId="577F0261" w14:textId="77777777" w:rsidR="00A26296" w:rsidRDefault="00A26296">
      <w:pPr>
        <w:pStyle w:val="Commentaire"/>
      </w:pPr>
      <w:r>
        <w:t>Y. Yang et al., 2018</w:t>
      </w:r>
    </w:p>
    <w:p w14:paraId="7DDB2C69" w14:textId="77777777" w:rsidR="00A26296" w:rsidRDefault="00A26296">
      <w:pPr>
        <w:pStyle w:val="Commentaire"/>
      </w:pPr>
    </w:p>
    <w:p w14:paraId="2E06B471" w14:textId="77777777" w:rsidR="00A26296" w:rsidRDefault="00A26296">
      <w:pPr>
        <w:pStyle w:val="Commentaire"/>
      </w:pPr>
      <w:r>
        <w:t>Extra stuff:</w:t>
      </w:r>
    </w:p>
    <w:p w14:paraId="3FFAF97A" w14:textId="77777777" w:rsidR="00A26296" w:rsidRDefault="00A26296">
      <w:pPr>
        <w:pStyle w:val="Commentaire"/>
      </w:pPr>
      <w:r>
        <w:t>(; ; Yang et al., 2018e)</w:t>
      </w:r>
    </w:p>
    <w:p w14:paraId="63815859" w14:textId="77777777" w:rsidR="00A26296" w:rsidRDefault="00A26296">
      <w:pPr>
        <w:pStyle w:val="Commentaire"/>
      </w:pPr>
    </w:p>
    <w:p w14:paraId="1D794EF1" w14:textId="77777777" w:rsidR="00A26296" w:rsidRDefault="00A26296">
      <w:pPr>
        <w:pStyle w:val="Commentaire"/>
      </w:pPr>
      <w:r>
        <w:t>Correct:</w:t>
      </w:r>
    </w:p>
    <w:p w14:paraId="54EFA1D2" w14:textId="51D64333" w:rsidR="00A26296" w:rsidRDefault="00A26296">
      <w:pPr>
        <w:pStyle w:val="Commentaire"/>
      </w:pPr>
      <w:r>
        <w:t>(Roderick et al., 2015; Greve et al., 2017; Y. Yang et al., 2018)</w:t>
      </w:r>
    </w:p>
  </w:comment>
  <w:comment w:id="2456" w:author="Robin Matthews" w:date="2021-07-13T14:26:00Z" w:initials="RM">
    <w:p w14:paraId="4C1B6975" w14:textId="77777777" w:rsidR="00A26296" w:rsidRDefault="00A26296">
      <w:pPr>
        <w:pStyle w:val="Commentaire"/>
      </w:pPr>
      <w:r>
        <w:rPr>
          <w:rStyle w:val="Marquedecommentaire"/>
        </w:rPr>
        <w:annotationRef/>
      </w:r>
      <w:r>
        <w:t>Not found:</w:t>
      </w:r>
    </w:p>
    <w:p w14:paraId="4FCDA934" w14:textId="77777777" w:rsidR="00A26296" w:rsidRDefault="00A26296">
      <w:pPr>
        <w:pStyle w:val="Commentaire"/>
      </w:pPr>
      <w:r>
        <w:t>Vicente-Serrano et al., 2020c</w:t>
      </w:r>
    </w:p>
    <w:p w14:paraId="1A6F77E1" w14:textId="77777777" w:rsidR="00A26296" w:rsidRDefault="00A26296">
      <w:pPr>
        <w:pStyle w:val="Commentaire"/>
      </w:pPr>
    </w:p>
    <w:p w14:paraId="36F67DD7" w14:textId="77777777" w:rsidR="00A26296" w:rsidRDefault="00A26296">
      <w:pPr>
        <w:pStyle w:val="Commentaire"/>
      </w:pPr>
      <w:r>
        <w:t>Extra stuff:</w:t>
      </w:r>
    </w:p>
    <w:p w14:paraId="0D63848F" w14:textId="77777777" w:rsidR="00A26296" w:rsidRDefault="00A26296">
      <w:pPr>
        <w:pStyle w:val="Commentaire"/>
      </w:pPr>
      <w:r>
        <w:t>(; ; Vicente-Serrano et al., 2020a)</w:t>
      </w:r>
    </w:p>
    <w:p w14:paraId="7F4A84E7" w14:textId="77777777" w:rsidR="00A26296" w:rsidRDefault="00A26296">
      <w:pPr>
        <w:pStyle w:val="Commentaire"/>
      </w:pPr>
    </w:p>
    <w:p w14:paraId="7EE6F413" w14:textId="77777777" w:rsidR="00A26296" w:rsidRDefault="00A26296">
      <w:pPr>
        <w:pStyle w:val="Commentaire"/>
      </w:pPr>
      <w:r>
        <w:t>Correct:</w:t>
      </w:r>
    </w:p>
    <w:p w14:paraId="69429C11" w14:textId="7D2E6726" w:rsidR="00A26296" w:rsidRDefault="00A26296">
      <w:pPr>
        <w:pStyle w:val="Commentaire"/>
      </w:pPr>
      <w:r>
        <w:t>(Wanders and Van Lanen, 2015; Dai et al., 2018; Vicente-Serrano et al., 2020c)</w:t>
      </w:r>
    </w:p>
  </w:comment>
  <w:comment w:id="2461" w:author="Robin Matthews" w:date="2021-07-13T14:26:00Z" w:initials="RM">
    <w:p w14:paraId="00C47BB2" w14:textId="77777777" w:rsidR="00A26296" w:rsidRDefault="00A26296">
      <w:pPr>
        <w:pStyle w:val="Commentaire"/>
      </w:pPr>
      <w:r>
        <w:rPr>
          <w:rStyle w:val="Marquedecommentaire"/>
        </w:rPr>
        <w:annotationRef/>
      </w:r>
      <w:r>
        <w:t>Extra stuff:</w:t>
      </w:r>
    </w:p>
    <w:p w14:paraId="3E7FEC14" w14:textId="77777777" w:rsidR="00A26296" w:rsidRDefault="00A26296">
      <w:pPr>
        <w:pStyle w:val="Commentaire"/>
      </w:pPr>
      <w:r>
        <w:t>; ; ; ; ; ; ; )</w:t>
      </w:r>
    </w:p>
    <w:p w14:paraId="62FB3FD6" w14:textId="77777777" w:rsidR="00A26296" w:rsidRDefault="00A26296">
      <w:pPr>
        <w:pStyle w:val="Commentaire"/>
      </w:pPr>
    </w:p>
    <w:p w14:paraId="60370116" w14:textId="77777777" w:rsidR="00A26296" w:rsidRDefault="00A26296">
      <w:pPr>
        <w:pStyle w:val="Commentaire"/>
      </w:pPr>
      <w:r>
        <w:t>Correct:</w:t>
      </w:r>
    </w:p>
    <w:p w14:paraId="1228C4C4" w14:textId="39318B39" w:rsidR="00A26296" w:rsidRDefault="00A26296">
      <w:pPr>
        <w:pStyle w:val="Commentaire"/>
      </w:pPr>
      <w:r>
        <w:t>(Forzieri et al., 2014; Prudhomme et al., 2014; Giuntoli et al., 2015; Wanders and Van Lanen, 2015; Roudier et al., 2016; Marx et al., 2018; Cook et al., 2019; Zhao et al., 2020)</w:t>
      </w:r>
    </w:p>
  </w:comment>
  <w:comment w:id="2472" w:author="Robin Matthews" w:date="2021-07-13T14:27:00Z" w:initials="RM">
    <w:p w14:paraId="2806D7D6" w14:textId="77777777" w:rsidR="00A26296" w:rsidRDefault="00A26296">
      <w:pPr>
        <w:pStyle w:val="Commentaire"/>
      </w:pPr>
      <w:r>
        <w:rPr>
          <w:rStyle w:val="Marquedecommentaire"/>
        </w:rPr>
        <w:annotationRef/>
      </w:r>
      <w:r>
        <w:t>Extra stuff:</w:t>
      </w:r>
    </w:p>
    <w:p w14:paraId="038DEC10" w14:textId="77777777" w:rsidR="00A26296" w:rsidRDefault="00A26296">
      <w:pPr>
        <w:pStyle w:val="Commentaire"/>
      </w:pPr>
      <w:r>
        <w:t>(; ; ; ; ; ; ; ; Section 11.6.5.2)</w:t>
      </w:r>
    </w:p>
    <w:p w14:paraId="51537C4E" w14:textId="77777777" w:rsidR="00A26296" w:rsidRDefault="00A26296">
      <w:pPr>
        <w:pStyle w:val="Commentaire"/>
      </w:pPr>
    </w:p>
    <w:p w14:paraId="1BD3A884" w14:textId="77777777" w:rsidR="00A26296" w:rsidRDefault="00A26296">
      <w:pPr>
        <w:pStyle w:val="Commentaire"/>
      </w:pPr>
      <w:r>
        <w:t>Correct:</w:t>
      </w:r>
    </w:p>
    <w:p w14:paraId="615A519A" w14:textId="21F4A380" w:rsidR="00A26296" w:rsidRDefault="00A26296">
      <w:pPr>
        <w:pStyle w:val="Commentaire"/>
      </w:pPr>
      <w:r>
        <w:t>(Roderick et al., 2015; Milly and Dunne, 2016; Swann et al., 2016; Lemordant et al., 2018; Scheff, 2018; Swann, 2018; Greve et al., 2019; Yang et al., 2020)</w:t>
      </w:r>
    </w:p>
  </w:comment>
  <w:comment w:id="2477" w:author="Robin Matthews" w:date="2021-07-13T14:27:00Z" w:initials="RM">
    <w:p w14:paraId="6A74A9BE" w14:textId="77777777" w:rsidR="00A26296" w:rsidRDefault="00A26296">
      <w:pPr>
        <w:pStyle w:val="Commentaire"/>
      </w:pPr>
      <w:r>
        <w:rPr>
          <w:rStyle w:val="Marquedecommentaire"/>
        </w:rPr>
        <w:annotationRef/>
      </w:r>
      <w:r>
        <w:t>Extra stuff:</w:t>
      </w:r>
    </w:p>
    <w:p w14:paraId="6C74C005" w14:textId="77777777" w:rsidR="00A26296" w:rsidRDefault="00A26296">
      <w:pPr>
        <w:pStyle w:val="Commentaire"/>
      </w:pPr>
      <w:r>
        <w:t>(; ; Section 11.6.5.2)</w:t>
      </w:r>
    </w:p>
    <w:p w14:paraId="0F147E50" w14:textId="77777777" w:rsidR="00A26296" w:rsidRDefault="00A26296">
      <w:pPr>
        <w:pStyle w:val="Commentaire"/>
      </w:pPr>
    </w:p>
    <w:p w14:paraId="1947A76F" w14:textId="77777777" w:rsidR="00A26296" w:rsidRDefault="00A26296">
      <w:pPr>
        <w:pStyle w:val="Commentaire"/>
      </w:pPr>
      <w:r>
        <w:t>Correct:</w:t>
      </w:r>
    </w:p>
    <w:p w14:paraId="7D339DC4" w14:textId="6CEF104F" w:rsidR="00A26296" w:rsidRDefault="00A26296">
      <w:pPr>
        <w:pStyle w:val="Commentaire"/>
      </w:pPr>
      <w:r>
        <w:t>(Berg et al., 2016; Zhou et al., 2021)</w:t>
      </w:r>
    </w:p>
  </w:comment>
  <w:comment w:id="2482" w:author="Robin Matthews" w:date="2021-07-13T14:27:00Z" w:initials="RM">
    <w:p w14:paraId="40B312C0" w14:textId="77777777" w:rsidR="00A26296" w:rsidRDefault="00A26296">
      <w:pPr>
        <w:pStyle w:val="Commentaire"/>
      </w:pPr>
      <w:r>
        <w:rPr>
          <w:rStyle w:val="Marquedecommentaire"/>
        </w:rPr>
        <w:annotationRef/>
      </w:r>
      <w:r>
        <w:t>Not found:</w:t>
      </w:r>
    </w:p>
    <w:p w14:paraId="15F31534" w14:textId="77777777" w:rsidR="00A26296" w:rsidRDefault="00A26296">
      <w:pPr>
        <w:pStyle w:val="Commentaire"/>
      </w:pPr>
      <w:r>
        <w:t>Vicente-Serrano et al., 2020c</w:t>
      </w:r>
    </w:p>
    <w:p w14:paraId="59EDA733" w14:textId="77777777" w:rsidR="00A26296" w:rsidRDefault="00A26296">
      <w:pPr>
        <w:pStyle w:val="Commentaire"/>
      </w:pPr>
    </w:p>
    <w:p w14:paraId="25070E1E" w14:textId="77777777" w:rsidR="00A26296" w:rsidRDefault="00A26296">
      <w:pPr>
        <w:pStyle w:val="Commentaire"/>
      </w:pPr>
      <w:r>
        <w:t>Extra stuff:</w:t>
      </w:r>
    </w:p>
    <w:p w14:paraId="38025869" w14:textId="77777777" w:rsidR="00A26296" w:rsidRDefault="00A26296">
      <w:pPr>
        <w:pStyle w:val="Commentaire"/>
      </w:pPr>
      <w:r>
        <w:t>(; ; ; ; Vicente-Serrano et al., 2020a)</w:t>
      </w:r>
    </w:p>
    <w:p w14:paraId="0CECABF8" w14:textId="77777777" w:rsidR="00A26296" w:rsidRDefault="00A26296">
      <w:pPr>
        <w:pStyle w:val="Commentaire"/>
      </w:pPr>
    </w:p>
    <w:p w14:paraId="565ED2E2" w14:textId="77777777" w:rsidR="00A26296" w:rsidRDefault="00A26296">
      <w:pPr>
        <w:pStyle w:val="Commentaire"/>
      </w:pPr>
      <w:r>
        <w:t>Correct:</w:t>
      </w:r>
    </w:p>
    <w:p w14:paraId="642AD79C" w14:textId="0ECD1EB7" w:rsidR="00A26296" w:rsidRDefault="00A26296">
      <w:pPr>
        <w:pStyle w:val="Commentaire"/>
      </w:pPr>
      <w:r>
        <w:t>(Dirmeyer et al., 2013; Dai et al., 2018; Lu et al., 2019; Cook et al., 2020; Vicente-Serrano et al., 2020c)</w:t>
      </w:r>
    </w:p>
  </w:comment>
  <w:comment w:id="2488" w:author="Robin Matthews" w:date="2021-07-13T14:27:00Z" w:initials="RM">
    <w:p w14:paraId="04CDE123" w14:textId="77777777" w:rsidR="00A26296" w:rsidRDefault="00A26296">
      <w:pPr>
        <w:pStyle w:val="Commentaire"/>
      </w:pPr>
      <w:r>
        <w:rPr>
          <w:rStyle w:val="Marquedecommentaire"/>
        </w:rPr>
        <w:annotationRef/>
      </w:r>
      <w:r>
        <w:t>Not found:</w:t>
      </w:r>
    </w:p>
    <w:p w14:paraId="408C6259" w14:textId="77777777" w:rsidR="00A26296" w:rsidRDefault="00A26296">
      <w:pPr>
        <w:pStyle w:val="Commentaire"/>
      </w:pPr>
      <w:r>
        <w:t>Chen and Sun, 2017a, b</w:t>
      </w:r>
    </w:p>
    <w:p w14:paraId="48F33884" w14:textId="77777777" w:rsidR="00A26296" w:rsidRDefault="00A26296">
      <w:pPr>
        <w:pStyle w:val="Commentaire"/>
      </w:pPr>
      <w:r>
        <w:t>Vicente-Serrano et al., 2020c</w:t>
      </w:r>
    </w:p>
    <w:p w14:paraId="6DBEEC77" w14:textId="77777777" w:rsidR="00A26296" w:rsidRDefault="00A26296">
      <w:pPr>
        <w:pStyle w:val="Commentaire"/>
      </w:pPr>
    </w:p>
    <w:p w14:paraId="3C571DF8" w14:textId="77777777" w:rsidR="00A26296" w:rsidRDefault="00A26296">
      <w:pPr>
        <w:pStyle w:val="Commentaire"/>
      </w:pPr>
      <w:r>
        <w:t>Extra stuff:</w:t>
      </w:r>
    </w:p>
    <w:p w14:paraId="3A43B987" w14:textId="77777777" w:rsidR="00A26296" w:rsidRDefault="00A26296">
      <w:pPr>
        <w:pStyle w:val="Commentaire"/>
      </w:pPr>
      <w:r>
        <w:t>(; Chen and Sun, 2017a, 2017b; ; ; ; ; ; ; Vicente-Serrano et al., 2020a; ; )</w:t>
      </w:r>
    </w:p>
    <w:p w14:paraId="21B619C3" w14:textId="77777777" w:rsidR="00A26296" w:rsidRDefault="00A26296">
      <w:pPr>
        <w:pStyle w:val="Commentaire"/>
      </w:pPr>
    </w:p>
    <w:p w14:paraId="45E0A306" w14:textId="77777777" w:rsidR="00A26296" w:rsidRDefault="00A26296">
      <w:pPr>
        <w:pStyle w:val="Commentaire"/>
      </w:pPr>
      <w:r>
        <w:t>Correct:</w:t>
      </w:r>
    </w:p>
    <w:p w14:paraId="33D708CA" w14:textId="4B9C93FD" w:rsidR="00A26296" w:rsidRDefault="00A26296">
      <w:pPr>
        <w:pStyle w:val="Commentaire"/>
      </w:pPr>
      <w:r>
        <w:t>(Cook et al., 2014a; Chen and Sun, 2017a, b; Gao et al., 2017b; Lehner et al., 2017; Zhao and Dai, 2017; Dai et al., 2018; Naumann et al., 2018; Potopová et al., 2018; Gu et al., 2020; Vicente-Serrano et al., 2020c; Dai, 2021)</w:t>
      </w:r>
    </w:p>
  </w:comment>
  <w:comment w:id="2500" w:author="Robin Matthews" w:date="2021-07-13T14:27:00Z" w:initials="RM">
    <w:p w14:paraId="3D022437" w14:textId="77777777" w:rsidR="00A26296" w:rsidRDefault="00A26296">
      <w:pPr>
        <w:pStyle w:val="Commentaire"/>
      </w:pPr>
      <w:r>
        <w:rPr>
          <w:rStyle w:val="Marquedecommentaire"/>
        </w:rPr>
        <w:annotationRef/>
      </w:r>
      <w:r>
        <w:t>Extra stuff:</w:t>
      </w:r>
    </w:p>
    <w:p w14:paraId="6BDAD970" w14:textId="77777777" w:rsidR="00A26296" w:rsidRDefault="00A26296">
      <w:pPr>
        <w:pStyle w:val="Commentaire"/>
      </w:pPr>
      <w:r>
        <w:t>(Chapter 2, , )</w:t>
      </w:r>
    </w:p>
    <w:p w14:paraId="0949BF1D" w14:textId="77777777" w:rsidR="00A26296" w:rsidRDefault="00A26296">
      <w:pPr>
        <w:pStyle w:val="Commentaire"/>
      </w:pPr>
    </w:p>
    <w:p w14:paraId="34C88515" w14:textId="77777777" w:rsidR="00A26296" w:rsidRDefault="00A26296">
      <w:pPr>
        <w:pStyle w:val="Commentaire"/>
      </w:pPr>
      <w:r>
        <w:t>Correct:</w:t>
      </w:r>
    </w:p>
    <w:p w14:paraId="06BA59A6" w14:textId="77777777" w:rsidR="00A26296" w:rsidRDefault="00A26296">
      <w:pPr>
        <w:pStyle w:val="Commentaire"/>
      </w:pPr>
      <w:r>
        <w:t>Hartmann et al. (2013)</w:t>
      </w:r>
    </w:p>
    <w:p w14:paraId="5D16C857" w14:textId="360DE808" w:rsidR="00A26296" w:rsidRDefault="00A26296">
      <w:pPr>
        <w:pStyle w:val="Commentaire"/>
      </w:pPr>
      <w:r>
        <w:t>(Hartmann et al., 2013)</w:t>
      </w:r>
    </w:p>
  </w:comment>
  <w:comment w:id="2501" w:author="Robin Matthews" w:date="2021-07-13T14:27:00Z" w:initials="RM">
    <w:p w14:paraId="6A1120BE" w14:textId="77777777" w:rsidR="00A26296" w:rsidRDefault="00A26296">
      <w:pPr>
        <w:pStyle w:val="Commentaire"/>
      </w:pPr>
      <w:r>
        <w:rPr>
          <w:rStyle w:val="Marquedecommentaire"/>
        </w:rPr>
        <w:annotationRef/>
      </w:r>
      <w:r>
        <w:t>Extra stuff:</w:t>
      </w:r>
    </w:p>
    <w:p w14:paraId="6854CF9C" w14:textId="77777777" w:rsidR="00A26296" w:rsidRDefault="00A26296">
      <w:pPr>
        <w:pStyle w:val="Commentaire"/>
      </w:pPr>
      <w:r>
        <w:t>(Chapter 6, , )</w:t>
      </w:r>
    </w:p>
    <w:p w14:paraId="5293B223" w14:textId="77777777" w:rsidR="00A26296" w:rsidRDefault="00A26296">
      <w:pPr>
        <w:pStyle w:val="Commentaire"/>
      </w:pPr>
    </w:p>
    <w:p w14:paraId="504F001E" w14:textId="77777777" w:rsidR="00A26296" w:rsidRDefault="00A26296">
      <w:pPr>
        <w:pStyle w:val="Commentaire"/>
      </w:pPr>
      <w:r>
        <w:t>Correct:</w:t>
      </w:r>
    </w:p>
    <w:p w14:paraId="65115662" w14:textId="77777777" w:rsidR="00A26296" w:rsidRDefault="00A26296">
      <w:pPr>
        <w:pStyle w:val="Commentaire"/>
      </w:pPr>
      <w:r>
        <w:t>Collins et al. (2019)</w:t>
      </w:r>
    </w:p>
    <w:p w14:paraId="5C5C7AD7" w14:textId="652BC93D" w:rsidR="00A26296" w:rsidRDefault="00A26296">
      <w:pPr>
        <w:pStyle w:val="Commentaire"/>
      </w:pPr>
      <w:r>
        <w:t>(Collins et al., 2019)</w:t>
      </w:r>
    </w:p>
  </w:comment>
  <w:comment w:id="2502" w:author="Robin Matthews" w:date="2021-07-13T14:27:00Z" w:initials="RM">
    <w:p w14:paraId="59D9E64D" w14:textId="77777777" w:rsidR="00A26296" w:rsidRDefault="00A26296">
      <w:pPr>
        <w:pStyle w:val="Commentaire"/>
      </w:pPr>
      <w:r>
        <w:rPr>
          <w:rStyle w:val="Marquedecommentaire"/>
        </w:rPr>
        <w:annotationRef/>
      </w:r>
      <w:r>
        <w:t>Extra stuff:</w:t>
      </w:r>
    </w:p>
    <w:p w14:paraId="18DF503E" w14:textId="77777777" w:rsidR="00A26296" w:rsidRDefault="00A26296">
      <w:pPr>
        <w:pStyle w:val="Commentaire"/>
      </w:pPr>
      <w:r>
        <w:t>(Chapter 3, , )</w:t>
      </w:r>
    </w:p>
    <w:p w14:paraId="4D6B6D6B" w14:textId="77777777" w:rsidR="00A26296" w:rsidRDefault="00A26296">
      <w:pPr>
        <w:pStyle w:val="Commentaire"/>
      </w:pPr>
    </w:p>
    <w:p w14:paraId="2B0F1AC3" w14:textId="77777777" w:rsidR="00A26296" w:rsidRDefault="00A26296">
      <w:pPr>
        <w:pStyle w:val="Commentaire"/>
      </w:pPr>
      <w:r>
        <w:t>Correct:</w:t>
      </w:r>
    </w:p>
    <w:p w14:paraId="1325F904" w14:textId="77777777" w:rsidR="00A26296" w:rsidRDefault="00A26296">
      <w:pPr>
        <w:pStyle w:val="Commentaire"/>
      </w:pPr>
      <w:r>
        <w:t>Hoegh-Guldberg et al. (2018)</w:t>
      </w:r>
    </w:p>
    <w:p w14:paraId="11DD27E7" w14:textId="32CEC5AD" w:rsidR="00A26296" w:rsidRDefault="00A26296">
      <w:pPr>
        <w:pStyle w:val="Commentaire"/>
      </w:pPr>
      <w:r>
        <w:t>(Hoegh-Guldberg et al., 2018)</w:t>
      </w:r>
    </w:p>
  </w:comment>
  <w:comment w:id="2513" w:author="Robin Matthews" w:date="2021-07-13T14:27:00Z" w:initials="RM">
    <w:p w14:paraId="0F86DBA0" w14:textId="77777777" w:rsidR="00A26296" w:rsidRDefault="00A26296">
      <w:pPr>
        <w:pStyle w:val="Commentaire"/>
      </w:pPr>
      <w:r>
        <w:rPr>
          <w:rStyle w:val="Marquedecommentaire"/>
        </w:rPr>
        <w:annotationRef/>
      </w:r>
      <w:r>
        <w:t>Extra stuff:</w:t>
      </w:r>
    </w:p>
    <w:p w14:paraId="0D963E8E" w14:textId="77777777" w:rsidR="00A26296" w:rsidRDefault="00A26296">
      <w:pPr>
        <w:pStyle w:val="Commentaire"/>
      </w:pPr>
      <w:r>
        <w:t>(Kishtawal et al. 2012; ; )</w:t>
      </w:r>
    </w:p>
    <w:p w14:paraId="58D96655" w14:textId="77777777" w:rsidR="00A26296" w:rsidRDefault="00A26296">
      <w:pPr>
        <w:pStyle w:val="Commentaire"/>
      </w:pPr>
    </w:p>
    <w:p w14:paraId="1BA304EF" w14:textId="77777777" w:rsidR="00A26296" w:rsidRDefault="00A26296">
      <w:pPr>
        <w:pStyle w:val="Commentaire"/>
      </w:pPr>
      <w:r>
        <w:t>Correct:</w:t>
      </w:r>
    </w:p>
    <w:p w14:paraId="0306A10B" w14:textId="580103D6" w:rsidR="00A26296" w:rsidRDefault="00A26296">
      <w:pPr>
        <w:pStyle w:val="Commentaire"/>
      </w:pPr>
      <w:r>
        <w:t>(Balaguru et al., 2018; Bhatia et al., 2018)</w:t>
      </w:r>
    </w:p>
  </w:comment>
  <w:comment w:id="2514" w:author="Robin Matthews" w:date="2021-07-14T10:03:00Z" w:initials="RM">
    <w:p w14:paraId="566E3AB4" w14:textId="156B8B89" w:rsidR="0012626D" w:rsidRDefault="0012626D">
      <w:pPr>
        <w:pStyle w:val="Commentaire"/>
      </w:pPr>
      <w:r>
        <w:rPr>
          <w:rStyle w:val="Marquedecommentaire"/>
        </w:rPr>
        <w:annotationRef/>
      </w:r>
      <w:r>
        <w:t>Mendeley field missing details for Kishtawal et al. 2012. Provide DOI and I’ll add.</w:t>
      </w:r>
    </w:p>
  </w:comment>
  <w:comment w:id="2515" w:author="Robin Matthews" w:date="2021-07-13T14:27:00Z" w:initials="RM">
    <w:p w14:paraId="70669F42" w14:textId="77777777" w:rsidR="00A26296" w:rsidRDefault="00A26296">
      <w:pPr>
        <w:pStyle w:val="Commentaire"/>
      </w:pPr>
      <w:r>
        <w:rPr>
          <w:rStyle w:val="Marquedecommentaire"/>
        </w:rPr>
        <w:annotationRef/>
      </w:r>
      <w:r>
        <w:t>Extra stuff:</w:t>
      </w:r>
    </w:p>
    <w:p w14:paraId="7D0183BA" w14:textId="77777777" w:rsidR="00A26296" w:rsidRDefault="00A26296">
      <w:pPr>
        <w:pStyle w:val="Commentaire"/>
      </w:pPr>
      <w:r>
        <w:t xml:space="preserve">eastern Australia since the 1800s (, </w:t>
      </w:r>
    </w:p>
    <w:p w14:paraId="0C09EFFC" w14:textId="77777777" w:rsidR="00A26296" w:rsidRDefault="00A26296">
      <w:pPr>
        <w:pStyle w:val="Commentaire"/>
      </w:pPr>
    </w:p>
    <w:p w14:paraId="179C93B4" w14:textId="77777777" w:rsidR="00A26296" w:rsidRDefault="00A26296">
      <w:pPr>
        <w:pStyle w:val="Commentaire"/>
      </w:pPr>
      <w:r>
        <w:t>Correct:</w:t>
      </w:r>
    </w:p>
    <w:p w14:paraId="2D50A968" w14:textId="77777777" w:rsidR="00A26296" w:rsidRDefault="00A26296">
      <w:pPr>
        <w:pStyle w:val="Commentaire"/>
      </w:pPr>
      <w:r>
        <w:t>Callaghan and Power (2011)</w:t>
      </w:r>
    </w:p>
    <w:p w14:paraId="183B2990" w14:textId="0A7FBF58" w:rsidR="00A26296" w:rsidRDefault="00A26296">
      <w:pPr>
        <w:pStyle w:val="Commentaire"/>
      </w:pPr>
      <w:r>
        <w:t>(Callaghan and Power, 2011)</w:t>
      </w:r>
    </w:p>
  </w:comment>
  <w:comment w:id="2525" w:author="Robin Matthews" w:date="2021-07-13T14:27:00Z" w:initials="RM">
    <w:p w14:paraId="3DCB360E" w14:textId="77777777" w:rsidR="00A26296" w:rsidRDefault="00A26296">
      <w:pPr>
        <w:pStyle w:val="Commentaire"/>
      </w:pPr>
      <w:r>
        <w:rPr>
          <w:rStyle w:val="Marquedecommentaire"/>
        </w:rPr>
        <w:annotationRef/>
      </w:r>
      <w:r>
        <w:t>Extra stuff:</w:t>
      </w:r>
    </w:p>
    <w:p w14:paraId="7ADEFDD2" w14:textId="77777777" w:rsidR="00A26296" w:rsidRDefault="00A26296">
      <w:pPr>
        <w:pStyle w:val="Commentaire"/>
      </w:pPr>
      <w:r>
        <w:t xml:space="preserve">(, </w:t>
      </w:r>
    </w:p>
    <w:p w14:paraId="70C6F296" w14:textId="77777777" w:rsidR="00A26296" w:rsidRDefault="00A26296">
      <w:pPr>
        <w:pStyle w:val="Commentaire"/>
      </w:pPr>
    </w:p>
    <w:p w14:paraId="3560F9DC" w14:textId="77777777" w:rsidR="00A26296" w:rsidRDefault="00A26296">
      <w:pPr>
        <w:pStyle w:val="Commentaire"/>
      </w:pPr>
      <w:r>
        <w:t>Correct:</w:t>
      </w:r>
    </w:p>
    <w:p w14:paraId="0CC83B4E" w14:textId="77777777" w:rsidR="00A26296" w:rsidRDefault="00A26296">
      <w:pPr>
        <w:pStyle w:val="Commentaire"/>
      </w:pPr>
      <w:r>
        <w:t>Chand et al. (2019)</w:t>
      </w:r>
    </w:p>
    <w:p w14:paraId="3092A0A9" w14:textId="7897CE63" w:rsidR="00A26296" w:rsidRDefault="00A26296">
      <w:pPr>
        <w:pStyle w:val="Commentaire"/>
      </w:pPr>
      <w:r>
        <w:t>(Chand et al., 2019)</w:t>
      </w:r>
    </w:p>
  </w:comment>
  <w:comment w:id="2526" w:author="Robin Matthews" w:date="2021-07-13T14:27:00Z" w:initials="RM">
    <w:p w14:paraId="629EF58F" w14:textId="77777777" w:rsidR="00A26296" w:rsidRDefault="00A26296">
      <w:pPr>
        <w:pStyle w:val="Commentaire"/>
      </w:pPr>
      <w:r>
        <w:rPr>
          <w:rStyle w:val="Marquedecommentaire"/>
        </w:rPr>
        <w:annotationRef/>
      </w:r>
      <w:r>
        <w:t>Extra stuff:</w:t>
      </w:r>
    </w:p>
    <w:p w14:paraId="22DDD34A" w14:textId="77777777" w:rsidR="00A26296" w:rsidRDefault="00A26296">
      <w:pPr>
        <w:pStyle w:val="Commentaire"/>
      </w:pPr>
      <w:r>
        <w:t>, )</w:t>
      </w:r>
    </w:p>
    <w:p w14:paraId="0DE5FA00" w14:textId="77777777" w:rsidR="00A26296" w:rsidRDefault="00A26296">
      <w:pPr>
        <w:pStyle w:val="Commentaire"/>
      </w:pPr>
    </w:p>
    <w:p w14:paraId="0C0C7881" w14:textId="77777777" w:rsidR="00A26296" w:rsidRDefault="00A26296">
      <w:pPr>
        <w:pStyle w:val="Commentaire"/>
      </w:pPr>
      <w:r>
        <w:t>Correct:</w:t>
      </w:r>
    </w:p>
    <w:p w14:paraId="6729F3FA" w14:textId="77777777" w:rsidR="00A26296" w:rsidRDefault="00A26296">
      <w:pPr>
        <w:pStyle w:val="Commentaire"/>
      </w:pPr>
      <w:r>
        <w:t>Knutson et al. (2019)</w:t>
      </w:r>
    </w:p>
    <w:p w14:paraId="0B2C53EF" w14:textId="4F81AB11" w:rsidR="00A26296" w:rsidRDefault="00A26296">
      <w:pPr>
        <w:pStyle w:val="Commentaire"/>
      </w:pPr>
      <w:r>
        <w:t>(Knutson et al., 2019)</w:t>
      </w:r>
    </w:p>
  </w:comment>
  <w:comment w:id="2527" w:author="Robin Matthews" w:date="2021-07-13T14:27:00Z" w:initials="RM">
    <w:p w14:paraId="5F88E656" w14:textId="77777777" w:rsidR="00A26296" w:rsidRDefault="00A26296">
      <w:pPr>
        <w:pStyle w:val="Commentaire"/>
      </w:pPr>
      <w:r>
        <w:rPr>
          <w:rStyle w:val="Marquedecommentaire"/>
        </w:rPr>
        <w:annotationRef/>
      </w:r>
      <w:r>
        <w:t>Not found:</w:t>
      </w:r>
    </w:p>
    <w:p w14:paraId="768B163A" w14:textId="77777777" w:rsidR="00A26296" w:rsidRDefault="00A26296">
      <w:pPr>
        <w:pStyle w:val="Commentaire"/>
      </w:pPr>
      <w:r>
        <w:t>T.-C. Lee et al.</w:t>
      </w:r>
    </w:p>
    <w:p w14:paraId="52F0CD5F" w14:textId="77777777" w:rsidR="00A26296" w:rsidRDefault="00A26296">
      <w:pPr>
        <w:pStyle w:val="Commentaire"/>
      </w:pPr>
    </w:p>
    <w:p w14:paraId="52E71E22" w14:textId="77777777" w:rsidR="00A26296" w:rsidRDefault="00A26296">
      <w:pPr>
        <w:pStyle w:val="Commentaire"/>
      </w:pPr>
      <w:r>
        <w:t>Extra stuff:</w:t>
      </w:r>
    </w:p>
    <w:p w14:paraId="36E20D4C" w14:textId="77777777" w:rsidR="00A26296" w:rsidRDefault="00A26296">
      <w:pPr>
        <w:pStyle w:val="Commentaire"/>
      </w:pPr>
      <w:r>
        <w:t>(Lee et al., b)</w:t>
      </w:r>
    </w:p>
    <w:p w14:paraId="3B629C30" w14:textId="77777777" w:rsidR="00A26296" w:rsidRDefault="00A26296">
      <w:pPr>
        <w:pStyle w:val="Commentaire"/>
      </w:pPr>
    </w:p>
    <w:p w14:paraId="3E65DBC6" w14:textId="77777777" w:rsidR="00A26296" w:rsidRDefault="00A26296">
      <w:pPr>
        <w:pStyle w:val="Commentaire"/>
      </w:pPr>
      <w:r>
        <w:t>Correct:</w:t>
      </w:r>
    </w:p>
    <w:p w14:paraId="5DDD686E" w14:textId="77777777" w:rsidR="00A26296" w:rsidRDefault="00A26296">
      <w:pPr>
        <w:pStyle w:val="Commentaire"/>
      </w:pPr>
      <w:r>
        <w:t>T.-C. Lee et al. (2020)</w:t>
      </w:r>
    </w:p>
    <w:p w14:paraId="106BAA23" w14:textId="11FC1BB5" w:rsidR="00A26296" w:rsidRDefault="00A26296">
      <w:pPr>
        <w:pStyle w:val="Commentaire"/>
      </w:pPr>
      <w:r>
        <w:t>(T.-C. Lee et al., 2020)</w:t>
      </w:r>
    </w:p>
  </w:comment>
  <w:comment w:id="2533" w:author="Robin Matthews" w:date="2021-07-13T14:27:00Z" w:initials="RM">
    <w:p w14:paraId="0CF1E54E" w14:textId="77777777" w:rsidR="00A26296" w:rsidRDefault="00A26296">
      <w:pPr>
        <w:pStyle w:val="Commentaire"/>
      </w:pPr>
      <w:r>
        <w:rPr>
          <w:rStyle w:val="Marquedecommentaire"/>
        </w:rPr>
        <w:annotationRef/>
      </w:r>
      <w:r>
        <w:t>Extra stuff:</w:t>
      </w:r>
    </w:p>
    <w:p w14:paraId="2E726D52" w14:textId="77777777" w:rsidR="00A26296" w:rsidRDefault="00A26296">
      <w:pPr>
        <w:pStyle w:val="Commentaire"/>
      </w:pPr>
      <w:r>
        <w:t>(, )</w:t>
      </w:r>
    </w:p>
    <w:p w14:paraId="7098E2E3" w14:textId="77777777" w:rsidR="00A26296" w:rsidRDefault="00A26296">
      <w:pPr>
        <w:pStyle w:val="Commentaire"/>
      </w:pPr>
    </w:p>
    <w:p w14:paraId="57D678F9" w14:textId="77777777" w:rsidR="00A26296" w:rsidRDefault="00A26296">
      <w:pPr>
        <w:pStyle w:val="Commentaire"/>
      </w:pPr>
      <w:r>
        <w:t>Correct:</w:t>
      </w:r>
    </w:p>
    <w:p w14:paraId="007C5323" w14:textId="59EBDBFF" w:rsidR="00A26296" w:rsidRDefault="00A26296">
      <w:pPr>
        <w:pStyle w:val="Commentaire"/>
      </w:pPr>
      <w:r>
        <w:t>(Kossin et al., 2014, 2016b; Moon et al., 2015, 2016)</w:t>
      </w:r>
    </w:p>
  </w:comment>
  <w:comment w:id="2534" w:author="Robin Matthews" w:date="2021-07-13T14:27:00Z" w:initials="RM">
    <w:p w14:paraId="08BE9612" w14:textId="77777777" w:rsidR="00A26296" w:rsidRDefault="00A26296">
      <w:pPr>
        <w:pStyle w:val="Commentaire"/>
      </w:pPr>
      <w:r>
        <w:rPr>
          <w:rStyle w:val="Marquedecommentaire"/>
        </w:rPr>
        <w:annotationRef/>
      </w:r>
      <w:r>
        <w:t>Not found:</w:t>
      </w:r>
    </w:p>
    <w:p w14:paraId="36B7ED47" w14:textId="77777777" w:rsidR="00A26296" w:rsidRDefault="00A26296">
      <w:pPr>
        <w:pStyle w:val="Commentaire"/>
      </w:pPr>
      <w:r>
        <w:t>J. Sun et al., 2019</w:t>
      </w:r>
    </w:p>
    <w:p w14:paraId="038F0BAA" w14:textId="77777777" w:rsidR="00A26296" w:rsidRDefault="00A26296">
      <w:pPr>
        <w:pStyle w:val="Commentaire"/>
      </w:pPr>
      <w:r>
        <w:t>T.-C. Lee et al., 2020</w:t>
      </w:r>
    </w:p>
    <w:p w14:paraId="3DDD0DCC" w14:textId="77777777" w:rsidR="00A26296" w:rsidRDefault="00A26296">
      <w:pPr>
        <w:pStyle w:val="Commentaire"/>
      </w:pPr>
    </w:p>
    <w:p w14:paraId="638E551F" w14:textId="77777777" w:rsidR="00A26296" w:rsidRDefault="00A26296">
      <w:pPr>
        <w:pStyle w:val="Commentaire"/>
      </w:pPr>
      <w:r>
        <w:t>Extra stuff:</w:t>
      </w:r>
    </w:p>
    <w:p w14:paraId="356B443D" w14:textId="77777777" w:rsidR="00A26296" w:rsidRDefault="00A26296">
      <w:pPr>
        <w:pStyle w:val="Commentaire"/>
      </w:pPr>
      <w:r>
        <w:t>(; ; ; ; ; ; Sun et al., 2019b; Lee et al., 2020b; ; )</w:t>
      </w:r>
    </w:p>
    <w:p w14:paraId="102B29B7" w14:textId="77777777" w:rsidR="00A26296" w:rsidRDefault="00A26296">
      <w:pPr>
        <w:pStyle w:val="Commentaire"/>
      </w:pPr>
    </w:p>
    <w:p w14:paraId="14DFED29" w14:textId="77777777" w:rsidR="00A26296" w:rsidRDefault="00A26296">
      <w:pPr>
        <w:pStyle w:val="Commentaire"/>
      </w:pPr>
      <w:r>
        <w:t>Correct:</w:t>
      </w:r>
    </w:p>
    <w:p w14:paraId="632F4CB6" w14:textId="465D54B8" w:rsidR="00A26296" w:rsidRDefault="00A26296">
      <w:pPr>
        <w:pStyle w:val="Commentaire"/>
      </w:pPr>
      <w:r>
        <w:t>(Kossin et al., 2016a; Oey and Chou, 2016; Liang et al., 2017; Nakamura et al., 2017; Altman et al., 2018; Daloz and Camargo, 2018; J. Sun et al., 2019; T.-C. Lee et al., 2020; Yamaguchi and Maeda, 2020a; Kubota et al., 2021)</w:t>
      </w:r>
    </w:p>
  </w:comment>
  <w:comment w:id="2545" w:author="Robin Matthews" w:date="2021-07-13T14:27:00Z" w:initials="RM">
    <w:p w14:paraId="46154830" w14:textId="77777777" w:rsidR="00A26296" w:rsidRDefault="00A26296">
      <w:pPr>
        <w:pStyle w:val="Commentaire"/>
      </w:pPr>
      <w:r>
        <w:rPr>
          <w:rStyle w:val="Marquedecommentaire"/>
        </w:rPr>
        <w:annotationRef/>
      </w:r>
      <w:r>
        <w:t>Extra stuff:</w:t>
      </w:r>
    </w:p>
    <w:p w14:paraId="62B35BDF" w14:textId="77777777" w:rsidR="00A26296" w:rsidRDefault="00A26296">
      <w:pPr>
        <w:pStyle w:val="Commentaire"/>
      </w:pPr>
      <w:r>
        <w:t>(; ; )</w:t>
      </w:r>
    </w:p>
    <w:p w14:paraId="2C5CA716" w14:textId="77777777" w:rsidR="00A26296" w:rsidRDefault="00A26296">
      <w:pPr>
        <w:pStyle w:val="Commentaire"/>
      </w:pPr>
    </w:p>
    <w:p w14:paraId="27B26E29" w14:textId="77777777" w:rsidR="00A26296" w:rsidRDefault="00A26296">
      <w:pPr>
        <w:pStyle w:val="Commentaire"/>
      </w:pPr>
      <w:r>
        <w:t>Correct:</w:t>
      </w:r>
    </w:p>
    <w:p w14:paraId="51D3713E" w14:textId="0338E142" w:rsidR="00A26296" w:rsidRDefault="00A26296">
      <w:pPr>
        <w:pStyle w:val="Commentaire"/>
      </w:pPr>
      <w:r>
        <w:t>(Walsh et al., 2015; Camargo and Wing, 2016; Knutson et al., 2019, 2020)</w:t>
      </w:r>
    </w:p>
  </w:comment>
  <w:comment w:id="2551" w:author="Robin Matthews" w:date="2021-07-13T14:27:00Z" w:initials="RM">
    <w:p w14:paraId="3831280A" w14:textId="77777777" w:rsidR="00A26296" w:rsidRDefault="00A26296">
      <w:pPr>
        <w:pStyle w:val="Commentaire"/>
      </w:pPr>
      <w:r>
        <w:rPr>
          <w:rStyle w:val="Marquedecommentaire"/>
        </w:rPr>
        <w:annotationRef/>
      </w:r>
      <w:r>
        <w:t>Not found:</w:t>
      </w:r>
    </w:p>
    <w:p w14:paraId="4FBD46DF" w14:textId="77777777" w:rsidR="00A26296" w:rsidRDefault="00A26296">
      <w:pPr>
        <w:pStyle w:val="Commentaire"/>
      </w:pPr>
      <w:r>
        <w:t>D. Kim et al., 2018</w:t>
      </w:r>
    </w:p>
    <w:p w14:paraId="6E0A4816" w14:textId="77777777" w:rsidR="00A26296" w:rsidRDefault="00A26296">
      <w:pPr>
        <w:pStyle w:val="Commentaire"/>
      </w:pPr>
    </w:p>
    <w:p w14:paraId="0D2F9A32" w14:textId="77777777" w:rsidR="00A26296" w:rsidRDefault="00A26296">
      <w:pPr>
        <w:pStyle w:val="Commentaire"/>
      </w:pPr>
      <w:r>
        <w:t>Extra stuff:</w:t>
      </w:r>
    </w:p>
    <w:p w14:paraId="55A23E73" w14:textId="77777777" w:rsidR="00A26296" w:rsidRDefault="00A26296">
      <w:pPr>
        <w:pStyle w:val="Commentaire"/>
      </w:pPr>
      <w:r>
        <w:t>(Kim et al., 2018a; ; )</w:t>
      </w:r>
    </w:p>
    <w:p w14:paraId="314A9A3A" w14:textId="77777777" w:rsidR="00A26296" w:rsidRDefault="00A26296">
      <w:pPr>
        <w:pStyle w:val="Commentaire"/>
      </w:pPr>
    </w:p>
    <w:p w14:paraId="524242A0" w14:textId="77777777" w:rsidR="00A26296" w:rsidRDefault="00A26296">
      <w:pPr>
        <w:pStyle w:val="Commentaire"/>
      </w:pPr>
      <w:r>
        <w:t>Correct:</w:t>
      </w:r>
    </w:p>
    <w:p w14:paraId="257C23D7" w14:textId="5302D801" w:rsidR="00A26296" w:rsidRDefault="00A26296">
      <w:pPr>
        <w:pStyle w:val="Commentaire"/>
      </w:pPr>
      <w:r>
        <w:t>(D. Kim et al., 2018; Wing et al., 2019; Moon et al., 2020)</w:t>
      </w:r>
    </w:p>
  </w:comment>
  <w:comment w:id="2555" w:author="Robin Matthews" w:date="2021-07-13T14:27:00Z" w:initials="RM">
    <w:p w14:paraId="3B4F00DA" w14:textId="77777777" w:rsidR="00A26296" w:rsidRDefault="00A26296">
      <w:pPr>
        <w:pStyle w:val="Commentaire"/>
      </w:pPr>
      <w:r>
        <w:rPr>
          <w:rStyle w:val="Marquedecommentaire"/>
        </w:rPr>
        <w:annotationRef/>
      </w:r>
      <w:r>
        <w:t>Not found:</w:t>
      </w:r>
    </w:p>
    <w:p w14:paraId="1F45A87D" w14:textId="77777777" w:rsidR="00A26296" w:rsidRDefault="00A26296">
      <w:pPr>
        <w:pStyle w:val="Commentaire"/>
      </w:pPr>
      <w:r>
        <w:t>D. Kim et al., 2018</w:t>
      </w:r>
    </w:p>
    <w:p w14:paraId="74FF791B" w14:textId="77777777" w:rsidR="00A26296" w:rsidRDefault="00A26296">
      <w:pPr>
        <w:pStyle w:val="Commentaire"/>
      </w:pPr>
    </w:p>
    <w:p w14:paraId="35486090" w14:textId="77777777" w:rsidR="00A26296" w:rsidRDefault="00A26296">
      <w:pPr>
        <w:pStyle w:val="Commentaire"/>
      </w:pPr>
      <w:r>
        <w:t>Extra stuff:</w:t>
      </w:r>
    </w:p>
    <w:p w14:paraId="76852C62" w14:textId="77777777" w:rsidR="00A26296" w:rsidRDefault="00A26296">
      <w:pPr>
        <w:pStyle w:val="Commentaire"/>
      </w:pPr>
      <w:r>
        <w:t>(; ; ; Kim et al., 2018a; ; )</w:t>
      </w:r>
    </w:p>
    <w:p w14:paraId="40D8D6B2" w14:textId="77777777" w:rsidR="00A26296" w:rsidRDefault="00A26296">
      <w:pPr>
        <w:pStyle w:val="Commentaire"/>
      </w:pPr>
    </w:p>
    <w:p w14:paraId="7DF7790D" w14:textId="77777777" w:rsidR="00A26296" w:rsidRDefault="00A26296">
      <w:pPr>
        <w:pStyle w:val="Commentaire"/>
      </w:pPr>
      <w:r>
        <w:t>Correct:</w:t>
      </w:r>
    </w:p>
    <w:p w14:paraId="2FF5A4BB" w14:textId="19EBF4F7" w:rsidR="00A26296" w:rsidRDefault="00A26296">
      <w:pPr>
        <w:pStyle w:val="Commentaire"/>
      </w:pPr>
      <w:r>
        <w:t>(Reed and Jablonowski, 2011; Zhao et al., 2012; He and Posselt, 2015; D. Kim et al., 2018; Zhang and Wang, 2018; Camargo et al., 2020)</w:t>
      </w:r>
    </w:p>
  </w:comment>
  <w:comment w:id="2558" w:author="Robin Matthews" w:date="2021-07-13T14:27:00Z" w:initials="RM">
    <w:p w14:paraId="236F6712" w14:textId="77777777" w:rsidR="00A26296" w:rsidRDefault="00A26296">
      <w:pPr>
        <w:pStyle w:val="Commentaire"/>
      </w:pPr>
      <w:r>
        <w:rPr>
          <w:rStyle w:val="Marquedecommentaire"/>
        </w:rPr>
        <w:annotationRef/>
      </w:r>
      <w:r>
        <w:t>Not found:</w:t>
      </w:r>
    </w:p>
    <w:p w14:paraId="2371B672" w14:textId="77777777" w:rsidR="00A26296" w:rsidRDefault="00A26296">
      <w:pPr>
        <w:pStyle w:val="Commentaire"/>
      </w:pPr>
      <w:r>
        <w:t>Knutson et al., 2013b</w:t>
      </w:r>
    </w:p>
    <w:p w14:paraId="75BD8350" w14:textId="77777777" w:rsidR="00A26296" w:rsidRDefault="00A26296">
      <w:pPr>
        <w:pStyle w:val="Commentaire"/>
      </w:pPr>
    </w:p>
    <w:p w14:paraId="3E02CB7E" w14:textId="77777777" w:rsidR="00A26296" w:rsidRDefault="00A26296">
      <w:pPr>
        <w:pStyle w:val="Commentaire"/>
      </w:pPr>
      <w:r>
        <w:t>Extra stuff:</w:t>
      </w:r>
    </w:p>
    <w:p w14:paraId="5F726DBC" w14:textId="77777777" w:rsidR="00A26296" w:rsidRDefault="00A26296">
      <w:pPr>
        <w:pStyle w:val="Commentaire"/>
      </w:pPr>
      <w:r>
        <w:t>(; Knutson et al., 2013a)</w:t>
      </w:r>
    </w:p>
    <w:p w14:paraId="5272223E" w14:textId="77777777" w:rsidR="00A26296" w:rsidRDefault="00A26296">
      <w:pPr>
        <w:pStyle w:val="Commentaire"/>
      </w:pPr>
    </w:p>
    <w:p w14:paraId="192BBC56" w14:textId="77777777" w:rsidR="00A26296" w:rsidRDefault="00A26296">
      <w:pPr>
        <w:pStyle w:val="Commentaire"/>
      </w:pPr>
      <w:r>
        <w:t>Correct:</w:t>
      </w:r>
    </w:p>
    <w:p w14:paraId="3472BC0E" w14:textId="3DE4FF7E" w:rsidR="00A26296" w:rsidRDefault="00A26296">
      <w:pPr>
        <w:pStyle w:val="Commentaire"/>
      </w:pPr>
      <w:r>
        <w:t>(Zhao and Held, 2011; Knutson et al., 2013b)</w:t>
      </w:r>
    </w:p>
  </w:comment>
  <w:comment w:id="2564" w:author="Robin Matthews" w:date="2021-07-13T14:27:00Z" w:initials="RM">
    <w:p w14:paraId="76F3AB70" w14:textId="77777777" w:rsidR="00A26296" w:rsidRDefault="00A26296">
      <w:pPr>
        <w:pStyle w:val="Commentaire"/>
      </w:pPr>
      <w:r>
        <w:rPr>
          <w:rStyle w:val="Marquedecommentaire"/>
        </w:rPr>
        <w:annotationRef/>
      </w:r>
      <w:r>
        <w:t>Not found:</w:t>
      </w:r>
    </w:p>
    <w:p w14:paraId="3CB1B0A6" w14:textId="77777777" w:rsidR="00A26296" w:rsidRDefault="00A26296">
      <w:pPr>
        <w:pStyle w:val="Commentaire"/>
      </w:pPr>
      <w:r>
        <w:t>C.Y. Lee et al., 2018</w:t>
      </w:r>
    </w:p>
    <w:p w14:paraId="346C466E" w14:textId="77777777" w:rsidR="00A26296" w:rsidRDefault="00A26296">
      <w:pPr>
        <w:pStyle w:val="Commentaire"/>
      </w:pPr>
    </w:p>
    <w:p w14:paraId="201738AF" w14:textId="77777777" w:rsidR="00A26296" w:rsidRDefault="00A26296">
      <w:pPr>
        <w:pStyle w:val="Commentaire"/>
      </w:pPr>
      <w:r>
        <w:t>Extra stuff:</w:t>
      </w:r>
    </w:p>
    <w:p w14:paraId="610D31B3" w14:textId="77777777" w:rsidR="00A26296" w:rsidRDefault="00A26296">
      <w:pPr>
        <w:pStyle w:val="Commentaire"/>
      </w:pPr>
      <w:r>
        <w:t>(; Lee et al., 2018a)</w:t>
      </w:r>
    </w:p>
    <w:p w14:paraId="5D9C34D1" w14:textId="77777777" w:rsidR="00A26296" w:rsidRDefault="00A26296">
      <w:pPr>
        <w:pStyle w:val="Commentaire"/>
      </w:pPr>
    </w:p>
    <w:p w14:paraId="28559038" w14:textId="77777777" w:rsidR="00A26296" w:rsidRDefault="00A26296">
      <w:pPr>
        <w:pStyle w:val="Commentaire"/>
      </w:pPr>
      <w:r>
        <w:t>Correct:</w:t>
      </w:r>
    </w:p>
    <w:p w14:paraId="61209915" w14:textId="758A8124" w:rsidR="00A26296" w:rsidRDefault="00A26296">
      <w:pPr>
        <w:pStyle w:val="Commentaire"/>
      </w:pPr>
      <w:r>
        <w:t>(Emanuel et al., 2006; C.Y. Lee et al., 2018)</w:t>
      </w:r>
    </w:p>
  </w:comment>
  <w:comment w:id="2572" w:author="Robin Matthews" w:date="2021-07-13T14:27:00Z" w:initials="RM">
    <w:p w14:paraId="1EFE648B" w14:textId="77777777" w:rsidR="00A26296" w:rsidRDefault="00A26296">
      <w:pPr>
        <w:pStyle w:val="Commentaire"/>
      </w:pPr>
      <w:r>
        <w:rPr>
          <w:rStyle w:val="Marquedecommentaire"/>
        </w:rPr>
        <w:annotationRef/>
      </w:r>
      <w:r>
        <w:t>Extra stuff:</w:t>
      </w:r>
    </w:p>
    <w:p w14:paraId="31E971E8" w14:textId="77777777" w:rsidR="00A26296" w:rsidRDefault="00A26296">
      <w:pPr>
        <w:pStyle w:val="Commentaire"/>
      </w:pPr>
      <w:r>
        <w:t xml:space="preserve">(Chapter 5, , </w:t>
      </w:r>
    </w:p>
    <w:p w14:paraId="626C2E3F" w14:textId="77777777" w:rsidR="00A26296" w:rsidRDefault="00A26296">
      <w:pPr>
        <w:pStyle w:val="Commentaire"/>
      </w:pPr>
    </w:p>
    <w:p w14:paraId="3931E516" w14:textId="77777777" w:rsidR="00A26296" w:rsidRDefault="00A26296">
      <w:pPr>
        <w:pStyle w:val="Commentaire"/>
      </w:pPr>
      <w:r>
        <w:t>Correct:</w:t>
      </w:r>
    </w:p>
    <w:p w14:paraId="6E25024A" w14:textId="77777777" w:rsidR="00A26296" w:rsidRDefault="00A26296">
      <w:pPr>
        <w:pStyle w:val="Commentaire"/>
      </w:pPr>
      <w:r>
        <w:t>Bindoff et al. (2013)</w:t>
      </w:r>
    </w:p>
    <w:p w14:paraId="7BE6F835" w14:textId="1CD5D13D" w:rsidR="00A26296" w:rsidRDefault="00A26296">
      <w:pPr>
        <w:pStyle w:val="Commentaire"/>
      </w:pPr>
      <w:r>
        <w:t>(Bindoff et al., 2013)</w:t>
      </w:r>
    </w:p>
  </w:comment>
  <w:comment w:id="2579" w:author="Robin Matthews" w:date="2021-07-13T14:27:00Z" w:initials="RM">
    <w:p w14:paraId="2AF3A0C3" w14:textId="77777777" w:rsidR="00A26296" w:rsidRDefault="00A26296">
      <w:pPr>
        <w:pStyle w:val="Commentaire"/>
      </w:pPr>
      <w:r>
        <w:rPr>
          <w:rStyle w:val="Marquedecommentaire"/>
        </w:rPr>
        <w:annotationRef/>
      </w:r>
      <w:r>
        <w:t>Extra stuff:</w:t>
      </w:r>
    </w:p>
    <w:p w14:paraId="2D4D9CDA" w14:textId="77777777" w:rsidR="00A26296" w:rsidRDefault="00A26296">
      <w:pPr>
        <w:pStyle w:val="Commentaire"/>
      </w:pPr>
      <w:r>
        <w:t>(, )</w:t>
      </w:r>
    </w:p>
    <w:p w14:paraId="7C155319" w14:textId="77777777" w:rsidR="00A26296" w:rsidRDefault="00A26296">
      <w:pPr>
        <w:pStyle w:val="Commentaire"/>
      </w:pPr>
    </w:p>
    <w:p w14:paraId="01F16E46" w14:textId="77777777" w:rsidR="00A26296" w:rsidRDefault="00A26296">
      <w:pPr>
        <w:pStyle w:val="Commentaire"/>
      </w:pPr>
      <w:r>
        <w:t>Correct:</w:t>
      </w:r>
    </w:p>
    <w:p w14:paraId="0E25AC96" w14:textId="26202A6E" w:rsidR="00A26296" w:rsidRDefault="00A26296">
      <w:pPr>
        <w:pStyle w:val="Commentaire"/>
      </w:pPr>
      <w:r>
        <w:t>(Knutson et al., 2015, 2020; Walsh et al., 2015, 2016)</w:t>
      </w:r>
    </w:p>
  </w:comment>
  <w:comment w:id="2582" w:author="Robin Matthews" w:date="2021-07-13T14:28:00Z" w:initials="RM">
    <w:p w14:paraId="0C8ACB26" w14:textId="77777777" w:rsidR="00A26296" w:rsidRDefault="00A26296">
      <w:pPr>
        <w:pStyle w:val="Commentaire"/>
      </w:pPr>
      <w:r>
        <w:rPr>
          <w:rStyle w:val="Marquedecommentaire"/>
        </w:rPr>
        <w:annotationRef/>
      </w:r>
      <w:r>
        <w:t>Not found:</w:t>
      </w:r>
    </w:p>
    <w:p w14:paraId="71CD8DA0" w14:textId="77777777" w:rsidR="00A26296" w:rsidRDefault="00A26296">
      <w:pPr>
        <w:pStyle w:val="Commentaire"/>
      </w:pPr>
      <w:r>
        <w:t>Murakami et al., 2020</w:t>
      </w:r>
    </w:p>
    <w:p w14:paraId="440F849A" w14:textId="77777777" w:rsidR="00A26296" w:rsidRDefault="00A26296">
      <w:pPr>
        <w:pStyle w:val="Commentaire"/>
      </w:pPr>
    </w:p>
    <w:p w14:paraId="2F8C90B9" w14:textId="77777777" w:rsidR="00A26296" w:rsidRDefault="00A26296">
      <w:pPr>
        <w:pStyle w:val="Commentaire"/>
      </w:pPr>
      <w:r>
        <w:t>Extra stuff:</w:t>
      </w:r>
    </w:p>
    <w:p w14:paraId="09DDD9F3" w14:textId="77777777" w:rsidR="00A26296" w:rsidRDefault="00A26296">
      <w:pPr>
        <w:pStyle w:val="Commentaire"/>
      </w:pPr>
      <w:r>
        <w:t>(; Murakami et al. 2020)</w:t>
      </w:r>
    </w:p>
    <w:p w14:paraId="361B2321" w14:textId="77777777" w:rsidR="00A26296" w:rsidRDefault="00A26296">
      <w:pPr>
        <w:pStyle w:val="Commentaire"/>
      </w:pPr>
    </w:p>
    <w:p w14:paraId="369D08AC" w14:textId="77777777" w:rsidR="00A26296" w:rsidRDefault="00A26296">
      <w:pPr>
        <w:pStyle w:val="Commentaire"/>
      </w:pPr>
      <w:r>
        <w:t>Correct:</w:t>
      </w:r>
    </w:p>
    <w:p w14:paraId="68CDB39A" w14:textId="41626E8C" w:rsidR="00A26296" w:rsidRDefault="00A26296">
      <w:pPr>
        <w:pStyle w:val="Commentaire"/>
      </w:pPr>
      <w:r>
        <w:t>(Bhatia et al., 2019; Murakami et al., 2020)</w:t>
      </w:r>
    </w:p>
  </w:comment>
  <w:comment w:id="2585" w:author="Robin Matthews" w:date="2021-07-13T14:28:00Z" w:initials="RM">
    <w:p w14:paraId="1768EC86" w14:textId="77777777" w:rsidR="00A26296" w:rsidRDefault="00A26296">
      <w:pPr>
        <w:pStyle w:val="Commentaire"/>
      </w:pPr>
      <w:r>
        <w:rPr>
          <w:rStyle w:val="Marquedecommentaire"/>
        </w:rPr>
        <w:annotationRef/>
      </w:r>
      <w:r>
        <w:t>Not found:</w:t>
      </w:r>
    </w:p>
    <w:p w14:paraId="3F2645C1" w14:textId="77777777" w:rsidR="00A26296" w:rsidRDefault="00A26296">
      <w:pPr>
        <w:pStyle w:val="Commentaire"/>
      </w:pPr>
      <w:r>
        <w:t>G. Zhang et al.</w:t>
      </w:r>
    </w:p>
    <w:p w14:paraId="7F314DF2" w14:textId="77777777" w:rsidR="00A26296" w:rsidRDefault="00A26296">
      <w:pPr>
        <w:pStyle w:val="Commentaire"/>
      </w:pPr>
    </w:p>
    <w:p w14:paraId="01168B3D" w14:textId="77777777" w:rsidR="00A26296" w:rsidRDefault="00A26296">
      <w:pPr>
        <w:pStyle w:val="Commentaire"/>
      </w:pPr>
      <w:r>
        <w:t>Extra stuff:</w:t>
      </w:r>
    </w:p>
    <w:p w14:paraId="630BAB80" w14:textId="77777777" w:rsidR="00A26296" w:rsidRDefault="00A26296">
      <w:pPr>
        <w:pStyle w:val="Commentaire"/>
      </w:pPr>
      <w:r>
        <w:t>Zhang et al. (a)</w:t>
      </w:r>
    </w:p>
    <w:p w14:paraId="2FC7AA16" w14:textId="77777777" w:rsidR="00A26296" w:rsidRDefault="00A26296">
      <w:pPr>
        <w:pStyle w:val="Commentaire"/>
      </w:pPr>
    </w:p>
    <w:p w14:paraId="15564481" w14:textId="77777777" w:rsidR="00A26296" w:rsidRDefault="00A26296">
      <w:pPr>
        <w:pStyle w:val="Commentaire"/>
      </w:pPr>
      <w:r>
        <w:t>Correct:</w:t>
      </w:r>
    </w:p>
    <w:p w14:paraId="676E3E26" w14:textId="77777777" w:rsidR="00A26296" w:rsidRDefault="00A26296">
      <w:pPr>
        <w:pStyle w:val="Commentaire"/>
      </w:pPr>
      <w:r>
        <w:t>G. Zhang et al. (2020)</w:t>
      </w:r>
    </w:p>
    <w:p w14:paraId="63A233D5" w14:textId="0B53316B" w:rsidR="00A26296" w:rsidRDefault="00A26296">
      <w:pPr>
        <w:pStyle w:val="Commentaire"/>
      </w:pPr>
      <w:r>
        <w:t>(G. Zhang et al., 2020)</w:t>
      </w:r>
    </w:p>
  </w:comment>
  <w:comment w:id="2591" w:author="Robin Matthews" w:date="2021-07-13T14:28:00Z" w:initials="RM">
    <w:p w14:paraId="2C7EE262" w14:textId="77777777" w:rsidR="00A26296" w:rsidRDefault="00A26296">
      <w:pPr>
        <w:pStyle w:val="Commentaire"/>
      </w:pPr>
      <w:r>
        <w:rPr>
          <w:rStyle w:val="Marquedecommentaire"/>
        </w:rPr>
        <w:annotationRef/>
      </w:r>
      <w:r>
        <w:t>Extra stuff:</w:t>
      </w:r>
    </w:p>
    <w:p w14:paraId="43390B61" w14:textId="77777777" w:rsidR="00A26296" w:rsidRDefault="00A26296">
      <w:pPr>
        <w:pStyle w:val="Commentaire"/>
      </w:pPr>
      <w:r>
        <w:t>( ,</w:t>
      </w:r>
    </w:p>
    <w:p w14:paraId="206F15FD" w14:textId="77777777" w:rsidR="00A26296" w:rsidRDefault="00A26296">
      <w:pPr>
        <w:pStyle w:val="Commentaire"/>
      </w:pPr>
    </w:p>
    <w:p w14:paraId="27E386D7" w14:textId="77777777" w:rsidR="00A26296" w:rsidRDefault="00A26296">
      <w:pPr>
        <w:pStyle w:val="Commentaire"/>
      </w:pPr>
      <w:r>
        <w:t>Correct:</w:t>
      </w:r>
    </w:p>
    <w:p w14:paraId="6F49C85C" w14:textId="77777777" w:rsidR="00A26296" w:rsidRDefault="00A26296">
      <w:pPr>
        <w:pStyle w:val="Commentaire"/>
      </w:pPr>
      <w:r>
        <w:t>Held and Soden (2006)</w:t>
      </w:r>
    </w:p>
    <w:p w14:paraId="11584DFF" w14:textId="7C987538" w:rsidR="00A26296" w:rsidRDefault="00A26296">
      <w:pPr>
        <w:pStyle w:val="Commentaire"/>
      </w:pPr>
      <w:r>
        <w:t>(Held and Soden, 2006)</w:t>
      </w:r>
    </w:p>
  </w:comment>
  <w:comment w:id="2595" w:author="Robin Matthews" w:date="2021-07-13T14:28:00Z" w:initials="RM">
    <w:p w14:paraId="0DF43A4D" w14:textId="77777777" w:rsidR="00A26296" w:rsidRDefault="00A26296">
      <w:pPr>
        <w:pStyle w:val="Commentaire"/>
      </w:pPr>
      <w:r>
        <w:rPr>
          <w:rStyle w:val="Marquedecommentaire"/>
        </w:rPr>
        <w:annotationRef/>
      </w:r>
      <w:r>
        <w:t>Extra stuff:</w:t>
      </w:r>
    </w:p>
    <w:p w14:paraId="14A4EAED" w14:textId="77777777" w:rsidR="00A26296" w:rsidRDefault="00A26296">
      <w:pPr>
        <w:pStyle w:val="Commentaire"/>
      </w:pPr>
      <w:r>
        <w:t>(, ; see also Cross-Chapter Box 10.1)</w:t>
      </w:r>
    </w:p>
    <w:p w14:paraId="3408204B" w14:textId="77777777" w:rsidR="00A26296" w:rsidRDefault="00A26296">
      <w:pPr>
        <w:pStyle w:val="Commentaire"/>
      </w:pPr>
    </w:p>
    <w:p w14:paraId="40021B40" w14:textId="77777777" w:rsidR="00A26296" w:rsidRDefault="00A26296">
      <w:pPr>
        <w:pStyle w:val="Commentaire"/>
      </w:pPr>
      <w:r>
        <w:t>Correct:</w:t>
      </w:r>
    </w:p>
    <w:p w14:paraId="3C5CBAFA" w14:textId="77777777" w:rsidR="00A26296" w:rsidRDefault="00A26296">
      <w:pPr>
        <w:pStyle w:val="Commentaire"/>
      </w:pPr>
      <w:r>
        <w:t>Coumou et al. (2018)</w:t>
      </w:r>
    </w:p>
    <w:p w14:paraId="0069E27E" w14:textId="4C7DCE47" w:rsidR="00A26296" w:rsidRDefault="00A26296">
      <w:pPr>
        <w:pStyle w:val="Commentaire"/>
      </w:pPr>
      <w:r>
        <w:t>(Coumou et al., 2018)</w:t>
      </w:r>
    </w:p>
  </w:comment>
  <w:comment w:id="2600" w:author="Robin Matthews" w:date="2021-07-13T14:28:00Z" w:initials="RM">
    <w:p w14:paraId="461BA4B7" w14:textId="77777777" w:rsidR="00A26296" w:rsidRDefault="00A26296">
      <w:pPr>
        <w:pStyle w:val="Commentaire"/>
      </w:pPr>
      <w:r>
        <w:rPr>
          <w:rStyle w:val="Marquedecommentaire"/>
        </w:rPr>
        <w:annotationRef/>
      </w:r>
      <w:r>
        <w:t>Not found:</w:t>
      </w:r>
    </w:p>
    <w:p w14:paraId="42D50E3D" w14:textId="77777777" w:rsidR="00A26296" w:rsidRDefault="00A26296">
      <w:pPr>
        <w:pStyle w:val="Commentaire"/>
      </w:pPr>
      <w:r>
        <w:t>G. Zhang et al.</w:t>
      </w:r>
    </w:p>
    <w:p w14:paraId="6A3FADFC" w14:textId="77777777" w:rsidR="00A26296" w:rsidRDefault="00A26296">
      <w:pPr>
        <w:pStyle w:val="Commentaire"/>
      </w:pPr>
    </w:p>
    <w:p w14:paraId="0292D07D" w14:textId="77777777" w:rsidR="00A26296" w:rsidRDefault="00A26296">
      <w:pPr>
        <w:pStyle w:val="Commentaire"/>
      </w:pPr>
      <w:r>
        <w:t>Extra stuff:</w:t>
      </w:r>
    </w:p>
    <w:p w14:paraId="36C65308" w14:textId="77777777" w:rsidR="00A26296" w:rsidRDefault="00A26296">
      <w:pPr>
        <w:pStyle w:val="Commentaire"/>
      </w:pPr>
      <w:r>
        <w:t>(Zhang et al., a)</w:t>
      </w:r>
    </w:p>
    <w:p w14:paraId="5CBF9271" w14:textId="77777777" w:rsidR="00A26296" w:rsidRDefault="00A26296">
      <w:pPr>
        <w:pStyle w:val="Commentaire"/>
      </w:pPr>
    </w:p>
    <w:p w14:paraId="0F5A4CB6" w14:textId="77777777" w:rsidR="00A26296" w:rsidRDefault="00A26296">
      <w:pPr>
        <w:pStyle w:val="Commentaire"/>
      </w:pPr>
      <w:r>
        <w:t>Correct:</w:t>
      </w:r>
    </w:p>
    <w:p w14:paraId="54757052" w14:textId="77777777" w:rsidR="00A26296" w:rsidRDefault="00A26296">
      <w:pPr>
        <w:pStyle w:val="Commentaire"/>
      </w:pPr>
      <w:r>
        <w:t>G. Zhang et al. (2020)</w:t>
      </w:r>
    </w:p>
    <w:p w14:paraId="501EA04B" w14:textId="3862D521" w:rsidR="00A26296" w:rsidRDefault="00A26296">
      <w:pPr>
        <w:pStyle w:val="Commentaire"/>
      </w:pPr>
      <w:r>
        <w:t>(G. Zhang et al., 2020)</w:t>
      </w:r>
    </w:p>
  </w:comment>
  <w:comment w:id="2605" w:author="Robin Matthews" w:date="2021-07-13T14:28:00Z" w:initials="RM">
    <w:p w14:paraId="2B294FC1" w14:textId="77777777" w:rsidR="00A26296" w:rsidRDefault="00A26296">
      <w:pPr>
        <w:pStyle w:val="Commentaire"/>
      </w:pPr>
      <w:r>
        <w:rPr>
          <w:rStyle w:val="Marquedecommentaire"/>
        </w:rPr>
        <w:annotationRef/>
      </w:r>
      <w:r>
        <w:t>Extra stuff:</w:t>
      </w:r>
    </w:p>
    <w:p w14:paraId="7FBFE16C" w14:textId="77777777" w:rsidR="00A26296" w:rsidRDefault="00A26296">
      <w:pPr>
        <w:pStyle w:val="Commentaire"/>
      </w:pPr>
      <w:r>
        <w:t>(; )</w:t>
      </w:r>
    </w:p>
    <w:p w14:paraId="1EE0DD29" w14:textId="77777777" w:rsidR="00A26296" w:rsidRDefault="00A26296">
      <w:pPr>
        <w:pStyle w:val="Commentaire"/>
      </w:pPr>
    </w:p>
    <w:p w14:paraId="66155901" w14:textId="77777777" w:rsidR="00A26296" w:rsidRDefault="00A26296">
      <w:pPr>
        <w:pStyle w:val="Commentaire"/>
      </w:pPr>
      <w:r>
        <w:t>Correct:</w:t>
      </w:r>
    </w:p>
    <w:p w14:paraId="1BE814DB" w14:textId="5C04610A" w:rsidR="00A26296" w:rsidRDefault="00A26296">
      <w:pPr>
        <w:pStyle w:val="Commentaire"/>
      </w:pPr>
      <w:r>
        <w:t>(Kossin et al., 2016a; Knutson et al., 2019)</w:t>
      </w:r>
    </w:p>
  </w:comment>
  <w:comment w:id="2610" w:author="Robin Matthews" w:date="2021-07-13T14:28:00Z" w:initials="RM">
    <w:p w14:paraId="4531C640" w14:textId="77777777" w:rsidR="00A26296" w:rsidRDefault="00A26296">
      <w:pPr>
        <w:pStyle w:val="Commentaire"/>
      </w:pPr>
      <w:r>
        <w:rPr>
          <w:rStyle w:val="Marquedecommentaire"/>
        </w:rPr>
        <w:annotationRef/>
      </w:r>
      <w:r>
        <w:t>Not found:</w:t>
      </w:r>
    </w:p>
    <w:p w14:paraId="1190C5F0" w14:textId="77777777" w:rsidR="00A26296" w:rsidRDefault="00A26296">
      <w:pPr>
        <w:pStyle w:val="Commentaire"/>
      </w:pPr>
      <w:r>
        <w:t>2017b</w:t>
      </w:r>
    </w:p>
    <w:p w14:paraId="5FFA2E96" w14:textId="77777777" w:rsidR="00A26296" w:rsidRDefault="00A26296">
      <w:pPr>
        <w:pStyle w:val="Commentaire"/>
      </w:pPr>
    </w:p>
    <w:p w14:paraId="1A184A88" w14:textId="77777777" w:rsidR="00A26296" w:rsidRDefault="00A26296">
      <w:pPr>
        <w:pStyle w:val="Commentaire"/>
      </w:pPr>
      <w:r>
        <w:t>Extra stuff:</w:t>
      </w:r>
    </w:p>
    <w:p w14:paraId="0334F2E1" w14:textId="77777777" w:rsidR="00A26296" w:rsidRDefault="00A26296">
      <w:pPr>
        <w:pStyle w:val="Commentaire"/>
      </w:pPr>
      <w:r>
        <w:t xml:space="preserve"> (2017)</w:t>
      </w:r>
    </w:p>
    <w:p w14:paraId="0604C832" w14:textId="77777777" w:rsidR="00A26296" w:rsidRDefault="00A26296">
      <w:pPr>
        <w:pStyle w:val="Commentaire"/>
      </w:pPr>
    </w:p>
    <w:p w14:paraId="6AF65111" w14:textId="77777777" w:rsidR="00A26296" w:rsidRDefault="00A26296">
      <w:pPr>
        <w:pStyle w:val="Commentaire"/>
      </w:pPr>
      <w:r>
        <w:t>Correct:</w:t>
      </w:r>
    </w:p>
    <w:p w14:paraId="7F0FE5BC" w14:textId="77777777" w:rsidR="00A26296" w:rsidRDefault="00A26296">
      <w:pPr>
        <w:pStyle w:val="Commentaire"/>
      </w:pPr>
      <w:r>
        <w:t>Murakami et al. (2017b)</w:t>
      </w:r>
    </w:p>
    <w:p w14:paraId="267F91D4" w14:textId="1FED60E0" w:rsidR="00A26296" w:rsidRDefault="00A26296">
      <w:pPr>
        <w:pStyle w:val="Commentaire"/>
      </w:pPr>
      <w:r>
        <w:t>(Murakami et al., 2017b)</w:t>
      </w:r>
    </w:p>
  </w:comment>
  <w:comment w:id="2611" w:author="Robin Matthews" w:date="2021-07-13T14:28:00Z" w:initials="RM">
    <w:p w14:paraId="0D1603E0" w14:textId="77777777" w:rsidR="00A26296" w:rsidRDefault="00A26296">
      <w:pPr>
        <w:pStyle w:val="Commentaire"/>
      </w:pPr>
      <w:r>
        <w:rPr>
          <w:rStyle w:val="Marquedecommentaire"/>
        </w:rPr>
        <w:annotationRef/>
      </w:r>
      <w:r>
        <w:t>Not found:</w:t>
      </w:r>
    </w:p>
    <w:p w14:paraId="1FBB4787" w14:textId="77777777" w:rsidR="00A26296" w:rsidRDefault="00A26296">
      <w:pPr>
        <w:pStyle w:val="Commentaire"/>
      </w:pPr>
      <w:r>
        <w:t>W. Zhang et al.</w:t>
      </w:r>
    </w:p>
    <w:p w14:paraId="047E5FD7" w14:textId="77777777" w:rsidR="00A26296" w:rsidRDefault="00A26296">
      <w:pPr>
        <w:pStyle w:val="Commentaire"/>
      </w:pPr>
      <w:r>
        <w:t>2016b</w:t>
      </w:r>
    </w:p>
    <w:p w14:paraId="58C66667" w14:textId="77777777" w:rsidR="00A26296" w:rsidRDefault="00A26296">
      <w:pPr>
        <w:pStyle w:val="Commentaire"/>
      </w:pPr>
    </w:p>
    <w:p w14:paraId="72DC1BE1" w14:textId="77777777" w:rsidR="00A26296" w:rsidRDefault="00A26296">
      <w:pPr>
        <w:pStyle w:val="Commentaire"/>
      </w:pPr>
      <w:r>
        <w:t>Extra stuff:</w:t>
      </w:r>
    </w:p>
    <w:p w14:paraId="3EFF52B1" w14:textId="77777777" w:rsidR="00A26296" w:rsidRDefault="00A26296">
      <w:pPr>
        <w:pStyle w:val="Commentaire"/>
      </w:pPr>
      <w:r>
        <w:t>Zhang et al. (2016)</w:t>
      </w:r>
    </w:p>
    <w:p w14:paraId="76B54C49" w14:textId="77777777" w:rsidR="00A26296" w:rsidRDefault="00A26296">
      <w:pPr>
        <w:pStyle w:val="Commentaire"/>
      </w:pPr>
    </w:p>
    <w:p w14:paraId="41656D29" w14:textId="77777777" w:rsidR="00A26296" w:rsidRDefault="00A26296">
      <w:pPr>
        <w:pStyle w:val="Commentaire"/>
      </w:pPr>
      <w:r>
        <w:t>Correct:</w:t>
      </w:r>
    </w:p>
    <w:p w14:paraId="51BEE35F" w14:textId="77777777" w:rsidR="00A26296" w:rsidRDefault="00A26296">
      <w:pPr>
        <w:pStyle w:val="Commentaire"/>
      </w:pPr>
      <w:r>
        <w:t>W. Zhang et al. (2016b)</w:t>
      </w:r>
    </w:p>
    <w:p w14:paraId="0C847207" w14:textId="23258F4D" w:rsidR="00A26296" w:rsidRDefault="00A26296">
      <w:pPr>
        <w:pStyle w:val="Commentaire"/>
      </w:pPr>
      <w:r>
        <w:t>(W. Zhang et al., 2016b)</w:t>
      </w:r>
    </w:p>
  </w:comment>
  <w:comment w:id="2617" w:author="Robin Matthews" w:date="2021-07-13T14:28:00Z" w:initials="RM">
    <w:p w14:paraId="4DD621EB" w14:textId="77777777" w:rsidR="00A26296" w:rsidRDefault="00A26296">
      <w:pPr>
        <w:pStyle w:val="Commentaire"/>
      </w:pPr>
      <w:r>
        <w:rPr>
          <w:rStyle w:val="Marquedecommentaire"/>
        </w:rPr>
        <w:annotationRef/>
      </w:r>
      <w:r>
        <w:t>Not found:</w:t>
      </w:r>
    </w:p>
    <w:p w14:paraId="72E6C442" w14:textId="77777777" w:rsidR="00A26296" w:rsidRDefault="00A26296">
      <w:pPr>
        <w:pStyle w:val="Commentaire"/>
      </w:pPr>
      <w:r>
        <w:t>S.-H. Yang et al.</w:t>
      </w:r>
    </w:p>
    <w:p w14:paraId="27772D2F" w14:textId="77777777" w:rsidR="00A26296" w:rsidRDefault="00A26296">
      <w:pPr>
        <w:pStyle w:val="Commentaire"/>
      </w:pPr>
    </w:p>
    <w:p w14:paraId="6FF63839" w14:textId="77777777" w:rsidR="00A26296" w:rsidRDefault="00A26296">
      <w:pPr>
        <w:pStyle w:val="Commentaire"/>
      </w:pPr>
      <w:r>
        <w:t>Extra stuff:</w:t>
      </w:r>
    </w:p>
    <w:p w14:paraId="18C1DD81" w14:textId="77777777" w:rsidR="00A26296" w:rsidRDefault="00A26296">
      <w:pPr>
        <w:pStyle w:val="Commentaire"/>
      </w:pPr>
      <w:r>
        <w:t>Yang et al. ()</w:t>
      </w:r>
    </w:p>
    <w:p w14:paraId="2D62C4B7" w14:textId="77777777" w:rsidR="00A26296" w:rsidRDefault="00A26296">
      <w:pPr>
        <w:pStyle w:val="Commentaire"/>
      </w:pPr>
    </w:p>
    <w:p w14:paraId="3930F210" w14:textId="77777777" w:rsidR="00A26296" w:rsidRDefault="00A26296">
      <w:pPr>
        <w:pStyle w:val="Commentaire"/>
      </w:pPr>
      <w:r>
        <w:t>Correct:</w:t>
      </w:r>
    </w:p>
    <w:p w14:paraId="479E05D2" w14:textId="77777777" w:rsidR="00A26296" w:rsidRDefault="00A26296">
      <w:pPr>
        <w:pStyle w:val="Commentaire"/>
      </w:pPr>
      <w:r>
        <w:t>S.-H. Yang et al. (2018)</w:t>
      </w:r>
    </w:p>
    <w:p w14:paraId="037071F7" w14:textId="14521438" w:rsidR="00A26296" w:rsidRDefault="00A26296">
      <w:pPr>
        <w:pStyle w:val="Commentaire"/>
      </w:pPr>
      <w:r>
        <w:t>(S.-H. Yang et al., 2018)</w:t>
      </w:r>
    </w:p>
  </w:comment>
  <w:comment w:id="2620" w:author="Robin Matthews" w:date="2021-07-13T14:28:00Z" w:initials="RM">
    <w:p w14:paraId="50EC3135" w14:textId="77777777" w:rsidR="00A26296" w:rsidRDefault="00A26296">
      <w:pPr>
        <w:pStyle w:val="Commentaire"/>
      </w:pPr>
      <w:r>
        <w:rPr>
          <w:rStyle w:val="Marquedecommentaire"/>
        </w:rPr>
        <w:annotationRef/>
      </w:r>
      <w:r>
        <w:t>Not found:</w:t>
      </w:r>
    </w:p>
    <w:p w14:paraId="019054B0" w14:textId="77777777" w:rsidR="00A26296" w:rsidRDefault="00A26296">
      <w:pPr>
        <w:pStyle w:val="Commentaire"/>
      </w:pPr>
      <w:r>
        <w:t>2017a</w:t>
      </w:r>
    </w:p>
    <w:p w14:paraId="372C2990" w14:textId="77777777" w:rsidR="00A26296" w:rsidRDefault="00A26296">
      <w:pPr>
        <w:pStyle w:val="Commentaire"/>
      </w:pPr>
    </w:p>
    <w:p w14:paraId="1703537F" w14:textId="77777777" w:rsidR="00A26296" w:rsidRDefault="00A26296">
      <w:pPr>
        <w:pStyle w:val="Commentaire"/>
      </w:pPr>
      <w:r>
        <w:t>Extra stuff:</w:t>
      </w:r>
    </w:p>
    <w:p w14:paraId="1E16F54C" w14:textId="77777777" w:rsidR="00A26296" w:rsidRDefault="00A26296">
      <w:pPr>
        <w:pStyle w:val="Commentaire"/>
      </w:pPr>
      <w:r>
        <w:t xml:space="preserve"> (2017b)</w:t>
      </w:r>
    </w:p>
    <w:p w14:paraId="64F0CC5A" w14:textId="77777777" w:rsidR="00A26296" w:rsidRDefault="00A26296">
      <w:pPr>
        <w:pStyle w:val="Commentaire"/>
      </w:pPr>
    </w:p>
    <w:p w14:paraId="199E325F" w14:textId="77777777" w:rsidR="00A26296" w:rsidRDefault="00A26296">
      <w:pPr>
        <w:pStyle w:val="Commentaire"/>
      </w:pPr>
      <w:r>
        <w:t>Correct:</w:t>
      </w:r>
    </w:p>
    <w:p w14:paraId="2E3ADB0B" w14:textId="77777777" w:rsidR="00A26296" w:rsidRDefault="00A26296">
      <w:pPr>
        <w:pStyle w:val="Commentaire"/>
      </w:pPr>
      <w:r>
        <w:t>Murakami et al. (2017a)</w:t>
      </w:r>
    </w:p>
    <w:p w14:paraId="2ECA1D21" w14:textId="22F1FC41" w:rsidR="00A26296" w:rsidRDefault="00A26296">
      <w:pPr>
        <w:pStyle w:val="Commentaire"/>
      </w:pPr>
      <w:r>
        <w:t>(Murakami et al., 2017a)</w:t>
      </w:r>
    </w:p>
  </w:comment>
  <w:comment w:id="2626" w:author="Robin Matthews" w:date="2021-07-13T14:28:00Z" w:initials="RM">
    <w:p w14:paraId="361BFCEA" w14:textId="77777777" w:rsidR="00A26296" w:rsidRDefault="00A26296">
      <w:pPr>
        <w:pStyle w:val="Commentaire"/>
      </w:pPr>
      <w:r>
        <w:rPr>
          <w:rStyle w:val="Marquedecommentaire"/>
        </w:rPr>
        <w:annotationRef/>
      </w:r>
      <w:r>
        <w:t>Not found:</w:t>
      </w:r>
    </w:p>
    <w:p w14:paraId="41985188" w14:textId="77777777" w:rsidR="00A26296" w:rsidRDefault="00A26296">
      <w:pPr>
        <w:pStyle w:val="Commentaire"/>
      </w:pPr>
      <w:r>
        <w:t>2019</w:t>
      </w:r>
    </w:p>
    <w:p w14:paraId="45894A81" w14:textId="77777777" w:rsidR="00A26296" w:rsidRDefault="00A26296">
      <w:pPr>
        <w:pStyle w:val="Commentaire"/>
      </w:pPr>
    </w:p>
    <w:p w14:paraId="64595ABF" w14:textId="77777777" w:rsidR="00A26296" w:rsidRDefault="00A26296">
      <w:pPr>
        <w:pStyle w:val="Commentaire"/>
      </w:pPr>
      <w:r>
        <w:t>Extra stuff:</w:t>
      </w:r>
    </w:p>
    <w:p w14:paraId="0A796D71" w14:textId="77777777" w:rsidR="00A26296" w:rsidRDefault="00A26296">
      <w:pPr>
        <w:pStyle w:val="Commentaire"/>
      </w:pPr>
      <w:r>
        <w:t xml:space="preserve"> (2018)</w:t>
      </w:r>
    </w:p>
    <w:p w14:paraId="0D759392" w14:textId="77777777" w:rsidR="00A26296" w:rsidRDefault="00A26296">
      <w:pPr>
        <w:pStyle w:val="Commentaire"/>
      </w:pPr>
    </w:p>
    <w:p w14:paraId="25C779E2" w14:textId="77777777" w:rsidR="00A26296" w:rsidRDefault="00A26296">
      <w:pPr>
        <w:pStyle w:val="Commentaire"/>
      </w:pPr>
      <w:r>
        <w:t>Correct:</w:t>
      </w:r>
    </w:p>
    <w:p w14:paraId="1DCAFC4C" w14:textId="77777777" w:rsidR="00A26296" w:rsidRDefault="00A26296">
      <w:pPr>
        <w:pStyle w:val="Commentaire"/>
      </w:pPr>
      <w:r>
        <w:t>Wehner et al. (2019)</w:t>
      </w:r>
    </w:p>
    <w:p w14:paraId="3EC727AA" w14:textId="0F3DA9AF" w:rsidR="00A26296" w:rsidRDefault="00A26296">
      <w:pPr>
        <w:pStyle w:val="Commentaire"/>
      </w:pPr>
      <w:r>
        <w:t>(Wehner et al., 2019)</w:t>
      </w:r>
    </w:p>
  </w:comment>
  <w:comment w:id="2627" w:author="Robin Matthews" w:date="2021-07-14T10:13:00Z" w:initials="RM">
    <w:p w14:paraId="3914B13E" w14:textId="0CF1D0A4" w:rsidR="00C45A6E" w:rsidRDefault="00C45A6E">
      <w:pPr>
        <w:pStyle w:val="Commentaire"/>
      </w:pPr>
      <w:r>
        <w:rPr>
          <w:rStyle w:val="Marquedecommentaire"/>
        </w:rPr>
        <w:annotationRef/>
      </w:r>
      <w:r>
        <w:t>Mendeley field contains Wehner et al., 2019 rather than 2018.</w:t>
      </w:r>
    </w:p>
    <w:p w14:paraId="06AC9980" w14:textId="3A60A74D" w:rsidR="00C45A6E" w:rsidRDefault="00C45A6E" w:rsidP="00C45A6E">
      <w:pPr>
        <w:pStyle w:val="Commentaire"/>
        <w:ind w:left="720"/>
      </w:pPr>
      <w:r w:rsidRPr="00785436">
        <w:rPr>
          <w:rFonts w:cs="Times New Roman"/>
          <w:noProof/>
          <w:sz w:val="22"/>
          <w:szCs w:val="24"/>
        </w:rPr>
        <w:t xml:space="preserve">Wehner, M. F., Zarzycki, C., and Patricola, C. (2019). “Estimating the Human Influence on Tropical Cyclone Intensity as the Climate Changes,” in </w:t>
      </w:r>
      <w:r w:rsidRPr="00785436">
        <w:rPr>
          <w:rFonts w:cs="Times New Roman"/>
          <w:i/>
          <w:iCs/>
          <w:noProof/>
          <w:sz w:val="22"/>
          <w:szCs w:val="24"/>
        </w:rPr>
        <w:t>Hurricane Risk</w:t>
      </w:r>
      <w:r w:rsidRPr="00785436">
        <w:rPr>
          <w:rFonts w:cs="Times New Roman"/>
          <w:noProof/>
          <w:sz w:val="22"/>
          <w:szCs w:val="24"/>
        </w:rPr>
        <w:t>, eds. J. Collins and K. Walsh (Cham, Switzerland: Springer), 235–260. doi:10.1007/978-3-030-02402-4_12.</w:t>
      </w:r>
    </w:p>
    <w:p w14:paraId="257EED0E" w14:textId="77777777" w:rsidR="00C45A6E" w:rsidRDefault="00C45A6E">
      <w:pPr>
        <w:pStyle w:val="Commentaire"/>
      </w:pPr>
    </w:p>
    <w:p w14:paraId="79911F92" w14:textId="527DA5FA" w:rsidR="00C45A6E" w:rsidRDefault="00C45A6E">
      <w:pPr>
        <w:pStyle w:val="Commentaire"/>
      </w:pPr>
      <w:r>
        <w:t>Is 2019 correct?</w:t>
      </w:r>
    </w:p>
  </w:comment>
  <w:comment w:id="2628" w:author="Robin Matthews" w:date="2021-07-13T14:28:00Z" w:initials="RM">
    <w:p w14:paraId="269834F1" w14:textId="77777777" w:rsidR="00A26296" w:rsidRDefault="00A26296">
      <w:pPr>
        <w:pStyle w:val="Commentaire"/>
      </w:pPr>
      <w:r>
        <w:rPr>
          <w:rStyle w:val="Marquedecommentaire"/>
        </w:rPr>
        <w:annotationRef/>
      </w:r>
      <w:r>
        <w:t>Not found:</w:t>
      </w:r>
    </w:p>
    <w:p w14:paraId="33E55182" w14:textId="77777777" w:rsidR="00A26296" w:rsidRDefault="00A26296">
      <w:pPr>
        <w:pStyle w:val="Commentaire"/>
      </w:pPr>
      <w:r>
        <w:t>S.-Y.S. Wang et al., 2018</w:t>
      </w:r>
    </w:p>
    <w:p w14:paraId="3AFB723B" w14:textId="77777777" w:rsidR="00A26296" w:rsidRDefault="00A26296">
      <w:pPr>
        <w:pStyle w:val="Commentaire"/>
      </w:pPr>
    </w:p>
    <w:p w14:paraId="2A4B2450" w14:textId="77777777" w:rsidR="00A26296" w:rsidRDefault="00A26296">
      <w:pPr>
        <w:pStyle w:val="Commentaire"/>
      </w:pPr>
      <w:r>
        <w:t>Extra stuff:</w:t>
      </w:r>
    </w:p>
    <w:p w14:paraId="28A16A3C" w14:textId="77777777" w:rsidR="00A26296" w:rsidRDefault="00A26296">
      <w:pPr>
        <w:pStyle w:val="Commentaire"/>
      </w:pPr>
      <w:r>
        <w:t>(; Wang et al., 2018b)</w:t>
      </w:r>
    </w:p>
    <w:p w14:paraId="5836114D" w14:textId="77777777" w:rsidR="00A26296" w:rsidRDefault="00A26296">
      <w:pPr>
        <w:pStyle w:val="Commentaire"/>
      </w:pPr>
    </w:p>
    <w:p w14:paraId="6CCE97D6" w14:textId="77777777" w:rsidR="00A26296" w:rsidRDefault="00A26296">
      <w:pPr>
        <w:pStyle w:val="Commentaire"/>
      </w:pPr>
      <w:r>
        <w:t>Correct:</w:t>
      </w:r>
    </w:p>
    <w:p w14:paraId="7FB554F0" w14:textId="4CA3E527" w:rsidR="00A26296" w:rsidRDefault="00A26296">
      <w:pPr>
        <w:pStyle w:val="Commentaire"/>
      </w:pPr>
      <w:r>
        <w:t>(van Oldenborgh et al., 2017; S.-Y.S. Wang et al., 2018)</w:t>
      </w:r>
    </w:p>
  </w:comment>
  <w:comment w:id="2633" w:author="Robin Matthews" w:date="2021-07-13T14:28:00Z" w:initials="RM">
    <w:p w14:paraId="685CDC4D" w14:textId="77777777" w:rsidR="00A26296" w:rsidRDefault="00A26296">
      <w:pPr>
        <w:pStyle w:val="Commentaire"/>
      </w:pPr>
      <w:r>
        <w:rPr>
          <w:rStyle w:val="Marquedecommentaire"/>
        </w:rPr>
        <w:annotationRef/>
      </w:r>
      <w:r>
        <w:t>Not found:</w:t>
      </w:r>
    </w:p>
    <w:p w14:paraId="3A13966D" w14:textId="77777777" w:rsidR="00A26296" w:rsidRDefault="00A26296">
      <w:pPr>
        <w:pStyle w:val="Commentaire"/>
      </w:pPr>
      <w:r>
        <w:t>W. Zhang et al.</w:t>
      </w:r>
    </w:p>
    <w:p w14:paraId="42A5554D" w14:textId="77777777" w:rsidR="00A26296" w:rsidRDefault="00A26296">
      <w:pPr>
        <w:pStyle w:val="Commentaire"/>
      </w:pPr>
    </w:p>
    <w:p w14:paraId="5DFD6BBF" w14:textId="77777777" w:rsidR="00A26296" w:rsidRDefault="00A26296">
      <w:pPr>
        <w:pStyle w:val="Commentaire"/>
      </w:pPr>
      <w:r>
        <w:t>Extra stuff:</w:t>
      </w:r>
    </w:p>
    <w:p w14:paraId="5A22DA18" w14:textId="77777777" w:rsidR="00A26296" w:rsidRDefault="00A26296">
      <w:pPr>
        <w:pStyle w:val="Commentaire"/>
      </w:pPr>
      <w:r>
        <w:t>(Zhang et al., c)</w:t>
      </w:r>
    </w:p>
    <w:p w14:paraId="09EED5C0" w14:textId="77777777" w:rsidR="00A26296" w:rsidRDefault="00A26296">
      <w:pPr>
        <w:pStyle w:val="Commentaire"/>
      </w:pPr>
    </w:p>
    <w:p w14:paraId="2CE2893C" w14:textId="77777777" w:rsidR="00A26296" w:rsidRDefault="00A26296">
      <w:pPr>
        <w:pStyle w:val="Commentaire"/>
      </w:pPr>
      <w:r>
        <w:t>Correct:</w:t>
      </w:r>
    </w:p>
    <w:p w14:paraId="60B6B0C7" w14:textId="77777777" w:rsidR="00A26296" w:rsidRDefault="00A26296">
      <w:pPr>
        <w:pStyle w:val="Commentaire"/>
      </w:pPr>
      <w:r>
        <w:t>W. Zhang et al. (2018)</w:t>
      </w:r>
    </w:p>
    <w:p w14:paraId="064B4CEC" w14:textId="5BA8ADE3" w:rsidR="00A26296" w:rsidRDefault="00A26296">
      <w:pPr>
        <w:pStyle w:val="Commentaire"/>
      </w:pPr>
      <w:r>
        <w:t>(W. Zhang et al., 2018)</w:t>
      </w:r>
    </w:p>
  </w:comment>
  <w:comment w:id="2641" w:author="Robin Matthews" w:date="2021-07-13T14:28:00Z" w:initials="RM">
    <w:p w14:paraId="27EDC009" w14:textId="77777777" w:rsidR="00A26296" w:rsidRDefault="00A26296">
      <w:pPr>
        <w:pStyle w:val="Commentaire"/>
      </w:pPr>
      <w:r>
        <w:rPr>
          <w:rStyle w:val="Marquedecommentaire"/>
        </w:rPr>
        <w:annotationRef/>
      </w:r>
      <w:r>
        <w:t>Not found:</w:t>
      </w:r>
    </w:p>
    <w:p w14:paraId="25F6075F" w14:textId="77777777" w:rsidR="00A26296" w:rsidRDefault="00A26296">
      <w:pPr>
        <w:pStyle w:val="Commentaire"/>
      </w:pPr>
      <w:r>
        <w:t>Bhatia et al., 2018</w:t>
      </w:r>
    </w:p>
    <w:p w14:paraId="1F4D3C41" w14:textId="77777777" w:rsidR="00A26296" w:rsidRDefault="00A26296">
      <w:pPr>
        <w:pStyle w:val="Commentaire"/>
      </w:pPr>
      <w:r>
        <w:t>Vecchi et al., 2019</w:t>
      </w:r>
    </w:p>
    <w:p w14:paraId="275745B7" w14:textId="77777777" w:rsidR="00A26296" w:rsidRDefault="00A26296">
      <w:pPr>
        <w:pStyle w:val="Commentaire"/>
      </w:pPr>
    </w:p>
    <w:p w14:paraId="3BC3626F" w14:textId="77777777" w:rsidR="00A26296" w:rsidRDefault="00A26296">
      <w:pPr>
        <w:pStyle w:val="Commentaire"/>
      </w:pPr>
      <w:r>
        <w:t>Extra stuff:</w:t>
      </w:r>
    </w:p>
    <w:p w14:paraId="1C247B43" w14:textId="77777777" w:rsidR="00A26296" w:rsidRDefault="00A26296">
      <w:pPr>
        <w:pStyle w:val="Commentaire"/>
      </w:pPr>
      <w:r>
        <w:t>Bhatia et al. (2018) and Vecchi et al. (2019)</w:t>
      </w:r>
    </w:p>
    <w:p w14:paraId="23CA27BB" w14:textId="77777777" w:rsidR="00A26296" w:rsidRDefault="00A26296">
      <w:pPr>
        <w:pStyle w:val="Commentaire"/>
      </w:pPr>
    </w:p>
    <w:p w14:paraId="7939FB46" w14:textId="77777777" w:rsidR="00A26296" w:rsidRDefault="00A26296">
      <w:pPr>
        <w:pStyle w:val="Commentaire"/>
      </w:pPr>
      <w:r>
        <w:t>Correct:</w:t>
      </w:r>
    </w:p>
    <w:p w14:paraId="286DCF7E" w14:textId="4069ABBC" w:rsidR="00A26296" w:rsidRDefault="00A26296">
      <w:pPr>
        <w:pStyle w:val="Commentaire"/>
      </w:pPr>
      <w:r>
        <w:t>(Bhatia et al., 2018; Vecchi et al., 2019)</w:t>
      </w:r>
    </w:p>
  </w:comment>
  <w:comment w:id="2642" w:author="Robin Matthews" w:date="2021-07-13T14:28:00Z" w:initials="RM">
    <w:p w14:paraId="5EDBAAEC" w14:textId="77777777" w:rsidR="00A26296" w:rsidRDefault="00A26296">
      <w:pPr>
        <w:pStyle w:val="Commentaire"/>
      </w:pPr>
      <w:r>
        <w:rPr>
          <w:rStyle w:val="Marquedecommentaire"/>
        </w:rPr>
        <w:annotationRef/>
      </w:r>
      <w:r>
        <w:t>Not found:</w:t>
      </w:r>
    </w:p>
    <w:p w14:paraId="215547DE" w14:textId="77777777" w:rsidR="00A26296" w:rsidRDefault="00A26296">
      <w:pPr>
        <w:pStyle w:val="Commentaire"/>
      </w:pPr>
      <w:r>
        <w:t>C.-Y. Lee et al.</w:t>
      </w:r>
    </w:p>
    <w:p w14:paraId="6CBCFD34" w14:textId="77777777" w:rsidR="00A26296" w:rsidRDefault="00A26296">
      <w:pPr>
        <w:pStyle w:val="Commentaire"/>
      </w:pPr>
    </w:p>
    <w:p w14:paraId="2D7981AE" w14:textId="77777777" w:rsidR="00A26296" w:rsidRDefault="00A26296">
      <w:pPr>
        <w:pStyle w:val="Commentaire"/>
      </w:pPr>
      <w:r>
        <w:t>Extra stuff:</w:t>
      </w:r>
    </w:p>
    <w:p w14:paraId="6557D9A9" w14:textId="77777777" w:rsidR="00A26296" w:rsidRDefault="00A26296">
      <w:pPr>
        <w:pStyle w:val="Commentaire"/>
      </w:pPr>
      <w:r>
        <w:t>(Lee et al., a)</w:t>
      </w:r>
    </w:p>
    <w:p w14:paraId="7C87A7A3" w14:textId="77777777" w:rsidR="00A26296" w:rsidRDefault="00A26296">
      <w:pPr>
        <w:pStyle w:val="Commentaire"/>
      </w:pPr>
    </w:p>
    <w:p w14:paraId="0D7C7DEE" w14:textId="77777777" w:rsidR="00A26296" w:rsidRDefault="00A26296">
      <w:pPr>
        <w:pStyle w:val="Commentaire"/>
      </w:pPr>
      <w:r>
        <w:t>Correct:</w:t>
      </w:r>
    </w:p>
    <w:p w14:paraId="6B80B7E4" w14:textId="77777777" w:rsidR="00A26296" w:rsidRDefault="00A26296">
      <w:pPr>
        <w:pStyle w:val="Commentaire"/>
      </w:pPr>
      <w:r>
        <w:t>C.-Y. Lee et al. (2020)</w:t>
      </w:r>
    </w:p>
    <w:p w14:paraId="0AE41D5A" w14:textId="441BA056" w:rsidR="00A26296" w:rsidRDefault="00A26296">
      <w:pPr>
        <w:pStyle w:val="Commentaire"/>
      </w:pPr>
      <w:r>
        <w:t>(C.-Y. Lee et al., 2020)</w:t>
      </w:r>
    </w:p>
  </w:comment>
  <w:comment w:id="2647" w:author="Robin Matthews" w:date="2021-07-13T14:28:00Z" w:initials="RM">
    <w:p w14:paraId="47284ADA" w14:textId="77777777" w:rsidR="00A26296" w:rsidRDefault="00A26296">
      <w:pPr>
        <w:pStyle w:val="Commentaire"/>
      </w:pPr>
      <w:r>
        <w:rPr>
          <w:rStyle w:val="Marquedecommentaire"/>
        </w:rPr>
        <w:annotationRef/>
      </w:r>
      <w:r>
        <w:t>Not found:</w:t>
      </w:r>
    </w:p>
    <w:p w14:paraId="10882B36" w14:textId="77777777" w:rsidR="00A26296" w:rsidRDefault="00A26296">
      <w:pPr>
        <w:pStyle w:val="Commentaire"/>
      </w:pPr>
      <w:r>
        <w:t>C.-Y. Lee et al.</w:t>
      </w:r>
    </w:p>
    <w:p w14:paraId="1FD6277A" w14:textId="77777777" w:rsidR="00A26296" w:rsidRDefault="00A26296">
      <w:pPr>
        <w:pStyle w:val="Commentaire"/>
      </w:pPr>
    </w:p>
    <w:p w14:paraId="46D3F5C6" w14:textId="77777777" w:rsidR="00A26296" w:rsidRDefault="00A26296">
      <w:pPr>
        <w:pStyle w:val="Commentaire"/>
      </w:pPr>
      <w:r>
        <w:t>Extra stuff:</w:t>
      </w:r>
    </w:p>
    <w:p w14:paraId="2D817B69" w14:textId="77777777" w:rsidR="00A26296" w:rsidRDefault="00A26296">
      <w:pPr>
        <w:pStyle w:val="Commentaire"/>
      </w:pPr>
      <w:r>
        <w:t xml:space="preserve">Lee et al., </w:t>
      </w:r>
    </w:p>
    <w:p w14:paraId="492894DC" w14:textId="77777777" w:rsidR="00A26296" w:rsidRDefault="00A26296">
      <w:pPr>
        <w:pStyle w:val="Commentaire"/>
      </w:pPr>
    </w:p>
    <w:p w14:paraId="17FB4247" w14:textId="77777777" w:rsidR="00A26296" w:rsidRDefault="00A26296">
      <w:pPr>
        <w:pStyle w:val="Commentaire"/>
      </w:pPr>
      <w:r>
        <w:t>Correct:</w:t>
      </w:r>
    </w:p>
    <w:p w14:paraId="7AE15CB8" w14:textId="77777777" w:rsidR="00A26296" w:rsidRDefault="00A26296">
      <w:pPr>
        <w:pStyle w:val="Commentaire"/>
      </w:pPr>
      <w:r>
        <w:t>C.-Y. Lee et al. (2020)</w:t>
      </w:r>
    </w:p>
    <w:p w14:paraId="46A97874" w14:textId="32AEF6F4" w:rsidR="00A26296" w:rsidRDefault="00A26296">
      <w:pPr>
        <w:pStyle w:val="Commentaire"/>
      </w:pPr>
      <w:r>
        <w:t>(C.-Y. Lee et al., 2020)</w:t>
      </w:r>
    </w:p>
  </w:comment>
  <w:comment w:id="2653" w:author="Robin Matthews" w:date="2021-07-13T14:28:00Z" w:initials="RM">
    <w:p w14:paraId="4FFA7F80" w14:textId="77777777" w:rsidR="00A26296" w:rsidRDefault="00A26296">
      <w:pPr>
        <w:pStyle w:val="Commentaire"/>
      </w:pPr>
      <w:r>
        <w:rPr>
          <w:rStyle w:val="Marquedecommentaire"/>
        </w:rPr>
        <w:annotationRef/>
      </w:r>
      <w:r>
        <w:t>Extra stuff:</w:t>
      </w:r>
    </w:p>
    <w:p w14:paraId="33BC5603" w14:textId="77777777" w:rsidR="00A26296" w:rsidRDefault="00A26296">
      <w:pPr>
        <w:pStyle w:val="Commentaire"/>
      </w:pPr>
      <w:r>
        <w:t>, )</w:t>
      </w:r>
    </w:p>
    <w:p w14:paraId="397762FE" w14:textId="77777777" w:rsidR="00A26296" w:rsidRDefault="00A26296">
      <w:pPr>
        <w:pStyle w:val="Commentaire"/>
      </w:pPr>
    </w:p>
    <w:p w14:paraId="691A9875" w14:textId="77777777" w:rsidR="00A26296" w:rsidRDefault="00A26296">
      <w:pPr>
        <w:pStyle w:val="Commentaire"/>
      </w:pPr>
      <w:r>
        <w:t>Correct:</w:t>
      </w:r>
    </w:p>
    <w:p w14:paraId="0C5ADF02" w14:textId="77777777" w:rsidR="00A26296" w:rsidRDefault="00A26296">
      <w:pPr>
        <w:pStyle w:val="Commentaire"/>
      </w:pPr>
      <w:r>
        <w:t>Emanuel (1987)</w:t>
      </w:r>
    </w:p>
    <w:p w14:paraId="4D53DAA0" w14:textId="152A0D78" w:rsidR="00A26296" w:rsidRDefault="00A26296">
      <w:pPr>
        <w:pStyle w:val="Commentaire"/>
      </w:pPr>
      <w:r>
        <w:t>(Emanuel, 1987)</w:t>
      </w:r>
    </w:p>
  </w:comment>
  <w:comment w:id="2654" w:author="Robin Matthews" w:date="2021-07-13T14:28:00Z" w:initials="RM">
    <w:p w14:paraId="7157ABE5" w14:textId="77777777" w:rsidR="00A26296" w:rsidRDefault="00A26296">
      <w:pPr>
        <w:pStyle w:val="Commentaire"/>
      </w:pPr>
      <w:r>
        <w:rPr>
          <w:rStyle w:val="Marquedecommentaire"/>
        </w:rPr>
        <w:annotationRef/>
      </w:r>
      <w:r>
        <w:t>Extra stuff:</w:t>
      </w:r>
    </w:p>
    <w:p w14:paraId="4E01DD74" w14:textId="77777777" w:rsidR="00A26296" w:rsidRDefault="00A26296">
      <w:pPr>
        <w:pStyle w:val="Commentaire"/>
      </w:pPr>
      <w:r>
        <w:t>, )</w:t>
      </w:r>
    </w:p>
    <w:p w14:paraId="76AEAA69" w14:textId="77777777" w:rsidR="00A26296" w:rsidRDefault="00A26296">
      <w:pPr>
        <w:pStyle w:val="Commentaire"/>
      </w:pPr>
    </w:p>
    <w:p w14:paraId="2F4922FA" w14:textId="77777777" w:rsidR="00A26296" w:rsidRDefault="00A26296">
      <w:pPr>
        <w:pStyle w:val="Commentaire"/>
      </w:pPr>
      <w:r>
        <w:t>Correct:</w:t>
      </w:r>
    </w:p>
    <w:p w14:paraId="6ECA9E79" w14:textId="77777777" w:rsidR="00A26296" w:rsidRDefault="00A26296">
      <w:pPr>
        <w:pStyle w:val="Commentaire"/>
      </w:pPr>
      <w:r>
        <w:t>Kossin et al. (2020)</w:t>
      </w:r>
    </w:p>
    <w:p w14:paraId="1D5D32E1" w14:textId="6E2E725A" w:rsidR="00A26296" w:rsidRDefault="00A26296">
      <w:pPr>
        <w:pStyle w:val="Commentaire"/>
      </w:pPr>
      <w:r>
        <w:t>(Kossin et al., 2020)</w:t>
      </w:r>
    </w:p>
  </w:comment>
  <w:comment w:id="2657" w:author="Robin Matthews" w:date="2021-07-13T14:28:00Z" w:initials="RM">
    <w:p w14:paraId="448E05D1" w14:textId="77777777" w:rsidR="00A26296" w:rsidRDefault="00A26296">
      <w:pPr>
        <w:pStyle w:val="Commentaire"/>
      </w:pPr>
      <w:r>
        <w:rPr>
          <w:rStyle w:val="Marquedecommentaire"/>
        </w:rPr>
        <w:annotationRef/>
      </w:r>
      <w:r>
        <w:t>Extra stuff:</w:t>
      </w:r>
    </w:p>
    <w:p w14:paraId="7209CE84" w14:textId="77777777" w:rsidR="00A26296" w:rsidRDefault="00A26296">
      <w:pPr>
        <w:pStyle w:val="Commentaire"/>
      </w:pPr>
      <w:r>
        <w:t xml:space="preserve">  ()</w:t>
      </w:r>
    </w:p>
    <w:p w14:paraId="4CD311EF" w14:textId="77777777" w:rsidR="00A26296" w:rsidRDefault="00A26296">
      <w:pPr>
        <w:pStyle w:val="Commentaire"/>
      </w:pPr>
    </w:p>
    <w:p w14:paraId="0BE4C8F2" w14:textId="77777777" w:rsidR="00A26296" w:rsidRDefault="00A26296">
      <w:pPr>
        <w:pStyle w:val="Commentaire"/>
      </w:pPr>
      <w:r>
        <w:t>Correct:</w:t>
      </w:r>
    </w:p>
    <w:p w14:paraId="39B2B027" w14:textId="77777777" w:rsidR="00A26296" w:rsidRDefault="00A26296">
      <w:pPr>
        <w:pStyle w:val="Commentaire"/>
      </w:pPr>
      <w:r>
        <w:t>Dunstone et al. (2013)</w:t>
      </w:r>
    </w:p>
    <w:p w14:paraId="2F6B7279" w14:textId="171C969F" w:rsidR="00A26296" w:rsidRDefault="00A26296">
      <w:pPr>
        <w:pStyle w:val="Commentaire"/>
      </w:pPr>
      <w:r>
        <w:t>(Dunstone et al., 2013)</w:t>
      </w:r>
    </w:p>
  </w:comment>
  <w:comment w:id="2660" w:author="Robin Matthews" w:date="2021-07-13T14:28:00Z" w:initials="RM">
    <w:p w14:paraId="6A4122F4" w14:textId="77777777" w:rsidR="00A26296" w:rsidRDefault="00A26296">
      <w:pPr>
        <w:pStyle w:val="Commentaire"/>
      </w:pPr>
      <w:r>
        <w:rPr>
          <w:rStyle w:val="Marquedecommentaire"/>
        </w:rPr>
        <w:annotationRef/>
      </w:r>
      <w:r>
        <w:t>Not found:</w:t>
      </w:r>
    </w:p>
    <w:p w14:paraId="345FA519" w14:textId="77777777" w:rsidR="00A26296" w:rsidRDefault="00A26296">
      <w:pPr>
        <w:pStyle w:val="Commentaire"/>
      </w:pPr>
      <w:r>
        <w:t>H.S. Kim et al., 2014</w:t>
      </w:r>
    </w:p>
    <w:p w14:paraId="39BD21EE" w14:textId="77777777" w:rsidR="00A26296" w:rsidRDefault="00A26296">
      <w:pPr>
        <w:pStyle w:val="Commentaire"/>
      </w:pPr>
    </w:p>
    <w:p w14:paraId="440705D6" w14:textId="77777777" w:rsidR="00A26296" w:rsidRDefault="00A26296">
      <w:pPr>
        <w:pStyle w:val="Commentaire"/>
      </w:pPr>
      <w:r>
        <w:t>Extra stuff:</w:t>
      </w:r>
    </w:p>
    <w:p w14:paraId="7839F56B" w14:textId="77777777" w:rsidR="00A26296" w:rsidRDefault="00A26296">
      <w:pPr>
        <w:pStyle w:val="Commentaire"/>
      </w:pPr>
      <w:r>
        <w:t>(; Kim et al., 2014a; )</w:t>
      </w:r>
    </w:p>
    <w:p w14:paraId="3E4E8CE8" w14:textId="77777777" w:rsidR="00A26296" w:rsidRDefault="00A26296">
      <w:pPr>
        <w:pStyle w:val="Commentaire"/>
      </w:pPr>
    </w:p>
    <w:p w14:paraId="6C100F74" w14:textId="77777777" w:rsidR="00A26296" w:rsidRDefault="00A26296">
      <w:pPr>
        <w:pStyle w:val="Commentaire"/>
      </w:pPr>
      <w:r>
        <w:t>Correct:</w:t>
      </w:r>
    </w:p>
    <w:p w14:paraId="6D8E79B0" w14:textId="3F2DCEAD" w:rsidR="00A26296" w:rsidRDefault="00A26296">
      <w:pPr>
        <w:pStyle w:val="Commentaire"/>
      </w:pPr>
      <w:r>
        <w:t>(Yamada et al., 2010; H.S. Kim et al., 2014; Knutson et al., 2015)</w:t>
      </w:r>
    </w:p>
  </w:comment>
  <w:comment w:id="2664" w:author="Robin Matthews" w:date="2021-07-13T14:28:00Z" w:initials="RM">
    <w:p w14:paraId="506D9B76" w14:textId="77777777" w:rsidR="00A26296" w:rsidRDefault="00A26296">
      <w:pPr>
        <w:pStyle w:val="Commentaire"/>
      </w:pPr>
      <w:r>
        <w:rPr>
          <w:rStyle w:val="Marquedecommentaire"/>
        </w:rPr>
        <w:annotationRef/>
      </w:r>
      <w:r>
        <w:t>Not found:</w:t>
      </w:r>
    </w:p>
    <w:p w14:paraId="374E4580" w14:textId="77777777" w:rsidR="00A26296" w:rsidRDefault="00A26296">
      <w:pPr>
        <w:pStyle w:val="Commentaire"/>
      </w:pPr>
      <w:r>
        <w:t>M. Liu et al., 2019a</w:t>
      </w:r>
    </w:p>
    <w:p w14:paraId="6555272B" w14:textId="77777777" w:rsidR="00A26296" w:rsidRDefault="00A26296">
      <w:pPr>
        <w:pStyle w:val="Commentaire"/>
      </w:pPr>
    </w:p>
    <w:p w14:paraId="54EC3E69" w14:textId="77777777" w:rsidR="00A26296" w:rsidRDefault="00A26296">
      <w:pPr>
        <w:pStyle w:val="Commentaire"/>
      </w:pPr>
      <w:r>
        <w:t>Extra stuff:</w:t>
      </w:r>
    </w:p>
    <w:p w14:paraId="0B460C1C" w14:textId="77777777" w:rsidR="00A26296" w:rsidRDefault="00A26296">
      <w:pPr>
        <w:pStyle w:val="Commentaire"/>
      </w:pPr>
      <w:r>
        <w:t>(; ; ; Liu et al., 2019c)</w:t>
      </w:r>
    </w:p>
    <w:p w14:paraId="7A3E8B26" w14:textId="77777777" w:rsidR="00A26296" w:rsidRDefault="00A26296">
      <w:pPr>
        <w:pStyle w:val="Commentaire"/>
      </w:pPr>
    </w:p>
    <w:p w14:paraId="1553FC29" w14:textId="77777777" w:rsidR="00A26296" w:rsidRDefault="00A26296">
      <w:pPr>
        <w:pStyle w:val="Commentaire"/>
      </w:pPr>
      <w:r>
        <w:t>Correct:</w:t>
      </w:r>
    </w:p>
    <w:p w14:paraId="0946762C" w14:textId="51FD7A2C" w:rsidR="00A26296" w:rsidRDefault="00A26296">
      <w:pPr>
        <w:pStyle w:val="Commentaire"/>
      </w:pPr>
      <w:r>
        <w:t>(Knutson et al., 2015; Phibbs and Toumi, 2016; Patricola and Wehner, 2018; M. Liu et al., 2019a)</w:t>
      </w:r>
    </w:p>
  </w:comment>
  <w:comment w:id="2671" w:author="Robin Matthews" w:date="2021-07-13T14:28:00Z" w:initials="RM">
    <w:p w14:paraId="643BCD65" w14:textId="77777777" w:rsidR="00A26296" w:rsidRDefault="00A26296">
      <w:pPr>
        <w:pStyle w:val="Commentaire"/>
      </w:pPr>
      <w:r>
        <w:rPr>
          <w:rStyle w:val="Marquedecommentaire"/>
        </w:rPr>
        <w:annotationRef/>
      </w:r>
      <w:r>
        <w:t>Not found:</w:t>
      </w:r>
    </w:p>
    <w:p w14:paraId="691D4746" w14:textId="77777777" w:rsidR="00A26296" w:rsidRDefault="00A26296">
      <w:pPr>
        <w:pStyle w:val="Commentaire"/>
      </w:pPr>
      <w:r>
        <w:t>Ting et al., 2019</w:t>
      </w:r>
    </w:p>
    <w:p w14:paraId="09EBCB55" w14:textId="77777777" w:rsidR="00A26296" w:rsidRDefault="00A26296">
      <w:pPr>
        <w:pStyle w:val="Commentaire"/>
      </w:pPr>
    </w:p>
    <w:p w14:paraId="111B83A7" w14:textId="77777777" w:rsidR="00A26296" w:rsidRDefault="00A26296">
      <w:pPr>
        <w:pStyle w:val="Commentaire"/>
      </w:pPr>
      <w:r>
        <w:t>Extra stuff:</w:t>
      </w:r>
    </w:p>
    <w:p w14:paraId="0CCDA8F4" w14:textId="77777777" w:rsidR="00A26296" w:rsidRDefault="00A26296">
      <w:pPr>
        <w:pStyle w:val="Commentaire"/>
      </w:pPr>
      <w:r>
        <w:t>()</w:t>
      </w:r>
    </w:p>
    <w:p w14:paraId="06AF8B27" w14:textId="77777777" w:rsidR="00A26296" w:rsidRDefault="00A26296">
      <w:pPr>
        <w:pStyle w:val="Commentaire"/>
      </w:pPr>
    </w:p>
    <w:p w14:paraId="3EDA9A6B" w14:textId="77777777" w:rsidR="00A26296" w:rsidRDefault="00A26296">
      <w:pPr>
        <w:pStyle w:val="Commentaire"/>
      </w:pPr>
      <w:r>
        <w:t>Correct:</w:t>
      </w:r>
    </w:p>
    <w:p w14:paraId="0FCC0961" w14:textId="6362C63F" w:rsidR="00A26296" w:rsidRDefault="00A26296">
      <w:pPr>
        <w:pStyle w:val="Commentaire"/>
      </w:pPr>
      <w:r>
        <w:t>(Garner et al., 2017; Ting et al., 2019)</w:t>
      </w:r>
    </w:p>
  </w:comment>
  <w:comment w:id="2672" w:author="Robin Matthews" w:date="2021-07-14T10:17:00Z" w:initials="RM">
    <w:p w14:paraId="603AE91B" w14:textId="6663903F" w:rsidR="00C45A6E" w:rsidRDefault="00C45A6E">
      <w:pPr>
        <w:pStyle w:val="Commentaire"/>
      </w:pPr>
      <w:r>
        <w:rPr>
          <w:rStyle w:val="Marquedecommentaire"/>
        </w:rPr>
        <w:annotationRef/>
      </w:r>
      <w:r>
        <w:t>Mendeley field also contains Ting et al., 2019. Want me to remove it?</w:t>
      </w:r>
    </w:p>
  </w:comment>
  <w:comment w:id="2673" w:author="Robin Matthews" w:date="2021-07-14T10:18:00Z" w:initials="RM">
    <w:p w14:paraId="5B5BFA16" w14:textId="70791928" w:rsidR="00796F60" w:rsidRDefault="00796F60">
      <w:pPr>
        <w:pStyle w:val="Commentaire"/>
      </w:pPr>
      <w:r>
        <w:rPr>
          <w:rStyle w:val="Marquedecommentaire"/>
        </w:rPr>
        <w:annotationRef/>
      </w:r>
      <w:r>
        <w:t>Mendeley field contains missing details for Tauvale and Tsuboki (2019). Provide DOI and I’ll add.</w:t>
      </w:r>
    </w:p>
  </w:comment>
  <w:comment w:id="2674" w:author="Robin Matthews" w:date="2021-07-13T14:29:00Z" w:initials="RM">
    <w:p w14:paraId="6E6B4E9D" w14:textId="77777777" w:rsidR="00A26296" w:rsidRDefault="00A26296">
      <w:pPr>
        <w:pStyle w:val="Commentaire"/>
      </w:pPr>
      <w:r>
        <w:rPr>
          <w:rStyle w:val="Marquedecommentaire"/>
        </w:rPr>
        <w:annotationRef/>
      </w:r>
      <w:r>
        <w:t>Extra stuff:</w:t>
      </w:r>
    </w:p>
    <w:p w14:paraId="7F0D6C8F" w14:textId="77777777" w:rsidR="00A26296" w:rsidRDefault="00A26296">
      <w:pPr>
        <w:pStyle w:val="Commentaire"/>
      </w:pPr>
      <w:r>
        <w:t>(e.g., , ; Ramsay et al. 2018; Cattiaux et al. 2020)</w:t>
      </w:r>
    </w:p>
    <w:p w14:paraId="4F0F246F" w14:textId="77777777" w:rsidR="00A26296" w:rsidRDefault="00A26296">
      <w:pPr>
        <w:pStyle w:val="Commentaire"/>
      </w:pPr>
    </w:p>
    <w:p w14:paraId="6FABA3D1" w14:textId="77777777" w:rsidR="00A26296" w:rsidRDefault="00A26296">
      <w:pPr>
        <w:pStyle w:val="Commentaire"/>
      </w:pPr>
      <w:r>
        <w:t>Correct:</w:t>
      </w:r>
    </w:p>
    <w:p w14:paraId="10746889" w14:textId="77777777" w:rsidR="00A26296" w:rsidRDefault="00A26296">
      <w:pPr>
        <w:pStyle w:val="Commentaire"/>
      </w:pPr>
      <w:r>
        <w:t>Tauvale and Tsuboki (2019)</w:t>
      </w:r>
    </w:p>
    <w:p w14:paraId="57B5D8AE" w14:textId="5CDAFEAC" w:rsidR="00A26296" w:rsidRDefault="00A26296">
      <w:pPr>
        <w:pStyle w:val="Commentaire"/>
      </w:pPr>
      <w:r>
        <w:t>(Tauvale and Tsuboki, 2019)</w:t>
      </w:r>
    </w:p>
  </w:comment>
  <w:comment w:id="2675" w:author="Robin Matthews" w:date="2021-07-13T14:29:00Z" w:initials="RM">
    <w:p w14:paraId="5138998B" w14:textId="77777777" w:rsidR="00A26296" w:rsidRDefault="00A26296">
      <w:pPr>
        <w:pStyle w:val="Commentaire"/>
      </w:pPr>
      <w:r>
        <w:rPr>
          <w:rStyle w:val="Marquedecommentaire"/>
        </w:rPr>
        <w:annotationRef/>
      </w:r>
      <w:r>
        <w:t>Not found:</w:t>
      </w:r>
    </w:p>
    <w:p w14:paraId="29CBC038" w14:textId="77777777" w:rsidR="00A26296" w:rsidRDefault="00A26296">
      <w:pPr>
        <w:pStyle w:val="Commentaire"/>
      </w:pPr>
      <w:r>
        <w:t>G. Zhang et al., 2020</w:t>
      </w:r>
    </w:p>
    <w:p w14:paraId="15E18C73" w14:textId="77777777" w:rsidR="00A26296" w:rsidRDefault="00A26296">
      <w:pPr>
        <w:pStyle w:val="Commentaire"/>
      </w:pPr>
    </w:p>
    <w:p w14:paraId="0D256B50" w14:textId="77777777" w:rsidR="00A26296" w:rsidRDefault="00A26296">
      <w:pPr>
        <w:pStyle w:val="Commentaire"/>
      </w:pPr>
      <w:r>
        <w:t>Extra stuff:</w:t>
      </w:r>
    </w:p>
    <w:p w14:paraId="67933088" w14:textId="77777777" w:rsidR="00A26296" w:rsidRDefault="00A26296">
      <w:pPr>
        <w:pStyle w:val="Commentaire"/>
      </w:pPr>
      <w:r>
        <w:t>(; ; Zhang et al., 2020a)</w:t>
      </w:r>
    </w:p>
    <w:p w14:paraId="34EDBEE6" w14:textId="77777777" w:rsidR="00A26296" w:rsidRDefault="00A26296">
      <w:pPr>
        <w:pStyle w:val="Commentaire"/>
      </w:pPr>
    </w:p>
    <w:p w14:paraId="5867C22C" w14:textId="77777777" w:rsidR="00A26296" w:rsidRDefault="00A26296">
      <w:pPr>
        <w:pStyle w:val="Commentaire"/>
      </w:pPr>
      <w:r>
        <w:t>Correct:</w:t>
      </w:r>
    </w:p>
    <w:p w14:paraId="59AA2BF1" w14:textId="1F90ED06" w:rsidR="00A26296" w:rsidRDefault="00A26296">
      <w:pPr>
        <w:pStyle w:val="Commentaire"/>
      </w:pPr>
      <w:r>
        <w:t>(Kossin, 2019; Yamaguchi et al., 2020; G. Zhang et al., 2020)</w:t>
      </w:r>
    </w:p>
  </w:comment>
  <w:comment w:id="2681" w:author="Robin Matthews" w:date="2021-07-13T14:29:00Z" w:initials="RM">
    <w:p w14:paraId="3390913C" w14:textId="77777777" w:rsidR="00A26296" w:rsidRDefault="00A26296">
      <w:pPr>
        <w:pStyle w:val="Commentaire"/>
      </w:pPr>
      <w:r>
        <w:rPr>
          <w:rStyle w:val="Marquedecommentaire"/>
        </w:rPr>
        <w:annotationRef/>
      </w:r>
      <w:r>
        <w:t>Not found:</w:t>
      </w:r>
    </w:p>
    <w:p w14:paraId="145CAC1C" w14:textId="77777777" w:rsidR="00A26296" w:rsidRDefault="00A26296">
      <w:pPr>
        <w:pStyle w:val="Commentaire"/>
      </w:pPr>
      <w:r>
        <w:t>J.A. Yang et al., 2018</w:t>
      </w:r>
    </w:p>
    <w:p w14:paraId="2DA7133F" w14:textId="77777777" w:rsidR="00A26296" w:rsidRDefault="00A26296">
      <w:pPr>
        <w:pStyle w:val="Commentaire"/>
      </w:pPr>
      <w:r>
        <w:t>J. Chen et al., 2020b</w:t>
      </w:r>
    </w:p>
    <w:p w14:paraId="1CC37D27" w14:textId="77777777" w:rsidR="00A26296" w:rsidRDefault="00A26296">
      <w:pPr>
        <w:pStyle w:val="Commentaire"/>
      </w:pPr>
    </w:p>
    <w:p w14:paraId="611B83A4" w14:textId="77777777" w:rsidR="00A26296" w:rsidRDefault="00A26296">
      <w:pPr>
        <w:pStyle w:val="Commentaire"/>
      </w:pPr>
      <w:r>
        <w:t>Extra stuff:</w:t>
      </w:r>
    </w:p>
    <w:p w14:paraId="53E06FC3" w14:textId="77777777" w:rsidR="00A26296" w:rsidRDefault="00A26296">
      <w:pPr>
        <w:pStyle w:val="Commentaire"/>
      </w:pPr>
      <w:r>
        <w:t>(Yang et al., 2018b; ; Chen et al., 2020c)</w:t>
      </w:r>
    </w:p>
    <w:p w14:paraId="18B279F3" w14:textId="77777777" w:rsidR="00A26296" w:rsidRDefault="00A26296">
      <w:pPr>
        <w:pStyle w:val="Commentaire"/>
      </w:pPr>
    </w:p>
    <w:p w14:paraId="3948D3CC" w14:textId="77777777" w:rsidR="00A26296" w:rsidRDefault="00A26296">
      <w:pPr>
        <w:pStyle w:val="Commentaire"/>
      </w:pPr>
      <w:r>
        <w:t>Correct:</w:t>
      </w:r>
    </w:p>
    <w:p w14:paraId="5ABAB489" w14:textId="39F20B75" w:rsidR="00A26296" w:rsidRDefault="00A26296">
      <w:pPr>
        <w:pStyle w:val="Commentaire"/>
      </w:pPr>
      <w:r>
        <w:t>(J.A. Yang et al., 2018; Mori et al., 2019, 2021; J. Chen et al., 2020b)</w:t>
      </w:r>
    </w:p>
  </w:comment>
  <w:comment w:id="2688" w:author="Robin Matthews" w:date="2021-07-13T14:29:00Z" w:initials="RM">
    <w:p w14:paraId="7A6BB300" w14:textId="77777777" w:rsidR="00A26296" w:rsidRDefault="00A26296">
      <w:pPr>
        <w:pStyle w:val="Commentaire"/>
      </w:pPr>
      <w:r>
        <w:rPr>
          <w:rStyle w:val="Marquedecommentaire"/>
        </w:rPr>
        <w:annotationRef/>
      </w:r>
      <w:r>
        <w:t>Extra stuff:</w:t>
      </w:r>
    </w:p>
    <w:p w14:paraId="0C503E89" w14:textId="77777777" w:rsidR="00A26296" w:rsidRDefault="00A26296">
      <w:pPr>
        <w:pStyle w:val="Commentaire"/>
      </w:pPr>
      <w:r>
        <w:t xml:space="preserve">, </w:t>
      </w:r>
    </w:p>
    <w:p w14:paraId="0E1C11CC" w14:textId="77777777" w:rsidR="00A26296" w:rsidRDefault="00A26296">
      <w:pPr>
        <w:pStyle w:val="Commentaire"/>
      </w:pPr>
    </w:p>
    <w:p w14:paraId="6278ED1C" w14:textId="77777777" w:rsidR="00A26296" w:rsidRDefault="00A26296">
      <w:pPr>
        <w:pStyle w:val="Commentaire"/>
      </w:pPr>
      <w:r>
        <w:t>Correct:</w:t>
      </w:r>
    </w:p>
    <w:p w14:paraId="65A396B9" w14:textId="77777777" w:rsidR="00A26296" w:rsidRDefault="00A26296">
      <w:pPr>
        <w:pStyle w:val="Commentaire"/>
      </w:pPr>
      <w:r>
        <w:t>Kay et al. (2015)</w:t>
      </w:r>
    </w:p>
    <w:p w14:paraId="1682BE89" w14:textId="4FDA18FD" w:rsidR="00A26296" w:rsidRDefault="00A26296">
      <w:pPr>
        <w:pStyle w:val="Commentaire"/>
      </w:pPr>
      <w:r>
        <w:t>(Kay et al., 2015)</w:t>
      </w:r>
    </w:p>
  </w:comment>
  <w:comment w:id="2694" w:author="Robin Matthews" w:date="2021-07-13T14:29:00Z" w:initials="RM">
    <w:p w14:paraId="5702E89A" w14:textId="77777777" w:rsidR="00A26296" w:rsidRDefault="00A26296">
      <w:pPr>
        <w:pStyle w:val="Commentaire"/>
      </w:pPr>
      <w:r>
        <w:rPr>
          <w:rStyle w:val="Marquedecommentaire"/>
        </w:rPr>
        <w:annotationRef/>
      </w:r>
      <w:r>
        <w:t>Extra stuff:</w:t>
      </w:r>
    </w:p>
    <w:p w14:paraId="5C889F96" w14:textId="77777777" w:rsidR="00A26296" w:rsidRDefault="00A26296">
      <w:pPr>
        <w:pStyle w:val="Commentaire"/>
      </w:pPr>
      <w:r>
        <w:t xml:space="preserve">, </w:t>
      </w:r>
    </w:p>
    <w:p w14:paraId="5AC42CE9" w14:textId="77777777" w:rsidR="00A26296" w:rsidRDefault="00A26296">
      <w:pPr>
        <w:pStyle w:val="Commentaire"/>
      </w:pPr>
    </w:p>
    <w:p w14:paraId="03920161" w14:textId="77777777" w:rsidR="00A26296" w:rsidRDefault="00A26296">
      <w:pPr>
        <w:pStyle w:val="Commentaire"/>
      </w:pPr>
      <w:r>
        <w:t>Correct:</w:t>
      </w:r>
    </w:p>
    <w:p w14:paraId="55B99A23" w14:textId="77777777" w:rsidR="00A26296" w:rsidRDefault="00A26296">
      <w:pPr>
        <w:pStyle w:val="Commentaire"/>
      </w:pPr>
      <w:r>
        <w:t>Vecchi and Soden (2007)</w:t>
      </w:r>
    </w:p>
    <w:p w14:paraId="09A9AB14" w14:textId="4C5B0276" w:rsidR="00A26296" w:rsidRDefault="00A26296">
      <w:pPr>
        <w:pStyle w:val="Commentaire"/>
      </w:pPr>
      <w:r>
        <w:t>(Vecchi and Soden, 2007)</w:t>
      </w:r>
    </w:p>
  </w:comment>
  <w:comment w:id="2705" w:author="Robin Matthews" w:date="2021-07-13T13:15:00Z" w:initials="RM">
    <w:p w14:paraId="77FC9846" w14:textId="77777777" w:rsidR="00F3315F" w:rsidRDefault="00F3315F" w:rsidP="00F3315F">
      <w:pPr>
        <w:pStyle w:val="Commentaire"/>
      </w:pPr>
      <w:r>
        <w:rPr>
          <w:rStyle w:val="Marquedecommentaire"/>
        </w:rPr>
        <w:annotationRef/>
      </w:r>
      <w:r>
        <w:rPr>
          <w:rStyle w:val="Marquedecommentaire"/>
        </w:rPr>
        <w:annotationRef/>
      </w:r>
      <w:r>
        <w:t>Check Chang, 2013 reference is correct one :</w:t>
      </w:r>
    </w:p>
    <w:p w14:paraId="306A9AA9" w14:textId="77777777" w:rsidR="00F3315F" w:rsidRDefault="00F3315F" w:rsidP="00F3315F">
      <w:pPr>
        <w:pStyle w:val="Commentaire"/>
      </w:pPr>
      <w:r w:rsidRPr="00F3315F">
        <w:t>http://doi.wiley.com/10.1002/2013JD020746</w:t>
      </w:r>
    </w:p>
    <w:p w14:paraId="04BC0829" w14:textId="77777777" w:rsidR="00F3315F" w:rsidRDefault="00F3315F" w:rsidP="00F3315F">
      <w:pPr>
        <w:pStyle w:val="Commentaire"/>
      </w:pPr>
    </w:p>
    <w:p w14:paraId="3C91BA4D" w14:textId="77777777" w:rsidR="00F3315F" w:rsidRDefault="00F3315F" w:rsidP="00F3315F">
      <w:pPr>
        <w:pStyle w:val="Commentaire"/>
      </w:pPr>
      <w:r>
        <w:t>Mendeley had different DOI:</w:t>
      </w:r>
    </w:p>
    <w:p w14:paraId="444ED96E" w14:textId="0559F991" w:rsidR="00F3315F" w:rsidRDefault="00F3315F">
      <w:pPr>
        <w:pStyle w:val="Commentaire"/>
      </w:pPr>
      <w:r w:rsidRPr="00F3315F">
        <w:t>10.1038/175238c0</w:t>
      </w:r>
    </w:p>
  </w:comment>
  <w:comment w:id="2706" w:author="Robin Matthews" w:date="2021-07-13T13:13:00Z" w:initials="RM">
    <w:p w14:paraId="004442BF" w14:textId="54DED206" w:rsidR="00F3315F" w:rsidRDefault="00F3315F">
      <w:pPr>
        <w:pStyle w:val="Commentaire"/>
      </w:pPr>
      <w:r>
        <w:rPr>
          <w:rStyle w:val="Marquedecommentaire"/>
        </w:rPr>
        <w:annotationRef/>
      </w:r>
      <w:r>
        <w:t>Check Chang, 2013 reference is correct one :</w:t>
      </w:r>
    </w:p>
    <w:p w14:paraId="032C18DC" w14:textId="43B9BB93" w:rsidR="00F3315F" w:rsidRDefault="00F3315F">
      <w:pPr>
        <w:pStyle w:val="Commentaire"/>
      </w:pPr>
      <w:r w:rsidRPr="00F3315F">
        <w:t>http://doi.wiley.com/10.1002/2013JD020746</w:t>
      </w:r>
    </w:p>
    <w:p w14:paraId="2504E0C5" w14:textId="77777777" w:rsidR="00F3315F" w:rsidRDefault="00F3315F">
      <w:pPr>
        <w:pStyle w:val="Commentaire"/>
      </w:pPr>
    </w:p>
    <w:p w14:paraId="44FDE403" w14:textId="052F2222" w:rsidR="00F3315F" w:rsidRDefault="00F3315F">
      <w:pPr>
        <w:pStyle w:val="Commentaire"/>
      </w:pPr>
      <w:r>
        <w:t>Mendeley had different DOI:</w:t>
      </w:r>
    </w:p>
    <w:p w14:paraId="26B4BC53" w14:textId="0FABE64E" w:rsidR="00F3315F" w:rsidRDefault="00F3315F">
      <w:pPr>
        <w:pStyle w:val="Commentaire"/>
      </w:pPr>
      <w:r w:rsidRPr="00F3315F">
        <w:t>10.1038/175238c0</w:t>
      </w:r>
    </w:p>
  </w:comment>
  <w:comment w:id="2711" w:author="Robin Matthews" w:date="2021-07-13T14:29:00Z" w:initials="RM">
    <w:p w14:paraId="6AE5C898" w14:textId="77777777" w:rsidR="00A26296" w:rsidRDefault="00A26296">
      <w:pPr>
        <w:pStyle w:val="Commentaire"/>
      </w:pPr>
      <w:r>
        <w:rPr>
          <w:rStyle w:val="Marquedecommentaire"/>
        </w:rPr>
        <w:annotationRef/>
      </w:r>
      <w:r>
        <w:t>Not found:</w:t>
      </w:r>
    </w:p>
    <w:p w14:paraId="1048648A" w14:textId="77777777" w:rsidR="00A26296" w:rsidRDefault="00A26296">
      <w:pPr>
        <w:pStyle w:val="Commentaire"/>
      </w:pPr>
      <w:r>
        <w:t>Bevacqua et al., 2020a</w:t>
      </w:r>
    </w:p>
    <w:p w14:paraId="40DF18A5" w14:textId="77777777" w:rsidR="00A26296" w:rsidRDefault="00A26296">
      <w:pPr>
        <w:pStyle w:val="Commentaire"/>
      </w:pPr>
    </w:p>
    <w:p w14:paraId="19C6CF56" w14:textId="77777777" w:rsidR="00A26296" w:rsidRDefault="00A26296">
      <w:pPr>
        <w:pStyle w:val="Commentaire"/>
      </w:pPr>
      <w:r>
        <w:t>Extra stuff:</w:t>
      </w:r>
    </w:p>
    <w:p w14:paraId="36EAEF43" w14:textId="77777777" w:rsidR="00A26296" w:rsidRDefault="00A26296">
      <w:pPr>
        <w:pStyle w:val="Commentaire"/>
      </w:pPr>
      <w:r>
        <w:t>(; ; ; ; ; ; ; ; ; ; Bevacqua et al., 2020c; )</w:t>
      </w:r>
    </w:p>
    <w:p w14:paraId="3B33653A" w14:textId="77777777" w:rsidR="00A26296" w:rsidRDefault="00A26296">
      <w:pPr>
        <w:pStyle w:val="Commentaire"/>
      </w:pPr>
    </w:p>
    <w:p w14:paraId="6BC9328E" w14:textId="77777777" w:rsidR="00A26296" w:rsidRDefault="00A26296">
      <w:pPr>
        <w:pStyle w:val="Commentaire"/>
      </w:pPr>
      <w:r>
        <w:t>Correct:</w:t>
      </w:r>
    </w:p>
    <w:p w14:paraId="584AD943" w14:textId="0610E3E0" w:rsidR="00A26296" w:rsidRDefault="00A26296">
      <w:pPr>
        <w:pStyle w:val="Commentaire"/>
      </w:pPr>
      <w:r>
        <w:t>(Zappa et al., 2013b; Marciano et al., 2015; Pepler et al., 2016; Michaelis et al., 2017; Yettella and Kay, 2017; Zhang and Colle, 2017; Barcikowska et al., 2018; Hawcroft et al., 2018; Zarzycki, 2018; Kodama et al., 2019; Bevacqua et al., 2020a; Reboita et al., 2020)</w:t>
      </w:r>
    </w:p>
  </w:comment>
  <w:comment w:id="2719" w:author="Robin Matthews" w:date="2021-07-13T14:29:00Z" w:initials="RM">
    <w:p w14:paraId="12F916BA" w14:textId="77777777" w:rsidR="00A26296" w:rsidRDefault="00A26296">
      <w:pPr>
        <w:pStyle w:val="Commentaire"/>
      </w:pPr>
      <w:r>
        <w:rPr>
          <w:rStyle w:val="Marquedecommentaire"/>
        </w:rPr>
        <w:annotationRef/>
      </w:r>
      <w:r>
        <w:t>Extra stuff:</w:t>
      </w:r>
    </w:p>
    <w:p w14:paraId="31F89BD8" w14:textId="77777777" w:rsidR="00A26296" w:rsidRDefault="00A26296">
      <w:pPr>
        <w:pStyle w:val="Commentaire"/>
      </w:pPr>
      <w:r>
        <w:t>(Chapter 3, , )</w:t>
      </w:r>
    </w:p>
    <w:p w14:paraId="1C31B67A" w14:textId="77777777" w:rsidR="00A26296" w:rsidRDefault="00A26296">
      <w:pPr>
        <w:pStyle w:val="Commentaire"/>
      </w:pPr>
    </w:p>
    <w:p w14:paraId="32561347" w14:textId="77777777" w:rsidR="00A26296" w:rsidRDefault="00A26296">
      <w:pPr>
        <w:pStyle w:val="Commentaire"/>
      </w:pPr>
      <w:r>
        <w:t>Correct:</w:t>
      </w:r>
    </w:p>
    <w:p w14:paraId="2CE5F763" w14:textId="77777777" w:rsidR="00A26296" w:rsidRDefault="00A26296">
      <w:pPr>
        <w:pStyle w:val="Commentaire"/>
      </w:pPr>
      <w:r>
        <w:t>Seneviratne et al. (2012)</w:t>
      </w:r>
    </w:p>
    <w:p w14:paraId="11D4A71F" w14:textId="0D506B42" w:rsidR="00A26296" w:rsidRDefault="00A26296">
      <w:pPr>
        <w:pStyle w:val="Commentaire"/>
      </w:pPr>
      <w:r>
        <w:t>(Seneviratne et al., 2012)</w:t>
      </w:r>
    </w:p>
  </w:comment>
  <w:comment w:id="2720" w:author="Robin Matthews" w:date="2021-07-13T14:29:00Z" w:initials="RM">
    <w:p w14:paraId="6D5CE8FF" w14:textId="77777777" w:rsidR="00A26296" w:rsidRDefault="00A26296">
      <w:pPr>
        <w:pStyle w:val="Commentaire"/>
      </w:pPr>
      <w:r>
        <w:rPr>
          <w:rStyle w:val="Marquedecommentaire"/>
        </w:rPr>
        <w:annotationRef/>
      </w:r>
      <w:r>
        <w:t>Extra stuff:</w:t>
      </w:r>
    </w:p>
    <w:p w14:paraId="23EBF118" w14:textId="77777777" w:rsidR="00A26296" w:rsidRDefault="00A26296">
      <w:pPr>
        <w:pStyle w:val="Commentaire"/>
      </w:pPr>
      <w:r>
        <w:t>(Chapter 12, , )</w:t>
      </w:r>
    </w:p>
    <w:p w14:paraId="1149AFC2" w14:textId="77777777" w:rsidR="00A26296" w:rsidRDefault="00A26296">
      <w:pPr>
        <w:pStyle w:val="Commentaire"/>
      </w:pPr>
    </w:p>
    <w:p w14:paraId="39699AA1" w14:textId="77777777" w:rsidR="00A26296" w:rsidRDefault="00A26296">
      <w:pPr>
        <w:pStyle w:val="Commentaire"/>
      </w:pPr>
      <w:r>
        <w:t>Correct:</w:t>
      </w:r>
    </w:p>
    <w:p w14:paraId="635A5A0B" w14:textId="77777777" w:rsidR="00A26296" w:rsidRDefault="00A26296">
      <w:pPr>
        <w:pStyle w:val="Commentaire"/>
      </w:pPr>
      <w:r>
        <w:t>Collins et al. (2013)</w:t>
      </w:r>
    </w:p>
    <w:p w14:paraId="4E56F0FB" w14:textId="1C3D374F" w:rsidR="00A26296" w:rsidRDefault="00A26296">
      <w:pPr>
        <w:pStyle w:val="Commentaire"/>
      </w:pPr>
      <w:r>
        <w:t>(Collins et al., 2013)</w:t>
      </w:r>
    </w:p>
  </w:comment>
  <w:comment w:id="2725" w:author="Robin Matthews" w:date="2021-07-13T14:29:00Z" w:initials="RM">
    <w:p w14:paraId="7025D769" w14:textId="77777777" w:rsidR="00A26296" w:rsidRDefault="00A26296">
      <w:pPr>
        <w:pStyle w:val="Commentaire"/>
      </w:pPr>
      <w:r>
        <w:rPr>
          <w:rStyle w:val="Marquedecommentaire"/>
        </w:rPr>
        <w:annotationRef/>
      </w:r>
      <w:r>
        <w:t>Not found:</w:t>
      </w:r>
    </w:p>
    <w:p w14:paraId="1B17AECB" w14:textId="77777777" w:rsidR="00A26296" w:rsidRDefault="00A26296">
      <w:pPr>
        <w:pStyle w:val="Commentaire"/>
      </w:pPr>
      <w:r>
        <w:t>M.S. Singh et al.</w:t>
      </w:r>
    </w:p>
    <w:p w14:paraId="762A5D90" w14:textId="77777777" w:rsidR="00A26296" w:rsidRDefault="00A26296">
      <w:pPr>
        <w:pStyle w:val="Commentaire"/>
      </w:pPr>
    </w:p>
    <w:p w14:paraId="07107FAC" w14:textId="77777777" w:rsidR="00A26296" w:rsidRDefault="00A26296">
      <w:pPr>
        <w:pStyle w:val="Commentaire"/>
      </w:pPr>
      <w:r>
        <w:t>Extra stuff:</w:t>
      </w:r>
    </w:p>
    <w:p w14:paraId="2A2E6BA7" w14:textId="77777777" w:rsidR="00A26296" w:rsidRDefault="00A26296">
      <w:pPr>
        <w:pStyle w:val="Commentaire"/>
      </w:pPr>
      <w:r>
        <w:t>(Singh et al., a)</w:t>
      </w:r>
    </w:p>
    <w:p w14:paraId="4B01C489" w14:textId="77777777" w:rsidR="00A26296" w:rsidRDefault="00A26296">
      <w:pPr>
        <w:pStyle w:val="Commentaire"/>
      </w:pPr>
    </w:p>
    <w:p w14:paraId="5715069D" w14:textId="77777777" w:rsidR="00A26296" w:rsidRDefault="00A26296">
      <w:pPr>
        <w:pStyle w:val="Commentaire"/>
      </w:pPr>
      <w:r>
        <w:t>Correct:</w:t>
      </w:r>
    </w:p>
    <w:p w14:paraId="3C8C596F" w14:textId="77777777" w:rsidR="00A26296" w:rsidRDefault="00A26296">
      <w:pPr>
        <w:pStyle w:val="Commentaire"/>
      </w:pPr>
      <w:r>
        <w:t>M.S. Singh et al. (2017)</w:t>
      </w:r>
    </w:p>
    <w:p w14:paraId="2BBAA006" w14:textId="6F4FDD13" w:rsidR="00A26296" w:rsidRDefault="00A26296">
      <w:pPr>
        <w:pStyle w:val="Commentaire"/>
      </w:pPr>
      <w:r>
        <w:t>(M.S. Singh et al., 2017)</w:t>
      </w:r>
    </w:p>
  </w:comment>
  <w:comment w:id="2730" w:author="Robin Matthews" w:date="2021-07-13T14:29:00Z" w:initials="RM">
    <w:p w14:paraId="3BE01E02" w14:textId="77777777" w:rsidR="00A26296" w:rsidRDefault="00A26296">
      <w:pPr>
        <w:pStyle w:val="Commentaire"/>
      </w:pPr>
      <w:r>
        <w:rPr>
          <w:rStyle w:val="Marquedecommentaire"/>
        </w:rPr>
        <w:annotationRef/>
      </w:r>
      <w:r>
        <w:t>Not found:</w:t>
      </w:r>
    </w:p>
    <w:p w14:paraId="3E51A0D9" w14:textId="77777777" w:rsidR="00A26296" w:rsidRDefault="00A26296">
      <w:pPr>
        <w:pStyle w:val="Commentaire"/>
      </w:pPr>
      <w:r>
        <w:t>Kamae et al., 2017a</w:t>
      </w:r>
    </w:p>
    <w:p w14:paraId="4667EE31" w14:textId="77777777" w:rsidR="00A26296" w:rsidRDefault="00A26296">
      <w:pPr>
        <w:pStyle w:val="Commentaire"/>
      </w:pPr>
    </w:p>
    <w:p w14:paraId="06D73BD2" w14:textId="77777777" w:rsidR="00A26296" w:rsidRDefault="00A26296">
      <w:pPr>
        <w:pStyle w:val="Commentaire"/>
      </w:pPr>
      <w:r>
        <w:t>Extra stuff:</w:t>
      </w:r>
    </w:p>
    <w:p w14:paraId="533B21D7" w14:textId="77777777" w:rsidR="00A26296" w:rsidRDefault="00A26296">
      <w:pPr>
        <w:pStyle w:val="Commentaire"/>
      </w:pPr>
      <w:r>
        <w:t>(Kamae et al., 2017; ; ;</w:t>
      </w:r>
    </w:p>
    <w:p w14:paraId="4B9DE30D" w14:textId="77777777" w:rsidR="00A26296" w:rsidRDefault="00A26296">
      <w:pPr>
        <w:pStyle w:val="Commentaire"/>
      </w:pPr>
    </w:p>
    <w:p w14:paraId="6DC343B5" w14:textId="77777777" w:rsidR="00A26296" w:rsidRDefault="00A26296">
      <w:pPr>
        <w:pStyle w:val="Commentaire"/>
      </w:pPr>
      <w:r>
        <w:t>Correct:</w:t>
      </w:r>
    </w:p>
    <w:p w14:paraId="44D286D6" w14:textId="7709669F" w:rsidR="00A26296" w:rsidRDefault="00A26296">
      <w:pPr>
        <w:pStyle w:val="Commentaire"/>
      </w:pPr>
      <w:r>
        <w:t>(Kamae et al., 2017a; Waliser and Guan, 2017; Ralph et al., 2018)</w:t>
      </w:r>
    </w:p>
  </w:comment>
  <w:comment w:id="2740" w:author="Robin Matthews" w:date="2021-07-13T14:29:00Z" w:initials="RM">
    <w:p w14:paraId="120B2AD7" w14:textId="77777777" w:rsidR="00A26296" w:rsidRDefault="00A26296">
      <w:pPr>
        <w:pStyle w:val="Commentaire"/>
      </w:pPr>
      <w:r>
        <w:rPr>
          <w:rStyle w:val="Marquedecommentaire"/>
        </w:rPr>
        <w:annotationRef/>
      </w:r>
      <w:r>
        <w:t>Extra stuff:</w:t>
      </w:r>
    </w:p>
    <w:p w14:paraId="66CB7FE4" w14:textId="77777777" w:rsidR="00A26296" w:rsidRDefault="00A26296">
      <w:pPr>
        <w:pStyle w:val="Commentaire"/>
      </w:pPr>
      <w:r>
        <w:t>(; )</w:t>
      </w:r>
    </w:p>
    <w:p w14:paraId="2B2B67F9" w14:textId="77777777" w:rsidR="00A26296" w:rsidRDefault="00A26296">
      <w:pPr>
        <w:pStyle w:val="Commentaire"/>
      </w:pPr>
    </w:p>
    <w:p w14:paraId="35E90A96" w14:textId="77777777" w:rsidR="00A26296" w:rsidRDefault="00A26296">
      <w:pPr>
        <w:pStyle w:val="Commentaire"/>
      </w:pPr>
      <w:r>
        <w:t>Correct:</w:t>
      </w:r>
    </w:p>
    <w:p w14:paraId="364F5CAD" w14:textId="4847F0B6" w:rsidR="00A26296" w:rsidRDefault="00A26296">
      <w:pPr>
        <w:pStyle w:val="Commentaire"/>
      </w:pPr>
      <w:r>
        <w:t>(Kunkel et al., 2013; Kossin et al., 2017)</w:t>
      </w:r>
    </w:p>
  </w:comment>
  <w:comment w:id="2746" w:author="Robin Matthews" w:date="2021-07-13T14:29:00Z" w:initials="RM">
    <w:p w14:paraId="11C7012C" w14:textId="77777777" w:rsidR="00A26296" w:rsidRDefault="00A26296">
      <w:pPr>
        <w:pStyle w:val="Commentaire"/>
      </w:pPr>
      <w:r>
        <w:rPr>
          <w:rStyle w:val="Marquedecommentaire"/>
        </w:rPr>
        <w:annotationRef/>
      </w:r>
      <w:r>
        <w:t>Not found:</w:t>
      </w:r>
    </w:p>
    <w:p w14:paraId="6E1D0A17" w14:textId="77777777" w:rsidR="00A26296" w:rsidRDefault="00A26296">
      <w:pPr>
        <w:pStyle w:val="Commentaire"/>
      </w:pPr>
      <w:r>
        <w:t>2016a, b</w:t>
      </w:r>
    </w:p>
    <w:p w14:paraId="380EF38C" w14:textId="77777777" w:rsidR="00A26296" w:rsidRDefault="00A26296">
      <w:pPr>
        <w:pStyle w:val="Commentaire"/>
      </w:pPr>
    </w:p>
    <w:p w14:paraId="5594B921" w14:textId="77777777" w:rsidR="00A26296" w:rsidRDefault="00A26296">
      <w:pPr>
        <w:pStyle w:val="Commentaire"/>
      </w:pPr>
      <w:r>
        <w:t>Extra stuff:</w:t>
      </w:r>
    </w:p>
    <w:p w14:paraId="1CFF7595" w14:textId="77777777" w:rsidR="00A26296" w:rsidRDefault="00A26296">
      <w:pPr>
        <w:pStyle w:val="Commentaire"/>
      </w:pPr>
      <w:r>
        <w:t>(, 2016b, 2016a)</w:t>
      </w:r>
    </w:p>
    <w:p w14:paraId="55AA13A6" w14:textId="77777777" w:rsidR="00A26296" w:rsidRDefault="00A26296">
      <w:pPr>
        <w:pStyle w:val="Commentaire"/>
      </w:pPr>
    </w:p>
    <w:p w14:paraId="11B65152" w14:textId="77777777" w:rsidR="00A26296" w:rsidRDefault="00A26296">
      <w:pPr>
        <w:pStyle w:val="Commentaire"/>
      </w:pPr>
      <w:r>
        <w:t>Correct:</w:t>
      </w:r>
    </w:p>
    <w:p w14:paraId="1D9F56DB" w14:textId="77777777" w:rsidR="00A26296" w:rsidRDefault="00A26296">
      <w:pPr>
        <w:pStyle w:val="Commentaire"/>
      </w:pPr>
      <w:r>
        <w:t>Antonescu et al. (2016a, b)</w:t>
      </w:r>
    </w:p>
    <w:p w14:paraId="4EEDD4C3" w14:textId="04D3C9C8" w:rsidR="00A26296" w:rsidRDefault="00A26296">
      <w:pPr>
        <w:pStyle w:val="Commentaire"/>
      </w:pPr>
      <w:r>
        <w:t>(Antonescu et al., 2016a, b)</w:t>
      </w:r>
    </w:p>
  </w:comment>
  <w:comment w:id="2753" w:author="Robin Matthews" w:date="2021-07-13T14:29:00Z" w:initials="RM">
    <w:p w14:paraId="0F12368A" w14:textId="77777777" w:rsidR="00A26296" w:rsidRDefault="00A26296">
      <w:pPr>
        <w:pStyle w:val="Commentaire"/>
      </w:pPr>
      <w:r>
        <w:rPr>
          <w:rStyle w:val="Marquedecommentaire"/>
        </w:rPr>
        <w:annotationRef/>
      </w:r>
      <w:r>
        <w:t>Not found:</w:t>
      </w:r>
    </w:p>
    <w:p w14:paraId="7C30D134" w14:textId="77777777" w:rsidR="00A26296" w:rsidRDefault="00A26296">
      <w:pPr>
        <w:pStyle w:val="Commentaire"/>
      </w:pPr>
      <w:r>
        <w:t>Q. Zhang et al.</w:t>
      </w:r>
    </w:p>
    <w:p w14:paraId="00CC2037" w14:textId="77777777" w:rsidR="00A26296" w:rsidRDefault="00A26296">
      <w:pPr>
        <w:pStyle w:val="Commentaire"/>
      </w:pPr>
    </w:p>
    <w:p w14:paraId="40B2CF32" w14:textId="77777777" w:rsidR="00A26296" w:rsidRDefault="00A26296">
      <w:pPr>
        <w:pStyle w:val="Commentaire"/>
      </w:pPr>
      <w:r>
        <w:t>Extra stuff:</w:t>
      </w:r>
    </w:p>
    <w:p w14:paraId="366C4A80" w14:textId="77777777" w:rsidR="00A26296" w:rsidRDefault="00A26296">
      <w:pPr>
        <w:pStyle w:val="Commentaire"/>
      </w:pPr>
      <w:r>
        <w:t>(Zhang et al., b)</w:t>
      </w:r>
    </w:p>
    <w:p w14:paraId="1A27A232" w14:textId="77777777" w:rsidR="00A26296" w:rsidRDefault="00A26296">
      <w:pPr>
        <w:pStyle w:val="Commentaire"/>
      </w:pPr>
    </w:p>
    <w:p w14:paraId="1AE0DF99" w14:textId="77777777" w:rsidR="00A26296" w:rsidRDefault="00A26296">
      <w:pPr>
        <w:pStyle w:val="Commentaire"/>
      </w:pPr>
      <w:r>
        <w:t>Correct:</w:t>
      </w:r>
    </w:p>
    <w:p w14:paraId="41D09CD8" w14:textId="77777777" w:rsidR="00A26296" w:rsidRDefault="00A26296">
      <w:pPr>
        <w:pStyle w:val="Commentaire"/>
      </w:pPr>
      <w:r>
        <w:t>Q. Zhang et al. (2017)</w:t>
      </w:r>
    </w:p>
    <w:p w14:paraId="709F0C4F" w14:textId="7B1DE8A6" w:rsidR="00A26296" w:rsidRDefault="00A26296">
      <w:pPr>
        <w:pStyle w:val="Commentaire"/>
      </w:pPr>
      <w:r>
        <w:t>(Q. Zhang et al., 2017)</w:t>
      </w:r>
    </w:p>
  </w:comment>
  <w:comment w:id="2771" w:author="Robin Matthews" w:date="2021-07-13T14:30:00Z" w:initials="RM">
    <w:p w14:paraId="76BA7C27" w14:textId="77777777" w:rsidR="00A26296" w:rsidRDefault="00A26296">
      <w:pPr>
        <w:pStyle w:val="Commentaire"/>
      </w:pPr>
      <w:r>
        <w:rPr>
          <w:rStyle w:val="Marquedecommentaire"/>
        </w:rPr>
        <w:annotationRef/>
      </w:r>
      <w:r>
        <w:t>Not found:</w:t>
      </w:r>
    </w:p>
    <w:p w14:paraId="233ACD75" w14:textId="77777777" w:rsidR="00A26296" w:rsidRDefault="00A26296">
      <w:pPr>
        <w:pStyle w:val="Commentaire"/>
      </w:pPr>
      <w:r>
        <w:t>M.S. Singh et al., 2017</w:t>
      </w:r>
    </w:p>
    <w:p w14:paraId="77BE8F7D" w14:textId="77777777" w:rsidR="00A26296" w:rsidRDefault="00A26296">
      <w:pPr>
        <w:pStyle w:val="Commentaire"/>
      </w:pPr>
      <w:r>
        <w:t>J. Chen et al., 2020a</w:t>
      </w:r>
    </w:p>
    <w:p w14:paraId="11BE01DA" w14:textId="77777777" w:rsidR="00A26296" w:rsidRDefault="00A26296">
      <w:pPr>
        <w:pStyle w:val="Commentaire"/>
      </w:pPr>
    </w:p>
    <w:p w14:paraId="2CF70AD6" w14:textId="77777777" w:rsidR="00A26296" w:rsidRDefault="00A26296">
      <w:pPr>
        <w:pStyle w:val="Commentaire"/>
      </w:pPr>
      <w:r>
        <w:t>Extra stuff:</w:t>
      </w:r>
    </w:p>
    <w:p w14:paraId="4898E25D" w14:textId="77777777" w:rsidR="00A26296" w:rsidRDefault="00A26296">
      <w:pPr>
        <w:pStyle w:val="Commentaire"/>
      </w:pPr>
      <w:r>
        <w:t>(; Singh et al., 2017a; Chen et al., 2020b)</w:t>
      </w:r>
    </w:p>
    <w:p w14:paraId="6DA43FBF" w14:textId="77777777" w:rsidR="00A26296" w:rsidRDefault="00A26296">
      <w:pPr>
        <w:pStyle w:val="Commentaire"/>
      </w:pPr>
    </w:p>
    <w:p w14:paraId="7F9F94AC" w14:textId="77777777" w:rsidR="00A26296" w:rsidRDefault="00A26296">
      <w:pPr>
        <w:pStyle w:val="Commentaire"/>
      </w:pPr>
      <w:r>
        <w:t>Correct:</w:t>
      </w:r>
    </w:p>
    <w:p w14:paraId="50C8A897" w14:textId="28178153" w:rsidR="00A26296" w:rsidRDefault="00A26296">
      <w:pPr>
        <w:pStyle w:val="Commentaire"/>
      </w:pPr>
      <w:r>
        <w:t>(Sobel and Camargo, 2011; M.S. Singh et al., 2017; J. Chen et al., 2020a)</w:t>
      </w:r>
    </w:p>
  </w:comment>
  <w:comment w:id="2779" w:author="Robin Matthews" w:date="2021-07-13T14:30:00Z" w:initials="RM">
    <w:p w14:paraId="64DAC353" w14:textId="77777777" w:rsidR="00A26296" w:rsidRDefault="00A26296">
      <w:pPr>
        <w:pStyle w:val="Commentaire"/>
      </w:pPr>
      <w:r>
        <w:rPr>
          <w:rStyle w:val="Marquedecommentaire"/>
        </w:rPr>
        <w:annotationRef/>
      </w:r>
      <w:r>
        <w:t>Not found:</w:t>
      </w:r>
    </w:p>
    <w:p w14:paraId="67B54B1C" w14:textId="77777777" w:rsidR="00A26296" w:rsidRDefault="00A26296">
      <w:pPr>
        <w:pStyle w:val="Commentaire"/>
      </w:pPr>
      <w:r>
        <w:t>J. Chen et al.</w:t>
      </w:r>
    </w:p>
    <w:p w14:paraId="35472689" w14:textId="77777777" w:rsidR="00A26296" w:rsidRDefault="00A26296">
      <w:pPr>
        <w:pStyle w:val="Commentaire"/>
      </w:pPr>
      <w:r>
        <w:t>2020a</w:t>
      </w:r>
    </w:p>
    <w:p w14:paraId="1EEBD87C" w14:textId="77777777" w:rsidR="00A26296" w:rsidRDefault="00A26296">
      <w:pPr>
        <w:pStyle w:val="Commentaire"/>
      </w:pPr>
    </w:p>
    <w:p w14:paraId="2CEBABA4" w14:textId="77777777" w:rsidR="00A26296" w:rsidRDefault="00A26296">
      <w:pPr>
        <w:pStyle w:val="Commentaire"/>
      </w:pPr>
      <w:r>
        <w:t>Extra stuff:</w:t>
      </w:r>
    </w:p>
    <w:p w14:paraId="58ADEA46" w14:textId="77777777" w:rsidR="00A26296" w:rsidRDefault="00A26296">
      <w:pPr>
        <w:pStyle w:val="Commentaire"/>
      </w:pPr>
      <w:r>
        <w:t>(Chen et al., 2020b)</w:t>
      </w:r>
    </w:p>
    <w:p w14:paraId="058B4096" w14:textId="77777777" w:rsidR="00A26296" w:rsidRDefault="00A26296">
      <w:pPr>
        <w:pStyle w:val="Commentaire"/>
      </w:pPr>
    </w:p>
    <w:p w14:paraId="1A41FD7D" w14:textId="77777777" w:rsidR="00A26296" w:rsidRDefault="00A26296">
      <w:pPr>
        <w:pStyle w:val="Commentaire"/>
      </w:pPr>
      <w:r>
        <w:t>Correct:</w:t>
      </w:r>
    </w:p>
    <w:p w14:paraId="3C4685F1" w14:textId="77777777" w:rsidR="00A26296" w:rsidRDefault="00A26296">
      <w:pPr>
        <w:pStyle w:val="Commentaire"/>
      </w:pPr>
      <w:r>
        <w:t>J. Chen et al. (2020a)</w:t>
      </w:r>
    </w:p>
    <w:p w14:paraId="78F4FF72" w14:textId="788D4C95" w:rsidR="00A26296" w:rsidRDefault="00A26296">
      <w:pPr>
        <w:pStyle w:val="Commentaire"/>
      </w:pPr>
      <w:r>
        <w:t>(J. Chen et al., 2020a)</w:t>
      </w:r>
    </w:p>
  </w:comment>
  <w:comment w:id="2786" w:author="Robin Matthews" w:date="2021-07-13T14:30:00Z" w:initials="RM">
    <w:p w14:paraId="4A6DBE4D" w14:textId="77777777" w:rsidR="00A26296" w:rsidRDefault="00A26296">
      <w:pPr>
        <w:pStyle w:val="Commentaire"/>
      </w:pPr>
      <w:r>
        <w:rPr>
          <w:rStyle w:val="Marquedecommentaire"/>
        </w:rPr>
        <w:annotationRef/>
      </w:r>
      <w:r>
        <w:t>Extra stuff:</w:t>
      </w:r>
    </w:p>
    <w:p w14:paraId="49AE5C49" w14:textId="77777777" w:rsidR="00A26296" w:rsidRDefault="00A26296">
      <w:pPr>
        <w:pStyle w:val="Commentaire"/>
      </w:pPr>
      <w:r>
        <w:t xml:space="preserve"> )</w:t>
      </w:r>
    </w:p>
    <w:p w14:paraId="32D235FE" w14:textId="77777777" w:rsidR="00A26296" w:rsidRDefault="00A26296">
      <w:pPr>
        <w:pStyle w:val="Commentaire"/>
      </w:pPr>
    </w:p>
    <w:p w14:paraId="2B14B044" w14:textId="77777777" w:rsidR="00A26296" w:rsidRDefault="00A26296">
      <w:pPr>
        <w:pStyle w:val="Commentaire"/>
      </w:pPr>
      <w:r>
        <w:t>Correct:</w:t>
      </w:r>
    </w:p>
    <w:p w14:paraId="43E31DEE" w14:textId="77777777" w:rsidR="00A26296" w:rsidRDefault="00A26296">
      <w:pPr>
        <w:pStyle w:val="Commentaire"/>
      </w:pPr>
      <w:r>
        <w:t>Púčik et al. (2017)</w:t>
      </w:r>
    </w:p>
    <w:p w14:paraId="77ACD359" w14:textId="7B001AEF" w:rsidR="00A26296" w:rsidRDefault="00A26296">
      <w:pPr>
        <w:pStyle w:val="Commentaire"/>
      </w:pPr>
      <w:r>
        <w:t>(Púčik et al., 2017)</w:t>
      </w:r>
    </w:p>
  </w:comment>
  <w:comment w:id="2793" w:author="Robin Matthews" w:date="2021-07-13T14:30:00Z" w:initials="RM">
    <w:p w14:paraId="32BD2F9C" w14:textId="77777777" w:rsidR="00A26296" w:rsidRDefault="00A26296">
      <w:pPr>
        <w:pStyle w:val="Commentaire"/>
      </w:pPr>
      <w:r>
        <w:rPr>
          <w:rStyle w:val="Marquedecommentaire"/>
        </w:rPr>
        <w:annotationRef/>
      </w:r>
      <w:r>
        <w:t>Extra stuff:</w:t>
      </w:r>
    </w:p>
    <w:p w14:paraId="68342E03" w14:textId="77777777" w:rsidR="00A26296" w:rsidRDefault="00A26296">
      <w:pPr>
        <w:pStyle w:val="Commentaire"/>
      </w:pPr>
      <w:r>
        <w:t xml:space="preserve"> )</w:t>
      </w:r>
    </w:p>
    <w:p w14:paraId="1720523D" w14:textId="77777777" w:rsidR="00A26296" w:rsidRDefault="00A26296">
      <w:pPr>
        <w:pStyle w:val="Commentaire"/>
      </w:pPr>
    </w:p>
    <w:p w14:paraId="664FB4B3" w14:textId="77777777" w:rsidR="00A26296" w:rsidRDefault="00A26296">
      <w:pPr>
        <w:pStyle w:val="Commentaire"/>
      </w:pPr>
      <w:r>
        <w:t>Correct:</w:t>
      </w:r>
    </w:p>
    <w:p w14:paraId="571EA939" w14:textId="77777777" w:rsidR="00A26296" w:rsidRDefault="00A26296">
      <w:pPr>
        <w:pStyle w:val="Commentaire"/>
      </w:pPr>
      <w:r>
        <w:t>Muramatsu et al. (2016)</w:t>
      </w:r>
    </w:p>
    <w:p w14:paraId="19B28D0B" w14:textId="4E4EC294" w:rsidR="00A26296" w:rsidRDefault="00A26296">
      <w:pPr>
        <w:pStyle w:val="Commentaire"/>
      </w:pPr>
      <w:r>
        <w:t>(Muramatsu et al., 2016)</w:t>
      </w:r>
    </w:p>
  </w:comment>
  <w:comment w:id="2803" w:author="Robin Matthews" w:date="2021-07-13T14:30:00Z" w:initials="RM">
    <w:p w14:paraId="54C164C8" w14:textId="77777777" w:rsidR="00A26296" w:rsidRDefault="00A26296">
      <w:pPr>
        <w:pStyle w:val="Commentaire"/>
      </w:pPr>
      <w:r>
        <w:rPr>
          <w:rStyle w:val="Marquedecommentaire"/>
        </w:rPr>
        <w:annotationRef/>
      </w:r>
      <w:r>
        <w:t>Not found:</w:t>
      </w:r>
    </w:p>
    <w:p w14:paraId="42607500" w14:textId="77777777" w:rsidR="00A26296" w:rsidRDefault="00A26296">
      <w:pPr>
        <w:pStyle w:val="Commentaire"/>
      </w:pPr>
      <w:r>
        <w:t>2012b</w:t>
      </w:r>
    </w:p>
    <w:p w14:paraId="75DA3F65" w14:textId="77777777" w:rsidR="00A26296" w:rsidRDefault="00A26296">
      <w:pPr>
        <w:pStyle w:val="Commentaire"/>
      </w:pPr>
    </w:p>
    <w:p w14:paraId="4B4C3432" w14:textId="77777777" w:rsidR="00A26296" w:rsidRDefault="00A26296">
      <w:pPr>
        <w:pStyle w:val="Commentaire"/>
      </w:pPr>
      <w:r>
        <w:t>Extra stuff:</w:t>
      </w:r>
    </w:p>
    <w:p w14:paraId="25F00A8F" w14:textId="77777777" w:rsidR="00A26296" w:rsidRDefault="00A26296">
      <w:pPr>
        <w:pStyle w:val="Commentaire"/>
      </w:pPr>
      <w:r>
        <w:t>(, 2012a)</w:t>
      </w:r>
    </w:p>
    <w:p w14:paraId="0302E792" w14:textId="77777777" w:rsidR="00A26296" w:rsidRDefault="00A26296">
      <w:pPr>
        <w:pStyle w:val="Commentaire"/>
      </w:pPr>
    </w:p>
    <w:p w14:paraId="70E2BA80" w14:textId="77777777" w:rsidR="00A26296" w:rsidRDefault="00A26296">
      <w:pPr>
        <w:pStyle w:val="Commentaire"/>
      </w:pPr>
      <w:r>
        <w:t>Correct:</w:t>
      </w:r>
    </w:p>
    <w:p w14:paraId="0492F2B7" w14:textId="77777777" w:rsidR="00A26296" w:rsidRDefault="00A26296">
      <w:pPr>
        <w:pStyle w:val="Commentaire"/>
      </w:pPr>
      <w:r>
        <w:t>McVicar et al. (2012b)</w:t>
      </w:r>
    </w:p>
    <w:p w14:paraId="16D93DE5" w14:textId="14760B88" w:rsidR="00A26296" w:rsidRDefault="00A26296">
      <w:pPr>
        <w:pStyle w:val="Commentaire"/>
      </w:pPr>
      <w:r>
        <w:t>(McVicar et al., 2012b)</w:t>
      </w:r>
    </w:p>
  </w:comment>
  <w:comment w:id="2808" w:author="Robin Matthews" w:date="2021-07-13T14:30:00Z" w:initials="RM">
    <w:p w14:paraId="5835BEBF" w14:textId="77777777" w:rsidR="00A26296" w:rsidRDefault="00A26296">
      <w:pPr>
        <w:pStyle w:val="Commentaire"/>
      </w:pPr>
      <w:r>
        <w:rPr>
          <w:rStyle w:val="Marquedecommentaire"/>
        </w:rPr>
        <w:annotationRef/>
      </w:r>
      <w:r>
        <w:t>Not found:</w:t>
      </w:r>
    </w:p>
    <w:p w14:paraId="56887838" w14:textId="77777777" w:rsidR="00A26296" w:rsidRDefault="00A26296">
      <w:pPr>
        <w:pStyle w:val="Commentaire"/>
      </w:pPr>
      <w:r>
        <w:t>Q. Liu et al.</w:t>
      </w:r>
    </w:p>
    <w:p w14:paraId="53C04F1B" w14:textId="77777777" w:rsidR="00A26296" w:rsidRDefault="00A26296">
      <w:pPr>
        <w:pStyle w:val="Commentaire"/>
      </w:pPr>
    </w:p>
    <w:p w14:paraId="216F54C5" w14:textId="77777777" w:rsidR="00A26296" w:rsidRDefault="00A26296">
      <w:pPr>
        <w:pStyle w:val="Commentaire"/>
      </w:pPr>
      <w:r>
        <w:t>Extra stuff:</w:t>
      </w:r>
    </w:p>
    <w:p w14:paraId="5D6A4818" w14:textId="77777777" w:rsidR="00A26296" w:rsidRDefault="00A26296">
      <w:pPr>
        <w:pStyle w:val="Commentaire"/>
      </w:pPr>
      <w:r>
        <w:t>Liu et al. ()</w:t>
      </w:r>
    </w:p>
    <w:p w14:paraId="6BF50B57" w14:textId="77777777" w:rsidR="00A26296" w:rsidRDefault="00A26296">
      <w:pPr>
        <w:pStyle w:val="Commentaire"/>
      </w:pPr>
    </w:p>
    <w:p w14:paraId="2DD5B47D" w14:textId="77777777" w:rsidR="00A26296" w:rsidRDefault="00A26296">
      <w:pPr>
        <w:pStyle w:val="Commentaire"/>
      </w:pPr>
      <w:r>
        <w:t>Correct:</w:t>
      </w:r>
    </w:p>
    <w:p w14:paraId="324DD597" w14:textId="77777777" w:rsidR="00A26296" w:rsidRDefault="00A26296">
      <w:pPr>
        <w:pStyle w:val="Commentaire"/>
      </w:pPr>
      <w:r>
        <w:t>Q. Liu et al. (2016)</w:t>
      </w:r>
    </w:p>
    <w:p w14:paraId="61FD954E" w14:textId="6F07CE34" w:rsidR="00A26296" w:rsidRDefault="00A26296">
      <w:pPr>
        <w:pStyle w:val="Commentaire"/>
      </w:pPr>
      <w:r>
        <w:t>(Q. Liu et al., 2016)</w:t>
      </w:r>
    </w:p>
  </w:comment>
  <w:comment w:id="2818" w:author="Robin Matthews" w:date="2021-07-13T14:30:00Z" w:initials="RM">
    <w:p w14:paraId="05338CCF" w14:textId="77777777" w:rsidR="00A26296" w:rsidRDefault="00A26296">
      <w:pPr>
        <w:pStyle w:val="Commentaire"/>
      </w:pPr>
      <w:r>
        <w:rPr>
          <w:rStyle w:val="Marquedecommentaire"/>
        </w:rPr>
        <w:annotationRef/>
      </w:r>
      <w:r>
        <w:t>Extra stuff:</w:t>
      </w:r>
    </w:p>
    <w:p w14:paraId="10D6EF62" w14:textId="77777777" w:rsidR="00A26296" w:rsidRDefault="00A26296">
      <w:pPr>
        <w:pStyle w:val="Commentaire"/>
      </w:pPr>
      <w:r>
        <w:t xml:space="preserve">(; </w:t>
      </w:r>
    </w:p>
    <w:p w14:paraId="3D6DA8FD" w14:textId="77777777" w:rsidR="00A26296" w:rsidRDefault="00A26296">
      <w:pPr>
        <w:pStyle w:val="Commentaire"/>
      </w:pPr>
    </w:p>
    <w:p w14:paraId="0DF25352" w14:textId="77777777" w:rsidR="00A26296" w:rsidRDefault="00A26296">
      <w:pPr>
        <w:pStyle w:val="Commentaire"/>
      </w:pPr>
      <w:r>
        <w:t>Correct:</w:t>
      </w:r>
    </w:p>
    <w:p w14:paraId="017A7421" w14:textId="24733400" w:rsidR="00A26296" w:rsidRDefault="00A26296">
      <w:pPr>
        <w:pStyle w:val="Commentaire"/>
      </w:pPr>
      <w:r>
        <w:t>(Ragone et al., 2018; Miglietta and Rotunno, 2019)</w:t>
      </w:r>
    </w:p>
  </w:comment>
  <w:comment w:id="2820" w:author="Robin Matthews" w:date="2021-07-13T14:30:00Z" w:initials="RM">
    <w:p w14:paraId="009A7E31" w14:textId="77777777" w:rsidR="00A26296" w:rsidRDefault="00A26296">
      <w:pPr>
        <w:pStyle w:val="Commentaire"/>
      </w:pPr>
      <w:r>
        <w:rPr>
          <w:rStyle w:val="Marquedecommentaire"/>
        </w:rPr>
        <w:annotationRef/>
      </w:r>
      <w:r>
        <w:t>Not found:</w:t>
      </w:r>
    </w:p>
    <w:p w14:paraId="74320F86" w14:textId="77777777" w:rsidR="00A26296" w:rsidRDefault="00A26296">
      <w:pPr>
        <w:pStyle w:val="Commentaire"/>
      </w:pPr>
      <w:r>
        <w:t>W. Zhang et al., 2020a</w:t>
      </w:r>
    </w:p>
    <w:p w14:paraId="4154F1CC" w14:textId="77777777" w:rsidR="00A26296" w:rsidRDefault="00A26296">
      <w:pPr>
        <w:pStyle w:val="Commentaire"/>
      </w:pPr>
    </w:p>
    <w:p w14:paraId="3A74CB19" w14:textId="77777777" w:rsidR="00A26296" w:rsidRDefault="00A26296">
      <w:pPr>
        <w:pStyle w:val="Commentaire"/>
      </w:pPr>
      <w:r>
        <w:t>Extra stuff:</w:t>
      </w:r>
    </w:p>
    <w:p w14:paraId="7C9BBBEB" w14:textId="77777777" w:rsidR="00A26296" w:rsidRDefault="00A26296">
      <w:pPr>
        <w:pStyle w:val="Commentaire"/>
      </w:pPr>
      <w:r>
        <w:t>; ; ; Zhang et al., 2020e)</w:t>
      </w:r>
    </w:p>
    <w:p w14:paraId="77E669FE" w14:textId="77777777" w:rsidR="00A26296" w:rsidRDefault="00A26296">
      <w:pPr>
        <w:pStyle w:val="Commentaire"/>
      </w:pPr>
    </w:p>
    <w:p w14:paraId="24CD39D9" w14:textId="77777777" w:rsidR="00A26296" w:rsidRDefault="00A26296">
      <w:pPr>
        <w:pStyle w:val="Commentaire"/>
      </w:pPr>
      <w:r>
        <w:t>Correct:</w:t>
      </w:r>
    </w:p>
    <w:p w14:paraId="3C7C570F" w14:textId="7031098E" w:rsidR="00A26296" w:rsidRDefault="00A26296">
      <w:pPr>
        <w:pStyle w:val="Commentaire"/>
      </w:pPr>
      <w:r>
        <w:t>(Ragone et al., 2018; Miglietta and Rotunno, 2019; W. Zhang et al., 2020a)</w:t>
      </w:r>
    </w:p>
  </w:comment>
  <w:comment w:id="2823" w:author="Robin Matthews" w:date="2021-07-13T14:30:00Z" w:initials="RM">
    <w:p w14:paraId="2F8D4A66" w14:textId="77777777" w:rsidR="00A26296" w:rsidRDefault="00A26296">
      <w:pPr>
        <w:pStyle w:val="Commentaire"/>
      </w:pPr>
      <w:r>
        <w:rPr>
          <w:rStyle w:val="Marquedecommentaire"/>
        </w:rPr>
        <w:annotationRef/>
      </w:r>
      <w:r>
        <w:t>Extra stuff:</w:t>
      </w:r>
    </w:p>
    <w:p w14:paraId="79BD3CA0" w14:textId="77777777" w:rsidR="00A26296" w:rsidRDefault="00A26296">
      <w:pPr>
        <w:pStyle w:val="Commentaire"/>
      </w:pPr>
      <w:r>
        <w:t xml:space="preserve">(, </w:t>
      </w:r>
    </w:p>
    <w:p w14:paraId="7FCFC0F0" w14:textId="77777777" w:rsidR="00A26296" w:rsidRDefault="00A26296">
      <w:pPr>
        <w:pStyle w:val="Commentaire"/>
      </w:pPr>
    </w:p>
    <w:p w14:paraId="393FA22A" w14:textId="77777777" w:rsidR="00A26296" w:rsidRDefault="00A26296">
      <w:pPr>
        <w:pStyle w:val="Commentaire"/>
      </w:pPr>
      <w:r>
        <w:t>Correct:</w:t>
      </w:r>
    </w:p>
    <w:p w14:paraId="1421931C" w14:textId="77777777" w:rsidR="00A26296" w:rsidRDefault="00A26296">
      <w:pPr>
        <w:pStyle w:val="Commentaire"/>
      </w:pPr>
      <w:r>
        <w:t>González-Alemán et al. (2019)</w:t>
      </w:r>
    </w:p>
    <w:p w14:paraId="064EAD63" w14:textId="67155DF4" w:rsidR="00A26296" w:rsidRDefault="00A26296">
      <w:pPr>
        <w:pStyle w:val="Commentaire"/>
      </w:pPr>
      <w:r>
        <w:t>(González-Alemán et al., 2019)</w:t>
      </w:r>
    </w:p>
  </w:comment>
  <w:comment w:id="2825" w:author="Robin Matthews" w:date="2021-07-13T14:30:00Z" w:initials="RM">
    <w:p w14:paraId="2455AB19" w14:textId="77777777" w:rsidR="00A26296" w:rsidRDefault="00A26296">
      <w:pPr>
        <w:pStyle w:val="Commentaire"/>
      </w:pPr>
      <w:r>
        <w:rPr>
          <w:rStyle w:val="Marquedecommentaire"/>
        </w:rPr>
        <w:annotationRef/>
      </w:r>
      <w:r>
        <w:t>Extra stuff:</w:t>
      </w:r>
    </w:p>
    <w:p w14:paraId="41D0EFD7" w14:textId="77777777" w:rsidR="00A26296" w:rsidRDefault="00A26296">
      <w:pPr>
        <w:pStyle w:val="Commentaire"/>
      </w:pPr>
      <w:r>
        <w:t xml:space="preserve">, </w:t>
      </w:r>
    </w:p>
    <w:p w14:paraId="66B50AB1" w14:textId="77777777" w:rsidR="00A26296" w:rsidRDefault="00A26296">
      <w:pPr>
        <w:pStyle w:val="Commentaire"/>
      </w:pPr>
    </w:p>
    <w:p w14:paraId="15F5906C" w14:textId="77777777" w:rsidR="00A26296" w:rsidRDefault="00A26296">
      <w:pPr>
        <w:pStyle w:val="Commentaire"/>
      </w:pPr>
      <w:r>
        <w:t>Correct:</w:t>
      </w:r>
    </w:p>
    <w:p w14:paraId="3813B8FF" w14:textId="77777777" w:rsidR="00A26296" w:rsidRDefault="00A26296">
      <w:pPr>
        <w:pStyle w:val="Commentaire"/>
      </w:pPr>
      <w:r>
        <w:t>Tous et al. (2016)</w:t>
      </w:r>
    </w:p>
    <w:p w14:paraId="50CC45D1" w14:textId="67ACDC56" w:rsidR="00A26296" w:rsidRDefault="00A26296">
      <w:pPr>
        <w:pStyle w:val="Commentaire"/>
      </w:pPr>
      <w:r>
        <w:t>(Tous et al., 2016)</w:t>
      </w:r>
    </w:p>
  </w:comment>
  <w:comment w:id="2826" w:author="Robin Matthews" w:date="2021-07-13T14:30:00Z" w:initials="RM">
    <w:p w14:paraId="6934E477" w14:textId="77777777" w:rsidR="00A26296" w:rsidRDefault="00A26296">
      <w:pPr>
        <w:pStyle w:val="Commentaire"/>
      </w:pPr>
      <w:r>
        <w:rPr>
          <w:rStyle w:val="Marquedecommentaire"/>
        </w:rPr>
        <w:annotationRef/>
      </w:r>
      <w:r>
        <w:t>Extra stuff:</w:t>
      </w:r>
    </w:p>
    <w:p w14:paraId="486B7FCB" w14:textId="77777777" w:rsidR="00A26296" w:rsidRDefault="00A26296">
      <w:pPr>
        <w:pStyle w:val="Commentaire"/>
      </w:pPr>
      <w:r>
        <w:t xml:space="preserve">, </w:t>
      </w:r>
    </w:p>
    <w:p w14:paraId="617F45F0" w14:textId="77777777" w:rsidR="00A26296" w:rsidRDefault="00A26296">
      <w:pPr>
        <w:pStyle w:val="Commentaire"/>
      </w:pPr>
    </w:p>
    <w:p w14:paraId="39AAECD6" w14:textId="77777777" w:rsidR="00A26296" w:rsidRDefault="00A26296">
      <w:pPr>
        <w:pStyle w:val="Commentaire"/>
      </w:pPr>
      <w:r>
        <w:t>Correct:</w:t>
      </w:r>
    </w:p>
    <w:p w14:paraId="2E19AF95" w14:textId="77777777" w:rsidR="00A26296" w:rsidRDefault="00A26296">
      <w:pPr>
        <w:pStyle w:val="Commentaire"/>
      </w:pPr>
      <w:r>
        <w:t>Romero and Emanuel (2017)</w:t>
      </w:r>
    </w:p>
    <w:p w14:paraId="4B271B7D" w14:textId="2A71AFE3" w:rsidR="00A26296" w:rsidRDefault="00A26296">
      <w:pPr>
        <w:pStyle w:val="Commentaire"/>
      </w:pPr>
      <w:r>
        <w:t>(Romero and Emanuel, 2017)</w:t>
      </w:r>
    </w:p>
  </w:comment>
  <w:comment w:id="2827" w:author="Robin Matthews" w:date="2021-07-13T14:30:00Z" w:initials="RM">
    <w:p w14:paraId="285AA4CC" w14:textId="77777777" w:rsidR="00A26296" w:rsidRDefault="00A26296">
      <w:pPr>
        <w:pStyle w:val="Commentaire"/>
      </w:pPr>
      <w:r>
        <w:rPr>
          <w:rStyle w:val="Marquedecommentaire"/>
        </w:rPr>
        <w:annotationRef/>
      </w:r>
      <w:r>
        <w:t>Extra stuff:</w:t>
      </w:r>
    </w:p>
    <w:p w14:paraId="612949AE" w14:textId="77777777" w:rsidR="00A26296" w:rsidRDefault="00A26296">
      <w:pPr>
        <w:pStyle w:val="Commentaire"/>
      </w:pPr>
      <w:r>
        <w:t xml:space="preserve">, </w:t>
      </w:r>
    </w:p>
    <w:p w14:paraId="7FE31283" w14:textId="77777777" w:rsidR="00A26296" w:rsidRDefault="00A26296">
      <w:pPr>
        <w:pStyle w:val="Commentaire"/>
      </w:pPr>
    </w:p>
    <w:p w14:paraId="4AF1ABBC" w14:textId="77777777" w:rsidR="00A26296" w:rsidRDefault="00A26296">
      <w:pPr>
        <w:pStyle w:val="Commentaire"/>
      </w:pPr>
      <w:r>
        <w:t>Correct:</w:t>
      </w:r>
    </w:p>
    <w:p w14:paraId="689C18B8" w14:textId="77777777" w:rsidR="00A26296" w:rsidRDefault="00A26296">
      <w:pPr>
        <w:pStyle w:val="Commentaire"/>
      </w:pPr>
      <w:r>
        <w:t>Romera et al. (2017)</w:t>
      </w:r>
    </w:p>
    <w:p w14:paraId="674501E5" w14:textId="476D4307" w:rsidR="00A26296" w:rsidRDefault="00A26296">
      <w:pPr>
        <w:pStyle w:val="Commentaire"/>
      </w:pPr>
      <w:r>
        <w:t>(Romera et al., 2017)</w:t>
      </w:r>
    </w:p>
  </w:comment>
  <w:comment w:id="2828" w:author="Robin Matthews" w:date="2021-07-13T14:30:00Z" w:initials="RM">
    <w:p w14:paraId="679BB8AF" w14:textId="77777777" w:rsidR="00A26296" w:rsidRDefault="00A26296">
      <w:pPr>
        <w:pStyle w:val="Commentaire"/>
      </w:pPr>
      <w:r>
        <w:rPr>
          <w:rStyle w:val="Marquedecommentaire"/>
        </w:rPr>
        <w:annotationRef/>
      </w:r>
      <w:r>
        <w:t>Extra stuff:</w:t>
      </w:r>
    </w:p>
    <w:p w14:paraId="63240F27" w14:textId="77777777" w:rsidR="00A26296" w:rsidRDefault="00A26296">
      <w:pPr>
        <w:pStyle w:val="Commentaire"/>
      </w:pPr>
      <w:r>
        <w:t xml:space="preserve">, </w:t>
      </w:r>
    </w:p>
    <w:p w14:paraId="616F6F53" w14:textId="77777777" w:rsidR="00A26296" w:rsidRDefault="00A26296">
      <w:pPr>
        <w:pStyle w:val="Commentaire"/>
      </w:pPr>
    </w:p>
    <w:p w14:paraId="4CAEF6AB" w14:textId="77777777" w:rsidR="00A26296" w:rsidRDefault="00A26296">
      <w:pPr>
        <w:pStyle w:val="Commentaire"/>
      </w:pPr>
      <w:r>
        <w:t>Correct:</w:t>
      </w:r>
    </w:p>
    <w:p w14:paraId="171F2110" w14:textId="77777777" w:rsidR="00A26296" w:rsidRDefault="00A26296">
      <w:pPr>
        <w:pStyle w:val="Commentaire"/>
      </w:pPr>
      <w:r>
        <w:t>Cavicchia et al. (2014)</w:t>
      </w:r>
    </w:p>
    <w:p w14:paraId="72910453" w14:textId="20441A7D" w:rsidR="00A26296" w:rsidRDefault="00A26296">
      <w:pPr>
        <w:pStyle w:val="Commentaire"/>
      </w:pPr>
      <w:r>
        <w:t>(Cavicchia et al., 2014)</w:t>
      </w:r>
    </w:p>
  </w:comment>
  <w:comment w:id="2829" w:author="Robin Matthews" w:date="2021-07-13T14:30:00Z" w:initials="RM">
    <w:p w14:paraId="0DF97925" w14:textId="77777777" w:rsidR="00A26296" w:rsidRDefault="00A26296">
      <w:pPr>
        <w:pStyle w:val="Commentaire"/>
      </w:pPr>
      <w:r>
        <w:rPr>
          <w:rStyle w:val="Marquedecommentaire"/>
        </w:rPr>
        <w:annotationRef/>
      </w:r>
      <w:r>
        <w:t>Extra stuff:</w:t>
      </w:r>
    </w:p>
    <w:p w14:paraId="16A0B45F" w14:textId="77777777" w:rsidR="00A26296" w:rsidRDefault="00A26296">
      <w:pPr>
        <w:pStyle w:val="Commentaire"/>
      </w:pPr>
      <w:r>
        <w:t xml:space="preserve">, </w:t>
      </w:r>
    </w:p>
    <w:p w14:paraId="2886E295" w14:textId="77777777" w:rsidR="00A26296" w:rsidRDefault="00A26296">
      <w:pPr>
        <w:pStyle w:val="Commentaire"/>
      </w:pPr>
    </w:p>
    <w:p w14:paraId="3457878B" w14:textId="77777777" w:rsidR="00A26296" w:rsidRDefault="00A26296">
      <w:pPr>
        <w:pStyle w:val="Commentaire"/>
      </w:pPr>
      <w:r>
        <w:t>Correct:</w:t>
      </w:r>
    </w:p>
    <w:p w14:paraId="6471823A" w14:textId="77777777" w:rsidR="00A26296" w:rsidRDefault="00A26296">
      <w:pPr>
        <w:pStyle w:val="Commentaire"/>
      </w:pPr>
      <w:r>
        <w:t>Romero and Emanuel (2013)</w:t>
      </w:r>
    </w:p>
    <w:p w14:paraId="05A49308" w14:textId="719DCBF3" w:rsidR="00A26296" w:rsidRDefault="00A26296">
      <w:pPr>
        <w:pStyle w:val="Commentaire"/>
      </w:pPr>
      <w:r>
        <w:t>(Romero and Emanuel, 2013)</w:t>
      </w:r>
    </w:p>
  </w:comment>
  <w:comment w:id="2830" w:author="Robin Matthews" w:date="2021-07-13T14:30:00Z" w:initials="RM">
    <w:p w14:paraId="6C4E6C77" w14:textId="77777777" w:rsidR="00A26296" w:rsidRDefault="00A26296">
      <w:pPr>
        <w:pStyle w:val="Commentaire"/>
      </w:pPr>
      <w:r>
        <w:rPr>
          <w:rStyle w:val="Marquedecommentaire"/>
        </w:rPr>
        <w:annotationRef/>
      </w:r>
      <w:r>
        <w:t>Extra stuff:</w:t>
      </w:r>
    </w:p>
    <w:p w14:paraId="0BCAA63F" w14:textId="77777777" w:rsidR="00A26296" w:rsidRDefault="00A26296">
      <w:pPr>
        <w:pStyle w:val="Commentaire"/>
      </w:pPr>
      <w:r>
        <w:t>, )</w:t>
      </w:r>
    </w:p>
    <w:p w14:paraId="76D72C8C" w14:textId="77777777" w:rsidR="00A26296" w:rsidRDefault="00A26296">
      <w:pPr>
        <w:pStyle w:val="Commentaire"/>
      </w:pPr>
    </w:p>
    <w:p w14:paraId="7C28DFD2" w14:textId="77777777" w:rsidR="00A26296" w:rsidRDefault="00A26296">
      <w:pPr>
        <w:pStyle w:val="Commentaire"/>
      </w:pPr>
      <w:r>
        <w:t>Correct:</w:t>
      </w:r>
    </w:p>
    <w:p w14:paraId="1C7B51D6" w14:textId="77777777" w:rsidR="00A26296" w:rsidRDefault="00A26296">
      <w:pPr>
        <w:pStyle w:val="Commentaire"/>
      </w:pPr>
      <w:r>
        <w:t>Gaertner et al. (2007)</w:t>
      </w:r>
    </w:p>
    <w:p w14:paraId="20071CAA" w14:textId="41FF4FD1" w:rsidR="00A26296" w:rsidRDefault="00A26296">
      <w:pPr>
        <w:pStyle w:val="Commentaire"/>
      </w:pPr>
      <w:r>
        <w:t>(Gaertner et al., 2007)</w:t>
      </w:r>
    </w:p>
  </w:comment>
  <w:comment w:id="2840" w:author="Robin Matthews" w:date="2021-07-13T14:30:00Z" w:initials="RM">
    <w:p w14:paraId="3E0D8000" w14:textId="77777777" w:rsidR="00A26296" w:rsidRDefault="00A26296">
      <w:pPr>
        <w:pStyle w:val="Commentaire"/>
      </w:pPr>
      <w:r>
        <w:rPr>
          <w:rStyle w:val="Marquedecommentaire"/>
        </w:rPr>
        <w:annotationRef/>
      </w:r>
      <w:r>
        <w:t>Not found:</w:t>
      </w:r>
    </w:p>
    <w:p w14:paraId="07835AA5" w14:textId="77777777" w:rsidR="00A26296" w:rsidRDefault="00A26296">
      <w:pPr>
        <w:pStyle w:val="Commentaire"/>
      </w:pPr>
      <w:r>
        <w:t>2019</w:t>
      </w:r>
    </w:p>
    <w:p w14:paraId="08E1FB4B" w14:textId="77777777" w:rsidR="00A26296" w:rsidRDefault="00A26296">
      <w:pPr>
        <w:pStyle w:val="Commentaire"/>
      </w:pPr>
    </w:p>
    <w:p w14:paraId="1377620F" w14:textId="77777777" w:rsidR="00A26296" w:rsidRDefault="00A26296">
      <w:pPr>
        <w:pStyle w:val="Commentaire"/>
      </w:pPr>
      <w:r>
        <w:t>Extra stuff:</w:t>
      </w:r>
    </w:p>
    <w:p w14:paraId="302A8295" w14:textId="77777777" w:rsidR="00A26296" w:rsidRDefault="00A26296">
      <w:pPr>
        <w:pStyle w:val="Commentaire"/>
      </w:pPr>
      <w:r>
        <w:t>, 2018</w:t>
      </w:r>
    </w:p>
    <w:p w14:paraId="60BC69DE" w14:textId="77777777" w:rsidR="00A26296" w:rsidRDefault="00A26296">
      <w:pPr>
        <w:pStyle w:val="Commentaire"/>
      </w:pPr>
    </w:p>
    <w:p w14:paraId="3B097E94" w14:textId="77777777" w:rsidR="00A26296" w:rsidRDefault="00A26296">
      <w:pPr>
        <w:pStyle w:val="Commentaire"/>
      </w:pPr>
      <w:r>
        <w:t>Correct:</w:t>
      </w:r>
    </w:p>
    <w:p w14:paraId="07700FD9" w14:textId="77777777" w:rsidR="00A26296" w:rsidRDefault="00A26296">
      <w:pPr>
        <w:pStyle w:val="Commentaire"/>
      </w:pPr>
      <w:r>
        <w:t>Zscheischler et al. (2019)</w:t>
      </w:r>
    </w:p>
    <w:p w14:paraId="7E552F4E" w14:textId="711CABE8" w:rsidR="00A26296" w:rsidRDefault="00A26296">
      <w:pPr>
        <w:pStyle w:val="Commentaire"/>
      </w:pPr>
      <w:r>
        <w:t>(Zscheischler et al., 2019)</w:t>
      </w:r>
    </w:p>
  </w:comment>
  <w:comment w:id="2837" w:author="Robin Matthews" w:date="2021-07-14T10:28:00Z" w:initials="RM">
    <w:p w14:paraId="4E67624B" w14:textId="77777777" w:rsidR="00835732" w:rsidRDefault="00835732">
      <w:pPr>
        <w:pStyle w:val="Commentaire"/>
        <w:rPr>
          <w:rFonts w:cs="Times New Roman"/>
          <w:noProof/>
          <w:lang w:val="en-GB"/>
        </w:rPr>
      </w:pPr>
      <w:r>
        <w:rPr>
          <w:rStyle w:val="Marquedecommentaire"/>
        </w:rPr>
        <w:annotationRef/>
      </w:r>
      <w:r>
        <w:t>Mendeley field contains details for ‘</w:t>
      </w:r>
      <w:r>
        <w:rPr>
          <w:rFonts w:cs="Times New Roman"/>
          <w:noProof/>
          <w:lang w:val="en-GB"/>
        </w:rPr>
        <w:t xml:space="preserve">Zscheischler et al., 2019’ rather than 2018. </w:t>
      </w:r>
    </w:p>
    <w:p w14:paraId="3D31DC85" w14:textId="77777777" w:rsidR="00835732" w:rsidRDefault="00835732">
      <w:pPr>
        <w:pStyle w:val="Commentaire"/>
        <w:rPr>
          <w:rFonts w:cs="Times New Roman"/>
          <w:noProof/>
          <w:lang w:val="en-GB"/>
        </w:rPr>
      </w:pPr>
    </w:p>
    <w:p w14:paraId="1607D042" w14:textId="77777777" w:rsidR="00835732" w:rsidRPr="00146803" w:rsidRDefault="00835732" w:rsidP="00835732">
      <w:pPr>
        <w:autoSpaceDE w:val="0"/>
        <w:autoSpaceDN w:val="0"/>
        <w:adjustRightInd w:val="0"/>
        <w:ind w:left="480" w:hanging="480"/>
        <w:rPr>
          <w:rFonts w:cs="Times New Roman"/>
          <w:noProof/>
        </w:rPr>
      </w:pPr>
      <w:r w:rsidRPr="00146803">
        <w:rPr>
          <w:rFonts w:cs="Times New Roman"/>
          <w:noProof/>
          <w:szCs w:val="24"/>
        </w:rPr>
        <w:t xml:space="preserve">Zscheischler, J., Fischer, E. M., and Lange, S. (2019). The effect of univariate bias adjustment on multivariate hazard estimates. </w:t>
      </w:r>
      <w:r w:rsidRPr="00146803">
        <w:rPr>
          <w:rFonts w:cs="Times New Roman"/>
          <w:i/>
          <w:iCs/>
          <w:noProof/>
          <w:szCs w:val="24"/>
        </w:rPr>
        <w:t>Earth Syst. Dyn.</w:t>
      </w:r>
      <w:r w:rsidRPr="00146803">
        <w:rPr>
          <w:rFonts w:cs="Times New Roman"/>
          <w:noProof/>
          <w:szCs w:val="24"/>
        </w:rPr>
        <w:t xml:space="preserve"> 10, 31–43. doi:10.5194/esd-10-31-2019.</w:t>
      </w:r>
    </w:p>
    <w:p w14:paraId="2B0DE650" w14:textId="77777777" w:rsidR="00835732" w:rsidRDefault="00835732">
      <w:pPr>
        <w:pStyle w:val="Commentaire"/>
        <w:rPr>
          <w:rFonts w:cs="Times New Roman"/>
          <w:noProof/>
          <w:lang w:val="en-GB"/>
        </w:rPr>
      </w:pPr>
    </w:p>
    <w:p w14:paraId="192354DE" w14:textId="0BD17EBF" w:rsidR="00835732" w:rsidRDefault="00835732">
      <w:pPr>
        <w:pStyle w:val="Commentaire"/>
      </w:pPr>
      <w:r>
        <w:rPr>
          <w:rFonts w:cs="Times New Roman"/>
          <w:noProof/>
          <w:lang w:val="en-GB"/>
        </w:rPr>
        <w:t>Is 2019 correct?</w:t>
      </w:r>
    </w:p>
  </w:comment>
  <w:comment w:id="2848" w:author="Robin Matthews" w:date="2021-07-13T14:30:00Z" w:initials="RM">
    <w:p w14:paraId="372DD45A" w14:textId="77777777" w:rsidR="00A26296" w:rsidRDefault="00A26296">
      <w:pPr>
        <w:pStyle w:val="Commentaire"/>
      </w:pPr>
      <w:r>
        <w:rPr>
          <w:rStyle w:val="Marquedecommentaire"/>
        </w:rPr>
        <w:annotationRef/>
      </w:r>
      <w:r>
        <w:t>Not found:</w:t>
      </w:r>
    </w:p>
    <w:p w14:paraId="2DE26EE1" w14:textId="77777777" w:rsidR="00A26296" w:rsidRDefault="00A26296">
      <w:pPr>
        <w:pStyle w:val="Commentaire"/>
      </w:pPr>
      <w:r>
        <w:t>Orth et al.</w:t>
      </w:r>
    </w:p>
    <w:p w14:paraId="253F30B8" w14:textId="77777777" w:rsidR="00A26296" w:rsidRDefault="00A26296">
      <w:pPr>
        <w:pStyle w:val="Commentaire"/>
      </w:pPr>
      <w:r>
        <w:t>2016a</w:t>
      </w:r>
    </w:p>
    <w:p w14:paraId="2CAEC579" w14:textId="77777777" w:rsidR="00A26296" w:rsidRDefault="00A26296">
      <w:pPr>
        <w:pStyle w:val="Commentaire"/>
      </w:pPr>
    </w:p>
    <w:p w14:paraId="2538CCB7" w14:textId="77777777" w:rsidR="00A26296" w:rsidRDefault="00A26296">
      <w:pPr>
        <w:pStyle w:val="Commentaire"/>
      </w:pPr>
      <w:r>
        <w:t>Extra stuff:</w:t>
      </w:r>
    </w:p>
    <w:p w14:paraId="4DC6074F" w14:textId="77777777" w:rsidR="00A26296" w:rsidRDefault="00A26296">
      <w:pPr>
        <w:pStyle w:val="Commentaire"/>
      </w:pPr>
      <w:r>
        <w:t>)</w:t>
      </w:r>
    </w:p>
    <w:p w14:paraId="18CBFB39" w14:textId="77777777" w:rsidR="00A26296" w:rsidRDefault="00A26296">
      <w:pPr>
        <w:pStyle w:val="Commentaire"/>
      </w:pPr>
    </w:p>
    <w:p w14:paraId="703121D4" w14:textId="77777777" w:rsidR="00A26296" w:rsidRDefault="00A26296">
      <w:pPr>
        <w:pStyle w:val="Commentaire"/>
      </w:pPr>
      <w:r>
        <w:t>Correct:</w:t>
      </w:r>
    </w:p>
    <w:p w14:paraId="175654D2" w14:textId="77777777" w:rsidR="00A26296" w:rsidRDefault="00A26296">
      <w:pPr>
        <w:pStyle w:val="Commentaire"/>
      </w:pPr>
      <w:r>
        <w:t>Orth et al. (2016a)</w:t>
      </w:r>
    </w:p>
    <w:p w14:paraId="7A0454C2" w14:textId="6600C9C3" w:rsidR="00A26296" w:rsidRDefault="00A26296">
      <w:pPr>
        <w:pStyle w:val="Commentaire"/>
      </w:pPr>
      <w:r>
        <w:t>(Orth et al., 2016a)</w:t>
      </w:r>
    </w:p>
  </w:comment>
  <w:comment w:id="2853" w:author="Robin Matthews" w:date="2021-07-13T14:30:00Z" w:initials="RM">
    <w:p w14:paraId="22EB67F7" w14:textId="77777777" w:rsidR="00A26296" w:rsidRDefault="00A26296">
      <w:pPr>
        <w:pStyle w:val="Commentaire"/>
      </w:pPr>
      <w:r>
        <w:rPr>
          <w:rStyle w:val="Marquedecommentaire"/>
        </w:rPr>
        <w:annotationRef/>
      </w:r>
      <w:r>
        <w:t>Not found:</w:t>
      </w:r>
    </w:p>
    <w:p w14:paraId="711DE405" w14:textId="77777777" w:rsidR="00A26296" w:rsidRDefault="00A26296">
      <w:pPr>
        <w:pStyle w:val="Commentaire"/>
      </w:pPr>
      <w:r>
        <w:t>Y. Zhang et al.</w:t>
      </w:r>
    </w:p>
    <w:p w14:paraId="75C027ED" w14:textId="77777777" w:rsidR="00A26296" w:rsidRDefault="00A26296">
      <w:pPr>
        <w:pStyle w:val="Commentaire"/>
      </w:pPr>
      <w:r>
        <w:t>2019a</w:t>
      </w:r>
    </w:p>
    <w:p w14:paraId="15A9F4CC" w14:textId="77777777" w:rsidR="00A26296" w:rsidRDefault="00A26296">
      <w:pPr>
        <w:pStyle w:val="Commentaire"/>
      </w:pPr>
    </w:p>
    <w:p w14:paraId="71936449" w14:textId="77777777" w:rsidR="00A26296" w:rsidRDefault="00A26296">
      <w:pPr>
        <w:pStyle w:val="Commentaire"/>
      </w:pPr>
      <w:r>
        <w:t>Extra stuff:</w:t>
      </w:r>
    </w:p>
    <w:p w14:paraId="1861B1E4" w14:textId="77777777" w:rsidR="00A26296" w:rsidRDefault="00A26296">
      <w:pPr>
        <w:pStyle w:val="Commentaire"/>
      </w:pPr>
      <w:r>
        <w:t>(Zhang et al., 2019e)</w:t>
      </w:r>
    </w:p>
    <w:p w14:paraId="47EF0D68" w14:textId="77777777" w:rsidR="00A26296" w:rsidRDefault="00A26296">
      <w:pPr>
        <w:pStyle w:val="Commentaire"/>
      </w:pPr>
    </w:p>
    <w:p w14:paraId="57FAE4E6" w14:textId="77777777" w:rsidR="00A26296" w:rsidRDefault="00A26296">
      <w:pPr>
        <w:pStyle w:val="Commentaire"/>
      </w:pPr>
      <w:r>
        <w:t>Correct:</w:t>
      </w:r>
    </w:p>
    <w:p w14:paraId="6B0DEC16" w14:textId="77777777" w:rsidR="00A26296" w:rsidRDefault="00A26296">
      <w:pPr>
        <w:pStyle w:val="Commentaire"/>
      </w:pPr>
      <w:r>
        <w:t>Y. Zhang et al. (2019a)</w:t>
      </w:r>
    </w:p>
    <w:p w14:paraId="4DC4A10F" w14:textId="1026F7DD" w:rsidR="00A26296" w:rsidRDefault="00A26296">
      <w:pPr>
        <w:pStyle w:val="Commentaire"/>
      </w:pPr>
      <w:r>
        <w:t>(Y. Zhang et al., 2019a)</w:t>
      </w:r>
    </w:p>
  </w:comment>
  <w:comment w:id="2859" w:author="Robin Matthews" w:date="2021-07-13T14:30:00Z" w:initials="RM">
    <w:p w14:paraId="05BD2ED0" w14:textId="77777777" w:rsidR="00A26296" w:rsidRDefault="00A26296">
      <w:pPr>
        <w:pStyle w:val="Commentaire"/>
      </w:pPr>
      <w:r>
        <w:rPr>
          <w:rStyle w:val="Marquedecommentaire"/>
        </w:rPr>
        <w:annotationRef/>
      </w:r>
      <w:r>
        <w:t>Not found:</w:t>
      </w:r>
    </w:p>
    <w:p w14:paraId="7A6F5F9F" w14:textId="77777777" w:rsidR="00A26296" w:rsidRDefault="00A26296">
      <w:pPr>
        <w:pStyle w:val="Commentaire"/>
      </w:pPr>
      <w:r>
        <w:t>2020a, b</w:t>
      </w:r>
    </w:p>
    <w:p w14:paraId="2AC6B010" w14:textId="77777777" w:rsidR="00A26296" w:rsidRDefault="00A26296">
      <w:pPr>
        <w:pStyle w:val="Commentaire"/>
      </w:pPr>
    </w:p>
    <w:p w14:paraId="45D22FAE" w14:textId="77777777" w:rsidR="00A26296" w:rsidRDefault="00A26296">
      <w:pPr>
        <w:pStyle w:val="Commentaire"/>
      </w:pPr>
      <w:r>
        <w:t>Extra stuff:</w:t>
      </w:r>
    </w:p>
    <w:p w14:paraId="501A98E2" w14:textId="77777777" w:rsidR="00A26296" w:rsidRDefault="00A26296">
      <w:pPr>
        <w:pStyle w:val="Commentaire"/>
      </w:pPr>
      <w:r>
        <w:t>(, 2020a,b)</w:t>
      </w:r>
    </w:p>
    <w:p w14:paraId="5BE245E6" w14:textId="77777777" w:rsidR="00A26296" w:rsidRDefault="00A26296">
      <w:pPr>
        <w:pStyle w:val="Commentaire"/>
      </w:pPr>
    </w:p>
    <w:p w14:paraId="3094CFB7" w14:textId="77777777" w:rsidR="00A26296" w:rsidRDefault="00A26296">
      <w:pPr>
        <w:pStyle w:val="Commentaire"/>
      </w:pPr>
      <w:r>
        <w:t>Correct:</w:t>
      </w:r>
    </w:p>
    <w:p w14:paraId="63134FA0" w14:textId="77777777" w:rsidR="00A26296" w:rsidRDefault="00A26296">
      <w:pPr>
        <w:pStyle w:val="Commentaire"/>
      </w:pPr>
      <w:r>
        <w:t>De Luca et al. (2020a, b)</w:t>
      </w:r>
    </w:p>
    <w:p w14:paraId="6900409C" w14:textId="76E2A89B" w:rsidR="00A26296" w:rsidRDefault="00A26296">
      <w:pPr>
        <w:pStyle w:val="Commentaire"/>
      </w:pPr>
      <w:r>
        <w:t>(De Luca et al., 2020a, b)</w:t>
      </w:r>
    </w:p>
  </w:comment>
  <w:comment w:id="2867" w:author="Robin Matthews" w:date="2021-07-13T14:30:00Z" w:initials="RM">
    <w:p w14:paraId="7FE69D16" w14:textId="77777777" w:rsidR="00A26296" w:rsidRDefault="00A26296">
      <w:pPr>
        <w:pStyle w:val="Commentaire"/>
      </w:pPr>
      <w:r>
        <w:rPr>
          <w:rStyle w:val="Marquedecommentaire"/>
        </w:rPr>
        <w:annotationRef/>
      </w:r>
      <w:r>
        <w:t>Extra stuff:</w:t>
      </w:r>
    </w:p>
    <w:p w14:paraId="2C1FB277" w14:textId="77777777" w:rsidR="00A26296" w:rsidRDefault="00A26296">
      <w:pPr>
        <w:pStyle w:val="Commentaire"/>
      </w:pPr>
      <w:r>
        <w:t xml:space="preserve">(, </w:t>
      </w:r>
    </w:p>
    <w:p w14:paraId="595F9D08" w14:textId="77777777" w:rsidR="00A26296" w:rsidRDefault="00A26296">
      <w:pPr>
        <w:pStyle w:val="Commentaire"/>
      </w:pPr>
    </w:p>
    <w:p w14:paraId="6F4E40C8" w14:textId="77777777" w:rsidR="00A26296" w:rsidRDefault="00A26296">
      <w:pPr>
        <w:pStyle w:val="Commentaire"/>
      </w:pPr>
      <w:r>
        <w:t>Correct:</w:t>
      </w:r>
    </w:p>
    <w:p w14:paraId="44A33DBC" w14:textId="77777777" w:rsidR="00A26296" w:rsidRDefault="00A26296">
      <w:pPr>
        <w:pStyle w:val="Commentaire"/>
      </w:pPr>
      <w:r>
        <w:t>Anderson et al. (2019)</w:t>
      </w:r>
    </w:p>
    <w:p w14:paraId="188A60C0" w14:textId="45842FF6" w:rsidR="00A26296" w:rsidRDefault="00A26296">
      <w:pPr>
        <w:pStyle w:val="Commentaire"/>
      </w:pPr>
      <w:r>
        <w:t>(Anderson et al., 2019)</w:t>
      </w:r>
    </w:p>
  </w:comment>
  <w:comment w:id="2869" w:author="Robin Matthews" w:date="2021-07-13T14:30:00Z" w:initials="RM">
    <w:p w14:paraId="2F8C3B1D" w14:textId="77777777" w:rsidR="00A26296" w:rsidRDefault="00A26296">
      <w:pPr>
        <w:pStyle w:val="Commentaire"/>
      </w:pPr>
      <w:r>
        <w:rPr>
          <w:rStyle w:val="Marquedecommentaire"/>
        </w:rPr>
        <w:annotationRef/>
      </w:r>
      <w:r>
        <w:t>Extra stuff:</w:t>
      </w:r>
    </w:p>
    <w:p w14:paraId="5C8A12E9" w14:textId="77777777" w:rsidR="00A26296" w:rsidRDefault="00A26296">
      <w:pPr>
        <w:pStyle w:val="Commentaire"/>
      </w:pPr>
      <w:r>
        <w:t>, )</w:t>
      </w:r>
    </w:p>
    <w:p w14:paraId="1C4E8E2A" w14:textId="77777777" w:rsidR="00A26296" w:rsidRDefault="00A26296">
      <w:pPr>
        <w:pStyle w:val="Commentaire"/>
      </w:pPr>
    </w:p>
    <w:p w14:paraId="6F186D04" w14:textId="77777777" w:rsidR="00A26296" w:rsidRDefault="00A26296">
      <w:pPr>
        <w:pStyle w:val="Commentaire"/>
      </w:pPr>
      <w:r>
        <w:t>Correct:</w:t>
      </w:r>
    </w:p>
    <w:p w14:paraId="0711C433" w14:textId="77777777" w:rsidR="00A26296" w:rsidRDefault="00A26296">
      <w:pPr>
        <w:pStyle w:val="Commentaire"/>
      </w:pPr>
      <w:r>
        <w:t>Singh et al. (2018)</w:t>
      </w:r>
    </w:p>
    <w:p w14:paraId="51D8E9FF" w14:textId="4FA089D4" w:rsidR="00A26296" w:rsidRDefault="00A26296">
      <w:pPr>
        <w:pStyle w:val="Commentaire"/>
      </w:pPr>
      <w:r>
        <w:t>(Singh et al., 2018)</w:t>
      </w:r>
    </w:p>
  </w:comment>
  <w:comment w:id="2876" w:author="Robin Matthews" w:date="2021-07-13T14:30:00Z" w:initials="RM">
    <w:p w14:paraId="1A59CCA4" w14:textId="77777777" w:rsidR="00A26296" w:rsidRDefault="00A26296">
      <w:pPr>
        <w:pStyle w:val="Commentaire"/>
      </w:pPr>
      <w:r>
        <w:rPr>
          <w:rStyle w:val="Marquedecommentaire"/>
        </w:rPr>
        <w:annotationRef/>
      </w:r>
      <w:r>
        <w:t>Extra stuff:</w:t>
      </w:r>
    </w:p>
    <w:p w14:paraId="34966FD7" w14:textId="77777777" w:rsidR="00A26296" w:rsidRDefault="00A26296">
      <w:pPr>
        <w:pStyle w:val="Commentaire"/>
      </w:pPr>
      <w:r>
        <w:t xml:space="preserve">(, </w:t>
      </w:r>
    </w:p>
    <w:p w14:paraId="53692025" w14:textId="77777777" w:rsidR="00A26296" w:rsidRDefault="00A26296">
      <w:pPr>
        <w:pStyle w:val="Commentaire"/>
      </w:pPr>
    </w:p>
    <w:p w14:paraId="25B7CF4A" w14:textId="77777777" w:rsidR="00A26296" w:rsidRDefault="00A26296">
      <w:pPr>
        <w:pStyle w:val="Commentaire"/>
      </w:pPr>
      <w:r>
        <w:t>Correct:</w:t>
      </w:r>
    </w:p>
    <w:p w14:paraId="3D0AB928" w14:textId="77777777" w:rsidR="00A26296" w:rsidRDefault="00A26296">
      <w:pPr>
        <w:pStyle w:val="Commentaire"/>
      </w:pPr>
      <w:r>
        <w:t>Flach et al. (2017)</w:t>
      </w:r>
    </w:p>
    <w:p w14:paraId="7EC7D2E7" w14:textId="5F6E12C3" w:rsidR="00A26296" w:rsidRDefault="00A26296">
      <w:pPr>
        <w:pStyle w:val="Commentaire"/>
      </w:pPr>
      <w:r>
        <w:t>(Flach et al., 2017)</w:t>
      </w:r>
    </w:p>
  </w:comment>
  <w:comment w:id="2883" w:author="Robin Matthews" w:date="2021-07-13T14:30:00Z" w:initials="RM">
    <w:p w14:paraId="51B2B9F6" w14:textId="77777777" w:rsidR="00A26296" w:rsidRDefault="00A26296">
      <w:pPr>
        <w:pStyle w:val="Commentaire"/>
      </w:pPr>
      <w:r>
        <w:rPr>
          <w:rStyle w:val="Marquedecommentaire"/>
        </w:rPr>
        <w:annotationRef/>
      </w:r>
      <w:r>
        <w:t>Extra stuff:</w:t>
      </w:r>
    </w:p>
    <w:p w14:paraId="7EEE1FA0" w14:textId="77777777" w:rsidR="00A26296" w:rsidRDefault="00A26296">
      <w:pPr>
        <w:pStyle w:val="Commentaire"/>
      </w:pPr>
      <w:r>
        <w:t xml:space="preserve">, </w:t>
      </w:r>
    </w:p>
    <w:p w14:paraId="0B7211C9" w14:textId="77777777" w:rsidR="00A26296" w:rsidRDefault="00A26296">
      <w:pPr>
        <w:pStyle w:val="Commentaire"/>
      </w:pPr>
    </w:p>
    <w:p w14:paraId="34A93752" w14:textId="77777777" w:rsidR="00A26296" w:rsidRDefault="00A26296">
      <w:pPr>
        <w:pStyle w:val="Commentaire"/>
      </w:pPr>
      <w:r>
        <w:t>Correct:</w:t>
      </w:r>
    </w:p>
    <w:p w14:paraId="7DFE3783" w14:textId="77777777" w:rsidR="00A26296" w:rsidRDefault="00A26296">
      <w:pPr>
        <w:pStyle w:val="Commentaire"/>
      </w:pPr>
      <w:r>
        <w:t>Mahony and Cannon (2018)</w:t>
      </w:r>
    </w:p>
    <w:p w14:paraId="49FBDBF4" w14:textId="1CA487BD" w:rsidR="00A26296" w:rsidRDefault="00A26296">
      <w:pPr>
        <w:pStyle w:val="Commentaire"/>
      </w:pPr>
      <w:r>
        <w:t>(Mahony and Cannon, 2018)</w:t>
      </w:r>
    </w:p>
  </w:comment>
  <w:comment w:id="2897" w:author="Robin Matthews" w:date="2021-07-13T14:30:00Z" w:initials="RM">
    <w:p w14:paraId="062BE76D" w14:textId="77777777" w:rsidR="00A26296" w:rsidRDefault="00A26296">
      <w:pPr>
        <w:pStyle w:val="Commentaire"/>
      </w:pPr>
      <w:r>
        <w:rPr>
          <w:rStyle w:val="Marquedecommentaire"/>
        </w:rPr>
        <w:annotationRef/>
      </w:r>
      <w:r>
        <w:t>Not found:</w:t>
      </w:r>
    </w:p>
    <w:p w14:paraId="6153D349" w14:textId="77777777" w:rsidR="00A26296" w:rsidRDefault="00A26296">
      <w:pPr>
        <w:pStyle w:val="Commentaire"/>
      </w:pPr>
      <w:r>
        <w:t>Bevacqua et al., 2020c</w:t>
      </w:r>
    </w:p>
    <w:p w14:paraId="372CF2C1" w14:textId="77777777" w:rsidR="00A26296" w:rsidRDefault="00A26296">
      <w:pPr>
        <w:pStyle w:val="Commentaire"/>
      </w:pPr>
    </w:p>
    <w:p w14:paraId="3D1403DB" w14:textId="77777777" w:rsidR="00A26296" w:rsidRDefault="00A26296">
      <w:pPr>
        <w:pStyle w:val="Commentaire"/>
      </w:pPr>
      <w:r>
        <w:t>Extra stuff:</w:t>
      </w:r>
    </w:p>
    <w:p w14:paraId="370E96BD" w14:textId="77777777" w:rsidR="00A26296" w:rsidRDefault="00A26296">
      <w:pPr>
        <w:pStyle w:val="Commentaire"/>
      </w:pPr>
      <w:r>
        <w:t>(; ; Bevacqua et al., 2020b)</w:t>
      </w:r>
    </w:p>
    <w:p w14:paraId="00305245" w14:textId="77777777" w:rsidR="00A26296" w:rsidRDefault="00A26296">
      <w:pPr>
        <w:pStyle w:val="Commentaire"/>
      </w:pPr>
    </w:p>
    <w:p w14:paraId="5D2C190A" w14:textId="77777777" w:rsidR="00A26296" w:rsidRDefault="00A26296">
      <w:pPr>
        <w:pStyle w:val="Commentaire"/>
      </w:pPr>
      <w:r>
        <w:t>Correct:</w:t>
      </w:r>
    </w:p>
    <w:p w14:paraId="48F3A007" w14:textId="7FC989F8" w:rsidR="00A26296" w:rsidRDefault="00A26296">
      <w:pPr>
        <w:pStyle w:val="Commentaire"/>
      </w:pPr>
      <w:r>
        <w:t>(Wahl et al., 2015; Moftakhari et al., 2017; Bevacqua et al., 2020c)</w:t>
      </w:r>
    </w:p>
  </w:comment>
  <w:comment w:id="2902" w:author="Robin Matthews" w:date="2021-07-13T14:31:00Z" w:initials="RM">
    <w:p w14:paraId="32B8C72D" w14:textId="77777777" w:rsidR="00A26296" w:rsidRDefault="00A26296">
      <w:pPr>
        <w:pStyle w:val="Commentaire"/>
      </w:pPr>
      <w:r>
        <w:rPr>
          <w:rStyle w:val="Marquedecommentaire"/>
        </w:rPr>
        <w:annotationRef/>
      </w:r>
      <w:r>
        <w:t>Not found:</w:t>
      </w:r>
    </w:p>
    <w:p w14:paraId="0D4C21F2" w14:textId="77777777" w:rsidR="00A26296" w:rsidRDefault="00A26296">
      <w:pPr>
        <w:pStyle w:val="Commentaire"/>
      </w:pPr>
      <w:r>
        <w:t>2020b, c</w:t>
      </w:r>
    </w:p>
    <w:p w14:paraId="05256CD5" w14:textId="77777777" w:rsidR="00A26296" w:rsidRDefault="00A26296">
      <w:pPr>
        <w:pStyle w:val="Commentaire"/>
      </w:pPr>
    </w:p>
    <w:p w14:paraId="572EA9AA" w14:textId="77777777" w:rsidR="00A26296" w:rsidRDefault="00A26296">
      <w:pPr>
        <w:pStyle w:val="Commentaire"/>
      </w:pPr>
      <w:r>
        <w:t>Extra stuff:</w:t>
      </w:r>
    </w:p>
    <w:p w14:paraId="259019D8" w14:textId="77777777" w:rsidR="00A26296" w:rsidRDefault="00A26296">
      <w:pPr>
        <w:pStyle w:val="Commentaire"/>
      </w:pPr>
      <w:r>
        <w:t>(, 2020a, 2020b)</w:t>
      </w:r>
    </w:p>
    <w:p w14:paraId="33781A89" w14:textId="77777777" w:rsidR="00A26296" w:rsidRDefault="00A26296">
      <w:pPr>
        <w:pStyle w:val="Commentaire"/>
      </w:pPr>
    </w:p>
    <w:p w14:paraId="621AFC85" w14:textId="77777777" w:rsidR="00A26296" w:rsidRDefault="00A26296">
      <w:pPr>
        <w:pStyle w:val="Commentaire"/>
      </w:pPr>
      <w:r>
        <w:t>Correct:</w:t>
      </w:r>
    </w:p>
    <w:p w14:paraId="4C18067E" w14:textId="77777777" w:rsidR="00A26296" w:rsidRDefault="00A26296">
      <w:pPr>
        <w:pStyle w:val="Commentaire"/>
      </w:pPr>
      <w:r>
        <w:t>Bevacqua et al. (2020b, c)</w:t>
      </w:r>
    </w:p>
    <w:p w14:paraId="3372A4D2" w14:textId="50BE00B1" w:rsidR="00A26296" w:rsidRDefault="00A26296">
      <w:pPr>
        <w:pStyle w:val="Commentaire"/>
      </w:pPr>
      <w:r>
        <w:t>(Bevacqua et al., 2020b, c)</w:t>
      </w:r>
    </w:p>
  </w:comment>
  <w:comment w:id="2912" w:author="Robin Matthews" w:date="2021-07-13T14:31:00Z" w:initials="RM">
    <w:p w14:paraId="1E7FC141" w14:textId="77777777" w:rsidR="00A26296" w:rsidRDefault="00A26296">
      <w:pPr>
        <w:pStyle w:val="Commentaire"/>
      </w:pPr>
      <w:r>
        <w:rPr>
          <w:rStyle w:val="Marquedecommentaire"/>
        </w:rPr>
        <w:annotationRef/>
      </w:r>
      <w:r>
        <w:t>Extra stuff:</w:t>
      </w:r>
    </w:p>
    <w:p w14:paraId="09DCF920" w14:textId="77777777" w:rsidR="00A26296" w:rsidRDefault="00A26296">
      <w:pPr>
        <w:pStyle w:val="Commentaire"/>
      </w:pPr>
      <w:r>
        <w:t>(, ;</w:t>
      </w:r>
    </w:p>
    <w:p w14:paraId="33F62B78" w14:textId="77777777" w:rsidR="00A26296" w:rsidRDefault="00A26296">
      <w:pPr>
        <w:pStyle w:val="Commentaire"/>
      </w:pPr>
    </w:p>
    <w:p w14:paraId="27EA1884" w14:textId="77777777" w:rsidR="00A26296" w:rsidRDefault="00A26296">
      <w:pPr>
        <w:pStyle w:val="Commentaire"/>
      </w:pPr>
      <w:r>
        <w:t>Correct:</w:t>
      </w:r>
    </w:p>
    <w:p w14:paraId="5D17F8F5" w14:textId="77777777" w:rsidR="00A26296" w:rsidRDefault="00A26296">
      <w:pPr>
        <w:pStyle w:val="Commentaire"/>
      </w:pPr>
      <w:r>
        <w:t>Kew et al. (2013)</w:t>
      </w:r>
    </w:p>
    <w:p w14:paraId="1BF12A63" w14:textId="7BB6A8D7" w:rsidR="00A26296" w:rsidRDefault="00A26296">
      <w:pPr>
        <w:pStyle w:val="Commentaire"/>
      </w:pPr>
      <w:r>
        <w:t>(Kew et al., 2013)</w:t>
      </w:r>
    </w:p>
  </w:comment>
  <w:comment w:id="2913" w:author="Robin Matthews" w:date="2021-07-13T14:31:00Z" w:initials="RM">
    <w:p w14:paraId="03EFC8A9" w14:textId="77777777" w:rsidR="00A26296" w:rsidRDefault="00A26296">
      <w:pPr>
        <w:pStyle w:val="Commentaire"/>
      </w:pPr>
      <w:r>
        <w:rPr>
          <w:rStyle w:val="Marquedecommentaire"/>
        </w:rPr>
        <w:annotationRef/>
      </w:r>
      <w:r>
        <w:t>Extra stuff:</w:t>
      </w:r>
    </w:p>
    <w:p w14:paraId="75861362" w14:textId="77777777" w:rsidR="00A26296" w:rsidRDefault="00A26296">
      <w:pPr>
        <w:pStyle w:val="Commentaire"/>
      </w:pPr>
      <w:r>
        <w:t xml:space="preserve"> , )</w:t>
      </w:r>
    </w:p>
    <w:p w14:paraId="7F74AF19" w14:textId="77777777" w:rsidR="00A26296" w:rsidRDefault="00A26296">
      <w:pPr>
        <w:pStyle w:val="Commentaire"/>
      </w:pPr>
    </w:p>
    <w:p w14:paraId="330A46DB" w14:textId="77777777" w:rsidR="00A26296" w:rsidRDefault="00A26296">
      <w:pPr>
        <w:pStyle w:val="Commentaire"/>
      </w:pPr>
      <w:r>
        <w:t>Correct:</w:t>
      </w:r>
    </w:p>
    <w:p w14:paraId="2139793E" w14:textId="77777777" w:rsidR="00A26296" w:rsidRDefault="00A26296">
      <w:pPr>
        <w:pStyle w:val="Commentaire"/>
      </w:pPr>
      <w:r>
        <w:t>Klerk et al. (2015)</w:t>
      </w:r>
    </w:p>
    <w:p w14:paraId="7752E87D" w14:textId="34ED050F" w:rsidR="00A26296" w:rsidRDefault="00A26296">
      <w:pPr>
        <w:pStyle w:val="Commentaire"/>
      </w:pPr>
      <w:r>
        <w:t>(Klerk et al., 2015)</w:t>
      </w:r>
    </w:p>
  </w:comment>
  <w:comment w:id="2917" w:author="Robin Matthews" w:date="2021-07-13T14:31:00Z" w:initials="RM">
    <w:p w14:paraId="65EC89B6" w14:textId="77777777" w:rsidR="00A26296" w:rsidRDefault="00A26296">
      <w:pPr>
        <w:pStyle w:val="Commentaire"/>
      </w:pPr>
      <w:r>
        <w:rPr>
          <w:rStyle w:val="Marquedecommentaire"/>
        </w:rPr>
        <w:annotationRef/>
      </w:r>
      <w:r>
        <w:t>Not found:</w:t>
      </w:r>
    </w:p>
    <w:p w14:paraId="4E3B05A8" w14:textId="77777777" w:rsidR="00A26296" w:rsidRDefault="00A26296">
      <w:pPr>
        <w:pStyle w:val="Commentaire"/>
      </w:pPr>
      <w:r>
        <w:t>W. Wu et al.</w:t>
      </w:r>
    </w:p>
    <w:p w14:paraId="5626E07A" w14:textId="77777777" w:rsidR="00A26296" w:rsidRDefault="00A26296">
      <w:pPr>
        <w:pStyle w:val="Commentaire"/>
      </w:pPr>
    </w:p>
    <w:p w14:paraId="0E035D2C" w14:textId="77777777" w:rsidR="00A26296" w:rsidRDefault="00A26296">
      <w:pPr>
        <w:pStyle w:val="Commentaire"/>
      </w:pPr>
      <w:r>
        <w:t>Extra stuff:</w:t>
      </w:r>
    </w:p>
    <w:p w14:paraId="2CD7CCD1" w14:textId="77777777" w:rsidR="00A26296" w:rsidRDefault="00A26296">
      <w:pPr>
        <w:pStyle w:val="Commentaire"/>
      </w:pPr>
      <w:r>
        <w:t>(Wu et al., b)</w:t>
      </w:r>
    </w:p>
    <w:p w14:paraId="42D9C4EE" w14:textId="77777777" w:rsidR="00A26296" w:rsidRDefault="00A26296">
      <w:pPr>
        <w:pStyle w:val="Commentaire"/>
      </w:pPr>
    </w:p>
    <w:p w14:paraId="2B2AD43C" w14:textId="77777777" w:rsidR="00A26296" w:rsidRDefault="00A26296">
      <w:pPr>
        <w:pStyle w:val="Commentaire"/>
      </w:pPr>
      <w:r>
        <w:t>Correct:</w:t>
      </w:r>
    </w:p>
    <w:p w14:paraId="5F790A01" w14:textId="77777777" w:rsidR="00A26296" w:rsidRDefault="00A26296">
      <w:pPr>
        <w:pStyle w:val="Commentaire"/>
      </w:pPr>
      <w:r>
        <w:t>W. Wu et al. (2018)</w:t>
      </w:r>
    </w:p>
    <w:p w14:paraId="059FDF39" w14:textId="4181BF93" w:rsidR="00A26296" w:rsidRDefault="00A26296">
      <w:pPr>
        <w:pStyle w:val="Commentaire"/>
      </w:pPr>
      <w:r>
        <w:t>(W. Wu et al., 2018)</w:t>
      </w:r>
    </w:p>
  </w:comment>
  <w:comment w:id="2922" w:author="Robin Matthews" w:date="2021-07-13T14:31:00Z" w:initials="RM">
    <w:p w14:paraId="651F97AF" w14:textId="77777777" w:rsidR="00A26296" w:rsidRDefault="00A26296">
      <w:pPr>
        <w:pStyle w:val="Commentaire"/>
      </w:pPr>
      <w:r>
        <w:rPr>
          <w:rStyle w:val="Marquedecommentaire"/>
        </w:rPr>
        <w:annotationRef/>
      </w:r>
      <w:r>
        <w:t>Extra stuff:</w:t>
      </w:r>
    </w:p>
    <w:p w14:paraId="28DEC4DD" w14:textId="77777777" w:rsidR="00A26296" w:rsidRDefault="00A26296">
      <w:pPr>
        <w:pStyle w:val="Commentaire"/>
      </w:pPr>
      <w:r>
        <w:t>, )</w:t>
      </w:r>
    </w:p>
    <w:p w14:paraId="12BE4C83" w14:textId="77777777" w:rsidR="00A26296" w:rsidRDefault="00A26296">
      <w:pPr>
        <w:pStyle w:val="Commentaire"/>
      </w:pPr>
    </w:p>
    <w:p w14:paraId="2EFA07EE" w14:textId="77777777" w:rsidR="00A26296" w:rsidRDefault="00A26296">
      <w:pPr>
        <w:pStyle w:val="Commentaire"/>
      </w:pPr>
      <w:r>
        <w:t>Correct:</w:t>
      </w:r>
    </w:p>
    <w:p w14:paraId="61B3CFAD" w14:textId="77777777" w:rsidR="00A26296" w:rsidRDefault="00A26296">
      <w:pPr>
        <w:pStyle w:val="Commentaire"/>
      </w:pPr>
      <w:r>
        <w:t>van den Hurk et al. (2015)</w:t>
      </w:r>
    </w:p>
    <w:p w14:paraId="297F18C2" w14:textId="4A331A35" w:rsidR="00A26296" w:rsidRDefault="00A26296">
      <w:pPr>
        <w:pStyle w:val="Commentaire"/>
      </w:pPr>
      <w:r>
        <w:t>(van den Hurk et al., 2015)</w:t>
      </w:r>
    </w:p>
  </w:comment>
  <w:comment w:id="2923" w:author="Robin Matthews" w:date="2021-07-13T14:31:00Z" w:initials="RM">
    <w:p w14:paraId="29650D0E" w14:textId="77777777" w:rsidR="00A26296" w:rsidRDefault="00A26296">
      <w:pPr>
        <w:pStyle w:val="Commentaire"/>
      </w:pPr>
      <w:r>
        <w:rPr>
          <w:rStyle w:val="Marquedecommentaire"/>
        </w:rPr>
        <w:annotationRef/>
      </w:r>
      <w:r>
        <w:t>Not found:</w:t>
      </w:r>
    </w:p>
    <w:p w14:paraId="7418E4AC" w14:textId="77777777" w:rsidR="00A26296" w:rsidRDefault="00A26296">
      <w:pPr>
        <w:pStyle w:val="Commentaire"/>
      </w:pPr>
      <w:r>
        <w:t>2020c</w:t>
      </w:r>
    </w:p>
    <w:p w14:paraId="5EA83670" w14:textId="77777777" w:rsidR="00A26296" w:rsidRDefault="00A26296">
      <w:pPr>
        <w:pStyle w:val="Commentaire"/>
      </w:pPr>
    </w:p>
    <w:p w14:paraId="288AB994" w14:textId="77777777" w:rsidR="00A26296" w:rsidRDefault="00A26296">
      <w:pPr>
        <w:pStyle w:val="Commentaire"/>
      </w:pPr>
      <w:r>
        <w:t>Extra stuff:</w:t>
      </w:r>
    </w:p>
    <w:p w14:paraId="6B3213FC" w14:textId="77777777" w:rsidR="00A26296" w:rsidRDefault="00A26296">
      <w:pPr>
        <w:pStyle w:val="Commentaire"/>
      </w:pPr>
      <w:r>
        <w:t>(, 2020b)</w:t>
      </w:r>
    </w:p>
    <w:p w14:paraId="53F2E45C" w14:textId="77777777" w:rsidR="00A26296" w:rsidRDefault="00A26296">
      <w:pPr>
        <w:pStyle w:val="Commentaire"/>
      </w:pPr>
    </w:p>
    <w:p w14:paraId="411E8A14" w14:textId="77777777" w:rsidR="00A26296" w:rsidRDefault="00A26296">
      <w:pPr>
        <w:pStyle w:val="Commentaire"/>
      </w:pPr>
      <w:r>
        <w:t>Correct:</w:t>
      </w:r>
    </w:p>
    <w:p w14:paraId="6E4F3C2F" w14:textId="77777777" w:rsidR="00A26296" w:rsidRDefault="00A26296">
      <w:pPr>
        <w:pStyle w:val="Commentaire"/>
      </w:pPr>
      <w:r>
        <w:t>Bevacqua et al. (2020c)</w:t>
      </w:r>
    </w:p>
    <w:p w14:paraId="37F9E360" w14:textId="70C4C24B" w:rsidR="00A26296" w:rsidRDefault="00A26296">
      <w:pPr>
        <w:pStyle w:val="Commentaire"/>
      </w:pPr>
      <w:r>
        <w:t>(Bevacqua et al., 2020c)</w:t>
      </w:r>
    </w:p>
  </w:comment>
  <w:comment w:id="2934" w:author="Robin Matthews" w:date="2021-07-13T14:31:00Z" w:initials="RM">
    <w:p w14:paraId="04514363" w14:textId="77777777" w:rsidR="00A26296" w:rsidRDefault="00A26296">
      <w:pPr>
        <w:pStyle w:val="Commentaire"/>
      </w:pPr>
      <w:r>
        <w:rPr>
          <w:rStyle w:val="Marquedecommentaire"/>
        </w:rPr>
        <w:annotationRef/>
      </w:r>
      <w:r>
        <w:t>Not found:</w:t>
      </w:r>
    </w:p>
    <w:p w14:paraId="6C17A56F" w14:textId="77777777" w:rsidR="00A26296" w:rsidRDefault="00A26296">
      <w:pPr>
        <w:pStyle w:val="Commentaire"/>
      </w:pPr>
      <w:r>
        <w:t>2016a</w:t>
      </w:r>
    </w:p>
    <w:p w14:paraId="456D0097" w14:textId="77777777" w:rsidR="00A26296" w:rsidRDefault="00A26296">
      <w:pPr>
        <w:pStyle w:val="Commentaire"/>
      </w:pPr>
    </w:p>
    <w:p w14:paraId="383FDEE1" w14:textId="77777777" w:rsidR="00A26296" w:rsidRDefault="00A26296">
      <w:pPr>
        <w:pStyle w:val="Commentaire"/>
      </w:pPr>
      <w:r>
        <w:t>Extra stuff:</w:t>
      </w:r>
    </w:p>
    <w:p w14:paraId="54AB1374" w14:textId="77777777" w:rsidR="00A26296" w:rsidRDefault="00A26296">
      <w:pPr>
        <w:pStyle w:val="Commentaire"/>
      </w:pPr>
      <w:r>
        <w:t>(, 2016b)</w:t>
      </w:r>
    </w:p>
    <w:p w14:paraId="664E8898" w14:textId="77777777" w:rsidR="00A26296" w:rsidRDefault="00A26296">
      <w:pPr>
        <w:pStyle w:val="Commentaire"/>
      </w:pPr>
    </w:p>
    <w:p w14:paraId="0B69A2E9" w14:textId="77777777" w:rsidR="00A26296" w:rsidRDefault="00A26296">
      <w:pPr>
        <w:pStyle w:val="Commentaire"/>
      </w:pPr>
      <w:r>
        <w:t>Correct:</w:t>
      </w:r>
    </w:p>
    <w:p w14:paraId="5FF6F0EE" w14:textId="77777777" w:rsidR="00A26296" w:rsidRDefault="00A26296">
      <w:pPr>
        <w:pStyle w:val="Commentaire"/>
      </w:pPr>
      <w:r>
        <w:t>Orth et al. (2016a)</w:t>
      </w:r>
    </w:p>
    <w:p w14:paraId="28BC9C06" w14:textId="1F85B700" w:rsidR="00A26296" w:rsidRDefault="00A26296">
      <w:pPr>
        <w:pStyle w:val="Commentaire"/>
      </w:pPr>
      <w:r>
        <w:t>(Orth et al., 2016a)</w:t>
      </w:r>
    </w:p>
  </w:comment>
  <w:comment w:id="2940" w:author="Robin Matthews" w:date="2021-07-13T14:31:00Z" w:initials="RM">
    <w:p w14:paraId="537CC1E4" w14:textId="77777777" w:rsidR="00A26296" w:rsidRDefault="00A26296">
      <w:pPr>
        <w:pStyle w:val="Commentaire"/>
      </w:pPr>
      <w:r>
        <w:rPr>
          <w:rStyle w:val="Marquedecommentaire"/>
        </w:rPr>
        <w:annotationRef/>
      </w:r>
      <w:r>
        <w:t>Not found:</w:t>
      </w:r>
    </w:p>
    <w:p w14:paraId="1CC7A8D9" w14:textId="77777777" w:rsidR="00A26296" w:rsidRDefault="00A26296">
      <w:pPr>
        <w:pStyle w:val="Commentaire"/>
      </w:pPr>
      <w:r>
        <w:t>Orth et al., 2016a</w:t>
      </w:r>
    </w:p>
    <w:p w14:paraId="08E5E545" w14:textId="77777777" w:rsidR="00A26296" w:rsidRDefault="00A26296">
      <w:pPr>
        <w:pStyle w:val="Commentaire"/>
      </w:pPr>
    </w:p>
    <w:p w14:paraId="71E9BA02" w14:textId="77777777" w:rsidR="00A26296" w:rsidRDefault="00A26296">
      <w:pPr>
        <w:pStyle w:val="Commentaire"/>
      </w:pPr>
      <w:r>
        <w:t>Extra stuff:</w:t>
      </w:r>
    </w:p>
    <w:p w14:paraId="29DAC7F9" w14:textId="77777777" w:rsidR="00A26296" w:rsidRDefault="00A26296">
      <w:pPr>
        <w:pStyle w:val="Commentaire"/>
      </w:pPr>
      <w:r>
        <w:t>; )</w:t>
      </w:r>
    </w:p>
    <w:p w14:paraId="469574EE" w14:textId="77777777" w:rsidR="00A26296" w:rsidRDefault="00A26296">
      <w:pPr>
        <w:pStyle w:val="Commentaire"/>
      </w:pPr>
    </w:p>
    <w:p w14:paraId="7FDEA606" w14:textId="77777777" w:rsidR="00A26296" w:rsidRDefault="00A26296">
      <w:pPr>
        <w:pStyle w:val="Commentaire"/>
      </w:pPr>
      <w:r>
        <w:t>Correct:</w:t>
      </w:r>
    </w:p>
    <w:p w14:paraId="07F34034" w14:textId="1B94435F" w:rsidR="00A26296" w:rsidRDefault="00A26296">
      <w:pPr>
        <w:pStyle w:val="Commentaire"/>
      </w:pPr>
      <w:r>
        <w:t>(Orth et al., 2016a; Sedlmeier et al., 2018)</w:t>
      </w:r>
    </w:p>
  </w:comment>
  <w:comment w:id="2941" w:author="Robin Matthews" w:date="2021-07-14T10:36:00Z" w:initials="RM">
    <w:p w14:paraId="49DCB36F" w14:textId="77777777" w:rsidR="007B3F67" w:rsidRDefault="007B3F67">
      <w:pPr>
        <w:pStyle w:val="Commentaire"/>
      </w:pPr>
      <w:r>
        <w:rPr>
          <w:rStyle w:val="Marquedecommentaire"/>
        </w:rPr>
        <w:annotationRef/>
      </w:r>
      <w:r>
        <w:t>Mendeley field also contains ‘Orth et al., 2016a’</w:t>
      </w:r>
    </w:p>
    <w:p w14:paraId="4528CE18" w14:textId="77777777" w:rsidR="007B3F67" w:rsidRDefault="007B3F67">
      <w:pPr>
        <w:pStyle w:val="Commentaire"/>
      </w:pPr>
      <w:r>
        <w:t>Should it be added?</w:t>
      </w:r>
    </w:p>
    <w:p w14:paraId="71CC17EA" w14:textId="17E97C3E" w:rsidR="007B3F67" w:rsidRDefault="007B3F67">
      <w:pPr>
        <w:pStyle w:val="Commentaire"/>
      </w:pPr>
    </w:p>
    <w:p w14:paraId="3D30F212" w14:textId="77777777" w:rsidR="00D26A40" w:rsidRPr="00B850E4" w:rsidRDefault="00D26A40" w:rsidP="00D26A40">
      <w:pPr>
        <w:autoSpaceDE w:val="0"/>
        <w:autoSpaceDN w:val="0"/>
        <w:adjustRightInd w:val="0"/>
        <w:ind w:left="480" w:hanging="480"/>
        <w:rPr>
          <w:rFonts w:cs="Times New Roman"/>
          <w:noProof/>
          <w:szCs w:val="24"/>
        </w:rPr>
      </w:pPr>
      <w:r w:rsidRPr="00B850E4">
        <w:rPr>
          <w:rFonts w:cs="Times New Roman"/>
          <w:noProof/>
          <w:szCs w:val="24"/>
        </w:rPr>
        <w:t xml:space="preserve">Orth, R., Zscheischler, J., and Seneviratne, S. I. (2016). Record dry summer in 2015 challenges precipitation projections in Central Europe. </w:t>
      </w:r>
      <w:r w:rsidRPr="00B850E4">
        <w:rPr>
          <w:rFonts w:cs="Times New Roman"/>
          <w:i/>
          <w:iCs/>
          <w:noProof/>
          <w:szCs w:val="24"/>
        </w:rPr>
        <w:t>Sci. Rep.</w:t>
      </w:r>
      <w:r w:rsidRPr="00B850E4">
        <w:rPr>
          <w:rFonts w:cs="Times New Roman"/>
          <w:noProof/>
          <w:szCs w:val="24"/>
        </w:rPr>
        <w:t xml:space="preserve"> 6, 28334. doi:10.1038/srep28334.</w:t>
      </w:r>
    </w:p>
    <w:p w14:paraId="56C0B492" w14:textId="77777777" w:rsidR="00D26A40" w:rsidRDefault="00D26A40">
      <w:pPr>
        <w:pStyle w:val="Commentaire"/>
      </w:pPr>
    </w:p>
    <w:p w14:paraId="62785F61" w14:textId="02E1F7CC" w:rsidR="007B3F67" w:rsidRDefault="007B3F67">
      <w:pPr>
        <w:pStyle w:val="Commentaire"/>
      </w:pPr>
      <w:r>
        <w:t>Provide DOI and I can ad dit.</w:t>
      </w:r>
    </w:p>
  </w:comment>
  <w:comment w:id="2942" w:author="Robin Matthews" w:date="2021-07-13T14:31:00Z" w:initials="RM">
    <w:p w14:paraId="5C9B453B" w14:textId="77777777" w:rsidR="00A26296" w:rsidRDefault="00A26296">
      <w:pPr>
        <w:pStyle w:val="Commentaire"/>
      </w:pPr>
      <w:r>
        <w:rPr>
          <w:rStyle w:val="Marquedecommentaire"/>
        </w:rPr>
        <w:annotationRef/>
      </w:r>
      <w:r>
        <w:t>Extra stuff:</w:t>
      </w:r>
    </w:p>
    <w:p w14:paraId="7DC26178" w14:textId="77777777" w:rsidR="00A26296" w:rsidRDefault="00A26296">
      <w:pPr>
        <w:pStyle w:val="Commentaire"/>
      </w:pPr>
      <w:r>
        <w:t xml:space="preserve">(, </w:t>
      </w:r>
    </w:p>
    <w:p w14:paraId="2AE732EF" w14:textId="77777777" w:rsidR="00A26296" w:rsidRDefault="00A26296">
      <w:pPr>
        <w:pStyle w:val="Commentaire"/>
      </w:pPr>
    </w:p>
    <w:p w14:paraId="5DFFA34A" w14:textId="77777777" w:rsidR="00A26296" w:rsidRDefault="00A26296">
      <w:pPr>
        <w:pStyle w:val="Commentaire"/>
      </w:pPr>
      <w:r>
        <w:t>Correct:</w:t>
      </w:r>
    </w:p>
    <w:p w14:paraId="26E7A89E" w14:textId="77777777" w:rsidR="00A26296" w:rsidRDefault="00A26296">
      <w:pPr>
        <w:pStyle w:val="Commentaire"/>
      </w:pPr>
      <w:r>
        <w:t>Kirono et al. (2017)</w:t>
      </w:r>
    </w:p>
    <w:p w14:paraId="341FB45E" w14:textId="203C70D2" w:rsidR="00A26296" w:rsidRDefault="00A26296">
      <w:pPr>
        <w:pStyle w:val="Commentaire"/>
      </w:pPr>
      <w:r>
        <w:t>(Kirono et al., 2017)</w:t>
      </w:r>
    </w:p>
  </w:comment>
  <w:comment w:id="2947" w:author="Robin Matthews" w:date="2021-07-13T14:31:00Z" w:initials="RM">
    <w:p w14:paraId="701B12D8" w14:textId="77777777" w:rsidR="00A26296" w:rsidRDefault="00A26296">
      <w:pPr>
        <w:pStyle w:val="Commentaire"/>
      </w:pPr>
      <w:r>
        <w:rPr>
          <w:rStyle w:val="Marquedecommentaire"/>
        </w:rPr>
        <w:annotationRef/>
      </w:r>
      <w:r>
        <w:t>Extra stuff:</w:t>
      </w:r>
    </w:p>
    <w:p w14:paraId="21D9B195" w14:textId="77777777" w:rsidR="00A26296" w:rsidRDefault="00A26296">
      <w:pPr>
        <w:pStyle w:val="Commentaire"/>
      </w:pPr>
      <w:r>
        <w:t xml:space="preserve">, ; </w:t>
      </w:r>
    </w:p>
    <w:p w14:paraId="061B9D7E" w14:textId="77777777" w:rsidR="00A26296" w:rsidRDefault="00A26296">
      <w:pPr>
        <w:pStyle w:val="Commentaire"/>
      </w:pPr>
    </w:p>
    <w:p w14:paraId="751FC79F" w14:textId="77777777" w:rsidR="00A26296" w:rsidRDefault="00A26296">
      <w:pPr>
        <w:pStyle w:val="Commentaire"/>
      </w:pPr>
      <w:r>
        <w:t>Correct:</w:t>
      </w:r>
    </w:p>
    <w:p w14:paraId="50EE5C11" w14:textId="77777777" w:rsidR="00A26296" w:rsidRDefault="00A26296">
      <w:pPr>
        <w:pStyle w:val="Commentaire"/>
      </w:pPr>
      <w:r>
        <w:t>Diffenbaugh et al. (2015)</w:t>
      </w:r>
    </w:p>
    <w:p w14:paraId="7B2C505D" w14:textId="634EDB3B" w:rsidR="00A26296" w:rsidRDefault="00A26296">
      <w:pPr>
        <w:pStyle w:val="Commentaire"/>
      </w:pPr>
      <w:r>
        <w:t>(Diffenbaugh et al., 2015)</w:t>
      </w:r>
    </w:p>
  </w:comment>
  <w:comment w:id="2948" w:author="Robin Matthews" w:date="2021-07-13T14:31:00Z" w:initials="RM">
    <w:p w14:paraId="0AF817A7" w14:textId="77777777" w:rsidR="00A26296" w:rsidRDefault="00A26296">
      <w:pPr>
        <w:pStyle w:val="Commentaire"/>
      </w:pPr>
      <w:r>
        <w:rPr>
          <w:rStyle w:val="Marquedecommentaire"/>
        </w:rPr>
        <w:annotationRef/>
      </w:r>
      <w:r>
        <w:t>Extra stuff:</w:t>
      </w:r>
    </w:p>
    <w:p w14:paraId="0027FE1E" w14:textId="77777777" w:rsidR="00A26296" w:rsidRDefault="00A26296">
      <w:pPr>
        <w:pStyle w:val="Commentaire"/>
      </w:pPr>
      <w:r>
        <w:t xml:space="preserve"> )</w:t>
      </w:r>
    </w:p>
    <w:p w14:paraId="25A18D54" w14:textId="77777777" w:rsidR="00A26296" w:rsidRDefault="00A26296">
      <w:pPr>
        <w:pStyle w:val="Commentaire"/>
      </w:pPr>
    </w:p>
    <w:p w14:paraId="3833E37B" w14:textId="77777777" w:rsidR="00A26296" w:rsidRDefault="00A26296">
      <w:pPr>
        <w:pStyle w:val="Commentaire"/>
      </w:pPr>
      <w:r>
        <w:t>Correct:</w:t>
      </w:r>
    </w:p>
    <w:p w14:paraId="646301CB" w14:textId="77777777" w:rsidR="00A26296" w:rsidRDefault="00A26296">
      <w:pPr>
        <w:pStyle w:val="Commentaire"/>
      </w:pPr>
      <w:r>
        <w:t>Herrera-Estrada and Sheffield (2017)</w:t>
      </w:r>
    </w:p>
    <w:p w14:paraId="42E96AFD" w14:textId="4548ADC0" w:rsidR="00A26296" w:rsidRDefault="00A26296">
      <w:pPr>
        <w:pStyle w:val="Commentaire"/>
      </w:pPr>
      <w:r>
        <w:t>(Herrera-Estrada and Sheffield, 2017)</w:t>
      </w:r>
    </w:p>
  </w:comment>
  <w:comment w:id="2952" w:author="Robin Matthews" w:date="2021-07-13T14:31:00Z" w:initials="RM">
    <w:p w14:paraId="42FAF3A1" w14:textId="77777777" w:rsidR="00A26296" w:rsidRDefault="00A26296">
      <w:pPr>
        <w:pStyle w:val="Commentaire"/>
      </w:pPr>
      <w:r>
        <w:rPr>
          <w:rStyle w:val="Marquedecommentaire"/>
        </w:rPr>
        <w:annotationRef/>
      </w:r>
      <w:r>
        <w:t>Not found:</w:t>
      </w:r>
    </w:p>
    <w:p w14:paraId="1ECEDCC9" w14:textId="77777777" w:rsidR="00A26296" w:rsidRDefault="00A26296">
      <w:pPr>
        <w:pStyle w:val="Commentaire"/>
      </w:pPr>
      <w:r>
        <w:t>X. Li et al.</w:t>
      </w:r>
    </w:p>
    <w:p w14:paraId="61B97F6B" w14:textId="77777777" w:rsidR="00A26296" w:rsidRDefault="00A26296">
      <w:pPr>
        <w:pStyle w:val="Commentaire"/>
      </w:pPr>
    </w:p>
    <w:p w14:paraId="306E2827" w14:textId="77777777" w:rsidR="00A26296" w:rsidRDefault="00A26296">
      <w:pPr>
        <w:pStyle w:val="Commentaire"/>
      </w:pPr>
      <w:r>
        <w:t>Extra stuff:</w:t>
      </w:r>
    </w:p>
    <w:p w14:paraId="6A23A691" w14:textId="77777777" w:rsidR="00A26296" w:rsidRDefault="00A26296">
      <w:pPr>
        <w:pStyle w:val="Commentaire"/>
      </w:pPr>
      <w:r>
        <w:t>(Li et al., c</w:t>
      </w:r>
    </w:p>
    <w:p w14:paraId="1EF0BD0D" w14:textId="77777777" w:rsidR="00A26296" w:rsidRDefault="00A26296">
      <w:pPr>
        <w:pStyle w:val="Commentaire"/>
      </w:pPr>
    </w:p>
    <w:p w14:paraId="295DFDBF" w14:textId="77777777" w:rsidR="00A26296" w:rsidRDefault="00A26296">
      <w:pPr>
        <w:pStyle w:val="Commentaire"/>
      </w:pPr>
      <w:r>
        <w:t>Correct:</w:t>
      </w:r>
    </w:p>
    <w:p w14:paraId="4215E3BA" w14:textId="77777777" w:rsidR="00A26296" w:rsidRDefault="00A26296">
      <w:pPr>
        <w:pStyle w:val="Commentaire"/>
      </w:pPr>
      <w:r>
        <w:t>X. Li et al. (2019)</w:t>
      </w:r>
    </w:p>
    <w:p w14:paraId="53BF395A" w14:textId="5CCE2851" w:rsidR="00A26296" w:rsidRDefault="00A26296">
      <w:pPr>
        <w:pStyle w:val="Commentaire"/>
      </w:pPr>
      <w:r>
        <w:t>(X. Li et al., 2019)</w:t>
      </w:r>
    </w:p>
  </w:comment>
  <w:comment w:id="2954" w:author="Robin Matthews" w:date="2021-07-13T14:31:00Z" w:initials="RM">
    <w:p w14:paraId="086666CF" w14:textId="77777777" w:rsidR="00A26296" w:rsidRDefault="00A26296">
      <w:pPr>
        <w:pStyle w:val="Commentaire"/>
      </w:pPr>
      <w:r>
        <w:rPr>
          <w:rStyle w:val="Marquedecommentaire"/>
        </w:rPr>
        <w:annotationRef/>
      </w:r>
      <w:r>
        <w:t>Extra stuff:</w:t>
      </w:r>
    </w:p>
    <w:p w14:paraId="40BC8729" w14:textId="77777777" w:rsidR="00A26296" w:rsidRDefault="00A26296">
      <w:pPr>
        <w:pStyle w:val="Commentaire"/>
      </w:pPr>
      <w:r>
        <w:t>, )</w:t>
      </w:r>
    </w:p>
    <w:p w14:paraId="0020BB37" w14:textId="77777777" w:rsidR="00A26296" w:rsidRDefault="00A26296">
      <w:pPr>
        <w:pStyle w:val="Commentaire"/>
      </w:pPr>
    </w:p>
    <w:p w14:paraId="53A11870" w14:textId="77777777" w:rsidR="00A26296" w:rsidRDefault="00A26296">
      <w:pPr>
        <w:pStyle w:val="Commentaire"/>
      </w:pPr>
      <w:r>
        <w:t>Correct:</w:t>
      </w:r>
    </w:p>
    <w:p w14:paraId="5E042A97" w14:textId="77777777" w:rsidR="00A26296" w:rsidRDefault="00A26296">
      <w:pPr>
        <w:pStyle w:val="Commentaire"/>
      </w:pPr>
      <w:r>
        <w:t>Kong et al. (2020)</w:t>
      </w:r>
    </w:p>
    <w:p w14:paraId="4C62F7D6" w14:textId="60E2D665" w:rsidR="00A26296" w:rsidRDefault="00A26296">
      <w:pPr>
        <w:pStyle w:val="Commentaire"/>
      </w:pPr>
      <w:r>
        <w:t>(Kong et al., 2020)</w:t>
      </w:r>
    </w:p>
  </w:comment>
  <w:comment w:id="2958" w:author="Robin Matthews" w:date="2021-07-13T14:31:00Z" w:initials="RM">
    <w:p w14:paraId="52621936" w14:textId="77777777" w:rsidR="00A26296" w:rsidRDefault="00A26296">
      <w:pPr>
        <w:pStyle w:val="Commentaire"/>
      </w:pPr>
      <w:r>
        <w:rPr>
          <w:rStyle w:val="Marquedecommentaire"/>
        </w:rPr>
        <w:annotationRef/>
      </w:r>
      <w:r>
        <w:t>Extra stuff:</w:t>
      </w:r>
    </w:p>
    <w:p w14:paraId="50340597" w14:textId="77777777" w:rsidR="00A26296" w:rsidRDefault="00A26296">
      <w:pPr>
        <w:pStyle w:val="Commentaire"/>
      </w:pPr>
      <w:r>
        <w:t xml:space="preserve">(, </w:t>
      </w:r>
    </w:p>
    <w:p w14:paraId="55C407F1" w14:textId="77777777" w:rsidR="00A26296" w:rsidRDefault="00A26296">
      <w:pPr>
        <w:pStyle w:val="Commentaire"/>
      </w:pPr>
    </w:p>
    <w:p w14:paraId="08791574" w14:textId="77777777" w:rsidR="00A26296" w:rsidRDefault="00A26296">
      <w:pPr>
        <w:pStyle w:val="Commentaire"/>
      </w:pPr>
      <w:r>
        <w:t>Correct:</w:t>
      </w:r>
    </w:p>
    <w:p w14:paraId="23AE5278" w14:textId="77777777" w:rsidR="00A26296" w:rsidRDefault="00A26296">
      <w:pPr>
        <w:pStyle w:val="Commentaire"/>
      </w:pPr>
      <w:r>
        <w:t>Sarhadi et al. (2018)</w:t>
      </w:r>
    </w:p>
    <w:p w14:paraId="16179DE0" w14:textId="719E7FF6" w:rsidR="00A26296" w:rsidRDefault="00A26296">
      <w:pPr>
        <w:pStyle w:val="Commentaire"/>
      </w:pPr>
      <w:r>
        <w:t>(Sarhadi et al., 2018)</w:t>
      </w:r>
    </w:p>
  </w:comment>
  <w:comment w:id="2960" w:author="Robin Matthews" w:date="2021-07-13T14:31:00Z" w:initials="RM">
    <w:p w14:paraId="48A95B17" w14:textId="77777777" w:rsidR="00A26296" w:rsidRDefault="00A26296">
      <w:pPr>
        <w:pStyle w:val="Commentaire"/>
      </w:pPr>
      <w:r>
        <w:rPr>
          <w:rStyle w:val="Marquedecommentaire"/>
        </w:rPr>
        <w:annotationRef/>
      </w:r>
      <w:r>
        <w:t>Extra stuff:</w:t>
      </w:r>
    </w:p>
    <w:p w14:paraId="5843BE3F" w14:textId="77777777" w:rsidR="00A26296" w:rsidRDefault="00A26296">
      <w:pPr>
        <w:pStyle w:val="Commentaire"/>
      </w:pPr>
      <w:r>
        <w:t>, )</w:t>
      </w:r>
    </w:p>
    <w:p w14:paraId="533B06AC" w14:textId="77777777" w:rsidR="00A26296" w:rsidRDefault="00A26296">
      <w:pPr>
        <w:pStyle w:val="Commentaire"/>
      </w:pPr>
    </w:p>
    <w:p w14:paraId="1D86F6B8" w14:textId="77777777" w:rsidR="00A26296" w:rsidRDefault="00A26296">
      <w:pPr>
        <w:pStyle w:val="Commentaire"/>
      </w:pPr>
      <w:r>
        <w:t>Correct:</w:t>
      </w:r>
    </w:p>
    <w:p w14:paraId="52824F21" w14:textId="77777777" w:rsidR="00A26296" w:rsidRDefault="00A26296">
      <w:pPr>
        <w:pStyle w:val="Commentaire"/>
      </w:pPr>
      <w:r>
        <w:t>Yu and Zhai (2020)</w:t>
      </w:r>
    </w:p>
    <w:p w14:paraId="15AA2E75" w14:textId="6C2283EC" w:rsidR="00A26296" w:rsidRDefault="00A26296">
      <w:pPr>
        <w:pStyle w:val="Commentaire"/>
      </w:pPr>
      <w:r>
        <w:t>(Yu and Zhai, 2020)</w:t>
      </w:r>
    </w:p>
  </w:comment>
  <w:comment w:id="2965" w:author="Robin Matthews" w:date="2021-07-13T14:31:00Z" w:initials="RM">
    <w:p w14:paraId="1AF844D7" w14:textId="77777777" w:rsidR="00A26296" w:rsidRDefault="00A26296">
      <w:pPr>
        <w:pStyle w:val="Commentaire"/>
      </w:pPr>
      <w:r>
        <w:rPr>
          <w:rStyle w:val="Marquedecommentaire"/>
        </w:rPr>
        <w:annotationRef/>
      </w:r>
      <w:r>
        <w:t>Extra stuff:</w:t>
      </w:r>
    </w:p>
    <w:p w14:paraId="582D2C29" w14:textId="77777777" w:rsidR="00A26296" w:rsidRDefault="00A26296">
      <w:pPr>
        <w:pStyle w:val="Commentaire"/>
      </w:pPr>
      <w:r>
        <w:t xml:space="preserve">(, </w:t>
      </w:r>
    </w:p>
    <w:p w14:paraId="30349C3D" w14:textId="77777777" w:rsidR="00A26296" w:rsidRDefault="00A26296">
      <w:pPr>
        <w:pStyle w:val="Commentaire"/>
      </w:pPr>
    </w:p>
    <w:p w14:paraId="4A555261" w14:textId="77777777" w:rsidR="00A26296" w:rsidRDefault="00A26296">
      <w:pPr>
        <w:pStyle w:val="Commentaire"/>
      </w:pPr>
      <w:r>
        <w:t>Correct:</w:t>
      </w:r>
    </w:p>
    <w:p w14:paraId="0CBDAFA2" w14:textId="77777777" w:rsidR="00A26296" w:rsidRDefault="00A26296">
      <w:pPr>
        <w:pStyle w:val="Commentaire"/>
      </w:pPr>
      <w:r>
        <w:t>Schubert et al. (2014)</w:t>
      </w:r>
    </w:p>
    <w:p w14:paraId="22952451" w14:textId="64078263" w:rsidR="00A26296" w:rsidRDefault="00A26296">
      <w:pPr>
        <w:pStyle w:val="Commentaire"/>
      </w:pPr>
      <w:r>
        <w:t>(Schubert et al., 2014)</w:t>
      </w:r>
    </w:p>
  </w:comment>
  <w:comment w:id="2967" w:author="Robin Matthews" w:date="2021-07-13T14:31:00Z" w:initials="RM">
    <w:p w14:paraId="0403417F" w14:textId="77777777" w:rsidR="00A26296" w:rsidRDefault="00A26296">
      <w:pPr>
        <w:pStyle w:val="Commentaire"/>
      </w:pPr>
      <w:r>
        <w:rPr>
          <w:rStyle w:val="Marquedecommentaire"/>
        </w:rPr>
        <w:annotationRef/>
      </w:r>
      <w:r>
        <w:t>Extra stuff:</w:t>
      </w:r>
    </w:p>
    <w:p w14:paraId="3671624C" w14:textId="77777777" w:rsidR="00A26296" w:rsidRDefault="00A26296">
      <w:pPr>
        <w:pStyle w:val="Commentaire"/>
      </w:pPr>
      <w:r>
        <w:t xml:space="preserve">, </w:t>
      </w:r>
    </w:p>
    <w:p w14:paraId="1C0A0318" w14:textId="77777777" w:rsidR="00A26296" w:rsidRDefault="00A26296">
      <w:pPr>
        <w:pStyle w:val="Commentaire"/>
      </w:pPr>
    </w:p>
    <w:p w14:paraId="0107BF15" w14:textId="77777777" w:rsidR="00A26296" w:rsidRDefault="00A26296">
      <w:pPr>
        <w:pStyle w:val="Commentaire"/>
      </w:pPr>
      <w:r>
        <w:t>Correct:</w:t>
      </w:r>
    </w:p>
    <w:p w14:paraId="4F8007BE" w14:textId="77777777" w:rsidR="00A26296" w:rsidRDefault="00A26296">
      <w:pPr>
        <w:pStyle w:val="Commentaire"/>
      </w:pPr>
      <w:r>
        <w:t>Littell et al. (2016)</w:t>
      </w:r>
    </w:p>
    <w:p w14:paraId="70FE04A1" w14:textId="7DB5EE28" w:rsidR="00A26296" w:rsidRDefault="00A26296">
      <w:pPr>
        <w:pStyle w:val="Commentaire"/>
      </w:pPr>
      <w:r>
        <w:t>(Littell et al., 2016)</w:t>
      </w:r>
    </w:p>
  </w:comment>
  <w:comment w:id="2968" w:author="Robin Matthews" w:date="2021-07-13T14:31:00Z" w:initials="RM">
    <w:p w14:paraId="6FAAAC06" w14:textId="77777777" w:rsidR="00A26296" w:rsidRDefault="00A26296">
      <w:pPr>
        <w:pStyle w:val="Commentaire"/>
      </w:pPr>
      <w:r>
        <w:rPr>
          <w:rStyle w:val="Marquedecommentaire"/>
        </w:rPr>
        <w:annotationRef/>
      </w:r>
      <w:r>
        <w:t>Extra stuff:</w:t>
      </w:r>
    </w:p>
    <w:p w14:paraId="7DDF42A9" w14:textId="77777777" w:rsidR="00A26296" w:rsidRDefault="00A26296">
      <w:pPr>
        <w:pStyle w:val="Commentaire"/>
      </w:pPr>
      <w:r>
        <w:t xml:space="preserve">, , </w:t>
      </w:r>
    </w:p>
    <w:p w14:paraId="0D66EF4E" w14:textId="77777777" w:rsidR="00A26296" w:rsidRDefault="00A26296">
      <w:pPr>
        <w:pStyle w:val="Commentaire"/>
      </w:pPr>
    </w:p>
    <w:p w14:paraId="6A00F893" w14:textId="77777777" w:rsidR="00A26296" w:rsidRDefault="00A26296">
      <w:pPr>
        <w:pStyle w:val="Commentaire"/>
      </w:pPr>
      <w:r>
        <w:t>Correct:</w:t>
      </w:r>
    </w:p>
    <w:p w14:paraId="1F27C402" w14:textId="77777777" w:rsidR="00A26296" w:rsidRDefault="00A26296">
      <w:pPr>
        <w:pStyle w:val="Commentaire"/>
      </w:pPr>
      <w:r>
        <w:t>Hope et al. (2019)</w:t>
      </w:r>
    </w:p>
    <w:p w14:paraId="7C4661FE" w14:textId="53973566" w:rsidR="00A26296" w:rsidRDefault="00A26296">
      <w:pPr>
        <w:pStyle w:val="Commentaire"/>
      </w:pPr>
      <w:r>
        <w:t>(Hope et al., 2019)</w:t>
      </w:r>
    </w:p>
  </w:comment>
  <w:comment w:id="2969" w:author="Robin Matthews" w:date="2021-07-13T14:31:00Z" w:initials="RM">
    <w:p w14:paraId="333971CB" w14:textId="77777777" w:rsidR="00A26296" w:rsidRDefault="00A26296">
      <w:pPr>
        <w:pStyle w:val="Commentaire"/>
      </w:pPr>
      <w:r>
        <w:rPr>
          <w:rStyle w:val="Marquedecommentaire"/>
        </w:rPr>
        <w:annotationRef/>
      </w:r>
      <w:r>
        <w:t>Extra stuff:</w:t>
      </w:r>
    </w:p>
    <w:p w14:paraId="531F1301" w14:textId="77777777" w:rsidR="00A26296" w:rsidRDefault="00A26296">
      <w:pPr>
        <w:pStyle w:val="Commentaire"/>
      </w:pPr>
      <w:r>
        <w:t>, )</w:t>
      </w:r>
    </w:p>
    <w:p w14:paraId="3DE72B50" w14:textId="77777777" w:rsidR="00A26296" w:rsidRDefault="00A26296">
      <w:pPr>
        <w:pStyle w:val="Commentaire"/>
      </w:pPr>
    </w:p>
    <w:p w14:paraId="7DD149BB" w14:textId="77777777" w:rsidR="00A26296" w:rsidRDefault="00A26296">
      <w:pPr>
        <w:pStyle w:val="Commentaire"/>
      </w:pPr>
      <w:r>
        <w:t>Correct:</w:t>
      </w:r>
    </w:p>
    <w:p w14:paraId="54C69C02" w14:textId="77777777" w:rsidR="00A26296" w:rsidRDefault="00A26296">
      <w:pPr>
        <w:pStyle w:val="Commentaire"/>
      </w:pPr>
      <w:r>
        <w:t>Dowdy (2018)</w:t>
      </w:r>
    </w:p>
    <w:p w14:paraId="74C9A63C" w14:textId="625BD796" w:rsidR="00A26296" w:rsidRDefault="00A26296">
      <w:pPr>
        <w:pStyle w:val="Commentaire"/>
      </w:pPr>
      <w:r>
        <w:t>(Dowdy, 2018)</w:t>
      </w:r>
    </w:p>
  </w:comment>
  <w:comment w:id="2973" w:author="Robin Matthews" w:date="2021-07-13T14:31:00Z" w:initials="RM">
    <w:p w14:paraId="6B6AE3F4" w14:textId="77777777" w:rsidR="00A26296" w:rsidRDefault="00A26296">
      <w:pPr>
        <w:pStyle w:val="Commentaire"/>
      </w:pPr>
      <w:r>
        <w:rPr>
          <w:rStyle w:val="Marquedecommentaire"/>
        </w:rPr>
        <w:annotationRef/>
      </w:r>
      <w:r>
        <w:t>Extra stuff:</w:t>
      </w:r>
    </w:p>
    <w:p w14:paraId="75007BFD" w14:textId="77777777" w:rsidR="00A26296" w:rsidRDefault="00A26296">
      <w:pPr>
        <w:pStyle w:val="Commentaire"/>
      </w:pPr>
      <w:r>
        <w:t>(, ;</w:t>
      </w:r>
    </w:p>
    <w:p w14:paraId="076D8B71" w14:textId="77777777" w:rsidR="00A26296" w:rsidRDefault="00A26296">
      <w:pPr>
        <w:pStyle w:val="Commentaire"/>
      </w:pPr>
    </w:p>
    <w:p w14:paraId="461BD7FF" w14:textId="77777777" w:rsidR="00A26296" w:rsidRDefault="00A26296">
      <w:pPr>
        <w:pStyle w:val="Commentaire"/>
      </w:pPr>
      <w:r>
        <w:t>Correct:</w:t>
      </w:r>
    </w:p>
    <w:p w14:paraId="15324705" w14:textId="77777777" w:rsidR="00A26296" w:rsidRDefault="00A26296">
      <w:pPr>
        <w:pStyle w:val="Commentaire"/>
      </w:pPr>
      <w:r>
        <w:t>Ruffault et al. (2018)</w:t>
      </w:r>
    </w:p>
    <w:p w14:paraId="6B57FBF5" w14:textId="44DB4077" w:rsidR="00A26296" w:rsidRDefault="00A26296">
      <w:pPr>
        <w:pStyle w:val="Commentaire"/>
      </w:pPr>
      <w:r>
        <w:t>(Ruffault et al., 2018)</w:t>
      </w:r>
    </w:p>
  </w:comment>
  <w:comment w:id="2975" w:author="Robin Matthews" w:date="2021-07-13T14:31:00Z" w:initials="RM">
    <w:p w14:paraId="2253E630" w14:textId="77777777" w:rsidR="00A26296" w:rsidRDefault="00A26296">
      <w:pPr>
        <w:pStyle w:val="Commentaire"/>
      </w:pPr>
      <w:r>
        <w:rPr>
          <w:rStyle w:val="Marquedecommentaire"/>
        </w:rPr>
        <w:annotationRef/>
      </w:r>
      <w:r>
        <w:t>Extra stuff:</w:t>
      </w:r>
    </w:p>
    <w:p w14:paraId="647F0636" w14:textId="77777777" w:rsidR="00A26296" w:rsidRDefault="00A26296">
      <w:pPr>
        <w:pStyle w:val="Commentaire"/>
      </w:pPr>
      <w:r>
        <w:t>, )</w:t>
      </w:r>
    </w:p>
    <w:p w14:paraId="3A35F44F" w14:textId="77777777" w:rsidR="00A26296" w:rsidRDefault="00A26296">
      <w:pPr>
        <w:pStyle w:val="Commentaire"/>
      </w:pPr>
    </w:p>
    <w:p w14:paraId="32FF00B4" w14:textId="77777777" w:rsidR="00A26296" w:rsidRDefault="00A26296">
      <w:pPr>
        <w:pStyle w:val="Commentaire"/>
      </w:pPr>
      <w:r>
        <w:t>Correct:</w:t>
      </w:r>
    </w:p>
    <w:p w14:paraId="2BB2372A" w14:textId="77777777" w:rsidR="00A26296" w:rsidRDefault="00A26296">
      <w:pPr>
        <w:pStyle w:val="Commentaire"/>
      </w:pPr>
      <w:r>
        <w:t>Tian et al. (2017)</w:t>
      </w:r>
    </w:p>
    <w:p w14:paraId="04C83FCD" w14:textId="6EFB0A37" w:rsidR="00A26296" w:rsidRDefault="00A26296">
      <w:pPr>
        <w:pStyle w:val="Commentaire"/>
      </w:pPr>
      <w:r>
        <w:t>(Tian et al., 2017)</w:t>
      </w:r>
    </w:p>
  </w:comment>
  <w:comment w:id="2976" w:author="Robin Matthews" w:date="2021-07-13T14:31:00Z" w:initials="RM">
    <w:p w14:paraId="4F7EEAA1" w14:textId="77777777" w:rsidR="00A26296" w:rsidRDefault="00A26296">
      <w:pPr>
        <w:pStyle w:val="Commentaire"/>
      </w:pPr>
      <w:r>
        <w:rPr>
          <w:rStyle w:val="Marquedecommentaire"/>
        </w:rPr>
        <w:annotationRef/>
      </w:r>
      <w:r>
        <w:t>Extra stuff:</w:t>
      </w:r>
    </w:p>
    <w:p w14:paraId="26571350" w14:textId="77777777" w:rsidR="00A26296" w:rsidRDefault="00A26296">
      <w:pPr>
        <w:pStyle w:val="Commentaire"/>
      </w:pPr>
      <w:r>
        <w:t>, )</w:t>
      </w:r>
    </w:p>
    <w:p w14:paraId="2E3C73B1" w14:textId="77777777" w:rsidR="00A26296" w:rsidRDefault="00A26296">
      <w:pPr>
        <w:pStyle w:val="Commentaire"/>
      </w:pPr>
    </w:p>
    <w:p w14:paraId="0C761C52" w14:textId="77777777" w:rsidR="00A26296" w:rsidRDefault="00A26296">
      <w:pPr>
        <w:pStyle w:val="Commentaire"/>
      </w:pPr>
      <w:r>
        <w:t>Correct:</w:t>
      </w:r>
    </w:p>
    <w:p w14:paraId="0ADE47D3" w14:textId="77777777" w:rsidR="00A26296" w:rsidRDefault="00A26296">
      <w:pPr>
        <w:pStyle w:val="Commentaire"/>
      </w:pPr>
      <w:r>
        <w:t>Jia et al. (2019)</w:t>
      </w:r>
    </w:p>
    <w:p w14:paraId="5AAE2471" w14:textId="0C761497" w:rsidR="00A26296" w:rsidRDefault="00A26296">
      <w:pPr>
        <w:pStyle w:val="Commentaire"/>
      </w:pPr>
      <w:r>
        <w:t>(Jia et al., 2019)</w:t>
      </w:r>
    </w:p>
  </w:comment>
  <w:comment w:id="2984" w:author="Robin Matthews" w:date="2021-07-13T14:31:00Z" w:initials="RM">
    <w:p w14:paraId="6874C52D" w14:textId="77777777" w:rsidR="00A26296" w:rsidRDefault="00A26296">
      <w:pPr>
        <w:pStyle w:val="Commentaire"/>
      </w:pPr>
      <w:r>
        <w:rPr>
          <w:rStyle w:val="Marquedecommentaire"/>
        </w:rPr>
        <w:annotationRef/>
      </w:r>
      <w:r>
        <w:t>Extra stuff:</w:t>
      </w:r>
    </w:p>
    <w:p w14:paraId="1009CF48" w14:textId="77777777" w:rsidR="00A26296" w:rsidRDefault="00A26296">
      <w:pPr>
        <w:pStyle w:val="Commentaire"/>
      </w:pPr>
      <w:r>
        <w:t>; ; )</w:t>
      </w:r>
    </w:p>
    <w:p w14:paraId="37D8B078" w14:textId="77777777" w:rsidR="00A26296" w:rsidRDefault="00A26296">
      <w:pPr>
        <w:pStyle w:val="Commentaire"/>
      </w:pPr>
    </w:p>
    <w:p w14:paraId="2C0C847B" w14:textId="77777777" w:rsidR="00A26296" w:rsidRDefault="00A26296">
      <w:pPr>
        <w:pStyle w:val="Commentaire"/>
      </w:pPr>
      <w:r>
        <w:t>Correct:</w:t>
      </w:r>
    </w:p>
    <w:p w14:paraId="753F95D7" w14:textId="77432B96" w:rsidR="00A26296" w:rsidRDefault="00A26296">
      <w:pPr>
        <w:pStyle w:val="Commentaire"/>
      </w:pPr>
      <w:r>
        <w:t>(Lehner and Stocker, 2015; Boers et al., 2019; Gaupp et al., 2019)</w:t>
      </w:r>
    </w:p>
  </w:comment>
  <w:comment w:id="2986" w:author="Robin Matthews" w:date="2021-07-13T14:31:00Z" w:initials="RM">
    <w:p w14:paraId="3320C179" w14:textId="77777777" w:rsidR="00A26296" w:rsidRDefault="00A26296">
      <w:pPr>
        <w:pStyle w:val="Commentaire"/>
      </w:pPr>
      <w:r>
        <w:rPr>
          <w:rStyle w:val="Marquedecommentaire"/>
        </w:rPr>
        <w:annotationRef/>
      </w:r>
      <w:r>
        <w:t>Extra stuff:</w:t>
      </w:r>
    </w:p>
    <w:p w14:paraId="616755D5" w14:textId="77777777" w:rsidR="00A26296" w:rsidRDefault="00A26296">
      <w:pPr>
        <w:pStyle w:val="Commentaire"/>
      </w:pPr>
      <w:r>
        <w:t>, )</w:t>
      </w:r>
    </w:p>
    <w:p w14:paraId="4EBE80E9" w14:textId="77777777" w:rsidR="00A26296" w:rsidRDefault="00A26296">
      <w:pPr>
        <w:pStyle w:val="Commentaire"/>
      </w:pPr>
    </w:p>
    <w:p w14:paraId="0CFFBF90" w14:textId="77777777" w:rsidR="00A26296" w:rsidRDefault="00A26296">
      <w:pPr>
        <w:pStyle w:val="Commentaire"/>
      </w:pPr>
      <w:r>
        <w:t>Correct:</w:t>
      </w:r>
    </w:p>
    <w:p w14:paraId="15713C9B" w14:textId="77777777" w:rsidR="00A26296" w:rsidRDefault="00A26296">
      <w:pPr>
        <w:pStyle w:val="Commentaire"/>
      </w:pPr>
      <w:r>
        <w:t>Newman et al. (2018)</w:t>
      </w:r>
    </w:p>
    <w:p w14:paraId="7BA00D95" w14:textId="342EC76C" w:rsidR="00A26296" w:rsidRDefault="00A26296">
      <w:pPr>
        <w:pStyle w:val="Commentaire"/>
      </w:pPr>
      <w:r>
        <w:t>(Newman et al., 2018)</w:t>
      </w:r>
    </w:p>
  </w:comment>
  <w:comment w:id="2993" w:author="Robin Matthews" w:date="2021-07-13T14:31:00Z" w:initials="RM">
    <w:p w14:paraId="19FCDBEF" w14:textId="77777777" w:rsidR="00A26296" w:rsidRDefault="00A26296">
      <w:pPr>
        <w:pStyle w:val="Commentaire"/>
      </w:pPr>
      <w:r>
        <w:rPr>
          <w:rStyle w:val="Marquedecommentaire"/>
        </w:rPr>
        <w:annotationRef/>
      </w:r>
      <w:r>
        <w:t>Not found:</w:t>
      </w:r>
    </w:p>
    <w:p w14:paraId="2A6A586E" w14:textId="77777777" w:rsidR="00A26296" w:rsidRDefault="00A26296">
      <w:pPr>
        <w:pStyle w:val="Commentaire"/>
      </w:pPr>
      <w:r>
        <w:t>W. Zhang et al.</w:t>
      </w:r>
    </w:p>
    <w:p w14:paraId="450B841F" w14:textId="77777777" w:rsidR="00A26296" w:rsidRDefault="00A26296">
      <w:pPr>
        <w:pStyle w:val="Commentaire"/>
      </w:pPr>
      <w:r>
        <w:t>2016b</w:t>
      </w:r>
    </w:p>
    <w:p w14:paraId="3DF504E6" w14:textId="77777777" w:rsidR="00A26296" w:rsidRDefault="00A26296">
      <w:pPr>
        <w:pStyle w:val="Commentaire"/>
      </w:pPr>
    </w:p>
    <w:p w14:paraId="06E2E2A7" w14:textId="77777777" w:rsidR="00A26296" w:rsidRDefault="00A26296">
      <w:pPr>
        <w:pStyle w:val="Commentaire"/>
      </w:pPr>
      <w:r>
        <w:t>Extra stuff:</w:t>
      </w:r>
    </w:p>
    <w:p w14:paraId="16D972B4" w14:textId="77777777" w:rsidR="00A26296" w:rsidRDefault="00A26296">
      <w:pPr>
        <w:pStyle w:val="Commentaire"/>
      </w:pPr>
      <w:r>
        <w:t>(Zhang et al., 2016a)</w:t>
      </w:r>
    </w:p>
    <w:p w14:paraId="6773ACBF" w14:textId="77777777" w:rsidR="00A26296" w:rsidRDefault="00A26296">
      <w:pPr>
        <w:pStyle w:val="Commentaire"/>
      </w:pPr>
    </w:p>
    <w:p w14:paraId="1596FBFC" w14:textId="77777777" w:rsidR="00A26296" w:rsidRDefault="00A26296">
      <w:pPr>
        <w:pStyle w:val="Commentaire"/>
      </w:pPr>
      <w:r>
        <w:t>Correct:</w:t>
      </w:r>
    </w:p>
    <w:p w14:paraId="2D0621E7" w14:textId="77777777" w:rsidR="00A26296" w:rsidRDefault="00A26296">
      <w:pPr>
        <w:pStyle w:val="Commentaire"/>
      </w:pPr>
      <w:r>
        <w:t>W. Zhang et al. (2016b)</w:t>
      </w:r>
    </w:p>
    <w:p w14:paraId="770E7637" w14:textId="5F4F5330" w:rsidR="00A26296" w:rsidRDefault="00A26296">
      <w:pPr>
        <w:pStyle w:val="Commentaire"/>
      </w:pPr>
      <w:r>
        <w:t>(W. Zhang et al., 2016b)</w:t>
      </w:r>
    </w:p>
  </w:comment>
  <w:comment w:id="2999" w:author="Robin Matthews" w:date="2021-07-13T14:32:00Z" w:initials="RM">
    <w:p w14:paraId="3FD2CBB0" w14:textId="77777777" w:rsidR="00A26296" w:rsidRDefault="00A26296">
      <w:pPr>
        <w:pStyle w:val="Commentaire"/>
      </w:pPr>
      <w:r>
        <w:rPr>
          <w:rStyle w:val="Marquedecommentaire"/>
        </w:rPr>
        <w:annotationRef/>
      </w:r>
      <w:r>
        <w:t>Not found:</w:t>
      </w:r>
    </w:p>
    <w:p w14:paraId="7E68A321" w14:textId="77777777" w:rsidR="00A26296" w:rsidRDefault="00A26296">
      <w:pPr>
        <w:pStyle w:val="Commentaire"/>
      </w:pPr>
      <w:r>
        <w:t>Murakami et al., 2017b</w:t>
      </w:r>
    </w:p>
    <w:p w14:paraId="3A1AB67E" w14:textId="77777777" w:rsidR="00A26296" w:rsidRDefault="00A26296">
      <w:pPr>
        <w:pStyle w:val="Commentaire"/>
      </w:pPr>
    </w:p>
    <w:p w14:paraId="4DDB0129" w14:textId="77777777" w:rsidR="00A26296" w:rsidRDefault="00A26296">
      <w:pPr>
        <w:pStyle w:val="Commentaire"/>
      </w:pPr>
      <w:r>
        <w:t>Extra stuff:</w:t>
      </w:r>
    </w:p>
    <w:p w14:paraId="55B88755" w14:textId="77777777" w:rsidR="00A26296" w:rsidRDefault="00A26296">
      <w:pPr>
        <w:pStyle w:val="Commentaire"/>
      </w:pPr>
      <w:r>
        <w:t>(; Murakami et al., 2017a)</w:t>
      </w:r>
    </w:p>
    <w:p w14:paraId="06751148" w14:textId="77777777" w:rsidR="00A26296" w:rsidRDefault="00A26296">
      <w:pPr>
        <w:pStyle w:val="Commentaire"/>
      </w:pPr>
    </w:p>
    <w:p w14:paraId="1D3CFFD4" w14:textId="77777777" w:rsidR="00A26296" w:rsidRDefault="00A26296">
      <w:pPr>
        <w:pStyle w:val="Commentaire"/>
      </w:pPr>
      <w:r>
        <w:t>Correct:</w:t>
      </w:r>
    </w:p>
    <w:p w14:paraId="46F409AE" w14:textId="482F2A8D" w:rsidR="00A26296" w:rsidRDefault="00A26296">
      <w:pPr>
        <w:pStyle w:val="Commentaire"/>
      </w:pPr>
      <w:r>
        <w:t>(Collins et al., 2016; Murakami et al., 2017b)</w:t>
      </w:r>
    </w:p>
  </w:comment>
  <w:comment w:id="3004" w:author="Robin Matthews" w:date="2021-07-14T10:42:00Z" w:initials="RM">
    <w:p w14:paraId="367F578F" w14:textId="0E179C54" w:rsidR="0012753B" w:rsidRDefault="0012753B">
      <w:pPr>
        <w:pStyle w:val="Commentaire"/>
      </w:pPr>
      <w:r>
        <w:rPr>
          <w:rStyle w:val="Marquedecommentaire"/>
        </w:rPr>
        <w:annotationRef/>
      </w:r>
      <w:r>
        <w:t>Mendeley field also contains details for Niu et al., 2018. Want me to remove it?</w:t>
      </w:r>
    </w:p>
    <w:p w14:paraId="15ADDEB3" w14:textId="77777777" w:rsidR="0012753B" w:rsidRDefault="0012753B">
      <w:pPr>
        <w:pStyle w:val="Commentaire"/>
      </w:pPr>
    </w:p>
    <w:p w14:paraId="262C2DA5" w14:textId="73278BDC" w:rsidR="0012753B" w:rsidRDefault="0012753B">
      <w:pPr>
        <w:pStyle w:val="Commentaire"/>
      </w:pPr>
      <w:r>
        <w:t>Mendeley field missing details for Hong et al., 2018. Provide DOI and I’ll ad dit.</w:t>
      </w:r>
    </w:p>
  </w:comment>
  <w:comment w:id="3005" w:author="Robin Matthews" w:date="2021-07-13T14:32:00Z" w:initials="RM">
    <w:p w14:paraId="5422CD9B" w14:textId="77777777" w:rsidR="00A26296" w:rsidRDefault="00A26296">
      <w:pPr>
        <w:pStyle w:val="Commentaire"/>
      </w:pPr>
      <w:r>
        <w:rPr>
          <w:rStyle w:val="Marquedecommentaire"/>
        </w:rPr>
        <w:annotationRef/>
      </w:r>
      <w:r>
        <w:t>Not found:</w:t>
      </w:r>
    </w:p>
    <w:p w14:paraId="08052322" w14:textId="77777777" w:rsidR="00A26296" w:rsidRDefault="00A26296">
      <w:pPr>
        <w:pStyle w:val="Commentaire"/>
      </w:pPr>
      <w:r>
        <w:t>Murakami et al., 2017b</w:t>
      </w:r>
    </w:p>
    <w:p w14:paraId="48431516" w14:textId="77777777" w:rsidR="00A26296" w:rsidRDefault="00A26296">
      <w:pPr>
        <w:pStyle w:val="Commentaire"/>
      </w:pPr>
      <w:r>
        <w:t>Niu et al., 2018</w:t>
      </w:r>
    </w:p>
    <w:p w14:paraId="41A3C2D9" w14:textId="77777777" w:rsidR="00A26296" w:rsidRDefault="00A26296">
      <w:pPr>
        <w:pStyle w:val="Commentaire"/>
      </w:pPr>
    </w:p>
    <w:p w14:paraId="62F8E073" w14:textId="77777777" w:rsidR="00A26296" w:rsidRDefault="00A26296">
      <w:pPr>
        <w:pStyle w:val="Commentaire"/>
      </w:pPr>
      <w:r>
        <w:t>Extra stuff:</w:t>
      </w:r>
    </w:p>
    <w:p w14:paraId="01FA5D6A" w14:textId="77777777" w:rsidR="00A26296" w:rsidRDefault="00A26296">
      <w:pPr>
        <w:pStyle w:val="Commentaire"/>
      </w:pPr>
      <w:r>
        <w:t>(Murakami et al., 2017a; Hong et al., 2018; )</w:t>
      </w:r>
    </w:p>
    <w:p w14:paraId="7B13F986" w14:textId="77777777" w:rsidR="00A26296" w:rsidRDefault="00A26296">
      <w:pPr>
        <w:pStyle w:val="Commentaire"/>
      </w:pPr>
    </w:p>
    <w:p w14:paraId="06A04102" w14:textId="77777777" w:rsidR="00A26296" w:rsidRDefault="00A26296">
      <w:pPr>
        <w:pStyle w:val="Commentaire"/>
      </w:pPr>
      <w:r>
        <w:t>Correct:</w:t>
      </w:r>
    </w:p>
    <w:p w14:paraId="3904C0A2" w14:textId="4CEAA778" w:rsidR="00A26296" w:rsidRDefault="00A26296">
      <w:pPr>
        <w:pStyle w:val="Commentaire"/>
      </w:pPr>
      <w:r>
        <w:t>(Murakami et al., 2017b; Niu et al., 2018; Yamada et al., 2019)</w:t>
      </w:r>
    </w:p>
  </w:comment>
  <w:comment w:id="3008" w:author="Robin Matthews" w:date="2021-07-13T14:32:00Z" w:initials="RM">
    <w:p w14:paraId="65D92FD5" w14:textId="77777777" w:rsidR="00A26296" w:rsidRDefault="00A26296">
      <w:pPr>
        <w:pStyle w:val="Commentaire"/>
      </w:pPr>
      <w:r>
        <w:rPr>
          <w:rStyle w:val="Marquedecommentaire"/>
        </w:rPr>
        <w:annotationRef/>
      </w:r>
      <w:r>
        <w:t>Not found:</w:t>
      </w:r>
    </w:p>
    <w:p w14:paraId="03844358" w14:textId="77777777" w:rsidR="00A26296" w:rsidRDefault="00A26296">
      <w:pPr>
        <w:pStyle w:val="Commentaire"/>
      </w:pPr>
      <w:r>
        <w:t>Murakami et al., 2017b</w:t>
      </w:r>
    </w:p>
    <w:p w14:paraId="2DE0979C" w14:textId="77777777" w:rsidR="00A26296" w:rsidRDefault="00A26296">
      <w:pPr>
        <w:pStyle w:val="Commentaire"/>
      </w:pPr>
      <w:r>
        <w:t>S.-H. Yang et al., 2018</w:t>
      </w:r>
    </w:p>
    <w:p w14:paraId="51EB7FF9" w14:textId="77777777" w:rsidR="00A26296" w:rsidRDefault="00A26296">
      <w:pPr>
        <w:pStyle w:val="Commentaire"/>
      </w:pPr>
    </w:p>
    <w:p w14:paraId="5FEC1A9F" w14:textId="77777777" w:rsidR="00A26296" w:rsidRDefault="00A26296">
      <w:pPr>
        <w:pStyle w:val="Commentaire"/>
      </w:pPr>
      <w:r>
        <w:t>Extra stuff:</w:t>
      </w:r>
    </w:p>
    <w:p w14:paraId="7282BCE7" w14:textId="77777777" w:rsidR="00A26296" w:rsidRDefault="00A26296">
      <w:pPr>
        <w:pStyle w:val="Commentaire"/>
      </w:pPr>
      <w:r>
        <w:t>(Murakami et al., 2017a; Yang et al., 2018d)</w:t>
      </w:r>
    </w:p>
    <w:p w14:paraId="3C6C0E38" w14:textId="77777777" w:rsidR="00A26296" w:rsidRDefault="00A26296">
      <w:pPr>
        <w:pStyle w:val="Commentaire"/>
      </w:pPr>
    </w:p>
    <w:p w14:paraId="40F30ED8" w14:textId="77777777" w:rsidR="00A26296" w:rsidRDefault="00A26296">
      <w:pPr>
        <w:pStyle w:val="Commentaire"/>
      </w:pPr>
      <w:r>
        <w:t>Correct:</w:t>
      </w:r>
    </w:p>
    <w:p w14:paraId="3A81495A" w14:textId="478D42B2" w:rsidR="00A26296" w:rsidRDefault="00A26296">
      <w:pPr>
        <w:pStyle w:val="Commentaire"/>
      </w:pPr>
      <w:r>
        <w:t>(Murakami et al., 2017b; S.-H. Yang et al., 2018)</w:t>
      </w:r>
    </w:p>
  </w:comment>
  <w:comment w:id="3016" w:author="Robin Matthews" w:date="2021-07-14T10:48:00Z" w:initials="RM">
    <w:p w14:paraId="1F878E0B" w14:textId="3317C107" w:rsidR="0012753B" w:rsidRDefault="0012753B">
      <w:pPr>
        <w:pStyle w:val="Commentaire"/>
      </w:pPr>
      <w:r>
        <w:rPr>
          <w:rStyle w:val="Marquedecommentaire"/>
        </w:rPr>
        <w:annotationRef/>
      </w:r>
      <w:r>
        <w:t>Mendeley field also contains ‘Ishiyama et al., 2018’. Want me to remove it?</w:t>
      </w:r>
    </w:p>
  </w:comment>
  <w:comment w:id="3017" w:author="Robin Matthews" w:date="2021-07-13T14:32:00Z" w:initials="RM">
    <w:p w14:paraId="140AA31E" w14:textId="77777777" w:rsidR="00A26296" w:rsidRDefault="00A26296">
      <w:pPr>
        <w:pStyle w:val="Commentaire"/>
      </w:pPr>
      <w:r>
        <w:rPr>
          <w:rStyle w:val="Marquedecommentaire"/>
        </w:rPr>
        <w:annotationRef/>
      </w:r>
      <w:r>
        <w:t>Not found:</w:t>
      </w:r>
    </w:p>
    <w:p w14:paraId="309163E5" w14:textId="77777777" w:rsidR="00A26296" w:rsidRDefault="00A26296">
      <w:pPr>
        <w:pStyle w:val="Commentaire"/>
      </w:pPr>
      <w:r>
        <w:t>Ishiyama et al., 2018</w:t>
      </w:r>
    </w:p>
    <w:p w14:paraId="4E6EF9FF" w14:textId="77777777" w:rsidR="00A26296" w:rsidRDefault="00A26296">
      <w:pPr>
        <w:pStyle w:val="Commentaire"/>
      </w:pPr>
    </w:p>
    <w:p w14:paraId="59A3BAC5" w14:textId="77777777" w:rsidR="00A26296" w:rsidRDefault="00A26296">
      <w:pPr>
        <w:pStyle w:val="Commentaire"/>
      </w:pPr>
      <w:r>
        <w:t>Extra stuff:</w:t>
      </w:r>
    </w:p>
    <w:p w14:paraId="4C03EE3F" w14:textId="77777777" w:rsidR="00A26296" w:rsidRDefault="00A26296">
      <w:pPr>
        <w:pStyle w:val="Commentaire"/>
      </w:pPr>
      <w:r>
        <w:t>()</w:t>
      </w:r>
    </w:p>
    <w:p w14:paraId="6817FC1A" w14:textId="77777777" w:rsidR="00A26296" w:rsidRDefault="00A26296">
      <w:pPr>
        <w:pStyle w:val="Commentaire"/>
      </w:pPr>
    </w:p>
    <w:p w14:paraId="6638FE33" w14:textId="77777777" w:rsidR="00A26296" w:rsidRDefault="00A26296">
      <w:pPr>
        <w:pStyle w:val="Commentaire"/>
      </w:pPr>
      <w:r>
        <w:t>Correct:</w:t>
      </w:r>
    </w:p>
    <w:p w14:paraId="0A450F6B" w14:textId="337CD18E" w:rsidR="00A26296" w:rsidRDefault="00A26296">
      <w:pPr>
        <w:pStyle w:val="Commentaire"/>
      </w:pPr>
      <w:r>
        <w:t>(Ishiyama et al., 2018; Zhan et al., 2018)</w:t>
      </w:r>
    </w:p>
  </w:comment>
  <w:comment w:id="3041" w:author="Robin Matthews" w:date="2021-07-13T14:32:00Z" w:initials="RM">
    <w:p w14:paraId="63D2D910" w14:textId="77777777" w:rsidR="00A26296" w:rsidRDefault="00A26296">
      <w:pPr>
        <w:pStyle w:val="Commentaire"/>
      </w:pPr>
      <w:r>
        <w:rPr>
          <w:rStyle w:val="Marquedecommentaire"/>
        </w:rPr>
        <w:annotationRef/>
      </w:r>
      <w:r>
        <w:t>Not found:</w:t>
      </w:r>
    </w:p>
    <w:p w14:paraId="27E478A6" w14:textId="77777777" w:rsidR="00A26296" w:rsidRDefault="00A26296">
      <w:pPr>
        <w:pStyle w:val="Commentaire"/>
      </w:pPr>
      <w:r>
        <w:t>B. Mueller et al., 2016</w:t>
      </w:r>
    </w:p>
    <w:p w14:paraId="149192D4" w14:textId="77777777" w:rsidR="00A26296" w:rsidRDefault="00A26296">
      <w:pPr>
        <w:pStyle w:val="Commentaire"/>
      </w:pPr>
      <w:r>
        <w:t>W. Zhang et al., 2016a</w:t>
      </w:r>
    </w:p>
    <w:p w14:paraId="22E1F0CB" w14:textId="77777777" w:rsidR="00A26296" w:rsidRDefault="00A26296">
      <w:pPr>
        <w:pStyle w:val="Commentaire"/>
      </w:pPr>
    </w:p>
    <w:p w14:paraId="245ED351" w14:textId="77777777" w:rsidR="00A26296" w:rsidRDefault="00A26296">
      <w:pPr>
        <w:pStyle w:val="Commentaire"/>
      </w:pPr>
      <w:r>
        <w:t>Extra stuff:</w:t>
      </w:r>
    </w:p>
    <w:p w14:paraId="24194BB7" w14:textId="77777777" w:rsidR="00A26296" w:rsidRDefault="00A26296">
      <w:pPr>
        <w:pStyle w:val="Commentaire"/>
      </w:pPr>
      <w:r>
        <w:t>(; Mueller et al., 2016a; Zhang et al., 2016b; ; )</w:t>
      </w:r>
    </w:p>
    <w:p w14:paraId="6AB2DF78" w14:textId="77777777" w:rsidR="00A26296" w:rsidRDefault="00A26296">
      <w:pPr>
        <w:pStyle w:val="Commentaire"/>
      </w:pPr>
    </w:p>
    <w:p w14:paraId="4380B844" w14:textId="77777777" w:rsidR="00A26296" w:rsidRDefault="00A26296">
      <w:pPr>
        <w:pStyle w:val="Commentaire"/>
      </w:pPr>
      <w:r>
        <w:t>Correct:</w:t>
      </w:r>
    </w:p>
    <w:p w14:paraId="5CBF09D7" w14:textId="3C29E371" w:rsidR="00A26296" w:rsidRDefault="00A26296">
      <w:pPr>
        <w:pStyle w:val="Commentaire"/>
      </w:pPr>
      <w:r>
        <w:t>(Blunden and Arndt, 2016; B. Mueller et al., 2016; W. Zhang et al., 2016a; Hong et al., 2018; Yamada et al., 2019)</w:t>
      </w:r>
    </w:p>
  </w:comment>
  <w:comment w:id="3053" w:author="Robin Matthews" w:date="2021-07-13T14:32:00Z" w:initials="RM">
    <w:p w14:paraId="5B41EB0A" w14:textId="77777777" w:rsidR="00A26296" w:rsidRDefault="00A26296">
      <w:pPr>
        <w:pStyle w:val="Commentaire"/>
      </w:pPr>
      <w:r>
        <w:rPr>
          <w:rStyle w:val="Marquedecommentaire"/>
        </w:rPr>
        <w:annotationRef/>
      </w:r>
      <w:r>
        <w:t>Not found:</w:t>
      </w:r>
    </w:p>
    <w:p w14:paraId="3932EFF4" w14:textId="77777777" w:rsidR="00A26296" w:rsidRDefault="00A26296">
      <w:pPr>
        <w:pStyle w:val="Commentaire"/>
      </w:pPr>
      <w:r>
        <w:t>Murakami et al., 2017b</w:t>
      </w:r>
    </w:p>
    <w:p w14:paraId="263F695B" w14:textId="77777777" w:rsidR="00A26296" w:rsidRDefault="00A26296">
      <w:pPr>
        <w:pStyle w:val="Commentaire"/>
      </w:pPr>
    </w:p>
    <w:p w14:paraId="117946BF" w14:textId="77777777" w:rsidR="00A26296" w:rsidRDefault="00A26296">
      <w:pPr>
        <w:pStyle w:val="Commentaire"/>
      </w:pPr>
      <w:r>
        <w:t>Extra stuff:</w:t>
      </w:r>
    </w:p>
    <w:p w14:paraId="18A9D449" w14:textId="77777777" w:rsidR="00A26296" w:rsidRDefault="00A26296">
      <w:pPr>
        <w:pStyle w:val="Commentaire"/>
      </w:pPr>
      <w:r>
        <w:t>(; Murakami et al., 2017a)</w:t>
      </w:r>
    </w:p>
    <w:p w14:paraId="5FD6B34F" w14:textId="77777777" w:rsidR="00A26296" w:rsidRDefault="00A26296">
      <w:pPr>
        <w:pStyle w:val="Commentaire"/>
      </w:pPr>
    </w:p>
    <w:p w14:paraId="6BE1BB94" w14:textId="77777777" w:rsidR="00A26296" w:rsidRDefault="00A26296">
      <w:pPr>
        <w:pStyle w:val="Commentaire"/>
      </w:pPr>
      <w:r>
        <w:t>Correct:</w:t>
      </w:r>
    </w:p>
    <w:p w14:paraId="7341E034" w14:textId="4DE60EE2" w:rsidR="00A26296" w:rsidRDefault="00A26296">
      <w:pPr>
        <w:pStyle w:val="Commentaire"/>
      </w:pPr>
      <w:r>
        <w:t>(Collins et al., 2016; Murakami et al., 2017b)</w:t>
      </w:r>
    </w:p>
  </w:comment>
  <w:comment w:id="3065" w:author="Robin Matthews" w:date="2021-07-13T14:32:00Z" w:initials="RM">
    <w:p w14:paraId="3F7BD02A" w14:textId="77777777" w:rsidR="00A26296" w:rsidRDefault="00A26296">
      <w:pPr>
        <w:pStyle w:val="Commentaire"/>
      </w:pPr>
      <w:r>
        <w:rPr>
          <w:rStyle w:val="Marquedecommentaire"/>
        </w:rPr>
        <w:annotationRef/>
      </w:r>
      <w:r>
        <w:t>Extra stuff:</w:t>
      </w:r>
    </w:p>
    <w:p w14:paraId="37FEC0A1" w14:textId="77777777" w:rsidR="00A26296" w:rsidRDefault="00A26296">
      <w:pPr>
        <w:pStyle w:val="Commentaire"/>
      </w:pPr>
      <w:r>
        <w:t xml:space="preserve">(, </w:t>
      </w:r>
    </w:p>
    <w:p w14:paraId="3BA045C5" w14:textId="77777777" w:rsidR="00A26296" w:rsidRDefault="00A26296">
      <w:pPr>
        <w:pStyle w:val="Commentaire"/>
      </w:pPr>
    </w:p>
    <w:p w14:paraId="6378EAE8" w14:textId="77777777" w:rsidR="00A26296" w:rsidRDefault="00A26296">
      <w:pPr>
        <w:pStyle w:val="Commentaire"/>
      </w:pPr>
      <w:r>
        <w:t>Correct:</w:t>
      </w:r>
    </w:p>
    <w:p w14:paraId="04C8114E" w14:textId="77777777" w:rsidR="00A26296" w:rsidRDefault="00A26296">
      <w:pPr>
        <w:pStyle w:val="Commentaire"/>
      </w:pPr>
      <w:r>
        <w:t>Kornhuber et al. (2019)</w:t>
      </w:r>
    </w:p>
    <w:p w14:paraId="5F2297DF" w14:textId="0A4C8666" w:rsidR="00A26296" w:rsidRDefault="00A26296">
      <w:pPr>
        <w:pStyle w:val="Commentaire"/>
      </w:pPr>
      <w:r>
        <w:t>(Kornhuber et al., 2019)</w:t>
      </w:r>
    </w:p>
  </w:comment>
  <w:comment w:id="3067" w:author="Robin Matthews" w:date="2021-07-13T14:32:00Z" w:initials="RM">
    <w:p w14:paraId="4EF36E50" w14:textId="77777777" w:rsidR="00A26296" w:rsidRDefault="00A26296">
      <w:pPr>
        <w:pStyle w:val="Commentaire"/>
      </w:pPr>
      <w:r>
        <w:rPr>
          <w:rStyle w:val="Marquedecommentaire"/>
        </w:rPr>
        <w:annotationRef/>
      </w:r>
      <w:r>
        <w:t>Extra stuff:</w:t>
      </w:r>
    </w:p>
    <w:p w14:paraId="6A872921" w14:textId="77777777" w:rsidR="00A26296" w:rsidRDefault="00A26296">
      <w:pPr>
        <w:pStyle w:val="Commentaire"/>
      </w:pPr>
      <w:r>
        <w:t xml:space="preserve">, </w:t>
      </w:r>
    </w:p>
    <w:p w14:paraId="1E9E87D6" w14:textId="77777777" w:rsidR="00A26296" w:rsidRDefault="00A26296">
      <w:pPr>
        <w:pStyle w:val="Commentaire"/>
      </w:pPr>
    </w:p>
    <w:p w14:paraId="71379248" w14:textId="77777777" w:rsidR="00A26296" w:rsidRDefault="00A26296">
      <w:pPr>
        <w:pStyle w:val="Commentaire"/>
      </w:pPr>
      <w:r>
        <w:t>Correct:</w:t>
      </w:r>
    </w:p>
    <w:p w14:paraId="54435DE0" w14:textId="77777777" w:rsidR="00A26296" w:rsidRDefault="00A26296">
      <w:pPr>
        <w:pStyle w:val="Commentaire"/>
      </w:pPr>
      <w:r>
        <w:t>Vogel et al. (2019)</w:t>
      </w:r>
    </w:p>
    <w:p w14:paraId="60856FE2" w14:textId="377537F6" w:rsidR="00A26296" w:rsidRDefault="00A26296">
      <w:pPr>
        <w:pStyle w:val="Commentaire"/>
      </w:pPr>
      <w:r>
        <w:t>(Vogel et al., 2019)</w:t>
      </w:r>
    </w:p>
  </w:comment>
  <w:comment w:id="3068" w:author="Robin Matthews" w:date="2021-07-13T14:32:00Z" w:initials="RM">
    <w:p w14:paraId="6C7839FC" w14:textId="77777777" w:rsidR="00A26296" w:rsidRDefault="00A26296">
      <w:pPr>
        <w:pStyle w:val="Commentaire"/>
      </w:pPr>
      <w:r>
        <w:rPr>
          <w:rStyle w:val="Marquedecommentaire"/>
        </w:rPr>
        <w:annotationRef/>
      </w:r>
      <w:r>
        <w:t>Extra stuff:</w:t>
      </w:r>
    </w:p>
    <w:p w14:paraId="75969711" w14:textId="77777777" w:rsidR="00A26296" w:rsidRDefault="00A26296">
      <w:pPr>
        <w:pStyle w:val="Commentaire"/>
      </w:pPr>
      <w:r>
        <w:t xml:space="preserve">(, </w:t>
      </w:r>
    </w:p>
    <w:p w14:paraId="687D2331" w14:textId="77777777" w:rsidR="00A26296" w:rsidRDefault="00A26296">
      <w:pPr>
        <w:pStyle w:val="Commentaire"/>
      </w:pPr>
    </w:p>
    <w:p w14:paraId="7F0E9CC0" w14:textId="77777777" w:rsidR="00A26296" w:rsidRDefault="00A26296">
      <w:pPr>
        <w:pStyle w:val="Commentaire"/>
      </w:pPr>
      <w:r>
        <w:t>Correct:</w:t>
      </w:r>
    </w:p>
    <w:p w14:paraId="1A8E62D8" w14:textId="77777777" w:rsidR="00A26296" w:rsidRDefault="00A26296">
      <w:pPr>
        <w:pStyle w:val="Commentaire"/>
      </w:pPr>
      <w:r>
        <w:t>Vogel et al. (2019)</w:t>
      </w:r>
    </w:p>
    <w:p w14:paraId="643158EB" w14:textId="6372B409" w:rsidR="00A26296" w:rsidRDefault="00A26296">
      <w:pPr>
        <w:pStyle w:val="Commentaire"/>
      </w:pPr>
      <w:r>
        <w:t>(Vogel et al., 2019)</w:t>
      </w:r>
    </w:p>
  </w:comment>
  <w:comment w:id="3075" w:author="Robin Matthews" w:date="2021-07-13T14:32:00Z" w:initials="RM">
    <w:p w14:paraId="5698AA07" w14:textId="77777777" w:rsidR="00A26296" w:rsidRDefault="00A26296">
      <w:pPr>
        <w:pStyle w:val="Commentaire"/>
      </w:pPr>
      <w:r>
        <w:rPr>
          <w:rStyle w:val="Marquedecommentaire"/>
        </w:rPr>
        <w:annotationRef/>
      </w:r>
      <w:r>
        <w:t>Extra stuff:</w:t>
      </w:r>
    </w:p>
    <w:p w14:paraId="084F8D6A" w14:textId="77777777" w:rsidR="00A26296" w:rsidRDefault="00A26296">
      <w:pPr>
        <w:pStyle w:val="Commentaire"/>
      </w:pPr>
      <w:r>
        <w:t xml:space="preserve">, </w:t>
      </w:r>
    </w:p>
    <w:p w14:paraId="29B40F07" w14:textId="77777777" w:rsidR="00A26296" w:rsidRDefault="00A26296">
      <w:pPr>
        <w:pStyle w:val="Commentaire"/>
      </w:pPr>
    </w:p>
    <w:p w14:paraId="5B4672B9" w14:textId="77777777" w:rsidR="00A26296" w:rsidRDefault="00A26296">
      <w:pPr>
        <w:pStyle w:val="Commentaire"/>
      </w:pPr>
      <w:r>
        <w:t>Correct:</w:t>
      </w:r>
    </w:p>
    <w:p w14:paraId="3CAF5DA6" w14:textId="77777777" w:rsidR="00A26296" w:rsidRDefault="00A26296">
      <w:pPr>
        <w:pStyle w:val="Commentaire"/>
      </w:pPr>
      <w:r>
        <w:t>Vogel et al. (2019)</w:t>
      </w:r>
    </w:p>
    <w:p w14:paraId="095BEB40" w14:textId="2EA8744F" w:rsidR="00A26296" w:rsidRDefault="00A26296">
      <w:pPr>
        <w:pStyle w:val="Commentaire"/>
      </w:pPr>
      <w:r>
        <w:t>(Vogel et al., 2019)</w:t>
      </w:r>
    </w:p>
  </w:comment>
  <w:comment w:id="3083" w:author="Robin Matthews" w:date="2021-07-13T14:32:00Z" w:initials="RM">
    <w:p w14:paraId="54E5DDD7" w14:textId="77777777" w:rsidR="00A26296" w:rsidRDefault="00A26296">
      <w:pPr>
        <w:pStyle w:val="Commentaire"/>
      </w:pPr>
      <w:r>
        <w:rPr>
          <w:rStyle w:val="Marquedecommentaire"/>
        </w:rPr>
        <w:annotationRef/>
      </w:r>
      <w:r>
        <w:t>Extra stuff:</w:t>
      </w:r>
    </w:p>
    <w:p w14:paraId="6CF5CDD9" w14:textId="77777777" w:rsidR="00A26296" w:rsidRDefault="00A26296">
      <w:pPr>
        <w:pStyle w:val="Commentaire"/>
      </w:pPr>
      <w:r>
        <w:t>, )</w:t>
      </w:r>
    </w:p>
    <w:p w14:paraId="32706AAE" w14:textId="77777777" w:rsidR="00A26296" w:rsidRDefault="00A26296">
      <w:pPr>
        <w:pStyle w:val="Commentaire"/>
      </w:pPr>
    </w:p>
    <w:p w14:paraId="6A3FE16C" w14:textId="77777777" w:rsidR="00A26296" w:rsidRDefault="00A26296">
      <w:pPr>
        <w:pStyle w:val="Commentaire"/>
      </w:pPr>
      <w:r>
        <w:t>Correct:</w:t>
      </w:r>
    </w:p>
    <w:p w14:paraId="3D63BCF5" w14:textId="77777777" w:rsidR="00A26296" w:rsidRDefault="00A26296">
      <w:pPr>
        <w:pStyle w:val="Commentaire"/>
      </w:pPr>
      <w:r>
        <w:t>Toreti et al. (2019)</w:t>
      </w:r>
    </w:p>
    <w:p w14:paraId="5289551A" w14:textId="3654C863" w:rsidR="00A26296" w:rsidRDefault="00A26296">
      <w:pPr>
        <w:pStyle w:val="Commentaire"/>
      </w:pPr>
      <w:r>
        <w:t>(Toreti et al., 2019)</w:t>
      </w:r>
    </w:p>
  </w:comment>
  <w:comment w:id="3084" w:author="Robin Matthews" w:date="2021-07-13T14:32:00Z" w:initials="RM">
    <w:p w14:paraId="3B09ACF9" w14:textId="77777777" w:rsidR="00A26296" w:rsidRDefault="00A26296">
      <w:pPr>
        <w:pStyle w:val="Commentaire"/>
      </w:pPr>
      <w:r>
        <w:rPr>
          <w:rStyle w:val="Marquedecommentaire"/>
        </w:rPr>
        <w:annotationRef/>
      </w:r>
      <w:r>
        <w:t>Extra stuff:</w:t>
      </w:r>
    </w:p>
    <w:p w14:paraId="4149C179" w14:textId="77777777" w:rsidR="00A26296" w:rsidRDefault="00A26296">
      <w:pPr>
        <w:pStyle w:val="Commentaire"/>
      </w:pPr>
      <w:r>
        <w:t xml:space="preserve">(, </w:t>
      </w:r>
    </w:p>
    <w:p w14:paraId="411D3DEC" w14:textId="77777777" w:rsidR="00A26296" w:rsidRDefault="00A26296">
      <w:pPr>
        <w:pStyle w:val="Commentaire"/>
      </w:pPr>
    </w:p>
    <w:p w14:paraId="5ECE620D" w14:textId="77777777" w:rsidR="00A26296" w:rsidRDefault="00A26296">
      <w:pPr>
        <w:pStyle w:val="Commentaire"/>
      </w:pPr>
      <w:r>
        <w:t>Correct:</w:t>
      </w:r>
    </w:p>
    <w:p w14:paraId="132BBA91" w14:textId="77777777" w:rsidR="00A26296" w:rsidRDefault="00A26296">
      <w:pPr>
        <w:pStyle w:val="Commentaire"/>
      </w:pPr>
      <w:r>
        <w:t>Kato (2020)</w:t>
      </w:r>
    </w:p>
    <w:p w14:paraId="565877B7" w14:textId="0FA10B65" w:rsidR="00A26296" w:rsidRDefault="00A26296">
      <w:pPr>
        <w:pStyle w:val="Commentaire"/>
      </w:pPr>
      <w:r>
        <w:t>(Kato, 2020)</w:t>
      </w:r>
    </w:p>
  </w:comment>
  <w:comment w:id="3086" w:author="Robin Matthews" w:date="2021-07-14T10:55:00Z" w:initials="RM">
    <w:p w14:paraId="724FC3B5" w14:textId="77777777" w:rsidR="0046722A" w:rsidRDefault="0046722A">
      <w:pPr>
        <w:pStyle w:val="Commentaire"/>
      </w:pPr>
      <w:r>
        <w:rPr>
          <w:rStyle w:val="Marquedecommentaire"/>
        </w:rPr>
        <w:annotationRef/>
      </w:r>
      <w:r>
        <w:t>Mendeley field also contains:</w:t>
      </w:r>
    </w:p>
    <w:p w14:paraId="2984635E" w14:textId="77777777" w:rsidR="0046722A" w:rsidRDefault="0046722A" w:rsidP="0046722A">
      <w:pPr>
        <w:pStyle w:val="Commentaire"/>
      </w:pPr>
      <w:r>
        <w:t>Kunii et al., 2016</w:t>
      </w:r>
    </w:p>
    <w:p w14:paraId="56E4E197" w14:textId="77777777" w:rsidR="0046722A" w:rsidRDefault="0046722A" w:rsidP="0046722A">
      <w:pPr>
        <w:pStyle w:val="Commentaire"/>
      </w:pPr>
      <w:r>
        <w:t>Oizumi et al., 2018</w:t>
      </w:r>
    </w:p>
    <w:p w14:paraId="03870A57" w14:textId="77777777" w:rsidR="0046722A" w:rsidRDefault="0046722A" w:rsidP="0046722A">
      <w:pPr>
        <w:pStyle w:val="Commentaire"/>
      </w:pPr>
      <w:r>
        <w:t>Tsuguti et al., 2018</w:t>
      </w:r>
    </w:p>
    <w:p w14:paraId="262D2E71" w14:textId="77777777" w:rsidR="0046722A" w:rsidRDefault="0046722A" w:rsidP="0046722A">
      <w:pPr>
        <w:pStyle w:val="Commentaire"/>
      </w:pPr>
    </w:p>
    <w:p w14:paraId="3FA1FCD1" w14:textId="25DAEEB5" w:rsidR="0046722A" w:rsidRDefault="0046722A" w:rsidP="0046722A">
      <w:pPr>
        <w:pStyle w:val="Commentaire"/>
      </w:pPr>
      <w:r>
        <w:t>Want me to remove them?</w:t>
      </w:r>
    </w:p>
  </w:comment>
  <w:comment w:id="3085" w:author="Robin Matthews" w:date="2021-07-13T14:32:00Z" w:initials="RM">
    <w:p w14:paraId="2A3A120E" w14:textId="77777777" w:rsidR="00A26296" w:rsidRDefault="00A26296">
      <w:pPr>
        <w:pStyle w:val="Commentaire"/>
      </w:pPr>
      <w:r>
        <w:rPr>
          <w:rStyle w:val="Marquedecommentaire"/>
        </w:rPr>
        <w:annotationRef/>
      </w:r>
      <w:r>
        <w:t>Not found:</w:t>
      </w:r>
    </w:p>
    <w:p w14:paraId="1CBCDE27" w14:textId="77777777" w:rsidR="00A26296" w:rsidRDefault="00A26296">
      <w:pPr>
        <w:pStyle w:val="Commentaire"/>
      </w:pPr>
      <w:r>
        <w:t>Kunii et al., 2016</w:t>
      </w:r>
    </w:p>
    <w:p w14:paraId="539799E8" w14:textId="77777777" w:rsidR="00A26296" w:rsidRDefault="00A26296">
      <w:pPr>
        <w:pStyle w:val="Commentaire"/>
      </w:pPr>
      <w:r>
        <w:t>Oizumi et al., 2018</w:t>
      </w:r>
    </w:p>
    <w:p w14:paraId="4229F9CC" w14:textId="77777777" w:rsidR="00A26296" w:rsidRDefault="00A26296">
      <w:pPr>
        <w:pStyle w:val="Commentaire"/>
      </w:pPr>
      <w:r>
        <w:t>Tsuguti et al., 2018</w:t>
      </w:r>
    </w:p>
    <w:p w14:paraId="20133970" w14:textId="77777777" w:rsidR="00A26296" w:rsidRDefault="00A26296">
      <w:pPr>
        <w:pStyle w:val="Commentaire"/>
      </w:pPr>
    </w:p>
    <w:p w14:paraId="3F210A1E" w14:textId="77777777" w:rsidR="00A26296" w:rsidRDefault="00A26296">
      <w:pPr>
        <w:pStyle w:val="Commentaire"/>
      </w:pPr>
      <w:r>
        <w:t>Extra stuff:</w:t>
      </w:r>
    </w:p>
    <w:p w14:paraId="6C55134C" w14:textId="77777777" w:rsidR="00A26296" w:rsidRDefault="00A26296">
      <w:pPr>
        <w:pStyle w:val="Commentaire"/>
      </w:pPr>
      <w:r>
        <w:t>; Section 11.7.3)</w:t>
      </w:r>
    </w:p>
    <w:p w14:paraId="1CDD5BB1" w14:textId="77777777" w:rsidR="00A26296" w:rsidRDefault="00A26296">
      <w:pPr>
        <w:pStyle w:val="Commentaire"/>
      </w:pPr>
    </w:p>
    <w:p w14:paraId="46CA613B" w14:textId="77777777" w:rsidR="00A26296" w:rsidRDefault="00A26296">
      <w:pPr>
        <w:pStyle w:val="Commentaire"/>
      </w:pPr>
      <w:r>
        <w:t>Correct:</w:t>
      </w:r>
    </w:p>
    <w:p w14:paraId="06D849EB" w14:textId="5D00F11E" w:rsidR="00A26296" w:rsidRDefault="00A26296">
      <w:pPr>
        <w:pStyle w:val="Commentaire"/>
      </w:pPr>
      <w:r>
        <w:t>(Kunii et al., 2016; Oizumi et al., 2018; Tsuguti et al., 2018)</w:t>
      </w:r>
    </w:p>
  </w:comment>
  <w:comment w:id="3087" w:author="Robin Matthews" w:date="2021-07-13T14:32:00Z" w:initials="RM">
    <w:p w14:paraId="4009BFE2" w14:textId="77777777" w:rsidR="00A26296" w:rsidRDefault="00A26296">
      <w:pPr>
        <w:pStyle w:val="Commentaire"/>
      </w:pPr>
      <w:r>
        <w:rPr>
          <w:rStyle w:val="Marquedecommentaire"/>
        </w:rPr>
        <w:annotationRef/>
      </w:r>
      <w:r>
        <w:t>Extra stuff:</w:t>
      </w:r>
    </w:p>
    <w:p w14:paraId="63DB0E48" w14:textId="77777777" w:rsidR="00A26296" w:rsidRDefault="00A26296">
      <w:pPr>
        <w:pStyle w:val="Commentaire"/>
      </w:pPr>
      <w:r>
        <w:t xml:space="preserve">(, </w:t>
      </w:r>
    </w:p>
    <w:p w14:paraId="0C2065D5" w14:textId="77777777" w:rsidR="00A26296" w:rsidRDefault="00A26296">
      <w:pPr>
        <w:pStyle w:val="Commentaire"/>
      </w:pPr>
    </w:p>
    <w:p w14:paraId="644A7C91" w14:textId="77777777" w:rsidR="00A26296" w:rsidRDefault="00A26296">
      <w:pPr>
        <w:pStyle w:val="Commentaire"/>
      </w:pPr>
      <w:r>
        <w:t>Correct:</w:t>
      </w:r>
    </w:p>
    <w:p w14:paraId="5A2288F1" w14:textId="77777777" w:rsidR="00A26296" w:rsidRDefault="00A26296">
      <w:pPr>
        <w:pStyle w:val="Commentaire"/>
      </w:pPr>
      <w:r>
        <w:t>Yatagai et al. (2019)</w:t>
      </w:r>
    </w:p>
    <w:p w14:paraId="7E5ACB44" w14:textId="79EC6468" w:rsidR="00A26296" w:rsidRDefault="00A26296">
      <w:pPr>
        <w:pStyle w:val="Commentaire"/>
      </w:pPr>
      <w:r>
        <w:t>(Yatagai et al., 2019)</w:t>
      </w:r>
    </w:p>
  </w:comment>
  <w:comment w:id="3088" w:author="Robin Matthews" w:date="2021-07-13T14:32:00Z" w:initials="RM">
    <w:p w14:paraId="7F842C7E" w14:textId="77777777" w:rsidR="00A26296" w:rsidRDefault="00A26296">
      <w:pPr>
        <w:pStyle w:val="Commentaire"/>
      </w:pPr>
      <w:r>
        <w:rPr>
          <w:rStyle w:val="Marquedecommentaire"/>
        </w:rPr>
        <w:annotationRef/>
      </w:r>
      <w:r>
        <w:t>Extra stuff:</w:t>
      </w:r>
    </w:p>
    <w:p w14:paraId="356A546E" w14:textId="77777777" w:rsidR="00A26296" w:rsidRDefault="00A26296">
      <w:pPr>
        <w:pStyle w:val="Commentaire"/>
      </w:pPr>
      <w:r>
        <w:t xml:space="preserve">(, </w:t>
      </w:r>
    </w:p>
    <w:p w14:paraId="6D5E6EB8" w14:textId="77777777" w:rsidR="00A26296" w:rsidRDefault="00A26296">
      <w:pPr>
        <w:pStyle w:val="Commentaire"/>
      </w:pPr>
    </w:p>
    <w:p w14:paraId="23356E5C" w14:textId="77777777" w:rsidR="00A26296" w:rsidRDefault="00A26296">
      <w:pPr>
        <w:pStyle w:val="Commentaire"/>
      </w:pPr>
      <w:r>
        <w:t>Correct:</w:t>
      </w:r>
    </w:p>
    <w:p w14:paraId="0B3A54E9" w14:textId="77777777" w:rsidR="00A26296" w:rsidRDefault="00A26296">
      <w:pPr>
        <w:pStyle w:val="Commentaire"/>
      </w:pPr>
      <w:r>
        <w:t>Kornhuber et al. (2019)</w:t>
      </w:r>
    </w:p>
    <w:p w14:paraId="30774648" w14:textId="57D830E1" w:rsidR="00A26296" w:rsidRDefault="00A26296">
      <w:pPr>
        <w:pStyle w:val="Commentaire"/>
      </w:pPr>
      <w:r>
        <w:t>(Kornhuber et al., 2019)</w:t>
      </w:r>
    </w:p>
  </w:comment>
  <w:comment w:id="3089" w:author="Robin Matthews" w:date="2021-07-13T14:32:00Z" w:initials="RM">
    <w:p w14:paraId="2B19ED19" w14:textId="77777777" w:rsidR="00A26296" w:rsidRDefault="00A26296">
      <w:pPr>
        <w:pStyle w:val="Commentaire"/>
      </w:pPr>
      <w:r>
        <w:rPr>
          <w:rStyle w:val="Marquedecommentaire"/>
        </w:rPr>
        <w:annotationRef/>
      </w:r>
      <w:r>
        <w:t>Not found:</w:t>
      </w:r>
    </w:p>
    <w:p w14:paraId="300836DD" w14:textId="77777777" w:rsidR="00A26296" w:rsidRDefault="00A26296">
      <w:pPr>
        <w:pStyle w:val="Commentaire"/>
      </w:pPr>
      <w:r>
        <w:t>B. Liu et al.</w:t>
      </w:r>
    </w:p>
    <w:p w14:paraId="5B44798F" w14:textId="77777777" w:rsidR="00A26296" w:rsidRDefault="00A26296">
      <w:pPr>
        <w:pStyle w:val="Commentaire"/>
      </w:pPr>
    </w:p>
    <w:p w14:paraId="0AF8DAC8" w14:textId="77777777" w:rsidR="00A26296" w:rsidRDefault="00A26296">
      <w:pPr>
        <w:pStyle w:val="Commentaire"/>
      </w:pPr>
      <w:r>
        <w:t>Extra stuff:</w:t>
      </w:r>
    </w:p>
    <w:p w14:paraId="4C1C0843" w14:textId="77777777" w:rsidR="00A26296" w:rsidRDefault="00A26296">
      <w:pPr>
        <w:pStyle w:val="Commentaire"/>
      </w:pPr>
      <w:r>
        <w:t>(Liu et al., a)</w:t>
      </w:r>
    </w:p>
    <w:p w14:paraId="4745EE6E" w14:textId="77777777" w:rsidR="00A26296" w:rsidRDefault="00A26296">
      <w:pPr>
        <w:pStyle w:val="Commentaire"/>
      </w:pPr>
    </w:p>
    <w:p w14:paraId="78C740DD" w14:textId="77777777" w:rsidR="00A26296" w:rsidRDefault="00A26296">
      <w:pPr>
        <w:pStyle w:val="Commentaire"/>
      </w:pPr>
      <w:r>
        <w:t>Correct:</w:t>
      </w:r>
    </w:p>
    <w:p w14:paraId="02AC6BA9" w14:textId="77777777" w:rsidR="00A26296" w:rsidRDefault="00A26296">
      <w:pPr>
        <w:pStyle w:val="Commentaire"/>
      </w:pPr>
      <w:r>
        <w:t>B. Liu et al. (2019)</w:t>
      </w:r>
    </w:p>
    <w:p w14:paraId="111C753A" w14:textId="2BAAE38D" w:rsidR="00A26296" w:rsidRDefault="00A26296">
      <w:pPr>
        <w:pStyle w:val="Commentaire"/>
      </w:pPr>
      <w:r>
        <w:t>(B. Liu et al., 2019)</w:t>
      </w:r>
    </w:p>
  </w:comment>
  <w:comment w:id="3094" w:author="Robin Matthews" w:date="2021-07-13T14:32:00Z" w:initials="RM">
    <w:p w14:paraId="24DA6779" w14:textId="77777777" w:rsidR="00A26296" w:rsidRDefault="00A26296">
      <w:pPr>
        <w:pStyle w:val="Commentaire"/>
      </w:pPr>
      <w:r>
        <w:rPr>
          <w:rStyle w:val="Marquedecommentaire"/>
        </w:rPr>
        <w:annotationRef/>
      </w:r>
      <w:r>
        <w:t>Extra stuff:</w:t>
      </w:r>
    </w:p>
    <w:p w14:paraId="100A2D46" w14:textId="77777777" w:rsidR="00A26296" w:rsidRDefault="00A26296">
      <w:pPr>
        <w:pStyle w:val="Commentaire"/>
      </w:pPr>
      <w:r>
        <w:t>, )</w:t>
      </w:r>
    </w:p>
    <w:p w14:paraId="14428051" w14:textId="77777777" w:rsidR="00A26296" w:rsidRDefault="00A26296">
      <w:pPr>
        <w:pStyle w:val="Commentaire"/>
      </w:pPr>
    </w:p>
    <w:p w14:paraId="22E0B6E7" w14:textId="77777777" w:rsidR="00A26296" w:rsidRDefault="00A26296">
      <w:pPr>
        <w:pStyle w:val="Commentaire"/>
      </w:pPr>
      <w:r>
        <w:t>Correct:</w:t>
      </w:r>
    </w:p>
    <w:p w14:paraId="1846D784" w14:textId="77777777" w:rsidR="00A26296" w:rsidRDefault="00A26296">
      <w:pPr>
        <w:pStyle w:val="Commentaire"/>
      </w:pPr>
      <w:r>
        <w:t>Hersbach et al. (2020)</w:t>
      </w:r>
    </w:p>
    <w:p w14:paraId="6229B137" w14:textId="70C69FB8" w:rsidR="00A26296" w:rsidRDefault="00A26296">
      <w:pPr>
        <w:pStyle w:val="Commentaire"/>
      </w:pPr>
      <w:r>
        <w:t>(Hersbach et al., 2020)</w:t>
      </w:r>
    </w:p>
  </w:comment>
  <w:comment w:id="3102" w:author="Robin Matthews" w:date="2021-07-13T14:32:00Z" w:initials="RM">
    <w:p w14:paraId="630458E0" w14:textId="77777777" w:rsidR="00A26296" w:rsidRDefault="00A26296">
      <w:pPr>
        <w:pStyle w:val="Commentaire"/>
      </w:pPr>
      <w:r>
        <w:rPr>
          <w:rStyle w:val="Marquedecommentaire"/>
        </w:rPr>
        <w:annotationRef/>
      </w:r>
      <w:r>
        <w:t>Not found:</w:t>
      </w:r>
    </w:p>
    <w:p w14:paraId="7BECD2DD" w14:textId="77777777" w:rsidR="00A26296" w:rsidRDefault="00A26296">
      <w:pPr>
        <w:pStyle w:val="Commentaire"/>
      </w:pPr>
      <w:r>
        <w:t>C. Li et al.</w:t>
      </w:r>
    </w:p>
    <w:p w14:paraId="22BD12D9" w14:textId="77777777" w:rsidR="00A26296" w:rsidRDefault="00A26296">
      <w:pPr>
        <w:pStyle w:val="Commentaire"/>
      </w:pPr>
    </w:p>
    <w:p w14:paraId="010B0365" w14:textId="77777777" w:rsidR="00A26296" w:rsidRDefault="00A26296">
      <w:pPr>
        <w:pStyle w:val="Commentaire"/>
      </w:pPr>
      <w:r>
        <w:t>Extra stuff:</w:t>
      </w:r>
    </w:p>
    <w:p w14:paraId="43F051E4" w14:textId="77777777" w:rsidR="00A26296" w:rsidRDefault="00A26296">
      <w:pPr>
        <w:pStyle w:val="Commentaire"/>
      </w:pPr>
      <w:r>
        <w:t>Li et al. ()</w:t>
      </w:r>
    </w:p>
    <w:p w14:paraId="299E5FB1" w14:textId="77777777" w:rsidR="00A26296" w:rsidRDefault="00A26296">
      <w:pPr>
        <w:pStyle w:val="Commentaire"/>
      </w:pPr>
    </w:p>
    <w:p w14:paraId="478F569E" w14:textId="77777777" w:rsidR="00A26296" w:rsidRDefault="00A26296">
      <w:pPr>
        <w:pStyle w:val="Commentaire"/>
      </w:pPr>
      <w:r>
        <w:t>Correct:</w:t>
      </w:r>
    </w:p>
    <w:p w14:paraId="0F0BCB3B" w14:textId="77777777" w:rsidR="00A26296" w:rsidRDefault="00A26296">
      <w:pPr>
        <w:pStyle w:val="Commentaire"/>
      </w:pPr>
      <w:r>
        <w:t>C. Li et al. (2020)</w:t>
      </w:r>
    </w:p>
    <w:p w14:paraId="4FA3D6A0" w14:textId="5280627C" w:rsidR="00A26296" w:rsidRDefault="00A26296">
      <w:pPr>
        <w:pStyle w:val="Commentaire"/>
      </w:pPr>
      <w:r>
        <w:t>(C. Li et al., 2020)</w:t>
      </w:r>
    </w:p>
  </w:comment>
  <w:comment w:id="3107" w:author="Robin Matthews" w:date="2021-07-13T14:32:00Z" w:initials="RM">
    <w:p w14:paraId="6E2B2994" w14:textId="77777777" w:rsidR="00A26296" w:rsidRDefault="00A26296">
      <w:pPr>
        <w:pStyle w:val="Commentaire"/>
      </w:pPr>
      <w:r>
        <w:rPr>
          <w:rStyle w:val="Marquedecommentaire"/>
        </w:rPr>
        <w:annotationRef/>
      </w:r>
      <w:r>
        <w:t>Not found:</w:t>
      </w:r>
    </w:p>
    <w:p w14:paraId="21E11C16" w14:textId="77777777" w:rsidR="00A26296" w:rsidRDefault="00A26296">
      <w:pPr>
        <w:pStyle w:val="Commentaire"/>
      </w:pPr>
      <w:r>
        <w:t>Z. Wang et al.</w:t>
      </w:r>
    </w:p>
    <w:p w14:paraId="02EAE176" w14:textId="77777777" w:rsidR="00A26296" w:rsidRDefault="00A26296">
      <w:pPr>
        <w:pStyle w:val="Commentaire"/>
      </w:pPr>
      <w:r>
        <w:t>2017a</w:t>
      </w:r>
    </w:p>
    <w:p w14:paraId="0BB28811" w14:textId="77777777" w:rsidR="00A26296" w:rsidRDefault="00A26296">
      <w:pPr>
        <w:pStyle w:val="Commentaire"/>
      </w:pPr>
    </w:p>
    <w:p w14:paraId="27BDF172" w14:textId="77777777" w:rsidR="00A26296" w:rsidRDefault="00A26296">
      <w:pPr>
        <w:pStyle w:val="Commentaire"/>
      </w:pPr>
      <w:r>
        <w:t>Extra stuff:</w:t>
      </w:r>
    </w:p>
    <w:p w14:paraId="21A85C02" w14:textId="77777777" w:rsidR="00A26296" w:rsidRDefault="00A26296">
      <w:pPr>
        <w:pStyle w:val="Commentaire"/>
      </w:pPr>
      <w:r>
        <w:t>Wang et al. (2017)</w:t>
      </w:r>
    </w:p>
    <w:p w14:paraId="3ADE2D92" w14:textId="77777777" w:rsidR="00A26296" w:rsidRDefault="00A26296">
      <w:pPr>
        <w:pStyle w:val="Commentaire"/>
      </w:pPr>
    </w:p>
    <w:p w14:paraId="704099D9" w14:textId="77777777" w:rsidR="00A26296" w:rsidRDefault="00A26296">
      <w:pPr>
        <w:pStyle w:val="Commentaire"/>
      </w:pPr>
      <w:r>
        <w:t>Correct:</w:t>
      </w:r>
    </w:p>
    <w:p w14:paraId="360B6824" w14:textId="77777777" w:rsidR="00A26296" w:rsidRDefault="00A26296">
      <w:pPr>
        <w:pStyle w:val="Commentaire"/>
      </w:pPr>
      <w:r>
        <w:t>Z. Wang et al. (2017a)</w:t>
      </w:r>
    </w:p>
    <w:p w14:paraId="7CFEDB35" w14:textId="6EA6F049" w:rsidR="00A26296" w:rsidRDefault="00A26296">
      <w:pPr>
        <w:pStyle w:val="Commentaire"/>
      </w:pPr>
      <w:r>
        <w:t>(Z. Wang et al., 2017a)</w:t>
      </w:r>
    </w:p>
  </w:comment>
  <w:comment w:id="3115" w:author="Robin Matthews" w:date="2021-07-13T14:32:00Z" w:initials="RM">
    <w:p w14:paraId="6AE8EF86" w14:textId="77777777" w:rsidR="00A26296" w:rsidRDefault="00A26296">
      <w:pPr>
        <w:pStyle w:val="Commentaire"/>
      </w:pPr>
      <w:r>
        <w:rPr>
          <w:rStyle w:val="Marquedecommentaire"/>
        </w:rPr>
        <w:annotationRef/>
      </w:r>
      <w:r>
        <w:t>Not found:</w:t>
      </w:r>
    </w:p>
    <w:p w14:paraId="1950BD20" w14:textId="77777777" w:rsidR="00A26296" w:rsidRDefault="00A26296">
      <w:pPr>
        <w:pStyle w:val="Commentaire"/>
      </w:pPr>
      <w:r>
        <w:t>2020b</w:t>
      </w:r>
    </w:p>
    <w:p w14:paraId="0938D35A" w14:textId="77777777" w:rsidR="00A26296" w:rsidRDefault="00A26296">
      <w:pPr>
        <w:pStyle w:val="Commentaire"/>
      </w:pPr>
    </w:p>
    <w:p w14:paraId="7654D68F" w14:textId="77777777" w:rsidR="00A26296" w:rsidRDefault="00A26296">
      <w:pPr>
        <w:pStyle w:val="Commentaire"/>
      </w:pPr>
      <w:r>
        <w:t>Extra stuff:</w:t>
      </w:r>
    </w:p>
    <w:p w14:paraId="435DF5B6" w14:textId="77777777" w:rsidR="00A26296" w:rsidRDefault="00A26296">
      <w:pPr>
        <w:pStyle w:val="Commentaire"/>
      </w:pPr>
      <w:r>
        <w:t xml:space="preserve"> (2020)</w:t>
      </w:r>
    </w:p>
    <w:p w14:paraId="7AF6C952" w14:textId="77777777" w:rsidR="00A26296" w:rsidRDefault="00A26296">
      <w:pPr>
        <w:pStyle w:val="Commentaire"/>
      </w:pPr>
    </w:p>
    <w:p w14:paraId="66A6B75F" w14:textId="77777777" w:rsidR="00A26296" w:rsidRDefault="00A26296">
      <w:pPr>
        <w:pStyle w:val="Commentaire"/>
      </w:pPr>
      <w:r>
        <w:t>Correct:</w:t>
      </w:r>
    </w:p>
    <w:p w14:paraId="30BD154A" w14:textId="77777777" w:rsidR="00A26296" w:rsidRDefault="00A26296">
      <w:pPr>
        <w:pStyle w:val="Commentaire"/>
      </w:pPr>
      <w:r>
        <w:t>Sun et al. (2020b)</w:t>
      </w:r>
    </w:p>
    <w:p w14:paraId="494D8003" w14:textId="60E68F66" w:rsidR="00A26296" w:rsidRDefault="00A26296">
      <w:pPr>
        <w:pStyle w:val="Commentaire"/>
      </w:pPr>
      <w:r>
        <w:t>(Sun et al., 2020b)</w:t>
      </w:r>
    </w:p>
  </w:comment>
  <w:comment w:id="3119" w:author="Robin Matthews" w:date="2021-07-13T14:32:00Z" w:initials="RM">
    <w:p w14:paraId="4D261FD4" w14:textId="77777777" w:rsidR="00A26296" w:rsidRDefault="00A26296">
      <w:pPr>
        <w:pStyle w:val="Commentaire"/>
      </w:pPr>
      <w:r>
        <w:rPr>
          <w:rStyle w:val="Marquedecommentaire"/>
        </w:rPr>
        <w:annotationRef/>
      </w:r>
      <w:r>
        <w:t>Not found:</w:t>
      </w:r>
    </w:p>
    <w:p w14:paraId="719D17B8" w14:textId="77777777" w:rsidR="00A26296" w:rsidRDefault="00A26296">
      <w:pPr>
        <w:pStyle w:val="Commentaire"/>
      </w:pPr>
      <w:r>
        <w:t>C. Li et al.</w:t>
      </w:r>
    </w:p>
    <w:p w14:paraId="549CE35E" w14:textId="77777777" w:rsidR="00A26296" w:rsidRDefault="00A26296">
      <w:pPr>
        <w:pStyle w:val="Commentaire"/>
      </w:pPr>
    </w:p>
    <w:p w14:paraId="1257B3CD" w14:textId="77777777" w:rsidR="00A26296" w:rsidRDefault="00A26296">
      <w:pPr>
        <w:pStyle w:val="Commentaire"/>
      </w:pPr>
      <w:r>
        <w:t>Extra stuff:</w:t>
      </w:r>
    </w:p>
    <w:p w14:paraId="21962686" w14:textId="77777777" w:rsidR="00A26296" w:rsidRDefault="00A26296">
      <w:pPr>
        <w:pStyle w:val="Commentaire"/>
      </w:pPr>
      <w:r>
        <w:t>Li et al. ()</w:t>
      </w:r>
    </w:p>
    <w:p w14:paraId="6BB3739E" w14:textId="77777777" w:rsidR="00A26296" w:rsidRDefault="00A26296">
      <w:pPr>
        <w:pStyle w:val="Commentaire"/>
      </w:pPr>
    </w:p>
    <w:p w14:paraId="3E115663" w14:textId="77777777" w:rsidR="00A26296" w:rsidRDefault="00A26296">
      <w:pPr>
        <w:pStyle w:val="Commentaire"/>
      </w:pPr>
      <w:r>
        <w:t>Correct:</w:t>
      </w:r>
    </w:p>
    <w:p w14:paraId="3EED906F" w14:textId="77777777" w:rsidR="00A26296" w:rsidRDefault="00A26296">
      <w:pPr>
        <w:pStyle w:val="Commentaire"/>
      </w:pPr>
      <w:r>
        <w:t>C. Li et al. (2020)</w:t>
      </w:r>
    </w:p>
    <w:p w14:paraId="41BFD100" w14:textId="3ACAD887" w:rsidR="00A26296" w:rsidRDefault="00A26296">
      <w:pPr>
        <w:pStyle w:val="Commentaire"/>
      </w:pPr>
      <w:r>
        <w:t>(C. Li et al., 2020)</w:t>
      </w:r>
    </w:p>
  </w:comment>
  <w:comment w:id="3125" w:author="Robin Matthews" w:date="2021-07-13T14:32:00Z" w:initials="RM">
    <w:p w14:paraId="39EF30EB" w14:textId="77777777" w:rsidR="00A26296" w:rsidRDefault="00A26296">
      <w:pPr>
        <w:pStyle w:val="Commentaire"/>
      </w:pPr>
      <w:r>
        <w:rPr>
          <w:rStyle w:val="Marquedecommentaire"/>
        </w:rPr>
        <w:annotationRef/>
      </w:r>
      <w:r>
        <w:t>Not found:</w:t>
      </w:r>
    </w:p>
    <w:p w14:paraId="7F177FC3" w14:textId="77777777" w:rsidR="00A26296" w:rsidRDefault="00A26296">
      <w:pPr>
        <w:pStyle w:val="Commentaire"/>
      </w:pPr>
      <w:r>
        <w:t>L. Xu et al.</w:t>
      </w:r>
    </w:p>
    <w:p w14:paraId="21EE39B6" w14:textId="77777777" w:rsidR="00A26296" w:rsidRDefault="00A26296">
      <w:pPr>
        <w:pStyle w:val="Commentaire"/>
      </w:pPr>
    </w:p>
    <w:p w14:paraId="76DDBF6D" w14:textId="77777777" w:rsidR="00A26296" w:rsidRDefault="00A26296">
      <w:pPr>
        <w:pStyle w:val="Commentaire"/>
      </w:pPr>
      <w:r>
        <w:t>Extra stuff:</w:t>
      </w:r>
    </w:p>
    <w:p w14:paraId="580E5EFC" w14:textId="77777777" w:rsidR="00A26296" w:rsidRDefault="00A26296">
      <w:pPr>
        <w:pStyle w:val="Commentaire"/>
      </w:pPr>
      <w:r>
        <w:t>Xu et al. ()</w:t>
      </w:r>
    </w:p>
    <w:p w14:paraId="60272263" w14:textId="77777777" w:rsidR="00A26296" w:rsidRDefault="00A26296">
      <w:pPr>
        <w:pStyle w:val="Commentaire"/>
      </w:pPr>
    </w:p>
    <w:p w14:paraId="51A04EA7" w14:textId="77777777" w:rsidR="00A26296" w:rsidRDefault="00A26296">
      <w:pPr>
        <w:pStyle w:val="Commentaire"/>
      </w:pPr>
      <w:r>
        <w:t>Correct:</w:t>
      </w:r>
    </w:p>
    <w:p w14:paraId="3B47F75F" w14:textId="77777777" w:rsidR="00A26296" w:rsidRDefault="00A26296">
      <w:pPr>
        <w:pStyle w:val="Commentaire"/>
      </w:pPr>
      <w:r>
        <w:t>L. Xu et al. (2019)</w:t>
      </w:r>
    </w:p>
    <w:p w14:paraId="5A554DE7" w14:textId="52E9C86F" w:rsidR="00A26296" w:rsidRDefault="00A26296">
      <w:pPr>
        <w:pStyle w:val="Commentaire"/>
      </w:pPr>
      <w:r>
        <w:t>(L. Xu et al., 2019)</w:t>
      </w:r>
    </w:p>
  </w:comment>
  <w:comment w:id="3130" w:author="Robin Matthews" w:date="2021-07-13T14:32:00Z" w:initials="RM">
    <w:p w14:paraId="0E87480D" w14:textId="77777777" w:rsidR="00A26296" w:rsidRDefault="00A26296">
      <w:pPr>
        <w:pStyle w:val="Commentaire"/>
      </w:pPr>
      <w:r>
        <w:rPr>
          <w:rStyle w:val="Marquedecommentaire"/>
        </w:rPr>
        <w:annotationRef/>
      </w:r>
      <w:r>
        <w:t>Not found:</w:t>
      </w:r>
    </w:p>
    <w:p w14:paraId="1DD75BC7" w14:textId="77777777" w:rsidR="00A26296" w:rsidRDefault="00A26296">
      <w:pPr>
        <w:pStyle w:val="Commentaire"/>
      </w:pPr>
      <w:r>
        <w:t>van Den Hurk et al.</w:t>
      </w:r>
    </w:p>
    <w:p w14:paraId="1C9FC439" w14:textId="77777777" w:rsidR="00A26296" w:rsidRDefault="00A26296">
      <w:pPr>
        <w:pStyle w:val="Commentaire"/>
      </w:pPr>
    </w:p>
    <w:p w14:paraId="4160CF8A" w14:textId="77777777" w:rsidR="00A26296" w:rsidRDefault="00A26296">
      <w:pPr>
        <w:pStyle w:val="Commentaire"/>
      </w:pPr>
      <w:r>
        <w:t>Extra stuff:</w:t>
      </w:r>
    </w:p>
    <w:p w14:paraId="30EEE0BB" w14:textId="77777777" w:rsidR="00A26296" w:rsidRDefault="00A26296">
      <w:pPr>
        <w:pStyle w:val="Commentaire"/>
      </w:pPr>
      <w:r>
        <w:t xml:space="preserve">Van Den Hurk et al., </w:t>
      </w:r>
    </w:p>
    <w:p w14:paraId="705368E0" w14:textId="77777777" w:rsidR="00A26296" w:rsidRDefault="00A26296">
      <w:pPr>
        <w:pStyle w:val="Commentaire"/>
      </w:pPr>
    </w:p>
    <w:p w14:paraId="410F1D91" w14:textId="77777777" w:rsidR="00A26296" w:rsidRDefault="00A26296">
      <w:pPr>
        <w:pStyle w:val="Commentaire"/>
      </w:pPr>
      <w:r>
        <w:t>Correct:</w:t>
      </w:r>
    </w:p>
    <w:p w14:paraId="7726172F" w14:textId="77777777" w:rsidR="00A26296" w:rsidRDefault="00A26296">
      <w:pPr>
        <w:pStyle w:val="Commentaire"/>
      </w:pPr>
      <w:r>
        <w:t>van Den Hurk et al. (2016)</w:t>
      </w:r>
    </w:p>
    <w:p w14:paraId="2697B5DE" w14:textId="0B5468FA" w:rsidR="00A26296" w:rsidRDefault="00A26296">
      <w:pPr>
        <w:pStyle w:val="Commentaire"/>
      </w:pPr>
      <w:r>
        <w:t>(van Den Hurk et al., 2016)</w:t>
      </w:r>
    </w:p>
  </w:comment>
  <w:comment w:id="3135" w:author="Robin Matthews" w:date="2021-07-13T14:32:00Z" w:initials="RM">
    <w:p w14:paraId="4D8B1015" w14:textId="77777777" w:rsidR="00A26296" w:rsidRDefault="00A26296">
      <w:pPr>
        <w:pStyle w:val="Commentaire"/>
      </w:pPr>
      <w:r>
        <w:rPr>
          <w:rStyle w:val="Marquedecommentaire"/>
        </w:rPr>
        <w:annotationRef/>
      </w:r>
      <w:r>
        <w:t>Not found:</w:t>
      </w:r>
    </w:p>
    <w:p w14:paraId="4F269BFB" w14:textId="77777777" w:rsidR="00A26296" w:rsidRDefault="00A26296">
      <w:pPr>
        <w:pStyle w:val="Commentaire"/>
      </w:pPr>
      <w:r>
        <w:t>L. Xu et al.</w:t>
      </w:r>
    </w:p>
    <w:p w14:paraId="454A2029" w14:textId="77777777" w:rsidR="00A26296" w:rsidRDefault="00A26296">
      <w:pPr>
        <w:pStyle w:val="Commentaire"/>
      </w:pPr>
    </w:p>
    <w:p w14:paraId="451792A4" w14:textId="77777777" w:rsidR="00A26296" w:rsidRDefault="00A26296">
      <w:pPr>
        <w:pStyle w:val="Commentaire"/>
      </w:pPr>
      <w:r>
        <w:t>Extra stuff:</w:t>
      </w:r>
    </w:p>
    <w:p w14:paraId="17D93072" w14:textId="77777777" w:rsidR="00A26296" w:rsidRDefault="00A26296">
      <w:pPr>
        <w:pStyle w:val="Commentaire"/>
      </w:pPr>
      <w:r>
        <w:t>Xu et al. ()</w:t>
      </w:r>
    </w:p>
    <w:p w14:paraId="448FFE84" w14:textId="77777777" w:rsidR="00A26296" w:rsidRDefault="00A26296">
      <w:pPr>
        <w:pStyle w:val="Commentaire"/>
      </w:pPr>
    </w:p>
    <w:p w14:paraId="71EDD186" w14:textId="77777777" w:rsidR="00A26296" w:rsidRDefault="00A26296">
      <w:pPr>
        <w:pStyle w:val="Commentaire"/>
      </w:pPr>
      <w:r>
        <w:t>Correct:</w:t>
      </w:r>
    </w:p>
    <w:p w14:paraId="53FD7A9C" w14:textId="77777777" w:rsidR="00A26296" w:rsidRDefault="00A26296">
      <w:pPr>
        <w:pStyle w:val="Commentaire"/>
      </w:pPr>
      <w:r>
        <w:t>L. Xu et al. (2019)</w:t>
      </w:r>
    </w:p>
    <w:p w14:paraId="296A7871" w14:textId="3E559F05" w:rsidR="00A26296" w:rsidRDefault="00A26296">
      <w:pPr>
        <w:pStyle w:val="Commentaire"/>
      </w:pPr>
      <w:r>
        <w:t>(L. Xu et al., 2019)</w:t>
      </w:r>
    </w:p>
  </w:comment>
  <w:comment w:id="3140" w:author="Robin Matthews" w:date="2021-07-13T14:33:00Z" w:initials="RM">
    <w:p w14:paraId="43B5560D" w14:textId="77777777" w:rsidR="00A26296" w:rsidRDefault="00A26296">
      <w:pPr>
        <w:pStyle w:val="Commentaire"/>
      </w:pPr>
      <w:r>
        <w:rPr>
          <w:rStyle w:val="Marquedecommentaire"/>
        </w:rPr>
        <w:annotationRef/>
      </w:r>
      <w:r>
        <w:t>Not found:</w:t>
      </w:r>
    </w:p>
    <w:p w14:paraId="578352A5" w14:textId="77777777" w:rsidR="00A26296" w:rsidRDefault="00A26296">
      <w:pPr>
        <w:pStyle w:val="Commentaire"/>
      </w:pPr>
      <w:r>
        <w:t>L. Xu et al.</w:t>
      </w:r>
    </w:p>
    <w:p w14:paraId="64CCA1DE" w14:textId="77777777" w:rsidR="00A26296" w:rsidRDefault="00A26296">
      <w:pPr>
        <w:pStyle w:val="Commentaire"/>
      </w:pPr>
    </w:p>
    <w:p w14:paraId="2CA79BE2" w14:textId="77777777" w:rsidR="00A26296" w:rsidRDefault="00A26296">
      <w:pPr>
        <w:pStyle w:val="Commentaire"/>
      </w:pPr>
      <w:r>
        <w:t>Extra stuff:</w:t>
      </w:r>
    </w:p>
    <w:p w14:paraId="57FCEF87" w14:textId="77777777" w:rsidR="00A26296" w:rsidRDefault="00A26296">
      <w:pPr>
        <w:pStyle w:val="Commentaire"/>
      </w:pPr>
      <w:r>
        <w:t>Xu et al. ()</w:t>
      </w:r>
    </w:p>
    <w:p w14:paraId="06AAC76F" w14:textId="77777777" w:rsidR="00A26296" w:rsidRDefault="00A26296">
      <w:pPr>
        <w:pStyle w:val="Commentaire"/>
      </w:pPr>
    </w:p>
    <w:p w14:paraId="1B69B384" w14:textId="77777777" w:rsidR="00A26296" w:rsidRDefault="00A26296">
      <w:pPr>
        <w:pStyle w:val="Commentaire"/>
      </w:pPr>
      <w:r>
        <w:t>Correct:</w:t>
      </w:r>
    </w:p>
    <w:p w14:paraId="65675B16" w14:textId="77777777" w:rsidR="00A26296" w:rsidRDefault="00A26296">
      <w:pPr>
        <w:pStyle w:val="Commentaire"/>
      </w:pPr>
      <w:r>
        <w:t>L. Xu et al. (2019)</w:t>
      </w:r>
    </w:p>
    <w:p w14:paraId="571C1639" w14:textId="491E4AA3" w:rsidR="00A26296" w:rsidRDefault="00A26296">
      <w:pPr>
        <w:pStyle w:val="Commentaire"/>
      </w:pPr>
      <w:r>
        <w:t>(L. Xu et al., 2019)</w:t>
      </w:r>
    </w:p>
  </w:comment>
  <w:comment w:id="3145" w:author="Robin Matthews" w:date="2021-07-13T14:33:00Z" w:initials="RM">
    <w:p w14:paraId="4D79E482" w14:textId="77777777" w:rsidR="00A26296" w:rsidRDefault="00A26296">
      <w:pPr>
        <w:pStyle w:val="Commentaire"/>
      </w:pPr>
      <w:r>
        <w:rPr>
          <w:rStyle w:val="Marquedecommentaire"/>
        </w:rPr>
        <w:annotationRef/>
      </w:r>
      <w:r>
        <w:t>Not found:</w:t>
      </w:r>
    </w:p>
    <w:p w14:paraId="3103FC62" w14:textId="77777777" w:rsidR="00A26296" w:rsidRDefault="00A26296">
      <w:pPr>
        <w:pStyle w:val="Commentaire"/>
      </w:pPr>
      <w:r>
        <w:t>2020c</w:t>
      </w:r>
    </w:p>
    <w:p w14:paraId="796DFB11" w14:textId="77777777" w:rsidR="00A26296" w:rsidRDefault="00A26296">
      <w:pPr>
        <w:pStyle w:val="Commentaire"/>
      </w:pPr>
    </w:p>
    <w:p w14:paraId="0D7192AF" w14:textId="77777777" w:rsidR="00A26296" w:rsidRDefault="00A26296">
      <w:pPr>
        <w:pStyle w:val="Commentaire"/>
      </w:pPr>
      <w:r>
        <w:t>Extra stuff:</w:t>
      </w:r>
    </w:p>
    <w:p w14:paraId="1311AE03" w14:textId="77777777" w:rsidR="00A26296" w:rsidRDefault="00A26296">
      <w:pPr>
        <w:pStyle w:val="Commentaire"/>
      </w:pPr>
      <w:r>
        <w:t xml:space="preserve"> (2020)</w:t>
      </w:r>
    </w:p>
    <w:p w14:paraId="3B9FCFF1" w14:textId="77777777" w:rsidR="00A26296" w:rsidRDefault="00A26296">
      <w:pPr>
        <w:pStyle w:val="Commentaire"/>
      </w:pPr>
    </w:p>
    <w:p w14:paraId="7DE4AF9C" w14:textId="77777777" w:rsidR="00A26296" w:rsidRDefault="00A26296">
      <w:pPr>
        <w:pStyle w:val="Commentaire"/>
      </w:pPr>
      <w:r>
        <w:t>Correct:</w:t>
      </w:r>
    </w:p>
    <w:p w14:paraId="1A7D001C" w14:textId="77777777" w:rsidR="00A26296" w:rsidRDefault="00A26296">
      <w:pPr>
        <w:pStyle w:val="Commentaire"/>
      </w:pPr>
      <w:r>
        <w:t>Vicente-Serrano et al. (2020c)</w:t>
      </w:r>
    </w:p>
    <w:p w14:paraId="0FFF7444" w14:textId="4879F635" w:rsidR="00A26296" w:rsidRDefault="00A26296">
      <w:pPr>
        <w:pStyle w:val="Commentaire"/>
      </w:pPr>
      <w:r>
        <w:t>(Vicente-Serrano et al., 2020c)</w:t>
      </w:r>
    </w:p>
  </w:comment>
  <w:comment w:id="3149" w:author="Robin Matthews" w:date="2021-07-13T14:33:00Z" w:initials="RM">
    <w:p w14:paraId="719A448A" w14:textId="77777777" w:rsidR="00A26296" w:rsidRDefault="00A26296">
      <w:pPr>
        <w:pStyle w:val="Commentaire"/>
      </w:pPr>
      <w:r>
        <w:rPr>
          <w:rStyle w:val="Marquedecommentaire"/>
        </w:rPr>
        <w:annotationRef/>
      </w:r>
      <w:r>
        <w:t>Not found:</w:t>
      </w:r>
    </w:p>
    <w:p w14:paraId="46106AEC" w14:textId="77777777" w:rsidR="00A26296" w:rsidRDefault="00A26296">
      <w:pPr>
        <w:pStyle w:val="Commentaire"/>
      </w:pPr>
      <w:r>
        <w:t>J. Zhai et al.</w:t>
      </w:r>
    </w:p>
    <w:p w14:paraId="5D1B155F" w14:textId="77777777" w:rsidR="00A26296" w:rsidRDefault="00A26296">
      <w:pPr>
        <w:pStyle w:val="Commentaire"/>
      </w:pPr>
    </w:p>
    <w:p w14:paraId="3FB16A12" w14:textId="77777777" w:rsidR="00A26296" w:rsidRDefault="00A26296">
      <w:pPr>
        <w:pStyle w:val="Commentaire"/>
      </w:pPr>
      <w:r>
        <w:t>Extra stuff:</w:t>
      </w:r>
    </w:p>
    <w:p w14:paraId="520BF16D" w14:textId="77777777" w:rsidR="00A26296" w:rsidRDefault="00A26296">
      <w:pPr>
        <w:pStyle w:val="Commentaire"/>
      </w:pPr>
      <w:r>
        <w:t>Zhai et al. ()</w:t>
      </w:r>
    </w:p>
    <w:p w14:paraId="57660AAF" w14:textId="77777777" w:rsidR="00A26296" w:rsidRDefault="00A26296">
      <w:pPr>
        <w:pStyle w:val="Commentaire"/>
      </w:pPr>
    </w:p>
    <w:p w14:paraId="2FA0752E" w14:textId="77777777" w:rsidR="00A26296" w:rsidRDefault="00A26296">
      <w:pPr>
        <w:pStyle w:val="Commentaire"/>
      </w:pPr>
      <w:r>
        <w:t>Correct:</w:t>
      </w:r>
    </w:p>
    <w:p w14:paraId="05CDA22D" w14:textId="77777777" w:rsidR="00A26296" w:rsidRDefault="00A26296">
      <w:pPr>
        <w:pStyle w:val="Commentaire"/>
      </w:pPr>
      <w:r>
        <w:t>J. Zhai et al. (2020)</w:t>
      </w:r>
    </w:p>
    <w:p w14:paraId="0C4E143A" w14:textId="3CD34C59" w:rsidR="00A26296" w:rsidRDefault="00A26296">
      <w:pPr>
        <w:pStyle w:val="Commentaire"/>
      </w:pPr>
      <w:r>
        <w:t>(J. Zhai et al., 2020)</w:t>
      </w:r>
    </w:p>
  </w:comment>
  <w:comment w:id="3154" w:author="Robin Matthews" w:date="2021-07-13T14:33:00Z" w:initials="RM">
    <w:p w14:paraId="7C93235F" w14:textId="77777777" w:rsidR="00A26296" w:rsidRDefault="00A26296">
      <w:pPr>
        <w:pStyle w:val="Commentaire"/>
      </w:pPr>
      <w:r>
        <w:rPr>
          <w:rStyle w:val="Marquedecommentaire"/>
        </w:rPr>
        <w:annotationRef/>
      </w:r>
      <w:r>
        <w:t>Not found:</w:t>
      </w:r>
    </w:p>
    <w:p w14:paraId="0BBD0BF5" w14:textId="77777777" w:rsidR="00A26296" w:rsidRDefault="00A26296">
      <w:pPr>
        <w:pStyle w:val="Commentaire"/>
      </w:pPr>
      <w:r>
        <w:t>L. Xu et al.</w:t>
      </w:r>
    </w:p>
    <w:p w14:paraId="4DF41585" w14:textId="77777777" w:rsidR="00A26296" w:rsidRDefault="00A26296">
      <w:pPr>
        <w:pStyle w:val="Commentaire"/>
      </w:pPr>
    </w:p>
    <w:p w14:paraId="69381986" w14:textId="77777777" w:rsidR="00A26296" w:rsidRDefault="00A26296">
      <w:pPr>
        <w:pStyle w:val="Commentaire"/>
      </w:pPr>
      <w:r>
        <w:t>Extra stuff:</w:t>
      </w:r>
    </w:p>
    <w:p w14:paraId="0DAB94C7" w14:textId="77777777" w:rsidR="00A26296" w:rsidRDefault="00A26296">
      <w:pPr>
        <w:pStyle w:val="Commentaire"/>
      </w:pPr>
      <w:r>
        <w:t>Xu et al. ()</w:t>
      </w:r>
    </w:p>
    <w:p w14:paraId="1D449D04" w14:textId="77777777" w:rsidR="00A26296" w:rsidRDefault="00A26296">
      <w:pPr>
        <w:pStyle w:val="Commentaire"/>
      </w:pPr>
    </w:p>
    <w:p w14:paraId="31B8B33B" w14:textId="77777777" w:rsidR="00A26296" w:rsidRDefault="00A26296">
      <w:pPr>
        <w:pStyle w:val="Commentaire"/>
      </w:pPr>
      <w:r>
        <w:t>Correct:</w:t>
      </w:r>
    </w:p>
    <w:p w14:paraId="1E7E1AB0" w14:textId="77777777" w:rsidR="00A26296" w:rsidRDefault="00A26296">
      <w:pPr>
        <w:pStyle w:val="Commentaire"/>
      </w:pPr>
      <w:r>
        <w:t>L. Xu et al. (2019)</w:t>
      </w:r>
    </w:p>
    <w:p w14:paraId="2CD5A9D5" w14:textId="66D29F56" w:rsidR="00A26296" w:rsidRDefault="00A26296">
      <w:pPr>
        <w:pStyle w:val="Commentaire"/>
      </w:pPr>
      <w:r>
        <w:t>(L. Xu et al., 2019)</w:t>
      </w:r>
    </w:p>
  </w:comment>
  <w:comment w:id="3159" w:author="Robin Matthews" w:date="2021-07-13T14:33:00Z" w:initials="RM">
    <w:p w14:paraId="6180A9A7" w14:textId="77777777" w:rsidR="00A26296" w:rsidRDefault="00A26296">
      <w:pPr>
        <w:pStyle w:val="Commentaire"/>
      </w:pPr>
      <w:r>
        <w:rPr>
          <w:rStyle w:val="Marquedecommentaire"/>
        </w:rPr>
        <w:annotationRef/>
      </w:r>
      <w:r>
        <w:t>Not found:</w:t>
      </w:r>
    </w:p>
    <w:p w14:paraId="390EDC59" w14:textId="77777777" w:rsidR="00A26296" w:rsidRDefault="00A26296">
      <w:pPr>
        <w:pStyle w:val="Commentaire"/>
      </w:pPr>
      <w:r>
        <w:t>2020c</w:t>
      </w:r>
    </w:p>
    <w:p w14:paraId="3E12E993" w14:textId="77777777" w:rsidR="00A26296" w:rsidRDefault="00A26296">
      <w:pPr>
        <w:pStyle w:val="Commentaire"/>
      </w:pPr>
    </w:p>
    <w:p w14:paraId="2B53E93C" w14:textId="77777777" w:rsidR="00A26296" w:rsidRDefault="00A26296">
      <w:pPr>
        <w:pStyle w:val="Commentaire"/>
      </w:pPr>
      <w:r>
        <w:t>Extra stuff:</w:t>
      </w:r>
    </w:p>
    <w:p w14:paraId="7D97D9E3" w14:textId="77777777" w:rsidR="00A26296" w:rsidRDefault="00A26296">
      <w:pPr>
        <w:pStyle w:val="Commentaire"/>
      </w:pPr>
      <w:r>
        <w:t xml:space="preserve"> (2020)</w:t>
      </w:r>
    </w:p>
    <w:p w14:paraId="1116AB57" w14:textId="77777777" w:rsidR="00A26296" w:rsidRDefault="00A26296">
      <w:pPr>
        <w:pStyle w:val="Commentaire"/>
      </w:pPr>
    </w:p>
    <w:p w14:paraId="042C24A8" w14:textId="77777777" w:rsidR="00A26296" w:rsidRDefault="00A26296">
      <w:pPr>
        <w:pStyle w:val="Commentaire"/>
      </w:pPr>
      <w:r>
        <w:t>Correct:</w:t>
      </w:r>
    </w:p>
    <w:p w14:paraId="4DAA3011" w14:textId="77777777" w:rsidR="00A26296" w:rsidRDefault="00A26296">
      <w:pPr>
        <w:pStyle w:val="Commentaire"/>
      </w:pPr>
      <w:r>
        <w:t>Vicente-Serrano et al. (2020c)</w:t>
      </w:r>
    </w:p>
    <w:p w14:paraId="5B1616F0" w14:textId="1502D14C" w:rsidR="00A26296" w:rsidRDefault="00A26296">
      <w:pPr>
        <w:pStyle w:val="Commentaire"/>
      </w:pPr>
      <w:r>
        <w:t>(Vicente-Serrano et al., 2020c)</w:t>
      </w:r>
    </w:p>
  </w:comment>
  <w:comment w:id="3161" w:author="Robin Matthews" w:date="2021-07-13T14:33:00Z" w:initials="RM">
    <w:p w14:paraId="7DE47E24" w14:textId="77777777" w:rsidR="00A26296" w:rsidRDefault="00A26296">
      <w:pPr>
        <w:pStyle w:val="Commentaire"/>
      </w:pPr>
      <w:r>
        <w:rPr>
          <w:rStyle w:val="Marquedecommentaire"/>
        </w:rPr>
        <w:annotationRef/>
      </w:r>
      <w:r>
        <w:t>Not found:</w:t>
      </w:r>
    </w:p>
    <w:p w14:paraId="34097F52" w14:textId="77777777" w:rsidR="00A26296" w:rsidRDefault="00A26296">
      <w:pPr>
        <w:pStyle w:val="Commentaire"/>
      </w:pPr>
      <w:r>
        <w:t>J. Zhai et al.</w:t>
      </w:r>
    </w:p>
    <w:p w14:paraId="4B071ECF" w14:textId="77777777" w:rsidR="00A26296" w:rsidRDefault="00A26296">
      <w:pPr>
        <w:pStyle w:val="Commentaire"/>
      </w:pPr>
    </w:p>
    <w:p w14:paraId="0B6A0490" w14:textId="77777777" w:rsidR="00A26296" w:rsidRDefault="00A26296">
      <w:pPr>
        <w:pStyle w:val="Commentaire"/>
      </w:pPr>
      <w:r>
        <w:t>Extra stuff:</w:t>
      </w:r>
    </w:p>
    <w:p w14:paraId="45F7F36F" w14:textId="77777777" w:rsidR="00A26296" w:rsidRDefault="00A26296">
      <w:pPr>
        <w:pStyle w:val="Commentaire"/>
      </w:pPr>
      <w:r>
        <w:t>Zhai et al. ()</w:t>
      </w:r>
    </w:p>
    <w:p w14:paraId="1D88937D" w14:textId="77777777" w:rsidR="00A26296" w:rsidRDefault="00A26296">
      <w:pPr>
        <w:pStyle w:val="Commentaire"/>
      </w:pPr>
    </w:p>
    <w:p w14:paraId="52D569F2" w14:textId="77777777" w:rsidR="00A26296" w:rsidRDefault="00A26296">
      <w:pPr>
        <w:pStyle w:val="Commentaire"/>
      </w:pPr>
      <w:r>
        <w:t>Correct:</w:t>
      </w:r>
    </w:p>
    <w:p w14:paraId="3591B5B8" w14:textId="77777777" w:rsidR="00A26296" w:rsidRDefault="00A26296">
      <w:pPr>
        <w:pStyle w:val="Commentaire"/>
      </w:pPr>
      <w:r>
        <w:t>J. Zhai et al. (2020)</w:t>
      </w:r>
    </w:p>
    <w:p w14:paraId="05B4A824" w14:textId="31F511A9" w:rsidR="00A26296" w:rsidRDefault="00A26296">
      <w:pPr>
        <w:pStyle w:val="Commentaire"/>
      </w:pPr>
      <w:r>
        <w:t>(J. Zhai et al., 2020)</w:t>
      </w:r>
    </w:p>
  </w:comment>
  <w:comment w:id="3168" w:author="Robin Matthews" w:date="2021-07-13T14:33:00Z" w:initials="RM">
    <w:p w14:paraId="6053FD44" w14:textId="77777777" w:rsidR="00A26296" w:rsidRDefault="00A26296">
      <w:pPr>
        <w:pStyle w:val="Commentaire"/>
      </w:pPr>
      <w:r>
        <w:rPr>
          <w:rStyle w:val="Marquedecommentaire"/>
        </w:rPr>
        <w:annotationRef/>
      </w:r>
      <w:r>
        <w:t>Not found:</w:t>
      </w:r>
    </w:p>
    <w:p w14:paraId="471E117E" w14:textId="77777777" w:rsidR="00A26296" w:rsidRDefault="00A26296">
      <w:pPr>
        <w:pStyle w:val="Commentaire"/>
      </w:pPr>
      <w:r>
        <w:t>C. Li et al.</w:t>
      </w:r>
    </w:p>
    <w:p w14:paraId="6395A0B5" w14:textId="77777777" w:rsidR="00A26296" w:rsidRDefault="00A26296">
      <w:pPr>
        <w:pStyle w:val="Commentaire"/>
      </w:pPr>
    </w:p>
    <w:p w14:paraId="6F286EAA" w14:textId="77777777" w:rsidR="00A26296" w:rsidRDefault="00A26296">
      <w:pPr>
        <w:pStyle w:val="Commentaire"/>
      </w:pPr>
      <w:r>
        <w:t>Extra stuff:</w:t>
      </w:r>
    </w:p>
    <w:p w14:paraId="5DF99A6D" w14:textId="77777777" w:rsidR="00A26296" w:rsidRDefault="00A26296">
      <w:pPr>
        <w:pStyle w:val="Commentaire"/>
      </w:pPr>
      <w:r>
        <w:t xml:space="preserve">(Li et al., </w:t>
      </w:r>
    </w:p>
    <w:p w14:paraId="4179FF0C" w14:textId="77777777" w:rsidR="00A26296" w:rsidRDefault="00A26296">
      <w:pPr>
        <w:pStyle w:val="Commentaire"/>
      </w:pPr>
    </w:p>
    <w:p w14:paraId="55E648E8" w14:textId="77777777" w:rsidR="00A26296" w:rsidRDefault="00A26296">
      <w:pPr>
        <w:pStyle w:val="Commentaire"/>
      </w:pPr>
      <w:r>
        <w:t>Correct:</w:t>
      </w:r>
    </w:p>
    <w:p w14:paraId="3BF05A7D" w14:textId="77777777" w:rsidR="00A26296" w:rsidRDefault="00A26296">
      <w:pPr>
        <w:pStyle w:val="Commentaire"/>
      </w:pPr>
      <w:r>
        <w:t>C. Li et al. (2020)</w:t>
      </w:r>
    </w:p>
    <w:p w14:paraId="537ABFC4" w14:textId="0ECC508B" w:rsidR="00A26296" w:rsidRDefault="00A26296">
      <w:pPr>
        <w:pStyle w:val="Commentaire"/>
      </w:pPr>
      <w:r>
        <w:t>(C. Li et al., 2020)</w:t>
      </w:r>
    </w:p>
  </w:comment>
  <w:comment w:id="3172" w:author="Robin Matthews" w:date="2021-07-13T14:33:00Z" w:initials="RM">
    <w:p w14:paraId="35D426F7" w14:textId="77777777" w:rsidR="00A26296" w:rsidRDefault="00A26296">
      <w:pPr>
        <w:pStyle w:val="Commentaire"/>
      </w:pPr>
      <w:r>
        <w:rPr>
          <w:rStyle w:val="Marquedecommentaire"/>
        </w:rPr>
        <w:annotationRef/>
      </w:r>
      <w:r>
        <w:t>Not found:</w:t>
      </w:r>
    </w:p>
    <w:p w14:paraId="216009B2" w14:textId="77777777" w:rsidR="00A26296" w:rsidRDefault="00A26296">
      <w:pPr>
        <w:pStyle w:val="Commentaire"/>
      </w:pPr>
      <w:r>
        <w:t>C. Li et al.</w:t>
      </w:r>
    </w:p>
    <w:p w14:paraId="248F1206" w14:textId="77777777" w:rsidR="00A26296" w:rsidRDefault="00A26296">
      <w:pPr>
        <w:pStyle w:val="Commentaire"/>
      </w:pPr>
    </w:p>
    <w:p w14:paraId="3BDAF71C" w14:textId="77777777" w:rsidR="00A26296" w:rsidRDefault="00A26296">
      <w:pPr>
        <w:pStyle w:val="Commentaire"/>
      </w:pPr>
      <w:r>
        <w:t>Extra stuff:</w:t>
      </w:r>
    </w:p>
    <w:p w14:paraId="6847D005" w14:textId="77777777" w:rsidR="00A26296" w:rsidRDefault="00A26296">
      <w:pPr>
        <w:pStyle w:val="Commentaire"/>
      </w:pPr>
      <w:r>
        <w:t xml:space="preserve">(Li et al., </w:t>
      </w:r>
    </w:p>
    <w:p w14:paraId="09E9D642" w14:textId="77777777" w:rsidR="00A26296" w:rsidRDefault="00A26296">
      <w:pPr>
        <w:pStyle w:val="Commentaire"/>
      </w:pPr>
    </w:p>
    <w:p w14:paraId="6145E0F8" w14:textId="77777777" w:rsidR="00A26296" w:rsidRDefault="00A26296">
      <w:pPr>
        <w:pStyle w:val="Commentaire"/>
      </w:pPr>
      <w:r>
        <w:t>Correct:</w:t>
      </w:r>
    </w:p>
    <w:p w14:paraId="7F8913CD" w14:textId="77777777" w:rsidR="00A26296" w:rsidRDefault="00A26296">
      <w:pPr>
        <w:pStyle w:val="Commentaire"/>
      </w:pPr>
      <w:r>
        <w:t>C. Li et al. (2020)</w:t>
      </w:r>
    </w:p>
    <w:p w14:paraId="0E06CA92" w14:textId="48C9A9B7" w:rsidR="00A26296" w:rsidRDefault="00A26296">
      <w:pPr>
        <w:pStyle w:val="Commentaire"/>
      </w:pPr>
      <w:r>
        <w:t>(C. Li et al., 2020)</w:t>
      </w:r>
    </w:p>
  </w:comment>
  <w:comment w:id="3177" w:author="Robin Matthews" w:date="2021-07-13T14:33:00Z" w:initials="RM">
    <w:p w14:paraId="5B89ED72" w14:textId="77777777" w:rsidR="00A26296" w:rsidRDefault="00A26296">
      <w:pPr>
        <w:pStyle w:val="Commentaire"/>
      </w:pPr>
      <w:r>
        <w:rPr>
          <w:rStyle w:val="Marquedecommentaire"/>
        </w:rPr>
        <w:annotationRef/>
      </w:r>
      <w:r>
        <w:t>Not found:</w:t>
      </w:r>
    </w:p>
    <w:p w14:paraId="6FF8F1A6" w14:textId="77777777" w:rsidR="00A26296" w:rsidRDefault="00A26296">
      <w:pPr>
        <w:pStyle w:val="Commentaire"/>
      </w:pPr>
      <w:r>
        <w:t>C. Li et al.</w:t>
      </w:r>
    </w:p>
    <w:p w14:paraId="18F557E1" w14:textId="77777777" w:rsidR="00A26296" w:rsidRDefault="00A26296">
      <w:pPr>
        <w:pStyle w:val="Commentaire"/>
      </w:pPr>
    </w:p>
    <w:p w14:paraId="013A62F5" w14:textId="77777777" w:rsidR="00A26296" w:rsidRDefault="00A26296">
      <w:pPr>
        <w:pStyle w:val="Commentaire"/>
      </w:pPr>
      <w:r>
        <w:t>Extra stuff:</w:t>
      </w:r>
    </w:p>
    <w:p w14:paraId="03417A5E" w14:textId="77777777" w:rsidR="00A26296" w:rsidRDefault="00A26296">
      <w:pPr>
        <w:pStyle w:val="Commentaire"/>
      </w:pPr>
      <w:r>
        <w:t xml:space="preserve">(Li et al., </w:t>
      </w:r>
    </w:p>
    <w:p w14:paraId="57702EF9" w14:textId="77777777" w:rsidR="00A26296" w:rsidRDefault="00A26296">
      <w:pPr>
        <w:pStyle w:val="Commentaire"/>
      </w:pPr>
    </w:p>
    <w:p w14:paraId="3B943063" w14:textId="77777777" w:rsidR="00A26296" w:rsidRDefault="00A26296">
      <w:pPr>
        <w:pStyle w:val="Commentaire"/>
      </w:pPr>
      <w:r>
        <w:t>Correct:</w:t>
      </w:r>
    </w:p>
    <w:p w14:paraId="0BD0781C" w14:textId="77777777" w:rsidR="00A26296" w:rsidRDefault="00A26296">
      <w:pPr>
        <w:pStyle w:val="Commentaire"/>
      </w:pPr>
      <w:r>
        <w:t>C. Li et al. (2020)</w:t>
      </w:r>
    </w:p>
    <w:p w14:paraId="2BCB5196" w14:textId="579C8C8F" w:rsidR="00A26296" w:rsidRDefault="00A26296">
      <w:pPr>
        <w:pStyle w:val="Commentaire"/>
      </w:pPr>
      <w:r>
        <w:t>(C. Li et al., 2020)</w:t>
      </w:r>
    </w:p>
  </w:comment>
  <w:comment w:id="3179" w:author="Robin Matthews" w:date="2021-07-13T14:33:00Z" w:initials="RM">
    <w:p w14:paraId="37FF10C2" w14:textId="77777777" w:rsidR="00A26296" w:rsidRDefault="00A26296">
      <w:pPr>
        <w:pStyle w:val="Commentaire"/>
      </w:pPr>
      <w:r>
        <w:rPr>
          <w:rStyle w:val="Marquedecommentaire"/>
        </w:rPr>
        <w:annotationRef/>
      </w:r>
      <w:r>
        <w:t>Not found:</w:t>
      </w:r>
    </w:p>
    <w:p w14:paraId="69FBEF40" w14:textId="77777777" w:rsidR="00A26296" w:rsidRDefault="00A26296">
      <w:pPr>
        <w:pStyle w:val="Commentaire"/>
      </w:pPr>
      <w:r>
        <w:t>C. Li et al.</w:t>
      </w:r>
    </w:p>
    <w:p w14:paraId="4F306D2A" w14:textId="77777777" w:rsidR="00A26296" w:rsidRDefault="00A26296">
      <w:pPr>
        <w:pStyle w:val="Commentaire"/>
      </w:pPr>
    </w:p>
    <w:p w14:paraId="08CDE48D" w14:textId="77777777" w:rsidR="00A26296" w:rsidRDefault="00A26296">
      <w:pPr>
        <w:pStyle w:val="Commentaire"/>
      </w:pPr>
      <w:r>
        <w:t>Extra stuff:</w:t>
      </w:r>
    </w:p>
    <w:p w14:paraId="013F1FB7" w14:textId="77777777" w:rsidR="00A26296" w:rsidRDefault="00A26296">
      <w:pPr>
        <w:pStyle w:val="Commentaire"/>
      </w:pPr>
      <w:r>
        <w:t xml:space="preserve">(Li et al., </w:t>
      </w:r>
    </w:p>
    <w:p w14:paraId="218C514B" w14:textId="77777777" w:rsidR="00A26296" w:rsidRDefault="00A26296">
      <w:pPr>
        <w:pStyle w:val="Commentaire"/>
      </w:pPr>
    </w:p>
    <w:p w14:paraId="60EBB76D" w14:textId="77777777" w:rsidR="00A26296" w:rsidRDefault="00A26296">
      <w:pPr>
        <w:pStyle w:val="Commentaire"/>
      </w:pPr>
      <w:r>
        <w:t>Correct:</w:t>
      </w:r>
    </w:p>
    <w:p w14:paraId="73EA84D2" w14:textId="77777777" w:rsidR="00A26296" w:rsidRDefault="00A26296">
      <w:pPr>
        <w:pStyle w:val="Commentaire"/>
      </w:pPr>
      <w:r>
        <w:t>C. Li et al. (2020)</w:t>
      </w:r>
    </w:p>
    <w:p w14:paraId="58A03156" w14:textId="06F656EA" w:rsidR="00A26296" w:rsidRDefault="00A26296">
      <w:pPr>
        <w:pStyle w:val="Commentaire"/>
      </w:pPr>
      <w:r>
        <w:t>(C. Li et al., 2020)</w:t>
      </w:r>
    </w:p>
  </w:comment>
  <w:comment w:id="3186" w:author="Robin Matthews" w:date="2021-07-13T14:33:00Z" w:initials="RM">
    <w:p w14:paraId="56123F64" w14:textId="77777777" w:rsidR="00A26296" w:rsidRDefault="00A26296">
      <w:pPr>
        <w:pStyle w:val="Commentaire"/>
      </w:pPr>
      <w:r>
        <w:rPr>
          <w:rStyle w:val="Marquedecommentaire"/>
        </w:rPr>
        <w:annotationRef/>
      </w:r>
      <w:r>
        <w:t>Not found:</w:t>
      </w:r>
    </w:p>
    <w:p w14:paraId="23491E1D" w14:textId="77777777" w:rsidR="00A26296" w:rsidRDefault="00A26296">
      <w:pPr>
        <w:pStyle w:val="Commentaire"/>
      </w:pPr>
      <w:r>
        <w:t>C. Li et al.</w:t>
      </w:r>
    </w:p>
    <w:p w14:paraId="0E4F5852" w14:textId="77777777" w:rsidR="00A26296" w:rsidRDefault="00A26296">
      <w:pPr>
        <w:pStyle w:val="Commentaire"/>
      </w:pPr>
    </w:p>
    <w:p w14:paraId="1FA13307" w14:textId="77777777" w:rsidR="00A26296" w:rsidRDefault="00A26296">
      <w:pPr>
        <w:pStyle w:val="Commentaire"/>
      </w:pPr>
      <w:r>
        <w:t>Extra stuff:</w:t>
      </w:r>
    </w:p>
    <w:p w14:paraId="5EB03D64" w14:textId="77777777" w:rsidR="00A26296" w:rsidRDefault="00A26296">
      <w:pPr>
        <w:pStyle w:val="Commentaire"/>
      </w:pPr>
      <w:r>
        <w:t xml:space="preserve">(Li et al., </w:t>
      </w:r>
    </w:p>
    <w:p w14:paraId="129E5548" w14:textId="77777777" w:rsidR="00A26296" w:rsidRDefault="00A26296">
      <w:pPr>
        <w:pStyle w:val="Commentaire"/>
      </w:pPr>
    </w:p>
    <w:p w14:paraId="5EE28C49" w14:textId="77777777" w:rsidR="00A26296" w:rsidRDefault="00A26296">
      <w:pPr>
        <w:pStyle w:val="Commentaire"/>
      </w:pPr>
      <w:r>
        <w:t>Correct:</w:t>
      </w:r>
    </w:p>
    <w:p w14:paraId="34CDD15B" w14:textId="77777777" w:rsidR="00A26296" w:rsidRDefault="00A26296">
      <w:pPr>
        <w:pStyle w:val="Commentaire"/>
      </w:pPr>
      <w:r>
        <w:t>C. Li et al. (2020)</w:t>
      </w:r>
    </w:p>
    <w:p w14:paraId="27990F3A" w14:textId="56E55DFC" w:rsidR="00A26296" w:rsidRDefault="00A26296">
      <w:pPr>
        <w:pStyle w:val="Commentaire"/>
      </w:pPr>
      <w:r>
        <w:t>(C. Li et al., 2020)</w:t>
      </w:r>
    </w:p>
  </w:comment>
  <w:comment w:id="3188" w:author="Robin Matthews" w:date="2021-07-13T14:33:00Z" w:initials="RM">
    <w:p w14:paraId="73FFCC33" w14:textId="77777777" w:rsidR="00A26296" w:rsidRDefault="00A26296">
      <w:pPr>
        <w:pStyle w:val="Commentaire"/>
      </w:pPr>
      <w:r>
        <w:rPr>
          <w:rStyle w:val="Marquedecommentaire"/>
        </w:rPr>
        <w:annotationRef/>
      </w:r>
      <w:r>
        <w:t>Not found:</w:t>
      </w:r>
    </w:p>
    <w:p w14:paraId="247EEB95" w14:textId="77777777" w:rsidR="00A26296" w:rsidRDefault="00A26296">
      <w:pPr>
        <w:pStyle w:val="Commentaire"/>
      </w:pPr>
      <w:r>
        <w:t>C. Li et al.</w:t>
      </w:r>
    </w:p>
    <w:p w14:paraId="5A0A3A1C" w14:textId="77777777" w:rsidR="00A26296" w:rsidRDefault="00A26296">
      <w:pPr>
        <w:pStyle w:val="Commentaire"/>
      </w:pPr>
    </w:p>
    <w:p w14:paraId="7D6D046C" w14:textId="77777777" w:rsidR="00A26296" w:rsidRDefault="00A26296">
      <w:pPr>
        <w:pStyle w:val="Commentaire"/>
      </w:pPr>
      <w:r>
        <w:t>Extra stuff:</w:t>
      </w:r>
    </w:p>
    <w:p w14:paraId="3AA883BF" w14:textId="77777777" w:rsidR="00A26296" w:rsidRDefault="00A26296">
      <w:pPr>
        <w:pStyle w:val="Commentaire"/>
      </w:pPr>
      <w:r>
        <w:t xml:space="preserve">(Li et al., </w:t>
      </w:r>
    </w:p>
    <w:p w14:paraId="523F93FA" w14:textId="77777777" w:rsidR="00A26296" w:rsidRDefault="00A26296">
      <w:pPr>
        <w:pStyle w:val="Commentaire"/>
      </w:pPr>
    </w:p>
    <w:p w14:paraId="282E387F" w14:textId="77777777" w:rsidR="00A26296" w:rsidRDefault="00A26296">
      <w:pPr>
        <w:pStyle w:val="Commentaire"/>
      </w:pPr>
      <w:r>
        <w:t>Correct:</w:t>
      </w:r>
    </w:p>
    <w:p w14:paraId="1FBBB7F3" w14:textId="77777777" w:rsidR="00A26296" w:rsidRDefault="00A26296">
      <w:pPr>
        <w:pStyle w:val="Commentaire"/>
      </w:pPr>
      <w:r>
        <w:t>C. Li et al. (2020)</w:t>
      </w:r>
    </w:p>
    <w:p w14:paraId="011589E1" w14:textId="7F8CAD94" w:rsidR="00A26296" w:rsidRDefault="00A26296">
      <w:pPr>
        <w:pStyle w:val="Commentaire"/>
      </w:pPr>
      <w:r>
        <w:t>(C. Li et al., 2020)</w:t>
      </w:r>
    </w:p>
  </w:comment>
  <w:comment w:id="3206" w:author="Robin Matthews" w:date="2021-07-13T14:33:00Z" w:initials="RM">
    <w:p w14:paraId="420F6292" w14:textId="77777777" w:rsidR="00A26296" w:rsidRDefault="00A26296">
      <w:pPr>
        <w:pStyle w:val="Commentaire"/>
      </w:pPr>
      <w:r>
        <w:rPr>
          <w:rStyle w:val="Marquedecommentaire"/>
        </w:rPr>
        <w:annotationRef/>
      </w:r>
      <w:r>
        <w:t>Not found:</w:t>
      </w:r>
    </w:p>
    <w:p w14:paraId="7776DAA8" w14:textId="77777777" w:rsidR="00A26296" w:rsidRDefault="00A26296">
      <w:pPr>
        <w:pStyle w:val="Commentaire"/>
      </w:pPr>
      <w:r>
        <w:t>2020a</w:t>
      </w:r>
    </w:p>
    <w:p w14:paraId="5084198C" w14:textId="77777777" w:rsidR="00A26296" w:rsidRDefault="00A26296">
      <w:pPr>
        <w:pStyle w:val="Commentaire"/>
      </w:pPr>
    </w:p>
    <w:p w14:paraId="5F477E85" w14:textId="77777777" w:rsidR="00A26296" w:rsidRDefault="00A26296">
      <w:pPr>
        <w:pStyle w:val="Commentaire"/>
      </w:pPr>
      <w:r>
        <w:t>Extra stuff:</w:t>
      </w:r>
    </w:p>
    <w:p w14:paraId="6E771352" w14:textId="77777777" w:rsidR="00A26296" w:rsidRDefault="00A26296">
      <w:pPr>
        <w:pStyle w:val="Commentaire"/>
      </w:pPr>
      <w:r>
        <w:t>, 2020;</w:t>
      </w:r>
    </w:p>
    <w:p w14:paraId="01BE0010" w14:textId="77777777" w:rsidR="00A26296" w:rsidRDefault="00A26296">
      <w:pPr>
        <w:pStyle w:val="Commentaire"/>
      </w:pPr>
    </w:p>
    <w:p w14:paraId="53D68245" w14:textId="77777777" w:rsidR="00A26296" w:rsidRDefault="00A26296">
      <w:pPr>
        <w:pStyle w:val="Commentaire"/>
      </w:pPr>
      <w:r>
        <w:t>Correct:</w:t>
      </w:r>
    </w:p>
    <w:p w14:paraId="12AF1D21" w14:textId="77777777" w:rsidR="00A26296" w:rsidRDefault="00A26296">
      <w:pPr>
        <w:pStyle w:val="Commentaire"/>
      </w:pPr>
      <w:r>
        <w:t>Peña-Angulo et al. (2020a)</w:t>
      </w:r>
    </w:p>
    <w:p w14:paraId="5DA7DB17" w14:textId="62FD3967" w:rsidR="00A26296" w:rsidRDefault="00A26296">
      <w:pPr>
        <w:pStyle w:val="Commentaire"/>
      </w:pPr>
      <w:r>
        <w:t>(Peña-Angulo et al., 2020a)</w:t>
      </w:r>
    </w:p>
  </w:comment>
  <w:comment w:id="3207" w:author="Robin Matthews" w:date="2021-07-13T14:33:00Z" w:initials="RM">
    <w:p w14:paraId="35F5D86B" w14:textId="77777777" w:rsidR="00A26296" w:rsidRDefault="00A26296">
      <w:pPr>
        <w:pStyle w:val="Commentaire"/>
      </w:pPr>
      <w:r>
        <w:rPr>
          <w:rStyle w:val="Marquedecommentaire"/>
        </w:rPr>
        <w:annotationRef/>
      </w:r>
      <w:r>
        <w:t>Extra stuff:</w:t>
      </w:r>
    </w:p>
    <w:p w14:paraId="43D373BF" w14:textId="77777777" w:rsidR="00A26296" w:rsidRDefault="00A26296">
      <w:pPr>
        <w:pStyle w:val="Commentaire"/>
      </w:pPr>
      <w:r>
        <w:t>, ;</w:t>
      </w:r>
    </w:p>
    <w:p w14:paraId="4C87118B" w14:textId="77777777" w:rsidR="00A26296" w:rsidRDefault="00A26296">
      <w:pPr>
        <w:pStyle w:val="Commentaire"/>
      </w:pPr>
    </w:p>
    <w:p w14:paraId="710B77B3" w14:textId="77777777" w:rsidR="00A26296" w:rsidRDefault="00A26296">
      <w:pPr>
        <w:pStyle w:val="Commentaire"/>
      </w:pPr>
      <w:r>
        <w:t>Correct:</w:t>
      </w:r>
    </w:p>
    <w:p w14:paraId="606DA533" w14:textId="77777777" w:rsidR="00A26296" w:rsidRDefault="00A26296">
      <w:pPr>
        <w:pStyle w:val="Commentaire"/>
      </w:pPr>
      <w:r>
        <w:t>El Kenawy et al. (2013)</w:t>
      </w:r>
    </w:p>
    <w:p w14:paraId="5306D987" w14:textId="69678C36" w:rsidR="00A26296" w:rsidRDefault="00A26296">
      <w:pPr>
        <w:pStyle w:val="Commentaire"/>
      </w:pPr>
      <w:r>
        <w:t>(El Kenawy et al., 2013)</w:t>
      </w:r>
    </w:p>
  </w:comment>
  <w:comment w:id="3208" w:author="Robin Matthews" w:date="2021-07-13T14:33:00Z" w:initials="RM">
    <w:p w14:paraId="5F7443E4" w14:textId="77777777" w:rsidR="00A26296" w:rsidRDefault="00A26296">
      <w:pPr>
        <w:pStyle w:val="Commentaire"/>
      </w:pPr>
      <w:r>
        <w:rPr>
          <w:rStyle w:val="Marquedecommentaire"/>
        </w:rPr>
        <w:annotationRef/>
      </w:r>
      <w:r>
        <w:t>Extra stuff:</w:t>
      </w:r>
    </w:p>
    <w:p w14:paraId="3B72B6B5" w14:textId="77777777" w:rsidR="00A26296" w:rsidRDefault="00A26296">
      <w:pPr>
        <w:pStyle w:val="Commentaire"/>
      </w:pPr>
      <w:r>
        <w:t>, ;</w:t>
      </w:r>
    </w:p>
    <w:p w14:paraId="0CCF0DC2" w14:textId="77777777" w:rsidR="00A26296" w:rsidRDefault="00A26296">
      <w:pPr>
        <w:pStyle w:val="Commentaire"/>
      </w:pPr>
    </w:p>
    <w:p w14:paraId="4D7DC904" w14:textId="77777777" w:rsidR="00A26296" w:rsidRDefault="00A26296">
      <w:pPr>
        <w:pStyle w:val="Commentaire"/>
      </w:pPr>
      <w:r>
        <w:t>Correct:</w:t>
      </w:r>
    </w:p>
    <w:p w14:paraId="1A292770" w14:textId="77777777" w:rsidR="00A26296" w:rsidRDefault="00A26296">
      <w:pPr>
        <w:pStyle w:val="Commentaire"/>
      </w:pPr>
      <w:r>
        <w:t>Acero et al. (2014)</w:t>
      </w:r>
    </w:p>
    <w:p w14:paraId="5C727680" w14:textId="37DAB759" w:rsidR="00A26296" w:rsidRDefault="00A26296">
      <w:pPr>
        <w:pStyle w:val="Commentaire"/>
      </w:pPr>
      <w:r>
        <w:t>(Acero et al., 2014)</w:t>
      </w:r>
    </w:p>
  </w:comment>
  <w:comment w:id="3209" w:author="Robin Matthews" w:date="2021-07-13T14:33:00Z" w:initials="RM">
    <w:p w14:paraId="1A4D3313" w14:textId="77777777" w:rsidR="00A26296" w:rsidRDefault="00A26296">
      <w:pPr>
        <w:pStyle w:val="Commentaire"/>
      </w:pPr>
      <w:r>
        <w:rPr>
          <w:rStyle w:val="Marquedecommentaire"/>
        </w:rPr>
        <w:annotationRef/>
      </w:r>
      <w:r>
        <w:t>Extra stuff:</w:t>
      </w:r>
    </w:p>
    <w:p w14:paraId="71573BB3" w14:textId="77777777" w:rsidR="00A26296" w:rsidRDefault="00A26296">
      <w:pPr>
        <w:pStyle w:val="Commentaire"/>
      </w:pPr>
      <w:r>
        <w:t>, ;</w:t>
      </w:r>
    </w:p>
    <w:p w14:paraId="49F46E4D" w14:textId="77777777" w:rsidR="00A26296" w:rsidRDefault="00A26296">
      <w:pPr>
        <w:pStyle w:val="Commentaire"/>
      </w:pPr>
    </w:p>
    <w:p w14:paraId="2C331735" w14:textId="77777777" w:rsidR="00A26296" w:rsidRDefault="00A26296">
      <w:pPr>
        <w:pStyle w:val="Commentaire"/>
      </w:pPr>
      <w:r>
        <w:t>Correct:</w:t>
      </w:r>
    </w:p>
    <w:p w14:paraId="1A2EF70B" w14:textId="77777777" w:rsidR="00A26296" w:rsidRDefault="00A26296">
      <w:pPr>
        <w:pStyle w:val="Commentaire"/>
      </w:pPr>
      <w:r>
        <w:t>Fioravanti et al. (2016)</w:t>
      </w:r>
    </w:p>
    <w:p w14:paraId="70E56ADF" w14:textId="16C825A2" w:rsidR="00A26296" w:rsidRDefault="00A26296">
      <w:pPr>
        <w:pStyle w:val="Commentaire"/>
      </w:pPr>
      <w:r>
        <w:t>(Fioravanti et al., 2016)</w:t>
      </w:r>
    </w:p>
  </w:comment>
  <w:comment w:id="3210" w:author="Robin Matthews" w:date="2021-07-13T14:33:00Z" w:initials="RM">
    <w:p w14:paraId="1E6C3B6F" w14:textId="77777777" w:rsidR="00A26296" w:rsidRDefault="00A26296">
      <w:pPr>
        <w:pStyle w:val="Commentaire"/>
      </w:pPr>
      <w:r>
        <w:rPr>
          <w:rStyle w:val="Marquedecommentaire"/>
        </w:rPr>
        <w:annotationRef/>
      </w:r>
      <w:r>
        <w:t>Extra stuff:</w:t>
      </w:r>
    </w:p>
    <w:p w14:paraId="23504C3A" w14:textId="77777777" w:rsidR="00A26296" w:rsidRDefault="00A26296">
      <w:pPr>
        <w:pStyle w:val="Commentaire"/>
      </w:pPr>
      <w:r>
        <w:t>, ;</w:t>
      </w:r>
    </w:p>
    <w:p w14:paraId="57E929DF" w14:textId="77777777" w:rsidR="00A26296" w:rsidRDefault="00A26296">
      <w:pPr>
        <w:pStyle w:val="Commentaire"/>
      </w:pPr>
    </w:p>
    <w:p w14:paraId="1A8F94AE" w14:textId="77777777" w:rsidR="00A26296" w:rsidRDefault="00A26296">
      <w:pPr>
        <w:pStyle w:val="Commentaire"/>
      </w:pPr>
      <w:r>
        <w:t>Correct:</w:t>
      </w:r>
    </w:p>
    <w:p w14:paraId="00CE518B" w14:textId="77777777" w:rsidR="00A26296" w:rsidRDefault="00A26296">
      <w:pPr>
        <w:pStyle w:val="Commentaire"/>
      </w:pPr>
      <w:r>
        <w:t>Ruml et al. (2017)</w:t>
      </w:r>
    </w:p>
    <w:p w14:paraId="1712E866" w14:textId="061AFF51" w:rsidR="00A26296" w:rsidRDefault="00A26296">
      <w:pPr>
        <w:pStyle w:val="Commentaire"/>
      </w:pPr>
      <w:r>
        <w:t>(Ruml et al., 2017)</w:t>
      </w:r>
    </w:p>
  </w:comment>
  <w:comment w:id="3211" w:author="Robin Matthews" w:date="2021-07-13T14:33:00Z" w:initials="RM">
    <w:p w14:paraId="081AC8A0" w14:textId="77777777" w:rsidR="00A26296" w:rsidRDefault="00A26296">
      <w:pPr>
        <w:pStyle w:val="Commentaire"/>
      </w:pPr>
      <w:r>
        <w:rPr>
          <w:rStyle w:val="Marquedecommentaire"/>
        </w:rPr>
        <w:annotationRef/>
      </w:r>
      <w:r>
        <w:t>Extra stuff:</w:t>
      </w:r>
    </w:p>
    <w:p w14:paraId="4335ADBB" w14:textId="77777777" w:rsidR="00A26296" w:rsidRDefault="00A26296">
      <w:pPr>
        <w:pStyle w:val="Commentaire"/>
      </w:pPr>
      <w:r>
        <w:t>, ;</w:t>
      </w:r>
    </w:p>
    <w:p w14:paraId="0262FC76" w14:textId="77777777" w:rsidR="00A26296" w:rsidRDefault="00A26296">
      <w:pPr>
        <w:pStyle w:val="Commentaire"/>
      </w:pPr>
    </w:p>
    <w:p w14:paraId="6DA1CC97" w14:textId="77777777" w:rsidR="00A26296" w:rsidRDefault="00A26296">
      <w:pPr>
        <w:pStyle w:val="Commentaire"/>
      </w:pPr>
      <w:r>
        <w:t>Correct:</w:t>
      </w:r>
    </w:p>
    <w:p w14:paraId="7C7D5AEA" w14:textId="77777777" w:rsidR="00A26296" w:rsidRDefault="00A26296">
      <w:pPr>
        <w:pStyle w:val="Commentaire"/>
      </w:pPr>
      <w:r>
        <w:t>Türkeş and Erlat (2018)</w:t>
      </w:r>
    </w:p>
    <w:p w14:paraId="622DD6A0" w14:textId="7015BF03" w:rsidR="00A26296" w:rsidRDefault="00A26296">
      <w:pPr>
        <w:pStyle w:val="Commentaire"/>
      </w:pPr>
      <w:r>
        <w:t>(Türkeş and Erlat, 2018)</w:t>
      </w:r>
    </w:p>
  </w:comment>
  <w:comment w:id="3212" w:author="Robin Matthews" w:date="2021-07-13T14:33:00Z" w:initials="RM">
    <w:p w14:paraId="5B9187EF" w14:textId="77777777" w:rsidR="00A26296" w:rsidRDefault="00A26296">
      <w:pPr>
        <w:pStyle w:val="Commentaire"/>
      </w:pPr>
      <w:r>
        <w:rPr>
          <w:rStyle w:val="Marquedecommentaire"/>
        </w:rPr>
        <w:annotationRef/>
      </w:r>
      <w:r>
        <w:t>Not found:</w:t>
      </w:r>
    </w:p>
    <w:p w14:paraId="4556FCE9" w14:textId="77777777" w:rsidR="00A26296" w:rsidRDefault="00A26296">
      <w:pPr>
        <w:pStyle w:val="Commentaire"/>
      </w:pPr>
      <w:r>
        <w:t>Donat et al., 2013b, 2014a, 2016a</w:t>
      </w:r>
    </w:p>
    <w:p w14:paraId="407EEFFE" w14:textId="77777777" w:rsidR="00A26296" w:rsidRDefault="00A26296">
      <w:pPr>
        <w:pStyle w:val="Commentaire"/>
      </w:pPr>
    </w:p>
    <w:p w14:paraId="38B8F891" w14:textId="77777777" w:rsidR="00A26296" w:rsidRDefault="00A26296">
      <w:pPr>
        <w:pStyle w:val="Commentaire"/>
      </w:pPr>
      <w:r>
        <w:t>Extra stuff:</w:t>
      </w:r>
    </w:p>
    <w:p w14:paraId="382C1EF0" w14:textId="77777777" w:rsidR="00A26296" w:rsidRDefault="00A26296">
      <w:pPr>
        <w:pStyle w:val="Commentaire"/>
      </w:pPr>
      <w:r>
        <w:t xml:space="preserve">Donat et al., 2013, 2014, 2016; ; ; </w:t>
      </w:r>
    </w:p>
    <w:p w14:paraId="48012B94" w14:textId="77777777" w:rsidR="00A26296" w:rsidRDefault="00A26296">
      <w:pPr>
        <w:pStyle w:val="Commentaire"/>
      </w:pPr>
    </w:p>
    <w:p w14:paraId="25F5C9F2" w14:textId="77777777" w:rsidR="00A26296" w:rsidRDefault="00A26296">
      <w:pPr>
        <w:pStyle w:val="Commentaire"/>
      </w:pPr>
      <w:r>
        <w:t>Correct:</w:t>
      </w:r>
    </w:p>
    <w:p w14:paraId="0BD6C475" w14:textId="6151162A" w:rsidR="00A26296" w:rsidRDefault="00A26296">
      <w:pPr>
        <w:pStyle w:val="Commentaire"/>
      </w:pPr>
      <w:r>
        <w:t>(Donat et al., 2013b, 2014a, 2016a; Filahi et al., 2016; Driouech et al., 2021)</w:t>
      </w:r>
    </w:p>
  </w:comment>
  <w:comment w:id="3213" w:author="Robin Matthews" w:date="2021-07-13T14:33:00Z" w:initials="RM">
    <w:p w14:paraId="1F35DD3D" w14:textId="77777777" w:rsidR="00A26296" w:rsidRDefault="00A26296">
      <w:pPr>
        <w:pStyle w:val="Commentaire"/>
      </w:pPr>
      <w:r>
        <w:rPr>
          <w:rStyle w:val="Marquedecommentaire"/>
        </w:rPr>
        <w:annotationRef/>
      </w:r>
      <w:r>
        <w:t>Extra stuff:</w:t>
      </w:r>
    </w:p>
    <w:p w14:paraId="5D8DC40B" w14:textId="77777777" w:rsidR="00A26296" w:rsidRDefault="00A26296">
      <w:pPr>
        <w:pStyle w:val="Commentaire"/>
      </w:pPr>
      <w:r>
        <w:t>, )</w:t>
      </w:r>
    </w:p>
    <w:p w14:paraId="70F4A2E9" w14:textId="77777777" w:rsidR="00A26296" w:rsidRDefault="00A26296">
      <w:pPr>
        <w:pStyle w:val="Commentaire"/>
      </w:pPr>
    </w:p>
    <w:p w14:paraId="409A1A9E" w14:textId="77777777" w:rsidR="00A26296" w:rsidRDefault="00A26296">
      <w:pPr>
        <w:pStyle w:val="Commentaire"/>
      </w:pPr>
      <w:r>
        <w:t>Correct:</w:t>
      </w:r>
    </w:p>
    <w:p w14:paraId="44AA0C75" w14:textId="77777777" w:rsidR="00A26296" w:rsidRDefault="00A26296">
      <w:pPr>
        <w:pStyle w:val="Commentaire"/>
      </w:pPr>
      <w:r>
        <w:t>Dunn et al. (2020)</w:t>
      </w:r>
    </w:p>
    <w:p w14:paraId="26E80F62" w14:textId="4AACBB58" w:rsidR="00A26296" w:rsidRDefault="00A26296">
      <w:pPr>
        <w:pStyle w:val="Commentaire"/>
      </w:pPr>
      <w:r>
        <w:t>(Dunn et al., 2020)</w:t>
      </w:r>
    </w:p>
  </w:comment>
  <w:comment w:id="3219" w:author="Robin Matthews" w:date="2021-07-13T14:33:00Z" w:initials="RM">
    <w:p w14:paraId="1B8AE4E0" w14:textId="77777777" w:rsidR="00A26296" w:rsidRDefault="00A26296">
      <w:pPr>
        <w:pStyle w:val="Commentaire"/>
      </w:pPr>
      <w:r>
        <w:rPr>
          <w:rStyle w:val="Marquedecommentaire"/>
        </w:rPr>
        <w:annotationRef/>
      </w:r>
      <w:r>
        <w:t>Extra stuff:</w:t>
      </w:r>
    </w:p>
    <w:p w14:paraId="23F8C0E1" w14:textId="77777777" w:rsidR="00A26296" w:rsidRDefault="00A26296">
      <w:pPr>
        <w:pStyle w:val="Commentaire"/>
      </w:pPr>
      <w:r>
        <w:t>(, ;</w:t>
      </w:r>
    </w:p>
    <w:p w14:paraId="0782F960" w14:textId="77777777" w:rsidR="00A26296" w:rsidRDefault="00A26296">
      <w:pPr>
        <w:pStyle w:val="Commentaire"/>
      </w:pPr>
    </w:p>
    <w:p w14:paraId="56531F37" w14:textId="77777777" w:rsidR="00A26296" w:rsidRDefault="00A26296">
      <w:pPr>
        <w:pStyle w:val="Commentaire"/>
      </w:pPr>
      <w:r>
        <w:t>Correct:</w:t>
      </w:r>
    </w:p>
    <w:p w14:paraId="58520860" w14:textId="77777777" w:rsidR="00A26296" w:rsidRDefault="00A26296">
      <w:pPr>
        <w:pStyle w:val="Commentaire"/>
      </w:pPr>
      <w:r>
        <w:t>Seong et al. (2020)</w:t>
      </w:r>
    </w:p>
    <w:p w14:paraId="3EDD2B35" w14:textId="5E183040" w:rsidR="00A26296" w:rsidRDefault="00A26296">
      <w:pPr>
        <w:pStyle w:val="Commentaire"/>
      </w:pPr>
      <w:r>
        <w:t>(Seong et al., 2020)</w:t>
      </w:r>
    </w:p>
  </w:comment>
  <w:comment w:id="3221" w:author="Robin Matthews" w:date="2021-07-13T14:33:00Z" w:initials="RM">
    <w:p w14:paraId="6B91E5E7" w14:textId="77777777" w:rsidR="00A26296" w:rsidRDefault="00A26296">
      <w:pPr>
        <w:pStyle w:val="Commentaire"/>
      </w:pPr>
      <w:r>
        <w:rPr>
          <w:rStyle w:val="Marquedecommentaire"/>
        </w:rPr>
        <w:annotationRef/>
      </w:r>
      <w:r>
        <w:t>Not found:</w:t>
      </w:r>
    </w:p>
    <w:p w14:paraId="0EB58088" w14:textId="77777777" w:rsidR="00A26296" w:rsidRDefault="00A26296">
      <w:pPr>
        <w:pStyle w:val="Commentaire"/>
      </w:pPr>
      <w:r>
        <w:t>Z. Wang et al.</w:t>
      </w:r>
    </w:p>
    <w:p w14:paraId="6E7C6D9F" w14:textId="77777777" w:rsidR="00A26296" w:rsidRDefault="00A26296">
      <w:pPr>
        <w:pStyle w:val="Commentaire"/>
      </w:pPr>
      <w:r>
        <w:t>2017a</w:t>
      </w:r>
    </w:p>
    <w:p w14:paraId="5A071FD4" w14:textId="77777777" w:rsidR="00A26296" w:rsidRDefault="00A26296">
      <w:pPr>
        <w:pStyle w:val="Commentaire"/>
      </w:pPr>
    </w:p>
    <w:p w14:paraId="2F7EDBA2" w14:textId="77777777" w:rsidR="00A26296" w:rsidRDefault="00A26296">
      <w:pPr>
        <w:pStyle w:val="Commentaire"/>
      </w:pPr>
      <w:r>
        <w:t>Extra stuff:</w:t>
      </w:r>
    </w:p>
    <w:p w14:paraId="4F4E6643" w14:textId="77777777" w:rsidR="00A26296" w:rsidRDefault="00A26296">
      <w:pPr>
        <w:pStyle w:val="Commentaire"/>
      </w:pPr>
      <w:r>
        <w:t>Wang et al., 2017;</w:t>
      </w:r>
    </w:p>
    <w:p w14:paraId="161BD747" w14:textId="77777777" w:rsidR="00A26296" w:rsidRDefault="00A26296">
      <w:pPr>
        <w:pStyle w:val="Commentaire"/>
      </w:pPr>
    </w:p>
    <w:p w14:paraId="3C15729C" w14:textId="77777777" w:rsidR="00A26296" w:rsidRDefault="00A26296">
      <w:pPr>
        <w:pStyle w:val="Commentaire"/>
      </w:pPr>
      <w:r>
        <w:t>Correct:</w:t>
      </w:r>
    </w:p>
    <w:p w14:paraId="6736AF26" w14:textId="77777777" w:rsidR="00A26296" w:rsidRDefault="00A26296">
      <w:pPr>
        <w:pStyle w:val="Commentaire"/>
      </w:pPr>
      <w:r>
        <w:t>Z. Wang et al. (2017a)</w:t>
      </w:r>
    </w:p>
    <w:p w14:paraId="5C122A66" w14:textId="37EA3366" w:rsidR="00A26296" w:rsidRDefault="00A26296">
      <w:pPr>
        <w:pStyle w:val="Commentaire"/>
      </w:pPr>
      <w:r>
        <w:t>(Z. Wang et al., 2017a)</w:t>
      </w:r>
    </w:p>
  </w:comment>
  <w:comment w:id="3222" w:author="Robin Matthews" w:date="2021-07-13T14:33:00Z" w:initials="RM">
    <w:p w14:paraId="5E096B08" w14:textId="77777777" w:rsidR="00A26296" w:rsidRDefault="00A26296">
      <w:pPr>
        <w:pStyle w:val="Commentaire"/>
      </w:pPr>
      <w:r>
        <w:rPr>
          <w:rStyle w:val="Marquedecommentaire"/>
        </w:rPr>
        <w:annotationRef/>
      </w:r>
      <w:r>
        <w:t>Extra stuff:</w:t>
      </w:r>
    </w:p>
    <w:p w14:paraId="27A5BF90" w14:textId="77777777" w:rsidR="00A26296" w:rsidRDefault="00A26296">
      <w:pPr>
        <w:pStyle w:val="Commentaire"/>
      </w:pPr>
      <w:r>
        <w:t>, ;</w:t>
      </w:r>
    </w:p>
    <w:p w14:paraId="115C8A5F" w14:textId="77777777" w:rsidR="00A26296" w:rsidRDefault="00A26296">
      <w:pPr>
        <w:pStyle w:val="Commentaire"/>
      </w:pPr>
    </w:p>
    <w:p w14:paraId="5E337ABE" w14:textId="77777777" w:rsidR="00A26296" w:rsidRDefault="00A26296">
      <w:pPr>
        <w:pStyle w:val="Commentaire"/>
      </w:pPr>
      <w:r>
        <w:t>Correct:</w:t>
      </w:r>
    </w:p>
    <w:p w14:paraId="1BB0C33D" w14:textId="77777777" w:rsidR="00A26296" w:rsidRDefault="00A26296">
      <w:pPr>
        <w:pStyle w:val="Commentaire"/>
      </w:pPr>
      <w:r>
        <w:t>Sippel and Otto (2014)</w:t>
      </w:r>
    </w:p>
    <w:p w14:paraId="654284FD" w14:textId="673ECDCE" w:rsidR="00A26296" w:rsidRDefault="00A26296">
      <w:pPr>
        <w:pStyle w:val="Commentaire"/>
      </w:pPr>
      <w:r>
        <w:t>(Sippel and Otto, 2014)</w:t>
      </w:r>
    </w:p>
  </w:comment>
  <w:comment w:id="3223" w:author="Robin Matthews" w:date="2021-07-13T14:33:00Z" w:initials="RM">
    <w:p w14:paraId="528A169F" w14:textId="77777777" w:rsidR="00A26296" w:rsidRDefault="00A26296">
      <w:pPr>
        <w:pStyle w:val="Commentaire"/>
      </w:pPr>
      <w:r>
        <w:rPr>
          <w:rStyle w:val="Marquedecommentaire"/>
        </w:rPr>
        <w:annotationRef/>
      </w:r>
      <w:r>
        <w:t>Extra stuff:</w:t>
      </w:r>
    </w:p>
    <w:p w14:paraId="12D6CFBE" w14:textId="77777777" w:rsidR="00A26296" w:rsidRDefault="00A26296">
      <w:pPr>
        <w:pStyle w:val="Commentaire"/>
      </w:pPr>
      <w:r>
        <w:t>, )</w:t>
      </w:r>
    </w:p>
    <w:p w14:paraId="6965F42B" w14:textId="77777777" w:rsidR="00A26296" w:rsidRDefault="00A26296">
      <w:pPr>
        <w:pStyle w:val="Commentaire"/>
      </w:pPr>
    </w:p>
    <w:p w14:paraId="637B709F" w14:textId="77777777" w:rsidR="00A26296" w:rsidRDefault="00A26296">
      <w:pPr>
        <w:pStyle w:val="Commentaire"/>
      </w:pPr>
      <w:r>
        <w:t>Correct:</w:t>
      </w:r>
    </w:p>
    <w:p w14:paraId="36A8AFA7" w14:textId="77777777" w:rsidR="00A26296" w:rsidRDefault="00A26296">
      <w:pPr>
        <w:pStyle w:val="Commentaire"/>
      </w:pPr>
      <w:r>
        <w:t>Wilcox et al. (2018)</w:t>
      </w:r>
    </w:p>
    <w:p w14:paraId="43315136" w14:textId="00676DAB" w:rsidR="00A26296" w:rsidRDefault="00A26296">
      <w:pPr>
        <w:pStyle w:val="Commentaire"/>
      </w:pPr>
      <w:r>
        <w:t>(Wilcox et al., 2018)</w:t>
      </w:r>
    </w:p>
  </w:comment>
  <w:comment w:id="3224" w:author="Robin Matthews" w:date="2021-07-13T14:33:00Z" w:initials="RM">
    <w:p w14:paraId="573D6AC5" w14:textId="77777777" w:rsidR="00A26296" w:rsidRDefault="00A26296">
      <w:pPr>
        <w:pStyle w:val="Commentaire"/>
      </w:pPr>
      <w:r>
        <w:rPr>
          <w:rStyle w:val="Marquedecommentaire"/>
        </w:rPr>
        <w:annotationRef/>
      </w:r>
      <w:r>
        <w:t>Not found:</w:t>
      </w:r>
    </w:p>
    <w:p w14:paraId="30B8FD15" w14:textId="77777777" w:rsidR="00A26296" w:rsidRDefault="00A26296">
      <w:pPr>
        <w:pStyle w:val="Commentaire"/>
      </w:pPr>
      <w:r>
        <w:t>C. Li et al.</w:t>
      </w:r>
    </w:p>
    <w:p w14:paraId="6609BE30" w14:textId="77777777" w:rsidR="00A26296" w:rsidRDefault="00A26296">
      <w:pPr>
        <w:pStyle w:val="Commentaire"/>
      </w:pPr>
    </w:p>
    <w:p w14:paraId="7E3AE7F3" w14:textId="77777777" w:rsidR="00A26296" w:rsidRDefault="00A26296">
      <w:pPr>
        <w:pStyle w:val="Commentaire"/>
      </w:pPr>
      <w:r>
        <w:t>Extra stuff:</w:t>
      </w:r>
    </w:p>
    <w:p w14:paraId="436843B4" w14:textId="77777777" w:rsidR="00A26296" w:rsidRDefault="00A26296">
      <w:pPr>
        <w:pStyle w:val="Commentaire"/>
      </w:pPr>
      <w:r>
        <w:t xml:space="preserve">(Li et al., </w:t>
      </w:r>
    </w:p>
    <w:p w14:paraId="46387F56" w14:textId="77777777" w:rsidR="00A26296" w:rsidRDefault="00A26296">
      <w:pPr>
        <w:pStyle w:val="Commentaire"/>
      </w:pPr>
    </w:p>
    <w:p w14:paraId="5FCFA934" w14:textId="77777777" w:rsidR="00A26296" w:rsidRDefault="00A26296">
      <w:pPr>
        <w:pStyle w:val="Commentaire"/>
      </w:pPr>
      <w:r>
        <w:t>Correct:</w:t>
      </w:r>
    </w:p>
    <w:p w14:paraId="246C3594" w14:textId="77777777" w:rsidR="00A26296" w:rsidRDefault="00A26296">
      <w:pPr>
        <w:pStyle w:val="Commentaire"/>
      </w:pPr>
      <w:r>
        <w:t>C. Li et al. (2020)</w:t>
      </w:r>
    </w:p>
    <w:p w14:paraId="7555ABB5" w14:textId="66503246" w:rsidR="00A26296" w:rsidRDefault="00A26296">
      <w:pPr>
        <w:pStyle w:val="Commentaire"/>
      </w:pPr>
      <w:r>
        <w:t>(C. Li et al., 2020)</w:t>
      </w:r>
    </w:p>
  </w:comment>
  <w:comment w:id="3227" w:author="Robin Matthews" w:date="2021-07-13T14:33:00Z" w:initials="RM">
    <w:p w14:paraId="5B07615A" w14:textId="77777777" w:rsidR="00A26296" w:rsidRDefault="00A26296">
      <w:pPr>
        <w:pStyle w:val="Commentaire"/>
      </w:pPr>
      <w:r>
        <w:rPr>
          <w:rStyle w:val="Marquedecommentaire"/>
        </w:rPr>
        <w:annotationRef/>
      </w:r>
      <w:r>
        <w:t>Not found:</w:t>
      </w:r>
    </w:p>
    <w:p w14:paraId="2A8D9606" w14:textId="77777777" w:rsidR="00A26296" w:rsidRDefault="00A26296">
      <w:pPr>
        <w:pStyle w:val="Commentaire"/>
      </w:pPr>
      <w:r>
        <w:t>C. Li et al.</w:t>
      </w:r>
    </w:p>
    <w:p w14:paraId="530AE7C8" w14:textId="77777777" w:rsidR="00A26296" w:rsidRDefault="00A26296">
      <w:pPr>
        <w:pStyle w:val="Commentaire"/>
      </w:pPr>
    </w:p>
    <w:p w14:paraId="70F6E026" w14:textId="77777777" w:rsidR="00A26296" w:rsidRDefault="00A26296">
      <w:pPr>
        <w:pStyle w:val="Commentaire"/>
      </w:pPr>
      <w:r>
        <w:t>Extra stuff:</w:t>
      </w:r>
    </w:p>
    <w:p w14:paraId="47DF1D7F" w14:textId="77777777" w:rsidR="00A26296" w:rsidRDefault="00A26296">
      <w:pPr>
        <w:pStyle w:val="Commentaire"/>
      </w:pPr>
      <w:r>
        <w:t xml:space="preserve">(Li et al., </w:t>
      </w:r>
    </w:p>
    <w:p w14:paraId="7BFD1C64" w14:textId="77777777" w:rsidR="00A26296" w:rsidRDefault="00A26296">
      <w:pPr>
        <w:pStyle w:val="Commentaire"/>
      </w:pPr>
    </w:p>
    <w:p w14:paraId="38B5C8BC" w14:textId="77777777" w:rsidR="00A26296" w:rsidRDefault="00A26296">
      <w:pPr>
        <w:pStyle w:val="Commentaire"/>
      </w:pPr>
      <w:r>
        <w:t>Correct:</w:t>
      </w:r>
    </w:p>
    <w:p w14:paraId="0330E70A" w14:textId="77777777" w:rsidR="00A26296" w:rsidRDefault="00A26296">
      <w:pPr>
        <w:pStyle w:val="Commentaire"/>
      </w:pPr>
      <w:r>
        <w:t>C. Li et al. (2020)</w:t>
      </w:r>
    </w:p>
    <w:p w14:paraId="53636234" w14:textId="061C0BE8" w:rsidR="00A26296" w:rsidRDefault="00A26296">
      <w:pPr>
        <w:pStyle w:val="Commentaire"/>
      </w:pPr>
      <w:r>
        <w:t>(C. Li et al., 2020)</w:t>
      </w:r>
    </w:p>
  </w:comment>
  <w:comment w:id="3235" w:author="Robin Matthews" w:date="2021-07-13T14:33:00Z" w:initials="RM">
    <w:p w14:paraId="5274B41E" w14:textId="77777777" w:rsidR="00A26296" w:rsidRDefault="00A26296">
      <w:pPr>
        <w:pStyle w:val="Commentaire"/>
      </w:pPr>
      <w:r>
        <w:rPr>
          <w:rStyle w:val="Marquedecommentaire"/>
        </w:rPr>
        <w:annotationRef/>
      </w:r>
      <w:r>
        <w:t>Extra stuff:</w:t>
      </w:r>
    </w:p>
    <w:p w14:paraId="37811F85" w14:textId="77777777" w:rsidR="00A26296" w:rsidRDefault="00A26296">
      <w:pPr>
        <w:pStyle w:val="Commentaire"/>
      </w:pPr>
      <w:r>
        <w:t xml:space="preserve">(, </w:t>
      </w:r>
    </w:p>
    <w:p w14:paraId="5D124DA6" w14:textId="77777777" w:rsidR="00A26296" w:rsidRDefault="00A26296">
      <w:pPr>
        <w:pStyle w:val="Commentaire"/>
      </w:pPr>
    </w:p>
    <w:p w14:paraId="1EA5358F" w14:textId="77777777" w:rsidR="00A26296" w:rsidRDefault="00A26296">
      <w:pPr>
        <w:pStyle w:val="Commentaire"/>
      </w:pPr>
      <w:r>
        <w:t>Correct:</w:t>
      </w:r>
    </w:p>
    <w:p w14:paraId="1C126C52" w14:textId="77777777" w:rsidR="00A26296" w:rsidRDefault="00A26296">
      <w:pPr>
        <w:pStyle w:val="Commentaire"/>
      </w:pPr>
      <w:r>
        <w:t>Cardoso et al. (2019)</w:t>
      </w:r>
    </w:p>
    <w:p w14:paraId="6E7D8911" w14:textId="09D24FBF" w:rsidR="00A26296" w:rsidRDefault="00A26296">
      <w:pPr>
        <w:pStyle w:val="Commentaire"/>
      </w:pPr>
      <w:r>
        <w:t>(Cardoso et al., 2019)</w:t>
      </w:r>
    </w:p>
  </w:comment>
  <w:comment w:id="3237" w:author="Robin Matthews" w:date="2021-07-13T14:33:00Z" w:initials="RM">
    <w:p w14:paraId="1C870E3A" w14:textId="77777777" w:rsidR="00A26296" w:rsidRDefault="00A26296">
      <w:pPr>
        <w:pStyle w:val="Commentaire"/>
      </w:pPr>
      <w:r>
        <w:rPr>
          <w:rStyle w:val="Marquedecommentaire"/>
        </w:rPr>
        <w:annotationRef/>
      </w:r>
      <w:r>
        <w:t>Extra stuff:</w:t>
      </w:r>
    </w:p>
    <w:p w14:paraId="2D13738A" w14:textId="77777777" w:rsidR="00A26296" w:rsidRDefault="00A26296">
      <w:pPr>
        <w:pStyle w:val="Commentaire"/>
      </w:pPr>
      <w:r>
        <w:t xml:space="preserve">, </w:t>
      </w:r>
    </w:p>
    <w:p w14:paraId="7CC4A191" w14:textId="77777777" w:rsidR="00A26296" w:rsidRDefault="00A26296">
      <w:pPr>
        <w:pStyle w:val="Commentaire"/>
      </w:pPr>
    </w:p>
    <w:p w14:paraId="5DAD6FA9" w14:textId="77777777" w:rsidR="00A26296" w:rsidRDefault="00A26296">
      <w:pPr>
        <w:pStyle w:val="Commentaire"/>
      </w:pPr>
      <w:r>
        <w:t>Correct:</w:t>
      </w:r>
    </w:p>
    <w:p w14:paraId="0DACD95B" w14:textId="77777777" w:rsidR="00A26296" w:rsidRDefault="00A26296">
      <w:pPr>
        <w:pStyle w:val="Commentaire"/>
      </w:pPr>
      <w:r>
        <w:t>Zollo et al. (2016)</w:t>
      </w:r>
    </w:p>
    <w:p w14:paraId="047F76C3" w14:textId="3B1B434A" w:rsidR="00A26296" w:rsidRDefault="00A26296">
      <w:pPr>
        <w:pStyle w:val="Commentaire"/>
      </w:pPr>
      <w:r>
        <w:t>(Zollo et al., 2016)</w:t>
      </w:r>
    </w:p>
  </w:comment>
  <w:comment w:id="3238" w:author="Robin Matthews" w:date="2021-07-13T14:34:00Z" w:initials="RM">
    <w:p w14:paraId="3B2B01E3" w14:textId="77777777" w:rsidR="00A26296" w:rsidRDefault="00A26296">
      <w:pPr>
        <w:pStyle w:val="Commentaire"/>
      </w:pPr>
      <w:r>
        <w:rPr>
          <w:rStyle w:val="Marquedecommentaire"/>
        </w:rPr>
        <w:annotationRef/>
      </w:r>
      <w:r>
        <w:t>Extra stuff:</w:t>
      </w:r>
    </w:p>
    <w:p w14:paraId="600A79BE" w14:textId="77777777" w:rsidR="00A26296" w:rsidRDefault="00A26296">
      <w:pPr>
        <w:pStyle w:val="Commentaire"/>
      </w:pPr>
      <w:r>
        <w:t>, )</w:t>
      </w:r>
    </w:p>
    <w:p w14:paraId="0AAD8420" w14:textId="77777777" w:rsidR="00A26296" w:rsidRDefault="00A26296">
      <w:pPr>
        <w:pStyle w:val="Commentaire"/>
      </w:pPr>
    </w:p>
    <w:p w14:paraId="048020E5" w14:textId="77777777" w:rsidR="00A26296" w:rsidRDefault="00A26296">
      <w:pPr>
        <w:pStyle w:val="Commentaire"/>
      </w:pPr>
      <w:r>
        <w:t>Correct:</w:t>
      </w:r>
    </w:p>
    <w:p w14:paraId="746298EE" w14:textId="77777777" w:rsidR="00A26296" w:rsidRDefault="00A26296">
      <w:pPr>
        <w:pStyle w:val="Commentaire"/>
      </w:pPr>
      <w:r>
        <w:t>Weber et al. (2018)</w:t>
      </w:r>
    </w:p>
    <w:p w14:paraId="1B226D8E" w14:textId="0591DE52" w:rsidR="00A26296" w:rsidRDefault="00A26296">
      <w:pPr>
        <w:pStyle w:val="Commentaire"/>
      </w:pPr>
      <w:r>
        <w:t>(Weber et al., 2018)</w:t>
      </w:r>
    </w:p>
  </w:comment>
  <w:comment w:id="3239" w:author="Robin Matthews" w:date="2021-07-13T14:34:00Z" w:initials="RM">
    <w:p w14:paraId="5F4104DE" w14:textId="77777777" w:rsidR="00A26296" w:rsidRDefault="00A26296">
      <w:pPr>
        <w:pStyle w:val="Commentaire"/>
      </w:pPr>
      <w:r>
        <w:rPr>
          <w:rStyle w:val="Marquedecommentaire"/>
        </w:rPr>
        <w:annotationRef/>
      </w:r>
      <w:r>
        <w:t>Not found:</w:t>
      </w:r>
    </w:p>
    <w:p w14:paraId="1D6DD358" w14:textId="77777777" w:rsidR="00A26296" w:rsidRDefault="00A26296">
      <w:pPr>
        <w:pStyle w:val="Commentaire"/>
      </w:pPr>
      <w:r>
        <w:t>C. Li et al.</w:t>
      </w:r>
    </w:p>
    <w:p w14:paraId="6B806352" w14:textId="77777777" w:rsidR="00A26296" w:rsidRDefault="00A26296">
      <w:pPr>
        <w:pStyle w:val="Commentaire"/>
      </w:pPr>
    </w:p>
    <w:p w14:paraId="3FEF7B1C" w14:textId="77777777" w:rsidR="00A26296" w:rsidRDefault="00A26296">
      <w:pPr>
        <w:pStyle w:val="Commentaire"/>
      </w:pPr>
      <w:r>
        <w:t>Extra stuff:</w:t>
      </w:r>
    </w:p>
    <w:p w14:paraId="3DEB931E" w14:textId="77777777" w:rsidR="00A26296" w:rsidRDefault="00A26296">
      <w:pPr>
        <w:pStyle w:val="Commentaire"/>
      </w:pPr>
      <w:r>
        <w:t xml:space="preserve">(Li et al., </w:t>
      </w:r>
    </w:p>
    <w:p w14:paraId="36DBCBAC" w14:textId="77777777" w:rsidR="00A26296" w:rsidRDefault="00A26296">
      <w:pPr>
        <w:pStyle w:val="Commentaire"/>
      </w:pPr>
    </w:p>
    <w:p w14:paraId="01529951" w14:textId="77777777" w:rsidR="00A26296" w:rsidRDefault="00A26296">
      <w:pPr>
        <w:pStyle w:val="Commentaire"/>
      </w:pPr>
      <w:r>
        <w:t>Correct:</w:t>
      </w:r>
    </w:p>
    <w:p w14:paraId="513DD245" w14:textId="77777777" w:rsidR="00A26296" w:rsidRDefault="00A26296">
      <w:pPr>
        <w:pStyle w:val="Commentaire"/>
      </w:pPr>
      <w:r>
        <w:t>C. Li et al. (2020)</w:t>
      </w:r>
    </w:p>
    <w:p w14:paraId="6435B70C" w14:textId="4BB871C4" w:rsidR="00A26296" w:rsidRDefault="00A26296">
      <w:pPr>
        <w:pStyle w:val="Commentaire"/>
      </w:pPr>
      <w:r>
        <w:t>(C. Li et al., 2020)</w:t>
      </w:r>
    </w:p>
  </w:comment>
  <w:comment w:id="3242" w:author="Robin Matthews" w:date="2021-07-13T14:34:00Z" w:initials="RM">
    <w:p w14:paraId="0AA44644" w14:textId="77777777" w:rsidR="00A26296" w:rsidRDefault="00A26296">
      <w:pPr>
        <w:pStyle w:val="Commentaire"/>
      </w:pPr>
      <w:r>
        <w:rPr>
          <w:rStyle w:val="Marquedecommentaire"/>
        </w:rPr>
        <w:annotationRef/>
      </w:r>
      <w:r>
        <w:t>Not found:</w:t>
      </w:r>
    </w:p>
    <w:p w14:paraId="338C8FE7" w14:textId="77777777" w:rsidR="00A26296" w:rsidRDefault="00A26296">
      <w:pPr>
        <w:pStyle w:val="Commentaire"/>
      </w:pPr>
      <w:r>
        <w:t>C. Li et al.</w:t>
      </w:r>
    </w:p>
    <w:p w14:paraId="764F2E2A" w14:textId="77777777" w:rsidR="00A26296" w:rsidRDefault="00A26296">
      <w:pPr>
        <w:pStyle w:val="Commentaire"/>
      </w:pPr>
    </w:p>
    <w:p w14:paraId="775E74E4" w14:textId="77777777" w:rsidR="00A26296" w:rsidRDefault="00A26296">
      <w:pPr>
        <w:pStyle w:val="Commentaire"/>
      </w:pPr>
      <w:r>
        <w:t>Extra stuff:</w:t>
      </w:r>
    </w:p>
    <w:p w14:paraId="79887872" w14:textId="77777777" w:rsidR="00A26296" w:rsidRDefault="00A26296">
      <w:pPr>
        <w:pStyle w:val="Commentaire"/>
      </w:pPr>
      <w:r>
        <w:t xml:space="preserve">(Li et al., </w:t>
      </w:r>
    </w:p>
    <w:p w14:paraId="1E3C7730" w14:textId="77777777" w:rsidR="00A26296" w:rsidRDefault="00A26296">
      <w:pPr>
        <w:pStyle w:val="Commentaire"/>
      </w:pPr>
    </w:p>
    <w:p w14:paraId="0F4E48EB" w14:textId="77777777" w:rsidR="00A26296" w:rsidRDefault="00A26296">
      <w:pPr>
        <w:pStyle w:val="Commentaire"/>
      </w:pPr>
      <w:r>
        <w:t>Correct:</w:t>
      </w:r>
    </w:p>
    <w:p w14:paraId="1E0FD61B" w14:textId="77777777" w:rsidR="00A26296" w:rsidRDefault="00A26296">
      <w:pPr>
        <w:pStyle w:val="Commentaire"/>
      </w:pPr>
      <w:r>
        <w:t>C. Li et al. (2020)</w:t>
      </w:r>
    </w:p>
    <w:p w14:paraId="0BA6A979" w14:textId="60957A83" w:rsidR="00A26296" w:rsidRDefault="00A26296">
      <w:pPr>
        <w:pStyle w:val="Commentaire"/>
      </w:pPr>
      <w:r>
        <w:t>(C. Li et al., 2020)</w:t>
      </w:r>
    </w:p>
  </w:comment>
  <w:comment w:id="3250" w:author="Robin Matthews" w:date="2021-07-13T14:34:00Z" w:initials="RM">
    <w:p w14:paraId="776B388C" w14:textId="77777777" w:rsidR="00A26296" w:rsidRDefault="00A26296">
      <w:pPr>
        <w:pStyle w:val="Commentaire"/>
      </w:pPr>
      <w:r>
        <w:rPr>
          <w:rStyle w:val="Marquedecommentaire"/>
        </w:rPr>
        <w:annotationRef/>
      </w:r>
      <w:r>
        <w:t>Extra stuff:</w:t>
      </w:r>
    </w:p>
    <w:p w14:paraId="3458C82F" w14:textId="77777777" w:rsidR="00A26296" w:rsidRDefault="00A26296">
      <w:pPr>
        <w:pStyle w:val="Commentaire"/>
      </w:pPr>
      <w:r>
        <w:t>(, ;</w:t>
      </w:r>
    </w:p>
    <w:p w14:paraId="42E0DBB5" w14:textId="77777777" w:rsidR="00A26296" w:rsidRDefault="00A26296">
      <w:pPr>
        <w:pStyle w:val="Commentaire"/>
      </w:pPr>
    </w:p>
    <w:p w14:paraId="4E1400D5" w14:textId="77777777" w:rsidR="00A26296" w:rsidRDefault="00A26296">
      <w:pPr>
        <w:pStyle w:val="Commentaire"/>
      </w:pPr>
      <w:r>
        <w:t>Correct:</w:t>
      </w:r>
    </w:p>
    <w:p w14:paraId="344A447D" w14:textId="77777777" w:rsidR="00A26296" w:rsidRDefault="00A26296">
      <w:pPr>
        <w:pStyle w:val="Commentaire"/>
      </w:pPr>
      <w:r>
        <w:t>Cardoso et al. (2019)</w:t>
      </w:r>
    </w:p>
    <w:p w14:paraId="381D1E86" w14:textId="20322EBA" w:rsidR="00A26296" w:rsidRDefault="00A26296">
      <w:pPr>
        <w:pStyle w:val="Commentaire"/>
      </w:pPr>
      <w:r>
        <w:t>(Cardoso et al., 2019)</w:t>
      </w:r>
    </w:p>
  </w:comment>
  <w:comment w:id="3252" w:author="Robin Matthews" w:date="2021-07-13T14:34:00Z" w:initials="RM">
    <w:p w14:paraId="07CE78D2" w14:textId="77777777" w:rsidR="00A26296" w:rsidRDefault="00A26296">
      <w:pPr>
        <w:pStyle w:val="Commentaire"/>
      </w:pPr>
      <w:r>
        <w:rPr>
          <w:rStyle w:val="Marquedecommentaire"/>
        </w:rPr>
        <w:annotationRef/>
      </w:r>
      <w:r>
        <w:t>Extra stuff:</w:t>
      </w:r>
    </w:p>
    <w:p w14:paraId="2243113F" w14:textId="77777777" w:rsidR="00A26296" w:rsidRDefault="00A26296">
      <w:pPr>
        <w:pStyle w:val="Commentaire"/>
      </w:pPr>
      <w:r>
        <w:t>, ;</w:t>
      </w:r>
    </w:p>
    <w:p w14:paraId="55CA01E9" w14:textId="77777777" w:rsidR="00A26296" w:rsidRDefault="00A26296">
      <w:pPr>
        <w:pStyle w:val="Commentaire"/>
      </w:pPr>
    </w:p>
    <w:p w14:paraId="532DF516" w14:textId="77777777" w:rsidR="00A26296" w:rsidRDefault="00A26296">
      <w:pPr>
        <w:pStyle w:val="Commentaire"/>
      </w:pPr>
      <w:r>
        <w:t>Correct:</w:t>
      </w:r>
    </w:p>
    <w:p w14:paraId="6052EA75" w14:textId="77777777" w:rsidR="00A26296" w:rsidRDefault="00A26296">
      <w:pPr>
        <w:pStyle w:val="Commentaire"/>
      </w:pPr>
      <w:r>
        <w:t>Tomozeiu et al. (2014)</w:t>
      </w:r>
    </w:p>
    <w:p w14:paraId="109BC213" w14:textId="67F9878F" w:rsidR="00A26296" w:rsidRDefault="00A26296">
      <w:pPr>
        <w:pStyle w:val="Commentaire"/>
      </w:pPr>
      <w:r>
        <w:t>(Tomozeiu et al., 2014)</w:t>
      </w:r>
    </w:p>
  </w:comment>
  <w:comment w:id="3253" w:author="Robin Matthews" w:date="2021-07-13T14:34:00Z" w:initials="RM">
    <w:p w14:paraId="31D26DB7" w14:textId="77777777" w:rsidR="00A26296" w:rsidRDefault="00A26296">
      <w:pPr>
        <w:pStyle w:val="Commentaire"/>
      </w:pPr>
      <w:r>
        <w:rPr>
          <w:rStyle w:val="Marquedecommentaire"/>
        </w:rPr>
        <w:annotationRef/>
      </w:r>
      <w:r>
        <w:t>Extra stuff:</w:t>
      </w:r>
    </w:p>
    <w:p w14:paraId="3A5FB18C" w14:textId="77777777" w:rsidR="00A26296" w:rsidRDefault="00A26296">
      <w:pPr>
        <w:pStyle w:val="Commentaire"/>
      </w:pPr>
      <w:r>
        <w:t>, ;</w:t>
      </w:r>
    </w:p>
    <w:p w14:paraId="0265C7FC" w14:textId="77777777" w:rsidR="00A26296" w:rsidRDefault="00A26296">
      <w:pPr>
        <w:pStyle w:val="Commentaire"/>
      </w:pPr>
    </w:p>
    <w:p w14:paraId="77A50014" w14:textId="77777777" w:rsidR="00A26296" w:rsidRDefault="00A26296">
      <w:pPr>
        <w:pStyle w:val="Commentaire"/>
      </w:pPr>
      <w:r>
        <w:t>Correct:</w:t>
      </w:r>
    </w:p>
    <w:p w14:paraId="0DE8B7DD" w14:textId="77777777" w:rsidR="00A26296" w:rsidRDefault="00A26296">
      <w:pPr>
        <w:pStyle w:val="Commentaire"/>
      </w:pPr>
      <w:r>
        <w:t>Abaurrea et al. (2018)</w:t>
      </w:r>
    </w:p>
    <w:p w14:paraId="171430B2" w14:textId="33E2512F" w:rsidR="00A26296" w:rsidRDefault="00A26296">
      <w:pPr>
        <w:pStyle w:val="Commentaire"/>
      </w:pPr>
      <w:r>
        <w:t>(Abaurrea et al., 2018)</w:t>
      </w:r>
    </w:p>
  </w:comment>
  <w:comment w:id="3254" w:author="Robin Matthews" w:date="2021-07-13T14:34:00Z" w:initials="RM">
    <w:p w14:paraId="3E624067" w14:textId="77777777" w:rsidR="00A26296" w:rsidRDefault="00A26296">
      <w:pPr>
        <w:pStyle w:val="Commentaire"/>
      </w:pPr>
      <w:r>
        <w:rPr>
          <w:rStyle w:val="Marquedecommentaire"/>
        </w:rPr>
        <w:annotationRef/>
      </w:r>
      <w:r>
        <w:t>Not found:</w:t>
      </w:r>
    </w:p>
    <w:p w14:paraId="6A558921" w14:textId="77777777" w:rsidR="00A26296" w:rsidRDefault="00A26296">
      <w:pPr>
        <w:pStyle w:val="Commentaire"/>
      </w:pPr>
      <w:r>
        <w:t>Nastos and Kapsomenakis</w:t>
      </w:r>
    </w:p>
    <w:p w14:paraId="74EF632D" w14:textId="77777777" w:rsidR="00A26296" w:rsidRDefault="00A26296">
      <w:pPr>
        <w:pStyle w:val="Commentaire"/>
      </w:pPr>
    </w:p>
    <w:p w14:paraId="480F39A9" w14:textId="77777777" w:rsidR="00A26296" w:rsidRDefault="00A26296">
      <w:pPr>
        <w:pStyle w:val="Commentaire"/>
      </w:pPr>
      <w:r>
        <w:t>Extra stuff:</w:t>
      </w:r>
    </w:p>
    <w:p w14:paraId="7A129052" w14:textId="77777777" w:rsidR="00A26296" w:rsidRDefault="00A26296">
      <w:pPr>
        <w:pStyle w:val="Commentaire"/>
      </w:pPr>
      <w:r>
        <w:t>Nastos and  Kapsomenakis, ;</w:t>
      </w:r>
    </w:p>
    <w:p w14:paraId="2F46EC07" w14:textId="77777777" w:rsidR="00A26296" w:rsidRDefault="00A26296">
      <w:pPr>
        <w:pStyle w:val="Commentaire"/>
      </w:pPr>
    </w:p>
    <w:p w14:paraId="0B549C84" w14:textId="77777777" w:rsidR="00A26296" w:rsidRDefault="00A26296">
      <w:pPr>
        <w:pStyle w:val="Commentaire"/>
      </w:pPr>
      <w:r>
        <w:t>Correct:</w:t>
      </w:r>
    </w:p>
    <w:p w14:paraId="06737368" w14:textId="77777777" w:rsidR="00A26296" w:rsidRDefault="00A26296">
      <w:pPr>
        <w:pStyle w:val="Commentaire"/>
      </w:pPr>
      <w:r>
        <w:t>Nastos and Kapsomenakis (2015)</w:t>
      </w:r>
    </w:p>
    <w:p w14:paraId="50E08F5F" w14:textId="161F18E0" w:rsidR="00A26296" w:rsidRDefault="00A26296">
      <w:pPr>
        <w:pStyle w:val="Commentaire"/>
      </w:pPr>
      <w:r>
        <w:t>(Nastos and Kapsomenakis, 2015)</w:t>
      </w:r>
    </w:p>
  </w:comment>
  <w:comment w:id="3255" w:author="Robin Matthews" w:date="2021-07-13T14:34:00Z" w:initials="RM">
    <w:p w14:paraId="66ADA773" w14:textId="77777777" w:rsidR="00A26296" w:rsidRDefault="00A26296">
      <w:pPr>
        <w:pStyle w:val="Commentaire"/>
      </w:pPr>
      <w:r>
        <w:rPr>
          <w:rStyle w:val="Marquedecommentaire"/>
        </w:rPr>
        <w:annotationRef/>
      </w:r>
      <w:r>
        <w:t>Extra stuff:</w:t>
      </w:r>
    </w:p>
    <w:p w14:paraId="5B87D464" w14:textId="77777777" w:rsidR="00A26296" w:rsidRDefault="00A26296">
      <w:pPr>
        <w:pStyle w:val="Commentaire"/>
      </w:pPr>
      <w:r>
        <w:t>, ;</w:t>
      </w:r>
    </w:p>
    <w:p w14:paraId="6A36D199" w14:textId="77777777" w:rsidR="00A26296" w:rsidRDefault="00A26296">
      <w:pPr>
        <w:pStyle w:val="Commentaire"/>
      </w:pPr>
    </w:p>
    <w:p w14:paraId="14F18E68" w14:textId="77777777" w:rsidR="00A26296" w:rsidRDefault="00A26296">
      <w:pPr>
        <w:pStyle w:val="Commentaire"/>
      </w:pPr>
      <w:r>
        <w:t>Correct:</w:t>
      </w:r>
    </w:p>
    <w:p w14:paraId="6266A4FD" w14:textId="77777777" w:rsidR="00A26296" w:rsidRDefault="00A26296">
      <w:pPr>
        <w:pStyle w:val="Commentaire"/>
      </w:pPr>
      <w:r>
        <w:t>Cardell et al. (2020)</w:t>
      </w:r>
    </w:p>
    <w:p w14:paraId="032A2436" w14:textId="16D47114" w:rsidR="00A26296" w:rsidRDefault="00A26296">
      <w:pPr>
        <w:pStyle w:val="Commentaire"/>
      </w:pPr>
      <w:r>
        <w:t>(Cardell et al., 2020)</w:t>
      </w:r>
    </w:p>
  </w:comment>
  <w:comment w:id="3256" w:author="Robin Matthews" w:date="2021-07-13T14:34:00Z" w:initials="RM">
    <w:p w14:paraId="094D9E69" w14:textId="77777777" w:rsidR="00A26296" w:rsidRDefault="00A26296">
      <w:pPr>
        <w:pStyle w:val="Commentaire"/>
      </w:pPr>
      <w:r>
        <w:rPr>
          <w:rStyle w:val="Marquedecommentaire"/>
        </w:rPr>
        <w:annotationRef/>
      </w:r>
      <w:r>
        <w:t>Extra stuff:</w:t>
      </w:r>
    </w:p>
    <w:p w14:paraId="286D9EC0" w14:textId="77777777" w:rsidR="00A26296" w:rsidRDefault="00A26296">
      <w:pPr>
        <w:pStyle w:val="Commentaire"/>
      </w:pPr>
      <w:r>
        <w:t>, ;</w:t>
      </w:r>
    </w:p>
    <w:p w14:paraId="2FE1D097" w14:textId="77777777" w:rsidR="00A26296" w:rsidRDefault="00A26296">
      <w:pPr>
        <w:pStyle w:val="Commentaire"/>
      </w:pPr>
    </w:p>
    <w:p w14:paraId="3806573A" w14:textId="77777777" w:rsidR="00A26296" w:rsidRDefault="00A26296">
      <w:pPr>
        <w:pStyle w:val="Commentaire"/>
      </w:pPr>
      <w:r>
        <w:t>Correct:</w:t>
      </w:r>
    </w:p>
    <w:p w14:paraId="38B70D30" w14:textId="77777777" w:rsidR="00A26296" w:rsidRDefault="00A26296">
      <w:pPr>
        <w:pStyle w:val="Commentaire"/>
      </w:pPr>
      <w:r>
        <w:t>Zollo et al. (2016)</w:t>
      </w:r>
    </w:p>
    <w:p w14:paraId="5AE2D6F5" w14:textId="6181BFB4" w:rsidR="00A26296" w:rsidRDefault="00A26296">
      <w:pPr>
        <w:pStyle w:val="Commentaire"/>
      </w:pPr>
      <w:r>
        <w:t>(Zollo et al., 2016)</w:t>
      </w:r>
    </w:p>
  </w:comment>
  <w:comment w:id="3257" w:author="Robin Matthews" w:date="2021-07-13T14:34:00Z" w:initials="RM">
    <w:p w14:paraId="59EFD97F" w14:textId="77777777" w:rsidR="00A26296" w:rsidRDefault="00A26296">
      <w:pPr>
        <w:pStyle w:val="Commentaire"/>
      </w:pPr>
      <w:r>
        <w:rPr>
          <w:rStyle w:val="Marquedecommentaire"/>
        </w:rPr>
        <w:annotationRef/>
      </w:r>
      <w:r>
        <w:t>Extra stuff:</w:t>
      </w:r>
    </w:p>
    <w:p w14:paraId="4C67FBD0" w14:textId="77777777" w:rsidR="00A26296" w:rsidRDefault="00A26296">
      <w:pPr>
        <w:pStyle w:val="Commentaire"/>
      </w:pPr>
      <w:r>
        <w:t>, ;</w:t>
      </w:r>
    </w:p>
    <w:p w14:paraId="0CE48166" w14:textId="77777777" w:rsidR="00A26296" w:rsidRDefault="00A26296">
      <w:pPr>
        <w:pStyle w:val="Commentaire"/>
      </w:pPr>
    </w:p>
    <w:p w14:paraId="2F4E3194" w14:textId="77777777" w:rsidR="00A26296" w:rsidRDefault="00A26296">
      <w:pPr>
        <w:pStyle w:val="Commentaire"/>
      </w:pPr>
      <w:r>
        <w:t>Correct:</w:t>
      </w:r>
    </w:p>
    <w:p w14:paraId="136E3E8A" w14:textId="77777777" w:rsidR="00A26296" w:rsidRDefault="00A26296">
      <w:pPr>
        <w:pStyle w:val="Commentaire"/>
      </w:pPr>
      <w:r>
        <w:t>Weber et al. (2018)</w:t>
      </w:r>
    </w:p>
    <w:p w14:paraId="70636C9E" w14:textId="076200F0" w:rsidR="00A26296" w:rsidRDefault="00A26296">
      <w:pPr>
        <w:pStyle w:val="Commentaire"/>
      </w:pPr>
      <w:r>
        <w:t>(Weber et al., 2018)</w:t>
      </w:r>
    </w:p>
  </w:comment>
  <w:comment w:id="3258" w:author="Robin Matthews" w:date="2021-07-13T14:34:00Z" w:initials="RM">
    <w:p w14:paraId="16031AB0" w14:textId="77777777" w:rsidR="00A26296" w:rsidRDefault="00A26296">
      <w:pPr>
        <w:pStyle w:val="Commentaire"/>
      </w:pPr>
      <w:r>
        <w:rPr>
          <w:rStyle w:val="Marquedecommentaire"/>
        </w:rPr>
        <w:annotationRef/>
      </w:r>
      <w:r>
        <w:t>Extra stuff:</w:t>
      </w:r>
    </w:p>
    <w:p w14:paraId="41EC7533" w14:textId="77777777" w:rsidR="00A26296" w:rsidRDefault="00A26296">
      <w:pPr>
        <w:pStyle w:val="Commentaire"/>
      </w:pPr>
      <w:r>
        <w:t>, )</w:t>
      </w:r>
    </w:p>
    <w:p w14:paraId="1D0FE1E6" w14:textId="77777777" w:rsidR="00A26296" w:rsidRDefault="00A26296">
      <w:pPr>
        <w:pStyle w:val="Commentaire"/>
      </w:pPr>
    </w:p>
    <w:p w14:paraId="6877466D" w14:textId="77777777" w:rsidR="00A26296" w:rsidRDefault="00A26296">
      <w:pPr>
        <w:pStyle w:val="Commentaire"/>
      </w:pPr>
      <w:r>
        <w:t>Correct:</w:t>
      </w:r>
    </w:p>
    <w:p w14:paraId="19BD6F93" w14:textId="77777777" w:rsidR="00A26296" w:rsidRDefault="00A26296">
      <w:pPr>
        <w:pStyle w:val="Commentaire"/>
      </w:pPr>
      <w:r>
        <w:t>Coppola et al. (2021a)</w:t>
      </w:r>
    </w:p>
    <w:p w14:paraId="085E8630" w14:textId="136E2316" w:rsidR="00A26296" w:rsidRDefault="00A26296">
      <w:pPr>
        <w:pStyle w:val="Commentaire"/>
      </w:pPr>
      <w:r>
        <w:t>(Coppola et al., 2021a)</w:t>
      </w:r>
    </w:p>
  </w:comment>
  <w:comment w:id="3259" w:author="Robin Matthews" w:date="2021-07-13T14:34:00Z" w:initials="RM">
    <w:p w14:paraId="4D1F9B5D" w14:textId="77777777" w:rsidR="00A26296" w:rsidRDefault="00A26296">
      <w:pPr>
        <w:pStyle w:val="Commentaire"/>
      </w:pPr>
      <w:r>
        <w:rPr>
          <w:rStyle w:val="Marquedecommentaire"/>
        </w:rPr>
        <w:annotationRef/>
      </w:r>
      <w:r>
        <w:t>Not found:</w:t>
      </w:r>
    </w:p>
    <w:p w14:paraId="75C4A5FE" w14:textId="77777777" w:rsidR="00A26296" w:rsidRDefault="00A26296">
      <w:pPr>
        <w:pStyle w:val="Commentaire"/>
      </w:pPr>
      <w:r>
        <w:t>C. Li et al.</w:t>
      </w:r>
    </w:p>
    <w:p w14:paraId="50316347" w14:textId="77777777" w:rsidR="00A26296" w:rsidRDefault="00A26296">
      <w:pPr>
        <w:pStyle w:val="Commentaire"/>
      </w:pPr>
    </w:p>
    <w:p w14:paraId="3A35CFB9" w14:textId="77777777" w:rsidR="00A26296" w:rsidRDefault="00A26296">
      <w:pPr>
        <w:pStyle w:val="Commentaire"/>
      </w:pPr>
      <w:r>
        <w:t>Extra stuff:</w:t>
      </w:r>
    </w:p>
    <w:p w14:paraId="59F916D6" w14:textId="77777777" w:rsidR="00A26296" w:rsidRDefault="00A26296">
      <w:pPr>
        <w:pStyle w:val="Commentaire"/>
      </w:pPr>
      <w:r>
        <w:t xml:space="preserve">(Li et al., </w:t>
      </w:r>
    </w:p>
    <w:p w14:paraId="1C48C6B9" w14:textId="77777777" w:rsidR="00A26296" w:rsidRDefault="00A26296">
      <w:pPr>
        <w:pStyle w:val="Commentaire"/>
      </w:pPr>
    </w:p>
    <w:p w14:paraId="22499C16" w14:textId="77777777" w:rsidR="00A26296" w:rsidRDefault="00A26296">
      <w:pPr>
        <w:pStyle w:val="Commentaire"/>
      </w:pPr>
      <w:r>
        <w:t>Correct:</w:t>
      </w:r>
    </w:p>
    <w:p w14:paraId="77DF8AD7" w14:textId="77777777" w:rsidR="00A26296" w:rsidRDefault="00A26296">
      <w:pPr>
        <w:pStyle w:val="Commentaire"/>
      </w:pPr>
      <w:r>
        <w:t>C. Li et al. (2020)</w:t>
      </w:r>
    </w:p>
    <w:p w14:paraId="53FAF261" w14:textId="55DE52F7" w:rsidR="00A26296" w:rsidRDefault="00A26296">
      <w:pPr>
        <w:pStyle w:val="Commentaire"/>
      </w:pPr>
      <w:r>
        <w:t>(C. Li et al., 2020)</w:t>
      </w:r>
    </w:p>
  </w:comment>
  <w:comment w:id="3262" w:author="Robin Matthews" w:date="2021-07-13T14:34:00Z" w:initials="RM">
    <w:p w14:paraId="4169BDBB" w14:textId="77777777" w:rsidR="00A26296" w:rsidRDefault="00A26296">
      <w:pPr>
        <w:pStyle w:val="Commentaire"/>
      </w:pPr>
      <w:r>
        <w:rPr>
          <w:rStyle w:val="Marquedecommentaire"/>
        </w:rPr>
        <w:annotationRef/>
      </w:r>
      <w:r>
        <w:t>Not found:</w:t>
      </w:r>
    </w:p>
    <w:p w14:paraId="790AECD7" w14:textId="77777777" w:rsidR="00A26296" w:rsidRDefault="00A26296">
      <w:pPr>
        <w:pStyle w:val="Commentaire"/>
      </w:pPr>
      <w:r>
        <w:t>C. Li et al.</w:t>
      </w:r>
    </w:p>
    <w:p w14:paraId="5EAB0C30" w14:textId="77777777" w:rsidR="00A26296" w:rsidRDefault="00A26296">
      <w:pPr>
        <w:pStyle w:val="Commentaire"/>
      </w:pPr>
    </w:p>
    <w:p w14:paraId="7AE7C370" w14:textId="77777777" w:rsidR="00A26296" w:rsidRDefault="00A26296">
      <w:pPr>
        <w:pStyle w:val="Commentaire"/>
      </w:pPr>
      <w:r>
        <w:t>Extra stuff:</w:t>
      </w:r>
    </w:p>
    <w:p w14:paraId="75838378" w14:textId="77777777" w:rsidR="00A26296" w:rsidRDefault="00A26296">
      <w:pPr>
        <w:pStyle w:val="Commentaire"/>
      </w:pPr>
      <w:r>
        <w:t xml:space="preserve">(Li et al., </w:t>
      </w:r>
    </w:p>
    <w:p w14:paraId="284586D2" w14:textId="77777777" w:rsidR="00A26296" w:rsidRDefault="00A26296">
      <w:pPr>
        <w:pStyle w:val="Commentaire"/>
      </w:pPr>
    </w:p>
    <w:p w14:paraId="77A88884" w14:textId="77777777" w:rsidR="00A26296" w:rsidRDefault="00A26296">
      <w:pPr>
        <w:pStyle w:val="Commentaire"/>
      </w:pPr>
      <w:r>
        <w:t>Correct:</w:t>
      </w:r>
    </w:p>
    <w:p w14:paraId="291EBA75" w14:textId="77777777" w:rsidR="00A26296" w:rsidRDefault="00A26296">
      <w:pPr>
        <w:pStyle w:val="Commentaire"/>
      </w:pPr>
      <w:r>
        <w:t>C. Li et al. (2020)</w:t>
      </w:r>
    </w:p>
    <w:p w14:paraId="083F6D2B" w14:textId="1AE3EC7A" w:rsidR="00A26296" w:rsidRDefault="00A26296">
      <w:pPr>
        <w:pStyle w:val="Commentaire"/>
      </w:pPr>
      <w:r>
        <w:t>(C. Li et al., 2020)</w:t>
      </w:r>
    </w:p>
  </w:comment>
  <w:comment w:id="3269" w:author="Robin Matthews" w:date="2021-07-13T14:34:00Z" w:initials="RM">
    <w:p w14:paraId="18D294A0" w14:textId="77777777" w:rsidR="00A26296" w:rsidRDefault="00A26296">
      <w:pPr>
        <w:pStyle w:val="Commentaire"/>
      </w:pPr>
      <w:r>
        <w:rPr>
          <w:rStyle w:val="Marquedecommentaire"/>
        </w:rPr>
        <w:annotationRef/>
      </w:r>
      <w:r>
        <w:t>Extra stuff:</w:t>
      </w:r>
    </w:p>
    <w:p w14:paraId="4A0F6EFF" w14:textId="77777777" w:rsidR="00A26296" w:rsidRDefault="00A26296">
      <w:pPr>
        <w:pStyle w:val="Commentaire"/>
      </w:pPr>
      <w:r>
        <w:t xml:space="preserve">(, </w:t>
      </w:r>
    </w:p>
    <w:p w14:paraId="2D428949" w14:textId="77777777" w:rsidR="00A26296" w:rsidRDefault="00A26296">
      <w:pPr>
        <w:pStyle w:val="Commentaire"/>
      </w:pPr>
    </w:p>
    <w:p w14:paraId="5A7989F4" w14:textId="77777777" w:rsidR="00A26296" w:rsidRDefault="00A26296">
      <w:pPr>
        <w:pStyle w:val="Commentaire"/>
      </w:pPr>
      <w:r>
        <w:t>Correct:</w:t>
      </w:r>
    </w:p>
    <w:p w14:paraId="4F90AEA0" w14:textId="77777777" w:rsidR="00A26296" w:rsidRDefault="00A26296">
      <w:pPr>
        <w:pStyle w:val="Commentaire"/>
      </w:pPr>
      <w:r>
        <w:t>Cardoso et al. (2019)</w:t>
      </w:r>
    </w:p>
    <w:p w14:paraId="1DC0DC08" w14:textId="7C881C65" w:rsidR="00A26296" w:rsidRDefault="00A26296">
      <w:pPr>
        <w:pStyle w:val="Commentaire"/>
      </w:pPr>
      <w:r>
        <w:t>(Cardoso et al., 2019)</w:t>
      </w:r>
    </w:p>
  </w:comment>
  <w:comment w:id="3271" w:author="Robin Matthews" w:date="2021-07-13T14:34:00Z" w:initials="RM">
    <w:p w14:paraId="24786E5E" w14:textId="77777777" w:rsidR="00A26296" w:rsidRDefault="00A26296">
      <w:pPr>
        <w:pStyle w:val="Commentaire"/>
      </w:pPr>
      <w:r>
        <w:rPr>
          <w:rStyle w:val="Marquedecommentaire"/>
        </w:rPr>
        <w:annotationRef/>
      </w:r>
      <w:r>
        <w:t>Extra stuff:</w:t>
      </w:r>
    </w:p>
    <w:p w14:paraId="0F963F78" w14:textId="77777777" w:rsidR="00A26296" w:rsidRDefault="00A26296">
      <w:pPr>
        <w:pStyle w:val="Commentaire"/>
      </w:pPr>
      <w:r>
        <w:t xml:space="preserve">, </w:t>
      </w:r>
    </w:p>
    <w:p w14:paraId="2BC6A3F0" w14:textId="77777777" w:rsidR="00A26296" w:rsidRDefault="00A26296">
      <w:pPr>
        <w:pStyle w:val="Commentaire"/>
      </w:pPr>
    </w:p>
    <w:p w14:paraId="5D5083E3" w14:textId="77777777" w:rsidR="00A26296" w:rsidRDefault="00A26296">
      <w:pPr>
        <w:pStyle w:val="Commentaire"/>
      </w:pPr>
      <w:r>
        <w:t>Correct:</w:t>
      </w:r>
    </w:p>
    <w:p w14:paraId="62517F63" w14:textId="77777777" w:rsidR="00A26296" w:rsidRDefault="00A26296">
      <w:pPr>
        <w:pStyle w:val="Commentaire"/>
      </w:pPr>
      <w:r>
        <w:t>Nastos and Kapsomenakis (2015)</w:t>
      </w:r>
    </w:p>
    <w:p w14:paraId="0288774F" w14:textId="6B90D234" w:rsidR="00A26296" w:rsidRDefault="00A26296">
      <w:pPr>
        <w:pStyle w:val="Commentaire"/>
      </w:pPr>
      <w:r>
        <w:t>(Nastos and Kapsomenakis, 2015)</w:t>
      </w:r>
    </w:p>
  </w:comment>
  <w:comment w:id="3272" w:author="Robin Matthews" w:date="2021-07-13T14:34:00Z" w:initials="RM">
    <w:p w14:paraId="39E0ABDE" w14:textId="77777777" w:rsidR="00A26296" w:rsidRDefault="00A26296">
      <w:pPr>
        <w:pStyle w:val="Commentaire"/>
      </w:pPr>
      <w:r>
        <w:rPr>
          <w:rStyle w:val="Marquedecommentaire"/>
        </w:rPr>
        <w:annotationRef/>
      </w:r>
      <w:r>
        <w:t>Extra stuff:</w:t>
      </w:r>
    </w:p>
    <w:p w14:paraId="34DD79E8" w14:textId="77777777" w:rsidR="00A26296" w:rsidRDefault="00A26296">
      <w:pPr>
        <w:pStyle w:val="Commentaire"/>
      </w:pPr>
      <w:r>
        <w:t xml:space="preserve">, </w:t>
      </w:r>
    </w:p>
    <w:p w14:paraId="56952EBF" w14:textId="77777777" w:rsidR="00A26296" w:rsidRDefault="00A26296">
      <w:pPr>
        <w:pStyle w:val="Commentaire"/>
      </w:pPr>
    </w:p>
    <w:p w14:paraId="10EE98D9" w14:textId="77777777" w:rsidR="00A26296" w:rsidRDefault="00A26296">
      <w:pPr>
        <w:pStyle w:val="Commentaire"/>
      </w:pPr>
      <w:r>
        <w:t>Correct:</w:t>
      </w:r>
    </w:p>
    <w:p w14:paraId="0DA4F2DF" w14:textId="77777777" w:rsidR="00A26296" w:rsidRDefault="00A26296">
      <w:pPr>
        <w:pStyle w:val="Commentaire"/>
      </w:pPr>
      <w:r>
        <w:t>Tomozeiu et al. (2014)</w:t>
      </w:r>
    </w:p>
    <w:p w14:paraId="621F87BE" w14:textId="0C060232" w:rsidR="00A26296" w:rsidRDefault="00A26296">
      <w:pPr>
        <w:pStyle w:val="Commentaire"/>
      </w:pPr>
      <w:r>
        <w:t>(Tomozeiu et al., 2014)</w:t>
      </w:r>
    </w:p>
  </w:comment>
  <w:comment w:id="3273" w:author="Robin Matthews" w:date="2021-07-13T14:34:00Z" w:initials="RM">
    <w:p w14:paraId="61715F7A" w14:textId="77777777" w:rsidR="00A26296" w:rsidRDefault="00A26296">
      <w:pPr>
        <w:pStyle w:val="Commentaire"/>
      </w:pPr>
      <w:r>
        <w:rPr>
          <w:rStyle w:val="Marquedecommentaire"/>
        </w:rPr>
        <w:annotationRef/>
      </w:r>
      <w:r>
        <w:t>Extra stuff:</w:t>
      </w:r>
    </w:p>
    <w:p w14:paraId="2CF92C05" w14:textId="77777777" w:rsidR="00A26296" w:rsidRDefault="00A26296">
      <w:pPr>
        <w:pStyle w:val="Commentaire"/>
      </w:pPr>
      <w:r>
        <w:t xml:space="preserve">, </w:t>
      </w:r>
    </w:p>
    <w:p w14:paraId="0D8A3898" w14:textId="77777777" w:rsidR="00A26296" w:rsidRDefault="00A26296">
      <w:pPr>
        <w:pStyle w:val="Commentaire"/>
      </w:pPr>
    </w:p>
    <w:p w14:paraId="307D82E8" w14:textId="77777777" w:rsidR="00A26296" w:rsidRDefault="00A26296">
      <w:pPr>
        <w:pStyle w:val="Commentaire"/>
      </w:pPr>
      <w:r>
        <w:t>Correct:</w:t>
      </w:r>
    </w:p>
    <w:p w14:paraId="43549198" w14:textId="77777777" w:rsidR="00A26296" w:rsidRDefault="00A26296">
      <w:pPr>
        <w:pStyle w:val="Commentaire"/>
      </w:pPr>
      <w:r>
        <w:t>Cardell et al. (2020)</w:t>
      </w:r>
    </w:p>
    <w:p w14:paraId="0EE9BD03" w14:textId="1E624585" w:rsidR="00A26296" w:rsidRDefault="00A26296">
      <w:pPr>
        <w:pStyle w:val="Commentaire"/>
      </w:pPr>
      <w:r>
        <w:t>(Cardell et al., 2020)</w:t>
      </w:r>
    </w:p>
  </w:comment>
  <w:comment w:id="3274" w:author="Robin Matthews" w:date="2021-07-13T14:34:00Z" w:initials="RM">
    <w:p w14:paraId="3566461A" w14:textId="77777777" w:rsidR="00A26296" w:rsidRDefault="00A26296">
      <w:pPr>
        <w:pStyle w:val="Commentaire"/>
      </w:pPr>
      <w:r>
        <w:rPr>
          <w:rStyle w:val="Marquedecommentaire"/>
        </w:rPr>
        <w:annotationRef/>
      </w:r>
      <w:r>
        <w:t>Extra stuff:</w:t>
      </w:r>
    </w:p>
    <w:p w14:paraId="16932EE9" w14:textId="77777777" w:rsidR="00A26296" w:rsidRDefault="00A26296">
      <w:pPr>
        <w:pStyle w:val="Commentaire"/>
      </w:pPr>
      <w:r>
        <w:t xml:space="preserve">, </w:t>
      </w:r>
    </w:p>
    <w:p w14:paraId="4017E94A" w14:textId="77777777" w:rsidR="00A26296" w:rsidRDefault="00A26296">
      <w:pPr>
        <w:pStyle w:val="Commentaire"/>
      </w:pPr>
    </w:p>
    <w:p w14:paraId="50C451B3" w14:textId="77777777" w:rsidR="00A26296" w:rsidRDefault="00A26296">
      <w:pPr>
        <w:pStyle w:val="Commentaire"/>
      </w:pPr>
      <w:r>
        <w:t>Correct:</w:t>
      </w:r>
    </w:p>
    <w:p w14:paraId="240D76F6" w14:textId="77777777" w:rsidR="00A26296" w:rsidRDefault="00A26296">
      <w:pPr>
        <w:pStyle w:val="Commentaire"/>
      </w:pPr>
      <w:r>
        <w:t>Zollo et al. (2016)</w:t>
      </w:r>
    </w:p>
    <w:p w14:paraId="4D75C2C7" w14:textId="33998805" w:rsidR="00A26296" w:rsidRDefault="00A26296">
      <w:pPr>
        <w:pStyle w:val="Commentaire"/>
      </w:pPr>
      <w:r>
        <w:t>(Zollo et al., 2016)</w:t>
      </w:r>
    </w:p>
  </w:comment>
  <w:comment w:id="3276" w:author="Robin Matthews" w:date="2021-07-13T14:34:00Z" w:initials="RM">
    <w:p w14:paraId="21528F3D" w14:textId="77777777" w:rsidR="00A26296" w:rsidRDefault="00A26296">
      <w:pPr>
        <w:pStyle w:val="Commentaire"/>
      </w:pPr>
      <w:r>
        <w:rPr>
          <w:rStyle w:val="Marquedecommentaire"/>
        </w:rPr>
        <w:annotationRef/>
      </w:r>
      <w:r>
        <w:t>Extra stuff:</w:t>
      </w:r>
    </w:p>
    <w:p w14:paraId="02155658" w14:textId="77777777" w:rsidR="00A26296" w:rsidRDefault="00A26296">
      <w:pPr>
        <w:pStyle w:val="Commentaire"/>
      </w:pPr>
      <w:r>
        <w:t xml:space="preserve">, </w:t>
      </w:r>
    </w:p>
    <w:p w14:paraId="56707B5E" w14:textId="77777777" w:rsidR="00A26296" w:rsidRDefault="00A26296">
      <w:pPr>
        <w:pStyle w:val="Commentaire"/>
      </w:pPr>
    </w:p>
    <w:p w14:paraId="2124AA9E" w14:textId="77777777" w:rsidR="00A26296" w:rsidRDefault="00A26296">
      <w:pPr>
        <w:pStyle w:val="Commentaire"/>
      </w:pPr>
      <w:r>
        <w:t>Correct:</w:t>
      </w:r>
    </w:p>
    <w:p w14:paraId="4BA5D4E6" w14:textId="77777777" w:rsidR="00A26296" w:rsidRDefault="00A26296">
      <w:pPr>
        <w:pStyle w:val="Commentaire"/>
      </w:pPr>
      <w:r>
        <w:t>Giorgi et al. (2014)</w:t>
      </w:r>
    </w:p>
    <w:p w14:paraId="06F669F4" w14:textId="33E55DDD" w:rsidR="00A26296" w:rsidRDefault="00A26296">
      <w:pPr>
        <w:pStyle w:val="Commentaire"/>
      </w:pPr>
      <w:r>
        <w:t>(Giorgi et al., 2014)</w:t>
      </w:r>
    </w:p>
  </w:comment>
  <w:comment w:id="3277" w:author="Robin Matthews" w:date="2021-07-13T14:34:00Z" w:initials="RM">
    <w:p w14:paraId="285189D6" w14:textId="77777777" w:rsidR="00A26296" w:rsidRDefault="00A26296">
      <w:pPr>
        <w:pStyle w:val="Commentaire"/>
      </w:pPr>
      <w:r>
        <w:rPr>
          <w:rStyle w:val="Marquedecommentaire"/>
        </w:rPr>
        <w:annotationRef/>
      </w:r>
      <w:r>
        <w:t>Extra stuff:</w:t>
      </w:r>
    </w:p>
    <w:p w14:paraId="3394B76D" w14:textId="77777777" w:rsidR="00A26296" w:rsidRDefault="00A26296">
      <w:pPr>
        <w:pStyle w:val="Commentaire"/>
      </w:pPr>
      <w:r>
        <w:t xml:space="preserve">, </w:t>
      </w:r>
    </w:p>
    <w:p w14:paraId="1D17A1CB" w14:textId="77777777" w:rsidR="00A26296" w:rsidRDefault="00A26296">
      <w:pPr>
        <w:pStyle w:val="Commentaire"/>
      </w:pPr>
    </w:p>
    <w:p w14:paraId="4BA3E745" w14:textId="77777777" w:rsidR="00A26296" w:rsidRDefault="00A26296">
      <w:pPr>
        <w:pStyle w:val="Commentaire"/>
      </w:pPr>
      <w:r>
        <w:t>Correct:</w:t>
      </w:r>
    </w:p>
    <w:p w14:paraId="24C604A0" w14:textId="77777777" w:rsidR="00A26296" w:rsidRDefault="00A26296">
      <w:pPr>
        <w:pStyle w:val="Commentaire"/>
      </w:pPr>
      <w:r>
        <w:t>Driouech et al. (2020)</w:t>
      </w:r>
    </w:p>
    <w:p w14:paraId="174D357D" w14:textId="5BAC26B2" w:rsidR="00A26296" w:rsidRDefault="00A26296">
      <w:pPr>
        <w:pStyle w:val="Commentaire"/>
      </w:pPr>
      <w:r>
        <w:t>(Driouech et al., 2020)</w:t>
      </w:r>
    </w:p>
  </w:comment>
  <w:comment w:id="3278" w:author="Robin Matthews" w:date="2021-07-13T14:34:00Z" w:initials="RM">
    <w:p w14:paraId="5CC0CB10" w14:textId="77777777" w:rsidR="00A26296" w:rsidRDefault="00A26296">
      <w:pPr>
        <w:pStyle w:val="Commentaire"/>
      </w:pPr>
      <w:r>
        <w:rPr>
          <w:rStyle w:val="Marquedecommentaire"/>
        </w:rPr>
        <w:annotationRef/>
      </w:r>
      <w:r>
        <w:t>Extra stuff:</w:t>
      </w:r>
    </w:p>
    <w:p w14:paraId="55898D53" w14:textId="77777777" w:rsidR="00A26296" w:rsidRDefault="00A26296">
      <w:pPr>
        <w:pStyle w:val="Commentaire"/>
      </w:pPr>
      <w:r>
        <w:t xml:space="preserve">, </w:t>
      </w:r>
    </w:p>
    <w:p w14:paraId="1EE94995" w14:textId="77777777" w:rsidR="00A26296" w:rsidRDefault="00A26296">
      <w:pPr>
        <w:pStyle w:val="Commentaire"/>
      </w:pPr>
    </w:p>
    <w:p w14:paraId="252FB75B" w14:textId="77777777" w:rsidR="00A26296" w:rsidRDefault="00A26296">
      <w:pPr>
        <w:pStyle w:val="Commentaire"/>
      </w:pPr>
      <w:r>
        <w:t>Correct:</w:t>
      </w:r>
    </w:p>
    <w:p w14:paraId="557D9E9C" w14:textId="77777777" w:rsidR="00A26296" w:rsidRDefault="00A26296">
      <w:pPr>
        <w:pStyle w:val="Commentaire"/>
      </w:pPr>
      <w:r>
        <w:t>Coppola et al. (2021a)</w:t>
      </w:r>
    </w:p>
    <w:p w14:paraId="64FD8178" w14:textId="4F3A9CC4" w:rsidR="00A26296" w:rsidRDefault="00A26296">
      <w:pPr>
        <w:pStyle w:val="Commentaire"/>
      </w:pPr>
      <w:r>
        <w:t>(Coppola et al., 2021a)</w:t>
      </w:r>
    </w:p>
  </w:comment>
  <w:comment w:id="3279" w:author="Robin Matthews" w:date="2021-07-13T14:34:00Z" w:initials="RM">
    <w:p w14:paraId="48FB7D30" w14:textId="77777777" w:rsidR="00A26296" w:rsidRDefault="00A26296">
      <w:pPr>
        <w:pStyle w:val="Commentaire"/>
      </w:pPr>
      <w:r>
        <w:rPr>
          <w:rStyle w:val="Marquedecommentaire"/>
        </w:rPr>
        <w:annotationRef/>
      </w:r>
      <w:r>
        <w:t>Extra stuff:</w:t>
      </w:r>
    </w:p>
    <w:p w14:paraId="250AAD20" w14:textId="77777777" w:rsidR="00A26296" w:rsidRDefault="00A26296">
      <w:pPr>
        <w:pStyle w:val="Commentaire"/>
      </w:pPr>
      <w:r>
        <w:t>, )</w:t>
      </w:r>
    </w:p>
    <w:p w14:paraId="153819E9" w14:textId="77777777" w:rsidR="00A26296" w:rsidRDefault="00A26296">
      <w:pPr>
        <w:pStyle w:val="Commentaire"/>
      </w:pPr>
    </w:p>
    <w:p w14:paraId="4974A55D" w14:textId="77777777" w:rsidR="00A26296" w:rsidRDefault="00A26296">
      <w:pPr>
        <w:pStyle w:val="Commentaire"/>
      </w:pPr>
      <w:r>
        <w:t>Correct:</w:t>
      </w:r>
    </w:p>
    <w:p w14:paraId="50AF79BB" w14:textId="77777777" w:rsidR="00A26296" w:rsidRDefault="00A26296">
      <w:pPr>
        <w:pStyle w:val="Commentaire"/>
      </w:pPr>
      <w:r>
        <w:t>Engelbrecht et al. (2015)</w:t>
      </w:r>
    </w:p>
    <w:p w14:paraId="7ACA0C04" w14:textId="76DDDC1D" w:rsidR="00A26296" w:rsidRDefault="00A26296">
      <w:pPr>
        <w:pStyle w:val="Commentaire"/>
      </w:pPr>
      <w:r>
        <w:t>(Engelbrecht et al., 2015)</w:t>
      </w:r>
    </w:p>
  </w:comment>
  <w:comment w:id="3281" w:author="Robin Matthews" w:date="2021-07-13T14:34:00Z" w:initials="RM">
    <w:p w14:paraId="2338292B" w14:textId="77777777" w:rsidR="00A26296" w:rsidRDefault="00A26296">
      <w:pPr>
        <w:pStyle w:val="Commentaire"/>
      </w:pPr>
      <w:r>
        <w:rPr>
          <w:rStyle w:val="Marquedecommentaire"/>
        </w:rPr>
        <w:annotationRef/>
      </w:r>
      <w:r>
        <w:t>Not found:</w:t>
      </w:r>
    </w:p>
    <w:p w14:paraId="7D4A8DF7" w14:textId="77777777" w:rsidR="00A26296" w:rsidRDefault="00A26296">
      <w:pPr>
        <w:pStyle w:val="Commentaire"/>
      </w:pPr>
      <w:r>
        <w:t>C. Li et al.</w:t>
      </w:r>
    </w:p>
    <w:p w14:paraId="05838DBF" w14:textId="77777777" w:rsidR="00A26296" w:rsidRDefault="00A26296">
      <w:pPr>
        <w:pStyle w:val="Commentaire"/>
      </w:pPr>
    </w:p>
    <w:p w14:paraId="3F722978" w14:textId="77777777" w:rsidR="00A26296" w:rsidRDefault="00A26296">
      <w:pPr>
        <w:pStyle w:val="Commentaire"/>
      </w:pPr>
      <w:r>
        <w:t>Extra stuff:</w:t>
      </w:r>
    </w:p>
    <w:p w14:paraId="38E4655A" w14:textId="77777777" w:rsidR="00A26296" w:rsidRDefault="00A26296">
      <w:pPr>
        <w:pStyle w:val="Commentaire"/>
      </w:pPr>
      <w:r>
        <w:t xml:space="preserve">(Li et al., </w:t>
      </w:r>
    </w:p>
    <w:p w14:paraId="7E3328C7" w14:textId="77777777" w:rsidR="00A26296" w:rsidRDefault="00A26296">
      <w:pPr>
        <w:pStyle w:val="Commentaire"/>
      </w:pPr>
    </w:p>
    <w:p w14:paraId="088C604D" w14:textId="77777777" w:rsidR="00A26296" w:rsidRDefault="00A26296">
      <w:pPr>
        <w:pStyle w:val="Commentaire"/>
      </w:pPr>
      <w:r>
        <w:t>Correct:</w:t>
      </w:r>
    </w:p>
    <w:p w14:paraId="07871A21" w14:textId="77777777" w:rsidR="00A26296" w:rsidRDefault="00A26296">
      <w:pPr>
        <w:pStyle w:val="Commentaire"/>
      </w:pPr>
      <w:r>
        <w:t>C. Li et al. (2020)</w:t>
      </w:r>
    </w:p>
    <w:p w14:paraId="6CB4F523" w14:textId="65022938" w:rsidR="00A26296" w:rsidRDefault="00A26296">
      <w:pPr>
        <w:pStyle w:val="Commentaire"/>
      </w:pPr>
      <w:r>
        <w:t>(C. Li et al., 2020)</w:t>
      </w:r>
    </w:p>
  </w:comment>
  <w:comment w:id="3284" w:author="Robin Matthews" w:date="2021-07-13T14:34:00Z" w:initials="RM">
    <w:p w14:paraId="3320E779" w14:textId="77777777" w:rsidR="00A26296" w:rsidRDefault="00A26296">
      <w:pPr>
        <w:pStyle w:val="Commentaire"/>
      </w:pPr>
      <w:r>
        <w:rPr>
          <w:rStyle w:val="Marquedecommentaire"/>
        </w:rPr>
        <w:annotationRef/>
      </w:r>
      <w:r>
        <w:t>Not found:</w:t>
      </w:r>
    </w:p>
    <w:p w14:paraId="5787AC59" w14:textId="77777777" w:rsidR="00A26296" w:rsidRDefault="00A26296">
      <w:pPr>
        <w:pStyle w:val="Commentaire"/>
      </w:pPr>
      <w:r>
        <w:t>C. Li et al.</w:t>
      </w:r>
    </w:p>
    <w:p w14:paraId="10F6461B" w14:textId="77777777" w:rsidR="00A26296" w:rsidRDefault="00A26296">
      <w:pPr>
        <w:pStyle w:val="Commentaire"/>
      </w:pPr>
    </w:p>
    <w:p w14:paraId="484A69EF" w14:textId="77777777" w:rsidR="00A26296" w:rsidRDefault="00A26296">
      <w:pPr>
        <w:pStyle w:val="Commentaire"/>
      </w:pPr>
      <w:r>
        <w:t>Extra stuff:</w:t>
      </w:r>
    </w:p>
    <w:p w14:paraId="3F5A6EE9" w14:textId="77777777" w:rsidR="00A26296" w:rsidRDefault="00A26296">
      <w:pPr>
        <w:pStyle w:val="Commentaire"/>
      </w:pPr>
      <w:r>
        <w:t xml:space="preserve">(Li et al., </w:t>
      </w:r>
    </w:p>
    <w:p w14:paraId="2657B241" w14:textId="77777777" w:rsidR="00A26296" w:rsidRDefault="00A26296">
      <w:pPr>
        <w:pStyle w:val="Commentaire"/>
      </w:pPr>
    </w:p>
    <w:p w14:paraId="71CE6A28" w14:textId="77777777" w:rsidR="00A26296" w:rsidRDefault="00A26296">
      <w:pPr>
        <w:pStyle w:val="Commentaire"/>
      </w:pPr>
      <w:r>
        <w:t>Correct:</w:t>
      </w:r>
    </w:p>
    <w:p w14:paraId="1855BB34" w14:textId="77777777" w:rsidR="00A26296" w:rsidRDefault="00A26296">
      <w:pPr>
        <w:pStyle w:val="Commentaire"/>
      </w:pPr>
      <w:r>
        <w:t>C. Li et al. (2020)</w:t>
      </w:r>
    </w:p>
    <w:p w14:paraId="6A47E8FA" w14:textId="2BFB65F3" w:rsidR="00A26296" w:rsidRDefault="00A26296">
      <w:pPr>
        <w:pStyle w:val="Commentaire"/>
      </w:pPr>
      <w:r>
        <w:t>(C. Li et al., 2020)</w:t>
      </w:r>
    </w:p>
  </w:comment>
  <w:comment w:id="3288" w:author="Robin Matthews" w:date="2021-07-13T14:34:00Z" w:initials="RM">
    <w:p w14:paraId="610CC722" w14:textId="77777777" w:rsidR="00A26296" w:rsidRDefault="00A26296">
      <w:pPr>
        <w:pStyle w:val="Commentaire"/>
      </w:pPr>
      <w:r>
        <w:rPr>
          <w:rStyle w:val="Marquedecommentaire"/>
        </w:rPr>
        <w:annotationRef/>
      </w:r>
      <w:r>
        <w:t>Extra stuff:</w:t>
      </w:r>
    </w:p>
    <w:p w14:paraId="3738BE4C" w14:textId="77777777" w:rsidR="00A26296" w:rsidRDefault="00A26296">
      <w:pPr>
        <w:pStyle w:val="Commentaire"/>
      </w:pPr>
      <w:r>
        <w:t>, )</w:t>
      </w:r>
    </w:p>
    <w:p w14:paraId="0F209531" w14:textId="77777777" w:rsidR="00A26296" w:rsidRDefault="00A26296">
      <w:pPr>
        <w:pStyle w:val="Commentaire"/>
      </w:pPr>
    </w:p>
    <w:p w14:paraId="06635CC7" w14:textId="77777777" w:rsidR="00A26296" w:rsidRDefault="00A26296">
      <w:pPr>
        <w:pStyle w:val="Commentaire"/>
      </w:pPr>
      <w:r>
        <w:t>Correct:</w:t>
      </w:r>
    </w:p>
    <w:p w14:paraId="4B2A712C" w14:textId="77777777" w:rsidR="00A26296" w:rsidRDefault="00A26296">
      <w:pPr>
        <w:pStyle w:val="Commentaire"/>
      </w:pPr>
      <w:r>
        <w:t>Weber et al. (2018)</w:t>
      </w:r>
    </w:p>
    <w:p w14:paraId="657ECA5C" w14:textId="3644747C" w:rsidR="00A26296" w:rsidRDefault="00A26296">
      <w:pPr>
        <w:pStyle w:val="Commentaire"/>
      </w:pPr>
      <w:r>
        <w:t>(Weber et al., 2018)</w:t>
      </w:r>
    </w:p>
  </w:comment>
  <w:comment w:id="3293" w:author="Robin Matthews" w:date="2021-07-13T14:34:00Z" w:initials="RM">
    <w:p w14:paraId="514A95D0" w14:textId="77777777" w:rsidR="00A26296" w:rsidRDefault="00A26296">
      <w:pPr>
        <w:pStyle w:val="Commentaire"/>
      </w:pPr>
      <w:r>
        <w:rPr>
          <w:rStyle w:val="Marquedecommentaire"/>
        </w:rPr>
        <w:annotationRef/>
      </w:r>
      <w:r>
        <w:t>Not found:</w:t>
      </w:r>
    </w:p>
    <w:p w14:paraId="13145BD3" w14:textId="77777777" w:rsidR="00A26296" w:rsidRDefault="00A26296">
      <w:pPr>
        <w:pStyle w:val="Commentaire"/>
      </w:pPr>
      <w:r>
        <w:t>C. Li et al.</w:t>
      </w:r>
    </w:p>
    <w:p w14:paraId="756821D2" w14:textId="77777777" w:rsidR="00A26296" w:rsidRDefault="00A26296">
      <w:pPr>
        <w:pStyle w:val="Commentaire"/>
      </w:pPr>
    </w:p>
    <w:p w14:paraId="41F4176C" w14:textId="77777777" w:rsidR="00A26296" w:rsidRDefault="00A26296">
      <w:pPr>
        <w:pStyle w:val="Commentaire"/>
      </w:pPr>
      <w:r>
        <w:t>Extra stuff:</w:t>
      </w:r>
    </w:p>
    <w:p w14:paraId="6776C265" w14:textId="77777777" w:rsidR="00A26296" w:rsidRDefault="00A26296">
      <w:pPr>
        <w:pStyle w:val="Commentaire"/>
      </w:pPr>
      <w:r>
        <w:t xml:space="preserve">(Li et al., </w:t>
      </w:r>
    </w:p>
    <w:p w14:paraId="47733FCE" w14:textId="77777777" w:rsidR="00A26296" w:rsidRDefault="00A26296">
      <w:pPr>
        <w:pStyle w:val="Commentaire"/>
      </w:pPr>
    </w:p>
    <w:p w14:paraId="27B12983" w14:textId="77777777" w:rsidR="00A26296" w:rsidRDefault="00A26296">
      <w:pPr>
        <w:pStyle w:val="Commentaire"/>
      </w:pPr>
      <w:r>
        <w:t>Correct:</w:t>
      </w:r>
    </w:p>
    <w:p w14:paraId="52932444" w14:textId="77777777" w:rsidR="00A26296" w:rsidRDefault="00A26296">
      <w:pPr>
        <w:pStyle w:val="Commentaire"/>
      </w:pPr>
      <w:r>
        <w:t>C. Li et al. (2020)</w:t>
      </w:r>
    </w:p>
    <w:p w14:paraId="0D5E51D1" w14:textId="71E3165F" w:rsidR="00A26296" w:rsidRDefault="00A26296">
      <w:pPr>
        <w:pStyle w:val="Commentaire"/>
      </w:pPr>
      <w:r>
        <w:t>(C. Li et al., 2020)</w:t>
      </w:r>
    </w:p>
  </w:comment>
  <w:comment w:id="3296" w:author="Robin Matthews" w:date="2021-07-13T14:35:00Z" w:initials="RM">
    <w:p w14:paraId="14D3FA5B" w14:textId="77777777" w:rsidR="00A26296" w:rsidRDefault="00A26296">
      <w:pPr>
        <w:pStyle w:val="Commentaire"/>
      </w:pPr>
      <w:r>
        <w:rPr>
          <w:rStyle w:val="Marquedecommentaire"/>
        </w:rPr>
        <w:annotationRef/>
      </w:r>
      <w:r>
        <w:t>Not found:</w:t>
      </w:r>
    </w:p>
    <w:p w14:paraId="3E802A09" w14:textId="77777777" w:rsidR="00A26296" w:rsidRDefault="00A26296">
      <w:pPr>
        <w:pStyle w:val="Commentaire"/>
      </w:pPr>
      <w:r>
        <w:t>C. Li et al.</w:t>
      </w:r>
    </w:p>
    <w:p w14:paraId="0FD0C2FB" w14:textId="77777777" w:rsidR="00A26296" w:rsidRDefault="00A26296">
      <w:pPr>
        <w:pStyle w:val="Commentaire"/>
      </w:pPr>
    </w:p>
    <w:p w14:paraId="3C8965E7" w14:textId="77777777" w:rsidR="00A26296" w:rsidRDefault="00A26296">
      <w:pPr>
        <w:pStyle w:val="Commentaire"/>
      </w:pPr>
      <w:r>
        <w:t>Extra stuff:</w:t>
      </w:r>
    </w:p>
    <w:p w14:paraId="59A30AB9" w14:textId="77777777" w:rsidR="00A26296" w:rsidRDefault="00A26296">
      <w:pPr>
        <w:pStyle w:val="Commentaire"/>
      </w:pPr>
      <w:r>
        <w:t xml:space="preserve">(Li et al., </w:t>
      </w:r>
    </w:p>
    <w:p w14:paraId="38A8E97E" w14:textId="77777777" w:rsidR="00A26296" w:rsidRDefault="00A26296">
      <w:pPr>
        <w:pStyle w:val="Commentaire"/>
      </w:pPr>
    </w:p>
    <w:p w14:paraId="304858C8" w14:textId="77777777" w:rsidR="00A26296" w:rsidRDefault="00A26296">
      <w:pPr>
        <w:pStyle w:val="Commentaire"/>
      </w:pPr>
      <w:r>
        <w:t>Correct:</w:t>
      </w:r>
    </w:p>
    <w:p w14:paraId="4C7D1461" w14:textId="77777777" w:rsidR="00A26296" w:rsidRDefault="00A26296">
      <w:pPr>
        <w:pStyle w:val="Commentaire"/>
      </w:pPr>
      <w:r>
        <w:t>C. Li et al. (2020)</w:t>
      </w:r>
    </w:p>
    <w:p w14:paraId="488F2615" w14:textId="7583B65C" w:rsidR="00A26296" w:rsidRDefault="00A26296">
      <w:pPr>
        <w:pStyle w:val="Commentaire"/>
      </w:pPr>
      <w:r>
        <w:t>(C. Li et al., 2020)</w:t>
      </w:r>
    </w:p>
  </w:comment>
  <w:comment w:id="3302" w:author="Robin Matthews" w:date="2021-07-14T12:46:00Z" w:initials="RM">
    <w:p w14:paraId="7CE72257" w14:textId="77777777" w:rsidR="00927C8A" w:rsidRDefault="00927C8A">
      <w:pPr>
        <w:pStyle w:val="Commentaire"/>
      </w:pPr>
      <w:r>
        <w:rPr>
          <w:rStyle w:val="Marquedecommentaire"/>
        </w:rPr>
        <w:annotationRef/>
      </w:r>
      <w:r>
        <w:t>Mendeley field missing Coppola et al., 2021. Is it this?</w:t>
      </w:r>
    </w:p>
    <w:p w14:paraId="630F5F04" w14:textId="77777777" w:rsidR="00612C81" w:rsidRDefault="00612C81">
      <w:pPr>
        <w:pStyle w:val="Commentaire"/>
      </w:pPr>
    </w:p>
    <w:p w14:paraId="5FBD03B4" w14:textId="77777777" w:rsidR="00612C81" w:rsidRPr="00D55689" w:rsidRDefault="00612C81" w:rsidP="00612C81">
      <w:pPr>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D55689">
        <w:rPr>
          <w:rFonts w:cs="Times New Roman"/>
          <w:noProof/>
          <w:szCs w:val="24"/>
        </w:rPr>
        <w:t xml:space="preserve">Coppola, E., Nogherotto, R., Ciarlo’, J. M., Giorgi, F., Meijgaard, E., Kadygrov, N., et al. (2021). Assessment of the European Climate Projections as Simulated by the Large EURO‐CORDEX Regional and Global Climate Model Ensemble. </w:t>
      </w:r>
      <w:r w:rsidRPr="00D55689">
        <w:rPr>
          <w:rFonts w:cs="Times New Roman"/>
          <w:i/>
          <w:iCs/>
          <w:noProof/>
          <w:szCs w:val="24"/>
        </w:rPr>
        <w:t>J. Geophys. Res. Atmos.</w:t>
      </w:r>
      <w:r w:rsidRPr="00D55689">
        <w:rPr>
          <w:rFonts w:cs="Times New Roman"/>
          <w:noProof/>
          <w:szCs w:val="24"/>
        </w:rPr>
        <w:t xml:space="preserve"> 126. doi:10.1029/2019JD032356.</w:t>
      </w:r>
    </w:p>
    <w:p w14:paraId="5B499744" w14:textId="7143F5C4" w:rsidR="00612C81" w:rsidRDefault="00612C81" w:rsidP="00612C81">
      <w:pPr>
        <w:pStyle w:val="Commentaire"/>
      </w:pPr>
      <w:r>
        <w:fldChar w:fldCharType="end"/>
      </w:r>
    </w:p>
  </w:comment>
  <w:comment w:id="3303" w:author="Robin Matthews" w:date="2021-07-13T14:35:00Z" w:initials="RM">
    <w:p w14:paraId="7C9D6771" w14:textId="77777777" w:rsidR="00A26296" w:rsidRDefault="00A26296">
      <w:pPr>
        <w:pStyle w:val="Commentaire"/>
      </w:pPr>
      <w:r>
        <w:rPr>
          <w:rStyle w:val="Marquedecommentaire"/>
        </w:rPr>
        <w:annotationRef/>
      </w:r>
      <w:r>
        <w:t>Extra stuff:</w:t>
      </w:r>
    </w:p>
    <w:p w14:paraId="4CF45738" w14:textId="77777777" w:rsidR="00A26296" w:rsidRDefault="00A26296">
      <w:pPr>
        <w:pStyle w:val="Commentaire"/>
      </w:pPr>
      <w:r>
        <w:t>, ; Coppola et al., 2021a)</w:t>
      </w:r>
    </w:p>
    <w:p w14:paraId="514C5AAB" w14:textId="77777777" w:rsidR="00A26296" w:rsidRDefault="00A26296">
      <w:pPr>
        <w:pStyle w:val="Commentaire"/>
      </w:pPr>
    </w:p>
    <w:p w14:paraId="09D39388" w14:textId="77777777" w:rsidR="00A26296" w:rsidRDefault="00A26296">
      <w:pPr>
        <w:pStyle w:val="Commentaire"/>
      </w:pPr>
      <w:r>
        <w:t>Correct:</w:t>
      </w:r>
    </w:p>
    <w:p w14:paraId="76A260D7" w14:textId="77777777" w:rsidR="00A26296" w:rsidRDefault="00A26296">
      <w:pPr>
        <w:pStyle w:val="Commentaire"/>
      </w:pPr>
      <w:r>
        <w:t>Weber et al. (2018)</w:t>
      </w:r>
    </w:p>
    <w:p w14:paraId="4298C819" w14:textId="4E6A0D11" w:rsidR="00A26296" w:rsidRDefault="00A26296">
      <w:pPr>
        <w:pStyle w:val="Commentaire"/>
      </w:pPr>
      <w:r>
        <w:t>(Weber et al., 2018)</w:t>
      </w:r>
    </w:p>
  </w:comment>
  <w:comment w:id="3309" w:author="Robin Matthews" w:date="2021-07-13T14:35:00Z" w:initials="RM">
    <w:p w14:paraId="473E0371" w14:textId="77777777" w:rsidR="00A26296" w:rsidRDefault="00A26296">
      <w:pPr>
        <w:pStyle w:val="Commentaire"/>
      </w:pPr>
      <w:r>
        <w:rPr>
          <w:rStyle w:val="Marquedecommentaire"/>
        </w:rPr>
        <w:annotationRef/>
      </w:r>
      <w:r>
        <w:t>Not found:</w:t>
      </w:r>
    </w:p>
    <w:p w14:paraId="52F75DC3" w14:textId="77777777" w:rsidR="00A26296" w:rsidRDefault="00A26296">
      <w:pPr>
        <w:pStyle w:val="Commentaire"/>
      </w:pPr>
      <w:r>
        <w:t>C. Li et al.</w:t>
      </w:r>
    </w:p>
    <w:p w14:paraId="5FB46B9B" w14:textId="77777777" w:rsidR="00A26296" w:rsidRDefault="00A26296">
      <w:pPr>
        <w:pStyle w:val="Commentaire"/>
      </w:pPr>
    </w:p>
    <w:p w14:paraId="7F7942B7" w14:textId="77777777" w:rsidR="00A26296" w:rsidRDefault="00A26296">
      <w:pPr>
        <w:pStyle w:val="Commentaire"/>
      </w:pPr>
      <w:r>
        <w:t>Extra stuff:</w:t>
      </w:r>
    </w:p>
    <w:p w14:paraId="502C7795" w14:textId="77777777" w:rsidR="00A26296" w:rsidRDefault="00A26296">
      <w:pPr>
        <w:pStyle w:val="Commentaire"/>
      </w:pPr>
      <w:r>
        <w:t xml:space="preserve">(Li et al., </w:t>
      </w:r>
    </w:p>
    <w:p w14:paraId="412F0F76" w14:textId="77777777" w:rsidR="00A26296" w:rsidRDefault="00A26296">
      <w:pPr>
        <w:pStyle w:val="Commentaire"/>
      </w:pPr>
    </w:p>
    <w:p w14:paraId="1B2A3848" w14:textId="77777777" w:rsidR="00A26296" w:rsidRDefault="00A26296">
      <w:pPr>
        <w:pStyle w:val="Commentaire"/>
      </w:pPr>
      <w:r>
        <w:t>Correct:</w:t>
      </w:r>
    </w:p>
    <w:p w14:paraId="37FE4AE9" w14:textId="77777777" w:rsidR="00A26296" w:rsidRDefault="00A26296">
      <w:pPr>
        <w:pStyle w:val="Commentaire"/>
      </w:pPr>
      <w:r>
        <w:t>C. Li et al. (2020)</w:t>
      </w:r>
    </w:p>
    <w:p w14:paraId="7DE9D89E" w14:textId="318CA0B7" w:rsidR="00A26296" w:rsidRDefault="00A26296">
      <w:pPr>
        <w:pStyle w:val="Commentaire"/>
      </w:pPr>
      <w:r>
        <w:t>(C. Li et al., 2020)</w:t>
      </w:r>
    </w:p>
  </w:comment>
  <w:comment w:id="3312" w:author="Robin Matthews" w:date="2021-07-13T14:35:00Z" w:initials="RM">
    <w:p w14:paraId="13023E77" w14:textId="77777777" w:rsidR="00A26296" w:rsidRDefault="00A26296">
      <w:pPr>
        <w:pStyle w:val="Commentaire"/>
      </w:pPr>
      <w:r>
        <w:rPr>
          <w:rStyle w:val="Marquedecommentaire"/>
        </w:rPr>
        <w:annotationRef/>
      </w:r>
      <w:r>
        <w:t>Not found:</w:t>
      </w:r>
    </w:p>
    <w:p w14:paraId="5522F9FA" w14:textId="77777777" w:rsidR="00A26296" w:rsidRDefault="00A26296">
      <w:pPr>
        <w:pStyle w:val="Commentaire"/>
      </w:pPr>
      <w:r>
        <w:t>C. Li et al.</w:t>
      </w:r>
    </w:p>
    <w:p w14:paraId="64898239" w14:textId="77777777" w:rsidR="00A26296" w:rsidRDefault="00A26296">
      <w:pPr>
        <w:pStyle w:val="Commentaire"/>
      </w:pPr>
    </w:p>
    <w:p w14:paraId="122EACD8" w14:textId="77777777" w:rsidR="00A26296" w:rsidRDefault="00A26296">
      <w:pPr>
        <w:pStyle w:val="Commentaire"/>
      </w:pPr>
      <w:r>
        <w:t>Extra stuff:</w:t>
      </w:r>
    </w:p>
    <w:p w14:paraId="3C387D42" w14:textId="77777777" w:rsidR="00A26296" w:rsidRDefault="00A26296">
      <w:pPr>
        <w:pStyle w:val="Commentaire"/>
      </w:pPr>
      <w:r>
        <w:t xml:space="preserve">(Li et al., </w:t>
      </w:r>
    </w:p>
    <w:p w14:paraId="0FCA0C80" w14:textId="77777777" w:rsidR="00A26296" w:rsidRDefault="00A26296">
      <w:pPr>
        <w:pStyle w:val="Commentaire"/>
      </w:pPr>
    </w:p>
    <w:p w14:paraId="37951B82" w14:textId="77777777" w:rsidR="00A26296" w:rsidRDefault="00A26296">
      <w:pPr>
        <w:pStyle w:val="Commentaire"/>
      </w:pPr>
      <w:r>
        <w:t>Correct:</w:t>
      </w:r>
    </w:p>
    <w:p w14:paraId="1EDB03F5" w14:textId="77777777" w:rsidR="00A26296" w:rsidRDefault="00A26296">
      <w:pPr>
        <w:pStyle w:val="Commentaire"/>
      </w:pPr>
      <w:r>
        <w:t>C. Li et al. (2020)</w:t>
      </w:r>
    </w:p>
    <w:p w14:paraId="3A3D3C69" w14:textId="533382AD" w:rsidR="00A26296" w:rsidRDefault="00A26296">
      <w:pPr>
        <w:pStyle w:val="Commentaire"/>
      </w:pPr>
      <w:r>
        <w:t>(C. Li et al., 2020)</w:t>
      </w:r>
    </w:p>
  </w:comment>
  <w:comment w:id="3316" w:author="Robin Matthews" w:date="2021-07-13T14:35:00Z" w:initials="RM">
    <w:p w14:paraId="228DEFEF" w14:textId="77777777" w:rsidR="00A26296" w:rsidRDefault="00A26296">
      <w:pPr>
        <w:pStyle w:val="Commentaire"/>
      </w:pPr>
      <w:r>
        <w:rPr>
          <w:rStyle w:val="Marquedecommentaire"/>
        </w:rPr>
        <w:annotationRef/>
      </w:r>
      <w:r>
        <w:t>Extra stuff:</w:t>
      </w:r>
    </w:p>
    <w:p w14:paraId="6DA69A73" w14:textId="77777777" w:rsidR="00A26296" w:rsidRDefault="00A26296">
      <w:pPr>
        <w:pStyle w:val="Commentaire"/>
      </w:pPr>
      <w:r>
        <w:t>, ; Engelbrecht et al., 2015; Giorgi et al., 2014)</w:t>
      </w:r>
    </w:p>
    <w:p w14:paraId="6CF86461" w14:textId="77777777" w:rsidR="00A26296" w:rsidRDefault="00A26296">
      <w:pPr>
        <w:pStyle w:val="Commentaire"/>
      </w:pPr>
    </w:p>
    <w:p w14:paraId="162CB6F0" w14:textId="77777777" w:rsidR="00A26296" w:rsidRDefault="00A26296">
      <w:pPr>
        <w:pStyle w:val="Commentaire"/>
      </w:pPr>
      <w:r>
        <w:t>Correct:</w:t>
      </w:r>
    </w:p>
    <w:p w14:paraId="6BB1061B" w14:textId="77777777" w:rsidR="00A26296" w:rsidRDefault="00A26296">
      <w:pPr>
        <w:pStyle w:val="Commentaire"/>
      </w:pPr>
      <w:r>
        <w:t>Coppola et al. (2021a)</w:t>
      </w:r>
    </w:p>
    <w:p w14:paraId="647CDE52" w14:textId="01443718" w:rsidR="00A26296" w:rsidRDefault="00A26296">
      <w:pPr>
        <w:pStyle w:val="Commentaire"/>
      </w:pPr>
      <w:r>
        <w:t>(Coppola et al., 2021a)</w:t>
      </w:r>
    </w:p>
  </w:comment>
  <w:comment w:id="3317" w:author="Robin Matthews" w:date="2021-07-14T12:48:00Z" w:initials="RM">
    <w:p w14:paraId="31ED2627" w14:textId="55445D78" w:rsidR="00612C81" w:rsidRDefault="00612C81">
      <w:pPr>
        <w:pStyle w:val="Commentaire"/>
      </w:pPr>
      <w:r>
        <w:rPr>
          <w:rStyle w:val="Marquedecommentaire"/>
        </w:rPr>
        <w:annotationRef/>
      </w:r>
      <w:r>
        <w:t>Mendeley field missing:</w:t>
      </w:r>
    </w:p>
    <w:p w14:paraId="45186E18" w14:textId="77777777" w:rsidR="00612C81" w:rsidRDefault="00612C81">
      <w:pPr>
        <w:pStyle w:val="Commentaire"/>
      </w:pPr>
      <w:r>
        <w:t>Engelbrecht et al., 2015</w:t>
      </w:r>
    </w:p>
    <w:p w14:paraId="56B80055" w14:textId="77777777" w:rsidR="00612C81" w:rsidRDefault="00612C81">
      <w:pPr>
        <w:pStyle w:val="Commentaire"/>
      </w:pPr>
      <w:r>
        <w:t>Giorgi et al., 2014</w:t>
      </w:r>
    </w:p>
    <w:p w14:paraId="2FA2B1D5" w14:textId="77777777" w:rsidR="00612C81" w:rsidRDefault="00612C81">
      <w:pPr>
        <w:pStyle w:val="Commentaire"/>
      </w:pPr>
    </w:p>
    <w:p w14:paraId="2C4864B9" w14:textId="5BBC41AD" w:rsidR="00612C81" w:rsidRDefault="00612C81">
      <w:pPr>
        <w:pStyle w:val="Commentaire"/>
      </w:pPr>
      <w:r>
        <w:t>Provide DOIs and I’ll add</w:t>
      </w:r>
    </w:p>
  </w:comment>
  <w:comment w:id="3327" w:author="Robin Matthews" w:date="2021-07-13T14:35:00Z" w:initials="RM">
    <w:p w14:paraId="736A2895" w14:textId="77777777" w:rsidR="00A26296" w:rsidRDefault="00A26296">
      <w:pPr>
        <w:pStyle w:val="Commentaire"/>
      </w:pPr>
      <w:r>
        <w:rPr>
          <w:rStyle w:val="Marquedecommentaire"/>
        </w:rPr>
        <w:annotationRef/>
      </w:r>
      <w:r>
        <w:t>Extra stuff:</w:t>
      </w:r>
    </w:p>
    <w:p w14:paraId="09710FD7" w14:textId="77777777" w:rsidR="00A26296" w:rsidRDefault="00A26296">
      <w:pPr>
        <w:pStyle w:val="Commentaire"/>
      </w:pPr>
      <w:r>
        <w:t>(; ; ; ;</w:t>
      </w:r>
    </w:p>
    <w:p w14:paraId="36F4F9E6" w14:textId="77777777" w:rsidR="00A26296" w:rsidRDefault="00A26296">
      <w:pPr>
        <w:pStyle w:val="Commentaire"/>
      </w:pPr>
    </w:p>
    <w:p w14:paraId="48C15669" w14:textId="77777777" w:rsidR="00A26296" w:rsidRDefault="00A26296">
      <w:pPr>
        <w:pStyle w:val="Commentaire"/>
      </w:pPr>
      <w:r>
        <w:t>Correct:</w:t>
      </w:r>
    </w:p>
    <w:p w14:paraId="1DAD8941" w14:textId="3C1CC633" w:rsidR="00A26296" w:rsidRDefault="00A26296">
      <w:pPr>
        <w:pStyle w:val="Commentaire"/>
      </w:pPr>
      <w:r>
        <w:t>(Mouhamed et al., 2013; Chaney et al., 2014; Barry et al., 2018; Dunn et al., 2020)</w:t>
      </w:r>
    </w:p>
  </w:comment>
  <w:comment w:id="3329" w:author="Robin Matthews" w:date="2021-07-13T14:35:00Z" w:initials="RM">
    <w:p w14:paraId="71E25F6F" w14:textId="77777777" w:rsidR="00A26296" w:rsidRDefault="00A26296">
      <w:pPr>
        <w:pStyle w:val="Commentaire"/>
      </w:pPr>
      <w:r>
        <w:rPr>
          <w:rStyle w:val="Marquedecommentaire"/>
        </w:rPr>
        <w:annotationRef/>
      </w:r>
      <w:r>
        <w:t>Extra stuff:</w:t>
      </w:r>
    </w:p>
    <w:p w14:paraId="42DF8B1C" w14:textId="77777777" w:rsidR="00A26296" w:rsidRDefault="00A26296">
      <w:pPr>
        <w:pStyle w:val="Commentaire"/>
      </w:pPr>
      <w:r>
        <w:t>, )</w:t>
      </w:r>
    </w:p>
    <w:p w14:paraId="36667811" w14:textId="77777777" w:rsidR="00A26296" w:rsidRDefault="00A26296">
      <w:pPr>
        <w:pStyle w:val="Commentaire"/>
      </w:pPr>
    </w:p>
    <w:p w14:paraId="1CFE1AD4" w14:textId="77777777" w:rsidR="00A26296" w:rsidRDefault="00A26296">
      <w:pPr>
        <w:pStyle w:val="Commentaire"/>
      </w:pPr>
      <w:r>
        <w:t>Correct:</w:t>
      </w:r>
    </w:p>
    <w:p w14:paraId="570DD278" w14:textId="77777777" w:rsidR="00A26296" w:rsidRDefault="00A26296">
      <w:pPr>
        <w:pStyle w:val="Commentaire"/>
      </w:pPr>
      <w:r>
        <w:t>Perkins-Kirkpatrick and Lewis (2020)</w:t>
      </w:r>
    </w:p>
    <w:p w14:paraId="32349A37" w14:textId="4850334A" w:rsidR="00A26296" w:rsidRDefault="00A26296">
      <w:pPr>
        <w:pStyle w:val="Commentaire"/>
      </w:pPr>
      <w:r>
        <w:t>(Perkins-Kirkpatrick and Lewis, 2020)</w:t>
      </w:r>
    </w:p>
  </w:comment>
  <w:comment w:id="3330" w:author="Robin Matthews" w:date="2021-07-13T14:35:00Z" w:initials="RM">
    <w:p w14:paraId="06563305" w14:textId="77777777" w:rsidR="00A26296" w:rsidRDefault="00A26296">
      <w:pPr>
        <w:pStyle w:val="Commentaire"/>
      </w:pPr>
      <w:r>
        <w:rPr>
          <w:rStyle w:val="Marquedecommentaire"/>
        </w:rPr>
        <w:annotationRef/>
      </w:r>
      <w:r>
        <w:t>Not found:</w:t>
      </w:r>
    </w:p>
    <w:p w14:paraId="19B511A9" w14:textId="77777777" w:rsidR="00A26296" w:rsidRDefault="00A26296">
      <w:pPr>
        <w:pStyle w:val="Commentaire"/>
      </w:pPr>
      <w:r>
        <w:t>C. Li et al.</w:t>
      </w:r>
    </w:p>
    <w:p w14:paraId="2A65AEFE" w14:textId="77777777" w:rsidR="00A26296" w:rsidRDefault="00A26296">
      <w:pPr>
        <w:pStyle w:val="Commentaire"/>
      </w:pPr>
    </w:p>
    <w:p w14:paraId="37729766" w14:textId="77777777" w:rsidR="00A26296" w:rsidRDefault="00A26296">
      <w:pPr>
        <w:pStyle w:val="Commentaire"/>
      </w:pPr>
      <w:r>
        <w:t>Extra stuff:</w:t>
      </w:r>
    </w:p>
    <w:p w14:paraId="6C968F7B" w14:textId="77777777" w:rsidR="00A26296" w:rsidRDefault="00A26296">
      <w:pPr>
        <w:pStyle w:val="Commentaire"/>
      </w:pPr>
      <w:r>
        <w:t xml:space="preserve">(Li et al., </w:t>
      </w:r>
    </w:p>
    <w:p w14:paraId="3AB15379" w14:textId="77777777" w:rsidR="00A26296" w:rsidRDefault="00A26296">
      <w:pPr>
        <w:pStyle w:val="Commentaire"/>
      </w:pPr>
    </w:p>
    <w:p w14:paraId="77A64684" w14:textId="77777777" w:rsidR="00A26296" w:rsidRDefault="00A26296">
      <w:pPr>
        <w:pStyle w:val="Commentaire"/>
      </w:pPr>
      <w:r>
        <w:t>Correct:</w:t>
      </w:r>
    </w:p>
    <w:p w14:paraId="3FE699DD" w14:textId="77777777" w:rsidR="00A26296" w:rsidRDefault="00A26296">
      <w:pPr>
        <w:pStyle w:val="Commentaire"/>
      </w:pPr>
      <w:r>
        <w:t>C. Li et al. (2020)</w:t>
      </w:r>
    </w:p>
    <w:p w14:paraId="5EC89680" w14:textId="0CA989C2" w:rsidR="00A26296" w:rsidRDefault="00A26296">
      <w:pPr>
        <w:pStyle w:val="Commentaire"/>
      </w:pPr>
      <w:r>
        <w:t>(C. Li et al., 2020)</w:t>
      </w:r>
    </w:p>
  </w:comment>
  <w:comment w:id="3333" w:author="Robin Matthews" w:date="2021-07-13T14:35:00Z" w:initials="RM">
    <w:p w14:paraId="484C734F" w14:textId="77777777" w:rsidR="00A26296" w:rsidRDefault="00A26296">
      <w:pPr>
        <w:pStyle w:val="Commentaire"/>
      </w:pPr>
      <w:r>
        <w:rPr>
          <w:rStyle w:val="Marquedecommentaire"/>
        </w:rPr>
        <w:annotationRef/>
      </w:r>
      <w:r>
        <w:t>Not found:</w:t>
      </w:r>
    </w:p>
    <w:p w14:paraId="222ED7E4" w14:textId="77777777" w:rsidR="00A26296" w:rsidRDefault="00A26296">
      <w:pPr>
        <w:pStyle w:val="Commentaire"/>
      </w:pPr>
      <w:r>
        <w:t>C. Li et al.</w:t>
      </w:r>
    </w:p>
    <w:p w14:paraId="447DF80B" w14:textId="77777777" w:rsidR="00A26296" w:rsidRDefault="00A26296">
      <w:pPr>
        <w:pStyle w:val="Commentaire"/>
      </w:pPr>
    </w:p>
    <w:p w14:paraId="6470483E" w14:textId="77777777" w:rsidR="00A26296" w:rsidRDefault="00A26296">
      <w:pPr>
        <w:pStyle w:val="Commentaire"/>
      </w:pPr>
      <w:r>
        <w:t>Extra stuff:</w:t>
      </w:r>
    </w:p>
    <w:p w14:paraId="35AE935F" w14:textId="77777777" w:rsidR="00A26296" w:rsidRDefault="00A26296">
      <w:pPr>
        <w:pStyle w:val="Commentaire"/>
      </w:pPr>
      <w:r>
        <w:t xml:space="preserve">(Li et al., </w:t>
      </w:r>
    </w:p>
    <w:p w14:paraId="2C8ED13C" w14:textId="77777777" w:rsidR="00A26296" w:rsidRDefault="00A26296">
      <w:pPr>
        <w:pStyle w:val="Commentaire"/>
      </w:pPr>
    </w:p>
    <w:p w14:paraId="086555CF" w14:textId="77777777" w:rsidR="00A26296" w:rsidRDefault="00A26296">
      <w:pPr>
        <w:pStyle w:val="Commentaire"/>
      </w:pPr>
      <w:r>
        <w:t>Correct:</w:t>
      </w:r>
    </w:p>
    <w:p w14:paraId="499DD409" w14:textId="77777777" w:rsidR="00A26296" w:rsidRDefault="00A26296">
      <w:pPr>
        <w:pStyle w:val="Commentaire"/>
      </w:pPr>
      <w:r>
        <w:t>C. Li et al. (2020)</w:t>
      </w:r>
    </w:p>
    <w:p w14:paraId="48B3E41A" w14:textId="46DC4725" w:rsidR="00A26296" w:rsidRDefault="00A26296">
      <w:pPr>
        <w:pStyle w:val="Commentaire"/>
      </w:pPr>
      <w:r>
        <w:t>(C. Li et al., 2020)</w:t>
      </w:r>
    </w:p>
  </w:comment>
  <w:comment w:id="3338" w:author="Robin Matthews" w:date="2021-07-13T14:35:00Z" w:initials="RM">
    <w:p w14:paraId="58FFCB08" w14:textId="77777777" w:rsidR="00A26296" w:rsidRDefault="00A26296">
      <w:pPr>
        <w:pStyle w:val="Commentaire"/>
      </w:pPr>
      <w:r>
        <w:rPr>
          <w:rStyle w:val="Marquedecommentaire"/>
        </w:rPr>
        <w:annotationRef/>
      </w:r>
      <w:r>
        <w:t>Extra stuff:</w:t>
      </w:r>
    </w:p>
    <w:p w14:paraId="376D25C5" w14:textId="77777777" w:rsidR="00A26296" w:rsidRDefault="00A26296">
      <w:pPr>
        <w:pStyle w:val="Commentaire"/>
      </w:pPr>
      <w:r>
        <w:t>, )</w:t>
      </w:r>
    </w:p>
    <w:p w14:paraId="76D1E0A2" w14:textId="77777777" w:rsidR="00A26296" w:rsidRDefault="00A26296">
      <w:pPr>
        <w:pStyle w:val="Commentaire"/>
      </w:pPr>
    </w:p>
    <w:p w14:paraId="5B192F2E" w14:textId="77777777" w:rsidR="00A26296" w:rsidRDefault="00A26296">
      <w:pPr>
        <w:pStyle w:val="Commentaire"/>
      </w:pPr>
      <w:r>
        <w:t>Correct:</w:t>
      </w:r>
    </w:p>
    <w:p w14:paraId="104850E5" w14:textId="77777777" w:rsidR="00A26296" w:rsidRDefault="00A26296">
      <w:pPr>
        <w:pStyle w:val="Commentaire"/>
      </w:pPr>
      <w:r>
        <w:t>Weber et al. (2018)</w:t>
      </w:r>
    </w:p>
    <w:p w14:paraId="41673A8A" w14:textId="4154290C" w:rsidR="00A26296" w:rsidRDefault="00A26296">
      <w:pPr>
        <w:pStyle w:val="Commentaire"/>
      </w:pPr>
      <w:r>
        <w:t>(Weber et al., 2018)</w:t>
      </w:r>
    </w:p>
  </w:comment>
  <w:comment w:id="3343" w:author="Robin Matthews" w:date="2021-07-13T14:35:00Z" w:initials="RM">
    <w:p w14:paraId="24B726F6" w14:textId="77777777" w:rsidR="00A26296" w:rsidRDefault="00A26296">
      <w:pPr>
        <w:pStyle w:val="Commentaire"/>
      </w:pPr>
      <w:r>
        <w:rPr>
          <w:rStyle w:val="Marquedecommentaire"/>
        </w:rPr>
        <w:annotationRef/>
      </w:r>
      <w:r>
        <w:t>Not found:</w:t>
      </w:r>
    </w:p>
    <w:p w14:paraId="3C8614D9" w14:textId="77777777" w:rsidR="00A26296" w:rsidRDefault="00A26296">
      <w:pPr>
        <w:pStyle w:val="Commentaire"/>
      </w:pPr>
      <w:r>
        <w:t>C. Li et al.</w:t>
      </w:r>
    </w:p>
    <w:p w14:paraId="2420F7D9" w14:textId="77777777" w:rsidR="00A26296" w:rsidRDefault="00A26296">
      <w:pPr>
        <w:pStyle w:val="Commentaire"/>
      </w:pPr>
    </w:p>
    <w:p w14:paraId="3234BFC8" w14:textId="77777777" w:rsidR="00A26296" w:rsidRDefault="00A26296">
      <w:pPr>
        <w:pStyle w:val="Commentaire"/>
      </w:pPr>
      <w:r>
        <w:t>Extra stuff:</w:t>
      </w:r>
    </w:p>
    <w:p w14:paraId="2F27FEC3" w14:textId="77777777" w:rsidR="00A26296" w:rsidRDefault="00A26296">
      <w:pPr>
        <w:pStyle w:val="Commentaire"/>
      </w:pPr>
      <w:r>
        <w:t xml:space="preserve">(Li et al., </w:t>
      </w:r>
    </w:p>
    <w:p w14:paraId="462D66B6" w14:textId="77777777" w:rsidR="00A26296" w:rsidRDefault="00A26296">
      <w:pPr>
        <w:pStyle w:val="Commentaire"/>
      </w:pPr>
    </w:p>
    <w:p w14:paraId="26321797" w14:textId="77777777" w:rsidR="00A26296" w:rsidRDefault="00A26296">
      <w:pPr>
        <w:pStyle w:val="Commentaire"/>
      </w:pPr>
      <w:r>
        <w:t>Correct:</w:t>
      </w:r>
    </w:p>
    <w:p w14:paraId="5A36F933" w14:textId="77777777" w:rsidR="00A26296" w:rsidRDefault="00A26296">
      <w:pPr>
        <w:pStyle w:val="Commentaire"/>
      </w:pPr>
      <w:r>
        <w:t>C. Li et al. (2020)</w:t>
      </w:r>
    </w:p>
    <w:p w14:paraId="5AFD7217" w14:textId="0A030581" w:rsidR="00A26296" w:rsidRDefault="00A26296">
      <w:pPr>
        <w:pStyle w:val="Commentaire"/>
      </w:pPr>
      <w:r>
        <w:t>(C. Li et al., 2020)</w:t>
      </w:r>
    </w:p>
  </w:comment>
  <w:comment w:id="3348" w:author="Robin Matthews" w:date="2021-07-13T14:35:00Z" w:initials="RM">
    <w:p w14:paraId="3D4FB1AD" w14:textId="77777777" w:rsidR="00A26296" w:rsidRDefault="00A26296">
      <w:pPr>
        <w:pStyle w:val="Commentaire"/>
      </w:pPr>
      <w:r>
        <w:rPr>
          <w:rStyle w:val="Marquedecommentaire"/>
        </w:rPr>
        <w:annotationRef/>
      </w:r>
      <w:r>
        <w:t>Not found:</w:t>
      </w:r>
    </w:p>
    <w:p w14:paraId="4008ADD2" w14:textId="77777777" w:rsidR="00A26296" w:rsidRDefault="00A26296">
      <w:pPr>
        <w:pStyle w:val="Commentaire"/>
      </w:pPr>
      <w:r>
        <w:t>C. Li et al.</w:t>
      </w:r>
    </w:p>
    <w:p w14:paraId="4D9BBCC9" w14:textId="77777777" w:rsidR="00A26296" w:rsidRDefault="00A26296">
      <w:pPr>
        <w:pStyle w:val="Commentaire"/>
      </w:pPr>
    </w:p>
    <w:p w14:paraId="05E0924A" w14:textId="77777777" w:rsidR="00A26296" w:rsidRDefault="00A26296">
      <w:pPr>
        <w:pStyle w:val="Commentaire"/>
      </w:pPr>
      <w:r>
        <w:t>Extra stuff:</w:t>
      </w:r>
    </w:p>
    <w:p w14:paraId="52DA5374" w14:textId="77777777" w:rsidR="00A26296" w:rsidRDefault="00A26296">
      <w:pPr>
        <w:pStyle w:val="Commentaire"/>
      </w:pPr>
      <w:r>
        <w:t xml:space="preserve">(Li et al., </w:t>
      </w:r>
    </w:p>
    <w:p w14:paraId="1D7973A6" w14:textId="77777777" w:rsidR="00A26296" w:rsidRDefault="00A26296">
      <w:pPr>
        <w:pStyle w:val="Commentaire"/>
      </w:pPr>
    </w:p>
    <w:p w14:paraId="2907A3C2" w14:textId="77777777" w:rsidR="00A26296" w:rsidRDefault="00A26296">
      <w:pPr>
        <w:pStyle w:val="Commentaire"/>
      </w:pPr>
      <w:r>
        <w:t>Correct:</w:t>
      </w:r>
    </w:p>
    <w:p w14:paraId="2744C809" w14:textId="77777777" w:rsidR="00A26296" w:rsidRDefault="00A26296">
      <w:pPr>
        <w:pStyle w:val="Commentaire"/>
      </w:pPr>
      <w:r>
        <w:t>C. Li et al. (2020)</w:t>
      </w:r>
    </w:p>
    <w:p w14:paraId="72FB3D81" w14:textId="14BABC17" w:rsidR="00A26296" w:rsidRDefault="00A26296">
      <w:pPr>
        <w:pStyle w:val="Commentaire"/>
      </w:pPr>
      <w:r>
        <w:t>(C. Li et al., 2020)</w:t>
      </w:r>
    </w:p>
  </w:comment>
  <w:comment w:id="3354" w:author="Robin Matthews" w:date="2021-07-13T14:35:00Z" w:initials="RM">
    <w:p w14:paraId="1E166E09" w14:textId="77777777" w:rsidR="00A26296" w:rsidRDefault="00A26296">
      <w:pPr>
        <w:pStyle w:val="Commentaire"/>
      </w:pPr>
      <w:r>
        <w:rPr>
          <w:rStyle w:val="Marquedecommentaire"/>
        </w:rPr>
        <w:annotationRef/>
      </w:r>
      <w:r>
        <w:t>Extra stuff:</w:t>
      </w:r>
    </w:p>
    <w:p w14:paraId="4AEE90BB" w14:textId="77777777" w:rsidR="00A26296" w:rsidRDefault="00A26296">
      <w:pPr>
        <w:pStyle w:val="Commentaire"/>
      </w:pPr>
      <w:r>
        <w:t>, ;</w:t>
      </w:r>
    </w:p>
    <w:p w14:paraId="72D8CCC7" w14:textId="77777777" w:rsidR="00A26296" w:rsidRDefault="00A26296">
      <w:pPr>
        <w:pStyle w:val="Commentaire"/>
      </w:pPr>
    </w:p>
    <w:p w14:paraId="3F44A2C9" w14:textId="77777777" w:rsidR="00A26296" w:rsidRDefault="00A26296">
      <w:pPr>
        <w:pStyle w:val="Commentaire"/>
      </w:pPr>
      <w:r>
        <w:t>Correct:</w:t>
      </w:r>
    </w:p>
    <w:p w14:paraId="0E9BE72E" w14:textId="77777777" w:rsidR="00A26296" w:rsidRDefault="00A26296">
      <w:pPr>
        <w:pStyle w:val="Commentaire"/>
      </w:pPr>
      <w:r>
        <w:t>Weber et al. (2018)</w:t>
      </w:r>
    </w:p>
    <w:p w14:paraId="4BABAF34" w14:textId="0E009612" w:rsidR="00A26296" w:rsidRDefault="00A26296">
      <w:pPr>
        <w:pStyle w:val="Commentaire"/>
      </w:pPr>
      <w:r>
        <w:t>(Weber et al., 2018)</w:t>
      </w:r>
    </w:p>
  </w:comment>
  <w:comment w:id="3355" w:author="Robin Matthews" w:date="2021-07-13T14:35:00Z" w:initials="RM">
    <w:p w14:paraId="04D3FEDC" w14:textId="77777777" w:rsidR="00A26296" w:rsidRDefault="00A26296">
      <w:pPr>
        <w:pStyle w:val="Commentaire"/>
      </w:pPr>
      <w:r>
        <w:rPr>
          <w:rStyle w:val="Marquedecommentaire"/>
        </w:rPr>
        <w:annotationRef/>
      </w:r>
      <w:r>
        <w:t>Extra stuff:</w:t>
      </w:r>
    </w:p>
    <w:p w14:paraId="122FFAAB" w14:textId="77777777" w:rsidR="00A26296" w:rsidRDefault="00A26296">
      <w:pPr>
        <w:pStyle w:val="Commentaire"/>
      </w:pPr>
      <w:r>
        <w:t>, )</w:t>
      </w:r>
    </w:p>
    <w:p w14:paraId="626B4712" w14:textId="77777777" w:rsidR="00A26296" w:rsidRDefault="00A26296">
      <w:pPr>
        <w:pStyle w:val="Commentaire"/>
      </w:pPr>
    </w:p>
    <w:p w14:paraId="3342BDFC" w14:textId="77777777" w:rsidR="00A26296" w:rsidRDefault="00A26296">
      <w:pPr>
        <w:pStyle w:val="Commentaire"/>
      </w:pPr>
      <w:r>
        <w:t>Correct:</w:t>
      </w:r>
    </w:p>
    <w:p w14:paraId="0865AE03" w14:textId="77777777" w:rsidR="00A26296" w:rsidRDefault="00A26296">
      <w:pPr>
        <w:pStyle w:val="Commentaire"/>
      </w:pPr>
      <w:r>
        <w:t>Coppola et al. (2021a)</w:t>
      </w:r>
    </w:p>
    <w:p w14:paraId="225C3EA3" w14:textId="3FD14F27" w:rsidR="00A26296" w:rsidRDefault="00A26296">
      <w:pPr>
        <w:pStyle w:val="Commentaire"/>
      </w:pPr>
      <w:r>
        <w:t>(Coppola et al., 2021a)</w:t>
      </w:r>
    </w:p>
  </w:comment>
  <w:comment w:id="3356" w:author="Robin Matthews" w:date="2021-07-13T14:35:00Z" w:initials="RM">
    <w:p w14:paraId="164D86C3" w14:textId="77777777" w:rsidR="00A26296" w:rsidRDefault="00A26296">
      <w:pPr>
        <w:pStyle w:val="Commentaire"/>
      </w:pPr>
      <w:r>
        <w:rPr>
          <w:rStyle w:val="Marquedecommentaire"/>
        </w:rPr>
        <w:annotationRef/>
      </w:r>
      <w:r>
        <w:t>Not found:</w:t>
      </w:r>
    </w:p>
    <w:p w14:paraId="6B44A5CD" w14:textId="77777777" w:rsidR="00A26296" w:rsidRDefault="00A26296">
      <w:pPr>
        <w:pStyle w:val="Commentaire"/>
      </w:pPr>
      <w:r>
        <w:t>C. Li et al.</w:t>
      </w:r>
    </w:p>
    <w:p w14:paraId="7890A948" w14:textId="77777777" w:rsidR="00A26296" w:rsidRDefault="00A26296">
      <w:pPr>
        <w:pStyle w:val="Commentaire"/>
      </w:pPr>
    </w:p>
    <w:p w14:paraId="077C551A" w14:textId="77777777" w:rsidR="00A26296" w:rsidRDefault="00A26296">
      <w:pPr>
        <w:pStyle w:val="Commentaire"/>
      </w:pPr>
      <w:r>
        <w:t>Extra stuff:</w:t>
      </w:r>
    </w:p>
    <w:p w14:paraId="7D69416E" w14:textId="77777777" w:rsidR="00A26296" w:rsidRDefault="00A26296">
      <w:pPr>
        <w:pStyle w:val="Commentaire"/>
      </w:pPr>
      <w:r>
        <w:t xml:space="preserve">(Li et al., </w:t>
      </w:r>
    </w:p>
    <w:p w14:paraId="7E0C31DF" w14:textId="77777777" w:rsidR="00A26296" w:rsidRDefault="00A26296">
      <w:pPr>
        <w:pStyle w:val="Commentaire"/>
      </w:pPr>
    </w:p>
    <w:p w14:paraId="62D3277C" w14:textId="77777777" w:rsidR="00A26296" w:rsidRDefault="00A26296">
      <w:pPr>
        <w:pStyle w:val="Commentaire"/>
      </w:pPr>
      <w:r>
        <w:t>Correct:</w:t>
      </w:r>
    </w:p>
    <w:p w14:paraId="385C5EC7" w14:textId="77777777" w:rsidR="00A26296" w:rsidRDefault="00A26296">
      <w:pPr>
        <w:pStyle w:val="Commentaire"/>
      </w:pPr>
      <w:r>
        <w:t>C. Li et al. (2020)</w:t>
      </w:r>
    </w:p>
    <w:p w14:paraId="6EBC3E22" w14:textId="4AACD79A" w:rsidR="00A26296" w:rsidRDefault="00A26296">
      <w:pPr>
        <w:pStyle w:val="Commentaire"/>
      </w:pPr>
      <w:r>
        <w:t>(C. Li et al., 2020)</w:t>
      </w:r>
    </w:p>
  </w:comment>
  <w:comment w:id="3359" w:author="Robin Matthews" w:date="2021-07-13T14:35:00Z" w:initials="RM">
    <w:p w14:paraId="2C4A62BC" w14:textId="77777777" w:rsidR="00A26296" w:rsidRDefault="00A26296">
      <w:pPr>
        <w:pStyle w:val="Commentaire"/>
      </w:pPr>
      <w:r>
        <w:rPr>
          <w:rStyle w:val="Marquedecommentaire"/>
        </w:rPr>
        <w:annotationRef/>
      </w:r>
      <w:r>
        <w:t>Not found:</w:t>
      </w:r>
    </w:p>
    <w:p w14:paraId="5AF7FA6B" w14:textId="77777777" w:rsidR="00A26296" w:rsidRDefault="00A26296">
      <w:pPr>
        <w:pStyle w:val="Commentaire"/>
      </w:pPr>
      <w:r>
        <w:t>C. Li et al.</w:t>
      </w:r>
    </w:p>
    <w:p w14:paraId="43E4E262" w14:textId="77777777" w:rsidR="00A26296" w:rsidRDefault="00A26296">
      <w:pPr>
        <w:pStyle w:val="Commentaire"/>
      </w:pPr>
    </w:p>
    <w:p w14:paraId="74B5D8AE" w14:textId="77777777" w:rsidR="00A26296" w:rsidRDefault="00A26296">
      <w:pPr>
        <w:pStyle w:val="Commentaire"/>
      </w:pPr>
      <w:r>
        <w:t>Extra stuff:</w:t>
      </w:r>
    </w:p>
    <w:p w14:paraId="518FE58C" w14:textId="77777777" w:rsidR="00A26296" w:rsidRDefault="00A26296">
      <w:pPr>
        <w:pStyle w:val="Commentaire"/>
      </w:pPr>
      <w:r>
        <w:t xml:space="preserve">(Li et al., </w:t>
      </w:r>
    </w:p>
    <w:p w14:paraId="1BB943ED" w14:textId="77777777" w:rsidR="00A26296" w:rsidRDefault="00A26296">
      <w:pPr>
        <w:pStyle w:val="Commentaire"/>
      </w:pPr>
    </w:p>
    <w:p w14:paraId="305DB9CB" w14:textId="77777777" w:rsidR="00A26296" w:rsidRDefault="00A26296">
      <w:pPr>
        <w:pStyle w:val="Commentaire"/>
      </w:pPr>
      <w:r>
        <w:t>Correct:</w:t>
      </w:r>
    </w:p>
    <w:p w14:paraId="16B7F004" w14:textId="77777777" w:rsidR="00A26296" w:rsidRDefault="00A26296">
      <w:pPr>
        <w:pStyle w:val="Commentaire"/>
      </w:pPr>
      <w:r>
        <w:t>C. Li et al. (2020)</w:t>
      </w:r>
    </w:p>
    <w:p w14:paraId="0A80C512" w14:textId="297F75BD" w:rsidR="00A26296" w:rsidRDefault="00A26296">
      <w:pPr>
        <w:pStyle w:val="Commentaire"/>
      </w:pPr>
      <w:r>
        <w:t>(C. Li et al., 2020)</w:t>
      </w:r>
    </w:p>
  </w:comment>
  <w:comment w:id="3368" w:author="Robin Matthews" w:date="2021-07-13T14:35:00Z" w:initials="RM">
    <w:p w14:paraId="36A58CA9" w14:textId="77777777" w:rsidR="00A26296" w:rsidRDefault="00A26296">
      <w:pPr>
        <w:pStyle w:val="Commentaire"/>
      </w:pPr>
      <w:r>
        <w:rPr>
          <w:rStyle w:val="Marquedecommentaire"/>
        </w:rPr>
        <w:annotationRef/>
      </w:r>
      <w:r>
        <w:t>Extra stuff:</w:t>
      </w:r>
    </w:p>
    <w:p w14:paraId="3688F983" w14:textId="77777777" w:rsidR="00A26296" w:rsidRDefault="00A26296">
      <w:pPr>
        <w:pStyle w:val="Commentaire"/>
      </w:pPr>
      <w:r>
        <w:t xml:space="preserve">, </w:t>
      </w:r>
    </w:p>
    <w:p w14:paraId="019211DE" w14:textId="77777777" w:rsidR="00A26296" w:rsidRDefault="00A26296">
      <w:pPr>
        <w:pStyle w:val="Commentaire"/>
      </w:pPr>
    </w:p>
    <w:p w14:paraId="100A6034" w14:textId="77777777" w:rsidR="00A26296" w:rsidRDefault="00A26296">
      <w:pPr>
        <w:pStyle w:val="Commentaire"/>
      </w:pPr>
      <w:r>
        <w:t>Correct:</w:t>
      </w:r>
    </w:p>
    <w:p w14:paraId="6098E78A" w14:textId="77777777" w:rsidR="00A26296" w:rsidRDefault="00A26296">
      <w:pPr>
        <w:pStyle w:val="Commentaire"/>
      </w:pPr>
      <w:r>
        <w:t>Coppola et al. (2021a)</w:t>
      </w:r>
    </w:p>
    <w:p w14:paraId="22D088C9" w14:textId="64F77A76" w:rsidR="00A26296" w:rsidRDefault="00A26296">
      <w:pPr>
        <w:pStyle w:val="Commentaire"/>
      </w:pPr>
      <w:r>
        <w:t>(Coppola et al., 2021a)</w:t>
      </w:r>
    </w:p>
  </w:comment>
  <w:comment w:id="3370" w:author="Robin Matthews" w:date="2021-07-13T14:35:00Z" w:initials="RM">
    <w:p w14:paraId="50DFA202" w14:textId="77777777" w:rsidR="00A26296" w:rsidRDefault="00A26296">
      <w:pPr>
        <w:pStyle w:val="Commentaire"/>
      </w:pPr>
      <w:r>
        <w:rPr>
          <w:rStyle w:val="Marquedecommentaire"/>
        </w:rPr>
        <w:annotationRef/>
      </w:r>
      <w:r>
        <w:t>Extra stuff:</w:t>
      </w:r>
    </w:p>
    <w:p w14:paraId="5A86EECE" w14:textId="77777777" w:rsidR="00A26296" w:rsidRDefault="00A26296">
      <w:pPr>
        <w:pStyle w:val="Commentaire"/>
      </w:pPr>
      <w:r>
        <w:t xml:space="preserve">, ; </w:t>
      </w:r>
    </w:p>
    <w:p w14:paraId="3B2A9295" w14:textId="77777777" w:rsidR="00A26296" w:rsidRDefault="00A26296">
      <w:pPr>
        <w:pStyle w:val="Commentaire"/>
      </w:pPr>
    </w:p>
    <w:p w14:paraId="7C490004" w14:textId="77777777" w:rsidR="00A26296" w:rsidRDefault="00A26296">
      <w:pPr>
        <w:pStyle w:val="Commentaire"/>
      </w:pPr>
      <w:r>
        <w:t>Correct:</w:t>
      </w:r>
    </w:p>
    <w:p w14:paraId="6F9902B4" w14:textId="77777777" w:rsidR="00A26296" w:rsidRDefault="00A26296">
      <w:pPr>
        <w:pStyle w:val="Commentaire"/>
      </w:pPr>
      <w:r>
        <w:t>Engelbrecht et al. (2015)</w:t>
      </w:r>
    </w:p>
    <w:p w14:paraId="59DF56BD" w14:textId="5C09B338" w:rsidR="00A26296" w:rsidRDefault="00A26296">
      <w:pPr>
        <w:pStyle w:val="Commentaire"/>
      </w:pPr>
      <w:r>
        <w:t>(Engelbrecht et al., 2015)</w:t>
      </w:r>
    </w:p>
  </w:comment>
  <w:comment w:id="3372" w:author="Robin Matthews" w:date="2021-07-13T14:35:00Z" w:initials="RM">
    <w:p w14:paraId="28A6778A" w14:textId="77777777" w:rsidR="00A26296" w:rsidRDefault="00A26296">
      <w:pPr>
        <w:pStyle w:val="Commentaire"/>
      </w:pPr>
      <w:r>
        <w:rPr>
          <w:rStyle w:val="Marquedecommentaire"/>
        </w:rPr>
        <w:annotationRef/>
      </w:r>
      <w:r>
        <w:t>Extra stuff:</w:t>
      </w:r>
    </w:p>
    <w:p w14:paraId="04A059B1" w14:textId="77777777" w:rsidR="00A26296" w:rsidRDefault="00A26296">
      <w:pPr>
        <w:pStyle w:val="Commentaire"/>
      </w:pPr>
      <w:r>
        <w:t>, )</w:t>
      </w:r>
    </w:p>
    <w:p w14:paraId="362D71F3" w14:textId="77777777" w:rsidR="00A26296" w:rsidRDefault="00A26296">
      <w:pPr>
        <w:pStyle w:val="Commentaire"/>
      </w:pPr>
    </w:p>
    <w:p w14:paraId="2D4CEA0F" w14:textId="77777777" w:rsidR="00A26296" w:rsidRDefault="00A26296">
      <w:pPr>
        <w:pStyle w:val="Commentaire"/>
      </w:pPr>
      <w:r>
        <w:t>Correct:</w:t>
      </w:r>
    </w:p>
    <w:p w14:paraId="1D197B70" w14:textId="77777777" w:rsidR="00A26296" w:rsidRDefault="00A26296">
      <w:pPr>
        <w:pStyle w:val="Commentaire"/>
      </w:pPr>
      <w:r>
        <w:t>Giorgi et al. (2014)</w:t>
      </w:r>
    </w:p>
    <w:p w14:paraId="2903C07D" w14:textId="75A13341" w:rsidR="00A26296" w:rsidRDefault="00A26296">
      <w:pPr>
        <w:pStyle w:val="Commentaire"/>
      </w:pPr>
      <w:r>
        <w:t>(Giorgi et al., 2014)</w:t>
      </w:r>
    </w:p>
  </w:comment>
  <w:comment w:id="3379" w:author="Robin Matthews" w:date="2021-07-13T14:35:00Z" w:initials="RM">
    <w:p w14:paraId="7A79FEA2" w14:textId="77777777" w:rsidR="00A26296" w:rsidRDefault="00A26296">
      <w:pPr>
        <w:pStyle w:val="Commentaire"/>
      </w:pPr>
      <w:r>
        <w:rPr>
          <w:rStyle w:val="Marquedecommentaire"/>
        </w:rPr>
        <w:annotationRef/>
      </w:r>
      <w:r>
        <w:t>Extra stuff:</w:t>
      </w:r>
    </w:p>
    <w:p w14:paraId="3D131C97" w14:textId="77777777" w:rsidR="00A26296" w:rsidRDefault="00A26296">
      <w:pPr>
        <w:pStyle w:val="Commentaire"/>
      </w:pPr>
      <w:r>
        <w:t>(, ;</w:t>
      </w:r>
    </w:p>
    <w:p w14:paraId="2FB6E21F" w14:textId="77777777" w:rsidR="00A26296" w:rsidRDefault="00A26296">
      <w:pPr>
        <w:pStyle w:val="Commentaire"/>
      </w:pPr>
    </w:p>
    <w:p w14:paraId="1FDA4D19" w14:textId="77777777" w:rsidR="00A26296" w:rsidRDefault="00A26296">
      <w:pPr>
        <w:pStyle w:val="Commentaire"/>
      </w:pPr>
      <w:r>
        <w:t>Correct:</w:t>
      </w:r>
    </w:p>
    <w:p w14:paraId="0377A568" w14:textId="77777777" w:rsidR="00A26296" w:rsidRDefault="00A26296">
      <w:pPr>
        <w:pStyle w:val="Commentaire"/>
      </w:pPr>
      <w:r>
        <w:t>Perkins-Kirkpatrick and Lewis (2020)</w:t>
      </w:r>
    </w:p>
    <w:p w14:paraId="7BE1790F" w14:textId="20113BD5" w:rsidR="00A26296" w:rsidRDefault="00A26296">
      <w:pPr>
        <w:pStyle w:val="Commentaire"/>
      </w:pPr>
      <w:r>
        <w:t>(Perkins-Kirkpatrick and Lewis, 2020)</w:t>
      </w:r>
    </w:p>
  </w:comment>
  <w:comment w:id="3381" w:author="Robin Matthews" w:date="2021-07-13T14:35:00Z" w:initials="RM">
    <w:p w14:paraId="41D51BEF" w14:textId="77777777" w:rsidR="00A26296" w:rsidRDefault="00A26296">
      <w:pPr>
        <w:pStyle w:val="Commentaire"/>
      </w:pPr>
      <w:r>
        <w:rPr>
          <w:rStyle w:val="Marquedecommentaire"/>
        </w:rPr>
        <w:annotationRef/>
      </w:r>
      <w:r>
        <w:t>Extra stuff:</w:t>
      </w:r>
    </w:p>
    <w:p w14:paraId="609EB16D" w14:textId="77777777" w:rsidR="00A26296" w:rsidRDefault="00A26296">
      <w:pPr>
        <w:pStyle w:val="Commentaire"/>
      </w:pPr>
      <w:r>
        <w:t>, ;</w:t>
      </w:r>
    </w:p>
    <w:p w14:paraId="60FFC371" w14:textId="77777777" w:rsidR="00A26296" w:rsidRDefault="00A26296">
      <w:pPr>
        <w:pStyle w:val="Commentaire"/>
      </w:pPr>
    </w:p>
    <w:p w14:paraId="5960C089" w14:textId="77777777" w:rsidR="00A26296" w:rsidRDefault="00A26296">
      <w:pPr>
        <w:pStyle w:val="Commentaire"/>
      </w:pPr>
      <w:r>
        <w:t>Correct:</w:t>
      </w:r>
    </w:p>
    <w:p w14:paraId="4480F96E" w14:textId="77777777" w:rsidR="00A26296" w:rsidRDefault="00A26296">
      <w:pPr>
        <w:pStyle w:val="Commentaire"/>
      </w:pPr>
      <w:r>
        <w:t>Chaney et al. (2014)</w:t>
      </w:r>
    </w:p>
    <w:p w14:paraId="4DAF8326" w14:textId="22EDD8E3" w:rsidR="00A26296" w:rsidRDefault="00A26296">
      <w:pPr>
        <w:pStyle w:val="Commentaire"/>
      </w:pPr>
      <w:r>
        <w:t>(Chaney et al., 2014)</w:t>
      </w:r>
    </w:p>
  </w:comment>
  <w:comment w:id="3382" w:author="Robin Matthews" w:date="2021-07-13T14:35:00Z" w:initials="RM">
    <w:p w14:paraId="6593632C" w14:textId="77777777" w:rsidR="00A26296" w:rsidRDefault="00A26296">
      <w:pPr>
        <w:pStyle w:val="Commentaire"/>
      </w:pPr>
      <w:r>
        <w:rPr>
          <w:rStyle w:val="Marquedecommentaire"/>
        </w:rPr>
        <w:annotationRef/>
      </w:r>
      <w:r>
        <w:t>Extra stuff:</w:t>
      </w:r>
    </w:p>
    <w:p w14:paraId="447E598B" w14:textId="77777777" w:rsidR="00A26296" w:rsidRDefault="00A26296">
      <w:pPr>
        <w:pStyle w:val="Commentaire"/>
      </w:pPr>
      <w:r>
        <w:t>, ;</w:t>
      </w:r>
    </w:p>
    <w:p w14:paraId="6E7FAFFA" w14:textId="77777777" w:rsidR="00A26296" w:rsidRDefault="00A26296">
      <w:pPr>
        <w:pStyle w:val="Commentaire"/>
      </w:pPr>
    </w:p>
    <w:p w14:paraId="10442828" w14:textId="77777777" w:rsidR="00A26296" w:rsidRDefault="00A26296">
      <w:pPr>
        <w:pStyle w:val="Commentaire"/>
      </w:pPr>
      <w:r>
        <w:t>Correct:</w:t>
      </w:r>
    </w:p>
    <w:p w14:paraId="263B114E" w14:textId="77777777" w:rsidR="00A26296" w:rsidRDefault="00A26296">
      <w:pPr>
        <w:pStyle w:val="Commentaire"/>
      </w:pPr>
      <w:r>
        <w:t>Gebrechorkos et al. (2018)</w:t>
      </w:r>
    </w:p>
    <w:p w14:paraId="7A443FB9" w14:textId="4313AD36" w:rsidR="00A26296" w:rsidRDefault="00A26296">
      <w:pPr>
        <w:pStyle w:val="Commentaire"/>
      </w:pPr>
      <w:r>
        <w:t>(Gebrechorkos et al., 2018)</w:t>
      </w:r>
    </w:p>
  </w:comment>
  <w:comment w:id="3383" w:author="Robin Matthews" w:date="2021-07-13T14:35:00Z" w:initials="RM">
    <w:p w14:paraId="523366D6" w14:textId="77777777" w:rsidR="00A26296" w:rsidRDefault="00A26296">
      <w:pPr>
        <w:pStyle w:val="Commentaire"/>
      </w:pPr>
      <w:r>
        <w:rPr>
          <w:rStyle w:val="Marquedecommentaire"/>
        </w:rPr>
        <w:annotationRef/>
      </w:r>
      <w:r>
        <w:t>Extra stuff:</w:t>
      </w:r>
    </w:p>
    <w:p w14:paraId="3FF92D05" w14:textId="77777777" w:rsidR="00A26296" w:rsidRDefault="00A26296">
      <w:pPr>
        <w:pStyle w:val="Commentaire"/>
      </w:pPr>
      <w:r>
        <w:t>, ;</w:t>
      </w:r>
    </w:p>
    <w:p w14:paraId="37706B4A" w14:textId="77777777" w:rsidR="00A26296" w:rsidRDefault="00A26296">
      <w:pPr>
        <w:pStyle w:val="Commentaire"/>
      </w:pPr>
    </w:p>
    <w:p w14:paraId="5C86F4D3" w14:textId="77777777" w:rsidR="00A26296" w:rsidRDefault="00A26296">
      <w:pPr>
        <w:pStyle w:val="Commentaire"/>
      </w:pPr>
      <w:r>
        <w:t>Correct:</w:t>
      </w:r>
    </w:p>
    <w:p w14:paraId="6AE2C068" w14:textId="77777777" w:rsidR="00A26296" w:rsidRDefault="00A26296">
      <w:pPr>
        <w:pStyle w:val="Commentaire"/>
      </w:pPr>
      <w:r>
        <w:t>Omondi et al. (2014)</w:t>
      </w:r>
    </w:p>
    <w:p w14:paraId="6C1C4C82" w14:textId="17FC3791" w:rsidR="00A26296" w:rsidRDefault="00A26296">
      <w:pPr>
        <w:pStyle w:val="Commentaire"/>
      </w:pPr>
      <w:r>
        <w:t>(Omondi et al., 2014)</w:t>
      </w:r>
    </w:p>
  </w:comment>
  <w:comment w:id="3384" w:author="Robin Matthews" w:date="2021-07-13T14:35:00Z" w:initials="RM">
    <w:p w14:paraId="1ABDB20E" w14:textId="77777777" w:rsidR="00A26296" w:rsidRDefault="00A26296">
      <w:pPr>
        <w:pStyle w:val="Commentaire"/>
      </w:pPr>
      <w:r>
        <w:rPr>
          <w:rStyle w:val="Marquedecommentaire"/>
        </w:rPr>
        <w:annotationRef/>
      </w:r>
      <w:r>
        <w:t>Not found:</w:t>
      </w:r>
    </w:p>
    <w:p w14:paraId="7CA0C9EA" w14:textId="77777777" w:rsidR="00A26296" w:rsidRDefault="00A26296">
      <w:pPr>
        <w:pStyle w:val="Commentaire"/>
      </w:pPr>
      <w:r>
        <w:t>Donat et al.</w:t>
      </w:r>
    </w:p>
    <w:p w14:paraId="2141438F" w14:textId="77777777" w:rsidR="00A26296" w:rsidRDefault="00A26296">
      <w:pPr>
        <w:pStyle w:val="Commentaire"/>
      </w:pPr>
      <w:r>
        <w:t>2013b</w:t>
      </w:r>
    </w:p>
    <w:p w14:paraId="527EF857" w14:textId="77777777" w:rsidR="00A26296" w:rsidRDefault="00A26296">
      <w:pPr>
        <w:pStyle w:val="Commentaire"/>
      </w:pPr>
    </w:p>
    <w:p w14:paraId="59C30AC3" w14:textId="77777777" w:rsidR="00A26296" w:rsidRDefault="00A26296">
      <w:pPr>
        <w:pStyle w:val="Commentaire"/>
      </w:pPr>
      <w:r>
        <w:t>Extra stuff:</w:t>
      </w:r>
    </w:p>
    <w:p w14:paraId="26A608A0" w14:textId="77777777" w:rsidR="00A26296" w:rsidRDefault="00A26296">
      <w:pPr>
        <w:pStyle w:val="Commentaire"/>
      </w:pPr>
      <w:r>
        <w:t xml:space="preserve">Dunn et al., 2020) </w:t>
      </w:r>
    </w:p>
    <w:p w14:paraId="51DB5367" w14:textId="77777777" w:rsidR="00A26296" w:rsidRDefault="00A26296">
      <w:pPr>
        <w:pStyle w:val="Commentaire"/>
      </w:pPr>
    </w:p>
    <w:p w14:paraId="484387E7" w14:textId="77777777" w:rsidR="00A26296" w:rsidRDefault="00A26296">
      <w:pPr>
        <w:pStyle w:val="Commentaire"/>
      </w:pPr>
      <w:r>
        <w:t>Correct:</w:t>
      </w:r>
    </w:p>
    <w:p w14:paraId="59600B86" w14:textId="77777777" w:rsidR="00A26296" w:rsidRDefault="00A26296">
      <w:pPr>
        <w:pStyle w:val="Commentaire"/>
      </w:pPr>
      <w:r>
        <w:t>Donat et al. (2013b)</w:t>
      </w:r>
    </w:p>
    <w:p w14:paraId="533B0117" w14:textId="54A70173" w:rsidR="00A26296" w:rsidRDefault="00A26296">
      <w:pPr>
        <w:pStyle w:val="Commentaire"/>
      </w:pPr>
      <w:r>
        <w:t>(Donat et al., 2013b)</w:t>
      </w:r>
    </w:p>
  </w:comment>
  <w:comment w:id="3389" w:author="Robin Matthews" w:date="2021-07-13T14:35:00Z" w:initials="RM">
    <w:p w14:paraId="3351C71A" w14:textId="77777777" w:rsidR="00A26296" w:rsidRDefault="00A26296">
      <w:pPr>
        <w:pStyle w:val="Commentaire"/>
      </w:pPr>
      <w:r>
        <w:rPr>
          <w:rStyle w:val="Marquedecommentaire"/>
        </w:rPr>
        <w:annotationRef/>
      </w:r>
      <w:r>
        <w:t>Not found:</w:t>
      </w:r>
    </w:p>
    <w:p w14:paraId="0F73D208" w14:textId="77777777" w:rsidR="00A26296" w:rsidRDefault="00A26296">
      <w:pPr>
        <w:pStyle w:val="Commentaire"/>
      </w:pPr>
      <w:r>
        <w:t>Otto et al., 2015a</w:t>
      </w:r>
    </w:p>
    <w:p w14:paraId="540BF154" w14:textId="77777777" w:rsidR="00A26296" w:rsidRDefault="00A26296">
      <w:pPr>
        <w:pStyle w:val="Commentaire"/>
      </w:pPr>
    </w:p>
    <w:p w14:paraId="59E31F99" w14:textId="77777777" w:rsidR="00A26296" w:rsidRDefault="00A26296">
      <w:pPr>
        <w:pStyle w:val="Commentaire"/>
      </w:pPr>
      <w:r>
        <w:t>Extra stuff:</w:t>
      </w:r>
    </w:p>
    <w:p w14:paraId="28A045A0" w14:textId="77777777" w:rsidR="00A26296" w:rsidRDefault="00A26296">
      <w:pPr>
        <w:pStyle w:val="Commentaire"/>
      </w:pPr>
      <w:r>
        <w:t>(Otto et al., 2015; ;</w:t>
      </w:r>
    </w:p>
    <w:p w14:paraId="1E561B53" w14:textId="77777777" w:rsidR="00A26296" w:rsidRDefault="00A26296">
      <w:pPr>
        <w:pStyle w:val="Commentaire"/>
      </w:pPr>
    </w:p>
    <w:p w14:paraId="399DBE28" w14:textId="77777777" w:rsidR="00A26296" w:rsidRDefault="00A26296">
      <w:pPr>
        <w:pStyle w:val="Commentaire"/>
      </w:pPr>
      <w:r>
        <w:t>Correct:</w:t>
      </w:r>
    </w:p>
    <w:p w14:paraId="54EA1D22" w14:textId="7394E0EA" w:rsidR="00A26296" w:rsidRDefault="00A26296">
      <w:pPr>
        <w:pStyle w:val="Commentaire"/>
      </w:pPr>
      <w:r>
        <w:t>(Otto et al., 2015a; Philip et al., 2020)</w:t>
      </w:r>
    </w:p>
  </w:comment>
  <w:comment w:id="3391" w:author="Robin Matthews" w:date="2021-07-13T14:35:00Z" w:initials="RM">
    <w:p w14:paraId="7E2674C5" w14:textId="77777777" w:rsidR="00A26296" w:rsidRDefault="00A26296">
      <w:pPr>
        <w:pStyle w:val="Commentaire"/>
      </w:pPr>
      <w:r>
        <w:rPr>
          <w:rStyle w:val="Marquedecommentaire"/>
        </w:rPr>
        <w:annotationRef/>
      </w:r>
      <w:r>
        <w:t>Extra stuff:</w:t>
      </w:r>
    </w:p>
    <w:p w14:paraId="46A84B72" w14:textId="77777777" w:rsidR="00A26296" w:rsidRDefault="00A26296">
      <w:pPr>
        <w:pStyle w:val="Commentaire"/>
      </w:pPr>
      <w:r>
        <w:t>, ;</w:t>
      </w:r>
    </w:p>
    <w:p w14:paraId="168D52CB" w14:textId="77777777" w:rsidR="00A26296" w:rsidRDefault="00A26296">
      <w:pPr>
        <w:pStyle w:val="Commentaire"/>
      </w:pPr>
    </w:p>
    <w:p w14:paraId="1C73B7DE" w14:textId="77777777" w:rsidR="00A26296" w:rsidRDefault="00A26296">
      <w:pPr>
        <w:pStyle w:val="Commentaire"/>
      </w:pPr>
      <w:r>
        <w:t>Correct:</w:t>
      </w:r>
    </w:p>
    <w:p w14:paraId="1E72E2CE" w14:textId="77777777" w:rsidR="00A26296" w:rsidRDefault="00A26296">
      <w:pPr>
        <w:pStyle w:val="Commentaire"/>
      </w:pPr>
      <w:r>
        <w:t>Marthews et al. (2015)</w:t>
      </w:r>
    </w:p>
    <w:p w14:paraId="123F725A" w14:textId="3873B2AE" w:rsidR="00A26296" w:rsidRDefault="00A26296">
      <w:pPr>
        <w:pStyle w:val="Commentaire"/>
      </w:pPr>
      <w:r>
        <w:t>(Marthews et al., 2015)</w:t>
      </w:r>
    </w:p>
  </w:comment>
  <w:comment w:id="3392" w:author="Robin Matthews" w:date="2021-07-13T14:35:00Z" w:initials="RM">
    <w:p w14:paraId="4E93A930" w14:textId="77777777" w:rsidR="00A26296" w:rsidRDefault="00A26296">
      <w:pPr>
        <w:pStyle w:val="Commentaire"/>
      </w:pPr>
      <w:r>
        <w:rPr>
          <w:rStyle w:val="Marquedecommentaire"/>
        </w:rPr>
        <w:annotationRef/>
      </w:r>
      <w:r>
        <w:t>Extra stuff:</w:t>
      </w:r>
    </w:p>
    <w:p w14:paraId="36D5EF8E" w14:textId="77777777" w:rsidR="00A26296" w:rsidRDefault="00A26296">
      <w:pPr>
        <w:pStyle w:val="Commentaire"/>
      </w:pPr>
      <w:r>
        <w:t>, ;</w:t>
      </w:r>
    </w:p>
    <w:p w14:paraId="5431752C" w14:textId="77777777" w:rsidR="00A26296" w:rsidRDefault="00A26296">
      <w:pPr>
        <w:pStyle w:val="Commentaire"/>
      </w:pPr>
    </w:p>
    <w:p w14:paraId="3C07A809" w14:textId="77777777" w:rsidR="00A26296" w:rsidRDefault="00A26296">
      <w:pPr>
        <w:pStyle w:val="Commentaire"/>
      </w:pPr>
      <w:r>
        <w:t>Correct:</w:t>
      </w:r>
    </w:p>
    <w:p w14:paraId="283E9C3B" w14:textId="77777777" w:rsidR="00A26296" w:rsidRDefault="00A26296">
      <w:pPr>
        <w:pStyle w:val="Commentaire"/>
      </w:pPr>
      <w:r>
        <w:t>Kew et al. (2021)</w:t>
      </w:r>
    </w:p>
    <w:p w14:paraId="2D54BA66" w14:textId="04FC44DA" w:rsidR="00A26296" w:rsidRDefault="00A26296">
      <w:pPr>
        <w:pStyle w:val="Commentaire"/>
      </w:pPr>
      <w:r>
        <w:t>(Kew et al., 2021)</w:t>
      </w:r>
    </w:p>
  </w:comment>
  <w:comment w:id="3393" w:author="Robin Matthews" w:date="2021-07-13T14:35:00Z" w:initials="RM">
    <w:p w14:paraId="353251BB" w14:textId="77777777" w:rsidR="00A26296" w:rsidRDefault="00A26296">
      <w:pPr>
        <w:pStyle w:val="Commentaire"/>
      </w:pPr>
      <w:r>
        <w:rPr>
          <w:rStyle w:val="Marquedecommentaire"/>
        </w:rPr>
        <w:annotationRef/>
      </w:r>
      <w:r>
        <w:t>Not found:</w:t>
      </w:r>
    </w:p>
    <w:p w14:paraId="607DDB5B" w14:textId="77777777" w:rsidR="00A26296" w:rsidRDefault="00A26296">
      <w:pPr>
        <w:pStyle w:val="Commentaire"/>
      </w:pPr>
      <w:r>
        <w:t>2015a</w:t>
      </w:r>
    </w:p>
    <w:p w14:paraId="74DBA68B" w14:textId="77777777" w:rsidR="00A26296" w:rsidRDefault="00A26296">
      <w:pPr>
        <w:pStyle w:val="Commentaire"/>
      </w:pPr>
    </w:p>
    <w:p w14:paraId="3D9439E1" w14:textId="77777777" w:rsidR="00A26296" w:rsidRDefault="00A26296">
      <w:pPr>
        <w:pStyle w:val="Commentaire"/>
      </w:pPr>
      <w:r>
        <w:t>Extra stuff:</w:t>
      </w:r>
    </w:p>
    <w:p w14:paraId="31E71A80" w14:textId="77777777" w:rsidR="00A26296" w:rsidRDefault="00A26296">
      <w:pPr>
        <w:pStyle w:val="Commentaire"/>
      </w:pPr>
      <w:r>
        <w:t>, 2015)</w:t>
      </w:r>
    </w:p>
    <w:p w14:paraId="68A677E1" w14:textId="77777777" w:rsidR="00A26296" w:rsidRDefault="00A26296">
      <w:pPr>
        <w:pStyle w:val="Commentaire"/>
      </w:pPr>
    </w:p>
    <w:p w14:paraId="42B6E6AC" w14:textId="77777777" w:rsidR="00A26296" w:rsidRDefault="00A26296">
      <w:pPr>
        <w:pStyle w:val="Commentaire"/>
      </w:pPr>
      <w:r>
        <w:t>Correct:</w:t>
      </w:r>
    </w:p>
    <w:p w14:paraId="3835AD38" w14:textId="77777777" w:rsidR="00A26296" w:rsidRDefault="00A26296">
      <w:pPr>
        <w:pStyle w:val="Commentaire"/>
      </w:pPr>
      <w:r>
        <w:t>Funk et al. (2015a)</w:t>
      </w:r>
    </w:p>
    <w:p w14:paraId="0D7D9BDE" w14:textId="7E431E13" w:rsidR="00A26296" w:rsidRDefault="00A26296">
      <w:pPr>
        <w:pStyle w:val="Commentaire"/>
      </w:pPr>
      <w:r>
        <w:t>(Funk et al., 2015a)</w:t>
      </w:r>
    </w:p>
  </w:comment>
  <w:comment w:id="3394" w:author="Robin Matthews" w:date="2021-07-13T14:36:00Z" w:initials="RM">
    <w:p w14:paraId="4EA488FC" w14:textId="77777777" w:rsidR="00A26296" w:rsidRDefault="00A26296">
      <w:pPr>
        <w:pStyle w:val="Commentaire"/>
      </w:pPr>
      <w:r>
        <w:rPr>
          <w:rStyle w:val="Marquedecommentaire"/>
        </w:rPr>
        <w:annotationRef/>
      </w:r>
      <w:r>
        <w:t>Not found:</w:t>
      </w:r>
    </w:p>
    <w:p w14:paraId="3215599A" w14:textId="77777777" w:rsidR="00A26296" w:rsidRDefault="00A26296">
      <w:pPr>
        <w:pStyle w:val="Commentaire"/>
      </w:pPr>
      <w:r>
        <w:t>C. Li et al.</w:t>
      </w:r>
    </w:p>
    <w:p w14:paraId="444EDF33" w14:textId="77777777" w:rsidR="00A26296" w:rsidRDefault="00A26296">
      <w:pPr>
        <w:pStyle w:val="Commentaire"/>
      </w:pPr>
    </w:p>
    <w:p w14:paraId="37865F34" w14:textId="77777777" w:rsidR="00A26296" w:rsidRDefault="00A26296">
      <w:pPr>
        <w:pStyle w:val="Commentaire"/>
      </w:pPr>
      <w:r>
        <w:t>Extra stuff:</w:t>
      </w:r>
    </w:p>
    <w:p w14:paraId="2F144913" w14:textId="77777777" w:rsidR="00A26296" w:rsidRDefault="00A26296">
      <w:pPr>
        <w:pStyle w:val="Commentaire"/>
      </w:pPr>
      <w:r>
        <w:t xml:space="preserve">(Li et al., </w:t>
      </w:r>
    </w:p>
    <w:p w14:paraId="286C701E" w14:textId="77777777" w:rsidR="00A26296" w:rsidRDefault="00A26296">
      <w:pPr>
        <w:pStyle w:val="Commentaire"/>
      </w:pPr>
    </w:p>
    <w:p w14:paraId="5AE1FFCD" w14:textId="77777777" w:rsidR="00A26296" w:rsidRDefault="00A26296">
      <w:pPr>
        <w:pStyle w:val="Commentaire"/>
      </w:pPr>
      <w:r>
        <w:t>Correct:</w:t>
      </w:r>
    </w:p>
    <w:p w14:paraId="6B915E97" w14:textId="77777777" w:rsidR="00A26296" w:rsidRDefault="00A26296">
      <w:pPr>
        <w:pStyle w:val="Commentaire"/>
      </w:pPr>
      <w:r>
        <w:t>C. Li et al. (2020)</w:t>
      </w:r>
    </w:p>
    <w:p w14:paraId="36C8F9FD" w14:textId="42E6A723" w:rsidR="00A26296" w:rsidRDefault="00A26296">
      <w:pPr>
        <w:pStyle w:val="Commentaire"/>
      </w:pPr>
      <w:r>
        <w:t>(C. Li et al., 2020)</w:t>
      </w:r>
    </w:p>
  </w:comment>
  <w:comment w:id="3397" w:author="Robin Matthews" w:date="2021-07-13T14:36:00Z" w:initials="RM">
    <w:p w14:paraId="0CC229D2" w14:textId="77777777" w:rsidR="00A26296" w:rsidRDefault="00A26296">
      <w:pPr>
        <w:pStyle w:val="Commentaire"/>
      </w:pPr>
      <w:r>
        <w:rPr>
          <w:rStyle w:val="Marquedecommentaire"/>
        </w:rPr>
        <w:annotationRef/>
      </w:r>
      <w:r>
        <w:t>Not found:</w:t>
      </w:r>
    </w:p>
    <w:p w14:paraId="7ED2E3E7" w14:textId="77777777" w:rsidR="00A26296" w:rsidRDefault="00A26296">
      <w:pPr>
        <w:pStyle w:val="Commentaire"/>
      </w:pPr>
      <w:r>
        <w:t>C. Li et al.</w:t>
      </w:r>
    </w:p>
    <w:p w14:paraId="2E8FDCED" w14:textId="77777777" w:rsidR="00A26296" w:rsidRDefault="00A26296">
      <w:pPr>
        <w:pStyle w:val="Commentaire"/>
      </w:pPr>
    </w:p>
    <w:p w14:paraId="0DA63F44" w14:textId="77777777" w:rsidR="00A26296" w:rsidRDefault="00A26296">
      <w:pPr>
        <w:pStyle w:val="Commentaire"/>
      </w:pPr>
      <w:r>
        <w:t>Extra stuff:</w:t>
      </w:r>
    </w:p>
    <w:p w14:paraId="4D697FD5" w14:textId="77777777" w:rsidR="00A26296" w:rsidRDefault="00A26296">
      <w:pPr>
        <w:pStyle w:val="Commentaire"/>
      </w:pPr>
      <w:r>
        <w:t xml:space="preserve">(Li et al., </w:t>
      </w:r>
    </w:p>
    <w:p w14:paraId="0973D1EF" w14:textId="77777777" w:rsidR="00A26296" w:rsidRDefault="00A26296">
      <w:pPr>
        <w:pStyle w:val="Commentaire"/>
      </w:pPr>
    </w:p>
    <w:p w14:paraId="0E9A4579" w14:textId="77777777" w:rsidR="00A26296" w:rsidRDefault="00A26296">
      <w:pPr>
        <w:pStyle w:val="Commentaire"/>
      </w:pPr>
      <w:r>
        <w:t>Correct:</w:t>
      </w:r>
    </w:p>
    <w:p w14:paraId="5EACD141" w14:textId="77777777" w:rsidR="00A26296" w:rsidRDefault="00A26296">
      <w:pPr>
        <w:pStyle w:val="Commentaire"/>
      </w:pPr>
      <w:r>
        <w:t>C. Li et al. (2020)</w:t>
      </w:r>
    </w:p>
    <w:p w14:paraId="26D8CA68" w14:textId="26E49DEE" w:rsidR="00A26296" w:rsidRDefault="00A26296">
      <w:pPr>
        <w:pStyle w:val="Commentaire"/>
      </w:pPr>
      <w:r>
        <w:t>(C. Li et al., 2020)</w:t>
      </w:r>
    </w:p>
  </w:comment>
  <w:comment w:id="3401" w:author="Robin Matthews" w:date="2021-07-13T14:36:00Z" w:initials="RM">
    <w:p w14:paraId="5B956C16" w14:textId="77777777" w:rsidR="00A26296" w:rsidRDefault="00A26296">
      <w:pPr>
        <w:pStyle w:val="Commentaire"/>
      </w:pPr>
      <w:r>
        <w:rPr>
          <w:rStyle w:val="Marquedecommentaire"/>
        </w:rPr>
        <w:annotationRef/>
      </w:r>
      <w:r>
        <w:t>Extra stuff:</w:t>
      </w:r>
    </w:p>
    <w:p w14:paraId="273924A4" w14:textId="77777777" w:rsidR="00A26296" w:rsidRDefault="00A26296">
      <w:pPr>
        <w:pStyle w:val="Commentaire"/>
      </w:pPr>
      <w:r>
        <w:t>, )</w:t>
      </w:r>
    </w:p>
    <w:p w14:paraId="5B29F080" w14:textId="77777777" w:rsidR="00A26296" w:rsidRDefault="00A26296">
      <w:pPr>
        <w:pStyle w:val="Commentaire"/>
      </w:pPr>
    </w:p>
    <w:p w14:paraId="552EE38E" w14:textId="77777777" w:rsidR="00A26296" w:rsidRDefault="00A26296">
      <w:pPr>
        <w:pStyle w:val="Commentaire"/>
      </w:pPr>
      <w:r>
        <w:t>Correct:</w:t>
      </w:r>
    </w:p>
    <w:p w14:paraId="65D5C7FD" w14:textId="77777777" w:rsidR="00A26296" w:rsidRDefault="00A26296">
      <w:pPr>
        <w:pStyle w:val="Commentaire"/>
      </w:pPr>
      <w:r>
        <w:t>Weber et al. (2018)</w:t>
      </w:r>
    </w:p>
    <w:p w14:paraId="1D14F6CF" w14:textId="556627C7" w:rsidR="00A26296" w:rsidRDefault="00A26296">
      <w:pPr>
        <w:pStyle w:val="Commentaire"/>
      </w:pPr>
      <w:r>
        <w:t>(Weber et al., 2018)</w:t>
      </w:r>
    </w:p>
  </w:comment>
  <w:comment w:id="3407" w:author="Robin Matthews" w:date="2021-07-13T14:36:00Z" w:initials="RM">
    <w:p w14:paraId="003B68DE" w14:textId="77777777" w:rsidR="00A26296" w:rsidRDefault="00A26296">
      <w:pPr>
        <w:pStyle w:val="Commentaire"/>
      </w:pPr>
      <w:r>
        <w:rPr>
          <w:rStyle w:val="Marquedecommentaire"/>
        </w:rPr>
        <w:annotationRef/>
      </w:r>
      <w:r>
        <w:t>Not found:</w:t>
      </w:r>
    </w:p>
    <w:p w14:paraId="6D6C3B0A" w14:textId="77777777" w:rsidR="00A26296" w:rsidRDefault="00A26296">
      <w:pPr>
        <w:pStyle w:val="Commentaire"/>
      </w:pPr>
      <w:r>
        <w:t>C. Li et al.</w:t>
      </w:r>
    </w:p>
    <w:p w14:paraId="6D3B61E4" w14:textId="77777777" w:rsidR="00A26296" w:rsidRDefault="00A26296">
      <w:pPr>
        <w:pStyle w:val="Commentaire"/>
      </w:pPr>
    </w:p>
    <w:p w14:paraId="72E622A3" w14:textId="77777777" w:rsidR="00A26296" w:rsidRDefault="00A26296">
      <w:pPr>
        <w:pStyle w:val="Commentaire"/>
      </w:pPr>
      <w:r>
        <w:t>Extra stuff:</w:t>
      </w:r>
    </w:p>
    <w:p w14:paraId="7E69AB2C" w14:textId="77777777" w:rsidR="00A26296" w:rsidRDefault="00A26296">
      <w:pPr>
        <w:pStyle w:val="Commentaire"/>
      </w:pPr>
      <w:r>
        <w:t xml:space="preserve">(Li et al., </w:t>
      </w:r>
    </w:p>
    <w:p w14:paraId="3465A4C4" w14:textId="77777777" w:rsidR="00A26296" w:rsidRDefault="00A26296">
      <w:pPr>
        <w:pStyle w:val="Commentaire"/>
      </w:pPr>
    </w:p>
    <w:p w14:paraId="43A97F9D" w14:textId="77777777" w:rsidR="00A26296" w:rsidRDefault="00A26296">
      <w:pPr>
        <w:pStyle w:val="Commentaire"/>
      </w:pPr>
      <w:r>
        <w:t>Correct:</w:t>
      </w:r>
    </w:p>
    <w:p w14:paraId="61631B36" w14:textId="77777777" w:rsidR="00A26296" w:rsidRDefault="00A26296">
      <w:pPr>
        <w:pStyle w:val="Commentaire"/>
      </w:pPr>
      <w:r>
        <w:t>C. Li et al. (2020)</w:t>
      </w:r>
    </w:p>
    <w:p w14:paraId="70F32581" w14:textId="3217BEBC" w:rsidR="00A26296" w:rsidRDefault="00A26296">
      <w:pPr>
        <w:pStyle w:val="Commentaire"/>
      </w:pPr>
      <w:r>
        <w:t>(C. Li et al., 2020)</w:t>
      </w:r>
    </w:p>
  </w:comment>
  <w:comment w:id="3410" w:author="Robin Matthews" w:date="2021-07-13T14:36:00Z" w:initials="RM">
    <w:p w14:paraId="066FA01F" w14:textId="77777777" w:rsidR="00A26296" w:rsidRDefault="00A26296">
      <w:pPr>
        <w:pStyle w:val="Commentaire"/>
      </w:pPr>
      <w:r>
        <w:rPr>
          <w:rStyle w:val="Marquedecommentaire"/>
        </w:rPr>
        <w:annotationRef/>
      </w:r>
      <w:r>
        <w:t>Not found:</w:t>
      </w:r>
    </w:p>
    <w:p w14:paraId="5CB1E0A8" w14:textId="77777777" w:rsidR="00A26296" w:rsidRDefault="00A26296">
      <w:pPr>
        <w:pStyle w:val="Commentaire"/>
      </w:pPr>
      <w:r>
        <w:t>C. Li et al.</w:t>
      </w:r>
    </w:p>
    <w:p w14:paraId="56EB4AAF" w14:textId="77777777" w:rsidR="00A26296" w:rsidRDefault="00A26296">
      <w:pPr>
        <w:pStyle w:val="Commentaire"/>
      </w:pPr>
    </w:p>
    <w:p w14:paraId="6F6E75F4" w14:textId="77777777" w:rsidR="00A26296" w:rsidRDefault="00A26296">
      <w:pPr>
        <w:pStyle w:val="Commentaire"/>
      </w:pPr>
      <w:r>
        <w:t>Extra stuff:</w:t>
      </w:r>
    </w:p>
    <w:p w14:paraId="2A8CF588" w14:textId="77777777" w:rsidR="00A26296" w:rsidRDefault="00A26296">
      <w:pPr>
        <w:pStyle w:val="Commentaire"/>
      </w:pPr>
      <w:r>
        <w:t xml:space="preserve">(Li et al., </w:t>
      </w:r>
    </w:p>
    <w:p w14:paraId="25D4B876" w14:textId="77777777" w:rsidR="00A26296" w:rsidRDefault="00A26296">
      <w:pPr>
        <w:pStyle w:val="Commentaire"/>
      </w:pPr>
    </w:p>
    <w:p w14:paraId="0420DEE1" w14:textId="77777777" w:rsidR="00A26296" w:rsidRDefault="00A26296">
      <w:pPr>
        <w:pStyle w:val="Commentaire"/>
      </w:pPr>
      <w:r>
        <w:t>Correct:</w:t>
      </w:r>
    </w:p>
    <w:p w14:paraId="0379B1CB" w14:textId="77777777" w:rsidR="00A26296" w:rsidRDefault="00A26296">
      <w:pPr>
        <w:pStyle w:val="Commentaire"/>
      </w:pPr>
      <w:r>
        <w:t>C. Li et al. (2020)</w:t>
      </w:r>
    </w:p>
    <w:p w14:paraId="2F933139" w14:textId="6EA66B05" w:rsidR="00A26296" w:rsidRDefault="00A26296">
      <w:pPr>
        <w:pStyle w:val="Commentaire"/>
      </w:pPr>
      <w:r>
        <w:t>(C. Li et al., 2020)</w:t>
      </w:r>
    </w:p>
  </w:comment>
  <w:comment w:id="3415" w:author="Robin Matthews" w:date="2021-07-13T14:36:00Z" w:initials="RM">
    <w:p w14:paraId="52CD1442" w14:textId="77777777" w:rsidR="00A26296" w:rsidRDefault="00A26296">
      <w:pPr>
        <w:pStyle w:val="Commentaire"/>
      </w:pPr>
      <w:r>
        <w:rPr>
          <w:rStyle w:val="Marquedecommentaire"/>
        </w:rPr>
        <w:annotationRef/>
      </w:r>
      <w:r>
        <w:t>Extra stuff:</w:t>
      </w:r>
    </w:p>
    <w:p w14:paraId="297EFE03" w14:textId="77777777" w:rsidR="00A26296" w:rsidRDefault="00A26296">
      <w:pPr>
        <w:pStyle w:val="Commentaire"/>
      </w:pPr>
      <w:r>
        <w:t>, ;</w:t>
      </w:r>
    </w:p>
    <w:p w14:paraId="3F9CD0BD" w14:textId="77777777" w:rsidR="00A26296" w:rsidRDefault="00A26296">
      <w:pPr>
        <w:pStyle w:val="Commentaire"/>
      </w:pPr>
    </w:p>
    <w:p w14:paraId="7C21599E" w14:textId="77777777" w:rsidR="00A26296" w:rsidRDefault="00A26296">
      <w:pPr>
        <w:pStyle w:val="Commentaire"/>
      </w:pPr>
      <w:r>
        <w:t>Correct:</w:t>
      </w:r>
    </w:p>
    <w:p w14:paraId="65FA14D4" w14:textId="77777777" w:rsidR="00A26296" w:rsidRDefault="00A26296">
      <w:pPr>
        <w:pStyle w:val="Commentaire"/>
      </w:pPr>
      <w:r>
        <w:t>Weber et al. (2018)</w:t>
      </w:r>
    </w:p>
    <w:p w14:paraId="2E359D37" w14:textId="45FDE879" w:rsidR="00A26296" w:rsidRDefault="00A26296">
      <w:pPr>
        <w:pStyle w:val="Commentaire"/>
      </w:pPr>
      <w:r>
        <w:t>(Weber et al., 2018)</w:t>
      </w:r>
    </w:p>
  </w:comment>
  <w:comment w:id="3416" w:author="Robin Matthews" w:date="2021-07-13T14:36:00Z" w:initials="RM">
    <w:p w14:paraId="38CB6B38" w14:textId="77777777" w:rsidR="00A26296" w:rsidRDefault="00A26296">
      <w:pPr>
        <w:pStyle w:val="Commentaire"/>
      </w:pPr>
      <w:r>
        <w:rPr>
          <w:rStyle w:val="Marquedecommentaire"/>
        </w:rPr>
        <w:annotationRef/>
      </w:r>
      <w:r>
        <w:t>Extra stuff:</w:t>
      </w:r>
    </w:p>
    <w:p w14:paraId="30798AFE" w14:textId="77777777" w:rsidR="00A26296" w:rsidRDefault="00A26296">
      <w:pPr>
        <w:pStyle w:val="Commentaire"/>
      </w:pPr>
      <w:r>
        <w:t>, )</w:t>
      </w:r>
    </w:p>
    <w:p w14:paraId="4B340ADD" w14:textId="77777777" w:rsidR="00A26296" w:rsidRDefault="00A26296">
      <w:pPr>
        <w:pStyle w:val="Commentaire"/>
      </w:pPr>
    </w:p>
    <w:p w14:paraId="39FDD8DE" w14:textId="77777777" w:rsidR="00A26296" w:rsidRDefault="00A26296">
      <w:pPr>
        <w:pStyle w:val="Commentaire"/>
      </w:pPr>
      <w:r>
        <w:t>Correct:</w:t>
      </w:r>
    </w:p>
    <w:p w14:paraId="6BBF0F38" w14:textId="77777777" w:rsidR="00A26296" w:rsidRDefault="00A26296">
      <w:pPr>
        <w:pStyle w:val="Commentaire"/>
      </w:pPr>
      <w:r>
        <w:t>Coppola et al. (2021a)</w:t>
      </w:r>
    </w:p>
    <w:p w14:paraId="433A4116" w14:textId="1BB7C185" w:rsidR="00A26296" w:rsidRDefault="00A26296">
      <w:pPr>
        <w:pStyle w:val="Commentaire"/>
      </w:pPr>
      <w:r>
        <w:t>(Coppola et al., 2021a)</w:t>
      </w:r>
    </w:p>
  </w:comment>
  <w:comment w:id="3417" w:author="Robin Matthews" w:date="2021-07-13T14:36:00Z" w:initials="RM">
    <w:p w14:paraId="3A366A7D" w14:textId="77777777" w:rsidR="00A26296" w:rsidRDefault="00A26296">
      <w:pPr>
        <w:pStyle w:val="Commentaire"/>
      </w:pPr>
      <w:r>
        <w:rPr>
          <w:rStyle w:val="Marquedecommentaire"/>
        </w:rPr>
        <w:annotationRef/>
      </w:r>
      <w:r>
        <w:t>Not found:</w:t>
      </w:r>
    </w:p>
    <w:p w14:paraId="1CDC8199" w14:textId="77777777" w:rsidR="00A26296" w:rsidRDefault="00A26296">
      <w:pPr>
        <w:pStyle w:val="Commentaire"/>
      </w:pPr>
      <w:r>
        <w:t>C. Li et al.</w:t>
      </w:r>
    </w:p>
    <w:p w14:paraId="7495537F" w14:textId="77777777" w:rsidR="00A26296" w:rsidRDefault="00A26296">
      <w:pPr>
        <w:pStyle w:val="Commentaire"/>
      </w:pPr>
    </w:p>
    <w:p w14:paraId="6B552FA5" w14:textId="77777777" w:rsidR="00A26296" w:rsidRDefault="00A26296">
      <w:pPr>
        <w:pStyle w:val="Commentaire"/>
      </w:pPr>
      <w:r>
        <w:t>Extra stuff:</w:t>
      </w:r>
    </w:p>
    <w:p w14:paraId="479F682A" w14:textId="77777777" w:rsidR="00A26296" w:rsidRDefault="00A26296">
      <w:pPr>
        <w:pStyle w:val="Commentaire"/>
      </w:pPr>
      <w:r>
        <w:t xml:space="preserve">(Li et al., </w:t>
      </w:r>
    </w:p>
    <w:p w14:paraId="49ECE6DA" w14:textId="77777777" w:rsidR="00A26296" w:rsidRDefault="00A26296">
      <w:pPr>
        <w:pStyle w:val="Commentaire"/>
      </w:pPr>
    </w:p>
    <w:p w14:paraId="480CE777" w14:textId="77777777" w:rsidR="00A26296" w:rsidRDefault="00A26296">
      <w:pPr>
        <w:pStyle w:val="Commentaire"/>
      </w:pPr>
      <w:r>
        <w:t>Correct:</w:t>
      </w:r>
    </w:p>
    <w:p w14:paraId="76820332" w14:textId="77777777" w:rsidR="00A26296" w:rsidRDefault="00A26296">
      <w:pPr>
        <w:pStyle w:val="Commentaire"/>
      </w:pPr>
      <w:r>
        <w:t>C. Li et al. (2020)</w:t>
      </w:r>
    </w:p>
    <w:p w14:paraId="5E301F9C" w14:textId="74C19CEE" w:rsidR="00A26296" w:rsidRDefault="00A26296">
      <w:pPr>
        <w:pStyle w:val="Commentaire"/>
      </w:pPr>
      <w:r>
        <w:t>(C. Li et al., 2020)</w:t>
      </w:r>
    </w:p>
  </w:comment>
  <w:comment w:id="3420" w:author="Robin Matthews" w:date="2021-07-13T14:36:00Z" w:initials="RM">
    <w:p w14:paraId="73BDA564" w14:textId="77777777" w:rsidR="00A26296" w:rsidRDefault="00A26296">
      <w:pPr>
        <w:pStyle w:val="Commentaire"/>
      </w:pPr>
      <w:r>
        <w:rPr>
          <w:rStyle w:val="Marquedecommentaire"/>
        </w:rPr>
        <w:annotationRef/>
      </w:r>
      <w:r>
        <w:t>Not found:</w:t>
      </w:r>
    </w:p>
    <w:p w14:paraId="193A6E6E" w14:textId="77777777" w:rsidR="00A26296" w:rsidRDefault="00A26296">
      <w:pPr>
        <w:pStyle w:val="Commentaire"/>
      </w:pPr>
      <w:r>
        <w:t>C. Li et al.</w:t>
      </w:r>
    </w:p>
    <w:p w14:paraId="4ECD9F97" w14:textId="77777777" w:rsidR="00A26296" w:rsidRDefault="00A26296">
      <w:pPr>
        <w:pStyle w:val="Commentaire"/>
      </w:pPr>
    </w:p>
    <w:p w14:paraId="0B37D91D" w14:textId="77777777" w:rsidR="00A26296" w:rsidRDefault="00A26296">
      <w:pPr>
        <w:pStyle w:val="Commentaire"/>
      </w:pPr>
      <w:r>
        <w:t>Extra stuff:</w:t>
      </w:r>
    </w:p>
    <w:p w14:paraId="6A11F661" w14:textId="77777777" w:rsidR="00A26296" w:rsidRDefault="00A26296">
      <w:pPr>
        <w:pStyle w:val="Commentaire"/>
      </w:pPr>
      <w:r>
        <w:t xml:space="preserve">(Li et al., </w:t>
      </w:r>
    </w:p>
    <w:p w14:paraId="1C864A3F" w14:textId="77777777" w:rsidR="00A26296" w:rsidRDefault="00A26296">
      <w:pPr>
        <w:pStyle w:val="Commentaire"/>
      </w:pPr>
    </w:p>
    <w:p w14:paraId="7D8418F3" w14:textId="77777777" w:rsidR="00A26296" w:rsidRDefault="00A26296">
      <w:pPr>
        <w:pStyle w:val="Commentaire"/>
      </w:pPr>
      <w:r>
        <w:t>Correct:</w:t>
      </w:r>
    </w:p>
    <w:p w14:paraId="4DF286C6" w14:textId="77777777" w:rsidR="00A26296" w:rsidRDefault="00A26296">
      <w:pPr>
        <w:pStyle w:val="Commentaire"/>
      </w:pPr>
      <w:r>
        <w:t>C. Li et al. (2020)</w:t>
      </w:r>
    </w:p>
    <w:p w14:paraId="2C3F1ACA" w14:textId="6C292DB2" w:rsidR="00A26296" w:rsidRDefault="00A26296">
      <w:pPr>
        <w:pStyle w:val="Commentaire"/>
      </w:pPr>
      <w:r>
        <w:t>(C. Li et al., 2020)</w:t>
      </w:r>
    </w:p>
  </w:comment>
  <w:comment w:id="3427" w:author="Robin Matthews" w:date="2021-07-13T14:36:00Z" w:initials="RM">
    <w:p w14:paraId="6AC8ED84" w14:textId="77777777" w:rsidR="00A26296" w:rsidRDefault="00A26296">
      <w:pPr>
        <w:pStyle w:val="Commentaire"/>
      </w:pPr>
      <w:r>
        <w:rPr>
          <w:rStyle w:val="Marquedecommentaire"/>
        </w:rPr>
        <w:annotationRef/>
      </w:r>
      <w:r>
        <w:t>Extra stuff:</w:t>
      </w:r>
    </w:p>
    <w:p w14:paraId="514A7C9C" w14:textId="77777777" w:rsidR="00A26296" w:rsidRDefault="00A26296">
      <w:pPr>
        <w:pStyle w:val="Commentaire"/>
      </w:pPr>
      <w:r>
        <w:t>, ;</w:t>
      </w:r>
    </w:p>
    <w:p w14:paraId="2FB8A110" w14:textId="77777777" w:rsidR="00A26296" w:rsidRDefault="00A26296">
      <w:pPr>
        <w:pStyle w:val="Commentaire"/>
      </w:pPr>
    </w:p>
    <w:p w14:paraId="147EF6A7" w14:textId="77777777" w:rsidR="00A26296" w:rsidRDefault="00A26296">
      <w:pPr>
        <w:pStyle w:val="Commentaire"/>
      </w:pPr>
      <w:r>
        <w:t>Correct:</w:t>
      </w:r>
    </w:p>
    <w:p w14:paraId="6D6583FC" w14:textId="77777777" w:rsidR="00A26296" w:rsidRDefault="00A26296">
      <w:pPr>
        <w:pStyle w:val="Commentaire"/>
      </w:pPr>
      <w:r>
        <w:t>Coppola et al. (2021a)</w:t>
      </w:r>
    </w:p>
    <w:p w14:paraId="7FA9A5E5" w14:textId="6A85417F" w:rsidR="00A26296" w:rsidRDefault="00A26296">
      <w:pPr>
        <w:pStyle w:val="Commentaire"/>
      </w:pPr>
      <w:r>
        <w:t>(Coppola et al., 2021a)</w:t>
      </w:r>
    </w:p>
  </w:comment>
  <w:comment w:id="3429" w:author="Robin Matthews" w:date="2021-07-13T14:36:00Z" w:initials="RM">
    <w:p w14:paraId="1CD076C2" w14:textId="77777777" w:rsidR="00A26296" w:rsidRDefault="00A26296">
      <w:pPr>
        <w:pStyle w:val="Commentaire"/>
      </w:pPr>
      <w:r>
        <w:rPr>
          <w:rStyle w:val="Marquedecommentaire"/>
        </w:rPr>
        <w:annotationRef/>
      </w:r>
      <w:r>
        <w:t>Extra stuff:</w:t>
      </w:r>
    </w:p>
    <w:p w14:paraId="410FAF27" w14:textId="77777777" w:rsidR="00A26296" w:rsidRDefault="00A26296">
      <w:pPr>
        <w:pStyle w:val="Commentaire"/>
      </w:pPr>
      <w:r>
        <w:t>, ;</w:t>
      </w:r>
    </w:p>
    <w:p w14:paraId="71993177" w14:textId="77777777" w:rsidR="00A26296" w:rsidRDefault="00A26296">
      <w:pPr>
        <w:pStyle w:val="Commentaire"/>
      </w:pPr>
    </w:p>
    <w:p w14:paraId="60B42178" w14:textId="77777777" w:rsidR="00A26296" w:rsidRDefault="00A26296">
      <w:pPr>
        <w:pStyle w:val="Commentaire"/>
      </w:pPr>
      <w:r>
        <w:t>Correct:</w:t>
      </w:r>
    </w:p>
    <w:p w14:paraId="135A8B3F" w14:textId="77777777" w:rsidR="00A26296" w:rsidRDefault="00A26296">
      <w:pPr>
        <w:pStyle w:val="Commentaire"/>
      </w:pPr>
      <w:r>
        <w:t>Engelbrecht et al. (2015)</w:t>
      </w:r>
    </w:p>
    <w:p w14:paraId="6B0540CC" w14:textId="139CB340" w:rsidR="00A26296" w:rsidRDefault="00A26296">
      <w:pPr>
        <w:pStyle w:val="Commentaire"/>
      </w:pPr>
      <w:r>
        <w:t>(Engelbrecht et al., 2015)</w:t>
      </w:r>
    </w:p>
  </w:comment>
  <w:comment w:id="3431" w:author="Robin Matthews" w:date="2021-07-13T14:36:00Z" w:initials="RM">
    <w:p w14:paraId="46A6FD5A" w14:textId="77777777" w:rsidR="00A26296" w:rsidRDefault="00A26296">
      <w:pPr>
        <w:pStyle w:val="Commentaire"/>
      </w:pPr>
      <w:r>
        <w:rPr>
          <w:rStyle w:val="Marquedecommentaire"/>
        </w:rPr>
        <w:annotationRef/>
      </w:r>
      <w:r>
        <w:t>Extra stuff:</w:t>
      </w:r>
    </w:p>
    <w:p w14:paraId="5F53F3D9" w14:textId="77777777" w:rsidR="00A26296" w:rsidRDefault="00A26296">
      <w:pPr>
        <w:pStyle w:val="Commentaire"/>
      </w:pPr>
      <w:r>
        <w:t>, )</w:t>
      </w:r>
    </w:p>
    <w:p w14:paraId="5961CC93" w14:textId="77777777" w:rsidR="00A26296" w:rsidRDefault="00A26296">
      <w:pPr>
        <w:pStyle w:val="Commentaire"/>
      </w:pPr>
    </w:p>
    <w:p w14:paraId="3AFA14C6" w14:textId="77777777" w:rsidR="00A26296" w:rsidRDefault="00A26296">
      <w:pPr>
        <w:pStyle w:val="Commentaire"/>
      </w:pPr>
      <w:r>
        <w:t>Correct:</w:t>
      </w:r>
    </w:p>
    <w:p w14:paraId="20B56791" w14:textId="77777777" w:rsidR="00A26296" w:rsidRDefault="00A26296">
      <w:pPr>
        <w:pStyle w:val="Commentaire"/>
      </w:pPr>
      <w:r>
        <w:t>Giorgi et al. (2014)</w:t>
      </w:r>
    </w:p>
    <w:p w14:paraId="54B67F7A" w14:textId="6A52D82D" w:rsidR="00A26296" w:rsidRDefault="00A26296">
      <w:pPr>
        <w:pStyle w:val="Commentaire"/>
      </w:pPr>
      <w:r>
        <w:t>(Giorgi et al., 2014)</w:t>
      </w:r>
    </w:p>
  </w:comment>
  <w:comment w:id="3434" w:author="Robin Matthews" w:date="2021-07-13T14:36:00Z" w:initials="RM">
    <w:p w14:paraId="2E359295" w14:textId="77777777" w:rsidR="00A26296" w:rsidRDefault="00A26296">
      <w:pPr>
        <w:pStyle w:val="Commentaire"/>
      </w:pPr>
      <w:r>
        <w:rPr>
          <w:rStyle w:val="Marquedecommentaire"/>
        </w:rPr>
        <w:annotationRef/>
      </w:r>
      <w:r>
        <w:t>Not found:</w:t>
      </w:r>
    </w:p>
    <w:p w14:paraId="6F4ADBC0" w14:textId="77777777" w:rsidR="00A26296" w:rsidRDefault="00A26296">
      <w:pPr>
        <w:pStyle w:val="Commentaire"/>
      </w:pPr>
      <w:r>
        <w:t>C. Li et al.</w:t>
      </w:r>
    </w:p>
    <w:p w14:paraId="35677987" w14:textId="77777777" w:rsidR="00A26296" w:rsidRDefault="00A26296">
      <w:pPr>
        <w:pStyle w:val="Commentaire"/>
      </w:pPr>
    </w:p>
    <w:p w14:paraId="7922903E" w14:textId="77777777" w:rsidR="00A26296" w:rsidRDefault="00A26296">
      <w:pPr>
        <w:pStyle w:val="Commentaire"/>
      </w:pPr>
      <w:r>
        <w:t>Extra stuff:</w:t>
      </w:r>
    </w:p>
    <w:p w14:paraId="5300F41C" w14:textId="77777777" w:rsidR="00A26296" w:rsidRDefault="00A26296">
      <w:pPr>
        <w:pStyle w:val="Commentaire"/>
      </w:pPr>
      <w:r>
        <w:t xml:space="preserve">(Li et al., </w:t>
      </w:r>
    </w:p>
    <w:p w14:paraId="665438F4" w14:textId="77777777" w:rsidR="00A26296" w:rsidRDefault="00A26296">
      <w:pPr>
        <w:pStyle w:val="Commentaire"/>
      </w:pPr>
    </w:p>
    <w:p w14:paraId="24685F41" w14:textId="77777777" w:rsidR="00A26296" w:rsidRDefault="00A26296">
      <w:pPr>
        <w:pStyle w:val="Commentaire"/>
      </w:pPr>
      <w:r>
        <w:t>Correct:</w:t>
      </w:r>
    </w:p>
    <w:p w14:paraId="513A4CAA" w14:textId="77777777" w:rsidR="00A26296" w:rsidRDefault="00A26296">
      <w:pPr>
        <w:pStyle w:val="Commentaire"/>
      </w:pPr>
      <w:r>
        <w:t>C. Li et al. (2020)</w:t>
      </w:r>
    </w:p>
    <w:p w14:paraId="75D83C53" w14:textId="449C09BF" w:rsidR="00A26296" w:rsidRDefault="00A26296">
      <w:pPr>
        <w:pStyle w:val="Commentaire"/>
      </w:pPr>
      <w:r>
        <w:t>(C. Li et al., 2020)</w:t>
      </w:r>
    </w:p>
  </w:comment>
  <w:comment w:id="3437" w:author="Robin Matthews" w:date="2021-07-13T14:36:00Z" w:initials="RM">
    <w:p w14:paraId="4380B418" w14:textId="77777777" w:rsidR="00A26296" w:rsidRDefault="00A26296">
      <w:pPr>
        <w:pStyle w:val="Commentaire"/>
      </w:pPr>
      <w:r>
        <w:rPr>
          <w:rStyle w:val="Marquedecommentaire"/>
        </w:rPr>
        <w:annotationRef/>
      </w:r>
      <w:r>
        <w:t>Not found:</w:t>
      </w:r>
    </w:p>
    <w:p w14:paraId="338E4B63" w14:textId="77777777" w:rsidR="00A26296" w:rsidRDefault="00A26296">
      <w:pPr>
        <w:pStyle w:val="Commentaire"/>
      </w:pPr>
      <w:r>
        <w:t>C. Li et al.</w:t>
      </w:r>
    </w:p>
    <w:p w14:paraId="0C6350FD" w14:textId="77777777" w:rsidR="00A26296" w:rsidRDefault="00A26296">
      <w:pPr>
        <w:pStyle w:val="Commentaire"/>
      </w:pPr>
    </w:p>
    <w:p w14:paraId="3A105512" w14:textId="77777777" w:rsidR="00A26296" w:rsidRDefault="00A26296">
      <w:pPr>
        <w:pStyle w:val="Commentaire"/>
      </w:pPr>
      <w:r>
        <w:t>Extra stuff:</w:t>
      </w:r>
    </w:p>
    <w:p w14:paraId="4EE3767F" w14:textId="77777777" w:rsidR="00A26296" w:rsidRDefault="00A26296">
      <w:pPr>
        <w:pStyle w:val="Commentaire"/>
      </w:pPr>
      <w:r>
        <w:t xml:space="preserve">(Li et al., </w:t>
      </w:r>
    </w:p>
    <w:p w14:paraId="1AABE271" w14:textId="77777777" w:rsidR="00A26296" w:rsidRDefault="00A26296">
      <w:pPr>
        <w:pStyle w:val="Commentaire"/>
      </w:pPr>
    </w:p>
    <w:p w14:paraId="527139AD" w14:textId="77777777" w:rsidR="00A26296" w:rsidRDefault="00A26296">
      <w:pPr>
        <w:pStyle w:val="Commentaire"/>
      </w:pPr>
      <w:r>
        <w:t>Correct:</w:t>
      </w:r>
    </w:p>
    <w:p w14:paraId="13CC92E7" w14:textId="77777777" w:rsidR="00A26296" w:rsidRDefault="00A26296">
      <w:pPr>
        <w:pStyle w:val="Commentaire"/>
      </w:pPr>
      <w:r>
        <w:t>C. Li et al. (2020)</w:t>
      </w:r>
    </w:p>
    <w:p w14:paraId="268CC85B" w14:textId="2A2C7279" w:rsidR="00A26296" w:rsidRDefault="00A26296">
      <w:pPr>
        <w:pStyle w:val="Commentaire"/>
      </w:pPr>
      <w:r>
        <w:t>(C. Li et al., 2020)</w:t>
      </w:r>
    </w:p>
  </w:comment>
  <w:comment w:id="3442" w:author="Robin Matthews" w:date="2021-07-13T14:36:00Z" w:initials="RM">
    <w:p w14:paraId="60DA34D4" w14:textId="77777777" w:rsidR="00A26296" w:rsidRDefault="00A26296">
      <w:pPr>
        <w:pStyle w:val="Commentaire"/>
      </w:pPr>
      <w:r>
        <w:rPr>
          <w:rStyle w:val="Marquedecommentaire"/>
        </w:rPr>
        <w:annotationRef/>
      </w:r>
      <w:r>
        <w:t>Extra stuff:</w:t>
      </w:r>
    </w:p>
    <w:p w14:paraId="0E7BC476" w14:textId="77777777" w:rsidR="00A26296" w:rsidRDefault="00A26296">
      <w:pPr>
        <w:pStyle w:val="Commentaire"/>
      </w:pPr>
      <w:r>
        <w:t>, )</w:t>
      </w:r>
    </w:p>
    <w:p w14:paraId="71966AE4" w14:textId="77777777" w:rsidR="00A26296" w:rsidRDefault="00A26296">
      <w:pPr>
        <w:pStyle w:val="Commentaire"/>
      </w:pPr>
    </w:p>
    <w:p w14:paraId="4919A9D4" w14:textId="77777777" w:rsidR="00A26296" w:rsidRDefault="00A26296">
      <w:pPr>
        <w:pStyle w:val="Commentaire"/>
      </w:pPr>
      <w:r>
        <w:t>Correct:</w:t>
      </w:r>
    </w:p>
    <w:p w14:paraId="07A7DB66" w14:textId="77777777" w:rsidR="00A26296" w:rsidRDefault="00A26296">
      <w:pPr>
        <w:pStyle w:val="Commentaire"/>
      </w:pPr>
      <w:r>
        <w:t>Weber et al. (2018)</w:t>
      </w:r>
    </w:p>
    <w:p w14:paraId="58816B06" w14:textId="4D9889E2" w:rsidR="00A26296" w:rsidRDefault="00A26296">
      <w:pPr>
        <w:pStyle w:val="Commentaire"/>
      </w:pPr>
      <w:r>
        <w:t>(Weber et al., 2018)</w:t>
      </w:r>
    </w:p>
  </w:comment>
  <w:comment w:id="3447" w:author="Robin Matthews" w:date="2021-07-13T14:36:00Z" w:initials="RM">
    <w:p w14:paraId="7E42F554" w14:textId="77777777" w:rsidR="00A26296" w:rsidRDefault="00A26296">
      <w:pPr>
        <w:pStyle w:val="Commentaire"/>
      </w:pPr>
      <w:r>
        <w:rPr>
          <w:rStyle w:val="Marquedecommentaire"/>
        </w:rPr>
        <w:annotationRef/>
      </w:r>
      <w:r>
        <w:t>Not found:</w:t>
      </w:r>
    </w:p>
    <w:p w14:paraId="1B67C863" w14:textId="77777777" w:rsidR="00A26296" w:rsidRDefault="00A26296">
      <w:pPr>
        <w:pStyle w:val="Commentaire"/>
      </w:pPr>
      <w:r>
        <w:t>C. Li et al.</w:t>
      </w:r>
    </w:p>
    <w:p w14:paraId="68530E4B" w14:textId="77777777" w:rsidR="00A26296" w:rsidRDefault="00A26296">
      <w:pPr>
        <w:pStyle w:val="Commentaire"/>
      </w:pPr>
    </w:p>
    <w:p w14:paraId="37DF7BF3" w14:textId="77777777" w:rsidR="00A26296" w:rsidRDefault="00A26296">
      <w:pPr>
        <w:pStyle w:val="Commentaire"/>
      </w:pPr>
      <w:r>
        <w:t>Extra stuff:</w:t>
      </w:r>
    </w:p>
    <w:p w14:paraId="6E978915" w14:textId="77777777" w:rsidR="00A26296" w:rsidRDefault="00A26296">
      <w:pPr>
        <w:pStyle w:val="Commentaire"/>
      </w:pPr>
      <w:r>
        <w:t xml:space="preserve">(Li et al., </w:t>
      </w:r>
    </w:p>
    <w:p w14:paraId="416881F9" w14:textId="77777777" w:rsidR="00A26296" w:rsidRDefault="00A26296">
      <w:pPr>
        <w:pStyle w:val="Commentaire"/>
      </w:pPr>
    </w:p>
    <w:p w14:paraId="2D28BF31" w14:textId="77777777" w:rsidR="00A26296" w:rsidRDefault="00A26296">
      <w:pPr>
        <w:pStyle w:val="Commentaire"/>
      </w:pPr>
      <w:r>
        <w:t>Correct:</w:t>
      </w:r>
    </w:p>
    <w:p w14:paraId="79D0DF9F" w14:textId="77777777" w:rsidR="00A26296" w:rsidRDefault="00A26296">
      <w:pPr>
        <w:pStyle w:val="Commentaire"/>
      </w:pPr>
      <w:r>
        <w:t>C. Li et al. (2020)</w:t>
      </w:r>
    </w:p>
    <w:p w14:paraId="1FB350DF" w14:textId="5D1FC68E" w:rsidR="00A26296" w:rsidRDefault="00A26296">
      <w:pPr>
        <w:pStyle w:val="Commentaire"/>
      </w:pPr>
      <w:r>
        <w:t>(C. Li et al., 2020)</w:t>
      </w:r>
    </w:p>
  </w:comment>
  <w:comment w:id="3452" w:author="Robin Matthews" w:date="2021-07-13T14:36:00Z" w:initials="RM">
    <w:p w14:paraId="5A2A548A" w14:textId="77777777" w:rsidR="00A26296" w:rsidRDefault="00A26296">
      <w:pPr>
        <w:pStyle w:val="Commentaire"/>
      </w:pPr>
      <w:r>
        <w:rPr>
          <w:rStyle w:val="Marquedecommentaire"/>
        </w:rPr>
        <w:annotationRef/>
      </w:r>
      <w:r>
        <w:t>Not found:</w:t>
      </w:r>
    </w:p>
    <w:p w14:paraId="29D7C80B" w14:textId="77777777" w:rsidR="00A26296" w:rsidRDefault="00A26296">
      <w:pPr>
        <w:pStyle w:val="Commentaire"/>
      </w:pPr>
      <w:r>
        <w:t>C. Li et al.</w:t>
      </w:r>
    </w:p>
    <w:p w14:paraId="7279C6CC" w14:textId="77777777" w:rsidR="00A26296" w:rsidRDefault="00A26296">
      <w:pPr>
        <w:pStyle w:val="Commentaire"/>
      </w:pPr>
    </w:p>
    <w:p w14:paraId="73609A72" w14:textId="77777777" w:rsidR="00A26296" w:rsidRDefault="00A26296">
      <w:pPr>
        <w:pStyle w:val="Commentaire"/>
      </w:pPr>
      <w:r>
        <w:t>Extra stuff:</w:t>
      </w:r>
    </w:p>
    <w:p w14:paraId="39CC74CE" w14:textId="77777777" w:rsidR="00A26296" w:rsidRDefault="00A26296">
      <w:pPr>
        <w:pStyle w:val="Commentaire"/>
      </w:pPr>
      <w:r>
        <w:t xml:space="preserve">(Li et al., </w:t>
      </w:r>
    </w:p>
    <w:p w14:paraId="55F6D0DB" w14:textId="77777777" w:rsidR="00A26296" w:rsidRDefault="00A26296">
      <w:pPr>
        <w:pStyle w:val="Commentaire"/>
      </w:pPr>
    </w:p>
    <w:p w14:paraId="29E438EA" w14:textId="77777777" w:rsidR="00A26296" w:rsidRDefault="00A26296">
      <w:pPr>
        <w:pStyle w:val="Commentaire"/>
      </w:pPr>
      <w:r>
        <w:t>Correct:</w:t>
      </w:r>
    </w:p>
    <w:p w14:paraId="41FBCEF4" w14:textId="77777777" w:rsidR="00A26296" w:rsidRDefault="00A26296">
      <w:pPr>
        <w:pStyle w:val="Commentaire"/>
      </w:pPr>
      <w:r>
        <w:t>C. Li et al. (2020)</w:t>
      </w:r>
    </w:p>
    <w:p w14:paraId="7709CA04" w14:textId="743F34F0" w:rsidR="00A26296" w:rsidRDefault="00A26296">
      <w:pPr>
        <w:pStyle w:val="Commentaire"/>
      </w:pPr>
      <w:r>
        <w:t>(C. Li et al., 2020)</w:t>
      </w:r>
    </w:p>
  </w:comment>
  <w:comment w:id="3459" w:author="Robin Matthews" w:date="2021-07-13T14:36:00Z" w:initials="RM">
    <w:p w14:paraId="405F6020" w14:textId="77777777" w:rsidR="00A26296" w:rsidRDefault="00A26296">
      <w:pPr>
        <w:pStyle w:val="Commentaire"/>
      </w:pPr>
      <w:r>
        <w:rPr>
          <w:rStyle w:val="Marquedecommentaire"/>
        </w:rPr>
        <w:annotationRef/>
      </w:r>
      <w:r>
        <w:t>Extra stuff:</w:t>
      </w:r>
    </w:p>
    <w:p w14:paraId="20AE9B99" w14:textId="77777777" w:rsidR="00A26296" w:rsidRDefault="00A26296">
      <w:pPr>
        <w:pStyle w:val="Commentaire"/>
      </w:pPr>
      <w:r>
        <w:t>, ;</w:t>
      </w:r>
    </w:p>
    <w:p w14:paraId="7B1656F5" w14:textId="77777777" w:rsidR="00A26296" w:rsidRDefault="00A26296">
      <w:pPr>
        <w:pStyle w:val="Commentaire"/>
      </w:pPr>
    </w:p>
    <w:p w14:paraId="2927C612" w14:textId="77777777" w:rsidR="00A26296" w:rsidRDefault="00A26296">
      <w:pPr>
        <w:pStyle w:val="Commentaire"/>
      </w:pPr>
      <w:r>
        <w:t>Correct:</w:t>
      </w:r>
    </w:p>
    <w:p w14:paraId="254DD449" w14:textId="77777777" w:rsidR="00A26296" w:rsidRDefault="00A26296">
      <w:pPr>
        <w:pStyle w:val="Commentaire"/>
      </w:pPr>
      <w:r>
        <w:t>Weber et al. (2018)</w:t>
      </w:r>
    </w:p>
    <w:p w14:paraId="734256C6" w14:textId="35D5AC58" w:rsidR="00A26296" w:rsidRDefault="00A26296">
      <w:pPr>
        <w:pStyle w:val="Commentaire"/>
      </w:pPr>
      <w:r>
        <w:t>(Weber et al., 2018)</w:t>
      </w:r>
    </w:p>
  </w:comment>
  <w:comment w:id="3460" w:author="Robin Matthews" w:date="2021-07-13T14:36:00Z" w:initials="RM">
    <w:p w14:paraId="6461090D" w14:textId="77777777" w:rsidR="00A26296" w:rsidRDefault="00A26296">
      <w:pPr>
        <w:pStyle w:val="Commentaire"/>
      </w:pPr>
      <w:r>
        <w:rPr>
          <w:rStyle w:val="Marquedecommentaire"/>
        </w:rPr>
        <w:annotationRef/>
      </w:r>
      <w:r>
        <w:t>Extra stuff:</w:t>
      </w:r>
    </w:p>
    <w:p w14:paraId="4E713E08" w14:textId="77777777" w:rsidR="00A26296" w:rsidRDefault="00A26296">
      <w:pPr>
        <w:pStyle w:val="Commentaire"/>
      </w:pPr>
      <w:r>
        <w:t>, )</w:t>
      </w:r>
    </w:p>
    <w:p w14:paraId="7C19D442" w14:textId="77777777" w:rsidR="00A26296" w:rsidRDefault="00A26296">
      <w:pPr>
        <w:pStyle w:val="Commentaire"/>
      </w:pPr>
    </w:p>
    <w:p w14:paraId="04A94E3D" w14:textId="77777777" w:rsidR="00A26296" w:rsidRDefault="00A26296">
      <w:pPr>
        <w:pStyle w:val="Commentaire"/>
      </w:pPr>
      <w:r>
        <w:t>Correct:</w:t>
      </w:r>
    </w:p>
    <w:p w14:paraId="0B17E5A8" w14:textId="77777777" w:rsidR="00A26296" w:rsidRDefault="00A26296">
      <w:pPr>
        <w:pStyle w:val="Commentaire"/>
      </w:pPr>
      <w:r>
        <w:t>Coppola et al. (2021a)</w:t>
      </w:r>
    </w:p>
    <w:p w14:paraId="790FE757" w14:textId="2ED20B84" w:rsidR="00A26296" w:rsidRDefault="00A26296">
      <w:pPr>
        <w:pStyle w:val="Commentaire"/>
      </w:pPr>
      <w:r>
        <w:t>(Coppola et al., 2021a)</w:t>
      </w:r>
    </w:p>
  </w:comment>
  <w:comment w:id="3461" w:author="Robin Matthews" w:date="2021-07-13T14:36:00Z" w:initials="RM">
    <w:p w14:paraId="269E51BC" w14:textId="77777777" w:rsidR="00A26296" w:rsidRDefault="00A26296">
      <w:pPr>
        <w:pStyle w:val="Commentaire"/>
      </w:pPr>
      <w:r>
        <w:rPr>
          <w:rStyle w:val="Marquedecommentaire"/>
        </w:rPr>
        <w:annotationRef/>
      </w:r>
      <w:r>
        <w:t>Not found:</w:t>
      </w:r>
    </w:p>
    <w:p w14:paraId="32A47B23" w14:textId="77777777" w:rsidR="00A26296" w:rsidRDefault="00A26296">
      <w:pPr>
        <w:pStyle w:val="Commentaire"/>
      </w:pPr>
      <w:r>
        <w:t>C. Li et al.</w:t>
      </w:r>
    </w:p>
    <w:p w14:paraId="17D0BD68" w14:textId="77777777" w:rsidR="00A26296" w:rsidRDefault="00A26296">
      <w:pPr>
        <w:pStyle w:val="Commentaire"/>
      </w:pPr>
    </w:p>
    <w:p w14:paraId="7A558BFD" w14:textId="77777777" w:rsidR="00A26296" w:rsidRDefault="00A26296">
      <w:pPr>
        <w:pStyle w:val="Commentaire"/>
      </w:pPr>
      <w:r>
        <w:t>Extra stuff:</w:t>
      </w:r>
    </w:p>
    <w:p w14:paraId="732125C8" w14:textId="77777777" w:rsidR="00A26296" w:rsidRDefault="00A26296">
      <w:pPr>
        <w:pStyle w:val="Commentaire"/>
      </w:pPr>
      <w:r>
        <w:t xml:space="preserve">(Li et al., </w:t>
      </w:r>
    </w:p>
    <w:p w14:paraId="5224D7C6" w14:textId="77777777" w:rsidR="00A26296" w:rsidRDefault="00A26296">
      <w:pPr>
        <w:pStyle w:val="Commentaire"/>
      </w:pPr>
    </w:p>
    <w:p w14:paraId="678BEE80" w14:textId="77777777" w:rsidR="00A26296" w:rsidRDefault="00A26296">
      <w:pPr>
        <w:pStyle w:val="Commentaire"/>
      </w:pPr>
      <w:r>
        <w:t>Correct:</w:t>
      </w:r>
    </w:p>
    <w:p w14:paraId="655DF751" w14:textId="77777777" w:rsidR="00A26296" w:rsidRDefault="00A26296">
      <w:pPr>
        <w:pStyle w:val="Commentaire"/>
      </w:pPr>
      <w:r>
        <w:t>C. Li et al. (2020)</w:t>
      </w:r>
    </w:p>
    <w:p w14:paraId="5C4212EB" w14:textId="60E5D3D6" w:rsidR="00A26296" w:rsidRDefault="00A26296">
      <w:pPr>
        <w:pStyle w:val="Commentaire"/>
      </w:pPr>
      <w:r>
        <w:t>(C. Li et al., 2020)</w:t>
      </w:r>
    </w:p>
  </w:comment>
  <w:comment w:id="3464" w:author="Robin Matthews" w:date="2021-07-13T14:36:00Z" w:initials="RM">
    <w:p w14:paraId="246DDE51" w14:textId="77777777" w:rsidR="00A26296" w:rsidRDefault="00A26296">
      <w:pPr>
        <w:pStyle w:val="Commentaire"/>
      </w:pPr>
      <w:r>
        <w:rPr>
          <w:rStyle w:val="Marquedecommentaire"/>
        </w:rPr>
        <w:annotationRef/>
      </w:r>
      <w:r>
        <w:t>Not found:</w:t>
      </w:r>
    </w:p>
    <w:p w14:paraId="00610AB5" w14:textId="77777777" w:rsidR="00A26296" w:rsidRDefault="00A26296">
      <w:pPr>
        <w:pStyle w:val="Commentaire"/>
      </w:pPr>
      <w:r>
        <w:t>C. Li et al.</w:t>
      </w:r>
    </w:p>
    <w:p w14:paraId="4AA590C2" w14:textId="77777777" w:rsidR="00A26296" w:rsidRDefault="00A26296">
      <w:pPr>
        <w:pStyle w:val="Commentaire"/>
      </w:pPr>
    </w:p>
    <w:p w14:paraId="7B6FECA9" w14:textId="77777777" w:rsidR="00A26296" w:rsidRDefault="00A26296">
      <w:pPr>
        <w:pStyle w:val="Commentaire"/>
      </w:pPr>
      <w:r>
        <w:t>Extra stuff:</w:t>
      </w:r>
    </w:p>
    <w:p w14:paraId="4895314B" w14:textId="77777777" w:rsidR="00A26296" w:rsidRDefault="00A26296">
      <w:pPr>
        <w:pStyle w:val="Commentaire"/>
      </w:pPr>
      <w:r>
        <w:t xml:space="preserve">(Li et al., </w:t>
      </w:r>
    </w:p>
    <w:p w14:paraId="3953FD1A" w14:textId="77777777" w:rsidR="00A26296" w:rsidRDefault="00A26296">
      <w:pPr>
        <w:pStyle w:val="Commentaire"/>
      </w:pPr>
    </w:p>
    <w:p w14:paraId="33BAB045" w14:textId="77777777" w:rsidR="00A26296" w:rsidRDefault="00A26296">
      <w:pPr>
        <w:pStyle w:val="Commentaire"/>
      </w:pPr>
      <w:r>
        <w:t>Correct:</w:t>
      </w:r>
    </w:p>
    <w:p w14:paraId="2576D37F" w14:textId="77777777" w:rsidR="00A26296" w:rsidRDefault="00A26296">
      <w:pPr>
        <w:pStyle w:val="Commentaire"/>
      </w:pPr>
      <w:r>
        <w:t>C. Li et al. (2020)</w:t>
      </w:r>
    </w:p>
    <w:p w14:paraId="005E3FA0" w14:textId="5A9C86F4" w:rsidR="00A26296" w:rsidRDefault="00A26296">
      <w:pPr>
        <w:pStyle w:val="Commentaire"/>
      </w:pPr>
      <w:r>
        <w:t>(C. Li et al., 2020)</w:t>
      </w:r>
    </w:p>
  </w:comment>
  <w:comment w:id="3471" w:author="Robin Matthews" w:date="2021-07-13T14:36:00Z" w:initials="RM">
    <w:p w14:paraId="095FAE62" w14:textId="77777777" w:rsidR="00A26296" w:rsidRDefault="00A26296">
      <w:pPr>
        <w:pStyle w:val="Commentaire"/>
      </w:pPr>
      <w:r>
        <w:rPr>
          <w:rStyle w:val="Marquedecommentaire"/>
        </w:rPr>
        <w:annotationRef/>
      </w:r>
      <w:r>
        <w:t>Extra stuff:</w:t>
      </w:r>
    </w:p>
    <w:p w14:paraId="57CE747A" w14:textId="77777777" w:rsidR="00A26296" w:rsidRDefault="00A26296">
      <w:pPr>
        <w:pStyle w:val="Commentaire"/>
      </w:pPr>
      <w:r>
        <w:t xml:space="preserve">, </w:t>
      </w:r>
    </w:p>
    <w:p w14:paraId="7FF7245C" w14:textId="77777777" w:rsidR="00A26296" w:rsidRDefault="00A26296">
      <w:pPr>
        <w:pStyle w:val="Commentaire"/>
      </w:pPr>
    </w:p>
    <w:p w14:paraId="39B6A50A" w14:textId="77777777" w:rsidR="00A26296" w:rsidRDefault="00A26296">
      <w:pPr>
        <w:pStyle w:val="Commentaire"/>
      </w:pPr>
      <w:r>
        <w:t>Correct:</w:t>
      </w:r>
    </w:p>
    <w:p w14:paraId="548FEC72" w14:textId="77777777" w:rsidR="00A26296" w:rsidRDefault="00A26296">
      <w:pPr>
        <w:pStyle w:val="Commentaire"/>
      </w:pPr>
      <w:r>
        <w:t>Coppola et al. (2021a)</w:t>
      </w:r>
    </w:p>
    <w:p w14:paraId="2B40C303" w14:textId="306EB91E" w:rsidR="00A26296" w:rsidRDefault="00A26296">
      <w:pPr>
        <w:pStyle w:val="Commentaire"/>
      </w:pPr>
      <w:r>
        <w:t>(Coppola et al., 2021a)</w:t>
      </w:r>
    </w:p>
  </w:comment>
  <w:comment w:id="3473" w:author="Robin Matthews" w:date="2021-07-13T14:36:00Z" w:initials="RM">
    <w:p w14:paraId="088A6E2C" w14:textId="77777777" w:rsidR="00A26296" w:rsidRDefault="00A26296">
      <w:pPr>
        <w:pStyle w:val="Commentaire"/>
      </w:pPr>
      <w:r>
        <w:rPr>
          <w:rStyle w:val="Marquedecommentaire"/>
        </w:rPr>
        <w:annotationRef/>
      </w:r>
      <w:r>
        <w:t>Extra stuff:</w:t>
      </w:r>
    </w:p>
    <w:p w14:paraId="47DE60E7" w14:textId="77777777" w:rsidR="00A26296" w:rsidRDefault="00A26296">
      <w:pPr>
        <w:pStyle w:val="Commentaire"/>
      </w:pPr>
      <w:r>
        <w:t xml:space="preserve">, ; </w:t>
      </w:r>
    </w:p>
    <w:p w14:paraId="40498DA2" w14:textId="77777777" w:rsidR="00A26296" w:rsidRDefault="00A26296">
      <w:pPr>
        <w:pStyle w:val="Commentaire"/>
      </w:pPr>
    </w:p>
    <w:p w14:paraId="74596BAD" w14:textId="77777777" w:rsidR="00A26296" w:rsidRDefault="00A26296">
      <w:pPr>
        <w:pStyle w:val="Commentaire"/>
      </w:pPr>
      <w:r>
        <w:t>Correct:</w:t>
      </w:r>
    </w:p>
    <w:p w14:paraId="72166628" w14:textId="77777777" w:rsidR="00A26296" w:rsidRDefault="00A26296">
      <w:pPr>
        <w:pStyle w:val="Commentaire"/>
      </w:pPr>
      <w:r>
        <w:t>Engelbrecht et al. (2015)</w:t>
      </w:r>
    </w:p>
    <w:p w14:paraId="52DA5161" w14:textId="605A08C3" w:rsidR="00A26296" w:rsidRDefault="00A26296">
      <w:pPr>
        <w:pStyle w:val="Commentaire"/>
      </w:pPr>
      <w:r>
        <w:t>(Engelbrecht et al., 2015)</w:t>
      </w:r>
    </w:p>
  </w:comment>
  <w:comment w:id="3474" w:author="Robin Matthews" w:date="2021-07-13T14:36:00Z" w:initials="RM">
    <w:p w14:paraId="48BC64A3" w14:textId="77777777" w:rsidR="00A26296" w:rsidRDefault="00A26296">
      <w:pPr>
        <w:pStyle w:val="Commentaire"/>
      </w:pPr>
      <w:r>
        <w:rPr>
          <w:rStyle w:val="Marquedecommentaire"/>
        </w:rPr>
        <w:annotationRef/>
      </w:r>
      <w:r>
        <w:t>Extra stuff:</w:t>
      </w:r>
    </w:p>
    <w:p w14:paraId="4E77CA09" w14:textId="77777777" w:rsidR="00A26296" w:rsidRDefault="00A26296">
      <w:pPr>
        <w:pStyle w:val="Commentaire"/>
      </w:pPr>
      <w:r>
        <w:t>, )</w:t>
      </w:r>
    </w:p>
    <w:p w14:paraId="4DF259B9" w14:textId="77777777" w:rsidR="00A26296" w:rsidRDefault="00A26296">
      <w:pPr>
        <w:pStyle w:val="Commentaire"/>
      </w:pPr>
    </w:p>
    <w:p w14:paraId="032AF697" w14:textId="77777777" w:rsidR="00A26296" w:rsidRDefault="00A26296">
      <w:pPr>
        <w:pStyle w:val="Commentaire"/>
      </w:pPr>
      <w:r>
        <w:t>Correct:</w:t>
      </w:r>
    </w:p>
    <w:p w14:paraId="723F09E1" w14:textId="77777777" w:rsidR="00A26296" w:rsidRDefault="00A26296">
      <w:pPr>
        <w:pStyle w:val="Commentaire"/>
      </w:pPr>
      <w:r>
        <w:t>Giorgi et al. (2014)</w:t>
      </w:r>
    </w:p>
    <w:p w14:paraId="0E969476" w14:textId="776AFC43" w:rsidR="00A26296" w:rsidRDefault="00A26296">
      <w:pPr>
        <w:pStyle w:val="Commentaire"/>
      </w:pPr>
      <w:r>
        <w:t>(Giorgi et al., 2014)</w:t>
      </w:r>
    </w:p>
  </w:comment>
  <w:comment w:id="3490" w:author="Robin Matthews" w:date="2021-07-13T14:36:00Z" w:initials="RM">
    <w:p w14:paraId="7BB12792" w14:textId="77777777" w:rsidR="00A26296" w:rsidRDefault="00A26296">
      <w:pPr>
        <w:pStyle w:val="Commentaire"/>
      </w:pPr>
      <w:r>
        <w:rPr>
          <w:rStyle w:val="Marquedecommentaire"/>
        </w:rPr>
        <w:annotationRef/>
      </w:r>
      <w:r>
        <w:t>Extra stuff:</w:t>
      </w:r>
    </w:p>
    <w:p w14:paraId="227835F6" w14:textId="77777777" w:rsidR="00A26296" w:rsidRDefault="00A26296">
      <w:pPr>
        <w:pStyle w:val="Commentaire"/>
      </w:pPr>
      <w:r>
        <w:t>(, ;</w:t>
      </w:r>
    </w:p>
    <w:p w14:paraId="3788FE29" w14:textId="77777777" w:rsidR="00A26296" w:rsidRDefault="00A26296">
      <w:pPr>
        <w:pStyle w:val="Commentaire"/>
      </w:pPr>
    </w:p>
    <w:p w14:paraId="00FB8771" w14:textId="77777777" w:rsidR="00A26296" w:rsidRDefault="00A26296">
      <w:pPr>
        <w:pStyle w:val="Commentaire"/>
      </w:pPr>
      <w:r>
        <w:t>Correct:</w:t>
      </w:r>
    </w:p>
    <w:p w14:paraId="0B10719E" w14:textId="77777777" w:rsidR="00A26296" w:rsidRDefault="00A26296">
      <w:pPr>
        <w:pStyle w:val="Commentaire"/>
      </w:pPr>
      <w:r>
        <w:t>Perkins-Kirkpatrick and Lewis (2020)</w:t>
      </w:r>
    </w:p>
    <w:p w14:paraId="46645622" w14:textId="10E37465" w:rsidR="00A26296" w:rsidRDefault="00A26296">
      <w:pPr>
        <w:pStyle w:val="Commentaire"/>
      </w:pPr>
      <w:r>
        <w:t>(Perkins-Kirkpatrick and Lewis, 2020)</w:t>
      </w:r>
    </w:p>
  </w:comment>
  <w:comment w:id="3492" w:author="Robin Matthews" w:date="2021-07-13T14:36:00Z" w:initials="RM">
    <w:p w14:paraId="6CD159D4" w14:textId="77777777" w:rsidR="00A26296" w:rsidRDefault="00A26296">
      <w:pPr>
        <w:pStyle w:val="Commentaire"/>
      </w:pPr>
      <w:r>
        <w:rPr>
          <w:rStyle w:val="Marquedecommentaire"/>
        </w:rPr>
        <w:annotationRef/>
      </w:r>
      <w:r>
        <w:t>Extra stuff:</w:t>
      </w:r>
    </w:p>
    <w:p w14:paraId="025AAE2C" w14:textId="77777777" w:rsidR="00A26296" w:rsidRDefault="00A26296">
      <w:pPr>
        <w:pStyle w:val="Commentaire"/>
      </w:pPr>
      <w:r>
        <w:t>, ;</w:t>
      </w:r>
    </w:p>
    <w:p w14:paraId="6A1112E1" w14:textId="77777777" w:rsidR="00A26296" w:rsidRDefault="00A26296">
      <w:pPr>
        <w:pStyle w:val="Commentaire"/>
      </w:pPr>
    </w:p>
    <w:p w14:paraId="3610B9BF" w14:textId="77777777" w:rsidR="00A26296" w:rsidRDefault="00A26296">
      <w:pPr>
        <w:pStyle w:val="Commentaire"/>
      </w:pPr>
      <w:r>
        <w:t>Correct:</w:t>
      </w:r>
    </w:p>
    <w:p w14:paraId="72AD85EE" w14:textId="77777777" w:rsidR="00A26296" w:rsidRDefault="00A26296">
      <w:pPr>
        <w:pStyle w:val="Commentaire"/>
      </w:pPr>
      <w:r>
        <w:t>Gebrechorkos et al. (2018)</w:t>
      </w:r>
    </w:p>
    <w:p w14:paraId="0704A29F" w14:textId="05F7F992" w:rsidR="00A26296" w:rsidRDefault="00A26296">
      <w:pPr>
        <w:pStyle w:val="Commentaire"/>
      </w:pPr>
      <w:r>
        <w:t>(Gebrechorkos et al., 2018)</w:t>
      </w:r>
    </w:p>
  </w:comment>
  <w:comment w:id="3493" w:author="Robin Matthews" w:date="2021-07-13T14:36:00Z" w:initials="RM">
    <w:p w14:paraId="46F7FA6E" w14:textId="77777777" w:rsidR="00A26296" w:rsidRDefault="00A26296">
      <w:pPr>
        <w:pStyle w:val="Commentaire"/>
      </w:pPr>
      <w:r>
        <w:rPr>
          <w:rStyle w:val="Marquedecommentaire"/>
        </w:rPr>
        <w:annotationRef/>
      </w:r>
      <w:r>
        <w:t>Extra stuff:</w:t>
      </w:r>
    </w:p>
    <w:p w14:paraId="205804ED" w14:textId="77777777" w:rsidR="00A26296" w:rsidRDefault="00A26296">
      <w:pPr>
        <w:pStyle w:val="Commentaire"/>
      </w:pPr>
      <w:r>
        <w:t>, ;</w:t>
      </w:r>
    </w:p>
    <w:p w14:paraId="0069F1DF" w14:textId="77777777" w:rsidR="00A26296" w:rsidRDefault="00A26296">
      <w:pPr>
        <w:pStyle w:val="Commentaire"/>
      </w:pPr>
    </w:p>
    <w:p w14:paraId="2B7E36F3" w14:textId="77777777" w:rsidR="00A26296" w:rsidRDefault="00A26296">
      <w:pPr>
        <w:pStyle w:val="Commentaire"/>
      </w:pPr>
      <w:r>
        <w:t>Correct:</w:t>
      </w:r>
    </w:p>
    <w:p w14:paraId="667ED32D" w14:textId="77777777" w:rsidR="00A26296" w:rsidRDefault="00A26296">
      <w:pPr>
        <w:pStyle w:val="Commentaire"/>
      </w:pPr>
      <w:r>
        <w:t>Omondi et al. (2014)</w:t>
      </w:r>
    </w:p>
    <w:p w14:paraId="27AD9A23" w14:textId="2A785AC3" w:rsidR="00A26296" w:rsidRDefault="00A26296">
      <w:pPr>
        <w:pStyle w:val="Commentaire"/>
      </w:pPr>
      <w:r>
        <w:t>(Omondi et al., 2014)</w:t>
      </w:r>
    </w:p>
  </w:comment>
  <w:comment w:id="3494" w:author="Robin Matthews" w:date="2021-07-13T14:36:00Z" w:initials="RM">
    <w:p w14:paraId="06AC6CC7" w14:textId="77777777" w:rsidR="00A26296" w:rsidRDefault="00A26296">
      <w:pPr>
        <w:pStyle w:val="Commentaire"/>
      </w:pPr>
      <w:r>
        <w:rPr>
          <w:rStyle w:val="Marquedecommentaire"/>
        </w:rPr>
        <w:annotationRef/>
      </w:r>
      <w:r>
        <w:t>Extra stuff:</w:t>
      </w:r>
    </w:p>
    <w:p w14:paraId="66355736" w14:textId="77777777" w:rsidR="00A26296" w:rsidRDefault="00A26296">
      <w:pPr>
        <w:pStyle w:val="Commentaire"/>
      </w:pPr>
      <w:r>
        <w:t>, )</w:t>
      </w:r>
    </w:p>
    <w:p w14:paraId="1A3FB7C9" w14:textId="77777777" w:rsidR="00A26296" w:rsidRDefault="00A26296">
      <w:pPr>
        <w:pStyle w:val="Commentaire"/>
      </w:pPr>
    </w:p>
    <w:p w14:paraId="0843018A" w14:textId="77777777" w:rsidR="00A26296" w:rsidRDefault="00A26296">
      <w:pPr>
        <w:pStyle w:val="Commentaire"/>
      </w:pPr>
      <w:r>
        <w:t>Correct:</w:t>
      </w:r>
    </w:p>
    <w:p w14:paraId="1E5C5456" w14:textId="77777777" w:rsidR="00A26296" w:rsidRDefault="00A26296">
      <w:pPr>
        <w:pStyle w:val="Commentaire"/>
      </w:pPr>
      <w:r>
        <w:t>Chaney et al. (2014)</w:t>
      </w:r>
    </w:p>
    <w:p w14:paraId="2E274228" w14:textId="571C33F8" w:rsidR="00A26296" w:rsidRDefault="00A26296">
      <w:pPr>
        <w:pStyle w:val="Commentaire"/>
      </w:pPr>
      <w:r>
        <w:t>(Chaney et al., 2014)</w:t>
      </w:r>
    </w:p>
  </w:comment>
  <w:comment w:id="3500" w:author="Robin Matthews" w:date="2021-07-13T14:37:00Z" w:initials="RM">
    <w:p w14:paraId="11CE786B" w14:textId="77777777" w:rsidR="00A26296" w:rsidRDefault="00A26296">
      <w:pPr>
        <w:pStyle w:val="Commentaire"/>
      </w:pPr>
      <w:r>
        <w:rPr>
          <w:rStyle w:val="Marquedecommentaire"/>
        </w:rPr>
        <w:annotationRef/>
      </w:r>
      <w:r>
        <w:t>Not found:</w:t>
      </w:r>
    </w:p>
    <w:p w14:paraId="28EA7A3B" w14:textId="77777777" w:rsidR="00A26296" w:rsidRDefault="00A26296">
      <w:pPr>
        <w:pStyle w:val="Commentaire"/>
      </w:pPr>
      <w:r>
        <w:t>Otto et al., 2015a</w:t>
      </w:r>
    </w:p>
    <w:p w14:paraId="6B4AF308" w14:textId="77777777" w:rsidR="00A26296" w:rsidRDefault="00A26296">
      <w:pPr>
        <w:pStyle w:val="Commentaire"/>
      </w:pPr>
    </w:p>
    <w:p w14:paraId="697EA7C3" w14:textId="77777777" w:rsidR="00A26296" w:rsidRDefault="00A26296">
      <w:pPr>
        <w:pStyle w:val="Commentaire"/>
      </w:pPr>
      <w:r>
        <w:t>Extra stuff:</w:t>
      </w:r>
    </w:p>
    <w:p w14:paraId="2C8EAC0F" w14:textId="77777777" w:rsidR="00A26296" w:rsidRDefault="00A26296">
      <w:pPr>
        <w:pStyle w:val="Commentaire"/>
      </w:pPr>
      <w:r>
        <w:t>(Otto et al., 2015; ;</w:t>
      </w:r>
    </w:p>
    <w:p w14:paraId="4E545735" w14:textId="77777777" w:rsidR="00A26296" w:rsidRDefault="00A26296">
      <w:pPr>
        <w:pStyle w:val="Commentaire"/>
      </w:pPr>
    </w:p>
    <w:p w14:paraId="34AF3E57" w14:textId="77777777" w:rsidR="00A26296" w:rsidRDefault="00A26296">
      <w:pPr>
        <w:pStyle w:val="Commentaire"/>
      </w:pPr>
      <w:r>
        <w:t>Correct:</w:t>
      </w:r>
    </w:p>
    <w:p w14:paraId="7BB715AC" w14:textId="41F766BF" w:rsidR="00A26296" w:rsidRDefault="00A26296">
      <w:pPr>
        <w:pStyle w:val="Commentaire"/>
      </w:pPr>
      <w:r>
        <w:t>(Otto et al., 2015a; Philip et al., 2020)</w:t>
      </w:r>
    </w:p>
  </w:comment>
  <w:comment w:id="3502" w:author="Robin Matthews" w:date="2021-07-13T14:37:00Z" w:initials="RM">
    <w:p w14:paraId="73F7EED1" w14:textId="77777777" w:rsidR="00A26296" w:rsidRDefault="00A26296">
      <w:pPr>
        <w:pStyle w:val="Commentaire"/>
      </w:pPr>
      <w:r>
        <w:rPr>
          <w:rStyle w:val="Marquedecommentaire"/>
        </w:rPr>
        <w:annotationRef/>
      </w:r>
      <w:r>
        <w:t>Extra stuff:</w:t>
      </w:r>
    </w:p>
    <w:p w14:paraId="352DF466" w14:textId="77777777" w:rsidR="00A26296" w:rsidRDefault="00A26296">
      <w:pPr>
        <w:pStyle w:val="Commentaire"/>
      </w:pPr>
      <w:r>
        <w:t>, ;</w:t>
      </w:r>
    </w:p>
    <w:p w14:paraId="5AAC3C5F" w14:textId="77777777" w:rsidR="00A26296" w:rsidRDefault="00A26296">
      <w:pPr>
        <w:pStyle w:val="Commentaire"/>
      </w:pPr>
    </w:p>
    <w:p w14:paraId="19E42407" w14:textId="77777777" w:rsidR="00A26296" w:rsidRDefault="00A26296">
      <w:pPr>
        <w:pStyle w:val="Commentaire"/>
      </w:pPr>
      <w:r>
        <w:t>Correct:</w:t>
      </w:r>
    </w:p>
    <w:p w14:paraId="1CDE0056" w14:textId="77777777" w:rsidR="00A26296" w:rsidRDefault="00A26296">
      <w:pPr>
        <w:pStyle w:val="Commentaire"/>
      </w:pPr>
      <w:r>
        <w:t>Marthews et al. (2015)</w:t>
      </w:r>
    </w:p>
    <w:p w14:paraId="349E1387" w14:textId="0BBFB6DE" w:rsidR="00A26296" w:rsidRDefault="00A26296">
      <w:pPr>
        <w:pStyle w:val="Commentaire"/>
      </w:pPr>
      <w:r>
        <w:t>(Marthews et al., 2015)</w:t>
      </w:r>
    </w:p>
  </w:comment>
  <w:comment w:id="3503" w:author="Robin Matthews" w:date="2021-07-13T14:37:00Z" w:initials="RM">
    <w:p w14:paraId="2B5C427A" w14:textId="77777777" w:rsidR="00A26296" w:rsidRDefault="00A26296">
      <w:pPr>
        <w:pStyle w:val="Commentaire"/>
      </w:pPr>
      <w:r>
        <w:rPr>
          <w:rStyle w:val="Marquedecommentaire"/>
        </w:rPr>
        <w:annotationRef/>
      </w:r>
      <w:r>
        <w:t>Extra stuff:</w:t>
      </w:r>
    </w:p>
    <w:p w14:paraId="7A5EA526" w14:textId="77777777" w:rsidR="00A26296" w:rsidRDefault="00A26296">
      <w:pPr>
        <w:pStyle w:val="Commentaire"/>
      </w:pPr>
      <w:r>
        <w:t>, ;</w:t>
      </w:r>
    </w:p>
    <w:p w14:paraId="472D8C6C" w14:textId="77777777" w:rsidR="00A26296" w:rsidRDefault="00A26296">
      <w:pPr>
        <w:pStyle w:val="Commentaire"/>
      </w:pPr>
    </w:p>
    <w:p w14:paraId="390E52B9" w14:textId="77777777" w:rsidR="00A26296" w:rsidRDefault="00A26296">
      <w:pPr>
        <w:pStyle w:val="Commentaire"/>
      </w:pPr>
      <w:r>
        <w:t>Correct:</w:t>
      </w:r>
    </w:p>
    <w:p w14:paraId="0CA578AE" w14:textId="77777777" w:rsidR="00A26296" w:rsidRDefault="00A26296">
      <w:pPr>
        <w:pStyle w:val="Commentaire"/>
      </w:pPr>
      <w:r>
        <w:t>Kew et al. (2021)</w:t>
      </w:r>
    </w:p>
    <w:p w14:paraId="1F35542F" w14:textId="4313613C" w:rsidR="00A26296" w:rsidRDefault="00A26296">
      <w:pPr>
        <w:pStyle w:val="Commentaire"/>
      </w:pPr>
      <w:r>
        <w:t>(Kew et al., 2021)</w:t>
      </w:r>
    </w:p>
  </w:comment>
  <w:comment w:id="3504" w:author="Robin Matthews" w:date="2021-07-13T14:37:00Z" w:initials="RM">
    <w:p w14:paraId="3FD7E3B0" w14:textId="77777777" w:rsidR="00A26296" w:rsidRDefault="00A26296">
      <w:pPr>
        <w:pStyle w:val="Commentaire"/>
      </w:pPr>
      <w:r>
        <w:rPr>
          <w:rStyle w:val="Marquedecommentaire"/>
        </w:rPr>
        <w:annotationRef/>
      </w:r>
      <w:r>
        <w:t>Not found:</w:t>
      </w:r>
    </w:p>
    <w:p w14:paraId="2B1552AC" w14:textId="77777777" w:rsidR="00A26296" w:rsidRDefault="00A26296">
      <w:pPr>
        <w:pStyle w:val="Commentaire"/>
      </w:pPr>
      <w:r>
        <w:t>2015a</w:t>
      </w:r>
    </w:p>
    <w:p w14:paraId="72AA4983" w14:textId="77777777" w:rsidR="00A26296" w:rsidRDefault="00A26296">
      <w:pPr>
        <w:pStyle w:val="Commentaire"/>
      </w:pPr>
    </w:p>
    <w:p w14:paraId="02E61E1F" w14:textId="77777777" w:rsidR="00A26296" w:rsidRDefault="00A26296">
      <w:pPr>
        <w:pStyle w:val="Commentaire"/>
      </w:pPr>
      <w:r>
        <w:t>Extra stuff:</w:t>
      </w:r>
    </w:p>
    <w:p w14:paraId="0E45E243" w14:textId="77777777" w:rsidR="00A26296" w:rsidRDefault="00A26296">
      <w:pPr>
        <w:pStyle w:val="Commentaire"/>
      </w:pPr>
      <w:r>
        <w:t>, 2015)</w:t>
      </w:r>
    </w:p>
    <w:p w14:paraId="3FDBA014" w14:textId="77777777" w:rsidR="00A26296" w:rsidRDefault="00A26296">
      <w:pPr>
        <w:pStyle w:val="Commentaire"/>
      </w:pPr>
    </w:p>
    <w:p w14:paraId="7082AA88" w14:textId="77777777" w:rsidR="00A26296" w:rsidRDefault="00A26296">
      <w:pPr>
        <w:pStyle w:val="Commentaire"/>
      </w:pPr>
      <w:r>
        <w:t>Correct:</w:t>
      </w:r>
    </w:p>
    <w:p w14:paraId="0E95EB7E" w14:textId="77777777" w:rsidR="00A26296" w:rsidRDefault="00A26296">
      <w:pPr>
        <w:pStyle w:val="Commentaire"/>
      </w:pPr>
      <w:r>
        <w:t>Funk et al. (2015a)</w:t>
      </w:r>
    </w:p>
    <w:p w14:paraId="02BA3BF0" w14:textId="2877EFFB" w:rsidR="00A26296" w:rsidRDefault="00A26296">
      <w:pPr>
        <w:pStyle w:val="Commentaire"/>
      </w:pPr>
      <w:r>
        <w:t>(Funk et al., 2015a)</w:t>
      </w:r>
    </w:p>
  </w:comment>
  <w:comment w:id="3505" w:author="Robin Matthews" w:date="2021-07-13T14:37:00Z" w:initials="RM">
    <w:p w14:paraId="13A4D970" w14:textId="77777777" w:rsidR="00A26296" w:rsidRDefault="00A26296">
      <w:pPr>
        <w:pStyle w:val="Commentaire"/>
      </w:pPr>
      <w:r>
        <w:rPr>
          <w:rStyle w:val="Marquedecommentaire"/>
        </w:rPr>
        <w:annotationRef/>
      </w:r>
      <w:r>
        <w:t>Not found:</w:t>
      </w:r>
    </w:p>
    <w:p w14:paraId="5BBAD69A" w14:textId="77777777" w:rsidR="00A26296" w:rsidRDefault="00A26296">
      <w:pPr>
        <w:pStyle w:val="Commentaire"/>
      </w:pPr>
      <w:r>
        <w:t>C. Li et al.</w:t>
      </w:r>
    </w:p>
    <w:p w14:paraId="6F0CED8C" w14:textId="77777777" w:rsidR="00A26296" w:rsidRDefault="00A26296">
      <w:pPr>
        <w:pStyle w:val="Commentaire"/>
      </w:pPr>
    </w:p>
    <w:p w14:paraId="0EA65422" w14:textId="77777777" w:rsidR="00A26296" w:rsidRDefault="00A26296">
      <w:pPr>
        <w:pStyle w:val="Commentaire"/>
      </w:pPr>
      <w:r>
        <w:t>Extra stuff:</w:t>
      </w:r>
    </w:p>
    <w:p w14:paraId="10B70348" w14:textId="77777777" w:rsidR="00A26296" w:rsidRDefault="00A26296">
      <w:pPr>
        <w:pStyle w:val="Commentaire"/>
      </w:pPr>
      <w:r>
        <w:t xml:space="preserve">(Li et al., </w:t>
      </w:r>
    </w:p>
    <w:p w14:paraId="699F76F6" w14:textId="77777777" w:rsidR="00A26296" w:rsidRDefault="00A26296">
      <w:pPr>
        <w:pStyle w:val="Commentaire"/>
      </w:pPr>
    </w:p>
    <w:p w14:paraId="11BF2B7C" w14:textId="77777777" w:rsidR="00A26296" w:rsidRDefault="00A26296">
      <w:pPr>
        <w:pStyle w:val="Commentaire"/>
      </w:pPr>
      <w:r>
        <w:t>Correct:</w:t>
      </w:r>
    </w:p>
    <w:p w14:paraId="44F6C3F5" w14:textId="77777777" w:rsidR="00A26296" w:rsidRDefault="00A26296">
      <w:pPr>
        <w:pStyle w:val="Commentaire"/>
      </w:pPr>
      <w:r>
        <w:t>C. Li et al. (2020)</w:t>
      </w:r>
    </w:p>
    <w:p w14:paraId="6C19254A" w14:textId="49C872C8" w:rsidR="00A26296" w:rsidRDefault="00A26296">
      <w:pPr>
        <w:pStyle w:val="Commentaire"/>
      </w:pPr>
      <w:r>
        <w:t>(C. Li et al., 2020)</w:t>
      </w:r>
    </w:p>
  </w:comment>
  <w:comment w:id="3510" w:author="Robin Matthews" w:date="2021-07-13T14:37:00Z" w:initials="RM">
    <w:p w14:paraId="79D522D5" w14:textId="77777777" w:rsidR="00A26296" w:rsidRDefault="00A26296">
      <w:pPr>
        <w:pStyle w:val="Commentaire"/>
      </w:pPr>
      <w:r>
        <w:rPr>
          <w:rStyle w:val="Marquedecommentaire"/>
        </w:rPr>
        <w:annotationRef/>
      </w:r>
      <w:r>
        <w:t>Not found:</w:t>
      </w:r>
    </w:p>
    <w:p w14:paraId="05581BD9" w14:textId="77777777" w:rsidR="00A26296" w:rsidRDefault="00A26296">
      <w:pPr>
        <w:pStyle w:val="Commentaire"/>
      </w:pPr>
      <w:r>
        <w:t>C. Li et al.</w:t>
      </w:r>
    </w:p>
    <w:p w14:paraId="14F7D31A" w14:textId="77777777" w:rsidR="00A26296" w:rsidRDefault="00A26296">
      <w:pPr>
        <w:pStyle w:val="Commentaire"/>
      </w:pPr>
    </w:p>
    <w:p w14:paraId="43692838" w14:textId="77777777" w:rsidR="00A26296" w:rsidRDefault="00A26296">
      <w:pPr>
        <w:pStyle w:val="Commentaire"/>
      </w:pPr>
      <w:r>
        <w:t>Extra stuff:</w:t>
      </w:r>
    </w:p>
    <w:p w14:paraId="7F92633B" w14:textId="77777777" w:rsidR="00A26296" w:rsidRDefault="00A26296">
      <w:pPr>
        <w:pStyle w:val="Commentaire"/>
      </w:pPr>
      <w:r>
        <w:t xml:space="preserve">(Li et al., </w:t>
      </w:r>
    </w:p>
    <w:p w14:paraId="4B4426AE" w14:textId="77777777" w:rsidR="00A26296" w:rsidRDefault="00A26296">
      <w:pPr>
        <w:pStyle w:val="Commentaire"/>
      </w:pPr>
    </w:p>
    <w:p w14:paraId="04663713" w14:textId="77777777" w:rsidR="00A26296" w:rsidRDefault="00A26296">
      <w:pPr>
        <w:pStyle w:val="Commentaire"/>
      </w:pPr>
      <w:r>
        <w:t>Correct:</w:t>
      </w:r>
    </w:p>
    <w:p w14:paraId="350EA743" w14:textId="77777777" w:rsidR="00A26296" w:rsidRDefault="00A26296">
      <w:pPr>
        <w:pStyle w:val="Commentaire"/>
      </w:pPr>
      <w:r>
        <w:t>C. Li et al. (2020)</w:t>
      </w:r>
    </w:p>
    <w:p w14:paraId="70C5C06C" w14:textId="0E337D20" w:rsidR="00A26296" w:rsidRDefault="00A26296">
      <w:pPr>
        <w:pStyle w:val="Commentaire"/>
      </w:pPr>
      <w:r>
        <w:t>(C. Li et al., 2020)</w:t>
      </w:r>
    </w:p>
  </w:comment>
  <w:comment w:id="3514" w:author="Robin Matthews" w:date="2021-07-13T14:37:00Z" w:initials="RM">
    <w:p w14:paraId="0DD7C847" w14:textId="77777777" w:rsidR="00A26296" w:rsidRDefault="00A26296">
      <w:pPr>
        <w:pStyle w:val="Commentaire"/>
      </w:pPr>
      <w:r>
        <w:rPr>
          <w:rStyle w:val="Marquedecommentaire"/>
        </w:rPr>
        <w:annotationRef/>
      </w:r>
      <w:r>
        <w:t>Extra stuff:</w:t>
      </w:r>
    </w:p>
    <w:p w14:paraId="50BD72A6" w14:textId="77777777" w:rsidR="00A26296" w:rsidRDefault="00A26296">
      <w:pPr>
        <w:pStyle w:val="Commentaire"/>
      </w:pPr>
      <w:r>
        <w:t>, )</w:t>
      </w:r>
    </w:p>
    <w:p w14:paraId="6225E748" w14:textId="77777777" w:rsidR="00A26296" w:rsidRDefault="00A26296">
      <w:pPr>
        <w:pStyle w:val="Commentaire"/>
      </w:pPr>
    </w:p>
    <w:p w14:paraId="5E05A7BB" w14:textId="77777777" w:rsidR="00A26296" w:rsidRDefault="00A26296">
      <w:pPr>
        <w:pStyle w:val="Commentaire"/>
      </w:pPr>
      <w:r>
        <w:t>Correct:</w:t>
      </w:r>
    </w:p>
    <w:p w14:paraId="259E7426" w14:textId="77777777" w:rsidR="00A26296" w:rsidRDefault="00A26296">
      <w:pPr>
        <w:pStyle w:val="Commentaire"/>
      </w:pPr>
      <w:r>
        <w:t>Weber et al. (2018)</w:t>
      </w:r>
    </w:p>
    <w:p w14:paraId="751D76A1" w14:textId="4ADAAB99" w:rsidR="00A26296" w:rsidRDefault="00A26296">
      <w:pPr>
        <w:pStyle w:val="Commentaire"/>
      </w:pPr>
      <w:r>
        <w:t>(Weber et al., 2018)</w:t>
      </w:r>
    </w:p>
  </w:comment>
  <w:comment w:id="3521" w:author="Robin Matthews" w:date="2021-07-13T14:37:00Z" w:initials="RM">
    <w:p w14:paraId="703F96E3" w14:textId="77777777" w:rsidR="00A26296" w:rsidRDefault="00A26296">
      <w:pPr>
        <w:pStyle w:val="Commentaire"/>
      </w:pPr>
      <w:r>
        <w:rPr>
          <w:rStyle w:val="Marquedecommentaire"/>
        </w:rPr>
        <w:annotationRef/>
      </w:r>
      <w:r>
        <w:t>Not found:</w:t>
      </w:r>
    </w:p>
    <w:p w14:paraId="70D74A63" w14:textId="77777777" w:rsidR="00A26296" w:rsidRDefault="00A26296">
      <w:pPr>
        <w:pStyle w:val="Commentaire"/>
      </w:pPr>
      <w:r>
        <w:t>C. Li et al.</w:t>
      </w:r>
    </w:p>
    <w:p w14:paraId="53DEDB20" w14:textId="77777777" w:rsidR="00A26296" w:rsidRDefault="00A26296">
      <w:pPr>
        <w:pStyle w:val="Commentaire"/>
      </w:pPr>
    </w:p>
    <w:p w14:paraId="59887E8B" w14:textId="77777777" w:rsidR="00A26296" w:rsidRDefault="00A26296">
      <w:pPr>
        <w:pStyle w:val="Commentaire"/>
      </w:pPr>
      <w:r>
        <w:t>Extra stuff:</w:t>
      </w:r>
    </w:p>
    <w:p w14:paraId="0A2CAF7A" w14:textId="77777777" w:rsidR="00A26296" w:rsidRDefault="00A26296">
      <w:pPr>
        <w:pStyle w:val="Commentaire"/>
      </w:pPr>
      <w:r>
        <w:t xml:space="preserve">(Li et al., </w:t>
      </w:r>
    </w:p>
    <w:p w14:paraId="1ACE9016" w14:textId="77777777" w:rsidR="00A26296" w:rsidRDefault="00A26296">
      <w:pPr>
        <w:pStyle w:val="Commentaire"/>
      </w:pPr>
    </w:p>
    <w:p w14:paraId="4BE5C4AA" w14:textId="77777777" w:rsidR="00A26296" w:rsidRDefault="00A26296">
      <w:pPr>
        <w:pStyle w:val="Commentaire"/>
      </w:pPr>
      <w:r>
        <w:t>Correct:</w:t>
      </w:r>
    </w:p>
    <w:p w14:paraId="1B6BED84" w14:textId="77777777" w:rsidR="00A26296" w:rsidRDefault="00A26296">
      <w:pPr>
        <w:pStyle w:val="Commentaire"/>
      </w:pPr>
      <w:r>
        <w:t>C. Li et al. (2020)</w:t>
      </w:r>
    </w:p>
    <w:p w14:paraId="7491A6DF" w14:textId="1683A956" w:rsidR="00A26296" w:rsidRDefault="00A26296">
      <w:pPr>
        <w:pStyle w:val="Commentaire"/>
      </w:pPr>
      <w:r>
        <w:t>(C. Li et al., 2020)</w:t>
      </w:r>
    </w:p>
  </w:comment>
  <w:comment w:id="3524" w:author="Robin Matthews" w:date="2021-07-13T14:37:00Z" w:initials="RM">
    <w:p w14:paraId="30095215" w14:textId="77777777" w:rsidR="00A26296" w:rsidRDefault="00A26296">
      <w:pPr>
        <w:pStyle w:val="Commentaire"/>
      </w:pPr>
      <w:r>
        <w:rPr>
          <w:rStyle w:val="Marquedecommentaire"/>
        </w:rPr>
        <w:annotationRef/>
      </w:r>
      <w:r>
        <w:t>Not found:</w:t>
      </w:r>
    </w:p>
    <w:p w14:paraId="15845F33" w14:textId="77777777" w:rsidR="00A26296" w:rsidRDefault="00A26296">
      <w:pPr>
        <w:pStyle w:val="Commentaire"/>
      </w:pPr>
      <w:r>
        <w:t>C. Li et al.</w:t>
      </w:r>
    </w:p>
    <w:p w14:paraId="7ACB5668" w14:textId="77777777" w:rsidR="00A26296" w:rsidRDefault="00A26296">
      <w:pPr>
        <w:pStyle w:val="Commentaire"/>
      </w:pPr>
    </w:p>
    <w:p w14:paraId="628716EF" w14:textId="77777777" w:rsidR="00A26296" w:rsidRDefault="00A26296">
      <w:pPr>
        <w:pStyle w:val="Commentaire"/>
      </w:pPr>
      <w:r>
        <w:t>Extra stuff:</w:t>
      </w:r>
    </w:p>
    <w:p w14:paraId="38161FA5" w14:textId="77777777" w:rsidR="00A26296" w:rsidRDefault="00A26296">
      <w:pPr>
        <w:pStyle w:val="Commentaire"/>
      </w:pPr>
      <w:r>
        <w:t xml:space="preserve">(Li et al., </w:t>
      </w:r>
    </w:p>
    <w:p w14:paraId="085525D1" w14:textId="77777777" w:rsidR="00A26296" w:rsidRDefault="00A26296">
      <w:pPr>
        <w:pStyle w:val="Commentaire"/>
      </w:pPr>
    </w:p>
    <w:p w14:paraId="07C63F48" w14:textId="77777777" w:rsidR="00A26296" w:rsidRDefault="00A26296">
      <w:pPr>
        <w:pStyle w:val="Commentaire"/>
      </w:pPr>
      <w:r>
        <w:t>Correct:</w:t>
      </w:r>
    </w:p>
    <w:p w14:paraId="64E2157E" w14:textId="77777777" w:rsidR="00A26296" w:rsidRDefault="00A26296">
      <w:pPr>
        <w:pStyle w:val="Commentaire"/>
      </w:pPr>
      <w:r>
        <w:t>C. Li et al. (2020)</w:t>
      </w:r>
    </w:p>
    <w:p w14:paraId="298A7A52" w14:textId="505F5E8F" w:rsidR="00A26296" w:rsidRDefault="00A26296">
      <w:pPr>
        <w:pStyle w:val="Commentaire"/>
      </w:pPr>
      <w:r>
        <w:t>(C. Li et al., 2020)</w:t>
      </w:r>
    </w:p>
  </w:comment>
  <w:comment w:id="3533" w:author="Robin Matthews" w:date="2021-07-13T14:37:00Z" w:initials="RM">
    <w:p w14:paraId="3D61378A" w14:textId="77777777" w:rsidR="00A26296" w:rsidRDefault="00A26296">
      <w:pPr>
        <w:pStyle w:val="Commentaire"/>
      </w:pPr>
      <w:r>
        <w:rPr>
          <w:rStyle w:val="Marquedecommentaire"/>
        </w:rPr>
        <w:annotationRef/>
      </w:r>
      <w:r>
        <w:t>Extra stuff:</w:t>
      </w:r>
    </w:p>
    <w:p w14:paraId="6E2BB537" w14:textId="77777777" w:rsidR="00A26296" w:rsidRDefault="00A26296">
      <w:pPr>
        <w:pStyle w:val="Commentaire"/>
      </w:pPr>
      <w:r>
        <w:t>, ;</w:t>
      </w:r>
    </w:p>
    <w:p w14:paraId="67F48B33" w14:textId="77777777" w:rsidR="00A26296" w:rsidRDefault="00A26296">
      <w:pPr>
        <w:pStyle w:val="Commentaire"/>
      </w:pPr>
    </w:p>
    <w:p w14:paraId="5E75C790" w14:textId="77777777" w:rsidR="00A26296" w:rsidRDefault="00A26296">
      <w:pPr>
        <w:pStyle w:val="Commentaire"/>
      </w:pPr>
      <w:r>
        <w:t>Correct:</w:t>
      </w:r>
    </w:p>
    <w:p w14:paraId="2E718F1F" w14:textId="77777777" w:rsidR="00A26296" w:rsidRDefault="00A26296">
      <w:pPr>
        <w:pStyle w:val="Commentaire"/>
      </w:pPr>
      <w:r>
        <w:t>Weber et al. (2018)</w:t>
      </w:r>
    </w:p>
    <w:p w14:paraId="6F8BD803" w14:textId="558C5926" w:rsidR="00A26296" w:rsidRDefault="00A26296">
      <w:pPr>
        <w:pStyle w:val="Commentaire"/>
      </w:pPr>
      <w:r>
        <w:t>(Weber et al., 2018)</w:t>
      </w:r>
    </w:p>
  </w:comment>
  <w:comment w:id="3534" w:author="Robin Matthews" w:date="2021-07-13T14:37:00Z" w:initials="RM">
    <w:p w14:paraId="08C3595B" w14:textId="77777777" w:rsidR="00A26296" w:rsidRDefault="00A26296">
      <w:pPr>
        <w:pStyle w:val="Commentaire"/>
      </w:pPr>
      <w:r>
        <w:rPr>
          <w:rStyle w:val="Marquedecommentaire"/>
        </w:rPr>
        <w:annotationRef/>
      </w:r>
      <w:r>
        <w:t>Extra stuff:</w:t>
      </w:r>
    </w:p>
    <w:p w14:paraId="5BD78C19" w14:textId="77777777" w:rsidR="00A26296" w:rsidRDefault="00A26296">
      <w:pPr>
        <w:pStyle w:val="Commentaire"/>
      </w:pPr>
      <w:r>
        <w:t>, )</w:t>
      </w:r>
    </w:p>
    <w:p w14:paraId="1B31FE75" w14:textId="77777777" w:rsidR="00A26296" w:rsidRDefault="00A26296">
      <w:pPr>
        <w:pStyle w:val="Commentaire"/>
      </w:pPr>
    </w:p>
    <w:p w14:paraId="3A14A50F" w14:textId="77777777" w:rsidR="00A26296" w:rsidRDefault="00A26296">
      <w:pPr>
        <w:pStyle w:val="Commentaire"/>
      </w:pPr>
      <w:r>
        <w:t>Correct:</w:t>
      </w:r>
    </w:p>
    <w:p w14:paraId="1EF1DA56" w14:textId="77777777" w:rsidR="00A26296" w:rsidRDefault="00A26296">
      <w:pPr>
        <w:pStyle w:val="Commentaire"/>
      </w:pPr>
      <w:r>
        <w:t>Coppola et al. (2021a)</w:t>
      </w:r>
    </w:p>
    <w:p w14:paraId="34397296" w14:textId="3F51CC51" w:rsidR="00A26296" w:rsidRDefault="00A26296">
      <w:pPr>
        <w:pStyle w:val="Commentaire"/>
      </w:pPr>
      <w:r>
        <w:t>(Coppola et al., 2021a)</w:t>
      </w:r>
    </w:p>
  </w:comment>
  <w:comment w:id="3535" w:author="Robin Matthews" w:date="2021-07-13T14:37:00Z" w:initials="RM">
    <w:p w14:paraId="496129A1" w14:textId="77777777" w:rsidR="00A26296" w:rsidRDefault="00A26296">
      <w:pPr>
        <w:pStyle w:val="Commentaire"/>
      </w:pPr>
      <w:r>
        <w:rPr>
          <w:rStyle w:val="Marquedecommentaire"/>
        </w:rPr>
        <w:annotationRef/>
      </w:r>
      <w:r>
        <w:t>Not found:</w:t>
      </w:r>
    </w:p>
    <w:p w14:paraId="63385670" w14:textId="77777777" w:rsidR="00A26296" w:rsidRDefault="00A26296">
      <w:pPr>
        <w:pStyle w:val="Commentaire"/>
      </w:pPr>
      <w:r>
        <w:t>C. Li et al.</w:t>
      </w:r>
    </w:p>
    <w:p w14:paraId="0595F69B" w14:textId="77777777" w:rsidR="00A26296" w:rsidRDefault="00A26296">
      <w:pPr>
        <w:pStyle w:val="Commentaire"/>
      </w:pPr>
    </w:p>
    <w:p w14:paraId="6D91A8E8" w14:textId="77777777" w:rsidR="00A26296" w:rsidRDefault="00A26296">
      <w:pPr>
        <w:pStyle w:val="Commentaire"/>
      </w:pPr>
      <w:r>
        <w:t>Extra stuff:</w:t>
      </w:r>
    </w:p>
    <w:p w14:paraId="7A97A722" w14:textId="77777777" w:rsidR="00A26296" w:rsidRDefault="00A26296">
      <w:pPr>
        <w:pStyle w:val="Commentaire"/>
      </w:pPr>
      <w:r>
        <w:t xml:space="preserve">(Li et al., </w:t>
      </w:r>
    </w:p>
    <w:p w14:paraId="70099742" w14:textId="77777777" w:rsidR="00A26296" w:rsidRDefault="00A26296">
      <w:pPr>
        <w:pStyle w:val="Commentaire"/>
      </w:pPr>
    </w:p>
    <w:p w14:paraId="0D813690" w14:textId="77777777" w:rsidR="00A26296" w:rsidRDefault="00A26296">
      <w:pPr>
        <w:pStyle w:val="Commentaire"/>
      </w:pPr>
      <w:r>
        <w:t>Correct:</w:t>
      </w:r>
    </w:p>
    <w:p w14:paraId="55CAEFF1" w14:textId="77777777" w:rsidR="00A26296" w:rsidRDefault="00A26296">
      <w:pPr>
        <w:pStyle w:val="Commentaire"/>
      </w:pPr>
      <w:r>
        <w:t>C. Li et al. (2020)</w:t>
      </w:r>
    </w:p>
    <w:p w14:paraId="258CF0EE" w14:textId="6563DF25" w:rsidR="00A26296" w:rsidRDefault="00A26296">
      <w:pPr>
        <w:pStyle w:val="Commentaire"/>
      </w:pPr>
      <w:r>
        <w:t>(C. Li et al., 2020)</w:t>
      </w:r>
    </w:p>
  </w:comment>
  <w:comment w:id="3538" w:author="Robin Matthews" w:date="2021-07-13T14:37:00Z" w:initials="RM">
    <w:p w14:paraId="2A6AF6CC" w14:textId="77777777" w:rsidR="00A26296" w:rsidRDefault="00A26296">
      <w:pPr>
        <w:pStyle w:val="Commentaire"/>
      </w:pPr>
      <w:r>
        <w:rPr>
          <w:rStyle w:val="Marquedecommentaire"/>
        </w:rPr>
        <w:annotationRef/>
      </w:r>
      <w:r>
        <w:t>Not found:</w:t>
      </w:r>
    </w:p>
    <w:p w14:paraId="39DA1350" w14:textId="77777777" w:rsidR="00A26296" w:rsidRDefault="00A26296">
      <w:pPr>
        <w:pStyle w:val="Commentaire"/>
      </w:pPr>
      <w:r>
        <w:t>C. Li et al.</w:t>
      </w:r>
    </w:p>
    <w:p w14:paraId="3D9D888E" w14:textId="77777777" w:rsidR="00A26296" w:rsidRDefault="00A26296">
      <w:pPr>
        <w:pStyle w:val="Commentaire"/>
      </w:pPr>
    </w:p>
    <w:p w14:paraId="2B9E01FF" w14:textId="77777777" w:rsidR="00A26296" w:rsidRDefault="00A26296">
      <w:pPr>
        <w:pStyle w:val="Commentaire"/>
      </w:pPr>
      <w:r>
        <w:t>Extra stuff:</w:t>
      </w:r>
    </w:p>
    <w:p w14:paraId="360B70AA" w14:textId="77777777" w:rsidR="00A26296" w:rsidRDefault="00A26296">
      <w:pPr>
        <w:pStyle w:val="Commentaire"/>
      </w:pPr>
      <w:r>
        <w:t xml:space="preserve">(Li et al., </w:t>
      </w:r>
    </w:p>
    <w:p w14:paraId="195D52A3" w14:textId="77777777" w:rsidR="00A26296" w:rsidRDefault="00A26296">
      <w:pPr>
        <w:pStyle w:val="Commentaire"/>
      </w:pPr>
    </w:p>
    <w:p w14:paraId="781C5B01" w14:textId="77777777" w:rsidR="00A26296" w:rsidRDefault="00A26296">
      <w:pPr>
        <w:pStyle w:val="Commentaire"/>
      </w:pPr>
      <w:r>
        <w:t>Correct:</w:t>
      </w:r>
    </w:p>
    <w:p w14:paraId="041F9784" w14:textId="77777777" w:rsidR="00A26296" w:rsidRDefault="00A26296">
      <w:pPr>
        <w:pStyle w:val="Commentaire"/>
      </w:pPr>
      <w:r>
        <w:t>C. Li et al. (2020)</w:t>
      </w:r>
    </w:p>
    <w:p w14:paraId="593D17B8" w14:textId="4B044532" w:rsidR="00A26296" w:rsidRDefault="00A26296">
      <w:pPr>
        <w:pStyle w:val="Commentaire"/>
      </w:pPr>
      <w:r>
        <w:t>(C. Li et al., 2020)</w:t>
      </w:r>
    </w:p>
  </w:comment>
  <w:comment w:id="3547" w:author="Robin Matthews" w:date="2021-07-13T14:37:00Z" w:initials="RM">
    <w:p w14:paraId="718CEFB4" w14:textId="77777777" w:rsidR="00A26296" w:rsidRDefault="00A26296">
      <w:pPr>
        <w:pStyle w:val="Commentaire"/>
      </w:pPr>
      <w:r>
        <w:rPr>
          <w:rStyle w:val="Marquedecommentaire"/>
        </w:rPr>
        <w:annotationRef/>
      </w:r>
      <w:r>
        <w:t>Extra stuff:</w:t>
      </w:r>
    </w:p>
    <w:p w14:paraId="6B0D684F" w14:textId="77777777" w:rsidR="00A26296" w:rsidRDefault="00A26296">
      <w:pPr>
        <w:pStyle w:val="Commentaire"/>
      </w:pPr>
      <w:r>
        <w:t>, ;</w:t>
      </w:r>
    </w:p>
    <w:p w14:paraId="2A96204A" w14:textId="77777777" w:rsidR="00A26296" w:rsidRDefault="00A26296">
      <w:pPr>
        <w:pStyle w:val="Commentaire"/>
      </w:pPr>
    </w:p>
    <w:p w14:paraId="24396F0E" w14:textId="77777777" w:rsidR="00A26296" w:rsidRDefault="00A26296">
      <w:pPr>
        <w:pStyle w:val="Commentaire"/>
      </w:pPr>
      <w:r>
        <w:t>Correct:</w:t>
      </w:r>
    </w:p>
    <w:p w14:paraId="4F1FB795" w14:textId="77777777" w:rsidR="00A26296" w:rsidRDefault="00A26296">
      <w:pPr>
        <w:pStyle w:val="Commentaire"/>
      </w:pPr>
      <w:r>
        <w:t>Coppola et al. (2021a)</w:t>
      </w:r>
    </w:p>
    <w:p w14:paraId="1EE2CD31" w14:textId="0ED2A72C" w:rsidR="00A26296" w:rsidRDefault="00A26296">
      <w:pPr>
        <w:pStyle w:val="Commentaire"/>
      </w:pPr>
      <w:r>
        <w:t>(Coppola et al., 2021a)</w:t>
      </w:r>
    </w:p>
  </w:comment>
  <w:comment w:id="3548" w:author="Robin Matthews" w:date="2021-07-13T14:37:00Z" w:initials="RM">
    <w:p w14:paraId="269504C2" w14:textId="77777777" w:rsidR="00A26296" w:rsidRDefault="00A26296">
      <w:pPr>
        <w:pStyle w:val="Commentaire"/>
      </w:pPr>
      <w:r>
        <w:rPr>
          <w:rStyle w:val="Marquedecommentaire"/>
        </w:rPr>
        <w:annotationRef/>
      </w:r>
      <w:r>
        <w:t>Extra stuff:</w:t>
      </w:r>
    </w:p>
    <w:p w14:paraId="7C9ABD3E" w14:textId="77777777" w:rsidR="00A26296" w:rsidRDefault="00A26296">
      <w:pPr>
        <w:pStyle w:val="Commentaire"/>
      </w:pPr>
      <w:r>
        <w:t xml:space="preserve">, </w:t>
      </w:r>
    </w:p>
    <w:p w14:paraId="55DDA88F" w14:textId="77777777" w:rsidR="00A26296" w:rsidRDefault="00A26296">
      <w:pPr>
        <w:pStyle w:val="Commentaire"/>
      </w:pPr>
    </w:p>
    <w:p w14:paraId="73F4F8AA" w14:textId="77777777" w:rsidR="00A26296" w:rsidRDefault="00A26296">
      <w:pPr>
        <w:pStyle w:val="Commentaire"/>
      </w:pPr>
      <w:r>
        <w:t>Correct:</w:t>
      </w:r>
    </w:p>
    <w:p w14:paraId="1D4B33A3" w14:textId="77777777" w:rsidR="00A26296" w:rsidRDefault="00A26296">
      <w:pPr>
        <w:pStyle w:val="Commentaire"/>
      </w:pPr>
      <w:r>
        <w:t>Engelbrecht et al. (2015)</w:t>
      </w:r>
    </w:p>
    <w:p w14:paraId="498CC394" w14:textId="6908A7EA" w:rsidR="00A26296" w:rsidRDefault="00A26296">
      <w:pPr>
        <w:pStyle w:val="Commentaire"/>
      </w:pPr>
      <w:r>
        <w:t>(Engelbrecht et al., 2015)</w:t>
      </w:r>
    </w:p>
  </w:comment>
  <w:comment w:id="3549" w:author="Robin Matthews" w:date="2021-07-13T14:37:00Z" w:initials="RM">
    <w:p w14:paraId="121E78FF" w14:textId="77777777" w:rsidR="00A26296" w:rsidRDefault="00A26296">
      <w:pPr>
        <w:pStyle w:val="Commentaire"/>
      </w:pPr>
      <w:r>
        <w:rPr>
          <w:rStyle w:val="Marquedecommentaire"/>
        </w:rPr>
        <w:annotationRef/>
      </w:r>
      <w:r>
        <w:t>Extra stuff:</w:t>
      </w:r>
    </w:p>
    <w:p w14:paraId="4E994422" w14:textId="77777777" w:rsidR="00A26296" w:rsidRDefault="00A26296">
      <w:pPr>
        <w:pStyle w:val="Commentaire"/>
      </w:pPr>
      <w:r>
        <w:t>, )</w:t>
      </w:r>
    </w:p>
    <w:p w14:paraId="360F2074" w14:textId="77777777" w:rsidR="00A26296" w:rsidRDefault="00A26296">
      <w:pPr>
        <w:pStyle w:val="Commentaire"/>
      </w:pPr>
    </w:p>
    <w:p w14:paraId="6DAC86A6" w14:textId="77777777" w:rsidR="00A26296" w:rsidRDefault="00A26296">
      <w:pPr>
        <w:pStyle w:val="Commentaire"/>
      </w:pPr>
      <w:r>
        <w:t>Correct:</w:t>
      </w:r>
    </w:p>
    <w:p w14:paraId="087B1189" w14:textId="77777777" w:rsidR="00A26296" w:rsidRDefault="00A26296">
      <w:pPr>
        <w:pStyle w:val="Commentaire"/>
      </w:pPr>
      <w:r>
        <w:t>Giorgi et al. (2014)</w:t>
      </w:r>
    </w:p>
    <w:p w14:paraId="3322BAAB" w14:textId="745C622C" w:rsidR="00A26296" w:rsidRDefault="00A26296">
      <w:pPr>
        <w:pStyle w:val="Commentaire"/>
      </w:pPr>
      <w:r>
        <w:t>(Giorgi et al., 2014)</w:t>
      </w:r>
    </w:p>
  </w:comment>
  <w:comment w:id="3553" w:author="Robin Matthews" w:date="2021-07-14T17:02:00Z" w:initials="RM">
    <w:p w14:paraId="746A704A" w14:textId="6C46151A" w:rsidR="00F555A1" w:rsidRDefault="00F555A1">
      <w:pPr>
        <w:pStyle w:val="Commentaire"/>
      </w:pPr>
      <w:r>
        <w:rPr>
          <w:rStyle w:val="Marquedecommentaire"/>
        </w:rPr>
        <w:annotationRef/>
      </w:r>
      <w:r>
        <w:t>Mendeley field missing details for ‘Perkins-Kirkpatrick and Lewis, 2020’. Provide DOI and I’ll ad.</w:t>
      </w:r>
    </w:p>
  </w:comment>
  <w:comment w:id="3552" w:author="Robin Matthews" w:date="2021-07-13T14:37:00Z" w:initials="RM">
    <w:p w14:paraId="0F577142" w14:textId="77777777" w:rsidR="00A26296" w:rsidRDefault="00A26296">
      <w:pPr>
        <w:pStyle w:val="Commentaire"/>
      </w:pPr>
      <w:r>
        <w:rPr>
          <w:rStyle w:val="Marquedecommentaire"/>
        </w:rPr>
        <w:annotationRef/>
      </w:r>
      <w:r>
        <w:t>Extra stuff:</w:t>
      </w:r>
    </w:p>
    <w:p w14:paraId="38B48694" w14:textId="77777777" w:rsidR="00A26296" w:rsidRDefault="00A26296">
      <w:pPr>
        <w:pStyle w:val="Commentaire"/>
      </w:pPr>
      <w:r>
        <w:t xml:space="preserve"> (, ; Perkins-Kirkpatrick and Lewis, 2020;</w:t>
      </w:r>
    </w:p>
    <w:p w14:paraId="6D0395F9" w14:textId="77777777" w:rsidR="00A26296" w:rsidRDefault="00A26296">
      <w:pPr>
        <w:pStyle w:val="Commentaire"/>
      </w:pPr>
    </w:p>
    <w:p w14:paraId="5C5A9AE3" w14:textId="77777777" w:rsidR="00A26296" w:rsidRDefault="00A26296">
      <w:pPr>
        <w:pStyle w:val="Commentaire"/>
      </w:pPr>
      <w:r>
        <w:t>Correct:</w:t>
      </w:r>
    </w:p>
    <w:p w14:paraId="40F5C352" w14:textId="77777777" w:rsidR="00A26296" w:rsidRDefault="00A26296">
      <w:pPr>
        <w:pStyle w:val="Commentaire"/>
      </w:pPr>
      <w:r>
        <w:t>Russo et al. (2016)</w:t>
      </w:r>
    </w:p>
    <w:p w14:paraId="2236FC48" w14:textId="2F5302A6" w:rsidR="00A26296" w:rsidRDefault="00A26296">
      <w:pPr>
        <w:pStyle w:val="Commentaire"/>
      </w:pPr>
      <w:r>
        <w:t>(Russo et al., 2016)</w:t>
      </w:r>
    </w:p>
  </w:comment>
  <w:comment w:id="3561" w:author="Robin Matthews" w:date="2021-07-13T14:37:00Z" w:initials="RM">
    <w:p w14:paraId="18280C63" w14:textId="77777777" w:rsidR="00A26296" w:rsidRDefault="00A26296">
      <w:pPr>
        <w:pStyle w:val="Commentaire"/>
      </w:pPr>
      <w:r>
        <w:rPr>
          <w:rStyle w:val="Marquedecommentaire"/>
        </w:rPr>
        <w:annotationRef/>
      </w:r>
      <w:r>
        <w:t>Extra stuff:</w:t>
      </w:r>
    </w:p>
    <w:p w14:paraId="0B201F6B" w14:textId="77777777" w:rsidR="00A26296" w:rsidRDefault="00A26296">
      <w:pPr>
        <w:pStyle w:val="Commentaire"/>
      </w:pPr>
      <w:r>
        <w:t>, ;</w:t>
      </w:r>
    </w:p>
    <w:p w14:paraId="4DB5DDAF" w14:textId="77777777" w:rsidR="00A26296" w:rsidRDefault="00A26296">
      <w:pPr>
        <w:pStyle w:val="Commentaire"/>
      </w:pPr>
    </w:p>
    <w:p w14:paraId="6FA40539" w14:textId="77777777" w:rsidR="00A26296" w:rsidRDefault="00A26296">
      <w:pPr>
        <w:pStyle w:val="Commentaire"/>
      </w:pPr>
      <w:r>
        <w:t>Correct:</w:t>
      </w:r>
    </w:p>
    <w:p w14:paraId="1A3DA1EA" w14:textId="77777777" w:rsidR="00A26296" w:rsidRDefault="00A26296">
      <w:pPr>
        <w:pStyle w:val="Commentaire"/>
      </w:pPr>
      <w:r>
        <w:t>Kruger and Nxumalo (2017)</w:t>
      </w:r>
    </w:p>
    <w:p w14:paraId="16326E72" w14:textId="49795797" w:rsidR="00A26296" w:rsidRDefault="00A26296">
      <w:pPr>
        <w:pStyle w:val="Commentaire"/>
      </w:pPr>
      <w:r>
        <w:t>(Kruger and Nxumalo, 2017)</w:t>
      </w:r>
    </w:p>
  </w:comment>
  <w:comment w:id="3562" w:author="Robin Matthews" w:date="2021-07-13T14:37:00Z" w:initials="RM">
    <w:p w14:paraId="5AD6D732" w14:textId="77777777" w:rsidR="00A26296" w:rsidRDefault="00A26296">
      <w:pPr>
        <w:pStyle w:val="Commentaire"/>
      </w:pPr>
      <w:r>
        <w:rPr>
          <w:rStyle w:val="Marquedecommentaire"/>
        </w:rPr>
        <w:annotationRef/>
      </w:r>
      <w:r>
        <w:t>Extra stuff:</w:t>
      </w:r>
    </w:p>
    <w:p w14:paraId="5182C129" w14:textId="77777777" w:rsidR="00A26296" w:rsidRDefault="00A26296">
      <w:pPr>
        <w:pStyle w:val="Commentaire"/>
      </w:pPr>
      <w:r>
        <w:t>, ;</w:t>
      </w:r>
    </w:p>
    <w:p w14:paraId="4AEC8154" w14:textId="77777777" w:rsidR="00A26296" w:rsidRDefault="00A26296">
      <w:pPr>
        <w:pStyle w:val="Commentaire"/>
      </w:pPr>
    </w:p>
    <w:p w14:paraId="69BDD885" w14:textId="77777777" w:rsidR="00A26296" w:rsidRDefault="00A26296">
      <w:pPr>
        <w:pStyle w:val="Commentaire"/>
      </w:pPr>
      <w:r>
        <w:t>Correct:</w:t>
      </w:r>
    </w:p>
    <w:p w14:paraId="2C59F760" w14:textId="77777777" w:rsidR="00A26296" w:rsidRDefault="00A26296">
      <w:pPr>
        <w:pStyle w:val="Commentaire"/>
      </w:pPr>
      <w:r>
        <w:t>Mbokodo et al. (2020)</w:t>
      </w:r>
    </w:p>
    <w:p w14:paraId="5549CB45" w14:textId="1273DF4A" w:rsidR="00A26296" w:rsidRDefault="00A26296">
      <w:pPr>
        <w:pStyle w:val="Commentaire"/>
      </w:pPr>
      <w:r>
        <w:t>(Mbokodo et al., 2020)</w:t>
      </w:r>
    </w:p>
  </w:comment>
  <w:comment w:id="3563" w:author="Robin Matthews" w:date="2021-07-13T14:37:00Z" w:initials="RM">
    <w:p w14:paraId="3A823333" w14:textId="77777777" w:rsidR="00A26296" w:rsidRDefault="00A26296">
      <w:pPr>
        <w:pStyle w:val="Commentaire"/>
      </w:pPr>
      <w:r>
        <w:rPr>
          <w:rStyle w:val="Marquedecommentaire"/>
        </w:rPr>
        <w:annotationRef/>
      </w:r>
      <w:r>
        <w:t>Extra stuff:</w:t>
      </w:r>
    </w:p>
    <w:p w14:paraId="16309AB5" w14:textId="77777777" w:rsidR="00A26296" w:rsidRDefault="00A26296">
      <w:pPr>
        <w:pStyle w:val="Commentaire"/>
      </w:pPr>
      <w:r>
        <w:t>, )</w:t>
      </w:r>
    </w:p>
    <w:p w14:paraId="167DB150" w14:textId="77777777" w:rsidR="00A26296" w:rsidRDefault="00A26296">
      <w:pPr>
        <w:pStyle w:val="Commentaire"/>
      </w:pPr>
    </w:p>
    <w:p w14:paraId="24847B8B" w14:textId="77777777" w:rsidR="00A26296" w:rsidRDefault="00A26296">
      <w:pPr>
        <w:pStyle w:val="Commentaire"/>
      </w:pPr>
      <w:r>
        <w:t>Correct:</w:t>
      </w:r>
    </w:p>
    <w:p w14:paraId="327CA644" w14:textId="77777777" w:rsidR="00A26296" w:rsidRDefault="00A26296">
      <w:pPr>
        <w:pStyle w:val="Commentaire"/>
      </w:pPr>
      <w:r>
        <w:t>Dunn et al. (2020)</w:t>
      </w:r>
    </w:p>
    <w:p w14:paraId="589EE813" w14:textId="73034582" w:rsidR="00A26296" w:rsidRDefault="00A26296">
      <w:pPr>
        <w:pStyle w:val="Commentaire"/>
      </w:pPr>
      <w:r>
        <w:t>(Dunn et al., 2020)</w:t>
      </w:r>
    </w:p>
  </w:comment>
  <w:comment w:id="3570" w:author="Robin Matthews" w:date="2021-07-13T14:37:00Z" w:initials="RM">
    <w:p w14:paraId="2147AA3E" w14:textId="77777777" w:rsidR="00A26296" w:rsidRDefault="00A26296">
      <w:pPr>
        <w:pStyle w:val="Commentaire"/>
      </w:pPr>
      <w:r>
        <w:rPr>
          <w:rStyle w:val="Marquedecommentaire"/>
        </w:rPr>
        <w:annotationRef/>
      </w:r>
      <w:r>
        <w:t>Extra stuff:</w:t>
      </w:r>
    </w:p>
    <w:p w14:paraId="179579E1" w14:textId="77777777" w:rsidR="00A26296" w:rsidRDefault="00A26296">
      <w:pPr>
        <w:pStyle w:val="Commentaire"/>
      </w:pPr>
      <w:r>
        <w:t>(, ;</w:t>
      </w:r>
    </w:p>
    <w:p w14:paraId="05CCA0EA" w14:textId="77777777" w:rsidR="00A26296" w:rsidRDefault="00A26296">
      <w:pPr>
        <w:pStyle w:val="Commentaire"/>
      </w:pPr>
    </w:p>
    <w:p w14:paraId="10DFCBCB" w14:textId="77777777" w:rsidR="00A26296" w:rsidRDefault="00A26296">
      <w:pPr>
        <w:pStyle w:val="Commentaire"/>
      </w:pPr>
      <w:r>
        <w:t>Correct:</w:t>
      </w:r>
    </w:p>
    <w:p w14:paraId="4EE63742" w14:textId="77777777" w:rsidR="00A26296" w:rsidRDefault="00A26296">
      <w:pPr>
        <w:pStyle w:val="Commentaire"/>
      </w:pPr>
      <w:r>
        <w:t>Seong et al. (2020)</w:t>
      </w:r>
    </w:p>
    <w:p w14:paraId="6B43FACF" w14:textId="70E2AF39" w:rsidR="00A26296" w:rsidRDefault="00A26296">
      <w:pPr>
        <w:pStyle w:val="Commentaire"/>
      </w:pPr>
      <w:r>
        <w:t>(Seong et al., 2020)</w:t>
      </w:r>
    </w:p>
  </w:comment>
  <w:comment w:id="3576" w:author="Robin Matthews" w:date="2021-07-13T14:37:00Z" w:initials="RM">
    <w:p w14:paraId="7B977F9F" w14:textId="77777777" w:rsidR="00A26296" w:rsidRDefault="00A26296">
      <w:pPr>
        <w:pStyle w:val="Commentaire"/>
      </w:pPr>
      <w:r>
        <w:rPr>
          <w:rStyle w:val="Marquedecommentaire"/>
        </w:rPr>
        <w:annotationRef/>
      </w:r>
      <w:r>
        <w:t>Not found:</w:t>
      </w:r>
    </w:p>
    <w:p w14:paraId="0FF0F235" w14:textId="77777777" w:rsidR="00A26296" w:rsidRDefault="00A26296">
      <w:pPr>
        <w:pStyle w:val="Commentaire"/>
      </w:pPr>
      <w:r>
        <w:t>Z. Wang et al.</w:t>
      </w:r>
    </w:p>
    <w:p w14:paraId="75C47A05" w14:textId="77777777" w:rsidR="00A26296" w:rsidRDefault="00A26296">
      <w:pPr>
        <w:pStyle w:val="Commentaire"/>
      </w:pPr>
      <w:r>
        <w:t>2017a</w:t>
      </w:r>
    </w:p>
    <w:p w14:paraId="00DD09DE" w14:textId="77777777" w:rsidR="00A26296" w:rsidRDefault="00A26296">
      <w:pPr>
        <w:pStyle w:val="Commentaire"/>
      </w:pPr>
    </w:p>
    <w:p w14:paraId="5FA0BEFF" w14:textId="77777777" w:rsidR="00A26296" w:rsidRDefault="00A26296">
      <w:pPr>
        <w:pStyle w:val="Commentaire"/>
      </w:pPr>
      <w:r>
        <w:t>Extra stuff:</w:t>
      </w:r>
    </w:p>
    <w:p w14:paraId="192762B6" w14:textId="77777777" w:rsidR="00A26296" w:rsidRDefault="00A26296">
      <w:pPr>
        <w:pStyle w:val="Commentaire"/>
      </w:pPr>
      <w:r>
        <w:t>Wang et al., 2017)</w:t>
      </w:r>
    </w:p>
    <w:p w14:paraId="5D180F85" w14:textId="77777777" w:rsidR="00A26296" w:rsidRDefault="00A26296">
      <w:pPr>
        <w:pStyle w:val="Commentaire"/>
      </w:pPr>
    </w:p>
    <w:p w14:paraId="644E0967" w14:textId="77777777" w:rsidR="00A26296" w:rsidRDefault="00A26296">
      <w:pPr>
        <w:pStyle w:val="Commentaire"/>
      </w:pPr>
      <w:r>
        <w:t>Correct:</w:t>
      </w:r>
    </w:p>
    <w:p w14:paraId="3DDDB779" w14:textId="77777777" w:rsidR="00A26296" w:rsidRDefault="00A26296">
      <w:pPr>
        <w:pStyle w:val="Commentaire"/>
      </w:pPr>
      <w:r>
        <w:t>Z. Wang et al. (2017a)</w:t>
      </w:r>
    </w:p>
    <w:p w14:paraId="251EC579" w14:textId="7DD47FA2" w:rsidR="00A26296" w:rsidRDefault="00A26296">
      <w:pPr>
        <w:pStyle w:val="Commentaire"/>
      </w:pPr>
      <w:r>
        <w:t>(Z. Wang et al., 2017a)</w:t>
      </w:r>
    </w:p>
  </w:comment>
  <w:comment w:id="3580" w:author="Robin Matthews" w:date="2021-07-13T14:37:00Z" w:initials="RM">
    <w:p w14:paraId="7631C82C" w14:textId="77777777" w:rsidR="00A26296" w:rsidRDefault="00A26296">
      <w:pPr>
        <w:pStyle w:val="Commentaire"/>
      </w:pPr>
      <w:r>
        <w:rPr>
          <w:rStyle w:val="Marquedecommentaire"/>
        </w:rPr>
        <w:annotationRef/>
      </w:r>
      <w:r>
        <w:t>Not found:</w:t>
      </w:r>
    </w:p>
    <w:p w14:paraId="1DE5359B" w14:textId="77777777" w:rsidR="00A26296" w:rsidRDefault="00A26296">
      <w:pPr>
        <w:pStyle w:val="Commentaire"/>
      </w:pPr>
      <w:r>
        <w:t>C. Li et al.</w:t>
      </w:r>
    </w:p>
    <w:p w14:paraId="0A830F6B" w14:textId="77777777" w:rsidR="00A26296" w:rsidRDefault="00A26296">
      <w:pPr>
        <w:pStyle w:val="Commentaire"/>
      </w:pPr>
    </w:p>
    <w:p w14:paraId="6A7251C3" w14:textId="77777777" w:rsidR="00A26296" w:rsidRDefault="00A26296">
      <w:pPr>
        <w:pStyle w:val="Commentaire"/>
      </w:pPr>
      <w:r>
        <w:t>Extra stuff:</w:t>
      </w:r>
    </w:p>
    <w:p w14:paraId="25CE8CA7" w14:textId="77777777" w:rsidR="00A26296" w:rsidRDefault="00A26296">
      <w:pPr>
        <w:pStyle w:val="Commentaire"/>
      </w:pPr>
      <w:r>
        <w:t xml:space="preserve">(Li et al., </w:t>
      </w:r>
    </w:p>
    <w:p w14:paraId="367426DE" w14:textId="77777777" w:rsidR="00A26296" w:rsidRDefault="00A26296">
      <w:pPr>
        <w:pStyle w:val="Commentaire"/>
      </w:pPr>
    </w:p>
    <w:p w14:paraId="2C3E63FC" w14:textId="77777777" w:rsidR="00A26296" w:rsidRDefault="00A26296">
      <w:pPr>
        <w:pStyle w:val="Commentaire"/>
      </w:pPr>
      <w:r>
        <w:t>Correct:</w:t>
      </w:r>
    </w:p>
    <w:p w14:paraId="250857DE" w14:textId="77777777" w:rsidR="00A26296" w:rsidRDefault="00A26296">
      <w:pPr>
        <w:pStyle w:val="Commentaire"/>
      </w:pPr>
      <w:r>
        <w:t>C. Li et al. (2020)</w:t>
      </w:r>
    </w:p>
    <w:p w14:paraId="4773E583" w14:textId="4C1FAEFF" w:rsidR="00A26296" w:rsidRDefault="00A26296">
      <w:pPr>
        <w:pStyle w:val="Commentaire"/>
      </w:pPr>
      <w:r>
        <w:t>(C. Li et al., 2020)</w:t>
      </w:r>
    </w:p>
  </w:comment>
  <w:comment w:id="3585" w:author="Robin Matthews" w:date="2021-07-13T14:37:00Z" w:initials="RM">
    <w:p w14:paraId="0F85F009" w14:textId="77777777" w:rsidR="00A26296" w:rsidRDefault="00A26296">
      <w:pPr>
        <w:pStyle w:val="Commentaire"/>
      </w:pPr>
      <w:r>
        <w:rPr>
          <w:rStyle w:val="Marquedecommentaire"/>
        </w:rPr>
        <w:annotationRef/>
      </w:r>
      <w:r>
        <w:t>Not found:</w:t>
      </w:r>
    </w:p>
    <w:p w14:paraId="278D7B40" w14:textId="77777777" w:rsidR="00A26296" w:rsidRDefault="00A26296">
      <w:pPr>
        <w:pStyle w:val="Commentaire"/>
      </w:pPr>
      <w:r>
        <w:t>C. Li et al.</w:t>
      </w:r>
    </w:p>
    <w:p w14:paraId="0AEB062C" w14:textId="77777777" w:rsidR="00A26296" w:rsidRDefault="00A26296">
      <w:pPr>
        <w:pStyle w:val="Commentaire"/>
      </w:pPr>
    </w:p>
    <w:p w14:paraId="603DDE42" w14:textId="77777777" w:rsidR="00A26296" w:rsidRDefault="00A26296">
      <w:pPr>
        <w:pStyle w:val="Commentaire"/>
      </w:pPr>
      <w:r>
        <w:t>Extra stuff:</w:t>
      </w:r>
    </w:p>
    <w:p w14:paraId="35BBEF25" w14:textId="77777777" w:rsidR="00A26296" w:rsidRDefault="00A26296">
      <w:pPr>
        <w:pStyle w:val="Commentaire"/>
      </w:pPr>
      <w:r>
        <w:t xml:space="preserve">(Li et al., </w:t>
      </w:r>
    </w:p>
    <w:p w14:paraId="6C2ABACF" w14:textId="77777777" w:rsidR="00A26296" w:rsidRDefault="00A26296">
      <w:pPr>
        <w:pStyle w:val="Commentaire"/>
      </w:pPr>
    </w:p>
    <w:p w14:paraId="407FAA22" w14:textId="77777777" w:rsidR="00A26296" w:rsidRDefault="00A26296">
      <w:pPr>
        <w:pStyle w:val="Commentaire"/>
      </w:pPr>
      <w:r>
        <w:t>Correct:</w:t>
      </w:r>
    </w:p>
    <w:p w14:paraId="53F33C9A" w14:textId="77777777" w:rsidR="00A26296" w:rsidRDefault="00A26296">
      <w:pPr>
        <w:pStyle w:val="Commentaire"/>
      </w:pPr>
      <w:r>
        <w:t>C. Li et al. (2020)</w:t>
      </w:r>
    </w:p>
    <w:p w14:paraId="0C00A6BC" w14:textId="3568CF37" w:rsidR="00A26296" w:rsidRDefault="00A26296">
      <w:pPr>
        <w:pStyle w:val="Commentaire"/>
      </w:pPr>
      <w:r>
        <w:t>(C. Li et al., 2020)</w:t>
      </w:r>
    </w:p>
  </w:comment>
  <w:comment w:id="3589" w:author="Robin Matthews" w:date="2021-07-13T14:37:00Z" w:initials="RM">
    <w:p w14:paraId="2C9F08EC" w14:textId="77777777" w:rsidR="00A26296" w:rsidRDefault="00A26296">
      <w:pPr>
        <w:pStyle w:val="Commentaire"/>
      </w:pPr>
      <w:r>
        <w:rPr>
          <w:rStyle w:val="Marquedecommentaire"/>
        </w:rPr>
        <w:annotationRef/>
      </w:r>
      <w:r>
        <w:t>Extra stuff:</w:t>
      </w:r>
    </w:p>
    <w:p w14:paraId="0A9F3E38" w14:textId="77777777" w:rsidR="00A26296" w:rsidRDefault="00A26296">
      <w:pPr>
        <w:pStyle w:val="Commentaire"/>
      </w:pPr>
      <w:r>
        <w:t>, )</w:t>
      </w:r>
    </w:p>
    <w:p w14:paraId="3F12BBAF" w14:textId="77777777" w:rsidR="00A26296" w:rsidRDefault="00A26296">
      <w:pPr>
        <w:pStyle w:val="Commentaire"/>
      </w:pPr>
    </w:p>
    <w:p w14:paraId="21E4C534" w14:textId="77777777" w:rsidR="00A26296" w:rsidRDefault="00A26296">
      <w:pPr>
        <w:pStyle w:val="Commentaire"/>
      </w:pPr>
      <w:r>
        <w:t>Correct:</w:t>
      </w:r>
    </w:p>
    <w:p w14:paraId="79F15393" w14:textId="77777777" w:rsidR="00A26296" w:rsidRDefault="00A26296">
      <w:pPr>
        <w:pStyle w:val="Commentaire"/>
      </w:pPr>
      <w:r>
        <w:t>Weber et al. (2018)</w:t>
      </w:r>
    </w:p>
    <w:p w14:paraId="6E4A7E84" w14:textId="3A202D8E" w:rsidR="00A26296" w:rsidRDefault="00A26296">
      <w:pPr>
        <w:pStyle w:val="Commentaire"/>
      </w:pPr>
      <w:r>
        <w:t>(Weber et al., 2018)</w:t>
      </w:r>
    </w:p>
  </w:comment>
  <w:comment w:id="3594" w:author="Robin Matthews" w:date="2021-07-13T14:37:00Z" w:initials="RM">
    <w:p w14:paraId="48C7D149" w14:textId="77777777" w:rsidR="00A26296" w:rsidRDefault="00A26296">
      <w:pPr>
        <w:pStyle w:val="Commentaire"/>
      </w:pPr>
      <w:r>
        <w:rPr>
          <w:rStyle w:val="Marquedecommentaire"/>
        </w:rPr>
        <w:annotationRef/>
      </w:r>
      <w:r>
        <w:t>Not found:</w:t>
      </w:r>
    </w:p>
    <w:p w14:paraId="11F12CDC" w14:textId="77777777" w:rsidR="00A26296" w:rsidRDefault="00A26296">
      <w:pPr>
        <w:pStyle w:val="Commentaire"/>
      </w:pPr>
      <w:r>
        <w:t>C. Li et al.</w:t>
      </w:r>
    </w:p>
    <w:p w14:paraId="39518CB6" w14:textId="77777777" w:rsidR="00A26296" w:rsidRDefault="00A26296">
      <w:pPr>
        <w:pStyle w:val="Commentaire"/>
      </w:pPr>
    </w:p>
    <w:p w14:paraId="158B45A5" w14:textId="77777777" w:rsidR="00A26296" w:rsidRDefault="00A26296">
      <w:pPr>
        <w:pStyle w:val="Commentaire"/>
      </w:pPr>
      <w:r>
        <w:t>Extra stuff:</w:t>
      </w:r>
    </w:p>
    <w:p w14:paraId="4091B97D" w14:textId="77777777" w:rsidR="00A26296" w:rsidRDefault="00A26296">
      <w:pPr>
        <w:pStyle w:val="Commentaire"/>
      </w:pPr>
      <w:r>
        <w:t xml:space="preserve">(Li et al., </w:t>
      </w:r>
    </w:p>
    <w:p w14:paraId="7211E8EC" w14:textId="77777777" w:rsidR="00A26296" w:rsidRDefault="00A26296">
      <w:pPr>
        <w:pStyle w:val="Commentaire"/>
      </w:pPr>
    </w:p>
    <w:p w14:paraId="09637FE3" w14:textId="77777777" w:rsidR="00A26296" w:rsidRDefault="00A26296">
      <w:pPr>
        <w:pStyle w:val="Commentaire"/>
      </w:pPr>
      <w:r>
        <w:t>Correct:</w:t>
      </w:r>
    </w:p>
    <w:p w14:paraId="7FD8F9D9" w14:textId="77777777" w:rsidR="00A26296" w:rsidRDefault="00A26296">
      <w:pPr>
        <w:pStyle w:val="Commentaire"/>
      </w:pPr>
      <w:r>
        <w:t>C. Li et al. (2020)</w:t>
      </w:r>
    </w:p>
    <w:p w14:paraId="0B1243AF" w14:textId="41F5F4DD" w:rsidR="00A26296" w:rsidRDefault="00A26296">
      <w:pPr>
        <w:pStyle w:val="Commentaire"/>
      </w:pPr>
      <w:r>
        <w:t>(C. Li et al., 2020)</w:t>
      </w:r>
    </w:p>
  </w:comment>
  <w:comment w:id="3597" w:author="Robin Matthews" w:date="2021-07-13T14:37:00Z" w:initials="RM">
    <w:p w14:paraId="6EE17E47" w14:textId="77777777" w:rsidR="00A26296" w:rsidRDefault="00A26296">
      <w:pPr>
        <w:pStyle w:val="Commentaire"/>
      </w:pPr>
      <w:r>
        <w:rPr>
          <w:rStyle w:val="Marquedecommentaire"/>
        </w:rPr>
        <w:annotationRef/>
      </w:r>
      <w:r>
        <w:t>Not found:</w:t>
      </w:r>
    </w:p>
    <w:p w14:paraId="7DEB05F4" w14:textId="77777777" w:rsidR="00A26296" w:rsidRDefault="00A26296">
      <w:pPr>
        <w:pStyle w:val="Commentaire"/>
      </w:pPr>
      <w:r>
        <w:t>C. Li et al.</w:t>
      </w:r>
    </w:p>
    <w:p w14:paraId="705C68F1" w14:textId="77777777" w:rsidR="00A26296" w:rsidRDefault="00A26296">
      <w:pPr>
        <w:pStyle w:val="Commentaire"/>
      </w:pPr>
    </w:p>
    <w:p w14:paraId="50208960" w14:textId="77777777" w:rsidR="00A26296" w:rsidRDefault="00A26296">
      <w:pPr>
        <w:pStyle w:val="Commentaire"/>
      </w:pPr>
      <w:r>
        <w:t>Extra stuff:</w:t>
      </w:r>
    </w:p>
    <w:p w14:paraId="231BCCDF" w14:textId="77777777" w:rsidR="00A26296" w:rsidRDefault="00A26296">
      <w:pPr>
        <w:pStyle w:val="Commentaire"/>
      </w:pPr>
      <w:r>
        <w:t xml:space="preserve">(Li et al., </w:t>
      </w:r>
    </w:p>
    <w:p w14:paraId="21D15066" w14:textId="77777777" w:rsidR="00A26296" w:rsidRDefault="00A26296">
      <w:pPr>
        <w:pStyle w:val="Commentaire"/>
      </w:pPr>
    </w:p>
    <w:p w14:paraId="6252011C" w14:textId="77777777" w:rsidR="00A26296" w:rsidRDefault="00A26296">
      <w:pPr>
        <w:pStyle w:val="Commentaire"/>
      </w:pPr>
      <w:r>
        <w:t>Correct:</w:t>
      </w:r>
    </w:p>
    <w:p w14:paraId="76654FE5" w14:textId="77777777" w:rsidR="00A26296" w:rsidRDefault="00A26296">
      <w:pPr>
        <w:pStyle w:val="Commentaire"/>
      </w:pPr>
      <w:r>
        <w:t>C. Li et al. (2020)</w:t>
      </w:r>
    </w:p>
    <w:p w14:paraId="45B85B91" w14:textId="27B6F183" w:rsidR="00A26296" w:rsidRDefault="00A26296">
      <w:pPr>
        <w:pStyle w:val="Commentaire"/>
      </w:pPr>
      <w:r>
        <w:t>(C. Li et al., 2020)</w:t>
      </w:r>
    </w:p>
  </w:comment>
  <w:comment w:id="3602" w:author="Robin Matthews" w:date="2021-07-13T14:38:00Z" w:initials="RM">
    <w:p w14:paraId="24B6A218" w14:textId="77777777" w:rsidR="00A26296" w:rsidRDefault="00A26296">
      <w:pPr>
        <w:pStyle w:val="Commentaire"/>
      </w:pPr>
      <w:r>
        <w:rPr>
          <w:rStyle w:val="Marquedecommentaire"/>
        </w:rPr>
        <w:annotationRef/>
      </w:r>
      <w:r>
        <w:t>Extra stuff:</w:t>
      </w:r>
    </w:p>
    <w:p w14:paraId="6599F78E" w14:textId="77777777" w:rsidR="00A26296" w:rsidRDefault="00A26296">
      <w:pPr>
        <w:pStyle w:val="Commentaire"/>
      </w:pPr>
      <w:r>
        <w:t>, ;</w:t>
      </w:r>
    </w:p>
    <w:p w14:paraId="42C0C699" w14:textId="77777777" w:rsidR="00A26296" w:rsidRDefault="00A26296">
      <w:pPr>
        <w:pStyle w:val="Commentaire"/>
      </w:pPr>
    </w:p>
    <w:p w14:paraId="3916659A" w14:textId="77777777" w:rsidR="00A26296" w:rsidRDefault="00A26296">
      <w:pPr>
        <w:pStyle w:val="Commentaire"/>
      </w:pPr>
      <w:r>
        <w:t>Correct:</w:t>
      </w:r>
    </w:p>
    <w:p w14:paraId="007B6E7E" w14:textId="77777777" w:rsidR="00A26296" w:rsidRDefault="00A26296">
      <w:pPr>
        <w:pStyle w:val="Commentaire"/>
      </w:pPr>
      <w:r>
        <w:t>Weber et al. (2018)</w:t>
      </w:r>
    </w:p>
    <w:p w14:paraId="2295B05E" w14:textId="1A4A81D0" w:rsidR="00A26296" w:rsidRDefault="00A26296">
      <w:pPr>
        <w:pStyle w:val="Commentaire"/>
      </w:pPr>
      <w:r>
        <w:t>(Weber et al., 2018)</w:t>
      </w:r>
    </w:p>
  </w:comment>
  <w:comment w:id="3603" w:author="Robin Matthews" w:date="2021-07-13T14:38:00Z" w:initials="RM">
    <w:p w14:paraId="4D5F5947" w14:textId="77777777" w:rsidR="00A26296" w:rsidRDefault="00A26296">
      <w:pPr>
        <w:pStyle w:val="Commentaire"/>
      </w:pPr>
      <w:r>
        <w:rPr>
          <w:rStyle w:val="Marquedecommentaire"/>
        </w:rPr>
        <w:annotationRef/>
      </w:r>
      <w:r>
        <w:t>Extra stuff:</w:t>
      </w:r>
    </w:p>
    <w:p w14:paraId="7915964F" w14:textId="77777777" w:rsidR="00A26296" w:rsidRDefault="00A26296">
      <w:pPr>
        <w:pStyle w:val="Commentaire"/>
      </w:pPr>
      <w:r>
        <w:t>, )</w:t>
      </w:r>
    </w:p>
    <w:p w14:paraId="0B59F9BF" w14:textId="77777777" w:rsidR="00A26296" w:rsidRDefault="00A26296">
      <w:pPr>
        <w:pStyle w:val="Commentaire"/>
      </w:pPr>
    </w:p>
    <w:p w14:paraId="36FBF04C" w14:textId="77777777" w:rsidR="00A26296" w:rsidRDefault="00A26296">
      <w:pPr>
        <w:pStyle w:val="Commentaire"/>
      </w:pPr>
      <w:r>
        <w:t>Correct:</w:t>
      </w:r>
    </w:p>
    <w:p w14:paraId="46531976" w14:textId="77777777" w:rsidR="00A26296" w:rsidRDefault="00A26296">
      <w:pPr>
        <w:pStyle w:val="Commentaire"/>
      </w:pPr>
      <w:r>
        <w:t>Coppola et al. (2021a)</w:t>
      </w:r>
    </w:p>
    <w:p w14:paraId="3E55B67D" w14:textId="7D049550" w:rsidR="00A26296" w:rsidRDefault="00A26296">
      <w:pPr>
        <w:pStyle w:val="Commentaire"/>
      </w:pPr>
      <w:r>
        <w:t>(Coppola et al., 2021a)</w:t>
      </w:r>
    </w:p>
  </w:comment>
  <w:comment w:id="3604" w:author="Robin Matthews" w:date="2021-07-13T14:38:00Z" w:initials="RM">
    <w:p w14:paraId="00A01C5D" w14:textId="77777777" w:rsidR="00A26296" w:rsidRDefault="00A26296">
      <w:pPr>
        <w:pStyle w:val="Commentaire"/>
      </w:pPr>
      <w:r>
        <w:rPr>
          <w:rStyle w:val="Marquedecommentaire"/>
        </w:rPr>
        <w:annotationRef/>
      </w:r>
      <w:r>
        <w:t>Not found:</w:t>
      </w:r>
    </w:p>
    <w:p w14:paraId="7F778214" w14:textId="77777777" w:rsidR="00A26296" w:rsidRDefault="00A26296">
      <w:pPr>
        <w:pStyle w:val="Commentaire"/>
      </w:pPr>
      <w:r>
        <w:t>C. Li et al.</w:t>
      </w:r>
    </w:p>
    <w:p w14:paraId="1AFB3073" w14:textId="77777777" w:rsidR="00A26296" w:rsidRDefault="00A26296">
      <w:pPr>
        <w:pStyle w:val="Commentaire"/>
      </w:pPr>
    </w:p>
    <w:p w14:paraId="5974E2A3" w14:textId="77777777" w:rsidR="00A26296" w:rsidRDefault="00A26296">
      <w:pPr>
        <w:pStyle w:val="Commentaire"/>
      </w:pPr>
      <w:r>
        <w:t>Extra stuff:</w:t>
      </w:r>
    </w:p>
    <w:p w14:paraId="25B4C868" w14:textId="77777777" w:rsidR="00A26296" w:rsidRDefault="00A26296">
      <w:pPr>
        <w:pStyle w:val="Commentaire"/>
      </w:pPr>
      <w:r>
        <w:t xml:space="preserve">(Li et al., </w:t>
      </w:r>
    </w:p>
    <w:p w14:paraId="74D45FBA" w14:textId="77777777" w:rsidR="00A26296" w:rsidRDefault="00A26296">
      <w:pPr>
        <w:pStyle w:val="Commentaire"/>
      </w:pPr>
    </w:p>
    <w:p w14:paraId="6FE818B5" w14:textId="77777777" w:rsidR="00A26296" w:rsidRDefault="00A26296">
      <w:pPr>
        <w:pStyle w:val="Commentaire"/>
      </w:pPr>
      <w:r>
        <w:t>Correct:</w:t>
      </w:r>
    </w:p>
    <w:p w14:paraId="0C7CC1E4" w14:textId="77777777" w:rsidR="00A26296" w:rsidRDefault="00A26296">
      <w:pPr>
        <w:pStyle w:val="Commentaire"/>
      </w:pPr>
      <w:r>
        <w:t>C. Li et al. (2020)</w:t>
      </w:r>
    </w:p>
    <w:p w14:paraId="694B612A" w14:textId="2926F157" w:rsidR="00A26296" w:rsidRDefault="00A26296">
      <w:pPr>
        <w:pStyle w:val="Commentaire"/>
      </w:pPr>
      <w:r>
        <w:t>(C. Li et al., 2020)</w:t>
      </w:r>
    </w:p>
  </w:comment>
  <w:comment w:id="3607" w:author="Robin Matthews" w:date="2021-07-13T14:38:00Z" w:initials="RM">
    <w:p w14:paraId="228F1E52" w14:textId="77777777" w:rsidR="00A26296" w:rsidRDefault="00A26296">
      <w:pPr>
        <w:pStyle w:val="Commentaire"/>
      </w:pPr>
      <w:r>
        <w:rPr>
          <w:rStyle w:val="Marquedecommentaire"/>
        </w:rPr>
        <w:annotationRef/>
      </w:r>
      <w:r>
        <w:t>Not found:</w:t>
      </w:r>
    </w:p>
    <w:p w14:paraId="5B733D5E" w14:textId="77777777" w:rsidR="00A26296" w:rsidRDefault="00A26296">
      <w:pPr>
        <w:pStyle w:val="Commentaire"/>
      </w:pPr>
      <w:r>
        <w:t>C. Li et al.</w:t>
      </w:r>
    </w:p>
    <w:p w14:paraId="58CE2A03" w14:textId="77777777" w:rsidR="00A26296" w:rsidRDefault="00A26296">
      <w:pPr>
        <w:pStyle w:val="Commentaire"/>
      </w:pPr>
    </w:p>
    <w:p w14:paraId="2D678F8C" w14:textId="77777777" w:rsidR="00A26296" w:rsidRDefault="00A26296">
      <w:pPr>
        <w:pStyle w:val="Commentaire"/>
      </w:pPr>
      <w:r>
        <w:t>Extra stuff:</w:t>
      </w:r>
    </w:p>
    <w:p w14:paraId="46E5FA0C" w14:textId="77777777" w:rsidR="00A26296" w:rsidRDefault="00A26296">
      <w:pPr>
        <w:pStyle w:val="Commentaire"/>
      </w:pPr>
      <w:r>
        <w:t xml:space="preserve">(Li et al., </w:t>
      </w:r>
    </w:p>
    <w:p w14:paraId="13CCA99F" w14:textId="77777777" w:rsidR="00A26296" w:rsidRDefault="00A26296">
      <w:pPr>
        <w:pStyle w:val="Commentaire"/>
      </w:pPr>
    </w:p>
    <w:p w14:paraId="1D81C15B" w14:textId="77777777" w:rsidR="00A26296" w:rsidRDefault="00A26296">
      <w:pPr>
        <w:pStyle w:val="Commentaire"/>
      </w:pPr>
      <w:r>
        <w:t>Correct:</w:t>
      </w:r>
    </w:p>
    <w:p w14:paraId="5121E875" w14:textId="77777777" w:rsidR="00A26296" w:rsidRDefault="00A26296">
      <w:pPr>
        <w:pStyle w:val="Commentaire"/>
      </w:pPr>
      <w:r>
        <w:t>C. Li et al. (2020)</w:t>
      </w:r>
    </w:p>
    <w:p w14:paraId="2AE96928" w14:textId="1CDFC339" w:rsidR="00A26296" w:rsidRDefault="00A26296">
      <w:pPr>
        <w:pStyle w:val="Commentaire"/>
      </w:pPr>
      <w:r>
        <w:t>(C. Li et al., 2020)</w:t>
      </w:r>
    </w:p>
  </w:comment>
  <w:comment w:id="3616" w:author="Robin Matthews" w:date="2021-07-13T14:38:00Z" w:initials="RM">
    <w:p w14:paraId="76B63DFD" w14:textId="77777777" w:rsidR="00A26296" w:rsidRDefault="00A26296">
      <w:pPr>
        <w:pStyle w:val="Commentaire"/>
      </w:pPr>
      <w:r>
        <w:rPr>
          <w:rStyle w:val="Marquedecommentaire"/>
        </w:rPr>
        <w:annotationRef/>
      </w:r>
      <w:r>
        <w:t>Extra stuff:</w:t>
      </w:r>
    </w:p>
    <w:p w14:paraId="4CD8A363" w14:textId="77777777" w:rsidR="00A26296" w:rsidRDefault="00A26296">
      <w:pPr>
        <w:pStyle w:val="Commentaire"/>
      </w:pPr>
      <w:r>
        <w:t>, ;</w:t>
      </w:r>
    </w:p>
    <w:p w14:paraId="74D6D0AB" w14:textId="77777777" w:rsidR="00A26296" w:rsidRDefault="00A26296">
      <w:pPr>
        <w:pStyle w:val="Commentaire"/>
      </w:pPr>
    </w:p>
    <w:p w14:paraId="35323352" w14:textId="77777777" w:rsidR="00A26296" w:rsidRDefault="00A26296">
      <w:pPr>
        <w:pStyle w:val="Commentaire"/>
      </w:pPr>
      <w:r>
        <w:t>Correct:</w:t>
      </w:r>
    </w:p>
    <w:p w14:paraId="0E75C094" w14:textId="77777777" w:rsidR="00A26296" w:rsidRDefault="00A26296">
      <w:pPr>
        <w:pStyle w:val="Commentaire"/>
      </w:pPr>
      <w:r>
        <w:t>Coppola et al. (2021a)</w:t>
      </w:r>
    </w:p>
    <w:p w14:paraId="712052A2" w14:textId="5669ACC7" w:rsidR="00A26296" w:rsidRDefault="00A26296">
      <w:pPr>
        <w:pStyle w:val="Commentaire"/>
      </w:pPr>
      <w:r>
        <w:t>(Coppola et al., 2021a)</w:t>
      </w:r>
    </w:p>
  </w:comment>
  <w:comment w:id="3617" w:author="Robin Matthews" w:date="2021-07-13T14:38:00Z" w:initials="RM">
    <w:p w14:paraId="26D7BF17" w14:textId="77777777" w:rsidR="00A26296" w:rsidRDefault="00A26296">
      <w:pPr>
        <w:pStyle w:val="Commentaire"/>
      </w:pPr>
      <w:r>
        <w:rPr>
          <w:rStyle w:val="Marquedecommentaire"/>
        </w:rPr>
        <w:annotationRef/>
      </w:r>
      <w:r>
        <w:t>Extra stuff:</w:t>
      </w:r>
    </w:p>
    <w:p w14:paraId="1EF5B949" w14:textId="77777777" w:rsidR="00A26296" w:rsidRDefault="00A26296">
      <w:pPr>
        <w:pStyle w:val="Commentaire"/>
      </w:pPr>
      <w:r>
        <w:t>, ;</w:t>
      </w:r>
    </w:p>
    <w:p w14:paraId="35B7D237" w14:textId="77777777" w:rsidR="00A26296" w:rsidRDefault="00A26296">
      <w:pPr>
        <w:pStyle w:val="Commentaire"/>
      </w:pPr>
    </w:p>
    <w:p w14:paraId="2078D6AF" w14:textId="77777777" w:rsidR="00A26296" w:rsidRDefault="00A26296">
      <w:pPr>
        <w:pStyle w:val="Commentaire"/>
      </w:pPr>
      <w:r>
        <w:t>Correct:</w:t>
      </w:r>
    </w:p>
    <w:p w14:paraId="21D999E2" w14:textId="77777777" w:rsidR="00A26296" w:rsidRDefault="00A26296">
      <w:pPr>
        <w:pStyle w:val="Commentaire"/>
      </w:pPr>
      <w:r>
        <w:t>Engelbrecht et al. (2015)</w:t>
      </w:r>
    </w:p>
    <w:p w14:paraId="56381109" w14:textId="33F139FC" w:rsidR="00A26296" w:rsidRDefault="00A26296">
      <w:pPr>
        <w:pStyle w:val="Commentaire"/>
      </w:pPr>
      <w:r>
        <w:t>(Engelbrecht et al., 2015)</w:t>
      </w:r>
    </w:p>
  </w:comment>
  <w:comment w:id="3618" w:author="Robin Matthews" w:date="2021-07-13T14:38:00Z" w:initials="RM">
    <w:p w14:paraId="2E9A74B4" w14:textId="77777777" w:rsidR="00A26296" w:rsidRDefault="00A26296">
      <w:pPr>
        <w:pStyle w:val="Commentaire"/>
      </w:pPr>
      <w:r>
        <w:rPr>
          <w:rStyle w:val="Marquedecommentaire"/>
        </w:rPr>
        <w:annotationRef/>
      </w:r>
      <w:r>
        <w:t>Extra stuff:</w:t>
      </w:r>
    </w:p>
    <w:p w14:paraId="0CB16525" w14:textId="77777777" w:rsidR="00A26296" w:rsidRDefault="00A26296">
      <w:pPr>
        <w:pStyle w:val="Commentaire"/>
      </w:pPr>
      <w:r>
        <w:t>, )</w:t>
      </w:r>
    </w:p>
    <w:p w14:paraId="6F0365DF" w14:textId="77777777" w:rsidR="00A26296" w:rsidRDefault="00A26296">
      <w:pPr>
        <w:pStyle w:val="Commentaire"/>
      </w:pPr>
    </w:p>
    <w:p w14:paraId="602FB3DA" w14:textId="77777777" w:rsidR="00A26296" w:rsidRDefault="00A26296">
      <w:pPr>
        <w:pStyle w:val="Commentaire"/>
      </w:pPr>
      <w:r>
        <w:t>Correct:</w:t>
      </w:r>
    </w:p>
    <w:p w14:paraId="0A7F1270" w14:textId="77777777" w:rsidR="00A26296" w:rsidRDefault="00A26296">
      <w:pPr>
        <w:pStyle w:val="Commentaire"/>
      </w:pPr>
      <w:r>
        <w:t>Giorgi et al. (2014)</w:t>
      </w:r>
    </w:p>
    <w:p w14:paraId="5237C102" w14:textId="47F3148D" w:rsidR="00A26296" w:rsidRDefault="00A26296">
      <w:pPr>
        <w:pStyle w:val="Commentaire"/>
      </w:pPr>
      <w:r>
        <w:t>(Giorgi et al., 2014)</w:t>
      </w:r>
    </w:p>
  </w:comment>
  <w:comment w:id="3622" w:author="Robin Matthews" w:date="2021-07-14T15:27:00Z" w:initials="RM">
    <w:p w14:paraId="2F40C428" w14:textId="77777777" w:rsidR="00441D0F" w:rsidRDefault="00441D0F" w:rsidP="00441D0F">
      <w:pPr>
        <w:pStyle w:val="Commentaire"/>
      </w:pPr>
      <w:r>
        <w:rPr>
          <w:rStyle w:val="Marquedecommentaire"/>
        </w:rPr>
        <w:annotationRef/>
      </w:r>
      <w:r>
        <w:t xml:space="preserve">Mendeley field contains ‘Donat et al., 2013b’ rather than Dunn et al. 2020. Want me to remove Donat et al., 2013b? </w:t>
      </w:r>
    </w:p>
    <w:p w14:paraId="62B20A32" w14:textId="77777777" w:rsidR="00441D0F" w:rsidRDefault="00441D0F" w:rsidP="00441D0F">
      <w:pPr>
        <w:pStyle w:val="Commentaire"/>
      </w:pPr>
    </w:p>
    <w:p w14:paraId="633E0DEF" w14:textId="77777777" w:rsidR="00441D0F" w:rsidRDefault="00441D0F" w:rsidP="00441D0F">
      <w:pPr>
        <w:pStyle w:val="Commentaire"/>
      </w:pPr>
      <w:r>
        <w:t xml:space="preserve">Please Provide DOIs for Dunn et al., 2020 and </w:t>
      </w:r>
      <w:r>
        <w:rPr>
          <w:rFonts w:cs="Times New Roman"/>
          <w:noProof/>
          <w:color w:val="000000" w:themeColor="text1"/>
          <w:sz w:val="16"/>
          <w:szCs w:val="16"/>
          <w:lang w:val="en-GB"/>
        </w:rPr>
        <w:t xml:space="preserve">Perkins-Kirkpatrick and Lewis, 2020 </w:t>
      </w:r>
      <w:r>
        <w:t>and I’ll add them.</w:t>
      </w:r>
    </w:p>
  </w:comment>
  <w:comment w:id="3625" w:author="Robin Matthews" w:date="2021-07-13T14:38:00Z" w:initials="RM">
    <w:p w14:paraId="22F2E001" w14:textId="77777777" w:rsidR="00A26296" w:rsidRDefault="00A26296">
      <w:pPr>
        <w:pStyle w:val="Commentaire"/>
      </w:pPr>
      <w:r>
        <w:rPr>
          <w:rStyle w:val="Marquedecommentaire"/>
        </w:rPr>
        <w:annotationRef/>
      </w:r>
      <w:r>
        <w:t>Not found:</w:t>
      </w:r>
    </w:p>
    <w:p w14:paraId="3B5B6E06" w14:textId="77777777" w:rsidR="00A26296" w:rsidRDefault="00A26296">
      <w:pPr>
        <w:pStyle w:val="Commentaire"/>
      </w:pPr>
      <w:r>
        <w:t>Donat et al.</w:t>
      </w:r>
    </w:p>
    <w:p w14:paraId="239D713F" w14:textId="77777777" w:rsidR="00A26296" w:rsidRDefault="00A26296">
      <w:pPr>
        <w:pStyle w:val="Commentaire"/>
      </w:pPr>
      <w:r>
        <w:t>2013b</w:t>
      </w:r>
    </w:p>
    <w:p w14:paraId="3DADECC7" w14:textId="77777777" w:rsidR="00A26296" w:rsidRDefault="00A26296">
      <w:pPr>
        <w:pStyle w:val="Commentaire"/>
      </w:pPr>
    </w:p>
    <w:p w14:paraId="358BED0E" w14:textId="77777777" w:rsidR="00A26296" w:rsidRDefault="00A26296">
      <w:pPr>
        <w:pStyle w:val="Commentaire"/>
      </w:pPr>
      <w:r>
        <w:t>Extra stuff:</w:t>
      </w:r>
    </w:p>
    <w:p w14:paraId="502759E3" w14:textId="77777777" w:rsidR="00A26296" w:rsidRDefault="00A26296">
      <w:pPr>
        <w:pStyle w:val="Commentaire"/>
      </w:pPr>
      <w:r>
        <w:t xml:space="preserve">(Dunn et al., 2020; </w:t>
      </w:r>
    </w:p>
    <w:p w14:paraId="51A1B509" w14:textId="77777777" w:rsidR="00A26296" w:rsidRDefault="00A26296">
      <w:pPr>
        <w:pStyle w:val="Commentaire"/>
      </w:pPr>
    </w:p>
    <w:p w14:paraId="10440945" w14:textId="77777777" w:rsidR="00A26296" w:rsidRDefault="00A26296">
      <w:pPr>
        <w:pStyle w:val="Commentaire"/>
      </w:pPr>
      <w:r>
        <w:t>Correct:</w:t>
      </w:r>
    </w:p>
    <w:p w14:paraId="16066DEB" w14:textId="77777777" w:rsidR="00A26296" w:rsidRDefault="00A26296">
      <w:pPr>
        <w:pStyle w:val="Commentaire"/>
      </w:pPr>
      <w:r>
        <w:t>Donat et al. (2013b)</w:t>
      </w:r>
    </w:p>
    <w:p w14:paraId="2097515B" w14:textId="0FB39C80" w:rsidR="00A26296" w:rsidRDefault="00A26296">
      <w:pPr>
        <w:pStyle w:val="Commentaire"/>
      </w:pPr>
      <w:r>
        <w:t>(Donat et al., 2013b)</w:t>
      </w:r>
    </w:p>
  </w:comment>
  <w:comment w:id="3627" w:author="Robin Matthews" w:date="2021-07-13T14:38:00Z" w:initials="RM">
    <w:p w14:paraId="2F818B7A" w14:textId="77777777" w:rsidR="00A26296" w:rsidRDefault="00A26296">
      <w:pPr>
        <w:pStyle w:val="Commentaire"/>
      </w:pPr>
      <w:r>
        <w:rPr>
          <w:rStyle w:val="Marquedecommentaire"/>
        </w:rPr>
        <w:annotationRef/>
      </w:r>
      <w:r>
        <w:t>Extra stuff:</w:t>
      </w:r>
    </w:p>
    <w:p w14:paraId="37AFAB7E" w14:textId="77777777" w:rsidR="00A26296" w:rsidRDefault="00A26296">
      <w:pPr>
        <w:pStyle w:val="Commentaire"/>
      </w:pPr>
      <w:r>
        <w:t>, ; Perkins-Kirkpatrick and Lewis, 2020;</w:t>
      </w:r>
    </w:p>
    <w:p w14:paraId="29CD73E4" w14:textId="77777777" w:rsidR="00A26296" w:rsidRDefault="00A26296">
      <w:pPr>
        <w:pStyle w:val="Commentaire"/>
      </w:pPr>
    </w:p>
    <w:p w14:paraId="40D2EA45" w14:textId="77777777" w:rsidR="00A26296" w:rsidRDefault="00A26296">
      <w:pPr>
        <w:pStyle w:val="Commentaire"/>
      </w:pPr>
      <w:r>
        <w:t>Correct:</w:t>
      </w:r>
    </w:p>
    <w:p w14:paraId="16F515FF" w14:textId="77777777" w:rsidR="00A26296" w:rsidRDefault="00A26296">
      <w:pPr>
        <w:pStyle w:val="Commentaire"/>
      </w:pPr>
      <w:r>
        <w:t>Russo et al. (2016)</w:t>
      </w:r>
    </w:p>
    <w:p w14:paraId="789E69B2" w14:textId="5359A6AF" w:rsidR="00A26296" w:rsidRDefault="00A26296">
      <w:pPr>
        <w:pStyle w:val="Commentaire"/>
      </w:pPr>
      <w:r>
        <w:t>(Russo et al., 2016)</w:t>
      </w:r>
    </w:p>
  </w:comment>
  <w:comment w:id="3628" w:author="Robin Matthews" w:date="2021-07-13T14:38:00Z" w:initials="RM">
    <w:p w14:paraId="607E66EB" w14:textId="77777777" w:rsidR="00A26296" w:rsidRDefault="00A26296">
      <w:pPr>
        <w:pStyle w:val="Commentaire"/>
      </w:pPr>
      <w:r>
        <w:rPr>
          <w:rStyle w:val="Marquedecommentaire"/>
        </w:rPr>
        <w:annotationRef/>
      </w:r>
      <w:r>
        <w:t>Extra stuff:</w:t>
      </w:r>
    </w:p>
    <w:p w14:paraId="4C5B0F43" w14:textId="77777777" w:rsidR="00A26296" w:rsidRDefault="00A26296">
      <w:pPr>
        <w:pStyle w:val="Commentaire"/>
      </w:pPr>
      <w:r>
        <w:t>, ;</w:t>
      </w:r>
    </w:p>
    <w:p w14:paraId="3974B2DD" w14:textId="77777777" w:rsidR="00A26296" w:rsidRDefault="00A26296">
      <w:pPr>
        <w:pStyle w:val="Commentaire"/>
      </w:pPr>
    </w:p>
    <w:p w14:paraId="5D87CF5A" w14:textId="77777777" w:rsidR="00A26296" w:rsidRDefault="00A26296">
      <w:pPr>
        <w:pStyle w:val="Commentaire"/>
      </w:pPr>
      <w:r>
        <w:t>Correct:</w:t>
      </w:r>
    </w:p>
    <w:p w14:paraId="00BD2084" w14:textId="77777777" w:rsidR="00A26296" w:rsidRDefault="00A26296">
      <w:pPr>
        <w:pStyle w:val="Commentaire"/>
      </w:pPr>
      <w:r>
        <w:t>Kruger and Nxumalo (2017)</w:t>
      </w:r>
    </w:p>
    <w:p w14:paraId="2E35E5C9" w14:textId="72951030" w:rsidR="00A26296" w:rsidRDefault="00A26296">
      <w:pPr>
        <w:pStyle w:val="Commentaire"/>
      </w:pPr>
      <w:r>
        <w:t>(Kruger and Nxumalo, 2017)</w:t>
      </w:r>
    </w:p>
  </w:comment>
  <w:comment w:id="3629" w:author="Robin Matthews" w:date="2021-07-13T14:38:00Z" w:initials="RM">
    <w:p w14:paraId="496B0DA5" w14:textId="77777777" w:rsidR="00A26296" w:rsidRDefault="00A26296">
      <w:pPr>
        <w:pStyle w:val="Commentaire"/>
      </w:pPr>
      <w:r>
        <w:rPr>
          <w:rStyle w:val="Marquedecommentaire"/>
        </w:rPr>
        <w:annotationRef/>
      </w:r>
      <w:r>
        <w:t>Extra stuff:</w:t>
      </w:r>
    </w:p>
    <w:p w14:paraId="6C40C6B7" w14:textId="77777777" w:rsidR="00A26296" w:rsidRDefault="00A26296">
      <w:pPr>
        <w:pStyle w:val="Commentaire"/>
      </w:pPr>
      <w:r>
        <w:t>, )</w:t>
      </w:r>
    </w:p>
    <w:p w14:paraId="7FF10B0B" w14:textId="77777777" w:rsidR="00A26296" w:rsidRDefault="00A26296">
      <w:pPr>
        <w:pStyle w:val="Commentaire"/>
      </w:pPr>
    </w:p>
    <w:p w14:paraId="3BFAF560" w14:textId="77777777" w:rsidR="00A26296" w:rsidRDefault="00A26296">
      <w:pPr>
        <w:pStyle w:val="Commentaire"/>
      </w:pPr>
      <w:r>
        <w:t>Correct:</w:t>
      </w:r>
    </w:p>
    <w:p w14:paraId="258AAD90" w14:textId="77777777" w:rsidR="00A26296" w:rsidRDefault="00A26296">
      <w:pPr>
        <w:pStyle w:val="Commentaire"/>
      </w:pPr>
      <w:r>
        <w:t>Mbokodo et al. (2020)</w:t>
      </w:r>
    </w:p>
    <w:p w14:paraId="6732626A" w14:textId="54314308" w:rsidR="00A26296" w:rsidRDefault="00A26296">
      <w:pPr>
        <w:pStyle w:val="Commentaire"/>
      </w:pPr>
      <w:r>
        <w:t>(Mbokodo et al., 2020)</w:t>
      </w:r>
    </w:p>
  </w:comment>
  <w:comment w:id="3635" w:author="Robin Matthews" w:date="2021-07-13T14:38:00Z" w:initials="RM">
    <w:p w14:paraId="4CE27F9D" w14:textId="77777777" w:rsidR="00A26296" w:rsidRDefault="00A26296">
      <w:pPr>
        <w:pStyle w:val="Commentaire"/>
      </w:pPr>
      <w:r>
        <w:rPr>
          <w:rStyle w:val="Marquedecommentaire"/>
        </w:rPr>
        <w:annotationRef/>
      </w:r>
      <w:r>
        <w:t>Extra stuff:</w:t>
      </w:r>
    </w:p>
    <w:p w14:paraId="320D7344" w14:textId="77777777" w:rsidR="00A26296" w:rsidRDefault="00A26296">
      <w:pPr>
        <w:pStyle w:val="Commentaire"/>
      </w:pPr>
      <w:r>
        <w:t>(, ;</w:t>
      </w:r>
    </w:p>
    <w:p w14:paraId="6513B76F" w14:textId="77777777" w:rsidR="00A26296" w:rsidRDefault="00A26296">
      <w:pPr>
        <w:pStyle w:val="Commentaire"/>
      </w:pPr>
    </w:p>
    <w:p w14:paraId="4BD794A0" w14:textId="77777777" w:rsidR="00A26296" w:rsidRDefault="00A26296">
      <w:pPr>
        <w:pStyle w:val="Commentaire"/>
      </w:pPr>
      <w:r>
        <w:t>Correct:</w:t>
      </w:r>
    </w:p>
    <w:p w14:paraId="0D7A66C7" w14:textId="77777777" w:rsidR="00A26296" w:rsidRDefault="00A26296">
      <w:pPr>
        <w:pStyle w:val="Commentaire"/>
      </w:pPr>
      <w:r>
        <w:t>Seong et al. (2020)</w:t>
      </w:r>
    </w:p>
    <w:p w14:paraId="3E79DC36" w14:textId="2BC5A9B9" w:rsidR="00A26296" w:rsidRDefault="00A26296">
      <w:pPr>
        <w:pStyle w:val="Commentaire"/>
      </w:pPr>
      <w:r>
        <w:t>(Seong et al., 2020)</w:t>
      </w:r>
    </w:p>
  </w:comment>
  <w:comment w:id="3637" w:author="Robin Matthews" w:date="2021-07-13T14:38:00Z" w:initials="RM">
    <w:p w14:paraId="1A4773BE" w14:textId="77777777" w:rsidR="00A26296" w:rsidRDefault="00A26296">
      <w:pPr>
        <w:pStyle w:val="Commentaire"/>
      </w:pPr>
      <w:r>
        <w:rPr>
          <w:rStyle w:val="Marquedecommentaire"/>
        </w:rPr>
        <w:annotationRef/>
      </w:r>
      <w:r>
        <w:t>Not found:</w:t>
      </w:r>
    </w:p>
    <w:p w14:paraId="46CAEE15" w14:textId="77777777" w:rsidR="00A26296" w:rsidRDefault="00A26296">
      <w:pPr>
        <w:pStyle w:val="Commentaire"/>
      </w:pPr>
      <w:r>
        <w:t>Z. Wang et al.</w:t>
      </w:r>
    </w:p>
    <w:p w14:paraId="49ADC470" w14:textId="77777777" w:rsidR="00A26296" w:rsidRDefault="00A26296">
      <w:pPr>
        <w:pStyle w:val="Commentaire"/>
      </w:pPr>
      <w:r>
        <w:t>2017a</w:t>
      </w:r>
    </w:p>
    <w:p w14:paraId="3916D619" w14:textId="77777777" w:rsidR="00A26296" w:rsidRDefault="00A26296">
      <w:pPr>
        <w:pStyle w:val="Commentaire"/>
      </w:pPr>
    </w:p>
    <w:p w14:paraId="3C7D5265" w14:textId="77777777" w:rsidR="00A26296" w:rsidRDefault="00A26296">
      <w:pPr>
        <w:pStyle w:val="Commentaire"/>
      </w:pPr>
      <w:r>
        <w:t>Extra stuff:</w:t>
      </w:r>
    </w:p>
    <w:p w14:paraId="4BF9B438" w14:textId="77777777" w:rsidR="00A26296" w:rsidRDefault="00A26296">
      <w:pPr>
        <w:pStyle w:val="Commentaire"/>
      </w:pPr>
      <w:r>
        <w:t>Wang et al., 2017)</w:t>
      </w:r>
    </w:p>
    <w:p w14:paraId="654AFE3F" w14:textId="77777777" w:rsidR="00A26296" w:rsidRDefault="00A26296">
      <w:pPr>
        <w:pStyle w:val="Commentaire"/>
      </w:pPr>
    </w:p>
    <w:p w14:paraId="29E6F2C2" w14:textId="77777777" w:rsidR="00A26296" w:rsidRDefault="00A26296">
      <w:pPr>
        <w:pStyle w:val="Commentaire"/>
      </w:pPr>
      <w:r>
        <w:t>Correct:</w:t>
      </w:r>
    </w:p>
    <w:p w14:paraId="271A75F2" w14:textId="77777777" w:rsidR="00A26296" w:rsidRDefault="00A26296">
      <w:pPr>
        <w:pStyle w:val="Commentaire"/>
      </w:pPr>
      <w:r>
        <w:t>Z. Wang et al. (2017a)</w:t>
      </w:r>
    </w:p>
    <w:p w14:paraId="5A31D1DB" w14:textId="3D2B85E1" w:rsidR="00A26296" w:rsidRDefault="00A26296">
      <w:pPr>
        <w:pStyle w:val="Commentaire"/>
      </w:pPr>
      <w:r>
        <w:t>(Z. Wang et al., 2017a)</w:t>
      </w:r>
    </w:p>
  </w:comment>
  <w:comment w:id="3638" w:author="Robin Matthews" w:date="2021-07-13T14:38:00Z" w:initials="RM">
    <w:p w14:paraId="3D6E25D0" w14:textId="77777777" w:rsidR="00A26296" w:rsidRDefault="00A26296">
      <w:pPr>
        <w:pStyle w:val="Commentaire"/>
      </w:pPr>
      <w:r>
        <w:rPr>
          <w:rStyle w:val="Marquedecommentaire"/>
        </w:rPr>
        <w:annotationRef/>
      </w:r>
      <w:r>
        <w:t>Not found:</w:t>
      </w:r>
    </w:p>
    <w:p w14:paraId="2C0B6EED" w14:textId="77777777" w:rsidR="00A26296" w:rsidRDefault="00A26296">
      <w:pPr>
        <w:pStyle w:val="Commentaire"/>
      </w:pPr>
      <w:r>
        <w:t>C. Li et al.</w:t>
      </w:r>
    </w:p>
    <w:p w14:paraId="3E392CF5" w14:textId="77777777" w:rsidR="00A26296" w:rsidRDefault="00A26296">
      <w:pPr>
        <w:pStyle w:val="Commentaire"/>
      </w:pPr>
    </w:p>
    <w:p w14:paraId="3CD6E1AA" w14:textId="77777777" w:rsidR="00A26296" w:rsidRDefault="00A26296">
      <w:pPr>
        <w:pStyle w:val="Commentaire"/>
      </w:pPr>
      <w:r>
        <w:t>Extra stuff:</w:t>
      </w:r>
    </w:p>
    <w:p w14:paraId="71DC1C3E" w14:textId="77777777" w:rsidR="00A26296" w:rsidRDefault="00A26296">
      <w:pPr>
        <w:pStyle w:val="Commentaire"/>
      </w:pPr>
      <w:r>
        <w:t xml:space="preserve">(Li et al., </w:t>
      </w:r>
    </w:p>
    <w:p w14:paraId="071E2466" w14:textId="77777777" w:rsidR="00A26296" w:rsidRDefault="00A26296">
      <w:pPr>
        <w:pStyle w:val="Commentaire"/>
      </w:pPr>
    </w:p>
    <w:p w14:paraId="4FBE19E5" w14:textId="77777777" w:rsidR="00A26296" w:rsidRDefault="00A26296">
      <w:pPr>
        <w:pStyle w:val="Commentaire"/>
      </w:pPr>
      <w:r>
        <w:t>Correct:</w:t>
      </w:r>
    </w:p>
    <w:p w14:paraId="195D0CA8" w14:textId="77777777" w:rsidR="00A26296" w:rsidRDefault="00A26296">
      <w:pPr>
        <w:pStyle w:val="Commentaire"/>
      </w:pPr>
      <w:r>
        <w:t>C. Li et al. (2020)</w:t>
      </w:r>
    </w:p>
    <w:p w14:paraId="3A291A0D" w14:textId="21BB40EE" w:rsidR="00A26296" w:rsidRDefault="00A26296">
      <w:pPr>
        <w:pStyle w:val="Commentaire"/>
      </w:pPr>
      <w:r>
        <w:t>(C. Li et al., 2020)</w:t>
      </w:r>
    </w:p>
  </w:comment>
  <w:comment w:id="3641" w:author="Robin Matthews" w:date="2021-07-13T14:38:00Z" w:initials="RM">
    <w:p w14:paraId="7D9D99CB" w14:textId="77777777" w:rsidR="00A26296" w:rsidRDefault="00A26296">
      <w:pPr>
        <w:pStyle w:val="Commentaire"/>
      </w:pPr>
      <w:r>
        <w:rPr>
          <w:rStyle w:val="Marquedecommentaire"/>
        </w:rPr>
        <w:annotationRef/>
      </w:r>
      <w:r>
        <w:t>Not found:</w:t>
      </w:r>
    </w:p>
    <w:p w14:paraId="0B0D18BD" w14:textId="77777777" w:rsidR="00A26296" w:rsidRDefault="00A26296">
      <w:pPr>
        <w:pStyle w:val="Commentaire"/>
      </w:pPr>
      <w:r>
        <w:t>C. Li et al.</w:t>
      </w:r>
    </w:p>
    <w:p w14:paraId="4FF6F539" w14:textId="77777777" w:rsidR="00A26296" w:rsidRDefault="00A26296">
      <w:pPr>
        <w:pStyle w:val="Commentaire"/>
      </w:pPr>
    </w:p>
    <w:p w14:paraId="05A61C1D" w14:textId="77777777" w:rsidR="00A26296" w:rsidRDefault="00A26296">
      <w:pPr>
        <w:pStyle w:val="Commentaire"/>
      </w:pPr>
      <w:r>
        <w:t>Extra stuff:</w:t>
      </w:r>
    </w:p>
    <w:p w14:paraId="6D020990" w14:textId="77777777" w:rsidR="00A26296" w:rsidRDefault="00A26296">
      <w:pPr>
        <w:pStyle w:val="Commentaire"/>
      </w:pPr>
      <w:r>
        <w:t xml:space="preserve">(Li et al., </w:t>
      </w:r>
    </w:p>
    <w:p w14:paraId="64BBA7BC" w14:textId="77777777" w:rsidR="00A26296" w:rsidRDefault="00A26296">
      <w:pPr>
        <w:pStyle w:val="Commentaire"/>
      </w:pPr>
    </w:p>
    <w:p w14:paraId="4AFA0ED4" w14:textId="77777777" w:rsidR="00A26296" w:rsidRDefault="00A26296">
      <w:pPr>
        <w:pStyle w:val="Commentaire"/>
      </w:pPr>
      <w:r>
        <w:t>Correct:</w:t>
      </w:r>
    </w:p>
    <w:p w14:paraId="07457E71" w14:textId="77777777" w:rsidR="00A26296" w:rsidRDefault="00A26296">
      <w:pPr>
        <w:pStyle w:val="Commentaire"/>
      </w:pPr>
      <w:r>
        <w:t>C. Li et al. (2020)</w:t>
      </w:r>
    </w:p>
    <w:p w14:paraId="7FD77619" w14:textId="10105C8B" w:rsidR="00A26296" w:rsidRDefault="00A26296">
      <w:pPr>
        <w:pStyle w:val="Commentaire"/>
      </w:pPr>
      <w:r>
        <w:t>(C. Li et al., 2020)</w:t>
      </w:r>
    </w:p>
  </w:comment>
  <w:comment w:id="3646" w:author="Robin Matthews" w:date="2021-07-13T14:38:00Z" w:initials="RM">
    <w:p w14:paraId="0785D4B8" w14:textId="77777777" w:rsidR="00A26296" w:rsidRDefault="00A26296">
      <w:pPr>
        <w:pStyle w:val="Commentaire"/>
      </w:pPr>
      <w:r>
        <w:rPr>
          <w:rStyle w:val="Marquedecommentaire"/>
        </w:rPr>
        <w:annotationRef/>
      </w:r>
      <w:r>
        <w:t>Extra stuff:</w:t>
      </w:r>
    </w:p>
    <w:p w14:paraId="566DC9AC" w14:textId="77777777" w:rsidR="00A26296" w:rsidRDefault="00A26296">
      <w:pPr>
        <w:pStyle w:val="Commentaire"/>
      </w:pPr>
      <w:r>
        <w:t>, )</w:t>
      </w:r>
    </w:p>
    <w:p w14:paraId="17A6AE3A" w14:textId="77777777" w:rsidR="00A26296" w:rsidRDefault="00A26296">
      <w:pPr>
        <w:pStyle w:val="Commentaire"/>
      </w:pPr>
    </w:p>
    <w:p w14:paraId="1474F79B" w14:textId="77777777" w:rsidR="00A26296" w:rsidRDefault="00A26296">
      <w:pPr>
        <w:pStyle w:val="Commentaire"/>
      </w:pPr>
      <w:r>
        <w:t>Correct:</w:t>
      </w:r>
    </w:p>
    <w:p w14:paraId="035CCD3E" w14:textId="77777777" w:rsidR="00A26296" w:rsidRDefault="00A26296">
      <w:pPr>
        <w:pStyle w:val="Commentaire"/>
      </w:pPr>
      <w:r>
        <w:t>Weber et al. (2018)</w:t>
      </w:r>
    </w:p>
    <w:p w14:paraId="63BB9DCB" w14:textId="1A3A72F5" w:rsidR="00A26296" w:rsidRDefault="00A26296">
      <w:pPr>
        <w:pStyle w:val="Commentaire"/>
      </w:pPr>
      <w:r>
        <w:t>(Weber et al., 2018)</w:t>
      </w:r>
    </w:p>
  </w:comment>
  <w:comment w:id="3651" w:author="Robin Matthews" w:date="2021-07-13T14:38:00Z" w:initials="RM">
    <w:p w14:paraId="18D81EE8" w14:textId="77777777" w:rsidR="00A26296" w:rsidRDefault="00A26296">
      <w:pPr>
        <w:pStyle w:val="Commentaire"/>
      </w:pPr>
      <w:r>
        <w:rPr>
          <w:rStyle w:val="Marquedecommentaire"/>
        </w:rPr>
        <w:annotationRef/>
      </w:r>
      <w:r>
        <w:t>Not found:</w:t>
      </w:r>
    </w:p>
    <w:p w14:paraId="7C9F2257" w14:textId="77777777" w:rsidR="00A26296" w:rsidRDefault="00A26296">
      <w:pPr>
        <w:pStyle w:val="Commentaire"/>
      </w:pPr>
      <w:r>
        <w:t>C. Li et al.</w:t>
      </w:r>
    </w:p>
    <w:p w14:paraId="00BE5382" w14:textId="77777777" w:rsidR="00A26296" w:rsidRDefault="00A26296">
      <w:pPr>
        <w:pStyle w:val="Commentaire"/>
      </w:pPr>
    </w:p>
    <w:p w14:paraId="43D29B83" w14:textId="77777777" w:rsidR="00A26296" w:rsidRDefault="00A26296">
      <w:pPr>
        <w:pStyle w:val="Commentaire"/>
      </w:pPr>
      <w:r>
        <w:t>Extra stuff:</w:t>
      </w:r>
    </w:p>
    <w:p w14:paraId="274EDE42" w14:textId="77777777" w:rsidR="00A26296" w:rsidRDefault="00A26296">
      <w:pPr>
        <w:pStyle w:val="Commentaire"/>
      </w:pPr>
      <w:r>
        <w:t xml:space="preserve">(Li et al., </w:t>
      </w:r>
    </w:p>
    <w:p w14:paraId="0858483F" w14:textId="77777777" w:rsidR="00A26296" w:rsidRDefault="00A26296">
      <w:pPr>
        <w:pStyle w:val="Commentaire"/>
      </w:pPr>
    </w:p>
    <w:p w14:paraId="2C683F5F" w14:textId="77777777" w:rsidR="00A26296" w:rsidRDefault="00A26296">
      <w:pPr>
        <w:pStyle w:val="Commentaire"/>
      </w:pPr>
      <w:r>
        <w:t>Correct:</w:t>
      </w:r>
    </w:p>
    <w:p w14:paraId="4AEB8D66" w14:textId="77777777" w:rsidR="00A26296" w:rsidRDefault="00A26296">
      <w:pPr>
        <w:pStyle w:val="Commentaire"/>
      </w:pPr>
      <w:r>
        <w:t>C. Li et al. (2020)</w:t>
      </w:r>
    </w:p>
    <w:p w14:paraId="6930A3A6" w14:textId="499C5812" w:rsidR="00A26296" w:rsidRDefault="00A26296">
      <w:pPr>
        <w:pStyle w:val="Commentaire"/>
      </w:pPr>
      <w:r>
        <w:t>(C. Li et al., 2020)</w:t>
      </w:r>
    </w:p>
  </w:comment>
  <w:comment w:id="3654" w:author="Robin Matthews" w:date="2021-07-13T14:38:00Z" w:initials="RM">
    <w:p w14:paraId="1B98C9BC" w14:textId="77777777" w:rsidR="00A26296" w:rsidRDefault="00A26296">
      <w:pPr>
        <w:pStyle w:val="Commentaire"/>
      </w:pPr>
      <w:r>
        <w:rPr>
          <w:rStyle w:val="Marquedecommentaire"/>
        </w:rPr>
        <w:annotationRef/>
      </w:r>
      <w:r>
        <w:t>Not found:</w:t>
      </w:r>
    </w:p>
    <w:p w14:paraId="7A04FFC0" w14:textId="77777777" w:rsidR="00A26296" w:rsidRDefault="00A26296">
      <w:pPr>
        <w:pStyle w:val="Commentaire"/>
      </w:pPr>
      <w:r>
        <w:t>C. Li et al.</w:t>
      </w:r>
    </w:p>
    <w:p w14:paraId="6CBC9F86" w14:textId="77777777" w:rsidR="00A26296" w:rsidRDefault="00A26296">
      <w:pPr>
        <w:pStyle w:val="Commentaire"/>
      </w:pPr>
    </w:p>
    <w:p w14:paraId="1CBEA371" w14:textId="77777777" w:rsidR="00A26296" w:rsidRDefault="00A26296">
      <w:pPr>
        <w:pStyle w:val="Commentaire"/>
      </w:pPr>
      <w:r>
        <w:t>Extra stuff:</w:t>
      </w:r>
    </w:p>
    <w:p w14:paraId="49A7EE30" w14:textId="77777777" w:rsidR="00A26296" w:rsidRDefault="00A26296">
      <w:pPr>
        <w:pStyle w:val="Commentaire"/>
      </w:pPr>
      <w:r>
        <w:t xml:space="preserve">(Li et al., </w:t>
      </w:r>
    </w:p>
    <w:p w14:paraId="4B3B41DB" w14:textId="77777777" w:rsidR="00A26296" w:rsidRDefault="00A26296">
      <w:pPr>
        <w:pStyle w:val="Commentaire"/>
      </w:pPr>
    </w:p>
    <w:p w14:paraId="1047F1DC" w14:textId="77777777" w:rsidR="00A26296" w:rsidRDefault="00A26296">
      <w:pPr>
        <w:pStyle w:val="Commentaire"/>
      </w:pPr>
      <w:r>
        <w:t>Correct:</w:t>
      </w:r>
    </w:p>
    <w:p w14:paraId="79B1ADDE" w14:textId="77777777" w:rsidR="00A26296" w:rsidRDefault="00A26296">
      <w:pPr>
        <w:pStyle w:val="Commentaire"/>
      </w:pPr>
      <w:r>
        <w:t>C. Li et al. (2020)</w:t>
      </w:r>
    </w:p>
    <w:p w14:paraId="3F90F4BB" w14:textId="306805CD" w:rsidR="00A26296" w:rsidRDefault="00A26296">
      <w:pPr>
        <w:pStyle w:val="Commentaire"/>
      </w:pPr>
      <w:r>
        <w:t>(C. Li et al., 2020)</w:t>
      </w:r>
    </w:p>
  </w:comment>
  <w:comment w:id="3661" w:author="Robin Matthews" w:date="2021-07-13T14:38:00Z" w:initials="RM">
    <w:p w14:paraId="628F10A8" w14:textId="77777777" w:rsidR="00A26296" w:rsidRDefault="00A26296">
      <w:pPr>
        <w:pStyle w:val="Commentaire"/>
      </w:pPr>
      <w:r>
        <w:rPr>
          <w:rStyle w:val="Marquedecommentaire"/>
        </w:rPr>
        <w:annotationRef/>
      </w:r>
      <w:r>
        <w:t>Extra stuff:</w:t>
      </w:r>
    </w:p>
    <w:p w14:paraId="0FC386A4" w14:textId="77777777" w:rsidR="00A26296" w:rsidRDefault="00A26296">
      <w:pPr>
        <w:pStyle w:val="Commentaire"/>
      </w:pPr>
      <w:r>
        <w:t>, ;</w:t>
      </w:r>
    </w:p>
    <w:p w14:paraId="36873563" w14:textId="77777777" w:rsidR="00A26296" w:rsidRDefault="00A26296">
      <w:pPr>
        <w:pStyle w:val="Commentaire"/>
      </w:pPr>
    </w:p>
    <w:p w14:paraId="3A1127F4" w14:textId="77777777" w:rsidR="00A26296" w:rsidRDefault="00A26296">
      <w:pPr>
        <w:pStyle w:val="Commentaire"/>
      </w:pPr>
      <w:r>
        <w:t>Correct:</w:t>
      </w:r>
    </w:p>
    <w:p w14:paraId="2AA731A7" w14:textId="77777777" w:rsidR="00A26296" w:rsidRDefault="00A26296">
      <w:pPr>
        <w:pStyle w:val="Commentaire"/>
      </w:pPr>
      <w:r>
        <w:t>Weber et al. (2018)</w:t>
      </w:r>
    </w:p>
    <w:p w14:paraId="2C12638E" w14:textId="6B289B39" w:rsidR="00A26296" w:rsidRDefault="00A26296">
      <w:pPr>
        <w:pStyle w:val="Commentaire"/>
      </w:pPr>
      <w:r>
        <w:t>(Weber et al., 2018)</w:t>
      </w:r>
    </w:p>
  </w:comment>
  <w:comment w:id="3662" w:author="Robin Matthews" w:date="2021-07-13T14:38:00Z" w:initials="RM">
    <w:p w14:paraId="29CA22FE" w14:textId="77777777" w:rsidR="00A26296" w:rsidRDefault="00A26296">
      <w:pPr>
        <w:pStyle w:val="Commentaire"/>
      </w:pPr>
      <w:r>
        <w:rPr>
          <w:rStyle w:val="Marquedecommentaire"/>
        </w:rPr>
        <w:annotationRef/>
      </w:r>
      <w:r>
        <w:t>Extra stuff:</w:t>
      </w:r>
    </w:p>
    <w:p w14:paraId="72D60CD1" w14:textId="77777777" w:rsidR="00A26296" w:rsidRDefault="00A26296">
      <w:pPr>
        <w:pStyle w:val="Commentaire"/>
      </w:pPr>
      <w:r>
        <w:t>, )</w:t>
      </w:r>
    </w:p>
    <w:p w14:paraId="33FDD141" w14:textId="77777777" w:rsidR="00A26296" w:rsidRDefault="00A26296">
      <w:pPr>
        <w:pStyle w:val="Commentaire"/>
      </w:pPr>
    </w:p>
    <w:p w14:paraId="715BC76C" w14:textId="77777777" w:rsidR="00A26296" w:rsidRDefault="00A26296">
      <w:pPr>
        <w:pStyle w:val="Commentaire"/>
      </w:pPr>
      <w:r>
        <w:t>Correct:</w:t>
      </w:r>
    </w:p>
    <w:p w14:paraId="03C0627A" w14:textId="77777777" w:rsidR="00A26296" w:rsidRDefault="00A26296">
      <w:pPr>
        <w:pStyle w:val="Commentaire"/>
      </w:pPr>
      <w:r>
        <w:t>Coppola et al. (2021a)</w:t>
      </w:r>
    </w:p>
    <w:p w14:paraId="2AF57D68" w14:textId="068EA383" w:rsidR="00A26296" w:rsidRDefault="00A26296">
      <w:pPr>
        <w:pStyle w:val="Commentaire"/>
      </w:pPr>
      <w:r>
        <w:t>(Coppola et al., 2021a)</w:t>
      </w:r>
    </w:p>
  </w:comment>
  <w:comment w:id="3663" w:author="Robin Matthews" w:date="2021-07-13T14:38:00Z" w:initials="RM">
    <w:p w14:paraId="0846C570" w14:textId="77777777" w:rsidR="00A26296" w:rsidRDefault="00A26296">
      <w:pPr>
        <w:pStyle w:val="Commentaire"/>
      </w:pPr>
      <w:r>
        <w:rPr>
          <w:rStyle w:val="Marquedecommentaire"/>
        </w:rPr>
        <w:annotationRef/>
      </w:r>
      <w:r>
        <w:t>Not found:</w:t>
      </w:r>
    </w:p>
    <w:p w14:paraId="0E6F75B9" w14:textId="77777777" w:rsidR="00A26296" w:rsidRDefault="00A26296">
      <w:pPr>
        <w:pStyle w:val="Commentaire"/>
      </w:pPr>
      <w:r>
        <w:t>C. Li et al.</w:t>
      </w:r>
    </w:p>
    <w:p w14:paraId="60CC8AD0" w14:textId="77777777" w:rsidR="00A26296" w:rsidRDefault="00A26296">
      <w:pPr>
        <w:pStyle w:val="Commentaire"/>
      </w:pPr>
    </w:p>
    <w:p w14:paraId="7CA87CB2" w14:textId="77777777" w:rsidR="00A26296" w:rsidRDefault="00A26296">
      <w:pPr>
        <w:pStyle w:val="Commentaire"/>
      </w:pPr>
      <w:r>
        <w:t>Extra stuff:</w:t>
      </w:r>
    </w:p>
    <w:p w14:paraId="2522C0BE" w14:textId="77777777" w:rsidR="00A26296" w:rsidRDefault="00A26296">
      <w:pPr>
        <w:pStyle w:val="Commentaire"/>
      </w:pPr>
      <w:r>
        <w:t xml:space="preserve">(Li et al., </w:t>
      </w:r>
    </w:p>
    <w:p w14:paraId="29B92D3A" w14:textId="77777777" w:rsidR="00A26296" w:rsidRDefault="00A26296">
      <w:pPr>
        <w:pStyle w:val="Commentaire"/>
      </w:pPr>
    </w:p>
    <w:p w14:paraId="301393B5" w14:textId="77777777" w:rsidR="00A26296" w:rsidRDefault="00A26296">
      <w:pPr>
        <w:pStyle w:val="Commentaire"/>
      </w:pPr>
      <w:r>
        <w:t>Correct:</w:t>
      </w:r>
    </w:p>
    <w:p w14:paraId="438DC68B" w14:textId="77777777" w:rsidR="00A26296" w:rsidRDefault="00A26296">
      <w:pPr>
        <w:pStyle w:val="Commentaire"/>
      </w:pPr>
      <w:r>
        <w:t>C. Li et al. (2020)</w:t>
      </w:r>
    </w:p>
    <w:p w14:paraId="3EAEDDB1" w14:textId="310698E4" w:rsidR="00A26296" w:rsidRDefault="00A26296">
      <w:pPr>
        <w:pStyle w:val="Commentaire"/>
      </w:pPr>
      <w:r>
        <w:t>(C. Li et al., 2020)</w:t>
      </w:r>
    </w:p>
  </w:comment>
  <w:comment w:id="3666" w:author="Robin Matthews" w:date="2021-07-13T14:38:00Z" w:initials="RM">
    <w:p w14:paraId="7771A589" w14:textId="77777777" w:rsidR="00A26296" w:rsidRDefault="00A26296">
      <w:pPr>
        <w:pStyle w:val="Commentaire"/>
      </w:pPr>
      <w:r>
        <w:rPr>
          <w:rStyle w:val="Marquedecommentaire"/>
        </w:rPr>
        <w:annotationRef/>
      </w:r>
      <w:r>
        <w:t>Not found:</w:t>
      </w:r>
    </w:p>
    <w:p w14:paraId="3A505BF6" w14:textId="77777777" w:rsidR="00A26296" w:rsidRDefault="00A26296">
      <w:pPr>
        <w:pStyle w:val="Commentaire"/>
      </w:pPr>
      <w:r>
        <w:t>C. Li et al.</w:t>
      </w:r>
    </w:p>
    <w:p w14:paraId="5D21E19B" w14:textId="77777777" w:rsidR="00A26296" w:rsidRDefault="00A26296">
      <w:pPr>
        <w:pStyle w:val="Commentaire"/>
      </w:pPr>
    </w:p>
    <w:p w14:paraId="58B9187A" w14:textId="77777777" w:rsidR="00A26296" w:rsidRDefault="00A26296">
      <w:pPr>
        <w:pStyle w:val="Commentaire"/>
      </w:pPr>
      <w:r>
        <w:t>Extra stuff:</w:t>
      </w:r>
    </w:p>
    <w:p w14:paraId="4F378903" w14:textId="77777777" w:rsidR="00A26296" w:rsidRDefault="00A26296">
      <w:pPr>
        <w:pStyle w:val="Commentaire"/>
      </w:pPr>
      <w:r>
        <w:t xml:space="preserve">(Li et al., </w:t>
      </w:r>
    </w:p>
    <w:p w14:paraId="50C4F7E0" w14:textId="77777777" w:rsidR="00A26296" w:rsidRDefault="00A26296">
      <w:pPr>
        <w:pStyle w:val="Commentaire"/>
      </w:pPr>
    </w:p>
    <w:p w14:paraId="7E2DCE21" w14:textId="77777777" w:rsidR="00A26296" w:rsidRDefault="00A26296">
      <w:pPr>
        <w:pStyle w:val="Commentaire"/>
      </w:pPr>
      <w:r>
        <w:t>Correct:</w:t>
      </w:r>
    </w:p>
    <w:p w14:paraId="30218B15" w14:textId="77777777" w:rsidR="00A26296" w:rsidRDefault="00A26296">
      <w:pPr>
        <w:pStyle w:val="Commentaire"/>
      </w:pPr>
      <w:r>
        <w:t>C. Li et al. (2020)</w:t>
      </w:r>
    </w:p>
    <w:p w14:paraId="409D0FF4" w14:textId="11E176C1" w:rsidR="00A26296" w:rsidRDefault="00A26296">
      <w:pPr>
        <w:pStyle w:val="Commentaire"/>
      </w:pPr>
      <w:r>
        <w:t>(C. Li et al., 2020)</w:t>
      </w:r>
    </w:p>
  </w:comment>
  <w:comment w:id="3674" w:author="Robin Matthews" w:date="2021-07-13T14:38:00Z" w:initials="RM">
    <w:p w14:paraId="7098920D" w14:textId="77777777" w:rsidR="00A26296" w:rsidRDefault="00A26296">
      <w:pPr>
        <w:pStyle w:val="Commentaire"/>
      </w:pPr>
      <w:r>
        <w:rPr>
          <w:rStyle w:val="Marquedecommentaire"/>
        </w:rPr>
        <w:annotationRef/>
      </w:r>
      <w:r>
        <w:t>Extra stuff:</w:t>
      </w:r>
    </w:p>
    <w:p w14:paraId="21E818CB" w14:textId="77777777" w:rsidR="00A26296" w:rsidRDefault="00A26296">
      <w:pPr>
        <w:pStyle w:val="Commentaire"/>
      </w:pPr>
      <w:r>
        <w:t>, ;</w:t>
      </w:r>
    </w:p>
    <w:p w14:paraId="4509AC50" w14:textId="77777777" w:rsidR="00A26296" w:rsidRDefault="00A26296">
      <w:pPr>
        <w:pStyle w:val="Commentaire"/>
      </w:pPr>
    </w:p>
    <w:p w14:paraId="50CC4B3C" w14:textId="77777777" w:rsidR="00A26296" w:rsidRDefault="00A26296">
      <w:pPr>
        <w:pStyle w:val="Commentaire"/>
      </w:pPr>
      <w:r>
        <w:t>Correct:</w:t>
      </w:r>
    </w:p>
    <w:p w14:paraId="6923189E" w14:textId="77777777" w:rsidR="00A26296" w:rsidRDefault="00A26296">
      <w:pPr>
        <w:pStyle w:val="Commentaire"/>
      </w:pPr>
      <w:r>
        <w:t>Coppola et al. (2021a)</w:t>
      </w:r>
    </w:p>
    <w:p w14:paraId="63962F0F" w14:textId="02745040" w:rsidR="00A26296" w:rsidRDefault="00A26296">
      <w:pPr>
        <w:pStyle w:val="Commentaire"/>
      </w:pPr>
      <w:r>
        <w:t>(Coppola et al., 2021a)</w:t>
      </w:r>
    </w:p>
  </w:comment>
  <w:comment w:id="3675" w:author="Robin Matthews" w:date="2021-07-13T14:38:00Z" w:initials="RM">
    <w:p w14:paraId="6B2A5683" w14:textId="77777777" w:rsidR="00A26296" w:rsidRDefault="00A26296">
      <w:pPr>
        <w:pStyle w:val="Commentaire"/>
      </w:pPr>
      <w:r>
        <w:rPr>
          <w:rStyle w:val="Marquedecommentaire"/>
        </w:rPr>
        <w:annotationRef/>
      </w:r>
      <w:r>
        <w:t>Extra stuff:</w:t>
      </w:r>
    </w:p>
    <w:p w14:paraId="5ABBE21E" w14:textId="77777777" w:rsidR="00A26296" w:rsidRDefault="00A26296">
      <w:pPr>
        <w:pStyle w:val="Commentaire"/>
      </w:pPr>
      <w:r>
        <w:t>, ;</w:t>
      </w:r>
    </w:p>
    <w:p w14:paraId="157727BD" w14:textId="77777777" w:rsidR="00A26296" w:rsidRDefault="00A26296">
      <w:pPr>
        <w:pStyle w:val="Commentaire"/>
      </w:pPr>
    </w:p>
    <w:p w14:paraId="7E26FB80" w14:textId="77777777" w:rsidR="00A26296" w:rsidRDefault="00A26296">
      <w:pPr>
        <w:pStyle w:val="Commentaire"/>
      </w:pPr>
      <w:r>
        <w:t>Correct:</w:t>
      </w:r>
    </w:p>
    <w:p w14:paraId="54B09E7C" w14:textId="77777777" w:rsidR="00A26296" w:rsidRDefault="00A26296">
      <w:pPr>
        <w:pStyle w:val="Commentaire"/>
      </w:pPr>
      <w:r>
        <w:t>Engelbrecht et al. (2015)</w:t>
      </w:r>
    </w:p>
    <w:p w14:paraId="1BCC54D3" w14:textId="16BCCBD3" w:rsidR="00A26296" w:rsidRDefault="00A26296">
      <w:pPr>
        <w:pStyle w:val="Commentaire"/>
      </w:pPr>
      <w:r>
        <w:t>(Engelbrecht et al., 2015)</w:t>
      </w:r>
    </w:p>
  </w:comment>
  <w:comment w:id="3676" w:author="Robin Matthews" w:date="2021-07-13T14:38:00Z" w:initials="RM">
    <w:p w14:paraId="225C6FBA" w14:textId="77777777" w:rsidR="00A26296" w:rsidRDefault="00A26296">
      <w:pPr>
        <w:pStyle w:val="Commentaire"/>
      </w:pPr>
      <w:r>
        <w:rPr>
          <w:rStyle w:val="Marquedecommentaire"/>
        </w:rPr>
        <w:annotationRef/>
      </w:r>
      <w:r>
        <w:t>Extra stuff:</w:t>
      </w:r>
    </w:p>
    <w:p w14:paraId="0A6E91A7" w14:textId="77777777" w:rsidR="00A26296" w:rsidRDefault="00A26296">
      <w:pPr>
        <w:pStyle w:val="Commentaire"/>
      </w:pPr>
      <w:r>
        <w:t>, )</w:t>
      </w:r>
    </w:p>
    <w:p w14:paraId="12AD0334" w14:textId="77777777" w:rsidR="00A26296" w:rsidRDefault="00A26296">
      <w:pPr>
        <w:pStyle w:val="Commentaire"/>
      </w:pPr>
    </w:p>
    <w:p w14:paraId="1DC50F08" w14:textId="77777777" w:rsidR="00A26296" w:rsidRDefault="00A26296">
      <w:pPr>
        <w:pStyle w:val="Commentaire"/>
      </w:pPr>
      <w:r>
        <w:t>Correct:</w:t>
      </w:r>
    </w:p>
    <w:p w14:paraId="0CEC8CB5" w14:textId="77777777" w:rsidR="00A26296" w:rsidRDefault="00A26296">
      <w:pPr>
        <w:pStyle w:val="Commentaire"/>
      </w:pPr>
      <w:r>
        <w:t>Giorgi et al. (2014)</w:t>
      </w:r>
    </w:p>
    <w:p w14:paraId="5A35D37F" w14:textId="69DEB0BA" w:rsidR="00A26296" w:rsidRDefault="00A26296">
      <w:pPr>
        <w:pStyle w:val="Commentaire"/>
      </w:pPr>
      <w:r>
        <w:t>(Giorgi et al., 2014)</w:t>
      </w:r>
    </w:p>
  </w:comment>
  <w:comment w:id="3683" w:author="Robin Matthews" w:date="2021-07-13T14:39:00Z" w:initials="RM">
    <w:p w14:paraId="1C381819" w14:textId="77777777" w:rsidR="00A26296" w:rsidRDefault="00A26296">
      <w:pPr>
        <w:pStyle w:val="Commentaire"/>
      </w:pPr>
      <w:r>
        <w:rPr>
          <w:rStyle w:val="Marquedecommentaire"/>
        </w:rPr>
        <w:annotationRef/>
      </w:r>
      <w:r>
        <w:t>Extra stuff:</w:t>
      </w:r>
    </w:p>
    <w:p w14:paraId="5EB5B47C" w14:textId="77777777" w:rsidR="00A26296" w:rsidRDefault="00A26296">
      <w:pPr>
        <w:pStyle w:val="Commentaire"/>
      </w:pPr>
      <w:r>
        <w:t>(, ;</w:t>
      </w:r>
    </w:p>
    <w:p w14:paraId="71591F28" w14:textId="77777777" w:rsidR="00A26296" w:rsidRDefault="00A26296">
      <w:pPr>
        <w:pStyle w:val="Commentaire"/>
      </w:pPr>
    </w:p>
    <w:p w14:paraId="2C4F75B0" w14:textId="77777777" w:rsidR="00A26296" w:rsidRDefault="00A26296">
      <w:pPr>
        <w:pStyle w:val="Commentaire"/>
      </w:pPr>
      <w:r>
        <w:t>Correct:</w:t>
      </w:r>
    </w:p>
    <w:p w14:paraId="059C5B66" w14:textId="77777777" w:rsidR="00A26296" w:rsidRDefault="00A26296">
      <w:pPr>
        <w:pStyle w:val="Commentaire"/>
      </w:pPr>
      <w:r>
        <w:t>Vincent et al. (2011)</w:t>
      </w:r>
    </w:p>
    <w:p w14:paraId="540403CF" w14:textId="5A6B17D1" w:rsidR="00A26296" w:rsidRDefault="00A26296">
      <w:pPr>
        <w:pStyle w:val="Commentaire"/>
      </w:pPr>
      <w:r>
        <w:t>(Vincent et al., 2011)</w:t>
      </w:r>
    </w:p>
  </w:comment>
  <w:comment w:id="3685" w:author="Robin Matthews" w:date="2021-07-13T14:39:00Z" w:initials="RM">
    <w:p w14:paraId="3098C1DC" w14:textId="77777777" w:rsidR="00A26296" w:rsidRDefault="00A26296">
      <w:pPr>
        <w:pStyle w:val="Commentaire"/>
      </w:pPr>
      <w:r>
        <w:rPr>
          <w:rStyle w:val="Marquedecommentaire"/>
        </w:rPr>
        <w:annotationRef/>
      </w:r>
      <w:r>
        <w:t>Not found:</w:t>
      </w:r>
    </w:p>
    <w:p w14:paraId="32E5DBAC" w14:textId="77777777" w:rsidR="00A26296" w:rsidRDefault="00A26296">
      <w:pPr>
        <w:pStyle w:val="Commentaire"/>
      </w:pPr>
      <w:r>
        <w:t>2013a</w:t>
      </w:r>
    </w:p>
    <w:p w14:paraId="3F6E72D4" w14:textId="77777777" w:rsidR="00A26296" w:rsidRDefault="00A26296">
      <w:pPr>
        <w:pStyle w:val="Commentaire"/>
      </w:pPr>
    </w:p>
    <w:p w14:paraId="7F34512D" w14:textId="77777777" w:rsidR="00A26296" w:rsidRDefault="00A26296">
      <w:pPr>
        <w:pStyle w:val="Commentaire"/>
      </w:pPr>
      <w:r>
        <w:t>Extra stuff:</w:t>
      </w:r>
    </w:p>
    <w:p w14:paraId="4DFB16A0" w14:textId="77777777" w:rsidR="00A26296" w:rsidRDefault="00A26296">
      <w:pPr>
        <w:pStyle w:val="Commentaire"/>
      </w:pPr>
      <w:r>
        <w:t>, 2013)</w:t>
      </w:r>
    </w:p>
    <w:p w14:paraId="727D5FF1" w14:textId="77777777" w:rsidR="00A26296" w:rsidRDefault="00A26296">
      <w:pPr>
        <w:pStyle w:val="Commentaire"/>
      </w:pPr>
    </w:p>
    <w:p w14:paraId="1A944148" w14:textId="77777777" w:rsidR="00A26296" w:rsidRDefault="00A26296">
      <w:pPr>
        <w:pStyle w:val="Commentaire"/>
      </w:pPr>
      <w:r>
        <w:t>Correct:</w:t>
      </w:r>
    </w:p>
    <w:p w14:paraId="3FFBB1E5" w14:textId="77777777" w:rsidR="00A26296" w:rsidRDefault="00A26296">
      <w:pPr>
        <w:pStyle w:val="Commentaire"/>
      </w:pPr>
      <w:r>
        <w:t>Donat et al. (2013a)</w:t>
      </w:r>
    </w:p>
    <w:p w14:paraId="39421683" w14:textId="35E47C4D" w:rsidR="00A26296" w:rsidRDefault="00A26296">
      <w:pPr>
        <w:pStyle w:val="Commentaire"/>
      </w:pPr>
      <w:r>
        <w:t>(Donat et al., 2013a)</w:t>
      </w:r>
    </w:p>
  </w:comment>
  <w:comment w:id="3686" w:author="Robin Matthews" w:date="2021-07-13T14:39:00Z" w:initials="RM">
    <w:p w14:paraId="347009D5" w14:textId="77777777" w:rsidR="00A26296" w:rsidRDefault="00A26296">
      <w:pPr>
        <w:pStyle w:val="Commentaire"/>
      </w:pPr>
      <w:r>
        <w:rPr>
          <w:rStyle w:val="Marquedecommentaire"/>
        </w:rPr>
        <w:annotationRef/>
      </w:r>
      <w:r>
        <w:t>Not found:</w:t>
      </w:r>
    </w:p>
    <w:p w14:paraId="37782BEF" w14:textId="77777777" w:rsidR="00A26296" w:rsidRDefault="00A26296">
      <w:pPr>
        <w:pStyle w:val="Commentaire"/>
      </w:pPr>
      <w:r>
        <w:t>C. Li et al.</w:t>
      </w:r>
    </w:p>
    <w:p w14:paraId="0C76EF79" w14:textId="77777777" w:rsidR="00A26296" w:rsidRDefault="00A26296">
      <w:pPr>
        <w:pStyle w:val="Commentaire"/>
      </w:pPr>
    </w:p>
    <w:p w14:paraId="70704B41" w14:textId="77777777" w:rsidR="00A26296" w:rsidRDefault="00A26296">
      <w:pPr>
        <w:pStyle w:val="Commentaire"/>
      </w:pPr>
      <w:r>
        <w:t>Extra stuff:</w:t>
      </w:r>
    </w:p>
    <w:p w14:paraId="751845EA" w14:textId="77777777" w:rsidR="00A26296" w:rsidRDefault="00A26296">
      <w:pPr>
        <w:pStyle w:val="Commentaire"/>
      </w:pPr>
      <w:r>
        <w:t xml:space="preserve">(Li et al., </w:t>
      </w:r>
    </w:p>
    <w:p w14:paraId="7207FAD8" w14:textId="77777777" w:rsidR="00A26296" w:rsidRDefault="00A26296">
      <w:pPr>
        <w:pStyle w:val="Commentaire"/>
      </w:pPr>
    </w:p>
    <w:p w14:paraId="273D35E3" w14:textId="77777777" w:rsidR="00A26296" w:rsidRDefault="00A26296">
      <w:pPr>
        <w:pStyle w:val="Commentaire"/>
      </w:pPr>
      <w:r>
        <w:t>Correct:</w:t>
      </w:r>
    </w:p>
    <w:p w14:paraId="78237D73" w14:textId="77777777" w:rsidR="00A26296" w:rsidRDefault="00A26296">
      <w:pPr>
        <w:pStyle w:val="Commentaire"/>
      </w:pPr>
      <w:r>
        <w:t>C. Li et al. (2020)</w:t>
      </w:r>
    </w:p>
    <w:p w14:paraId="6BFFAF50" w14:textId="049089DC" w:rsidR="00A26296" w:rsidRDefault="00A26296">
      <w:pPr>
        <w:pStyle w:val="Commentaire"/>
      </w:pPr>
      <w:r>
        <w:t>(C. Li et al., 2020)</w:t>
      </w:r>
    </w:p>
  </w:comment>
  <w:comment w:id="3691" w:author="Robin Matthews" w:date="2021-07-13T14:39:00Z" w:initials="RM">
    <w:p w14:paraId="1B7A5F7F" w14:textId="77777777" w:rsidR="00A26296" w:rsidRDefault="00A26296">
      <w:pPr>
        <w:pStyle w:val="Commentaire"/>
      </w:pPr>
      <w:r>
        <w:rPr>
          <w:rStyle w:val="Marquedecommentaire"/>
        </w:rPr>
        <w:annotationRef/>
      </w:r>
      <w:r>
        <w:t>Not found:</w:t>
      </w:r>
    </w:p>
    <w:p w14:paraId="76C4A8CB" w14:textId="77777777" w:rsidR="00A26296" w:rsidRDefault="00A26296">
      <w:pPr>
        <w:pStyle w:val="Commentaire"/>
      </w:pPr>
      <w:r>
        <w:t>C. Li et al.</w:t>
      </w:r>
    </w:p>
    <w:p w14:paraId="30A5ACED" w14:textId="77777777" w:rsidR="00A26296" w:rsidRDefault="00A26296">
      <w:pPr>
        <w:pStyle w:val="Commentaire"/>
      </w:pPr>
    </w:p>
    <w:p w14:paraId="7F7E1F68" w14:textId="77777777" w:rsidR="00A26296" w:rsidRDefault="00A26296">
      <w:pPr>
        <w:pStyle w:val="Commentaire"/>
      </w:pPr>
      <w:r>
        <w:t>Extra stuff:</w:t>
      </w:r>
    </w:p>
    <w:p w14:paraId="0C343AEF" w14:textId="77777777" w:rsidR="00A26296" w:rsidRDefault="00A26296">
      <w:pPr>
        <w:pStyle w:val="Commentaire"/>
      </w:pPr>
      <w:r>
        <w:t xml:space="preserve">(Li et al., </w:t>
      </w:r>
    </w:p>
    <w:p w14:paraId="18A83F35" w14:textId="77777777" w:rsidR="00A26296" w:rsidRDefault="00A26296">
      <w:pPr>
        <w:pStyle w:val="Commentaire"/>
      </w:pPr>
    </w:p>
    <w:p w14:paraId="191ADA63" w14:textId="77777777" w:rsidR="00A26296" w:rsidRDefault="00A26296">
      <w:pPr>
        <w:pStyle w:val="Commentaire"/>
      </w:pPr>
      <w:r>
        <w:t>Correct:</w:t>
      </w:r>
    </w:p>
    <w:p w14:paraId="3CD16950" w14:textId="77777777" w:rsidR="00A26296" w:rsidRDefault="00A26296">
      <w:pPr>
        <w:pStyle w:val="Commentaire"/>
      </w:pPr>
      <w:r>
        <w:t>C. Li et al. (2020)</w:t>
      </w:r>
    </w:p>
    <w:p w14:paraId="71228CFD" w14:textId="48C1FF20" w:rsidR="00A26296" w:rsidRDefault="00A26296">
      <w:pPr>
        <w:pStyle w:val="Commentaire"/>
      </w:pPr>
      <w:r>
        <w:t>(C. Li et al., 2020)</w:t>
      </w:r>
    </w:p>
  </w:comment>
  <w:comment w:id="3695" w:author="Robin Matthews" w:date="2021-07-13T14:39:00Z" w:initials="RM">
    <w:p w14:paraId="007EB204" w14:textId="77777777" w:rsidR="00A26296" w:rsidRDefault="00A26296">
      <w:pPr>
        <w:pStyle w:val="Commentaire"/>
      </w:pPr>
      <w:r>
        <w:rPr>
          <w:rStyle w:val="Marquedecommentaire"/>
        </w:rPr>
        <w:annotationRef/>
      </w:r>
      <w:r>
        <w:t>Extra stuff:</w:t>
      </w:r>
    </w:p>
    <w:p w14:paraId="218A4D26" w14:textId="77777777" w:rsidR="00A26296" w:rsidRDefault="00A26296">
      <w:pPr>
        <w:pStyle w:val="Commentaire"/>
      </w:pPr>
      <w:r>
        <w:t>, )</w:t>
      </w:r>
    </w:p>
    <w:p w14:paraId="0FA82C98" w14:textId="77777777" w:rsidR="00A26296" w:rsidRDefault="00A26296">
      <w:pPr>
        <w:pStyle w:val="Commentaire"/>
      </w:pPr>
    </w:p>
    <w:p w14:paraId="03797328" w14:textId="77777777" w:rsidR="00A26296" w:rsidRDefault="00A26296">
      <w:pPr>
        <w:pStyle w:val="Commentaire"/>
      </w:pPr>
      <w:r>
        <w:t>Correct:</w:t>
      </w:r>
    </w:p>
    <w:p w14:paraId="6A99DB79" w14:textId="77777777" w:rsidR="00A26296" w:rsidRDefault="00A26296">
      <w:pPr>
        <w:pStyle w:val="Commentaire"/>
      </w:pPr>
      <w:r>
        <w:t>Weber et al. (2018)</w:t>
      </w:r>
    </w:p>
    <w:p w14:paraId="351F0AD7" w14:textId="2B858F38" w:rsidR="00A26296" w:rsidRDefault="00A26296">
      <w:pPr>
        <w:pStyle w:val="Commentaire"/>
      </w:pPr>
      <w:r>
        <w:t>(Weber et al., 2018)</w:t>
      </w:r>
    </w:p>
  </w:comment>
  <w:comment w:id="3700" w:author="Robin Matthews" w:date="2021-07-13T14:39:00Z" w:initials="RM">
    <w:p w14:paraId="0C7824DF" w14:textId="77777777" w:rsidR="00A26296" w:rsidRDefault="00A26296">
      <w:pPr>
        <w:pStyle w:val="Commentaire"/>
      </w:pPr>
      <w:r>
        <w:rPr>
          <w:rStyle w:val="Marquedecommentaire"/>
        </w:rPr>
        <w:annotationRef/>
      </w:r>
      <w:r>
        <w:t>Not found:</w:t>
      </w:r>
    </w:p>
    <w:p w14:paraId="2D64D824" w14:textId="77777777" w:rsidR="00A26296" w:rsidRDefault="00A26296">
      <w:pPr>
        <w:pStyle w:val="Commentaire"/>
      </w:pPr>
      <w:r>
        <w:t>C. Li et al.</w:t>
      </w:r>
    </w:p>
    <w:p w14:paraId="623A8E9D" w14:textId="77777777" w:rsidR="00A26296" w:rsidRDefault="00A26296">
      <w:pPr>
        <w:pStyle w:val="Commentaire"/>
      </w:pPr>
    </w:p>
    <w:p w14:paraId="2F658825" w14:textId="77777777" w:rsidR="00A26296" w:rsidRDefault="00A26296">
      <w:pPr>
        <w:pStyle w:val="Commentaire"/>
      </w:pPr>
      <w:r>
        <w:t>Extra stuff:</w:t>
      </w:r>
    </w:p>
    <w:p w14:paraId="4E51A6EF" w14:textId="77777777" w:rsidR="00A26296" w:rsidRDefault="00A26296">
      <w:pPr>
        <w:pStyle w:val="Commentaire"/>
      </w:pPr>
      <w:r>
        <w:t xml:space="preserve">(Li et al., </w:t>
      </w:r>
    </w:p>
    <w:p w14:paraId="54E1A19E" w14:textId="77777777" w:rsidR="00A26296" w:rsidRDefault="00A26296">
      <w:pPr>
        <w:pStyle w:val="Commentaire"/>
      </w:pPr>
    </w:p>
    <w:p w14:paraId="3E3249C2" w14:textId="77777777" w:rsidR="00A26296" w:rsidRDefault="00A26296">
      <w:pPr>
        <w:pStyle w:val="Commentaire"/>
      </w:pPr>
      <w:r>
        <w:t>Correct:</w:t>
      </w:r>
    </w:p>
    <w:p w14:paraId="20C16AD2" w14:textId="77777777" w:rsidR="00A26296" w:rsidRDefault="00A26296">
      <w:pPr>
        <w:pStyle w:val="Commentaire"/>
      </w:pPr>
      <w:r>
        <w:t>C. Li et al. (2020)</w:t>
      </w:r>
    </w:p>
    <w:p w14:paraId="0C24AF59" w14:textId="372BC6CB" w:rsidR="00A26296" w:rsidRDefault="00A26296">
      <w:pPr>
        <w:pStyle w:val="Commentaire"/>
      </w:pPr>
      <w:r>
        <w:t>(C. Li et al., 2020)</w:t>
      </w:r>
    </w:p>
  </w:comment>
  <w:comment w:id="3703" w:author="Robin Matthews" w:date="2021-07-13T14:39:00Z" w:initials="RM">
    <w:p w14:paraId="69783D2A" w14:textId="77777777" w:rsidR="00A26296" w:rsidRDefault="00A26296">
      <w:pPr>
        <w:pStyle w:val="Commentaire"/>
      </w:pPr>
      <w:r>
        <w:rPr>
          <w:rStyle w:val="Marquedecommentaire"/>
        </w:rPr>
        <w:annotationRef/>
      </w:r>
      <w:r>
        <w:t>Not found:</w:t>
      </w:r>
    </w:p>
    <w:p w14:paraId="60DCBC47" w14:textId="77777777" w:rsidR="00A26296" w:rsidRDefault="00A26296">
      <w:pPr>
        <w:pStyle w:val="Commentaire"/>
      </w:pPr>
      <w:r>
        <w:t>C. Li et al.</w:t>
      </w:r>
    </w:p>
    <w:p w14:paraId="38FDAA83" w14:textId="77777777" w:rsidR="00A26296" w:rsidRDefault="00A26296">
      <w:pPr>
        <w:pStyle w:val="Commentaire"/>
      </w:pPr>
    </w:p>
    <w:p w14:paraId="24FAC993" w14:textId="77777777" w:rsidR="00A26296" w:rsidRDefault="00A26296">
      <w:pPr>
        <w:pStyle w:val="Commentaire"/>
      </w:pPr>
      <w:r>
        <w:t>Extra stuff:</w:t>
      </w:r>
    </w:p>
    <w:p w14:paraId="4583E319" w14:textId="77777777" w:rsidR="00A26296" w:rsidRDefault="00A26296">
      <w:pPr>
        <w:pStyle w:val="Commentaire"/>
      </w:pPr>
      <w:r>
        <w:t xml:space="preserve">(Li et al., </w:t>
      </w:r>
    </w:p>
    <w:p w14:paraId="38615198" w14:textId="77777777" w:rsidR="00A26296" w:rsidRDefault="00A26296">
      <w:pPr>
        <w:pStyle w:val="Commentaire"/>
      </w:pPr>
    </w:p>
    <w:p w14:paraId="4D3EA592" w14:textId="77777777" w:rsidR="00A26296" w:rsidRDefault="00A26296">
      <w:pPr>
        <w:pStyle w:val="Commentaire"/>
      </w:pPr>
      <w:r>
        <w:t>Correct:</w:t>
      </w:r>
    </w:p>
    <w:p w14:paraId="1DADFC54" w14:textId="77777777" w:rsidR="00A26296" w:rsidRDefault="00A26296">
      <w:pPr>
        <w:pStyle w:val="Commentaire"/>
      </w:pPr>
      <w:r>
        <w:t>C. Li et al. (2020)</w:t>
      </w:r>
    </w:p>
    <w:p w14:paraId="590B0E35" w14:textId="36B5EA5F" w:rsidR="00A26296" w:rsidRDefault="00A26296">
      <w:pPr>
        <w:pStyle w:val="Commentaire"/>
      </w:pPr>
      <w:r>
        <w:t>(C. Li et al., 2020)</w:t>
      </w:r>
    </w:p>
  </w:comment>
  <w:comment w:id="3708" w:author="Robin Matthews" w:date="2021-07-13T14:39:00Z" w:initials="RM">
    <w:p w14:paraId="155D1516" w14:textId="77777777" w:rsidR="00A26296" w:rsidRDefault="00A26296">
      <w:pPr>
        <w:pStyle w:val="Commentaire"/>
      </w:pPr>
      <w:r>
        <w:rPr>
          <w:rStyle w:val="Marquedecommentaire"/>
        </w:rPr>
        <w:annotationRef/>
      </w:r>
      <w:r>
        <w:t>Extra stuff:</w:t>
      </w:r>
    </w:p>
    <w:p w14:paraId="79C6689B" w14:textId="77777777" w:rsidR="00A26296" w:rsidRDefault="00A26296">
      <w:pPr>
        <w:pStyle w:val="Commentaire"/>
      </w:pPr>
      <w:r>
        <w:t>, ;</w:t>
      </w:r>
    </w:p>
    <w:p w14:paraId="08276552" w14:textId="77777777" w:rsidR="00A26296" w:rsidRDefault="00A26296">
      <w:pPr>
        <w:pStyle w:val="Commentaire"/>
      </w:pPr>
    </w:p>
    <w:p w14:paraId="032676A0" w14:textId="77777777" w:rsidR="00A26296" w:rsidRDefault="00A26296">
      <w:pPr>
        <w:pStyle w:val="Commentaire"/>
      </w:pPr>
      <w:r>
        <w:t>Correct:</w:t>
      </w:r>
    </w:p>
    <w:p w14:paraId="512D87DA" w14:textId="77777777" w:rsidR="00A26296" w:rsidRDefault="00A26296">
      <w:pPr>
        <w:pStyle w:val="Commentaire"/>
      </w:pPr>
      <w:r>
        <w:t>Weber et al. (2018)</w:t>
      </w:r>
    </w:p>
    <w:p w14:paraId="586B1998" w14:textId="5AC19A86" w:rsidR="00A26296" w:rsidRDefault="00A26296">
      <w:pPr>
        <w:pStyle w:val="Commentaire"/>
      </w:pPr>
      <w:r>
        <w:t>(Weber et al., 2018)</w:t>
      </w:r>
    </w:p>
  </w:comment>
  <w:comment w:id="3709" w:author="Robin Matthews" w:date="2021-07-13T14:39:00Z" w:initials="RM">
    <w:p w14:paraId="503C9DC8" w14:textId="77777777" w:rsidR="00A26296" w:rsidRDefault="00A26296">
      <w:pPr>
        <w:pStyle w:val="Commentaire"/>
      </w:pPr>
      <w:r>
        <w:rPr>
          <w:rStyle w:val="Marquedecommentaire"/>
        </w:rPr>
        <w:annotationRef/>
      </w:r>
      <w:r>
        <w:t>Extra stuff:</w:t>
      </w:r>
    </w:p>
    <w:p w14:paraId="362C9664" w14:textId="77777777" w:rsidR="00A26296" w:rsidRDefault="00A26296">
      <w:pPr>
        <w:pStyle w:val="Commentaire"/>
      </w:pPr>
      <w:r>
        <w:t>, )</w:t>
      </w:r>
    </w:p>
    <w:p w14:paraId="6F7DD7CA" w14:textId="77777777" w:rsidR="00A26296" w:rsidRDefault="00A26296">
      <w:pPr>
        <w:pStyle w:val="Commentaire"/>
      </w:pPr>
    </w:p>
    <w:p w14:paraId="3C71FC8E" w14:textId="77777777" w:rsidR="00A26296" w:rsidRDefault="00A26296">
      <w:pPr>
        <w:pStyle w:val="Commentaire"/>
      </w:pPr>
      <w:r>
        <w:t>Correct:</w:t>
      </w:r>
    </w:p>
    <w:p w14:paraId="249E46AE" w14:textId="77777777" w:rsidR="00A26296" w:rsidRDefault="00A26296">
      <w:pPr>
        <w:pStyle w:val="Commentaire"/>
      </w:pPr>
      <w:r>
        <w:t>Coppola et al. (2021a)</w:t>
      </w:r>
    </w:p>
    <w:p w14:paraId="4F5F803D" w14:textId="670A5700" w:rsidR="00A26296" w:rsidRDefault="00A26296">
      <w:pPr>
        <w:pStyle w:val="Commentaire"/>
      </w:pPr>
      <w:r>
        <w:t>(Coppola et al., 2021a)</w:t>
      </w:r>
    </w:p>
  </w:comment>
  <w:comment w:id="3710" w:author="Robin Matthews" w:date="2021-07-13T14:39:00Z" w:initials="RM">
    <w:p w14:paraId="0F4D8685" w14:textId="77777777" w:rsidR="00A26296" w:rsidRDefault="00A26296">
      <w:pPr>
        <w:pStyle w:val="Commentaire"/>
      </w:pPr>
      <w:r>
        <w:rPr>
          <w:rStyle w:val="Marquedecommentaire"/>
        </w:rPr>
        <w:annotationRef/>
      </w:r>
      <w:r>
        <w:t>Not found:</w:t>
      </w:r>
    </w:p>
    <w:p w14:paraId="0A3333D7" w14:textId="77777777" w:rsidR="00A26296" w:rsidRDefault="00A26296">
      <w:pPr>
        <w:pStyle w:val="Commentaire"/>
      </w:pPr>
      <w:r>
        <w:t>C. Li et al.</w:t>
      </w:r>
    </w:p>
    <w:p w14:paraId="029D9F61" w14:textId="77777777" w:rsidR="00A26296" w:rsidRDefault="00A26296">
      <w:pPr>
        <w:pStyle w:val="Commentaire"/>
      </w:pPr>
    </w:p>
    <w:p w14:paraId="0E16AA44" w14:textId="77777777" w:rsidR="00A26296" w:rsidRDefault="00A26296">
      <w:pPr>
        <w:pStyle w:val="Commentaire"/>
      </w:pPr>
      <w:r>
        <w:t>Extra stuff:</w:t>
      </w:r>
    </w:p>
    <w:p w14:paraId="7CD71E5C" w14:textId="77777777" w:rsidR="00A26296" w:rsidRDefault="00A26296">
      <w:pPr>
        <w:pStyle w:val="Commentaire"/>
      </w:pPr>
      <w:r>
        <w:t xml:space="preserve">(Li et al., </w:t>
      </w:r>
    </w:p>
    <w:p w14:paraId="22588630" w14:textId="77777777" w:rsidR="00A26296" w:rsidRDefault="00A26296">
      <w:pPr>
        <w:pStyle w:val="Commentaire"/>
      </w:pPr>
    </w:p>
    <w:p w14:paraId="3670D5FA" w14:textId="77777777" w:rsidR="00A26296" w:rsidRDefault="00A26296">
      <w:pPr>
        <w:pStyle w:val="Commentaire"/>
      </w:pPr>
      <w:r>
        <w:t>Correct:</w:t>
      </w:r>
    </w:p>
    <w:p w14:paraId="688D6FF0" w14:textId="77777777" w:rsidR="00A26296" w:rsidRDefault="00A26296">
      <w:pPr>
        <w:pStyle w:val="Commentaire"/>
      </w:pPr>
      <w:r>
        <w:t>C. Li et al. (2020)</w:t>
      </w:r>
    </w:p>
    <w:p w14:paraId="4713AF18" w14:textId="150C42D3" w:rsidR="00A26296" w:rsidRDefault="00A26296">
      <w:pPr>
        <w:pStyle w:val="Commentaire"/>
      </w:pPr>
      <w:r>
        <w:t>(C. Li et al., 2020)</w:t>
      </w:r>
    </w:p>
  </w:comment>
  <w:comment w:id="3713" w:author="Robin Matthews" w:date="2021-07-13T14:39:00Z" w:initials="RM">
    <w:p w14:paraId="6919BC2E" w14:textId="77777777" w:rsidR="00A26296" w:rsidRDefault="00A26296">
      <w:pPr>
        <w:pStyle w:val="Commentaire"/>
      </w:pPr>
      <w:r>
        <w:rPr>
          <w:rStyle w:val="Marquedecommentaire"/>
        </w:rPr>
        <w:annotationRef/>
      </w:r>
      <w:r>
        <w:t>Not found:</w:t>
      </w:r>
    </w:p>
    <w:p w14:paraId="2A7C7E23" w14:textId="77777777" w:rsidR="00A26296" w:rsidRDefault="00A26296">
      <w:pPr>
        <w:pStyle w:val="Commentaire"/>
      </w:pPr>
      <w:r>
        <w:t>C. Li et al.</w:t>
      </w:r>
    </w:p>
    <w:p w14:paraId="61C2BC0A" w14:textId="77777777" w:rsidR="00A26296" w:rsidRDefault="00A26296">
      <w:pPr>
        <w:pStyle w:val="Commentaire"/>
      </w:pPr>
    </w:p>
    <w:p w14:paraId="5DFA4512" w14:textId="77777777" w:rsidR="00A26296" w:rsidRDefault="00A26296">
      <w:pPr>
        <w:pStyle w:val="Commentaire"/>
      </w:pPr>
      <w:r>
        <w:t>Extra stuff:</w:t>
      </w:r>
    </w:p>
    <w:p w14:paraId="4C727070" w14:textId="77777777" w:rsidR="00A26296" w:rsidRDefault="00A26296">
      <w:pPr>
        <w:pStyle w:val="Commentaire"/>
      </w:pPr>
      <w:r>
        <w:t xml:space="preserve">(Li et al., </w:t>
      </w:r>
    </w:p>
    <w:p w14:paraId="6ED3C731" w14:textId="77777777" w:rsidR="00A26296" w:rsidRDefault="00A26296">
      <w:pPr>
        <w:pStyle w:val="Commentaire"/>
      </w:pPr>
    </w:p>
    <w:p w14:paraId="4E42E8A5" w14:textId="77777777" w:rsidR="00A26296" w:rsidRDefault="00A26296">
      <w:pPr>
        <w:pStyle w:val="Commentaire"/>
      </w:pPr>
      <w:r>
        <w:t>Correct:</w:t>
      </w:r>
    </w:p>
    <w:p w14:paraId="7A4B46A5" w14:textId="77777777" w:rsidR="00A26296" w:rsidRDefault="00A26296">
      <w:pPr>
        <w:pStyle w:val="Commentaire"/>
      </w:pPr>
      <w:r>
        <w:t>C. Li et al. (2020)</w:t>
      </w:r>
    </w:p>
    <w:p w14:paraId="43FDDE08" w14:textId="34E22A3E" w:rsidR="00A26296" w:rsidRDefault="00A26296">
      <w:pPr>
        <w:pStyle w:val="Commentaire"/>
      </w:pPr>
      <w:r>
        <w:t>(C. Li et al., 2020)</w:t>
      </w:r>
    </w:p>
  </w:comment>
  <w:comment w:id="3723" w:author="Robin Matthews" w:date="2021-07-13T14:39:00Z" w:initials="RM">
    <w:p w14:paraId="673B0AF4" w14:textId="77777777" w:rsidR="00A26296" w:rsidRDefault="00A26296">
      <w:pPr>
        <w:pStyle w:val="Commentaire"/>
      </w:pPr>
      <w:r>
        <w:rPr>
          <w:rStyle w:val="Marquedecommentaire"/>
        </w:rPr>
        <w:annotationRef/>
      </w:r>
      <w:r>
        <w:t>Extra stuff:</w:t>
      </w:r>
    </w:p>
    <w:p w14:paraId="6FF269A8" w14:textId="77777777" w:rsidR="00A26296" w:rsidRDefault="00A26296">
      <w:pPr>
        <w:pStyle w:val="Commentaire"/>
      </w:pPr>
      <w:r>
        <w:t>, ;</w:t>
      </w:r>
    </w:p>
    <w:p w14:paraId="55C96190" w14:textId="77777777" w:rsidR="00A26296" w:rsidRDefault="00A26296">
      <w:pPr>
        <w:pStyle w:val="Commentaire"/>
      </w:pPr>
    </w:p>
    <w:p w14:paraId="78A8B417" w14:textId="77777777" w:rsidR="00A26296" w:rsidRDefault="00A26296">
      <w:pPr>
        <w:pStyle w:val="Commentaire"/>
      </w:pPr>
      <w:r>
        <w:t>Correct:</w:t>
      </w:r>
    </w:p>
    <w:p w14:paraId="728CC9DE" w14:textId="77777777" w:rsidR="00A26296" w:rsidRDefault="00A26296">
      <w:pPr>
        <w:pStyle w:val="Commentaire"/>
      </w:pPr>
      <w:r>
        <w:t>Coppola et al. (2021a)</w:t>
      </w:r>
    </w:p>
    <w:p w14:paraId="082C7403" w14:textId="1E294941" w:rsidR="00A26296" w:rsidRDefault="00A26296">
      <w:pPr>
        <w:pStyle w:val="Commentaire"/>
      </w:pPr>
      <w:r>
        <w:t>(Coppola et al., 2021a)</w:t>
      </w:r>
    </w:p>
  </w:comment>
  <w:comment w:id="3724" w:author="Robin Matthews" w:date="2021-07-13T14:39:00Z" w:initials="RM">
    <w:p w14:paraId="574A64CE" w14:textId="77777777" w:rsidR="00A26296" w:rsidRDefault="00A26296">
      <w:pPr>
        <w:pStyle w:val="Commentaire"/>
      </w:pPr>
      <w:r>
        <w:rPr>
          <w:rStyle w:val="Marquedecommentaire"/>
        </w:rPr>
        <w:annotationRef/>
      </w:r>
      <w:r>
        <w:t>Extra stuff:</w:t>
      </w:r>
    </w:p>
    <w:p w14:paraId="0CF62816" w14:textId="77777777" w:rsidR="00A26296" w:rsidRDefault="00A26296">
      <w:pPr>
        <w:pStyle w:val="Commentaire"/>
      </w:pPr>
      <w:r>
        <w:t>, ;</w:t>
      </w:r>
    </w:p>
    <w:p w14:paraId="111FD210" w14:textId="77777777" w:rsidR="00A26296" w:rsidRDefault="00A26296">
      <w:pPr>
        <w:pStyle w:val="Commentaire"/>
      </w:pPr>
    </w:p>
    <w:p w14:paraId="4A58AAAD" w14:textId="77777777" w:rsidR="00A26296" w:rsidRDefault="00A26296">
      <w:pPr>
        <w:pStyle w:val="Commentaire"/>
      </w:pPr>
      <w:r>
        <w:t>Correct:</w:t>
      </w:r>
    </w:p>
    <w:p w14:paraId="660E0A9B" w14:textId="77777777" w:rsidR="00A26296" w:rsidRDefault="00A26296">
      <w:pPr>
        <w:pStyle w:val="Commentaire"/>
      </w:pPr>
      <w:r>
        <w:t>Engelbrecht et al. (2015)</w:t>
      </w:r>
    </w:p>
    <w:p w14:paraId="6B6C2BF1" w14:textId="43B9CA61" w:rsidR="00A26296" w:rsidRDefault="00A26296">
      <w:pPr>
        <w:pStyle w:val="Commentaire"/>
      </w:pPr>
      <w:r>
        <w:t>(Engelbrecht et al., 2015)</w:t>
      </w:r>
    </w:p>
  </w:comment>
  <w:comment w:id="3725" w:author="Robin Matthews" w:date="2021-07-13T14:39:00Z" w:initials="RM">
    <w:p w14:paraId="56B6BFBC" w14:textId="77777777" w:rsidR="00A26296" w:rsidRDefault="00A26296">
      <w:pPr>
        <w:pStyle w:val="Commentaire"/>
      </w:pPr>
      <w:r>
        <w:rPr>
          <w:rStyle w:val="Marquedecommentaire"/>
        </w:rPr>
        <w:annotationRef/>
      </w:r>
      <w:r>
        <w:t>Extra stuff:</w:t>
      </w:r>
    </w:p>
    <w:p w14:paraId="146CF215" w14:textId="77777777" w:rsidR="00A26296" w:rsidRDefault="00A26296">
      <w:pPr>
        <w:pStyle w:val="Commentaire"/>
      </w:pPr>
      <w:r>
        <w:t>, )</w:t>
      </w:r>
    </w:p>
    <w:p w14:paraId="540B28A3" w14:textId="77777777" w:rsidR="00A26296" w:rsidRDefault="00A26296">
      <w:pPr>
        <w:pStyle w:val="Commentaire"/>
      </w:pPr>
    </w:p>
    <w:p w14:paraId="14B857DE" w14:textId="77777777" w:rsidR="00A26296" w:rsidRDefault="00A26296">
      <w:pPr>
        <w:pStyle w:val="Commentaire"/>
      </w:pPr>
      <w:r>
        <w:t>Correct:</w:t>
      </w:r>
    </w:p>
    <w:p w14:paraId="16800249" w14:textId="77777777" w:rsidR="00A26296" w:rsidRDefault="00A26296">
      <w:pPr>
        <w:pStyle w:val="Commentaire"/>
      </w:pPr>
      <w:r>
        <w:t>Giorgi et al. (2014)</w:t>
      </w:r>
    </w:p>
    <w:p w14:paraId="41BC0EEC" w14:textId="47E47A51" w:rsidR="00A26296" w:rsidRDefault="00A26296">
      <w:pPr>
        <w:pStyle w:val="Commentaire"/>
      </w:pPr>
      <w:r>
        <w:t>(Giorgi et al., 2014)</w:t>
      </w:r>
    </w:p>
  </w:comment>
  <w:comment w:id="3727" w:author="Robin Matthews" w:date="2021-07-13T14:39:00Z" w:initials="RM">
    <w:p w14:paraId="664DE414" w14:textId="77777777" w:rsidR="00A26296" w:rsidRDefault="00A26296">
      <w:pPr>
        <w:pStyle w:val="Commentaire"/>
      </w:pPr>
      <w:r>
        <w:rPr>
          <w:rStyle w:val="Marquedecommentaire"/>
        </w:rPr>
        <w:annotationRef/>
      </w:r>
      <w:r>
        <w:t>Not found:</w:t>
      </w:r>
    </w:p>
    <w:p w14:paraId="3C1A043F" w14:textId="77777777" w:rsidR="00A26296" w:rsidRDefault="00A26296">
      <w:pPr>
        <w:pStyle w:val="Commentaire"/>
      </w:pPr>
      <w:r>
        <w:t>C. Li et al.</w:t>
      </w:r>
    </w:p>
    <w:p w14:paraId="21B5E1B8" w14:textId="77777777" w:rsidR="00A26296" w:rsidRDefault="00A26296">
      <w:pPr>
        <w:pStyle w:val="Commentaire"/>
      </w:pPr>
    </w:p>
    <w:p w14:paraId="14FFE4D0" w14:textId="77777777" w:rsidR="00A26296" w:rsidRDefault="00A26296">
      <w:pPr>
        <w:pStyle w:val="Commentaire"/>
      </w:pPr>
      <w:r>
        <w:t>Extra stuff:</w:t>
      </w:r>
    </w:p>
    <w:p w14:paraId="01BAF3C8" w14:textId="77777777" w:rsidR="00A26296" w:rsidRDefault="00A26296">
      <w:pPr>
        <w:pStyle w:val="Commentaire"/>
      </w:pPr>
      <w:r>
        <w:t>(Li et al., a)</w:t>
      </w:r>
    </w:p>
    <w:p w14:paraId="7E9A81E4" w14:textId="77777777" w:rsidR="00A26296" w:rsidRDefault="00A26296">
      <w:pPr>
        <w:pStyle w:val="Commentaire"/>
      </w:pPr>
    </w:p>
    <w:p w14:paraId="333BAB5C" w14:textId="77777777" w:rsidR="00A26296" w:rsidRDefault="00A26296">
      <w:pPr>
        <w:pStyle w:val="Commentaire"/>
      </w:pPr>
      <w:r>
        <w:t>Correct:</w:t>
      </w:r>
    </w:p>
    <w:p w14:paraId="449B2FAD" w14:textId="77777777" w:rsidR="00A26296" w:rsidRDefault="00A26296">
      <w:pPr>
        <w:pStyle w:val="Commentaire"/>
      </w:pPr>
      <w:r>
        <w:t>C. Li et al. (2020)</w:t>
      </w:r>
    </w:p>
    <w:p w14:paraId="612694A7" w14:textId="1080CF20" w:rsidR="00A26296" w:rsidRDefault="00A26296">
      <w:pPr>
        <w:pStyle w:val="Commentaire"/>
      </w:pPr>
      <w:r>
        <w:t>(C. Li et al., 2020)</w:t>
      </w:r>
    </w:p>
  </w:comment>
  <w:comment w:id="3732" w:author="Robin Matthews" w:date="2021-07-13T14:39:00Z" w:initials="RM">
    <w:p w14:paraId="684A46A8" w14:textId="77777777" w:rsidR="00A26296" w:rsidRDefault="00A26296">
      <w:pPr>
        <w:pStyle w:val="Commentaire"/>
      </w:pPr>
      <w:r>
        <w:rPr>
          <w:rStyle w:val="Marquedecommentaire"/>
        </w:rPr>
        <w:annotationRef/>
      </w:r>
      <w:r>
        <w:t>Not found:</w:t>
      </w:r>
    </w:p>
    <w:p w14:paraId="14A3FE58" w14:textId="77777777" w:rsidR="00A26296" w:rsidRDefault="00A26296">
      <w:pPr>
        <w:pStyle w:val="Commentaire"/>
      </w:pPr>
      <w:r>
        <w:t>C. Li et al.</w:t>
      </w:r>
    </w:p>
    <w:p w14:paraId="13D073FA" w14:textId="77777777" w:rsidR="00A26296" w:rsidRDefault="00A26296">
      <w:pPr>
        <w:pStyle w:val="Commentaire"/>
      </w:pPr>
    </w:p>
    <w:p w14:paraId="323DDE54" w14:textId="77777777" w:rsidR="00A26296" w:rsidRDefault="00A26296">
      <w:pPr>
        <w:pStyle w:val="Commentaire"/>
      </w:pPr>
      <w:r>
        <w:t>Extra stuff:</w:t>
      </w:r>
    </w:p>
    <w:p w14:paraId="7C296A73" w14:textId="77777777" w:rsidR="00A26296" w:rsidRDefault="00A26296">
      <w:pPr>
        <w:pStyle w:val="Commentaire"/>
      </w:pPr>
      <w:r>
        <w:t>(Li et al., a)</w:t>
      </w:r>
    </w:p>
    <w:p w14:paraId="185CD06F" w14:textId="77777777" w:rsidR="00A26296" w:rsidRDefault="00A26296">
      <w:pPr>
        <w:pStyle w:val="Commentaire"/>
      </w:pPr>
    </w:p>
    <w:p w14:paraId="25879F28" w14:textId="77777777" w:rsidR="00A26296" w:rsidRDefault="00A26296">
      <w:pPr>
        <w:pStyle w:val="Commentaire"/>
      </w:pPr>
      <w:r>
        <w:t>Correct:</w:t>
      </w:r>
    </w:p>
    <w:p w14:paraId="71F72A51" w14:textId="77777777" w:rsidR="00A26296" w:rsidRDefault="00A26296">
      <w:pPr>
        <w:pStyle w:val="Commentaire"/>
      </w:pPr>
      <w:r>
        <w:t>C. Li et al. (2020)</w:t>
      </w:r>
    </w:p>
    <w:p w14:paraId="69569E28" w14:textId="321F51A0" w:rsidR="00A26296" w:rsidRDefault="00A26296">
      <w:pPr>
        <w:pStyle w:val="Commentaire"/>
      </w:pPr>
      <w:r>
        <w:t>(C. Li et al., 2020)</w:t>
      </w:r>
    </w:p>
  </w:comment>
  <w:comment w:id="3735" w:author="Robin Matthews" w:date="2021-07-13T14:39:00Z" w:initials="RM">
    <w:p w14:paraId="6D6B6078" w14:textId="77777777" w:rsidR="00A26296" w:rsidRDefault="00A26296">
      <w:pPr>
        <w:pStyle w:val="Commentaire"/>
      </w:pPr>
      <w:r>
        <w:rPr>
          <w:rStyle w:val="Marquedecommentaire"/>
        </w:rPr>
        <w:annotationRef/>
      </w:r>
      <w:r>
        <w:t>Not found:</w:t>
      </w:r>
    </w:p>
    <w:p w14:paraId="5B255227" w14:textId="77777777" w:rsidR="00A26296" w:rsidRDefault="00A26296">
      <w:pPr>
        <w:pStyle w:val="Commentaire"/>
      </w:pPr>
      <w:r>
        <w:t>C. Li et al.</w:t>
      </w:r>
    </w:p>
    <w:p w14:paraId="040F7F69" w14:textId="77777777" w:rsidR="00A26296" w:rsidRDefault="00A26296">
      <w:pPr>
        <w:pStyle w:val="Commentaire"/>
      </w:pPr>
    </w:p>
    <w:p w14:paraId="0E0ED8E1" w14:textId="77777777" w:rsidR="00A26296" w:rsidRDefault="00A26296">
      <w:pPr>
        <w:pStyle w:val="Commentaire"/>
      </w:pPr>
      <w:r>
        <w:t>Extra stuff:</w:t>
      </w:r>
    </w:p>
    <w:p w14:paraId="04F971E8" w14:textId="77777777" w:rsidR="00A26296" w:rsidRDefault="00A26296">
      <w:pPr>
        <w:pStyle w:val="Commentaire"/>
      </w:pPr>
      <w:r>
        <w:t>(Li et al., a)</w:t>
      </w:r>
    </w:p>
    <w:p w14:paraId="68446208" w14:textId="77777777" w:rsidR="00A26296" w:rsidRDefault="00A26296">
      <w:pPr>
        <w:pStyle w:val="Commentaire"/>
      </w:pPr>
    </w:p>
    <w:p w14:paraId="00A8D5F0" w14:textId="77777777" w:rsidR="00A26296" w:rsidRDefault="00A26296">
      <w:pPr>
        <w:pStyle w:val="Commentaire"/>
      </w:pPr>
      <w:r>
        <w:t>Correct:</w:t>
      </w:r>
    </w:p>
    <w:p w14:paraId="48E355D0" w14:textId="77777777" w:rsidR="00A26296" w:rsidRDefault="00A26296">
      <w:pPr>
        <w:pStyle w:val="Commentaire"/>
      </w:pPr>
      <w:r>
        <w:t>C. Li et al. (2020)</w:t>
      </w:r>
    </w:p>
    <w:p w14:paraId="216252D2" w14:textId="545FDC6F" w:rsidR="00A26296" w:rsidRDefault="00A26296">
      <w:pPr>
        <w:pStyle w:val="Commentaire"/>
      </w:pPr>
      <w:r>
        <w:t>(C. Li et al., 2020)</w:t>
      </w:r>
    </w:p>
  </w:comment>
  <w:comment w:id="3738" w:author="Robin Matthews" w:date="2021-07-13T14:39:00Z" w:initials="RM">
    <w:p w14:paraId="4F356F51" w14:textId="77777777" w:rsidR="00A26296" w:rsidRDefault="00A26296">
      <w:pPr>
        <w:pStyle w:val="Commentaire"/>
      </w:pPr>
      <w:r>
        <w:rPr>
          <w:rStyle w:val="Marquedecommentaire"/>
        </w:rPr>
        <w:annotationRef/>
      </w:r>
      <w:r>
        <w:t>Not found:</w:t>
      </w:r>
    </w:p>
    <w:p w14:paraId="1DAB91DC" w14:textId="77777777" w:rsidR="00A26296" w:rsidRDefault="00A26296">
      <w:pPr>
        <w:pStyle w:val="Commentaire"/>
      </w:pPr>
      <w:r>
        <w:t>C. Li et al.</w:t>
      </w:r>
    </w:p>
    <w:p w14:paraId="6A0D2DBD" w14:textId="77777777" w:rsidR="00A26296" w:rsidRDefault="00A26296">
      <w:pPr>
        <w:pStyle w:val="Commentaire"/>
      </w:pPr>
    </w:p>
    <w:p w14:paraId="28B53F96" w14:textId="77777777" w:rsidR="00A26296" w:rsidRDefault="00A26296">
      <w:pPr>
        <w:pStyle w:val="Commentaire"/>
      </w:pPr>
      <w:r>
        <w:t>Extra stuff:</w:t>
      </w:r>
    </w:p>
    <w:p w14:paraId="78A672AC" w14:textId="77777777" w:rsidR="00A26296" w:rsidRDefault="00A26296">
      <w:pPr>
        <w:pStyle w:val="Commentaire"/>
      </w:pPr>
      <w:r>
        <w:t>(Li et al., a)</w:t>
      </w:r>
    </w:p>
    <w:p w14:paraId="655517DB" w14:textId="77777777" w:rsidR="00A26296" w:rsidRDefault="00A26296">
      <w:pPr>
        <w:pStyle w:val="Commentaire"/>
      </w:pPr>
    </w:p>
    <w:p w14:paraId="4CE7E857" w14:textId="77777777" w:rsidR="00A26296" w:rsidRDefault="00A26296">
      <w:pPr>
        <w:pStyle w:val="Commentaire"/>
      </w:pPr>
      <w:r>
        <w:t>Correct:</w:t>
      </w:r>
    </w:p>
    <w:p w14:paraId="79A8FC33" w14:textId="77777777" w:rsidR="00A26296" w:rsidRDefault="00A26296">
      <w:pPr>
        <w:pStyle w:val="Commentaire"/>
      </w:pPr>
      <w:r>
        <w:t>C. Li et al. (2020)</w:t>
      </w:r>
    </w:p>
    <w:p w14:paraId="0B392F59" w14:textId="62E01827" w:rsidR="00A26296" w:rsidRDefault="00A26296">
      <w:pPr>
        <w:pStyle w:val="Commentaire"/>
      </w:pPr>
      <w:r>
        <w:t>(C. Li et al., 2020)</w:t>
      </w:r>
    </w:p>
  </w:comment>
  <w:comment w:id="3741" w:author="Robin Matthews" w:date="2021-07-13T14:39:00Z" w:initials="RM">
    <w:p w14:paraId="70337143" w14:textId="77777777" w:rsidR="00A26296" w:rsidRDefault="00A26296">
      <w:pPr>
        <w:pStyle w:val="Commentaire"/>
      </w:pPr>
      <w:r>
        <w:rPr>
          <w:rStyle w:val="Marquedecommentaire"/>
        </w:rPr>
        <w:annotationRef/>
      </w:r>
      <w:r>
        <w:t>Not found:</w:t>
      </w:r>
    </w:p>
    <w:p w14:paraId="3EF28B12" w14:textId="77777777" w:rsidR="00A26296" w:rsidRDefault="00A26296">
      <w:pPr>
        <w:pStyle w:val="Commentaire"/>
      </w:pPr>
      <w:r>
        <w:t>C. Li et al.</w:t>
      </w:r>
    </w:p>
    <w:p w14:paraId="7282EF42" w14:textId="77777777" w:rsidR="00A26296" w:rsidRDefault="00A26296">
      <w:pPr>
        <w:pStyle w:val="Commentaire"/>
      </w:pPr>
    </w:p>
    <w:p w14:paraId="391ED842" w14:textId="77777777" w:rsidR="00A26296" w:rsidRDefault="00A26296">
      <w:pPr>
        <w:pStyle w:val="Commentaire"/>
      </w:pPr>
      <w:r>
        <w:t>Extra stuff:</w:t>
      </w:r>
    </w:p>
    <w:p w14:paraId="15B42C90" w14:textId="77777777" w:rsidR="00A26296" w:rsidRDefault="00A26296">
      <w:pPr>
        <w:pStyle w:val="Commentaire"/>
      </w:pPr>
      <w:r>
        <w:t>(Li et al., a)</w:t>
      </w:r>
    </w:p>
    <w:p w14:paraId="7129A1E5" w14:textId="77777777" w:rsidR="00A26296" w:rsidRDefault="00A26296">
      <w:pPr>
        <w:pStyle w:val="Commentaire"/>
      </w:pPr>
    </w:p>
    <w:p w14:paraId="353DD1AE" w14:textId="77777777" w:rsidR="00A26296" w:rsidRDefault="00A26296">
      <w:pPr>
        <w:pStyle w:val="Commentaire"/>
      </w:pPr>
      <w:r>
        <w:t>Correct:</w:t>
      </w:r>
    </w:p>
    <w:p w14:paraId="20480A1C" w14:textId="77777777" w:rsidR="00A26296" w:rsidRDefault="00A26296">
      <w:pPr>
        <w:pStyle w:val="Commentaire"/>
      </w:pPr>
      <w:r>
        <w:t>C. Li et al. (2020)</w:t>
      </w:r>
    </w:p>
    <w:p w14:paraId="6867842E" w14:textId="06B8A5B3" w:rsidR="00A26296" w:rsidRDefault="00A26296">
      <w:pPr>
        <w:pStyle w:val="Commentaire"/>
      </w:pPr>
      <w:r>
        <w:t>(C. Li et al., 2020)</w:t>
      </w:r>
    </w:p>
  </w:comment>
  <w:comment w:id="3744" w:author="Robin Matthews" w:date="2021-07-13T14:39:00Z" w:initials="RM">
    <w:p w14:paraId="66313D45" w14:textId="77777777" w:rsidR="00A26296" w:rsidRDefault="00A26296">
      <w:pPr>
        <w:pStyle w:val="Commentaire"/>
      </w:pPr>
      <w:r>
        <w:rPr>
          <w:rStyle w:val="Marquedecommentaire"/>
        </w:rPr>
        <w:annotationRef/>
      </w:r>
      <w:r>
        <w:t>Not found:</w:t>
      </w:r>
    </w:p>
    <w:p w14:paraId="027B70C3" w14:textId="77777777" w:rsidR="00A26296" w:rsidRDefault="00A26296">
      <w:pPr>
        <w:pStyle w:val="Commentaire"/>
      </w:pPr>
      <w:r>
        <w:t>C. Li et al.</w:t>
      </w:r>
    </w:p>
    <w:p w14:paraId="54F13861" w14:textId="77777777" w:rsidR="00A26296" w:rsidRDefault="00A26296">
      <w:pPr>
        <w:pStyle w:val="Commentaire"/>
      </w:pPr>
    </w:p>
    <w:p w14:paraId="1401A4FC" w14:textId="77777777" w:rsidR="00A26296" w:rsidRDefault="00A26296">
      <w:pPr>
        <w:pStyle w:val="Commentaire"/>
      </w:pPr>
      <w:r>
        <w:t>Extra stuff:</w:t>
      </w:r>
    </w:p>
    <w:p w14:paraId="42704B15" w14:textId="77777777" w:rsidR="00A26296" w:rsidRDefault="00A26296">
      <w:pPr>
        <w:pStyle w:val="Commentaire"/>
      </w:pPr>
      <w:r>
        <w:t>(Li et al., a)</w:t>
      </w:r>
    </w:p>
    <w:p w14:paraId="578BA52B" w14:textId="77777777" w:rsidR="00A26296" w:rsidRDefault="00A26296">
      <w:pPr>
        <w:pStyle w:val="Commentaire"/>
      </w:pPr>
    </w:p>
    <w:p w14:paraId="40535A0C" w14:textId="77777777" w:rsidR="00A26296" w:rsidRDefault="00A26296">
      <w:pPr>
        <w:pStyle w:val="Commentaire"/>
      </w:pPr>
      <w:r>
        <w:t>Correct:</w:t>
      </w:r>
    </w:p>
    <w:p w14:paraId="4AC966E6" w14:textId="77777777" w:rsidR="00A26296" w:rsidRDefault="00A26296">
      <w:pPr>
        <w:pStyle w:val="Commentaire"/>
      </w:pPr>
      <w:r>
        <w:t>C. Li et al. (2020)</w:t>
      </w:r>
    </w:p>
    <w:p w14:paraId="7933453A" w14:textId="2B7D72CD" w:rsidR="00A26296" w:rsidRDefault="00A26296">
      <w:pPr>
        <w:pStyle w:val="Commentaire"/>
      </w:pPr>
      <w:r>
        <w:t>(C. Li et al., 2020)</w:t>
      </w:r>
    </w:p>
  </w:comment>
  <w:comment w:id="3752" w:author="Robin Matthews" w:date="2021-07-13T14:39:00Z" w:initials="RM">
    <w:p w14:paraId="634CC61F" w14:textId="77777777" w:rsidR="00A26296" w:rsidRDefault="00A26296">
      <w:pPr>
        <w:pStyle w:val="Commentaire"/>
      </w:pPr>
      <w:r>
        <w:rPr>
          <w:rStyle w:val="Marquedecommentaire"/>
        </w:rPr>
        <w:annotationRef/>
      </w:r>
      <w:r>
        <w:t>Not found:</w:t>
      </w:r>
    </w:p>
    <w:p w14:paraId="6B5ED1B9" w14:textId="77777777" w:rsidR="00A26296" w:rsidRDefault="00A26296">
      <w:pPr>
        <w:pStyle w:val="Commentaire"/>
      </w:pPr>
      <w:r>
        <w:t>2020b</w:t>
      </w:r>
    </w:p>
    <w:p w14:paraId="3FA44CC2" w14:textId="77777777" w:rsidR="00A26296" w:rsidRDefault="00A26296">
      <w:pPr>
        <w:pStyle w:val="Commentaire"/>
      </w:pPr>
    </w:p>
    <w:p w14:paraId="2AD07917" w14:textId="77777777" w:rsidR="00A26296" w:rsidRDefault="00A26296">
      <w:pPr>
        <w:pStyle w:val="Commentaire"/>
      </w:pPr>
      <w:r>
        <w:t>Extra stuff:</w:t>
      </w:r>
    </w:p>
    <w:p w14:paraId="2754E378" w14:textId="77777777" w:rsidR="00A26296" w:rsidRDefault="00A26296">
      <w:pPr>
        <w:pStyle w:val="Commentaire"/>
      </w:pPr>
      <w:r>
        <w:t>(, 2020</w:t>
      </w:r>
    </w:p>
    <w:p w14:paraId="71F2BE17" w14:textId="77777777" w:rsidR="00A26296" w:rsidRDefault="00A26296">
      <w:pPr>
        <w:pStyle w:val="Commentaire"/>
      </w:pPr>
    </w:p>
    <w:p w14:paraId="4F2A2B9D" w14:textId="77777777" w:rsidR="00A26296" w:rsidRDefault="00A26296">
      <w:pPr>
        <w:pStyle w:val="Commentaire"/>
      </w:pPr>
      <w:r>
        <w:t>Correct:</w:t>
      </w:r>
    </w:p>
    <w:p w14:paraId="3AD9790F" w14:textId="77777777" w:rsidR="00A26296" w:rsidRDefault="00A26296">
      <w:pPr>
        <w:pStyle w:val="Commentaire"/>
      </w:pPr>
      <w:r>
        <w:t>Sun et al. (2020b)</w:t>
      </w:r>
    </w:p>
    <w:p w14:paraId="348D1698" w14:textId="440605D2" w:rsidR="00A26296" w:rsidRDefault="00A26296">
      <w:pPr>
        <w:pStyle w:val="Commentaire"/>
      </w:pPr>
      <w:r>
        <w:t>(Sun et al., 2020b)</w:t>
      </w:r>
    </w:p>
  </w:comment>
  <w:comment w:id="3754" w:author="Robin Matthews" w:date="2021-07-13T14:39:00Z" w:initials="RM">
    <w:p w14:paraId="29ECDB2B" w14:textId="77777777" w:rsidR="00A26296" w:rsidRDefault="00A26296">
      <w:pPr>
        <w:pStyle w:val="Commentaire"/>
      </w:pPr>
      <w:r>
        <w:rPr>
          <w:rStyle w:val="Marquedecommentaire"/>
        </w:rPr>
        <w:annotationRef/>
      </w:r>
      <w:r>
        <w:t>Extra stuff:</w:t>
      </w:r>
    </w:p>
    <w:p w14:paraId="7837FD16" w14:textId="77777777" w:rsidR="00A26296" w:rsidRDefault="00A26296">
      <w:pPr>
        <w:pStyle w:val="Commentaire"/>
      </w:pPr>
      <w:r>
        <w:t xml:space="preserve">, </w:t>
      </w:r>
    </w:p>
    <w:p w14:paraId="542F7D24" w14:textId="77777777" w:rsidR="00A26296" w:rsidRDefault="00A26296">
      <w:pPr>
        <w:pStyle w:val="Commentaire"/>
      </w:pPr>
    </w:p>
    <w:p w14:paraId="110F9A20" w14:textId="77777777" w:rsidR="00A26296" w:rsidRDefault="00A26296">
      <w:pPr>
        <w:pStyle w:val="Commentaire"/>
      </w:pPr>
      <w:r>
        <w:t>Correct:</w:t>
      </w:r>
    </w:p>
    <w:p w14:paraId="596E61A9" w14:textId="77777777" w:rsidR="00A26296" w:rsidRDefault="00A26296">
      <w:pPr>
        <w:pStyle w:val="Commentaire"/>
      </w:pPr>
      <w:r>
        <w:t>Casanueva et al. (2014)</w:t>
      </w:r>
    </w:p>
    <w:p w14:paraId="0A46AE6B" w14:textId="7AA56835" w:rsidR="00A26296" w:rsidRDefault="00A26296">
      <w:pPr>
        <w:pStyle w:val="Commentaire"/>
      </w:pPr>
      <w:r>
        <w:t>(Casanueva et al., 2014)</w:t>
      </w:r>
    </w:p>
  </w:comment>
  <w:comment w:id="3755" w:author="Robin Matthews" w:date="2021-07-13T14:39:00Z" w:initials="RM">
    <w:p w14:paraId="7B4FD833" w14:textId="77777777" w:rsidR="00A26296" w:rsidRDefault="00A26296">
      <w:pPr>
        <w:pStyle w:val="Commentaire"/>
      </w:pPr>
      <w:r>
        <w:rPr>
          <w:rStyle w:val="Marquedecommentaire"/>
        </w:rPr>
        <w:annotationRef/>
      </w:r>
      <w:r>
        <w:t>Extra stuff:</w:t>
      </w:r>
    </w:p>
    <w:p w14:paraId="6B0CC794" w14:textId="77777777" w:rsidR="00A26296" w:rsidRDefault="00A26296">
      <w:pPr>
        <w:pStyle w:val="Commentaire"/>
      </w:pPr>
      <w:r>
        <w:t xml:space="preserve">, </w:t>
      </w:r>
    </w:p>
    <w:p w14:paraId="1F78EF05" w14:textId="77777777" w:rsidR="00A26296" w:rsidRDefault="00A26296">
      <w:pPr>
        <w:pStyle w:val="Commentaire"/>
      </w:pPr>
    </w:p>
    <w:p w14:paraId="3FFFFF90" w14:textId="77777777" w:rsidR="00A26296" w:rsidRDefault="00A26296">
      <w:pPr>
        <w:pStyle w:val="Commentaire"/>
      </w:pPr>
      <w:r>
        <w:t>Correct:</w:t>
      </w:r>
    </w:p>
    <w:p w14:paraId="10E630F8" w14:textId="77777777" w:rsidR="00A26296" w:rsidRDefault="00A26296">
      <w:pPr>
        <w:pStyle w:val="Commentaire"/>
      </w:pPr>
      <w:r>
        <w:t>de Lima et al. (2015)</w:t>
      </w:r>
    </w:p>
    <w:p w14:paraId="0FEDE09D" w14:textId="69F14194" w:rsidR="00A26296" w:rsidRDefault="00A26296">
      <w:pPr>
        <w:pStyle w:val="Commentaire"/>
      </w:pPr>
      <w:r>
        <w:t>(de Lima et al., 2015)</w:t>
      </w:r>
    </w:p>
  </w:comment>
  <w:comment w:id="3756" w:author="Robin Matthews" w:date="2021-07-13T14:39:00Z" w:initials="RM">
    <w:p w14:paraId="42DF84B0" w14:textId="77777777" w:rsidR="00A26296" w:rsidRDefault="00A26296">
      <w:pPr>
        <w:pStyle w:val="Commentaire"/>
      </w:pPr>
      <w:r>
        <w:rPr>
          <w:rStyle w:val="Marquedecommentaire"/>
        </w:rPr>
        <w:annotationRef/>
      </w:r>
      <w:r>
        <w:t>Extra stuff:</w:t>
      </w:r>
    </w:p>
    <w:p w14:paraId="4A6618E6" w14:textId="77777777" w:rsidR="00A26296" w:rsidRDefault="00A26296">
      <w:pPr>
        <w:pStyle w:val="Commentaire"/>
      </w:pPr>
      <w:r>
        <w:t xml:space="preserve">, </w:t>
      </w:r>
    </w:p>
    <w:p w14:paraId="344CECB1" w14:textId="77777777" w:rsidR="00A26296" w:rsidRDefault="00A26296">
      <w:pPr>
        <w:pStyle w:val="Commentaire"/>
      </w:pPr>
    </w:p>
    <w:p w14:paraId="3C280672" w14:textId="77777777" w:rsidR="00A26296" w:rsidRDefault="00A26296">
      <w:pPr>
        <w:pStyle w:val="Commentaire"/>
      </w:pPr>
      <w:r>
        <w:t>Correct:</w:t>
      </w:r>
    </w:p>
    <w:p w14:paraId="26347057" w14:textId="77777777" w:rsidR="00A26296" w:rsidRDefault="00A26296">
      <w:pPr>
        <w:pStyle w:val="Commentaire"/>
      </w:pPr>
      <w:r>
        <w:t>Gajić-Čapka et al. (2015)</w:t>
      </w:r>
    </w:p>
    <w:p w14:paraId="3B43C5DB" w14:textId="44C6923F" w:rsidR="00A26296" w:rsidRDefault="00A26296">
      <w:pPr>
        <w:pStyle w:val="Commentaire"/>
      </w:pPr>
      <w:r>
        <w:t>(Gajić-Čapka et al., 2015)</w:t>
      </w:r>
    </w:p>
  </w:comment>
  <w:comment w:id="3757" w:author="Robin Matthews" w:date="2021-07-13T14:39:00Z" w:initials="RM">
    <w:p w14:paraId="7E060EE0" w14:textId="77777777" w:rsidR="00A26296" w:rsidRDefault="00A26296">
      <w:pPr>
        <w:pStyle w:val="Commentaire"/>
      </w:pPr>
      <w:r>
        <w:rPr>
          <w:rStyle w:val="Marquedecommentaire"/>
        </w:rPr>
        <w:annotationRef/>
      </w:r>
      <w:r>
        <w:t>Extra stuff:</w:t>
      </w:r>
    </w:p>
    <w:p w14:paraId="42A79F22" w14:textId="77777777" w:rsidR="00A26296" w:rsidRDefault="00A26296">
      <w:pPr>
        <w:pStyle w:val="Commentaire"/>
      </w:pPr>
      <w:r>
        <w:t xml:space="preserve">, </w:t>
      </w:r>
    </w:p>
    <w:p w14:paraId="4FE31D39" w14:textId="77777777" w:rsidR="00A26296" w:rsidRDefault="00A26296">
      <w:pPr>
        <w:pStyle w:val="Commentaire"/>
      </w:pPr>
    </w:p>
    <w:p w14:paraId="2AB8A028" w14:textId="77777777" w:rsidR="00A26296" w:rsidRDefault="00A26296">
      <w:pPr>
        <w:pStyle w:val="Commentaire"/>
      </w:pPr>
      <w:r>
        <w:t>Correct:</w:t>
      </w:r>
    </w:p>
    <w:p w14:paraId="75C5C9EE" w14:textId="77777777" w:rsidR="00A26296" w:rsidRDefault="00A26296">
      <w:pPr>
        <w:pStyle w:val="Commentaire"/>
      </w:pPr>
      <w:r>
        <w:t>Ribes et al. (2019)</w:t>
      </w:r>
    </w:p>
    <w:p w14:paraId="18F816DE" w14:textId="3FE0B3A3" w:rsidR="00A26296" w:rsidRDefault="00A26296">
      <w:pPr>
        <w:pStyle w:val="Commentaire"/>
      </w:pPr>
      <w:r>
        <w:t>(Ribes et al., 2019)</w:t>
      </w:r>
    </w:p>
  </w:comment>
  <w:comment w:id="3758" w:author="Robin Matthews" w:date="2021-07-13T14:39:00Z" w:initials="RM">
    <w:p w14:paraId="3DB41938" w14:textId="77777777" w:rsidR="00A26296" w:rsidRDefault="00A26296">
      <w:pPr>
        <w:pStyle w:val="Commentaire"/>
      </w:pPr>
      <w:r>
        <w:rPr>
          <w:rStyle w:val="Marquedecommentaire"/>
        </w:rPr>
        <w:annotationRef/>
      </w:r>
      <w:r>
        <w:t>Not found:</w:t>
      </w:r>
    </w:p>
    <w:p w14:paraId="296E9D27" w14:textId="77777777" w:rsidR="00A26296" w:rsidRDefault="00A26296">
      <w:pPr>
        <w:pStyle w:val="Commentaire"/>
      </w:pPr>
      <w:r>
        <w:t>2020a</w:t>
      </w:r>
    </w:p>
    <w:p w14:paraId="09348DDD" w14:textId="77777777" w:rsidR="00A26296" w:rsidRDefault="00A26296">
      <w:pPr>
        <w:pStyle w:val="Commentaire"/>
      </w:pPr>
    </w:p>
    <w:p w14:paraId="00E8CFC0" w14:textId="77777777" w:rsidR="00A26296" w:rsidRDefault="00A26296">
      <w:pPr>
        <w:pStyle w:val="Commentaire"/>
      </w:pPr>
      <w:r>
        <w:t>Extra stuff:</w:t>
      </w:r>
    </w:p>
    <w:p w14:paraId="27D9F458" w14:textId="77777777" w:rsidR="00A26296" w:rsidRDefault="00A26296">
      <w:pPr>
        <w:pStyle w:val="Commentaire"/>
      </w:pPr>
      <w:r>
        <w:t>, 2020</w:t>
      </w:r>
    </w:p>
    <w:p w14:paraId="0BCF22D4" w14:textId="77777777" w:rsidR="00A26296" w:rsidRDefault="00A26296">
      <w:pPr>
        <w:pStyle w:val="Commentaire"/>
      </w:pPr>
    </w:p>
    <w:p w14:paraId="259EE8C1" w14:textId="77777777" w:rsidR="00A26296" w:rsidRDefault="00A26296">
      <w:pPr>
        <w:pStyle w:val="Commentaire"/>
      </w:pPr>
      <w:r>
        <w:t>Correct:</w:t>
      </w:r>
    </w:p>
    <w:p w14:paraId="1E82E882" w14:textId="77777777" w:rsidR="00A26296" w:rsidRDefault="00A26296">
      <w:pPr>
        <w:pStyle w:val="Commentaire"/>
      </w:pPr>
      <w:r>
        <w:t>Peña-Angulo et al. (2020a)</w:t>
      </w:r>
    </w:p>
    <w:p w14:paraId="471B22E3" w14:textId="1F1E749B" w:rsidR="00A26296" w:rsidRDefault="00A26296">
      <w:pPr>
        <w:pStyle w:val="Commentaire"/>
      </w:pPr>
      <w:r>
        <w:t>(Peña-Angulo et al., 2020a)</w:t>
      </w:r>
    </w:p>
  </w:comment>
  <w:comment w:id="3759" w:author="Robin Matthews" w:date="2021-07-13T14:40:00Z" w:initials="RM">
    <w:p w14:paraId="4CFB63D8" w14:textId="77777777" w:rsidR="00A26296" w:rsidRDefault="00A26296">
      <w:pPr>
        <w:pStyle w:val="Commentaire"/>
      </w:pPr>
      <w:r>
        <w:rPr>
          <w:rStyle w:val="Marquedecommentaire"/>
        </w:rPr>
        <w:annotationRef/>
      </w:r>
      <w:r>
        <w:t>Extra stuff:</w:t>
      </w:r>
    </w:p>
    <w:p w14:paraId="16CC6132" w14:textId="77777777" w:rsidR="00A26296" w:rsidRDefault="00A26296">
      <w:pPr>
        <w:pStyle w:val="Commentaire"/>
      </w:pPr>
      <w:r>
        <w:t xml:space="preserve">, </w:t>
      </w:r>
    </w:p>
    <w:p w14:paraId="18D0C705" w14:textId="77777777" w:rsidR="00A26296" w:rsidRDefault="00A26296">
      <w:pPr>
        <w:pStyle w:val="Commentaire"/>
      </w:pPr>
    </w:p>
    <w:p w14:paraId="0A48025B" w14:textId="77777777" w:rsidR="00A26296" w:rsidRDefault="00A26296">
      <w:pPr>
        <w:pStyle w:val="Commentaire"/>
      </w:pPr>
      <w:r>
        <w:t>Correct:</w:t>
      </w:r>
    </w:p>
    <w:p w14:paraId="16660A59" w14:textId="77777777" w:rsidR="00A26296" w:rsidRDefault="00A26296">
      <w:pPr>
        <w:pStyle w:val="Commentaire"/>
      </w:pPr>
      <w:r>
        <w:t>Rajczak and Schär (2017)</w:t>
      </w:r>
    </w:p>
    <w:p w14:paraId="20E0F531" w14:textId="63A7C834" w:rsidR="00A26296" w:rsidRDefault="00A26296">
      <w:pPr>
        <w:pStyle w:val="Commentaire"/>
      </w:pPr>
      <w:r>
        <w:t>(Rajczak and Schär, 2017)</w:t>
      </w:r>
    </w:p>
  </w:comment>
  <w:comment w:id="3760" w:author="Robin Matthews" w:date="2021-07-13T14:40:00Z" w:initials="RM">
    <w:p w14:paraId="4FF7FC06" w14:textId="77777777" w:rsidR="00A26296" w:rsidRDefault="00A26296">
      <w:pPr>
        <w:pStyle w:val="Commentaire"/>
      </w:pPr>
      <w:r>
        <w:rPr>
          <w:rStyle w:val="Marquedecommentaire"/>
        </w:rPr>
        <w:annotationRef/>
      </w:r>
      <w:r>
        <w:t>Extra stuff:</w:t>
      </w:r>
    </w:p>
    <w:p w14:paraId="5CCE87AB" w14:textId="77777777" w:rsidR="00A26296" w:rsidRDefault="00A26296">
      <w:pPr>
        <w:pStyle w:val="Commentaire"/>
      </w:pPr>
      <w:r>
        <w:t xml:space="preserve">, </w:t>
      </w:r>
    </w:p>
    <w:p w14:paraId="3FDA98B1" w14:textId="77777777" w:rsidR="00A26296" w:rsidRDefault="00A26296">
      <w:pPr>
        <w:pStyle w:val="Commentaire"/>
      </w:pPr>
    </w:p>
    <w:p w14:paraId="3FC3D45E" w14:textId="77777777" w:rsidR="00A26296" w:rsidRDefault="00A26296">
      <w:pPr>
        <w:pStyle w:val="Commentaire"/>
      </w:pPr>
      <w:r>
        <w:t>Correct:</w:t>
      </w:r>
    </w:p>
    <w:p w14:paraId="44283DAB" w14:textId="77777777" w:rsidR="00A26296" w:rsidRDefault="00A26296">
      <w:pPr>
        <w:pStyle w:val="Commentaire"/>
      </w:pPr>
      <w:r>
        <w:t>Jacob et al. (2018)</w:t>
      </w:r>
    </w:p>
    <w:p w14:paraId="0BD6B48C" w14:textId="56D29F5D" w:rsidR="00A26296" w:rsidRDefault="00A26296">
      <w:pPr>
        <w:pStyle w:val="Commentaire"/>
      </w:pPr>
      <w:r>
        <w:t>(Jacob et al., 2018)</w:t>
      </w:r>
    </w:p>
  </w:comment>
  <w:comment w:id="3761" w:author="Robin Matthews" w:date="2021-07-13T14:40:00Z" w:initials="RM">
    <w:p w14:paraId="54CEB299" w14:textId="77777777" w:rsidR="00A26296" w:rsidRDefault="00A26296">
      <w:pPr>
        <w:pStyle w:val="Commentaire"/>
      </w:pPr>
      <w:r>
        <w:rPr>
          <w:rStyle w:val="Marquedecommentaire"/>
        </w:rPr>
        <w:annotationRef/>
      </w:r>
      <w:r>
        <w:t>Extra stuff:</w:t>
      </w:r>
    </w:p>
    <w:p w14:paraId="44F826CB" w14:textId="77777777" w:rsidR="00A26296" w:rsidRDefault="00A26296">
      <w:pPr>
        <w:pStyle w:val="Commentaire"/>
      </w:pPr>
      <w:r>
        <w:t xml:space="preserve">, </w:t>
      </w:r>
    </w:p>
    <w:p w14:paraId="1B730DDD" w14:textId="77777777" w:rsidR="00A26296" w:rsidRDefault="00A26296">
      <w:pPr>
        <w:pStyle w:val="Commentaire"/>
      </w:pPr>
    </w:p>
    <w:p w14:paraId="7C2185B6" w14:textId="77777777" w:rsidR="00A26296" w:rsidRDefault="00A26296">
      <w:pPr>
        <w:pStyle w:val="Commentaire"/>
      </w:pPr>
      <w:r>
        <w:t>Correct:</w:t>
      </w:r>
    </w:p>
    <w:p w14:paraId="62424650" w14:textId="77777777" w:rsidR="00A26296" w:rsidRDefault="00A26296">
      <w:pPr>
        <w:pStyle w:val="Commentaire"/>
      </w:pPr>
      <w:r>
        <w:t>Coppola et al. (2021a)</w:t>
      </w:r>
    </w:p>
    <w:p w14:paraId="3968A22E" w14:textId="23904F78" w:rsidR="00A26296" w:rsidRDefault="00A26296">
      <w:pPr>
        <w:pStyle w:val="Commentaire"/>
      </w:pPr>
      <w:r>
        <w:t>(Coppola et al., 2021a)</w:t>
      </w:r>
    </w:p>
  </w:comment>
  <w:comment w:id="3762" w:author="Robin Matthews" w:date="2021-07-13T14:40:00Z" w:initials="RM">
    <w:p w14:paraId="24B95A88" w14:textId="77777777" w:rsidR="00A26296" w:rsidRDefault="00A26296">
      <w:pPr>
        <w:pStyle w:val="Commentaire"/>
      </w:pPr>
      <w:r>
        <w:rPr>
          <w:rStyle w:val="Marquedecommentaire"/>
        </w:rPr>
        <w:annotationRef/>
      </w:r>
      <w:r>
        <w:t>Not found:</w:t>
      </w:r>
    </w:p>
    <w:p w14:paraId="338ECD7B" w14:textId="77777777" w:rsidR="00A26296" w:rsidRDefault="00A26296">
      <w:pPr>
        <w:pStyle w:val="Commentaire"/>
      </w:pPr>
      <w:r>
        <w:t>Donat et al., 2014a</w:t>
      </w:r>
    </w:p>
    <w:p w14:paraId="7281278F" w14:textId="77777777" w:rsidR="00A26296" w:rsidRDefault="00A26296">
      <w:pPr>
        <w:pStyle w:val="Commentaire"/>
      </w:pPr>
      <w:r>
        <w:t>Mathbout et al., 2018b</w:t>
      </w:r>
    </w:p>
    <w:p w14:paraId="6D7CFA84" w14:textId="77777777" w:rsidR="00A26296" w:rsidRDefault="00A26296">
      <w:pPr>
        <w:pStyle w:val="Commentaire"/>
      </w:pPr>
    </w:p>
    <w:p w14:paraId="1297C226" w14:textId="77777777" w:rsidR="00A26296" w:rsidRDefault="00A26296">
      <w:pPr>
        <w:pStyle w:val="Commentaire"/>
      </w:pPr>
      <w:r>
        <w:t>Extra stuff:</w:t>
      </w:r>
    </w:p>
    <w:p w14:paraId="1027FC2C" w14:textId="77777777" w:rsidR="00A26296" w:rsidRDefault="00A26296">
      <w:pPr>
        <w:pStyle w:val="Commentaire"/>
      </w:pPr>
      <w:r>
        <w:t>Donat et al., 2014; Mathbout et al., 2018</w:t>
      </w:r>
    </w:p>
    <w:p w14:paraId="07D8CE5A" w14:textId="77777777" w:rsidR="00A26296" w:rsidRDefault="00A26296">
      <w:pPr>
        <w:pStyle w:val="Commentaire"/>
      </w:pPr>
    </w:p>
    <w:p w14:paraId="42349596" w14:textId="77777777" w:rsidR="00A26296" w:rsidRDefault="00A26296">
      <w:pPr>
        <w:pStyle w:val="Commentaire"/>
      </w:pPr>
      <w:r>
        <w:t>Correct:</w:t>
      </w:r>
    </w:p>
    <w:p w14:paraId="13D1DF23" w14:textId="765B7FAB" w:rsidR="00A26296" w:rsidRDefault="00A26296">
      <w:pPr>
        <w:pStyle w:val="Commentaire"/>
      </w:pPr>
      <w:r>
        <w:t>(Donat et al., 2014a; Mathbout et al., 2018b)</w:t>
      </w:r>
    </w:p>
  </w:comment>
  <w:comment w:id="3763" w:author="Robin Matthews" w:date="2021-07-13T14:40:00Z" w:initials="RM">
    <w:p w14:paraId="0D379FFE" w14:textId="77777777" w:rsidR="00A26296" w:rsidRDefault="00A26296">
      <w:pPr>
        <w:pStyle w:val="Commentaire"/>
      </w:pPr>
      <w:r>
        <w:rPr>
          <w:rStyle w:val="Marquedecommentaire"/>
        </w:rPr>
        <w:annotationRef/>
      </w:r>
      <w:r>
        <w:t>Extra stuff:</w:t>
      </w:r>
    </w:p>
    <w:p w14:paraId="1802C0C5" w14:textId="77777777" w:rsidR="00A26296" w:rsidRDefault="00A26296">
      <w:pPr>
        <w:pStyle w:val="Commentaire"/>
      </w:pPr>
      <w:r>
        <w:t>, )</w:t>
      </w:r>
    </w:p>
    <w:p w14:paraId="607624A6" w14:textId="77777777" w:rsidR="00A26296" w:rsidRDefault="00A26296">
      <w:pPr>
        <w:pStyle w:val="Commentaire"/>
      </w:pPr>
    </w:p>
    <w:p w14:paraId="649C1D62" w14:textId="77777777" w:rsidR="00A26296" w:rsidRDefault="00A26296">
      <w:pPr>
        <w:pStyle w:val="Commentaire"/>
      </w:pPr>
      <w:r>
        <w:t>Correct:</w:t>
      </w:r>
    </w:p>
    <w:p w14:paraId="72D9CC63" w14:textId="77777777" w:rsidR="00A26296" w:rsidRDefault="00A26296">
      <w:pPr>
        <w:pStyle w:val="Commentaire"/>
      </w:pPr>
      <w:r>
        <w:t>Dunn et al. (2020)</w:t>
      </w:r>
    </w:p>
    <w:p w14:paraId="6D086529" w14:textId="2882D3E6" w:rsidR="00A26296" w:rsidRDefault="00A26296">
      <w:pPr>
        <w:pStyle w:val="Commentaire"/>
      </w:pPr>
      <w:r>
        <w:t>(Dunn et al., 2020)</w:t>
      </w:r>
    </w:p>
  </w:comment>
  <w:comment w:id="3765" w:author="Robin Matthews" w:date="2021-07-15T11:47:00Z" w:initials="RM">
    <w:p w14:paraId="7AA11527" w14:textId="76BAFC48" w:rsidR="00037826" w:rsidRDefault="00037826">
      <w:pPr>
        <w:pStyle w:val="Commentaire"/>
      </w:pPr>
      <w:r>
        <w:rPr>
          <w:rStyle w:val="Marquedecommentaire"/>
        </w:rPr>
        <w:annotationRef/>
      </w:r>
      <w:r>
        <w:t>Seems strange to cite a USDA report in a section on the Mediterranean</w:t>
      </w:r>
    </w:p>
  </w:comment>
  <w:comment w:id="3768" w:author="Robin Matthews" w:date="2021-07-13T14:40:00Z" w:initials="RM">
    <w:p w14:paraId="14412B28" w14:textId="77777777" w:rsidR="00A26296" w:rsidRDefault="00A26296">
      <w:pPr>
        <w:pStyle w:val="Commentaire"/>
      </w:pPr>
      <w:r>
        <w:rPr>
          <w:rStyle w:val="Marquedecommentaire"/>
        </w:rPr>
        <w:annotationRef/>
      </w:r>
      <w:r>
        <w:t>Not found:</w:t>
      </w:r>
    </w:p>
    <w:p w14:paraId="526F5167" w14:textId="77777777" w:rsidR="00A26296" w:rsidRDefault="00A26296">
      <w:pPr>
        <w:pStyle w:val="Commentaire"/>
      </w:pPr>
      <w:r>
        <w:t>2014a</w:t>
      </w:r>
    </w:p>
    <w:p w14:paraId="00AE5966" w14:textId="77777777" w:rsidR="00A26296" w:rsidRDefault="00A26296">
      <w:pPr>
        <w:pStyle w:val="Commentaire"/>
      </w:pPr>
    </w:p>
    <w:p w14:paraId="4457F40D" w14:textId="77777777" w:rsidR="00A26296" w:rsidRDefault="00A26296">
      <w:pPr>
        <w:pStyle w:val="Commentaire"/>
      </w:pPr>
      <w:r>
        <w:t>Extra stuff:</w:t>
      </w:r>
    </w:p>
    <w:p w14:paraId="47B20254" w14:textId="77777777" w:rsidR="00A26296" w:rsidRDefault="00A26296">
      <w:pPr>
        <w:pStyle w:val="Commentaire"/>
      </w:pPr>
      <w:r>
        <w:t>(, 2014;</w:t>
      </w:r>
    </w:p>
    <w:p w14:paraId="6C474CF9" w14:textId="77777777" w:rsidR="00A26296" w:rsidRDefault="00A26296">
      <w:pPr>
        <w:pStyle w:val="Commentaire"/>
      </w:pPr>
    </w:p>
    <w:p w14:paraId="4C504493" w14:textId="77777777" w:rsidR="00A26296" w:rsidRDefault="00A26296">
      <w:pPr>
        <w:pStyle w:val="Commentaire"/>
      </w:pPr>
      <w:r>
        <w:t>Correct:</w:t>
      </w:r>
    </w:p>
    <w:p w14:paraId="10D9753D" w14:textId="77777777" w:rsidR="00A26296" w:rsidRDefault="00A26296">
      <w:pPr>
        <w:pStyle w:val="Commentaire"/>
      </w:pPr>
      <w:r>
        <w:t>Añel et al. (2014a)</w:t>
      </w:r>
    </w:p>
    <w:p w14:paraId="5303BFEE" w14:textId="017350C6" w:rsidR="00A26296" w:rsidRDefault="00A26296">
      <w:pPr>
        <w:pStyle w:val="Commentaire"/>
      </w:pPr>
      <w:r>
        <w:t>(Añel et al., 2014a)</w:t>
      </w:r>
    </w:p>
  </w:comment>
  <w:comment w:id="3770" w:author="Robin Matthews" w:date="2021-07-14T23:26:00Z" w:initials="RM">
    <w:p w14:paraId="6DA93A9C" w14:textId="70435D9B" w:rsidR="00B03628" w:rsidRDefault="00B03628">
      <w:pPr>
        <w:pStyle w:val="Commentaire"/>
      </w:pPr>
      <w:r>
        <w:rPr>
          <w:rStyle w:val="Marquedecommentaire"/>
        </w:rPr>
        <w:annotationRef/>
      </w:r>
      <w:r>
        <w:t>Missing Mendeley details for ‘U.S. Department of Agriculture Economic Research Service, 2016)’. Provide DOI and I’ll ad dit.</w:t>
      </w:r>
    </w:p>
  </w:comment>
  <w:comment w:id="3771" w:author="Robin Matthews" w:date="2021-07-13T14:40:00Z" w:initials="RM">
    <w:p w14:paraId="29F38A4F" w14:textId="77777777" w:rsidR="00A26296" w:rsidRDefault="00A26296">
      <w:pPr>
        <w:pStyle w:val="Commentaire"/>
      </w:pPr>
      <w:r>
        <w:rPr>
          <w:rStyle w:val="Marquedecommentaire"/>
        </w:rPr>
        <w:annotationRef/>
      </w:r>
      <w:r>
        <w:t>Not found:</w:t>
      </w:r>
    </w:p>
    <w:p w14:paraId="4E925DFB" w14:textId="77777777" w:rsidR="00A26296" w:rsidRDefault="00A26296">
      <w:pPr>
        <w:pStyle w:val="Commentaire"/>
      </w:pPr>
      <w:r>
        <w:t>Añel et al.</w:t>
      </w:r>
    </w:p>
    <w:p w14:paraId="1B310868" w14:textId="77777777" w:rsidR="00A26296" w:rsidRDefault="00A26296">
      <w:pPr>
        <w:pStyle w:val="Commentaire"/>
      </w:pPr>
      <w:r>
        <w:t>2014b</w:t>
      </w:r>
    </w:p>
    <w:p w14:paraId="2FD911C4" w14:textId="77777777" w:rsidR="00A26296" w:rsidRDefault="00A26296">
      <w:pPr>
        <w:pStyle w:val="Commentaire"/>
      </w:pPr>
    </w:p>
    <w:p w14:paraId="3C4A2E89" w14:textId="77777777" w:rsidR="00A26296" w:rsidRDefault="00A26296">
      <w:pPr>
        <w:pStyle w:val="Commentaire"/>
      </w:pPr>
      <w:r>
        <w:t>Extra stuff:</w:t>
      </w:r>
    </w:p>
    <w:p w14:paraId="567CD1BD" w14:textId="77777777" w:rsidR="00A26296" w:rsidRDefault="00A26296">
      <w:pPr>
        <w:pStyle w:val="Commentaire"/>
      </w:pPr>
      <w:r>
        <w:t>U.S. Department of Agriculture Economic Research Service, 2016)</w:t>
      </w:r>
    </w:p>
    <w:p w14:paraId="1698EAC1" w14:textId="77777777" w:rsidR="00A26296" w:rsidRDefault="00A26296">
      <w:pPr>
        <w:pStyle w:val="Commentaire"/>
      </w:pPr>
    </w:p>
    <w:p w14:paraId="64037D9B" w14:textId="77777777" w:rsidR="00A26296" w:rsidRDefault="00A26296">
      <w:pPr>
        <w:pStyle w:val="Commentaire"/>
      </w:pPr>
      <w:r>
        <w:t>Correct:</w:t>
      </w:r>
    </w:p>
    <w:p w14:paraId="322E49D2" w14:textId="77777777" w:rsidR="00A26296" w:rsidRDefault="00A26296">
      <w:pPr>
        <w:pStyle w:val="Commentaire"/>
      </w:pPr>
      <w:r>
        <w:t>Añel et al. (2014b)</w:t>
      </w:r>
    </w:p>
    <w:p w14:paraId="2FC8B73E" w14:textId="34D2B88F" w:rsidR="00A26296" w:rsidRDefault="00A26296">
      <w:pPr>
        <w:pStyle w:val="Commentaire"/>
      </w:pPr>
      <w:r>
        <w:t>(Añel et al., 2014b)</w:t>
      </w:r>
    </w:p>
  </w:comment>
  <w:comment w:id="3777" w:author="Robin Matthews" w:date="2021-07-13T14:40:00Z" w:initials="RM">
    <w:p w14:paraId="7823697C" w14:textId="77777777" w:rsidR="00A26296" w:rsidRDefault="00A26296">
      <w:pPr>
        <w:pStyle w:val="Commentaire"/>
      </w:pPr>
      <w:r>
        <w:rPr>
          <w:rStyle w:val="Marquedecommentaire"/>
        </w:rPr>
        <w:annotationRef/>
      </w:r>
      <w:r>
        <w:t>Not found:</w:t>
      </w:r>
    </w:p>
    <w:p w14:paraId="72AA15E5" w14:textId="77777777" w:rsidR="00A26296" w:rsidRDefault="00A26296">
      <w:pPr>
        <w:pStyle w:val="Commentaire"/>
      </w:pPr>
      <w:r>
        <w:t>C. Li et al.</w:t>
      </w:r>
    </w:p>
    <w:p w14:paraId="42922A1B" w14:textId="77777777" w:rsidR="00A26296" w:rsidRDefault="00A26296">
      <w:pPr>
        <w:pStyle w:val="Commentaire"/>
      </w:pPr>
    </w:p>
    <w:p w14:paraId="745FA73F" w14:textId="77777777" w:rsidR="00A26296" w:rsidRDefault="00A26296">
      <w:pPr>
        <w:pStyle w:val="Commentaire"/>
      </w:pPr>
      <w:r>
        <w:t>Extra stuff:</w:t>
      </w:r>
    </w:p>
    <w:p w14:paraId="5BFE0023" w14:textId="77777777" w:rsidR="00A26296" w:rsidRDefault="00A26296">
      <w:pPr>
        <w:pStyle w:val="Commentaire"/>
      </w:pPr>
      <w:r>
        <w:t xml:space="preserve">(Li et al., </w:t>
      </w:r>
    </w:p>
    <w:p w14:paraId="638450CC" w14:textId="77777777" w:rsidR="00A26296" w:rsidRDefault="00A26296">
      <w:pPr>
        <w:pStyle w:val="Commentaire"/>
      </w:pPr>
    </w:p>
    <w:p w14:paraId="6DF14944" w14:textId="77777777" w:rsidR="00A26296" w:rsidRDefault="00A26296">
      <w:pPr>
        <w:pStyle w:val="Commentaire"/>
      </w:pPr>
      <w:r>
        <w:t>Correct:</w:t>
      </w:r>
    </w:p>
    <w:p w14:paraId="4DBA9222" w14:textId="77777777" w:rsidR="00A26296" w:rsidRDefault="00A26296">
      <w:pPr>
        <w:pStyle w:val="Commentaire"/>
      </w:pPr>
      <w:r>
        <w:t>C. Li et al. (2020)</w:t>
      </w:r>
    </w:p>
    <w:p w14:paraId="114CF918" w14:textId="0984F4A0" w:rsidR="00A26296" w:rsidRDefault="00A26296">
      <w:pPr>
        <w:pStyle w:val="Commentaire"/>
      </w:pPr>
      <w:r>
        <w:t>(C. Li et al., 2020)</w:t>
      </w:r>
    </w:p>
  </w:comment>
  <w:comment w:id="3779" w:author="Robin Matthews" w:date="2021-07-13T14:40:00Z" w:initials="RM">
    <w:p w14:paraId="7FFCCEB1" w14:textId="77777777" w:rsidR="00A26296" w:rsidRDefault="00A26296">
      <w:pPr>
        <w:pStyle w:val="Commentaire"/>
      </w:pPr>
      <w:r>
        <w:rPr>
          <w:rStyle w:val="Marquedecommentaire"/>
        </w:rPr>
        <w:annotationRef/>
      </w:r>
      <w:r>
        <w:t>Extra stuff:</w:t>
      </w:r>
    </w:p>
    <w:p w14:paraId="272662D7" w14:textId="77777777" w:rsidR="00A26296" w:rsidRDefault="00A26296">
      <w:pPr>
        <w:pStyle w:val="Commentaire"/>
      </w:pPr>
      <w:r>
        <w:t xml:space="preserve">, </w:t>
      </w:r>
    </w:p>
    <w:p w14:paraId="5BE3DC79" w14:textId="77777777" w:rsidR="00A26296" w:rsidRDefault="00A26296">
      <w:pPr>
        <w:pStyle w:val="Commentaire"/>
      </w:pPr>
    </w:p>
    <w:p w14:paraId="151E8AF6" w14:textId="77777777" w:rsidR="00A26296" w:rsidRDefault="00A26296">
      <w:pPr>
        <w:pStyle w:val="Commentaire"/>
      </w:pPr>
      <w:r>
        <w:t>Correct:</w:t>
      </w:r>
    </w:p>
    <w:p w14:paraId="6FC0EAC0" w14:textId="77777777" w:rsidR="00A26296" w:rsidRDefault="00A26296">
      <w:pPr>
        <w:pStyle w:val="Commentaire"/>
      </w:pPr>
      <w:r>
        <w:t>Cardell et al. (2020)</w:t>
      </w:r>
    </w:p>
    <w:p w14:paraId="0088F170" w14:textId="56FAA975" w:rsidR="00A26296" w:rsidRDefault="00A26296">
      <w:pPr>
        <w:pStyle w:val="Commentaire"/>
      </w:pPr>
      <w:r>
        <w:t>(Cardell et al., 2020)</w:t>
      </w:r>
    </w:p>
  </w:comment>
  <w:comment w:id="3780" w:author="Robin Matthews" w:date="2021-07-13T14:40:00Z" w:initials="RM">
    <w:p w14:paraId="184AF4B9" w14:textId="77777777" w:rsidR="00A26296" w:rsidRDefault="00A26296">
      <w:pPr>
        <w:pStyle w:val="Commentaire"/>
      </w:pPr>
      <w:r>
        <w:rPr>
          <w:rStyle w:val="Marquedecommentaire"/>
        </w:rPr>
        <w:annotationRef/>
      </w:r>
      <w:r>
        <w:t>Extra stuff:</w:t>
      </w:r>
    </w:p>
    <w:p w14:paraId="6D54C152" w14:textId="77777777" w:rsidR="00A26296" w:rsidRDefault="00A26296">
      <w:pPr>
        <w:pStyle w:val="Commentaire"/>
      </w:pPr>
      <w:r>
        <w:t xml:space="preserve">, </w:t>
      </w:r>
    </w:p>
    <w:p w14:paraId="1D778DA4" w14:textId="77777777" w:rsidR="00A26296" w:rsidRDefault="00A26296">
      <w:pPr>
        <w:pStyle w:val="Commentaire"/>
      </w:pPr>
    </w:p>
    <w:p w14:paraId="1AE37633" w14:textId="77777777" w:rsidR="00A26296" w:rsidRDefault="00A26296">
      <w:pPr>
        <w:pStyle w:val="Commentaire"/>
      </w:pPr>
      <w:r>
        <w:t>Correct:</w:t>
      </w:r>
    </w:p>
    <w:p w14:paraId="0AAF7C1E" w14:textId="77777777" w:rsidR="00A26296" w:rsidRDefault="00A26296">
      <w:pPr>
        <w:pStyle w:val="Commentaire"/>
      </w:pPr>
      <w:r>
        <w:t>Zollo et al. (2016)</w:t>
      </w:r>
    </w:p>
    <w:p w14:paraId="584E51B8" w14:textId="09393FCD" w:rsidR="00A26296" w:rsidRDefault="00A26296">
      <w:pPr>
        <w:pStyle w:val="Commentaire"/>
      </w:pPr>
      <w:r>
        <w:t>(Zollo et al., 2016)</w:t>
      </w:r>
    </w:p>
  </w:comment>
  <w:comment w:id="3781" w:author="Robin Matthews" w:date="2021-07-13T14:40:00Z" w:initials="RM">
    <w:p w14:paraId="6B581105" w14:textId="77777777" w:rsidR="00A26296" w:rsidRDefault="00A26296">
      <w:pPr>
        <w:pStyle w:val="Commentaire"/>
      </w:pPr>
      <w:r>
        <w:rPr>
          <w:rStyle w:val="Marquedecommentaire"/>
        </w:rPr>
        <w:annotationRef/>
      </w:r>
      <w:r>
        <w:t>Extra stuff:</w:t>
      </w:r>
    </w:p>
    <w:p w14:paraId="73F13990" w14:textId="77777777" w:rsidR="00A26296" w:rsidRDefault="00A26296">
      <w:pPr>
        <w:pStyle w:val="Commentaire"/>
      </w:pPr>
      <w:r>
        <w:t>, )</w:t>
      </w:r>
    </w:p>
    <w:p w14:paraId="3D03D738" w14:textId="77777777" w:rsidR="00A26296" w:rsidRDefault="00A26296">
      <w:pPr>
        <w:pStyle w:val="Commentaire"/>
      </w:pPr>
    </w:p>
    <w:p w14:paraId="3DC168A3" w14:textId="77777777" w:rsidR="00A26296" w:rsidRDefault="00A26296">
      <w:pPr>
        <w:pStyle w:val="Commentaire"/>
      </w:pPr>
      <w:r>
        <w:t>Correct:</w:t>
      </w:r>
    </w:p>
    <w:p w14:paraId="5EC93DA0" w14:textId="77777777" w:rsidR="00A26296" w:rsidRDefault="00A26296">
      <w:pPr>
        <w:pStyle w:val="Commentaire"/>
      </w:pPr>
      <w:r>
        <w:t>Samuels et al. (2018)</w:t>
      </w:r>
    </w:p>
    <w:p w14:paraId="2A18D729" w14:textId="694E1EC1" w:rsidR="00A26296" w:rsidRDefault="00A26296">
      <w:pPr>
        <w:pStyle w:val="Commentaire"/>
      </w:pPr>
      <w:r>
        <w:t>(Samuels et al., 2018)</w:t>
      </w:r>
    </w:p>
  </w:comment>
  <w:comment w:id="3782" w:author="Robin Matthews" w:date="2021-07-13T14:40:00Z" w:initials="RM">
    <w:p w14:paraId="58D01B30" w14:textId="77777777" w:rsidR="00A26296" w:rsidRDefault="00A26296">
      <w:pPr>
        <w:pStyle w:val="Commentaire"/>
      </w:pPr>
      <w:r>
        <w:rPr>
          <w:rStyle w:val="Marquedecommentaire"/>
        </w:rPr>
        <w:annotationRef/>
      </w:r>
      <w:r>
        <w:t>Not found:</w:t>
      </w:r>
    </w:p>
    <w:p w14:paraId="72E1FE98" w14:textId="77777777" w:rsidR="00A26296" w:rsidRDefault="00A26296">
      <w:pPr>
        <w:pStyle w:val="Commentaire"/>
      </w:pPr>
      <w:r>
        <w:t>C. Li et al.</w:t>
      </w:r>
    </w:p>
    <w:p w14:paraId="54DBF723" w14:textId="77777777" w:rsidR="00A26296" w:rsidRDefault="00A26296">
      <w:pPr>
        <w:pStyle w:val="Commentaire"/>
      </w:pPr>
    </w:p>
    <w:p w14:paraId="6E382D0F" w14:textId="77777777" w:rsidR="00A26296" w:rsidRDefault="00A26296">
      <w:pPr>
        <w:pStyle w:val="Commentaire"/>
      </w:pPr>
      <w:r>
        <w:t>Extra stuff:</w:t>
      </w:r>
    </w:p>
    <w:p w14:paraId="47334973" w14:textId="77777777" w:rsidR="00A26296" w:rsidRDefault="00A26296">
      <w:pPr>
        <w:pStyle w:val="Commentaire"/>
      </w:pPr>
      <w:r>
        <w:t xml:space="preserve">(Li et al., </w:t>
      </w:r>
    </w:p>
    <w:p w14:paraId="27D7EB62" w14:textId="77777777" w:rsidR="00A26296" w:rsidRDefault="00A26296">
      <w:pPr>
        <w:pStyle w:val="Commentaire"/>
      </w:pPr>
    </w:p>
    <w:p w14:paraId="0C3C799C" w14:textId="77777777" w:rsidR="00A26296" w:rsidRDefault="00A26296">
      <w:pPr>
        <w:pStyle w:val="Commentaire"/>
      </w:pPr>
      <w:r>
        <w:t>Correct:</w:t>
      </w:r>
    </w:p>
    <w:p w14:paraId="5D5FA129" w14:textId="77777777" w:rsidR="00A26296" w:rsidRDefault="00A26296">
      <w:pPr>
        <w:pStyle w:val="Commentaire"/>
      </w:pPr>
      <w:r>
        <w:t>C. Li et al. (2020)</w:t>
      </w:r>
    </w:p>
    <w:p w14:paraId="6982A0D7" w14:textId="38B68879" w:rsidR="00A26296" w:rsidRDefault="00A26296">
      <w:pPr>
        <w:pStyle w:val="Commentaire"/>
      </w:pPr>
      <w:r>
        <w:t>(C. Li et al., 2020)</w:t>
      </w:r>
    </w:p>
  </w:comment>
  <w:comment w:id="3784" w:author="Robin Matthews" w:date="2021-07-13T14:40:00Z" w:initials="RM">
    <w:p w14:paraId="11C696A6" w14:textId="77777777" w:rsidR="00A26296" w:rsidRDefault="00A26296">
      <w:pPr>
        <w:pStyle w:val="Commentaire"/>
      </w:pPr>
      <w:r>
        <w:rPr>
          <w:rStyle w:val="Marquedecommentaire"/>
        </w:rPr>
        <w:annotationRef/>
      </w:r>
      <w:r>
        <w:t>Not found:</w:t>
      </w:r>
    </w:p>
    <w:p w14:paraId="095AFFAA" w14:textId="77777777" w:rsidR="00A26296" w:rsidRDefault="00A26296">
      <w:pPr>
        <w:pStyle w:val="Commentaire"/>
      </w:pPr>
      <w:r>
        <w:t>C. Li et al.</w:t>
      </w:r>
    </w:p>
    <w:p w14:paraId="6C3D299C" w14:textId="77777777" w:rsidR="00A26296" w:rsidRDefault="00A26296">
      <w:pPr>
        <w:pStyle w:val="Commentaire"/>
      </w:pPr>
    </w:p>
    <w:p w14:paraId="16FB361F" w14:textId="77777777" w:rsidR="00A26296" w:rsidRDefault="00A26296">
      <w:pPr>
        <w:pStyle w:val="Commentaire"/>
      </w:pPr>
      <w:r>
        <w:t>Extra stuff:</w:t>
      </w:r>
    </w:p>
    <w:p w14:paraId="50006991" w14:textId="77777777" w:rsidR="00A26296" w:rsidRDefault="00A26296">
      <w:pPr>
        <w:pStyle w:val="Commentaire"/>
      </w:pPr>
      <w:r>
        <w:t>(Li et al., a)</w:t>
      </w:r>
    </w:p>
    <w:p w14:paraId="0C7FFA23" w14:textId="77777777" w:rsidR="00A26296" w:rsidRDefault="00A26296">
      <w:pPr>
        <w:pStyle w:val="Commentaire"/>
      </w:pPr>
    </w:p>
    <w:p w14:paraId="6FBA1921" w14:textId="77777777" w:rsidR="00A26296" w:rsidRDefault="00A26296">
      <w:pPr>
        <w:pStyle w:val="Commentaire"/>
      </w:pPr>
      <w:r>
        <w:t>Correct:</w:t>
      </w:r>
    </w:p>
    <w:p w14:paraId="5DF561AF" w14:textId="77777777" w:rsidR="00A26296" w:rsidRDefault="00A26296">
      <w:pPr>
        <w:pStyle w:val="Commentaire"/>
      </w:pPr>
      <w:r>
        <w:t>C. Li et al. (2020)</w:t>
      </w:r>
    </w:p>
    <w:p w14:paraId="3566FBEA" w14:textId="29B15822" w:rsidR="00A26296" w:rsidRDefault="00A26296">
      <w:pPr>
        <w:pStyle w:val="Commentaire"/>
      </w:pPr>
      <w:r>
        <w:t>(C. Li et al., 2020)</w:t>
      </w:r>
    </w:p>
  </w:comment>
  <w:comment w:id="3793" w:author="Robin Matthews" w:date="2021-07-13T14:40:00Z" w:initials="RM">
    <w:p w14:paraId="4DDCC029" w14:textId="77777777" w:rsidR="00A26296" w:rsidRDefault="00A26296">
      <w:pPr>
        <w:pStyle w:val="Commentaire"/>
      </w:pPr>
      <w:r>
        <w:rPr>
          <w:rStyle w:val="Marquedecommentaire"/>
        </w:rPr>
        <w:annotationRef/>
      </w:r>
      <w:r>
        <w:t>Extra stuff:</w:t>
      </w:r>
    </w:p>
    <w:p w14:paraId="1FCA58FA" w14:textId="77777777" w:rsidR="00A26296" w:rsidRDefault="00A26296">
      <w:pPr>
        <w:pStyle w:val="Commentaire"/>
      </w:pPr>
      <w:r>
        <w:t xml:space="preserve">, </w:t>
      </w:r>
    </w:p>
    <w:p w14:paraId="74527681" w14:textId="77777777" w:rsidR="00A26296" w:rsidRDefault="00A26296">
      <w:pPr>
        <w:pStyle w:val="Commentaire"/>
      </w:pPr>
    </w:p>
    <w:p w14:paraId="014ED01A" w14:textId="77777777" w:rsidR="00A26296" w:rsidRDefault="00A26296">
      <w:pPr>
        <w:pStyle w:val="Commentaire"/>
      </w:pPr>
      <w:r>
        <w:t>Correct:</w:t>
      </w:r>
    </w:p>
    <w:p w14:paraId="4F24414B" w14:textId="77777777" w:rsidR="00A26296" w:rsidRDefault="00A26296">
      <w:pPr>
        <w:pStyle w:val="Commentaire"/>
      </w:pPr>
      <w:r>
        <w:t>Cardell et al. (2020)</w:t>
      </w:r>
    </w:p>
    <w:p w14:paraId="104AB3F3" w14:textId="3CE9B0F0" w:rsidR="00A26296" w:rsidRDefault="00A26296">
      <w:pPr>
        <w:pStyle w:val="Commentaire"/>
      </w:pPr>
      <w:r>
        <w:t>(Cardell et al., 2020)</w:t>
      </w:r>
    </w:p>
  </w:comment>
  <w:comment w:id="3798" w:author="Robin Matthews" w:date="2021-07-13T14:40:00Z" w:initials="RM">
    <w:p w14:paraId="3EBD35CF" w14:textId="77777777" w:rsidR="00A26296" w:rsidRDefault="00A26296">
      <w:pPr>
        <w:pStyle w:val="Commentaire"/>
      </w:pPr>
      <w:r>
        <w:rPr>
          <w:rStyle w:val="Marquedecommentaire"/>
        </w:rPr>
        <w:annotationRef/>
      </w:r>
      <w:r>
        <w:t>Extra stuff:</w:t>
      </w:r>
    </w:p>
    <w:p w14:paraId="7B9F879A" w14:textId="77777777" w:rsidR="00A26296" w:rsidRDefault="00A26296">
      <w:pPr>
        <w:pStyle w:val="Commentaire"/>
      </w:pPr>
      <w:r>
        <w:t xml:space="preserve">, </w:t>
      </w:r>
    </w:p>
    <w:p w14:paraId="61B00AF2" w14:textId="77777777" w:rsidR="00A26296" w:rsidRDefault="00A26296">
      <w:pPr>
        <w:pStyle w:val="Commentaire"/>
      </w:pPr>
    </w:p>
    <w:p w14:paraId="6BA34A56" w14:textId="77777777" w:rsidR="00A26296" w:rsidRDefault="00A26296">
      <w:pPr>
        <w:pStyle w:val="Commentaire"/>
      </w:pPr>
      <w:r>
        <w:t>Correct:</w:t>
      </w:r>
    </w:p>
    <w:p w14:paraId="10B2A7E3" w14:textId="77777777" w:rsidR="00A26296" w:rsidRDefault="00A26296">
      <w:pPr>
        <w:pStyle w:val="Commentaire"/>
      </w:pPr>
      <w:r>
        <w:t>Zollo et al. (2016)</w:t>
      </w:r>
    </w:p>
    <w:p w14:paraId="69F4B908" w14:textId="30DF706E" w:rsidR="00A26296" w:rsidRDefault="00A26296">
      <w:pPr>
        <w:pStyle w:val="Commentaire"/>
      </w:pPr>
      <w:r>
        <w:t>(Zollo et al., 2016)</w:t>
      </w:r>
    </w:p>
  </w:comment>
  <w:comment w:id="3803" w:author="Robin Matthews" w:date="2021-07-13T14:40:00Z" w:initials="RM">
    <w:p w14:paraId="129A8A19" w14:textId="77777777" w:rsidR="00A26296" w:rsidRDefault="00A26296">
      <w:pPr>
        <w:pStyle w:val="Commentaire"/>
      </w:pPr>
      <w:r>
        <w:rPr>
          <w:rStyle w:val="Marquedecommentaire"/>
        </w:rPr>
        <w:annotationRef/>
      </w:r>
      <w:r>
        <w:t>Extra stuff:</w:t>
      </w:r>
    </w:p>
    <w:p w14:paraId="0E3F5596" w14:textId="77777777" w:rsidR="00A26296" w:rsidRDefault="00A26296">
      <w:pPr>
        <w:pStyle w:val="Commentaire"/>
      </w:pPr>
      <w:r>
        <w:t>, )</w:t>
      </w:r>
    </w:p>
    <w:p w14:paraId="0AAC6295" w14:textId="77777777" w:rsidR="00A26296" w:rsidRDefault="00A26296">
      <w:pPr>
        <w:pStyle w:val="Commentaire"/>
      </w:pPr>
    </w:p>
    <w:p w14:paraId="6D558C15" w14:textId="77777777" w:rsidR="00A26296" w:rsidRDefault="00A26296">
      <w:pPr>
        <w:pStyle w:val="Commentaire"/>
      </w:pPr>
      <w:r>
        <w:t>Correct:</w:t>
      </w:r>
    </w:p>
    <w:p w14:paraId="4790F6D6" w14:textId="77777777" w:rsidR="00A26296" w:rsidRDefault="00A26296">
      <w:pPr>
        <w:pStyle w:val="Commentaire"/>
      </w:pPr>
      <w:r>
        <w:t>Samuels et al. (2018)</w:t>
      </w:r>
    </w:p>
    <w:p w14:paraId="7F3A7ADE" w14:textId="1F5A4A42" w:rsidR="00A26296" w:rsidRDefault="00A26296">
      <w:pPr>
        <w:pStyle w:val="Commentaire"/>
      </w:pPr>
      <w:r>
        <w:t>(Samuels et al., 2018)</w:t>
      </w:r>
    </w:p>
  </w:comment>
  <w:comment w:id="3807" w:author="Robin Matthews" w:date="2021-07-13T14:40:00Z" w:initials="RM">
    <w:p w14:paraId="141A45F0" w14:textId="77777777" w:rsidR="00A26296" w:rsidRDefault="00A26296">
      <w:pPr>
        <w:pStyle w:val="Commentaire"/>
      </w:pPr>
      <w:r>
        <w:rPr>
          <w:rStyle w:val="Marquedecommentaire"/>
        </w:rPr>
        <w:annotationRef/>
      </w:r>
      <w:r>
        <w:t>Not found:</w:t>
      </w:r>
    </w:p>
    <w:p w14:paraId="61C5EAB5" w14:textId="77777777" w:rsidR="00A26296" w:rsidRDefault="00A26296">
      <w:pPr>
        <w:pStyle w:val="Commentaire"/>
      </w:pPr>
      <w:r>
        <w:t>C. Li et al.</w:t>
      </w:r>
    </w:p>
    <w:p w14:paraId="61C850BD" w14:textId="77777777" w:rsidR="00A26296" w:rsidRDefault="00A26296">
      <w:pPr>
        <w:pStyle w:val="Commentaire"/>
      </w:pPr>
    </w:p>
    <w:p w14:paraId="73520553" w14:textId="77777777" w:rsidR="00A26296" w:rsidRDefault="00A26296">
      <w:pPr>
        <w:pStyle w:val="Commentaire"/>
      </w:pPr>
      <w:r>
        <w:t>Extra stuff:</w:t>
      </w:r>
    </w:p>
    <w:p w14:paraId="0E039253" w14:textId="77777777" w:rsidR="00A26296" w:rsidRDefault="00A26296">
      <w:pPr>
        <w:pStyle w:val="Commentaire"/>
      </w:pPr>
      <w:r>
        <w:t xml:space="preserve">(Li et al., </w:t>
      </w:r>
    </w:p>
    <w:p w14:paraId="4382C375" w14:textId="77777777" w:rsidR="00A26296" w:rsidRDefault="00A26296">
      <w:pPr>
        <w:pStyle w:val="Commentaire"/>
      </w:pPr>
    </w:p>
    <w:p w14:paraId="00601600" w14:textId="77777777" w:rsidR="00A26296" w:rsidRDefault="00A26296">
      <w:pPr>
        <w:pStyle w:val="Commentaire"/>
      </w:pPr>
      <w:r>
        <w:t>Correct:</w:t>
      </w:r>
    </w:p>
    <w:p w14:paraId="73D5AB55" w14:textId="77777777" w:rsidR="00A26296" w:rsidRDefault="00A26296">
      <w:pPr>
        <w:pStyle w:val="Commentaire"/>
      </w:pPr>
      <w:r>
        <w:t>C. Li et al. (2020)</w:t>
      </w:r>
    </w:p>
    <w:p w14:paraId="3D6CE6AA" w14:textId="671ACAC2" w:rsidR="00A26296" w:rsidRDefault="00A26296">
      <w:pPr>
        <w:pStyle w:val="Commentaire"/>
      </w:pPr>
      <w:r>
        <w:t>(C. Li et al., 2020)</w:t>
      </w:r>
    </w:p>
  </w:comment>
  <w:comment w:id="3811" w:author="Robin Matthews" w:date="2021-07-13T14:40:00Z" w:initials="RM">
    <w:p w14:paraId="074FDC35" w14:textId="77777777" w:rsidR="00A26296" w:rsidRDefault="00A26296">
      <w:pPr>
        <w:pStyle w:val="Commentaire"/>
      </w:pPr>
      <w:r>
        <w:rPr>
          <w:rStyle w:val="Marquedecommentaire"/>
        </w:rPr>
        <w:annotationRef/>
      </w:r>
      <w:r>
        <w:t>Not found:</w:t>
      </w:r>
    </w:p>
    <w:p w14:paraId="5A3CBACD" w14:textId="77777777" w:rsidR="00A26296" w:rsidRDefault="00A26296">
      <w:pPr>
        <w:pStyle w:val="Commentaire"/>
      </w:pPr>
      <w:r>
        <w:t>C. Li et al.</w:t>
      </w:r>
    </w:p>
    <w:p w14:paraId="68A12B53" w14:textId="77777777" w:rsidR="00A26296" w:rsidRDefault="00A26296">
      <w:pPr>
        <w:pStyle w:val="Commentaire"/>
      </w:pPr>
    </w:p>
    <w:p w14:paraId="6FA425DC" w14:textId="77777777" w:rsidR="00A26296" w:rsidRDefault="00A26296">
      <w:pPr>
        <w:pStyle w:val="Commentaire"/>
      </w:pPr>
      <w:r>
        <w:t>Extra stuff:</w:t>
      </w:r>
    </w:p>
    <w:p w14:paraId="3FE0A122" w14:textId="77777777" w:rsidR="00A26296" w:rsidRDefault="00A26296">
      <w:pPr>
        <w:pStyle w:val="Commentaire"/>
      </w:pPr>
      <w:r>
        <w:t>(Li et al., a)</w:t>
      </w:r>
    </w:p>
    <w:p w14:paraId="37E01B0D" w14:textId="77777777" w:rsidR="00A26296" w:rsidRDefault="00A26296">
      <w:pPr>
        <w:pStyle w:val="Commentaire"/>
      </w:pPr>
    </w:p>
    <w:p w14:paraId="189221CA" w14:textId="77777777" w:rsidR="00A26296" w:rsidRDefault="00A26296">
      <w:pPr>
        <w:pStyle w:val="Commentaire"/>
      </w:pPr>
      <w:r>
        <w:t>Correct:</w:t>
      </w:r>
    </w:p>
    <w:p w14:paraId="2A47C157" w14:textId="77777777" w:rsidR="00A26296" w:rsidRDefault="00A26296">
      <w:pPr>
        <w:pStyle w:val="Commentaire"/>
      </w:pPr>
      <w:r>
        <w:t>C. Li et al. (2020)</w:t>
      </w:r>
    </w:p>
    <w:p w14:paraId="6D33E2BD" w14:textId="1DD0F5BB" w:rsidR="00A26296" w:rsidRDefault="00A26296">
      <w:pPr>
        <w:pStyle w:val="Commentaire"/>
      </w:pPr>
      <w:r>
        <w:t>(C. Li et al., 2020)</w:t>
      </w:r>
    </w:p>
  </w:comment>
  <w:comment w:id="3820" w:author="Robin Matthews" w:date="2021-07-13T14:40:00Z" w:initials="RM">
    <w:p w14:paraId="4219D261" w14:textId="77777777" w:rsidR="00A26296" w:rsidRDefault="00A26296">
      <w:pPr>
        <w:pStyle w:val="Commentaire"/>
      </w:pPr>
      <w:r>
        <w:rPr>
          <w:rStyle w:val="Marquedecommentaire"/>
        </w:rPr>
        <w:annotationRef/>
      </w:r>
      <w:r>
        <w:t>Extra stuff:</w:t>
      </w:r>
    </w:p>
    <w:p w14:paraId="2B3AF076" w14:textId="77777777" w:rsidR="00A26296" w:rsidRDefault="00A26296">
      <w:pPr>
        <w:pStyle w:val="Commentaire"/>
      </w:pPr>
      <w:r>
        <w:t xml:space="preserve">, </w:t>
      </w:r>
    </w:p>
    <w:p w14:paraId="00E8D4D0" w14:textId="77777777" w:rsidR="00A26296" w:rsidRDefault="00A26296">
      <w:pPr>
        <w:pStyle w:val="Commentaire"/>
      </w:pPr>
    </w:p>
    <w:p w14:paraId="4134AD4B" w14:textId="77777777" w:rsidR="00A26296" w:rsidRDefault="00A26296">
      <w:pPr>
        <w:pStyle w:val="Commentaire"/>
      </w:pPr>
      <w:r>
        <w:t>Correct:</w:t>
      </w:r>
    </w:p>
    <w:p w14:paraId="2F608CE4" w14:textId="77777777" w:rsidR="00A26296" w:rsidRDefault="00A26296">
      <w:pPr>
        <w:pStyle w:val="Commentaire"/>
      </w:pPr>
      <w:r>
        <w:t>Cardell et al. (2020)</w:t>
      </w:r>
    </w:p>
    <w:p w14:paraId="3F8B8DD7" w14:textId="2609C77E" w:rsidR="00A26296" w:rsidRDefault="00A26296">
      <w:pPr>
        <w:pStyle w:val="Commentaire"/>
      </w:pPr>
      <w:r>
        <w:t>(Cardell et al., 2020)</w:t>
      </w:r>
    </w:p>
  </w:comment>
  <w:comment w:id="3821" w:author="Robin Matthews" w:date="2021-07-13T14:40:00Z" w:initials="RM">
    <w:p w14:paraId="39016A59" w14:textId="77777777" w:rsidR="00A26296" w:rsidRDefault="00A26296">
      <w:pPr>
        <w:pStyle w:val="Commentaire"/>
      </w:pPr>
      <w:r>
        <w:rPr>
          <w:rStyle w:val="Marquedecommentaire"/>
        </w:rPr>
        <w:annotationRef/>
      </w:r>
      <w:r>
        <w:t>Extra stuff:</w:t>
      </w:r>
    </w:p>
    <w:p w14:paraId="36B99A53" w14:textId="77777777" w:rsidR="00A26296" w:rsidRDefault="00A26296">
      <w:pPr>
        <w:pStyle w:val="Commentaire"/>
      </w:pPr>
      <w:r>
        <w:t xml:space="preserve">, </w:t>
      </w:r>
    </w:p>
    <w:p w14:paraId="194269D6" w14:textId="77777777" w:rsidR="00A26296" w:rsidRDefault="00A26296">
      <w:pPr>
        <w:pStyle w:val="Commentaire"/>
      </w:pPr>
    </w:p>
    <w:p w14:paraId="53B612B6" w14:textId="77777777" w:rsidR="00A26296" w:rsidRDefault="00A26296">
      <w:pPr>
        <w:pStyle w:val="Commentaire"/>
      </w:pPr>
      <w:r>
        <w:t>Correct:</w:t>
      </w:r>
    </w:p>
    <w:p w14:paraId="03F86703" w14:textId="77777777" w:rsidR="00A26296" w:rsidRDefault="00A26296">
      <w:pPr>
        <w:pStyle w:val="Commentaire"/>
      </w:pPr>
      <w:r>
        <w:t>Tramblay and Somot (2018)</w:t>
      </w:r>
    </w:p>
    <w:p w14:paraId="678EDB52" w14:textId="6B948C8B" w:rsidR="00A26296" w:rsidRDefault="00A26296">
      <w:pPr>
        <w:pStyle w:val="Commentaire"/>
      </w:pPr>
      <w:r>
        <w:t>(Tramblay and Somot, 2018)</w:t>
      </w:r>
    </w:p>
  </w:comment>
  <w:comment w:id="3822" w:author="Robin Matthews" w:date="2021-07-13T14:40:00Z" w:initials="RM">
    <w:p w14:paraId="1921281F" w14:textId="77777777" w:rsidR="00A26296" w:rsidRDefault="00A26296">
      <w:pPr>
        <w:pStyle w:val="Commentaire"/>
      </w:pPr>
      <w:r>
        <w:rPr>
          <w:rStyle w:val="Marquedecommentaire"/>
        </w:rPr>
        <w:annotationRef/>
      </w:r>
      <w:r>
        <w:t>Extra stuff:</w:t>
      </w:r>
    </w:p>
    <w:p w14:paraId="1588D11F" w14:textId="77777777" w:rsidR="00A26296" w:rsidRDefault="00A26296">
      <w:pPr>
        <w:pStyle w:val="Commentaire"/>
      </w:pPr>
      <w:r>
        <w:t xml:space="preserve">, </w:t>
      </w:r>
    </w:p>
    <w:p w14:paraId="5FD45796" w14:textId="77777777" w:rsidR="00A26296" w:rsidRDefault="00A26296">
      <w:pPr>
        <w:pStyle w:val="Commentaire"/>
      </w:pPr>
    </w:p>
    <w:p w14:paraId="21F84EEE" w14:textId="77777777" w:rsidR="00A26296" w:rsidRDefault="00A26296">
      <w:pPr>
        <w:pStyle w:val="Commentaire"/>
      </w:pPr>
      <w:r>
        <w:t>Correct:</w:t>
      </w:r>
    </w:p>
    <w:p w14:paraId="5C1E2D33" w14:textId="77777777" w:rsidR="00A26296" w:rsidRDefault="00A26296">
      <w:pPr>
        <w:pStyle w:val="Commentaire"/>
      </w:pPr>
      <w:r>
        <w:t>Zollo et al. (2016)</w:t>
      </w:r>
    </w:p>
    <w:p w14:paraId="7FFE893E" w14:textId="0CB8DF03" w:rsidR="00A26296" w:rsidRDefault="00A26296">
      <w:pPr>
        <w:pStyle w:val="Commentaire"/>
      </w:pPr>
      <w:r>
        <w:t>(Zollo et al., 2016)</w:t>
      </w:r>
    </w:p>
  </w:comment>
  <w:comment w:id="3823" w:author="Robin Matthews" w:date="2021-07-13T14:40:00Z" w:initials="RM">
    <w:p w14:paraId="14CEC05A" w14:textId="77777777" w:rsidR="00A26296" w:rsidRDefault="00A26296">
      <w:pPr>
        <w:pStyle w:val="Commentaire"/>
      </w:pPr>
      <w:r>
        <w:rPr>
          <w:rStyle w:val="Marquedecommentaire"/>
        </w:rPr>
        <w:annotationRef/>
      </w:r>
      <w:r>
        <w:t>Extra stuff:</w:t>
      </w:r>
    </w:p>
    <w:p w14:paraId="11A60FD5" w14:textId="77777777" w:rsidR="00A26296" w:rsidRDefault="00A26296">
      <w:pPr>
        <w:pStyle w:val="Commentaire"/>
      </w:pPr>
      <w:r>
        <w:t>, ;</w:t>
      </w:r>
    </w:p>
    <w:p w14:paraId="3E491BDF" w14:textId="77777777" w:rsidR="00A26296" w:rsidRDefault="00A26296">
      <w:pPr>
        <w:pStyle w:val="Commentaire"/>
      </w:pPr>
    </w:p>
    <w:p w14:paraId="5C6F7AA1" w14:textId="77777777" w:rsidR="00A26296" w:rsidRDefault="00A26296">
      <w:pPr>
        <w:pStyle w:val="Commentaire"/>
      </w:pPr>
      <w:r>
        <w:t>Correct:</w:t>
      </w:r>
    </w:p>
    <w:p w14:paraId="5AA1CB2B" w14:textId="77777777" w:rsidR="00A26296" w:rsidRDefault="00A26296">
      <w:pPr>
        <w:pStyle w:val="Commentaire"/>
      </w:pPr>
      <w:r>
        <w:t>Samuels et al. (2018)</w:t>
      </w:r>
    </w:p>
    <w:p w14:paraId="70B8C413" w14:textId="0BFC28BC" w:rsidR="00A26296" w:rsidRDefault="00A26296">
      <w:pPr>
        <w:pStyle w:val="Commentaire"/>
      </w:pPr>
      <w:r>
        <w:t>(Samuels et al., 2018)</w:t>
      </w:r>
    </w:p>
  </w:comment>
  <w:comment w:id="3824" w:author="Robin Matthews" w:date="2021-07-13T14:40:00Z" w:initials="RM">
    <w:p w14:paraId="307B2A8C" w14:textId="77777777" w:rsidR="00A26296" w:rsidRDefault="00A26296">
      <w:pPr>
        <w:pStyle w:val="Commentaire"/>
      </w:pPr>
      <w:r>
        <w:rPr>
          <w:rStyle w:val="Marquedecommentaire"/>
        </w:rPr>
        <w:annotationRef/>
      </w:r>
      <w:r>
        <w:t>Extra stuff:</w:t>
      </w:r>
    </w:p>
    <w:p w14:paraId="51579A6C" w14:textId="77777777" w:rsidR="00A26296" w:rsidRDefault="00A26296">
      <w:pPr>
        <w:pStyle w:val="Commentaire"/>
      </w:pPr>
      <w:r>
        <w:t xml:space="preserve">, </w:t>
      </w:r>
    </w:p>
    <w:p w14:paraId="3512A076" w14:textId="77777777" w:rsidR="00A26296" w:rsidRDefault="00A26296">
      <w:pPr>
        <w:pStyle w:val="Commentaire"/>
      </w:pPr>
    </w:p>
    <w:p w14:paraId="471291BD" w14:textId="77777777" w:rsidR="00A26296" w:rsidRDefault="00A26296">
      <w:pPr>
        <w:pStyle w:val="Commentaire"/>
      </w:pPr>
      <w:r>
        <w:t>Correct:</w:t>
      </w:r>
    </w:p>
    <w:p w14:paraId="484C0904" w14:textId="77777777" w:rsidR="00A26296" w:rsidRDefault="00A26296">
      <w:pPr>
        <w:pStyle w:val="Commentaire"/>
      </w:pPr>
      <w:r>
        <w:t>Monjo et al. (2016)</w:t>
      </w:r>
    </w:p>
    <w:p w14:paraId="720A0DB7" w14:textId="2802B419" w:rsidR="00A26296" w:rsidRDefault="00A26296">
      <w:pPr>
        <w:pStyle w:val="Commentaire"/>
      </w:pPr>
      <w:r>
        <w:t>(Monjo et al., 2016)</w:t>
      </w:r>
    </w:p>
  </w:comment>
  <w:comment w:id="3825" w:author="Robin Matthews" w:date="2021-07-13T14:41:00Z" w:initials="RM">
    <w:p w14:paraId="246106C2" w14:textId="77777777" w:rsidR="00A26296" w:rsidRDefault="00A26296">
      <w:pPr>
        <w:pStyle w:val="Commentaire"/>
      </w:pPr>
      <w:r>
        <w:rPr>
          <w:rStyle w:val="Marquedecommentaire"/>
        </w:rPr>
        <w:annotationRef/>
      </w:r>
      <w:r>
        <w:t>Extra stuff:</w:t>
      </w:r>
    </w:p>
    <w:p w14:paraId="59E3F60B" w14:textId="77777777" w:rsidR="00A26296" w:rsidRDefault="00A26296">
      <w:pPr>
        <w:pStyle w:val="Commentaire"/>
      </w:pPr>
      <w:r>
        <w:t xml:space="preserve">, </w:t>
      </w:r>
    </w:p>
    <w:p w14:paraId="00CB4D95" w14:textId="77777777" w:rsidR="00A26296" w:rsidRDefault="00A26296">
      <w:pPr>
        <w:pStyle w:val="Commentaire"/>
      </w:pPr>
    </w:p>
    <w:p w14:paraId="541DEEF5" w14:textId="77777777" w:rsidR="00A26296" w:rsidRDefault="00A26296">
      <w:pPr>
        <w:pStyle w:val="Commentaire"/>
      </w:pPr>
      <w:r>
        <w:t>Correct:</w:t>
      </w:r>
    </w:p>
    <w:p w14:paraId="0C615E14" w14:textId="77777777" w:rsidR="00A26296" w:rsidRDefault="00A26296">
      <w:pPr>
        <w:pStyle w:val="Commentaire"/>
      </w:pPr>
      <w:r>
        <w:t>Rajczak et al. (2013)</w:t>
      </w:r>
    </w:p>
    <w:p w14:paraId="2663D444" w14:textId="0E62DF0A" w:rsidR="00A26296" w:rsidRDefault="00A26296">
      <w:pPr>
        <w:pStyle w:val="Commentaire"/>
      </w:pPr>
      <w:r>
        <w:t>(Rajczak et al., 2013)</w:t>
      </w:r>
    </w:p>
  </w:comment>
  <w:comment w:id="3826" w:author="Robin Matthews" w:date="2021-07-13T14:41:00Z" w:initials="RM">
    <w:p w14:paraId="48245690" w14:textId="77777777" w:rsidR="00A26296" w:rsidRDefault="00A26296">
      <w:pPr>
        <w:pStyle w:val="Commentaire"/>
      </w:pPr>
      <w:r>
        <w:rPr>
          <w:rStyle w:val="Marquedecommentaire"/>
        </w:rPr>
        <w:annotationRef/>
      </w:r>
      <w:r>
        <w:t>Extra stuff:</w:t>
      </w:r>
    </w:p>
    <w:p w14:paraId="35BFFC66" w14:textId="77777777" w:rsidR="00A26296" w:rsidRDefault="00A26296">
      <w:pPr>
        <w:pStyle w:val="Commentaire"/>
      </w:pPr>
      <w:r>
        <w:t xml:space="preserve">, </w:t>
      </w:r>
    </w:p>
    <w:p w14:paraId="1713EF2B" w14:textId="77777777" w:rsidR="00A26296" w:rsidRDefault="00A26296">
      <w:pPr>
        <w:pStyle w:val="Commentaire"/>
      </w:pPr>
    </w:p>
    <w:p w14:paraId="6F380D47" w14:textId="77777777" w:rsidR="00A26296" w:rsidRDefault="00A26296">
      <w:pPr>
        <w:pStyle w:val="Commentaire"/>
      </w:pPr>
      <w:r>
        <w:t>Correct:</w:t>
      </w:r>
    </w:p>
    <w:p w14:paraId="5B2684F0" w14:textId="77777777" w:rsidR="00A26296" w:rsidRDefault="00A26296">
      <w:pPr>
        <w:pStyle w:val="Commentaire"/>
      </w:pPr>
      <w:r>
        <w:t>Coppola et al. (2021b)</w:t>
      </w:r>
    </w:p>
    <w:p w14:paraId="17C275D1" w14:textId="6FC6C1F4" w:rsidR="00A26296" w:rsidRDefault="00A26296">
      <w:pPr>
        <w:pStyle w:val="Commentaire"/>
      </w:pPr>
      <w:r>
        <w:t>(Coppola et al., 2021b)</w:t>
      </w:r>
    </w:p>
  </w:comment>
  <w:comment w:id="3827" w:author="Robin Matthews" w:date="2021-07-13T14:41:00Z" w:initials="RM">
    <w:p w14:paraId="43281F4B" w14:textId="77777777" w:rsidR="00A26296" w:rsidRDefault="00A26296">
      <w:pPr>
        <w:pStyle w:val="Commentaire"/>
      </w:pPr>
      <w:r>
        <w:rPr>
          <w:rStyle w:val="Marquedecommentaire"/>
        </w:rPr>
        <w:annotationRef/>
      </w:r>
      <w:r>
        <w:t>Extra stuff:</w:t>
      </w:r>
    </w:p>
    <w:p w14:paraId="025B5B9F" w14:textId="77777777" w:rsidR="00A26296" w:rsidRDefault="00A26296">
      <w:pPr>
        <w:pStyle w:val="Commentaire"/>
      </w:pPr>
      <w:r>
        <w:t xml:space="preserve">, </w:t>
      </w:r>
    </w:p>
    <w:p w14:paraId="16429D56" w14:textId="77777777" w:rsidR="00A26296" w:rsidRDefault="00A26296">
      <w:pPr>
        <w:pStyle w:val="Commentaire"/>
      </w:pPr>
    </w:p>
    <w:p w14:paraId="0A557266" w14:textId="77777777" w:rsidR="00A26296" w:rsidRDefault="00A26296">
      <w:pPr>
        <w:pStyle w:val="Commentaire"/>
      </w:pPr>
      <w:r>
        <w:t>Correct:</w:t>
      </w:r>
    </w:p>
    <w:p w14:paraId="5D34C2A8" w14:textId="77777777" w:rsidR="00A26296" w:rsidRDefault="00A26296">
      <w:pPr>
        <w:pStyle w:val="Commentaire"/>
      </w:pPr>
      <w:r>
        <w:t>Driouech et al. (2020)</w:t>
      </w:r>
    </w:p>
    <w:p w14:paraId="05C4E62E" w14:textId="4C1C9477" w:rsidR="00A26296" w:rsidRDefault="00A26296">
      <w:pPr>
        <w:pStyle w:val="Commentaire"/>
      </w:pPr>
      <w:r>
        <w:t>(Driouech et al., 2020)</w:t>
      </w:r>
    </w:p>
  </w:comment>
  <w:comment w:id="3832" w:author="Robin Matthews" w:date="2021-07-13T14:41:00Z" w:initials="RM">
    <w:p w14:paraId="3B39EB8A" w14:textId="77777777" w:rsidR="00A26296" w:rsidRDefault="00A26296">
      <w:pPr>
        <w:pStyle w:val="Commentaire"/>
      </w:pPr>
      <w:r>
        <w:rPr>
          <w:rStyle w:val="Marquedecommentaire"/>
        </w:rPr>
        <w:annotationRef/>
      </w:r>
      <w:r>
        <w:t>Not found:</w:t>
      </w:r>
    </w:p>
    <w:p w14:paraId="04AB3AF1" w14:textId="77777777" w:rsidR="00A26296" w:rsidRDefault="00A26296">
      <w:pPr>
        <w:pStyle w:val="Commentaire"/>
      </w:pPr>
      <w:r>
        <w:t>2020b</w:t>
      </w:r>
    </w:p>
    <w:p w14:paraId="1274935A" w14:textId="77777777" w:rsidR="00A26296" w:rsidRDefault="00A26296">
      <w:pPr>
        <w:pStyle w:val="Commentaire"/>
      </w:pPr>
    </w:p>
    <w:p w14:paraId="11DF237F" w14:textId="77777777" w:rsidR="00A26296" w:rsidRDefault="00A26296">
      <w:pPr>
        <w:pStyle w:val="Commentaire"/>
      </w:pPr>
      <w:r>
        <w:t>Extra stuff:</w:t>
      </w:r>
    </w:p>
    <w:p w14:paraId="0D96614A" w14:textId="77777777" w:rsidR="00A26296" w:rsidRDefault="00A26296">
      <w:pPr>
        <w:pStyle w:val="Commentaire"/>
      </w:pPr>
      <w:r>
        <w:t>(, 2020</w:t>
      </w:r>
    </w:p>
    <w:p w14:paraId="094D92E7" w14:textId="77777777" w:rsidR="00A26296" w:rsidRDefault="00A26296">
      <w:pPr>
        <w:pStyle w:val="Commentaire"/>
      </w:pPr>
    </w:p>
    <w:p w14:paraId="7FD93C52" w14:textId="77777777" w:rsidR="00A26296" w:rsidRDefault="00A26296">
      <w:pPr>
        <w:pStyle w:val="Commentaire"/>
      </w:pPr>
      <w:r>
        <w:t>Correct:</w:t>
      </w:r>
    </w:p>
    <w:p w14:paraId="3979833A" w14:textId="77777777" w:rsidR="00A26296" w:rsidRDefault="00A26296">
      <w:pPr>
        <w:pStyle w:val="Commentaire"/>
      </w:pPr>
      <w:r>
        <w:t>Sun et al. (2020b)</w:t>
      </w:r>
    </w:p>
    <w:p w14:paraId="35C844B9" w14:textId="05AC1926" w:rsidR="00A26296" w:rsidRDefault="00A26296">
      <w:pPr>
        <w:pStyle w:val="Commentaire"/>
      </w:pPr>
      <w:r>
        <w:t>(Sun et al., 2020b)</w:t>
      </w:r>
    </w:p>
  </w:comment>
  <w:comment w:id="3834" w:author="Robin Matthews" w:date="2021-07-13T14:41:00Z" w:initials="RM">
    <w:p w14:paraId="66DBD484" w14:textId="77777777" w:rsidR="00A26296" w:rsidRDefault="00A26296">
      <w:pPr>
        <w:pStyle w:val="Commentaire"/>
      </w:pPr>
      <w:r>
        <w:rPr>
          <w:rStyle w:val="Marquedecommentaire"/>
        </w:rPr>
        <w:annotationRef/>
      </w:r>
      <w:r>
        <w:t>Extra stuff:</w:t>
      </w:r>
    </w:p>
    <w:p w14:paraId="089BC7D3" w14:textId="77777777" w:rsidR="00A26296" w:rsidRDefault="00A26296">
      <w:pPr>
        <w:pStyle w:val="Commentaire"/>
      </w:pPr>
      <w:r>
        <w:t>, )</w:t>
      </w:r>
    </w:p>
    <w:p w14:paraId="4E800AE8" w14:textId="77777777" w:rsidR="00A26296" w:rsidRDefault="00A26296">
      <w:pPr>
        <w:pStyle w:val="Commentaire"/>
      </w:pPr>
    </w:p>
    <w:p w14:paraId="2C73DA2B" w14:textId="77777777" w:rsidR="00A26296" w:rsidRDefault="00A26296">
      <w:pPr>
        <w:pStyle w:val="Commentaire"/>
      </w:pPr>
      <w:r>
        <w:t>Correct:</w:t>
      </w:r>
    </w:p>
    <w:p w14:paraId="614ADF22" w14:textId="77777777" w:rsidR="00A26296" w:rsidRDefault="00A26296">
      <w:pPr>
        <w:pStyle w:val="Commentaire"/>
      </w:pPr>
      <w:r>
        <w:t>Dunn et al. (2020)</w:t>
      </w:r>
    </w:p>
    <w:p w14:paraId="059E4EC0" w14:textId="105F18DC" w:rsidR="00A26296" w:rsidRDefault="00A26296">
      <w:pPr>
        <w:pStyle w:val="Commentaire"/>
      </w:pPr>
      <w:r>
        <w:t>(Dunn et al., 2020)</w:t>
      </w:r>
    </w:p>
  </w:comment>
  <w:comment w:id="3835" w:author="Robin Matthews" w:date="2021-07-13T14:41:00Z" w:initials="RM">
    <w:p w14:paraId="0209F0E7" w14:textId="77777777" w:rsidR="00A26296" w:rsidRDefault="00A26296">
      <w:pPr>
        <w:pStyle w:val="Commentaire"/>
      </w:pPr>
      <w:r>
        <w:rPr>
          <w:rStyle w:val="Marquedecommentaire"/>
        </w:rPr>
        <w:annotationRef/>
      </w:r>
      <w:r>
        <w:t>Not found:</w:t>
      </w:r>
    </w:p>
    <w:p w14:paraId="7FE2C1C9" w14:textId="77777777" w:rsidR="00A26296" w:rsidRDefault="00A26296">
      <w:pPr>
        <w:pStyle w:val="Commentaire"/>
      </w:pPr>
      <w:r>
        <w:t>C. Li et al.</w:t>
      </w:r>
    </w:p>
    <w:p w14:paraId="32335932" w14:textId="77777777" w:rsidR="00A26296" w:rsidRDefault="00A26296">
      <w:pPr>
        <w:pStyle w:val="Commentaire"/>
      </w:pPr>
    </w:p>
    <w:p w14:paraId="2D9E5288" w14:textId="77777777" w:rsidR="00A26296" w:rsidRDefault="00A26296">
      <w:pPr>
        <w:pStyle w:val="Commentaire"/>
      </w:pPr>
      <w:r>
        <w:t>Extra stuff:</w:t>
      </w:r>
    </w:p>
    <w:p w14:paraId="45AF1FF9" w14:textId="77777777" w:rsidR="00A26296" w:rsidRDefault="00A26296">
      <w:pPr>
        <w:pStyle w:val="Commentaire"/>
      </w:pPr>
      <w:r>
        <w:t xml:space="preserve">(Li et al., </w:t>
      </w:r>
    </w:p>
    <w:p w14:paraId="11AA7A5E" w14:textId="77777777" w:rsidR="00A26296" w:rsidRDefault="00A26296">
      <w:pPr>
        <w:pStyle w:val="Commentaire"/>
      </w:pPr>
    </w:p>
    <w:p w14:paraId="3130FD50" w14:textId="77777777" w:rsidR="00A26296" w:rsidRDefault="00A26296">
      <w:pPr>
        <w:pStyle w:val="Commentaire"/>
      </w:pPr>
      <w:r>
        <w:t>Correct:</w:t>
      </w:r>
    </w:p>
    <w:p w14:paraId="2D5333F5" w14:textId="77777777" w:rsidR="00A26296" w:rsidRDefault="00A26296">
      <w:pPr>
        <w:pStyle w:val="Commentaire"/>
      </w:pPr>
      <w:r>
        <w:t>C. Li et al. (2020)</w:t>
      </w:r>
    </w:p>
    <w:p w14:paraId="5C31A658" w14:textId="6BFD0C74" w:rsidR="00A26296" w:rsidRDefault="00A26296">
      <w:pPr>
        <w:pStyle w:val="Commentaire"/>
      </w:pPr>
      <w:r>
        <w:t>(C. Li et al., 2020)</w:t>
      </w:r>
    </w:p>
  </w:comment>
  <w:comment w:id="3839" w:author="Robin Matthews" w:date="2021-07-13T14:41:00Z" w:initials="RM">
    <w:p w14:paraId="5A83EBE5" w14:textId="77777777" w:rsidR="00A26296" w:rsidRDefault="00A26296">
      <w:pPr>
        <w:pStyle w:val="Commentaire"/>
      </w:pPr>
      <w:r>
        <w:rPr>
          <w:rStyle w:val="Marquedecommentaire"/>
        </w:rPr>
        <w:annotationRef/>
      </w:r>
      <w:r>
        <w:t>Not found:</w:t>
      </w:r>
    </w:p>
    <w:p w14:paraId="49F2408E" w14:textId="77777777" w:rsidR="00A26296" w:rsidRDefault="00A26296">
      <w:pPr>
        <w:pStyle w:val="Commentaire"/>
      </w:pPr>
      <w:r>
        <w:t>C. Li et al.</w:t>
      </w:r>
    </w:p>
    <w:p w14:paraId="3233495F" w14:textId="77777777" w:rsidR="00A26296" w:rsidRDefault="00A26296">
      <w:pPr>
        <w:pStyle w:val="Commentaire"/>
      </w:pPr>
    </w:p>
    <w:p w14:paraId="355934A6" w14:textId="77777777" w:rsidR="00A26296" w:rsidRDefault="00A26296">
      <w:pPr>
        <w:pStyle w:val="Commentaire"/>
      </w:pPr>
      <w:r>
        <w:t>Extra stuff:</w:t>
      </w:r>
    </w:p>
    <w:p w14:paraId="17F3EF9B" w14:textId="77777777" w:rsidR="00A26296" w:rsidRDefault="00A26296">
      <w:pPr>
        <w:pStyle w:val="Commentaire"/>
      </w:pPr>
      <w:r>
        <w:t>(Li et al., a)</w:t>
      </w:r>
    </w:p>
    <w:p w14:paraId="03097493" w14:textId="77777777" w:rsidR="00A26296" w:rsidRDefault="00A26296">
      <w:pPr>
        <w:pStyle w:val="Commentaire"/>
      </w:pPr>
    </w:p>
    <w:p w14:paraId="08AEA173" w14:textId="77777777" w:rsidR="00A26296" w:rsidRDefault="00A26296">
      <w:pPr>
        <w:pStyle w:val="Commentaire"/>
      </w:pPr>
      <w:r>
        <w:t>Correct:</w:t>
      </w:r>
    </w:p>
    <w:p w14:paraId="4355AC31" w14:textId="77777777" w:rsidR="00A26296" w:rsidRDefault="00A26296">
      <w:pPr>
        <w:pStyle w:val="Commentaire"/>
      </w:pPr>
      <w:r>
        <w:t>C. Li et al. (2020)</w:t>
      </w:r>
    </w:p>
    <w:p w14:paraId="7E7D93BC" w14:textId="48BBA3AD" w:rsidR="00A26296" w:rsidRDefault="00A26296">
      <w:pPr>
        <w:pStyle w:val="Commentaire"/>
      </w:pPr>
      <w:r>
        <w:t>(C. Li et al., 2020)</w:t>
      </w:r>
    </w:p>
  </w:comment>
  <w:comment w:id="3842" w:author="Robin Matthews" w:date="2021-07-13T14:41:00Z" w:initials="RM">
    <w:p w14:paraId="25F1B28E" w14:textId="77777777" w:rsidR="00A26296" w:rsidRDefault="00A26296">
      <w:pPr>
        <w:pStyle w:val="Commentaire"/>
      </w:pPr>
      <w:r>
        <w:rPr>
          <w:rStyle w:val="Marquedecommentaire"/>
        </w:rPr>
        <w:annotationRef/>
      </w:r>
      <w:r>
        <w:t>Not found:</w:t>
      </w:r>
    </w:p>
    <w:p w14:paraId="108986EB" w14:textId="77777777" w:rsidR="00A26296" w:rsidRDefault="00A26296">
      <w:pPr>
        <w:pStyle w:val="Commentaire"/>
      </w:pPr>
      <w:r>
        <w:t>C. Li et al.</w:t>
      </w:r>
    </w:p>
    <w:p w14:paraId="193ECBB8" w14:textId="77777777" w:rsidR="00A26296" w:rsidRDefault="00A26296">
      <w:pPr>
        <w:pStyle w:val="Commentaire"/>
      </w:pPr>
    </w:p>
    <w:p w14:paraId="16D20663" w14:textId="77777777" w:rsidR="00A26296" w:rsidRDefault="00A26296">
      <w:pPr>
        <w:pStyle w:val="Commentaire"/>
      </w:pPr>
      <w:r>
        <w:t>Extra stuff:</w:t>
      </w:r>
    </w:p>
    <w:p w14:paraId="7D701FBA" w14:textId="77777777" w:rsidR="00A26296" w:rsidRDefault="00A26296">
      <w:pPr>
        <w:pStyle w:val="Commentaire"/>
      </w:pPr>
      <w:r>
        <w:t xml:space="preserve">(Li et al., </w:t>
      </w:r>
    </w:p>
    <w:p w14:paraId="70DD62AB" w14:textId="77777777" w:rsidR="00A26296" w:rsidRDefault="00A26296">
      <w:pPr>
        <w:pStyle w:val="Commentaire"/>
      </w:pPr>
    </w:p>
    <w:p w14:paraId="60247E73" w14:textId="77777777" w:rsidR="00A26296" w:rsidRDefault="00A26296">
      <w:pPr>
        <w:pStyle w:val="Commentaire"/>
      </w:pPr>
      <w:r>
        <w:t>Correct:</w:t>
      </w:r>
    </w:p>
    <w:p w14:paraId="5C2D8A73" w14:textId="77777777" w:rsidR="00A26296" w:rsidRDefault="00A26296">
      <w:pPr>
        <w:pStyle w:val="Commentaire"/>
      </w:pPr>
      <w:r>
        <w:t>C. Li et al. (2020)</w:t>
      </w:r>
    </w:p>
    <w:p w14:paraId="790614D5" w14:textId="5A253704" w:rsidR="00A26296" w:rsidRDefault="00A26296">
      <w:pPr>
        <w:pStyle w:val="Commentaire"/>
      </w:pPr>
      <w:r>
        <w:t>(C. Li et al., 2020)</w:t>
      </w:r>
    </w:p>
  </w:comment>
  <w:comment w:id="3847" w:author="Robin Matthews" w:date="2021-07-13T14:41:00Z" w:initials="RM">
    <w:p w14:paraId="2B15D571" w14:textId="77777777" w:rsidR="00A26296" w:rsidRDefault="00A26296">
      <w:pPr>
        <w:pStyle w:val="Commentaire"/>
      </w:pPr>
      <w:r>
        <w:rPr>
          <w:rStyle w:val="Marquedecommentaire"/>
        </w:rPr>
        <w:annotationRef/>
      </w:r>
      <w:r>
        <w:t>Not found:</w:t>
      </w:r>
    </w:p>
    <w:p w14:paraId="3B66E069" w14:textId="77777777" w:rsidR="00A26296" w:rsidRDefault="00A26296">
      <w:pPr>
        <w:pStyle w:val="Commentaire"/>
      </w:pPr>
      <w:r>
        <w:t>C. Li et al.</w:t>
      </w:r>
    </w:p>
    <w:p w14:paraId="67EA2C76" w14:textId="77777777" w:rsidR="00A26296" w:rsidRDefault="00A26296">
      <w:pPr>
        <w:pStyle w:val="Commentaire"/>
      </w:pPr>
    </w:p>
    <w:p w14:paraId="4D79C663" w14:textId="77777777" w:rsidR="00A26296" w:rsidRDefault="00A26296">
      <w:pPr>
        <w:pStyle w:val="Commentaire"/>
      </w:pPr>
      <w:r>
        <w:t>Extra stuff:</w:t>
      </w:r>
    </w:p>
    <w:p w14:paraId="072F6BCE" w14:textId="77777777" w:rsidR="00A26296" w:rsidRDefault="00A26296">
      <w:pPr>
        <w:pStyle w:val="Commentaire"/>
      </w:pPr>
      <w:r>
        <w:t>(Li et al., a)</w:t>
      </w:r>
    </w:p>
    <w:p w14:paraId="6A88761D" w14:textId="77777777" w:rsidR="00A26296" w:rsidRDefault="00A26296">
      <w:pPr>
        <w:pStyle w:val="Commentaire"/>
      </w:pPr>
    </w:p>
    <w:p w14:paraId="713908CC" w14:textId="77777777" w:rsidR="00A26296" w:rsidRDefault="00A26296">
      <w:pPr>
        <w:pStyle w:val="Commentaire"/>
      </w:pPr>
      <w:r>
        <w:t>Correct:</w:t>
      </w:r>
    </w:p>
    <w:p w14:paraId="66994B3A" w14:textId="77777777" w:rsidR="00A26296" w:rsidRDefault="00A26296">
      <w:pPr>
        <w:pStyle w:val="Commentaire"/>
      </w:pPr>
      <w:r>
        <w:t>C. Li et al. (2020)</w:t>
      </w:r>
    </w:p>
    <w:p w14:paraId="51324010" w14:textId="21E7D96C" w:rsidR="00A26296" w:rsidRDefault="00A26296">
      <w:pPr>
        <w:pStyle w:val="Commentaire"/>
      </w:pPr>
      <w:r>
        <w:t>(C. Li et al., 2020)</w:t>
      </w:r>
    </w:p>
  </w:comment>
  <w:comment w:id="3850" w:author="Robin Matthews" w:date="2021-07-13T14:41:00Z" w:initials="RM">
    <w:p w14:paraId="559DDA03" w14:textId="77777777" w:rsidR="00A26296" w:rsidRDefault="00A26296">
      <w:pPr>
        <w:pStyle w:val="Commentaire"/>
      </w:pPr>
      <w:r>
        <w:rPr>
          <w:rStyle w:val="Marquedecommentaire"/>
        </w:rPr>
        <w:annotationRef/>
      </w:r>
      <w:r>
        <w:t>Not found:</w:t>
      </w:r>
    </w:p>
    <w:p w14:paraId="5279D342" w14:textId="77777777" w:rsidR="00A26296" w:rsidRDefault="00A26296">
      <w:pPr>
        <w:pStyle w:val="Commentaire"/>
      </w:pPr>
      <w:r>
        <w:t>C. Li et al.</w:t>
      </w:r>
    </w:p>
    <w:p w14:paraId="7590AD90" w14:textId="77777777" w:rsidR="00A26296" w:rsidRDefault="00A26296">
      <w:pPr>
        <w:pStyle w:val="Commentaire"/>
      </w:pPr>
    </w:p>
    <w:p w14:paraId="4A694DBB" w14:textId="77777777" w:rsidR="00A26296" w:rsidRDefault="00A26296">
      <w:pPr>
        <w:pStyle w:val="Commentaire"/>
      </w:pPr>
      <w:r>
        <w:t>Extra stuff:</w:t>
      </w:r>
    </w:p>
    <w:p w14:paraId="28928ADF" w14:textId="77777777" w:rsidR="00A26296" w:rsidRDefault="00A26296">
      <w:pPr>
        <w:pStyle w:val="Commentaire"/>
      </w:pPr>
      <w:r>
        <w:t xml:space="preserve">(Li et al., </w:t>
      </w:r>
    </w:p>
    <w:p w14:paraId="54AF284C" w14:textId="77777777" w:rsidR="00A26296" w:rsidRDefault="00A26296">
      <w:pPr>
        <w:pStyle w:val="Commentaire"/>
      </w:pPr>
    </w:p>
    <w:p w14:paraId="321CBD8C" w14:textId="77777777" w:rsidR="00A26296" w:rsidRDefault="00A26296">
      <w:pPr>
        <w:pStyle w:val="Commentaire"/>
      </w:pPr>
      <w:r>
        <w:t>Correct:</w:t>
      </w:r>
    </w:p>
    <w:p w14:paraId="0A9F2045" w14:textId="77777777" w:rsidR="00A26296" w:rsidRDefault="00A26296">
      <w:pPr>
        <w:pStyle w:val="Commentaire"/>
      </w:pPr>
      <w:r>
        <w:t>C. Li et al. (2020)</w:t>
      </w:r>
    </w:p>
    <w:p w14:paraId="17320F20" w14:textId="15A5AA2C" w:rsidR="00A26296" w:rsidRDefault="00A26296">
      <w:pPr>
        <w:pStyle w:val="Commentaire"/>
      </w:pPr>
      <w:r>
        <w:t>(C. Li et al., 2020)</w:t>
      </w:r>
    </w:p>
  </w:comment>
  <w:comment w:id="3855" w:author="Robin Matthews" w:date="2021-07-13T14:41:00Z" w:initials="RM">
    <w:p w14:paraId="48A74916" w14:textId="77777777" w:rsidR="00A26296" w:rsidRDefault="00A26296">
      <w:pPr>
        <w:pStyle w:val="Commentaire"/>
      </w:pPr>
      <w:r>
        <w:rPr>
          <w:rStyle w:val="Marquedecommentaire"/>
        </w:rPr>
        <w:annotationRef/>
      </w:r>
      <w:r>
        <w:t>Not found:</w:t>
      </w:r>
    </w:p>
    <w:p w14:paraId="5BD07C01" w14:textId="77777777" w:rsidR="00A26296" w:rsidRDefault="00A26296">
      <w:pPr>
        <w:pStyle w:val="Commentaire"/>
      </w:pPr>
      <w:r>
        <w:t>C. Li et al.</w:t>
      </w:r>
    </w:p>
    <w:p w14:paraId="6255E0B5" w14:textId="77777777" w:rsidR="00A26296" w:rsidRDefault="00A26296">
      <w:pPr>
        <w:pStyle w:val="Commentaire"/>
      </w:pPr>
    </w:p>
    <w:p w14:paraId="27C45BD8" w14:textId="77777777" w:rsidR="00A26296" w:rsidRDefault="00A26296">
      <w:pPr>
        <w:pStyle w:val="Commentaire"/>
      </w:pPr>
      <w:r>
        <w:t>Extra stuff:</w:t>
      </w:r>
    </w:p>
    <w:p w14:paraId="42D4FA0A" w14:textId="77777777" w:rsidR="00A26296" w:rsidRDefault="00A26296">
      <w:pPr>
        <w:pStyle w:val="Commentaire"/>
      </w:pPr>
      <w:r>
        <w:t>(Li et al., a)</w:t>
      </w:r>
    </w:p>
    <w:p w14:paraId="4CF3AB84" w14:textId="77777777" w:rsidR="00A26296" w:rsidRDefault="00A26296">
      <w:pPr>
        <w:pStyle w:val="Commentaire"/>
      </w:pPr>
    </w:p>
    <w:p w14:paraId="33F4B7FD" w14:textId="77777777" w:rsidR="00A26296" w:rsidRDefault="00A26296">
      <w:pPr>
        <w:pStyle w:val="Commentaire"/>
      </w:pPr>
      <w:r>
        <w:t>Correct:</w:t>
      </w:r>
    </w:p>
    <w:p w14:paraId="01C8C016" w14:textId="77777777" w:rsidR="00A26296" w:rsidRDefault="00A26296">
      <w:pPr>
        <w:pStyle w:val="Commentaire"/>
      </w:pPr>
      <w:r>
        <w:t>C. Li et al. (2020)</w:t>
      </w:r>
    </w:p>
    <w:p w14:paraId="33B9974D" w14:textId="0D7DB6EE" w:rsidR="00A26296" w:rsidRDefault="00A26296">
      <w:pPr>
        <w:pStyle w:val="Commentaire"/>
      </w:pPr>
      <w:r>
        <w:t>(C. Li et al., 2020)</w:t>
      </w:r>
    </w:p>
  </w:comment>
  <w:comment w:id="3863" w:author="Robin Matthews" w:date="2021-07-13T14:41:00Z" w:initials="RM">
    <w:p w14:paraId="65A8EFB6" w14:textId="77777777" w:rsidR="00A26296" w:rsidRDefault="00A26296">
      <w:pPr>
        <w:pStyle w:val="Commentaire"/>
      </w:pPr>
      <w:r>
        <w:rPr>
          <w:rStyle w:val="Marquedecommentaire"/>
        </w:rPr>
        <w:annotationRef/>
      </w:r>
      <w:r>
        <w:t>Extra stuff:</w:t>
      </w:r>
    </w:p>
    <w:p w14:paraId="4B2FF340" w14:textId="77777777" w:rsidR="00A26296" w:rsidRDefault="00A26296">
      <w:pPr>
        <w:pStyle w:val="Commentaire"/>
      </w:pPr>
      <w:r>
        <w:t xml:space="preserve">(; ; ; ; </w:t>
      </w:r>
    </w:p>
    <w:p w14:paraId="026083A9" w14:textId="77777777" w:rsidR="00A26296" w:rsidRDefault="00A26296">
      <w:pPr>
        <w:pStyle w:val="Commentaire"/>
      </w:pPr>
    </w:p>
    <w:p w14:paraId="7A405016" w14:textId="77777777" w:rsidR="00A26296" w:rsidRDefault="00A26296">
      <w:pPr>
        <w:pStyle w:val="Commentaire"/>
      </w:pPr>
      <w:r>
        <w:t>Correct:</w:t>
      </w:r>
    </w:p>
    <w:p w14:paraId="52967A20" w14:textId="104D4EB6" w:rsidR="00A26296" w:rsidRDefault="00A26296">
      <w:pPr>
        <w:pStyle w:val="Commentaire"/>
      </w:pPr>
      <w:r>
        <w:t>(Mouhamed et al., 2013; Chaney et al., 2014; Sanogo et al., 2015; Zittis, 2017; Barry et al., 2018)</w:t>
      </w:r>
    </w:p>
  </w:comment>
  <w:comment w:id="3865" w:author="Robin Matthews" w:date="2021-07-13T14:41:00Z" w:initials="RM">
    <w:p w14:paraId="5EB4ED49" w14:textId="77777777" w:rsidR="00A26296" w:rsidRDefault="00A26296">
      <w:pPr>
        <w:pStyle w:val="Commentaire"/>
      </w:pPr>
      <w:r>
        <w:rPr>
          <w:rStyle w:val="Marquedecommentaire"/>
        </w:rPr>
        <w:annotationRef/>
      </w:r>
      <w:r>
        <w:t>Not found:</w:t>
      </w:r>
    </w:p>
    <w:p w14:paraId="3CFE6F61" w14:textId="77777777" w:rsidR="00A26296" w:rsidRDefault="00A26296">
      <w:pPr>
        <w:pStyle w:val="Commentaire"/>
      </w:pPr>
      <w:r>
        <w:t>2020b</w:t>
      </w:r>
    </w:p>
    <w:p w14:paraId="0FE320A9" w14:textId="77777777" w:rsidR="00A26296" w:rsidRDefault="00A26296">
      <w:pPr>
        <w:pStyle w:val="Commentaire"/>
      </w:pPr>
    </w:p>
    <w:p w14:paraId="23247E37" w14:textId="77777777" w:rsidR="00A26296" w:rsidRDefault="00A26296">
      <w:pPr>
        <w:pStyle w:val="Commentaire"/>
      </w:pPr>
      <w:r>
        <w:t>Extra stuff:</w:t>
      </w:r>
    </w:p>
    <w:p w14:paraId="19606757" w14:textId="77777777" w:rsidR="00A26296" w:rsidRDefault="00A26296">
      <w:pPr>
        <w:pStyle w:val="Commentaire"/>
      </w:pPr>
      <w:r>
        <w:t>, 2020</w:t>
      </w:r>
    </w:p>
    <w:p w14:paraId="3A0ABE95" w14:textId="77777777" w:rsidR="00A26296" w:rsidRDefault="00A26296">
      <w:pPr>
        <w:pStyle w:val="Commentaire"/>
      </w:pPr>
    </w:p>
    <w:p w14:paraId="7145AF4F" w14:textId="77777777" w:rsidR="00A26296" w:rsidRDefault="00A26296">
      <w:pPr>
        <w:pStyle w:val="Commentaire"/>
      </w:pPr>
      <w:r>
        <w:t>Correct:</w:t>
      </w:r>
    </w:p>
    <w:p w14:paraId="127B9BC7" w14:textId="77777777" w:rsidR="00A26296" w:rsidRDefault="00A26296">
      <w:pPr>
        <w:pStyle w:val="Commentaire"/>
      </w:pPr>
      <w:r>
        <w:t>Sun et al. (2020b)</w:t>
      </w:r>
    </w:p>
    <w:p w14:paraId="098B1DF9" w14:textId="2B13E960" w:rsidR="00A26296" w:rsidRDefault="00A26296">
      <w:pPr>
        <w:pStyle w:val="Commentaire"/>
      </w:pPr>
      <w:r>
        <w:t>(Sun et al., 2020b)</w:t>
      </w:r>
    </w:p>
  </w:comment>
  <w:comment w:id="3866" w:author="Robin Matthews" w:date="2021-07-13T14:41:00Z" w:initials="RM">
    <w:p w14:paraId="3B4649F6" w14:textId="77777777" w:rsidR="00A26296" w:rsidRDefault="00A26296">
      <w:pPr>
        <w:pStyle w:val="Commentaire"/>
      </w:pPr>
      <w:r>
        <w:rPr>
          <w:rStyle w:val="Marquedecommentaire"/>
        </w:rPr>
        <w:annotationRef/>
      </w:r>
      <w:r>
        <w:t>Extra stuff:</w:t>
      </w:r>
    </w:p>
    <w:p w14:paraId="4051A6B9" w14:textId="77777777" w:rsidR="00A26296" w:rsidRDefault="00A26296">
      <w:pPr>
        <w:pStyle w:val="Commentaire"/>
      </w:pPr>
      <w:r>
        <w:t>, )</w:t>
      </w:r>
    </w:p>
    <w:p w14:paraId="1EDD2B54" w14:textId="77777777" w:rsidR="00A26296" w:rsidRDefault="00A26296">
      <w:pPr>
        <w:pStyle w:val="Commentaire"/>
      </w:pPr>
    </w:p>
    <w:p w14:paraId="50A08749" w14:textId="77777777" w:rsidR="00A26296" w:rsidRDefault="00A26296">
      <w:pPr>
        <w:pStyle w:val="Commentaire"/>
      </w:pPr>
      <w:r>
        <w:t>Correct:</w:t>
      </w:r>
    </w:p>
    <w:p w14:paraId="06952EE8" w14:textId="77777777" w:rsidR="00A26296" w:rsidRDefault="00A26296">
      <w:pPr>
        <w:pStyle w:val="Commentaire"/>
      </w:pPr>
      <w:r>
        <w:t>Dunn et al. (2020)</w:t>
      </w:r>
    </w:p>
    <w:p w14:paraId="51237335" w14:textId="24352EF5" w:rsidR="00A26296" w:rsidRDefault="00A26296">
      <w:pPr>
        <w:pStyle w:val="Commentaire"/>
      </w:pPr>
      <w:r>
        <w:t>(Dunn et al., 2020)</w:t>
      </w:r>
    </w:p>
  </w:comment>
  <w:comment w:id="3867" w:author="Robin Matthews" w:date="2021-07-13T14:41:00Z" w:initials="RM">
    <w:p w14:paraId="7E589832" w14:textId="77777777" w:rsidR="00A26296" w:rsidRDefault="00A26296">
      <w:pPr>
        <w:pStyle w:val="Commentaire"/>
      </w:pPr>
      <w:r>
        <w:rPr>
          <w:rStyle w:val="Marquedecommentaire"/>
        </w:rPr>
        <w:annotationRef/>
      </w:r>
      <w:r>
        <w:t>Not found:</w:t>
      </w:r>
    </w:p>
    <w:p w14:paraId="7D47C5A7" w14:textId="77777777" w:rsidR="00A26296" w:rsidRDefault="00A26296">
      <w:pPr>
        <w:pStyle w:val="Commentaire"/>
      </w:pPr>
      <w:r>
        <w:t>C. Li et al.</w:t>
      </w:r>
    </w:p>
    <w:p w14:paraId="6FC74DB0" w14:textId="77777777" w:rsidR="00A26296" w:rsidRDefault="00A26296">
      <w:pPr>
        <w:pStyle w:val="Commentaire"/>
      </w:pPr>
    </w:p>
    <w:p w14:paraId="281D4C9F" w14:textId="77777777" w:rsidR="00A26296" w:rsidRDefault="00A26296">
      <w:pPr>
        <w:pStyle w:val="Commentaire"/>
      </w:pPr>
      <w:r>
        <w:t>Extra stuff:</w:t>
      </w:r>
    </w:p>
    <w:p w14:paraId="3A8CA9C9" w14:textId="77777777" w:rsidR="00A26296" w:rsidRDefault="00A26296">
      <w:pPr>
        <w:pStyle w:val="Commentaire"/>
      </w:pPr>
      <w:r>
        <w:t xml:space="preserve">(Li et al., </w:t>
      </w:r>
    </w:p>
    <w:p w14:paraId="421A7ABE" w14:textId="77777777" w:rsidR="00A26296" w:rsidRDefault="00A26296">
      <w:pPr>
        <w:pStyle w:val="Commentaire"/>
      </w:pPr>
    </w:p>
    <w:p w14:paraId="12D13420" w14:textId="77777777" w:rsidR="00A26296" w:rsidRDefault="00A26296">
      <w:pPr>
        <w:pStyle w:val="Commentaire"/>
      </w:pPr>
      <w:r>
        <w:t>Correct:</w:t>
      </w:r>
    </w:p>
    <w:p w14:paraId="114FF293" w14:textId="77777777" w:rsidR="00A26296" w:rsidRDefault="00A26296">
      <w:pPr>
        <w:pStyle w:val="Commentaire"/>
      </w:pPr>
      <w:r>
        <w:t>C. Li et al. (2020)</w:t>
      </w:r>
    </w:p>
    <w:p w14:paraId="5271F81C" w14:textId="4319A913" w:rsidR="00A26296" w:rsidRDefault="00A26296">
      <w:pPr>
        <w:pStyle w:val="Commentaire"/>
      </w:pPr>
      <w:r>
        <w:t>(C. Li et al., 2020)</w:t>
      </w:r>
    </w:p>
  </w:comment>
  <w:comment w:id="3872" w:author="Robin Matthews" w:date="2021-07-13T14:41:00Z" w:initials="RM">
    <w:p w14:paraId="70B9FADD" w14:textId="77777777" w:rsidR="00A26296" w:rsidRDefault="00A26296">
      <w:pPr>
        <w:pStyle w:val="Commentaire"/>
      </w:pPr>
      <w:r>
        <w:rPr>
          <w:rStyle w:val="Marquedecommentaire"/>
        </w:rPr>
        <w:annotationRef/>
      </w:r>
      <w:r>
        <w:t>Not found:</w:t>
      </w:r>
    </w:p>
    <w:p w14:paraId="29D4929C" w14:textId="77777777" w:rsidR="00A26296" w:rsidRDefault="00A26296">
      <w:pPr>
        <w:pStyle w:val="Commentaire"/>
      </w:pPr>
      <w:r>
        <w:t>C. Li et al.</w:t>
      </w:r>
    </w:p>
    <w:p w14:paraId="097CF678" w14:textId="77777777" w:rsidR="00A26296" w:rsidRDefault="00A26296">
      <w:pPr>
        <w:pStyle w:val="Commentaire"/>
      </w:pPr>
    </w:p>
    <w:p w14:paraId="430C9026" w14:textId="77777777" w:rsidR="00A26296" w:rsidRDefault="00A26296">
      <w:pPr>
        <w:pStyle w:val="Commentaire"/>
      </w:pPr>
      <w:r>
        <w:t>Extra stuff:</w:t>
      </w:r>
    </w:p>
    <w:p w14:paraId="0D7D316F" w14:textId="77777777" w:rsidR="00A26296" w:rsidRDefault="00A26296">
      <w:pPr>
        <w:pStyle w:val="Commentaire"/>
      </w:pPr>
      <w:r>
        <w:t>(Li et al., a)</w:t>
      </w:r>
    </w:p>
    <w:p w14:paraId="64FDAC38" w14:textId="77777777" w:rsidR="00A26296" w:rsidRDefault="00A26296">
      <w:pPr>
        <w:pStyle w:val="Commentaire"/>
      </w:pPr>
    </w:p>
    <w:p w14:paraId="00D1071F" w14:textId="77777777" w:rsidR="00A26296" w:rsidRDefault="00A26296">
      <w:pPr>
        <w:pStyle w:val="Commentaire"/>
      </w:pPr>
      <w:r>
        <w:t>Correct:</w:t>
      </w:r>
    </w:p>
    <w:p w14:paraId="30CFF25B" w14:textId="77777777" w:rsidR="00A26296" w:rsidRDefault="00A26296">
      <w:pPr>
        <w:pStyle w:val="Commentaire"/>
      </w:pPr>
      <w:r>
        <w:t>C. Li et al. (2020)</w:t>
      </w:r>
    </w:p>
    <w:p w14:paraId="58A1C759" w14:textId="34915045" w:rsidR="00A26296" w:rsidRDefault="00A26296">
      <w:pPr>
        <w:pStyle w:val="Commentaire"/>
      </w:pPr>
      <w:r>
        <w:t>(C. Li et al., 2020)</w:t>
      </w:r>
    </w:p>
  </w:comment>
  <w:comment w:id="3875" w:author="Robin Matthews" w:date="2021-07-13T14:41:00Z" w:initials="RM">
    <w:p w14:paraId="0EAD7448" w14:textId="77777777" w:rsidR="00A26296" w:rsidRDefault="00A26296">
      <w:pPr>
        <w:pStyle w:val="Commentaire"/>
      </w:pPr>
      <w:r>
        <w:rPr>
          <w:rStyle w:val="Marquedecommentaire"/>
        </w:rPr>
        <w:annotationRef/>
      </w:r>
      <w:r>
        <w:t>Not found:</w:t>
      </w:r>
    </w:p>
    <w:p w14:paraId="117CA51A" w14:textId="77777777" w:rsidR="00A26296" w:rsidRDefault="00A26296">
      <w:pPr>
        <w:pStyle w:val="Commentaire"/>
      </w:pPr>
      <w:r>
        <w:t>C. Li et al.</w:t>
      </w:r>
    </w:p>
    <w:p w14:paraId="4472BD84" w14:textId="77777777" w:rsidR="00A26296" w:rsidRDefault="00A26296">
      <w:pPr>
        <w:pStyle w:val="Commentaire"/>
      </w:pPr>
    </w:p>
    <w:p w14:paraId="4468A0F8" w14:textId="77777777" w:rsidR="00A26296" w:rsidRDefault="00A26296">
      <w:pPr>
        <w:pStyle w:val="Commentaire"/>
      </w:pPr>
      <w:r>
        <w:t>Extra stuff:</w:t>
      </w:r>
    </w:p>
    <w:p w14:paraId="3EAB9299" w14:textId="77777777" w:rsidR="00A26296" w:rsidRDefault="00A26296">
      <w:pPr>
        <w:pStyle w:val="Commentaire"/>
      </w:pPr>
      <w:r>
        <w:t xml:space="preserve">(Li et al., </w:t>
      </w:r>
    </w:p>
    <w:p w14:paraId="116E4D35" w14:textId="77777777" w:rsidR="00A26296" w:rsidRDefault="00A26296">
      <w:pPr>
        <w:pStyle w:val="Commentaire"/>
      </w:pPr>
    </w:p>
    <w:p w14:paraId="135CE1A5" w14:textId="77777777" w:rsidR="00A26296" w:rsidRDefault="00A26296">
      <w:pPr>
        <w:pStyle w:val="Commentaire"/>
      </w:pPr>
      <w:r>
        <w:t>Correct:</w:t>
      </w:r>
    </w:p>
    <w:p w14:paraId="2A0CE6A2" w14:textId="77777777" w:rsidR="00A26296" w:rsidRDefault="00A26296">
      <w:pPr>
        <w:pStyle w:val="Commentaire"/>
      </w:pPr>
      <w:r>
        <w:t>C. Li et al. (2020)</w:t>
      </w:r>
    </w:p>
    <w:p w14:paraId="3D3A3231" w14:textId="4BF8966A" w:rsidR="00A26296" w:rsidRDefault="00A26296">
      <w:pPr>
        <w:pStyle w:val="Commentaire"/>
      </w:pPr>
      <w:r>
        <w:t>(C. Li et al., 2020)</w:t>
      </w:r>
    </w:p>
  </w:comment>
  <w:comment w:id="3878" w:author="Robin Matthews" w:date="2021-07-13T14:41:00Z" w:initials="RM">
    <w:p w14:paraId="2CBDB57D" w14:textId="77777777" w:rsidR="00A26296" w:rsidRDefault="00A26296">
      <w:pPr>
        <w:pStyle w:val="Commentaire"/>
      </w:pPr>
      <w:r>
        <w:rPr>
          <w:rStyle w:val="Marquedecommentaire"/>
        </w:rPr>
        <w:annotationRef/>
      </w:r>
      <w:r>
        <w:t>Not found:</w:t>
      </w:r>
    </w:p>
    <w:p w14:paraId="5DCC233E" w14:textId="77777777" w:rsidR="00A26296" w:rsidRDefault="00A26296">
      <w:pPr>
        <w:pStyle w:val="Commentaire"/>
      </w:pPr>
      <w:r>
        <w:t>C. Li et al.</w:t>
      </w:r>
    </w:p>
    <w:p w14:paraId="36904E72" w14:textId="77777777" w:rsidR="00A26296" w:rsidRDefault="00A26296">
      <w:pPr>
        <w:pStyle w:val="Commentaire"/>
      </w:pPr>
    </w:p>
    <w:p w14:paraId="77D2719D" w14:textId="77777777" w:rsidR="00A26296" w:rsidRDefault="00A26296">
      <w:pPr>
        <w:pStyle w:val="Commentaire"/>
      </w:pPr>
      <w:r>
        <w:t>Extra stuff:</w:t>
      </w:r>
    </w:p>
    <w:p w14:paraId="208062C7" w14:textId="77777777" w:rsidR="00A26296" w:rsidRDefault="00A26296">
      <w:pPr>
        <w:pStyle w:val="Commentaire"/>
      </w:pPr>
      <w:r>
        <w:t>(Li et al., a)</w:t>
      </w:r>
    </w:p>
    <w:p w14:paraId="352B329C" w14:textId="77777777" w:rsidR="00A26296" w:rsidRDefault="00A26296">
      <w:pPr>
        <w:pStyle w:val="Commentaire"/>
      </w:pPr>
    </w:p>
    <w:p w14:paraId="46BA1E48" w14:textId="77777777" w:rsidR="00A26296" w:rsidRDefault="00A26296">
      <w:pPr>
        <w:pStyle w:val="Commentaire"/>
      </w:pPr>
      <w:r>
        <w:t>Correct:</w:t>
      </w:r>
    </w:p>
    <w:p w14:paraId="47E3C611" w14:textId="77777777" w:rsidR="00A26296" w:rsidRDefault="00A26296">
      <w:pPr>
        <w:pStyle w:val="Commentaire"/>
      </w:pPr>
      <w:r>
        <w:t>C. Li et al. (2020)</w:t>
      </w:r>
    </w:p>
    <w:p w14:paraId="35D06B5D" w14:textId="0832531F" w:rsidR="00A26296" w:rsidRDefault="00A26296">
      <w:pPr>
        <w:pStyle w:val="Commentaire"/>
      </w:pPr>
      <w:r>
        <w:t>(C. Li et al., 2020)</w:t>
      </w:r>
    </w:p>
  </w:comment>
  <w:comment w:id="3887" w:author="Robin Matthews" w:date="2021-07-13T14:41:00Z" w:initials="RM">
    <w:p w14:paraId="6E1B7AC8" w14:textId="77777777" w:rsidR="00A26296" w:rsidRDefault="00A26296">
      <w:pPr>
        <w:pStyle w:val="Commentaire"/>
      </w:pPr>
      <w:r>
        <w:rPr>
          <w:rStyle w:val="Marquedecommentaire"/>
        </w:rPr>
        <w:annotationRef/>
      </w:r>
      <w:r>
        <w:t>Extra stuff:</w:t>
      </w:r>
    </w:p>
    <w:p w14:paraId="199E355E" w14:textId="77777777" w:rsidR="00A26296" w:rsidRDefault="00A26296">
      <w:pPr>
        <w:pStyle w:val="Commentaire"/>
      </w:pPr>
      <w:r>
        <w:t xml:space="preserve">(, </w:t>
      </w:r>
    </w:p>
    <w:p w14:paraId="66FF6067" w14:textId="77777777" w:rsidR="00A26296" w:rsidRDefault="00A26296">
      <w:pPr>
        <w:pStyle w:val="Commentaire"/>
      </w:pPr>
    </w:p>
    <w:p w14:paraId="313667E6" w14:textId="77777777" w:rsidR="00A26296" w:rsidRDefault="00A26296">
      <w:pPr>
        <w:pStyle w:val="Commentaire"/>
      </w:pPr>
      <w:r>
        <w:t>Correct:</w:t>
      </w:r>
    </w:p>
    <w:p w14:paraId="24B5E72A" w14:textId="77777777" w:rsidR="00A26296" w:rsidRDefault="00A26296">
      <w:pPr>
        <w:pStyle w:val="Commentaire"/>
      </w:pPr>
      <w:r>
        <w:t>Nikulin et al. (2018)</w:t>
      </w:r>
    </w:p>
    <w:p w14:paraId="18843D3F" w14:textId="7171F1F9" w:rsidR="00A26296" w:rsidRDefault="00A26296">
      <w:pPr>
        <w:pStyle w:val="Commentaire"/>
      </w:pPr>
      <w:r>
        <w:t>(Nikulin et al., 2018)</w:t>
      </w:r>
    </w:p>
  </w:comment>
  <w:comment w:id="3889" w:author="Robin Matthews" w:date="2021-07-13T14:41:00Z" w:initials="RM">
    <w:p w14:paraId="4C01E03F" w14:textId="77777777" w:rsidR="00A26296" w:rsidRDefault="00A26296">
      <w:pPr>
        <w:pStyle w:val="Commentaire"/>
      </w:pPr>
      <w:r>
        <w:rPr>
          <w:rStyle w:val="Marquedecommentaire"/>
        </w:rPr>
        <w:annotationRef/>
      </w:r>
      <w:r>
        <w:t>Extra stuff:</w:t>
      </w:r>
    </w:p>
    <w:p w14:paraId="72BA205C" w14:textId="77777777" w:rsidR="00A26296" w:rsidRDefault="00A26296">
      <w:pPr>
        <w:pStyle w:val="Commentaire"/>
      </w:pPr>
      <w:r>
        <w:t>, )</w:t>
      </w:r>
    </w:p>
    <w:p w14:paraId="47799EE9" w14:textId="77777777" w:rsidR="00A26296" w:rsidRDefault="00A26296">
      <w:pPr>
        <w:pStyle w:val="Commentaire"/>
      </w:pPr>
    </w:p>
    <w:p w14:paraId="5F132D6E" w14:textId="77777777" w:rsidR="00A26296" w:rsidRDefault="00A26296">
      <w:pPr>
        <w:pStyle w:val="Commentaire"/>
      </w:pPr>
      <w:r>
        <w:t>Correct:</w:t>
      </w:r>
    </w:p>
    <w:p w14:paraId="32930ACF" w14:textId="77777777" w:rsidR="00A26296" w:rsidRDefault="00A26296">
      <w:pPr>
        <w:pStyle w:val="Commentaire"/>
      </w:pPr>
      <w:r>
        <w:t>Déqué et al. (2017)</w:t>
      </w:r>
    </w:p>
    <w:p w14:paraId="6CC02293" w14:textId="4E1264DD" w:rsidR="00A26296" w:rsidRDefault="00A26296">
      <w:pPr>
        <w:pStyle w:val="Commentaire"/>
      </w:pPr>
      <w:r>
        <w:t>(Déqué et al., 2017)</w:t>
      </w:r>
    </w:p>
  </w:comment>
  <w:comment w:id="3890" w:author="Robin Matthews" w:date="2021-07-13T14:41:00Z" w:initials="RM">
    <w:p w14:paraId="10318826" w14:textId="77777777" w:rsidR="00A26296" w:rsidRDefault="00A26296">
      <w:pPr>
        <w:pStyle w:val="Commentaire"/>
      </w:pPr>
      <w:r>
        <w:rPr>
          <w:rStyle w:val="Marquedecommentaire"/>
        </w:rPr>
        <w:annotationRef/>
      </w:r>
      <w:r>
        <w:t>Not found:</w:t>
      </w:r>
    </w:p>
    <w:p w14:paraId="6E96D7BA" w14:textId="77777777" w:rsidR="00A26296" w:rsidRDefault="00A26296">
      <w:pPr>
        <w:pStyle w:val="Commentaire"/>
      </w:pPr>
      <w:r>
        <w:t>C. Li et al.</w:t>
      </w:r>
    </w:p>
    <w:p w14:paraId="233BFBC8" w14:textId="77777777" w:rsidR="00A26296" w:rsidRDefault="00A26296">
      <w:pPr>
        <w:pStyle w:val="Commentaire"/>
      </w:pPr>
    </w:p>
    <w:p w14:paraId="08788265" w14:textId="77777777" w:rsidR="00A26296" w:rsidRDefault="00A26296">
      <w:pPr>
        <w:pStyle w:val="Commentaire"/>
      </w:pPr>
      <w:r>
        <w:t>Extra stuff:</w:t>
      </w:r>
    </w:p>
    <w:p w14:paraId="33A2E6C0" w14:textId="77777777" w:rsidR="00A26296" w:rsidRDefault="00A26296">
      <w:pPr>
        <w:pStyle w:val="Commentaire"/>
      </w:pPr>
      <w:r>
        <w:t xml:space="preserve">(Li et al., </w:t>
      </w:r>
    </w:p>
    <w:p w14:paraId="0D15881D" w14:textId="77777777" w:rsidR="00A26296" w:rsidRDefault="00A26296">
      <w:pPr>
        <w:pStyle w:val="Commentaire"/>
      </w:pPr>
    </w:p>
    <w:p w14:paraId="19C6DABE" w14:textId="77777777" w:rsidR="00A26296" w:rsidRDefault="00A26296">
      <w:pPr>
        <w:pStyle w:val="Commentaire"/>
      </w:pPr>
      <w:r>
        <w:t>Correct:</w:t>
      </w:r>
    </w:p>
    <w:p w14:paraId="473A4B79" w14:textId="77777777" w:rsidR="00A26296" w:rsidRDefault="00A26296">
      <w:pPr>
        <w:pStyle w:val="Commentaire"/>
      </w:pPr>
      <w:r>
        <w:t>C. Li et al. (2020)</w:t>
      </w:r>
    </w:p>
    <w:p w14:paraId="4C81C48E" w14:textId="226E49EF" w:rsidR="00A26296" w:rsidRDefault="00A26296">
      <w:pPr>
        <w:pStyle w:val="Commentaire"/>
      </w:pPr>
      <w:r>
        <w:t>(C. Li et al., 2020)</w:t>
      </w:r>
    </w:p>
  </w:comment>
  <w:comment w:id="3895" w:author="Robin Matthews" w:date="2021-07-13T14:41:00Z" w:initials="RM">
    <w:p w14:paraId="56047592" w14:textId="77777777" w:rsidR="00A26296" w:rsidRDefault="00A26296">
      <w:pPr>
        <w:pStyle w:val="Commentaire"/>
      </w:pPr>
      <w:r>
        <w:rPr>
          <w:rStyle w:val="Marquedecommentaire"/>
        </w:rPr>
        <w:annotationRef/>
      </w:r>
      <w:r>
        <w:t>Not found:</w:t>
      </w:r>
    </w:p>
    <w:p w14:paraId="3D998BCB" w14:textId="77777777" w:rsidR="00A26296" w:rsidRDefault="00A26296">
      <w:pPr>
        <w:pStyle w:val="Commentaire"/>
      </w:pPr>
      <w:r>
        <w:t>C. Li et al.</w:t>
      </w:r>
    </w:p>
    <w:p w14:paraId="52CDF11B" w14:textId="77777777" w:rsidR="00A26296" w:rsidRDefault="00A26296">
      <w:pPr>
        <w:pStyle w:val="Commentaire"/>
      </w:pPr>
    </w:p>
    <w:p w14:paraId="503F37F7" w14:textId="77777777" w:rsidR="00A26296" w:rsidRDefault="00A26296">
      <w:pPr>
        <w:pStyle w:val="Commentaire"/>
      </w:pPr>
      <w:r>
        <w:t>Extra stuff:</w:t>
      </w:r>
    </w:p>
    <w:p w14:paraId="1D13DF21" w14:textId="77777777" w:rsidR="00A26296" w:rsidRDefault="00A26296">
      <w:pPr>
        <w:pStyle w:val="Commentaire"/>
      </w:pPr>
      <w:r>
        <w:t>(Li et al., a)</w:t>
      </w:r>
    </w:p>
    <w:p w14:paraId="74C91AC8" w14:textId="77777777" w:rsidR="00A26296" w:rsidRDefault="00A26296">
      <w:pPr>
        <w:pStyle w:val="Commentaire"/>
      </w:pPr>
    </w:p>
    <w:p w14:paraId="68F3BFA3" w14:textId="77777777" w:rsidR="00A26296" w:rsidRDefault="00A26296">
      <w:pPr>
        <w:pStyle w:val="Commentaire"/>
      </w:pPr>
      <w:r>
        <w:t>Correct:</w:t>
      </w:r>
    </w:p>
    <w:p w14:paraId="6033A277" w14:textId="77777777" w:rsidR="00A26296" w:rsidRDefault="00A26296">
      <w:pPr>
        <w:pStyle w:val="Commentaire"/>
      </w:pPr>
      <w:r>
        <w:t>C. Li et al. (2020)</w:t>
      </w:r>
    </w:p>
    <w:p w14:paraId="409F0A9E" w14:textId="37ECAA1D" w:rsidR="00A26296" w:rsidRDefault="00A26296">
      <w:pPr>
        <w:pStyle w:val="Commentaire"/>
      </w:pPr>
      <w:r>
        <w:t>(C. Li et al., 2020)</w:t>
      </w:r>
    </w:p>
  </w:comment>
  <w:comment w:id="3904" w:author="Robin Matthews" w:date="2021-07-13T14:42:00Z" w:initials="RM">
    <w:p w14:paraId="54AA7902" w14:textId="77777777" w:rsidR="00A26296" w:rsidRDefault="00A26296">
      <w:pPr>
        <w:pStyle w:val="Commentaire"/>
      </w:pPr>
      <w:r>
        <w:rPr>
          <w:rStyle w:val="Marquedecommentaire"/>
        </w:rPr>
        <w:annotationRef/>
      </w:r>
      <w:r>
        <w:t>Extra stuff:</w:t>
      </w:r>
    </w:p>
    <w:p w14:paraId="015EDCF6" w14:textId="77777777" w:rsidR="00A26296" w:rsidRDefault="00A26296">
      <w:pPr>
        <w:pStyle w:val="Commentaire"/>
      </w:pPr>
      <w:r>
        <w:t xml:space="preserve">(, </w:t>
      </w:r>
    </w:p>
    <w:p w14:paraId="15FCAD16" w14:textId="77777777" w:rsidR="00A26296" w:rsidRDefault="00A26296">
      <w:pPr>
        <w:pStyle w:val="Commentaire"/>
      </w:pPr>
    </w:p>
    <w:p w14:paraId="33F79D68" w14:textId="77777777" w:rsidR="00A26296" w:rsidRDefault="00A26296">
      <w:pPr>
        <w:pStyle w:val="Commentaire"/>
      </w:pPr>
      <w:r>
        <w:t>Correct:</w:t>
      </w:r>
    </w:p>
    <w:p w14:paraId="6A5F035A" w14:textId="77777777" w:rsidR="00A26296" w:rsidRDefault="00A26296">
      <w:pPr>
        <w:pStyle w:val="Commentaire"/>
      </w:pPr>
      <w:r>
        <w:t>Giorgi et al. (2014)</w:t>
      </w:r>
    </w:p>
    <w:p w14:paraId="392E225F" w14:textId="5A108848" w:rsidR="00A26296" w:rsidRDefault="00A26296">
      <w:pPr>
        <w:pStyle w:val="Commentaire"/>
      </w:pPr>
      <w:r>
        <w:t>(Giorgi et al., 2014)</w:t>
      </w:r>
    </w:p>
  </w:comment>
  <w:comment w:id="3906" w:author="Robin Matthews" w:date="2021-07-13T14:42:00Z" w:initials="RM">
    <w:p w14:paraId="088A01C5" w14:textId="77777777" w:rsidR="00A26296" w:rsidRDefault="00A26296">
      <w:pPr>
        <w:pStyle w:val="Commentaire"/>
      </w:pPr>
      <w:r>
        <w:rPr>
          <w:rStyle w:val="Marquedecommentaire"/>
        </w:rPr>
        <w:annotationRef/>
      </w:r>
      <w:r>
        <w:t>Extra stuff:</w:t>
      </w:r>
    </w:p>
    <w:p w14:paraId="13F8CC68" w14:textId="77777777" w:rsidR="00A26296" w:rsidRDefault="00A26296">
      <w:pPr>
        <w:pStyle w:val="Commentaire"/>
      </w:pPr>
      <w:r>
        <w:t xml:space="preserve">, </w:t>
      </w:r>
    </w:p>
    <w:p w14:paraId="38F4ED67" w14:textId="77777777" w:rsidR="00A26296" w:rsidRDefault="00A26296">
      <w:pPr>
        <w:pStyle w:val="Commentaire"/>
      </w:pPr>
    </w:p>
    <w:p w14:paraId="045DBC75" w14:textId="77777777" w:rsidR="00A26296" w:rsidRDefault="00A26296">
      <w:pPr>
        <w:pStyle w:val="Commentaire"/>
      </w:pPr>
      <w:r>
        <w:t>Correct:</w:t>
      </w:r>
    </w:p>
    <w:p w14:paraId="5529B2D0" w14:textId="77777777" w:rsidR="00A26296" w:rsidRDefault="00A26296">
      <w:pPr>
        <w:pStyle w:val="Commentaire"/>
      </w:pPr>
      <w:r>
        <w:t>Dosio et al. (2019)</w:t>
      </w:r>
    </w:p>
    <w:p w14:paraId="3B693FAA" w14:textId="3BBDCB0D" w:rsidR="00A26296" w:rsidRDefault="00A26296">
      <w:pPr>
        <w:pStyle w:val="Commentaire"/>
      </w:pPr>
      <w:r>
        <w:t>(Dosio et al., 2019)</w:t>
      </w:r>
    </w:p>
  </w:comment>
  <w:comment w:id="3907" w:author="Robin Matthews" w:date="2021-07-13T14:42:00Z" w:initials="RM">
    <w:p w14:paraId="43E172B4" w14:textId="77777777" w:rsidR="00A26296" w:rsidRDefault="00A26296">
      <w:pPr>
        <w:pStyle w:val="Commentaire"/>
      </w:pPr>
      <w:r>
        <w:rPr>
          <w:rStyle w:val="Marquedecommentaire"/>
        </w:rPr>
        <w:annotationRef/>
      </w:r>
      <w:r>
        <w:t>Extra stuff:</w:t>
      </w:r>
    </w:p>
    <w:p w14:paraId="2ED7BD6A" w14:textId="77777777" w:rsidR="00A26296" w:rsidRDefault="00A26296">
      <w:pPr>
        <w:pStyle w:val="Commentaire"/>
      </w:pPr>
      <w:r>
        <w:t xml:space="preserve">, </w:t>
      </w:r>
    </w:p>
    <w:p w14:paraId="4839A632" w14:textId="77777777" w:rsidR="00A26296" w:rsidRDefault="00A26296">
      <w:pPr>
        <w:pStyle w:val="Commentaire"/>
      </w:pPr>
    </w:p>
    <w:p w14:paraId="1501C9A9" w14:textId="77777777" w:rsidR="00A26296" w:rsidRDefault="00A26296">
      <w:pPr>
        <w:pStyle w:val="Commentaire"/>
      </w:pPr>
      <w:r>
        <w:t>Correct:</w:t>
      </w:r>
    </w:p>
    <w:p w14:paraId="63A87BF1" w14:textId="77777777" w:rsidR="00A26296" w:rsidRDefault="00A26296">
      <w:pPr>
        <w:pStyle w:val="Commentaire"/>
      </w:pPr>
      <w:r>
        <w:t>Akinsanola and Zhou (2018)</w:t>
      </w:r>
    </w:p>
    <w:p w14:paraId="58CEBB95" w14:textId="51A7AE2F" w:rsidR="00A26296" w:rsidRDefault="00A26296">
      <w:pPr>
        <w:pStyle w:val="Commentaire"/>
      </w:pPr>
      <w:r>
        <w:t>(Akinsanola and Zhou, 2018)</w:t>
      </w:r>
    </w:p>
  </w:comment>
  <w:comment w:id="3908" w:author="Robin Matthews" w:date="2021-07-13T14:42:00Z" w:initials="RM">
    <w:p w14:paraId="43E394C3" w14:textId="77777777" w:rsidR="00A26296" w:rsidRDefault="00A26296">
      <w:pPr>
        <w:pStyle w:val="Commentaire"/>
      </w:pPr>
      <w:r>
        <w:rPr>
          <w:rStyle w:val="Marquedecommentaire"/>
        </w:rPr>
        <w:annotationRef/>
      </w:r>
      <w:r>
        <w:t>Extra stuff:</w:t>
      </w:r>
    </w:p>
    <w:p w14:paraId="73C43D43" w14:textId="77777777" w:rsidR="00A26296" w:rsidRDefault="00A26296">
      <w:pPr>
        <w:pStyle w:val="Commentaire"/>
      </w:pPr>
      <w:r>
        <w:t>, )</w:t>
      </w:r>
    </w:p>
    <w:p w14:paraId="268973B6" w14:textId="77777777" w:rsidR="00A26296" w:rsidRDefault="00A26296">
      <w:pPr>
        <w:pStyle w:val="Commentaire"/>
      </w:pPr>
    </w:p>
    <w:p w14:paraId="738D9511" w14:textId="77777777" w:rsidR="00A26296" w:rsidRDefault="00A26296">
      <w:pPr>
        <w:pStyle w:val="Commentaire"/>
      </w:pPr>
      <w:r>
        <w:t>Correct:</w:t>
      </w:r>
    </w:p>
    <w:p w14:paraId="264A9DD1" w14:textId="77777777" w:rsidR="00A26296" w:rsidRDefault="00A26296">
      <w:pPr>
        <w:pStyle w:val="Commentaire"/>
      </w:pPr>
      <w:r>
        <w:t>Coppola et al. (2021b)</w:t>
      </w:r>
    </w:p>
    <w:p w14:paraId="7BF379E9" w14:textId="1795142C" w:rsidR="00A26296" w:rsidRDefault="00A26296">
      <w:pPr>
        <w:pStyle w:val="Commentaire"/>
      </w:pPr>
      <w:r>
        <w:t>(Coppola et al., 2021b)</w:t>
      </w:r>
    </w:p>
  </w:comment>
  <w:comment w:id="3915" w:author="Robin Matthews" w:date="2021-07-13T14:42:00Z" w:initials="RM">
    <w:p w14:paraId="29D5EC33" w14:textId="77777777" w:rsidR="00A26296" w:rsidRDefault="00A26296">
      <w:pPr>
        <w:pStyle w:val="Commentaire"/>
      </w:pPr>
      <w:r>
        <w:rPr>
          <w:rStyle w:val="Marquedecommentaire"/>
        </w:rPr>
        <w:annotationRef/>
      </w:r>
      <w:r>
        <w:t>Not found:</w:t>
      </w:r>
    </w:p>
    <w:p w14:paraId="5767A5D9" w14:textId="77777777" w:rsidR="00A26296" w:rsidRDefault="00A26296">
      <w:pPr>
        <w:pStyle w:val="Commentaire"/>
      </w:pPr>
      <w:r>
        <w:t>2020b</w:t>
      </w:r>
    </w:p>
    <w:p w14:paraId="76A7AC93" w14:textId="77777777" w:rsidR="00A26296" w:rsidRDefault="00A26296">
      <w:pPr>
        <w:pStyle w:val="Commentaire"/>
      </w:pPr>
    </w:p>
    <w:p w14:paraId="7283B7E0" w14:textId="77777777" w:rsidR="00A26296" w:rsidRDefault="00A26296">
      <w:pPr>
        <w:pStyle w:val="Commentaire"/>
      </w:pPr>
      <w:r>
        <w:t>Extra stuff:</w:t>
      </w:r>
    </w:p>
    <w:p w14:paraId="1521FB34" w14:textId="77777777" w:rsidR="00A26296" w:rsidRDefault="00A26296">
      <w:pPr>
        <w:pStyle w:val="Commentaire"/>
      </w:pPr>
      <w:r>
        <w:t>(, 2020</w:t>
      </w:r>
    </w:p>
    <w:p w14:paraId="6F68DEE1" w14:textId="77777777" w:rsidR="00A26296" w:rsidRDefault="00A26296">
      <w:pPr>
        <w:pStyle w:val="Commentaire"/>
      </w:pPr>
    </w:p>
    <w:p w14:paraId="6DFAC17A" w14:textId="77777777" w:rsidR="00A26296" w:rsidRDefault="00A26296">
      <w:pPr>
        <w:pStyle w:val="Commentaire"/>
      </w:pPr>
      <w:r>
        <w:t>Correct:</w:t>
      </w:r>
    </w:p>
    <w:p w14:paraId="0F4568C7" w14:textId="77777777" w:rsidR="00A26296" w:rsidRDefault="00A26296">
      <w:pPr>
        <w:pStyle w:val="Commentaire"/>
      </w:pPr>
      <w:r>
        <w:t>Sun et al. (2020b)</w:t>
      </w:r>
    </w:p>
    <w:p w14:paraId="70301B39" w14:textId="74D1587B" w:rsidR="00A26296" w:rsidRDefault="00A26296">
      <w:pPr>
        <w:pStyle w:val="Commentaire"/>
      </w:pPr>
      <w:r>
        <w:t>(Sun et al., 2020b)</w:t>
      </w:r>
    </w:p>
  </w:comment>
  <w:comment w:id="3917" w:author="Robin Matthews" w:date="2021-07-13T14:42:00Z" w:initials="RM">
    <w:p w14:paraId="4E04DDF1" w14:textId="77777777" w:rsidR="00A26296" w:rsidRDefault="00A26296">
      <w:pPr>
        <w:pStyle w:val="Commentaire"/>
      </w:pPr>
      <w:r>
        <w:rPr>
          <w:rStyle w:val="Marquedecommentaire"/>
        </w:rPr>
        <w:annotationRef/>
      </w:r>
      <w:r>
        <w:t>Extra stuff:</w:t>
      </w:r>
    </w:p>
    <w:p w14:paraId="7AC1028F" w14:textId="77777777" w:rsidR="00A26296" w:rsidRDefault="00A26296">
      <w:pPr>
        <w:pStyle w:val="Commentaire"/>
      </w:pPr>
      <w:r>
        <w:t>, )</w:t>
      </w:r>
    </w:p>
    <w:p w14:paraId="7151CD76" w14:textId="77777777" w:rsidR="00A26296" w:rsidRDefault="00A26296">
      <w:pPr>
        <w:pStyle w:val="Commentaire"/>
      </w:pPr>
    </w:p>
    <w:p w14:paraId="51694764" w14:textId="77777777" w:rsidR="00A26296" w:rsidRDefault="00A26296">
      <w:pPr>
        <w:pStyle w:val="Commentaire"/>
      </w:pPr>
      <w:r>
        <w:t>Correct:</w:t>
      </w:r>
    </w:p>
    <w:p w14:paraId="32E56D5B" w14:textId="77777777" w:rsidR="00A26296" w:rsidRDefault="00A26296">
      <w:pPr>
        <w:pStyle w:val="Commentaire"/>
      </w:pPr>
      <w:r>
        <w:t>Dunn et al. (2020)</w:t>
      </w:r>
    </w:p>
    <w:p w14:paraId="50085550" w14:textId="26A10FAE" w:rsidR="00A26296" w:rsidRDefault="00A26296">
      <w:pPr>
        <w:pStyle w:val="Commentaire"/>
      </w:pPr>
      <w:r>
        <w:t>(Dunn et al., 2020)</w:t>
      </w:r>
    </w:p>
  </w:comment>
  <w:comment w:id="3918" w:author="Robin Matthews" w:date="2021-07-13T14:42:00Z" w:initials="RM">
    <w:p w14:paraId="141CBEE4" w14:textId="77777777" w:rsidR="00A26296" w:rsidRDefault="00A26296">
      <w:pPr>
        <w:pStyle w:val="Commentaire"/>
      </w:pPr>
      <w:r>
        <w:rPr>
          <w:rStyle w:val="Marquedecommentaire"/>
        </w:rPr>
        <w:annotationRef/>
      </w:r>
      <w:r>
        <w:t>Not found:</w:t>
      </w:r>
    </w:p>
    <w:p w14:paraId="34AB18DB" w14:textId="77777777" w:rsidR="00A26296" w:rsidRDefault="00A26296">
      <w:pPr>
        <w:pStyle w:val="Commentaire"/>
      </w:pPr>
      <w:r>
        <w:t>C. Li et al.</w:t>
      </w:r>
    </w:p>
    <w:p w14:paraId="5168BCA9" w14:textId="77777777" w:rsidR="00A26296" w:rsidRDefault="00A26296">
      <w:pPr>
        <w:pStyle w:val="Commentaire"/>
      </w:pPr>
    </w:p>
    <w:p w14:paraId="2869D947" w14:textId="77777777" w:rsidR="00A26296" w:rsidRDefault="00A26296">
      <w:pPr>
        <w:pStyle w:val="Commentaire"/>
      </w:pPr>
      <w:r>
        <w:t>Extra stuff:</w:t>
      </w:r>
    </w:p>
    <w:p w14:paraId="316D1D7F" w14:textId="77777777" w:rsidR="00A26296" w:rsidRDefault="00A26296">
      <w:pPr>
        <w:pStyle w:val="Commentaire"/>
      </w:pPr>
      <w:r>
        <w:t xml:space="preserve">(Li et al., </w:t>
      </w:r>
    </w:p>
    <w:p w14:paraId="311F4C0C" w14:textId="77777777" w:rsidR="00A26296" w:rsidRDefault="00A26296">
      <w:pPr>
        <w:pStyle w:val="Commentaire"/>
      </w:pPr>
    </w:p>
    <w:p w14:paraId="7891E00C" w14:textId="77777777" w:rsidR="00A26296" w:rsidRDefault="00A26296">
      <w:pPr>
        <w:pStyle w:val="Commentaire"/>
      </w:pPr>
      <w:r>
        <w:t>Correct:</w:t>
      </w:r>
    </w:p>
    <w:p w14:paraId="1D2C73A6" w14:textId="77777777" w:rsidR="00A26296" w:rsidRDefault="00A26296">
      <w:pPr>
        <w:pStyle w:val="Commentaire"/>
      </w:pPr>
      <w:r>
        <w:t>C. Li et al. (2020)</w:t>
      </w:r>
    </w:p>
    <w:p w14:paraId="33425844" w14:textId="4D5D78AD" w:rsidR="00A26296" w:rsidRDefault="00A26296">
      <w:pPr>
        <w:pStyle w:val="Commentaire"/>
      </w:pPr>
      <w:r>
        <w:t>(C. Li et al., 2020)</w:t>
      </w:r>
    </w:p>
  </w:comment>
  <w:comment w:id="3923" w:author="Robin Matthews" w:date="2021-07-13T14:42:00Z" w:initials="RM">
    <w:p w14:paraId="76655BB3" w14:textId="77777777" w:rsidR="00A26296" w:rsidRDefault="00A26296">
      <w:pPr>
        <w:pStyle w:val="Commentaire"/>
      </w:pPr>
      <w:r>
        <w:rPr>
          <w:rStyle w:val="Marquedecommentaire"/>
        </w:rPr>
        <w:annotationRef/>
      </w:r>
      <w:r>
        <w:t>Not found:</w:t>
      </w:r>
    </w:p>
    <w:p w14:paraId="0F2FF3F1" w14:textId="77777777" w:rsidR="00A26296" w:rsidRDefault="00A26296">
      <w:pPr>
        <w:pStyle w:val="Commentaire"/>
      </w:pPr>
      <w:r>
        <w:t>C. Li et al.</w:t>
      </w:r>
    </w:p>
    <w:p w14:paraId="5C102860" w14:textId="77777777" w:rsidR="00A26296" w:rsidRDefault="00A26296">
      <w:pPr>
        <w:pStyle w:val="Commentaire"/>
      </w:pPr>
    </w:p>
    <w:p w14:paraId="1003B170" w14:textId="77777777" w:rsidR="00A26296" w:rsidRDefault="00A26296">
      <w:pPr>
        <w:pStyle w:val="Commentaire"/>
      </w:pPr>
      <w:r>
        <w:t>Extra stuff:</w:t>
      </w:r>
    </w:p>
    <w:p w14:paraId="2FB02E59" w14:textId="77777777" w:rsidR="00A26296" w:rsidRDefault="00A26296">
      <w:pPr>
        <w:pStyle w:val="Commentaire"/>
      </w:pPr>
      <w:r>
        <w:t>(Li et al., a)</w:t>
      </w:r>
    </w:p>
    <w:p w14:paraId="2801A5B3" w14:textId="77777777" w:rsidR="00A26296" w:rsidRDefault="00A26296">
      <w:pPr>
        <w:pStyle w:val="Commentaire"/>
      </w:pPr>
    </w:p>
    <w:p w14:paraId="12CE9247" w14:textId="77777777" w:rsidR="00A26296" w:rsidRDefault="00A26296">
      <w:pPr>
        <w:pStyle w:val="Commentaire"/>
      </w:pPr>
      <w:r>
        <w:t>Correct:</w:t>
      </w:r>
    </w:p>
    <w:p w14:paraId="1F42510C" w14:textId="77777777" w:rsidR="00A26296" w:rsidRDefault="00A26296">
      <w:pPr>
        <w:pStyle w:val="Commentaire"/>
      </w:pPr>
      <w:r>
        <w:t>C. Li et al. (2020)</w:t>
      </w:r>
    </w:p>
    <w:p w14:paraId="1EB5426A" w14:textId="4E2C0B8E" w:rsidR="00A26296" w:rsidRDefault="00A26296">
      <w:pPr>
        <w:pStyle w:val="Commentaire"/>
      </w:pPr>
      <w:r>
        <w:t>(C. Li et al., 2020)</w:t>
      </w:r>
    </w:p>
  </w:comment>
  <w:comment w:id="3926" w:author="Robin Matthews" w:date="2021-07-13T14:42:00Z" w:initials="RM">
    <w:p w14:paraId="30F4C879" w14:textId="77777777" w:rsidR="00A26296" w:rsidRDefault="00A26296">
      <w:pPr>
        <w:pStyle w:val="Commentaire"/>
      </w:pPr>
      <w:r>
        <w:rPr>
          <w:rStyle w:val="Marquedecommentaire"/>
        </w:rPr>
        <w:annotationRef/>
      </w:r>
      <w:r>
        <w:t>Not found:</w:t>
      </w:r>
    </w:p>
    <w:p w14:paraId="6CAD501E" w14:textId="77777777" w:rsidR="00A26296" w:rsidRDefault="00A26296">
      <w:pPr>
        <w:pStyle w:val="Commentaire"/>
      </w:pPr>
      <w:r>
        <w:t>C. Li et al.</w:t>
      </w:r>
    </w:p>
    <w:p w14:paraId="7FC31D20" w14:textId="77777777" w:rsidR="00A26296" w:rsidRDefault="00A26296">
      <w:pPr>
        <w:pStyle w:val="Commentaire"/>
      </w:pPr>
    </w:p>
    <w:p w14:paraId="131B4974" w14:textId="77777777" w:rsidR="00A26296" w:rsidRDefault="00A26296">
      <w:pPr>
        <w:pStyle w:val="Commentaire"/>
      </w:pPr>
      <w:r>
        <w:t>Extra stuff:</w:t>
      </w:r>
    </w:p>
    <w:p w14:paraId="0B55D07C" w14:textId="77777777" w:rsidR="00A26296" w:rsidRDefault="00A26296">
      <w:pPr>
        <w:pStyle w:val="Commentaire"/>
      </w:pPr>
      <w:r>
        <w:t xml:space="preserve">(Li et al., </w:t>
      </w:r>
    </w:p>
    <w:p w14:paraId="0AA5A3C9" w14:textId="77777777" w:rsidR="00A26296" w:rsidRDefault="00A26296">
      <w:pPr>
        <w:pStyle w:val="Commentaire"/>
      </w:pPr>
    </w:p>
    <w:p w14:paraId="1A1DFDB4" w14:textId="77777777" w:rsidR="00A26296" w:rsidRDefault="00A26296">
      <w:pPr>
        <w:pStyle w:val="Commentaire"/>
      </w:pPr>
      <w:r>
        <w:t>Correct:</w:t>
      </w:r>
    </w:p>
    <w:p w14:paraId="4742D6FD" w14:textId="77777777" w:rsidR="00A26296" w:rsidRDefault="00A26296">
      <w:pPr>
        <w:pStyle w:val="Commentaire"/>
      </w:pPr>
      <w:r>
        <w:t>C. Li et al. (2020)</w:t>
      </w:r>
    </w:p>
    <w:p w14:paraId="32AA7EEA" w14:textId="6A3E86D8" w:rsidR="00A26296" w:rsidRDefault="00A26296">
      <w:pPr>
        <w:pStyle w:val="Commentaire"/>
      </w:pPr>
      <w:r>
        <w:t>(C. Li et al., 2020)</w:t>
      </w:r>
    </w:p>
  </w:comment>
  <w:comment w:id="3929" w:author="Robin Matthews" w:date="2021-07-13T14:42:00Z" w:initials="RM">
    <w:p w14:paraId="72E90EB3" w14:textId="77777777" w:rsidR="00A26296" w:rsidRDefault="00A26296">
      <w:pPr>
        <w:pStyle w:val="Commentaire"/>
      </w:pPr>
      <w:r>
        <w:rPr>
          <w:rStyle w:val="Marquedecommentaire"/>
        </w:rPr>
        <w:annotationRef/>
      </w:r>
      <w:r>
        <w:t>Not found:</w:t>
      </w:r>
    </w:p>
    <w:p w14:paraId="19A7AB69" w14:textId="77777777" w:rsidR="00A26296" w:rsidRDefault="00A26296">
      <w:pPr>
        <w:pStyle w:val="Commentaire"/>
      </w:pPr>
      <w:r>
        <w:t>C. Li et al.</w:t>
      </w:r>
    </w:p>
    <w:p w14:paraId="326C5DB1" w14:textId="77777777" w:rsidR="00A26296" w:rsidRDefault="00A26296">
      <w:pPr>
        <w:pStyle w:val="Commentaire"/>
      </w:pPr>
    </w:p>
    <w:p w14:paraId="473C4B57" w14:textId="77777777" w:rsidR="00A26296" w:rsidRDefault="00A26296">
      <w:pPr>
        <w:pStyle w:val="Commentaire"/>
      </w:pPr>
      <w:r>
        <w:t>Extra stuff:</w:t>
      </w:r>
    </w:p>
    <w:p w14:paraId="34E9F5B0" w14:textId="77777777" w:rsidR="00A26296" w:rsidRDefault="00A26296">
      <w:pPr>
        <w:pStyle w:val="Commentaire"/>
      </w:pPr>
      <w:r>
        <w:t>(Li et al., a)</w:t>
      </w:r>
    </w:p>
    <w:p w14:paraId="5C7B2A11" w14:textId="77777777" w:rsidR="00A26296" w:rsidRDefault="00A26296">
      <w:pPr>
        <w:pStyle w:val="Commentaire"/>
      </w:pPr>
    </w:p>
    <w:p w14:paraId="1A1AAC25" w14:textId="77777777" w:rsidR="00A26296" w:rsidRDefault="00A26296">
      <w:pPr>
        <w:pStyle w:val="Commentaire"/>
      </w:pPr>
      <w:r>
        <w:t>Correct:</w:t>
      </w:r>
    </w:p>
    <w:p w14:paraId="2B058EA1" w14:textId="77777777" w:rsidR="00A26296" w:rsidRDefault="00A26296">
      <w:pPr>
        <w:pStyle w:val="Commentaire"/>
      </w:pPr>
      <w:r>
        <w:t>C. Li et al. (2020)</w:t>
      </w:r>
    </w:p>
    <w:p w14:paraId="10491237" w14:textId="0F3D83E4" w:rsidR="00A26296" w:rsidRDefault="00A26296">
      <w:pPr>
        <w:pStyle w:val="Commentaire"/>
      </w:pPr>
      <w:r>
        <w:t>(C. Li et al., 2020)</w:t>
      </w:r>
    </w:p>
  </w:comment>
  <w:comment w:id="3932" w:author="Robin Matthews" w:date="2021-07-13T14:42:00Z" w:initials="RM">
    <w:p w14:paraId="4A4CA6AE" w14:textId="77777777" w:rsidR="00A26296" w:rsidRDefault="00A26296">
      <w:pPr>
        <w:pStyle w:val="Commentaire"/>
      </w:pPr>
      <w:r>
        <w:rPr>
          <w:rStyle w:val="Marquedecommentaire"/>
        </w:rPr>
        <w:annotationRef/>
      </w:r>
      <w:r>
        <w:t>Not found:</w:t>
      </w:r>
    </w:p>
    <w:p w14:paraId="05CCB705" w14:textId="77777777" w:rsidR="00A26296" w:rsidRDefault="00A26296">
      <w:pPr>
        <w:pStyle w:val="Commentaire"/>
      </w:pPr>
      <w:r>
        <w:t>C. Li et al.</w:t>
      </w:r>
    </w:p>
    <w:p w14:paraId="27E384EB" w14:textId="77777777" w:rsidR="00A26296" w:rsidRDefault="00A26296">
      <w:pPr>
        <w:pStyle w:val="Commentaire"/>
      </w:pPr>
    </w:p>
    <w:p w14:paraId="64167B10" w14:textId="77777777" w:rsidR="00A26296" w:rsidRDefault="00A26296">
      <w:pPr>
        <w:pStyle w:val="Commentaire"/>
      </w:pPr>
      <w:r>
        <w:t>Extra stuff:</w:t>
      </w:r>
    </w:p>
    <w:p w14:paraId="2A22A471" w14:textId="77777777" w:rsidR="00A26296" w:rsidRDefault="00A26296">
      <w:pPr>
        <w:pStyle w:val="Commentaire"/>
      </w:pPr>
      <w:r>
        <w:t xml:space="preserve">(Li et al., </w:t>
      </w:r>
    </w:p>
    <w:p w14:paraId="6045DE8E" w14:textId="77777777" w:rsidR="00A26296" w:rsidRDefault="00A26296">
      <w:pPr>
        <w:pStyle w:val="Commentaire"/>
      </w:pPr>
    </w:p>
    <w:p w14:paraId="5A49374C" w14:textId="77777777" w:rsidR="00A26296" w:rsidRDefault="00A26296">
      <w:pPr>
        <w:pStyle w:val="Commentaire"/>
      </w:pPr>
      <w:r>
        <w:t>Correct:</w:t>
      </w:r>
    </w:p>
    <w:p w14:paraId="061CE4F0" w14:textId="77777777" w:rsidR="00A26296" w:rsidRDefault="00A26296">
      <w:pPr>
        <w:pStyle w:val="Commentaire"/>
      </w:pPr>
      <w:r>
        <w:t>C. Li et al. (2020)</w:t>
      </w:r>
    </w:p>
    <w:p w14:paraId="7CE2AB94" w14:textId="1D876DBB" w:rsidR="00A26296" w:rsidRDefault="00A26296">
      <w:pPr>
        <w:pStyle w:val="Commentaire"/>
      </w:pPr>
      <w:r>
        <w:t>(C. Li et al., 2020)</w:t>
      </w:r>
    </w:p>
  </w:comment>
  <w:comment w:id="3935" w:author="Robin Matthews" w:date="2021-07-13T14:42:00Z" w:initials="RM">
    <w:p w14:paraId="46453425" w14:textId="77777777" w:rsidR="00A26296" w:rsidRDefault="00A26296">
      <w:pPr>
        <w:pStyle w:val="Commentaire"/>
      </w:pPr>
      <w:r>
        <w:rPr>
          <w:rStyle w:val="Marquedecommentaire"/>
        </w:rPr>
        <w:annotationRef/>
      </w:r>
      <w:r>
        <w:t>Not found:</w:t>
      </w:r>
    </w:p>
    <w:p w14:paraId="3AC6291B" w14:textId="77777777" w:rsidR="00A26296" w:rsidRDefault="00A26296">
      <w:pPr>
        <w:pStyle w:val="Commentaire"/>
      </w:pPr>
      <w:r>
        <w:t>C. Li et al.</w:t>
      </w:r>
    </w:p>
    <w:p w14:paraId="7A58DD07" w14:textId="77777777" w:rsidR="00A26296" w:rsidRDefault="00A26296">
      <w:pPr>
        <w:pStyle w:val="Commentaire"/>
      </w:pPr>
    </w:p>
    <w:p w14:paraId="1025F2BA" w14:textId="77777777" w:rsidR="00A26296" w:rsidRDefault="00A26296">
      <w:pPr>
        <w:pStyle w:val="Commentaire"/>
      </w:pPr>
      <w:r>
        <w:t>Extra stuff:</w:t>
      </w:r>
    </w:p>
    <w:p w14:paraId="3F749720" w14:textId="77777777" w:rsidR="00A26296" w:rsidRDefault="00A26296">
      <w:pPr>
        <w:pStyle w:val="Commentaire"/>
      </w:pPr>
      <w:r>
        <w:t>(Li et al., a)</w:t>
      </w:r>
    </w:p>
    <w:p w14:paraId="1CC095C7" w14:textId="77777777" w:rsidR="00A26296" w:rsidRDefault="00A26296">
      <w:pPr>
        <w:pStyle w:val="Commentaire"/>
      </w:pPr>
    </w:p>
    <w:p w14:paraId="378A8E7A" w14:textId="77777777" w:rsidR="00A26296" w:rsidRDefault="00A26296">
      <w:pPr>
        <w:pStyle w:val="Commentaire"/>
      </w:pPr>
      <w:r>
        <w:t>Correct:</w:t>
      </w:r>
    </w:p>
    <w:p w14:paraId="6D868922" w14:textId="77777777" w:rsidR="00A26296" w:rsidRDefault="00A26296">
      <w:pPr>
        <w:pStyle w:val="Commentaire"/>
      </w:pPr>
      <w:r>
        <w:t>C. Li et al. (2020)</w:t>
      </w:r>
    </w:p>
    <w:p w14:paraId="3986B72C" w14:textId="5D47C979" w:rsidR="00A26296" w:rsidRDefault="00A26296">
      <w:pPr>
        <w:pStyle w:val="Commentaire"/>
      </w:pPr>
      <w:r>
        <w:t>(C. Li et al., 2020)</w:t>
      </w:r>
    </w:p>
  </w:comment>
  <w:comment w:id="3942" w:author="Robin Matthews" w:date="2021-07-13T14:42:00Z" w:initials="RM">
    <w:p w14:paraId="5D4E24A0" w14:textId="77777777" w:rsidR="00A26296" w:rsidRDefault="00A26296">
      <w:pPr>
        <w:pStyle w:val="Commentaire"/>
      </w:pPr>
      <w:r>
        <w:rPr>
          <w:rStyle w:val="Marquedecommentaire"/>
        </w:rPr>
        <w:annotationRef/>
      </w:r>
      <w:r>
        <w:t>Not found:</w:t>
      </w:r>
    </w:p>
    <w:p w14:paraId="3D5A05D6" w14:textId="77777777" w:rsidR="00A26296" w:rsidRDefault="00A26296">
      <w:pPr>
        <w:pStyle w:val="Commentaire"/>
      </w:pPr>
      <w:r>
        <w:t>2020b</w:t>
      </w:r>
    </w:p>
    <w:p w14:paraId="7ED592E8" w14:textId="77777777" w:rsidR="00A26296" w:rsidRDefault="00A26296">
      <w:pPr>
        <w:pStyle w:val="Commentaire"/>
      </w:pPr>
    </w:p>
    <w:p w14:paraId="401A1EAD" w14:textId="77777777" w:rsidR="00A26296" w:rsidRDefault="00A26296">
      <w:pPr>
        <w:pStyle w:val="Commentaire"/>
      </w:pPr>
      <w:r>
        <w:t>Extra stuff:</w:t>
      </w:r>
    </w:p>
    <w:p w14:paraId="3A1778CA" w14:textId="77777777" w:rsidR="00A26296" w:rsidRDefault="00A26296">
      <w:pPr>
        <w:pStyle w:val="Commentaire"/>
      </w:pPr>
      <w:r>
        <w:t>(, 2020</w:t>
      </w:r>
    </w:p>
    <w:p w14:paraId="569B8BAF" w14:textId="77777777" w:rsidR="00A26296" w:rsidRDefault="00A26296">
      <w:pPr>
        <w:pStyle w:val="Commentaire"/>
      </w:pPr>
    </w:p>
    <w:p w14:paraId="4F0827E1" w14:textId="77777777" w:rsidR="00A26296" w:rsidRDefault="00A26296">
      <w:pPr>
        <w:pStyle w:val="Commentaire"/>
      </w:pPr>
      <w:r>
        <w:t>Correct:</w:t>
      </w:r>
    </w:p>
    <w:p w14:paraId="10076877" w14:textId="77777777" w:rsidR="00A26296" w:rsidRDefault="00A26296">
      <w:pPr>
        <w:pStyle w:val="Commentaire"/>
      </w:pPr>
      <w:r>
        <w:t>Sun et al. (2020b)</w:t>
      </w:r>
    </w:p>
    <w:p w14:paraId="0C17F2ED" w14:textId="073F6491" w:rsidR="00A26296" w:rsidRDefault="00A26296">
      <w:pPr>
        <w:pStyle w:val="Commentaire"/>
      </w:pPr>
      <w:r>
        <w:t>(Sun et al., 2020b)</w:t>
      </w:r>
    </w:p>
  </w:comment>
  <w:comment w:id="3944" w:author="Robin Matthews" w:date="2021-07-13T14:42:00Z" w:initials="RM">
    <w:p w14:paraId="6518E2DA" w14:textId="77777777" w:rsidR="00A26296" w:rsidRDefault="00A26296">
      <w:pPr>
        <w:pStyle w:val="Commentaire"/>
      </w:pPr>
      <w:r>
        <w:rPr>
          <w:rStyle w:val="Marquedecommentaire"/>
        </w:rPr>
        <w:annotationRef/>
      </w:r>
      <w:r>
        <w:t>Extra stuff:</w:t>
      </w:r>
    </w:p>
    <w:p w14:paraId="1B0C1EAF" w14:textId="77777777" w:rsidR="00A26296" w:rsidRDefault="00A26296">
      <w:pPr>
        <w:pStyle w:val="Commentaire"/>
      </w:pPr>
      <w:r>
        <w:t>, )</w:t>
      </w:r>
    </w:p>
    <w:p w14:paraId="51D656B4" w14:textId="77777777" w:rsidR="00A26296" w:rsidRDefault="00A26296">
      <w:pPr>
        <w:pStyle w:val="Commentaire"/>
      </w:pPr>
    </w:p>
    <w:p w14:paraId="0981A34D" w14:textId="77777777" w:rsidR="00A26296" w:rsidRDefault="00A26296">
      <w:pPr>
        <w:pStyle w:val="Commentaire"/>
      </w:pPr>
      <w:r>
        <w:t>Correct:</w:t>
      </w:r>
    </w:p>
    <w:p w14:paraId="54C9B512" w14:textId="77777777" w:rsidR="00A26296" w:rsidRDefault="00A26296">
      <w:pPr>
        <w:pStyle w:val="Commentaire"/>
      </w:pPr>
      <w:r>
        <w:t>Dunn et al. (2020)</w:t>
      </w:r>
    </w:p>
    <w:p w14:paraId="5CA53CDE" w14:textId="59344D3A" w:rsidR="00A26296" w:rsidRDefault="00A26296">
      <w:pPr>
        <w:pStyle w:val="Commentaire"/>
      </w:pPr>
      <w:r>
        <w:t>(Dunn et al., 2020)</w:t>
      </w:r>
    </w:p>
  </w:comment>
  <w:comment w:id="3945" w:author="Robin Matthews" w:date="2021-07-13T14:42:00Z" w:initials="RM">
    <w:p w14:paraId="1E387AD6" w14:textId="77777777" w:rsidR="00A26296" w:rsidRDefault="00A26296">
      <w:pPr>
        <w:pStyle w:val="Commentaire"/>
      </w:pPr>
      <w:r>
        <w:rPr>
          <w:rStyle w:val="Marquedecommentaire"/>
        </w:rPr>
        <w:annotationRef/>
      </w:r>
      <w:r>
        <w:t>Not found:</w:t>
      </w:r>
    </w:p>
    <w:p w14:paraId="12BE487C" w14:textId="77777777" w:rsidR="00A26296" w:rsidRDefault="00A26296">
      <w:pPr>
        <w:pStyle w:val="Commentaire"/>
      </w:pPr>
      <w:r>
        <w:t>C. Li et al.</w:t>
      </w:r>
    </w:p>
    <w:p w14:paraId="04271D15" w14:textId="77777777" w:rsidR="00A26296" w:rsidRDefault="00A26296">
      <w:pPr>
        <w:pStyle w:val="Commentaire"/>
      </w:pPr>
    </w:p>
    <w:p w14:paraId="0DB4D3AD" w14:textId="77777777" w:rsidR="00A26296" w:rsidRDefault="00A26296">
      <w:pPr>
        <w:pStyle w:val="Commentaire"/>
      </w:pPr>
      <w:r>
        <w:t>Extra stuff:</w:t>
      </w:r>
    </w:p>
    <w:p w14:paraId="65F7F1EC" w14:textId="77777777" w:rsidR="00A26296" w:rsidRDefault="00A26296">
      <w:pPr>
        <w:pStyle w:val="Commentaire"/>
      </w:pPr>
      <w:r>
        <w:t xml:space="preserve">(Li et al., </w:t>
      </w:r>
    </w:p>
    <w:p w14:paraId="13246224" w14:textId="77777777" w:rsidR="00A26296" w:rsidRDefault="00A26296">
      <w:pPr>
        <w:pStyle w:val="Commentaire"/>
      </w:pPr>
    </w:p>
    <w:p w14:paraId="2412AD88" w14:textId="77777777" w:rsidR="00A26296" w:rsidRDefault="00A26296">
      <w:pPr>
        <w:pStyle w:val="Commentaire"/>
      </w:pPr>
      <w:r>
        <w:t>Correct:</w:t>
      </w:r>
    </w:p>
    <w:p w14:paraId="13FD0A2F" w14:textId="77777777" w:rsidR="00A26296" w:rsidRDefault="00A26296">
      <w:pPr>
        <w:pStyle w:val="Commentaire"/>
      </w:pPr>
      <w:r>
        <w:t>C. Li et al. (2020)</w:t>
      </w:r>
    </w:p>
    <w:p w14:paraId="03BC4DFF" w14:textId="6D7C608C" w:rsidR="00A26296" w:rsidRDefault="00A26296">
      <w:pPr>
        <w:pStyle w:val="Commentaire"/>
      </w:pPr>
      <w:r>
        <w:t>(C. Li et al., 2020)</w:t>
      </w:r>
    </w:p>
  </w:comment>
  <w:comment w:id="3948" w:author="Robin Matthews" w:date="2021-07-13T14:42:00Z" w:initials="RM">
    <w:p w14:paraId="7DEDB4C0" w14:textId="77777777" w:rsidR="00A26296" w:rsidRDefault="00A26296">
      <w:pPr>
        <w:pStyle w:val="Commentaire"/>
      </w:pPr>
      <w:r>
        <w:rPr>
          <w:rStyle w:val="Marquedecommentaire"/>
        </w:rPr>
        <w:annotationRef/>
      </w:r>
      <w:r>
        <w:t>Not found:</w:t>
      </w:r>
    </w:p>
    <w:p w14:paraId="54E8F58F" w14:textId="77777777" w:rsidR="00A26296" w:rsidRDefault="00A26296">
      <w:pPr>
        <w:pStyle w:val="Commentaire"/>
      </w:pPr>
      <w:r>
        <w:t>C. Li et al.</w:t>
      </w:r>
    </w:p>
    <w:p w14:paraId="004B5B0D" w14:textId="77777777" w:rsidR="00A26296" w:rsidRDefault="00A26296">
      <w:pPr>
        <w:pStyle w:val="Commentaire"/>
      </w:pPr>
    </w:p>
    <w:p w14:paraId="5C6D2DD5" w14:textId="77777777" w:rsidR="00A26296" w:rsidRDefault="00A26296">
      <w:pPr>
        <w:pStyle w:val="Commentaire"/>
      </w:pPr>
      <w:r>
        <w:t>Extra stuff:</w:t>
      </w:r>
    </w:p>
    <w:p w14:paraId="5F76B148" w14:textId="77777777" w:rsidR="00A26296" w:rsidRDefault="00A26296">
      <w:pPr>
        <w:pStyle w:val="Commentaire"/>
      </w:pPr>
      <w:r>
        <w:t>(Li et al., a)</w:t>
      </w:r>
    </w:p>
    <w:p w14:paraId="19439387" w14:textId="77777777" w:rsidR="00A26296" w:rsidRDefault="00A26296">
      <w:pPr>
        <w:pStyle w:val="Commentaire"/>
      </w:pPr>
    </w:p>
    <w:p w14:paraId="4014C015" w14:textId="77777777" w:rsidR="00A26296" w:rsidRDefault="00A26296">
      <w:pPr>
        <w:pStyle w:val="Commentaire"/>
      </w:pPr>
      <w:r>
        <w:t>Correct:</w:t>
      </w:r>
    </w:p>
    <w:p w14:paraId="332F009E" w14:textId="77777777" w:rsidR="00A26296" w:rsidRDefault="00A26296">
      <w:pPr>
        <w:pStyle w:val="Commentaire"/>
      </w:pPr>
      <w:r>
        <w:t>C. Li et al. (2020)</w:t>
      </w:r>
    </w:p>
    <w:p w14:paraId="55460618" w14:textId="2D3786F0" w:rsidR="00A26296" w:rsidRDefault="00A26296">
      <w:pPr>
        <w:pStyle w:val="Commentaire"/>
      </w:pPr>
      <w:r>
        <w:t>(C. Li et al., 2020)</w:t>
      </w:r>
    </w:p>
  </w:comment>
  <w:comment w:id="3951" w:author="Robin Matthews" w:date="2021-07-13T14:42:00Z" w:initials="RM">
    <w:p w14:paraId="3DD3B299" w14:textId="77777777" w:rsidR="00A26296" w:rsidRDefault="00A26296">
      <w:pPr>
        <w:pStyle w:val="Commentaire"/>
      </w:pPr>
      <w:r>
        <w:rPr>
          <w:rStyle w:val="Marquedecommentaire"/>
        </w:rPr>
        <w:annotationRef/>
      </w:r>
      <w:r>
        <w:t>Not found:</w:t>
      </w:r>
    </w:p>
    <w:p w14:paraId="683345D4" w14:textId="77777777" w:rsidR="00A26296" w:rsidRDefault="00A26296">
      <w:pPr>
        <w:pStyle w:val="Commentaire"/>
      </w:pPr>
      <w:r>
        <w:t>C. Li et al.</w:t>
      </w:r>
    </w:p>
    <w:p w14:paraId="43FFBD12" w14:textId="77777777" w:rsidR="00A26296" w:rsidRDefault="00A26296">
      <w:pPr>
        <w:pStyle w:val="Commentaire"/>
      </w:pPr>
    </w:p>
    <w:p w14:paraId="71093C7F" w14:textId="77777777" w:rsidR="00A26296" w:rsidRDefault="00A26296">
      <w:pPr>
        <w:pStyle w:val="Commentaire"/>
      </w:pPr>
      <w:r>
        <w:t>Extra stuff:</w:t>
      </w:r>
    </w:p>
    <w:p w14:paraId="0CCF1B7A" w14:textId="77777777" w:rsidR="00A26296" w:rsidRDefault="00A26296">
      <w:pPr>
        <w:pStyle w:val="Commentaire"/>
      </w:pPr>
      <w:r>
        <w:t xml:space="preserve">(Li et al., </w:t>
      </w:r>
    </w:p>
    <w:p w14:paraId="28EC2946" w14:textId="77777777" w:rsidR="00A26296" w:rsidRDefault="00A26296">
      <w:pPr>
        <w:pStyle w:val="Commentaire"/>
      </w:pPr>
    </w:p>
    <w:p w14:paraId="7B892A7E" w14:textId="77777777" w:rsidR="00A26296" w:rsidRDefault="00A26296">
      <w:pPr>
        <w:pStyle w:val="Commentaire"/>
      </w:pPr>
      <w:r>
        <w:t>Correct:</w:t>
      </w:r>
    </w:p>
    <w:p w14:paraId="49CCE066" w14:textId="77777777" w:rsidR="00A26296" w:rsidRDefault="00A26296">
      <w:pPr>
        <w:pStyle w:val="Commentaire"/>
      </w:pPr>
      <w:r>
        <w:t>C. Li et al. (2020)</w:t>
      </w:r>
    </w:p>
    <w:p w14:paraId="47F1E8DA" w14:textId="53C978ED" w:rsidR="00A26296" w:rsidRDefault="00A26296">
      <w:pPr>
        <w:pStyle w:val="Commentaire"/>
      </w:pPr>
      <w:r>
        <w:t>(C. Li et al., 2020)</w:t>
      </w:r>
    </w:p>
  </w:comment>
  <w:comment w:id="3954" w:author="Robin Matthews" w:date="2021-07-13T14:42:00Z" w:initials="RM">
    <w:p w14:paraId="200C0C25" w14:textId="77777777" w:rsidR="00A26296" w:rsidRDefault="00A26296">
      <w:pPr>
        <w:pStyle w:val="Commentaire"/>
      </w:pPr>
      <w:r>
        <w:rPr>
          <w:rStyle w:val="Marquedecommentaire"/>
        </w:rPr>
        <w:annotationRef/>
      </w:r>
      <w:r>
        <w:t>Not found:</w:t>
      </w:r>
    </w:p>
    <w:p w14:paraId="28D7553A" w14:textId="77777777" w:rsidR="00A26296" w:rsidRDefault="00A26296">
      <w:pPr>
        <w:pStyle w:val="Commentaire"/>
      </w:pPr>
      <w:r>
        <w:t>C. Li et al.</w:t>
      </w:r>
    </w:p>
    <w:p w14:paraId="1574F351" w14:textId="77777777" w:rsidR="00A26296" w:rsidRDefault="00A26296">
      <w:pPr>
        <w:pStyle w:val="Commentaire"/>
      </w:pPr>
    </w:p>
    <w:p w14:paraId="2315B75B" w14:textId="77777777" w:rsidR="00A26296" w:rsidRDefault="00A26296">
      <w:pPr>
        <w:pStyle w:val="Commentaire"/>
      </w:pPr>
      <w:r>
        <w:t>Extra stuff:</w:t>
      </w:r>
    </w:p>
    <w:p w14:paraId="7BCECD38" w14:textId="77777777" w:rsidR="00A26296" w:rsidRDefault="00A26296">
      <w:pPr>
        <w:pStyle w:val="Commentaire"/>
      </w:pPr>
      <w:r>
        <w:t>(Li et al., a)</w:t>
      </w:r>
    </w:p>
    <w:p w14:paraId="74B372D0" w14:textId="77777777" w:rsidR="00A26296" w:rsidRDefault="00A26296">
      <w:pPr>
        <w:pStyle w:val="Commentaire"/>
      </w:pPr>
    </w:p>
    <w:p w14:paraId="311C83BE" w14:textId="77777777" w:rsidR="00A26296" w:rsidRDefault="00A26296">
      <w:pPr>
        <w:pStyle w:val="Commentaire"/>
      </w:pPr>
      <w:r>
        <w:t>Correct:</w:t>
      </w:r>
    </w:p>
    <w:p w14:paraId="74DB306D" w14:textId="77777777" w:rsidR="00A26296" w:rsidRDefault="00A26296">
      <w:pPr>
        <w:pStyle w:val="Commentaire"/>
      </w:pPr>
      <w:r>
        <w:t>C. Li et al. (2020)</w:t>
      </w:r>
    </w:p>
    <w:p w14:paraId="4F79071B" w14:textId="17DDCE92" w:rsidR="00A26296" w:rsidRDefault="00A26296">
      <w:pPr>
        <w:pStyle w:val="Commentaire"/>
      </w:pPr>
      <w:r>
        <w:t>(C. Li et al., 2020)</w:t>
      </w:r>
    </w:p>
  </w:comment>
  <w:comment w:id="3962" w:author="Robin Matthews" w:date="2021-07-13T14:42:00Z" w:initials="RM">
    <w:p w14:paraId="112EBB57" w14:textId="77777777" w:rsidR="00A26296" w:rsidRDefault="00A26296">
      <w:pPr>
        <w:pStyle w:val="Commentaire"/>
      </w:pPr>
      <w:r>
        <w:rPr>
          <w:rStyle w:val="Marquedecommentaire"/>
        </w:rPr>
        <w:annotationRef/>
      </w:r>
      <w:r>
        <w:t>Extra stuff:</w:t>
      </w:r>
    </w:p>
    <w:p w14:paraId="492328B2" w14:textId="77777777" w:rsidR="00A26296" w:rsidRDefault="00A26296">
      <w:pPr>
        <w:pStyle w:val="Commentaire"/>
      </w:pPr>
      <w:r>
        <w:t xml:space="preserve">(, </w:t>
      </w:r>
    </w:p>
    <w:p w14:paraId="108AB0A4" w14:textId="77777777" w:rsidR="00A26296" w:rsidRDefault="00A26296">
      <w:pPr>
        <w:pStyle w:val="Commentaire"/>
      </w:pPr>
    </w:p>
    <w:p w14:paraId="31931EC6" w14:textId="77777777" w:rsidR="00A26296" w:rsidRDefault="00A26296">
      <w:pPr>
        <w:pStyle w:val="Commentaire"/>
      </w:pPr>
      <w:r>
        <w:t>Correct:</w:t>
      </w:r>
    </w:p>
    <w:p w14:paraId="361729D3" w14:textId="77777777" w:rsidR="00A26296" w:rsidRDefault="00A26296">
      <w:pPr>
        <w:pStyle w:val="Commentaire"/>
      </w:pPr>
      <w:r>
        <w:t>Nikulin et al. (2018)</w:t>
      </w:r>
    </w:p>
    <w:p w14:paraId="35E1E854" w14:textId="31AC5134" w:rsidR="00A26296" w:rsidRDefault="00A26296">
      <w:pPr>
        <w:pStyle w:val="Commentaire"/>
      </w:pPr>
      <w:r>
        <w:t>(Nikulin et al., 2018)</w:t>
      </w:r>
    </w:p>
  </w:comment>
  <w:comment w:id="3964" w:author="Robin Matthews" w:date="2021-07-13T14:42:00Z" w:initials="RM">
    <w:p w14:paraId="32C97038" w14:textId="77777777" w:rsidR="00A26296" w:rsidRDefault="00A26296">
      <w:pPr>
        <w:pStyle w:val="Commentaire"/>
      </w:pPr>
      <w:r>
        <w:rPr>
          <w:rStyle w:val="Marquedecommentaire"/>
        </w:rPr>
        <w:annotationRef/>
      </w:r>
      <w:r>
        <w:t>Extra stuff:</w:t>
      </w:r>
    </w:p>
    <w:p w14:paraId="419EA9D3" w14:textId="77777777" w:rsidR="00A26296" w:rsidRDefault="00A26296">
      <w:pPr>
        <w:pStyle w:val="Commentaire"/>
      </w:pPr>
      <w:r>
        <w:t xml:space="preserve">, </w:t>
      </w:r>
    </w:p>
    <w:p w14:paraId="51021861" w14:textId="77777777" w:rsidR="00A26296" w:rsidRDefault="00A26296">
      <w:pPr>
        <w:pStyle w:val="Commentaire"/>
      </w:pPr>
    </w:p>
    <w:p w14:paraId="14311302" w14:textId="77777777" w:rsidR="00A26296" w:rsidRDefault="00A26296">
      <w:pPr>
        <w:pStyle w:val="Commentaire"/>
      </w:pPr>
      <w:r>
        <w:t>Correct:</w:t>
      </w:r>
    </w:p>
    <w:p w14:paraId="20C6B745" w14:textId="77777777" w:rsidR="00A26296" w:rsidRDefault="00A26296">
      <w:pPr>
        <w:pStyle w:val="Commentaire"/>
      </w:pPr>
      <w:r>
        <w:t>Déqué et al. (2017)</w:t>
      </w:r>
    </w:p>
    <w:p w14:paraId="518C1DCE" w14:textId="027196EE" w:rsidR="00A26296" w:rsidRDefault="00A26296">
      <w:pPr>
        <w:pStyle w:val="Commentaire"/>
      </w:pPr>
      <w:r>
        <w:t>(Déqué et al., 2017)</w:t>
      </w:r>
    </w:p>
  </w:comment>
  <w:comment w:id="3965" w:author="Robin Matthews" w:date="2021-07-13T14:42:00Z" w:initials="RM">
    <w:p w14:paraId="49F354E7" w14:textId="77777777" w:rsidR="00A26296" w:rsidRDefault="00A26296">
      <w:pPr>
        <w:pStyle w:val="Commentaire"/>
      </w:pPr>
      <w:r>
        <w:rPr>
          <w:rStyle w:val="Marquedecommentaire"/>
        </w:rPr>
        <w:annotationRef/>
      </w:r>
      <w:r>
        <w:t>Extra stuff:</w:t>
      </w:r>
    </w:p>
    <w:p w14:paraId="69428637" w14:textId="77777777" w:rsidR="00A26296" w:rsidRDefault="00A26296">
      <w:pPr>
        <w:pStyle w:val="Commentaire"/>
      </w:pPr>
      <w:r>
        <w:t>, )</w:t>
      </w:r>
    </w:p>
    <w:p w14:paraId="50D30AAA" w14:textId="77777777" w:rsidR="00A26296" w:rsidRDefault="00A26296">
      <w:pPr>
        <w:pStyle w:val="Commentaire"/>
      </w:pPr>
    </w:p>
    <w:p w14:paraId="6511A240" w14:textId="77777777" w:rsidR="00A26296" w:rsidRDefault="00A26296">
      <w:pPr>
        <w:pStyle w:val="Commentaire"/>
      </w:pPr>
      <w:r>
        <w:t>Correct:</w:t>
      </w:r>
    </w:p>
    <w:p w14:paraId="04D13EA2" w14:textId="77777777" w:rsidR="00A26296" w:rsidRDefault="00A26296">
      <w:pPr>
        <w:pStyle w:val="Commentaire"/>
      </w:pPr>
      <w:r>
        <w:t>Coppola et al. (2021b)</w:t>
      </w:r>
    </w:p>
    <w:p w14:paraId="2573355D" w14:textId="6A5C8D36" w:rsidR="00A26296" w:rsidRDefault="00A26296">
      <w:pPr>
        <w:pStyle w:val="Commentaire"/>
      </w:pPr>
      <w:r>
        <w:t>(Coppola et al., 2021b)</w:t>
      </w:r>
    </w:p>
  </w:comment>
  <w:comment w:id="3966" w:author="Robin Matthews" w:date="2021-07-13T14:42:00Z" w:initials="RM">
    <w:p w14:paraId="08013B39" w14:textId="77777777" w:rsidR="00A26296" w:rsidRDefault="00A26296">
      <w:pPr>
        <w:pStyle w:val="Commentaire"/>
      </w:pPr>
      <w:r>
        <w:rPr>
          <w:rStyle w:val="Marquedecommentaire"/>
        </w:rPr>
        <w:annotationRef/>
      </w:r>
      <w:r>
        <w:t>Not found:</w:t>
      </w:r>
    </w:p>
    <w:p w14:paraId="4E830163" w14:textId="77777777" w:rsidR="00A26296" w:rsidRDefault="00A26296">
      <w:pPr>
        <w:pStyle w:val="Commentaire"/>
      </w:pPr>
      <w:r>
        <w:t>C. Li et al.</w:t>
      </w:r>
    </w:p>
    <w:p w14:paraId="29D32345" w14:textId="77777777" w:rsidR="00A26296" w:rsidRDefault="00A26296">
      <w:pPr>
        <w:pStyle w:val="Commentaire"/>
      </w:pPr>
    </w:p>
    <w:p w14:paraId="37BE47F0" w14:textId="77777777" w:rsidR="00A26296" w:rsidRDefault="00A26296">
      <w:pPr>
        <w:pStyle w:val="Commentaire"/>
      </w:pPr>
      <w:r>
        <w:t>Extra stuff:</w:t>
      </w:r>
    </w:p>
    <w:p w14:paraId="716A182E" w14:textId="77777777" w:rsidR="00A26296" w:rsidRDefault="00A26296">
      <w:pPr>
        <w:pStyle w:val="Commentaire"/>
      </w:pPr>
      <w:r>
        <w:t xml:space="preserve">(Li et al., </w:t>
      </w:r>
    </w:p>
    <w:p w14:paraId="2AEAE9EA" w14:textId="77777777" w:rsidR="00A26296" w:rsidRDefault="00A26296">
      <w:pPr>
        <w:pStyle w:val="Commentaire"/>
      </w:pPr>
    </w:p>
    <w:p w14:paraId="0E37BB7C" w14:textId="77777777" w:rsidR="00A26296" w:rsidRDefault="00A26296">
      <w:pPr>
        <w:pStyle w:val="Commentaire"/>
      </w:pPr>
      <w:r>
        <w:t>Correct:</w:t>
      </w:r>
    </w:p>
    <w:p w14:paraId="6D8906A7" w14:textId="77777777" w:rsidR="00A26296" w:rsidRDefault="00A26296">
      <w:pPr>
        <w:pStyle w:val="Commentaire"/>
      </w:pPr>
      <w:r>
        <w:t>C. Li et al. (2020)</w:t>
      </w:r>
    </w:p>
    <w:p w14:paraId="1ABF4032" w14:textId="3CD11D91" w:rsidR="00A26296" w:rsidRDefault="00A26296">
      <w:pPr>
        <w:pStyle w:val="Commentaire"/>
      </w:pPr>
      <w:r>
        <w:t>(C. Li et al., 2020)</w:t>
      </w:r>
    </w:p>
  </w:comment>
  <w:comment w:id="3969" w:author="Robin Matthews" w:date="2021-07-13T14:42:00Z" w:initials="RM">
    <w:p w14:paraId="3CDBF1FD" w14:textId="77777777" w:rsidR="00A26296" w:rsidRDefault="00A26296">
      <w:pPr>
        <w:pStyle w:val="Commentaire"/>
      </w:pPr>
      <w:r>
        <w:rPr>
          <w:rStyle w:val="Marquedecommentaire"/>
        </w:rPr>
        <w:annotationRef/>
      </w:r>
      <w:r>
        <w:t>Not found:</w:t>
      </w:r>
    </w:p>
    <w:p w14:paraId="7BE5018B" w14:textId="77777777" w:rsidR="00A26296" w:rsidRDefault="00A26296">
      <w:pPr>
        <w:pStyle w:val="Commentaire"/>
      </w:pPr>
      <w:r>
        <w:t>C. Li et al.</w:t>
      </w:r>
    </w:p>
    <w:p w14:paraId="11A88678" w14:textId="77777777" w:rsidR="00A26296" w:rsidRDefault="00A26296">
      <w:pPr>
        <w:pStyle w:val="Commentaire"/>
      </w:pPr>
    </w:p>
    <w:p w14:paraId="477C558B" w14:textId="77777777" w:rsidR="00A26296" w:rsidRDefault="00A26296">
      <w:pPr>
        <w:pStyle w:val="Commentaire"/>
      </w:pPr>
      <w:r>
        <w:t>Extra stuff:</w:t>
      </w:r>
    </w:p>
    <w:p w14:paraId="4E6F720F" w14:textId="77777777" w:rsidR="00A26296" w:rsidRDefault="00A26296">
      <w:pPr>
        <w:pStyle w:val="Commentaire"/>
      </w:pPr>
      <w:r>
        <w:t>(Li et al., a)</w:t>
      </w:r>
    </w:p>
    <w:p w14:paraId="17002A8D" w14:textId="77777777" w:rsidR="00A26296" w:rsidRDefault="00A26296">
      <w:pPr>
        <w:pStyle w:val="Commentaire"/>
      </w:pPr>
    </w:p>
    <w:p w14:paraId="00BBFAD1" w14:textId="77777777" w:rsidR="00A26296" w:rsidRDefault="00A26296">
      <w:pPr>
        <w:pStyle w:val="Commentaire"/>
      </w:pPr>
      <w:r>
        <w:t>Correct:</w:t>
      </w:r>
    </w:p>
    <w:p w14:paraId="60C58156" w14:textId="77777777" w:rsidR="00A26296" w:rsidRDefault="00A26296">
      <w:pPr>
        <w:pStyle w:val="Commentaire"/>
      </w:pPr>
      <w:r>
        <w:t>C. Li et al. (2020)</w:t>
      </w:r>
    </w:p>
    <w:p w14:paraId="7DA90CE4" w14:textId="13FFA2B3" w:rsidR="00A26296" w:rsidRDefault="00A26296">
      <w:pPr>
        <w:pStyle w:val="Commentaire"/>
      </w:pPr>
      <w:r>
        <w:t>(C. Li et al., 2020)</w:t>
      </w:r>
    </w:p>
  </w:comment>
  <w:comment w:id="3977" w:author="Robin Matthews" w:date="2021-07-13T14:43:00Z" w:initials="RM">
    <w:p w14:paraId="6035760F" w14:textId="77777777" w:rsidR="00A26296" w:rsidRDefault="00A26296">
      <w:pPr>
        <w:pStyle w:val="Commentaire"/>
      </w:pPr>
      <w:r>
        <w:rPr>
          <w:rStyle w:val="Marquedecommentaire"/>
        </w:rPr>
        <w:annotationRef/>
      </w:r>
      <w:r>
        <w:t>Extra stuff:</w:t>
      </w:r>
    </w:p>
    <w:p w14:paraId="39D49E62" w14:textId="77777777" w:rsidR="00A26296" w:rsidRDefault="00A26296">
      <w:pPr>
        <w:pStyle w:val="Commentaire"/>
      </w:pPr>
      <w:r>
        <w:t xml:space="preserve">( </w:t>
      </w:r>
    </w:p>
    <w:p w14:paraId="4B4A27E6" w14:textId="77777777" w:rsidR="00A26296" w:rsidRDefault="00A26296">
      <w:pPr>
        <w:pStyle w:val="Commentaire"/>
      </w:pPr>
    </w:p>
    <w:p w14:paraId="74E0512C" w14:textId="77777777" w:rsidR="00A26296" w:rsidRDefault="00A26296">
      <w:pPr>
        <w:pStyle w:val="Commentaire"/>
      </w:pPr>
      <w:r>
        <w:t>Correct:</w:t>
      </w:r>
    </w:p>
    <w:p w14:paraId="2869D74A" w14:textId="77777777" w:rsidR="00A26296" w:rsidRDefault="00A26296">
      <w:pPr>
        <w:pStyle w:val="Commentaire"/>
      </w:pPr>
      <w:r>
        <w:t>Diedhiou et al. (2018)</w:t>
      </w:r>
    </w:p>
    <w:p w14:paraId="6122AD54" w14:textId="7F75020D" w:rsidR="00A26296" w:rsidRDefault="00A26296">
      <w:pPr>
        <w:pStyle w:val="Commentaire"/>
      </w:pPr>
      <w:r>
        <w:t>(Diedhiou et al., 2018)</w:t>
      </w:r>
    </w:p>
  </w:comment>
  <w:comment w:id="3979" w:author="Robin Matthews" w:date="2021-07-13T14:43:00Z" w:initials="RM">
    <w:p w14:paraId="3C1360A1" w14:textId="77777777" w:rsidR="00A26296" w:rsidRDefault="00A26296">
      <w:pPr>
        <w:pStyle w:val="Commentaire"/>
      </w:pPr>
      <w:r>
        <w:rPr>
          <w:rStyle w:val="Marquedecommentaire"/>
        </w:rPr>
        <w:annotationRef/>
      </w:r>
      <w:r>
        <w:t>Extra stuff:</w:t>
      </w:r>
    </w:p>
    <w:p w14:paraId="0A6D8036" w14:textId="77777777" w:rsidR="00A26296" w:rsidRDefault="00A26296">
      <w:pPr>
        <w:pStyle w:val="Commentaire"/>
      </w:pPr>
      <w:r>
        <w:t xml:space="preserve"> </w:t>
      </w:r>
    </w:p>
    <w:p w14:paraId="128103A1" w14:textId="77777777" w:rsidR="00A26296" w:rsidRDefault="00A26296">
      <w:pPr>
        <w:pStyle w:val="Commentaire"/>
      </w:pPr>
    </w:p>
    <w:p w14:paraId="75F8EE46" w14:textId="77777777" w:rsidR="00A26296" w:rsidRDefault="00A26296">
      <w:pPr>
        <w:pStyle w:val="Commentaire"/>
      </w:pPr>
      <w:r>
        <w:t>Correct:</w:t>
      </w:r>
    </w:p>
    <w:p w14:paraId="68676AFA" w14:textId="77777777" w:rsidR="00A26296" w:rsidRDefault="00A26296">
      <w:pPr>
        <w:pStyle w:val="Commentaire"/>
      </w:pPr>
      <w:r>
        <w:t>Fotso-Nguemo et al. (2018)</w:t>
      </w:r>
    </w:p>
    <w:p w14:paraId="70A873ED" w14:textId="627FEA8F" w:rsidR="00A26296" w:rsidRDefault="00A26296">
      <w:pPr>
        <w:pStyle w:val="Commentaire"/>
      </w:pPr>
      <w:r>
        <w:t>(Fotso-Nguemo et al., 2018)</w:t>
      </w:r>
    </w:p>
  </w:comment>
  <w:comment w:id="3980" w:author="Robin Matthews" w:date="2021-07-13T14:43:00Z" w:initials="RM">
    <w:p w14:paraId="1066C5EA" w14:textId="77777777" w:rsidR="00A26296" w:rsidRDefault="00A26296">
      <w:pPr>
        <w:pStyle w:val="Commentaire"/>
      </w:pPr>
      <w:r>
        <w:rPr>
          <w:rStyle w:val="Marquedecommentaire"/>
        </w:rPr>
        <w:annotationRef/>
      </w:r>
      <w:r>
        <w:t>Extra stuff:</w:t>
      </w:r>
    </w:p>
    <w:p w14:paraId="50510996" w14:textId="77777777" w:rsidR="00A26296" w:rsidRDefault="00A26296">
      <w:pPr>
        <w:pStyle w:val="Commentaire"/>
      </w:pPr>
      <w:r>
        <w:t xml:space="preserve"> </w:t>
      </w:r>
    </w:p>
    <w:p w14:paraId="4F6FC644" w14:textId="77777777" w:rsidR="00A26296" w:rsidRDefault="00A26296">
      <w:pPr>
        <w:pStyle w:val="Commentaire"/>
      </w:pPr>
    </w:p>
    <w:p w14:paraId="7D540E00" w14:textId="77777777" w:rsidR="00A26296" w:rsidRDefault="00A26296">
      <w:pPr>
        <w:pStyle w:val="Commentaire"/>
      </w:pPr>
      <w:r>
        <w:t>Correct:</w:t>
      </w:r>
    </w:p>
    <w:p w14:paraId="419BD7D0" w14:textId="77777777" w:rsidR="00A26296" w:rsidRDefault="00A26296">
      <w:pPr>
        <w:pStyle w:val="Commentaire"/>
      </w:pPr>
      <w:r>
        <w:t>Sonkoué et al. (2019)</w:t>
      </w:r>
    </w:p>
    <w:p w14:paraId="48A35195" w14:textId="12B30E0C" w:rsidR="00A26296" w:rsidRDefault="00A26296">
      <w:pPr>
        <w:pStyle w:val="Commentaire"/>
      </w:pPr>
      <w:r>
        <w:t>(Sonkoué et al., 2019)</w:t>
      </w:r>
    </w:p>
  </w:comment>
  <w:comment w:id="3981" w:author="Robin Matthews" w:date="2021-07-13T14:43:00Z" w:initials="RM">
    <w:p w14:paraId="284BFC77" w14:textId="77777777" w:rsidR="00A26296" w:rsidRDefault="00A26296">
      <w:pPr>
        <w:pStyle w:val="Commentaire"/>
      </w:pPr>
      <w:r>
        <w:rPr>
          <w:rStyle w:val="Marquedecommentaire"/>
        </w:rPr>
        <w:annotationRef/>
      </w:r>
      <w:r>
        <w:t>Extra stuff:</w:t>
      </w:r>
    </w:p>
    <w:p w14:paraId="3FF020BC" w14:textId="77777777" w:rsidR="00A26296" w:rsidRDefault="00A26296">
      <w:pPr>
        <w:pStyle w:val="Commentaire"/>
      </w:pPr>
      <w:r>
        <w:t>, )</w:t>
      </w:r>
    </w:p>
    <w:p w14:paraId="69E12B93" w14:textId="77777777" w:rsidR="00A26296" w:rsidRDefault="00A26296">
      <w:pPr>
        <w:pStyle w:val="Commentaire"/>
      </w:pPr>
    </w:p>
    <w:p w14:paraId="1D20DD9B" w14:textId="77777777" w:rsidR="00A26296" w:rsidRDefault="00A26296">
      <w:pPr>
        <w:pStyle w:val="Commentaire"/>
      </w:pPr>
      <w:r>
        <w:t>Correct:</w:t>
      </w:r>
    </w:p>
    <w:p w14:paraId="515C8EB1" w14:textId="77777777" w:rsidR="00A26296" w:rsidRDefault="00A26296">
      <w:pPr>
        <w:pStyle w:val="Commentaire"/>
      </w:pPr>
      <w:r>
        <w:t>Coppola et al. (2021b)</w:t>
      </w:r>
    </w:p>
    <w:p w14:paraId="05D993F0" w14:textId="66DAF5B0" w:rsidR="00A26296" w:rsidRDefault="00A26296">
      <w:pPr>
        <w:pStyle w:val="Commentaire"/>
      </w:pPr>
      <w:r>
        <w:t>(Coppola et al., 2021b)</w:t>
      </w:r>
    </w:p>
  </w:comment>
  <w:comment w:id="3988" w:author="Robin Matthews" w:date="2021-07-13T14:43:00Z" w:initials="RM">
    <w:p w14:paraId="54289955" w14:textId="77777777" w:rsidR="00A26296" w:rsidRDefault="00A26296">
      <w:pPr>
        <w:pStyle w:val="Commentaire"/>
      </w:pPr>
      <w:r>
        <w:rPr>
          <w:rStyle w:val="Marquedecommentaire"/>
        </w:rPr>
        <w:annotationRef/>
      </w:r>
      <w:r>
        <w:t>Not found:</w:t>
      </w:r>
    </w:p>
    <w:p w14:paraId="76AEFF6E" w14:textId="77777777" w:rsidR="00A26296" w:rsidRDefault="00A26296">
      <w:pPr>
        <w:pStyle w:val="Commentaire"/>
      </w:pPr>
      <w:r>
        <w:t>2020b</w:t>
      </w:r>
    </w:p>
    <w:p w14:paraId="77F43EC3" w14:textId="77777777" w:rsidR="00A26296" w:rsidRDefault="00A26296">
      <w:pPr>
        <w:pStyle w:val="Commentaire"/>
      </w:pPr>
    </w:p>
    <w:p w14:paraId="00857966" w14:textId="77777777" w:rsidR="00A26296" w:rsidRDefault="00A26296">
      <w:pPr>
        <w:pStyle w:val="Commentaire"/>
      </w:pPr>
      <w:r>
        <w:t>Extra stuff:</w:t>
      </w:r>
    </w:p>
    <w:p w14:paraId="56D1B4B3" w14:textId="77777777" w:rsidR="00A26296" w:rsidRDefault="00A26296">
      <w:pPr>
        <w:pStyle w:val="Commentaire"/>
      </w:pPr>
      <w:r>
        <w:t>(, 2020</w:t>
      </w:r>
    </w:p>
    <w:p w14:paraId="23B7014A" w14:textId="77777777" w:rsidR="00A26296" w:rsidRDefault="00A26296">
      <w:pPr>
        <w:pStyle w:val="Commentaire"/>
      </w:pPr>
    </w:p>
    <w:p w14:paraId="610DBBBF" w14:textId="77777777" w:rsidR="00A26296" w:rsidRDefault="00A26296">
      <w:pPr>
        <w:pStyle w:val="Commentaire"/>
      </w:pPr>
      <w:r>
        <w:t>Correct:</w:t>
      </w:r>
    </w:p>
    <w:p w14:paraId="7F37F09D" w14:textId="77777777" w:rsidR="00A26296" w:rsidRDefault="00A26296">
      <w:pPr>
        <w:pStyle w:val="Commentaire"/>
      </w:pPr>
      <w:r>
        <w:t>Sun et al. (2020b)</w:t>
      </w:r>
    </w:p>
    <w:p w14:paraId="64A24929" w14:textId="2016C254" w:rsidR="00A26296" w:rsidRDefault="00A26296">
      <w:pPr>
        <w:pStyle w:val="Commentaire"/>
      </w:pPr>
      <w:r>
        <w:t>(Sun et al., 2020b)</w:t>
      </w:r>
    </w:p>
  </w:comment>
  <w:comment w:id="3990" w:author="Robin Matthews" w:date="2021-07-13T14:43:00Z" w:initials="RM">
    <w:p w14:paraId="704C20BA" w14:textId="77777777" w:rsidR="00A26296" w:rsidRDefault="00A26296">
      <w:pPr>
        <w:pStyle w:val="Commentaire"/>
      </w:pPr>
      <w:r>
        <w:rPr>
          <w:rStyle w:val="Marquedecommentaire"/>
        </w:rPr>
        <w:annotationRef/>
      </w:r>
      <w:r>
        <w:t>Extra stuff:</w:t>
      </w:r>
    </w:p>
    <w:p w14:paraId="48D62870" w14:textId="77777777" w:rsidR="00A26296" w:rsidRDefault="00A26296">
      <w:pPr>
        <w:pStyle w:val="Commentaire"/>
      </w:pPr>
      <w:r>
        <w:t xml:space="preserve"> , )</w:t>
      </w:r>
    </w:p>
    <w:p w14:paraId="7C680830" w14:textId="77777777" w:rsidR="00A26296" w:rsidRDefault="00A26296">
      <w:pPr>
        <w:pStyle w:val="Commentaire"/>
      </w:pPr>
    </w:p>
    <w:p w14:paraId="6534D04A" w14:textId="77777777" w:rsidR="00A26296" w:rsidRDefault="00A26296">
      <w:pPr>
        <w:pStyle w:val="Commentaire"/>
      </w:pPr>
      <w:r>
        <w:t>Correct:</w:t>
      </w:r>
    </w:p>
    <w:p w14:paraId="28A0FB6B" w14:textId="77777777" w:rsidR="00A26296" w:rsidRDefault="00A26296">
      <w:pPr>
        <w:pStyle w:val="Commentaire"/>
      </w:pPr>
      <w:r>
        <w:t>Dunn et al. (2020)</w:t>
      </w:r>
    </w:p>
    <w:p w14:paraId="6F723FB0" w14:textId="42DA0100" w:rsidR="00A26296" w:rsidRDefault="00A26296">
      <w:pPr>
        <w:pStyle w:val="Commentaire"/>
      </w:pPr>
      <w:r>
        <w:t>(Dunn et al., 2020)</w:t>
      </w:r>
    </w:p>
  </w:comment>
  <w:comment w:id="3991" w:author="Robin Matthews" w:date="2021-07-13T14:43:00Z" w:initials="RM">
    <w:p w14:paraId="65FD4093" w14:textId="77777777" w:rsidR="00A26296" w:rsidRDefault="00A26296">
      <w:pPr>
        <w:pStyle w:val="Commentaire"/>
      </w:pPr>
      <w:r>
        <w:rPr>
          <w:rStyle w:val="Marquedecommentaire"/>
        </w:rPr>
        <w:annotationRef/>
      </w:r>
      <w:r>
        <w:t>Not found:</w:t>
      </w:r>
    </w:p>
    <w:p w14:paraId="717B4AF7" w14:textId="77777777" w:rsidR="00A26296" w:rsidRDefault="00A26296">
      <w:pPr>
        <w:pStyle w:val="Commentaire"/>
      </w:pPr>
      <w:r>
        <w:t>C. Li et al.</w:t>
      </w:r>
    </w:p>
    <w:p w14:paraId="3F39C831" w14:textId="77777777" w:rsidR="00A26296" w:rsidRDefault="00A26296">
      <w:pPr>
        <w:pStyle w:val="Commentaire"/>
      </w:pPr>
    </w:p>
    <w:p w14:paraId="74266D00" w14:textId="77777777" w:rsidR="00A26296" w:rsidRDefault="00A26296">
      <w:pPr>
        <w:pStyle w:val="Commentaire"/>
      </w:pPr>
      <w:r>
        <w:t>Extra stuff:</w:t>
      </w:r>
    </w:p>
    <w:p w14:paraId="3DF12E67" w14:textId="77777777" w:rsidR="00A26296" w:rsidRDefault="00A26296">
      <w:pPr>
        <w:pStyle w:val="Commentaire"/>
      </w:pPr>
      <w:r>
        <w:t xml:space="preserve">(Li et al., </w:t>
      </w:r>
    </w:p>
    <w:p w14:paraId="2A3307DD" w14:textId="77777777" w:rsidR="00A26296" w:rsidRDefault="00A26296">
      <w:pPr>
        <w:pStyle w:val="Commentaire"/>
      </w:pPr>
    </w:p>
    <w:p w14:paraId="5434FB48" w14:textId="77777777" w:rsidR="00A26296" w:rsidRDefault="00A26296">
      <w:pPr>
        <w:pStyle w:val="Commentaire"/>
      </w:pPr>
      <w:r>
        <w:t>Correct:</w:t>
      </w:r>
    </w:p>
    <w:p w14:paraId="73ACF747" w14:textId="77777777" w:rsidR="00A26296" w:rsidRDefault="00A26296">
      <w:pPr>
        <w:pStyle w:val="Commentaire"/>
      </w:pPr>
      <w:r>
        <w:t>C. Li et al. (2020)</w:t>
      </w:r>
    </w:p>
    <w:p w14:paraId="43CDE6F0" w14:textId="4D974632" w:rsidR="00A26296" w:rsidRDefault="00A26296">
      <w:pPr>
        <w:pStyle w:val="Commentaire"/>
      </w:pPr>
      <w:r>
        <w:t>(C. Li et al., 2020)</w:t>
      </w:r>
    </w:p>
  </w:comment>
  <w:comment w:id="3994" w:author="Robin Matthews" w:date="2021-07-13T14:43:00Z" w:initials="RM">
    <w:p w14:paraId="27710C06" w14:textId="77777777" w:rsidR="00A26296" w:rsidRDefault="00A26296">
      <w:pPr>
        <w:pStyle w:val="Commentaire"/>
      </w:pPr>
      <w:r>
        <w:rPr>
          <w:rStyle w:val="Marquedecommentaire"/>
        </w:rPr>
        <w:annotationRef/>
      </w:r>
      <w:r>
        <w:t>Not found:</w:t>
      </w:r>
    </w:p>
    <w:p w14:paraId="59EE8BB6" w14:textId="77777777" w:rsidR="00A26296" w:rsidRDefault="00A26296">
      <w:pPr>
        <w:pStyle w:val="Commentaire"/>
      </w:pPr>
      <w:r>
        <w:t>C. Li et al.</w:t>
      </w:r>
    </w:p>
    <w:p w14:paraId="5FE93964" w14:textId="77777777" w:rsidR="00A26296" w:rsidRDefault="00A26296">
      <w:pPr>
        <w:pStyle w:val="Commentaire"/>
      </w:pPr>
    </w:p>
    <w:p w14:paraId="1E59D1ED" w14:textId="77777777" w:rsidR="00A26296" w:rsidRDefault="00A26296">
      <w:pPr>
        <w:pStyle w:val="Commentaire"/>
      </w:pPr>
      <w:r>
        <w:t>Extra stuff:</w:t>
      </w:r>
    </w:p>
    <w:p w14:paraId="3B4EB746" w14:textId="77777777" w:rsidR="00A26296" w:rsidRDefault="00A26296">
      <w:pPr>
        <w:pStyle w:val="Commentaire"/>
      </w:pPr>
      <w:r>
        <w:t>(Li et al., a)</w:t>
      </w:r>
    </w:p>
    <w:p w14:paraId="2224DE91" w14:textId="77777777" w:rsidR="00A26296" w:rsidRDefault="00A26296">
      <w:pPr>
        <w:pStyle w:val="Commentaire"/>
      </w:pPr>
    </w:p>
    <w:p w14:paraId="3D141E94" w14:textId="77777777" w:rsidR="00A26296" w:rsidRDefault="00A26296">
      <w:pPr>
        <w:pStyle w:val="Commentaire"/>
      </w:pPr>
      <w:r>
        <w:t>Correct:</w:t>
      </w:r>
    </w:p>
    <w:p w14:paraId="5CA51049" w14:textId="77777777" w:rsidR="00A26296" w:rsidRDefault="00A26296">
      <w:pPr>
        <w:pStyle w:val="Commentaire"/>
      </w:pPr>
      <w:r>
        <w:t>C. Li et al. (2020)</w:t>
      </w:r>
    </w:p>
    <w:p w14:paraId="18DA9B78" w14:textId="436EB914" w:rsidR="00A26296" w:rsidRDefault="00A26296">
      <w:pPr>
        <w:pStyle w:val="Commentaire"/>
      </w:pPr>
      <w:r>
        <w:t>(C. Li et al., 2020)</w:t>
      </w:r>
    </w:p>
  </w:comment>
  <w:comment w:id="3997" w:author="Robin Matthews" w:date="2021-07-13T14:43:00Z" w:initials="RM">
    <w:p w14:paraId="438512DB" w14:textId="77777777" w:rsidR="00A26296" w:rsidRDefault="00A26296">
      <w:pPr>
        <w:pStyle w:val="Commentaire"/>
      </w:pPr>
      <w:r>
        <w:rPr>
          <w:rStyle w:val="Marquedecommentaire"/>
        </w:rPr>
        <w:annotationRef/>
      </w:r>
      <w:r>
        <w:t>Not found:</w:t>
      </w:r>
    </w:p>
    <w:p w14:paraId="701FAFA4" w14:textId="77777777" w:rsidR="00A26296" w:rsidRDefault="00A26296">
      <w:pPr>
        <w:pStyle w:val="Commentaire"/>
      </w:pPr>
      <w:r>
        <w:t>C. Li et al.</w:t>
      </w:r>
    </w:p>
    <w:p w14:paraId="0704B772" w14:textId="77777777" w:rsidR="00A26296" w:rsidRDefault="00A26296">
      <w:pPr>
        <w:pStyle w:val="Commentaire"/>
      </w:pPr>
    </w:p>
    <w:p w14:paraId="673776BB" w14:textId="77777777" w:rsidR="00A26296" w:rsidRDefault="00A26296">
      <w:pPr>
        <w:pStyle w:val="Commentaire"/>
      </w:pPr>
      <w:r>
        <w:t>Extra stuff:</w:t>
      </w:r>
    </w:p>
    <w:p w14:paraId="14A6D9FD" w14:textId="77777777" w:rsidR="00A26296" w:rsidRDefault="00A26296">
      <w:pPr>
        <w:pStyle w:val="Commentaire"/>
      </w:pPr>
      <w:r>
        <w:t xml:space="preserve">(Li et al., </w:t>
      </w:r>
    </w:p>
    <w:p w14:paraId="4B97B66C" w14:textId="77777777" w:rsidR="00A26296" w:rsidRDefault="00A26296">
      <w:pPr>
        <w:pStyle w:val="Commentaire"/>
      </w:pPr>
    </w:p>
    <w:p w14:paraId="69373807" w14:textId="77777777" w:rsidR="00A26296" w:rsidRDefault="00A26296">
      <w:pPr>
        <w:pStyle w:val="Commentaire"/>
      </w:pPr>
      <w:r>
        <w:t>Correct:</w:t>
      </w:r>
    </w:p>
    <w:p w14:paraId="2DE9E31F" w14:textId="77777777" w:rsidR="00A26296" w:rsidRDefault="00A26296">
      <w:pPr>
        <w:pStyle w:val="Commentaire"/>
      </w:pPr>
      <w:r>
        <w:t>C. Li et al. (2020)</w:t>
      </w:r>
    </w:p>
    <w:p w14:paraId="61FA9288" w14:textId="00BADE34" w:rsidR="00A26296" w:rsidRDefault="00A26296">
      <w:pPr>
        <w:pStyle w:val="Commentaire"/>
      </w:pPr>
      <w:r>
        <w:t>(C. Li et al., 2020)</w:t>
      </w:r>
    </w:p>
  </w:comment>
  <w:comment w:id="4000" w:author="Robin Matthews" w:date="2021-07-13T14:43:00Z" w:initials="RM">
    <w:p w14:paraId="14F166B4" w14:textId="77777777" w:rsidR="00A26296" w:rsidRDefault="00A26296">
      <w:pPr>
        <w:pStyle w:val="Commentaire"/>
      </w:pPr>
      <w:r>
        <w:rPr>
          <w:rStyle w:val="Marquedecommentaire"/>
        </w:rPr>
        <w:annotationRef/>
      </w:r>
      <w:r>
        <w:t>Not found:</w:t>
      </w:r>
    </w:p>
    <w:p w14:paraId="2438174F" w14:textId="77777777" w:rsidR="00A26296" w:rsidRDefault="00A26296">
      <w:pPr>
        <w:pStyle w:val="Commentaire"/>
      </w:pPr>
      <w:r>
        <w:t>C. Li et al.</w:t>
      </w:r>
    </w:p>
    <w:p w14:paraId="1B140ECA" w14:textId="77777777" w:rsidR="00A26296" w:rsidRDefault="00A26296">
      <w:pPr>
        <w:pStyle w:val="Commentaire"/>
      </w:pPr>
    </w:p>
    <w:p w14:paraId="5CC60A11" w14:textId="77777777" w:rsidR="00A26296" w:rsidRDefault="00A26296">
      <w:pPr>
        <w:pStyle w:val="Commentaire"/>
      </w:pPr>
      <w:r>
        <w:t>Extra stuff:</w:t>
      </w:r>
    </w:p>
    <w:p w14:paraId="3FA2E558" w14:textId="77777777" w:rsidR="00A26296" w:rsidRDefault="00A26296">
      <w:pPr>
        <w:pStyle w:val="Commentaire"/>
      </w:pPr>
      <w:r>
        <w:t>(Li et al., a)</w:t>
      </w:r>
    </w:p>
    <w:p w14:paraId="65B46B75" w14:textId="77777777" w:rsidR="00A26296" w:rsidRDefault="00A26296">
      <w:pPr>
        <w:pStyle w:val="Commentaire"/>
      </w:pPr>
    </w:p>
    <w:p w14:paraId="5B1FD596" w14:textId="77777777" w:rsidR="00A26296" w:rsidRDefault="00A26296">
      <w:pPr>
        <w:pStyle w:val="Commentaire"/>
      </w:pPr>
      <w:r>
        <w:t>Correct:</w:t>
      </w:r>
    </w:p>
    <w:p w14:paraId="2F583084" w14:textId="77777777" w:rsidR="00A26296" w:rsidRDefault="00A26296">
      <w:pPr>
        <w:pStyle w:val="Commentaire"/>
      </w:pPr>
      <w:r>
        <w:t>C. Li et al. (2020)</w:t>
      </w:r>
    </w:p>
    <w:p w14:paraId="5D6E74ED" w14:textId="6549F385" w:rsidR="00A26296" w:rsidRDefault="00A26296">
      <w:pPr>
        <w:pStyle w:val="Commentaire"/>
      </w:pPr>
      <w:r>
        <w:t>(C. Li et al., 2020)</w:t>
      </w:r>
    </w:p>
  </w:comment>
  <w:comment w:id="4003" w:author="Robin Matthews" w:date="2021-07-13T14:43:00Z" w:initials="RM">
    <w:p w14:paraId="043B76AC" w14:textId="77777777" w:rsidR="00A26296" w:rsidRDefault="00A26296">
      <w:pPr>
        <w:pStyle w:val="Commentaire"/>
      </w:pPr>
      <w:r>
        <w:rPr>
          <w:rStyle w:val="Marquedecommentaire"/>
        </w:rPr>
        <w:annotationRef/>
      </w:r>
      <w:r>
        <w:t>Not found:</w:t>
      </w:r>
    </w:p>
    <w:p w14:paraId="729B96C4" w14:textId="77777777" w:rsidR="00A26296" w:rsidRDefault="00A26296">
      <w:pPr>
        <w:pStyle w:val="Commentaire"/>
      </w:pPr>
      <w:r>
        <w:t>C. Li et al.</w:t>
      </w:r>
    </w:p>
    <w:p w14:paraId="076AB191" w14:textId="77777777" w:rsidR="00A26296" w:rsidRDefault="00A26296">
      <w:pPr>
        <w:pStyle w:val="Commentaire"/>
      </w:pPr>
    </w:p>
    <w:p w14:paraId="3985B6E7" w14:textId="77777777" w:rsidR="00A26296" w:rsidRDefault="00A26296">
      <w:pPr>
        <w:pStyle w:val="Commentaire"/>
      </w:pPr>
      <w:r>
        <w:t>Extra stuff:</w:t>
      </w:r>
    </w:p>
    <w:p w14:paraId="2ED70E68" w14:textId="77777777" w:rsidR="00A26296" w:rsidRDefault="00A26296">
      <w:pPr>
        <w:pStyle w:val="Commentaire"/>
      </w:pPr>
      <w:r>
        <w:t xml:space="preserve">(Li et al., </w:t>
      </w:r>
    </w:p>
    <w:p w14:paraId="26DBC7B5" w14:textId="77777777" w:rsidR="00A26296" w:rsidRDefault="00A26296">
      <w:pPr>
        <w:pStyle w:val="Commentaire"/>
      </w:pPr>
    </w:p>
    <w:p w14:paraId="249DB274" w14:textId="77777777" w:rsidR="00A26296" w:rsidRDefault="00A26296">
      <w:pPr>
        <w:pStyle w:val="Commentaire"/>
      </w:pPr>
      <w:r>
        <w:t>Correct:</w:t>
      </w:r>
    </w:p>
    <w:p w14:paraId="69E8D9D9" w14:textId="77777777" w:rsidR="00A26296" w:rsidRDefault="00A26296">
      <w:pPr>
        <w:pStyle w:val="Commentaire"/>
      </w:pPr>
      <w:r>
        <w:t>C. Li et al. (2020)</w:t>
      </w:r>
    </w:p>
    <w:p w14:paraId="28689AA6" w14:textId="24FA49ED" w:rsidR="00A26296" w:rsidRDefault="00A26296">
      <w:pPr>
        <w:pStyle w:val="Commentaire"/>
      </w:pPr>
      <w:r>
        <w:t>(C. Li et al., 2020)</w:t>
      </w:r>
    </w:p>
  </w:comment>
  <w:comment w:id="4006" w:author="Robin Matthews" w:date="2021-07-13T14:43:00Z" w:initials="RM">
    <w:p w14:paraId="33F342D0" w14:textId="77777777" w:rsidR="00A26296" w:rsidRDefault="00A26296">
      <w:pPr>
        <w:pStyle w:val="Commentaire"/>
      </w:pPr>
      <w:r>
        <w:rPr>
          <w:rStyle w:val="Marquedecommentaire"/>
        </w:rPr>
        <w:annotationRef/>
      </w:r>
      <w:r>
        <w:t>Not found:</w:t>
      </w:r>
    </w:p>
    <w:p w14:paraId="1EA2D15B" w14:textId="77777777" w:rsidR="00A26296" w:rsidRDefault="00A26296">
      <w:pPr>
        <w:pStyle w:val="Commentaire"/>
      </w:pPr>
      <w:r>
        <w:t>C. Li et al.</w:t>
      </w:r>
    </w:p>
    <w:p w14:paraId="10F809A6" w14:textId="77777777" w:rsidR="00A26296" w:rsidRDefault="00A26296">
      <w:pPr>
        <w:pStyle w:val="Commentaire"/>
      </w:pPr>
    </w:p>
    <w:p w14:paraId="32A8921B" w14:textId="77777777" w:rsidR="00A26296" w:rsidRDefault="00A26296">
      <w:pPr>
        <w:pStyle w:val="Commentaire"/>
      </w:pPr>
      <w:r>
        <w:t>Extra stuff:</w:t>
      </w:r>
    </w:p>
    <w:p w14:paraId="1AF57EC5" w14:textId="77777777" w:rsidR="00A26296" w:rsidRDefault="00A26296">
      <w:pPr>
        <w:pStyle w:val="Commentaire"/>
      </w:pPr>
      <w:r>
        <w:t>(Li et al., a)</w:t>
      </w:r>
    </w:p>
    <w:p w14:paraId="2D69A394" w14:textId="77777777" w:rsidR="00A26296" w:rsidRDefault="00A26296">
      <w:pPr>
        <w:pStyle w:val="Commentaire"/>
      </w:pPr>
    </w:p>
    <w:p w14:paraId="67BD4531" w14:textId="77777777" w:rsidR="00A26296" w:rsidRDefault="00A26296">
      <w:pPr>
        <w:pStyle w:val="Commentaire"/>
      </w:pPr>
      <w:r>
        <w:t>Correct:</w:t>
      </w:r>
    </w:p>
    <w:p w14:paraId="1E557C56" w14:textId="77777777" w:rsidR="00A26296" w:rsidRDefault="00A26296">
      <w:pPr>
        <w:pStyle w:val="Commentaire"/>
      </w:pPr>
      <w:r>
        <w:t>C. Li et al. (2020)</w:t>
      </w:r>
    </w:p>
    <w:p w14:paraId="01BBAA2F" w14:textId="508FA21E" w:rsidR="00A26296" w:rsidRDefault="00A26296">
      <w:pPr>
        <w:pStyle w:val="Commentaire"/>
      </w:pPr>
      <w:r>
        <w:t>(C. Li et al., 2020)</w:t>
      </w:r>
    </w:p>
  </w:comment>
  <w:comment w:id="4013" w:author="Robin Matthews" w:date="2021-07-13T14:43:00Z" w:initials="RM">
    <w:p w14:paraId="0F016B22" w14:textId="77777777" w:rsidR="00A26296" w:rsidRDefault="00A26296">
      <w:pPr>
        <w:pStyle w:val="Commentaire"/>
      </w:pPr>
      <w:r>
        <w:rPr>
          <w:rStyle w:val="Marquedecommentaire"/>
        </w:rPr>
        <w:annotationRef/>
      </w:r>
      <w:r>
        <w:t>Not found:</w:t>
      </w:r>
    </w:p>
    <w:p w14:paraId="3D4BDF6A" w14:textId="77777777" w:rsidR="00A26296" w:rsidRDefault="00A26296">
      <w:pPr>
        <w:pStyle w:val="Commentaire"/>
      </w:pPr>
      <w:r>
        <w:t>2020b</w:t>
      </w:r>
    </w:p>
    <w:p w14:paraId="3B34E733" w14:textId="77777777" w:rsidR="00A26296" w:rsidRDefault="00A26296">
      <w:pPr>
        <w:pStyle w:val="Commentaire"/>
      </w:pPr>
    </w:p>
    <w:p w14:paraId="5CEB3422" w14:textId="77777777" w:rsidR="00A26296" w:rsidRDefault="00A26296">
      <w:pPr>
        <w:pStyle w:val="Commentaire"/>
      </w:pPr>
      <w:r>
        <w:t>Extra stuff:</w:t>
      </w:r>
    </w:p>
    <w:p w14:paraId="044F3C8A" w14:textId="77777777" w:rsidR="00A26296" w:rsidRDefault="00A26296">
      <w:pPr>
        <w:pStyle w:val="Commentaire"/>
      </w:pPr>
      <w:r>
        <w:t>(, 2020</w:t>
      </w:r>
    </w:p>
    <w:p w14:paraId="1209B5E1" w14:textId="77777777" w:rsidR="00A26296" w:rsidRDefault="00A26296">
      <w:pPr>
        <w:pStyle w:val="Commentaire"/>
      </w:pPr>
    </w:p>
    <w:p w14:paraId="3EFA014E" w14:textId="77777777" w:rsidR="00A26296" w:rsidRDefault="00A26296">
      <w:pPr>
        <w:pStyle w:val="Commentaire"/>
      </w:pPr>
      <w:r>
        <w:t>Correct:</w:t>
      </w:r>
    </w:p>
    <w:p w14:paraId="5DC620E5" w14:textId="77777777" w:rsidR="00A26296" w:rsidRDefault="00A26296">
      <w:pPr>
        <w:pStyle w:val="Commentaire"/>
      </w:pPr>
      <w:r>
        <w:t>Sun et al. (2020b)</w:t>
      </w:r>
    </w:p>
    <w:p w14:paraId="4360A792" w14:textId="14E8D61F" w:rsidR="00A26296" w:rsidRDefault="00A26296">
      <w:pPr>
        <w:pStyle w:val="Commentaire"/>
      </w:pPr>
      <w:r>
        <w:t>(Sun et al., 2020b)</w:t>
      </w:r>
    </w:p>
  </w:comment>
  <w:comment w:id="4015" w:author="Robin Matthews" w:date="2021-07-13T14:43:00Z" w:initials="RM">
    <w:p w14:paraId="621EEB2F" w14:textId="77777777" w:rsidR="00A26296" w:rsidRDefault="00A26296">
      <w:pPr>
        <w:pStyle w:val="Commentaire"/>
      </w:pPr>
      <w:r>
        <w:rPr>
          <w:rStyle w:val="Marquedecommentaire"/>
        </w:rPr>
        <w:annotationRef/>
      </w:r>
      <w:r>
        <w:t>Not found:</w:t>
      </w:r>
    </w:p>
    <w:p w14:paraId="17C23CC9" w14:textId="77777777" w:rsidR="00A26296" w:rsidRDefault="00A26296">
      <w:pPr>
        <w:pStyle w:val="Commentaire"/>
      </w:pPr>
      <w:r>
        <w:t>2013b</w:t>
      </w:r>
    </w:p>
    <w:p w14:paraId="29E8DA4E" w14:textId="77777777" w:rsidR="00A26296" w:rsidRDefault="00A26296">
      <w:pPr>
        <w:pStyle w:val="Commentaire"/>
      </w:pPr>
    </w:p>
    <w:p w14:paraId="0D4D66E3" w14:textId="77777777" w:rsidR="00A26296" w:rsidRDefault="00A26296">
      <w:pPr>
        <w:pStyle w:val="Commentaire"/>
      </w:pPr>
      <w:r>
        <w:t>Extra stuff:</w:t>
      </w:r>
    </w:p>
    <w:p w14:paraId="1A77BF73" w14:textId="77777777" w:rsidR="00A26296" w:rsidRDefault="00A26296">
      <w:pPr>
        <w:pStyle w:val="Commentaire"/>
      </w:pPr>
      <w:r>
        <w:t>, 2013)</w:t>
      </w:r>
    </w:p>
    <w:p w14:paraId="19724287" w14:textId="77777777" w:rsidR="00A26296" w:rsidRDefault="00A26296">
      <w:pPr>
        <w:pStyle w:val="Commentaire"/>
      </w:pPr>
    </w:p>
    <w:p w14:paraId="6D59824C" w14:textId="77777777" w:rsidR="00A26296" w:rsidRDefault="00A26296">
      <w:pPr>
        <w:pStyle w:val="Commentaire"/>
      </w:pPr>
      <w:r>
        <w:t>Correct:</w:t>
      </w:r>
    </w:p>
    <w:p w14:paraId="7BBC7731" w14:textId="77777777" w:rsidR="00A26296" w:rsidRDefault="00A26296">
      <w:pPr>
        <w:pStyle w:val="Commentaire"/>
      </w:pPr>
      <w:r>
        <w:t>Donat et al. (2013b)</w:t>
      </w:r>
    </w:p>
    <w:p w14:paraId="3D0DD0C4" w14:textId="08358A64" w:rsidR="00A26296" w:rsidRDefault="00A26296">
      <w:pPr>
        <w:pStyle w:val="Commentaire"/>
      </w:pPr>
      <w:r>
        <w:t>(Donat et al., 2013b)</w:t>
      </w:r>
    </w:p>
  </w:comment>
  <w:comment w:id="4016" w:author="Robin Matthews" w:date="2021-07-13T14:43:00Z" w:initials="RM">
    <w:p w14:paraId="4FF84B78" w14:textId="77777777" w:rsidR="00A26296" w:rsidRDefault="00A26296">
      <w:pPr>
        <w:pStyle w:val="Commentaire"/>
      </w:pPr>
      <w:r>
        <w:rPr>
          <w:rStyle w:val="Marquedecommentaire"/>
        </w:rPr>
        <w:annotationRef/>
      </w:r>
      <w:r>
        <w:t>Not found:</w:t>
      </w:r>
    </w:p>
    <w:p w14:paraId="1B068C8C" w14:textId="77777777" w:rsidR="00A26296" w:rsidRDefault="00A26296">
      <w:pPr>
        <w:pStyle w:val="Commentaire"/>
      </w:pPr>
      <w:r>
        <w:t>C. Li et al.</w:t>
      </w:r>
    </w:p>
    <w:p w14:paraId="770E9DE5" w14:textId="77777777" w:rsidR="00A26296" w:rsidRDefault="00A26296">
      <w:pPr>
        <w:pStyle w:val="Commentaire"/>
      </w:pPr>
    </w:p>
    <w:p w14:paraId="677E3467" w14:textId="77777777" w:rsidR="00A26296" w:rsidRDefault="00A26296">
      <w:pPr>
        <w:pStyle w:val="Commentaire"/>
      </w:pPr>
      <w:r>
        <w:t>Extra stuff:</w:t>
      </w:r>
    </w:p>
    <w:p w14:paraId="661D7B90" w14:textId="77777777" w:rsidR="00A26296" w:rsidRDefault="00A26296">
      <w:pPr>
        <w:pStyle w:val="Commentaire"/>
      </w:pPr>
      <w:r>
        <w:t xml:space="preserve">(Li et al., </w:t>
      </w:r>
    </w:p>
    <w:p w14:paraId="4C134DDA" w14:textId="77777777" w:rsidR="00A26296" w:rsidRDefault="00A26296">
      <w:pPr>
        <w:pStyle w:val="Commentaire"/>
      </w:pPr>
    </w:p>
    <w:p w14:paraId="2BDCDF5B" w14:textId="77777777" w:rsidR="00A26296" w:rsidRDefault="00A26296">
      <w:pPr>
        <w:pStyle w:val="Commentaire"/>
      </w:pPr>
      <w:r>
        <w:t>Correct:</w:t>
      </w:r>
    </w:p>
    <w:p w14:paraId="40B2555A" w14:textId="77777777" w:rsidR="00A26296" w:rsidRDefault="00A26296">
      <w:pPr>
        <w:pStyle w:val="Commentaire"/>
      </w:pPr>
      <w:r>
        <w:t>C. Li et al. (2020)</w:t>
      </w:r>
    </w:p>
    <w:p w14:paraId="149CDB4E" w14:textId="14813D3B" w:rsidR="00A26296" w:rsidRDefault="00A26296">
      <w:pPr>
        <w:pStyle w:val="Commentaire"/>
      </w:pPr>
      <w:r>
        <w:t>(C. Li et al., 2020)</w:t>
      </w:r>
    </w:p>
  </w:comment>
  <w:comment w:id="4019" w:author="Robin Matthews" w:date="2021-07-13T14:43:00Z" w:initials="RM">
    <w:p w14:paraId="39E6D05D" w14:textId="77777777" w:rsidR="00A26296" w:rsidRDefault="00A26296">
      <w:pPr>
        <w:pStyle w:val="Commentaire"/>
      </w:pPr>
      <w:r>
        <w:rPr>
          <w:rStyle w:val="Marquedecommentaire"/>
        </w:rPr>
        <w:annotationRef/>
      </w:r>
      <w:r>
        <w:t>Not found:</w:t>
      </w:r>
    </w:p>
    <w:p w14:paraId="7B5F8237" w14:textId="77777777" w:rsidR="00A26296" w:rsidRDefault="00A26296">
      <w:pPr>
        <w:pStyle w:val="Commentaire"/>
      </w:pPr>
      <w:r>
        <w:t>C. Li et al.</w:t>
      </w:r>
    </w:p>
    <w:p w14:paraId="78F089A4" w14:textId="77777777" w:rsidR="00A26296" w:rsidRDefault="00A26296">
      <w:pPr>
        <w:pStyle w:val="Commentaire"/>
      </w:pPr>
    </w:p>
    <w:p w14:paraId="4CAC6217" w14:textId="77777777" w:rsidR="00A26296" w:rsidRDefault="00A26296">
      <w:pPr>
        <w:pStyle w:val="Commentaire"/>
      </w:pPr>
      <w:r>
        <w:t>Extra stuff:</w:t>
      </w:r>
    </w:p>
    <w:p w14:paraId="7125FBE5" w14:textId="77777777" w:rsidR="00A26296" w:rsidRDefault="00A26296">
      <w:pPr>
        <w:pStyle w:val="Commentaire"/>
      </w:pPr>
      <w:r>
        <w:t xml:space="preserve">(Li et al., </w:t>
      </w:r>
    </w:p>
    <w:p w14:paraId="23DE7D9F" w14:textId="77777777" w:rsidR="00A26296" w:rsidRDefault="00A26296">
      <w:pPr>
        <w:pStyle w:val="Commentaire"/>
      </w:pPr>
    </w:p>
    <w:p w14:paraId="13D6B4E5" w14:textId="77777777" w:rsidR="00A26296" w:rsidRDefault="00A26296">
      <w:pPr>
        <w:pStyle w:val="Commentaire"/>
      </w:pPr>
      <w:r>
        <w:t>Correct:</w:t>
      </w:r>
    </w:p>
    <w:p w14:paraId="57CE9F5A" w14:textId="77777777" w:rsidR="00A26296" w:rsidRDefault="00A26296">
      <w:pPr>
        <w:pStyle w:val="Commentaire"/>
      </w:pPr>
      <w:r>
        <w:t>C. Li et al. (2020)</w:t>
      </w:r>
    </w:p>
    <w:p w14:paraId="5CA928AF" w14:textId="2CC430D7" w:rsidR="00A26296" w:rsidRDefault="00A26296">
      <w:pPr>
        <w:pStyle w:val="Commentaire"/>
      </w:pPr>
      <w:r>
        <w:t>(C. Li et al., 2020)</w:t>
      </w:r>
    </w:p>
  </w:comment>
  <w:comment w:id="4022" w:author="Robin Matthews" w:date="2021-07-13T14:43:00Z" w:initials="RM">
    <w:p w14:paraId="4461B0B4" w14:textId="77777777" w:rsidR="00A26296" w:rsidRDefault="00A26296">
      <w:pPr>
        <w:pStyle w:val="Commentaire"/>
      </w:pPr>
      <w:r>
        <w:rPr>
          <w:rStyle w:val="Marquedecommentaire"/>
        </w:rPr>
        <w:annotationRef/>
      </w:r>
      <w:r>
        <w:t>Not found:</w:t>
      </w:r>
    </w:p>
    <w:p w14:paraId="7E9441DB" w14:textId="77777777" w:rsidR="00A26296" w:rsidRDefault="00A26296">
      <w:pPr>
        <w:pStyle w:val="Commentaire"/>
      </w:pPr>
      <w:r>
        <w:t>C. Li et al.</w:t>
      </w:r>
    </w:p>
    <w:p w14:paraId="1D613EC7" w14:textId="77777777" w:rsidR="00A26296" w:rsidRDefault="00A26296">
      <w:pPr>
        <w:pStyle w:val="Commentaire"/>
      </w:pPr>
    </w:p>
    <w:p w14:paraId="6B4E8A23" w14:textId="77777777" w:rsidR="00A26296" w:rsidRDefault="00A26296">
      <w:pPr>
        <w:pStyle w:val="Commentaire"/>
      </w:pPr>
      <w:r>
        <w:t>Extra stuff:</w:t>
      </w:r>
    </w:p>
    <w:p w14:paraId="54DF33BD" w14:textId="77777777" w:rsidR="00A26296" w:rsidRDefault="00A26296">
      <w:pPr>
        <w:pStyle w:val="Commentaire"/>
      </w:pPr>
      <w:r>
        <w:t xml:space="preserve">(Li et al., </w:t>
      </w:r>
    </w:p>
    <w:p w14:paraId="127F7944" w14:textId="77777777" w:rsidR="00A26296" w:rsidRDefault="00A26296">
      <w:pPr>
        <w:pStyle w:val="Commentaire"/>
      </w:pPr>
    </w:p>
    <w:p w14:paraId="40CFF515" w14:textId="77777777" w:rsidR="00A26296" w:rsidRDefault="00A26296">
      <w:pPr>
        <w:pStyle w:val="Commentaire"/>
      </w:pPr>
      <w:r>
        <w:t>Correct:</w:t>
      </w:r>
    </w:p>
    <w:p w14:paraId="0632EA4C" w14:textId="77777777" w:rsidR="00A26296" w:rsidRDefault="00A26296">
      <w:pPr>
        <w:pStyle w:val="Commentaire"/>
      </w:pPr>
      <w:r>
        <w:t>C. Li et al. (2020)</w:t>
      </w:r>
    </w:p>
    <w:p w14:paraId="63953256" w14:textId="6A530693" w:rsidR="00A26296" w:rsidRDefault="00A26296">
      <w:pPr>
        <w:pStyle w:val="Commentaire"/>
      </w:pPr>
      <w:r>
        <w:t>(C. Li et al., 2020)</w:t>
      </w:r>
    </w:p>
  </w:comment>
  <w:comment w:id="4025" w:author="Robin Matthews" w:date="2021-07-13T14:43:00Z" w:initials="RM">
    <w:p w14:paraId="61BAF53E" w14:textId="77777777" w:rsidR="00A26296" w:rsidRDefault="00A26296">
      <w:pPr>
        <w:pStyle w:val="Commentaire"/>
      </w:pPr>
      <w:r>
        <w:rPr>
          <w:rStyle w:val="Marquedecommentaire"/>
        </w:rPr>
        <w:annotationRef/>
      </w:r>
      <w:r>
        <w:t>Not found:</w:t>
      </w:r>
    </w:p>
    <w:p w14:paraId="4A7C6332" w14:textId="77777777" w:rsidR="00A26296" w:rsidRDefault="00A26296">
      <w:pPr>
        <w:pStyle w:val="Commentaire"/>
      </w:pPr>
      <w:r>
        <w:t>C. Li et al.</w:t>
      </w:r>
    </w:p>
    <w:p w14:paraId="260D9658" w14:textId="77777777" w:rsidR="00A26296" w:rsidRDefault="00A26296">
      <w:pPr>
        <w:pStyle w:val="Commentaire"/>
      </w:pPr>
    </w:p>
    <w:p w14:paraId="223AAF10" w14:textId="77777777" w:rsidR="00A26296" w:rsidRDefault="00A26296">
      <w:pPr>
        <w:pStyle w:val="Commentaire"/>
      </w:pPr>
      <w:r>
        <w:t>Extra stuff:</w:t>
      </w:r>
    </w:p>
    <w:p w14:paraId="76FFA5F5" w14:textId="77777777" w:rsidR="00A26296" w:rsidRDefault="00A26296">
      <w:pPr>
        <w:pStyle w:val="Commentaire"/>
      </w:pPr>
      <w:r>
        <w:t>(Li et al., a)</w:t>
      </w:r>
    </w:p>
    <w:p w14:paraId="23D20B43" w14:textId="77777777" w:rsidR="00A26296" w:rsidRDefault="00A26296">
      <w:pPr>
        <w:pStyle w:val="Commentaire"/>
      </w:pPr>
    </w:p>
    <w:p w14:paraId="3BBCB61F" w14:textId="77777777" w:rsidR="00A26296" w:rsidRDefault="00A26296">
      <w:pPr>
        <w:pStyle w:val="Commentaire"/>
      </w:pPr>
      <w:r>
        <w:t>Correct:</w:t>
      </w:r>
    </w:p>
    <w:p w14:paraId="0BCEEBA1" w14:textId="77777777" w:rsidR="00A26296" w:rsidRDefault="00A26296">
      <w:pPr>
        <w:pStyle w:val="Commentaire"/>
      </w:pPr>
      <w:r>
        <w:t>C. Li et al. (2020)</w:t>
      </w:r>
    </w:p>
    <w:p w14:paraId="5BE686F2" w14:textId="1C324805" w:rsidR="00A26296" w:rsidRDefault="00A26296">
      <w:pPr>
        <w:pStyle w:val="Commentaire"/>
      </w:pPr>
      <w:r>
        <w:t>(C. Li et al., 2020)</w:t>
      </w:r>
    </w:p>
  </w:comment>
  <w:comment w:id="4033" w:author="Robin Matthews" w:date="2021-07-13T14:43:00Z" w:initials="RM">
    <w:p w14:paraId="0C8307AA" w14:textId="77777777" w:rsidR="00A26296" w:rsidRDefault="00A26296">
      <w:pPr>
        <w:pStyle w:val="Commentaire"/>
      </w:pPr>
      <w:r>
        <w:rPr>
          <w:rStyle w:val="Marquedecommentaire"/>
        </w:rPr>
        <w:annotationRef/>
      </w:r>
      <w:r>
        <w:t>Extra stuff:</w:t>
      </w:r>
    </w:p>
    <w:p w14:paraId="6A154E52" w14:textId="77777777" w:rsidR="00A26296" w:rsidRDefault="00A26296">
      <w:pPr>
        <w:pStyle w:val="Commentaire"/>
      </w:pPr>
      <w:r>
        <w:t xml:space="preserve">, ; </w:t>
      </w:r>
    </w:p>
    <w:p w14:paraId="69B41A06" w14:textId="77777777" w:rsidR="00A26296" w:rsidRDefault="00A26296">
      <w:pPr>
        <w:pStyle w:val="Commentaire"/>
      </w:pPr>
    </w:p>
    <w:p w14:paraId="5803BA82" w14:textId="77777777" w:rsidR="00A26296" w:rsidRDefault="00A26296">
      <w:pPr>
        <w:pStyle w:val="Commentaire"/>
      </w:pPr>
      <w:r>
        <w:t>Correct:</w:t>
      </w:r>
    </w:p>
    <w:p w14:paraId="67180167" w14:textId="77777777" w:rsidR="00A26296" w:rsidRDefault="00A26296">
      <w:pPr>
        <w:pStyle w:val="Commentaire"/>
      </w:pPr>
      <w:r>
        <w:t>Pinto et al. (2016)</w:t>
      </w:r>
    </w:p>
    <w:p w14:paraId="4F523B67" w14:textId="1EFAAEE0" w:rsidR="00A26296" w:rsidRDefault="00A26296">
      <w:pPr>
        <w:pStyle w:val="Commentaire"/>
      </w:pPr>
      <w:r>
        <w:t>(Pinto et al., 2016)</w:t>
      </w:r>
    </w:p>
  </w:comment>
  <w:comment w:id="4034" w:author="Robin Matthews" w:date="2021-07-13T14:43:00Z" w:initials="RM">
    <w:p w14:paraId="1BFF3675" w14:textId="77777777" w:rsidR="00A26296" w:rsidRDefault="00A26296">
      <w:pPr>
        <w:pStyle w:val="Commentaire"/>
      </w:pPr>
      <w:r>
        <w:rPr>
          <w:rStyle w:val="Marquedecommentaire"/>
        </w:rPr>
        <w:annotationRef/>
      </w:r>
      <w:r>
        <w:t>Extra stuff:</w:t>
      </w:r>
    </w:p>
    <w:p w14:paraId="22A23EAF" w14:textId="77777777" w:rsidR="00A26296" w:rsidRDefault="00A26296">
      <w:pPr>
        <w:pStyle w:val="Commentaire"/>
      </w:pPr>
      <w:r>
        <w:t xml:space="preserve">, </w:t>
      </w:r>
    </w:p>
    <w:p w14:paraId="7E831D9C" w14:textId="77777777" w:rsidR="00A26296" w:rsidRDefault="00A26296">
      <w:pPr>
        <w:pStyle w:val="Commentaire"/>
      </w:pPr>
    </w:p>
    <w:p w14:paraId="21C68AB6" w14:textId="77777777" w:rsidR="00A26296" w:rsidRDefault="00A26296">
      <w:pPr>
        <w:pStyle w:val="Commentaire"/>
      </w:pPr>
      <w:r>
        <w:t>Correct:</w:t>
      </w:r>
    </w:p>
    <w:p w14:paraId="7837F2CF" w14:textId="77777777" w:rsidR="00A26296" w:rsidRDefault="00A26296">
      <w:pPr>
        <w:pStyle w:val="Commentaire"/>
      </w:pPr>
      <w:r>
        <w:t>Dosio et al. (2019)</w:t>
      </w:r>
    </w:p>
    <w:p w14:paraId="5EA41235" w14:textId="156ADB66" w:rsidR="00A26296" w:rsidRDefault="00A26296">
      <w:pPr>
        <w:pStyle w:val="Commentaire"/>
      </w:pPr>
      <w:r>
        <w:t>(Dosio et al., 2019)</w:t>
      </w:r>
    </w:p>
  </w:comment>
  <w:comment w:id="4035" w:author="Robin Matthews" w:date="2021-07-13T14:43:00Z" w:initials="RM">
    <w:p w14:paraId="3BA6BB90" w14:textId="77777777" w:rsidR="00A26296" w:rsidRDefault="00A26296">
      <w:pPr>
        <w:pStyle w:val="Commentaire"/>
      </w:pPr>
      <w:r>
        <w:rPr>
          <w:rStyle w:val="Marquedecommentaire"/>
        </w:rPr>
        <w:annotationRef/>
      </w:r>
      <w:r>
        <w:t>Extra stuff:</w:t>
      </w:r>
    </w:p>
    <w:p w14:paraId="06FB9611" w14:textId="77777777" w:rsidR="00A26296" w:rsidRDefault="00A26296">
      <w:pPr>
        <w:pStyle w:val="Commentaire"/>
      </w:pPr>
      <w:r>
        <w:t xml:space="preserve">, </w:t>
      </w:r>
    </w:p>
    <w:p w14:paraId="58222C63" w14:textId="77777777" w:rsidR="00A26296" w:rsidRDefault="00A26296">
      <w:pPr>
        <w:pStyle w:val="Commentaire"/>
      </w:pPr>
    </w:p>
    <w:p w14:paraId="54E328B6" w14:textId="77777777" w:rsidR="00A26296" w:rsidRDefault="00A26296">
      <w:pPr>
        <w:pStyle w:val="Commentaire"/>
      </w:pPr>
      <w:r>
        <w:t>Correct:</w:t>
      </w:r>
    </w:p>
    <w:p w14:paraId="1EE28375" w14:textId="77777777" w:rsidR="00A26296" w:rsidRDefault="00A26296">
      <w:pPr>
        <w:pStyle w:val="Commentaire"/>
      </w:pPr>
      <w:r>
        <w:t>Giorgi et al. (2014)</w:t>
      </w:r>
    </w:p>
    <w:p w14:paraId="0199BA7A" w14:textId="72D9D693" w:rsidR="00A26296" w:rsidRDefault="00A26296">
      <w:pPr>
        <w:pStyle w:val="Commentaire"/>
      </w:pPr>
      <w:r>
        <w:t>(Giorgi et al., 2014)</w:t>
      </w:r>
    </w:p>
  </w:comment>
  <w:comment w:id="4036" w:author="Robin Matthews" w:date="2021-07-13T14:43:00Z" w:initials="RM">
    <w:p w14:paraId="201148E9" w14:textId="77777777" w:rsidR="00A26296" w:rsidRDefault="00A26296">
      <w:pPr>
        <w:pStyle w:val="Commentaire"/>
      </w:pPr>
      <w:r>
        <w:rPr>
          <w:rStyle w:val="Marquedecommentaire"/>
        </w:rPr>
        <w:annotationRef/>
      </w:r>
      <w:r>
        <w:t>Extra stuff:</w:t>
      </w:r>
    </w:p>
    <w:p w14:paraId="38E3D2E3" w14:textId="77777777" w:rsidR="00A26296" w:rsidRDefault="00A26296">
      <w:pPr>
        <w:pStyle w:val="Commentaire"/>
      </w:pPr>
      <w:r>
        <w:t>, )</w:t>
      </w:r>
    </w:p>
    <w:p w14:paraId="77A190AC" w14:textId="77777777" w:rsidR="00A26296" w:rsidRDefault="00A26296">
      <w:pPr>
        <w:pStyle w:val="Commentaire"/>
      </w:pPr>
    </w:p>
    <w:p w14:paraId="5F6948A5" w14:textId="77777777" w:rsidR="00A26296" w:rsidRDefault="00A26296">
      <w:pPr>
        <w:pStyle w:val="Commentaire"/>
      </w:pPr>
      <w:r>
        <w:t>Correct:</w:t>
      </w:r>
    </w:p>
    <w:p w14:paraId="6A013BF8" w14:textId="77777777" w:rsidR="00A26296" w:rsidRDefault="00A26296">
      <w:pPr>
        <w:pStyle w:val="Commentaire"/>
      </w:pPr>
      <w:r>
        <w:t>Coppola et al. (2021b)</w:t>
      </w:r>
    </w:p>
    <w:p w14:paraId="08783BFB" w14:textId="4C668A16" w:rsidR="00A26296" w:rsidRDefault="00A26296">
      <w:pPr>
        <w:pStyle w:val="Commentaire"/>
      </w:pPr>
      <w:r>
        <w:t>(Coppola et al., 2021b)</w:t>
      </w:r>
    </w:p>
  </w:comment>
  <w:comment w:id="4042" w:author="Robin Matthews" w:date="2021-07-13T14:43:00Z" w:initials="RM">
    <w:p w14:paraId="07B3CB35" w14:textId="77777777" w:rsidR="00A26296" w:rsidRDefault="00A26296">
      <w:pPr>
        <w:pStyle w:val="Commentaire"/>
      </w:pPr>
      <w:r>
        <w:rPr>
          <w:rStyle w:val="Marquedecommentaire"/>
        </w:rPr>
        <w:annotationRef/>
      </w:r>
      <w:r>
        <w:t>Not found:</w:t>
      </w:r>
    </w:p>
    <w:p w14:paraId="404BEBA2" w14:textId="77777777" w:rsidR="00A26296" w:rsidRDefault="00A26296">
      <w:pPr>
        <w:pStyle w:val="Commentaire"/>
      </w:pPr>
      <w:r>
        <w:t>2020b</w:t>
      </w:r>
    </w:p>
    <w:p w14:paraId="54B87AEA" w14:textId="77777777" w:rsidR="00A26296" w:rsidRDefault="00A26296">
      <w:pPr>
        <w:pStyle w:val="Commentaire"/>
      </w:pPr>
    </w:p>
    <w:p w14:paraId="583A9FF9" w14:textId="77777777" w:rsidR="00A26296" w:rsidRDefault="00A26296">
      <w:pPr>
        <w:pStyle w:val="Commentaire"/>
      </w:pPr>
      <w:r>
        <w:t>Extra stuff:</w:t>
      </w:r>
    </w:p>
    <w:p w14:paraId="1EBA99FB" w14:textId="77777777" w:rsidR="00A26296" w:rsidRDefault="00A26296">
      <w:pPr>
        <w:pStyle w:val="Commentaire"/>
      </w:pPr>
      <w:r>
        <w:t>(, 2020</w:t>
      </w:r>
    </w:p>
    <w:p w14:paraId="7F796DEA" w14:textId="77777777" w:rsidR="00A26296" w:rsidRDefault="00A26296">
      <w:pPr>
        <w:pStyle w:val="Commentaire"/>
      </w:pPr>
    </w:p>
    <w:p w14:paraId="2E285C9F" w14:textId="77777777" w:rsidR="00A26296" w:rsidRDefault="00A26296">
      <w:pPr>
        <w:pStyle w:val="Commentaire"/>
      </w:pPr>
      <w:r>
        <w:t>Correct:</w:t>
      </w:r>
    </w:p>
    <w:p w14:paraId="1653BF89" w14:textId="77777777" w:rsidR="00A26296" w:rsidRDefault="00A26296">
      <w:pPr>
        <w:pStyle w:val="Commentaire"/>
      </w:pPr>
      <w:r>
        <w:t>Sun et al. (2020b)</w:t>
      </w:r>
    </w:p>
    <w:p w14:paraId="481200EC" w14:textId="25E7A0F2" w:rsidR="00A26296" w:rsidRDefault="00A26296">
      <w:pPr>
        <w:pStyle w:val="Commentaire"/>
      </w:pPr>
      <w:r>
        <w:t>(Sun et al., 2020b)</w:t>
      </w:r>
    </w:p>
  </w:comment>
  <w:comment w:id="4044" w:author="Robin Matthews" w:date="2021-07-13T14:43:00Z" w:initials="RM">
    <w:p w14:paraId="49AAB1F6" w14:textId="77777777" w:rsidR="00A26296" w:rsidRDefault="00A26296">
      <w:pPr>
        <w:pStyle w:val="Commentaire"/>
      </w:pPr>
      <w:r>
        <w:rPr>
          <w:rStyle w:val="Marquedecommentaire"/>
        </w:rPr>
        <w:annotationRef/>
      </w:r>
      <w:r>
        <w:t>Not found:</w:t>
      </w:r>
    </w:p>
    <w:p w14:paraId="45E98EFB" w14:textId="77777777" w:rsidR="00A26296" w:rsidRDefault="00A26296">
      <w:pPr>
        <w:pStyle w:val="Commentaire"/>
      </w:pPr>
      <w:r>
        <w:t>2013b</w:t>
      </w:r>
    </w:p>
    <w:p w14:paraId="3E1572EC" w14:textId="77777777" w:rsidR="00A26296" w:rsidRDefault="00A26296">
      <w:pPr>
        <w:pStyle w:val="Commentaire"/>
      </w:pPr>
    </w:p>
    <w:p w14:paraId="44222979" w14:textId="77777777" w:rsidR="00A26296" w:rsidRDefault="00A26296">
      <w:pPr>
        <w:pStyle w:val="Commentaire"/>
      </w:pPr>
      <w:r>
        <w:t>Extra stuff:</w:t>
      </w:r>
    </w:p>
    <w:p w14:paraId="5D5B3D0E" w14:textId="77777777" w:rsidR="00A26296" w:rsidRDefault="00A26296">
      <w:pPr>
        <w:pStyle w:val="Commentaire"/>
      </w:pPr>
      <w:r>
        <w:t>, 2013)</w:t>
      </w:r>
    </w:p>
    <w:p w14:paraId="558C09DE" w14:textId="77777777" w:rsidR="00A26296" w:rsidRDefault="00A26296">
      <w:pPr>
        <w:pStyle w:val="Commentaire"/>
      </w:pPr>
    </w:p>
    <w:p w14:paraId="1BA11968" w14:textId="77777777" w:rsidR="00A26296" w:rsidRDefault="00A26296">
      <w:pPr>
        <w:pStyle w:val="Commentaire"/>
      </w:pPr>
      <w:r>
        <w:t>Correct:</w:t>
      </w:r>
    </w:p>
    <w:p w14:paraId="723E37F4" w14:textId="77777777" w:rsidR="00A26296" w:rsidRDefault="00A26296">
      <w:pPr>
        <w:pStyle w:val="Commentaire"/>
      </w:pPr>
      <w:r>
        <w:t>Donat et al. (2013b)</w:t>
      </w:r>
    </w:p>
    <w:p w14:paraId="5FFCD221" w14:textId="57F57284" w:rsidR="00A26296" w:rsidRDefault="00A26296">
      <w:pPr>
        <w:pStyle w:val="Commentaire"/>
      </w:pPr>
      <w:r>
        <w:t>(Donat et al., 2013b)</w:t>
      </w:r>
    </w:p>
  </w:comment>
  <w:comment w:id="4045" w:author="Robin Matthews" w:date="2021-07-13T14:43:00Z" w:initials="RM">
    <w:p w14:paraId="52A5BF0A" w14:textId="77777777" w:rsidR="00A26296" w:rsidRDefault="00A26296">
      <w:pPr>
        <w:pStyle w:val="Commentaire"/>
      </w:pPr>
      <w:r>
        <w:rPr>
          <w:rStyle w:val="Marquedecommentaire"/>
        </w:rPr>
        <w:annotationRef/>
      </w:r>
      <w:r>
        <w:t>Not found:</w:t>
      </w:r>
    </w:p>
    <w:p w14:paraId="53F63C86" w14:textId="77777777" w:rsidR="00A26296" w:rsidRDefault="00A26296">
      <w:pPr>
        <w:pStyle w:val="Commentaire"/>
      </w:pPr>
      <w:r>
        <w:t>C. Li et al.</w:t>
      </w:r>
    </w:p>
    <w:p w14:paraId="5667F6D4" w14:textId="77777777" w:rsidR="00A26296" w:rsidRDefault="00A26296">
      <w:pPr>
        <w:pStyle w:val="Commentaire"/>
      </w:pPr>
    </w:p>
    <w:p w14:paraId="3E8D92C7" w14:textId="77777777" w:rsidR="00A26296" w:rsidRDefault="00A26296">
      <w:pPr>
        <w:pStyle w:val="Commentaire"/>
      </w:pPr>
      <w:r>
        <w:t>Extra stuff:</w:t>
      </w:r>
    </w:p>
    <w:p w14:paraId="611CF03A" w14:textId="77777777" w:rsidR="00A26296" w:rsidRDefault="00A26296">
      <w:pPr>
        <w:pStyle w:val="Commentaire"/>
      </w:pPr>
      <w:r>
        <w:t xml:space="preserve">(Li et al., </w:t>
      </w:r>
    </w:p>
    <w:p w14:paraId="52AEFF93" w14:textId="77777777" w:rsidR="00A26296" w:rsidRDefault="00A26296">
      <w:pPr>
        <w:pStyle w:val="Commentaire"/>
      </w:pPr>
    </w:p>
    <w:p w14:paraId="0155A145" w14:textId="77777777" w:rsidR="00A26296" w:rsidRDefault="00A26296">
      <w:pPr>
        <w:pStyle w:val="Commentaire"/>
      </w:pPr>
      <w:r>
        <w:t>Correct:</w:t>
      </w:r>
    </w:p>
    <w:p w14:paraId="420BE60C" w14:textId="77777777" w:rsidR="00A26296" w:rsidRDefault="00A26296">
      <w:pPr>
        <w:pStyle w:val="Commentaire"/>
      </w:pPr>
      <w:r>
        <w:t>C. Li et al. (2020)</w:t>
      </w:r>
    </w:p>
    <w:p w14:paraId="59C63C2C" w14:textId="5D853612" w:rsidR="00A26296" w:rsidRDefault="00A26296">
      <w:pPr>
        <w:pStyle w:val="Commentaire"/>
      </w:pPr>
      <w:r>
        <w:t>(C. Li et al., 2020)</w:t>
      </w:r>
    </w:p>
  </w:comment>
  <w:comment w:id="4048" w:author="Robin Matthews" w:date="2021-07-13T14:44:00Z" w:initials="RM">
    <w:p w14:paraId="4FC45516" w14:textId="77777777" w:rsidR="00A26296" w:rsidRDefault="00A26296">
      <w:pPr>
        <w:pStyle w:val="Commentaire"/>
      </w:pPr>
      <w:r>
        <w:rPr>
          <w:rStyle w:val="Marquedecommentaire"/>
        </w:rPr>
        <w:annotationRef/>
      </w:r>
      <w:r>
        <w:t>Not found:</w:t>
      </w:r>
    </w:p>
    <w:p w14:paraId="56A91171" w14:textId="77777777" w:rsidR="00A26296" w:rsidRDefault="00A26296">
      <w:pPr>
        <w:pStyle w:val="Commentaire"/>
      </w:pPr>
      <w:r>
        <w:t>C. Li et al.</w:t>
      </w:r>
    </w:p>
    <w:p w14:paraId="701DCDE8" w14:textId="77777777" w:rsidR="00A26296" w:rsidRDefault="00A26296">
      <w:pPr>
        <w:pStyle w:val="Commentaire"/>
      </w:pPr>
    </w:p>
    <w:p w14:paraId="0A3173C0" w14:textId="77777777" w:rsidR="00A26296" w:rsidRDefault="00A26296">
      <w:pPr>
        <w:pStyle w:val="Commentaire"/>
      </w:pPr>
      <w:r>
        <w:t>Extra stuff:</w:t>
      </w:r>
    </w:p>
    <w:p w14:paraId="7107A08A" w14:textId="77777777" w:rsidR="00A26296" w:rsidRDefault="00A26296">
      <w:pPr>
        <w:pStyle w:val="Commentaire"/>
      </w:pPr>
      <w:r>
        <w:t>(Li et al., a)</w:t>
      </w:r>
    </w:p>
    <w:p w14:paraId="37352055" w14:textId="77777777" w:rsidR="00A26296" w:rsidRDefault="00A26296">
      <w:pPr>
        <w:pStyle w:val="Commentaire"/>
      </w:pPr>
    </w:p>
    <w:p w14:paraId="2DCF47E4" w14:textId="77777777" w:rsidR="00A26296" w:rsidRDefault="00A26296">
      <w:pPr>
        <w:pStyle w:val="Commentaire"/>
      </w:pPr>
      <w:r>
        <w:t>Correct:</w:t>
      </w:r>
    </w:p>
    <w:p w14:paraId="6E2D8298" w14:textId="77777777" w:rsidR="00A26296" w:rsidRDefault="00A26296">
      <w:pPr>
        <w:pStyle w:val="Commentaire"/>
      </w:pPr>
      <w:r>
        <w:t>C. Li et al. (2020)</w:t>
      </w:r>
    </w:p>
    <w:p w14:paraId="770BEDAA" w14:textId="62F7E146" w:rsidR="00A26296" w:rsidRDefault="00A26296">
      <w:pPr>
        <w:pStyle w:val="Commentaire"/>
      </w:pPr>
      <w:r>
        <w:t>(C. Li et al., 2020)</w:t>
      </w:r>
    </w:p>
  </w:comment>
  <w:comment w:id="4051" w:author="Robin Matthews" w:date="2021-07-13T14:44:00Z" w:initials="RM">
    <w:p w14:paraId="76C7E7A3" w14:textId="77777777" w:rsidR="00A26296" w:rsidRDefault="00A26296">
      <w:pPr>
        <w:pStyle w:val="Commentaire"/>
      </w:pPr>
      <w:r>
        <w:rPr>
          <w:rStyle w:val="Marquedecommentaire"/>
        </w:rPr>
        <w:annotationRef/>
      </w:r>
      <w:r>
        <w:t>Not found:</w:t>
      </w:r>
    </w:p>
    <w:p w14:paraId="36B93A2D" w14:textId="77777777" w:rsidR="00A26296" w:rsidRDefault="00A26296">
      <w:pPr>
        <w:pStyle w:val="Commentaire"/>
      </w:pPr>
      <w:r>
        <w:t>C. Li et al.</w:t>
      </w:r>
    </w:p>
    <w:p w14:paraId="5325F199" w14:textId="77777777" w:rsidR="00A26296" w:rsidRDefault="00A26296">
      <w:pPr>
        <w:pStyle w:val="Commentaire"/>
      </w:pPr>
    </w:p>
    <w:p w14:paraId="610D0887" w14:textId="77777777" w:rsidR="00A26296" w:rsidRDefault="00A26296">
      <w:pPr>
        <w:pStyle w:val="Commentaire"/>
      </w:pPr>
      <w:r>
        <w:t>Extra stuff:</w:t>
      </w:r>
    </w:p>
    <w:p w14:paraId="294E3BC6" w14:textId="77777777" w:rsidR="00A26296" w:rsidRDefault="00A26296">
      <w:pPr>
        <w:pStyle w:val="Commentaire"/>
      </w:pPr>
      <w:r>
        <w:t xml:space="preserve">(Li et al., </w:t>
      </w:r>
    </w:p>
    <w:p w14:paraId="7E44BC03" w14:textId="77777777" w:rsidR="00A26296" w:rsidRDefault="00A26296">
      <w:pPr>
        <w:pStyle w:val="Commentaire"/>
      </w:pPr>
    </w:p>
    <w:p w14:paraId="12B40A4F" w14:textId="77777777" w:rsidR="00A26296" w:rsidRDefault="00A26296">
      <w:pPr>
        <w:pStyle w:val="Commentaire"/>
      </w:pPr>
      <w:r>
        <w:t>Correct:</w:t>
      </w:r>
    </w:p>
    <w:p w14:paraId="2A5113D6" w14:textId="77777777" w:rsidR="00A26296" w:rsidRDefault="00A26296">
      <w:pPr>
        <w:pStyle w:val="Commentaire"/>
      </w:pPr>
      <w:r>
        <w:t>C. Li et al. (2020)</w:t>
      </w:r>
    </w:p>
    <w:p w14:paraId="17D00F82" w14:textId="0372CEC4" w:rsidR="00A26296" w:rsidRDefault="00A26296">
      <w:pPr>
        <w:pStyle w:val="Commentaire"/>
      </w:pPr>
      <w:r>
        <w:t>(C. Li et al., 2020)</w:t>
      </w:r>
    </w:p>
  </w:comment>
  <w:comment w:id="4054" w:author="Robin Matthews" w:date="2021-07-13T14:44:00Z" w:initials="RM">
    <w:p w14:paraId="6B696C61" w14:textId="77777777" w:rsidR="00A26296" w:rsidRDefault="00A26296">
      <w:pPr>
        <w:pStyle w:val="Commentaire"/>
      </w:pPr>
      <w:r>
        <w:rPr>
          <w:rStyle w:val="Marquedecommentaire"/>
        </w:rPr>
        <w:annotationRef/>
      </w:r>
      <w:r>
        <w:t>Not found:</w:t>
      </w:r>
    </w:p>
    <w:p w14:paraId="49524DA9" w14:textId="77777777" w:rsidR="00A26296" w:rsidRDefault="00A26296">
      <w:pPr>
        <w:pStyle w:val="Commentaire"/>
      </w:pPr>
      <w:r>
        <w:t>C. Li et al.</w:t>
      </w:r>
    </w:p>
    <w:p w14:paraId="688FCF2F" w14:textId="77777777" w:rsidR="00A26296" w:rsidRDefault="00A26296">
      <w:pPr>
        <w:pStyle w:val="Commentaire"/>
      </w:pPr>
    </w:p>
    <w:p w14:paraId="1F0ECEDE" w14:textId="77777777" w:rsidR="00A26296" w:rsidRDefault="00A26296">
      <w:pPr>
        <w:pStyle w:val="Commentaire"/>
      </w:pPr>
      <w:r>
        <w:t>Extra stuff:</w:t>
      </w:r>
    </w:p>
    <w:p w14:paraId="50DFEC92" w14:textId="77777777" w:rsidR="00A26296" w:rsidRDefault="00A26296">
      <w:pPr>
        <w:pStyle w:val="Commentaire"/>
      </w:pPr>
      <w:r>
        <w:t>(Li et al., a)</w:t>
      </w:r>
    </w:p>
    <w:p w14:paraId="05C48CC6" w14:textId="77777777" w:rsidR="00A26296" w:rsidRDefault="00A26296">
      <w:pPr>
        <w:pStyle w:val="Commentaire"/>
      </w:pPr>
    </w:p>
    <w:p w14:paraId="5979DFC3" w14:textId="77777777" w:rsidR="00A26296" w:rsidRDefault="00A26296">
      <w:pPr>
        <w:pStyle w:val="Commentaire"/>
      </w:pPr>
      <w:r>
        <w:t>Correct:</w:t>
      </w:r>
    </w:p>
    <w:p w14:paraId="57961608" w14:textId="77777777" w:rsidR="00A26296" w:rsidRDefault="00A26296">
      <w:pPr>
        <w:pStyle w:val="Commentaire"/>
      </w:pPr>
      <w:r>
        <w:t>C. Li et al. (2020)</w:t>
      </w:r>
    </w:p>
    <w:p w14:paraId="008AC62C" w14:textId="33D8140A" w:rsidR="00A26296" w:rsidRDefault="00A26296">
      <w:pPr>
        <w:pStyle w:val="Commentaire"/>
      </w:pPr>
      <w:r>
        <w:t>(C. Li et al., 2020)</w:t>
      </w:r>
    </w:p>
  </w:comment>
  <w:comment w:id="4057" w:author="Robin Matthews" w:date="2021-07-13T14:44:00Z" w:initials="RM">
    <w:p w14:paraId="2BEF580D" w14:textId="77777777" w:rsidR="00A26296" w:rsidRDefault="00A26296">
      <w:pPr>
        <w:pStyle w:val="Commentaire"/>
      </w:pPr>
      <w:r>
        <w:rPr>
          <w:rStyle w:val="Marquedecommentaire"/>
        </w:rPr>
        <w:annotationRef/>
      </w:r>
      <w:r>
        <w:t>Not found:</w:t>
      </w:r>
    </w:p>
    <w:p w14:paraId="7C60FD79" w14:textId="77777777" w:rsidR="00A26296" w:rsidRDefault="00A26296">
      <w:pPr>
        <w:pStyle w:val="Commentaire"/>
      </w:pPr>
      <w:r>
        <w:t>C. Li et al.</w:t>
      </w:r>
    </w:p>
    <w:p w14:paraId="19BA1D17" w14:textId="77777777" w:rsidR="00A26296" w:rsidRDefault="00A26296">
      <w:pPr>
        <w:pStyle w:val="Commentaire"/>
      </w:pPr>
    </w:p>
    <w:p w14:paraId="15CC73A1" w14:textId="77777777" w:rsidR="00A26296" w:rsidRDefault="00A26296">
      <w:pPr>
        <w:pStyle w:val="Commentaire"/>
      </w:pPr>
      <w:r>
        <w:t>Extra stuff:</w:t>
      </w:r>
    </w:p>
    <w:p w14:paraId="49A82F08" w14:textId="77777777" w:rsidR="00A26296" w:rsidRDefault="00A26296">
      <w:pPr>
        <w:pStyle w:val="Commentaire"/>
      </w:pPr>
      <w:r>
        <w:t xml:space="preserve">(Li et al., </w:t>
      </w:r>
    </w:p>
    <w:p w14:paraId="17ABBE77" w14:textId="77777777" w:rsidR="00A26296" w:rsidRDefault="00A26296">
      <w:pPr>
        <w:pStyle w:val="Commentaire"/>
      </w:pPr>
    </w:p>
    <w:p w14:paraId="20D56432" w14:textId="77777777" w:rsidR="00A26296" w:rsidRDefault="00A26296">
      <w:pPr>
        <w:pStyle w:val="Commentaire"/>
      </w:pPr>
      <w:r>
        <w:t>Correct:</w:t>
      </w:r>
    </w:p>
    <w:p w14:paraId="60DE4234" w14:textId="77777777" w:rsidR="00A26296" w:rsidRDefault="00A26296">
      <w:pPr>
        <w:pStyle w:val="Commentaire"/>
      </w:pPr>
      <w:r>
        <w:t>C. Li et al. (2020)</w:t>
      </w:r>
    </w:p>
    <w:p w14:paraId="0A2E827A" w14:textId="499EABB1" w:rsidR="00A26296" w:rsidRDefault="00A26296">
      <w:pPr>
        <w:pStyle w:val="Commentaire"/>
      </w:pPr>
      <w:r>
        <w:t>(C. Li et al., 2020)</w:t>
      </w:r>
    </w:p>
  </w:comment>
  <w:comment w:id="4060" w:author="Robin Matthews" w:date="2021-07-13T14:44:00Z" w:initials="RM">
    <w:p w14:paraId="6575533A" w14:textId="77777777" w:rsidR="00A26296" w:rsidRDefault="00A26296">
      <w:pPr>
        <w:pStyle w:val="Commentaire"/>
      </w:pPr>
      <w:r>
        <w:rPr>
          <w:rStyle w:val="Marquedecommentaire"/>
        </w:rPr>
        <w:annotationRef/>
      </w:r>
      <w:r>
        <w:t>Not found:</w:t>
      </w:r>
    </w:p>
    <w:p w14:paraId="5B84AB0E" w14:textId="77777777" w:rsidR="00A26296" w:rsidRDefault="00A26296">
      <w:pPr>
        <w:pStyle w:val="Commentaire"/>
      </w:pPr>
      <w:r>
        <w:t>C. Li et al.</w:t>
      </w:r>
    </w:p>
    <w:p w14:paraId="09190C9A" w14:textId="77777777" w:rsidR="00A26296" w:rsidRDefault="00A26296">
      <w:pPr>
        <w:pStyle w:val="Commentaire"/>
      </w:pPr>
    </w:p>
    <w:p w14:paraId="5E0CEDD1" w14:textId="77777777" w:rsidR="00A26296" w:rsidRDefault="00A26296">
      <w:pPr>
        <w:pStyle w:val="Commentaire"/>
      </w:pPr>
      <w:r>
        <w:t>Extra stuff:</w:t>
      </w:r>
    </w:p>
    <w:p w14:paraId="4237BC87" w14:textId="77777777" w:rsidR="00A26296" w:rsidRDefault="00A26296">
      <w:pPr>
        <w:pStyle w:val="Commentaire"/>
      </w:pPr>
      <w:r>
        <w:t>(Li et al., a)</w:t>
      </w:r>
    </w:p>
    <w:p w14:paraId="43B172B1" w14:textId="77777777" w:rsidR="00A26296" w:rsidRDefault="00A26296">
      <w:pPr>
        <w:pStyle w:val="Commentaire"/>
      </w:pPr>
    </w:p>
    <w:p w14:paraId="06111945" w14:textId="77777777" w:rsidR="00A26296" w:rsidRDefault="00A26296">
      <w:pPr>
        <w:pStyle w:val="Commentaire"/>
      </w:pPr>
      <w:r>
        <w:t>Correct:</w:t>
      </w:r>
    </w:p>
    <w:p w14:paraId="6A450D7D" w14:textId="77777777" w:rsidR="00A26296" w:rsidRDefault="00A26296">
      <w:pPr>
        <w:pStyle w:val="Commentaire"/>
      </w:pPr>
      <w:r>
        <w:t>C. Li et al. (2020)</w:t>
      </w:r>
    </w:p>
    <w:p w14:paraId="04FBA056" w14:textId="7623749C" w:rsidR="00A26296" w:rsidRDefault="00A26296">
      <w:pPr>
        <w:pStyle w:val="Commentaire"/>
      </w:pPr>
      <w:r>
        <w:t>(C. Li et al., 2020)</w:t>
      </w:r>
    </w:p>
  </w:comment>
  <w:comment w:id="4069" w:author="Robin Matthews" w:date="2021-07-13T14:44:00Z" w:initials="RM">
    <w:p w14:paraId="42DBAA51" w14:textId="77777777" w:rsidR="00A26296" w:rsidRDefault="00A26296">
      <w:pPr>
        <w:pStyle w:val="Commentaire"/>
      </w:pPr>
      <w:r>
        <w:rPr>
          <w:rStyle w:val="Marquedecommentaire"/>
        </w:rPr>
        <w:annotationRef/>
      </w:r>
      <w:r>
        <w:t>Extra stuff:</w:t>
      </w:r>
    </w:p>
    <w:p w14:paraId="287CF358" w14:textId="77777777" w:rsidR="00A26296" w:rsidRDefault="00A26296">
      <w:pPr>
        <w:pStyle w:val="Commentaire"/>
      </w:pPr>
      <w:r>
        <w:t xml:space="preserve">, ; </w:t>
      </w:r>
    </w:p>
    <w:p w14:paraId="251D506B" w14:textId="77777777" w:rsidR="00A26296" w:rsidRDefault="00A26296">
      <w:pPr>
        <w:pStyle w:val="Commentaire"/>
      </w:pPr>
    </w:p>
    <w:p w14:paraId="32F32812" w14:textId="77777777" w:rsidR="00A26296" w:rsidRDefault="00A26296">
      <w:pPr>
        <w:pStyle w:val="Commentaire"/>
      </w:pPr>
      <w:r>
        <w:t>Correct:</w:t>
      </w:r>
    </w:p>
    <w:p w14:paraId="1AC52CE1" w14:textId="77777777" w:rsidR="00A26296" w:rsidRDefault="00A26296">
      <w:pPr>
        <w:pStyle w:val="Commentaire"/>
      </w:pPr>
      <w:r>
        <w:t>Pinto et al. (2016)</w:t>
      </w:r>
    </w:p>
    <w:p w14:paraId="5165EA68" w14:textId="19577DD8" w:rsidR="00A26296" w:rsidRDefault="00A26296">
      <w:pPr>
        <w:pStyle w:val="Commentaire"/>
      </w:pPr>
      <w:r>
        <w:t>(Pinto et al., 2016)</w:t>
      </w:r>
    </w:p>
  </w:comment>
  <w:comment w:id="4070" w:author="Robin Matthews" w:date="2021-07-13T14:44:00Z" w:initials="RM">
    <w:p w14:paraId="2BD34F32" w14:textId="77777777" w:rsidR="00A26296" w:rsidRDefault="00A26296">
      <w:pPr>
        <w:pStyle w:val="Commentaire"/>
      </w:pPr>
      <w:r>
        <w:rPr>
          <w:rStyle w:val="Marquedecommentaire"/>
        </w:rPr>
        <w:annotationRef/>
      </w:r>
      <w:r>
        <w:t>Extra stuff:</w:t>
      </w:r>
    </w:p>
    <w:p w14:paraId="4F9DAF7A" w14:textId="77777777" w:rsidR="00A26296" w:rsidRDefault="00A26296">
      <w:pPr>
        <w:pStyle w:val="Commentaire"/>
      </w:pPr>
      <w:r>
        <w:t xml:space="preserve">, </w:t>
      </w:r>
    </w:p>
    <w:p w14:paraId="141C044D" w14:textId="77777777" w:rsidR="00A26296" w:rsidRDefault="00A26296">
      <w:pPr>
        <w:pStyle w:val="Commentaire"/>
      </w:pPr>
    </w:p>
    <w:p w14:paraId="00D65B7D" w14:textId="77777777" w:rsidR="00A26296" w:rsidRDefault="00A26296">
      <w:pPr>
        <w:pStyle w:val="Commentaire"/>
      </w:pPr>
      <w:r>
        <w:t>Correct:</w:t>
      </w:r>
    </w:p>
    <w:p w14:paraId="6D8A0939" w14:textId="77777777" w:rsidR="00A26296" w:rsidRDefault="00A26296">
      <w:pPr>
        <w:pStyle w:val="Commentaire"/>
      </w:pPr>
      <w:r>
        <w:t>Dosio et al. (2019)</w:t>
      </w:r>
    </w:p>
    <w:p w14:paraId="27E0D4E9" w14:textId="6390C318" w:rsidR="00A26296" w:rsidRDefault="00A26296">
      <w:pPr>
        <w:pStyle w:val="Commentaire"/>
      </w:pPr>
      <w:r>
        <w:t>(Dosio et al., 2019)</w:t>
      </w:r>
    </w:p>
  </w:comment>
  <w:comment w:id="4071" w:author="Robin Matthews" w:date="2021-07-13T14:44:00Z" w:initials="RM">
    <w:p w14:paraId="755E9559" w14:textId="77777777" w:rsidR="00A26296" w:rsidRDefault="00A26296">
      <w:pPr>
        <w:pStyle w:val="Commentaire"/>
      </w:pPr>
      <w:r>
        <w:rPr>
          <w:rStyle w:val="Marquedecommentaire"/>
        </w:rPr>
        <w:annotationRef/>
      </w:r>
      <w:r>
        <w:t>Extra stuff:</w:t>
      </w:r>
    </w:p>
    <w:p w14:paraId="7E6AD48F" w14:textId="77777777" w:rsidR="00A26296" w:rsidRDefault="00A26296">
      <w:pPr>
        <w:pStyle w:val="Commentaire"/>
      </w:pPr>
      <w:r>
        <w:t xml:space="preserve">, </w:t>
      </w:r>
    </w:p>
    <w:p w14:paraId="60FF2076" w14:textId="77777777" w:rsidR="00A26296" w:rsidRDefault="00A26296">
      <w:pPr>
        <w:pStyle w:val="Commentaire"/>
      </w:pPr>
    </w:p>
    <w:p w14:paraId="612010C2" w14:textId="77777777" w:rsidR="00A26296" w:rsidRDefault="00A26296">
      <w:pPr>
        <w:pStyle w:val="Commentaire"/>
      </w:pPr>
      <w:r>
        <w:t>Correct:</w:t>
      </w:r>
    </w:p>
    <w:p w14:paraId="14E46CB9" w14:textId="77777777" w:rsidR="00A26296" w:rsidRDefault="00A26296">
      <w:pPr>
        <w:pStyle w:val="Commentaire"/>
      </w:pPr>
      <w:r>
        <w:t>Giorgi et al. (2014)</w:t>
      </w:r>
    </w:p>
    <w:p w14:paraId="7F80C079" w14:textId="1A2BBB31" w:rsidR="00A26296" w:rsidRDefault="00A26296">
      <w:pPr>
        <w:pStyle w:val="Commentaire"/>
      </w:pPr>
      <w:r>
        <w:t>(Giorgi et al., 2014)</w:t>
      </w:r>
    </w:p>
  </w:comment>
  <w:comment w:id="4072" w:author="Robin Matthews" w:date="2021-07-13T14:44:00Z" w:initials="RM">
    <w:p w14:paraId="0B15177D" w14:textId="77777777" w:rsidR="00A26296" w:rsidRDefault="00A26296">
      <w:pPr>
        <w:pStyle w:val="Commentaire"/>
      </w:pPr>
      <w:r>
        <w:rPr>
          <w:rStyle w:val="Marquedecommentaire"/>
        </w:rPr>
        <w:annotationRef/>
      </w:r>
      <w:r>
        <w:t>Extra stuff:</w:t>
      </w:r>
    </w:p>
    <w:p w14:paraId="114C3A8D" w14:textId="77777777" w:rsidR="00A26296" w:rsidRDefault="00A26296">
      <w:pPr>
        <w:pStyle w:val="Commentaire"/>
      </w:pPr>
      <w:r>
        <w:t>, )</w:t>
      </w:r>
    </w:p>
    <w:p w14:paraId="1D1C7822" w14:textId="77777777" w:rsidR="00A26296" w:rsidRDefault="00A26296">
      <w:pPr>
        <w:pStyle w:val="Commentaire"/>
      </w:pPr>
    </w:p>
    <w:p w14:paraId="7F976C94" w14:textId="77777777" w:rsidR="00A26296" w:rsidRDefault="00A26296">
      <w:pPr>
        <w:pStyle w:val="Commentaire"/>
      </w:pPr>
      <w:r>
        <w:t>Correct:</w:t>
      </w:r>
    </w:p>
    <w:p w14:paraId="395602BA" w14:textId="77777777" w:rsidR="00A26296" w:rsidRDefault="00A26296">
      <w:pPr>
        <w:pStyle w:val="Commentaire"/>
      </w:pPr>
      <w:r>
        <w:t>Coppola et al. (2021b)</w:t>
      </w:r>
    </w:p>
    <w:p w14:paraId="5FAEA11A" w14:textId="33B3592F" w:rsidR="00A26296" w:rsidRDefault="00A26296">
      <w:pPr>
        <w:pStyle w:val="Commentaire"/>
      </w:pPr>
      <w:r>
        <w:t>(Coppola et al., 2021b)</w:t>
      </w:r>
    </w:p>
  </w:comment>
  <w:comment w:id="4077" w:author="Robin Matthews" w:date="2021-07-13T14:44:00Z" w:initials="RM">
    <w:p w14:paraId="1FBDE3F3" w14:textId="77777777" w:rsidR="00A26296" w:rsidRDefault="00A26296">
      <w:pPr>
        <w:pStyle w:val="Commentaire"/>
      </w:pPr>
      <w:r>
        <w:rPr>
          <w:rStyle w:val="Marquedecommentaire"/>
        </w:rPr>
        <w:annotationRef/>
      </w:r>
      <w:r>
        <w:t>Not found:</w:t>
      </w:r>
    </w:p>
    <w:p w14:paraId="43EE7464" w14:textId="77777777" w:rsidR="00A26296" w:rsidRDefault="00A26296">
      <w:pPr>
        <w:pStyle w:val="Commentaire"/>
      </w:pPr>
      <w:r>
        <w:t>2020b</w:t>
      </w:r>
    </w:p>
    <w:p w14:paraId="0571E28B" w14:textId="77777777" w:rsidR="00A26296" w:rsidRDefault="00A26296">
      <w:pPr>
        <w:pStyle w:val="Commentaire"/>
      </w:pPr>
    </w:p>
    <w:p w14:paraId="6B0D23D7" w14:textId="77777777" w:rsidR="00A26296" w:rsidRDefault="00A26296">
      <w:pPr>
        <w:pStyle w:val="Commentaire"/>
      </w:pPr>
      <w:r>
        <w:t>Extra stuff:</w:t>
      </w:r>
    </w:p>
    <w:p w14:paraId="0A1AE832" w14:textId="77777777" w:rsidR="00A26296" w:rsidRDefault="00A26296">
      <w:pPr>
        <w:pStyle w:val="Commentaire"/>
      </w:pPr>
      <w:r>
        <w:t>(, 2020</w:t>
      </w:r>
    </w:p>
    <w:p w14:paraId="571D83BF" w14:textId="77777777" w:rsidR="00A26296" w:rsidRDefault="00A26296">
      <w:pPr>
        <w:pStyle w:val="Commentaire"/>
      </w:pPr>
    </w:p>
    <w:p w14:paraId="0FB43F17" w14:textId="77777777" w:rsidR="00A26296" w:rsidRDefault="00A26296">
      <w:pPr>
        <w:pStyle w:val="Commentaire"/>
      </w:pPr>
      <w:r>
        <w:t>Correct:</w:t>
      </w:r>
    </w:p>
    <w:p w14:paraId="3B9C7B8E" w14:textId="77777777" w:rsidR="00A26296" w:rsidRDefault="00A26296">
      <w:pPr>
        <w:pStyle w:val="Commentaire"/>
      </w:pPr>
      <w:r>
        <w:t>Sun et al. (2020b)</w:t>
      </w:r>
    </w:p>
    <w:p w14:paraId="140DDDB0" w14:textId="7D3CC422" w:rsidR="00A26296" w:rsidRDefault="00A26296">
      <w:pPr>
        <w:pStyle w:val="Commentaire"/>
      </w:pPr>
      <w:r>
        <w:t>(Sun et al., 2020b)</w:t>
      </w:r>
    </w:p>
  </w:comment>
  <w:comment w:id="4079" w:author="Robin Matthews" w:date="2021-07-13T14:44:00Z" w:initials="RM">
    <w:p w14:paraId="28B3884D" w14:textId="77777777" w:rsidR="00A26296" w:rsidRDefault="00A26296">
      <w:pPr>
        <w:pStyle w:val="Commentaire"/>
      </w:pPr>
      <w:r>
        <w:rPr>
          <w:rStyle w:val="Marquedecommentaire"/>
        </w:rPr>
        <w:annotationRef/>
      </w:r>
      <w:r>
        <w:t>Extra stuff:</w:t>
      </w:r>
    </w:p>
    <w:p w14:paraId="04B3FA51" w14:textId="77777777" w:rsidR="00A26296" w:rsidRDefault="00A26296">
      <w:pPr>
        <w:pStyle w:val="Commentaire"/>
      </w:pPr>
      <w:r>
        <w:t xml:space="preserve">, </w:t>
      </w:r>
    </w:p>
    <w:p w14:paraId="37455556" w14:textId="77777777" w:rsidR="00A26296" w:rsidRDefault="00A26296">
      <w:pPr>
        <w:pStyle w:val="Commentaire"/>
      </w:pPr>
    </w:p>
    <w:p w14:paraId="43E7F17A" w14:textId="77777777" w:rsidR="00A26296" w:rsidRDefault="00A26296">
      <w:pPr>
        <w:pStyle w:val="Commentaire"/>
      </w:pPr>
      <w:r>
        <w:t>Correct:</w:t>
      </w:r>
    </w:p>
    <w:p w14:paraId="70079A1E" w14:textId="77777777" w:rsidR="00A26296" w:rsidRDefault="00A26296">
      <w:pPr>
        <w:pStyle w:val="Commentaire"/>
      </w:pPr>
      <w:r>
        <w:t>Dunn et al. (2020)</w:t>
      </w:r>
    </w:p>
    <w:p w14:paraId="142BD438" w14:textId="6EB0670F" w:rsidR="00A26296" w:rsidRDefault="00A26296">
      <w:pPr>
        <w:pStyle w:val="Commentaire"/>
      </w:pPr>
      <w:r>
        <w:t>(Dunn et al., 2020)</w:t>
      </w:r>
    </w:p>
  </w:comment>
  <w:comment w:id="4082" w:author="Robin Matthews" w:date="2021-07-13T14:44:00Z" w:initials="RM">
    <w:p w14:paraId="52DC8763" w14:textId="77777777" w:rsidR="00A26296" w:rsidRDefault="00A26296">
      <w:pPr>
        <w:pStyle w:val="Commentaire"/>
      </w:pPr>
      <w:r>
        <w:rPr>
          <w:rStyle w:val="Marquedecommentaire"/>
        </w:rPr>
        <w:annotationRef/>
      </w:r>
      <w:r>
        <w:t>Not found:</w:t>
      </w:r>
    </w:p>
    <w:p w14:paraId="26619564" w14:textId="77777777" w:rsidR="00A26296" w:rsidRDefault="00A26296">
      <w:pPr>
        <w:pStyle w:val="Commentaire"/>
      </w:pPr>
      <w:r>
        <w:t>2013b</w:t>
      </w:r>
    </w:p>
    <w:p w14:paraId="6CB01404" w14:textId="77777777" w:rsidR="00A26296" w:rsidRDefault="00A26296">
      <w:pPr>
        <w:pStyle w:val="Commentaire"/>
      </w:pPr>
    </w:p>
    <w:p w14:paraId="35040573" w14:textId="77777777" w:rsidR="00A26296" w:rsidRDefault="00A26296">
      <w:pPr>
        <w:pStyle w:val="Commentaire"/>
      </w:pPr>
      <w:r>
        <w:t>Extra stuff:</w:t>
      </w:r>
    </w:p>
    <w:p w14:paraId="4064DD6C" w14:textId="77777777" w:rsidR="00A26296" w:rsidRDefault="00A26296">
      <w:pPr>
        <w:pStyle w:val="Commentaire"/>
      </w:pPr>
      <w:r>
        <w:t>, 2013</w:t>
      </w:r>
    </w:p>
    <w:p w14:paraId="2D40F518" w14:textId="77777777" w:rsidR="00A26296" w:rsidRDefault="00A26296">
      <w:pPr>
        <w:pStyle w:val="Commentaire"/>
      </w:pPr>
    </w:p>
    <w:p w14:paraId="25962CE7" w14:textId="77777777" w:rsidR="00A26296" w:rsidRDefault="00A26296">
      <w:pPr>
        <w:pStyle w:val="Commentaire"/>
      </w:pPr>
      <w:r>
        <w:t>Correct:</w:t>
      </w:r>
    </w:p>
    <w:p w14:paraId="3B3A7960" w14:textId="77777777" w:rsidR="00A26296" w:rsidRDefault="00A26296">
      <w:pPr>
        <w:pStyle w:val="Commentaire"/>
      </w:pPr>
      <w:r>
        <w:t>Donat et al. (2013b)</w:t>
      </w:r>
    </w:p>
    <w:p w14:paraId="7CC10FB2" w14:textId="4D4F2A39" w:rsidR="00A26296" w:rsidRDefault="00A26296">
      <w:pPr>
        <w:pStyle w:val="Commentaire"/>
      </w:pPr>
      <w:r>
        <w:t>(Donat et al., 2013b)</w:t>
      </w:r>
    </w:p>
  </w:comment>
  <w:comment w:id="4083" w:author="Robin Matthews" w:date="2021-07-13T14:44:00Z" w:initials="RM">
    <w:p w14:paraId="2837D3E0" w14:textId="77777777" w:rsidR="00A26296" w:rsidRDefault="00A26296">
      <w:pPr>
        <w:pStyle w:val="Commentaire"/>
      </w:pPr>
      <w:r>
        <w:rPr>
          <w:rStyle w:val="Marquedecommentaire"/>
        </w:rPr>
        <w:annotationRef/>
      </w:r>
      <w:r>
        <w:t>Extra stuff:</w:t>
      </w:r>
    </w:p>
    <w:p w14:paraId="148CAF62" w14:textId="77777777" w:rsidR="00A26296" w:rsidRDefault="00A26296">
      <w:pPr>
        <w:pStyle w:val="Commentaire"/>
      </w:pPr>
      <w:r>
        <w:t>, )</w:t>
      </w:r>
    </w:p>
    <w:p w14:paraId="1590F81D" w14:textId="77777777" w:rsidR="00A26296" w:rsidRDefault="00A26296">
      <w:pPr>
        <w:pStyle w:val="Commentaire"/>
      </w:pPr>
    </w:p>
    <w:p w14:paraId="78753BCA" w14:textId="77777777" w:rsidR="00A26296" w:rsidRDefault="00A26296">
      <w:pPr>
        <w:pStyle w:val="Commentaire"/>
      </w:pPr>
      <w:r>
        <w:t>Correct:</w:t>
      </w:r>
    </w:p>
    <w:p w14:paraId="0B4C34E6" w14:textId="77777777" w:rsidR="00A26296" w:rsidRDefault="00A26296">
      <w:pPr>
        <w:pStyle w:val="Commentaire"/>
      </w:pPr>
      <w:r>
        <w:t>Vincent et al. (2011)</w:t>
      </w:r>
    </w:p>
    <w:p w14:paraId="7B95D7F8" w14:textId="05961075" w:rsidR="00A26296" w:rsidRDefault="00A26296">
      <w:pPr>
        <w:pStyle w:val="Commentaire"/>
      </w:pPr>
      <w:r>
        <w:t>(Vincent et al., 2011)</w:t>
      </w:r>
    </w:p>
  </w:comment>
  <w:comment w:id="4084" w:author="Robin Matthews" w:date="2021-07-13T14:44:00Z" w:initials="RM">
    <w:p w14:paraId="756342F5" w14:textId="77777777" w:rsidR="00A26296" w:rsidRDefault="00A26296">
      <w:pPr>
        <w:pStyle w:val="Commentaire"/>
      </w:pPr>
      <w:r>
        <w:rPr>
          <w:rStyle w:val="Marquedecommentaire"/>
        </w:rPr>
        <w:annotationRef/>
      </w:r>
      <w:r>
        <w:t>Not found:</w:t>
      </w:r>
    </w:p>
    <w:p w14:paraId="0EC606B1" w14:textId="77777777" w:rsidR="00A26296" w:rsidRDefault="00A26296">
      <w:pPr>
        <w:pStyle w:val="Commentaire"/>
      </w:pPr>
      <w:r>
        <w:t>C. Li et al.</w:t>
      </w:r>
    </w:p>
    <w:p w14:paraId="134CF200" w14:textId="77777777" w:rsidR="00A26296" w:rsidRDefault="00A26296">
      <w:pPr>
        <w:pStyle w:val="Commentaire"/>
      </w:pPr>
    </w:p>
    <w:p w14:paraId="54F4E7E8" w14:textId="77777777" w:rsidR="00A26296" w:rsidRDefault="00A26296">
      <w:pPr>
        <w:pStyle w:val="Commentaire"/>
      </w:pPr>
      <w:r>
        <w:t>Extra stuff:</w:t>
      </w:r>
    </w:p>
    <w:p w14:paraId="690DB747" w14:textId="77777777" w:rsidR="00A26296" w:rsidRDefault="00A26296">
      <w:pPr>
        <w:pStyle w:val="Commentaire"/>
      </w:pPr>
      <w:r>
        <w:t xml:space="preserve">(Li et al., </w:t>
      </w:r>
    </w:p>
    <w:p w14:paraId="14CD6882" w14:textId="77777777" w:rsidR="00A26296" w:rsidRDefault="00A26296">
      <w:pPr>
        <w:pStyle w:val="Commentaire"/>
      </w:pPr>
    </w:p>
    <w:p w14:paraId="519E1356" w14:textId="77777777" w:rsidR="00A26296" w:rsidRDefault="00A26296">
      <w:pPr>
        <w:pStyle w:val="Commentaire"/>
      </w:pPr>
      <w:r>
        <w:t>Correct:</w:t>
      </w:r>
    </w:p>
    <w:p w14:paraId="3B454F2E" w14:textId="77777777" w:rsidR="00A26296" w:rsidRDefault="00A26296">
      <w:pPr>
        <w:pStyle w:val="Commentaire"/>
      </w:pPr>
      <w:r>
        <w:t>C. Li et al. (2020)</w:t>
      </w:r>
    </w:p>
    <w:p w14:paraId="301BBA9C" w14:textId="6CFB79A4" w:rsidR="00A26296" w:rsidRDefault="00A26296">
      <w:pPr>
        <w:pStyle w:val="Commentaire"/>
      </w:pPr>
      <w:r>
        <w:t>(C. Li et al., 2020)</w:t>
      </w:r>
    </w:p>
  </w:comment>
  <w:comment w:id="4089" w:author="Robin Matthews" w:date="2021-07-13T14:44:00Z" w:initials="RM">
    <w:p w14:paraId="70EA4E4D" w14:textId="77777777" w:rsidR="00A26296" w:rsidRDefault="00A26296">
      <w:pPr>
        <w:pStyle w:val="Commentaire"/>
      </w:pPr>
      <w:r>
        <w:rPr>
          <w:rStyle w:val="Marquedecommentaire"/>
        </w:rPr>
        <w:annotationRef/>
      </w:r>
      <w:r>
        <w:t>Not found:</w:t>
      </w:r>
    </w:p>
    <w:p w14:paraId="6DA7E8DA" w14:textId="77777777" w:rsidR="00A26296" w:rsidRDefault="00A26296">
      <w:pPr>
        <w:pStyle w:val="Commentaire"/>
      </w:pPr>
      <w:r>
        <w:t>C. Li et al.</w:t>
      </w:r>
    </w:p>
    <w:p w14:paraId="6455B9DF" w14:textId="77777777" w:rsidR="00A26296" w:rsidRDefault="00A26296">
      <w:pPr>
        <w:pStyle w:val="Commentaire"/>
      </w:pPr>
    </w:p>
    <w:p w14:paraId="75F0D893" w14:textId="77777777" w:rsidR="00A26296" w:rsidRDefault="00A26296">
      <w:pPr>
        <w:pStyle w:val="Commentaire"/>
      </w:pPr>
      <w:r>
        <w:t>Extra stuff:</w:t>
      </w:r>
    </w:p>
    <w:p w14:paraId="3806B6AF" w14:textId="77777777" w:rsidR="00A26296" w:rsidRDefault="00A26296">
      <w:pPr>
        <w:pStyle w:val="Commentaire"/>
      </w:pPr>
      <w:r>
        <w:t>(Li et al., a)</w:t>
      </w:r>
    </w:p>
    <w:p w14:paraId="0092A362" w14:textId="77777777" w:rsidR="00A26296" w:rsidRDefault="00A26296">
      <w:pPr>
        <w:pStyle w:val="Commentaire"/>
      </w:pPr>
    </w:p>
    <w:p w14:paraId="561F8F18" w14:textId="77777777" w:rsidR="00A26296" w:rsidRDefault="00A26296">
      <w:pPr>
        <w:pStyle w:val="Commentaire"/>
      </w:pPr>
      <w:r>
        <w:t>Correct:</w:t>
      </w:r>
    </w:p>
    <w:p w14:paraId="7F99A71D" w14:textId="77777777" w:rsidR="00A26296" w:rsidRDefault="00A26296">
      <w:pPr>
        <w:pStyle w:val="Commentaire"/>
      </w:pPr>
      <w:r>
        <w:t>C. Li et al. (2020)</w:t>
      </w:r>
    </w:p>
    <w:p w14:paraId="7F3B30FE" w14:textId="44ACFE7E" w:rsidR="00A26296" w:rsidRDefault="00A26296">
      <w:pPr>
        <w:pStyle w:val="Commentaire"/>
      </w:pPr>
      <w:r>
        <w:t>(C. Li et al., 2020)</w:t>
      </w:r>
    </w:p>
  </w:comment>
  <w:comment w:id="4095" w:author="Robin Matthews" w:date="2021-07-13T14:44:00Z" w:initials="RM">
    <w:p w14:paraId="6B5F6D5C" w14:textId="77777777" w:rsidR="00A26296" w:rsidRDefault="00A26296">
      <w:pPr>
        <w:pStyle w:val="Commentaire"/>
      </w:pPr>
      <w:r>
        <w:rPr>
          <w:rStyle w:val="Marquedecommentaire"/>
        </w:rPr>
        <w:annotationRef/>
      </w:r>
      <w:r>
        <w:t>Not found:</w:t>
      </w:r>
    </w:p>
    <w:p w14:paraId="01357039" w14:textId="77777777" w:rsidR="00A26296" w:rsidRDefault="00A26296">
      <w:pPr>
        <w:pStyle w:val="Commentaire"/>
      </w:pPr>
      <w:r>
        <w:t>C. Li et al.</w:t>
      </w:r>
    </w:p>
    <w:p w14:paraId="0E488266" w14:textId="77777777" w:rsidR="00A26296" w:rsidRDefault="00A26296">
      <w:pPr>
        <w:pStyle w:val="Commentaire"/>
      </w:pPr>
    </w:p>
    <w:p w14:paraId="5A453DF0" w14:textId="77777777" w:rsidR="00A26296" w:rsidRDefault="00A26296">
      <w:pPr>
        <w:pStyle w:val="Commentaire"/>
      </w:pPr>
      <w:r>
        <w:t>Extra stuff:</w:t>
      </w:r>
    </w:p>
    <w:p w14:paraId="3CB9EA44" w14:textId="77777777" w:rsidR="00A26296" w:rsidRDefault="00A26296">
      <w:pPr>
        <w:pStyle w:val="Commentaire"/>
      </w:pPr>
      <w:r>
        <w:t xml:space="preserve">(Li et al., </w:t>
      </w:r>
    </w:p>
    <w:p w14:paraId="63FBFF10" w14:textId="77777777" w:rsidR="00A26296" w:rsidRDefault="00A26296">
      <w:pPr>
        <w:pStyle w:val="Commentaire"/>
      </w:pPr>
    </w:p>
    <w:p w14:paraId="0283972F" w14:textId="77777777" w:rsidR="00A26296" w:rsidRDefault="00A26296">
      <w:pPr>
        <w:pStyle w:val="Commentaire"/>
      </w:pPr>
      <w:r>
        <w:t>Correct:</w:t>
      </w:r>
    </w:p>
    <w:p w14:paraId="2AC6EB72" w14:textId="77777777" w:rsidR="00A26296" w:rsidRDefault="00A26296">
      <w:pPr>
        <w:pStyle w:val="Commentaire"/>
      </w:pPr>
      <w:r>
        <w:t>C. Li et al. (2020)</w:t>
      </w:r>
    </w:p>
    <w:p w14:paraId="4267C2E5" w14:textId="2C434C86" w:rsidR="00A26296" w:rsidRDefault="00A26296">
      <w:pPr>
        <w:pStyle w:val="Commentaire"/>
      </w:pPr>
      <w:r>
        <w:t>(C. Li et al., 2020)</w:t>
      </w:r>
    </w:p>
  </w:comment>
  <w:comment w:id="4098" w:author="Robin Matthews" w:date="2021-07-13T14:44:00Z" w:initials="RM">
    <w:p w14:paraId="23AF9E55" w14:textId="77777777" w:rsidR="00A26296" w:rsidRDefault="00A26296">
      <w:pPr>
        <w:pStyle w:val="Commentaire"/>
      </w:pPr>
      <w:r>
        <w:rPr>
          <w:rStyle w:val="Marquedecommentaire"/>
        </w:rPr>
        <w:annotationRef/>
      </w:r>
      <w:r>
        <w:t>Not found:</w:t>
      </w:r>
    </w:p>
    <w:p w14:paraId="4B4CF287" w14:textId="77777777" w:rsidR="00A26296" w:rsidRDefault="00A26296">
      <w:pPr>
        <w:pStyle w:val="Commentaire"/>
      </w:pPr>
      <w:r>
        <w:t>C. Li et al.</w:t>
      </w:r>
    </w:p>
    <w:p w14:paraId="5CA085DD" w14:textId="77777777" w:rsidR="00A26296" w:rsidRDefault="00A26296">
      <w:pPr>
        <w:pStyle w:val="Commentaire"/>
      </w:pPr>
    </w:p>
    <w:p w14:paraId="49434EF4" w14:textId="77777777" w:rsidR="00A26296" w:rsidRDefault="00A26296">
      <w:pPr>
        <w:pStyle w:val="Commentaire"/>
      </w:pPr>
      <w:r>
        <w:t>Extra stuff:</w:t>
      </w:r>
    </w:p>
    <w:p w14:paraId="3C3409B9" w14:textId="77777777" w:rsidR="00A26296" w:rsidRDefault="00A26296">
      <w:pPr>
        <w:pStyle w:val="Commentaire"/>
      </w:pPr>
      <w:r>
        <w:t>(Li et al., a)</w:t>
      </w:r>
    </w:p>
    <w:p w14:paraId="6634E97C" w14:textId="77777777" w:rsidR="00A26296" w:rsidRDefault="00A26296">
      <w:pPr>
        <w:pStyle w:val="Commentaire"/>
      </w:pPr>
    </w:p>
    <w:p w14:paraId="49C23781" w14:textId="77777777" w:rsidR="00A26296" w:rsidRDefault="00A26296">
      <w:pPr>
        <w:pStyle w:val="Commentaire"/>
      </w:pPr>
      <w:r>
        <w:t>Correct:</w:t>
      </w:r>
    </w:p>
    <w:p w14:paraId="1035220B" w14:textId="77777777" w:rsidR="00A26296" w:rsidRDefault="00A26296">
      <w:pPr>
        <w:pStyle w:val="Commentaire"/>
      </w:pPr>
      <w:r>
        <w:t>C. Li et al. (2020)</w:t>
      </w:r>
    </w:p>
    <w:p w14:paraId="45B7996B" w14:textId="6167B066" w:rsidR="00A26296" w:rsidRDefault="00A26296">
      <w:pPr>
        <w:pStyle w:val="Commentaire"/>
      </w:pPr>
      <w:r>
        <w:t>(C. Li et al., 2020)</w:t>
      </w:r>
    </w:p>
  </w:comment>
  <w:comment w:id="4104" w:author="Robin Matthews" w:date="2021-07-13T14:44:00Z" w:initials="RM">
    <w:p w14:paraId="5B81C52E" w14:textId="77777777" w:rsidR="00A26296" w:rsidRDefault="00A26296">
      <w:pPr>
        <w:pStyle w:val="Commentaire"/>
      </w:pPr>
      <w:r>
        <w:rPr>
          <w:rStyle w:val="Marquedecommentaire"/>
        </w:rPr>
        <w:annotationRef/>
      </w:r>
      <w:r>
        <w:t>Not found:</w:t>
      </w:r>
    </w:p>
    <w:p w14:paraId="023E213E" w14:textId="77777777" w:rsidR="00A26296" w:rsidRDefault="00A26296">
      <w:pPr>
        <w:pStyle w:val="Commentaire"/>
      </w:pPr>
      <w:r>
        <w:t>C. Li et al.</w:t>
      </w:r>
    </w:p>
    <w:p w14:paraId="769538A7" w14:textId="77777777" w:rsidR="00A26296" w:rsidRDefault="00A26296">
      <w:pPr>
        <w:pStyle w:val="Commentaire"/>
      </w:pPr>
    </w:p>
    <w:p w14:paraId="29F9079F" w14:textId="77777777" w:rsidR="00A26296" w:rsidRDefault="00A26296">
      <w:pPr>
        <w:pStyle w:val="Commentaire"/>
      </w:pPr>
      <w:r>
        <w:t>Extra stuff:</w:t>
      </w:r>
    </w:p>
    <w:p w14:paraId="6CF68A3B" w14:textId="77777777" w:rsidR="00A26296" w:rsidRDefault="00A26296">
      <w:pPr>
        <w:pStyle w:val="Commentaire"/>
      </w:pPr>
      <w:r>
        <w:t xml:space="preserve">(Li et al., </w:t>
      </w:r>
    </w:p>
    <w:p w14:paraId="37BA90A8" w14:textId="77777777" w:rsidR="00A26296" w:rsidRDefault="00A26296">
      <w:pPr>
        <w:pStyle w:val="Commentaire"/>
      </w:pPr>
    </w:p>
    <w:p w14:paraId="06AB48DB" w14:textId="77777777" w:rsidR="00A26296" w:rsidRDefault="00A26296">
      <w:pPr>
        <w:pStyle w:val="Commentaire"/>
      </w:pPr>
      <w:r>
        <w:t>Correct:</w:t>
      </w:r>
    </w:p>
    <w:p w14:paraId="26EA4D92" w14:textId="77777777" w:rsidR="00A26296" w:rsidRDefault="00A26296">
      <w:pPr>
        <w:pStyle w:val="Commentaire"/>
      </w:pPr>
      <w:r>
        <w:t>C. Li et al. (2020)</w:t>
      </w:r>
    </w:p>
    <w:p w14:paraId="4F0A20BB" w14:textId="05AE9D1B" w:rsidR="00A26296" w:rsidRDefault="00A26296">
      <w:pPr>
        <w:pStyle w:val="Commentaire"/>
      </w:pPr>
      <w:r>
        <w:t>(C. Li et al., 2020)</w:t>
      </w:r>
    </w:p>
  </w:comment>
  <w:comment w:id="4107" w:author="Robin Matthews" w:date="2021-07-13T14:44:00Z" w:initials="RM">
    <w:p w14:paraId="434A3A43" w14:textId="77777777" w:rsidR="00A26296" w:rsidRDefault="00A26296">
      <w:pPr>
        <w:pStyle w:val="Commentaire"/>
      </w:pPr>
      <w:r>
        <w:rPr>
          <w:rStyle w:val="Marquedecommentaire"/>
        </w:rPr>
        <w:annotationRef/>
      </w:r>
      <w:r>
        <w:t>Not found:</w:t>
      </w:r>
    </w:p>
    <w:p w14:paraId="4297DA63" w14:textId="77777777" w:rsidR="00A26296" w:rsidRDefault="00A26296">
      <w:pPr>
        <w:pStyle w:val="Commentaire"/>
      </w:pPr>
      <w:r>
        <w:t>C. Li et al.</w:t>
      </w:r>
    </w:p>
    <w:p w14:paraId="1DA7F342" w14:textId="77777777" w:rsidR="00A26296" w:rsidRDefault="00A26296">
      <w:pPr>
        <w:pStyle w:val="Commentaire"/>
      </w:pPr>
    </w:p>
    <w:p w14:paraId="620D2DC9" w14:textId="77777777" w:rsidR="00A26296" w:rsidRDefault="00A26296">
      <w:pPr>
        <w:pStyle w:val="Commentaire"/>
      </w:pPr>
      <w:r>
        <w:t>Extra stuff:</w:t>
      </w:r>
    </w:p>
    <w:p w14:paraId="242856BA" w14:textId="77777777" w:rsidR="00A26296" w:rsidRDefault="00A26296">
      <w:pPr>
        <w:pStyle w:val="Commentaire"/>
      </w:pPr>
      <w:r>
        <w:t>(Li et al., a)</w:t>
      </w:r>
    </w:p>
    <w:p w14:paraId="545464B1" w14:textId="77777777" w:rsidR="00A26296" w:rsidRDefault="00A26296">
      <w:pPr>
        <w:pStyle w:val="Commentaire"/>
      </w:pPr>
    </w:p>
    <w:p w14:paraId="74E10AC4" w14:textId="77777777" w:rsidR="00A26296" w:rsidRDefault="00A26296">
      <w:pPr>
        <w:pStyle w:val="Commentaire"/>
      </w:pPr>
      <w:r>
        <w:t>Correct:</w:t>
      </w:r>
    </w:p>
    <w:p w14:paraId="23741B88" w14:textId="77777777" w:rsidR="00A26296" w:rsidRDefault="00A26296">
      <w:pPr>
        <w:pStyle w:val="Commentaire"/>
      </w:pPr>
      <w:r>
        <w:t>C. Li et al. (2020)</w:t>
      </w:r>
    </w:p>
    <w:p w14:paraId="52F2495A" w14:textId="3850FA10" w:rsidR="00A26296" w:rsidRDefault="00A26296">
      <w:pPr>
        <w:pStyle w:val="Commentaire"/>
      </w:pPr>
      <w:r>
        <w:t>(C. Li et al., 2020)</w:t>
      </w:r>
    </w:p>
  </w:comment>
  <w:comment w:id="4113" w:author="Robin Matthews" w:date="2021-07-13T14:44:00Z" w:initials="RM">
    <w:p w14:paraId="70910396" w14:textId="77777777" w:rsidR="00A26296" w:rsidRDefault="00A26296">
      <w:pPr>
        <w:pStyle w:val="Commentaire"/>
      </w:pPr>
      <w:r>
        <w:rPr>
          <w:rStyle w:val="Marquedecommentaire"/>
        </w:rPr>
        <w:annotationRef/>
      </w:r>
      <w:r>
        <w:t>Not found:</w:t>
      </w:r>
    </w:p>
    <w:p w14:paraId="67A6BD84" w14:textId="77777777" w:rsidR="00A26296" w:rsidRDefault="00A26296">
      <w:pPr>
        <w:pStyle w:val="Commentaire"/>
      </w:pPr>
      <w:r>
        <w:t>Vicente-Serrano et al., 2020c</w:t>
      </w:r>
    </w:p>
    <w:p w14:paraId="4D92B194" w14:textId="77777777" w:rsidR="00A26296" w:rsidRDefault="00A26296">
      <w:pPr>
        <w:pStyle w:val="Commentaire"/>
      </w:pPr>
    </w:p>
    <w:p w14:paraId="7098E643" w14:textId="77777777" w:rsidR="00A26296" w:rsidRDefault="00A26296">
      <w:pPr>
        <w:pStyle w:val="Commentaire"/>
      </w:pPr>
      <w:r>
        <w:t>Extra stuff:</w:t>
      </w:r>
    </w:p>
    <w:p w14:paraId="3F643A70" w14:textId="77777777" w:rsidR="00A26296" w:rsidRDefault="00A26296">
      <w:pPr>
        <w:pStyle w:val="Commentaire"/>
      </w:pPr>
      <w:r>
        <w:t>(; Vicente-Serrano et al., 2020a)</w:t>
      </w:r>
    </w:p>
    <w:p w14:paraId="6315EC00" w14:textId="77777777" w:rsidR="00A26296" w:rsidRDefault="00A26296">
      <w:pPr>
        <w:pStyle w:val="Commentaire"/>
      </w:pPr>
    </w:p>
    <w:p w14:paraId="6A433674" w14:textId="77777777" w:rsidR="00A26296" w:rsidRDefault="00A26296">
      <w:pPr>
        <w:pStyle w:val="Commentaire"/>
      </w:pPr>
      <w:r>
        <w:t>Correct:</w:t>
      </w:r>
    </w:p>
    <w:p w14:paraId="56E8040C" w14:textId="2F8CF75A" w:rsidR="00A26296" w:rsidRDefault="00A26296">
      <w:pPr>
        <w:pStyle w:val="Commentaire"/>
      </w:pPr>
      <w:r>
        <w:t>(Cook et al., 2020; Vicente-Serrano et al., 2020c)</w:t>
      </w:r>
    </w:p>
  </w:comment>
  <w:comment w:id="4120" w:author="Robin Matthews" w:date="2021-07-13T14:45:00Z" w:initials="RM">
    <w:p w14:paraId="2E0A98E4" w14:textId="77777777" w:rsidR="00A26296" w:rsidRDefault="00A26296">
      <w:pPr>
        <w:pStyle w:val="Commentaire"/>
      </w:pPr>
      <w:r>
        <w:rPr>
          <w:rStyle w:val="Marquedecommentaire"/>
        </w:rPr>
        <w:annotationRef/>
      </w:r>
      <w:r>
        <w:t>Not found:</w:t>
      </w:r>
    </w:p>
    <w:p w14:paraId="5459B4F1" w14:textId="77777777" w:rsidR="00A26296" w:rsidRDefault="00A26296">
      <w:pPr>
        <w:pStyle w:val="Commentaire"/>
      </w:pPr>
      <w:r>
        <w:t>L. Xu et al., 2019</w:t>
      </w:r>
    </w:p>
    <w:p w14:paraId="0220EEA6" w14:textId="77777777" w:rsidR="00A26296" w:rsidRDefault="00A26296">
      <w:pPr>
        <w:pStyle w:val="Commentaire"/>
      </w:pPr>
    </w:p>
    <w:p w14:paraId="1992EB11" w14:textId="77777777" w:rsidR="00A26296" w:rsidRDefault="00A26296">
      <w:pPr>
        <w:pStyle w:val="Commentaire"/>
      </w:pPr>
      <w:r>
        <w:t>Extra stuff:</w:t>
      </w:r>
    </w:p>
    <w:p w14:paraId="14227B7F" w14:textId="77777777" w:rsidR="00A26296" w:rsidRDefault="00A26296">
      <w:pPr>
        <w:pStyle w:val="Commentaire"/>
      </w:pPr>
      <w:r>
        <w:t>(; Xu et al., 2019a)</w:t>
      </w:r>
    </w:p>
    <w:p w14:paraId="37E6B153" w14:textId="77777777" w:rsidR="00A26296" w:rsidRDefault="00A26296">
      <w:pPr>
        <w:pStyle w:val="Commentaire"/>
      </w:pPr>
    </w:p>
    <w:p w14:paraId="75CD398D" w14:textId="77777777" w:rsidR="00A26296" w:rsidRDefault="00A26296">
      <w:pPr>
        <w:pStyle w:val="Commentaire"/>
      </w:pPr>
      <w:r>
        <w:t>Correct:</w:t>
      </w:r>
    </w:p>
    <w:p w14:paraId="0CD98438" w14:textId="5D25B9F3" w:rsidR="00A26296" w:rsidRDefault="00A26296">
      <w:pPr>
        <w:pStyle w:val="Commentaire"/>
      </w:pPr>
      <w:r>
        <w:t>(Naumann et al., 2018; L. Xu et al., 2019)</w:t>
      </w:r>
    </w:p>
  </w:comment>
  <w:comment w:id="4125" w:author="Robin Matthews" w:date="2021-07-13T14:45:00Z" w:initials="RM">
    <w:p w14:paraId="668678B8" w14:textId="77777777" w:rsidR="00A26296" w:rsidRDefault="00A26296">
      <w:pPr>
        <w:pStyle w:val="Commentaire"/>
      </w:pPr>
      <w:r>
        <w:rPr>
          <w:rStyle w:val="Marquedecommentaire"/>
        </w:rPr>
        <w:annotationRef/>
      </w:r>
      <w:r>
        <w:t>Not found:</w:t>
      </w:r>
    </w:p>
    <w:p w14:paraId="4C71210A" w14:textId="77777777" w:rsidR="00A26296" w:rsidRDefault="00A26296">
      <w:pPr>
        <w:pStyle w:val="Commentaire"/>
      </w:pPr>
      <w:r>
        <w:t>L. Xu et al., 2019</w:t>
      </w:r>
    </w:p>
    <w:p w14:paraId="3B8FBC8D" w14:textId="77777777" w:rsidR="00A26296" w:rsidRDefault="00A26296">
      <w:pPr>
        <w:pStyle w:val="Commentaire"/>
      </w:pPr>
    </w:p>
    <w:p w14:paraId="24508504" w14:textId="77777777" w:rsidR="00A26296" w:rsidRDefault="00A26296">
      <w:pPr>
        <w:pStyle w:val="Commentaire"/>
      </w:pPr>
      <w:r>
        <w:t>Extra stuff:</w:t>
      </w:r>
    </w:p>
    <w:p w14:paraId="1C9078C7" w14:textId="77777777" w:rsidR="00A26296" w:rsidRDefault="00A26296">
      <w:pPr>
        <w:pStyle w:val="Commentaire"/>
      </w:pPr>
      <w:r>
        <w:t>(; Xu et al., 2019a; )</w:t>
      </w:r>
    </w:p>
    <w:p w14:paraId="6832B6CC" w14:textId="77777777" w:rsidR="00A26296" w:rsidRDefault="00A26296">
      <w:pPr>
        <w:pStyle w:val="Commentaire"/>
      </w:pPr>
    </w:p>
    <w:p w14:paraId="76E2771E" w14:textId="77777777" w:rsidR="00A26296" w:rsidRDefault="00A26296">
      <w:pPr>
        <w:pStyle w:val="Commentaire"/>
      </w:pPr>
      <w:r>
        <w:t>Correct:</w:t>
      </w:r>
    </w:p>
    <w:p w14:paraId="4E2AD8AC" w14:textId="6900B381" w:rsidR="00A26296" w:rsidRDefault="00A26296">
      <w:pPr>
        <w:pStyle w:val="Commentaire"/>
      </w:pPr>
      <w:r>
        <w:t>(Naumann et al., 2018; L. Xu et al., 2019; Cook et al., 2020)</w:t>
      </w:r>
    </w:p>
  </w:comment>
  <w:comment w:id="4128" w:author="Robin Matthews" w:date="2021-07-13T14:45:00Z" w:initials="RM">
    <w:p w14:paraId="151EC677" w14:textId="77777777" w:rsidR="00A26296" w:rsidRDefault="00A26296">
      <w:pPr>
        <w:pStyle w:val="Commentaire"/>
      </w:pPr>
      <w:r>
        <w:rPr>
          <w:rStyle w:val="Marquedecommentaire"/>
        </w:rPr>
        <w:annotationRef/>
      </w:r>
      <w:r>
        <w:t>Not found:</w:t>
      </w:r>
    </w:p>
    <w:p w14:paraId="03653F56" w14:textId="77777777" w:rsidR="00A26296" w:rsidRDefault="00A26296">
      <w:pPr>
        <w:pStyle w:val="Commentaire"/>
      </w:pPr>
      <w:r>
        <w:t>Vicente-Serrano et al., 2020c</w:t>
      </w:r>
    </w:p>
    <w:p w14:paraId="2BE16C32" w14:textId="77777777" w:rsidR="00A26296" w:rsidRDefault="00A26296">
      <w:pPr>
        <w:pStyle w:val="Commentaire"/>
      </w:pPr>
    </w:p>
    <w:p w14:paraId="6ACAA114" w14:textId="77777777" w:rsidR="00A26296" w:rsidRDefault="00A26296">
      <w:pPr>
        <w:pStyle w:val="Commentaire"/>
      </w:pPr>
      <w:r>
        <w:t>Extra stuff:</w:t>
      </w:r>
    </w:p>
    <w:p w14:paraId="5C03C6CA" w14:textId="77777777" w:rsidR="00A26296" w:rsidRDefault="00A26296">
      <w:pPr>
        <w:pStyle w:val="Commentaire"/>
      </w:pPr>
      <w:r>
        <w:t>(; ; Vicente-Serrano et al., 2020a)</w:t>
      </w:r>
    </w:p>
    <w:p w14:paraId="2369CAC7" w14:textId="77777777" w:rsidR="00A26296" w:rsidRDefault="00A26296">
      <w:pPr>
        <w:pStyle w:val="Commentaire"/>
      </w:pPr>
    </w:p>
    <w:p w14:paraId="6894B657" w14:textId="77777777" w:rsidR="00A26296" w:rsidRDefault="00A26296">
      <w:pPr>
        <w:pStyle w:val="Commentaire"/>
      </w:pPr>
      <w:r>
        <w:t>Correct:</w:t>
      </w:r>
    </w:p>
    <w:p w14:paraId="210EFBA8" w14:textId="2C24057E" w:rsidR="00A26296" w:rsidRDefault="00A26296">
      <w:pPr>
        <w:pStyle w:val="Commentaire"/>
      </w:pPr>
      <w:r>
        <w:t>(Naumann et al., 2018; Cook et al., 2020; Vicente-Serrano et al., 2020c)</w:t>
      </w:r>
    </w:p>
  </w:comment>
  <w:comment w:id="4133" w:author="Robin Matthews" w:date="2021-07-13T14:45:00Z" w:initials="RM">
    <w:p w14:paraId="524B5BE4" w14:textId="77777777" w:rsidR="00A26296" w:rsidRDefault="00A26296">
      <w:pPr>
        <w:pStyle w:val="Commentaire"/>
      </w:pPr>
      <w:r>
        <w:rPr>
          <w:rStyle w:val="Marquedecommentaire"/>
        </w:rPr>
        <w:annotationRef/>
      </w:r>
      <w:r>
        <w:t>Not found:</w:t>
      </w:r>
    </w:p>
    <w:p w14:paraId="1CE3F980" w14:textId="77777777" w:rsidR="00A26296" w:rsidRDefault="00A26296">
      <w:pPr>
        <w:pStyle w:val="Commentaire"/>
      </w:pPr>
      <w:r>
        <w:t>Funk et al., 2015b</w:t>
      </w:r>
    </w:p>
    <w:p w14:paraId="75F50702" w14:textId="77777777" w:rsidR="00A26296" w:rsidRDefault="00A26296">
      <w:pPr>
        <w:pStyle w:val="Commentaire"/>
      </w:pPr>
    </w:p>
    <w:p w14:paraId="2187BD7E" w14:textId="77777777" w:rsidR="00A26296" w:rsidRDefault="00A26296">
      <w:pPr>
        <w:pStyle w:val="Commentaire"/>
      </w:pPr>
      <w:r>
        <w:t>Extra stuff:</w:t>
      </w:r>
    </w:p>
    <w:p w14:paraId="3299111F" w14:textId="77777777" w:rsidR="00A26296" w:rsidRDefault="00A26296">
      <w:pPr>
        <w:pStyle w:val="Commentaire"/>
      </w:pPr>
      <w:r>
        <w:t>(Funk et al., 2015a; ; )</w:t>
      </w:r>
    </w:p>
    <w:p w14:paraId="72F2FF45" w14:textId="77777777" w:rsidR="00A26296" w:rsidRDefault="00A26296">
      <w:pPr>
        <w:pStyle w:val="Commentaire"/>
      </w:pPr>
    </w:p>
    <w:p w14:paraId="5207751F" w14:textId="77777777" w:rsidR="00A26296" w:rsidRDefault="00A26296">
      <w:pPr>
        <w:pStyle w:val="Commentaire"/>
      </w:pPr>
      <w:r>
        <w:t>Correct:</w:t>
      </w:r>
    </w:p>
    <w:p w14:paraId="459DBF8A" w14:textId="03251130" w:rsidR="00A26296" w:rsidRDefault="00A26296">
      <w:pPr>
        <w:pStyle w:val="Commentaire"/>
      </w:pPr>
      <w:r>
        <w:t>(Funk et al., 2015b; Nicholson, 2017; Spinoni et al., 2019)</w:t>
      </w:r>
    </w:p>
  </w:comment>
  <w:comment w:id="4136" w:author="Robin Matthews" w:date="2021-07-13T14:45:00Z" w:initials="RM">
    <w:p w14:paraId="6137172F" w14:textId="77777777" w:rsidR="00A26296" w:rsidRDefault="00A26296">
      <w:pPr>
        <w:pStyle w:val="Commentaire"/>
      </w:pPr>
      <w:r>
        <w:rPr>
          <w:rStyle w:val="Marquedecommentaire"/>
        </w:rPr>
        <w:annotationRef/>
      </w:r>
      <w:r>
        <w:t>Not found:</w:t>
      </w:r>
    </w:p>
    <w:p w14:paraId="121E3BE9" w14:textId="77777777" w:rsidR="00A26296" w:rsidRDefault="00A26296">
      <w:pPr>
        <w:pStyle w:val="Commentaire"/>
      </w:pPr>
      <w:r>
        <w:t>L. Xu et al., 2019</w:t>
      </w:r>
    </w:p>
    <w:p w14:paraId="1EC97CAB" w14:textId="77777777" w:rsidR="00A26296" w:rsidRDefault="00A26296">
      <w:pPr>
        <w:pStyle w:val="Commentaire"/>
      </w:pPr>
    </w:p>
    <w:p w14:paraId="1906636C" w14:textId="77777777" w:rsidR="00A26296" w:rsidRDefault="00A26296">
      <w:pPr>
        <w:pStyle w:val="Commentaire"/>
      </w:pPr>
      <w:r>
        <w:t>Extra stuff:</w:t>
      </w:r>
    </w:p>
    <w:p w14:paraId="780ACFC3" w14:textId="77777777" w:rsidR="00A26296" w:rsidRDefault="00A26296">
      <w:pPr>
        <w:pStyle w:val="Commentaire"/>
      </w:pPr>
      <w:r>
        <w:t>(; Xu et al., 2019a)</w:t>
      </w:r>
    </w:p>
    <w:p w14:paraId="670E77A4" w14:textId="77777777" w:rsidR="00A26296" w:rsidRDefault="00A26296">
      <w:pPr>
        <w:pStyle w:val="Commentaire"/>
      </w:pPr>
    </w:p>
    <w:p w14:paraId="67B7FB6E" w14:textId="77777777" w:rsidR="00A26296" w:rsidRDefault="00A26296">
      <w:pPr>
        <w:pStyle w:val="Commentaire"/>
      </w:pPr>
      <w:r>
        <w:t>Correct:</w:t>
      </w:r>
    </w:p>
    <w:p w14:paraId="0E2B8E3C" w14:textId="183587E0" w:rsidR="00A26296" w:rsidRDefault="00A26296">
      <w:pPr>
        <w:pStyle w:val="Commentaire"/>
      </w:pPr>
      <w:r>
        <w:t>(Nguvava et al., 2019; L. Xu et al., 2019)</w:t>
      </w:r>
    </w:p>
  </w:comment>
  <w:comment w:id="4141" w:author="Robin Matthews" w:date="2021-07-13T14:45:00Z" w:initials="RM">
    <w:p w14:paraId="4A2F3B93" w14:textId="77777777" w:rsidR="00A26296" w:rsidRDefault="00A26296">
      <w:pPr>
        <w:pStyle w:val="Commentaire"/>
      </w:pPr>
      <w:r>
        <w:rPr>
          <w:rStyle w:val="Marquedecommentaire"/>
        </w:rPr>
        <w:annotationRef/>
      </w:r>
      <w:r>
        <w:t>Not found:</w:t>
      </w:r>
    </w:p>
    <w:p w14:paraId="49448FBE" w14:textId="77777777" w:rsidR="00A26296" w:rsidRDefault="00A26296">
      <w:pPr>
        <w:pStyle w:val="Commentaire"/>
      </w:pPr>
      <w:r>
        <w:t>L. Xu et al., 2019</w:t>
      </w:r>
    </w:p>
    <w:p w14:paraId="72CF296B" w14:textId="77777777" w:rsidR="00A26296" w:rsidRDefault="00A26296">
      <w:pPr>
        <w:pStyle w:val="Commentaire"/>
      </w:pPr>
    </w:p>
    <w:p w14:paraId="6DA245E4" w14:textId="77777777" w:rsidR="00A26296" w:rsidRDefault="00A26296">
      <w:pPr>
        <w:pStyle w:val="Commentaire"/>
      </w:pPr>
      <w:r>
        <w:t>Extra stuff:</w:t>
      </w:r>
    </w:p>
    <w:p w14:paraId="5889E99D" w14:textId="77777777" w:rsidR="00A26296" w:rsidRDefault="00A26296">
      <w:pPr>
        <w:pStyle w:val="Commentaire"/>
      </w:pPr>
      <w:r>
        <w:t>(; Xu et al., 2019a)</w:t>
      </w:r>
    </w:p>
    <w:p w14:paraId="0C7EB6B1" w14:textId="77777777" w:rsidR="00A26296" w:rsidRDefault="00A26296">
      <w:pPr>
        <w:pStyle w:val="Commentaire"/>
      </w:pPr>
    </w:p>
    <w:p w14:paraId="74337700" w14:textId="77777777" w:rsidR="00A26296" w:rsidRDefault="00A26296">
      <w:pPr>
        <w:pStyle w:val="Commentaire"/>
      </w:pPr>
      <w:r>
        <w:t>Correct:</w:t>
      </w:r>
    </w:p>
    <w:p w14:paraId="1B520739" w14:textId="75693368" w:rsidR="00A26296" w:rsidRDefault="00A26296">
      <w:pPr>
        <w:pStyle w:val="Commentaire"/>
      </w:pPr>
      <w:r>
        <w:t>(Nguvava et al., 2019; L. Xu et al., 2019)</w:t>
      </w:r>
    </w:p>
  </w:comment>
  <w:comment w:id="4148" w:author="Robin Matthews" w:date="2021-07-13T14:45:00Z" w:initials="RM">
    <w:p w14:paraId="677DCC47" w14:textId="77777777" w:rsidR="00A26296" w:rsidRDefault="00A26296">
      <w:pPr>
        <w:pStyle w:val="Commentaire"/>
      </w:pPr>
      <w:r>
        <w:rPr>
          <w:rStyle w:val="Marquedecommentaire"/>
        </w:rPr>
        <w:annotationRef/>
      </w:r>
      <w:r>
        <w:t>Not found:</w:t>
      </w:r>
    </w:p>
    <w:p w14:paraId="499BD3F9" w14:textId="77777777" w:rsidR="00A26296" w:rsidRDefault="00A26296">
      <w:pPr>
        <w:pStyle w:val="Commentaire"/>
      </w:pPr>
      <w:r>
        <w:t>2013b</w:t>
      </w:r>
    </w:p>
    <w:p w14:paraId="32BE35FF" w14:textId="77777777" w:rsidR="00A26296" w:rsidRDefault="00A26296">
      <w:pPr>
        <w:pStyle w:val="Commentaire"/>
      </w:pPr>
    </w:p>
    <w:p w14:paraId="5F485537" w14:textId="77777777" w:rsidR="00A26296" w:rsidRDefault="00A26296">
      <w:pPr>
        <w:pStyle w:val="Commentaire"/>
      </w:pPr>
      <w:r>
        <w:t>Extra stuff:</w:t>
      </w:r>
    </w:p>
    <w:p w14:paraId="396BACAE" w14:textId="77777777" w:rsidR="00A26296" w:rsidRDefault="00A26296">
      <w:pPr>
        <w:pStyle w:val="Commentaire"/>
      </w:pPr>
      <w:r>
        <w:t xml:space="preserve"> (2013)</w:t>
      </w:r>
    </w:p>
    <w:p w14:paraId="255FFAFC" w14:textId="77777777" w:rsidR="00A26296" w:rsidRDefault="00A26296">
      <w:pPr>
        <w:pStyle w:val="Commentaire"/>
      </w:pPr>
    </w:p>
    <w:p w14:paraId="376F9505" w14:textId="77777777" w:rsidR="00A26296" w:rsidRDefault="00A26296">
      <w:pPr>
        <w:pStyle w:val="Commentaire"/>
      </w:pPr>
      <w:r>
        <w:t>Correct:</w:t>
      </w:r>
    </w:p>
    <w:p w14:paraId="05DF96EA" w14:textId="77777777" w:rsidR="00A26296" w:rsidRDefault="00A26296">
      <w:pPr>
        <w:pStyle w:val="Commentaire"/>
      </w:pPr>
      <w:r>
        <w:t>Sillmann et al. (2013b)</w:t>
      </w:r>
    </w:p>
    <w:p w14:paraId="56049E58" w14:textId="6DAD4807" w:rsidR="00A26296" w:rsidRDefault="00A26296">
      <w:pPr>
        <w:pStyle w:val="Commentaire"/>
      </w:pPr>
      <w:r>
        <w:t>(Sillmann et al., 2013b)</w:t>
      </w:r>
    </w:p>
  </w:comment>
  <w:comment w:id="4147" w:author="Robin Matthews" w:date="2021-07-14T12:22:00Z" w:initials="RM">
    <w:p w14:paraId="2D8F7DCD" w14:textId="53D3D9ED" w:rsidR="00426B37" w:rsidRDefault="00426B37">
      <w:pPr>
        <w:pStyle w:val="Commentaire"/>
      </w:pPr>
      <w:r>
        <w:rPr>
          <w:rStyle w:val="Marquedecommentaire"/>
        </w:rPr>
        <w:annotationRef/>
      </w:r>
      <w:r>
        <w:t>Should I merge these citations into one?</w:t>
      </w:r>
    </w:p>
  </w:comment>
  <w:comment w:id="4152" w:author="Robin Matthews" w:date="2021-07-13T14:45:00Z" w:initials="RM">
    <w:p w14:paraId="4146FE27" w14:textId="77777777" w:rsidR="00A26296" w:rsidRDefault="00A26296">
      <w:pPr>
        <w:pStyle w:val="Commentaire"/>
      </w:pPr>
      <w:r>
        <w:rPr>
          <w:rStyle w:val="Marquedecommentaire"/>
        </w:rPr>
        <w:annotationRef/>
      </w:r>
      <w:r>
        <w:t>Not found:</w:t>
      </w:r>
    </w:p>
    <w:p w14:paraId="60A477A2" w14:textId="77777777" w:rsidR="00A26296" w:rsidRDefault="00A26296">
      <w:pPr>
        <w:pStyle w:val="Commentaire"/>
      </w:pPr>
      <w:r>
        <w:t>L. Xu et al., 2019</w:t>
      </w:r>
    </w:p>
    <w:p w14:paraId="13CD1F88" w14:textId="77777777" w:rsidR="00A26296" w:rsidRDefault="00A26296">
      <w:pPr>
        <w:pStyle w:val="Commentaire"/>
      </w:pPr>
    </w:p>
    <w:p w14:paraId="7D65DBE6" w14:textId="77777777" w:rsidR="00A26296" w:rsidRDefault="00A26296">
      <w:pPr>
        <w:pStyle w:val="Commentaire"/>
      </w:pPr>
      <w:r>
        <w:t>Extra stuff:</w:t>
      </w:r>
    </w:p>
    <w:p w14:paraId="11A08A56" w14:textId="77777777" w:rsidR="00A26296" w:rsidRDefault="00A26296">
      <w:pPr>
        <w:pStyle w:val="Commentaire"/>
      </w:pPr>
      <w:r>
        <w:t>(; Xu et al., 2019a)</w:t>
      </w:r>
    </w:p>
    <w:p w14:paraId="1316577A" w14:textId="77777777" w:rsidR="00A26296" w:rsidRDefault="00A26296">
      <w:pPr>
        <w:pStyle w:val="Commentaire"/>
      </w:pPr>
    </w:p>
    <w:p w14:paraId="714BCF19" w14:textId="77777777" w:rsidR="00A26296" w:rsidRDefault="00A26296">
      <w:pPr>
        <w:pStyle w:val="Commentaire"/>
      </w:pPr>
      <w:r>
        <w:t>Correct:</w:t>
      </w:r>
    </w:p>
    <w:p w14:paraId="1D32E1E4" w14:textId="0454F450" w:rsidR="00A26296" w:rsidRDefault="00A26296">
      <w:pPr>
        <w:pStyle w:val="Commentaire"/>
      </w:pPr>
      <w:r>
        <w:t>(Naumann et al., 2018; L. Xu et al., 2019)</w:t>
      </w:r>
    </w:p>
  </w:comment>
  <w:comment w:id="4157" w:author="Robin Matthews" w:date="2021-07-13T14:45:00Z" w:initials="RM">
    <w:p w14:paraId="34E3CB5C" w14:textId="77777777" w:rsidR="00A26296" w:rsidRDefault="00A26296">
      <w:pPr>
        <w:pStyle w:val="Commentaire"/>
      </w:pPr>
      <w:r>
        <w:rPr>
          <w:rStyle w:val="Marquedecommentaire"/>
        </w:rPr>
        <w:annotationRef/>
      </w:r>
      <w:r>
        <w:t>Not found:</w:t>
      </w:r>
    </w:p>
    <w:p w14:paraId="0E3152BA" w14:textId="77777777" w:rsidR="00A26296" w:rsidRDefault="00A26296">
      <w:pPr>
        <w:pStyle w:val="Commentaire"/>
      </w:pPr>
      <w:r>
        <w:t>L. Xu et al., 2019</w:t>
      </w:r>
    </w:p>
    <w:p w14:paraId="39EFF1E5" w14:textId="77777777" w:rsidR="00A26296" w:rsidRDefault="00A26296">
      <w:pPr>
        <w:pStyle w:val="Commentaire"/>
      </w:pPr>
    </w:p>
    <w:p w14:paraId="6CF51BCD" w14:textId="77777777" w:rsidR="00A26296" w:rsidRDefault="00A26296">
      <w:pPr>
        <w:pStyle w:val="Commentaire"/>
      </w:pPr>
      <w:r>
        <w:t>Extra stuff:</w:t>
      </w:r>
    </w:p>
    <w:p w14:paraId="19F3F50D" w14:textId="77777777" w:rsidR="00A26296" w:rsidRDefault="00A26296">
      <w:pPr>
        <w:pStyle w:val="Commentaire"/>
      </w:pPr>
      <w:r>
        <w:t>(; Xu et al., 2019a; )</w:t>
      </w:r>
    </w:p>
    <w:p w14:paraId="64FB2FBD" w14:textId="77777777" w:rsidR="00A26296" w:rsidRDefault="00A26296">
      <w:pPr>
        <w:pStyle w:val="Commentaire"/>
      </w:pPr>
    </w:p>
    <w:p w14:paraId="6453A2F8" w14:textId="77777777" w:rsidR="00A26296" w:rsidRDefault="00A26296">
      <w:pPr>
        <w:pStyle w:val="Commentaire"/>
      </w:pPr>
      <w:r>
        <w:t>Correct:</w:t>
      </w:r>
    </w:p>
    <w:p w14:paraId="1CE34849" w14:textId="779FE725" w:rsidR="00A26296" w:rsidRDefault="00A26296">
      <w:pPr>
        <w:pStyle w:val="Commentaire"/>
      </w:pPr>
      <w:r>
        <w:t>(Naumann et al., 2018; L. Xu et al., 2019; Cook et al., 2020)</w:t>
      </w:r>
    </w:p>
  </w:comment>
  <w:comment w:id="4160" w:author="Robin Matthews" w:date="2021-07-13T14:45:00Z" w:initials="RM">
    <w:p w14:paraId="29860EF4" w14:textId="77777777" w:rsidR="00A26296" w:rsidRDefault="00A26296">
      <w:pPr>
        <w:pStyle w:val="Commentaire"/>
      </w:pPr>
      <w:r>
        <w:rPr>
          <w:rStyle w:val="Marquedecommentaire"/>
        </w:rPr>
        <w:annotationRef/>
      </w:r>
      <w:r>
        <w:t>Not found:</w:t>
      </w:r>
    </w:p>
    <w:p w14:paraId="55A52905" w14:textId="77777777" w:rsidR="00A26296" w:rsidRDefault="00A26296">
      <w:pPr>
        <w:pStyle w:val="Commentaire"/>
      </w:pPr>
      <w:r>
        <w:t>Vicente-Serrano et al., 2020c</w:t>
      </w:r>
    </w:p>
    <w:p w14:paraId="39CFD86B" w14:textId="77777777" w:rsidR="00A26296" w:rsidRDefault="00A26296">
      <w:pPr>
        <w:pStyle w:val="Commentaire"/>
      </w:pPr>
    </w:p>
    <w:p w14:paraId="3B9BB825" w14:textId="77777777" w:rsidR="00A26296" w:rsidRDefault="00A26296">
      <w:pPr>
        <w:pStyle w:val="Commentaire"/>
      </w:pPr>
      <w:r>
        <w:t>Extra stuff:</w:t>
      </w:r>
    </w:p>
    <w:p w14:paraId="37614A85" w14:textId="77777777" w:rsidR="00A26296" w:rsidRDefault="00A26296">
      <w:pPr>
        <w:pStyle w:val="Commentaire"/>
      </w:pPr>
      <w:r>
        <w:t>(; Vicente-Serrano et al., 2020a)</w:t>
      </w:r>
    </w:p>
    <w:p w14:paraId="570CE515" w14:textId="77777777" w:rsidR="00A26296" w:rsidRDefault="00A26296">
      <w:pPr>
        <w:pStyle w:val="Commentaire"/>
      </w:pPr>
    </w:p>
    <w:p w14:paraId="0CD610C8" w14:textId="77777777" w:rsidR="00A26296" w:rsidRDefault="00A26296">
      <w:pPr>
        <w:pStyle w:val="Commentaire"/>
      </w:pPr>
      <w:r>
        <w:t>Correct:</w:t>
      </w:r>
    </w:p>
    <w:p w14:paraId="4759B214" w14:textId="0B4E7D7C" w:rsidR="00A26296" w:rsidRDefault="00A26296">
      <w:pPr>
        <w:pStyle w:val="Commentaire"/>
      </w:pPr>
      <w:r>
        <w:t>(Cook et al., 2020; Vicente-Serrano et al., 2020c)</w:t>
      </w:r>
    </w:p>
  </w:comment>
  <w:comment w:id="4165" w:author="Robin Matthews" w:date="2021-07-13T14:45:00Z" w:initials="RM">
    <w:p w14:paraId="5A93A89A" w14:textId="77777777" w:rsidR="00A26296" w:rsidRDefault="00A26296">
      <w:pPr>
        <w:pStyle w:val="Commentaire"/>
      </w:pPr>
      <w:r>
        <w:rPr>
          <w:rStyle w:val="Marquedecommentaire"/>
        </w:rPr>
        <w:annotationRef/>
      </w:r>
      <w:r>
        <w:t>Not found:</w:t>
      </w:r>
    </w:p>
    <w:p w14:paraId="457110C9" w14:textId="77777777" w:rsidR="00A26296" w:rsidRDefault="00A26296">
      <w:pPr>
        <w:pStyle w:val="Commentaire"/>
      </w:pPr>
      <w:r>
        <w:t>L. Xu et al.</w:t>
      </w:r>
    </w:p>
    <w:p w14:paraId="4A8E21D1" w14:textId="77777777" w:rsidR="00A26296" w:rsidRDefault="00A26296">
      <w:pPr>
        <w:pStyle w:val="Commentaire"/>
      </w:pPr>
    </w:p>
    <w:p w14:paraId="1EE040A3" w14:textId="77777777" w:rsidR="00A26296" w:rsidRDefault="00A26296">
      <w:pPr>
        <w:pStyle w:val="Commentaire"/>
      </w:pPr>
      <w:r>
        <w:t>Extra stuff:</w:t>
      </w:r>
    </w:p>
    <w:p w14:paraId="0A345B44" w14:textId="77777777" w:rsidR="00A26296" w:rsidRDefault="00A26296">
      <w:pPr>
        <w:pStyle w:val="Commentaire"/>
      </w:pPr>
      <w:r>
        <w:t>(Xu et al., a)</w:t>
      </w:r>
    </w:p>
    <w:p w14:paraId="6855F412" w14:textId="77777777" w:rsidR="00A26296" w:rsidRDefault="00A26296">
      <w:pPr>
        <w:pStyle w:val="Commentaire"/>
      </w:pPr>
    </w:p>
    <w:p w14:paraId="2C9F7A19" w14:textId="77777777" w:rsidR="00A26296" w:rsidRDefault="00A26296">
      <w:pPr>
        <w:pStyle w:val="Commentaire"/>
      </w:pPr>
      <w:r>
        <w:t>Correct:</w:t>
      </w:r>
    </w:p>
    <w:p w14:paraId="3332AFDB" w14:textId="77777777" w:rsidR="00A26296" w:rsidRDefault="00A26296">
      <w:pPr>
        <w:pStyle w:val="Commentaire"/>
      </w:pPr>
      <w:r>
        <w:t>L. Xu et al. (2019)</w:t>
      </w:r>
    </w:p>
    <w:p w14:paraId="0ADC5575" w14:textId="3A913302" w:rsidR="00A26296" w:rsidRDefault="00A26296">
      <w:pPr>
        <w:pStyle w:val="Commentaire"/>
      </w:pPr>
      <w:r>
        <w:t>(L. Xu et al., 2019)</w:t>
      </w:r>
    </w:p>
  </w:comment>
  <w:comment w:id="4170" w:author="Robin Matthews" w:date="2021-07-13T14:45:00Z" w:initials="RM">
    <w:p w14:paraId="5D152547" w14:textId="77777777" w:rsidR="00A26296" w:rsidRDefault="00A26296">
      <w:pPr>
        <w:pStyle w:val="Commentaire"/>
      </w:pPr>
      <w:r>
        <w:rPr>
          <w:rStyle w:val="Marquedecommentaire"/>
        </w:rPr>
        <w:annotationRef/>
      </w:r>
      <w:r>
        <w:t>Not found:</w:t>
      </w:r>
    </w:p>
    <w:p w14:paraId="3B7176AC" w14:textId="77777777" w:rsidR="00A26296" w:rsidRDefault="00A26296">
      <w:pPr>
        <w:pStyle w:val="Commentaire"/>
      </w:pPr>
      <w:r>
        <w:t>L. Xu et al.</w:t>
      </w:r>
    </w:p>
    <w:p w14:paraId="2CADB7FE" w14:textId="77777777" w:rsidR="00A26296" w:rsidRDefault="00A26296">
      <w:pPr>
        <w:pStyle w:val="Commentaire"/>
      </w:pPr>
    </w:p>
    <w:p w14:paraId="657061E0" w14:textId="77777777" w:rsidR="00A26296" w:rsidRDefault="00A26296">
      <w:pPr>
        <w:pStyle w:val="Commentaire"/>
      </w:pPr>
      <w:r>
        <w:t>Extra stuff:</w:t>
      </w:r>
    </w:p>
    <w:p w14:paraId="5B4B308A" w14:textId="77777777" w:rsidR="00A26296" w:rsidRDefault="00A26296">
      <w:pPr>
        <w:pStyle w:val="Commentaire"/>
      </w:pPr>
      <w:r>
        <w:t>(Xu et al., a)</w:t>
      </w:r>
    </w:p>
    <w:p w14:paraId="7158B7D3" w14:textId="77777777" w:rsidR="00A26296" w:rsidRDefault="00A26296">
      <w:pPr>
        <w:pStyle w:val="Commentaire"/>
      </w:pPr>
    </w:p>
    <w:p w14:paraId="1E3853BA" w14:textId="77777777" w:rsidR="00A26296" w:rsidRDefault="00A26296">
      <w:pPr>
        <w:pStyle w:val="Commentaire"/>
      </w:pPr>
      <w:r>
        <w:t>Correct:</w:t>
      </w:r>
    </w:p>
    <w:p w14:paraId="3ACDB3A7" w14:textId="77777777" w:rsidR="00A26296" w:rsidRDefault="00A26296">
      <w:pPr>
        <w:pStyle w:val="Commentaire"/>
      </w:pPr>
      <w:r>
        <w:t>L. Xu et al. (2019)</w:t>
      </w:r>
    </w:p>
    <w:p w14:paraId="0152166C" w14:textId="0071E783" w:rsidR="00A26296" w:rsidRDefault="00A26296">
      <w:pPr>
        <w:pStyle w:val="Commentaire"/>
      </w:pPr>
      <w:r>
        <w:t>(L. Xu et al., 2019)</w:t>
      </w:r>
    </w:p>
  </w:comment>
  <w:comment w:id="4176" w:author="Robin Matthews" w:date="2021-07-13T14:45:00Z" w:initials="RM">
    <w:p w14:paraId="3118383C" w14:textId="77777777" w:rsidR="00A26296" w:rsidRDefault="00A26296">
      <w:pPr>
        <w:pStyle w:val="Commentaire"/>
      </w:pPr>
      <w:r>
        <w:rPr>
          <w:rStyle w:val="Marquedecommentaire"/>
        </w:rPr>
        <w:annotationRef/>
      </w:r>
      <w:r>
        <w:t>Not found:</w:t>
      </w:r>
    </w:p>
    <w:p w14:paraId="6240F594" w14:textId="77777777" w:rsidR="00A26296" w:rsidRDefault="00A26296">
      <w:pPr>
        <w:pStyle w:val="Commentaire"/>
      </w:pPr>
      <w:r>
        <w:t>L. Xu et al.</w:t>
      </w:r>
    </w:p>
    <w:p w14:paraId="127209D3" w14:textId="77777777" w:rsidR="00A26296" w:rsidRDefault="00A26296">
      <w:pPr>
        <w:pStyle w:val="Commentaire"/>
      </w:pPr>
    </w:p>
    <w:p w14:paraId="7157A0BA" w14:textId="77777777" w:rsidR="00A26296" w:rsidRDefault="00A26296">
      <w:pPr>
        <w:pStyle w:val="Commentaire"/>
      </w:pPr>
      <w:r>
        <w:t>Extra stuff:</w:t>
      </w:r>
    </w:p>
    <w:p w14:paraId="175AF414" w14:textId="77777777" w:rsidR="00A26296" w:rsidRDefault="00A26296">
      <w:pPr>
        <w:pStyle w:val="Commentaire"/>
      </w:pPr>
      <w:r>
        <w:t>(Xu et al., a)</w:t>
      </w:r>
    </w:p>
    <w:p w14:paraId="4E7755F1" w14:textId="77777777" w:rsidR="00A26296" w:rsidRDefault="00A26296">
      <w:pPr>
        <w:pStyle w:val="Commentaire"/>
      </w:pPr>
    </w:p>
    <w:p w14:paraId="6360CAB6" w14:textId="77777777" w:rsidR="00A26296" w:rsidRDefault="00A26296">
      <w:pPr>
        <w:pStyle w:val="Commentaire"/>
      </w:pPr>
      <w:r>
        <w:t>Correct:</w:t>
      </w:r>
    </w:p>
    <w:p w14:paraId="2159B057" w14:textId="77777777" w:rsidR="00A26296" w:rsidRDefault="00A26296">
      <w:pPr>
        <w:pStyle w:val="Commentaire"/>
      </w:pPr>
      <w:r>
        <w:t>L. Xu et al. (2019)</w:t>
      </w:r>
    </w:p>
    <w:p w14:paraId="4ADF07E6" w14:textId="08CEB733" w:rsidR="00A26296" w:rsidRDefault="00A26296">
      <w:pPr>
        <w:pStyle w:val="Commentaire"/>
      </w:pPr>
      <w:r>
        <w:t>(L. Xu et al., 2019)</w:t>
      </w:r>
    </w:p>
  </w:comment>
  <w:comment w:id="4181" w:author="Robin Matthews" w:date="2021-07-13T14:45:00Z" w:initials="RM">
    <w:p w14:paraId="6A598556" w14:textId="77777777" w:rsidR="00A26296" w:rsidRDefault="00A26296">
      <w:pPr>
        <w:pStyle w:val="Commentaire"/>
      </w:pPr>
      <w:r>
        <w:rPr>
          <w:rStyle w:val="Marquedecommentaire"/>
        </w:rPr>
        <w:annotationRef/>
      </w:r>
      <w:r>
        <w:t>Not found:</w:t>
      </w:r>
    </w:p>
    <w:p w14:paraId="1B3F2748" w14:textId="77777777" w:rsidR="00A26296" w:rsidRDefault="00A26296">
      <w:pPr>
        <w:pStyle w:val="Commentaire"/>
      </w:pPr>
      <w:r>
        <w:t>L. Xu et al.</w:t>
      </w:r>
    </w:p>
    <w:p w14:paraId="0EF205A0" w14:textId="77777777" w:rsidR="00A26296" w:rsidRDefault="00A26296">
      <w:pPr>
        <w:pStyle w:val="Commentaire"/>
      </w:pPr>
    </w:p>
    <w:p w14:paraId="119040F1" w14:textId="77777777" w:rsidR="00A26296" w:rsidRDefault="00A26296">
      <w:pPr>
        <w:pStyle w:val="Commentaire"/>
      </w:pPr>
      <w:r>
        <w:t>Extra stuff:</w:t>
      </w:r>
    </w:p>
    <w:p w14:paraId="476B6785" w14:textId="77777777" w:rsidR="00A26296" w:rsidRDefault="00A26296">
      <w:pPr>
        <w:pStyle w:val="Commentaire"/>
      </w:pPr>
      <w:r>
        <w:t>(Xu et al., a)</w:t>
      </w:r>
    </w:p>
    <w:p w14:paraId="0CFE80B4" w14:textId="77777777" w:rsidR="00A26296" w:rsidRDefault="00A26296">
      <w:pPr>
        <w:pStyle w:val="Commentaire"/>
      </w:pPr>
    </w:p>
    <w:p w14:paraId="7626FEA9" w14:textId="77777777" w:rsidR="00A26296" w:rsidRDefault="00A26296">
      <w:pPr>
        <w:pStyle w:val="Commentaire"/>
      </w:pPr>
      <w:r>
        <w:t>Correct:</w:t>
      </w:r>
    </w:p>
    <w:p w14:paraId="36912AD5" w14:textId="77777777" w:rsidR="00A26296" w:rsidRDefault="00A26296">
      <w:pPr>
        <w:pStyle w:val="Commentaire"/>
      </w:pPr>
      <w:r>
        <w:t>L. Xu et al. (2019)</w:t>
      </w:r>
    </w:p>
    <w:p w14:paraId="7300E5D0" w14:textId="7A2501E5" w:rsidR="00A26296" w:rsidRDefault="00A26296">
      <w:pPr>
        <w:pStyle w:val="Commentaire"/>
      </w:pPr>
      <w:r>
        <w:t>(L. Xu et al., 2019)</w:t>
      </w:r>
    </w:p>
  </w:comment>
  <w:comment w:id="4186" w:author="Robin Matthews" w:date="2021-07-13T14:45:00Z" w:initials="RM">
    <w:p w14:paraId="6C310C3E" w14:textId="77777777" w:rsidR="00A26296" w:rsidRDefault="00A26296">
      <w:pPr>
        <w:pStyle w:val="Commentaire"/>
      </w:pPr>
      <w:r>
        <w:rPr>
          <w:rStyle w:val="Marquedecommentaire"/>
        </w:rPr>
        <w:annotationRef/>
      </w:r>
      <w:r>
        <w:t>Not found:</w:t>
      </w:r>
    </w:p>
    <w:p w14:paraId="5B6B7876" w14:textId="77777777" w:rsidR="00A26296" w:rsidRDefault="00A26296">
      <w:pPr>
        <w:pStyle w:val="Commentaire"/>
      </w:pPr>
      <w:r>
        <w:t>2020c</w:t>
      </w:r>
    </w:p>
    <w:p w14:paraId="2409B5B2" w14:textId="77777777" w:rsidR="00A26296" w:rsidRDefault="00A26296">
      <w:pPr>
        <w:pStyle w:val="Commentaire"/>
      </w:pPr>
    </w:p>
    <w:p w14:paraId="54F0F071" w14:textId="77777777" w:rsidR="00A26296" w:rsidRDefault="00A26296">
      <w:pPr>
        <w:pStyle w:val="Commentaire"/>
      </w:pPr>
      <w:r>
        <w:t>Extra stuff:</w:t>
      </w:r>
    </w:p>
    <w:p w14:paraId="06DB88AA" w14:textId="77777777" w:rsidR="00A26296" w:rsidRDefault="00A26296">
      <w:pPr>
        <w:pStyle w:val="Commentaire"/>
      </w:pPr>
      <w:r>
        <w:t>(, 2020a)</w:t>
      </w:r>
    </w:p>
    <w:p w14:paraId="0DF26CCB" w14:textId="77777777" w:rsidR="00A26296" w:rsidRDefault="00A26296">
      <w:pPr>
        <w:pStyle w:val="Commentaire"/>
      </w:pPr>
    </w:p>
    <w:p w14:paraId="6460695D" w14:textId="77777777" w:rsidR="00A26296" w:rsidRDefault="00A26296">
      <w:pPr>
        <w:pStyle w:val="Commentaire"/>
      </w:pPr>
      <w:r>
        <w:t>Correct:</w:t>
      </w:r>
    </w:p>
    <w:p w14:paraId="4628F10A" w14:textId="77777777" w:rsidR="00A26296" w:rsidRDefault="00A26296">
      <w:pPr>
        <w:pStyle w:val="Commentaire"/>
      </w:pPr>
      <w:r>
        <w:t>Vicente-Serrano et al. (2020c)</w:t>
      </w:r>
    </w:p>
    <w:p w14:paraId="612E81F0" w14:textId="2BB3F948" w:rsidR="00A26296" w:rsidRDefault="00A26296">
      <w:pPr>
        <w:pStyle w:val="Commentaire"/>
      </w:pPr>
      <w:r>
        <w:t>(Vicente-Serrano et al., 2020c)</w:t>
      </w:r>
    </w:p>
  </w:comment>
  <w:comment w:id="4191" w:author="Robin Matthews" w:date="2021-07-13T14:46:00Z" w:initials="RM">
    <w:p w14:paraId="1C1EC35A" w14:textId="77777777" w:rsidR="00A26296" w:rsidRDefault="00A26296">
      <w:pPr>
        <w:pStyle w:val="Commentaire"/>
      </w:pPr>
      <w:r>
        <w:rPr>
          <w:rStyle w:val="Marquedecommentaire"/>
        </w:rPr>
        <w:annotationRef/>
      </w:r>
      <w:r>
        <w:t>Not found:</w:t>
      </w:r>
    </w:p>
    <w:p w14:paraId="1E30F085" w14:textId="77777777" w:rsidR="00A26296" w:rsidRDefault="00A26296">
      <w:pPr>
        <w:pStyle w:val="Commentaire"/>
      </w:pPr>
      <w:r>
        <w:t>Funk et al., 2015b</w:t>
      </w:r>
    </w:p>
    <w:p w14:paraId="36B2C5F3" w14:textId="77777777" w:rsidR="00A26296" w:rsidRDefault="00A26296">
      <w:pPr>
        <w:pStyle w:val="Commentaire"/>
      </w:pPr>
    </w:p>
    <w:p w14:paraId="331C45BF" w14:textId="77777777" w:rsidR="00A26296" w:rsidRDefault="00A26296">
      <w:pPr>
        <w:pStyle w:val="Commentaire"/>
      </w:pPr>
      <w:r>
        <w:t>Extra stuff:</w:t>
      </w:r>
    </w:p>
    <w:p w14:paraId="1AC9F58F" w14:textId="77777777" w:rsidR="00A26296" w:rsidRDefault="00A26296">
      <w:pPr>
        <w:pStyle w:val="Commentaire"/>
      </w:pPr>
      <w:r>
        <w:t>(Funk et al., 2015a; )</w:t>
      </w:r>
    </w:p>
    <w:p w14:paraId="7496845F" w14:textId="77777777" w:rsidR="00A26296" w:rsidRDefault="00A26296">
      <w:pPr>
        <w:pStyle w:val="Commentaire"/>
      </w:pPr>
    </w:p>
    <w:p w14:paraId="22188AF1" w14:textId="77777777" w:rsidR="00A26296" w:rsidRDefault="00A26296">
      <w:pPr>
        <w:pStyle w:val="Commentaire"/>
      </w:pPr>
      <w:r>
        <w:t>Correct:</w:t>
      </w:r>
    </w:p>
    <w:p w14:paraId="427B3283" w14:textId="2296F3B4" w:rsidR="00A26296" w:rsidRDefault="00A26296">
      <w:pPr>
        <w:pStyle w:val="Commentaire"/>
      </w:pPr>
      <w:r>
        <w:t>(Funk et al., 2015b; Nicholson, 2017)</w:t>
      </w:r>
    </w:p>
  </w:comment>
  <w:comment w:id="4196" w:author="Robin Matthews" w:date="2021-07-13T14:46:00Z" w:initials="RM">
    <w:p w14:paraId="3DBA9802" w14:textId="77777777" w:rsidR="00A26296" w:rsidRDefault="00A26296">
      <w:pPr>
        <w:pStyle w:val="Commentaire"/>
      </w:pPr>
      <w:r>
        <w:rPr>
          <w:rStyle w:val="Marquedecommentaire"/>
        </w:rPr>
        <w:annotationRef/>
      </w:r>
      <w:r>
        <w:t>Not found:</w:t>
      </w:r>
    </w:p>
    <w:p w14:paraId="0332BEC4" w14:textId="77777777" w:rsidR="00A26296" w:rsidRDefault="00A26296">
      <w:pPr>
        <w:pStyle w:val="Commentaire"/>
      </w:pPr>
      <w:r>
        <w:t>L. Xu et al., 2019</w:t>
      </w:r>
    </w:p>
    <w:p w14:paraId="74F348F7" w14:textId="77777777" w:rsidR="00A26296" w:rsidRDefault="00A26296">
      <w:pPr>
        <w:pStyle w:val="Commentaire"/>
      </w:pPr>
    </w:p>
    <w:p w14:paraId="103B5EAD" w14:textId="77777777" w:rsidR="00A26296" w:rsidRDefault="00A26296">
      <w:pPr>
        <w:pStyle w:val="Commentaire"/>
      </w:pPr>
      <w:r>
        <w:t>Extra stuff:</w:t>
      </w:r>
    </w:p>
    <w:p w14:paraId="6834D7B6" w14:textId="77777777" w:rsidR="00A26296" w:rsidRDefault="00A26296">
      <w:pPr>
        <w:pStyle w:val="Commentaire"/>
      </w:pPr>
      <w:r>
        <w:t>(; Xu et al., 2019a)</w:t>
      </w:r>
    </w:p>
    <w:p w14:paraId="2DB2D6DB" w14:textId="77777777" w:rsidR="00A26296" w:rsidRDefault="00A26296">
      <w:pPr>
        <w:pStyle w:val="Commentaire"/>
      </w:pPr>
    </w:p>
    <w:p w14:paraId="5113928D" w14:textId="77777777" w:rsidR="00A26296" w:rsidRDefault="00A26296">
      <w:pPr>
        <w:pStyle w:val="Commentaire"/>
      </w:pPr>
      <w:r>
        <w:t>Correct:</w:t>
      </w:r>
    </w:p>
    <w:p w14:paraId="3EEE70A5" w14:textId="76EA0CED" w:rsidR="00A26296" w:rsidRDefault="00A26296">
      <w:pPr>
        <w:pStyle w:val="Commentaire"/>
      </w:pPr>
      <w:r>
        <w:t>(Osima et al., 2018; L. Xu et al., 2019)</w:t>
      </w:r>
    </w:p>
  </w:comment>
  <w:comment w:id="4201" w:author="Robin Matthews" w:date="2021-07-13T14:46:00Z" w:initials="RM">
    <w:p w14:paraId="573C746A" w14:textId="77777777" w:rsidR="00A26296" w:rsidRDefault="00A26296">
      <w:pPr>
        <w:pStyle w:val="Commentaire"/>
      </w:pPr>
      <w:r>
        <w:rPr>
          <w:rStyle w:val="Marquedecommentaire"/>
        </w:rPr>
        <w:annotationRef/>
      </w:r>
      <w:r>
        <w:t>Not found:</w:t>
      </w:r>
    </w:p>
    <w:p w14:paraId="635CD5B6" w14:textId="77777777" w:rsidR="00A26296" w:rsidRDefault="00A26296">
      <w:pPr>
        <w:pStyle w:val="Commentaire"/>
      </w:pPr>
      <w:r>
        <w:t>L. Xu et al.</w:t>
      </w:r>
    </w:p>
    <w:p w14:paraId="67AAEFD8" w14:textId="77777777" w:rsidR="00A26296" w:rsidRDefault="00A26296">
      <w:pPr>
        <w:pStyle w:val="Commentaire"/>
      </w:pPr>
    </w:p>
    <w:p w14:paraId="1B9B0F0F" w14:textId="77777777" w:rsidR="00A26296" w:rsidRDefault="00A26296">
      <w:pPr>
        <w:pStyle w:val="Commentaire"/>
      </w:pPr>
      <w:r>
        <w:t>Extra stuff:</w:t>
      </w:r>
    </w:p>
    <w:p w14:paraId="03EB1244" w14:textId="77777777" w:rsidR="00A26296" w:rsidRDefault="00A26296">
      <w:pPr>
        <w:pStyle w:val="Commentaire"/>
      </w:pPr>
      <w:r>
        <w:t>Xu et al. ()</w:t>
      </w:r>
    </w:p>
    <w:p w14:paraId="683F938D" w14:textId="77777777" w:rsidR="00A26296" w:rsidRDefault="00A26296">
      <w:pPr>
        <w:pStyle w:val="Commentaire"/>
      </w:pPr>
    </w:p>
    <w:p w14:paraId="7A37392B" w14:textId="77777777" w:rsidR="00A26296" w:rsidRDefault="00A26296">
      <w:pPr>
        <w:pStyle w:val="Commentaire"/>
      </w:pPr>
      <w:r>
        <w:t>Correct:</w:t>
      </w:r>
    </w:p>
    <w:p w14:paraId="14428C1C" w14:textId="77777777" w:rsidR="00A26296" w:rsidRDefault="00A26296">
      <w:pPr>
        <w:pStyle w:val="Commentaire"/>
      </w:pPr>
      <w:r>
        <w:t>L. Xu et al. (2019)</w:t>
      </w:r>
    </w:p>
    <w:p w14:paraId="05D82633" w14:textId="5805D700" w:rsidR="00A26296" w:rsidRDefault="00A26296">
      <w:pPr>
        <w:pStyle w:val="Commentaire"/>
      </w:pPr>
      <w:r>
        <w:t>(L. Xu et al., 2019)</w:t>
      </w:r>
    </w:p>
  </w:comment>
  <w:comment w:id="4206" w:author="Robin Matthews" w:date="2021-07-13T14:46:00Z" w:initials="RM">
    <w:p w14:paraId="41FBF804" w14:textId="77777777" w:rsidR="00A26296" w:rsidRDefault="00A26296">
      <w:pPr>
        <w:pStyle w:val="Commentaire"/>
      </w:pPr>
      <w:r>
        <w:rPr>
          <w:rStyle w:val="Marquedecommentaire"/>
        </w:rPr>
        <w:annotationRef/>
      </w:r>
      <w:r>
        <w:t>Not found:</w:t>
      </w:r>
    </w:p>
    <w:p w14:paraId="4CA9BA85" w14:textId="77777777" w:rsidR="00A26296" w:rsidRDefault="00A26296">
      <w:pPr>
        <w:pStyle w:val="Commentaire"/>
      </w:pPr>
      <w:r>
        <w:t>L. Xu et al., 2019</w:t>
      </w:r>
    </w:p>
    <w:p w14:paraId="18888A7C" w14:textId="77777777" w:rsidR="00A26296" w:rsidRDefault="00A26296">
      <w:pPr>
        <w:pStyle w:val="Commentaire"/>
      </w:pPr>
    </w:p>
    <w:p w14:paraId="207B3168" w14:textId="77777777" w:rsidR="00A26296" w:rsidRDefault="00A26296">
      <w:pPr>
        <w:pStyle w:val="Commentaire"/>
      </w:pPr>
      <w:r>
        <w:t>Extra stuff:</w:t>
      </w:r>
    </w:p>
    <w:p w14:paraId="2D051206" w14:textId="77777777" w:rsidR="00A26296" w:rsidRDefault="00A26296">
      <w:pPr>
        <w:pStyle w:val="Commentaire"/>
      </w:pPr>
      <w:r>
        <w:t>(; Xu et al., 2019a)</w:t>
      </w:r>
    </w:p>
    <w:p w14:paraId="7F27AF9B" w14:textId="77777777" w:rsidR="00A26296" w:rsidRDefault="00A26296">
      <w:pPr>
        <w:pStyle w:val="Commentaire"/>
      </w:pPr>
    </w:p>
    <w:p w14:paraId="09E7FBDC" w14:textId="77777777" w:rsidR="00A26296" w:rsidRDefault="00A26296">
      <w:pPr>
        <w:pStyle w:val="Commentaire"/>
      </w:pPr>
      <w:r>
        <w:t>Correct:</w:t>
      </w:r>
    </w:p>
    <w:p w14:paraId="501F73CD" w14:textId="23B5DCB9" w:rsidR="00A26296" w:rsidRDefault="00A26296">
      <w:pPr>
        <w:pStyle w:val="Commentaire"/>
      </w:pPr>
      <w:r>
        <w:t>(Osima et al., 2018; L. Xu et al., 2019)</w:t>
      </w:r>
    </w:p>
  </w:comment>
  <w:comment w:id="4211" w:author="Robin Matthews" w:date="2021-07-13T14:46:00Z" w:initials="RM">
    <w:p w14:paraId="1505D9AD" w14:textId="77777777" w:rsidR="00A26296" w:rsidRDefault="00A26296">
      <w:pPr>
        <w:pStyle w:val="Commentaire"/>
      </w:pPr>
      <w:r>
        <w:rPr>
          <w:rStyle w:val="Marquedecommentaire"/>
        </w:rPr>
        <w:annotationRef/>
      </w:r>
      <w:r>
        <w:t>Not found:</w:t>
      </w:r>
    </w:p>
    <w:p w14:paraId="71653804" w14:textId="77777777" w:rsidR="00A26296" w:rsidRDefault="00A26296">
      <w:pPr>
        <w:pStyle w:val="Commentaire"/>
      </w:pPr>
      <w:r>
        <w:t>L. Xu et al.</w:t>
      </w:r>
    </w:p>
    <w:p w14:paraId="7B591155" w14:textId="77777777" w:rsidR="00A26296" w:rsidRDefault="00A26296">
      <w:pPr>
        <w:pStyle w:val="Commentaire"/>
      </w:pPr>
    </w:p>
    <w:p w14:paraId="10600908" w14:textId="77777777" w:rsidR="00A26296" w:rsidRDefault="00A26296">
      <w:pPr>
        <w:pStyle w:val="Commentaire"/>
      </w:pPr>
      <w:r>
        <w:t>Extra stuff:</w:t>
      </w:r>
    </w:p>
    <w:p w14:paraId="76ABD38A" w14:textId="77777777" w:rsidR="00A26296" w:rsidRDefault="00A26296">
      <w:pPr>
        <w:pStyle w:val="Commentaire"/>
      </w:pPr>
      <w:r>
        <w:t>Xu et al. ()</w:t>
      </w:r>
    </w:p>
    <w:p w14:paraId="6AD0F64D" w14:textId="77777777" w:rsidR="00A26296" w:rsidRDefault="00A26296">
      <w:pPr>
        <w:pStyle w:val="Commentaire"/>
      </w:pPr>
    </w:p>
    <w:p w14:paraId="413225D2" w14:textId="77777777" w:rsidR="00A26296" w:rsidRDefault="00A26296">
      <w:pPr>
        <w:pStyle w:val="Commentaire"/>
      </w:pPr>
      <w:r>
        <w:t>Correct:</w:t>
      </w:r>
    </w:p>
    <w:p w14:paraId="609A088E" w14:textId="77777777" w:rsidR="00A26296" w:rsidRDefault="00A26296">
      <w:pPr>
        <w:pStyle w:val="Commentaire"/>
      </w:pPr>
      <w:r>
        <w:t>L. Xu et al. (2019)</w:t>
      </w:r>
    </w:p>
    <w:p w14:paraId="14D30768" w14:textId="1047077B" w:rsidR="00A26296" w:rsidRDefault="00A26296">
      <w:pPr>
        <w:pStyle w:val="Commentaire"/>
      </w:pPr>
      <w:r>
        <w:t>(L. Xu et al., 2019)</w:t>
      </w:r>
    </w:p>
  </w:comment>
  <w:comment w:id="4214" w:author="Robin Matthews" w:date="2021-07-13T14:46:00Z" w:initials="RM">
    <w:p w14:paraId="1B21533C" w14:textId="77777777" w:rsidR="00A26296" w:rsidRDefault="00A26296">
      <w:pPr>
        <w:pStyle w:val="Commentaire"/>
      </w:pPr>
      <w:r>
        <w:rPr>
          <w:rStyle w:val="Marquedecommentaire"/>
        </w:rPr>
        <w:annotationRef/>
      </w:r>
      <w:r>
        <w:t>Not found:</w:t>
      </w:r>
    </w:p>
    <w:p w14:paraId="00399563" w14:textId="77777777" w:rsidR="00A26296" w:rsidRDefault="00A26296">
      <w:pPr>
        <w:pStyle w:val="Commentaire"/>
      </w:pPr>
      <w:r>
        <w:t>Vicente-Serrano et al., 2020c</w:t>
      </w:r>
    </w:p>
    <w:p w14:paraId="673B10BF" w14:textId="77777777" w:rsidR="00A26296" w:rsidRDefault="00A26296">
      <w:pPr>
        <w:pStyle w:val="Commentaire"/>
      </w:pPr>
    </w:p>
    <w:p w14:paraId="3BC74B29" w14:textId="77777777" w:rsidR="00A26296" w:rsidRDefault="00A26296">
      <w:pPr>
        <w:pStyle w:val="Commentaire"/>
      </w:pPr>
      <w:r>
        <w:t>Extra stuff:</w:t>
      </w:r>
    </w:p>
    <w:p w14:paraId="4B09368B" w14:textId="77777777" w:rsidR="00A26296" w:rsidRDefault="00A26296">
      <w:pPr>
        <w:pStyle w:val="Commentaire"/>
      </w:pPr>
      <w:r>
        <w:t>(; ; Vicente-Serrano et al., 2020a)</w:t>
      </w:r>
    </w:p>
    <w:p w14:paraId="79401A05" w14:textId="77777777" w:rsidR="00A26296" w:rsidRDefault="00A26296">
      <w:pPr>
        <w:pStyle w:val="Commentaire"/>
      </w:pPr>
    </w:p>
    <w:p w14:paraId="65ED5D51" w14:textId="77777777" w:rsidR="00A26296" w:rsidRDefault="00A26296">
      <w:pPr>
        <w:pStyle w:val="Commentaire"/>
      </w:pPr>
      <w:r>
        <w:t>Correct:</w:t>
      </w:r>
    </w:p>
    <w:p w14:paraId="54BEEF59" w14:textId="5E21E2F6" w:rsidR="00A26296" w:rsidRDefault="00A26296">
      <w:pPr>
        <w:pStyle w:val="Commentaire"/>
      </w:pPr>
      <w:r>
        <w:t>(Sillmann et al., 2013b; Dosio et al., 2019; Vicente-Serrano et al., 2020c)</w:t>
      </w:r>
    </w:p>
  </w:comment>
  <w:comment w:id="4219" w:author="Robin Matthews" w:date="2021-07-13T14:46:00Z" w:initials="RM">
    <w:p w14:paraId="2396200C" w14:textId="77777777" w:rsidR="00A26296" w:rsidRDefault="00A26296">
      <w:pPr>
        <w:pStyle w:val="Commentaire"/>
      </w:pPr>
      <w:r>
        <w:rPr>
          <w:rStyle w:val="Marquedecommentaire"/>
        </w:rPr>
        <w:annotationRef/>
      </w:r>
      <w:r>
        <w:t>Not found:</w:t>
      </w:r>
    </w:p>
    <w:p w14:paraId="3D31A1C2" w14:textId="77777777" w:rsidR="00A26296" w:rsidRDefault="00A26296">
      <w:pPr>
        <w:pStyle w:val="Commentaire"/>
      </w:pPr>
      <w:r>
        <w:t>2020c</w:t>
      </w:r>
    </w:p>
    <w:p w14:paraId="01E25215" w14:textId="77777777" w:rsidR="00A26296" w:rsidRDefault="00A26296">
      <w:pPr>
        <w:pStyle w:val="Commentaire"/>
      </w:pPr>
    </w:p>
    <w:p w14:paraId="0B27FEC2" w14:textId="77777777" w:rsidR="00A26296" w:rsidRDefault="00A26296">
      <w:pPr>
        <w:pStyle w:val="Commentaire"/>
      </w:pPr>
      <w:r>
        <w:t>Extra stuff:</w:t>
      </w:r>
    </w:p>
    <w:p w14:paraId="7AA49D7C" w14:textId="77777777" w:rsidR="00A26296" w:rsidRDefault="00A26296">
      <w:pPr>
        <w:pStyle w:val="Commentaire"/>
      </w:pPr>
      <w:r>
        <w:t>(, 2020a)</w:t>
      </w:r>
    </w:p>
    <w:p w14:paraId="1D2BDFAF" w14:textId="77777777" w:rsidR="00A26296" w:rsidRDefault="00A26296">
      <w:pPr>
        <w:pStyle w:val="Commentaire"/>
      </w:pPr>
    </w:p>
    <w:p w14:paraId="6EBA6EC2" w14:textId="77777777" w:rsidR="00A26296" w:rsidRDefault="00A26296">
      <w:pPr>
        <w:pStyle w:val="Commentaire"/>
      </w:pPr>
      <w:r>
        <w:t>Correct:</w:t>
      </w:r>
    </w:p>
    <w:p w14:paraId="5C223EDC" w14:textId="77777777" w:rsidR="00A26296" w:rsidRDefault="00A26296">
      <w:pPr>
        <w:pStyle w:val="Commentaire"/>
      </w:pPr>
      <w:r>
        <w:t>Vicente-Serrano et al. (2020c)</w:t>
      </w:r>
    </w:p>
    <w:p w14:paraId="18F33897" w14:textId="28D254B1" w:rsidR="00A26296" w:rsidRDefault="00A26296">
      <w:pPr>
        <w:pStyle w:val="Commentaire"/>
      </w:pPr>
      <w:r>
        <w:t>(Vicente-Serrano et al., 2020c)</w:t>
      </w:r>
    </w:p>
  </w:comment>
  <w:comment w:id="4224" w:author="Robin Matthews" w:date="2021-07-13T14:46:00Z" w:initials="RM">
    <w:p w14:paraId="1AC640A5" w14:textId="77777777" w:rsidR="00A26296" w:rsidRDefault="00A26296">
      <w:pPr>
        <w:pStyle w:val="Commentaire"/>
      </w:pPr>
      <w:r>
        <w:rPr>
          <w:rStyle w:val="Marquedecommentaire"/>
        </w:rPr>
        <w:annotationRef/>
      </w:r>
      <w:r>
        <w:t>Not found:</w:t>
      </w:r>
    </w:p>
    <w:p w14:paraId="29A90996" w14:textId="77777777" w:rsidR="00A26296" w:rsidRDefault="00A26296">
      <w:pPr>
        <w:pStyle w:val="Commentaire"/>
      </w:pPr>
      <w:r>
        <w:t>2013b</w:t>
      </w:r>
    </w:p>
    <w:p w14:paraId="6C23564D" w14:textId="77777777" w:rsidR="00A26296" w:rsidRDefault="00A26296">
      <w:pPr>
        <w:pStyle w:val="Commentaire"/>
      </w:pPr>
    </w:p>
    <w:p w14:paraId="3D3534DC" w14:textId="77777777" w:rsidR="00A26296" w:rsidRDefault="00A26296">
      <w:pPr>
        <w:pStyle w:val="Commentaire"/>
      </w:pPr>
      <w:r>
        <w:t>Extra stuff:</w:t>
      </w:r>
    </w:p>
    <w:p w14:paraId="69AB6F43" w14:textId="77777777" w:rsidR="00A26296" w:rsidRDefault="00A26296">
      <w:pPr>
        <w:pStyle w:val="Commentaire"/>
      </w:pPr>
      <w:r>
        <w:t xml:space="preserve"> (2013)</w:t>
      </w:r>
    </w:p>
    <w:p w14:paraId="32620A88" w14:textId="77777777" w:rsidR="00A26296" w:rsidRDefault="00A26296">
      <w:pPr>
        <w:pStyle w:val="Commentaire"/>
      </w:pPr>
    </w:p>
    <w:p w14:paraId="473BBA1E" w14:textId="77777777" w:rsidR="00A26296" w:rsidRDefault="00A26296">
      <w:pPr>
        <w:pStyle w:val="Commentaire"/>
      </w:pPr>
      <w:r>
        <w:t>Correct:</w:t>
      </w:r>
    </w:p>
    <w:p w14:paraId="4DCEBC93" w14:textId="77777777" w:rsidR="00A26296" w:rsidRDefault="00A26296">
      <w:pPr>
        <w:pStyle w:val="Commentaire"/>
      </w:pPr>
      <w:r>
        <w:t>Sillmann et al. (2013b)</w:t>
      </w:r>
    </w:p>
    <w:p w14:paraId="516EBB5E" w14:textId="0F253F14" w:rsidR="00A26296" w:rsidRDefault="00A26296">
      <w:pPr>
        <w:pStyle w:val="Commentaire"/>
      </w:pPr>
      <w:r>
        <w:t>(Sillmann et al., 2013b)</w:t>
      </w:r>
    </w:p>
  </w:comment>
  <w:comment w:id="4229" w:author="Robin Matthews" w:date="2021-07-13T14:46:00Z" w:initials="RM">
    <w:p w14:paraId="45C7B5A2" w14:textId="77777777" w:rsidR="00A26296" w:rsidRDefault="00A26296">
      <w:pPr>
        <w:pStyle w:val="Commentaire"/>
      </w:pPr>
      <w:r>
        <w:rPr>
          <w:rStyle w:val="Marquedecommentaire"/>
        </w:rPr>
        <w:annotationRef/>
      </w:r>
      <w:r>
        <w:t>Not found:</w:t>
      </w:r>
    </w:p>
    <w:p w14:paraId="421C7A97" w14:textId="77777777" w:rsidR="00A26296" w:rsidRDefault="00A26296">
      <w:pPr>
        <w:pStyle w:val="Commentaire"/>
      </w:pPr>
      <w:r>
        <w:t>L. Xu et al.</w:t>
      </w:r>
    </w:p>
    <w:p w14:paraId="3001D56C" w14:textId="77777777" w:rsidR="00A26296" w:rsidRDefault="00A26296">
      <w:pPr>
        <w:pStyle w:val="Commentaire"/>
      </w:pPr>
    </w:p>
    <w:p w14:paraId="3A1932C8" w14:textId="77777777" w:rsidR="00A26296" w:rsidRDefault="00A26296">
      <w:pPr>
        <w:pStyle w:val="Commentaire"/>
      </w:pPr>
      <w:r>
        <w:t>Extra stuff:</w:t>
      </w:r>
    </w:p>
    <w:p w14:paraId="5B611C3D" w14:textId="77777777" w:rsidR="00A26296" w:rsidRDefault="00A26296">
      <w:pPr>
        <w:pStyle w:val="Commentaire"/>
      </w:pPr>
      <w:r>
        <w:t>(Xu et al., a)</w:t>
      </w:r>
    </w:p>
    <w:p w14:paraId="0AE29117" w14:textId="77777777" w:rsidR="00A26296" w:rsidRDefault="00A26296">
      <w:pPr>
        <w:pStyle w:val="Commentaire"/>
      </w:pPr>
    </w:p>
    <w:p w14:paraId="548D51A8" w14:textId="77777777" w:rsidR="00A26296" w:rsidRDefault="00A26296">
      <w:pPr>
        <w:pStyle w:val="Commentaire"/>
      </w:pPr>
      <w:r>
        <w:t>Correct:</w:t>
      </w:r>
    </w:p>
    <w:p w14:paraId="42791122" w14:textId="77777777" w:rsidR="00A26296" w:rsidRDefault="00A26296">
      <w:pPr>
        <w:pStyle w:val="Commentaire"/>
      </w:pPr>
      <w:r>
        <w:t>L. Xu et al. (2019)</w:t>
      </w:r>
    </w:p>
    <w:p w14:paraId="54CC3315" w14:textId="39932556" w:rsidR="00A26296" w:rsidRDefault="00A26296">
      <w:pPr>
        <w:pStyle w:val="Commentaire"/>
      </w:pPr>
      <w:r>
        <w:t>(L. Xu et al., 2019)</w:t>
      </w:r>
    </w:p>
  </w:comment>
  <w:comment w:id="4234" w:author="Robin Matthews" w:date="2021-07-13T14:46:00Z" w:initials="RM">
    <w:p w14:paraId="01A65092" w14:textId="77777777" w:rsidR="00A26296" w:rsidRDefault="00A26296">
      <w:pPr>
        <w:pStyle w:val="Commentaire"/>
      </w:pPr>
      <w:r>
        <w:rPr>
          <w:rStyle w:val="Marquedecommentaire"/>
        </w:rPr>
        <w:annotationRef/>
      </w:r>
      <w:r>
        <w:t>Not found:</w:t>
      </w:r>
    </w:p>
    <w:p w14:paraId="5DF9A5DD" w14:textId="77777777" w:rsidR="00A26296" w:rsidRDefault="00A26296">
      <w:pPr>
        <w:pStyle w:val="Commentaire"/>
      </w:pPr>
      <w:r>
        <w:t>L. Xu et al., 2019</w:t>
      </w:r>
    </w:p>
    <w:p w14:paraId="053F2A90" w14:textId="77777777" w:rsidR="00A26296" w:rsidRDefault="00A26296">
      <w:pPr>
        <w:pStyle w:val="Commentaire"/>
      </w:pPr>
    </w:p>
    <w:p w14:paraId="21F9D09F" w14:textId="77777777" w:rsidR="00A26296" w:rsidRDefault="00A26296">
      <w:pPr>
        <w:pStyle w:val="Commentaire"/>
      </w:pPr>
      <w:r>
        <w:t>Extra stuff:</w:t>
      </w:r>
    </w:p>
    <w:p w14:paraId="2F7DEC4F" w14:textId="77777777" w:rsidR="00A26296" w:rsidRDefault="00A26296">
      <w:pPr>
        <w:pStyle w:val="Commentaire"/>
      </w:pPr>
      <w:r>
        <w:t>(Xu et al., 2019a; )</w:t>
      </w:r>
    </w:p>
    <w:p w14:paraId="6DE44EE3" w14:textId="77777777" w:rsidR="00A26296" w:rsidRDefault="00A26296">
      <w:pPr>
        <w:pStyle w:val="Commentaire"/>
      </w:pPr>
    </w:p>
    <w:p w14:paraId="7A546A59" w14:textId="77777777" w:rsidR="00A26296" w:rsidRDefault="00A26296">
      <w:pPr>
        <w:pStyle w:val="Commentaire"/>
      </w:pPr>
      <w:r>
        <w:t>Correct:</w:t>
      </w:r>
    </w:p>
    <w:p w14:paraId="763FD02E" w14:textId="1380E25A" w:rsidR="00A26296" w:rsidRDefault="00A26296">
      <w:pPr>
        <w:pStyle w:val="Commentaire"/>
      </w:pPr>
      <w:r>
        <w:t>(L. Xu et al., 2019; Cook et al., 2020)</w:t>
      </w:r>
    </w:p>
  </w:comment>
  <w:comment w:id="4239" w:author="Robin Matthews" w:date="2021-07-13T14:46:00Z" w:initials="RM">
    <w:p w14:paraId="6935C18F" w14:textId="77777777" w:rsidR="00A26296" w:rsidRDefault="00A26296">
      <w:pPr>
        <w:pStyle w:val="Commentaire"/>
      </w:pPr>
      <w:r>
        <w:rPr>
          <w:rStyle w:val="Marquedecommentaire"/>
        </w:rPr>
        <w:annotationRef/>
      </w:r>
      <w:r>
        <w:t>Not found:</w:t>
      </w:r>
    </w:p>
    <w:p w14:paraId="5BB15350" w14:textId="77777777" w:rsidR="00A26296" w:rsidRDefault="00A26296">
      <w:pPr>
        <w:pStyle w:val="Commentaire"/>
      </w:pPr>
      <w:r>
        <w:t>Vicente-Serrano et al., 2020c</w:t>
      </w:r>
    </w:p>
    <w:p w14:paraId="7C710AEF" w14:textId="77777777" w:rsidR="00A26296" w:rsidRDefault="00A26296">
      <w:pPr>
        <w:pStyle w:val="Commentaire"/>
      </w:pPr>
    </w:p>
    <w:p w14:paraId="5A5740D6" w14:textId="77777777" w:rsidR="00A26296" w:rsidRDefault="00A26296">
      <w:pPr>
        <w:pStyle w:val="Commentaire"/>
      </w:pPr>
      <w:r>
        <w:t>Extra stuff:</w:t>
      </w:r>
    </w:p>
    <w:p w14:paraId="417EBD9E" w14:textId="77777777" w:rsidR="00A26296" w:rsidRDefault="00A26296">
      <w:pPr>
        <w:pStyle w:val="Commentaire"/>
      </w:pPr>
      <w:r>
        <w:t>(; Vicente-Serrano et al., 2020a)</w:t>
      </w:r>
    </w:p>
    <w:p w14:paraId="61376AF2" w14:textId="77777777" w:rsidR="00A26296" w:rsidRDefault="00A26296">
      <w:pPr>
        <w:pStyle w:val="Commentaire"/>
      </w:pPr>
    </w:p>
    <w:p w14:paraId="1EC7EA9A" w14:textId="77777777" w:rsidR="00A26296" w:rsidRDefault="00A26296">
      <w:pPr>
        <w:pStyle w:val="Commentaire"/>
      </w:pPr>
      <w:r>
        <w:t>Correct:</w:t>
      </w:r>
    </w:p>
    <w:p w14:paraId="52615C9E" w14:textId="767FC898" w:rsidR="00A26296" w:rsidRDefault="00A26296">
      <w:pPr>
        <w:pStyle w:val="Commentaire"/>
      </w:pPr>
      <w:r>
        <w:t>(Cook et al., 2020; Vicente-Serrano et al., 2020c)</w:t>
      </w:r>
    </w:p>
  </w:comment>
  <w:comment w:id="4249" w:author="Robin Matthews" w:date="2021-07-13T14:46:00Z" w:initials="RM">
    <w:p w14:paraId="4EEAC810" w14:textId="77777777" w:rsidR="00A26296" w:rsidRDefault="00A26296">
      <w:pPr>
        <w:pStyle w:val="Commentaire"/>
      </w:pPr>
      <w:r>
        <w:rPr>
          <w:rStyle w:val="Marquedecommentaire"/>
        </w:rPr>
        <w:annotationRef/>
      </w:r>
      <w:r>
        <w:t>Not found:</w:t>
      </w:r>
    </w:p>
    <w:p w14:paraId="35FA8F7F" w14:textId="77777777" w:rsidR="00A26296" w:rsidRDefault="00A26296">
      <w:pPr>
        <w:pStyle w:val="Commentaire"/>
      </w:pPr>
      <w:r>
        <w:t>2018c</w:t>
      </w:r>
    </w:p>
    <w:p w14:paraId="3FF8C6CD" w14:textId="77777777" w:rsidR="00A26296" w:rsidRDefault="00A26296">
      <w:pPr>
        <w:pStyle w:val="Commentaire"/>
      </w:pPr>
    </w:p>
    <w:p w14:paraId="119B7D68" w14:textId="77777777" w:rsidR="00A26296" w:rsidRDefault="00A26296">
      <w:pPr>
        <w:pStyle w:val="Commentaire"/>
      </w:pPr>
      <w:r>
        <w:t>Extra stuff:</w:t>
      </w:r>
    </w:p>
    <w:p w14:paraId="0BFB3856" w14:textId="77777777" w:rsidR="00A26296" w:rsidRDefault="00A26296">
      <w:pPr>
        <w:pStyle w:val="Commentaire"/>
      </w:pPr>
      <w:r>
        <w:t>(, 2018b</w:t>
      </w:r>
    </w:p>
    <w:p w14:paraId="6A378487" w14:textId="77777777" w:rsidR="00A26296" w:rsidRDefault="00A26296">
      <w:pPr>
        <w:pStyle w:val="Commentaire"/>
      </w:pPr>
    </w:p>
    <w:p w14:paraId="4162E7AA" w14:textId="77777777" w:rsidR="00A26296" w:rsidRDefault="00A26296">
      <w:pPr>
        <w:pStyle w:val="Commentaire"/>
      </w:pPr>
      <w:r>
        <w:t>Correct:</w:t>
      </w:r>
    </w:p>
    <w:p w14:paraId="5CC2432F" w14:textId="77777777" w:rsidR="00A26296" w:rsidRDefault="00A26296">
      <w:pPr>
        <w:pStyle w:val="Commentaire"/>
      </w:pPr>
      <w:r>
        <w:t>Otto et al. (2018c)</w:t>
      </w:r>
    </w:p>
    <w:p w14:paraId="7B8FF4B0" w14:textId="23984641" w:rsidR="00A26296" w:rsidRDefault="00A26296">
      <w:pPr>
        <w:pStyle w:val="Commentaire"/>
      </w:pPr>
      <w:r>
        <w:t>(Otto et al., 2018c)</w:t>
      </w:r>
    </w:p>
  </w:comment>
  <w:comment w:id="4251" w:author="Robin Matthews" w:date="2021-07-13T14:46:00Z" w:initials="RM">
    <w:p w14:paraId="48209769" w14:textId="77777777" w:rsidR="00A26296" w:rsidRDefault="00A26296">
      <w:pPr>
        <w:pStyle w:val="Commentaire"/>
      </w:pPr>
      <w:r>
        <w:rPr>
          <w:rStyle w:val="Marquedecommentaire"/>
        </w:rPr>
        <w:annotationRef/>
      </w:r>
      <w:r>
        <w:t>Not found:</w:t>
      </w:r>
    </w:p>
    <w:p w14:paraId="0FC3C2B1" w14:textId="77777777" w:rsidR="00A26296" w:rsidRDefault="00A26296">
      <w:pPr>
        <w:pStyle w:val="Commentaire"/>
      </w:pPr>
      <w:r>
        <w:t>Yuan et al., 2018a</w:t>
      </w:r>
    </w:p>
    <w:p w14:paraId="7190F6A8" w14:textId="77777777" w:rsidR="00A26296" w:rsidRDefault="00A26296">
      <w:pPr>
        <w:pStyle w:val="Commentaire"/>
      </w:pPr>
    </w:p>
    <w:p w14:paraId="5DC66678" w14:textId="77777777" w:rsidR="00A26296" w:rsidRDefault="00A26296">
      <w:pPr>
        <w:pStyle w:val="Commentaire"/>
      </w:pPr>
      <w:r>
        <w:t>Extra stuff:</w:t>
      </w:r>
    </w:p>
    <w:p w14:paraId="405E6454" w14:textId="77777777" w:rsidR="00A26296" w:rsidRDefault="00A26296">
      <w:pPr>
        <w:pStyle w:val="Commentaire"/>
      </w:pPr>
      <w:r>
        <w:t>; Yuan et al., 2018</w:t>
      </w:r>
    </w:p>
    <w:p w14:paraId="0F281166" w14:textId="77777777" w:rsidR="00A26296" w:rsidRDefault="00A26296">
      <w:pPr>
        <w:pStyle w:val="Commentaire"/>
      </w:pPr>
    </w:p>
    <w:p w14:paraId="46C73A29" w14:textId="77777777" w:rsidR="00A26296" w:rsidRDefault="00A26296">
      <w:pPr>
        <w:pStyle w:val="Commentaire"/>
      </w:pPr>
      <w:r>
        <w:t>Correct:</w:t>
      </w:r>
    </w:p>
    <w:p w14:paraId="17F67328" w14:textId="640F0B78" w:rsidR="00A26296" w:rsidRDefault="00A26296">
      <w:pPr>
        <w:pStyle w:val="Commentaire"/>
      </w:pPr>
      <w:r>
        <w:t>(Funk et al., 2018a; Yuan et al., 2018a)</w:t>
      </w:r>
    </w:p>
  </w:comment>
  <w:comment w:id="4252" w:author="Robin Matthews" w:date="2021-07-13T14:46:00Z" w:initials="RM">
    <w:p w14:paraId="3C38407B" w14:textId="77777777" w:rsidR="00A26296" w:rsidRDefault="00A26296">
      <w:pPr>
        <w:pStyle w:val="Commentaire"/>
      </w:pPr>
      <w:r>
        <w:rPr>
          <w:rStyle w:val="Marquedecommentaire"/>
        </w:rPr>
        <w:annotationRef/>
      </w:r>
      <w:r>
        <w:t>Extra stuff:</w:t>
      </w:r>
    </w:p>
    <w:p w14:paraId="2A44C698" w14:textId="77777777" w:rsidR="00A26296" w:rsidRDefault="00A26296">
      <w:pPr>
        <w:pStyle w:val="Commentaire"/>
      </w:pPr>
      <w:r>
        <w:t>, )</w:t>
      </w:r>
    </w:p>
    <w:p w14:paraId="6E736261" w14:textId="77777777" w:rsidR="00A26296" w:rsidRDefault="00A26296">
      <w:pPr>
        <w:pStyle w:val="Commentaire"/>
      </w:pPr>
    </w:p>
    <w:p w14:paraId="111E6F86" w14:textId="77777777" w:rsidR="00A26296" w:rsidRDefault="00A26296">
      <w:pPr>
        <w:pStyle w:val="Commentaire"/>
      </w:pPr>
      <w:r>
        <w:t>Correct:</w:t>
      </w:r>
    </w:p>
    <w:p w14:paraId="0F35ABAE" w14:textId="77777777" w:rsidR="00A26296" w:rsidRDefault="00A26296">
      <w:pPr>
        <w:pStyle w:val="Commentaire"/>
      </w:pPr>
      <w:r>
        <w:t>Pascale et al. (2020)</w:t>
      </w:r>
    </w:p>
    <w:p w14:paraId="3E600780" w14:textId="1907DCC6" w:rsidR="00A26296" w:rsidRDefault="00A26296">
      <w:pPr>
        <w:pStyle w:val="Commentaire"/>
      </w:pPr>
      <w:r>
        <w:t>(Pascale et al., 2020)</w:t>
      </w:r>
    </w:p>
  </w:comment>
  <w:comment w:id="4254" w:author="Robin Matthews" w:date="2021-07-13T14:46:00Z" w:initials="RM">
    <w:p w14:paraId="73480B84" w14:textId="77777777" w:rsidR="00A26296" w:rsidRDefault="00A26296">
      <w:pPr>
        <w:pStyle w:val="Commentaire"/>
      </w:pPr>
      <w:r>
        <w:rPr>
          <w:rStyle w:val="Marquedecommentaire"/>
        </w:rPr>
        <w:annotationRef/>
      </w:r>
      <w:r>
        <w:t>Not found:</w:t>
      </w:r>
    </w:p>
    <w:p w14:paraId="3CFC1409" w14:textId="77777777" w:rsidR="00A26296" w:rsidRDefault="00A26296">
      <w:pPr>
        <w:pStyle w:val="Commentaire"/>
      </w:pPr>
      <w:r>
        <w:t>L. Xu et al., 2019</w:t>
      </w:r>
    </w:p>
    <w:p w14:paraId="745E54A0" w14:textId="77777777" w:rsidR="00A26296" w:rsidRDefault="00A26296">
      <w:pPr>
        <w:pStyle w:val="Commentaire"/>
      </w:pPr>
    </w:p>
    <w:p w14:paraId="1FDB2F2B" w14:textId="77777777" w:rsidR="00A26296" w:rsidRDefault="00A26296">
      <w:pPr>
        <w:pStyle w:val="Commentaire"/>
      </w:pPr>
      <w:r>
        <w:t>Extra stuff:</w:t>
      </w:r>
    </w:p>
    <w:p w14:paraId="307E6F89" w14:textId="77777777" w:rsidR="00A26296" w:rsidRDefault="00A26296">
      <w:pPr>
        <w:pStyle w:val="Commentaire"/>
      </w:pPr>
      <w:r>
        <w:t>(; Xu et al., 2019a; )</w:t>
      </w:r>
    </w:p>
    <w:p w14:paraId="271EF3A1" w14:textId="77777777" w:rsidR="00A26296" w:rsidRDefault="00A26296">
      <w:pPr>
        <w:pStyle w:val="Commentaire"/>
      </w:pPr>
    </w:p>
    <w:p w14:paraId="50D116C6" w14:textId="77777777" w:rsidR="00A26296" w:rsidRDefault="00A26296">
      <w:pPr>
        <w:pStyle w:val="Commentaire"/>
      </w:pPr>
      <w:r>
        <w:t>Correct:</w:t>
      </w:r>
    </w:p>
    <w:p w14:paraId="1B4AC2F9" w14:textId="00639AB3" w:rsidR="00A26296" w:rsidRDefault="00A26296">
      <w:pPr>
        <w:pStyle w:val="Commentaire"/>
      </w:pPr>
      <w:r>
        <w:t>(Abiodun et al., 2019; L. Xu et al., 2019; Naik and Abiodun, 2020)</w:t>
      </w:r>
    </w:p>
  </w:comment>
  <w:comment w:id="4259" w:author="Robin Matthews" w:date="2021-07-13T14:46:00Z" w:initials="RM">
    <w:p w14:paraId="575B9FF4" w14:textId="77777777" w:rsidR="00A26296" w:rsidRDefault="00A26296">
      <w:pPr>
        <w:pStyle w:val="Commentaire"/>
      </w:pPr>
      <w:r>
        <w:rPr>
          <w:rStyle w:val="Marquedecommentaire"/>
        </w:rPr>
        <w:annotationRef/>
      </w:r>
      <w:r>
        <w:t>Extra stuff:</w:t>
      </w:r>
    </w:p>
    <w:p w14:paraId="3029E1F3" w14:textId="77777777" w:rsidR="00A26296" w:rsidRDefault="00A26296">
      <w:pPr>
        <w:pStyle w:val="Commentaire"/>
      </w:pPr>
      <w:r>
        <w:t xml:space="preserve"> (</w:t>
      </w:r>
    </w:p>
    <w:p w14:paraId="6472CB92" w14:textId="77777777" w:rsidR="00A26296" w:rsidRDefault="00A26296">
      <w:pPr>
        <w:pStyle w:val="Commentaire"/>
      </w:pPr>
    </w:p>
    <w:p w14:paraId="36A40225" w14:textId="77777777" w:rsidR="00A26296" w:rsidRDefault="00A26296">
      <w:pPr>
        <w:pStyle w:val="Commentaire"/>
      </w:pPr>
      <w:r>
        <w:t>Correct:</w:t>
      </w:r>
    </w:p>
    <w:p w14:paraId="259C637C" w14:textId="77777777" w:rsidR="00A26296" w:rsidRDefault="00A26296">
      <w:pPr>
        <w:pStyle w:val="Commentaire"/>
      </w:pPr>
      <w:r>
        <w:t>Maúre et al. (2018)</w:t>
      </w:r>
    </w:p>
    <w:p w14:paraId="5FA7A2DF" w14:textId="7BA16056" w:rsidR="00A26296" w:rsidRDefault="00A26296">
      <w:pPr>
        <w:pStyle w:val="Commentaire"/>
      </w:pPr>
      <w:r>
        <w:t>(Maúre et al., 2018)</w:t>
      </w:r>
    </w:p>
  </w:comment>
  <w:comment w:id="4265" w:author="Robin Matthews" w:date="2021-07-13T14:46:00Z" w:initials="RM">
    <w:p w14:paraId="239A472F" w14:textId="77777777" w:rsidR="00A26296" w:rsidRDefault="00A26296">
      <w:pPr>
        <w:pStyle w:val="Commentaire"/>
      </w:pPr>
      <w:r>
        <w:rPr>
          <w:rStyle w:val="Marquedecommentaire"/>
        </w:rPr>
        <w:annotationRef/>
      </w:r>
      <w:r>
        <w:t>Not found:</w:t>
      </w:r>
    </w:p>
    <w:p w14:paraId="33A1514D" w14:textId="77777777" w:rsidR="00A26296" w:rsidRDefault="00A26296">
      <w:pPr>
        <w:pStyle w:val="Commentaire"/>
      </w:pPr>
      <w:r>
        <w:t>L. Xu et al.</w:t>
      </w:r>
    </w:p>
    <w:p w14:paraId="2060ED91" w14:textId="77777777" w:rsidR="00A26296" w:rsidRDefault="00A26296">
      <w:pPr>
        <w:pStyle w:val="Commentaire"/>
      </w:pPr>
    </w:p>
    <w:p w14:paraId="65D57CF8" w14:textId="77777777" w:rsidR="00A26296" w:rsidRDefault="00A26296">
      <w:pPr>
        <w:pStyle w:val="Commentaire"/>
      </w:pPr>
      <w:r>
        <w:t>Extra stuff:</w:t>
      </w:r>
    </w:p>
    <w:p w14:paraId="0150AEF6" w14:textId="77777777" w:rsidR="00A26296" w:rsidRDefault="00A26296">
      <w:pPr>
        <w:pStyle w:val="Commentaire"/>
      </w:pPr>
      <w:r>
        <w:t>(Xu et al., a)</w:t>
      </w:r>
    </w:p>
    <w:p w14:paraId="423A9FB2" w14:textId="77777777" w:rsidR="00A26296" w:rsidRDefault="00A26296">
      <w:pPr>
        <w:pStyle w:val="Commentaire"/>
      </w:pPr>
    </w:p>
    <w:p w14:paraId="3C5B5792" w14:textId="77777777" w:rsidR="00A26296" w:rsidRDefault="00A26296">
      <w:pPr>
        <w:pStyle w:val="Commentaire"/>
      </w:pPr>
      <w:r>
        <w:t>Correct:</w:t>
      </w:r>
    </w:p>
    <w:p w14:paraId="5C48D42A" w14:textId="77777777" w:rsidR="00A26296" w:rsidRDefault="00A26296">
      <w:pPr>
        <w:pStyle w:val="Commentaire"/>
      </w:pPr>
      <w:r>
        <w:t>L. Xu et al. (2019)</w:t>
      </w:r>
    </w:p>
    <w:p w14:paraId="01F7621C" w14:textId="71003CBA" w:rsidR="00A26296" w:rsidRDefault="00A26296">
      <w:pPr>
        <w:pStyle w:val="Commentaire"/>
      </w:pPr>
      <w:r>
        <w:t>(L. Xu et al., 2019)</w:t>
      </w:r>
    </w:p>
  </w:comment>
  <w:comment w:id="4273" w:author="Robin Matthews" w:date="2021-07-13T14:46:00Z" w:initials="RM">
    <w:p w14:paraId="6198C40C" w14:textId="77777777" w:rsidR="00A26296" w:rsidRDefault="00A26296">
      <w:pPr>
        <w:pStyle w:val="Commentaire"/>
      </w:pPr>
      <w:r>
        <w:rPr>
          <w:rStyle w:val="Marquedecommentaire"/>
        </w:rPr>
        <w:annotationRef/>
      </w:r>
      <w:r>
        <w:t>Extra stuff:</w:t>
      </w:r>
    </w:p>
    <w:p w14:paraId="446848E7" w14:textId="77777777" w:rsidR="00A26296" w:rsidRDefault="00A26296">
      <w:pPr>
        <w:pStyle w:val="Commentaire"/>
      </w:pPr>
      <w:r>
        <w:t xml:space="preserve">(, </w:t>
      </w:r>
    </w:p>
    <w:p w14:paraId="720F27AA" w14:textId="77777777" w:rsidR="00A26296" w:rsidRDefault="00A26296">
      <w:pPr>
        <w:pStyle w:val="Commentaire"/>
      </w:pPr>
    </w:p>
    <w:p w14:paraId="017F6966" w14:textId="77777777" w:rsidR="00A26296" w:rsidRDefault="00A26296">
      <w:pPr>
        <w:pStyle w:val="Commentaire"/>
      </w:pPr>
      <w:r>
        <w:t>Correct:</w:t>
      </w:r>
    </w:p>
    <w:p w14:paraId="30115247" w14:textId="77777777" w:rsidR="00A26296" w:rsidRDefault="00A26296">
      <w:pPr>
        <w:pStyle w:val="Commentaire"/>
      </w:pPr>
      <w:r>
        <w:t>Maúre et al. (2018)</w:t>
      </w:r>
    </w:p>
    <w:p w14:paraId="7956D6A2" w14:textId="238E4C04" w:rsidR="00A26296" w:rsidRDefault="00A26296">
      <w:pPr>
        <w:pStyle w:val="Commentaire"/>
      </w:pPr>
      <w:r>
        <w:t>(Maúre et al., 2018)</w:t>
      </w:r>
    </w:p>
  </w:comment>
  <w:comment w:id="4275" w:author="Robin Matthews" w:date="2021-07-13T14:46:00Z" w:initials="RM">
    <w:p w14:paraId="2E52202B" w14:textId="77777777" w:rsidR="00A26296" w:rsidRDefault="00A26296">
      <w:pPr>
        <w:pStyle w:val="Commentaire"/>
      </w:pPr>
      <w:r>
        <w:rPr>
          <w:rStyle w:val="Marquedecommentaire"/>
        </w:rPr>
        <w:annotationRef/>
      </w:r>
      <w:r>
        <w:t>Extra stuff:</w:t>
      </w:r>
    </w:p>
    <w:p w14:paraId="2BDCDC61" w14:textId="77777777" w:rsidR="00A26296" w:rsidRDefault="00A26296">
      <w:pPr>
        <w:pStyle w:val="Commentaire"/>
      </w:pPr>
      <w:r>
        <w:t>, )</w:t>
      </w:r>
    </w:p>
    <w:p w14:paraId="273627B1" w14:textId="77777777" w:rsidR="00A26296" w:rsidRDefault="00A26296">
      <w:pPr>
        <w:pStyle w:val="Commentaire"/>
      </w:pPr>
    </w:p>
    <w:p w14:paraId="28C8511D" w14:textId="77777777" w:rsidR="00A26296" w:rsidRDefault="00A26296">
      <w:pPr>
        <w:pStyle w:val="Commentaire"/>
      </w:pPr>
      <w:r>
        <w:t>Correct:</w:t>
      </w:r>
    </w:p>
    <w:p w14:paraId="51CD463C" w14:textId="77777777" w:rsidR="00A26296" w:rsidRDefault="00A26296">
      <w:pPr>
        <w:pStyle w:val="Commentaire"/>
      </w:pPr>
      <w:r>
        <w:t>Coppola et al. (2021b)</w:t>
      </w:r>
    </w:p>
    <w:p w14:paraId="536185A0" w14:textId="4B0C3CB8" w:rsidR="00A26296" w:rsidRDefault="00A26296">
      <w:pPr>
        <w:pStyle w:val="Commentaire"/>
      </w:pPr>
      <w:r>
        <w:t>(Coppola et al., 2021b)</w:t>
      </w:r>
    </w:p>
  </w:comment>
  <w:comment w:id="4276" w:author="Robin Matthews" w:date="2021-07-14T15:59:00Z" w:initials="RM">
    <w:p w14:paraId="0391AFBD" w14:textId="77777777" w:rsidR="00C7724A" w:rsidRDefault="00C7724A" w:rsidP="00C7724A">
      <w:pPr>
        <w:pStyle w:val="Commentaire"/>
        <w:rPr>
          <w:rFonts w:cs="Times New Roman"/>
          <w:noProof/>
          <w:color w:val="000000" w:themeColor="text1"/>
          <w:sz w:val="16"/>
          <w:szCs w:val="16"/>
          <w:lang w:val="en-GB"/>
        </w:rPr>
      </w:pPr>
      <w:r>
        <w:rPr>
          <w:rStyle w:val="Marquedecommentaire"/>
        </w:rPr>
        <w:annotationRef/>
      </w:r>
      <w:r>
        <w:t xml:space="preserve">Mendeley field contains </w:t>
      </w:r>
      <w:r w:rsidRPr="00AD1E30">
        <w:rPr>
          <w:rFonts w:cs="Times New Roman"/>
          <w:noProof/>
          <w:color w:val="000000" w:themeColor="text1"/>
          <w:sz w:val="16"/>
          <w:szCs w:val="16"/>
          <w:lang w:val="en-GB"/>
        </w:rPr>
        <w:t>Naik and Abiodun, 20</w:t>
      </w:r>
      <w:r>
        <w:rPr>
          <w:rFonts w:cs="Times New Roman"/>
          <w:noProof/>
          <w:color w:val="000000" w:themeColor="text1"/>
          <w:sz w:val="16"/>
          <w:szCs w:val="16"/>
          <w:lang w:val="en-GB"/>
        </w:rPr>
        <w:t>20 rather than 2019. Is 2020 correct?</w:t>
      </w:r>
    </w:p>
    <w:p w14:paraId="070F940B" w14:textId="77777777" w:rsidR="00C7724A" w:rsidRDefault="00C7724A" w:rsidP="00C7724A">
      <w:pPr>
        <w:pStyle w:val="Commentaire"/>
        <w:rPr>
          <w:rFonts w:cs="Times New Roman"/>
          <w:noProof/>
          <w:color w:val="000000" w:themeColor="text1"/>
          <w:sz w:val="16"/>
          <w:szCs w:val="16"/>
          <w:lang w:val="en-GB"/>
        </w:rPr>
      </w:pPr>
    </w:p>
    <w:p w14:paraId="7BAF2E2D" w14:textId="77777777" w:rsidR="00C7724A" w:rsidRPr="00AD1E30" w:rsidRDefault="00C7724A" w:rsidP="00C7724A">
      <w:pPr>
        <w:pStyle w:val="Commentaire"/>
        <w:ind w:left="720"/>
        <w:rPr>
          <w:rFonts w:cs="Times New Roman"/>
          <w:noProof/>
          <w:color w:val="000000" w:themeColor="text1"/>
          <w:sz w:val="16"/>
          <w:szCs w:val="16"/>
          <w:lang w:val="en-GB"/>
        </w:rPr>
      </w:pPr>
      <w:r w:rsidRPr="00AD1E30">
        <w:rPr>
          <w:rFonts w:cs="Times New Roman"/>
          <w:noProof/>
          <w:sz w:val="22"/>
          <w:szCs w:val="24"/>
        </w:rPr>
        <w:t xml:space="preserve">Naik, M., and Abiodun, B. J. (2020). Projected changes in drought characteristics over the Western Cape, South Africa. </w:t>
      </w:r>
      <w:r w:rsidRPr="00AD1E30">
        <w:rPr>
          <w:rFonts w:cs="Times New Roman"/>
          <w:i/>
          <w:iCs/>
          <w:noProof/>
          <w:sz w:val="22"/>
          <w:szCs w:val="24"/>
        </w:rPr>
        <w:t>Meteorol. Appl.</w:t>
      </w:r>
      <w:r w:rsidRPr="00AD1E30">
        <w:rPr>
          <w:rFonts w:cs="Times New Roman"/>
          <w:noProof/>
          <w:sz w:val="22"/>
          <w:szCs w:val="24"/>
        </w:rPr>
        <w:t xml:space="preserve"> 27. doi:10.1002/met.1802.</w:t>
      </w:r>
    </w:p>
  </w:comment>
  <w:comment w:id="4281" w:author="Robin Matthews" w:date="2021-07-13T14:46:00Z" w:initials="RM">
    <w:p w14:paraId="53A3F2C8" w14:textId="77777777" w:rsidR="00A26296" w:rsidRDefault="00A26296">
      <w:pPr>
        <w:pStyle w:val="Commentaire"/>
      </w:pPr>
      <w:r>
        <w:rPr>
          <w:rStyle w:val="Marquedecommentaire"/>
        </w:rPr>
        <w:annotationRef/>
      </w:r>
      <w:r>
        <w:t>Extra stuff:</w:t>
      </w:r>
    </w:p>
    <w:p w14:paraId="1B0605BD" w14:textId="77777777" w:rsidR="00A26296" w:rsidRDefault="00A26296">
      <w:pPr>
        <w:pStyle w:val="Commentaire"/>
      </w:pPr>
      <w:r>
        <w:t xml:space="preserve">(, </w:t>
      </w:r>
    </w:p>
    <w:p w14:paraId="7647D45D" w14:textId="77777777" w:rsidR="00A26296" w:rsidRDefault="00A26296">
      <w:pPr>
        <w:pStyle w:val="Commentaire"/>
      </w:pPr>
    </w:p>
    <w:p w14:paraId="049B8B74" w14:textId="77777777" w:rsidR="00A26296" w:rsidRDefault="00A26296">
      <w:pPr>
        <w:pStyle w:val="Commentaire"/>
      </w:pPr>
      <w:r>
        <w:t>Correct:</w:t>
      </w:r>
    </w:p>
    <w:p w14:paraId="17A9C3A6" w14:textId="77777777" w:rsidR="00A26296" w:rsidRDefault="00A26296">
      <w:pPr>
        <w:pStyle w:val="Commentaire"/>
      </w:pPr>
      <w:r>
        <w:t>Abiodun et al. (2019)</w:t>
      </w:r>
    </w:p>
    <w:p w14:paraId="64B1A7A7" w14:textId="66C3665C" w:rsidR="00A26296" w:rsidRDefault="00A26296">
      <w:pPr>
        <w:pStyle w:val="Commentaire"/>
      </w:pPr>
      <w:r>
        <w:t>(Abiodun et al., 2019)</w:t>
      </w:r>
    </w:p>
  </w:comment>
  <w:comment w:id="4287" w:author="Robin Matthews" w:date="2021-07-13T14:47:00Z" w:initials="RM">
    <w:p w14:paraId="6CA9B6F5" w14:textId="77777777" w:rsidR="00A26296" w:rsidRDefault="00A26296">
      <w:pPr>
        <w:pStyle w:val="Commentaire"/>
      </w:pPr>
      <w:r>
        <w:rPr>
          <w:rStyle w:val="Marquedecommentaire"/>
        </w:rPr>
        <w:annotationRef/>
      </w:r>
      <w:r>
        <w:t>Not found:</w:t>
      </w:r>
    </w:p>
    <w:p w14:paraId="42961351" w14:textId="77777777" w:rsidR="00A26296" w:rsidRDefault="00A26296">
      <w:pPr>
        <w:pStyle w:val="Commentaire"/>
      </w:pPr>
      <w:r>
        <w:t>2020</w:t>
      </w:r>
    </w:p>
    <w:p w14:paraId="68448581" w14:textId="77777777" w:rsidR="00A26296" w:rsidRDefault="00A26296">
      <w:pPr>
        <w:pStyle w:val="Commentaire"/>
      </w:pPr>
    </w:p>
    <w:p w14:paraId="6EDD2934" w14:textId="77777777" w:rsidR="00A26296" w:rsidRDefault="00A26296">
      <w:pPr>
        <w:pStyle w:val="Commentaire"/>
      </w:pPr>
      <w:r>
        <w:t>Extra stuff:</w:t>
      </w:r>
    </w:p>
    <w:p w14:paraId="6E0FA40D" w14:textId="77777777" w:rsidR="00A26296" w:rsidRDefault="00A26296">
      <w:pPr>
        <w:pStyle w:val="Commentaire"/>
      </w:pPr>
      <w:r>
        <w:t>, 2019</w:t>
      </w:r>
    </w:p>
    <w:p w14:paraId="78F1AEE9" w14:textId="77777777" w:rsidR="00A26296" w:rsidRDefault="00A26296">
      <w:pPr>
        <w:pStyle w:val="Commentaire"/>
      </w:pPr>
    </w:p>
    <w:p w14:paraId="4A8F38ED" w14:textId="77777777" w:rsidR="00A26296" w:rsidRDefault="00A26296">
      <w:pPr>
        <w:pStyle w:val="Commentaire"/>
      </w:pPr>
      <w:r>
        <w:t>Correct:</w:t>
      </w:r>
    </w:p>
    <w:p w14:paraId="375315C2" w14:textId="77777777" w:rsidR="00A26296" w:rsidRDefault="00A26296">
      <w:pPr>
        <w:pStyle w:val="Commentaire"/>
      </w:pPr>
      <w:r>
        <w:t>Naik and Abiodun (2020)</w:t>
      </w:r>
    </w:p>
    <w:p w14:paraId="23AC15B2" w14:textId="09768886" w:rsidR="00A26296" w:rsidRDefault="00A26296">
      <w:pPr>
        <w:pStyle w:val="Commentaire"/>
      </w:pPr>
      <w:r>
        <w:t>(Naik and Abiodun, 2020)</w:t>
      </w:r>
    </w:p>
  </w:comment>
  <w:comment w:id="4292" w:author="Robin Matthews" w:date="2021-07-13T14:47:00Z" w:initials="RM">
    <w:p w14:paraId="1D1D9B46" w14:textId="77777777" w:rsidR="00A26296" w:rsidRDefault="00A26296">
      <w:pPr>
        <w:pStyle w:val="Commentaire"/>
      </w:pPr>
      <w:r>
        <w:rPr>
          <w:rStyle w:val="Marquedecommentaire"/>
        </w:rPr>
        <w:annotationRef/>
      </w:r>
      <w:r>
        <w:t>Not found:</w:t>
      </w:r>
    </w:p>
    <w:p w14:paraId="41C5894E" w14:textId="77777777" w:rsidR="00A26296" w:rsidRDefault="00A26296">
      <w:pPr>
        <w:pStyle w:val="Commentaire"/>
      </w:pPr>
      <w:r>
        <w:t>L. Xu et al.</w:t>
      </w:r>
    </w:p>
    <w:p w14:paraId="48A8E3AA" w14:textId="77777777" w:rsidR="00A26296" w:rsidRDefault="00A26296">
      <w:pPr>
        <w:pStyle w:val="Commentaire"/>
      </w:pPr>
    </w:p>
    <w:p w14:paraId="44985E77" w14:textId="77777777" w:rsidR="00A26296" w:rsidRDefault="00A26296">
      <w:pPr>
        <w:pStyle w:val="Commentaire"/>
      </w:pPr>
      <w:r>
        <w:t>Extra stuff:</w:t>
      </w:r>
    </w:p>
    <w:p w14:paraId="7EBDFF21" w14:textId="77777777" w:rsidR="00A26296" w:rsidRDefault="00A26296">
      <w:pPr>
        <w:pStyle w:val="Commentaire"/>
      </w:pPr>
      <w:r>
        <w:t>Xu et al., )</w:t>
      </w:r>
    </w:p>
    <w:p w14:paraId="239C2E7C" w14:textId="77777777" w:rsidR="00A26296" w:rsidRDefault="00A26296">
      <w:pPr>
        <w:pStyle w:val="Commentaire"/>
      </w:pPr>
    </w:p>
    <w:p w14:paraId="3198B746" w14:textId="77777777" w:rsidR="00A26296" w:rsidRDefault="00A26296">
      <w:pPr>
        <w:pStyle w:val="Commentaire"/>
      </w:pPr>
      <w:r>
        <w:t>Correct:</w:t>
      </w:r>
    </w:p>
    <w:p w14:paraId="1F7EF545" w14:textId="77777777" w:rsidR="00A26296" w:rsidRDefault="00A26296">
      <w:pPr>
        <w:pStyle w:val="Commentaire"/>
      </w:pPr>
      <w:r>
        <w:t>L. Xu et al. (2019)</w:t>
      </w:r>
    </w:p>
    <w:p w14:paraId="16943935" w14:textId="6494253E" w:rsidR="00A26296" w:rsidRDefault="00A26296">
      <w:pPr>
        <w:pStyle w:val="Commentaire"/>
      </w:pPr>
      <w:r>
        <w:t>(L. Xu et al., 2019)</w:t>
      </w:r>
    </w:p>
  </w:comment>
  <w:comment w:id="4297" w:author="Robin Matthews" w:date="2021-07-13T14:47:00Z" w:initials="RM">
    <w:p w14:paraId="73AD8DDF" w14:textId="77777777" w:rsidR="00A26296" w:rsidRDefault="00A26296">
      <w:pPr>
        <w:pStyle w:val="Commentaire"/>
      </w:pPr>
      <w:r>
        <w:rPr>
          <w:rStyle w:val="Marquedecommentaire"/>
        </w:rPr>
        <w:annotationRef/>
      </w:r>
      <w:r>
        <w:t>Extra stuff:</w:t>
      </w:r>
    </w:p>
    <w:p w14:paraId="03F49D64" w14:textId="77777777" w:rsidR="00A26296" w:rsidRDefault="00A26296">
      <w:pPr>
        <w:pStyle w:val="Commentaire"/>
      </w:pPr>
      <w:r>
        <w:t xml:space="preserve"> (</w:t>
      </w:r>
    </w:p>
    <w:p w14:paraId="68461052" w14:textId="77777777" w:rsidR="00A26296" w:rsidRDefault="00A26296">
      <w:pPr>
        <w:pStyle w:val="Commentaire"/>
      </w:pPr>
    </w:p>
    <w:p w14:paraId="3C785D8B" w14:textId="77777777" w:rsidR="00A26296" w:rsidRDefault="00A26296">
      <w:pPr>
        <w:pStyle w:val="Commentaire"/>
      </w:pPr>
      <w:r>
        <w:t>Correct:</w:t>
      </w:r>
    </w:p>
    <w:p w14:paraId="2D433339" w14:textId="77777777" w:rsidR="00A26296" w:rsidRDefault="00A26296">
      <w:pPr>
        <w:pStyle w:val="Commentaire"/>
      </w:pPr>
      <w:r>
        <w:t>Maúre et al. (2018)</w:t>
      </w:r>
    </w:p>
    <w:p w14:paraId="68E682DD" w14:textId="0610D153" w:rsidR="00A26296" w:rsidRDefault="00A26296">
      <w:pPr>
        <w:pStyle w:val="Commentaire"/>
      </w:pPr>
      <w:r>
        <w:t>(Maúre et al., 2018)</w:t>
      </w:r>
    </w:p>
  </w:comment>
  <w:comment w:id="4303" w:author="Robin Matthews" w:date="2021-07-13T14:47:00Z" w:initials="RM">
    <w:p w14:paraId="0E16DA3C" w14:textId="77777777" w:rsidR="00A26296" w:rsidRDefault="00A26296">
      <w:pPr>
        <w:pStyle w:val="Commentaire"/>
      </w:pPr>
      <w:r>
        <w:rPr>
          <w:rStyle w:val="Marquedecommentaire"/>
        </w:rPr>
        <w:annotationRef/>
      </w:r>
      <w:r>
        <w:t>Not found:</w:t>
      </w:r>
    </w:p>
    <w:p w14:paraId="40161B1C" w14:textId="77777777" w:rsidR="00A26296" w:rsidRDefault="00A26296">
      <w:pPr>
        <w:pStyle w:val="Commentaire"/>
      </w:pPr>
      <w:r>
        <w:t>L. Xu et al.</w:t>
      </w:r>
    </w:p>
    <w:p w14:paraId="3F7EFD34" w14:textId="77777777" w:rsidR="00A26296" w:rsidRDefault="00A26296">
      <w:pPr>
        <w:pStyle w:val="Commentaire"/>
      </w:pPr>
    </w:p>
    <w:p w14:paraId="5F83FBDB" w14:textId="77777777" w:rsidR="00A26296" w:rsidRDefault="00A26296">
      <w:pPr>
        <w:pStyle w:val="Commentaire"/>
      </w:pPr>
      <w:r>
        <w:t>Extra stuff:</w:t>
      </w:r>
    </w:p>
    <w:p w14:paraId="77EFD69C" w14:textId="77777777" w:rsidR="00A26296" w:rsidRDefault="00A26296">
      <w:pPr>
        <w:pStyle w:val="Commentaire"/>
      </w:pPr>
      <w:r>
        <w:t>(Xu et al., a)</w:t>
      </w:r>
    </w:p>
    <w:p w14:paraId="41C1C244" w14:textId="77777777" w:rsidR="00A26296" w:rsidRDefault="00A26296">
      <w:pPr>
        <w:pStyle w:val="Commentaire"/>
      </w:pPr>
    </w:p>
    <w:p w14:paraId="48F8BE6F" w14:textId="77777777" w:rsidR="00A26296" w:rsidRDefault="00A26296">
      <w:pPr>
        <w:pStyle w:val="Commentaire"/>
      </w:pPr>
      <w:r>
        <w:t>Correct:</w:t>
      </w:r>
    </w:p>
    <w:p w14:paraId="09D513A1" w14:textId="77777777" w:rsidR="00A26296" w:rsidRDefault="00A26296">
      <w:pPr>
        <w:pStyle w:val="Commentaire"/>
      </w:pPr>
      <w:r>
        <w:t>L. Xu et al. (2019)</w:t>
      </w:r>
    </w:p>
    <w:p w14:paraId="11595C5D" w14:textId="4E5EAE00" w:rsidR="00A26296" w:rsidRDefault="00A26296">
      <w:pPr>
        <w:pStyle w:val="Commentaire"/>
      </w:pPr>
      <w:r>
        <w:t>(L. Xu et al., 2019)</w:t>
      </w:r>
    </w:p>
  </w:comment>
  <w:comment w:id="4308" w:author="Robin Matthews" w:date="2021-07-13T14:47:00Z" w:initials="RM">
    <w:p w14:paraId="47443770" w14:textId="77777777" w:rsidR="00A26296" w:rsidRDefault="00A26296">
      <w:pPr>
        <w:pStyle w:val="Commentaire"/>
      </w:pPr>
      <w:r>
        <w:rPr>
          <w:rStyle w:val="Marquedecommentaire"/>
        </w:rPr>
        <w:annotationRef/>
      </w:r>
      <w:r>
        <w:t>Extra stuff:</w:t>
      </w:r>
    </w:p>
    <w:p w14:paraId="378AD9A7" w14:textId="77777777" w:rsidR="00A26296" w:rsidRDefault="00A26296">
      <w:pPr>
        <w:pStyle w:val="Commentaire"/>
      </w:pPr>
      <w:r>
        <w:t xml:space="preserve">, </w:t>
      </w:r>
    </w:p>
    <w:p w14:paraId="1A81C33D" w14:textId="77777777" w:rsidR="00A26296" w:rsidRDefault="00A26296">
      <w:pPr>
        <w:pStyle w:val="Commentaire"/>
      </w:pPr>
    </w:p>
    <w:p w14:paraId="4DF0A5AF" w14:textId="77777777" w:rsidR="00A26296" w:rsidRDefault="00A26296">
      <w:pPr>
        <w:pStyle w:val="Commentaire"/>
      </w:pPr>
      <w:r>
        <w:t>Correct:</w:t>
      </w:r>
    </w:p>
    <w:p w14:paraId="3AA136AA" w14:textId="77777777" w:rsidR="00A26296" w:rsidRDefault="00A26296">
      <w:pPr>
        <w:pStyle w:val="Commentaire"/>
      </w:pPr>
      <w:r>
        <w:t>Giorgi et al. (2014)</w:t>
      </w:r>
    </w:p>
    <w:p w14:paraId="36B61909" w14:textId="55BAF258" w:rsidR="00A26296" w:rsidRDefault="00A26296">
      <w:pPr>
        <w:pStyle w:val="Commentaire"/>
      </w:pPr>
      <w:r>
        <w:t>(Giorgi et al., 2014)</w:t>
      </w:r>
    </w:p>
  </w:comment>
  <w:comment w:id="4309" w:author="Robin Matthews" w:date="2021-07-13T14:47:00Z" w:initials="RM">
    <w:p w14:paraId="31FF81C0" w14:textId="77777777" w:rsidR="00A26296" w:rsidRDefault="00A26296">
      <w:pPr>
        <w:pStyle w:val="Commentaire"/>
      </w:pPr>
      <w:r>
        <w:rPr>
          <w:rStyle w:val="Marquedecommentaire"/>
        </w:rPr>
        <w:annotationRef/>
      </w:r>
      <w:r>
        <w:t>Not found:</w:t>
      </w:r>
    </w:p>
    <w:p w14:paraId="4A8D14D4" w14:textId="77777777" w:rsidR="00A26296" w:rsidRDefault="00A26296">
      <w:pPr>
        <w:pStyle w:val="Commentaire"/>
      </w:pPr>
      <w:r>
        <w:t>2013b</w:t>
      </w:r>
    </w:p>
    <w:p w14:paraId="35FB21C2" w14:textId="77777777" w:rsidR="00A26296" w:rsidRDefault="00A26296">
      <w:pPr>
        <w:pStyle w:val="Commentaire"/>
      </w:pPr>
    </w:p>
    <w:p w14:paraId="1972CAC9" w14:textId="77777777" w:rsidR="00A26296" w:rsidRDefault="00A26296">
      <w:pPr>
        <w:pStyle w:val="Commentaire"/>
      </w:pPr>
      <w:r>
        <w:t>Extra stuff:</w:t>
      </w:r>
    </w:p>
    <w:p w14:paraId="443C87E5" w14:textId="77777777" w:rsidR="00A26296" w:rsidRDefault="00A26296">
      <w:pPr>
        <w:pStyle w:val="Commentaire"/>
      </w:pPr>
      <w:r>
        <w:t xml:space="preserve"> (2013)</w:t>
      </w:r>
    </w:p>
    <w:p w14:paraId="79E00A43" w14:textId="77777777" w:rsidR="00A26296" w:rsidRDefault="00A26296">
      <w:pPr>
        <w:pStyle w:val="Commentaire"/>
      </w:pPr>
    </w:p>
    <w:p w14:paraId="6B156FF3" w14:textId="77777777" w:rsidR="00A26296" w:rsidRDefault="00A26296">
      <w:pPr>
        <w:pStyle w:val="Commentaire"/>
      </w:pPr>
      <w:r>
        <w:t>Correct:</w:t>
      </w:r>
    </w:p>
    <w:p w14:paraId="070966B7" w14:textId="77777777" w:rsidR="00A26296" w:rsidRDefault="00A26296">
      <w:pPr>
        <w:pStyle w:val="Commentaire"/>
      </w:pPr>
      <w:r>
        <w:t>Sillmann et al. (2013b)</w:t>
      </w:r>
    </w:p>
    <w:p w14:paraId="7DA99DB0" w14:textId="0EB63C45" w:rsidR="00A26296" w:rsidRDefault="00A26296">
      <w:pPr>
        <w:pStyle w:val="Commentaire"/>
      </w:pPr>
      <w:r>
        <w:t>(Sillmann et al., 2013b)</w:t>
      </w:r>
    </w:p>
  </w:comment>
  <w:comment w:id="4313" w:author="Robin Matthews" w:date="2021-07-13T14:47:00Z" w:initials="RM">
    <w:p w14:paraId="226C0BFD" w14:textId="77777777" w:rsidR="00A26296" w:rsidRDefault="00A26296">
      <w:pPr>
        <w:pStyle w:val="Commentaire"/>
      </w:pPr>
      <w:r>
        <w:rPr>
          <w:rStyle w:val="Marquedecommentaire"/>
        </w:rPr>
        <w:annotationRef/>
      </w:r>
      <w:r>
        <w:t>Extra stuff:</w:t>
      </w:r>
    </w:p>
    <w:p w14:paraId="7FD75299" w14:textId="77777777" w:rsidR="00A26296" w:rsidRDefault="00A26296">
      <w:pPr>
        <w:pStyle w:val="Commentaire"/>
      </w:pPr>
      <w:r>
        <w:t>, )</w:t>
      </w:r>
    </w:p>
    <w:p w14:paraId="52BD233B" w14:textId="77777777" w:rsidR="00A26296" w:rsidRDefault="00A26296">
      <w:pPr>
        <w:pStyle w:val="Commentaire"/>
      </w:pPr>
    </w:p>
    <w:p w14:paraId="610C08CD" w14:textId="77777777" w:rsidR="00A26296" w:rsidRDefault="00A26296">
      <w:pPr>
        <w:pStyle w:val="Commentaire"/>
      </w:pPr>
      <w:r>
        <w:t>Correct:</w:t>
      </w:r>
    </w:p>
    <w:p w14:paraId="7FF2C9B6" w14:textId="77777777" w:rsidR="00A26296" w:rsidRDefault="00A26296">
      <w:pPr>
        <w:pStyle w:val="Commentaire"/>
      </w:pPr>
      <w:r>
        <w:t>Nangombe et al. (2020)</w:t>
      </w:r>
    </w:p>
    <w:p w14:paraId="310B13D1" w14:textId="2031463A" w:rsidR="00A26296" w:rsidRDefault="00A26296">
      <w:pPr>
        <w:pStyle w:val="Commentaire"/>
      </w:pPr>
      <w:r>
        <w:t>(Nangombe et al., 2020)</w:t>
      </w:r>
    </w:p>
  </w:comment>
  <w:comment w:id="4318" w:author="Robin Matthews" w:date="2021-07-14T17:15:00Z" w:initials="RM">
    <w:p w14:paraId="78D1C649" w14:textId="0E9190A4" w:rsidR="00602191" w:rsidRDefault="00602191">
      <w:pPr>
        <w:pStyle w:val="Commentaire"/>
      </w:pPr>
      <w:r>
        <w:rPr>
          <w:rStyle w:val="Marquedecommentaire"/>
        </w:rPr>
        <w:annotationRef/>
      </w:r>
      <w:r>
        <w:rPr>
          <w:rStyle w:val="Marquedecommentaire"/>
        </w:rPr>
        <w:annotationRef/>
      </w:r>
      <w:r>
        <w:t>Mendeley field also contains details for Cook et al., 2020. Want me to remove it?</w:t>
      </w:r>
    </w:p>
  </w:comment>
  <w:comment w:id="4319" w:author="Robin Matthews" w:date="2021-07-13T14:47:00Z" w:initials="RM">
    <w:p w14:paraId="71C893D2" w14:textId="77777777" w:rsidR="00A26296" w:rsidRDefault="00A26296">
      <w:pPr>
        <w:pStyle w:val="Commentaire"/>
      </w:pPr>
      <w:r>
        <w:rPr>
          <w:rStyle w:val="Marquedecommentaire"/>
        </w:rPr>
        <w:annotationRef/>
      </w:r>
      <w:r>
        <w:t>Not found:</w:t>
      </w:r>
    </w:p>
    <w:p w14:paraId="2C4D7432" w14:textId="77777777" w:rsidR="00A26296" w:rsidRDefault="00A26296">
      <w:pPr>
        <w:pStyle w:val="Commentaire"/>
      </w:pPr>
      <w:r>
        <w:t>L. Xu et al., 2019</w:t>
      </w:r>
    </w:p>
    <w:p w14:paraId="75911699" w14:textId="77777777" w:rsidR="00A26296" w:rsidRDefault="00A26296">
      <w:pPr>
        <w:pStyle w:val="Commentaire"/>
      </w:pPr>
      <w:r>
        <w:t>Cook et al., 2020</w:t>
      </w:r>
    </w:p>
    <w:p w14:paraId="227FF07D" w14:textId="77777777" w:rsidR="00A26296" w:rsidRDefault="00A26296">
      <w:pPr>
        <w:pStyle w:val="Commentaire"/>
      </w:pPr>
    </w:p>
    <w:p w14:paraId="3FAD214B" w14:textId="77777777" w:rsidR="00A26296" w:rsidRDefault="00A26296">
      <w:pPr>
        <w:pStyle w:val="Commentaire"/>
      </w:pPr>
      <w:r>
        <w:t>Extra stuff:</w:t>
      </w:r>
    </w:p>
    <w:p w14:paraId="762A3A4A" w14:textId="77777777" w:rsidR="00A26296" w:rsidRDefault="00A26296">
      <w:pPr>
        <w:pStyle w:val="Commentaire"/>
      </w:pPr>
      <w:r>
        <w:t>(Xu et al., 2019)</w:t>
      </w:r>
    </w:p>
    <w:p w14:paraId="3F708B89" w14:textId="77777777" w:rsidR="00A26296" w:rsidRDefault="00A26296">
      <w:pPr>
        <w:pStyle w:val="Commentaire"/>
      </w:pPr>
    </w:p>
    <w:p w14:paraId="02A15523" w14:textId="77777777" w:rsidR="00A26296" w:rsidRDefault="00A26296">
      <w:pPr>
        <w:pStyle w:val="Commentaire"/>
      </w:pPr>
      <w:r>
        <w:t>Correct:</w:t>
      </w:r>
    </w:p>
    <w:p w14:paraId="7492E04D" w14:textId="024BCEC6" w:rsidR="00A26296" w:rsidRDefault="00A26296">
      <w:pPr>
        <w:pStyle w:val="Commentaire"/>
      </w:pPr>
      <w:r>
        <w:t>(L. Xu et al., 2019; Cook et al., 2020)</w:t>
      </w:r>
    </w:p>
  </w:comment>
  <w:comment w:id="4321" w:author="Robin Matthews" w:date="2021-07-14T17:14:00Z" w:initials="RM">
    <w:p w14:paraId="57FE3205" w14:textId="179EC3A3" w:rsidR="00602191" w:rsidRDefault="00602191">
      <w:pPr>
        <w:pStyle w:val="Commentaire"/>
      </w:pPr>
      <w:r>
        <w:rPr>
          <w:rStyle w:val="Marquedecommentaire"/>
        </w:rPr>
        <w:annotationRef/>
      </w:r>
      <w:r>
        <w:t>Mendeley field also contains details for Cook et al., 2020. Want me to remove it?</w:t>
      </w:r>
    </w:p>
  </w:comment>
  <w:comment w:id="4322" w:author="Robin Matthews" w:date="2021-07-13T14:47:00Z" w:initials="RM">
    <w:p w14:paraId="0C2CCEFB" w14:textId="77777777" w:rsidR="00A26296" w:rsidRDefault="00A26296">
      <w:pPr>
        <w:pStyle w:val="Commentaire"/>
      </w:pPr>
      <w:r>
        <w:rPr>
          <w:rStyle w:val="Marquedecommentaire"/>
        </w:rPr>
        <w:annotationRef/>
      </w:r>
      <w:r>
        <w:t>Not found:</w:t>
      </w:r>
    </w:p>
    <w:p w14:paraId="4BD88FCE" w14:textId="77777777" w:rsidR="00A26296" w:rsidRDefault="00A26296">
      <w:pPr>
        <w:pStyle w:val="Commentaire"/>
      </w:pPr>
      <w:r>
        <w:t>L. Xu et al., 2019</w:t>
      </w:r>
    </w:p>
    <w:p w14:paraId="1A1A2935" w14:textId="77777777" w:rsidR="00A26296" w:rsidRDefault="00A26296">
      <w:pPr>
        <w:pStyle w:val="Commentaire"/>
      </w:pPr>
      <w:r>
        <w:t>Cook et al., 2020</w:t>
      </w:r>
    </w:p>
    <w:p w14:paraId="6C3669E8" w14:textId="77777777" w:rsidR="00A26296" w:rsidRDefault="00A26296">
      <w:pPr>
        <w:pStyle w:val="Commentaire"/>
      </w:pPr>
    </w:p>
    <w:p w14:paraId="0B22938F" w14:textId="77777777" w:rsidR="00A26296" w:rsidRDefault="00A26296">
      <w:pPr>
        <w:pStyle w:val="Commentaire"/>
      </w:pPr>
      <w:r>
        <w:t>Extra stuff:</w:t>
      </w:r>
    </w:p>
    <w:p w14:paraId="76E2289D" w14:textId="77777777" w:rsidR="00A26296" w:rsidRDefault="00A26296">
      <w:pPr>
        <w:pStyle w:val="Commentaire"/>
      </w:pPr>
      <w:r>
        <w:t>(Xu et al., 2019)</w:t>
      </w:r>
    </w:p>
    <w:p w14:paraId="0ABDA611" w14:textId="77777777" w:rsidR="00A26296" w:rsidRDefault="00A26296">
      <w:pPr>
        <w:pStyle w:val="Commentaire"/>
      </w:pPr>
    </w:p>
    <w:p w14:paraId="7E627E24" w14:textId="77777777" w:rsidR="00A26296" w:rsidRDefault="00A26296">
      <w:pPr>
        <w:pStyle w:val="Commentaire"/>
      </w:pPr>
      <w:r>
        <w:t>Correct:</w:t>
      </w:r>
    </w:p>
    <w:p w14:paraId="71053F44" w14:textId="238E1CD2" w:rsidR="00A26296" w:rsidRDefault="00A26296">
      <w:pPr>
        <w:pStyle w:val="Commentaire"/>
      </w:pPr>
      <w:r>
        <w:t>(L. Xu et al., 2019; Cook et al., 2020)</w:t>
      </w:r>
    </w:p>
  </w:comment>
  <w:comment w:id="4326" w:author="Robin Matthews" w:date="2021-07-13T14:47:00Z" w:initials="RM">
    <w:p w14:paraId="348DFDB7" w14:textId="77777777" w:rsidR="00A26296" w:rsidRDefault="00A26296">
      <w:pPr>
        <w:pStyle w:val="Commentaire"/>
      </w:pPr>
      <w:r>
        <w:rPr>
          <w:rStyle w:val="Marquedecommentaire"/>
        </w:rPr>
        <w:annotationRef/>
      </w:r>
      <w:r>
        <w:t>Not found:</w:t>
      </w:r>
    </w:p>
    <w:p w14:paraId="4AC28CB9" w14:textId="77777777" w:rsidR="00A26296" w:rsidRDefault="00A26296">
      <w:pPr>
        <w:pStyle w:val="Commentaire"/>
      </w:pPr>
      <w:r>
        <w:t>2020c</w:t>
      </w:r>
    </w:p>
    <w:p w14:paraId="4771E8C1" w14:textId="77777777" w:rsidR="00A26296" w:rsidRDefault="00A26296">
      <w:pPr>
        <w:pStyle w:val="Commentaire"/>
      </w:pPr>
    </w:p>
    <w:p w14:paraId="75F9D3CF" w14:textId="77777777" w:rsidR="00A26296" w:rsidRDefault="00A26296">
      <w:pPr>
        <w:pStyle w:val="Commentaire"/>
      </w:pPr>
      <w:r>
        <w:t>Extra stuff:</w:t>
      </w:r>
    </w:p>
    <w:p w14:paraId="00614D35" w14:textId="77777777" w:rsidR="00A26296" w:rsidRDefault="00A26296">
      <w:pPr>
        <w:pStyle w:val="Commentaire"/>
      </w:pPr>
      <w:r>
        <w:t>(, 2020a)</w:t>
      </w:r>
    </w:p>
    <w:p w14:paraId="1450A25D" w14:textId="77777777" w:rsidR="00A26296" w:rsidRDefault="00A26296">
      <w:pPr>
        <w:pStyle w:val="Commentaire"/>
      </w:pPr>
    </w:p>
    <w:p w14:paraId="432C8A80" w14:textId="77777777" w:rsidR="00A26296" w:rsidRDefault="00A26296">
      <w:pPr>
        <w:pStyle w:val="Commentaire"/>
      </w:pPr>
      <w:r>
        <w:t>Correct:</w:t>
      </w:r>
    </w:p>
    <w:p w14:paraId="4C991F59" w14:textId="77777777" w:rsidR="00A26296" w:rsidRDefault="00A26296">
      <w:pPr>
        <w:pStyle w:val="Commentaire"/>
      </w:pPr>
      <w:r>
        <w:t>Vicente-Serrano et al. (2020c)</w:t>
      </w:r>
    </w:p>
    <w:p w14:paraId="7658DAAC" w14:textId="295467EF" w:rsidR="00A26296" w:rsidRDefault="00A26296">
      <w:pPr>
        <w:pStyle w:val="Commentaire"/>
      </w:pPr>
      <w:r>
        <w:t>(Vicente-Serrano et al., 2020c)</w:t>
      </w:r>
    </w:p>
  </w:comment>
  <w:comment w:id="4329" w:author="Robin Matthews" w:date="2021-07-13T14:47:00Z" w:initials="RM">
    <w:p w14:paraId="7F0EDD90" w14:textId="77777777" w:rsidR="00A26296" w:rsidRDefault="00A26296">
      <w:pPr>
        <w:pStyle w:val="Commentaire"/>
      </w:pPr>
      <w:r>
        <w:rPr>
          <w:rStyle w:val="Marquedecommentaire"/>
        </w:rPr>
        <w:annotationRef/>
      </w:r>
      <w:r>
        <w:t>Not found:</w:t>
      </w:r>
    </w:p>
    <w:p w14:paraId="366EAEDC" w14:textId="77777777" w:rsidR="00A26296" w:rsidRDefault="00A26296">
      <w:pPr>
        <w:pStyle w:val="Commentaire"/>
      </w:pPr>
      <w:r>
        <w:t>J. Zhai et al., 2020</w:t>
      </w:r>
    </w:p>
    <w:p w14:paraId="08FE85E2" w14:textId="77777777" w:rsidR="00A26296" w:rsidRDefault="00A26296">
      <w:pPr>
        <w:pStyle w:val="Commentaire"/>
      </w:pPr>
    </w:p>
    <w:p w14:paraId="188C8E94" w14:textId="77777777" w:rsidR="00A26296" w:rsidRDefault="00A26296">
      <w:pPr>
        <w:pStyle w:val="Commentaire"/>
      </w:pPr>
      <w:r>
        <w:t>Extra stuff:</w:t>
      </w:r>
    </w:p>
    <w:p w14:paraId="21259986" w14:textId="77777777" w:rsidR="00A26296" w:rsidRDefault="00A26296">
      <w:pPr>
        <w:pStyle w:val="Commentaire"/>
      </w:pPr>
      <w:r>
        <w:t>(; ; Zhai et al., 2020a)</w:t>
      </w:r>
    </w:p>
    <w:p w14:paraId="48725C29" w14:textId="77777777" w:rsidR="00A26296" w:rsidRDefault="00A26296">
      <w:pPr>
        <w:pStyle w:val="Commentaire"/>
      </w:pPr>
    </w:p>
    <w:p w14:paraId="381D2D17" w14:textId="77777777" w:rsidR="00A26296" w:rsidRDefault="00A26296">
      <w:pPr>
        <w:pStyle w:val="Commentaire"/>
      </w:pPr>
      <w:r>
        <w:t>Correct:</w:t>
      </w:r>
    </w:p>
    <w:p w14:paraId="1DD6E1ED" w14:textId="52578A85" w:rsidR="00A26296" w:rsidRDefault="00A26296">
      <w:pPr>
        <w:pStyle w:val="Commentaire"/>
      </w:pPr>
      <w:r>
        <w:t>(Touma et al., 2015; Cook et al., 2020; J. Zhai et al., 2020)</w:t>
      </w:r>
    </w:p>
  </w:comment>
  <w:comment w:id="4339" w:author="Robin Matthews" w:date="2021-07-13T14:47:00Z" w:initials="RM">
    <w:p w14:paraId="45BE48D8" w14:textId="77777777" w:rsidR="00A26296" w:rsidRDefault="00A26296">
      <w:pPr>
        <w:pStyle w:val="Commentaire"/>
      </w:pPr>
      <w:r>
        <w:rPr>
          <w:rStyle w:val="Marquedecommentaire"/>
        </w:rPr>
        <w:annotationRef/>
      </w:r>
      <w:r>
        <w:t>Extra stuff:</w:t>
      </w:r>
    </w:p>
    <w:p w14:paraId="24ACBC29" w14:textId="77777777" w:rsidR="00A26296" w:rsidRDefault="00A26296">
      <w:pPr>
        <w:pStyle w:val="Commentaire"/>
      </w:pPr>
      <w:r>
        <w:t xml:space="preserve">(, </w:t>
      </w:r>
    </w:p>
    <w:p w14:paraId="55DEE61E" w14:textId="77777777" w:rsidR="00A26296" w:rsidRDefault="00A26296">
      <w:pPr>
        <w:pStyle w:val="Commentaire"/>
      </w:pPr>
    </w:p>
    <w:p w14:paraId="1D3C2575" w14:textId="77777777" w:rsidR="00A26296" w:rsidRDefault="00A26296">
      <w:pPr>
        <w:pStyle w:val="Commentaire"/>
      </w:pPr>
      <w:r>
        <w:t>Correct:</w:t>
      </w:r>
    </w:p>
    <w:p w14:paraId="6C931BA6" w14:textId="77777777" w:rsidR="00A26296" w:rsidRDefault="00A26296">
      <w:pPr>
        <w:pStyle w:val="Commentaire"/>
      </w:pPr>
      <w:r>
        <w:t>Spinoni et al. (2019)</w:t>
      </w:r>
    </w:p>
    <w:p w14:paraId="4197919A" w14:textId="6298A70A" w:rsidR="00A26296" w:rsidRDefault="00A26296">
      <w:pPr>
        <w:pStyle w:val="Commentaire"/>
      </w:pPr>
      <w:r>
        <w:t>(Spinoni et al., 2019)</w:t>
      </w:r>
    </w:p>
  </w:comment>
  <w:comment w:id="4341" w:author="Robin Matthews" w:date="2021-07-13T14:47:00Z" w:initials="RM">
    <w:p w14:paraId="5E83804C" w14:textId="77777777" w:rsidR="00A26296" w:rsidRDefault="00A26296">
      <w:pPr>
        <w:pStyle w:val="Commentaire"/>
      </w:pPr>
      <w:r>
        <w:rPr>
          <w:rStyle w:val="Marquedecommentaire"/>
        </w:rPr>
        <w:annotationRef/>
      </w:r>
      <w:r>
        <w:t>Extra stuff:</w:t>
      </w:r>
    </w:p>
    <w:p w14:paraId="5B76BFDF" w14:textId="77777777" w:rsidR="00A26296" w:rsidRDefault="00A26296">
      <w:pPr>
        <w:pStyle w:val="Commentaire"/>
      </w:pPr>
      <w:r>
        <w:t>, )</w:t>
      </w:r>
    </w:p>
    <w:p w14:paraId="5918FC6A" w14:textId="77777777" w:rsidR="00A26296" w:rsidRDefault="00A26296">
      <w:pPr>
        <w:pStyle w:val="Commentaire"/>
      </w:pPr>
    </w:p>
    <w:p w14:paraId="2286D6BB" w14:textId="77777777" w:rsidR="00A26296" w:rsidRDefault="00A26296">
      <w:pPr>
        <w:pStyle w:val="Commentaire"/>
      </w:pPr>
      <w:r>
        <w:t>Correct:</w:t>
      </w:r>
    </w:p>
    <w:p w14:paraId="5986E2CB" w14:textId="77777777" w:rsidR="00A26296" w:rsidRDefault="00A26296">
      <w:pPr>
        <w:pStyle w:val="Commentaire"/>
      </w:pPr>
      <w:r>
        <w:t>Dunn et al. (2020)</w:t>
      </w:r>
    </w:p>
    <w:p w14:paraId="3449A602" w14:textId="26B76F2C" w:rsidR="00A26296" w:rsidRDefault="00A26296">
      <w:pPr>
        <w:pStyle w:val="Commentaire"/>
      </w:pPr>
      <w:r>
        <w:t>(Dunn et al., 2020)</w:t>
      </w:r>
    </w:p>
  </w:comment>
  <w:comment w:id="4342" w:author="Robin Matthews" w:date="2021-07-13T14:47:00Z" w:initials="RM">
    <w:p w14:paraId="1B919BF0" w14:textId="77777777" w:rsidR="00A26296" w:rsidRDefault="00A26296">
      <w:pPr>
        <w:pStyle w:val="Commentaire"/>
      </w:pPr>
      <w:r>
        <w:rPr>
          <w:rStyle w:val="Marquedecommentaire"/>
        </w:rPr>
        <w:annotationRef/>
      </w:r>
      <w:r>
        <w:t>Not found:</w:t>
      </w:r>
    </w:p>
    <w:p w14:paraId="7E47C6A2" w14:textId="77777777" w:rsidR="00A26296" w:rsidRDefault="00A26296">
      <w:pPr>
        <w:pStyle w:val="Commentaire"/>
      </w:pPr>
      <w:r>
        <w:t>L. Xu et al.</w:t>
      </w:r>
    </w:p>
    <w:p w14:paraId="5E80E243" w14:textId="77777777" w:rsidR="00A26296" w:rsidRDefault="00A26296">
      <w:pPr>
        <w:pStyle w:val="Commentaire"/>
      </w:pPr>
    </w:p>
    <w:p w14:paraId="518CCDC5" w14:textId="77777777" w:rsidR="00A26296" w:rsidRDefault="00A26296">
      <w:pPr>
        <w:pStyle w:val="Commentaire"/>
      </w:pPr>
      <w:r>
        <w:t>Extra stuff:</w:t>
      </w:r>
    </w:p>
    <w:p w14:paraId="30A3896A" w14:textId="77777777" w:rsidR="00A26296" w:rsidRDefault="00A26296">
      <w:pPr>
        <w:pStyle w:val="Commentaire"/>
      </w:pPr>
      <w:r>
        <w:t>(Xu et al., a)</w:t>
      </w:r>
    </w:p>
    <w:p w14:paraId="57BC9604" w14:textId="77777777" w:rsidR="00A26296" w:rsidRDefault="00A26296">
      <w:pPr>
        <w:pStyle w:val="Commentaire"/>
      </w:pPr>
    </w:p>
    <w:p w14:paraId="79E48D7D" w14:textId="77777777" w:rsidR="00A26296" w:rsidRDefault="00A26296">
      <w:pPr>
        <w:pStyle w:val="Commentaire"/>
      </w:pPr>
      <w:r>
        <w:t>Correct:</w:t>
      </w:r>
    </w:p>
    <w:p w14:paraId="4BABE2CE" w14:textId="77777777" w:rsidR="00A26296" w:rsidRDefault="00A26296">
      <w:pPr>
        <w:pStyle w:val="Commentaire"/>
      </w:pPr>
      <w:r>
        <w:t>L. Xu et al. (2019)</w:t>
      </w:r>
    </w:p>
    <w:p w14:paraId="4AF133E1" w14:textId="1C28C929" w:rsidR="00A26296" w:rsidRDefault="00A26296">
      <w:pPr>
        <w:pStyle w:val="Commentaire"/>
      </w:pPr>
      <w:r>
        <w:t>(L. Xu et al., 2019)</w:t>
      </w:r>
    </w:p>
  </w:comment>
  <w:comment w:id="4347" w:author="Robin Matthews" w:date="2021-07-13T14:47:00Z" w:initials="RM">
    <w:p w14:paraId="34059B1D" w14:textId="77777777" w:rsidR="00A26296" w:rsidRDefault="00A26296">
      <w:pPr>
        <w:pStyle w:val="Commentaire"/>
      </w:pPr>
      <w:r>
        <w:rPr>
          <w:rStyle w:val="Marquedecommentaire"/>
        </w:rPr>
        <w:annotationRef/>
      </w:r>
      <w:r>
        <w:t>Not found:</w:t>
      </w:r>
    </w:p>
    <w:p w14:paraId="1B93F478" w14:textId="77777777" w:rsidR="00A26296" w:rsidRDefault="00A26296">
      <w:pPr>
        <w:pStyle w:val="Commentaire"/>
      </w:pPr>
      <w:r>
        <w:t>L. Xu et al., 2019</w:t>
      </w:r>
    </w:p>
    <w:p w14:paraId="71722BBA" w14:textId="77777777" w:rsidR="00A26296" w:rsidRDefault="00A26296">
      <w:pPr>
        <w:pStyle w:val="Commentaire"/>
      </w:pPr>
    </w:p>
    <w:p w14:paraId="7827AA36" w14:textId="77777777" w:rsidR="00A26296" w:rsidRDefault="00A26296">
      <w:pPr>
        <w:pStyle w:val="Commentaire"/>
      </w:pPr>
      <w:r>
        <w:t>Extra stuff:</w:t>
      </w:r>
    </w:p>
    <w:p w14:paraId="09F172F0" w14:textId="77777777" w:rsidR="00A26296" w:rsidRDefault="00A26296">
      <w:pPr>
        <w:pStyle w:val="Commentaire"/>
      </w:pPr>
      <w:r>
        <w:t>(; Xu et al., 2019a)</w:t>
      </w:r>
    </w:p>
    <w:p w14:paraId="52C9AF8F" w14:textId="77777777" w:rsidR="00A26296" w:rsidRDefault="00A26296">
      <w:pPr>
        <w:pStyle w:val="Commentaire"/>
      </w:pPr>
    </w:p>
    <w:p w14:paraId="054322B9" w14:textId="77777777" w:rsidR="00A26296" w:rsidRDefault="00A26296">
      <w:pPr>
        <w:pStyle w:val="Commentaire"/>
      </w:pPr>
      <w:r>
        <w:t>Correct:</w:t>
      </w:r>
    </w:p>
    <w:p w14:paraId="4F731E7F" w14:textId="7B97BC1D" w:rsidR="00A26296" w:rsidRDefault="00A26296">
      <w:pPr>
        <w:pStyle w:val="Commentaire"/>
      </w:pPr>
      <w:r>
        <w:t>(Abiodun et al., 2019; L. Xu et al., 2019)</w:t>
      </w:r>
    </w:p>
  </w:comment>
  <w:comment w:id="4352" w:author="Robin Matthews" w:date="2021-07-13T14:47:00Z" w:initials="RM">
    <w:p w14:paraId="266E38D3" w14:textId="77777777" w:rsidR="00A26296" w:rsidRDefault="00A26296">
      <w:pPr>
        <w:pStyle w:val="Commentaire"/>
      </w:pPr>
      <w:r>
        <w:rPr>
          <w:rStyle w:val="Marquedecommentaire"/>
        </w:rPr>
        <w:annotationRef/>
      </w:r>
      <w:r>
        <w:t>Not found:</w:t>
      </w:r>
    </w:p>
    <w:p w14:paraId="6807A2CC" w14:textId="77777777" w:rsidR="00A26296" w:rsidRDefault="00A26296">
      <w:pPr>
        <w:pStyle w:val="Commentaire"/>
      </w:pPr>
      <w:r>
        <w:t>L. Xu et al.</w:t>
      </w:r>
    </w:p>
    <w:p w14:paraId="1D0C2EF3" w14:textId="77777777" w:rsidR="00A26296" w:rsidRDefault="00A26296">
      <w:pPr>
        <w:pStyle w:val="Commentaire"/>
      </w:pPr>
    </w:p>
    <w:p w14:paraId="65372063" w14:textId="77777777" w:rsidR="00A26296" w:rsidRDefault="00A26296">
      <w:pPr>
        <w:pStyle w:val="Commentaire"/>
      </w:pPr>
      <w:r>
        <w:t>Extra stuff:</w:t>
      </w:r>
    </w:p>
    <w:p w14:paraId="1D0ACD44" w14:textId="77777777" w:rsidR="00A26296" w:rsidRDefault="00A26296">
      <w:pPr>
        <w:pStyle w:val="Commentaire"/>
      </w:pPr>
      <w:r>
        <w:t>Xu et al. ()</w:t>
      </w:r>
    </w:p>
    <w:p w14:paraId="15019D81" w14:textId="77777777" w:rsidR="00A26296" w:rsidRDefault="00A26296">
      <w:pPr>
        <w:pStyle w:val="Commentaire"/>
      </w:pPr>
    </w:p>
    <w:p w14:paraId="083412A1" w14:textId="77777777" w:rsidR="00A26296" w:rsidRDefault="00A26296">
      <w:pPr>
        <w:pStyle w:val="Commentaire"/>
      </w:pPr>
      <w:r>
        <w:t>Correct:</w:t>
      </w:r>
    </w:p>
    <w:p w14:paraId="3CAF39D2" w14:textId="77777777" w:rsidR="00A26296" w:rsidRDefault="00A26296">
      <w:pPr>
        <w:pStyle w:val="Commentaire"/>
      </w:pPr>
      <w:r>
        <w:t>L. Xu et al. (2019)</w:t>
      </w:r>
    </w:p>
    <w:p w14:paraId="3DEA3554" w14:textId="2949FDFD" w:rsidR="00A26296" w:rsidRDefault="00A26296">
      <w:pPr>
        <w:pStyle w:val="Commentaire"/>
      </w:pPr>
      <w:r>
        <w:t>(L. Xu et al., 2019)</w:t>
      </w:r>
    </w:p>
  </w:comment>
  <w:comment w:id="4357" w:author="Robin Matthews" w:date="2021-07-13T14:47:00Z" w:initials="RM">
    <w:p w14:paraId="50B79B85" w14:textId="77777777" w:rsidR="00A26296" w:rsidRDefault="00A26296">
      <w:pPr>
        <w:pStyle w:val="Commentaire"/>
      </w:pPr>
      <w:r>
        <w:rPr>
          <w:rStyle w:val="Marquedecommentaire"/>
        </w:rPr>
        <w:annotationRef/>
      </w:r>
      <w:r>
        <w:t>Not found:</w:t>
      </w:r>
    </w:p>
    <w:p w14:paraId="6887D114" w14:textId="77777777" w:rsidR="00A26296" w:rsidRDefault="00A26296">
      <w:pPr>
        <w:pStyle w:val="Commentaire"/>
      </w:pPr>
      <w:r>
        <w:t>2013b</w:t>
      </w:r>
    </w:p>
    <w:p w14:paraId="12A23858" w14:textId="77777777" w:rsidR="00A26296" w:rsidRDefault="00A26296">
      <w:pPr>
        <w:pStyle w:val="Commentaire"/>
      </w:pPr>
    </w:p>
    <w:p w14:paraId="78719022" w14:textId="77777777" w:rsidR="00A26296" w:rsidRDefault="00A26296">
      <w:pPr>
        <w:pStyle w:val="Commentaire"/>
      </w:pPr>
      <w:r>
        <w:t>Extra stuff:</w:t>
      </w:r>
    </w:p>
    <w:p w14:paraId="7903DE3A" w14:textId="77777777" w:rsidR="00A26296" w:rsidRDefault="00A26296">
      <w:pPr>
        <w:pStyle w:val="Commentaire"/>
      </w:pPr>
      <w:r>
        <w:t xml:space="preserve"> (2013)</w:t>
      </w:r>
    </w:p>
    <w:p w14:paraId="28D52548" w14:textId="77777777" w:rsidR="00A26296" w:rsidRDefault="00A26296">
      <w:pPr>
        <w:pStyle w:val="Commentaire"/>
      </w:pPr>
    </w:p>
    <w:p w14:paraId="7A83F95E" w14:textId="77777777" w:rsidR="00A26296" w:rsidRDefault="00A26296">
      <w:pPr>
        <w:pStyle w:val="Commentaire"/>
      </w:pPr>
      <w:r>
        <w:t>Correct:</w:t>
      </w:r>
    </w:p>
    <w:p w14:paraId="5FBA3819" w14:textId="77777777" w:rsidR="00A26296" w:rsidRDefault="00A26296">
      <w:pPr>
        <w:pStyle w:val="Commentaire"/>
      </w:pPr>
      <w:r>
        <w:t>Sillmann et al. (2013b)</w:t>
      </w:r>
    </w:p>
    <w:p w14:paraId="735BF238" w14:textId="0607139E" w:rsidR="00A26296" w:rsidRDefault="00A26296">
      <w:pPr>
        <w:pStyle w:val="Commentaire"/>
      </w:pPr>
      <w:r>
        <w:t>(Sillmann et al., 2013b)</w:t>
      </w:r>
    </w:p>
  </w:comment>
  <w:comment w:id="4360" w:author="Robin Matthews" w:date="2021-07-14T17:17:00Z" w:initials="RM">
    <w:p w14:paraId="5BCB34CA" w14:textId="795D115C" w:rsidR="00A5076B" w:rsidRDefault="00A5076B">
      <w:pPr>
        <w:pStyle w:val="Commentaire"/>
      </w:pPr>
      <w:r>
        <w:rPr>
          <w:rStyle w:val="Marquedecommentaire"/>
        </w:rPr>
        <w:annotationRef/>
      </w:r>
      <w:r>
        <w:t>Mendeley field also contains Cook et al., 2020. Want me to remove?</w:t>
      </w:r>
    </w:p>
  </w:comment>
  <w:comment w:id="4361" w:author="Robin Matthews" w:date="2021-07-13T14:48:00Z" w:initials="RM">
    <w:p w14:paraId="40F0FE82" w14:textId="77777777" w:rsidR="00A26296" w:rsidRDefault="00A26296">
      <w:pPr>
        <w:pStyle w:val="Commentaire"/>
      </w:pPr>
      <w:r>
        <w:rPr>
          <w:rStyle w:val="Marquedecommentaire"/>
        </w:rPr>
        <w:annotationRef/>
      </w:r>
      <w:r>
        <w:t>Not found:</w:t>
      </w:r>
    </w:p>
    <w:p w14:paraId="2B3B4318" w14:textId="77777777" w:rsidR="00A26296" w:rsidRDefault="00A26296">
      <w:pPr>
        <w:pStyle w:val="Commentaire"/>
      </w:pPr>
      <w:r>
        <w:t>L. Xu et al., 2019</w:t>
      </w:r>
    </w:p>
    <w:p w14:paraId="0CF867CD" w14:textId="77777777" w:rsidR="00A26296" w:rsidRDefault="00A26296">
      <w:pPr>
        <w:pStyle w:val="Commentaire"/>
      </w:pPr>
      <w:r>
        <w:t>Cook et al., 2020</w:t>
      </w:r>
    </w:p>
    <w:p w14:paraId="591DAC3D" w14:textId="77777777" w:rsidR="00A26296" w:rsidRDefault="00A26296">
      <w:pPr>
        <w:pStyle w:val="Commentaire"/>
      </w:pPr>
    </w:p>
    <w:p w14:paraId="6D7B7BD6" w14:textId="77777777" w:rsidR="00A26296" w:rsidRDefault="00A26296">
      <w:pPr>
        <w:pStyle w:val="Commentaire"/>
      </w:pPr>
      <w:r>
        <w:t>Extra stuff:</w:t>
      </w:r>
    </w:p>
    <w:p w14:paraId="0F491C21" w14:textId="77777777" w:rsidR="00A26296" w:rsidRDefault="00A26296">
      <w:pPr>
        <w:pStyle w:val="Commentaire"/>
      </w:pPr>
      <w:r>
        <w:t>(Xu et al., 2019)</w:t>
      </w:r>
    </w:p>
    <w:p w14:paraId="7034D014" w14:textId="77777777" w:rsidR="00A26296" w:rsidRDefault="00A26296">
      <w:pPr>
        <w:pStyle w:val="Commentaire"/>
      </w:pPr>
    </w:p>
    <w:p w14:paraId="12662A2C" w14:textId="77777777" w:rsidR="00A26296" w:rsidRDefault="00A26296">
      <w:pPr>
        <w:pStyle w:val="Commentaire"/>
      </w:pPr>
      <w:r>
        <w:t>Correct:</w:t>
      </w:r>
    </w:p>
    <w:p w14:paraId="789CD0FE" w14:textId="746C933A" w:rsidR="00A26296" w:rsidRDefault="00A26296">
      <w:pPr>
        <w:pStyle w:val="Commentaire"/>
      </w:pPr>
      <w:r>
        <w:t>(L. Xu et al., 2019; Cook et al., 2020)</w:t>
      </w:r>
    </w:p>
  </w:comment>
  <w:comment w:id="4365" w:author="Robin Matthews" w:date="2021-07-13T14:48:00Z" w:initials="RM">
    <w:p w14:paraId="04B72A3A" w14:textId="77777777" w:rsidR="00A26296" w:rsidRDefault="00A26296">
      <w:pPr>
        <w:pStyle w:val="Commentaire"/>
      </w:pPr>
      <w:r>
        <w:rPr>
          <w:rStyle w:val="Marquedecommentaire"/>
        </w:rPr>
        <w:annotationRef/>
      </w:r>
      <w:r>
        <w:t>Not found:</w:t>
      </w:r>
    </w:p>
    <w:p w14:paraId="624EFD81" w14:textId="77777777" w:rsidR="00A26296" w:rsidRDefault="00A26296">
      <w:pPr>
        <w:pStyle w:val="Commentaire"/>
      </w:pPr>
      <w:r>
        <w:t>L. Xu et al., 2019</w:t>
      </w:r>
    </w:p>
    <w:p w14:paraId="031DBEAE" w14:textId="77777777" w:rsidR="00A26296" w:rsidRDefault="00A26296">
      <w:pPr>
        <w:pStyle w:val="Commentaire"/>
      </w:pPr>
    </w:p>
    <w:p w14:paraId="606CEE33" w14:textId="77777777" w:rsidR="00A26296" w:rsidRDefault="00A26296">
      <w:pPr>
        <w:pStyle w:val="Commentaire"/>
      </w:pPr>
      <w:r>
        <w:t>Extra stuff:</w:t>
      </w:r>
    </w:p>
    <w:p w14:paraId="3346403D" w14:textId="77777777" w:rsidR="00A26296" w:rsidRDefault="00A26296">
      <w:pPr>
        <w:pStyle w:val="Commentaire"/>
      </w:pPr>
      <w:r>
        <w:t>(Xu et al., 2019a; )</w:t>
      </w:r>
    </w:p>
    <w:p w14:paraId="13ED05C5" w14:textId="77777777" w:rsidR="00A26296" w:rsidRDefault="00A26296">
      <w:pPr>
        <w:pStyle w:val="Commentaire"/>
      </w:pPr>
    </w:p>
    <w:p w14:paraId="1EA74B80" w14:textId="77777777" w:rsidR="00A26296" w:rsidRDefault="00A26296">
      <w:pPr>
        <w:pStyle w:val="Commentaire"/>
      </w:pPr>
      <w:r>
        <w:t>Correct:</w:t>
      </w:r>
    </w:p>
    <w:p w14:paraId="4400033F" w14:textId="1308397B" w:rsidR="00A26296" w:rsidRDefault="00A26296">
      <w:pPr>
        <w:pStyle w:val="Commentaire"/>
      </w:pPr>
      <w:r>
        <w:t>(L. Xu et al., 2019; Cook et al., 2020)</w:t>
      </w:r>
    </w:p>
  </w:comment>
  <w:comment w:id="4368" w:author="Robin Matthews" w:date="2021-07-13T14:48:00Z" w:initials="RM">
    <w:p w14:paraId="45EDA7C1" w14:textId="77777777" w:rsidR="00A26296" w:rsidRDefault="00A26296">
      <w:pPr>
        <w:pStyle w:val="Commentaire"/>
      </w:pPr>
      <w:r>
        <w:rPr>
          <w:rStyle w:val="Marquedecommentaire"/>
        </w:rPr>
        <w:annotationRef/>
      </w:r>
      <w:r>
        <w:t>Not found:</w:t>
      </w:r>
    </w:p>
    <w:p w14:paraId="20096321" w14:textId="77777777" w:rsidR="00A26296" w:rsidRDefault="00A26296">
      <w:pPr>
        <w:pStyle w:val="Commentaire"/>
      </w:pPr>
      <w:r>
        <w:t>2020c</w:t>
      </w:r>
    </w:p>
    <w:p w14:paraId="01365603" w14:textId="77777777" w:rsidR="00A26296" w:rsidRDefault="00A26296">
      <w:pPr>
        <w:pStyle w:val="Commentaire"/>
      </w:pPr>
    </w:p>
    <w:p w14:paraId="1B36BD10" w14:textId="77777777" w:rsidR="00A26296" w:rsidRDefault="00A26296">
      <w:pPr>
        <w:pStyle w:val="Commentaire"/>
      </w:pPr>
      <w:r>
        <w:t>Extra stuff:</w:t>
      </w:r>
    </w:p>
    <w:p w14:paraId="78952990" w14:textId="77777777" w:rsidR="00A26296" w:rsidRDefault="00A26296">
      <w:pPr>
        <w:pStyle w:val="Commentaire"/>
      </w:pPr>
      <w:r>
        <w:t>(, 2020a)</w:t>
      </w:r>
    </w:p>
    <w:p w14:paraId="7C2B9D3F" w14:textId="77777777" w:rsidR="00A26296" w:rsidRDefault="00A26296">
      <w:pPr>
        <w:pStyle w:val="Commentaire"/>
      </w:pPr>
    </w:p>
    <w:p w14:paraId="1B49F459" w14:textId="77777777" w:rsidR="00A26296" w:rsidRDefault="00A26296">
      <w:pPr>
        <w:pStyle w:val="Commentaire"/>
      </w:pPr>
      <w:r>
        <w:t>Correct:</w:t>
      </w:r>
    </w:p>
    <w:p w14:paraId="6692A8AF" w14:textId="77777777" w:rsidR="00A26296" w:rsidRDefault="00A26296">
      <w:pPr>
        <w:pStyle w:val="Commentaire"/>
      </w:pPr>
      <w:r>
        <w:t>Vicente-Serrano et al. (2020c)</w:t>
      </w:r>
    </w:p>
    <w:p w14:paraId="53D0C9A3" w14:textId="235E2C59" w:rsidR="00A26296" w:rsidRDefault="00A26296">
      <w:pPr>
        <w:pStyle w:val="Commentaire"/>
      </w:pPr>
      <w:r>
        <w:t>(Vicente-Serrano et al., 2020c)</w:t>
      </w:r>
    </w:p>
  </w:comment>
  <w:comment w:id="4372" w:author="Robin Matthews" w:date="2021-07-13T14:48:00Z" w:initials="RM">
    <w:p w14:paraId="6C384EA6" w14:textId="77777777" w:rsidR="00A26296" w:rsidRDefault="00A26296">
      <w:pPr>
        <w:pStyle w:val="Commentaire"/>
      </w:pPr>
      <w:r>
        <w:rPr>
          <w:rStyle w:val="Marquedecommentaire"/>
        </w:rPr>
        <w:annotationRef/>
      </w:r>
      <w:r>
        <w:t>Not found:</w:t>
      </w:r>
    </w:p>
    <w:p w14:paraId="4F81327E" w14:textId="77777777" w:rsidR="00A26296" w:rsidRDefault="00A26296">
      <w:pPr>
        <w:pStyle w:val="Commentaire"/>
      </w:pPr>
      <w:r>
        <w:t>J. Zhai et al., 2020</w:t>
      </w:r>
    </w:p>
    <w:p w14:paraId="48712214" w14:textId="77777777" w:rsidR="00A26296" w:rsidRDefault="00A26296">
      <w:pPr>
        <w:pStyle w:val="Commentaire"/>
      </w:pPr>
    </w:p>
    <w:p w14:paraId="0CF3DBA2" w14:textId="77777777" w:rsidR="00A26296" w:rsidRDefault="00A26296">
      <w:pPr>
        <w:pStyle w:val="Commentaire"/>
      </w:pPr>
      <w:r>
        <w:t>Extra stuff:</w:t>
      </w:r>
    </w:p>
    <w:p w14:paraId="0F093ED6" w14:textId="77777777" w:rsidR="00A26296" w:rsidRDefault="00A26296">
      <w:pPr>
        <w:pStyle w:val="Commentaire"/>
      </w:pPr>
      <w:r>
        <w:t>(; ; Zhai et al., 2020a)</w:t>
      </w:r>
    </w:p>
    <w:p w14:paraId="02FD67C1" w14:textId="77777777" w:rsidR="00A26296" w:rsidRDefault="00A26296">
      <w:pPr>
        <w:pStyle w:val="Commentaire"/>
      </w:pPr>
    </w:p>
    <w:p w14:paraId="6F13868F" w14:textId="77777777" w:rsidR="00A26296" w:rsidRDefault="00A26296">
      <w:pPr>
        <w:pStyle w:val="Commentaire"/>
      </w:pPr>
      <w:r>
        <w:t>Correct:</w:t>
      </w:r>
    </w:p>
    <w:p w14:paraId="15EC2DF1" w14:textId="5B1E1BA0" w:rsidR="00A26296" w:rsidRDefault="00A26296">
      <w:pPr>
        <w:pStyle w:val="Commentaire"/>
      </w:pPr>
      <w:r>
        <w:t>(Touma et al., 2015; Cook et al., 2020; J. Zhai et al., 2020)</w:t>
      </w:r>
    </w:p>
  </w:comment>
  <w:comment w:id="4379" w:author="Robin Matthews" w:date="2021-07-13T14:48:00Z" w:initials="RM">
    <w:p w14:paraId="56766CDD" w14:textId="77777777" w:rsidR="00A26296" w:rsidRDefault="00A26296">
      <w:pPr>
        <w:pStyle w:val="Commentaire"/>
      </w:pPr>
      <w:r>
        <w:rPr>
          <w:rStyle w:val="Marquedecommentaire"/>
        </w:rPr>
        <w:annotationRef/>
      </w:r>
      <w:r>
        <w:t>Not found:</w:t>
      </w:r>
    </w:p>
    <w:p w14:paraId="342B8BB3" w14:textId="77777777" w:rsidR="00A26296" w:rsidRDefault="00A26296">
      <w:pPr>
        <w:pStyle w:val="Commentaire"/>
      </w:pPr>
      <w:r>
        <w:t>L. Xu et al., 2019</w:t>
      </w:r>
    </w:p>
    <w:p w14:paraId="2D369217" w14:textId="77777777" w:rsidR="00A26296" w:rsidRDefault="00A26296">
      <w:pPr>
        <w:pStyle w:val="Commentaire"/>
      </w:pPr>
    </w:p>
    <w:p w14:paraId="0EE85C02" w14:textId="77777777" w:rsidR="00A26296" w:rsidRDefault="00A26296">
      <w:pPr>
        <w:pStyle w:val="Commentaire"/>
      </w:pPr>
      <w:r>
        <w:t>Extra stuff:</w:t>
      </w:r>
    </w:p>
    <w:p w14:paraId="431B2230" w14:textId="77777777" w:rsidR="00A26296" w:rsidRDefault="00A26296">
      <w:pPr>
        <w:pStyle w:val="Commentaire"/>
      </w:pPr>
      <w:r>
        <w:t>(; Xu et al., 2019a)</w:t>
      </w:r>
    </w:p>
    <w:p w14:paraId="03BC42B4" w14:textId="77777777" w:rsidR="00A26296" w:rsidRDefault="00A26296">
      <w:pPr>
        <w:pStyle w:val="Commentaire"/>
      </w:pPr>
    </w:p>
    <w:p w14:paraId="02E09B64" w14:textId="77777777" w:rsidR="00A26296" w:rsidRDefault="00A26296">
      <w:pPr>
        <w:pStyle w:val="Commentaire"/>
      </w:pPr>
      <w:r>
        <w:t>Correct:</w:t>
      </w:r>
    </w:p>
    <w:p w14:paraId="632ACB24" w14:textId="7DB5FE93" w:rsidR="00A26296" w:rsidRDefault="00A26296">
      <w:pPr>
        <w:pStyle w:val="Commentaire"/>
      </w:pPr>
      <w:r>
        <w:t>(Abiodun et al., 2019; L. Xu et al., 2019)</w:t>
      </w:r>
    </w:p>
  </w:comment>
  <w:comment w:id="4384" w:author="Robin Matthews" w:date="2021-07-13T14:48:00Z" w:initials="RM">
    <w:p w14:paraId="64EA71DF" w14:textId="77777777" w:rsidR="00A26296" w:rsidRDefault="00A26296">
      <w:pPr>
        <w:pStyle w:val="Commentaire"/>
      </w:pPr>
      <w:r>
        <w:rPr>
          <w:rStyle w:val="Marquedecommentaire"/>
        </w:rPr>
        <w:annotationRef/>
      </w:r>
      <w:r>
        <w:t>Not found:</w:t>
      </w:r>
    </w:p>
    <w:p w14:paraId="7E903071" w14:textId="77777777" w:rsidR="00A26296" w:rsidRDefault="00A26296">
      <w:pPr>
        <w:pStyle w:val="Commentaire"/>
      </w:pPr>
      <w:r>
        <w:t>L. Xu et al., 2019</w:t>
      </w:r>
    </w:p>
    <w:p w14:paraId="0AC53EF7" w14:textId="77777777" w:rsidR="00A26296" w:rsidRDefault="00A26296">
      <w:pPr>
        <w:pStyle w:val="Commentaire"/>
      </w:pPr>
    </w:p>
    <w:p w14:paraId="3348280C" w14:textId="77777777" w:rsidR="00A26296" w:rsidRDefault="00A26296">
      <w:pPr>
        <w:pStyle w:val="Commentaire"/>
      </w:pPr>
      <w:r>
        <w:t>Extra stuff:</w:t>
      </w:r>
    </w:p>
    <w:p w14:paraId="7BE13BB7" w14:textId="77777777" w:rsidR="00A26296" w:rsidRDefault="00A26296">
      <w:pPr>
        <w:pStyle w:val="Commentaire"/>
      </w:pPr>
      <w:r>
        <w:t>(; Xu et al., 2019a)</w:t>
      </w:r>
    </w:p>
    <w:p w14:paraId="09982216" w14:textId="77777777" w:rsidR="00A26296" w:rsidRDefault="00A26296">
      <w:pPr>
        <w:pStyle w:val="Commentaire"/>
      </w:pPr>
    </w:p>
    <w:p w14:paraId="051EDBBF" w14:textId="77777777" w:rsidR="00A26296" w:rsidRDefault="00A26296">
      <w:pPr>
        <w:pStyle w:val="Commentaire"/>
      </w:pPr>
      <w:r>
        <w:t>Correct:</w:t>
      </w:r>
    </w:p>
    <w:p w14:paraId="7F4D873E" w14:textId="0BE0E7A3" w:rsidR="00A26296" w:rsidRDefault="00A26296">
      <w:pPr>
        <w:pStyle w:val="Commentaire"/>
      </w:pPr>
      <w:r>
        <w:t>(Abiodun et al., 2019; L. Xu et al., 2019)</w:t>
      </w:r>
    </w:p>
  </w:comment>
  <w:comment w:id="4389" w:author="Robin Matthews" w:date="2021-07-13T14:48:00Z" w:initials="RM">
    <w:p w14:paraId="1347784F" w14:textId="77777777" w:rsidR="00A26296" w:rsidRDefault="00A26296">
      <w:pPr>
        <w:pStyle w:val="Commentaire"/>
      </w:pPr>
      <w:r>
        <w:rPr>
          <w:rStyle w:val="Marquedecommentaire"/>
        </w:rPr>
        <w:annotationRef/>
      </w:r>
      <w:r>
        <w:t>Not found:</w:t>
      </w:r>
    </w:p>
    <w:p w14:paraId="09428696" w14:textId="77777777" w:rsidR="00A26296" w:rsidRDefault="00A26296">
      <w:pPr>
        <w:pStyle w:val="Commentaire"/>
      </w:pPr>
      <w:r>
        <w:t>2013b</w:t>
      </w:r>
    </w:p>
    <w:p w14:paraId="0F00E60A" w14:textId="77777777" w:rsidR="00A26296" w:rsidRDefault="00A26296">
      <w:pPr>
        <w:pStyle w:val="Commentaire"/>
      </w:pPr>
    </w:p>
    <w:p w14:paraId="19114108" w14:textId="77777777" w:rsidR="00A26296" w:rsidRDefault="00A26296">
      <w:pPr>
        <w:pStyle w:val="Commentaire"/>
      </w:pPr>
      <w:r>
        <w:t>Extra stuff:</w:t>
      </w:r>
    </w:p>
    <w:p w14:paraId="6D10F306" w14:textId="77777777" w:rsidR="00A26296" w:rsidRDefault="00A26296">
      <w:pPr>
        <w:pStyle w:val="Commentaire"/>
      </w:pPr>
      <w:r>
        <w:t xml:space="preserve"> (2013)</w:t>
      </w:r>
    </w:p>
    <w:p w14:paraId="724C96FC" w14:textId="77777777" w:rsidR="00A26296" w:rsidRDefault="00A26296">
      <w:pPr>
        <w:pStyle w:val="Commentaire"/>
      </w:pPr>
    </w:p>
    <w:p w14:paraId="34D73DAE" w14:textId="77777777" w:rsidR="00A26296" w:rsidRDefault="00A26296">
      <w:pPr>
        <w:pStyle w:val="Commentaire"/>
      </w:pPr>
      <w:r>
        <w:t>Correct:</w:t>
      </w:r>
    </w:p>
    <w:p w14:paraId="2324738A" w14:textId="77777777" w:rsidR="00A26296" w:rsidRDefault="00A26296">
      <w:pPr>
        <w:pStyle w:val="Commentaire"/>
      </w:pPr>
      <w:r>
        <w:t>Sillmann et al. (2013b)</w:t>
      </w:r>
    </w:p>
    <w:p w14:paraId="61EFC4B8" w14:textId="487147A1" w:rsidR="00A26296" w:rsidRDefault="00A26296">
      <w:pPr>
        <w:pStyle w:val="Commentaire"/>
      </w:pPr>
      <w:r>
        <w:t>(Sillmann et al., 2013b)</w:t>
      </w:r>
    </w:p>
  </w:comment>
  <w:comment w:id="4392" w:author="Robin Matthews" w:date="2021-07-13T14:48:00Z" w:initials="RM">
    <w:p w14:paraId="457CD6EE" w14:textId="77777777" w:rsidR="00A26296" w:rsidRDefault="00A26296">
      <w:pPr>
        <w:pStyle w:val="Commentaire"/>
      </w:pPr>
      <w:r>
        <w:rPr>
          <w:rStyle w:val="Marquedecommentaire"/>
        </w:rPr>
        <w:annotationRef/>
      </w:r>
      <w:r>
        <w:t>Not found:</w:t>
      </w:r>
    </w:p>
    <w:p w14:paraId="1107C485" w14:textId="77777777" w:rsidR="00A26296" w:rsidRDefault="00A26296">
      <w:pPr>
        <w:pStyle w:val="Commentaire"/>
      </w:pPr>
      <w:r>
        <w:t>L. Xu et al., 2019</w:t>
      </w:r>
    </w:p>
    <w:p w14:paraId="26AFA7CA" w14:textId="77777777" w:rsidR="00A26296" w:rsidRDefault="00A26296">
      <w:pPr>
        <w:pStyle w:val="Commentaire"/>
      </w:pPr>
      <w:r>
        <w:t>Cook et al., 2020</w:t>
      </w:r>
    </w:p>
    <w:p w14:paraId="02E8B3ED" w14:textId="77777777" w:rsidR="00A26296" w:rsidRDefault="00A26296">
      <w:pPr>
        <w:pStyle w:val="Commentaire"/>
      </w:pPr>
    </w:p>
    <w:p w14:paraId="429302C5" w14:textId="77777777" w:rsidR="00A26296" w:rsidRDefault="00A26296">
      <w:pPr>
        <w:pStyle w:val="Commentaire"/>
      </w:pPr>
      <w:r>
        <w:t>Extra stuff:</w:t>
      </w:r>
    </w:p>
    <w:p w14:paraId="10DD4CCF" w14:textId="77777777" w:rsidR="00A26296" w:rsidRDefault="00A26296">
      <w:pPr>
        <w:pStyle w:val="Commentaire"/>
      </w:pPr>
      <w:r>
        <w:t>(Xu et al., 2019)</w:t>
      </w:r>
    </w:p>
    <w:p w14:paraId="4A26E32A" w14:textId="77777777" w:rsidR="00A26296" w:rsidRDefault="00A26296">
      <w:pPr>
        <w:pStyle w:val="Commentaire"/>
      </w:pPr>
    </w:p>
    <w:p w14:paraId="16A779F8" w14:textId="77777777" w:rsidR="00A26296" w:rsidRDefault="00A26296">
      <w:pPr>
        <w:pStyle w:val="Commentaire"/>
      </w:pPr>
      <w:r>
        <w:t>Correct:</w:t>
      </w:r>
    </w:p>
    <w:p w14:paraId="1EE712D4" w14:textId="31FED618" w:rsidR="00A26296" w:rsidRDefault="00A26296">
      <w:pPr>
        <w:pStyle w:val="Commentaire"/>
      </w:pPr>
      <w:r>
        <w:t>(L. Xu et al., 2019; Cook et al., 2020)</w:t>
      </w:r>
    </w:p>
  </w:comment>
  <w:comment w:id="4393" w:author="Robin Matthews" w:date="2021-07-14T16:02:00Z" w:initials="RM">
    <w:p w14:paraId="09EBB4A0" w14:textId="79C84103" w:rsidR="00ED4DC1" w:rsidRDefault="00ED4DC1">
      <w:pPr>
        <w:pStyle w:val="Commentaire"/>
      </w:pPr>
      <w:r>
        <w:rPr>
          <w:rStyle w:val="Marquedecommentaire"/>
        </w:rPr>
        <w:annotationRef/>
      </w:r>
      <w:r>
        <w:t>Mendeley field also contains ‘Cook et al., 2020’. Want me to remove it?</w:t>
      </w:r>
    </w:p>
  </w:comment>
  <w:comment w:id="4397" w:author="Robin Matthews" w:date="2021-07-13T14:48:00Z" w:initials="RM">
    <w:p w14:paraId="3896367D" w14:textId="77777777" w:rsidR="00A26296" w:rsidRDefault="00A26296">
      <w:pPr>
        <w:pStyle w:val="Commentaire"/>
      </w:pPr>
      <w:r>
        <w:rPr>
          <w:rStyle w:val="Marquedecommentaire"/>
        </w:rPr>
        <w:annotationRef/>
      </w:r>
      <w:r>
        <w:t>Not found:</w:t>
      </w:r>
    </w:p>
    <w:p w14:paraId="44BDE170" w14:textId="77777777" w:rsidR="00A26296" w:rsidRDefault="00A26296">
      <w:pPr>
        <w:pStyle w:val="Commentaire"/>
      </w:pPr>
      <w:r>
        <w:t>2020c</w:t>
      </w:r>
    </w:p>
    <w:p w14:paraId="61EA124D" w14:textId="77777777" w:rsidR="00A26296" w:rsidRDefault="00A26296">
      <w:pPr>
        <w:pStyle w:val="Commentaire"/>
      </w:pPr>
    </w:p>
    <w:p w14:paraId="30954D2F" w14:textId="77777777" w:rsidR="00A26296" w:rsidRDefault="00A26296">
      <w:pPr>
        <w:pStyle w:val="Commentaire"/>
      </w:pPr>
      <w:r>
        <w:t>Extra stuff:</w:t>
      </w:r>
    </w:p>
    <w:p w14:paraId="34464EDB" w14:textId="77777777" w:rsidR="00A26296" w:rsidRDefault="00A26296">
      <w:pPr>
        <w:pStyle w:val="Commentaire"/>
      </w:pPr>
      <w:r>
        <w:t>(, 2020a)</w:t>
      </w:r>
    </w:p>
    <w:p w14:paraId="680F2A04" w14:textId="77777777" w:rsidR="00A26296" w:rsidRDefault="00A26296">
      <w:pPr>
        <w:pStyle w:val="Commentaire"/>
      </w:pPr>
    </w:p>
    <w:p w14:paraId="2D6C2816" w14:textId="77777777" w:rsidR="00A26296" w:rsidRDefault="00A26296">
      <w:pPr>
        <w:pStyle w:val="Commentaire"/>
      </w:pPr>
      <w:r>
        <w:t>Correct:</w:t>
      </w:r>
    </w:p>
    <w:p w14:paraId="306BDC85" w14:textId="77777777" w:rsidR="00A26296" w:rsidRDefault="00A26296">
      <w:pPr>
        <w:pStyle w:val="Commentaire"/>
      </w:pPr>
      <w:r>
        <w:t>Vicente-Serrano et al. (2020c)</w:t>
      </w:r>
    </w:p>
    <w:p w14:paraId="08D83D18" w14:textId="34F79B94" w:rsidR="00A26296" w:rsidRDefault="00A26296">
      <w:pPr>
        <w:pStyle w:val="Commentaire"/>
      </w:pPr>
      <w:r>
        <w:t>(Vicente-Serrano et al., 2020c)</w:t>
      </w:r>
    </w:p>
  </w:comment>
  <w:comment w:id="4402" w:author="Robin Matthews" w:date="2021-07-13T14:48:00Z" w:initials="RM">
    <w:p w14:paraId="193C6AB0" w14:textId="77777777" w:rsidR="00A26296" w:rsidRDefault="00A26296">
      <w:pPr>
        <w:pStyle w:val="Commentaire"/>
      </w:pPr>
      <w:r>
        <w:rPr>
          <w:rStyle w:val="Marquedecommentaire"/>
        </w:rPr>
        <w:annotationRef/>
      </w:r>
      <w:r>
        <w:t>Not found:</w:t>
      </w:r>
    </w:p>
    <w:p w14:paraId="4575D951" w14:textId="77777777" w:rsidR="00A26296" w:rsidRDefault="00A26296">
      <w:pPr>
        <w:pStyle w:val="Commentaire"/>
      </w:pPr>
      <w:r>
        <w:t>R. Zhai et al., 2020</w:t>
      </w:r>
    </w:p>
    <w:p w14:paraId="1CE7F02F" w14:textId="77777777" w:rsidR="00A26296" w:rsidRDefault="00A26296">
      <w:pPr>
        <w:pStyle w:val="Commentaire"/>
      </w:pPr>
    </w:p>
    <w:p w14:paraId="6114C321" w14:textId="77777777" w:rsidR="00A26296" w:rsidRDefault="00A26296">
      <w:pPr>
        <w:pStyle w:val="Commentaire"/>
      </w:pPr>
      <w:r>
        <w:t>Extra stuff:</w:t>
      </w:r>
    </w:p>
    <w:p w14:paraId="229B8790" w14:textId="77777777" w:rsidR="00A26296" w:rsidRDefault="00A26296">
      <w:pPr>
        <w:pStyle w:val="Commentaire"/>
      </w:pPr>
      <w:r>
        <w:t>(; Zhai et al., 2020b)</w:t>
      </w:r>
    </w:p>
    <w:p w14:paraId="49B3AA38" w14:textId="77777777" w:rsidR="00A26296" w:rsidRDefault="00A26296">
      <w:pPr>
        <w:pStyle w:val="Commentaire"/>
      </w:pPr>
    </w:p>
    <w:p w14:paraId="741B7F84" w14:textId="77777777" w:rsidR="00A26296" w:rsidRDefault="00A26296">
      <w:pPr>
        <w:pStyle w:val="Commentaire"/>
      </w:pPr>
      <w:r>
        <w:t>Correct:</w:t>
      </w:r>
    </w:p>
    <w:p w14:paraId="6D7BE0D8" w14:textId="5DF7E011" w:rsidR="00A26296" w:rsidRDefault="00A26296">
      <w:pPr>
        <w:pStyle w:val="Commentaire"/>
      </w:pPr>
      <w:r>
        <w:t>(Touma et al., 2015; R. Zhai et al., 2020)</w:t>
      </w:r>
    </w:p>
  </w:comment>
  <w:comment w:id="4410" w:author="Robin Matthews" w:date="2021-07-13T14:48:00Z" w:initials="RM">
    <w:p w14:paraId="6F7B9D5F" w14:textId="77777777" w:rsidR="00A26296" w:rsidRDefault="00A26296">
      <w:pPr>
        <w:pStyle w:val="Commentaire"/>
      </w:pPr>
      <w:r>
        <w:rPr>
          <w:rStyle w:val="Marquedecommentaire"/>
        </w:rPr>
        <w:annotationRef/>
      </w:r>
      <w:r>
        <w:t>Extra stuff:</w:t>
      </w:r>
    </w:p>
    <w:p w14:paraId="6A686C32" w14:textId="77777777" w:rsidR="00A26296" w:rsidRDefault="00A26296">
      <w:pPr>
        <w:pStyle w:val="Commentaire"/>
      </w:pPr>
      <w:r>
        <w:t xml:space="preserve">(, ; </w:t>
      </w:r>
    </w:p>
    <w:p w14:paraId="2F92AC84" w14:textId="77777777" w:rsidR="00A26296" w:rsidRDefault="00A26296">
      <w:pPr>
        <w:pStyle w:val="Commentaire"/>
      </w:pPr>
    </w:p>
    <w:p w14:paraId="45A07FF4" w14:textId="77777777" w:rsidR="00A26296" w:rsidRDefault="00A26296">
      <w:pPr>
        <w:pStyle w:val="Commentaire"/>
      </w:pPr>
      <w:r>
        <w:t>Correct:</w:t>
      </w:r>
    </w:p>
    <w:p w14:paraId="396212B4" w14:textId="77777777" w:rsidR="00A26296" w:rsidRDefault="00A26296">
      <w:pPr>
        <w:pStyle w:val="Commentaire"/>
      </w:pPr>
      <w:r>
        <w:t>Hu et al. (2020)</w:t>
      </w:r>
    </w:p>
    <w:p w14:paraId="0C6943B8" w14:textId="02745EE2" w:rsidR="00A26296" w:rsidRDefault="00A26296">
      <w:pPr>
        <w:pStyle w:val="Commentaire"/>
      </w:pPr>
      <w:r>
        <w:t>(Hu et al., 2020)</w:t>
      </w:r>
    </w:p>
  </w:comment>
  <w:comment w:id="4412" w:author="Robin Matthews" w:date="2021-07-13T14:48:00Z" w:initials="RM">
    <w:p w14:paraId="306EC8E3" w14:textId="77777777" w:rsidR="00A26296" w:rsidRDefault="00A26296">
      <w:pPr>
        <w:pStyle w:val="Commentaire"/>
      </w:pPr>
      <w:r>
        <w:rPr>
          <w:rStyle w:val="Marquedecommentaire"/>
        </w:rPr>
        <w:annotationRef/>
      </w:r>
      <w:r>
        <w:t>Extra stuff:</w:t>
      </w:r>
    </w:p>
    <w:p w14:paraId="75D3713E" w14:textId="77777777" w:rsidR="00A26296" w:rsidRDefault="00A26296">
      <w:pPr>
        <w:pStyle w:val="Commentaire"/>
      </w:pPr>
      <w:r>
        <w:t>, )</w:t>
      </w:r>
    </w:p>
    <w:p w14:paraId="2B5B4704" w14:textId="77777777" w:rsidR="00A26296" w:rsidRDefault="00A26296">
      <w:pPr>
        <w:pStyle w:val="Commentaire"/>
      </w:pPr>
    </w:p>
    <w:p w14:paraId="50AD6842" w14:textId="77777777" w:rsidR="00A26296" w:rsidRDefault="00A26296">
      <w:pPr>
        <w:pStyle w:val="Commentaire"/>
      </w:pPr>
      <w:r>
        <w:t>Correct:</w:t>
      </w:r>
    </w:p>
    <w:p w14:paraId="4C11AA91" w14:textId="77777777" w:rsidR="00A26296" w:rsidRDefault="00A26296">
      <w:pPr>
        <w:pStyle w:val="Commentaire"/>
      </w:pPr>
      <w:r>
        <w:t>Seong et al. (2020)</w:t>
      </w:r>
    </w:p>
    <w:p w14:paraId="21042A70" w14:textId="5CC95970" w:rsidR="00A26296" w:rsidRDefault="00A26296">
      <w:pPr>
        <w:pStyle w:val="Commentaire"/>
      </w:pPr>
      <w:r>
        <w:t>(Seong et al., 2020)</w:t>
      </w:r>
    </w:p>
  </w:comment>
  <w:comment w:id="4413" w:author="Robin Matthews" w:date="2021-07-13T14:48:00Z" w:initials="RM">
    <w:p w14:paraId="4A172E2A" w14:textId="77777777" w:rsidR="00A26296" w:rsidRDefault="00A26296">
      <w:pPr>
        <w:pStyle w:val="Commentaire"/>
      </w:pPr>
      <w:r>
        <w:rPr>
          <w:rStyle w:val="Marquedecommentaire"/>
        </w:rPr>
        <w:annotationRef/>
      </w:r>
      <w:r>
        <w:t>Not found:</w:t>
      </w:r>
    </w:p>
    <w:p w14:paraId="66C29C30" w14:textId="77777777" w:rsidR="00A26296" w:rsidRDefault="00A26296">
      <w:pPr>
        <w:pStyle w:val="Commentaire"/>
      </w:pPr>
      <w:r>
        <w:t>C. Li et al.</w:t>
      </w:r>
    </w:p>
    <w:p w14:paraId="2D8F12B9" w14:textId="77777777" w:rsidR="00A26296" w:rsidRDefault="00A26296">
      <w:pPr>
        <w:pStyle w:val="Commentaire"/>
      </w:pPr>
    </w:p>
    <w:p w14:paraId="4E1B569F" w14:textId="77777777" w:rsidR="00A26296" w:rsidRDefault="00A26296">
      <w:pPr>
        <w:pStyle w:val="Commentaire"/>
      </w:pPr>
      <w:r>
        <w:t>Extra stuff:</w:t>
      </w:r>
    </w:p>
    <w:p w14:paraId="1815E238" w14:textId="77777777" w:rsidR="00A26296" w:rsidRDefault="00A26296">
      <w:pPr>
        <w:pStyle w:val="Commentaire"/>
      </w:pPr>
      <w:r>
        <w:t xml:space="preserve">(Li et al., </w:t>
      </w:r>
    </w:p>
    <w:p w14:paraId="44A97B8B" w14:textId="77777777" w:rsidR="00A26296" w:rsidRDefault="00A26296">
      <w:pPr>
        <w:pStyle w:val="Commentaire"/>
      </w:pPr>
    </w:p>
    <w:p w14:paraId="4546AFB0" w14:textId="77777777" w:rsidR="00A26296" w:rsidRDefault="00A26296">
      <w:pPr>
        <w:pStyle w:val="Commentaire"/>
      </w:pPr>
      <w:r>
        <w:t>Correct:</w:t>
      </w:r>
    </w:p>
    <w:p w14:paraId="708FB495" w14:textId="77777777" w:rsidR="00A26296" w:rsidRDefault="00A26296">
      <w:pPr>
        <w:pStyle w:val="Commentaire"/>
      </w:pPr>
      <w:r>
        <w:t>C. Li et al. (2020)</w:t>
      </w:r>
    </w:p>
    <w:p w14:paraId="5783DBDA" w14:textId="540FA67F" w:rsidR="00A26296" w:rsidRDefault="00A26296">
      <w:pPr>
        <w:pStyle w:val="Commentaire"/>
      </w:pPr>
      <w:r>
        <w:t>(C. Li et al., 2020)</w:t>
      </w:r>
    </w:p>
  </w:comment>
  <w:comment w:id="4418" w:author="Robin Matthews" w:date="2021-07-13T14:48:00Z" w:initials="RM">
    <w:p w14:paraId="45AA14AA" w14:textId="77777777" w:rsidR="00A26296" w:rsidRDefault="00A26296">
      <w:pPr>
        <w:pStyle w:val="Commentaire"/>
      </w:pPr>
      <w:r>
        <w:rPr>
          <w:rStyle w:val="Marquedecommentaire"/>
        </w:rPr>
        <w:annotationRef/>
      </w:r>
      <w:r>
        <w:t>Not found:</w:t>
      </w:r>
    </w:p>
    <w:p w14:paraId="55CCAFFB" w14:textId="77777777" w:rsidR="00A26296" w:rsidRDefault="00A26296">
      <w:pPr>
        <w:pStyle w:val="Commentaire"/>
      </w:pPr>
      <w:r>
        <w:t>C. Li et al.</w:t>
      </w:r>
    </w:p>
    <w:p w14:paraId="06291787" w14:textId="77777777" w:rsidR="00A26296" w:rsidRDefault="00A26296">
      <w:pPr>
        <w:pStyle w:val="Commentaire"/>
      </w:pPr>
    </w:p>
    <w:p w14:paraId="2EF9C15E" w14:textId="77777777" w:rsidR="00A26296" w:rsidRDefault="00A26296">
      <w:pPr>
        <w:pStyle w:val="Commentaire"/>
      </w:pPr>
      <w:r>
        <w:t>Extra stuff:</w:t>
      </w:r>
    </w:p>
    <w:p w14:paraId="37F4189E" w14:textId="77777777" w:rsidR="00A26296" w:rsidRDefault="00A26296">
      <w:pPr>
        <w:pStyle w:val="Commentaire"/>
      </w:pPr>
      <w:r>
        <w:t xml:space="preserve">(Li et al., </w:t>
      </w:r>
    </w:p>
    <w:p w14:paraId="6EE3A2EB" w14:textId="77777777" w:rsidR="00A26296" w:rsidRDefault="00A26296">
      <w:pPr>
        <w:pStyle w:val="Commentaire"/>
      </w:pPr>
    </w:p>
    <w:p w14:paraId="1D81B00E" w14:textId="77777777" w:rsidR="00A26296" w:rsidRDefault="00A26296">
      <w:pPr>
        <w:pStyle w:val="Commentaire"/>
      </w:pPr>
      <w:r>
        <w:t>Correct:</w:t>
      </w:r>
    </w:p>
    <w:p w14:paraId="5B6853AA" w14:textId="77777777" w:rsidR="00A26296" w:rsidRDefault="00A26296">
      <w:pPr>
        <w:pStyle w:val="Commentaire"/>
      </w:pPr>
      <w:r>
        <w:t>C. Li et al. (2020)</w:t>
      </w:r>
    </w:p>
    <w:p w14:paraId="6DAAB290" w14:textId="4C5E895B" w:rsidR="00A26296" w:rsidRDefault="00A26296">
      <w:pPr>
        <w:pStyle w:val="Commentaire"/>
      </w:pPr>
      <w:r>
        <w:t>(C. Li et al., 2020)</w:t>
      </w:r>
    </w:p>
  </w:comment>
  <w:comment w:id="4421" w:author="Robin Matthews" w:date="2021-07-13T14:48:00Z" w:initials="RM">
    <w:p w14:paraId="561584CF" w14:textId="77777777" w:rsidR="00A26296" w:rsidRDefault="00A26296">
      <w:pPr>
        <w:pStyle w:val="Commentaire"/>
      </w:pPr>
      <w:r>
        <w:rPr>
          <w:rStyle w:val="Marquedecommentaire"/>
        </w:rPr>
        <w:annotationRef/>
      </w:r>
      <w:r>
        <w:t>Not found:</w:t>
      </w:r>
    </w:p>
    <w:p w14:paraId="71826309" w14:textId="77777777" w:rsidR="00A26296" w:rsidRDefault="00A26296">
      <w:pPr>
        <w:pStyle w:val="Commentaire"/>
      </w:pPr>
      <w:r>
        <w:t>C. Li et al.</w:t>
      </w:r>
    </w:p>
    <w:p w14:paraId="4F752A1D" w14:textId="77777777" w:rsidR="00A26296" w:rsidRDefault="00A26296">
      <w:pPr>
        <w:pStyle w:val="Commentaire"/>
      </w:pPr>
    </w:p>
    <w:p w14:paraId="3A4FCFCF" w14:textId="77777777" w:rsidR="00A26296" w:rsidRDefault="00A26296">
      <w:pPr>
        <w:pStyle w:val="Commentaire"/>
      </w:pPr>
      <w:r>
        <w:t>Extra stuff:</w:t>
      </w:r>
    </w:p>
    <w:p w14:paraId="23723159" w14:textId="77777777" w:rsidR="00A26296" w:rsidRDefault="00A26296">
      <w:pPr>
        <w:pStyle w:val="Commentaire"/>
      </w:pPr>
      <w:r>
        <w:t xml:space="preserve">(Li et al., </w:t>
      </w:r>
    </w:p>
    <w:p w14:paraId="06EB856A" w14:textId="77777777" w:rsidR="00A26296" w:rsidRDefault="00A26296">
      <w:pPr>
        <w:pStyle w:val="Commentaire"/>
      </w:pPr>
    </w:p>
    <w:p w14:paraId="3B50FFEE" w14:textId="77777777" w:rsidR="00A26296" w:rsidRDefault="00A26296">
      <w:pPr>
        <w:pStyle w:val="Commentaire"/>
      </w:pPr>
      <w:r>
        <w:t>Correct:</w:t>
      </w:r>
    </w:p>
    <w:p w14:paraId="4E3A1182" w14:textId="77777777" w:rsidR="00A26296" w:rsidRDefault="00A26296">
      <w:pPr>
        <w:pStyle w:val="Commentaire"/>
      </w:pPr>
      <w:r>
        <w:t>C. Li et al. (2020)</w:t>
      </w:r>
    </w:p>
    <w:p w14:paraId="0E2FB04E" w14:textId="24BE8284" w:rsidR="00A26296" w:rsidRDefault="00A26296">
      <w:pPr>
        <w:pStyle w:val="Commentaire"/>
      </w:pPr>
      <w:r>
        <w:t>(C. Li et al., 2020)</w:t>
      </w:r>
    </w:p>
  </w:comment>
  <w:comment w:id="4426" w:author="Robin Matthews" w:date="2021-07-13T14:48:00Z" w:initials="RM">
    <w:p w14:paraId="19D88F3B" w14:textId="77777777" w:rsidR="00A26296" w:rsidRDefault="00A26296">
      <w:pPr>
        <w:pStyle w:val="Commentaire"/>
      </w:pPr>
      <w:r>
        <w:rPr>
          <w:rStyle w:val="Marquedecommentaire"/>
        </w:rPr>
        <w:annotationRef/>
      </w:r>
      <w:r>
        <w:t>Not found:</w:t>
      </w:r>
    </w:p>
    <w:p w14:paraId="06A09134" w14:textId="77777777" w:rsidR="00A26296" w:rsidRDefault="00A26296">
      <w:pPr>
        <w:pStyle w:val="Commentaire"/>
      </w:pPr>
      <w:r>
        <w:t>C. Li et al.</w:t>
      </w:r>
    </w:p>
    <w:p w14:paraId="68A1FADD" w14:textId="77777777" w:rsidR="00A26296" w:rsidRDefault="00A26296">
      <w:pPr>
        <w:pStyle w:val="Commentaire"/>
      </w:pPr>
    </w:p>
    <w:p w14:paraId="13FFF503" w14:textId="77777777" w:rsidR="00A26296" w:rsidRDefault="00A26296">
      <w:pPr>
        <w:pStyle w:val="Commentaire"/>
      </w:pPr>
      <w:r>
        <w:t>Extra stuff:</w:t>
      </w:r>
    </w:p>
    <w:p w14:paraId="5899A087" w14:textId="77777777" w:rsidR="00A26296" w:rsidRDefault="00A26296">
      <w:pPr>
        <w:pStyle w:val="Commentaire"/>
      </w:pPr>
      <w:r>
        <w:t xml:space="preserve">(Li et al., </w:t>
      </w:r>
    </w:p>
    <w:p w14:paraId="3E730B09" w14:textId="77777777" w:rsidR="00A26296" w:rsidRDefault="00A26296">
      <w:pPr>
        <w:pStyle w:val="Commentaire"/>
      </w:pPr>
    </w:p>
    <w:p w14:paraId="381B83E3" w14:textId="77777777" w:rsidR="00A26296" w:rsidRDefault="00A26296">
      <w:pPr>
        <w:pStyle w:val="Commentaire"/>
      </w:pPr>
      <w:r>
        <w:t>Correct:</w:t>
      </w:r>
    </w:p>
    <w:p w14:paraId="08C335C4" w14:textId="77777777" w:rsidR="00A26296" w:rsidRDefault="00A26296">
      <w:pPr>
        <w:pStyle w:val="Commentaire"/>
      </w:pPr>
      <w:r>
        <w:t>C. Li et al. (2020)</w:t>
      </w:r>
    </w:p>
    <w:p w14:paraId="509661CA" w14:textId="43F242F8" w:rsidR="00A26296" w:rsidRDefault="00A26296">
      <w:pPr>
        <w:pStyle w:val="Commentaire"/>
      </w:pPr>
      <w:r>
        <w:t>(C. Li et al., 2020)</w:t>
      </w:r>
    </w:p>
  </w:comment>
  <w:comment w:id="4434" w:author="Robin Matthews" w:date="2021-07-13T14:48:00Z" w:initials="RM">
    <w:p w14:paraId="06FEFAB4" w14:textId="77777777" w:rsidR="00A26296" w:rsidRDefault="00A26296">
      <w:pPr>
        <w:pStyle w:val="Commentaire"/>
      </w:pPr>
      <w:r>
        <w:rPr>
          <w:rStyle w:val="Marquedecommentaire"/>
        </w:rPr>
        <w:annotationRef/>
      </w:r>
      <w:r>
        <w:t>Not found:</w:t>
      </w:r>
    </w:p>
    <w:p w14:paraId="1CEFB2D3" w14:textId="77777777" w:rsidR="00A26296" w:rsidRDefault="00A26296">
      <w:pPr>
        <w:pStyle w:val="Commentaire"/>
      </w:pPr>
      <w:r>
        <w:t>C. Li et al.</w:t>
      </w:r>
    </w:p>
    <w:p w14:paraId="0EDCA2A8" w14:textId="77777777" w:rsidR="00A26296" w:rsidRDefault="00A26296">
      <w:pPr>
        <w:pStyle w:val="Commentaire"/>
      </w:pPr>
    </w:p>
    <w:p w14:paraId="0772F6D0" w14:textId="77777777" w:rsidR="00A26296" w:rsidRDefault="00A26296">
      <w:pPr>
        <w:pStyle w:val="Commentaire"/>
      </w:pPr>
      <w:r>
        <w:t>Extra stuff:</w:t>
      </w:r>
    </w:p>
    <w:p w14:paraId="3E2D8EFF" w14:textId="77777777" w:rsidR="00A26296" w:rsidRDefault="00A26296">
      <w:pPr>
        <w:pStyle w:val="Commentaire"/>
      </w:pPr>
      <w:r>
        <w:t xml:space="preserve">(Li et al., </w:t>
      </w:r>
    </w:p>
    <w:p w14:paraId="77A91C5A" w14:textId="77777777" w:rsidR="00A26296" w:rsidRDefault="00A26296">
      <w:pPr>
        <w:pStyle w:val="Commentaire"/>
      </w:pPr>
    </w:p>
    <w:p w14:paraId="0FC0FE4F" w14:textId="77777777" w:rsidR="00A26296" w:rsidRDefault="00A26296">
      <w:pPr>
        <w:pStyle w:val="Commentaire"/>
      </w:pPr>
      <w:r>
        <w:t>Correct:</w:t>
      </w:r>
    </w:p>
    <w:p w14:paraId="76B49B6B" w14:textId="77777777" w:rsidR="00A26296" w:rsidRDefault="00A26296">
      <w:pPr>
        <w:pStyle w:val="Commentaire"/>
      </w:pPr>
      <w:r>
        <w:t>C. Li et al. (2020)</w:t>
      </w:r>
    </w:p>
    <w:p w14:paraId="6F7A0677" w14:textId="09BB4858" w:rsidR="00A26296" w:rsidRDefault="00A26296">
      <w:pPr>
        <w:pStyle w:val="Commentaire"/>
      </w:pPr>
      <w:r>
        <w:t>(C. Li et al., 2020)</w:t>
      </w:r>
    </w:p>
  </w:comment>
  <w:comment w:id="4439" w:author="Robin Matthews" w:date="2021-07-13T14:48:00Z" w:initials="RM">
    <w:p w14:paraId="73352A44" w14:textId="77777777" w:rsidR="00A26296" w:rsidRDefault="00A26296">
      <w:pPr>
        <w:pStyle w:val="Commentaire"/>
      </w:pPr>
      <w:r>
        <w:rPr>
          <w:rStyle w:val="Marquedecommentaire"/>
        </w:rPr>
        <w:annotationRef/>
      </w:r>
      <w:r>
        <w:t>Not found:</w:t>
      </w:r>
    </w:p>
    <w:p w14:paraId="6B03C810" w14:textId="77777777" w:rsidR="00A26296" w:rsidRDefault="00A26296">
      <w:pPr>
        <w:pStyle w:val="Commentaire"/>
      </w:pPr>
      <w:r>
        <w:t>C. Li et al.</w:t>
      </w:r>
    </w:p>
    <w:p w14:paraId="3ECBBF68" w14:textId="77777777" w:rsidR="00A26296" w:rsidRDefault="00A26296">
      <w:pPr>
        <w:pStyle w:val="Commentaire"/>
      </w:pPr>
    </w:p>
    <w:p w14:paraId="6A1F7636" w14:textId="77777777" w:rsidR="00A26296" w:rsidRDefault="00A26296">
      <w:pPr>
        <w:pStyle w:val="Commentaire"/>
      </w:pPr>
      <w:r>
        <w:t>Extra stuff:</w:t>
      </w:r>
    </w:p>
    <w:p w14:paraId="2A4DA83F" w14:textId="77777777" w:rsidR="00A26296" w:rsidRDefault="00A26296">
      <w:pPr>
        <w:pStyle w:val="Commentaire"/>
      </w:pPr>
      <w:r>
        <w:t xml:space="preserve">(Li et al., </w:t>
      </w:r>
    </w:p>
    <w:p w14:paraId="23B4ACF6" w14:textId="77777777" w:rsidR="00A26296" w:rsidRDefault="00A26296">
      <w:pPr>
        <w:pStyle w:val="Commentaire"/>
      </w:pPr>
    </w:p>
    <w:p w14:paraId="1B734BD8" w14:textId="77777777" w:rsidR="00A26296" w:rsidRDefault="00A26296">
      <w:pPr>
        <w:pStyle w:val="Commentaire"/>
      </w:pPr>
      <w:r>
        <w:t>Correct:</w:t>
      </w:r>
    </w:p>
    <w:p w14:paraId="4C76C006" w14:textId="77777777" w:rsidR="00A26296" w:rsidRDefault="00A26296">
      <w:pPr>
        <w:pStyle w:val="Commentaire"/>
      </w:pPr>
      <w:r>
        <w:t>C. Li et al. (2020)</w:t>
      </w:r>
    </w:p>
    <w:p w14:paraId="59F27FEC" w14:textId="02B18E2F" w:rsidR="00A26296" w:rsidRDefault="00A26296">
      <w:pPr>
        <w:pStyle w:val="Commentaire"/>
      </w:pPr>
      <w:r>
        <w:t>(C. Li et al., 2020)</w:t>
      </w:r>
    </w:p>
  </w:comment>
  <w:comment w:id="4446" w:author="Robin Matthews" w:date="2021-07-13T14:48:00Z" w:initials="RM">
    <w:p w14:paraId="2CE21042" w14:textId="77777777" w:rsidR="00A26296" w:rsidRDefault="00A26296">
      <w:pPr>
        <w:pStyle w:val="Commentaire"/>
      </w:pPr>
      <w:r>
        <w:rPr>
          <w:rStyle w:val="Marquedecommentaire"/>
        </w:rPr>
        <w:annotationRef/>
      </w:r>
      <w:r>
        <w:t>Not found:</w:t>
      </w:r>
    </w:p>
    <w:p w14:paraId="6286E23B" w14:textId="77777777" w:rsidR="00A26296" w:rsidRDefault="00A26296">
      <w:pPr>
        <w:pStyle w:val="Commentaire"/>
      </w:pPr>
      <w:r>
        <w:t>Z. Wang et al.</w:t>
      </w:r>
    </w:p>
    <w:p w14:paraId="3A6FFD8C" w14:textId="77777777" w:rsidR="00A26296" w:rsidRDefault="00A26296">
      <w:pPr>
        <w:pStyle w:val="Commentaire"/>
      </w:pPr>
      <w:r>
        <w:t>2017a</w:t>
      </w:r>
    </w:p>
    <w:p w14:paraId="5004BDAA" w14:textId="77777777" w:rsidR="00A26296" w:rsidRDefault="00A26296">
      <w:pPr>
        <w:pStyle w:val="Commentaire"/>
      </w:pPr>
    </w:p>
    <w:p w14:paraId="7CC060FA" w14:textId="77777777" w:rsidR="00A26296" w:rsidRDefault="00A26296">
      <w:pPr>
        <w:pStyle w:val="Commentaire"/>
      </w:pPr>
      <w:r>
        <w:t>Extra stuff:</w:t>
      </w:r>
    </w:p>
    <w:p w14:paraId="142C109A" w14:textId="77777777" w:rsidR="00A26296" w:rsidRDefault="00A26296">
      <w:pPr>
        <w:pStyle w:val="Commentaire"/>
      </w:pPr>
      <w:r>
        <w:t>(Wang et al., 2017c)</w:t>
      </w:r>
    </w:p>
    <w:p w14:paraId="166D8C22" w14:textId="77777777" w:rsidR="00A26296" w:rsidRDefault="00A26296">
      <w:pPr>
        <w:pStyle w:val="Commentaire"/>
      </w:pPr>
    </w:p>
    <w:p w14:paraId="0477C973" w14:textId="77777777" w:rsidR="00A26296" w:rsidRDefault="00A26296">
      <w:pPr>
        <w:pStyle w:val="Commentaire"/>
      </w:pPr>
      <w:r>
        <w:t>Correct:</w:t>
      </w:r>
    </w:p>
    <w:p w14:paraId="51605693" w14:textId="77777777" w:rsidR="00A26296" w:rsidRDefault="00A26296">
      <w:pPr>
        <w:pStyle w:val="Commentaire"/>
      </w:pPr>
      <w:r>
        <w:t>Z. Wang et al. (2017a)</w:t>
      </w:r>
    </w:p>
    <w:p w14:paraId="1577AF71" w14:textId="77E624A3" w:rsidR="00A26296" w:rsidRDefault="00A26296">
      <w:pPr>
        <w:pStyle w:val="Commentaire"/>
      </w:pPr>
      <w:r>
        <w:t>(Z. Wang et al., 2017a)</w:t>
      </w:r>
    </w:p>
  </w:comment>
  <w:comment w:id="4452" w:author="Robin Matthews" w:date="2021-07-13T14:48:00Z" w:initials="RM">
    <w:p w14:paraId="74FD9411" w14:textId="77777777" w:rsidR="00A26296" w:rsidRDefault="00A26296">
      <w:pPr>
        <w:pStyle w:val="Commentaire"/>
      </w:pPr>
      <w:r>
        <w:rPr>
          <w:rStyle w:val="Marquedecommentaire"/>
        </w:rPr>
        <w:annotationRef/>
      </w:r>
      <w:r>
        <w:t>Not found:</w:t>
      </w:r>
    </w:p>
    <w:p w14:paraId="37B07B68" w14:textId="77777777" w:rsidR="00A26296" w:rsidRDefault="00A26296">
      <w:pPr>
        <w:pStyle w:val="Commentaire"/>
      </w:pPr>
      <w:r>
        <w:t>C. Li et al.</w:t>
      </w:r>
    </w:p>
    <w:p w14:paraId="77E21974" w14:textId="77777777" w:rsidR="00A26296" w:rsidRDefault="00A26296">
      <w:pPr>
        <w:pStyle w:val="Commentaire"/>
      </w:pPr>
    </w:p>
    <w:p w14:paraId="2BFD98E4" w14:textId="77777777" w:rsidR="00A26296" w:rsidRDefault="00A26296">
      <w:pPr>
        <w:pStyle w:val="Commentaire"/>
      </w:pPr>
      <w:r>
        <w:t>Extra stuff:</w:t>
      </w:r>
    </w:p>
    <w:p w14:paraId="206C6634" w14:textId="77777777" w:rsidR="00A26296" w:rsidRDefault="00A26296">
      <w:pPr>
        <w:pStyle w:val="Commentaire"/>
      </w:pPr>
      <w:r>
        <w:t xml:space="preserve">(Li et al., </w:t>
      </w:r>
    </w:p>
    <w:p w14:paraId="127FA5C3" w14:textId="77777777" w:rsidR="00A26296" w:rsidRDefault="00A26296">
      <w:pPr>
        <w:pStyle w:val="Commentaire"/>
      </w:pPr>
    </w:p>
    <w:p w14:paraId="13DA9645" w14:textId="77777777" w:rsidR="00A26296" w:rsidRDefault="00A26296">
      <w:pPr>
        <w:pStyle w:val="Commentaire"/>
      </w:pPr>
      <w:r>
        <w:t>Correct:</w:t>
      </w:r>
    </w:p>
    <w:p w14:paraId="3ECA54A2" w14:textId="77777777" w:rsidR="00A26296" w:rsidRDefault="00A26296">
      <w:pPr>
        <w:pStyle w:val="Commentaire"/>
      </w:pPr>
      <w:r>
        <w:t>C. Li et al. (2020)</w:t>
      </w:r>
    </w:p>
    <w:p w14:paraId="4A18B2B7" w14:textId="731DB279" w:rsidR="00A26296" w:rsidRDefault="00A26296">
      <w:pPr>
        <w:pStyle w:val="Commentaire"/>
      </w:pPr>
      <w:r>
        <w:t>(C. Li et al., 2020)</w:t>
      </w:r>
    </w:p>
  </w:comment>
  <w:comment w:id="4457" w:author="Robin Matthews" w:date="2021-07-13T14:49:00Z" w:initials="RM">
    <w:p w14:paraId="4A8CB483" w14:textId="77777777" w:rsidR="00A26296" w:rsidRDefault="00A26296">
      <w:pPr>
        <w:pStyle w:val="Commentaire"/>
      </w:pPr>
      <w:r>
        <w:rPr>
          <w:rStyle w:val="Marquedecommentaire"/>
        </w:rPr>
        <w:annotationRef/>
      </w:r>
      <w:r>
        <w:t>Not found:</w:t>
      </w:r>
    </w:p>
    <w:p w14:paraId="7DBFEE2C" w14:textId="77777777" w:rsidR="00A26296" w:rsidRDefault="00A26296">
      <w:pPr>
        <w:pStyle w:val="Commentaire"/>
      </w:pPr>
      <w:r>
        <w:t>C. Li et al.</w:t>
      </w:r>
    </w:p>
    <w:p w14:paraId="59DC7C9A" w14:textId="77777777" w:rsidR="00A26296" w:rsidRDefault="00A26296">
      <w:pPr>
        <w:pStyle w:val="Commentaire"/>
      </w:pPr>
    </w:p>
    <w:p w14:paraId="256B8D11" w14:textId="77777777" w:rsidR="00A26296" w:rsidRDefault="00A26296">
      <w:pPr>
        <w:pStyle w:val="Commentaire"/>
      </w:pPr>
      <w:r>
        <w:t>Extra stuff:</w:t>
      </w:r>
    </w:p>
    <w:p w14:paraId="2F3B28D7" w14:textId="77777777" w:rsidR="00A26296" w:rsidRDefault="00A26296">
      <w:pPr>
        <w:pStyle w:val="Commentaire"/>
      </w:pPr>
      <w:r>
        <w:t xml:space="preserve">(Li et al., </w:t>
      </w:r>
    </w:p>
    <w:p w14:paraId="43AC3A9F" w14:textId="77777777" w:rsidR="00A26296" w:rsidRDefault="00A26296">
      <w:pPr>
        <w:pStyle w:val="Commentaire"/>
      </w:pPr>
    </w:p>
    <w:p w14:paraId="79F6742E" w14:textId="77777777" w:rsidR="00A26296" w:rsidRDefault="00A26296">
      <w:pPr>
        <w:pStyle w:val="Commentaire"/>
      </w:pPr>
      <w:r>
        <w:t>Correct:</w:t>
      </w:r>
    </w:p>
    <w:p w14:paraId="277DC9B9" w14:textId="77777777" w:rsidR="00A26296" w:rsidRDefault="00A26296">
      <w:pPr>
        <w:pStyle w:val="Commentaire"/>
      </w:pPr>
      <w:r>
        <w:t>C. Li et al. (2020)</w:t>
      </w:r>
    </w:p>
    <w:p w14:paraId="0BBBCDA7" w14:textId="1FB07DAC" w:rsidR="00A26296" w:rsidRDefault="00A26296">
      <w:pPr>
        <w:pStyle w:val="Commentaire"/>
      </w:pPr>
      <w:r>
        <w:t>(C. Li et al., 2020)</w:t>
      </w:r>
    </w:p>
  </w:comment>
  <w:comment w:id="4462" w:author="Robin Matthews" w:date="2021-07-13T14:49:00Z" w:initials="RM">
    <w:p w14:paraId="2CD48B23" w14:textId="77777777" w:rsidR="00A26296" w:rsidRDefault="00A26296">
      <w:pPr>
        <w:pStyle w:val="Commentaire"/>
      </w:pPr>
      <w:r>
        <w:rPr>
          <w:rStyle w:val="Marquedecommentaire"/>
        </w:rPr>
        <w:annotationRef/>
      </w:r>
      <w:r>
        <w:t>Not found:</w:t>
      </w:r>
    </w:p>
    <w:p w14:paraId="70EAA998" w14:textId="77777777" w:rsidR="00A26296" w:rsidRDefault="00A26296">
      <w:pPr>
        <w:pStyle w:val="Commentaire"/>
      </w:pPr>
      <w:r>
        <w:t>Xu et al., 2017</w:t>
      </w:r>
    </w:p>
    <w:p w14:paraId="43064FDD" w14:textId="77777777" w:rsidR="00A26296" w:rsidRDefault="00A26296">
      <w:pPr>
        <w:pStyle w:val="Commentaire"/>
      </w:pPr>
      <w:r>
        <w:t>Han et al., 2018</w:t>
      </w:r>
    </w:p>
    <w:p w14:paraId="060705DF" w14:textId="77777777" w:rsidR="00A26296" w:rsidRDefault="00A26296">
      <w:pPr>
        <w:pStyle w:val="Commentaire"/>
      </w:pPr>
    </w:p>
    <w:p w14:paraId="782C6438" w14:textId="77777777" w:rsidR="00A26296" w:rsidRDefault="00A26296">
      <w:pPr>
        <w:pStyle w:val="Commentaire"/>
      </w:pPr>
      <w:r>
        <w:t>Extra stuff:</w:t>
      </w:r>
    </w:p>
    <w:p w14:paraId="58208AA0" w14:textId="77777777" w:rsidR="00A26296" w:rsidRDefault="00A26296">
      <w:pPr>
        <w:pStyle w:val="Commentaire"/>
      </w:pPr>
      <w:r>
        <w:t>(Xu et al. 2017; Han et al. 2018;</w:t>
      </w:r>
    </w:p>
    <w:p w14:paraId="20A5849D" w14:textId="77777777" w:rsidR="00A26296" w:rsidRDefault="00A26296">
      <w:pPr>
        <w:pStyle w:val="Commentaire"/>
      </w:pPr>
    </w:p>
    <w:p w14:paraId="2BF17F5D" w14:textId="77777777" w:rsidR="00A26296" w:rsidRDefault="00A26296">
      <w:pPr>
        <w:pStyle w:val="Commentaire"/>
      </w:pPr>
      <w:r>
        <w:t>Correct:</w:t>
      </w:r>
    </w:p>
    <w:p w14:paraId="3B0D890C" w14:textId="6AAFCD4D" w:rsidR="00A26296" w:rsidRDefault="00A26296">
      <w:pPr>
        <w:pStyle w:val="Commentaire"/>
      </w:pPr>
      <w:r>
        <w:t>(Xu et al., 2017; Han et al., 2018)</w:t>
      </w:r>
    </w:p>
  </w:comment>
  <w:comment w:id="4464" w:author="Robin Matthews" w:date="2021-07-13T14:49:00Z" w:initials="RM">
    <w:p w14:paraId="01CDCA84" w14:textId="77777777" w:rsidR="00A26296" w:rsidRDefault="00A26296">
      <w:pPr>
        <w:pStyle w:val="Commentaire"/>
      </w:pPr>
      <w:r>
        <w:rPr>
          <w:rStyle w:val="Marquedecommentaire"/>
        </w:rPr>
        <w:annotationRef/>
      </w:r>
      <w:r>
        <w:t>Not found:</w:t>
      </w:r>
    </w:p>
    <w:p w14:paraId="591DAA8D" w14:textId="77777777" w:rsidR="00A26296" w:rsidRDefault="00A26296">
      <w:pPr>
        <w:pStyle w:val="Commentaire"/>
      </w:pPr>
      <w:r>
        <w:t>2019b</w:t>
      </w:r>
    </w:p>
    <w:p w14:paraId="392201B5" w14:textId="77777777" w:rsidR="00A26296" w:rsidRDefault="00A26296">
      <w:pPr>
        <w:pStyle w:val="Commentaire"/>
      </w:pPr>
    </w:p>
    <w:p w14:paraId="19BBFD2C" w14:textId="77777777" w:rsidR="00A26296" w:rsidRDefault="00A26296">
      <w:pPr>
        <w:pStyle w:val="Commentaire"/>
      </w:pPr>
      <w:r>
        <w:t>Extra stuff:</w:t>
      </w:r>
    </w:p>
    <w:p w14:paraId="1428F08E" w14:textId="77777777" w:rsidR="00A26296" w:rsidRDefault="00A26296">
      <w:pPr>
        <w:pStyle w:val="Commentaire"/>
      </w:pPr>
      <w:r>
        <w:t xml:space="preserve"> 2019)</w:t>
      </w:r>
    </w:p>
    <w:p w14:paraId="1DDE636B" w14:textId="77777777" w:rsidR="00A26296" w:rsidRDefault="00A26296">
      <w:pPr>
        <w:pStyle w:val="Commentaire"/>
      </w:pPr>
    </w:p>
    <w:p w14:paraId="3C584A23" w14:textId="77777777" w:rsidR="00A26296" w:rsidRDefault="00A26296">
      <w:pPr>
        <w:pStyle w:val="Commentaire"/>
      </w:pPr>
      <w:r>
        <w:t>Correct:</w:t>
      </w:r>
    </w:p>
    <w:p w14:paraId="67585E53" w14:textId="77777777" w:rsidR="00A26296" w:rsidRDefault="00A26296">
      <w:pPr>
        <w:pStyle w:val="Commentaire"/>
      </w:pPr>
      <w:r>
        <w:t>Khlebnikova et al. (2019b)</w:t>
      </w:r>
    </w:p>
    <w:p w14:paraId="01BEE60C" w14:textId="4427796F" w:rsidR="00A26296" w:rsidRDefault="00A26296">
      <w:pPr>
        <w:pStyle w:val="Commentaire"/>
      </w:pPr>
      <w:r>
        <w:t>(Khlebnikova et al., 2019b)</w:t>
      </w:r>
    </w:p>
  </w:comment>
  <w:comment w:id="4465" w:author="Robin Matthews" w:date="2021-07-13T14:49:00Z" w:initials="RM">
    <w:p w14:paraId="09D7EB84" w14:textId="77777777" w:rsidR="00A26296" w:rsidRDefault="00A26296">
      <w:pPr>
        <w:pStyle w:val="Commentaire"/>
      </w:pPr>
      <w:r>
        <w:rPr>
          <w:rStyle w:val="Marquedecommentaire"/>
        </w:rPr>
        <w:annotationRef/>
      </w:r>
      <w:r>
        <w:t>Not found:</w:t>
      </w:r>
    </w:p>
    <w:p w14:paraId="405D9DB1" w14:textId="77777777" w:rsidR="00A26296" w:rsidRDefault="00A26296">
      <w:pPr>
        <w:pStyle w:val="Commentaire"/>
      </w:pPr>
      <w:r>
        <w:t>C. Li et al.</w:t>
      </w:r>
    </w:p>
    <w:p w14:paraId="1C3422CB" w14:textId="77777777" w:rsidR="00A26296" w:rsidRDefault="00A26296">
      <w:pPr>
        <w:pStyle w:val="Commentaire"/>
      </w:pPr>
    </w:p>
    <w:p w14:paraId="61DAE06F" w14:textId="77777777" w:rsidR="00A26296" w:rsidRDefault="00A26296">
      <w:pPr>
        <w:pStyle w:val="Commentaire"/>
      </w:pPr>
      <w:r>
        <w:t>Extra stuff:</w:t>
      </w:r>
    </w:p>
    <w:p w14:paraId="66AF2C46" w14:textId="77777777" w:rsidR="00A26296" w:rsidRDefault="00A26296">
      <w:pPr>
        <w:pStyle w:val="Commentaire"/>
      </w:pPr>
      <w:r>
        <w:t xml:space="preserve">(Li et al., </w:t>
      </w:r>
    </w:p>
    <w:p w14:paraId="33FF4785" w14:textId="77777777" w:rsidR="00A26296" w:rsidRDefault="00A26296">
      <w:pPr>
        <w:pStyle w:val="Commentaire"/>
      </w:pPr>
    </w:p>
    <w:p w14:paraId="151B3303" w14:textId="77777777" w:rsidR="00A26296" w:rsidRDefault="00A26296">
      <w:pPr>
        <w:pStyle w:val="Commentaire"/>
      </w:pPr>
      <w:r>
        <w:t>Correct:</w:t>
      </w:r>
    </w:p>
    <w:p w14:paraId="170AFFCA" w14:textId="77777777" w:rsidR="00A26296" w:rsidRDefault="00A26296">
      <w:pPr>
        <w:pStyle w:val="Commentaire"/>
      </w:pPr>
      <w:r>
        <w:t>C. Li et al. (2020)</w:t>
      </w:r>
    </w:p>
    <w:p w14:paraId="505A551C" w14:textId="1C03AA06" w:rsidR="00A26296" w:rsidRDefault="00A26296">
      <w:pPr>
        <w:pStyle w:val="Commentaire"/>
      </w:pPr>
      <w:r>
        <w:t>(C. Li et al., 2020)</w:t>
      </w:r>
    </w:p>
  </w:comment>
  <w:comment w:id="4468" w:author="Robin Matthews" w:date="2021-07-13T14:49:00Z" w:initials="RM">
    <w:p w14:paraId="6CB447D0" w14:textId="77777777" w:rsidR="00A26296" w:rsidRDefault="00A26296">
      <w:pPr>
        <w:pStyle w:val="Commentaire"/>
      </w:pPr>
      <w:r>
        <w:rPr>
          <w:rStyle w:val="Marquedecommentaire"/>
        </w:rPr>
        <w:annotationRef/>
      </w:r>
      <w:r>
        <w:t>Not found:</w:t>
      </w:r>
    </w:p>
    <w:p w14:paraId="6E83E917" w14:textId="77777777" w:rsidR="00A26296" w:rsidRDefault="00A26296">
      <w:pPr>
        <w:pStyle w:val="Commentaire"/>
      </w:pPr>
      <w:r>
        <w:t>C. Li et al.</w:t>
      </w:r>
    </w:p>
    <w:p w14:paraId="5E3A5651" w14:textId="77777777" w:rsidR="00A26296" w:rsidRDefault="00A26296">
      <w:pPr>
        <w:pStyle w:val="Commentaire"/>
      </w:pPr>
    </w:p>
    <w:p w14:paraId="615A81FC" w14:textId="77777777" w:rsidR="00A26296" w:rsidRDefault="00A26296">
      <w:pPr>
        <w:pStyle w:val="Commentaire"/>
      </w:pPr>
      <w:r>
        <w:t>Extra stuff:</w:t>
      </w:r>
    </w:p>
    <w:p w14:paraId="0149ABEF" w14:textId="77777777" w:rsidR="00A26296" w:rsidRDefault="00A26296">
      <w:pPr>
        <w:pStyle w:val="Commentaire"/>
      </w:pPr>
      <w:r>
        <w:t xml:space="preserve">(Li et al., </w:t>
      </w:r>
    </w:p>
    <w:p w14:paraId="281C2D08" w14:textId="77777777" w:rsidR="00A26296" w:rsidRDefault="00A26296">
      <w:pPr>
        <w:pStyle w:val="Commentaire"/>
      </w:pPr>
    </w:p>
    <w:p w14:paraId="5ECDCFE2" w14:textId="77777777" w:rsidR="00A26296" w:rsidRDefault="00A26296">
      <w:pPr>
        <w:pStyle w:val="Commentaire"/>
      </w:pPr>
      <w:r>
        <w:t>Correct:</w:t>
      </w:r>
    </w:p>
    <w:p w14:paraId="403BE901" w14:textId="77777777" w:rsidR="00A26296" w:rsidRDefault="00A26296">
      <w:pPr>
        <w:pStyle w:val="Commentaire"/>
      </w:pPr>
      <w:r>
        <w:t>C. Li et al. (2020)</w:t>
      </w:r>
    </w:p>
    <w:p w14:paraId="69AE5D38" w14:textId="55669517" w:rsidR="00A26296" w:rsidRDefault="00A26296">
      <w:pPr>
        <w:pStyle w:val="Commentaire"/>
      </w:pPr>
      <w:r>
        <w:t>(C. Li et al., 2020)</w:t>
      </w:r>
    </w:p>
  </w:comment>
  <w:comment w:id="4473" w:author="Robin Matthews" w:date="2021-07-13T14:49:00Z" w:initials="RM">
    <w:p w14:paraId="4EAA091D" w14:textId="77777777" w:rsidR="00A26296" w:rsidRDefault="00A26296">
      <w:pPr>
        <w:pStyle w:val="Commentaire"/>
      </w:pPr>
      <w:r>
        <w:rPr>
          <w:rStyle w:val="Marquedecommentaire"/>
        </w:rPr>
        <w:annotationRef/>
      </w:r>
      <w:r>
        <w:t>Not found:</w:t>
      </w:r>
    </w:p>
    <w:p w14:paraId="04114B57" w14:textId="77777777" w:rsidR="00A26296" w:rsidRDefault="00A26296">
      <w:pPr>
        <w:pStyle w:val="Commentaire"/>
      </w:pPr>
      <w:r>
        <w:t>Xu et al., 2017</w:t>
      </w:r>
    </w:p>
    <w:p w14:paraId="2FEC08FE" w14:textId="77777777" w:rsidR="00A26296" w:rsidRDefault="00A26296">
      <w:pPr>
        <w:pStyle w:val="Commentaire"/>
      </w:pPr>
      <w:r>
        <w:t>Han et al., 2018</w:t>
      </w:r>
    </w:p>
    <w:p w14:paraId="63E2C716" w14:textId="77777777" w:rsidR="00A26296" w:rsidRDefault="00A26296">
      <w:pPr>
        <w:pStyle w:val="Commentaire"/>
      </w:pPr>
    </w:p>
    <w:p w14:paraId="2C5E4090" w14:textId="77777777" w:rsidR="00A26296" w:rsidRDefault="00A26296">
      <w:pPr>
        <w:pStyle w:val="Commentaire"/>
      </w:pPr>
      <w:r>
        <w:t>Extra stuff:</w:t>
      </w:r>
    </w:p>
    <w:p w14:paraId="3E5C9D83" w14:textId="77777777" w:rsidR="00A26296" w:rsidRDefault="00A26296">
      <w:pPr>
        <w:pStyle w:val="Commentaire"/>
      </w:pPr>
      <w:r>
        <w:t>(Xu et al. 2017; Han et al. 2018;</w:t>
      </w:r>
    </w:p>
    <w:p w14:paraId="421CBE03" w14:textId="77777777" w:rsidR="00A26296" w:rsidRDefault="00A26296">
      <w:pPr>
        <w:pStyle w:val="Commentaire"/>
      </w:pPr>
    </w:p>
    <w:p w14:paraId="4B079E6E" w14:textId="77777777" w:rsidR="00A26296" w:rsidRDefault="00A26296">
      <w:pPr>
        <w:pStyle w:val="Commentaire"/>
      </w:pPr>
      <w:r>
        <w:t>Correct:</w:t>
      </w:r>
    </w:p>
    <w:p w14:paraId="0703BA06" w14:textId="7E55B521" w:rsidR="00A26296" w:rsidRDefault="00A26296">
      <w:pPr>
        <w:pStyle w:val="Commentaire"/>
      </w:pPr>
      <w:r>
        <w:t>(Xu et al., 2017; Han et al., 2018)</w:t>
      </w:r>
    </w:p>
  </w:comment>
  <w:comment w:id="4475" w:author="Robin Matthews" w:date="2021-07-13T14:49:00Z" w:initials="RM">
    <w:p w14:paraId="54B3F909" w14:textId="77777777" w:rsidR="00A26296" w:rsidRDefault="00A26296">
      <w:pPr>
        <w:pStyle w:val="Commentaire"/>
      </w:pPr>
      <w:r>
        <w:rPr>
          <w:rStyle w:val="Marquedecommentaire"/>
        </w:rPr>
        <w:annotationRef/>
      </w:r>
      <w:r>
        <w:t>Not found:</w:t>
      </w:r>
    </w:p>
    <w:p w14:paraId="35058848" w14:textId="77777777" w:rsidR="00A26296" w:rsidRDefault="00A26296">
      <w:pPr>
        <w:pStyle w:val="Commentaire"/>
      </w:pPr>
      <w:r>
        <w:t>2019b</w:t>
      </w:r>
    </w:p>
    <w:p w14:paraId="208D8BE9" w14:textId="77777777" w:rsidR="00A26296" w:rsidRDefault="00A26296">
      <w:pPr>
        <w:pStyle w:val="Commentaire"/>
      </w:pPr>
    </w:p>
    <w:p w14:paraId="52CF0632" w14:textId="77777777" w:rsidR="00A26296" w:rsidRDefault="00A26296">
      <w:pPr>
        <w:pStyle w:val="Commentaire"/>
      </w:pPr>
      <w:r>
        <w:t>Extra stuff:</w:t>
      </w:r>
    </w:p>
    <w:p w14:paraId="50013D6D" w14:textId="77777777" w:rsidR="00A26296" w:rsidRDefault="00A26296">
      <w:pPr>
        <w:pStyle w:val="Commentaire"/>
      </w:pPr>
      <w:r>
        <w:t xml:space="preserve"> 2019)</w:t>
      </w:r>
    </w:p>
    <w:p w14:paraId="092F014B" w14:textId="77777777" w:rsidR="00A26296" w:rsidRDefault="00A26296">
      <w:pPr>
        <w:pStyle w:val="Commentaire"/>
      </w:pPr>
    </w:p>
    <w:p w14:paraId="2805D08E" w14:textId="77777777" w:rsidR="00A26296" w:rsidRDefault="00A26296">
      <w:pPr>
        <w:pStyle w:val="Commentaire"/>
      </w:pPr>
      <w:r>
        <w:t>Correct:</w:t>
      </w:r>
    </w:p>
    <w:p w14:paraId="6BC09457" w14:textId="77777777" w:rsidR="00A26296" w:rsidRDefault="00A26296">
      <w:pPr>
        <w:pStyle w:val="Commentaire"/>
      </w:pPr>
      <w:r>
        <w:t>Khlebnikova et al. (2019b)</w:t>
      </w:r>
    </w:p>
    <w:p w14:paraId="09040C6F" w14:textId="5607BF93" w:rsidR="00A26296" w:rsidRDefault="00A26296">
      <w:pPr>
        <w:pStyle w:val="Commentaire"/>
      </w:pPr>
      <w:r>
        <w:t>(Khlebnikova et al., 2019b)</w:t>
      </w:r>
    </w:p>
  </w:comment>
  <w:comment w:id="4476" w:author="Robin Matthews" w:date="2021-07-13T14:49:00Z" w:initials="RM">
    <w:p w14:paraId="0205ECD4" w14:textId="77777777" w:rsidR="00A26296" w:rsidRDefault="00A26296">
      <w:pPr>
        <w:pStyle w:val="Commentaire"/>
      </w:pPr>
      <w:r>
        <w:rPr>
          <w:rStyle w:val="Marquedecommentaire"/>
        </w:rPr>
        <w:annotationRef/>
      </w:r>
      <w:r>
        <w:t>Not found:</w:t>
      </w:r>
    </w:p>
    <w:p w14:paraId="1E4CF3B3" w14:textId="77777777" w:rsidR="00A26296" w:rsidRDefault="00A26296">
      <w:pPr>
        <w:pStyle w:val="Commentaire"/>
      </w:pPr>
      <w:r>
        <w:t>C. Li et al.</w:t>
      </w:r>
    </w:p>
    <w:p w14:paraId="3FE9403D" w14:textId="77777777" w:rsidR="00A26296" w:rsidRDefault="00A26296">
      <w:pPr>
        <w:pStyle w:val="Commentaire"/>
      </w:pPr>
    </w:p>
    <w:p w14:paraId="5815D830" w14:textId="77777777" w:rsidR="00A26296" w:rsidRDefault="00A26296">
      <w:pPr>
        <w:pStyle w:val="Commentaire"/>
      </w:pPr>
      <w:r>
        <w:t>Extra stuff:</w:t>
      </w:r>
    </w:p>
    <w:p w14:paraId="5F0CF087" w14:textId="77777777" w:rsidR="00A26296" w:rsidRDefault="00A26296">
      <w:pPr>
        <w:pStyle w:val="Commentaire"/>
      </w:pPr>
      <w:r>
        <w:t xml:space="preserve">(Li et al., </w:t>
      </w:r>
    </w:p>
    <w:p w14:paraId="2206EFC9" w14:textId="77777777" w:rsidR="00A26296" w:rsidRDefault="00A26296">
      <w:pPr>
        <w:pStyle w:val="Commentaire"/>
      </w:pPr>
    </w:p>
    <w:p w14:paraId="005F1588" w14:textId="77777777" w:rsidR="00A26296" w:rsidRDefault="00A26296">
      <w:pPr>
        <w:pStyle w:val="Commentaire"/>
      </w:pPr>
      <w:r>
        <w:t>Correct:</w:t>
      </w:r>
    </w:p>
    <w:p w14:paraId="05CC825E" w14:textId="77777777" w:rsidR="00A26296" w:rsidRDefault="00A26296">
      <w:pPr>
        <w:pStyle w:val="Commentaire"/>
      </w:pPr>
      <w:r>
        <w:t>C. Li et al. (2020)</w:t>
      </w:r>
    </w:p>
    <w:p w14:paraId="3E886E8E" w14:textId="11B20294" w:rsidR="00A26296" w:rsidRDefault="00A26296">
      <w:pPr>
        <w:pStyle w:val="Commentaire"/>
      </w:pPr>
      <w:r>
        <w:t>(C. Li et al., 2020)</w:t>
      </w:r>
    </w:p>
  </w:comment>
  <w:comment w:id="4481" w:author="Robin Matthews" w:date="2021-07-13T14:49:00Z" w:initials="RM">
    <w:p w14:paraId="21B79ACE" w14:textId="77777777" w:rsidR="00A26296" w:rsidRDefault="00A26296">
      <w:pPr>
        <w:pStyle w:val="Commentaire"/>
      </w:pPr>
      <w:r>
        <w:rPr>
          <w:rStyle w:val="Marquedecommentaire"/>
        </w:rPr>
        <w:annotationRef/>
      </w:r>
      <w:r>
        <w:t>Not found:</w:t>
      </w:r>
    </w:p>
    <w:p w14:paraId="5EA09527" w14:textId="77777777" w:rsidR="00A26296" w:rsidRDefault="00A26296">
      <w:pPr>
        <w:pStyle w:val="Commentaire"/>
      </w:pPr>
      <w:r>
        <w:t>C. Li et al.</w:t>
      </w:r>
    </w:p>
    <w:p w14:paraId="406D3674" w14:textId="77777777" w:rsidR="00A26296" w:rsidRDefault="00A26296">
      <w:pPr>
        <w:pStyle w:val="Commentaire"/>
      </w:pPr>
    </w:p>
    <w:p w14:paraId="7284A43E" w14:textId="77777777" w:rsidR="00A26296" w:rsidRDefault="00A26296">
      <w:pPr>
        <w:pStyle w:val="Commentaire"/>
      </w:pPr>
      <w:r>
        <w:t>Extra stuff:</w:t>
      </w:r>
    </w:p>
    <w:p w14:paraId="707FA50B" w14:textId="77777777" w:rsidR="00A26296" w:rsidRDefault="00A26296">
      <w:pPr>
        <w:pStyle w:val="Commentaire"/>
      </w:pPr>
      <w:r>
        <w:t xml:space="preserve">(Li et al., </w:t>
      </w:r>
    </w:p>
    <w:p w14:paraId="43E42196" w14:textId="77777777" w:rsidR="00A26296" w:rsidRDefault="00A26296">
      <w:pPr>
        <w:pStyle w:val="Commentaire"/>
      </w:pPr>
    </w:p>
    <w:p w14:paraId="114EDF9F" w14:textId="77777777" w:rsidR="00A26296" w:rsidRDefault="00A26296">
      <w:pPr>
        <w:pStyle w:val="Commentaire"/>
      </w:pPr>
      <w:r>
        <w:t>Correct:</w:t>
      </w:r>
    </w:p>
    <w:p w14:paraId="14B8E610" w14:textId="77777777" w:rsidR="00A26296" w:rsidRDefault="00A26296">
      <w:pPr>
        <w:pStyle w:val="Commentaire"/>
      </w:pPr>
      <w:r>
        <w:t>C. Li et al. (2020)</w:t>
      </w:r>
    </w:p>
    <w:p w14:paraId="102FEAF7" w14:textId="145E9FCC" w:rsidR="00A26296" w:rsidRDefault="00A26296">
      <w:pPr>
        <w:pStyle w:val="Commentaire"/>
      </w:pPr>
      <w:r>
        <w:t>(C. Li et al., 2020)</w:t>
      </w:r>
    </w:p>
  </w:comment>
  <w:comment w:id="4489" w:author="Robin Matthews" w:date="2021-07-13T14:49:00Z" w:initials="RM">
    <w:p w14:paraId="5E546F06" w14:textId="77777777" w:rsidR="00A26296" w:rsidRDefault="00A26296">
      <w:pPr>
        <w:pStyle w:val="Commentaire"/>
      </w:pPr>
      <w:r>
        <w:rPr>
          <w:rStyle w:val="Marquedecommentaire"/>
        </w:rPr>
        <w:annotationRef/>
      </w:r>
      <w:r>
        <w:t>Not found:</w:t>
      </w:r>
    </w:p>
    <w:p w14:paraId="352B860D" w14:textId="77777777" w:rsidR="00A26296" w:rsidRDefault="00A26296">
      <w:pPr>
        <w:pStyle w:val="Commentaire"/>
      </w:pPr>
      <w:r>
        <w:t>Xu et al., 2017</w:t>
      </w:r>
    </w:p>
    <w:p w14:paraId="7D6EB1C6" w14:textId="77777777" w:rsidR="00A26296" w:rsidRDefault="00A26296">
      <w:pPr>
        <w:pStyle w:val="Commentaire"/>
      </w:pPr>
      <w:r>
        <w:t>Han et al., 2018</w:t>
      </w:r>
    </w:p>
    <w:p w14:paraId="11B92A39" w14:textId="77777777" w:rsidR="00A26296" w:rsidRDefault="00A26296">
      <w:pPr>
        <w:pStyle w:val="Commentaire"/>
      </w:pPr>
    </w:p>
    <w:p w14:paraId="0FBC21B8" w14:textId="77777777" w:rsidR="00A26296" w:rsidRDefault="00A26296">
      <w:pPr>
        <w:pStyle w:val="Commentaire"/>
      </w:pPr>
      <w:r>
        <w:t>Extra stuff:</w:t>
      </w:r>
    </w:p>
    <w:p w14:paraId="5447EEE5" w14:textId="77777777" w:rsidR="00A26296" w:rsidRDefault="00A26296">
      <w:pPr>
        <w:pStyle w:val="Commentaire"/>
      </w:pPr>
      <w:r>
        <w:t>(Xu et al. 2017; Han et al. 2018;</w:t>
      </w:r>
    </w:p>
    <w:p w14:paraId="5754C3F6" w14:textId="77777777" w:rsidR="00A26296" w:rsidRDefault="00A26296">
      <w:pPr>
        <w:pStyle w:val="Commentaire"/>
      </w:pPr>
    </w:p>
    <w:p w14:paraId="020E5F32" w14:textId="77777777" w:rsidR="00A26296" w:rsidRDefault="00A26296">
      <w:pPr>
        <w:pStyle w:val="Commentaire"/>
      </w:pPr>
      <w:r>
        <w:t>Correct:</w:t>
      </w:r>
    </w:p>
    <w:p w14:paraId="3EE6FBC5" w14:textId="7C66A5BA" w:rsidR="00A26296" w:rsidRDefault="00A26296">
      <w:pPr>
        <w:pStyle w:val="Commentaire"/>
      </w:pPr>
      <w:r>
        <w:t>(Xu et al., 2017; Han et al., 2018)</w:t>
      </w:r>
    </w:p>
  </w:comment>
  <w:comment w:id="4491" w:author="Robin Matthews" w:date="2021-07-13T14:49:00Z" w:initials="RM">
    <w:p w14:paraId="1394D3CF" w14:textId="77777777" w:rsidR="00A26296" w:rsidRDefault="00A26296">
      <w:pPr>
        <w:pStyle w:val="Commentaire"/>
      </w:pPr>
      <w:r>
        <w:rPr>
          <w:rStyle w:val="Marquedecommentaire"/>
        </w:rPr>
        <w:annotationRef/>
      </w:r>
      <w:r>
        <w:t>Not found:</w:t>
      </w:r>
    </w:p>
    <w:p w14:paraId="25BC8D38" w14:textId="77777777" w:rsidR="00A26296" w:rsidRDefault="00A26296">
      <w:pPr>
        <w:pStyle w:val="Commentaire"/>
      </w:pPr>
      <w:r>
        <w:t>2019b</w:t>
      </w:r>
    </w:p>
    <w:p w14:paraId="1C1871D1" w14:textId="77777777" w:rsidR="00A26296" w:rsidRDefault="00A26296">
      <w:pPr>
        <w:pStyle w:val="Commentaire"/>
      </w:pPr>
    </w:p>
    <w:p w14:paraId="6DBA9C79" w14:textId="77777777" w:rsidR="00A26296" w:rsidRDefault="00A26296">
      <w:pPr>
        <w:pStyle w:val="Commentaire"/>
      </w:pPr>
      <w:r>
        <w:t>Extra stuff:</w:t>
      </w:r>
    </w:p>
    <w:p w14:paraId="64445678" w14:textId="77777777" w:rsidR="00A26296" w:rsidRDefault="00A26296">
      <w:pPr>
        <w:pStyle w:val="Commentaire"/>
      </w:pPr>
      <w:r>
        <w:t xml:space="preserve"> 2019)</w:t>
      </w:r>
    </w:p>
    <w:p w14:paraId="61FFE4E1" w14:textId="77777777" w:rsidR="00A26296" w:rsidRDefault="00A26296">
      <w:pPr>
        <w:pStyle w:val="Commentaire"/>
      </w:pPr>
    </w:p>
    <w:p w14:paraId="6160E770" w14:textId="77777777" w:rsidR="00A26296" w:rsidRDefault="00A26296">
      <w:pPr>
        <w:pStyle w:val="Commentaire"/>
      </w:pPr>
      <w:r>
        <w:t>Correct:</w:t>
      </w:r>
    </w:p>
    <w:p w14:paraId="38F227C5" w14:textId="77777777" w:rsidR="00A26296" w:rsidRDefault="00A26296">
      <w:pPr>
        <w:pStyle w:val="Commentaire"/>
      </w:pPr>
      <w:r>
        <w:t>Khlebnikova et al. (2019b)</w:t>
      </w:r>
    </w:p>
    <w:p w14:paraId="079B02C1" w14:textId="3CEC7880" w:rsidR="00A26296" w:rsidRDefault="00A26296">
      <w:pPr>
        <w:pStyle w:val="Commentaire"/>
      </w:pPr>
      <w:r>
        <w:t>(Khlebnikova et al., 2019b)</w:t>
      </w:r>
    </w:p>
  </w:comment>
  <w:comment w:id="4493" w:author="Robin Matthews" w:date="2021-07-14T16:12:00Z" w:initials="RM">
    <w:p w14:paraId="5AC0C6E8" w14:textId="77777777" w:rsidR="004666B5" w:rsidRDefault="004666B5" w:rsidP="004666B5">
      <w:pPr>
        <w:pStyle w:val="Commentaire"/>
      </w:pPr>
      <w:r>
        <w:rPr>
          <w:rStyle w:val="Marquedecommentaire"/>
        </w:rPr>
        <w:annotationRef/>
      </w:r>
      <w:r>
        <w:t>Mendeley field missing details for Dunn et al., 2020. Provide DOI and I’ll add.</w:t>
      </w:r>
    </w:p>
    <w:p w14:paraId="309B9424" w14:textId="77777777" w:rsidR="004666B5" w:rsidRDefault="004666B5" w:rsidP="004666B5">
      <w:pPr>
        <w:pStyle w:val="Commentaire"/>
      </w:pPr>
    </w:p>
    <w:p w14:paraId="5B8EE518" w14:textId="77777777" w:rsidR="004666B5" w:rsidRDefault="004666B5" w:rsidP="004666B5">
      <w:pPr>
        <w:pStyle w:val="Commentaire"/>
      </w:pPr>
      <w:r>
        <w:t>Mendeley field also contains details for Donat et al., 2013b. Want me to remove?</w:t>
      </w:r>
    </w:p>
  </w:comment>
  <w:comment w:id="4497" w:author="Robin Matthews" w:date="2021-07-13T14:49:00Z" w:initials="RM">
    <w:p w14:paraId="2F09A77D" w14:textId="77777777" w:rsidR="00A26296" w:rsidRDefault="00A26296">
      <w:pPr>
        <w:pStyle w:val="Commentaire"/>
      </w:pPr>
      <w:r>
        <w:rPr>
          <w:rStyle w:val="Marquedecommentaire"/>
        </w:rPr>
        <w:annotationRef/>
      </w:r>
      <w:r>
        <w:t>Not found:</w:t>
      </w:r>
    </w:p>
    <w:p w14:paraId="4B030626" w14:textId="77777777" w:rsidR="00A26296" w:rsidRDefault="00A26296">
      <w:pPr>
        <w:pStyle w:val="Commentaire"/>
      </w:pPr>
      <w:r>
        <w:t>Donat et al.</w:t>
      </w:r>
    </w:p>
    <w:p w14:paraId="4DD8AF06" w14:textId="77777777" w:rsidR="00A26296" w:rsidRDefault="00A26296">
      <w:pPr>
        <w:pStyle w:val="Commentaire"/>
      </w:pPr>
      <w:r>
        <w:t>2013b</w:t>
      </w:r>
    </w:p>
    <w:p w14:paraId="250E5F67" w14:textId="77777777" w:rsidR="00A26296" w:rsidRDefault="00A26296">
      <w:pPr>
        <w:pStyle w:val="Commentaire"/>
      </w:pPr>
    </w:p>
    <w:p w14:paraId="37B98A09" w14:textId="77777777" w:rsidR="00A26296" w:rsidRDefault="00A26296">
      <w:pPr>
        <w:pStyle w:val="Commentaire"/>
      </w:pPr>
      <w:r>
        <w:t>Extra stuff:</w:t>
      </w:r>
    </w:p>
    <w:p w14:paraId="3B58307C" w14:textId="77777777" w:rsidR="00A26296" w:rsidRDefault="00A26296">
      <w:pPr>
        <w:pStyle w:val="Commentaire"/>
      </w:pPr>
      <w:r>
        <w:t xml:space="preserve">(Dunn et al., 2020; </w:t>
      </w:r>
    </w:p>
    <w:p w14:paraId="21A192E6" w14:textId="77777777" w:rsidR="00A26296" w:rsidRDefault="00A26296">
      <w:pPr>
        <w:pStyle w:val="Commentaire"/>
      </w:pPr>
    </w:p>
    <w:p w14:paraId="1F5CCA59" w14:textId="77777777" w:rsidR="00A26296" w:rsidRDefault="00A26296">
      <w:pPr>
        <w:pStyle w:val="Commentaire"/>
      </w:pPr>
      <w:r>
        <w:t>Correct:</w:t>
      </w:r>
    </w:p>
    <w:p w14:paraId="2C7D01A0" w14:textId="77777777" w:rsidR="00A26296" w:rsidRDefault="00A26296">
      <w:pPr>
        <w:pStyle w:val="Commentaire"/>
      </w:pPr>
      <w:r>
        <w:t>Donat et al. (2013b)</w:t>
      </w:r>
    </w:p>
    <w:p w14:paraId="32664F2C" w14:textId="52B4213A" w:rsidR="00A26296" w:rsidRDefault="00A26296">
      <w:pPr>
        <w:pStyle w:val="Commentaire"/>
      </w:pPr>
      <w:r>
        <w:t>(Donat et al., 2013b)</w:t>
      </w:r>
    </w:p>
  </w:comment>
  <w:comment w:id="4499" w:author="Robin Matthews" w:date="2021-07-13T14:49:00Z" w:initials="RM">
    <w:p w14:paraId="7484BFE0" w14:textId="77777777" w:rsidR="00A26296" w:rsidRDefault="00A26296">
      <w:pPr>
        <w:pStyle w:val="Commentaire"/>
      </w:pPr>
      <w:r>
        <w:rPr>
          <w:rStyle w:val="Marquedecommentaire"/>
        </w:rPr>
        <w:annotationRef/>
      </w:r>
      <w:r>
        <w:t>Not found:</w:t>
      </w:r>
    </w:p>
    <w:p w14:paraId="5EEB3050" w14:textId="77777777" w:rsidR="00A26296" w:rsidRDefault="00A26296">
      <w:pPr>
        <w:pStyle w:val="Commentaire"/>
      </w:pPr>
      <w:r>
        <w:t>Donat et al., 2014a</w:t>
      </w:r>
    </w:p>
    <w:p w14:paraId="1D95EC22" w14:textId="77777777" w:rsidR="00A26296" w:rsidRDefault="00A26296">
      <w:pPr>
        <w:pStyle w:val="Commentaire"/>
      </w:pPr>
    </w:p>
    <w:p w14:paraId="1586415C" w14:textId="77777777" w:rsidR="00A26296" w:rsidRDefault="00A26296">
      <w:pPr>
        <w:pStyle w:val="Commentaire"/>
      </w:pPr>
      <w:r>
        <w:t>Extra stuff:</w:t>
      </w:r>
    </w:p>
    <w:p w14:paraId="665FD56E" w14:textId="77777777" w:rsidR="00A26296" w:rsidRDefault="00A26296">
      <w:pPr>
        <w:pStyle w:val="Commentaire"/>
      </w:pPr>
      <w:r>
        <w:t>; ; Donat et al., 2014; ; ;</w:t>
      </w:r>
    </w:p>
    <w:p w14:paraId="5FDEBAE1" w14:textId="77777777" w:rsidR="00A26296" w:rsidRDefault="00A26296">
      <w:pPr>
        <w:pStyle w:val="Commentaire"/>
      </w:pPr>
    </w:p>
    <w:p w14:paraId="62049C92" w14:textId="77777777" w:rsidR="00A26296" w:rsidRDefault="00A26296">
      <w:pPr>
        <w:pStyle w:val="Commentaire"/>
      </w:pPr>
      <w:r>
        <w:t>Correct:</w:t>
      </w:r>
    </w:p>
    <w:p w14:paraId="74EE5DD7" w14:textId="65F77A5C" w:rsidR="00A26296" w:rsidRDefault="00A26296">
      <w:pPr>
        <w:pStyle w:val="Commentaire"/>
      </w:pPr>
      <w:r>
        <w:t>(Almazroui et al., 2014; Donat et al., 2014a; Nazrul Islam et al., 2015; Barlow et al., 2016; Rahimi and Hejabi, 2018)</w:t>
      </w:r>
    </w:p>
  </w:comment>
  <w:comment w:id="4500" w:author="Robin Matthews" w:date="2021-07-13T14:49:00Z" w:initials="RM">
    <w:p w14:paraId="648B0C60" w14:textId="77777777" w:rsidR="00A26296" w:rsidRDefault="00A26296">
      <w:pPr>
        <w:pStyle w:val="Commentaire"/>
      </w:pPr>
      <w:r>
        <w:rPr>
          <w:rStyle w:val="Marquedecommentaire"/>
        </w:rPr>
        <w:annotationRef/>
      </w:r>
      <w:r>
        <w:t>Not found:</w:t>
      </w:r>
    </w:p>
    <w:p w14:paraId="0F02B35E" w14:textId="77777777" w:rsidR="00A26296" w:rsidRDefault="00A26296">
      <w:pPr>
        <w:pStyle w:val="Commentaire"/>
      </w:pPr>
      <w:r>
        <w:t>2014a</w:t>
      </w:r>
    </w:p>
    <w:p w14:paraId="428275B8" w14:textId="77777777" w:rsidR="00A26296" w:rsidRDefault="00A26296">
      <w:pPr>
        <w:pStyle w:val="Commentaire"/>
      </w:pPr>
    </w:p>
    <w:p w14:paraId="4C56E820" w14:textId="77777777" w:rsidR="00A26296" w:rsidRDefault="00A26296">
      <w:pPr>
        <w:pStyle w:val="Commentaire"/>
      </w:pPr>
      <w:r>
        <w:t>Extra stuff:</w:t>
      </w:r>
    </w:p>
    <w:p w14:paraId="41C031EF" w14:textId="77777777" w:rsidR="00A26296" w:rsidRDefault="00A26296">
      <w:pPr>
        <w:pStyle w:val="Commentaire"/>
      </w:pPr>
      <w:r>
        <w:t xml:space="preserve"> , 2014;</w:t>
      </w:r>
    </w:p>
    <w:p w14:paraId="4A5CACD3" w14:textId="77777777" w:rsidR="00A26296" w:rsidRDefault="00A26296">
      <w:pPr>
        <w:pStyle w:val="Commentaire"/>
      </w:pPr>
    </w:p>
    <w:p w14:paraId="34386A12" w14:textId="77777777" w:rsidR="00A26296" w:rsidRDefault="00A26296">
      <w:pPr>
        <w:pStyle w:val="Commentaire"/>
      </w:pPr>
      <w:r>
        <w:t>Correct:</w:t>
      </w:r>
    </w:p>
    <w:p w14:paraId="77F754DC" w14:textId="77777777" w:rsidR="00A26296" w:rsidRDefault="00A26296">
      <w:pPr>
        <w:pStyle w:val="Commentaire"/>
      </w:pPr>
      <w:r>
        <w:t>Donat et al. (2014a)</w:t>
      </w:r>
    </w:p>
    <w:p w14:paraId="4D567AB7" w14:textId="667F766D" w:rsidR="00A26296" w:rsidRDefault="00A26296">
      <w:pPr>
        <w:pStyle w:val="Commentaire"/>
      </w:pPr>
      <w:r>
        <w:t>(Donat et al., 2014a)</w:t>
      </w:r>
    </w:p>
  </w:comment>
  <w:comment w:id="4501" w:author="Robin Matthews" w:date="2021-07-13T14:49:00Z" w:initials="RM">
    <w:p w14:paraId="6C43C86D" w14:textId="77777777" w:rsidR="00A26296" w:rsidRDefault="00A26296">
      <w:pPr>
        <w:pStyle w:val="Commentaire"/>
      </w:pPr>
      <w:r>
        <w:rPr>
          <w:rStyle w:val="Marquedecommentaire"/>
        </w:rPr>
        <w:annotationRef/>
      </w:r>
      <w:r>
        <w:t>Extra stuff:</w:t>
      </w:r>
    </w:p>
    <w:p w14:paraId="122F205C" w14:textId="77777777" w:rsidR="00A26296" w:rsidRDefault="00A26296">
      <w:pPr>
        <w:pStyle w:val="Commentaire"/>
      </w:pPr>
      <w:r>
        <w:t>, )</w:t>
      </w:r>
    </w:p>
    <w:p w14:paraId="550167C7" w14:textId="77777777" w:rsidR="00A26296" w:rsidRDefault="00A26296">
      <w:pPr>
        <w:pStyle w:val="Commentaire"/>
      </w:pPr>
    </w:p>
    <w:p w14:paraId="6E31112D" w14:textId="77777777" w:rsidR="00A26296" w:rsidRDefault="00A26296">
      <w:pPr>
        <w:pStyle w:val="Commentaire"/>
      </w:pPr>
      <w:r>
        <w:t>Correct:</w:t>
      </w:r>
    </w:p>
    <w:p w14:paraId="4D13CC47" w14:textId="77777777" w:rsidR="00A26296" w:rsidRDefault="00A26296">
      <w:pPr>
        <w:pStyle w:val="Commentaire"/>
      </w:pPr>
      <w:r>
        <w:t>Rahimi et al. (2018)</w:t>
      </w:r>
    </w:p>
    <w:p w14:paraId="31A242B5" w14:textId="0B90AAB8" w:rsidR="00A26296" w:rsidRDefault="00A26296">
      <w:pPr>
        <w:pStyle w:val="Commentaire"/>
      </w:pPr>
      <w:r>
        <w:t>(Rahimi et al., 2018)</w:t>
      </w:r>
    </w:p>
  </w:comment>
  <w:comment w:id="4502" w:author="Robin Matthews" w:date="2021-07-13T14:49:00Z" w:initials="RM">
    <w:p w14:paraId="516ACC48" w14:textId="77777777" w:rsidR="00A26296" w:rsidRDefault="00A26296">
      <w:pPr>
        <w:pStyle w:val="Commentaire"/>
      </w:pPr>
      <w:r>
        <w:rPr>
          <w:rStyle w:val="Marquedecommentaire"/>
        </w:rPr>
        <w:annotationRef/>
      </w:r>
      <w:r>
        <w:t>Not found:</w:t>
      </w:r>
    </w:p>
    <w:p w14:paraId="6FAABD36" w14:textId="77777777" w:rsidR="00A26296" w:rsidRDefault="00A26296">
      <w:pPr>
        <w:pStyle w:val="Commentaire"/>
      </w:pPr>
      <w:r>
        <w:t>C. Li et al.</w:t>
      </w:r>
    </w:p>
    <w:p w14:paraId="4CB259D5" w14:textId="77777777" w:rsidR="00A26296" w:rsidRDefault="00A26296">
      <w:pPr>
        <w:pStyle w:val="Commentaire"/>
      </w:pPr>
    </w:p>
    <w:p w14:paraId="6A4548A9" w14:textId="77777777" w:rsidR="00A26296" w:rsidRDefault="00A26296">
      <w:pPr>
        <w:pStyle w:val="Commentaire"/>
      </w:pPr>
      <w:r>
        <w:t>Extra stuff:</w:t>
      </w:r>
    </w:p>
    <w:p w14:paraId="7437CD8C" w14:textId="77777777" w:rsidR="00A26296" w:rsidRDefault="00A26296">
      <w:pPr>
        <w:pStyle w:val="Commentaire"/>
      </w:pPr>
      <w:r>
        <w:t xml:space="preserve">(Li et al., </w:t>
      </w:r>
    </w:p>
    <w:p w14:paraId="66BB5C98" w14:textId="77777777" w:rsidR="00A26296" w:rsidRDefault="00A26296">
      <w:pPr>
        <w:pStyle w:val="Commentaire"/>
      </w:pPr>
    </w:p>
    <w:p w14:paraId="6118E82E" w14:textId="77777777" w:rsidR="00A26296" w:rsidRDefault="00A26296">
      <w:pPr>
        <w:pStyle w:val="Commentaire"/>
      </w:pPr>
      <w:r>
        <w:t>Correct:</w:t>
      </w:r>
    </w:p>
    <w:p w14:paraId="1982E7F0" w14:textId="77777777" w:rsidR="00A26296" w:rsidRDefault="00A26296">
      <w:pPr>
        <w:pStyle w:val="Commentaire"/>
      </w:pPr>
      <w:r>
        <w:t>C. Li et al. (2020)</w:t>
      </w:r>
    </w:p>
    <w:p w14:paraId="308439FF" w14:textId="4E089F7A" w:rsidR="00A26296" w:rsidRDefault="00A26296">
      <w:pPr>
        <w:pStyle w:val="Commentaire"/>
      </w:pPr>
      <w:r>
        <w:t>(C. Li et al., 2020)</w:t>
      </w:r>
    </w:p>
  </w:comment>
  <w:comment w:id="4507" w:author="Robin Matthews" w:date="2021-07-13T14:49:00Z" w:initials="RM">
    <w:p w14:paraId="79341A14" w14:textId="77777777" w:rsidR="00A26296" w:rsidRDefault="00A26296">
      <w:pPr>
        <w:pStyle w:val="Commentaire"/>
      </w:pPr>
      <w:r>
        <w:rPr>
          <w:rStyle w:val="Marquedecommentaire"/>
        </w:rPr>
        <w:annotationRef/>
      </w:r>
      <w:r>
        <w:t>Not found:</w:t>
      </w:r>
    </w:p>
    <w:p w14:paraId="555BEBEE" w14:textId="77777777" w:rsidR="00A26296" w:rsidRDefault="00A26296">
      <w:pPr>
        <w:pStyle w:val="Commentaire"/>
      </w:pPr>
      <w:r>
        <w:t>C. Li et al.</w:t>
      </w:r>
    </w:p>
    <w:p w14:paraId="64B60142" w14:textId="77777777" w:rsidR="00A26296" w:rsidRDefault="00A26296">
      <w:pPr>
        <w:pStyle w:val="Commentaire"/>
      </w:pPr>
    </w:p>
    <w:p w14:paraId="03DB6D32" w14:textId="77777777" w:rsidR="00A26296" w:rsidRDefault="00A26296">
      <w:pPr>
        <w:pStyle w:val="Commentaire"/>
      </w:pPr>
      <w:r>
        <w:t>Extra stuff:</w:t>
      </w:r>
    </w:p>
    <w:p w14:paraId="4A8B66DD" w14:textId="77777777" w:rsidR="00A26296" w:rsidRDefault="00A26296">
      <w:pPr>
        <w:pStyle w:val="Commentaire"/>
      </w:pPr>
      <w:r>
        <w:t xml:space="preserve">(Li et al., </w:t>
      </w:r>
    </w:p>
    <w:p w14:paraId="576A4169" w14:textId="77777777" w:rsidR="00A26296" w:rsidRDefault="00A26296">
      <w:pPr>
        <w:pStyle w:val="Commentaire"/>
      </w:pPr>
    </w:p>
    <w:p w14:paraId="482AC78D" w14:textId="77777777" w:rsidR="00A26296" w:rsidRDefault="00A26296">
      <w:pPr>
        <w:pStyle w:val="Commentaire"/>
      </w:pPr>
      <w:r>
        <w:t>Correct:</w:t>
      </w:r>
    </w:p>
    <w:p w14:paraId="3B106FA1" w14:textId="77777777" w:rsidR="00A26296" w:rsidRDefault="00A26296">
      <w:pPr>
        <w:pStyle w:val="Commentaire"/>
      </w:pPr>
      <w:r>
        <w:t>C. Li et al. (2020)</w:t>
      </w:r>
    </w:p>
    <w:p w14:paraId="1470027C" w14:textId="009746F6" w:rsidR="00A26296" w:rsidRDefault="00A26296">
      <w:pPr>
        <w:pStyle w:val="Commentaire"/>
      </w:pPr>
      <w:r>
        <w:t>(C. Li et al., 2020)</w:t>
      </w:r>
    </w:p>
  </w:comment>
  <w:comment w:id="4514" w:author="Robin Matthews" w:date="2021-07-13T14:49:00Z" w:initials="RM">
    <w:p w14:paraId="0F77C9E8" w14:textId="77777777" w:rsidR="00A26296" w:rsidRDefault="00A26296">
      <w:pPr>
        <w:pStyle w:val="Commentaire"/>
      </w:pPr>
      <w:r>
        <w:rPr>
          <w:rStyle w:val="Marquedecommentaire"/>
        </w:rPr>
        <w:annotationRef/>
      </w:r>
      <w:r>
        <w:t>Not found:</w:t>
      </w:r>
    </w:p>
    <w:p w14:paraId="148C38BE" w14:textId="77777777" w:rsidR="00A26296" w:rsidRDefault="00A26296">
      <w:pPr>
        <w:pStyle w:val="Commentaire"/>
      </w:pPr>
      <w:r>
        <w:t>C. Li et al.</w:t>
      </w:r>
    </w:p>
    <w:p w14:paraId="082EFB98" w14:textId="77777777" w:rsidR="00A26296" w:rsidRDefault="00A26296">
      <w:pPr>
        <w:pStyle w:val="Commentaire"/>
      </w:pPr>
    </w:p>
    <w:p w14:paraId="1EA628D4" w14:textId="77777777" w:rsidR="00A26296" w:rsidRDefault="00A26296">
      <w:pPr>
        <w:pStyle w:val="Commentaire"/>
      </w:pPr>
      <w:r>
        <w:t>Extra stuff:</w:t>
      </w:r>
    </w:p>
    <w:p w14:paraId="27E3D5A5" w14:textId="77777777" w:rsidR="00A26296" w:rsidRDefault="00A26296">
      <w:pPr>
        <w:pStyle w:val="Commentaire"/>
      </w:pPr>
      <w:r>
        <w:t xml:space="preserve">(Li et al., </w:t>
      </w:r>
    </w:p>
    <w:p w14:paraId="7BB55A9C" w14:textId="77777777" w:rsidR="00A26296" w:rsidRDefault="00A26296">
      <w:pPr>
        <w:pStyle w:val="Commentaire"/>
      </w:pPr>
    </w:p>
    <w:p w14:paraId="09978066" w14:textId="77777777" w:rsidR="00A26296" w:rsidRDefault="00A26296">
      <w:pPr>
        <w:pStyle w:val="Commentaire"/>
      </w:pPr>
      <w:r>
        <w:t>Correct:</w:t>
      </w:r>
    </w:p>
    <w:p w14:paraId="7B8951B3" w14:textId="77777777" w:rsidR="00A26296" w:rsidRDefault="00A26296">
      <w:pPr>
        <w:pStyle w:val="Commentaire"/>
      </w:pPr>
      <w:r>
        <w:t>C. Li et al. (2020)</w:t>
      </w:r>
    </w:p>
    <w:p w14:paraId="47714DFF" w14:textId="5E102B66" w:rsidR="00A26296" w:rsidRDefault="00A26296">
      <w:pPr>
        <w:pStyle w:val="Commentaire"/>
      </w:pPr>
      <w:r>
        <w:t>(C. Li et al., 2020)</w:t>
      </w:r>
    </w:p>
  </w:comment>
  <w:comment w:id="4517" w:author="Robin Matthews" w:date="2021-07-13T14:49:00Z" w:initials="RM">
    <w:p w14:paraId="15932E38" w14:textId="77777777" w:rsidR="00A26296" w:rsidRDefault="00A26296">
      <w:pPr>
        <w:pStyle w:val="Commentaire"/>
      </w:pPr>
      <w:r>
        <w:rPr>
          <w:rStyle w:val="Marquedecommentaire"/>
        </w:rPr>
        <w:annotationRef/>
      </w:r>
      <w:r>
        <w:t>Not found:</w:t>
      </w:r>
    </w:p>
    <w:p w14:paraId="023FDAE0" w14:textId="77777777" w:rsidR="00A26296" w:rsidRDefault="00A26296">
      <w:pPr>
        <w:pStyle w:val="Commentaire"/>
      </w:pPr>
      <w:r>
        <w:t>C. Li et al.</w:t>
      </w:r>
    </w:p>
    <w:p w14:paraId="655C6F8F" w14:textId="77777777" w:rsidR="00A26296" w:rsidRDefault="00A26296">
      <w:pPr>
        <w:pStyle w:val="Commentaire"/>
      </w:pPr>
    </w:p>
    <w:p w14:paraId="362435B7" w14:textId="77777777" w:rsidR="00A26296" w:rsidRDefault="00A26296">
      <w:pPr>
        <w:pStyle w:val="Commentaire"/>
      </w:pPr>
      <w:r>
        <w:t>Extra stuff:</w:t>
      </w:r>
    </w:p>
    <w:p w14:paraId="37E4720B" w14:textId="77777777" w:rsidR="00A26296" w:rsidRDefault="00A26296">
      <w:pPr>
        <w:pStyle w:val="Commentaire"/>
      </w:pPr>
      <w:r>
        <w:t xml:space="preserve">(Li et al., </w:t>
      </w:r>
    </w:p>
    <w:p w14:paraId="2FE95BDF" w14:textId="77777777" w:rsidR="00A26296" w:rsidRDefault="00A26296">
      <w:pPr>
        <w:pStyle w:val="Commentaire"/>
      </w:pPr>
    </w:p>
    <w:p w14:paraId="22006073" w14:textId="77777777" w:rsidR="00A26296" w:rsidRDefault="00A26296">
      <w:pPr>
        <w:pStyle w:val="Commentaire"/>
      </w:pPr>
      <w:r>
        <w:t>Correct:</w:t>
      </w:r>
    </w:p>
    <w:p w14:paraId="03CBF20D" w14:textId="77777777" w:rsidR="00A26296" w:rsidRDefault="00A26296">
      <w:pPr>
        <w:pStyle w:val="Commentaire"/>
      </w:pPr>
      <w:r>
        <w:t>C. Li et al. (2020)</w:t>
      </w:r>
    </w:p>
    <w:p w14:paraId="6CB4E646" w14:textId="42118D20" w:rsidR="00A26296" w:rsidRDefault="00A26296">
      <w:pPr>
        <w:pStyle w:val="Commentaire"/>
      </w:pPr>
      <w:r>
        <w:t>(C. Li et al., 2020)</w:t>
      </w:r>
    </w:p>
  </w:comment>
  <w:comment w:id="4524" w:author="Robin Matthews" w:date="2021-07-13T14:49:00Z" w:initials="RM">
    <w:p w14:paraId="22E218AE" w14:textId="77777777" w:rsidR="00A26296" w:rsidRDefault="00A26296">
      <w:pPr>
        <w:pStyle w:val="Commentaire"/>
      </w:pPr>
      <w:r>
        <w:rPr>
          <w:rStyle w:val="Marquedecommentaire"/>
        </w:rPr>
        <w:annotationRef/>
      </w:r>
      <w:r>
        <w:t>Not found:</w:t>
      </w:r>
    </w:p>
    <w:p w14:paraId="746A4EBD" w14:textId="77777777" w:rsidR="00A26296" w:rsidRDefault="00A26296">
      <w:pPr>
        <w:pStyle w:val="Commentaire"/>
      </w:pPr>
      <w:r>
        <w:t>C. Li et al.</w:t>
      </w:r>
    </w:p>
    <w:p w14:paraId="30A93530" w14:textId="77777777" w:rsidR="00A26296" w:rsidRDefault="00A26296">
      <w:pPr>
        <w:pStyle w:val="Commentaire"/>
      </w:pPr>
    </w:p>
    <w:p w14:paraId="15E07E45" w14:textId="77777777" w:rsidR="00A26296" w:rsidRDefault="00A26296">
      <w:pPr>
        <w:pStyle w:val="Commentaire"/>
      </w:pPr>
      <w:r>
        <w:t>Extra stuff:</w:t>
      </w:r>
    </w:p>
    <w:p w14:paraId="4DDA2CEA" w14:textId="77777777" w:rsidR="00A26296" w:rsidRDefault="00A26296">
      <w:pPr>
        <w:pStyle w:val="Commentaire"/>
      </w:pPr>
      <w:r>
        <w:t xml:space="preserve">(Li et al., </w:t>
      </w:r>
    </w:p>
    <w:p w14:paraId="1D7ED700" w14:textId="77777777" w:rsidR="00A26296" w:rsidRDefault="00A26296">
      <w:pPr>
        <w:pStyle w:val="Commentaire"/>
      </w:pPr>
    </w:p>
    <w:p w14:paraId="09A278D9" w14:textId="77777777" w:rsidR="00A26296" w:rsidRDefault="00A26296">
      <w:pPr>
        <w:pStyle w:val="Commentaire"/>
      </w:pPr>
      <w:r>
        <w:t>Correct:</w:t>
      </w:r>
    </w:p>
    <w:p w14:paraId="3A9CA847" w14:textId="77777777" w:rsidR="00A26296" w:rsidRDefault="00A26296">
      <w:pPr>
        <w:pStyle w:val="Commentaire"/>
      </w:pPr>
      <w:r>
        <w:t>C. Li et al. (2020)</w:t>
      </w:r>
    </w:p>
    <w:p w14:paraId="4ACD310E" w14:textId="26F08D5A" w:rsidR="00A26296" w:rsidRDefault="00A26296">
      <w:pPr>
        <w:pStyle w:val="Commentaire"/>
      </w:pPr>
      <w:r>
        <w:t>(C. Li et al., 2020)</w:t>
      </w:r>
    </w:p>
  </w:comment>
  <w:comment w:id="4527" w:author="Robin Matthews" w:date="2021-07-13T14:49:00Z" w:initials="RM">
    <w:p w14:paraId="706704F9" w14:textId="77777777" w:rsidR="00A26296" w:rsidRDefault="00A26296">
      <w:pPr>
        <w:pStyle w:val="Commentaire"/>
      </w:pPr>
      <w:r>
        <w:rPr>
          <w:rStyle w:val="Marquedecommentaire"/>
        </w:rPr>
        <w:annotationRef/>
      </w:r>
      <w:r>
        <w:t>Not found:</w:t>
      </w:r>
    </w:p>
    <w:p w14:paraId="3CC1F48F" w14:textId="77777777" w:rsidR="00A26296" w:rsidRDefault="00A26296">
      <w:pPr>
        <w:pStyle w:val="Commentaire"/>
      </w:pPr>
      <w:r>
        <w:t>C. Li et al.</w:t>
      </w:r>
    </w:p>
    <w:p w14:paraId="7E4219CD" w14:textId="77777777" w:rsidR="00A26296" w:rsidRDefault="00A26296">
      <w:pPr>
        <w:pStyle w:val="Commentaire"/>
      </w:pPr>
    </w:p>
    <w:p w14:paraId="0D4E709D" w14:textId="77777777" w:rsidR="00A26296" w:rsidRDefault="00A26296">
      <w:pPr>
        <w:pStyle w:val="Commentaire"/>
      </w:pPr>
      <w:r>
        <w:t>Extra stuff:</w:t>
      </w:r>
    </w:p>
    <w:p w14:paraId="454ABCD2" w14:textId="77777777" w:rsidR="00A26296" w:rsidRDefault="00A26296">
      <w:pPr>
        <w:pStyle w:val="Commentaire"/>
      </w:pPr>
      <w:r>
        <w:t xml:space="preserve">(Li et al., </w:t>
      </w:r>
    </w:p>
    <w:p w14:paraId="65025E7B" w14:textId="77777777" w:rsidR="00A26296" w:rsidRDefault="00A26296">
      <w:pPr>
        <w:pStyle w:val="Commentaire"/>
      </w:pPr>
    </w:p>
    <w:p w14:paraId="4C10A999" w14:textId="77777777" w:rsidR="00A26296" w:rsidRDefault="00A26296">
      <w:pPr>
        <w:pStyle w:val="Commentaire"/>
      </w:pPr>
      <w:r>
        <w:t>Correct:</w:t>
      </w:r>
    </w:p>
    <w:p w14:paraId="65DE819E" w14:textId="77777777" w:rsidR="00A26296" w:rsidRDefault="00A26296">
      <w:pPr>
        <w:pStyle w:val="Commentaire"/>
      </w:pPr>
      <w:r>
        <w:t>C. Li et al. (2020)</w:t>
      </w:r>
    </w:p>
    <w:p w14:paraId="1180ACA7" w14:textId="241F709A" w:rsidR="00A26296" w:rsidRDefault="00A26296">
      <w:pPr>
        <w:pStyle w:val="Commentaire"/>
      </w:pPr>
      <w:r>
        <w:t>(C. Li et al., 2020)</w:t>
      </w:r>
    </w:p>
  </w:comment>
  <w:comment w:id="4538" w:author="Robin Matthews" w:date="2021-07-13T14:49:00Z" w:initials="RM">
    <w:p w14:paraId="19123ACD" w14:textId="77777777" w:rsidR="00A26296" w:rsidRDefault="00A26296">
      <w:pPr>
        <w:pStyle w:val="Commentaire"/>
      </w:pPr>
      <w:r>
        <w:rPr>
          <w:rStyle w:val="Marquedecommentaire"/>
        </w:rPr>
        <w:annotationRef/>
      </w:r>
      <w:r>
        <w:t>Extra stuff:</w:t>
      </w:r>
    </w:p>
    <w:p w14:paraId="580E6D06" w14:textId="77777777" w:rsidR="00A26296" w:rsidRDefault="00A26296">
      <w:pPr>
        <w:pStyle w:val="Commentaire"/>
      </w:pPr>
      <w:r>
        <w:t xml:space="preserve">(, </w:t>
      </w:r>
    </w:p>
    <w:p w14:paraId="17055EBB" w14:textId="77777777" w:rsidR="00A26296" w:rsidRDefault="00A26296">
      <w:pPr>
        <w:pStyle w:val="Commentaire"/>
      </w:pPr>
    </w:p>
    <w:p w14:paraId="3319ACDD" w14:textId="77777777" w:rsidR="00A26296" w:rsidRDefault="00A26296">
      <w:pPr>
        <w:pStyle w:val="Commentaire"/>
      </w:pPr>
      <w:r>
        <w:t>Correct:</w:t>
      </w:r>
    </w:p>
    <w:p w14:paraId="3570B905" w14:textId="77777777" w:rsidR="00A26296" w:rsidRDefault="00A26296">
      <w:pPr>
        <w:pStyle w:val="Commentaire"/>
      </w:pPr>
      <w:r>
        <w:t>Hu et al. (2016)</w:t>
      </w:r>
    </w:p>
    <w:p w14:paraId="246A8CEA" w14:textId="4076D327" w:rsidR="00A26296" w:rsidRDefault="00A26296">
      <w:pPr>
        <w:pStyle w:val="Commentaire"/>
      </w:pPr>
      <w:r>
        <w:t>(Hu et al., 2016)</w:t>
      </w:r>
    </w:p>
  </w:comment>
  <w:comment w:id="4540" w:author="Robin Matthews" w:date="2021-07-13T14:49:00Z" w:initials="RM">
    <w:p w14:paraId="157ABFEC" w14:textId="77777777" w:rsidR="00A26296" w:rsidRDefault="00A26296">
      <w:pPr>
        <w:pStyle w:val="Commentaire"/>
      </w:pPr>
      <w:r>
        <w:rPr>
          <w:rStyle w:val="Marquedecommentaire"/>
        </w:rPr>
        <w:annotationRef/>
      </w:r>
      <w:r>
        <w:t>Extra stuff:</w:t>
      </w:r>
    </w:p>
    <w:p w14:paraId="1D4E57F4" w14:textId="77777777" w:rsidR="00A26296" w:rsidRDefault="00A26296">
      <w:pPr>
        <w:pStyle w:val="Commentaire"/>
      </w:pPr>
      <w:r>
        <w:t>, ;</w:t>
      </w:r>
    </w:p>
    <w:p w14:paraId="0F50621D" w14:textId="77777777" w:rsidR="00A26296" w:rsidRDefault="00A26296">
      <w:pPr>
        <w:pStyle w:val="Commentaire"/>
      </w:pPr>
    </w:p>
    <w:p w14:paraId="7749528E" w14:textId="77777777" w:rsidR="00A26296" w:rsidRDefault="00A26296">
      <w:pPr>
        <w:pStyle w:val="Commentaire"/>
      </w:pPr>
      <w:r>
        <w:t>Correct:</w:t>
      </w:r>
    </w:p>
    <w:p w14:paraId="06A5D44D" w14:textId="77777777" w:rsidR="00A26296" w:rsidRDefault="00A26296">
      <w:pPr>
        <w:pStyle w:val="Commentaire"/>
      </w:pPr>
      <w:r>
        <w:t>Jiang et al. (2013)</w:t>
      </w:r>
    </w:p>
    <w:p w14:paraId="644D510C" w14:textId="22CE46C5" w:rsidR="00A26296" w:rsidRDefault="00A26296">
      <w:pPr>
        <w:pStyle w:val="Commentaire"/>
      </w:pPr>
      <w:r>
        <w:t>(Jiang et al., 2013)</w:t>
      </w:r>
    </w:p>
  </w:comment>
  <w:comment w:id="4541" w:author="Robin Matthews" w:date="2021-07-13T14:49:00Z" w:initials="RM">
    <w:p w14:paraId="6EA52771" w14:textId="77777777" w:rsidR="00A26296" w:rsidRDefault="00A26296">
      <w:pPr>
        <w:pStyle w:val="Commentaire"/>
      </w:pPr>
      <w:r>
        <w:rPr>
          <w:rStyle w:val="Marquedecommentaire"/>
        </w:rPr>
        <w:annotationRef/>
      </w:r>
      <w:r>
        <w:t>Not found:</w:t>
      </w:r>
    </w:p>
    <w:p w14:paraId="48B9B178" w14:textId="77777777" w:rsidR="00A26296" w:rsidRDefault="00A26296">
      <w:pPr>
        <w:pStyle w:val="Commentaire"/>
      </w:pPr>
      <w:r>
        <w:t>Donat et al.</w:t>
      </w:r>
    </w:p>
    <w:p w14:paraId="4A286555" w14:textId="77777777" w:rsidR="00A26296" w:rsidRDefault="00A26296">
      <w:pPr>
        <w:pStyle w:val="Commentaire"/>
      </w:pPr>
      <w:r>
        <w:t>2013b</w:t>
      </w:r>
    </w:p>
    <w:p w14:paraId="25CC9D5B" w14:textId="77777777" w:rsidR="00A26296" w:rsidRDefault="00A26296">
      <w:pPr>
        <w:pStyle w:val="Commentaire"/>
      </w:pPr>
    </w:p>
    <w:p w14:paraId="3FCCDC80" w14:textId="77777777" w:rsidR="00A26296" w:rsidRDefault="00A26296">
      <w:pPr>
        <w:pStyle w:val="Commentaire"/>
      </w:pPr>
      <w:r>
        <w:t>Extra stuff:</w:t>
      </w:r>
    </w:p>
    <w:p w14:paraId="2E0F835C" w14:textId="77777777" w:rsidR="00A26296" w:rsidRDefault="00A26296">
      <w:pPr>
        <w:pStyle w:val="Commentaire"/>
      </w:pPr>
      <w:r>
        <w:t xml:space="preserve">Dunn et al., 2020) </w:t>
      </w:r>
    </w:p>
    <w:p w14:paraId="429E90BA" w14:textId="77777777" w:rsidR="00A26296" w:rsidRDefault="00A26296">
      <w:pPr>
        <w:pStyle w:val="Commentaire"/>
      </w:pPr>
    </w:p>
    <w:p w14:paraId="549422A6" w14:textId="77777777" w:rsidR="00A26296" w:rsidRDefault="00A26296">
      <w:pPr>
        <w:pStyle w:val="Commentaire"/>
      </w:pPr>
      <w:r>
        <w:t>Correct:</w:t>
      </w:r>
    </w:p>
    <w:p w14:paraId="38049BFF" w14:textId="77777777" w:rsidR="00A26296" w:rsidRDefault="00A26296">
      <w:pPr>
        <w:pStyle w:val="Commentaire"/>
      </w:pPr>
      <w:r>
        <w:t>Donat et al. (2013b)</w:t>
      </w:r>
    </w:p>
    <w:p w14:paraId="6749993E" w14:textId="23E1658C" w:rsidR="00A26296" w:rsidRDefault="00A26296">
      <w:pPr>
        <w:pStyle w:val="Commentaire"/>
      </w:pPr>
      <w:r>
        <w:t>(Donat et al., 2013b)</w:t>
      </w:r>
    </w:p>
  </w:comment>
  <w:comment w:id="4543" w:author="Robin Matthews" w:date="2021-07-14T16:19:00Z" w:initials="RM">
    <w:p w14:paraId="5F59EC81" w14:textId="77777777" w:rsidR="0060253D" w:rsidRDefault="0060253D" w:rsidP="0060253D">
      <w:pPr>
        <w:pStyle w:val="Commentaire"/>
      </w:pPr>
      <w:r>
        <w:rPr>
          <w:rStyle w:val="Marquedecommentaire"/>
        </w:rPr>
        <w:annotationRef/>
      </w:r>
      <w:r>
        <w:t>Mendeley field also contains details for ‘Knutson et al., 2013a’. Want me to remove it?</w:t>
      </w:r>
    </w:p>
  </w:comment>
  <w:comment w:id="4546" w:author="Robin Matthews" w:date="2021-07-13T14:49:00Z" w:initials="RM">
    <w:p w14:paraId="0E5B47AD" w14:textId="77777777" w:rsidR="00A26296" w:rsidRDefault="00A26296">
      <w:pPr>
        <w:pStyle w:val="Commentaire"/>
      </w:pPr>
      <w:r>
        <w:rPr>
          <w:rStyle w:val="Marquedecommentaire"/>
        </w:rPr>
        <w:annotationRef/>
      </w:r>
      <w:r>
        <w:t>Extra stuff:</w:t>
      </w:r>
    </w:p>
    <w:p w14:paraId="542575C6" w14:textId="77777777" w:rsidR="00A26296" w:rsidRDefault="00A26296">
      <w:pPr>
        <w:pStyle w:val="Commentaire"/>
      </w:pPr>
      <w:r>
        <w:t>(, ;</w:t>
      </w:r>
    </w:p>
    <w:p w14:paraId="4F636B5F" w14:textId="77777777" w:rsidR="00A26296" w:rsidRDefault="00A26296">
      <w:pPr>
        <w:pStyle w:val="Commentaire"/>
      </w:pPr>
    </w:p>
    <w:p w14:paraId="0C28EE01" w14:textId="77777777" w:rsidR="00A26296" w:rsidRDefault="00A26296">
      <w:pPr>
        <w:pStyle w:val="Commentaire"/>
      </w:pPr>
      <w:r>
        <w:t>Correct:</w:t>
      </w:r>
    </w:p>
    <w:p w14:paraId="2E792AAC" w14:textId="77777777" w:rsidR="00A26296" w:rsidRDefault="00A26296">
      <w:pPr>
        <w:pStyle w:val="Commentaire"/>
      </w:pPr>
      <w:r>
        <w:t>Seong et al. (2020)</w:t>
      </w:r>
    </w:p>
    <w:p w14:paraId="10DEC969" w14:textId="7966E05F" w:rsidR="00A26296" w:rsidRDefault="00A26296">
      <w:pPr>
        <w:pStyle w:val="Commentaire"/>
      </w:pPr>
      <w:r>
        <w:t>(Seong et al., 2020)</w:t>
      </w:r>
    </w:p>
  </w:comment>
  <w:comment w:id="4548" w:author="Robin Matthews" w:date="2021-07-13T14:49:00Z" w:initials="RM">
    <w:p w14:paraId="5B125E89" w14:textId="77777777" w:rsidR="00A26296" w:rsidRDefault="00A26296">
      <w:pPr>
        <w:pStyle w:val="Commentaire"/>
      </w:pPr>
      <w:r>
        <w:rPr>
          <w:rStyle w:val="Marquedecommentaire"/>
        </w:rPr>
        <w:annotationRef/>
      </w:r>
      <w:r>
        <w:t>Not found:</w:t>
      </w:r>
    </w:p>
    <w:p w14:paraId="21870ECA" w14:textId="77777777" w:rsidR="00A26296" w:rsidRDefault="00A26296">
      <w:pPr>
        <w:pStyle w:val="Commentaire"/>
      </w:pPr>
      <w:r>
        <w:t>Z. Wang et al.</w:t>
      </w:r>
    </w:p>
    <w:p w14:paraId="56CB8AA4" w14:textId="77777777" w:rsidR="00A26296" w:rsidRDefault="00A26296">
      <w:pPr>
        <w:pStyle w:val="Commentaire"/>
      </w:pPr>
      <w:r>
        <w:t>2017a</w:t>
      </w:r>
    </w:p>
    <w:p w14:paraId="69F326BE" w14:textId="77777777" w:rsidR="00A26296" w:rsidRDefault="00A26296">
      <w:pPr>
        <w:pStyle w:val="Commentaire"/>
      </w:pPr>
    </w:p>
    <w:p w14:paraId="2CB49D85" w14:textId="77777777" w:rsidR="00A26296" w:rsidRDefault="00A26296">
      <w:pPr>
        <w:pStyle w:val="Commentaire"/>
      </w:pPr>
      <w:r>
        <w:t>Extra stuff:</w:t>
      </w:r>
    </w:p>
    <w:p w14:paraId="68EDB6FE" w14:textId="77777777" w:rsidR="00A26296" w:rsidRDefault="00A26296">
      <w:pPr>
        <w:pStyle w:val="Commentaire"/>
      </w:pPr>
      <w:r>
        <w:t>Wang et al., 2017;</w:t>
      </w:r>
    </w:p>
    <w:p w14:paraId="3C169B1D" w14:textId="77777777" w:rsidR="00A26296" w:rsidRDefault="00A26296">
      <w:pPr>
        <w:pStyle w:val="Commentaire"/>
      </w:pPr>
    </w:p>
    <w:p w14:paraId="0242998D" w14:textId="77777777" w:rsidR="00A26296" w:rsidRDefault="00A26296">
      <w:pPr>
        <w:pStyle w:val="Commentaire"/>
      </w:pPr>
      <w:r>
        <w:t>Correct:</w:t>
      </w:r>
    </w:p>
    <w:p w14:paraId="15D5166F" w14:textId="77777777" w:rsidR="00A26296" w:rsidRDefault="00A26296">
      <w:pPr>
        <w:pStyle w:val="Commentaire"/>
      </w:pPr>
      <w:r>
        <w:t>Z. Wang et al. (2017a)</w:t>
      </w:r>
    </w:p>
    <w:p w14:paraId="2EA95A07" w14:textId="2ACA6A21" w:rsidR="00A26296" w:rsidRDefault="00A26296">
      <w:pPr>
        <w:pStyle w:val="Commentaire"/>
      </w:pPr>
      <w:r>
        <w:t>(Z. Wang et al., 2017a)</w:t>
      </w:r>
    </w:p>
  </w:comment>
  <w:comment w:id="4550" w:author="Robin Matthews" w:date="2021-07-13T14:49:00Z" w:initials="RM">
    <w:p w14:paraId="6954754B" w14:textId="77777777" w:rsidR="00A26296" w:rsidRDefault="00A26296">
      <w:pPr>
        <w:pStyle w:val="Commentaire"/>
      </w:pPr>
      <w:r>
        <w:rPr>
          <w:rStyle w:val="Marquedecommentaire"/>
        </w:rPr>
        <w:annotationRef/>
      </w:r>
      <w:r>
        <w:t>Not found:</w:t>
      </w:r>
    </w:p>
    <w:p w14:paraId="5F66F01A" w14:textId="77777777" w:rsidR="00A26296" w:rsidRDefault="00A26296">
      <w:pPr>
        <w:pStyle w:val="Commentaire"/>
      </w:pPr>
      <w:r>
        <w:t>Knutson et al., 2013a</w:t>
      </w:r>
    </w:p>
    <w:p w14:paraId="65A8DCBF" w14:textId="77777777" w:rsidR="00A26296" w:rsidRDefault="00A26296">
      <w:pPr>
        <w:pStyle w:val="Commentaire"/>
      </w:pPr>
    </w:p>
    <w:p w14:paraId="450E2659" w14:textId="77777777" w:rsidR="00A26296" w:rsidRDefault="00A26296">
      <w:pPr>
        <w:pStyle w:val="Commentaire"/>
      </w:pPr>
      <w:r>
        <w:t>Extra stuff:</w:t>
      </w:r>
    </w:p>
    <w:p w14:paraId="5C817CE7" w14:textId="77777777" w:rsidR="00A26296" w:rsidRDefault="00A26296">
      <w:pPr>
        <w:pStyle w:val="Commentaire"/>
      </w:pPr>
      <w:r>
        <w:t>; )</w:t>
      </w:r>
    </w:p>
    <w:p w14:paraId="47A6FFDC" w14:textId="77777777" w:rsidR="00A26296" w:rsidRDefault="00A26296">
      <w:pPr>
        <w:pStyle w:val="Commentaire"/>
      </w:pPr>
    </w:p>
    <w:p w14:paraId="1713590C" w14:textId="77777777" w:rsidR="00A26296" w:rsidRDefault="00A26296">
      <w:pPr>
        <w:pStyle w:val="Commentaire"/>
      </w:pPr>
      <w:r>
        <w:t>Correct:</w:t>
      </w:r>
    </w:p>
    <w:p w14:paraId="42656307" w14:textId="5C4BDAD4" w:rsidR="00A26296" w:rsidRDefault="00A26296">
      <w:pPr>
        <w:pStyle w:val="Commentaire"/>
      </w:pPr>
      <w:r>
        <w:t>(Knutson et al., 2013a; Dong et al., 2018; Kim et al., 2019)</w:t>
      </w:r>
    </w:p>
  </w:comment>
  <w:comment w:id="4551" w:author="Robin Matthews" w:date="2021-07-13T14:49:00Z" w:initials="RM">
    <w:p w14:paraId="5DD2BD80" w14:textId="77777777" w:rsidR="00A26296" w:rsidRDefault="00A26296">
      <w:pPr>
        <w:pStyle w:val="Commentaire"/>
      </w:pPr>
      <w:r>
        <w:rPr>
          <w:rStyle w:val="Marquedecommentaire"/>
        </w:rPr>
        <w:annotationRef/>
      </w:r>
      <w:r>
        <w:t>Not found:</w:t>
      </w:r>
    </w:p>
    <w:p w14:paraId="7ABDFED5" w14:textId="77777777" w:rsidR="00A26296" w:rsidRDefault="00A26296">
      <w:pPr>
        <w:pStyle w:val="Commentaire"/>
      </w:pPr>
      <w:r>
        <w:t>C. Li et al.</w:t>
      </w:r>
    </w:p>
    <w:p w14:paraId="4BE3690C" w14:textId="77777777" w:rsidR="00A26296" w:rsidRDefault="00A26296">
      <w:pPr>
        <w:pStyle w:val="Commentaire"/>
      </w:pPr>
    </w:p>
    <w:p w14:paraId="6D25D4CF" w14:textId="77777777" w:rsidR="00A26296" w:rsidRDefault="00A26296">
      <w:pPr>
        <w:pStyle w:val="Commentaire"/>
      </w:pPr>
      <w:r>
        <w:t>Extra stuff:</w:t>
      </w:r>
    </w:p>
    <w:p w14:paraId="4D26DC26" w14:textId="77777777" w:rsidR="00A26296" w:rsidRDefault="00A26296">
      <w:pPr>
        <w:pStyle w:val="Commentaire"/>
      </w:pPr>
      <w:r>
        <w:t xml:space="preserve">(Li et al., </w:t>
      </w:r>
    </w:p>
    <w:p w14:paraId="1BEE0A09" w14:textId="77777777" w:rsidR="00A26296" w:rsidRDefault="00A26296">
      <w:pPr>
        <w:pStyle w:val="Commentaire"/>
      </w:pPr>
    </w:p>
    <w:p w14:paraId="27C0B6A3" w14:textId="77777777" w:rsidR="00A26296" w:rsidRDefault="00A26296">
      <w:pPr>
        <w:pStyle w:val="Commentaire"/>
      </w:pPr>
      <w:r>
        <w:t>Correct:</w:t>
      </w:r>
    </w:p>
    <w:p w14:paraId="430DA715" w14:textId="77777777" w:rsidR="00A26296" w:rsidRDefault="00A26296">
      <w:pPr>
        <w:pStyle w:val="Commentaire"/>
      </w:pPr>
      <w:r>
        <w:t>C. Li et al. (2020)</w:t>
      </w:r>
    </w:p>
    <w:p w14:paraId="5E2AA400" w14:textId="7DCFA97E" w:rsidR="00A26296" w:rsidRDefault="00A26296">
      <w:pPr>
        <w:pStyle w:val="Commentaire"/>
      </w:pPr>
      <w:r>
        <w:t>(C. Li et al., 2020)</w:t>
      </w:r>
    </w:p>
  </w:comment>
  <w:comment w:id="4556" w:author="Robin Matthews" w:date="2021-07-13T14:49:00Z" w:initials="RM">
    <w:p w14:paraId="268A2333" w14:textId="77777777" w:rsidR="00A26296" w:rsidRDefault="00A26296">
      <w:pPr>
        <w:pStyle w:val="Commentaire"/>
      </w:pPr>
      <w:r>
        <w:rPr>
          <w:rStyle w:val="Marquedecommentaire"/>
        </w:rPr>
        <w:annotationRef/>
      </w:r>
      <w:r>
        <w:t>Not found:</w:t>
      </w:r>
    </w:p>
    <w:p w14:paraId="52DB9EE1" w14:textId="77777777" w:rsidR="00A26296" w:rsidRDefault="00A26296">
      <w:pPr>
        <w:pStyle w:val="Commentaire"/>
      </w:pPr>
      <w:r>
        <w:t>C. Li et al.</w:t>
      </w:r>
    </w:p>
    <w:p w14:paraId="7807C1AD" w14:textId="77777777" w:rsidR="00A26296" w:rsidRDefault="00A26296">
      <w:pPr>
        <w:pStyle w:val="Commentaire"/>
      </w:pPr>
    </w:p>
    <w:p w14:paraId="35FA2636" w14:textId="77777777" w:rsidR="00A26296" w:rsidRDefault="00A26296">
      <w:pPr>
        <w:pStyle w:val="Commentaire"/>
      </w:pPr>
      <w:r>
        <w:t>Extra stuff:</w:t>
      </w:r>
    </w:p>
    <w:p w14:paraId="76B3A026" w14:textId="77777777" w:rsidR="00A26296" w:rsidRDefault="00A26296">
      <w:pPr>
        <w:pStyle w:val="Commentaire"/>
      </w:pPr>
      <w:r>
        <w:t xml:space="preserve">(Li et al., </w:t>
      </w:r>
    </w:p>
    <w:p w14:paraId="64502C5F" w14:textId="77777777" w:rsidR="00A26296" w:rsidRDefault="00A26296">
      <w:pPr>
        <w:pStyle w:val="Commentaire"/>
      </w:pPr>
    </w:p>
    <w:p w14:paraId="4141F141" w14:textId="77777777" w:rsidR="00A26296" w:rsidRDefault="00A26296">
      <w:pPr>
        <w:pStyle w:val="Commentaire"/>
      </w:pPr>
      <w:r>
        <w:t>Correct:</w:t>
      </w:r>
    </w:p>
    <w:p w14:paraId="07E90262" w14:textId="77777777" w:rsidR="00A26296" w:rsidRDefault="00A26296">
      <w:pPr>
        <w:pStyle w:val="Commentaire"/>
      </w:pPr>
      <w:r>
        <w:t>C. Li et al. (2020)</w:t>
      </w:r>
    </w:p>
    <w:p w14:paraId="7E741D2D" w14:textId="110D2F5D" w:rsidR="00A26296" w:rsidRDefault="00A26296">
      <w:pPr>
        <w:pStyle w:val="Commentaire"/>
      </w:pPr>
      <w:r>
        <w:t>(C. Li et al., 2020)</w:t>
      </w:r>
    </w:p>
  </w:comment>
  <w:comment w:id="4559" w:author="Robin Matthews" w:date="2021-07-13T14:50:00Z" w:initials="RM">
    <w:p w14:paraId="7B9E44DF" w14:textId="77777777" w:rsidR="00A26296" w:rsidRDefault="00A26296">
      <w:pPr>
        <w:pStyle w:val="Commentaire"/>
      </w:pPr>
      <w:r>
        <w:rPr>
          <w:rStyle w:val="Marquedecommentaire"/>
        </w:rPr>
        <w:annotationRef/>
      </w:r>
      <w:r>
        <w:t>Not found:</w:t>
      </w:r>
    </w:p>
    <w:p w14:paraId="02D56374" w14:textId="77777777" w:rsidR="00A26296" w:rsidRDefault="00A26296">
      <w:pPr>
        <w:pStyle w:val="Commentaire"/>
      </w:pPr>
      <w:r>
        <w:t>C. Li et al.</w:t>
      </w:r>
    </w:p>
    <w:p w14:paraId="0A7EECD8" w14:textId="77777777" w:rsidR="00A26296" w:rsidRDefault="00A26296">
      <w:pPr>
        <w:pStyle w:val="Commentaire"/>
      </w:pPr>
    </w:p>
    <w:p w14:paraId="2FC31C8E" w14:textId="77777777" w:rsidR="00A26296" w:rsidRDefault="00A26296">
      <w:pPr>
        <w:pStyle w:val="Commentaire"/>
      </w:pPr>
      <w:r>
        <w:t>Extra stuff:</w:t>
      </w:r>
    </w:p>
    <w:p w14:paraId="74EA7B6D" w14:textId="77777777" w:rsidR="00A26296" w:rsidRDefault="00A26296">
      <w:pPr>
        <w:pStyle w:val="Commentaire"/>
      </w:pPr>
      <w:r>
        <w:t xml:space="preserve">(Li et al., </w:t>
      </w:r>
    </w:p>
    <w:p w14:paraId="7AC01C38" w14:textId="77777777" w:rsidR="00A26296" w:rsidRDefault="00A26296">
      <w:pPr>
        <w:pStyle w:val="Commentaire"/>
      </w:pPr>
    </w:p>
    <w:p w14:paraId="38C8369B" w14:textId="77777777" w:rsidR="00A26296" w:rsidRDefault="00A26296">
      <w:pPr>
        <w:pStyle w:val="Commentaire"/>
      </w:pPr>
      <w:r>
        <w:t>Correct:</w:t>
      </w:r>
    </w:p>
    <w:p w14:paraId="7D33FBA4" w14:textId="77777777" w:rsidR="00A26296" w:rsidRDefault="00A26296">
      <w:pPr>
        <w:pStyle w:val="Commentaire"/>
      </w:pPr>
      <w:r>
        <w:t>C. Li et al. (2020)</w:t>
      </w:r>
    </w:p>
    <w:p w14:paraId="20EA55C5" w14:textId="4E49CFD1" w:rsidR="00A26296" w:rsidRDefault="00A26296">
      <w:pPr>
        <w:pStyle w:val="Commentaire"/>
      </w:pPr>
      <w:r>
        <w:t>(C. Li et al., 2020)</w:t>
      </w:r>
    </w:p>
  </w:comment>
  <w:comment w:id="4562" w:author="Robin Matthews" w:date="2021-07-13T14:50:00Z" w:initials="RM">
    <w:p w14:paraId="0654889E" w14:textId="77777777" w:rsidR="00A26296" w:rsidRDefault="00A26296">
      <w:pPr>
        <w:pStyle w:val="Commentaire"/>
      </w:pPr>
      <w:r>
        <w:rPr>
          <w:rStyle w:val="Marquedecommentaire"/>
        </w:rPr>
        <w:annotationRef/>
      </w:r>
      <w:r>
        <w:t>Not found:</w:t>
      </w:r>
    </w:p>
    <w:p w14:paraId="33E82804" w14:textId="77777777" w:rsidR="00A26296" w:rsidRDefault="00A26296">
      <w:pPr>
        <w:pStyle w:val="Commentaire"/>
      </w:pPr>
      <w:r>
        <w:t>C. Li et al.</w:t>
      </w:r>
    </w:p>
    <w:p w14:paraId="6D2CBA4B" w14:textId="77777777" w:rsidR="00A26296" w:rsidRDefault="00A26296">
      <w:pPr>
        <w:pStyle w:val="Commentaire"/>
      </w:pPr>
    </w:p>
    <w:p w14:paraId="0F534190" w14:textId="77777777" w:rsidR="00A26296" w:rsidRDefault="00A26296">
      <w:pPr>
        <w:pStyle w:val="Commentaire"/>
      </w:pPr>
      <w:r>
        <w:t>Extra stuff:</w:t>
      </w:r>
    </w:p>
    <w:p w14:paraId="0BAF091E" w14:textId="77777777" w:rsidR="00A26296" w:rsidRDefault="00A26296">
      <w:pPr>
        <w:pStyle w:val="Commentaire"/>
      </w:pPr>
      <w:r>
        <w:t xml:space="preserve">(Li et al., </w:t>
      </w:r>
    </w:p>
    <w:p w14:paraId="1D043697" w14:textId="77777777" w:rsidR="00A26296" w:rsidRDefault="00A26296">
      <w:pPr>
        <w:pStyle w:val="Commentaire"/>
      </w:pPr>
    </w:p>
    <w:p w14:paraId="650C079B" w14:textId="77777777" w:rsidR="00A26296" w:rsidRDefault="00A26296">
      <w:pPr>
        <w:pStyle w:val="Commentaire"/>
      </w:pPr>
      <w:r>
        <w:t>Correct:</w:t>
      </w:r>
    </w:p>
    <w:p w14:paraId="480669D3" w14:textId="77777777" w:rsidR="00A26296" w:rsidRDefault="00A26296">
      <w:pPr>
        <w:pStyle w:val="Commentaire"/>
      </w:pPr>
      <w:r>
        <w:t>C. Li et al. (2020)</w:t>
      </w:r>
    </w:p>
    <w:p w14:paraId="14C736AF" w14:textId="39168E6E" w:rsidR="00A26296" w:rsidRDefault="00A26296">
      <w:pPr>
        <w:pStyle w:val="Commentaire"/>
      </w:pPr>
      <w:r>
        <w:t>(C. Li et al., 2020)</w:t>
      </w:r>
    </w:p>
  </w:comment>
  <w:comment w:id="4565" w:author="Robin Matthews" w:date="2021-07-13T14:50:00Z" w:initials="RM">
    <w:p w14:paraId="4C03B34D" w14:textId="77777777" w:rsidR="00A26296" w:rsidRDefault="00A26296">
      <w:pPr>
        <w:pStyle w:val="Commentaire"/>
      </w:pPr>
      <w:r>
        <w:rPr>
          <w:rStyle w:val="Marquedecommentaire"/>
        </w:rPr>
        <w:annotationRef/>
      </w:r>
      <w:r>
        <w:t>Not found:</w:t>
      </w:r>
    </w:p>
    <w:p w14:paraId="0BE7A6C0" w14:textId="77777777" w:rsidR="00A26296" w:rsidRDefault="00A26296">
      <w:pPr>
        <w:pStyle w:val="Commentaire"/>
      </w:pPr>
      <w:r>
        <w:t>C. Li et al.</w:t>
      </w:r>
    </w:p>
    <w:p w14:paraId="5910334D" w14:textId="77777777" w:rsidR="00A26296" w:rsidRDefault="00A26296">
      <w:pPr>
        <w:pStyle w:val="Commentaire"/>
      </w:pPr>
    </w:p>
    <w:p w14:paraId="0596F705" w14:textId="77777777" w:rsidR="00A26296" w:rsidRDefault="00A26296">
      <w:pPr>
        <w:pStyle w:val="Commentaire"/>
      </w:pPr>
      <w:r>
        <w:t>Extra stuff:</w:t>
      </w:r>
    </w:p>
    <w:p w14:paraId="0C85C0BA" w14:textId="77777777" w:rsidR="00A26296" w:rsidRDefault="00A26296">
      <w:pPr>
        <w:pStyle w:val="Commentaire"/>
      </w:pPr>
      <w:r>
        <w:t xml:space="preserve">(Li et al., </w:t>
      </w:r>
    </w:p>
    <w:p w14:paraId="52DD5F78" w14:textId="77777777" w:rsidR="00A26296" w:rsidRDefault="00A26296">
      <w:pPr>
        <w:pStyle w:val="Commentaire"/>
      </w:pPr>
    </w:p>
    <w:p w14:paraId="6B00CA8E" w14:textId="77777777" w:rsidR="00A26296" w:rsidRDefault="00A26296">
      <w:pPr>
        <w:pStyle w:val="Commentaire"/>
      </w:pPr>
      <w:r>
        <w:t>Correct:</w:t>
      </w:r>
    </w:p>
    <w:p w14:paraId="58BEE099" w14:textId="77777777" w:rsidR="00A26296" w:rsidRDefault="00A26296">
      <w:pPr>
        <w:pStyle w:val="Commentaire"/>
      </w:pPr>
      <w:r>
        <w:t>C. Li et al. (2020)</w:t>
      </w:r>
    </w:p>
    <w:p w14:paraId="044DC276" w14:textId="2DBB392E" w:rsidR="00A26296" w:rsidRDefault="00A26296">
      <w:pPr>
        <w:pStyle w:val="Commentaire"/>
      </w:pPr>
      <w:r>
        <w:t>(C. Li et al., 2020)</w:t>
      </w:r>
    </w:p>
  </w:comment>
  <w:comment w:id="4568" w:author="Robin Matthews" w:date="2021-07-13T14:50:00Z" w:initials="RM">
    <w:p w14:paraId="611BB59B" w14:textId="77777777" w:rsidR="00A26296" w:rsidRDefault="00A26296">
      <w:pPr>
        <w:pStyle w:val="Commentaire"/>
      </w:pPr>
      <w:r>
        <w:rPr>
          <w:rStyle w:val="Marquedecommentaire"/>
        </w:rPr>
        <w:annotationRef/>
      </w:r>
      <w:r>
        <w:t>Not found:</w:t>
      </w:r>
    </w:p>
    <w:p w14:paraId="10656608" w14:textId="77777777" w:rsidR="00A26296" w:rsidRDefault="00A26296">
      <w:pPr>
        <w:pStyle w:val="Commentaire"/>
      </w:pPr>
      <w:r>
        <w:t>C. Li et al.</w:t>
      </w:r>
    </w:p>
    <w:p w14:paraId="56D512A6" w14:textId="77777777" w:rsidR="00A26296" w:rsidRDefault="00A26296">
      <w:pPr>
        <w:pStyle w:val="Commentaire"/>
      </w:pPr>
    </w:p>
    <w:p w14:paraId="7DF4AEB6" w14:textId="77777777" w:rsidR="00A26296" w:rsidRDefault="00A26296">
      <w:pPr>
        <w:pStyle w:val="Commentaire"/>
      </w:pPr>
      <w:r>
        <w:t>Extra stuff:</w:t>
      </w:r>
    </w:p>
    <w:p w14:paraId="4B52CE55" w14:textId="77777777" w:rsidR="00A26296" w:rsidRDefault="00A26296">
      <w:pPr>
        <w:pStyle w:val="Commentaire"/>
      </w:pPr>
      <w:r>
        <w:t xml:space="preserve">(Li et al., </w:t>
      </w:r>
    </w:p>
    <w:p w14:paraId="3A192643" w14:textId="77777777" w:rsidR="00A26296" w:rsidRDefault="00A26296">
      <w:pPr>
        <w:pStyle w:val="Commentaire"/>
      </w:pPr>
    </w:p>
    <w:p w14:paraId="6214B45B" w14:textId="77777777" w:rsidR="00A26296" w:rsidRDefault="00A26296">
      <w:pPr>
        <w:pStyle w:val="Commentaire"/>
      </w:pPr>
      <w:r>
        <w:t>Correct:</w:t>
      </w:r>
    </w:p>
    <w:p w14:paraId="795BA939" w14:textId="77777777" w:rsidR="00A26296" w:rsidRDefault="00A26296">
      <w:pPr>
        <w:pStyle w:val="Commentaire"/>
      </w:pPr>
      <w:r>
        <w:t>C. Li et al. (2020)</w:t>
      </w:r>
    </w:p>
    <w:p w14:paraId="0D4BA0C5" w14:textId="4C77EF76" w:rsidR="00A26296" w:rsidRDefault="00A26296">
      <w:pPr>
        <w:pStyle w:val="Commentaire"/>
      </w:pPr>
      <w:r>
        <w:t>(C. Li et al., 2020)</w:t>
      </w:r>
    </w:p>
  </w:comment>
  <w:comment w:id="4572" w:author="Robin Matthews" w:date="2021-07-13T14:50:00Z" w:initials="RM">
    <w:p w14:paraId="7E0EF1FC" w14:textId="77777777" w:rsidR="00A26296" w:rsidRDefault="00A26296">
      <w:pPr>
        <w:pStyle w:val="Commentaire"/>
      </w:pPr>
      <w:r>
        <w:rPr>
          <w:rStyle w:val="Marquedecommentaire"/>
        </w:rPr>
        <w:annotationRef/>
      </w:r>
      <w:r>
        <w:t>Not found:</w:t>
      </w:r>
    </w:p>
    <w:p w14:paraId="532F6A5C" w14:textId="77777777" w:rsidR="00A26296" w:rsidRDefault="00A26296">
      <w:pPr>
        <w:pStyle w:val="Commentaire"/>
      </w:pPr>
      <w:r>
        <w:t>M. Zhang et al., 2019</w:t>
      </w:r>
    </w:p>
    <w:p w14:paraId="50DF5C96" w14:textId="77777777" w:rsidR="00A26296" w:rsidRDefault="00A26296">
      <w:pPr>
        <w:pStyle w:val="Commentaire"/>
      </w:pPr>
      <w:r>
        <w:t>P. Zhang et al., 2019</w:t>
      </w:r>
    </w:p>
    <w:p w14:paraId="41AF17A9" w14:textId="77777777" w:rsidR="00A26296" w:rsidRDefault="00A26296">
      <w:pPr>
        <w:pStyle w:val="Commentaire"/>
      </w:pPr>
    </w:p>
    <w:p w14:paraId="21F0D927" w14:textId="77777777" w:rsidR="00A26296" w:rsidRDefault="00A26296">
      <w:pPr>
        <w:pStyle w:val="Commentaire"/>
      </w:pPr>
      <w:r>
        <w:t>Extra stuff:</w:t>
      </w:r>
    </w:p>
    <w:p w14:paraId="110C9203" w14:textId="77777777" w:rsidR="00A26296" w:rsidRDefault="00A26296">
      <w:pPr>
        <w:pStyle w:val="Commentaire"/>
      </w:pPr>
      <w:r>
        <w:t>(; ; ; Zhang et al., 2019c, 2019b; )</w:t>
      </w:r>
    </w:p>
    <w:p w14:paraId="79980EF8" w14:textId="77777777" w:rsidR="00A26296" w:rsidRDefault="00A26296">
      <w:pPr>
        <w:pStyle w:val="Commentaire"/>
      </w:pPr>
    </w:p>
    <w:p w14:paraId="18275950" w14:textId="77777777" w:rsidR="00A26296" w:rsidRDefault="00A26296">
      <w:pPr>
        <w:pStyle w:val="Commentaire"/>
      </w:pPr>
      <w:r>
        <w:t>Correct:</w:t>
      </w:r>
    </w:p>
    <w:p w14:paraId="4A2D71A4" w14:textId="389A06D0" w:rsidR="00A26296" w:rsidRDefault="00A26296">
      <w:pPr>
        <w:pStyle w:val="Commentaire"/>
      </w:pPr>
      <w:r>
        <w:t>(Degefie et al., 2014; Salnikov et al., 2015; Donat et al., 2016a; M. Zhang et al., 2019; P. Zhang et al., 2019; Dunn et al., 2020)</w:t>
      </w:r>
    </w:p>
  </w:comment>
  <w:comment w:id="4583" w:author="Robin Matthews" w:date="2021-07-13T14:50:00Z" w:initials="RM">
    <w:p w14:paraId="5C707559" w14:textId="77777777" w:rsidR="00A26296" w:rsidRDefault="00A26296">
      <w:pPr>
        <w:pStyle w:val="Commentaire"/>
      </w:pPr>
      <w:r>
        <w:rPr>
          <w:rStyle w:val="Marquedecommentaire"/>
        </w:rPr>
        <w:annotationRef/>
      </w:r>
      <w:r>
        <w:t>Not found:</w:t>
      </w:r>
    </w:p>
    <w:p w14:paraId="3CBFB285" w14:textId="77777777" w:rsidR="00A26296" w:rsidRDefault="00A26296">
      <w:pPr>
        <w:pStyle w:val="Commentaire"/>
      </w:pPr>
      <w:r>
        <w:t>Z. Wang et al.</w:t>
      </w:r>
    </w:p>
    <w:p w14:paraId="580317F2" w14:textId="77777777" w:rsidR="00A26296" w:rsidRDefault="00A26296">
      <w:pPr>
        <w:pStyle w:val="Commentaire"/>
      </w:pPr>
      <w:r>
        <w:t>2017a</w:t>
      </w:r>
    </w:p>
    <w:p w14:paraId="55B6A7BE" w14:textId="77777777" w:rsidR="00A26296" w:rsidRDefault="00A26296">
      <w:pPr>
        <w:pStyle w:val="Commentaire"/>
      </w:pPr>
    </w:p>
    <w:p w14:paraId="5E5AE78E" w14:textId="77777777" w:rsidR="00A26296" w:rsidRDefault="00A26296">
      <w:pPr>
        <w:pStyle w:val="Commentaire"/>
      </w:pPr>
      <w:r>
        <w:t>Extra stuff:</w:t>
      </w:r>
    </w:p>
    <w:p w14:paraId="120E8660" w14:textId="77777777" w:rsidR="00A26296" w:rsidRDefault="00A26296">
      <w:pPr>
        <w:pStyle w:val="Commentaire"/>
      </w:pPr>
      <w:r>
        <w:t>(Wang et al., 2017;</w:t>
      </w:r>
    </w:p>
    <w:p w14:paraId="5CCC1CDC" w14:textId="77777777" w:rsidR="00A26296" w:rsidRDefault="00A26296">
      <w:pPr>
        <w:pStyle w:val="Commentaire"/>
      </w:pPr>
    </w:p>
    <w:p w14:paraId="3D913C29" w14:textId="77777777" w:rsidR="00A26296" w:rsidRDefault="00A26296">
      <w:pPr>
        <w:pStyle w:val="Commentaire"/>
      </w:pPr>
      <w:r>
        <w:t>Correct:</w:t>
      </w:r>
    </w:p>
    <w:p w14:paraId="17289F32" w14:textId="77777777" w:rsidR="00A26296" w:rsidRDefault="00A26296">
      <w:pPr>
        <w:pStyle w:val="Commentaire"/>
      </w:pPr>
      <w:r>
        <w:t>Z. Wang et al. (2017a)</w:t>
      </w:r>
    </w:p>
    <w:p w14:paraId="06527ABF" w14:textId="0C7001D5" w:rsidR="00A26296" w:rsidRDefault="00A26296">
      <w:pPr>
        <w:pStyle w:val="Commentaire"/>
      </w:pPr>
      <w:r>
        <w:t>(Z. Wang et al., 2017a)</w:t>
      </w:r>
    </w:p>
  </w:comment>
  <w:comment w:id="4584" w:author="Robin Matthews" w:date="2021-07-13T14:50:00Z" w:initials="RM">
    <w:p w14:paraId="40FF4772" w14:textId="77777777" w:rsidR="00A26296" w:rsidRDefault="00A26296">
      <w:pPr>
        <w:pStyle w:val="Commentaire"/>
      </w:pPr>
      <w:r>
        <w:rPr>
          <w:rStyle w:val="Marquedecommentaire"/>
        </w:rPr>
        <w:annotationRef/>
      </w:r>
      <w:r>
        <w:t>Extra stuff:</w:t>
      </w:r>
    </w:p>
    <w:p w14:paraId="5FBFFBFB" w14:textId="77777777" w:rsidR="00A26296" w:rsidRDefault="00A26296">
      <w:pPr>
        <w:pStyle w:val="Commentaire"/>
      </w:pPr>
      <w:r>
        <w:t>, ;</w:t>
      </w:r>
    </w:p>
    <w:p w14:paraId="2C737F2F" w14:textId="77777777" w:rsidR="00A26296" w:rsidRDefault="00A26296">
      <w:pPr>
        <w:pStyle w:val="Commentaire"/>
      </w:pPr>
    </w:p>
    <w:p w14:paraId="50F2D658" w14:textId="77777777" w:rsidR="00A26296" w:rsidRDefault="00A26296">
      <w:pPr>
        <w:pStyle w:val="Commentaire"/>
      </w:pPr>
      <w:r>
        <w:t>Correct:</w:t>
      </w:r>
    </w:p>
    <w:p w14:paraId="52B03596" w14:textId="77777777" w:rsidR="00A26296" w:rsidRDefault="00A26296">
      <w:pPr>
        <w:pStyle w:val="Commentaire"/>
      </w:pPr>
      <w:r>
        <w:t>Seong et al. (2020)</w:t>
      </w:r>
    </w:p>
    <w:p w14:paraId="2320467E" w14:textId="4D048D04" w:rsidR="00A26296" w:rsidRDefault="00A26296">
      <w:pPr>
        <w:pStyle w:val="Commentaire"/>
      </w:pPr>
      <w:r>
        <w:t>(Seong et al., 2020)</w:t>
      </w:r>
    </w:p>
  </w:comment>
  <w:comment w:id="4585" w:author="Robin Matthews" w:date="2021-07-13T14:50:00Z" w:initials="RM">
    <w:p w14:paraId="4C0AC64B" w14:textId="77777777" w:rsidR="00A26296" w:rsidRDefault="00A26296">
      <w:pPr>
        <w:pStyle w:val="Commentaire"/>
      </w:pPr>
      <w:r>
        <w:rPr>
          <w:rStyle w:val="Marquedecommentaire"/>
        </w:rPr>
        <w:annotationRef/>
      </w:r>
      <w:r>
        <w:t>Extra stuff:</w:t>
      </w:r>
    </w:p>
    <w:p w14:paraId="67D29AB0" w14:textId="77777777" w:rsidR="00A26296" w:rsidRDefault="00A26296">
      <w:pPr>
        <w:pStyle w:val="Commentaire"/>
      </w:pPr>
      <w:r>
        <w:t>, )</w:t>
      </w:r>
    </w:p>
    <w:p w14:paraId="368D622C" w14:textId="77777777" w:rsidR="00A26296" w:rsidRDefault="00A26296">
      <w:pPr>
        <w:pStyle w:val="Commentaire"/>
      </w:pPr>
    </w:p>
    <w:p w14:paraId="29588413" w14:textId="77777777" w:rsidR="00A26296" w:rsidRDefault="00A26296">
      <w:pPr>
        <w:pStyle w:val="Commentaire"/>
      </w:pPr>
      <w:r>
        <w:t>Correct:</w:t>
      </w:r>
    </w:p>
    <w:p w14:paraId="0E2E905E" w14:textId="77777777" w:rsidR="00A26296" w:rsidRDefault="00A26296">
      <w:pPr>
        <w:pStyle w:val="Commentaire"/>
      </w:pPr>
      <w:r>
        <w:t>Dong et al. (2018)</w:t>
      </w:r>
    </w:p>
    <w:p w14:paraId="0EE6C7C2" w14:textId="2B650C10" w:rsidR="00A26296" w:rsidRDefault="00A26296">
      <w:pPr>
        <w:pStyle w:val="Commentaire"/>
      </w:pPr>
      <w:r>
        <w:t>(Dong et al., 2018)</w:t>
      </w:r>
    </w:p>
  </w:comment>
  <w:comment w:id="4586" w:author="Robin Matthews" w:date="2021-07-13T14:50:00Z" w:initials="RM">
    <w:p w14:paraId="57FE6CA7" w14:textId="77777777" w:rsidR="00A26296" w:rsidRDefault="00A26296">
      <w:pPr>
        <w:pStyle w:val="Commentaire"/>
      </w:pPr>
      <w:r>
        <w:rPr>
          <w:rStyle w:val="Marquedecommentaire"/>
        </w:rPr>
        <w:annotationRef/>
      </w:r>
      <w:r>
        <w:t>Not found:</w:t>
      </w:r>
    </w:p>
    <w:p w14:paraId="1BC9090D" w14:textId="77777777" w:rsidR="00A26296" w:rsidRDefault="00A26296">
      <w:pPr>
        <w:pStyle w:val="Commentaire"/>
      </w:pPr>
      <w:r>
        <w:t>C. Li et al.</w:t>
      </w:r>
    </w:p>
    <w:p w14:paraId="10EC452A" w14:textId="77777777" w:rsidR="00A26296" w:rsidRDefault="00A26296">
      <w:pPr>
        <w:pStyle w:val="Commentaire"/>
      </w:pPr>
    </w:p>
    <w:p w14:paraId="7A0D84BC" w14:textId="77777777" w:rsidR="00A26296" w:rsidRDefault="00A26296">
      <w:pPr>
        <w:pStyle w:val="Commentaire"/>
      </w:pPr>
      <w:r>
        <w:t>Extra stuff:</w:t>
      </w:r>
    </w:p>
    <w:p w14:paraId="621D8FB1" w14:textId="77777777" w:rsidR="00A26296" w:rsidRDefault="00A26296">
      <w:pPr>
        <w:pStyle w:val="Commentaire"/>
      </w:pPr>
      <w:r>
        <w:t xml:space="preserve">(Li et al., </w:t>
      </w:r>
    </w:p>
    <w:p w14:paraId="5FD541D0" w14:textId="77777777" w:rsidR="00A26296" w:rsidRDefault="00A26296">
      <w:pPr>
        <w:pStyle w:val="Commentaire"/>
      </w:pPr>
    </w:p>
    <w:p w14:paraId="35C8A71A" w14:textId="77777777" w:rsidR="00A26296" w:rsidRDefault="00A26296">
      <w:pPr>
        <w:pStyle w:val="Commentaire"/>
      </w:pPr>
      <w:r>
        <w:t>Correct:</w:t>
      </w:r>
    </w:p>
    <w:p w14:paraId="623DD11F" w14:textId="77777777" w:rsidR="00A26296" w:rsidRDefault="00A26296">
      <w:pPr>
        <w:pStyle w:val="Commentaire"/>
      </w:pPr>
      <w:r>
        <w:t>C. Li et al. (2020)</w:t>
      </w:r>
    </w:p>
    <w:p w14:paraId="75170706" w14:textId="788C8845" w:rsidR="00A26296" w:rsidRDefault="00A26296">
      <w:pPr>
        <w:pStyle w:val="Commentaire"/>
      </w:pPr>
      <w:r>
        <w:t>(C. Li et al., 2020)</w:t>
      </w:r>
    </w:p>
  </w:comment>
  <w:comment w:id="4591" w:author="Robin Matthews" w:date="2021-07-13T14:50:00Z" w:initials="RM">
    <w:p w14:paraId="3E9C9F99" w14:textId="77777777" w:rsidR="00A26296" w:rsidRDefault="00A26296">
      <w:pPr>
        <w:pStyle w:val="Commentaire"/>
      </w:pPr>
      <w:r>
        <w:rPr>
          <w:rStyle w:val="Marquedecommentaire"/>
        </w:rPr>
        <w:annotationRef/>
      </w:r>
      <w:r>
        <w:t>Not found:</w:t>
      </w:r>
    </w:p>
    <w:p w14:paraId="3335B512" w14:textId="77777777" w:rsidR="00A26296" w:rsidRDefault="00A26296">
      <w:pPr>
        <w:pStyle w:val="Commentaire"/>
      </w:pPr>
      <w:r>
        <w:t>C. Li et al.</w:t>
      </w:r>
    </w:p>
    <w:p w14:paraId="226CD568" w14:textId="77777777" w:rsidR="00A26296" w:rsidRDefault="00A26296">
      <w:pPr>
        <w:pStyle w:val="Commentaire"/>
      </w:pPr>
    </w:p>
    <w:p w14:paraId="779061FA" w14:textId="77777777" w:rsidR="00A26296" w:rsidRDefault="00A26296">
      <w:pPr>
        <w:pStyle w:val="Commentaire"/>
      </w:pPr>
      <w:r>
        <w:t>Extra stuff:</w:t>
      </w:r>
    </w:p>
    <w:p w14:paraId="4D9F2309" w14:textId="77777777" w:rsidR="00A26296" w:rsidRDefault="00A26296">
      <w:pPr>
        <w:pStyle w:val="Commentaire"/>
      </w:pPr>
      <w:r>
        <w:t xml:space="preserve">(Li et al., </w:t>
      </w:r>
    </w:p>
    <w:p w14:paraId="19AE6227" w14:textId="77777777" w:rsidR="00A26296" w:rsidRDefault="00A26296">
      <w:pPr>
        <w:pStyle w:val="Commentaire"/>
      </w:pPr>
    </w:p>
    <w:p w14:paraId="39C2E5DA" w14:textId="77777777" w:rsidR="00A26296" w:rsidRDefault="00A26296">
      <w:pPr>
        <w:pStyle w:val="Commentaire"/>
      </w:pPr>
      <w:r>
        <w:t>Correct:</w:t>
      </w:r>
    </w:p>
    <w:p w14:paraId="54E50382" w14:textId="77777777" w:rsidR="00A26296" w:rsidRDefault="00A26296">
      <w:pPr>
        <w:pStyle w:val="Commentaire"/>
      </w:pPr>
      <w:r>
        <w:t>C. Li et al. (2020)</w:t>
      </w:r>
    </w:p>
    <w:p w14:paraId="0EE93418" w14:textId="70C47E58" w:rsidR="00A26296" w:rsidRDefault="00A26296">
      <w:pPr>
        <w:pStyle w:val="Commentaire"/>
      </w:pPr>
      <w:r>
        <w:t>(C. Li et al., 2020)</w:t>
      </w:r>
    </w:p>
  </w:comment>
  <w:comment w:id="4597" w:author="Robin Matthews" w:date="2021-07-13T14:50:00Z" w:initials="RM">
    <w:p w14:paraId="313A199E" w14:textId="77777777" w:rsidR="00A26296" w:rsidRDefault="00A26296">
      <w:pPr>
        <w:pStyle w:val="Commentaire"/>
      </w:pPr>
      <w:r>
        <w:rPr>
          <w:rStyle w:val="Marquedecommentaire"/>
        </w:rPr>
        <w:annotationRef/>
      </w:r>
      <w:r>
        <w:t>Not found:</w:t>
      </w:r>
    </w:p>
    <w:p w14:paraId="10DA36FD" w14:textId="77777777" w:rsidR="00A26296" w:rsidRDefault="00A26296">
      <w:pPr>
        <w:pStyle w:val="Commentaire"/>
      </w:pPr>
      <w:r>
        <w:t>Xu et al., 2017</w:t>
      </w:r>
    </w:p>
    <w:p w14:paraId="1FCB2D75" w14:textId="77777777" w:rsidR="00A26296" w:rsidRDefault="00A26296">
      <w:pPr>
        <w:pStyle w:val="Commentaire"/>
      </w:pPr>
      <w:r>
        <w:t>Han et al., 2018</w:t>
      </w:r>
    </w:p>
    <w:p w14:paraId="7DC2FAED" w14:textId="77777777" w:rsidR="00A26296" w:rsidRDefault="00A26296">
      <w:pPr>
        <w:pStyle w:val="Commentaire"/>
      </w:pPr>
    </w:p>
    <w:p w14:paraId="66A23229" w14:textId="77777777" w:rsidR="00A26296" w:rsidRDefault="00A26296">
      <w:pPr>
        <w:pStyle w:val="Commentaire"/>
      </w:pPr>
      <w:r>
        <w:t>Extra stuff:</w:t>
      </w:r>
    </w:p>
    <w:p w14:paraId="6ADA62D9" w14:textId="77777777" w:rsidR="00A26296" w:rsidRDefault="00A26296">
      <w:pPr>
        <w:pStyle w:val="Commentaire"/>
      </w:pPr>
      <w:r>
        <w:t>(Xu et al. 2017; Han et al. 2018;</w:t>
      </w:r>
    </w:p>
    <w:p w14:paraId="75C56073" w14:textId="77777777" w:rsidR="00A26296" w:rsidRDefault="00A26296">
      <w:pPr>
        <w:pStyle w:val="Commentaire"/>
      </w:pPr>
    </w:p>
    <w:p w14:paraId="42271996" w14:textId="77777777" w:rsidR="00A26296" w:rsidRDefault="00A26296">
      <w:pPr>
        <w:pStyle w:val="Commentaire"/>
      </w:pPr>
      <w:r>
        <w:t>Correct:</w:t>
      </w:r>
    </w:p>
    <w:p w14:paraId="0135D127" w14:textId="710D7A56" w:rsidR="00A26296" w:rsidRDefault="00A26296">
      <w:pPr>
        <w:pStyle w:val="Commentaire"/>
      </w:pPr>
      <w:r>
        <w:t>(Xu et al., 2017; Han et al., 2018)</w:t>
      </w:r>
    </w:p>
  </w:comment>
  <w:comment w:id="4599" w:author="Robin Matthews" w:date="2021-07-13T14:50:00Z" w:initials="RM">
    <w:p w14:paraId="3AE79C21" w14:textId="77777777" w:rsidR="00A26296" w:rsidRDefault="00A26296">
      <w:pPr>
        <w:pStyle w:val="Commentaire"/>
      </w:pPr>
      <w:r>
        <w:rPr>
          <w:rStyle w:val="Marquedecommentaire"/>
        </w:rPr>
        <w:annotationRef/>
      </w:r>
      <w:r>
        <w:t>Not found:</w:t>
      </w:r>
    </w:p>
    <w:p w14:paraId="33E812ED" w14:textId="77777777" w:rsidR="00A26296" w:rsidRDefault="00A26296">
      <w:pPr>
        <w:pStyle w:val="Commentaire"/>
      </w:pPr>
      <w:r>
        <w:t>2019b</w:t>
      </w:r>
    </w:p>
    <w:p w14:paraId="2BBDAEA2" w14:textId="77777777" w:rsidR="00A26296" w:rsidRDefault="00A26296">
      <w:pPr>
        <w:pStyle w:val="Commentaire"/>
      </w:pPr>
    </w:p>
    <w:p w14:paraId="29526951" w14:textId="77777777" w:rsidR="00A26296" w:rsidRDefault="00A26296">
      <w:pPr>
        <w:pStyle w:val="Commentaire"/>
      </w:pPr>
      <w:r>
        <w:t>Extra stuff:</w:t>
      </w:r>
    </w:p>
    <w:p w14:paraId="46D8D48F" w14:textId="77777777" w:rsidR="00A26296" w:rsidRDefault="00A26296">
      <w:pPr>
        <w:pStyle w:val="Commentaire"/>
      </w:pPr>
      <w:r>
        <w:t xml:space="preserve"> 2019)</w:t>
      </w:r>
    </w:p>
    <w:p w14:paraId="6E5B7102" w14:textId="77777777" w:rsidR="00A26296" w:rsidRDefault="00A26296">
      <w:pPr>
        <w:pStyle w:val="Commentaire"/>
      </w:pPr>
    </w:p>
    <w:p w14:paraId="5E5DBE74" w14:textId="77777777" w:rsidR="00A26296" w:rsidRDefault="00A26296">
      <w:pPr>
        <w:pStyle w:val="Commentaire"/>
      </w:pPr>
      <w:r>
        <w:t>Correct:</w:t>
      </w:r>
    </w:p>
    <w:p w14:paraId="011DA85E" w14:textId="77777777" w:rsidR="00A26296" w:rsidRDefault="00A26296">
      <w:pPr>
        <w:pStyle w:val="Commentaire"/>
      </w:pPr>
      <w:r>
        <w:t>Khlebnikova et al. (2019b)</w:t>
      </w:r>
    </w:p>
    <w:p w14:paraId="3F77B029" w14:textId="69D0D4FE" w:rsidR="00A26296" w:rsidRDefault="00A26296">
      <w:pPr>
        <w:pStyle w:val="Commentaire"/>
      </w:pPr>
      <w:r>
        <w:t>(Khlebnikova et al., 2019b)</w:t>
      </w:r>
    </w:p>
  </w:comment>
  <w:comment w:id="4600" w:author="Robin Matthews" w:date="2021-07-13T14:50:00Z" w:initials="RM">
    <w:p w14:paraId="08FCD310" w14:textId="77777777" w:rsidR="00A26296" w:rsidRDefault="00A26296">
      <w:pPr>
        <w:pStyle w:val="Commentaire"/>
      </w:pPr>
      <w:r>
        <w:rPr>
          <w:rStyle w:val="Marquedecommentaire"/>
        </w:rPr>
        <w:annotationRef/>
      </w:r>
      <w:r>
        <w:t>Not found:</w:t>
      </w:r>
    </w:p>
    <w:p w14:paraId="50DD6531" w14:textId="77777777" w:rsidR="00A26296" w:rsidRDefault="00A26296">
      <w:pPr>
        <w:pStyle w:val="Commentaire"/>
      </w:pPr>
      <w:r>
        <w:t>C. Li et al.</w:t>
      </w:r>
    </w:p>
    <w:p w14:paraId="3E45F251" w14:textId="77777777" w:rsidR="00A26296" w:rsidRDefault="00A26296">
      <w:pPr>
        <w:pStyle w:val="Commentaire"/>
      </w:pPr>
    </w:p>
    <w:p w14:paraId="40B81D15" w14:textId="77777777" w:rsidR="00A26296" w:rsidRDefault="00A26296">
      <w:pPr>
        <w:pStyle w:val="Commentaire"/>
      </w:pPr>
      <w:r>
        <w:t>Extra stuff:</w:t>
      </w:r>
    </w:p>
    <w:p w14:paraId="2D9B597A" w14:textId="77777777" w:rsidR="00A26296" w:rsidRDefault="00A26296">
      <w:pPr>
        <w:pStyle w:val="Commentaire"/>
      </w:pPr>
      <w:r>
        <w:t xml:space="preserve">(Li et al., </w:t>
      </w:r>
    </w:p>
    <w:p w14:paraId="7B83ACE8" w14:textId="77777777" w:rsidR="00A26296" w:rsidRDefault="00A26296">
      <w:pPr>
        <w:pStyle w:val="Commentaire"/>
      </w:pPr>
    </w:p>
    <w:p w14:paraId="17A1DEC7" w14:textId="77777777" w:rsidR="00A26296" w:rsidRDefault="00A26296">
      <w:pPr>
        <w:pStyle w:val="Commentaire"/>
      </w:pPr>
      <w:r>
        <w:t>Correct:</w:t>
      </w:r>
    </w:p>
    <w:p w14:paraId="7D46347B" w14:textId="77777777" w:rsidR="00A26296" w:rsidRDefault="00A26296">
      <w:pPr>
        <w:pStyle w:val="Commentaire"/>
      </w:pPr>
      <w:r>
        <w:t>C. Li et al. (2020)</w:t>
      </w:r>
    </w:p>
    <w:p w14:paraId="68083910" w14:textId="09585104" w:rsidR="00A26296" w:rsidRDefault="00A26296">
      <w:pPr>
        <w:pStyle w:val="Commentaire"/>
      </w:pPr>
      <w:r>
        <w:t>(C. Li et al., 2020)</w:t>
      </w:r>
    </w:p>
  </w:comment>
  <w:comment w:id="4605" w:author="Robin Matthews" w:date="2021-07-13T14:50:00Z" w:initials="RM">
    <w:p w14:paraId="5880525D" w14:textId="77777777" w:rsidR="00A26296" w:rsidRDefault="00A26296">
      <w:pPr>
        <w:pStyle w:val="Commentaire"/>
      </w:pPr>
      <w:r>
        <w:rPr>
          <w:rStyle w:val="Marquedecommentaire"/>
        </w:rPr>
        <w:annotationRef/>
      </w:r>
      <w:r>
        <w:t>Not found:</w:t>
      </w:r>
    </w:p>
    <w:p w14:paraId="577E5616" w14:textId="77777777" w:rsidR="00A26296" w:rsidRDefault="00A26296">
      <w:pPr>
        <w:pStyle w:val="Commentaire"/>
      </w:pPr>
      <w:r>
        <w:t>C. Li et al.</w:t>
      </w:r>
    </w:p>
    <w:p w14:paraId="7806AABC" w14:textId="77777777" w:rsidR="00A26296" w:rsidRDefault="00A26296">
      <w:pPr>
        <w:pStyle w:val="Commentaire"/>
      </w:pPr>
    </w:p>
    <w:p w14:paraId="15D02570" w14:textId="77777777" w:rsidR="00A26296" w:rsidRDefault="00A26296">
      <w:pPr>
        <w:pStyle w:val="Commentaire"/>
      </w:pPr>
      <w:r>
        <w:t>Extra stuff:</w:t>
      </w:r>
    </w:p>
    <w:p w14:paraId="3D1D085A" w14:textId="77777777" w:rsidR="00A26296" w:rsidRDefault="00A26296">
      <w:pPr>
        <w:pStyle w:val="Commentaire"/>
      </w:pPr>
      <w:r>
        <w:t xml:space="preserve">(Li et al., </w:t>
      </w:r>
    </w:p>
    <w:p w14:paraId="3D807295" w14:textId="77777777" w:rsidR="00A26296" w:rsidRDefault="00A26296">
      <w:pPr>
        <w:pStyle w:val="Commentaire"/>
      </w:pPr>
    </w:p>
    <w:p w14:paraId="5B041E44" w14:textId="77777777" w:rsidR="00A26296" w:rsidRDefault="00A26296">
      <w:pPr>
        <w:pStyle w:val="Commentaire"/>
      </w:pPr>
      <w:r>
        <w:t>Correct:</w:t>
      </w:r>
    </w:p>
    <w:p w14:paraId="419FC7AF" w14:textId="77777777" w:rsidR="00A26296" w:rsidRDefault="00A26296">
      <w:pPr>
        <w:pStyle w:val="Commentaire"/>
      </w:pPr>
      <w:r>
        <w:t>C. Li et al. (2020)</w:t>
      </w:r>
    </w:p>
    <w:p w14:paraId="04DA30C0" w14:textId="29BC5CC4" w:rsidR="00A26296" w:rsidRDefault="00A26296">
      <w:pPr>
        <w:pStyle w:val="Commentaire"/>
      </w:pPr>
      <w:r>
        <w:t>(C. Li et al., 2020)</w:t>
      </w:r>
    </w:p>
  </w:comment>
  <w:comment w:id="4611" w:author="Robin Matthews" w:date="2021-07-13T14:50:00Z" w:initials="RM">
    <w:p w14:paraId="3D37DD33" w14:textId="77777777" w:rsidR="00A26296" w:rsidRDefault="00A26296">
      <w:pPr>
        <w:pStyle w:val="Commentaire"/>
      </w:pPr>
      <w:r>
        <w:rPr>
          <w:rStyle w:val="Marquedecommentaire"/>
        </w:rPr>
        <w:annotationRef/>
      </w:r>
      <w:r>
        <w:t>Not found:</w:t>
      </w:r>
    </w:p>
    <w:p w14:paraId="2E09D58A" w14:textId="77777777" w:rsidR="00A26296" w:rsidRDefault="00A26296">
      <w:pPr>
        <w:pStyle w:val="Commentaire"/>
      </w:pPr>
      <w:r>
        <w:t>Xu et al., 2017</w:t>
      </w:r>
    </w:p>
    <w:p w14:paraId="3F0AFC2E" w14:textId="77777777" w:rsidR="00A26296" w:rsidRDefault="00A26296">
      <w:pPr>
        <w:pStyle w:val="Commentaire"/>
      </w:pPr>
      <w:r>
        <w:t>Han et al., 2018</w:t>
      </w:r>
    </w:p>
    <w:p w14:paraId="7CA711FD" w14:textId="77777777" w:rsidR="00A26296" w:rsidRDefault="00A26296">
      <w:pPr>
        <w:pStyle w:val="Commentaire"/>
      </w:pPr>
    </w:p>
    <w:p w14:paraId="71EE5ABB" w14:textId="77777777" w:rsidR="00A26296" w:rsidRDefault="00A26296">
      <w:pPr>
        <w:pStyle w:val="Commentaire"/>
      </w:pPr>
      <w:r>
        <w:t>Extra stuff:</w:t>
      </w:r>
    </w:p>
    <w:p w14:paraId="1E5AB7BE" w14:textId="77777777" w:rsidR="00A26296" w:rsidRDefault="00A26296">
      <w:pPr>
        <w:pStyle w:val="Commentaire"/>
      </w:pPr>
      <w:r>
        <w:t>(Xu et al. 2017; Han et al. 2018;</w:t>
      </w:r>
    </w:p>
    <w:p w14:paraId="702AA60D" w14:textId="77777777" w:rsidR="00A26296" w:rsidRDefault="00A26296">
      <w:pPr>
        <w:pStyle w:val="Commentaire"/>
      </w:pPr>
    </w:p>
    <w:p w14:paraId="107D6B4C" w14:textId="77777777" w:rsidR="00A26296" w:rsidRDefault="00A26296">
      <w:pPr>
        <w:pStyle w:val="Commentaire"/>
      </w:pPr>
      <w:r>
        <w:t>Correct:</w:t>
      </w:r>
    </w:p>
    <w:p w14:paraId="516CFF35" w14:textId="368A011A" w:rsidR="00A26296" w:rsidRDefault="00A26296">
      <w:pPr>
        <w:pStyle w:val="Commentaire"/>
      </w:pPr>
      <w:r>
        <w:t>(Xu et al., 2017; Han et al., 2018)</w:t>
      </w:r>
    </w:p>
  </w:comment>
  <w:comment w:id="4613" w:author="Robin Matthews" w:date="2021-07-13T14:50:00Z" w:initials="RM">
    <w:p w14:paraId="259C06D8" w14:textId="77777777" w:rsidR="00A26296" w:rsidRDefault="00A26296">
      <w:pPr>
        <w:pStyle w:val="Commentaire"/>
      </w:pPr>
      <w:r>
        <w:rPr>
          <w:rStyle w:val="Marquedecommentaire"/>
        </w:rPr>
        <w:annotationRef/>
      </w:r>
      <w:r>
        <w:t>Not found:</w:t>
      </w:r>
    </w:p>
    <w:p w14:paraId="5E07ACF2" w14:textId="77777777" w:rsidR="00A26296" w:rsidRDefault="00A26296">
      <w:pPr>
        <w:pStyle w:val="Commentaire"/>
      </w:pPr>
      <w:r>
        <w:t>2019b</w:t>
      </w:r>
    </w:p>
    <w:p w14:paraId="1A28BD94" w14:textId="77777777" w:rsidR="00A26296" w:rsidRDefault="00A26296">
      <w:pPr>
        <w:pStyle w:val="Commentaire"/>
      </w:pPr>
    </w:p>
    <w:p w14:paraId="46CF65A0" w14:textId="77777777" w:rsidR="00A26296" w:rsidRDefault="00A26296">
      <w:pPr>
        <w:pStyle w:val="Commentaire"/>
      </w:pPr>
      <w:r>
        <w:t>Extra stuff:</w:t>
      </w:r>
    </w:p>
    <w:p w14:paraId="7DDEE555" w14:textId="77777777" w:rsidR="00A26296" w:rsidRDefault="00A26296">
      <w:pPr>
        <w:pStyle w:val="Commentaire"/>
      </w:pPr>
      <w:r>
        <w:t xml:space="preserve"> 2019)</w:t>
      </w:r>
    </w:p>
    <w:p w14:paraId="04A420B5" w14:textId="77777777" w:rsidR="00A26296" w:rsidRDefault="00A26296">
      <w:pPr>
        <w:pStyle w:val="Commentaire"/>
      </w:pPr>
    </w:p>
    <w:p w14:paraId="105147A5" w14:textId="77777777" w:rsidR="00A26296" w:rsidRDefault="00A26296">
      <w:pPr>
        <w:pStyle w:val="Commentaire"/>
      </w:pPr>
      <w:r>
        <w:t>Correct:</w:t>
      </w:r>
    </w:p>
    <w:p w14:paraId="53388ED9" w14:textId="77777777" w:rsidR="00A26296" w:rsidRDefault="00A26296">
      <w:pPr>
        <w:pStyle w:val="Commentaire"/>
      </w:pPr>
      <w:r>
        <w:t>Khlebnikova et al. (2019b)</w:t>
      </w:r>
    </w:p>
    <w:p w14:paraId="701447D5" w14:textId="3BCD01B6" w:rsidR="00A26296" w:rsidRDefault="00A26296">
      <w:pPr>
        <w:pStyle w:val="Commentaire"/>
      </w:pPr>
      <w:r>
        <w:t>(Khlebnikova et al., 2019b)</w:t>
      </w:r>
    </w:p>
  </w:comment>
  <w:comment w:id="4614" w:author="Robin Matthews" w:date="2021-07-13T14:50:00Z" w:initials="RM">
    <w:p w14:paraId="3BA61BDA" w14:textId="77777777" w:rsidR="00A26296" w:rsidRDefault="00A26296">
      <w:pPr>
        <w:pStyle w:val="Commentaire"/>
      </w:pPr>
      <w:r>
        <w:rPr>
          <w:rStyle w:val="Marquedecommentaire"/>
        </w:rPr>
        <w:annotationRef/>
      </w:r>
      <w:r>
        <w:t>Not found:</w:t>
      </w:r>
    </w:p>
    <w:p w14:paraId="552357CF" w14:textId="77777777" w:rsidR="00A26296" w:rsidRDefault="00A26296">
      <w:pPr>
        <w:pStyle w:val="Commentaire"/>
      </w:pPr>
      <w:r>
        <w:t>C. Li et al.</w:t>
      </w:r>
    </w:p>
    <w:p w14:paraId="55B6A771" w14:textId="77777777" w:rsidR="00A26296" w:rsidRDefault="00A26296">
      <w:pPr>
        <w:pStyle w:val="Commentaire"/>
      </w:pPr>
    </w:p>
    <w:p w14:paraId="21D7674F" w14:textId="77777777" w:rsidR="00A26296" w:rsidRDefault="00A26296">
      <w:pPr>
        <w:pStyle w:val="Commentaire"/>
      </w:pPr>
      <w:r>
        <w:t>Extra stuff:</w:t>
      </w:r>
    </w:p>
    <w:p w14:paraId="0CEBEB43" w14:textId="77777777" w:rsidR="00A26296" w:rsidRDefault="00A26296">
      <w:pPr>
        <w:pStyle w:val="Commentaire"/>
      </w:pPr>
      <w:r>
        <w:t xml:space="preserve">(Li et al., </w:t>
      </w:r>
    </w:p>
    <w:p w14:paraId="7709A8AF" w14:textId="77777777" w:rsidR="00A26296" w:rsidRDefault="00A26296">
      <w:pPr>
        <w:pStyle w:val="Commentaire"/>
      </w:pPr>
    </w:p>
    <w:p w14:paraId="39804C6C" w14:textId="77777777" w:rsidR="00A26296" w:rsidRDefault="00A26296">
      <w:pPr>
        <w:pStyle w:val="Commentaire"/>
      </w:pPr>
      <w:r>
        <w:t>Correct:</w:t>
      </w:r>
    </w:p>
    <w:p w14:paraId="539ED489" w14:textId="77777777" w:rsidR="00A26296" w:rsidRDefault="00A26296">
      <w:pPr>
        <w:pStyle w:val="Commentaire"/>
      </w:pPr>
      <w:r>
        <w:t>C. Li et al. (2020)</w:t>
      </w:r>
    </w:p>
    <w:p w14:paraId="17F6E63E" w14:textId="0F4C5AE6" w:rsidR="00A26296" w:rsidRDefault="00A26296">
      <w:pPr>
        <w:pStyle w:val="Commentaire"/>
      </w:pPr>
      <w:r>
        <w:t>(C. Li et al., 2020)</w:t>
      </w:r>
    </w:p>
  </w:comment>
  <w:comment w:id="4619" w:author="Robin Matthews" w:date="2021-07-13T14:50:00Z" w:initials="RM">
    <w:p w14:paraId="20571B16" w14:textId="77777777" w:rsidR="00A26296" w:rsidRDefault="00A26296">
      <w:pPr>
        <w:pStyle w:val="Commentaire"/>
      </w:pPr>
      <w:r>
        <w:rPr>
          <w:rStyle w:val="Marquedecommentaire"/>
        </w:rPr>
        <w:annotationRef/>
      </w:r>
      <w:r>
        <w:t>Not found:</w:t>
      </w:r>
    </w:p>
    <w:p w14:paraId="29B6B0C6" w14:textId="77777777" w:rsidR="00A26296" w:rsidRDefault="00A26296">
      <w:pPr>
        <w:pStyle w:val="Commentaire"/>
      </w:pPr>
      <w:r>
        <w:t>C. Li et al.</w:t>
      </w:r>
    </w:p>
    <w:p w14:paraId="3795D0F1" w14:textId="77777777" w:rsidR="00A26296" w:rsidRDefault="00A26296">
      <w:pPr>
        <w:pStyle w:val="Commentaire"/>
      </w:pPr>
    </w:p>
    <w:p w14:paraId="2CE899B9" w14:textId="77777777" w:rsidR="00A26296" w:rsidRDefault="00A26296">
      <w:pPr>
        <w:pStyle w:val="Commentaire"/>
      </w:pPr>
      <w:r>
        <w:t>Extra stuff:</w:t>
      </w:r>
    </w:p>
    <w:p w14:paraId="1C67BD42" w14:textId="77777777" w:rsidR="00A26296" w:rsidRDefault="00A26296">
      <w:pPr>
        <w:pStyle w:val="Commentaire"/>
      </w:pPr>
      <w:r>
        <w:t xml:space="preserve">(Li et al., </w:t>
      </w:r>
    </w:p>
    <w:p w14:paraId="32EA7D20" w14:textId="77777777" w:rsidR="00A26296" w:rsidRDefault="00A26296">
      <w:pPr>
        <w:pStyle w:val="Commentaire"/>
      </w:pPr>
    </w:p>
    <w:p w14:paraId="68D28F44" w14:textId="77777777" w:rsidR="00A26296" w:rsidRDefault="00A26296">
      <w:pPr>
        <w:pStyle w:val="Commentaire"/>
      </w:pPr>
      <w:r>
        <w:t>Correct:</w:t>
      </w:r>
    </w:p>
    <w:p w14:paraId="5145FF21" w14:textId="77777777" w:rsidR="00A26296" w:rsidRDefault="00A26296">
      <w:pPr>
        <w:pStyle w:val="Commentaire"/>
      </w:pPr>
      <w:r>
        <w:t>C. Li et al. (2020)</w:t>
      </w:r>
    </w:p>
    <w:p w14:paraId="0A004ACE" w14:textId="0559889B" w:rsidR="00A26296" w:rsidRDefault="00A26296">
      <w:pPr>
        <w:pStyle w:val="Commentaire"/>
      </w:pPr>
      <w:r>
        <w:t>(C. Li et al., 2020)</w:t>
      </w:r>
    </w:p>
  </w:comment>
  <w:comment w:id="4625" w:author="Robin Matthews" w:date="2021-07-13T14:50:00Z" w:initials="RM">
    <w:p w14:paraId="43A15015" w14:textId="77777777" w:rsidR="00A26296" w:rsidRDefault="00A26296">
      <w:pPr>
        <w:pStyle w:val="Commentaire"/>
      </w:pPr>
      <w:r>
        <w:rPr>
          <w:rStyle w:val="Marquedecommentaire"/>
        </w:rPr>
        <w:annotationRef/>
      </w:r>
      <w:r>
        <w:t>Not found:</w:t>
      </w:r>
    </w:p>
    <w:p w14:paraId="31580214" w14:textId="77777777" w:rsidR="00A26296" w:rsidRDefault="00A26296">
      <w:pPr>
        <w:pStyle w:val="Commentaire"/>
      </w:pPr>
      <w:r>
        <w:t>Xu et al., 2017</w:t>
      </w:r>
    </w:p>
    <w:p w14:paraId="7CB0E61A" w14:textId="77777777" w:rsidR="00A26296" w:rsidRDefault="00A26296">
      <w:pPr>
        <w:pStyle w:val="Commentaire"/>
      </w:pPr>
      <w:r>
        <w:t>Han et al., 2018</w:t>
      </w:r>
    </w:p>
    <w:p w14:paraId="0C80BE7D" w14:textId="77777777" w:rsidR="00A26296" w:rsidRDefault="00A26296">
      <w:pPr>
        <w:pStyle w:val="Commentaire"/>
      </w:pPr>
    </w:p>
    <w:p w14:paraId="3D746F38" w14:textId="77777777" w:rsidR="00A26296" w:rsidRDefault="00A26296">
      <w:pPr>
        <w:pStyle w:val="Commentaire"/>
      </w:pPr>
      <w:r>
        <w:t>Extra stuff:</w:t>
      </w:r>
    </w:p>
    <w:p w14:paraId="1D7ACAFC" w14:textId="77777777" w:rsidR="00A26296" w:rsidRDefault="00A26296">
      <w:pPr>
        <w:pStyle w:val="Commentaire"/>
      </w:pPr>
      <w:r>
        <w:t>(Xu et al. 2017; Han et al. 2018;</w:t>
      </w:r>
    </w:p>
    <w:p w14:paraId="00044569" w14:textId="77777777" w:rsidR="00A26296" w:rsidRDefault="00A26296">
      <w:pPr>
        <w:pStyle w:val="Commentaire"/>
      </w:pPr>
    </w:p>
    <w:p w14:paraId="5388B690" w14:textId="77777777" w:rsidR="00A26296" w:rsidRDefault="00A26296">
      <w:pPr>
        <w:pStyle w:val="Commentaire"/>
      </w:pPr>
      <w:r>
        <w:t>Correct:</w:t>
      </w:r>
    </w:p>
    <w:p w14:paraId="06C9CB7F" w14:textId="3ED08C01" w:rsidR="00A26296" w:rsidRDefault="00A26296">
      <w:pPr>
        <w:pStyle w:val="Commentaire"/>
      </w:pPr>
      <w:r>
        <w:t>(Xu et al., 2017; Han et al., 2018)</w:t>
      </w:r>
    </w:p>
  </w:comment>
  <w:comment w:id="4627" w:author="Robin Matthews" w:date="2021-07-13T14:50:00Z" w:initials="RM">
    <w:p w14:paraId="2E29E7BF" w14:textId="77777777" w:rsidR="00A26296" w:rsidRDefault="00A26296">
      <w:pPr>
        <w:pStyle w:val="Commentaire"/>
      </w:pPr>
      <w:r>
        <w:rPr>
          <w:rStyle w:val="Marquedecommentaire"/>
        </w:rPr>
        <w:annotationRef/>
      </w:r>
      <w:r>
        <w:t>Not found:</w:t>
      </w:r>
    </w:p>
    <w:p w14:paraId="2749055C" w14:textId="77777777" w:rsidR="00A26296" w:rsidRDefault="00A26296">
      <w:pPr>
        <w:pStyle w:val="Commentaire"/>
      </w:pPr>
      <w:r>
        <w:t>2019b</w:t>
      </w:r>
    </w:p>
    <w:p w14:paraId="5EF719D2" w14:textId="77777777" w:rsidR="00A26296" w:rsidRDefault="00A26296">
      <w:pPr>
        <w:pStyle w:val="Commentaire"/>
      </w:pPr>
    </w:p>
    <w:p w14:paraId="32D7CE46" w14:textId="77777777" w:rsidR="00A26296" w:rsidRDefault="00A26296">
      <w:pPr>
        <w:pStyle w:val="Commentaire"/>
      </w:pPr>
      <w:r>
        <w:t>Extra stuff:</w:t>
      </w:r>
    </w:p>
    <w:p w14:paraId="5816F7DA" w14:textId="77777777" w:rsidR="00A26296" w:rsidRDefault="00A26296">
      <w:pPr>
        <w:pStyle w:val="Commentaire"/>
      </w:pPr>
      <w:r>
        <w:t xml:space="preserve"> 2019)</w:t>
      </w:r>
    </w:p>
    <w:p w14:paraId="25C67347" w14:textId="77777777" w:rsidR="00A26296" w:rsidRDefault="00A26296">
      <w:pPr>
        <w:pStyle w:val="Commentaire"/>
      </w:pPr>
    </w:p>
    <w:p w14:paraId="6418D8E1" w14:textId="77777777" w:rsidR="00A26296" w:rsidRDefault="00A26296">
      <w:pPr>
        <w:pStyle w:val="Commentaire"/>
      </w:pPr>
      <w:r>
        <w:t>Correct:</w:t>
      </w:r>
    </w:p>
    <w:p w14:paraId="0058AD38" w14:textId="77777777" w:rsidR="00A26296" w:rsidRDefault="00A26296">
      <w:pPr>
        <w:pStyle w:val="Commentaire"/>
      </w:pPr>
      <w:r>
        <w:t>Khlebnikova et al. (2019b)</w:t>
      </w:r>
    </w:p>
    <w:p w14:paraId="4F4ACFF5" w14:textId="64F9F563" w:rsidR="00A26296" w:rsidRDefault="00A26296">
      <w:pPr>
        <w:pStyle w:val="Commentaire"/>
      </w:pPr>
      <w:r>
        <w:t>(Khlebnikova et al., 2019b)</w:t>
      </w:r>
    </w:p>
  </w:comment>
  <w:comment w:id="4628" w:author="Robin Matthews" w:date="2021-07-13T14:50:00Z" w:initials="RM">
    <w:p w14:paraId="5D937D05" w14:textId="77777777" w:rsidR="00A26296" w:rsidRDefault="00A26296">
      <w:pPr>
        <w:pStyle w:val="Commentaire"/>
      </w:pPr>
      <w:r>
        <w:rPr>
          <w:rStyle w:val="Marquedecommentaire"/>
        </w:rPr>
        <w:annotationRef/>
      </w:r>
      <w:r>
        <w:t>Not found:</w:t>
      </w:r>
    </w:p>
    <w:p w14:paraId="172147D2" w14:textId="77777777" w:rsidR="00A26296" w:rsidRDefault="00A26296">
      <w:pPr>
        <w:pStyle w:val="Commentaire"/>
      </w:pPr>
      <w:r>
        <w:t>P. Zhang et al., 2019</w:t>
      </w:r>
    </w:p>
    <w:p w14:paraId="3E56F587" w14:textId="77777777" w:rsidR="00A26296" w:rsidRDefault="00A26296">
      <w:pPr>
        <w:pStyle w:val="Commentaire"/>
      </w:pPr>
    </w:p>
    <w:p w14:paraId="4EF654E9" w14:textId="77777777" w:rsidR="00A26296" w:rsidRDefault="00A26296">
      <w:pPr>
        <w:pStyle w:val="Commentaire"/>
      </w:pPr>
      <w:r>
        <w:t>Extra stuff:</w:t>
      </w:r>
    </w:p>
    <w:p w14:paraId="1C703287" w14:textId="77777777" w:rsidR="00A26296" w:rsidRDefault="00A26296">
      <w:pPr>
        <w:pStyle w:val="Commentaire"/>
      </w:pPr>
      <w:r>
        <w:t>(; ; Zhang et al., 2019c; )</w:t>
      </w:r>
    </w:p>
    <w:p w14:paraId="53B3D239" w14:textId="77777777" w:rsidR="00A26296" w:rsidRDefault="00A26296">
      <w:pPr>
        <w:pStyle w:val="Commentaire"/>
      </w:pPr>
    </w:p>
    <w:p w14:paraId="4A8B1968" w14:textId="77777777" w:rsidR="00A26296" w:rsidRDefault="00A26296">
      <w:pPr>
        <w:pStyle w:val="Commentaire"/>
      </w:pPr>
      <w:r>
        <w:t>Correct:</w:t>
      </w:r>
    </w:p>
    <w:p w14:paraId="33A0033E" w14:textId="555A7E07" w:rsidR="00A26296" w:rsidRDefault="00A26296">
      <w:pPr>
        <w:pStyle w:val="Commentaire"/>
      </w:pPr>
      <w:r>
        <w:t>(Dashkhuu et al., 2015; Donat et al., 2016a; P. Zhang et al., 2019; Dunn et al., 2020)</w:t>
      </w:r>
    </w:p>
  </w:comment>
  <w:comment w:id="4633" w:author="Robin Matthews" w:date="2021-07-13T14:50:00Z" w:initials="RM">
    <w:p w14:paraId="58E41E2E" w14:textId="77777777" w:rsidR="00A26296" w:rsidRDefault="00A26296">
      <w:pPr>
        <w:pStyle w:val="Commentaire"/>
      </w:pPr>
      <w:r>
        <w:rPr>
          <w:rStyle w:val="Marquedecommentaire"/>
        </w:rPr>
        <w:annotationRef/>
      </w:r>
      <w:r>
        <w:t>Not found:</w:t>
      </w:r>
    </w:p>
    <w:p w14:paraId="78393614" w14:textId="77777777" w:rsidR="00A26296" w:rsidRDefault="00A26296">
      <w:pPr>
        <w:pStyle w:val="Commentaire"/>
      </w:pPr>
      <w:r>
        <w:t>Z. Wang et al.</w:t>
      </w:r>
    </w:p>
    <w:p w14:paraId="3BB454CA" w14:textId="77777777" w:rsidR="00A26296" w:rsidRDefault="00A26296">
      <w:pPr>
        <w:pStyle w:val="Commentaire"/>
      </w:pPr>
      <w:r>
        <w:t>2017a</w:t>
      </w:r>
    </w:p>
    <w:p w14:paraId="0E443B45" w14:textId="77777777" w:rsidR="00A26296" w:rsidRDefault="00A26296">
      <w:pPr>
        <w:pStyle w:val="Commentaire"/>
      </w:pPr>
    </w:p>
    <w:p w14:paraId="7939D757" w14:textId="77777777" w:rsidR="00A26296" w:rsidRDefault="00A26296">
      <w:pPr>
        <w:pStyle w:val="Commentaire"/>
      </w:pPr>
      <w:r>
        <w:t>Extra stuff:</w:t>
      </w:r>
    </w:p>
    <w:p w14:paraId="1D71FBA2" w14:textId="77777777" w:rsidR="00A26296" w:rsidRDefault="00A26296">
      <w:pPr>
        <w:pStyle w:val="Commentaire"/>
      </w:pPr>
      <w:r>
        <w:t>(Wang et al., 2017;</w:t>
      </w:r>
    </w:p>
    <w:p w14:paraId="01B5C78F" w14:textId="77777777" w:rsidR="00A26296" w:rsidRDefault="00A26296">
      <w:pPr>
        <w:pStyle w:val="Commentaire"/>
      </w:pPr>
    </w:p>
    <w:p w14:paraId="0A7DD540" w14:textId="77777777" w:rsidR="00A26296" w:rsidRDefault="00A26296">
      <w:pPr>
        <w:pStyle w:val="Commentaire"/>
      </w:pPr>
      <w:r>
        <w:t>Correct:</w:t>
      </w:r>
    </w:p>
    <w:p w14:paraId="52476DD7" w14:textId="77777777" w:rsidR="00A26296" w:rsidRDefault="00A26296">
      <w:pPr>
        <w:pStyle w:val="Commentaire"/>
      </w:pPr>
      <w:r>
        <w:t>Z. Wang et al. (2017a)</w:t>
      </w:r>
    </w:p>
    <w:p w14:paraId="595F78DC" w14:textId="194DBAD5" w:rsidR="00A26296" w:rsidRDefault="00A26296">
      <w:pPr>
        <w:pStyle w:val="Commentaire"/>
      </w:pPr>
      <w:r>
        <w:t>(Z. Wang et al., 2017a)</w:t>
      </w:r>
    </w:p>
  </w:comment>
  <w:comment w:id="4635" w:author="Robin Matthews" w:date="2021-07-13T14:50:00Z" w:initials="RM">
    <w:p w14:paraId="54395A7E" w14:textId="77777777" w:rsidR="00A26296" w:rsidRDefault="00A26296">
      <w:pPr>
        <w:pStyle w:val="Commentaire"/>
      </w:pPr>
      <w:r>
        <w:rPr>
          <w:rStyle w:val="Marquedecommentaire"/>
        </w:rPr>
        <w:annotationRef/>
      </w:r>
      <w:r>
        <w:t>Extra stuff:</w:t>
      </w:r>
    </w:p>
    <w:p w14:paraId="4C81D3B4" w14:textId="77777777" w:rsidR="00A26296" w:rsidRDefault="00A26296">
      <w:pPr>
        <w:pStyle w:val="Commentaire"/>
      </w:pPr>
      <w:r>
        <w:t>, ;</w:t>
      </w:r>
    </w:p>
    <w:p w14:paraId="39F6B6B6" w14:textId="77777777" w:rsidR="00A26296" w:rsidRDefault="00A26296">
      <w:pPr>
        <w:pStyle w:val="Commentaire"/>
      </w:pPr>
    </w:p>
    <w:p w14:paraId="5AA05DA5" w14:textId="77777777" w:rsidR="00A26296" w:rsidRDefault="00A26296">
      <w:pPr>
        <w:pStyle w:val="Commentaire"/>
      </w:pPr>
      <w:r>
        <w:t>Correct:</w:t>
      </w:r>
    </w:p>
    <w:p w14:paraId="7E265471" w14:textId="77777777" w:rsidR="00A26296" w:rsidRDefault="00A26296">
      <w:pPr>
        <w:pStyle w:val="Commentaire"/>
      </w:pPr>
      <w:r>
        <w:t>Seong et al. (2020)</w:t>
      </w:r>
    </w:p>
    <w:p w14:paraId="7AE70D4F" w14:textId="1F826D43" w:rsidR="00A26296" w:rsidRDefault="00A26296">
      <w:pPr>
        <w:pStyle w:val="Commentaire"/>
      </w:pPr>
      <w:r>
        <w:t>(Seong et al., 2020)</w:t>
      </w:r>
    </w:p>
  </w:comment>
  <w:comment w:id="4636" w:author="Robin Matthews" w:date="2021-07-13T14:50:00Z" w:initials="RM">
    <w:p w14:paraId="3BE45025" w14:textId="77777777" w:rsidR="00A26296" w:rsidRDefault="00A26296">
      <w:pPr>
        <w:pStyle w:val="Commentaire"/>
      </w:pPr>
      <w:r>
        <w:rPr>
          <w:rStyle w:val="Marquedecommentaire"/>
        </w:rPr>
        <w:annotationRef/>
      </w:r>
      <w:r>
        <w:t>Extra stuff:</w:t>
      </w:r>
    </w:p>
    <w:p w14:paraId="6EF4F566" w14:textId="77777777" w:rsidR="00A26296" w:rsidRDefault="00A26296">
      <w:pPr>
        <w:pStyle w:val="Commentaire"/>
      </w:pPr>
      <w:r>
        <w:t>, )</w:t>
      </w:r>
    </w:p>
    <w:p w14:paraId="65F33F8E" w14:textId="77777777" w:rsidR="00A26296" w:rsidRDefault="00A26296">
      <w:pPr>
        <w:pStyle w:val="Commentaire"/>
      </w:pPr>
    </w:p>
    <w:p w14:paraId="2B612A54" w14:textId="77777777" w:rsidR="00A26296" w:rsidRDefault="00A26296">
      <w:pPr>
        <w:pStyle w:val="Commentaire"/>
      </w:pPr>
      <w:r>
        <w:t>Correct:</w:t>
      </w:r>
    </w:p>
    <w:p w14:paraId="5AC8844A" w14:textId="77777777" w:rsidR="00A26296" w:rsidRDefault="00A26296">
      <w:pPr>
        <w:pStyle w:val="Commentaire"/>
      </w:pPr>
      <w:r>
        <w:t>Dong et al. (2018)</w:t>
      </w:r>
    </w:p>
    <w:p w14:paraId="4EC49D8A" w14:textId="5987FC06" w:rsidR="00A26296" w:rsidRDefault="00A26296">
      <w:pPr>
        <w:pStyle w:val="Commentaire"/>
      </w:pPr>
      <w:r>
        <w:t>(Dong et al., 2018)</w:t>
      </w:r>
    </w:p>
  </w:comment>
  <w:comment w:id="4637" w:author="Robin Matthews" w:date="2021-07-13T14:50:00Z" w:initials="RM">
    <w:p w14:paraId="1A46DE18" w14:textId="77777777" w:rsidR="00A26296" w:rsidRDefault="00A26296">
      <w:pPr>
        <w:pStyle w:val="Commentaire"/>
      </w:pPr>
      <w:r>
        <w:rPr>
          <w:rStyle w:val="Marquedecommentaire"/>
        </w:rPr>
        <w:annotationRef/>
      </w:r>
      <w:r>
        <w:t>Not found:</w:t>
      </w:r>
    </w:p>
    <w:p w14:paraId="7048400A" w14:textId="77777777" w:rsidR="00A26296" w:rsidRDefault="00A26296">
      <w:pPr>
        <w:pStyle w:val="Commentaire"/>
      </w:pPr>
      <w:r>
        <w:t>C. Li et al.</w:t>
      </w:r>
    </w:p>
    <w:p w14:paraId="5719FCEB" w14:textId="77777777" w:rsidR="00A26296" w:rsidRDefault="00A26296">
      <w:pPr>
        <w:pStyle w:val="Commentaire"/>
      </w:pPr>
    </w:p>
    <w:p w14:paraId="35C8C3AD" w14:textId="77777777" w:rsidR="00A26296" w:rsidRDefault="00A26296">
      <w:pPr>
        <w:pStyle w:val="Commentaire"/>
      </w:pPr>
      <w:r>
        <w:t>Extra stuff:</w:t>
      </w:r>
    </w:p>
    <w:p w14:paraId="285BE492" w14:textId="77777777" w:rsidR="00A26296" w:rsidRDefault="00A26296">
      <w:pPr>
        <w:pStyle w:val="Commentaire"/>
      </w:pPr>
      <w:r>
        <w:t xml:space="preserve">(Li et al., </w:t>
      </w:r>
    </w:p>
    <w:p w14:paraId="3DA3904C" w14:textId="77777777" w:rsidR="00A26296" w:rsidRDefault="00A26296">
      <w:pPr>
        <w:pStyle w:val="Commentaire"/>
      </w:pPr>
    </w:p>
    <w:p w14:paraId="2060615A" w14:textId="77777777" w:rsidR="00A26296" w:rsidRDefault="00A26296">
      <w:pPr>
        <w:pStyle w:val="Commentaire"/>
      </w:pPr>
      <w:r>
        <w:t>Correct:</w:t>
      </w:r>
    </w:p>
    <w:p w14:paraId="4AE8ACAC" w14:textId="77777777" w:rsidR="00A26296" w:rsidRDefault="00A26296">
      <w:pPr>
        <w:pStyle w:val="Commentaire"/>
      </w:pPr>
      <w:r>
        <w:t>C. Li et al. (2020)</w:t>
      </w:r>
    </w:p>
    <w:p w14:paraId="72B5AA45" w14:textId="5B3511D5" w:rsidR="00A26296" w:rsidRDefault="00A26296">
      <w:pPr>
        <w:pStyle w:val="Commentaire"/>
      </w:pPr>
      <w:r>
        <w:t>(C. Li et al., 2020)</w:t>
      </w:r>
    </w:p>
  </w:comment>
  <w:comment w:id="4642" w:author="Robin Matthews" w:date="2021-07-13T14:50:00Z" w:initials="RM">
    <w:p w14:paraId="46CC26BA" w14:textId="77777777" w:rsidR="00A26296" w:rsidRDefault="00A26296">
      <w:pPr>
        <w:pStyle w:val="Commentaire"/>
      </w:pPr>
      <w:r>
        <w:rPr>
          <w:rStyle w:val="Marquedecommentaire"/>
        </w:rPr>
        <w:annotationRef/>
      </w:r>
      <w:r>
        <w:t>Not found:</w:t>
      </w:r>
    </w:p>
    <w:p w14:paraId="2D64F0EE" w14:textId="77777777" w:rsidR="00A26296" w:rsidRDefault="00A26296">
      <w:pPr>
        <w:pStyle w:val="Commentaire"/>
      </w:pPr>
      <w:r>
        <w:t>C. Li et al.</w:t>
      </w:r>
    </w:p>
    <w:p w14:paraId="65820505" w14:textId="77777777" w:rsidR="00A26296" w:rsidRDefault="00A26296">
      <w:pPr>
        <w:pStyle w:val="Commentaire"/>
      </w:pPr>
    </w:p>
    <w:p w14:paraId="5FC45E81" w14:textId="77777777" w:rsidR="00A26296" w:rsidRDefault="00A26296">
      <w:pPr>
        <w:pStyle w:val="Commentaire"/>
      </w:pPr>
      <w:r>
        <w:t>Extra stuff:</w:t>
      </w:r>
    </w:p>
    <w:p w14:paraId="0A2EE455" w14:textId="77777777" w:rsidR="00A26296" w:rsidRDefault="00A26296">
      <w:pPr>
        <w:pStyle w:val="Commentaire"/>
      </w:pPr>
      <w:r>
        <w:t xml:space="preserve">(Li et al., </w:t>
      </w:r>
    </w:p>
    <w:p w14:paraId="738783F1" w14:textId="77777777" w:rsidR="00A26296" w:rsidRDefault="00A26296">
      <w:pPr>
        <w:pStyle w:val="Commentaire"/>
      </w:pPr>
    </w:p>
    <w:p w14:paraId="44804108" w14:textId="77777777" w:rsidR="00A26296" w:rsidRDefault="00A26296">
      <w:pPr>
        <w:pStyle w:val="Commentaire"/>
      </w:pPr>
      <w:r>
        <w:t>Correct:</w:t>
      </w:r>
    </w:p>
    <w:p w14:paraId="7A6E9091" w14:textId="77777777" w:rsidR="00A26296" w:rsidRDefault="00A26296">
      <w:pPr>
        <w:pStyle w:val="Commentaire"/>
      </w:pPr>
      <w:r>
        <w:t>C. Li et al. (2020)</w:t>
      </w:r>
    </w:p>
    <w:p w14:paraId="0B04C4D6" w14:textId="7EAD0B40" w:rsidR="00A26296" w:rsidRDefault="00A26296">
      <w:pPr>
        <w:pStyle w:val="Commentaire"/>
      </w:pPr>
      <w:r>
        <w:t>(C. Li et al., 2020)</w:t>
      </w:r>
    </w:p>
  </w:comment>
  <w:comment w:id="4648" w:author="Robin Matthews" w:date="2021-07-13T14:50:00Z" w:initials="RM">
    <w:p w14:paraId="047D805D" w14:textId="77777777" w:rsidR="00A26296" w:rsidRDefault="00A26296">
      <w:pPr>
        <w:pStyle w:val="Commentaire"/>
      </w:pPr>
      <w:r>
        <w:rPr>
          <w:rStyle w:val="Marquedecommentaire"/>
        </w:rPr>
        <w:annotationRef/>
      </w:r>
      <w:r>
        <w:t>Not found:</w:t>
      </w:r>
    </w:p>
    <w:p w14:paraId="162AB113" w14:textId="77777777" w:rsidR="00A26296" w:rsidRDefault="00A26296">
      <w:pPr>
        <w:pStyle w:val="Commentaire"/>
      </w:pPr>
      <w:r>
        <w:t>Xu et al., 2017</w:t>
      </w:r>
    </w:p>
    <w:p w14:paraId="3BE5F6F3" w14:textId="77777777" w:rsidR="00A26296" w:rsidRDefault="00A26296">
      <w:pPr>
        <w:pStyle w:val="Commentaire"/>
      </w:pPr>
      <w:r>
        <w:t>Han et al., 2018</w:t>
      </w:r>
    </w:p>
    <w:p w14:paraId="25B69980" w14:textId="77777777" w:rsidR="00A26296" w:rsidRDefault="00A26296">
      <w:pPr>
        <w:pStyle w:val="Commentaire"/>
      </w:pPr>
    </w:p>
    <w:p w14:paraId="48263F56" w14:textId="77777777" w:rsidR="00A26296" w:rsidRDefault="00A26296">
      <w:pPr>
        <w:pStyle w:val="Commentaire"/>
      </w:pPr>
      <w:r>
        <w:t>Extra stuff:</w:t>
      </w:r>
    </w:p>
    <w:p w14:paraId="2B40FD70" w14:textId="77777777" w:rsidR="00A26296" w:rsidRDefault="00A26296">
      <w:pPr>
        <w:pStyle w:val="Commentaire"/>
      </w:pPr>
      <w:r>
        <w:t>(Xu et al. 2017; Han et al. 2018;</w:t>
      </w:r>
    </w:p>
    <w:p w14:paraId="0BEC2C4F" w14:textId="77777777" w:rsidR="00A26296" w:rsidRDefault="00A26296">
      <w:pPr>
        <w:pStyle w:val="Commentaire"/>
      </w:pPr>
    </w:p>
    <w:p w14:paraId="24C039E2" w14:textId="77777777" w:rsidR="00A26296" w:rsidRDefault="00A26296">
      <w:pPr>
        <w:pStyle w:val="Commentaire"/>
      </w:pPr>
      <w:r>
        <w:t>Correct:</w:t>
      </w:r>
    </w:p>
    <w:p w14:paraId="1401AAE2" w14:textId="7D795BDA" w:rsidR="00A26296" w:rsidRDefault="00A26296">
      <w:pPr>
        <w:pStyle w:val="Commentaire"/>
      </w:pPr>
      <w:r>
        <w:t>(Xu et al., 2017; Han et al., 2018)</w:t>
      </w:r>
    </w:p>
  </w:comment>
  <w:comment w:id="4650" w:author="Robin Matthews" w:date="2021-07-13T14:50:00Z" w:initials="RM">
    <w:p w14:paraId="292E074E" w14:textId="77777777" w:rsidR="00A26296" w:rsidRDefault="00A26296">
      <w:pPr>
        <w:pStyle w:val="Commentaire"/>
      </w:pPr>
      <w:r>
        <w:rPr>
          <w:rStyle w:val="Marquedecommentaire"/>
        </w:rPr>
        <w:annotationRef/>
      </w:r>
      <w:r>
        <w:t>Not found:</w:t>
      </w:r>
    </w:p>
    <w:p w14:paraId="1D8C5645" w14:textId="77777777" w:rsidR="00A26296" w:rsidRDefault="00A26296">
      <w:pPr>
        <w:pStyle w:val="Commentaire"/>
      </w:pPr>
      <w:r>
        <w:t>2019b</w:t>
      </w:r>
    </w:p>
    <w:p w14:paraId="563C9315" w14:textId="77777777" w:rsidR="00A26296" w:rsidRDefault="00A26296">
      <w:pPr>
        <w:pStyle w:val="Commentaire"/>
      </w:pPr>
    </w:p>
    <w:p w14:paraId="6B46569C" w14:textId="77777777" w:rsidR="00A26296" w:rsidRDefault="00A26296">
      <w:pPr>
        <w:pStyle w:val="Commentaire"/>
      </w:pPr>
      <w:r>
        <w:t>Extra stuff:</w:t>
      </w:r>
    </w:p>
    <w:p w14:paraId="2A550310" w14:textId="77777777" w:rsidR="00A26296" w:rsidRDefault="00A26296">
      <w:pPr>
        <w:pStyle w:val="Commentaire"/>
      </w:pPr>
      <w:r>
        <w:t xml:space="preserve"> 2019)</w:t>
      </w:r>
    </w:p>
    <w:p w14:paraId="6BF26506" w14:textId="77777777" w:rsidR="00A26296" w:rsidRDefault="00A26296">
      <w:pPr>
        <w:pStyle w:val="Commentaire"/>
      </w:pPr>
    </w:p>
    <w:p w14:paraId="0ED84BAB" w14:textId="77777777" w:rsidR="00A26296" w:rsidRDefault="00A26296">
      <w:pPr>
        <w:pStyle w:val="Commentaire"/>
      </w:pPr>
      <w:r>
        <w:t>Correct:</w:t>
      </w:r>
    </w:p>
    <w:p w14:paraId="73437862" w14:textId="77777777" w:rsidR="00A26296" w:rsidRDefault="00A26296">
      <w:pPr>
        <w:pStyle w:val="Commentaire"/>
      </w:pPr>
      <w:r>
        <w:t>Khlebnikova et al. (2019b)</w:t>
      </w:r>
    </w:p>
    <w:p w14:paraId="4D59F5D1" w14:textId="7E6E36CB" w:rsidR="00A26296" w:rsidRDefault="00A26296">
      <w:pPr>
        <w:pStyle w:val="Commentaire"/>
      </w:pPr>
      <w:r>
        <w:t>(Khlebnikova et al., 2019b)</w:t>
      </w:r>
    </w:p>
  </w:comment>
  <w:comment w:id="4651" w:author="Robin Matthews" w:date="2021-07-13T14:51:00Z" w:initials="RM">
    <w:p w14:paraId="782FDFAB" w14:textId="77777777" w:rsidR="00A26296" w:rsidRDefault="00A26296">
      <w:pPr>
        <w:pStyle w:val="Commentaire"/>
      </w:pPr>
      <w:r>
        <w:rPr>
          <w:rStyle w:val="Marquedecommentaire"/>
        </w:rPr>
        <w:annotationRef/>
      </w:r>
      <w:r>
        <w:t>Not found:</w:t>
      </w:r>
    </w:p>
    <w:p w14:paraId="474EB92D" w14:textId="77777777" w:rsidR="00A26296" w:rsidRDefault="00A26296">
      <w:pPr>
        <w:pStyle w:val="Commentaire"/>
      </w:pPr>
      <w:r>
        <w:t>C. Li et al.</w:t>
      </w:r>
    </w:p>
    <w:p w14:paraId="7CB91583" w14:textId="77777777" w:rsidR="00A26296" w:rsidRDefault="00A26296">
      <w:pPr>
        <w:pStyle w:val="Commentaire"/>
      </w:pPr>
    </w:p>
    <w:p w14:paraId="07ECB7E2" w14:textId="77777777" w:rsidR="00A26296" w:rsidRDefault="00A26296">
      <w:pPr>
        <w:pStyle w:val="Commentaire"/>
      </w:pPr>
      <w:r>
        <w:t>Extra stuff:</w:t>
      </w:r>
    </w:p>
    <w:p w14:paraId="69427EAB" w14:textId="77777777" w:rsidR="00A26296" w:rsidRDefault="00A26296">
      <w:pPr>
        <w:pStyle w:val="Commentaire"/>
      </w:pPr>
      <w:r>
        <w:t xml:space="preserve">(Li et al., </w:t>
      </w:r>
    </w:p>
    <w:p w14:paraId="703C456B" w14:textId="77777777" w:rsidR="00A26296" w:rsidRDefault="00A26296">
      <w:pPr>
        <w:pStyle w:val="Commentaire"/>
      </w:pPr>
    </w:p>
    <w:p w14:paraId="5CCAC182" w14:textId="77777777" w:rsidR="00A26296" w:rsidRDefault="00A26296">
      <w:pPr>
        <w:pStyle w:val="Commentaire"/>
      </w:pPr>
      <w:r>
        <w:t>Correct:</w:t>
      </w:r>
    </w:p>
    <w:p w14:paraId="4EFAD240" w14:textId="77777777" w:rsidR="00A26296" w:rsidRDefault="00A26296">
      <w:pPr>
        <w:pStyle w:val="Commentaire"/>
      </w:pPr>
      <w:r>
        <w:t>C. Li et al. (2020)</w:t>
      </w:r>
    </w:p>
    <w:p w14:paraId="608F5477" w14:textId="0760BCF7" w:rsidR="00A26296" w:rsidRDefault="00A26296">
      <w:pPr>
        <w:pStyle w:val="Commentaire"/>
      </w:pPr>
      <w:r>
        <w:t>(C. Li et al., 2020)</w:t>
      </w:r>
    </w:p>
  </w:comment>
  <w:comment w:id="4654" w:author="Robin Matthews" w:date="2021-07-13T14:51:00Z" w:initials="RM">
    <w:p w14:paraId="0841C15B" w14:textId="77777777" w:rsidR="00A26296" w:rsidRDefault="00A26296">
      <w:pPr>
        <w:pStyle w:val="Commentaire"/>
      </w:pPr>
      <w:r>
        <w:rPr>
          <w:rStyle w:val="Marquedecommentaire"/>
        </w:rPr>
        <w:annotationRef/>
      </w:r>
      <w:r>
        <w:t>Not found:</w:t>
      </w:r>
    </w:p>
    <w:p w14:paraId="64CD46D5" w14:textId="77777777" w:rsidR="00A26296" w:rsidRDefault="00A26296">
      <w:pPr>
        <w:pStyle w:val="Commentaire"/>
      </w:pPr>
      <w:r>
        <w:t>C. Li et al.</w:t>
      </w:r>
    </w:p>
    <w:p w14:paraId="0F928D6D" w14:textId="77777777" w:rsidR="00A26296" w:rsidRDefault="00A26296">
      <w:pPr>
        <w:pStyle w:val="Commentaire"/>
      </w:pPr>
    </w:p>
    <w:p w14:paraId="65BC464F" w14:textId="77777777" w:rsidR="00A26296" w:rsidRDefault="00A26296">
      <w:pPr>
        <w:pStyle w:val="Commentaire"/>
      </w:pPr>
      <w:r>
        <w:t>Extra stuff:</w:t>
      </w:r>
    </w:p>
    <w:p w14:paraId="3C9FAD6B" w14:textId="77777777" w:rsidR="00A26296" w:rsidRDefault="00A26296">
      <w:pPr>
        <w:pStyle w:val="Commentaire"/>
      </w:pPr>
      <w:r>
        <w:t xml:space="preserve">(Li et al., </w:t>
      </w:r>
    </w:p>
    <w:p w14:paraId="4E2A53B4" w14:textId="77777777" w:rsidR="00A26296" w:rsidRDefault="00A26296">
      <w:pPr>
        <w:pStyle w:val="Commentaire"/>
      </w:pPr>
    </w:p>
    <w:p w14:paraId="6F868267" w14:textId="77777777" w:rsidR="00A26296" w:rsidRDefault="00A26296">
      <w:pPr>
        <w:pStyle w:val="Commentaire"/>
      </w:pPr>
      <w:r>
        <w:t>Correct:</w:t>
      </w:r>
    </w:p>
    <w:p w14:paraId="067E0D7C" w14:textId="77777777" w:rsidR="00A26296" w:rsidRDefault="00A26296">
      <w:pPr>
        <w:pStyle w:val="Commentaire"/>
      </w:pPr>
      <w:r>
        <w:t>C. Li et al. (2020)</w:t>
      </w:r>
    </w:p>
    <w:p w14:paraId="27A3B01F" w14:textId="2CD80558" w:rsidR="00A26296" w:rsidRDefault="00A26296">
      <w:pPr>
        <w:pStyle w:val="Commentaire"/>
      </w:pPr>
      <w:r>
        <w:t>(C. Li et al., 2020)</w:t>
      </w:r>
    </w:p>
  </w:comment>
  <w:comment w:id="4661" w:author="Robin Matthews" w:date="2021-07-13T14:51:00Z" w:initials="RM">
    <w:p w14:paraId="25E85649" w14:textId="77777777" w:rsidR="00A26296" w:rsidRDefault="00A26296">
      <w:pPr>
        <w:pStyle w:val="Commentaire"/>
      </w:pPr>
      <w:r>
        <w:rPr>
          <w:rStyle w:val="Marquedecommentaire"/>
        </w:rPr>
        <w:annotationRef/>
      </w:r>
      <w:r>
        <w:t>Not found:</w:t>
      </w:r>
    </w:p>
    <w:p w14:paraId="6D8DDB25" w14:textId="77777777" w:rsidR="00A26296" w:rsidRDefault="00A26296">
      <w:pPr>
        <w:pStyle w:val="Commentaire"/>
      </w:pPr>
      <w:r>
        <w:t>Xu et al., 2017</w:t>
      </w:r>
    </w:p>
    <w:p w14:paraId="5565FFC2" w14:textId="77777777" w:rsidR="00A26296" w:rsidRDefault="00A26296">
      <w:pPr>
        <w:pStyle w:val="Commentaire"/>
      </w:pPr>
      <w:r>
        <w:t>Han et al., 2018</w:t>
      </w:r>
    </w:p>
    <w:p w14:paraId="4D12EF57" w14:textId="77777777" w:rsidR="00A26296" w:rsidRDefault="00A26296">
      <w:pPr>
        <w:pStyle w:val="Commentaire"/>
      </w:pPr>
    </w:p>
    <w:p w14:paraId="1A8DC4D4" w14:textId="77777777" w:rsidR="00A26296" w:rsidRDefault="00A26296">
      <w:pPr>
        <w:pStyle w:val="Commentaire"/>
      </w:pPr>
      <w:r>
        <w:t>Extra stuff:</w:t>
      </w:r>
    </w:p>
    <w:p w14:paraId="578C7C3B" w14:textId="77777777" w:rsidR="00A26296" w:rsidRDefault="00A26296">
      <w:pPr>
        <w:pStyle w:val="Commentaire"/>
      </w:pPr>
      <w:r>
        <w:t>(Xu et al. 2017; Han et al. 2018;</w:t>
      </w:r>
    </w:p>
    <w:p w14:paraId="25AD1A5C" w14:textId="77777777" w:rsidR="00A26296" w:rsidRDefault="00A26296">
      <w:pPr>
        <w:pStyle w:val="Commentaire"/>
      </w:pPr>
    </w:p>
    <w:p w14:paraId="2AEFAC9B" w14:textId="77777777" w:rsidR="00A26296" w:rsidRDefault="00A26296">
      <w:pPr>
        <w:pStyle w:val="Commentaire"/>
      </w:pPr>
      <w:r>
        <w:t>Correct:</w:t>
      </w:r>
    </w:p>
    <w:p w14:paraId="293BED8F" w14:textId="47BD7DDD" w:rsidR="00A26296" w:rsidRDefault="00A26296">
      <w:pPr>
        <w:pStyle w:val="Commentaire"/>
      </w:pPr>
      <w:r>
        <w:t>(Xu et al., 2017; Han et al., 2018)</w:t>
      </w:r>
    </w:p>
  </w:comment>
  <w:comment w:id="4663" w:author="Robin Matthews" w:date="2021-07-13T14:51:00Z" w:initials="RM">
    <w:p w14:paraId="0E6BD646" w14:textId="77777777" w:rsidR="00A26296" w:rsidRDefault="00A26296">
      <w:pPr>
        <w:pStyle w:val="Commentaire"/>
      </w:pPr>
      <w:r>
        <w:rPr>
          <w:rStyle w:val="Marquedecommentaire"/>
        </w:rPr>
        <w:annotationRef/>
      </w:r>
      <w:r>
        <w:t>Not found:</w:t>
      </w:r>
    </w:p>
    <w:p w14:paraId="7C8D75A6" w14:textId="77777777" w:rsidR="00A26296" w:rsidRDefault="00A26296">
      <w:pPr>
        <w:pStyle w:val="Commentaire"/>
      </w:pPr>
      <w:r>
        <w:t>2019b</w:t>
      </w:r>
    </w:p>
    <w:p w14:paraId="1CD6A714" w14:textId="77777777" w:rsidR="00A26296" w:rsidRDefault="00A26296">
      <w:pPr>
        <w:pStyle w:val="Commentaire"/>
      </w:pPr>
    </w:p>
    <w:p w14:paraId="7A6DBB95" w14:textId="77777777" w:rsidR="00A26296" w:rsidRDefault="00A26296">
      <w:pPr>
        <w:pStyle w:val="Commentaire"/>
      </w:pPr>
      <w:r>
        <w:t>Extra stuff:</w:t>
      </w:r>
    </w:p>
    <w:p w14:paraId="5AFD43E3" w14:textId="77777777" w:rsidR="00A26296" w:rsidRDefault="00A26296">
      <w:pPr>
        <w:pStyle w:val="Commentaire"/>
      </w:pPr>
      <w:r>
        <w:t xml:space="preserve"> 2019)</w:t>
      </w:r>
    </w:p>
    <w:p w14:paraId="5A270EB4" w14:textId="77777777" w:rsidR="00A26296" w:rsidRDefault="00A26296">
      <w:pPr>
        <w:pStyle w:val="Commentaire"/>
      </w:pPr>
    </w:p>
    <w:p w14:paraId="729465F5" w14:textId="77777777" w:rsidR="00A26296" w:rsidRDefault="00A26296">
      <w:pPr>
        <w:pStyle w:val="Commentaire"/>
      </w:pPr>
      <w:r>
        <w:t>Correct:</w:t>
      </w:r>
    </w:p>
    <w:p w14:paraId="38E79E87" w14:textId="77777777" w:rsidR="00A26296" w:rsidRDefault="00A26296">
      <w:pPr>
        <w:pStyle w:val="Commentaire"/>
      </w:pPr>
      <w:r>
        <w:t>Khlebnikova et al. (2019b)</w:t>
      </w:r>
    </w:p>
    <w:p w14:paraId="48144ADE" w14:textId="28B9751D" w:rsidR="00A26296" w:rsidRDefault="00A26296">
      <w:pPr>
        <w:pStyle w:val="Commentaire"/>
      </w:pPr>
      <w:r>
        <w:t>(Khlebnikova et al., 2019b)</w:t>
      </w:r>
    </w:p>
  </w:comment>
  <w:comment w:id="4664" w:author="Robin Matthews" w:date="2021-07-13T14:51:00Z" w:initials="RM">
    <w:p w14:paraId="43F99C3D" w14:textId="77777777" w:rsidR="00A26296" w:rsidRDefault="00A26296">
      <w:pPr>
        <w:pStyle w:val="Commentaire"/>
      </w:pPr>
      <w:r>
        <w:rPr>
          <w:rStyle w:val="Marquedecommentaire"/>
        </w:rPr>
        <w:annotationRef/>
      </w:r>
      <w:r>
        <w:t>Not found:</w:t>
      </w:r>
    </w:p>
    <w:p w14:paraId="41DFA86C" w14:textId="77777777" w:rsidR="00A26296" w:rsidRDefault="00A26296">
      <w:pPr>
        <w:pStyle w:val="Commentaire"/>
      </w:pPr>
      <w:r>
        <w:t>C. Li et al.</w:t>
      </w:r>
    </w:p>
    <w:p w14:paraId="7186CF3D" w14:textId="77777777" w:rsidR="00A26296" w:rsidRDefault="00A26296">
      <w:pPr>
        <w:pStyle w:val="Commentaire"/>
      </w:pPr>
    </w:p>
    <w:p w14:paraId="54211404" w14:textId="77777777" w:rsidR="00A26296" w:rsidRDefault="00A26296">
      <w:pPr>
        <w:pStyle w:val="Commentaire"/>
      </w:pPr>
      <w:r>
        <w:t>Extra stuff:</w:t>
      </w:r>
    </w:p>
    <w:p w14:paraId="529BB77F" w14:textId="77777777" w:rsidR="00A26296" w:rsidRDefault="00A26296">
      <w:pPr>
        <w:pStyle w:val="Commentaire"/>
      </w:pPr>
      <w:r>
        <w:t xml:space="preserve">(Li et al., </w:t>
      </w:r>
    </w:p>
    <w:p w14:paraId="0E1482C7" w14:textId="77777777" w:rsidR="00A26296" w:rsidRDefault="00A26296">
      <w:pPr>
        <w:pStyle w:val="Commentaire"/>
      </w:pPr>
    </w:p>
    <w:p w14:paraId="7AFE4842" w14:textId="77777777" w:rsidR="00A26296" w:rsidRDefault="00A26296">
      <w:pPr>
        <w:pStyle w:val="Commentaire"/>
      </w:pPr>
      <w:r>
        <w:t>Correct:</w:t>
      </w:r>
    </w:p>
    <w:p w14:paraId="5D5E6EA2" w14:textId="77777777" w:rsidR="00A26296" w:rsidRDefault="00A26296">
      <w:pPr>
        <w:pStyle w:val="Commentaire"/>
      </w:pPr>
      <w:r>
        <w:t>C. Li et al. (2020)</w:t>
      </w:r>
    </w:p>
    <w:p w14:paraId="6C1F1266" w14:textId="0AC711D3" w:rsidR="00A26296" w:rsidRDefault="00A26296">
      <w:pPr>
        <w:pStyle w:val="Commentaire"/>
      </w:pPr>
      <w:r>
        <w:t>(C. Li et al., 2020)</w:t>
      </w:r>
    </w:p>
  </w:comment>
  <w:comment w:id="4669" w:author="Robin Matthews" w:date="2021-07-13T14:51:00Z" w:initials="RM">
    <w:p w14:paraId="1164457F" w14:textId="77777777" w:rsidR="00A26296" w:rsidRDefault="00A26296">
      <w:pPr>
        <w:pStyle w:val="Commentaire"/>
      </w:pPr>
      <w:r>
        <w:rPr>
          <w:rStyle w:val="Marquedecommentaire"/>
        </w:rPr>
        <w:annotationRef/>
      </w:r>
      <w:r>
        <w:t>Not found:</w:t>
      </w:r>
    </w:p>
    <w:p w14:paraId="535808E2" w14:textId="77777777" w:rsidR="00A26296" w:rsidRDefault="00A26296">
      <w:pPr>
        <w:pStyle w:val="Commentaire"/>
      </w:pPr>
      <w:r>
        <w:t>C. Li et al.</w:t>
      </w:r>
    </w:p>
    <w:p w14:paraId="4EE40309" w14:textId="77777777" w:rsidR="00A26296" w:rsidRDefault="00A26296">
      <w:pPr>
        <w:pStyle w:val="Commentaire"/>
      </w:pPr>
    </w:p>
    <w:p w14:paraId="0EC3E8F3" w14:textId="77777777" w:rsidR="00A26296" w:rsidRDefault="00A26296">
      <w:pPr>
        <w:pStyle w:val="Commentaire"/>
      </w:pPr>
      <w:r>
        <w:t>Extra stuff:</w:t>
      </w:r>
    </w:p>
    <w:p w14:paraId="1BAA0948" w14:textId="77777777" w:rsidR="00A26296" w:rsidRDefault="00A26296">
      <w:pPr>
        <w:pStyle w:val="Commentaire"/>
      </w:pPr>
      <w:r>
        <w:t xml:space="preserve">(Li et al., </w:t>
      </w:r>
    </w:p>
    <w:p w14:paraId="6C2FDB2B" w14:textId="77777777" w:rsidR="00A26296" w:rsidRDefault="00A26296">
      <w:pPr>
        <w:pStyle w:val="Commentaire"/>
      </w:pPr>
    </w:p>
    <w:p w14:paraId="7F55AF9F" w14:textId="77777777" w:rsidR="00A26296" w:rsidRDefault="00A26296">
      <w:pPr>
        <w:pStyle w:val="Commentaire"/>
      </w:pPr>
      <w:r>
        <w:t>Correct:</w:t>
      </w:r>
    </w:p>
    <w:p w14:paraId="39A379E8" w14:textId="77777777" w:rsidR="00A26296" w:rsidRDefault="00A26296">
      <w:pPr>
        <w:pStyle w:val="Commentaire"/>
      </w:pPr>
      <w:r>
        <w:t>C. Li et al. (2020)</w:t>
      </w:r>
    </w:p>
    <w:p w14:paraId="3F4D97E1" w14:textId="4F88948B" w:rsidR="00A26296" w:rsidRDefault="00A26296">
      <w:pPr>
        <w:pStyle w:val="Commentaire"/>
      </w:pPr>
      <w:r>
        <w:t>(C. Li et al., 2020)</w:t>
      </w:r>
    </w:p>
  </w:comment>
  <w:comment w:id="4676" w:author="Robin Matthews" w:date="2021-07-13T14:51:00Z" w:initials="RM">
    <w:p w14:paraId="2D57D936" w14:textId="77777777" w:rsidR="00A26296" w:rsidRDefault="00A26296">
      <w:pPr>
        <w:pStyle w:val="Commentaire"/>
      </w:pPr>
      <w:r>
        <w:rPr>
          <w:rStyle w:val="Marquedecommentaire"/>
        </w:rPr>
        <w:annotationRef/>
      </w:r>
      <w:r>
        <w:t>Not found:</w:t>
      </w:r>
    </w:p>
    <w:p w14:paraId="64BD8114" w14:textId="77777777" w:rsidR="00A26296" w:rsidRDefault="00A26296">
      <w:pPr>
        <w:pStyle w:val="Commentaire"/>
      </w:pPr>
      <w:r>
        <w:t>Xu et al., 2017</w:t>
      </w:r>
    </w:p>
    <w:p w14:paraId="0B85AAAC" w14:textId="77777777" w:rsidR="00A26296" w:rsidRDefault="00A26296">
      <w:pPr>
        <w:pStyle w:val="Commentaire"/>
      </w:pPr>
      <w:r>
        <w:t>Han et al., 2018</w:t>
      </w:r>
    </w:p>
    <w:p w14:paraId="3EB89C7D" w14:textId="77777777" w:rsidR="00A26296" w:rsidRDefault="00A26296">
      <w:pPr>
        <w:pStyle w:val="Commentaire"/>
      </w:pPr>
    </w:p>
    <w:p w14:paraId="121159D7" w14:textId="77777777" w:rsidR="00A26296" w:rsidRDefault="00A26296">
      <w:pPr>
        <w:pStyle w:val="Commentaire"/>
      </w:pPr>
      <w:r>
        <w:t>Extra stuff:</w:t>
      </w:r>
    </w:p>
    <w:p w14:paraId="0DB842A1" w14:textId="77777777" w:rsidR="00A26296" w:rsidRDefault="00A26296">
      <w:pPr>
        <w:pStyle w:val="Commentaire"/>
      </w:pPr>
      <w:r>
        <w:t>(Xu et al. 2017; Han et al. 2018;</w:t>
      </w:r>
    </w:p>
    <w:p w14:paraId="79F71DA9" w14:textId="77777777" w:rsidR="00A26296" w:rsidRDefault="00A26296">
      <w:pPr>
        <w:pStyle w:val="Commentaire"/>
      </w:pPr>
    </w:p>
    <w:p w14:paraId="7CE24192" w14:textId="77777777" w:rsidR="00A26296" w:rsidRDefault="00A26296">
      <w:pPr>
        <w:pStyle w:val="Commentaire"/>
      </w:pPr>
      <w:r>
        <w:t>Correct:</w:t>
      </w:r>
    </w:p>
    <w:p w14:paraId="0BFF4710" w14:textId="0EFA70AF" w:rsidR="00A26296" w:rsidRDefault="00A26296">
      <w:pPr>
        <w:pStyle w:val="Commentaire"/>
      </w:pPr>
      <w:r>
        <w:t>(Xu et al., 2017; Han et al., 2018)</w:t>
      </w:r>
    </w:p>
  </w:comment>
  <w:comment w:id="4678" w:author="Robin Matthews" w:date="2021-07-13T14:51:00Z" w:initials="RM">
    <w:p w14:paraId="2078D00D" w14:textId="77777777" w:rsidR="00A26296" w:rsidRDefault="00A26296">
      <w:pPr>
        <w:pStyle w:val="Commentaire"/>
      </w:pPr>
      <w:r>
        <w:rPr>
          <w:rStyle w:val="Marquedecommentaire"/>
        </w:rPr>
        <w:annotationRef/>
      </w:r>
      <w:r>
        <w:t>Not found:</w:t>
      </w:r>
    </w:p>
    <w:p w14:paraId="7CB83139" w14:textId="77777777" w:rsidR="00A26296" w:rsidRDefault="00A26296">
      <w:pPr>
        <w:pStyle w:val="Commentaire"/>
      </w:pPr>
      <w:r>
        <w:t>2019b</w:t>
      </w:r>
    </w:p>
    <w:p w14:paraId="19845743" w14:textId="77777777" w:rsidR="00A26296" w:rsidRDefault="00A26296">
      <w:pPr>
        <w:pStyle w:val="Commentaire"/>
      </w:pPr>
    </w:p>
    <w:p w14:paraId="7B9F9910" w14:textId="77777777" w:rsidR="00A26296" w:rsidRDefault="00A26296">
      <w:pPr>
        <w:pStyle w:val="Commentaire"/>
      </w:pPr>
      <w:r>
        <w:t>Extra stuff:</w:t>
      </w:r>
    </w:p>
    <w:p w14:paraId="45D0E5D2" w14:textId="77777777" w:rsidR="00A26296" w:rsidRDefault="00A26296">
      <w:pPr>
        <w:pStyle w:val="Commentaire"/>
      </w:pPr>
      <w:r>
        <w:t xml:space="preserve"> 2019)</w:t>
      </w:r>
    </w:p>
    <w:p w14:paraId="74217282" w14:textId="77777777" w:rsidR="00A26296" w:rsidRDefault="00A26296">
      <w:pPr>
        <w:pStyle w:val="Commentaire"/>
      </w:pPr>
    </w:p>
    <w:p w14:paraId="36E02FF7" w14:textId="77777777" w:rsidR="00A26296" w:rsidRDefault="00A26296">
      <w:pPr>
        <w:pStyle w:val="Commentaire"/>
      </w:pPr>
      <w:r>
        <w:t>Correct:</w:t>
      </w:r>
    </w:p>
    <w:p w14:paraId="0C55C7C2" w14:textId="77777777" w:rsidR="00A26296" w:rsidRDefault="00A26296">
      <w:pPr>
        <w:pStyle w:val="Commentaire"/>
      </w:pPr>
      <w:r>
        <w:t>Khlebnikova et al. (2019b)</w:t>
      </w:r>
    </w:p>
    <w:p w14:paraId="506441E4" w14:textId="51DD17C5" w:rsidR="00A26296" w:rsidRDefault="00A26296">
      <w:pPr>
        <w:pStyle w:val="Commentaire"/>
      </w:pPr>
      <w:r>
        <w:t>(Khlebnikova et al., 2019b)</w:t>
      </w:r>
    </w:p>
  </w:comment>
  <w:comment w:id="4679" w:author="Robin Matthews" w:date="2021-07-13T14:51:00Z" w:initials="RM">
    <w:p w14:paraId="359AA805" w14:textId="77777777" w:rsidR="00A26296" w:rsidRDefault="00A26296">
      <w:pPr>
        <w:pStyle w:val="Commentaire"/>
      </w:pPr>
      <w:r>
        <w:rPr>
          <w:rStyle w:val="Marquedecommentaire"/>
        </w:rPr>
        <w:annotationRef/>
      </w:r>
      <w:r>
        <w:t>Not found:</w:t>
      </w:r>
    </w:p>
    <w:p w14:paraId="10DAD4DA" w14:textId="77777777" w:rsidR="00A26296" w:rsidRDefault="00A26296">
      <w:pPr>
        <w:pStyle w:val="Commentaire"/>
      </w:pPr>
      <w:r>
        <w:t>Donat et al., 2016a</w:t>
      </w:r>
    </w:p>
    <w:p w14:paraId="2E9C3EA1" w14:textId="77777777" w:rsidR="00A26296" w:rsidRDefault="00A26296">
      <w:pPr>
        <w:pStyle w:val="Commentaire"/>
      </w:pPr>
      <w:r>
        <w:t>P. Zhang et al., 2019</w:t>
      </w:r>
    </w:p>
    <w:p w14:paraId="27C0D794" w14:textId="77777777" w:rsidR="00A26296" w:rsidRDefault="00A26296">
      <w:pPr>
        <w:pStyle w:val="Commentaire"/>
      </w:pPr>
    </w:p>
    <w:p w14:paraId="26BB151D" w14:textId="77777777" w:rsidR="00A26296" w:rsidRDefault="00A26296">
      <w:pPr>
        <w:pStyle w:val="Commentaire"/>
      </w:pPr>
      <w:r>
        <w:t>Extra stuff:</w:t>
      </w:r>
    </w:p>
    <w:p w14:paraId="2D9E58E8" w14:textId="77777777" w:rsidR="00A26296" w:rsidRDefault="00A26296">
      <w:pPr>
        <w:pStyle w:val="Commentaire"/>
      </w:pPr>
      <w:r>
        <w:t>(Donat et al., 2016; ; Zhang et al., 2019b)</w:t>
      </w:r>
    </w:p>
    <w:p w14:paraId="69851E51" w14:textId="77777777" w:rsidR="00A26296" w:rsidRDefault="00A26296">
      <w:pPr>
        <w:pStyle w:val="Commentaire"/>
      </w:pPr>
    </w:p>
    <w:p w14:paraId="2D7A2152" w14:textId="77777777" w:rsidR="00A26296" w:rsidRDefault="00A26296">
      <w:pPr>
        <w:pStyle w:val="Commentaire"/>
      </w:pPr>
      <w:r>
        <w:t>Correct:</w:t>
      </w:r>
    </w:p>
    <w:p w14:paraId="39F9B2D1" w14:textId="415D20EE" w:rsidR="00A26296" w:rsidRDefault="00A26296">
      <w:pPr>
        <w:pStyle w:val="Commentaire"/>
      </w:pPr>
      <w:r>
        <w:t>(Donat et al., 2016a; P. Zhang et al., 2019; Dunn et al., 2020)</w:t>
      </w:r>
    </w:p>
  </w:comment>
  <w:comment w:id="4688" w:author="Robin Matthews" w:date="2021-07-13T14:51:00Z" w:initials="RM">
    <w:p w14:paraId="64660896" w14:textId="77777777" w:rsidR="00A26296" w:rsidRDefault="00A26296">
      <w:pPr>
        <w:pStyle w:val="Commentaire"/>
      </w:pPr>
      <w:r>
        <w:rPr>
          <w:rStyle w:val="Marquedecommentaire"/>
        </w:rPr>
        <w:annotationRef/>
      </w:r>
      <w:r>
        <w:t>Extra stuff:</w:t>
      </w:r>
    </w:p>
    <w:p w14:paraId="559398BD" w14:textId="77777777" w:rsidR="00A26296" w:rsidRDefault="00A26296">
      <w:pPr>
        <w:pStyle w:val="Commentaire"/>
      </w:pPr>
      <w:r>
        <w:t>(, ;</w:t>
      </w:r>
    </w:p>
    <w:p w14:paraId="2880341A" w14:textId="77777777" w:rsidR="00A26296" w:rsidRDefault="00A26296">
      <w:pPr>
        <w:pStyle w:val="Commentaire"/>
      </w:pPr>
    </w:p>
    <w:p w14:paraId="27D3E463" w14:textId="77777777" w:rsidR="00A26296" w:rsidRDefault="00A26296">
      <w:pPr>
        <w:pStyle w:val="Commentaire"/>
      </w:pPr>
      <w:r>
        <w:t>Correct:</w:t>
      </w:r>
    </w:p>
    <w:p w14:paraId="6022D04D" w14:textId="77777777" w:rsidR="00A26296" w:rsidRDefault="00A26296">
      <w:pPr>
        <w:pStyle w:val="Commentaire"/>
      </w:pPr>
      <w:r>
        <w:t>Seong et al. (2020)</w:t>
      </w:r>
    </w:p>
    <w:p w14:paraId="5C60E78E" w14:textId="329DFF0D" w:rsidR="00A26296" w:rsidRDefault="00A26296">
      <w:pPr>
        <w:pStyle w:val="Commentaire"/>
      </w:pPr>
      <w:r>
        <w:t>(Seong et al., 2020)</w:t>
      </w:r>
    </w:p>
  </w:comment>
  <w:comment w:id="4690" w:author="Robin Matthews" w:date="2021-07-13T14:51:00Z" w:initials="RM">
    <w:p w14:paraId="7FDDBEED" w14:textId="77777777" w:rsidR="00A26296" w:rsidRDefault="00A26296">
      <w:pPr>
        <w:pStyle w:val="Commentaire"/>
      </w:pPr>
      <w:r>
        <w:rPr>
          <w:rStyle w:val="Marquedecommentaire"/>
        </w:rPr>
        <w:annotationRef/>
      </w:r>
      <w:r>
        <w:t>Not found:</w:t>
      </w:r>
    </w:p>
    <w:p w14:paraId="0B3D82E5" w14:textId="77777777" w:rsidR="00A26296" w:rsidRDefault="00A26296">
      <w:pPr>
        <w:pStyle w:val="Commentaire"/>
      </w:pPr>
      <w:r>
        <w:t>Z. Wang et al.</w:t>
      </w:r>
    </w:p>
    <w:p w14:paraId="32C9D8C1" w14:textId="77777777" w:rsidR="00A26296" w:rsidRDefault="00A26296">
      <w:pPr>
        <w:pStyle w:val="Commentaire"/>
      </w:pPr>
      <w:r>
        <w:t>2017a</w:t>
      </w:r>
    </w:p>
    <w:p w14:paraId="3ABF3D9B" w14:textId="77777777" w:rsidR="00A26296" w:rsidRDefault="00A26296">
      <w:pPr>
        <w:pStyle w:val="Commentaire"/>
      </w:pPr>
    </w:p>
    <w:p w14:paraId="230B46DC" w14:textId="77777777" w:rsidR="00A26296" w:rsidRDefault="00A26296">
      <w:pPr>
        <w:pStyle w:val="Commentaire"/>
      </w:pPr>
      <w:r>
        <w:t>Extra stuff:</w:t>
      </w:r>
    </w:p>
    <w:p w14:paraId="57CD33FA" w14:textId="77777777" w:rsidR="00A26296" w:rsidRDefault="00A26296">
      <w:pPr>
        <w:pStyle w:val="Commentaire"/>
      </w:pPr>
      <w:r>
        <w:t>Wang et al., 2017;</w:t>
      </w:r>
    </w:p>
    <w:p w14:paraId="72223F45" w14:textId="77777777" w:rsidR="00A26296" w:rsidRDefault="00A26296">
      <w:pPr>
        <w:pStyle w:val="Commentaire"/>
      </w:pPr>
    </w:p>
    <w:p w14:paraId="4FD0FB97" w14:textId="77777777" w:rsidR="00A26296" w:rsidRDefault="00A26296">
      <w:pPr>
        <w:pStyle w:val="Commentaire"/>
      </w:pPr>
      <w:r>
        <w:t>Correct:</w:t>
      </w:r>
    </w:p>
    <w:p w14:paraId="7379CF9E" w14:textId="77777777" w:rsidR="00A26296" w:rsidRDefault="00A26296">
      <w:pPr>
        <w:pStyle w:val="Commentaire"/>
      </w:pPr>
      <w:r>
        <w:t>Z. Wang et al. (2017a)</w:t>
      </w:r>
    </w:p>
    <w:p w14:paraId="5CE47D27" w14:textId="231EE805" w:rsidR="00A26296" w:rsidRDefault="00A26296">
      <w:pPr>
        <w:pStyle w:val="Commentaire"/>
      </w:pPr>
      <w:r>
        <w:t>(Z. Wang et al., 2017a)</w:t>
      </w:r>
    </w:p>
  </w:comment>
  <w:comment w:id="4691" w:author="Robin Matthews" w:date="2021-07-13T14:51:00Z" w:initials="RM">
    <w:p w14:paraId="3707F6B0" w14:textId="77777777" w:rsidR="00A26296" w:rsidRDefault="00A26296">
      <w:pPr>
        <w:pStyle w:val="Commentaire"/>
      </w:pPr>
      <w:r>
        <w:rPr>
          <w:rStyle w:val="Marquedecommentaire"/>
        </w:rPr>
        <w:annotationRef/>
      </w:r>
      <w:r>
        <w:t>Extra stuff:</w:t>
      </w:r>
    </w:p>
    <w:p w14:paraId="66FB8A49" w14:textId="77777777" w:rsidR="00A26296" w:rsidRDefault="00A26296">
      <w:pPr>
        <w:pStyle w:val="Commentaire"/>
      </w:pPr>
      <w:r>
        <w:t>, )</w:t>
      </w:r>
    </w:p>
    <w:p w14:paraId="06B6B690" w14:textId="77777777" w:rsidR="00A26296" w:rsidRDefault="00A26296">
      <w:pPr>
        <w:pStyle w:val="Commentaire"/>
      </w:pPr>
    </w:p>
    <w:p w14:paraId="03320E95" w14:textId="77777777" w:rsidR="00A26296" w:rsidRDefault="00A26296">
      <w:pPr>
        <w:pStyle w:val="Commentaire"/>
      </w:pPr>
      <w:r>
        <w:t>Correct:</w:t>
      </w:r>
    </w:p>
    <w:p w14:paraId="118AC07F" w14:textId="77777777" w:rsidR="00A26296" w:rsidRDefault="00A26296">
      <w:pPr>
        <w:pStyle w:val="Commentaire"/>
      </w:pPr>
      <w:r>
        <w:t>Dong et al. (2018)</w:t>
      </w:r>
    </w:p>
    <w:p w14:paraId="1F3DC69E" w14:textId="1307814F" w:rsidR="00A26296" w:rsidRDefault="00A26296">
      <w:pPr>
        <w:pStyle w:val="Commentaire"/>
      </w:pPr>
      <w:r>
        <w:t>(Dong et al., 2018)</w:t>
      </w:r>
    </w:p>
  </w:comment>
  <w:comment w:id="4692" w:author="Robin Matthews" w:date="2021-07-13T14:51:00Z" w:initials="RM">
    <w:p w14:paraId="7AB7B650" w14:textId="77777777" w:rsidR="00A26296" w:rsidRDefault="00A26296">
      <w:pPr>
        <w:pStyle w:val="Commentaire"/>
      </w:pPr>
      <w:r>
        <w:rPr>
          <w:rStyle w:val="Marquedecommentaire"/>
        </w:rPr>
        <w:annotationRef/>
      </w:r>
      <w:r>
        <w:t>Not found:</w:t>
      </w:r>
    </w:p>
    <w:p w14:paraId="6E3532CC" w14:textId="77777777" w:rsidR="00A26296" w:rsidRDefault="00A26296">
      <w:pPr>
        <w:pStyle w:val="Commentaire"/>
      </w:pPr>
      <w:r>
        <w:t>C. Li et al.</w:t>
      </w:r>
    </w:p>
    <w:p w14:paraId="088451A6" w14:textId="77777777" w:rsidR="00A26296" w:rsidRDefault="00A26296">
      <w:pPr>
        <w:pStyle w:val="Commentaire"/>
      </w:pPr>
    </w:p>
    <w:p w14:paraId="58B2FD14" w14:textId="77777777" w:rsidR="00A26296" w:rsidRDefault="00A26296">
      <w:pPr>
        <w:pStyle w:val="Commentaire"/>
      </w:pPr>
      <w:r>
        <w:t>Extra stuff:</w:t>
      </w:r>
    </w:p>
    <w:p w14:paraId="5999121B" w14:textId="77777777" w:rsidR="00A26296" w:rsidRDefault="00A26296">
      <w:pPr>
        <w:pStyle w:val="Commentaire"/>
      </w:pPr>
      <w:r>
        <w:t xml:space="preserve">(Li et al., </w:t>
      </w:r>
    </w:p>
    <w:p w14:paraId="3B6CA8BA" w14:textId="77777777" w:rsidR="00A26296" w:rsidRDefault="00A26296">
      <w:pPr>
        <w:pStyle w:val="Commentaire"/>
      </w:pPr>
    </w:p>
    <w:p w14:paraId="3D4E03F6" w14:textId="77777777" w:rsidR="00A26296" w:rsidRDefault="00A26296">
      <w:pPr>
        <w:pStyle w:val="Commentaire"/>
      </w:pPr>
      <w:r>
        <w:t>Correct:</w:t>
      </w:r>
    </w:p>
    <w:p w14:paraId="5677A566" w14:textId="77777777" w:rsidR="00A26296" w:rsidRDefault="00A26296">
      <w:pPr>
        <w:pStyle w:val="Commentaire"/>
      </w:pPr>
      <w:r>
        <w:t>C. Li et al. (2020)</w:t>
      </w:r>
    </w:p>
    <w:p w14:paraId="46F41D14" w14:textId="47110B0D" w:rsidR="00A26296" w:rsidRDefault="00A26296">
      <w:pPr>
        <w:pStyle w:val="Commentaire"/>
      </w:pPr>
      <w:r>
        <w:t>(C. Li et al., 2020)</w:t>
      </w:r>
    </w:p>
  </w:comment>
  <w:comment w:id="4697" w:author="Robin Matthews" w:date="2021-07-13T14:51:00Z" w:initials="RM">
    <w:p w14:paraId="165CC797" w14:textId="77777777" w:rsidR="00A26296" w:rsidRDefault="00A26296">
      <w:pPr>
        <w:pStyle w:val="Commentaire"/>
      </w:pPr>
      <w:r>
        <w:rPr>
          <w:rStyle w:val="Marquedecommentaire"/>
        </w:rPr>
        <w:annotationRef/>
      </w:r>
      <w:r>
        <w:t>Not found:</w:t>
      </w:r>
    </w:p>
    <w:p w14:paraId="3BC2D635" w14:textId="77777777" w:rsidR="00A26296" w:rsidRDefault="00A26296">
      <w:pPr>
        <w:pStyle w:val="Commentaire"/>
      </w:pPr>
      <w:r>
        <w:t>C. Li et al.</w:t>
      </w:r>
    </w:p>
    <w:p w14:paraId="74E38758" w14:textId="77777777" w:rsidR="00A26296" w:rsidRDefault="00A26296">
      <w:pPr>
        <w:pStyle w:val="Commentaire"/>
      </w:pPr>
    </w:p>
    <w:p w14:paraId="4FF2E525" w14:textId="77777777" w:rsidR="00A26296" w:rsidRDefault="00A26296">
      <w:pPr>
        <w:pStyle w:val="Commentaire"/>
      </w:pPr>
      <w:r>
        <w:t>Extra stuff:</w:t>
      </w:r>
    </w:p>
    <w:p w14:paraId="225119E3" w14:textId="77777777" w:rsidR="00A26296" w:rsidRDefault="00A26296">
      <w:pPr>
        <w:pStyle w:val="Commentaire"/>
      </w:pPr>
      <w:r>
        <w:t xml:space="preserve">(Li et al., </w:t>
      </w:r>
    </w:p>
    <w:p w14:paraId="6512CD16" w14:textId="77777777" w:rsidR="00A26296" w:rsidRDefault="00A26296">
      <w:pPr>
        <w:pStyle w:val="Commentaire"/>
      </w:pPr>
    </w:p>
    <w:p w14:paraId="0B27838E" w14:textId="77777777" w:rsidR="00A26296" w:rsidRDefault="00A26296">
      <w:pPr>
        <w:pStyle w:val="Commentaire"/>
      </w:pPr>
      <w:r>
        <w:t>Correct:</w:t>
      </w:r>
    </w:p>
    <w:p w14:paraId="2DCD9152" w14:textId="77777777" w:rsidR="00A26296" w:rsidRDefault="00A26296">
      <w:pPr>
        <w:pStyle w:val="Commentaire"/>
      </w:pPr>
      <w:r>
        <w:t>C. Li et al. (2020)</w:t>
      </w:r>
    </w:p>
    <w:p w14:paraId="2D9F8F39" w14:textId="424CBFC5" w:rsidR="00A26296" w:rsidRDefault="00A26296">
      <w:pPr>
        <w:pStyle w:val="Commentaire"/>
      </w:pPr>
      <w:r>
        <w:t>(C. Li et al., 2020)</w:t>
      </w:r>
    </w:p>
  </w:comment>
  <w:comment w:id="4703" w:author="Robin Matthews" w:date="2021-07-13T14:51:00Z" w:initials="RM">
    <w:p w14:paraId="7F84BF1A" w14:textId="77777777" w:rsidR="00A26296" w:rsidRDefault="00A26296">
      <w:pPr>
        <w:pStyle w:val="Commentaire"/>
      </w:pPr>
      <w:r>
        <w:rPr>
          <w:rStyle w:val="Marquedecommentaire"/>
        </w:rPr>
        <w:annotationRef/>
      </w:r>
      <w:r>
        <w:t>Not found:</w:t>
      </w:r>
    </w:p>
    <w:p w14:paraId="1455B08A" w14:textId="77777777" w:rsidR="00A26296" w:rsidRDefault="00A26296">
      <w:pPr>
        <w:pStyle w:val="Commentaire"/>
      </w:pPr>
      <w:r>
        <w:t>Xu et al., 2017</w:t>
      </w:r>
    </w:p>
    <w:p w14:paraId="75B935A4" w14:textId="77777777" w:rsidR="00A26296" w:rsidRDefault="00A26296">
      <w:pPr>
        <w:pStyle w:val="Commentaire"/>
      </w:pPr>
      <w:r>
        <w:t>Han et al., 2018</w:t>
      </w:r>
    </w:p>
    <w:p w14:paraId="40CA32DB" w14:textId="77777777" w:rsidR="00A26296" w:rsidRDefault="00A26296">
      <w:pPr>
        <w:pStyle w:val="Commentaire"/>
      </w:pPr>
    </w:p>
    <w:p w14:paraId="344DAC69" w14:textId="77777777" w:rsidR="00A26296" w:rsidRDefault="00A26296">
      <w:pPr>
        <w:pStyle w:val="Commentaire"/>
      </w:pPr>
      <w:r>
        <w:t>Extra stuff:</w:t>
      </w:r>
    </w:p>
    <w:p w14:paraId="6EC7AC6F" w14:textId="77777777" w:rsidR="00A26296" w:rsidRDefault="00A26296">
      <w:pPr>
        <w:pStyle w:val="Commentaire"/>
      </w:pPr>
      <w:r>
        <w:t>(Xu et al. 2017; Han et al. 2018;</w:t>
      </w:r>
    </w:p>
    <w:p w14:paraId="10ADB5A8" w14:textId="77777777" w:rsidR="00A26296" w:rsidRDefault="00A26296">
      <w:pPr>
        <w:pStyle w:val="Commentaire"/>
      </w:pPr>
    </w:p>
    <w:p w14:paraId="7A96B957" w14:textId="77777777" w:rsidR="00A26296" w:rsidRDefault="00A26296">
      <w:pPr>
        <w:pStyle w:val="Commentaire"/>
      </w:pPr>
      <w:r>
        <w:t>Correct:</w:t>
      </w:r>
    </w:p>
    <w:p w14:paraId="3F4B991F" w14:textId="0351481A" w:rsidR="00A26296" w:rsidRDefault="00A26296">
      <w:pPr>
        <w:pStyle w:val="Commentaire"/>
      </w:pPr>
      <w:r>
        <w:t>(Xu et al., 2017; Han et al., 2018)</w:t>
      </w:r>
    </w:p>
  </w:comment>
  <w:comment w:id="4705" w:author="Robin Matthews" w:date="2021-07-13T14:51:00Z" w:initials="RM">
    <w:p w14:paraId="724CDEEA" w14:textId="77777777" w:rsidR="00A26296" w:rsidRDefault="00A26296">
      <w:pPr>
        <w:pStyle w:val="Commentaire"/>
      </w:pPr>
      <w:r>
        <w:rPr>
          <w:rStyle w:val="Marquedecommentaire"/>
        </w:rPr>
        <w:annotationRef/>
      </w:r>
      <w:r>
        <w:t>Not found:</w:t>
      </w:r>
    </w:p>
    <w:p w14:paraId="3F56F8AC" w14:textId="77777777" w:rsidR="00A26296" w:rsidRDefault="00A26296">
      <w:pPr>
        <w:pStyle w:val="Commentaire"/>
      </w:pPr>
      <w:r>
        <w:t>2019b</w:t>
      </w:r>
    </w:p>
    <w:p w14:paraId="29D255E4" w14:textId="77777777" w:rsidR="00A26296" w:rsidRDefault="00A26296">
      <w:pPr>
        <w:pStyle w:val="Commentaire"/>
      </w:pPr>
    </w:p>
    <w:p w14:paraId="7BB0B138" w14:textId="77777777" w:rsidR="00A26296" w:rsidRDefault="00A26296">
      <w:pPr>
        <w:pStyle w:val="Commentaire"/>
      </w:pPr>
      <w:r>
        <w:t>Extra stuff:</w:t>
      </w:r>
    </w:p>
    <w:p w14:paraId="3B94D74C" w14:textId="77777777" w:rsidR="00A26296" w:rsidRDefault="00A26296">
      <w:pPr>
        <w:pStyle w:val="Commentaire"/>
      </w:pPr>
      <w:r>
        <w:t xml:space="preserve"> 2019)</w:t>
      </w:r>
    </w:p>
    <w:p w14:paraId="1F4A28AF" w14:textId="77777777" w:rsidR="00A26296" w:rsidRDefault="00A26296">
      <w:pPr>
        <w:pStyle w:val="Commentaire"/>
      </w:pPr>
    </w:p>
    <w:p w14:paraId="6C01F8C6" w14:textId="77777777" w:rsidR="00A26296" w:rsidRDefault="00A26296">
      <w:pPr>
        <w:pStyle w:val="Commentaire"/>
      </w:pPr>
      <w:r>
        <w:t>Correct:</w:t>
      </w:r>
    </w:p>
    <w:p w14:paraId="1856A2C2" w14:textId="77777777" w:rsidR="00A26296" w:rsidRDefault="00A26296">
      <w:pPr>
        <w:pStyle w:val="Commentaire"/>
      </w:pPr>
      <w:r>
        <w:t>Khlebnikova et al. (2019b)</w:t>
      </w:r>
    </w:p>
    <w:p w14:paraId="5FAF87AE" w14:textId="4EAEA160" w:rsidR="00A26296" w:rsidRDefault="00A26296">
      <w:pPr>
        <w:pStyle w:val="Commentaire"/>
      </w:pPr>
      <w:r>
        <w:t>(Khlebnikova et al., 2019b)</w:t>
      </w:r>
    </w:p>
  </w:comment>
  <w:comment w:id="4706" w:author="Robin Matthews" w:date="2021-07-13T14:51:00Z" w:initials="RM">
    <w:p w14:paraId="69252A15" w14:textId="77777777" w:rsidR="00A26296" w:rsidRDefault="00A26296">
      <w:pPr>
        <w:pStyle w:val="Commentaire"/>
      </w:pPr>
      <w:r>
        <w:rPr>
          <w:rStyle w:val="Marquedecommentaire"/>
        </w:rPr>
        <w:annotationRef/>
      </w:r>
      <w:r>
        <w:t>Not found:</w:t>
      </w:r>
    </w:p>
    <w:p w14:paraId="25D594CD" w14:textId="77777777" w:rsidR="00A26296" w:rsidRDefault="00A26296">
      <w:pPr>
        <w:pStyle w:val="Commentaire"/>
      </w:pPr>
      <w:r>
        <w:t>C. Li et al.</w:t>
      </w:r>
    </w:p>
    <w:p w14:paraId="3BB4449B" w14:textId="77777777" w:rsidR="00A26296" w:rsidRDefault="00A26296">
      <w:pPr>
        <w:pStyle w:val="Commentaire"/>
      </w:pPr>
    </w:p>
    <w:p w14:paraId="01681392" w14:textId="77777777" w:rsidR="00A26296" w:rsidRDefault="00A26296">
      <w:pPr>
        <w:pStyle w:val="Commentaire"/>
      </w:pPr>
      <w:r>
        <w:t>Extra stuff:</w:t>
      </w:r>
    </w:p>
    <w:p w14:paraId="380FB57D" w14:textId="77777777" w:rsidR="00A26296" w:rsidRDefault="00A26296">
      <w:pPr>
        <w:pStyle w:val="Commentaire"/>
      </w:pPr>
      <w:r>
        <w:t xml:space="preserve">(Li et al., </w:t>
      </w:r>
    </w:p>
    <w:p w14:paraId="4A215F60" w14:textId="77777777" w:rsidR="00A26296" w:rsidRDefault="00A26296">
      <w:pPr>
        <w:pStyle w:val="Commentaire"/>
      </w:pPr>
    </w:p>
    <w:p w14:paraId="3546386F" w14:textId="77777777" w:rsidR="00A26296" w:rsidRDefault="00A26296">
      <w:pPr>
        <w:pStyle w:val="Commentaire"/>
      </w:pPr>
      <w:r>
        <w:t>Correct:</w:t>
      </w:r>
    </w:p>
    <w:p w14:paraId="44CE4D6B" w14:textId="77777777" w:rsidR="00A26296" w:rsidRDefault="00A26296">
      <w:pPr>
        <w:pStyle w:val="Commentaire"/>
      </w:pPr>
      <w:r>
        <w:t>C. Li et al. (2020)</w:t>
      </w:r>
    </w:p>
    <w:p w14:paraId="5152EF38" w14:textId="397CD977" w:rsidR="00A26296" w:rsidRDefault="00A26296">
      <w:pPr>
        <w:pStyle w:val="Commentaire"/>
      </w:pPr>
      <w:r>
        <w:t>(C. Li et al., 2020)</w:t>
      </w:r>
    </w:p>
  </w:comment>
  <w:comment w:id="4709" w:author="Robin Matthews" w:date="2021-07-13T14:51:00Z" w:initials="RM">
    <w:p w14:paraId="7CA7D862" w14:textId="77777777" w:rsidR="00A26296" w:rsidRDefault="00A26296">
      <w:pPr>
        <w:pStyle w:val="Commentaire"/>
      </w:pPr>
      <w:r>
        <w:rPr>
          <w:rStyle w:val="Marquedecommentaire"/>
        </w:rPr>
        <w:annotationRef/>
      </w:r>
      <w:r>
        <w:t>Not found:</w:t>
      </w:r>
    </w:p>
    <w:p w14:paraId="0055941B" w14:textId="77777777" w:rsidR="00A26296" w:rsidRDefault="00A26296">
      <w:pPr>
        <w:pStyle w:val="Commentaire"/>
      </w:pPr>
      <w:r>
        <w:t>C. Li et al.</w:t>
      </w:r>
    </w:p>
    <w:p w14:paraId="47FF9015" w14:textId="77777777" w:rsidR="00A26296" w:rsidRDefault="00A26296">
      <w:pPr>
        <w:pStyle w:val="Commentaire"/>
      </w:pPr>
    </w:p>
    <w:p w14:paraId="76EE272C" w14:textId="77777777" w:rsidR="00A26296" w:rsidRDefault="00A26296">
      <w:pPr>
        <w:pStyle w:val="Commentaire"/>
      </w:pPr>
      <w:r>
        <w:t>Extra stuff:</w:t>
      </w:r>
    </w:p>
    <w:p w14:paraId="2764505B" w14:textId="77777777" w:rsidR="00A26296" w:rsidRDefault="00A26296">
      <w:pPr>
        <w:pStyle w:val="Commentaire"/>
      </w:pPr>
      <w:r>
        <w:t xml:space="preserve">(Li et al., </w:t>
      </w:r>
    </w:p>
    <w:p w14:paraId="0F11C4D8" w14:textId="77777777" w:rsidR="00A26296" w:rsidRDefault="00A26296">
      <w:pPr>
        <w:pStyle w:val="Commentaire"/>
      </w:pPr>
    </w:p>
    <w:p w14:paraId="57D19CB3" w14:textId="77777777" w:rsidR="00A26296" w:rsidRDefault="00A26296">
      <w:pPr>
        <w:pStyle w:val="Commentaire"/>
      </w:pPr>
      <w:r>
        <w:t>Correct:</w:t>
      </w:r>
    </w:p>
    <w:p w14:paraId="75ED16A7" w14:textId="77777777" w:rsidR="00A26296" w:rsidRDefault="00A26296">
      <w:pPr>
        <w:pStyle w:val="Commentaire"/>
      </w:pPr>
      <w:r>
        <w:t>C. Li et al. (2020)</w:t>
      </w:r>
    </w:p>
    <w:p w14:paraId="3D545013" w14:textId="238AEB2C" w:rsidR="00A26296" w:rsidRDefault="00A26296">
      <w:pPr>
        <w:pStyle w:val="Commentaire"/>
      </w:pPr>
      <w:r>
        <w:t>(C. Li et al., 2020)</w:t>
      </w:r>
    </w:p>
  </w:comment>
  <w:comment w:id="4712" w:author="Robin Matthews" w:date="2021-07-13T14:51:00Z" w:initials="RM">
    <w:p w14:paraId="6B693D0B" w14:textId="77777777" w:rsidR="00A26296" w:rsidRDefault="00A26296">
      <w:pPr>
        <w:pStyle w:val="Commentaire"/>
      </w:pPr>
      <w:r>
        <w:rPr>
          <w:rStyle w:val="Marquedecommentaire"/>
        </w:rPr>
        <w:annotationRef/>
      </w:r>
      <w:r>
        <w:t>Not found:</w:t>
      </w:r>
    </w:p>
    <w:p w14:paraId="22A41818" w14:textId="77777777" w:rsidR="00A26296" w:rsidRDefault="00A26296">
      <w:pPr>
        <w:pStyle w:val="Commentaire"/>
      </w:pPr>
      <w:r>
        <w:t>Xu et al., 2017</w:t>
      </w:r>
    </w:p>
    <w:p w14:paraId="1C2A2017" w14:textId="77777777" w:rsidR="00A26296" w:rsidRDefault="00A26296">
      <w:pPr>
        <w:pStyle w:val="Commentaire"/>
      </w:pPr>
      <w:r>
        <w:t>Han et al., 2018</w:t>
      </w:r>
    </w:p>
    <w:p w14:paraId="6B807674" w14:textId="77777777" w:rsidR="00A26296" w:rsidRDefault="00A26296">
      <w:pPr>
        <w:pStyle w:val="Commentaire"/>
      </w:pPr>
    </w:p>
    <w:p w14:paraId="407F2395" w14:textId="77777777" w:rsidR="00A26296" w:rsidRDefault="00A26296">
      <w:pPr>
        <w:pStyle w:val="Commentaire"/>
      </w:pPr>
      <w:r>
        <w:t>Extra stuff:</w:t>
      </w:r>
    </w:p>
    <w:p w14:paraId="4B038A47" w14:textId="77777777" w:rsidR="00A26296" w:rsidRDefault="00A26296">
      <w:pPr>
        <w:pStyle w:val="Commentaire"/>
      </w:pPr>
      <w:r>
        <w:t>(Xu et al. 2017; Han et al. 2018;</w:t>
      </w:r>
    </w:p>
    <w:p w14:paraId="67F33AE0" w14:textId="77777777" w:rsidR="00A26296" w:rsidRDefault="00A26296">
      <w:pPr>
        <w:pStyle w:val="Commentaire"/>
      </w:pPr>
    </w:p>
    <w:p w14:paraId="57367AC7" w14:textId="77777777" w:rsidR="00A26296" w:rsidRDefault="00A26296">
      <w:pPr>
        <w:pStyle w:val="Commentaire"/>
      </w:pPr>
      <w:r>
        <w:t>Correct:</w:t>
      </w:r>
    </w:p>
    <w:p w14:paraId="30401668" w14:textId="601104E0" w:rsidR="00A26296" w:rsidRDefault="00A26296">
      <w:pPr>
        <w:pStyle w:val="Commentaire"/>
      </w:pPr>
      <w:r>
        <w:t>(Xu et al., 2017; Han et al., 2018)</w:t>
      </w:r>
    </w:p>
  </w:comment>
  <w:comment w:id="4714" w:author="Robin Matthews" w:date="2021-07-13T14:51:00Z" w:initials="RM">
    <w:p w14:paraId="40ED0778" w14:textId="77777777" w:rsidR="00A26296" w:rsidRDefault="00A26296">
      <w:pPr>
        <w:pStyle w:val="Commentaire"/>
      </w:pPr>
      <w:r>
        <w:rPr>
          <w:rStyle w:val="Marquedecommentaire"/>
        </w:rPr>
        <w:annotationRef/>
      </w:r>
      <w:r>
        <w:t>Not found:</w:t>
      </w:r>
    </w:p>
    <w:p w14:paraId="37A2119D" w14:textId="77777777" w:rsidR="00A26296" w:rsidRDefault="00A26296">
      <w:pPr>
        <w:pStyle w:val="Commentaire"/>
      </w:pPr>
      <w:r>
        <w:t>2019b</w:t>
      </w:r>
    </w:p>
    <w:p w14:paraId="5F131755" w14:textId="77777777" w:rsidR="00A26296" w:rsidRDefault="00A26296">
      <w:pPr>
        <w:pStyle w:val="Commentaire"/>
      </w:pPr>
    </w:p>
    <w:p w14:paraId="2A72E631" w14:textId="77777777" w:rsidR="00A26296" w:rsidRDefault="00A26296">
      <w:pPr>
        <w:pStyle w:val="Commentaire"/>
      </w:pPr>
      <w:r>
        <w:t>Extra stuff:</w:t>
      </w:r>
    </w:p>
    <w:p w14:paraId="32CB87FE" w14:textId="77777777" w:rsidR="00A26296" w:rsidRDefault="00A26296">
      <w:pPr>
        <w:pStyle w:val="Commentaire"/>
      </w:pPr>
      <w:r>
        <w:t xml:space="preserve"> 2019)</w:t>
      </w:r>
    </w:p>
    <w:p w14:paraId="6776BA35" w14:textId="77777777" w:rsidR="00A26296" w:rsidRDefault="00A26296">
      <w:pPr>
        <w:pStyle w:val="Commentaire"/>
      </w:pPr>
    </w:p>
    <w:p w14:paraId="33DF55A6" w14:textId="77777777" w:rsidR="00A26296" w:rsidRDefault="00A26296">
      <w:pPr>
        <w:pStyle w:val="Commentaire"/>
      </w:pPr>
      <w:r>
        <w:t>Correct:</w:t>
      </w:r>
    </w:p>
    <w:p w14:paraId="145BDBB5" w14:textId="77777777" w:rsidR="00A26296" w:rsidRDefault="00A26296">
      <w:pPr>
        <w:pStyle w:val="Commentaire"/>
      </w:pPr>
      <w:r>
        <w:t>Khlebnikova et al. (2019b)</w:t>
      </w:r>
    </w:p>
    <w:p w14:paraId="33E6F484" w14:textId="2308762A" w:rsidR="00A26296" w:rsidRDefault="00A26296">
      <w:pPr>
        <w:pStyle w:val="Commentaire"/>
      </w:pPr>
      <w:r>
        <w:t>(Khlebnikova et al., 2019b)</w:t>
      </w:r>
    </w:p>
  </w:comment>
  <w:comment w:id="4717" w:author="Robin Matthews" w:date="2021-07-13T14:51:00Z" w:initials="RM">
    <w:p w14:paraId="57AB3917" w14:textId="77777777" w:rsidR="00A26296" w:rsidRDefault="00A26296">
      <w:pPr>
        <w:pStyle w:val="Commentaire"/>
      </w:pPr>
      <w:r>
        <w:rPr>
          <w:rStyle w:val="Marquedecommentaire"/>
        </w:rPr>
        <w:annotationRef/>
      </w:r>
      <w:r>
        <w:t>Not found:</w:t>
      </w:r>
    </w:p>
    <w:p w14:paraId="253EF9A0" w14:textId="77777777" w:rsidR="00A26296" w:rsidRDefault="00A26296">
      <w:pPr>
        <w:pStyle w:val="Commentaire"/>
      </w:pPr>
      <w:r>
        <w:t>C. Li et al.</w:t>
      </w:r>
    </w:p>
    <w:p w14:paraId="6F0061DF" w14:textId="77777777" w:rsidR="00A26296" w:rsidRDefault="00A26296">
      <w:pPr>
        <w:pStyle w:val="Commentaire"/>
      </w:pPr>
    </w:p>
    <w:p w14:paraId="289B4752" w14:textId="77777777" w:rsidR="00A26296" w:rsidRDefault="00A26296">
      <w:pPr>
        <w:pStyle w:val="Commentaire"/>
      </w:pPr>
      <w:r>
        <w:t>Extra stuff:</w:t>
      </w:r>
    </w:p>
    <w:p w14:paraId="2B197BD2" w14:textId="77777777" w:rsidR="00A26296" w:rsidRDefault="00A26296">
      <w:pPr>
        <w:pStyle w:val="Commentaire"/>
      </w:pPr>
      <w:r>
        <w:t xml:space="preserve">(Li et al., </w:t>
      </w:r>
    </w:p>
    <w:p w14:paraId="763A0DEC" w14:textId="77777777" w:rsidR="00A26296" w:rsidRDefault="00A26296">
      <w:pPr>
        <w:pStyle w:val="Commentaire"/>
      </w:pPr>
    </w:p>
    <w:p w14:paraId="095C625B" w14:textId="77777777" w:rsidR="00A26296" w:rsidRDefault="00A26296">
      <w:pPr>
        <w:pStyle w:val="Commentaire"/>
      </w:pPr>
      <w:r>
        <w:t>Correct:</w:t>
      </w:r>
    </w:p>
    <w:p w14:paraId="08062D32" w14:textId="77777777" w:rsidR="00A26296" w:rsidRDefault="00A26296">
      <w:pPr>
        <w:pStyle w:val="Commentaire"/>
      </w:pPr>
      <w:r>
        <w:t>C. Li et al. (2020)</w:t>
      </w:r>
    </w:p>
    <w:p w14:paraId="3A0194B0" w14:textId="70008E9C" w:rsidR="00A26296" w:rsidRDefault="00A26296">
      <w:pPr>
        <w:pStyle w:val="Commentaire"/>
      </w:pPr>
      <w:r>
        <w:t>(C. Li et al., 2020)</w:t>
      </w:r>
    </w:p>
  </w:comment>
  <w:comment w:id="4720" w:author="Robin Matthews" w:date="2021-07-13T14:51:00Z" w:initials="RM">
    <w:p w14:paraId="45A671D1" w14:textId="77777777" w:rsidR="00A26296" w:rsidRDefault="00A26296">
      <w:pPr>
        <w:pStyle w:val="Commentaire"/>
      </w:pPr>
      <w:r>
        <w:rPr>
          <w:rStyle w:val="Marquedecommentaire"/>
        </w:rPr>
        <w:annotationRef/>
      </w:r>
      <w:r>
        <w:t>Not found:</w:t>
      </w:r>
    </w:p>
    <w:p w14:paraId="68B0A901" w14:textId="77777777" w:rsidR="00A26296" w:rsidRDefault="00A26296">
      <w:pPr>
        <w:pStyle w:val="Commentaire"/>
      </w:pPr>
      <w:r>
        <w:t>C. Li et al.</w:t>
      </w:r>
    </w:p>
    <w:p w14:paraId="13D4273B" w14:textId="77777777" w:rsidR="00A26296" w:rsidRDefault="00A26296">
      <w:pPr>
        <w:pStyle w:val="Commentaire"/>
      </w:pPr>
    </w:p>
    <w:p w14:paraId="6E472F8C" w14:textId="77777777" w:rsidR="00A26296" w:rsidRDefault="00A26296">
      <w:pPr>
        <w:pStyle w:val="Commentaire"/>
      </w:pPr>
      <w:r>
        <w:t>Extra stuff:</w:t>
      </w:r>
    </w:p>
    <w:p w14:paraId="3706A490" w14:textId="77777777" w:rsidR="00A26296" w:rsidRDefault="00A26296">
      <w:pPr>
        <w:pStyle w:val="Commentaire"/>
      </w:pPr>
      <w:r>
        <w:t xml:space="preserve">(Li et al., </w:t>
      </w:r>
    </w:p>
    <w:p w14:paraId="07C39FE8" w14:textId="77777777" w:rsidR="00A26296" w:rsidRDefault="00A26296">
      <w:pPr>
        <w:pStyle w:val="Commentaire"/>
      </w:pPr>
    </w:p>
    <w:p w14:paraId="2EC4C25D" w14:textId="77777777" w:rsidR="00A26296" w:rsidRDefault="00A26296">
      <w:pPr>
        <w:pStyle w:val="Commentaire"/>
      </w:pPr>
      <w:r>
        <w:t>Correct:</w:t>
      </w:r>
    </w:p>
    <w:p w14:paraId="24DCC049" w14:textId="77777777" w:rsidR="00A26296" w:rsidRDefault="00A26296">
      <w:pPr>
        <w:pStyle w:val="Commentaire"/>
      </w:pPr>
      <w:r>
        <w:t>C. Li et al. (2020)</w:t>
      </w:r>
    </w:p>
    <w:p w14:paraId="167B8B6C" w14:textId="43C9766D" w:rsidR="00A26296" w:rsidRDefault="00A26296">
      <w:pPr>
        <w:pStyle w:val="Commentaire"/>
      </w:pPr>
      <w:r>
        <w:t>(C. Li et al., 2020)</w:t>
      </w:r>
    </w:p>
  </w:comment>
  <w:comment w:id="4725" w:author="Robin Matthews" w:date="2021-07-13T14:51:00Z" w:initials="RM">
    <w:p w14:paraId="5928A225" w14:textId="77777777" w:rsidR="00A26296" w:rsidRDefault="00A26296">
      <w:pPr>
        <w:pStyle w:val="Commentaire"/>
      </w:pPr>
      <w:r>
        <w:rPr>
          <w:rStyle w:val="Marquedecommentaire"/>
        </w:rPr>
        <w:annotationRef/>
      </w:r>
      <w:r>
        <w:t>Not found:</w:t>
      </w:r>
    </w:p>
    <w:p w14:paraId="09FDA211" w14:textId="77777777" w:rsidR="00A26296" w:rsidRDefault="00A26296">
      <w:pPr>
        <w:pStyle w:val="Commentaire"/>
      </w:pPr>
      <w:r>
        <w:t>Xu et al., 2017</w:t>
      </w:r>
    </w:p>
    <w:p w14:paraId="27E7E2F0" w14:textId="77777777" w:rsidR="00A26296" w:rsidRDefault="00A26296">
      <w:pPr>
        <w:pStyle w:val="Commentaire"/>
      </w:pPr>
      <w:r>
        <w:t>Han et al., 2018</w:t>
      </w:r>
    </w:p>
    <w:p w14:paraId="5F4FE200" w14:textId="77777777" w:rsidR="00A26296" w:rsidRDefault="00A26296">
      <w:pPr>
        <w:pStyle w:val="Commentaire"/>
      </w:pPr>
    </w:p>
    <w:p w14:paraId="4469B33C" w14:textId="77777777" w:rsidR="00A26296" w:rsidRDefault="00A26296">
      <w:pPr>
        <w:pStyle w:val="Commentaire"/>
      </w:pPr>
      <w:r>
        <w:t>Extra stuff:</w:t>
      </w:r>
    </w:p>
    <w:p w14:paraId="7D4E02F2" w14:textId="77777777" w:rsidR="00A26296" w:rsidRDefault="00A26296">
      <w:pPr>
        <w:pStyle w:val="Commentaire"/>
      </w:pPr>
      <w:r>
        <w:t>(Xu et al. 2017; Han et al. 2018;</w:t>
      </w:r>
    </w:p>
    <w:p w14:paraId="40339FD3" w14:textId="77777777" w:rsidR="00A26296" w:rsidRDefault="00A26296">
      <w:pPr>
        <w:pStyle w:val="Commentaire"/>
      </w:pPr>
    </w:p>
    <w:p w14:paraId="3B7AB181" w14:textId="77777777" w:rsidR="00A26296" w:rsidRDefault="00A26296">
      <w:pPr>
        <w:pStyle w:val="Commentaire"/>
      </w:pPr>
      <w:r>
        <w:t>Correct:</w:t>
      </w:r>
    </w:p>
    <w:p w14:paraId="09BD7977" w14:textId="6CF8787A" w:rsidR="00A26296" w:rsidRDefault="00A26296">
      <w:pPr>
        <w:pStyle w:val="Commentaire"/>
      </w:pPr>
      <w:r>
        <w:t>(Xu et al., 2017; Han et al., 2018)</w:t>
      </w:r>
    </w:p>
  </w:comment>
  <w:comment w:id="4727" w:author="Robin Matthews" w:date="2021-07-13T14:51:00Z" w:initials="RM">
    <w:p w14:paraId="4344CD6C" w14:textId="77777777" w:rsidR="00A26296" w:rsidRDefault="00A26296">
      <w:pPr>
        <w:pStyle w:val="Commentaire"/>
      </w:pPr>
      <w:r>
        <w:rPr>
          <w:rStyle w:val="Marquedecommentaire"/>
        </w:rPr>
        <w:annotationRef/>
      </w:r>
      <w:r>
        <w:t>Not found:</w:t>
      </w:r>
    </w:p>
    <w:p w14:paraId="530AE7AD" w14:textId="77777777" w:rsidR="00A26296" w:rsidRDefault="00A26296">
      <w:pPr>
        <w:pStyle w:val="Commentaire"/>
      </w:pPr>
      <w:r>
        <w:t>2019b</w:t>
      </w:r>
    </w:p>
    <w:p w14:paraId="55FD191B" w14:textId="77777777" w:rsidR="00A26296" w:rsidRDefault="00A26296">
      <w:pPr>
        <w:pStyle w:val="Commentaire"/>
      </w:pPr>
    </w:p>
    <w:p w14:paraId="77830ED6" w14:textId="77777777" w:rsidR="00A26296" w:rsidRDefault="00A26296">
      <w:pPr>
        <w:pStyle w:val="Commentaire"/>
      </w:pPr>
      <w:r>
        <w:t>Extra stuff:</w:t>
      </w:r>
    </w:p>
    <w:p w14:paraId="34637FE3" w14:textId="77777777" w:rsidR="00A26296" w:rsidRDefault="00A26296">
      <w:pPr>
        <w:pStyle w:val="Commentaire"/>
      </w:pPr>
      <w:r>
        <w:t xml:space="preserve"> 2019)</w:t>
      </w:r>
    </w:p>
    <w:p w14:paraId="453D3E4E" w14:textId="77777777" w:rsidR="00A26296" w:rsidRDefault="00A26296">
      <w:pPr>
        <w:pStyle w:val="Commentaire"/>
      </w:pPr>
    </w:p>
    <w:p w14:paraId="6D3E610D" w14:textId="77777777" w:rsidR="00A26296" w:rsidRDefault="00A26296">
      <w:pPr>
        <w:pStyle w:val="Commentaire"/>
      </w:pPr>
      <w:r>
        <w:t>Correct:</w:t>
      </w:r>
    </w:p>
    <w:p w14:paraId="594132EE" w14:textId="77777777" w:rsidR="00A26296" w:rsidRDefault="00A26296">
      <w:pPr>
        <w:pStyle w:val="Commentaire"/>
      </w:pPr>
      <w:r>
        <w:t>Khlebnikova et al. (2019b)</w:t>
      </w:r>
    </w:p>
    <w:p w14:paraId="6F39AD44" w14:textId="354BC35B" w:rsidR="00A26296" w:rsidRDefault="00A26296">
      <w:pPr>
        <w:pStyle w:val="Commentaire"/>
      </w:pPr>
      <w:r>
        <w:t>(Khlebnikova et al., 2019b)</w:t>
      </w:r>
    </w:p>
  </w:comment>
  <w:comment w:id="4732" w:author="Robin Matthews" w:date="2021-07-13T14:51:00Z" w:initials="RM">
    <w:p w14:paraId="619D892A" w14:textId="77777777" w:rsidR="00A26296" w:rsidRDefault="00A26296">
      <w:pPr>
        <w:pStyle w:val="Commentaire"/>
      </w:pPr>
      <w:r>
        <w:rPr>
          <w:rStyle w:val="Marquedecommentaire"/>
        </w:rPr>
        <w:annotationRef/>
      </w:r>
      <w:r>
        <w:t>Not found:</w:t>
      </w:r>
    </w:p>
    <w:p w14:paraId="77719809" w14:textId="77777777" w:rsidR="00A26296" w:rsidRDefault="00A26296">
      <w:pPr>
        <w:pStyle w:val="Commentaire"/>
      </w:pPr>
      <w:r>
        <w:t>H. Wang et al., 2013</w:t>
      </w:r>
    </w:p>
    <w:p w14:paraId="1F359239" w14:textId="77777777" w:rsidR="00A26296" w:rsidRDefault="00A26296">
      <w:pPr>
        <w:pStyle w:val="Commentaire"/>
      </w:pPr>
      <w:r>
        <w:t>B. Zhou et al., 2016</w:t>
      </w:r>
    </w:p>
    <w:p w14:paraId="15A51B91" w14:textId="77777777" w:rsidR="00A26296" w:rsidRDefault="00A26296">
      <w:pPr>
        <w:pStyle w:val="Commentaire"/>
      </w:pPr>
    </w:p>
    <w:p w14:paraId="1D8D9AEB" w14:textId="77777777" w:rsidR="00A26296" w:rsidRDefault="00A26296">
      <w:pPr>
        <w:pStyle w:val="Commentaire"/>
      </w:pPr>
      <w:r>
        <w:t>Extra stuff:</w:t>
      </w:r>
    </w:p>
    <w:p w14:paraId="3DDDBABF" w14:textId="77777777" w:rsidR="00A26296" w:rsidRDefault="00A26296">
      <w:pPr>
        <w:pStyle w:val="Commentaire"/>
      </w:pPr>
      <w:r>
        <w:t>(; ; Wang et al., 2013a; ; Zhou et al., 2016;</w:t>
      </w:r>
    </w:p>
    <w:p w14:paraId="29E4E002" w14:textId="77777777" w:rsidR="00A26296" w:rsidRDefault="00A26296">
      <w:pPr>
        <w:pStyle w:val="Commentaire"/>
      </w:pPr>
    </w:p>
    <w:p w14:paraId="5B997449" w14:textId="77777777" w:rsidR="00A26296" w:rsidRDefault="00A26296">
      <w:pPr>
        <w:pStyle w:val="Commentaire"/>
      </w:pPr>
      <w:r>
        <w:t>Correct:</w:t>
      </w:r>
    </w:p>
    <w:p w14:paraId="650ED414" w14:textId="290EF2B5" w:rsidR="00A26296" w:rsidRDefault="00A26296">
      <w:pPr>
        <w:pStyle w:val="Commentaire"/>
      </w:pPr>
      <w:r>
        <w:t>(H. Wang et al., 2013; Lu et al., 2016, 2018; B. Zhou et al., 2016; Lin et al., 2017; Yin et al., 2017)</w:t>
      </w:r>
    </w:p>
  </w:comment>
  <w:comment w:id="4734" w:author="Robin Matthews" w:date="2021-07-13T14:51:00Z" w:initials="RM">
    <w:p w14:paraId="58729830" w14:textId="77777777" w:rsidR="00A26296" w:rsidRDefault="00A26296">
      <w:pPr>
        <w:pStyle w:val="Commentaire"/>
      </w:pPr>
      <w:r>
        <w:rPr>
          <w:rStyle w:val="Marquedecommentaire"/>
        </w:rPr>
        <w:annotationRef/>
      </w:r>
      <w:r>
        <w:t>Not found:</w:t>
      </w:r>
    </w:p>
    <w:p w14:paraId="60945C8E" w14:textId="77777777" w:rsidR="00A26296" w:rsidRDefault="00A26296">
      <w:pPr>
        <w:pStyle w:val="Commentaire"/>
      </w:pPr>
      <w:r>
        <w:t>Donat et al.</w:t>
      </w:r>
    </w:p>
    <w:p w14:paraId="0C468CEE" w14:textId="77777777" w:rsidR="00A26296" w:rsidRDefault="00A26296">
      <w:pPr>
        <w:pStyle w:val="Commentaire"/>
      </w:pPr>
      <w:r>
        <w:t>2013b</w:t>
      </w:r>
    </w:p>
    <w:p w14:paraId="5847873A" w14:textId="77777777" w:rsidR="00A26296" w:rsidRDefault="00A26296">
      <w:pPr>
        <w:pStyle w:val="Commentaire"/>
      </w:pPr>
    </w:p>
    <w:p w14:paraId="7D69B0C5" w14:textId="77777777" w:rsidR="00A26296" w:rsidRDefault="00A26296">
      <w:pPr>
        <w:pStyle w:val="Commentaire"/>
      </w:pPr>
      <w:r>
        <w:t>Extra stuff:</w:t>
      </w:r>
    </w:p>
    <w:p w14:paraId="15CA94F9" w14:textId="77777777" w:rsidR="00A26296" w:rsidRDefault="00A26296">
      <w:pPr>
        <w:pStyle w:val="Commentaire"/>
      </w:pPr>
      <w:r>
        <w:t xml:space="preserve">Dunn et al., 2020) </w:t>
      </w:r>
    </w:p>
    <w:p w14:paraId="00A7076C" w14:textId="77777777" w:rsidR="00A26296" w:rsidRDefault="00A26296">
      <w:pPr>
        <w:pStyle w:val="Commentaire"/>
      </w:pPr>
    </w:p>
    <w:p w14:paraId="4A2894CD" w14:textId="77777777" w:rsidR="00A26296" w:rsidRDefault="00A26296">
      <w:pPr>
        <w:pStyle w:val="Commentaire"/>
      </w:pPr>
      <w:r>
        <w:t>Correct:</w:t>
      </w:r>
    </w:p>
    <w:p w14:paraId="0A8715FC" w14:textId="77777777" w:rsidR="00A26296" w:rsidRDefault="00A26296">
      <w:pPr>
        <w:pStyle w:val="Commentaire"/>
      </w:pPr>
      <w:r>
        <w:t>Donat et al. (2013b)</w:t>
      </w:r>
    </w:p>
    <w:p w14:paraId="52CDEF28" w14:textId="7B63141F" w:rsidR="00A26296" w:rsidRDefault="00A26296">
      <w:pPr>
        <w:pStyle w:val="Commentaire"/>
      </w:pPr>
      <w:r>
        <w:t>(Donat et al., 2013b)</w:t>
      </w:r>
    </w:p>
  </w:comment>
  <w:comment w:id="4738" w:author="Robin Matthews" w:date="2021-07-13T14:51:00Z" w:initials="RM">
    <w:p w14:paraId="0C2DE78B" w14:textId="77777777" w:rsidR="00A26296" w:rsidRDefault="00A26296">
      <w:pPr>
        <w:pStyle w:val="Commentaire"/>
      </w:pPr>
      <w:r>
        <w:rPr>
          <w:rStyle w:val="Marquedecommentaire"/>
        </w:rPr>
        <w:annotationRef/>
      </w:r>
      <w:r>
        <w:t>Extra stuff:</w:t>
      </w:r>
    </w:p>
    <w:p w14:paraId="3B02C305" w14:textId="77777777" w:rsidR="00A26296" w:rsidRDefault="00A26296">
      <w:pPr>
        <w:pStyle w:val="Commentaire"/>
      </w:pPr>
      <w:r>
        <w:t>(, ;</w:t>
      </w:r>
    </w:p>
    <w:p w14:paraId="4FF18E93" w14:textId="77777777" w:rsidR="00A26296" w:rsidRDefault="00A26296">
      <w:pPr>
        <w:pStyle w:val="Commentaire"/>
      </w:pPr>
    </w:p>
    <w:p w14:paraId="2FF9DEF5" w14:textId="77777777" w:rsidR="00A26296" w:rsidRDefault="00A26296">
      <w:pPr>
        <w:pStyle w:val="Commentaire"/>
      </w:pPr>
      <w:r>
        <w:t>Correct:</w:t>
      </w:r>
    </w:p>
    <w:p w14:paraId="1A623F26" w14:textId="77777777" w:rsidR="00A26296" w:rsidRDefault="00A26296">
      <w:pPr>
        <w:pStyle w:val="Commentaire"/>
      </w:pPr>
      <w:r>
        <w:t>Seong et al. (2020)</w:t>
      </w:r>
    </w:p>
    <w:p w14:paraId="1358D8EB" w14:textId="461D5C53" w:rsidR="00A26296" w:rsidRDefault="00A26296">
      <w:pPr>
        <w:pStyle w:val="Commentaire"/>
      </w:pPr>
      <w:r>
        <w:t>(Seong et al., 2020)</w:t>
      </w:r>
    </w:p>
  </w:comment>
  <w:comment w:id="4741" w:author="Robin Matthews" w:date="2021-07-13T14:51:00Z" w:initials="RM">
    <w:p w14:paraId="55AFF4E9" w14:textId="77777777" w:rsidR="00A26296" w:rsidRDefault="00A26296">
      <w:pPr>
        <w:pStyle w:val="Commentaire"/>
      </w:pPr>
      <w:r>
        <w:rPr>
          <w:rStyle w:val="Marquedecommentaire"/>
        </w:rPr>
        <w:annotationRef/>
      </w:r>
      <w:r>
        <w:t>Not found:</w:t>
      </w:r>
    </w:p>
    <w:p w14:paraId="4C01B88C" w14:textId="77777777" w:rsidR="00A26296" w:rsidRDefault="00A26296">
      <w:pPr>
        <w:pStyle w:val="Commentaire"/>
      </w:pPr>
      <w:r>
        <w:t>Z. Wang et al.</w:t>
      </w:r>
    </w:p>
    <w:p w14:paraId="36FB569D" w14:textId="77777777" w:rsidR="00A26296" w:rsidRDefault="00A26296">
      <w:pPr>
        <w:pStyle w:val="Commentaire"/>
      </w:pPr>
      <w:r>
        <w:t>2017a</w:t>
      </w:r>
    </w:p>
    <w:p w14:paraId="3F3AE2EA" w14:textId="77777777" w:rsidR="00A26296" w:rsidRDefault="00A26296">
      <w:pPr>
        <w:pStyle w:val="Commentaire"/>
      </w:pPr>
    </w:p>
    <w:p w14:paraId="515EAD6C" w14:textId="77777777" w:rsidR="00A26296" w:rsidRDefault="00A26296">
      <w:pPr>
        <w:pStyle w:val="Commentaire"/>
      </w:pPr>
      <w:r>
        <w:t>Extra stuff:</w:t>
      </w:r>
    </w:p>
    <w:p w14:paraId="1FF54518" w14:textId="77777777" w:rsidR="00A26296" w:rsidRDefault="00A26296">
      <w:pPr>
        <w:pStyle w:val="Commentaire"/>
      </w:pPr>
      <w:r>
        <w:t>Wang et al., 2017;</w:t>
      </w:r>
    </w:p>
    <w:p w14:paraId="04333D2A" w14:textId="77777777" w:rsidR="00A26296" w:rsidRDefault="00A26296">
      <w:pPr>
        <w:pStyle w:val="Commentaire"/>
      </w:pPr>
    </w:p>
    <w:p w14:paraId="660728F7" w14:textId="77777777" w:rsidR="00A26296" w:rsidRDefault="00A26296">
      <w:pPr>
        <w:pStyle w:val="Commentaire"/>
      </w:pPr>
      <w:r>
        <w:t>Correct:</w:t>
      </w:r>
    </w:p>
    <w:p w14:paraId="24E2E246" w14:textId="77777777" w:rsidR="00A26296" w:rsidRDefault="00A26296">
      <w:pPr>
        <w:pStyle w:val="Commentaire"/>
      </w:pPr>
      <w:r>
        <w:t>Z. Wang et al. (2017a)</w:t>
      </w:r>
    </w:p>
    <w:p w14:paraId="3ACC4350" w14:textId="2F0F632F" w:rsidR="00A26296" w:rsidRDefault="00A26296">
      <w:pPr>
        <w:pStyle w:val="Commentaire"/>
      </w:pPr>
      <w:r>
        <w:t>(Z. Wang et al., 2017a)</w:t>
      </w:r>
    </w:p>
  </w:comment>
  <w:comment w:id="4743" w:author="Robin Matthews" w:date="2021-07-13T14:51:00Z" w:initials="RM">
    <w:p w14:paraId="45455B26" w14:textId="77777777" w:rsidR="00A26296" w:rsidRDefault="00A26296">
      <w:pPr>
        <w:pStyle w:val="Commentaire"/>
      </w:pPr>
      <w:r>
        <w:rPr>
          <w:rStyle w:val="Marquedecommentaire"/>
        </w:rPr>
        <w:annotationRef/>
      </w:r>
      <w:r>
        <w:t>Not found:</w:t>
      </w:r>
    </w:p>
    <w:p w14:paraId="2E7DB9BC" w14:textId="77777777" w:rsidR="00A26296" w:rsidRDefault="00A26296">
      <w:pPr>
        <w:pStyle w:val="Commentaire"/>
      </w:pPr>
      <w:r>
        <w:t>B. Zhou et al., 2016</w:t>
      </w:r>
    </w:p>
    <w:p w14:paraId="67CF8EE7" w14:textId="77777777" w:rsidR="00A26296" w:rsidRDefault="00A26296">
      <w:pPr>
        <w:pStyle w:val="Commentaire"/>
      </w:pPr>
      <w:r>
        <w:t>Y.-H. Kim et al., 2018</w:t>
      </w:r>
    </w:p>
    <w:p w14:paraId="3BEC22F4" w14:textId="77777777" w:rsidR="00A26296" w:rsidRDefault="00A26296">
      <w:pPr>
        <w:pStyle w:val="Commentaire"/>
      </w:pPr>
    </w:p>
    <w:p w14:paraId="0F4A0BA3" w14:textId="77777777" w:rsidR="00A26296" w:rsidRDefault="00A26296">
      <w:pPr>
        <w:pStyle w:val="Commentaire"/>
      </w:pPr>
      <w:r>
        <w:t>Extra stuff:</w:t>
      </w:r>
    </w:p>
    <w:p w14:paraId="5C88853F" w14:textId="77777777" w:rsidR="00A26296" w:rsidRDefault="00A26296">
      <w:pPr>
        <w:pStyle w:val="Commentaire"/>
      </w:pPr>
      <w:r>
        <w:t>; Kim et al., 2018; ; ; ; Zhou et al., 2016)</w:t>
      </w:r>
    </w:p>
    <w:p w14:paraId="6D48C41F" w14:textId="77777777" w:rsidR="00A26296" w:rsidRDefault="00A26296">
      <w:pPr>
        <w:pStyle w:val="Commentaire"/>
      </w:pPr>
    </w:p>
    <w:p w14:paraId="4D523039" w14:textId="77777777" w:rsidR="00A26296" w:rsidRDefault="00A26296">
      <w:pPr>
        <w:pStyle w:val="Commentaire"/>
      </w:pPr>
      <w:r>
        <w:t>Correct:</w:t>
      </w:r>
    </w:p>
    <w:p w14:paraId="7DCC73E6" w14:textId="54FB4AE5" w:rsidR="00A26296" w:rsidRDefault="00A26296">
      <w:pPr>
        <w:pStyle w:val="Commentaire"/>
      </w:pPr>
      <w:r>
        <w:t>(Imada et al., 2014, 2019; Lu et al., 2016, 2018; Takahashi et al., 2016; B. Zhou et al., 2016; Ye and Li, 2017; Y.-H. Kim et al., 2018)</w:t>
      </w:r>
    </w:p>
  </w:comment>
  <w:comment w:id="4744" w:author="Robin Matthews" w:date="2021-07-13T14:51:00Z" w:initials="RM">
    <w:p w14:paraId="3747354C" w14:textId="77777777" w:rsidR="00A26296" w:rsidRDefault="00A26296">
      <w:pPr>
        <w:pStyle w:val="Commentaire"/>
      </w:pPr>
      <w:r>
        <w:rPr>
          <w:rStyle w:val="Marquedecommentaire"/>
        </w:rPr>
        <w:annotationRef/>
      </w:r>
      <w:r>
        <w:t>Not found:</w:t>
      </w:r>
    </w:p>
    <w:p w14:paraId="0CA85A1F" w14:textId="77777777" w:rsidR="00A26296" w:rsidRDefault="00A26296">
      <w:pPr>
        <w:pStyle w:val="Commentaire"/>
      </w:pPr>
      <w:r>
        <w:t>C. Li et al.</w:t>
      </w:r>
    </w:p>
    <w:p w14:paraId="64C4DF38" w14:textId="77777777" w:rsidR="00A26296" w:rsidRDefault="00A26296">
      <w:pPr>
        <w:pStyle w:val="Commentaire"/>
      </w:pPr>
    </w:p>
    <w:p w14:paraId="71AB5471" w14:textId="77777777" w:rsidR="00A26296" w:rsidRDefault="00A26296">
      <w:pPr>
        <w:pStyle w:val="Commentaire"/>
      </w:pPr>
      <w:r>
        <w:t>Extra stuff:</w:t>
      </w:r>
    </w:p>
    <w:p w14:paraId="4C97F1C7" w14:textId="77777777" w:rsidR="00A26296" w:rsidRDefault="00A26296">
      <w:pPr>
        <w:pStyle w:val="Commentaire"/>
      </w:pPr>
      <w:r>
        <w:t xml:space="preserve">(Li et al., </w:t>
      </w:r>
    </w:p>
    <w:p w14:paraId="6E0042C5" w14:textId="77777777" w:rsidR="00A26296" w:rsidRDefault="00A26296">
      <w:pPr>
        <w:pStyle w:val="Commentaire"/>
      </w:pPr>
    </w:p>
    <w:p w14:paraId="16E3B355" w14:textId="77777777" w:rsidR="00A26296" w:rsidRDefault="00A26296">
      <w:pPr>
        <w:pStyle w:val="Commentaire"/>
      </w:pPr>
      <w:r>
        <w:t>Correct:</w:t>
      </w:r>
    </w:p>
    <w:p w14:paraId="5D05F749" w14:textId="77777777" w:rsidR="00A26296" w:rsidRDefault="00A26296">
      <w:pPr>
        <w:pStyle w:val="Commentaire"/>
      </w:pPr>
      <w:r>
        <w:t>C. Li et al. (2020)</w:t>
      </w:r>
    </w:p>
    <w:p w14:paraId="68EAF95F" w14:textId="48EC9FA8" w:rsidR="00A26296" w:rsidRDefault="00A26296">
      <w:pPr>
        <w:pStyle w:val="Commentaire"/>
      </w:pPr>
      <w:r>
        <w:t>(C. Li et al., 2020)</w:t>
      </w:r>
    </w:p>
  </w:comment>
  <w:comment w:id="4749" w:author="Robin Matthews" w:date="2021-07-13T14:52:00Z" w:initials="RM">
    <w:p w14:paraId="51864472" w14:textId="77777777" w:rsidR="00A26296" w:rsidRDefault="00A26296">
      <w:pPr>
        <w:pStyle w:val="Commentaire"/>
      </w:pPr>
      <w:r>
        <w:rPr>
          <w:rStyle w:val="Marquedecommentaire"/>
        </w:rPr>
        <w:annotationRef/>
      </w:r>
      <w:r>
        <w:t>Not found:</w:t>
      </w:r>
    </w:p>
    <w:p w14:paraId="43AB5652" w14:textId="77777777" w:rsidR="00A26296" w:rsidRDefault="00A26296">
      <w:pPr>
        <w:pStyle w:val="Commentaire"/>
      </w:pPr>
      <w:r>
        <w:t>C. Li et al.</w:t>
      </w:r>
    </w:p>
    <w:p w14:paraId="7A435AB9" w14:textId="77777777" w:rsidR="00A26296" w:rsidRDefault="00A26296">
      <w:pPr>
        <w:pStyle w:val="Commentaire"/>
      </w:pPr>
    </w:p>
    <w:p w14:paraId="62C86BDB" w14:textId="77777777" w:rsidR="00A26296" w:rsidRDefault="00A26296">
      <w:pPr>
        <w:pStyle w:val="Commentaire"/>
      </w:pPr>
      <w:r>
        <w:t>Extra stuff:</w:t>
      </w:r>
    </w:p>
    <w:p w14:paraId="1F39482B" w14:textId="77777777" w:rsidR="00A26296" w:rsidRDefault="00A26296">
      <w:pPr>
        <w:pStyle w:val="Commentaire"/>
      </w:pPr>
      <w:r>
        <w:t xml:space="preserve">(Li et al., </w:t>
      </w:r>
    </w:p>
    <w:p w14:paraId="4E1D6FD5" w14:textId="77777777" w:rsidR="00A26296" w:rsidRDefault="00A26296">
      <w:pPr>
        <w:pStyle w:val="Commentaire"/>
      </w:pPr>
    </w:p>
    <w:p w14:paraId="00DF6B6F" w14:textId="77777777" w:rsidR="00A26296" w:rsidRDefault="00A26296">
      <w:pPr>
        <w:pStyle w:val="Commentaire"/>
      </w:pPr>
      <w:r>
        <w:t>Correct:</w:t>
      </w:r>
    </w:p>
    <w:p w14:paraId="44EFB8C0" w14:textId="77777777" w:rsidR="00A26296" w:rsidRDefault="00A26296">
      <w:pPr>
        <w:pStyle w:val="Commentaire"/>
      </w:pPr>
      <w:r>
        <w:t>C. Li et al. (2020)</w:t>
      </w:r>
    </w:p>
    <w:p w14:paraId="4B71AD91" w14:textId="3B8F7B4C" w:rsidR="00A26296" w:rsidRDefault="00A26296">
      <w:pPr>
        <w:pStyle w:val="Commentaire"/>
      </w:pPr>
      <w:r>
        <w:t>(C. Li et al., 2020)</w:t>
      </w:r>
    </w:p>
  </w:comment>
  <w:comment w:id="4758" w:author="Robin Matthews" w:date="2021-07-13T14:52:00Z" w:initials="RM">
    <w:p w14:paraId="7429AF16" w14:textId="77777777" w:rsidR="00A26296" w:rsidRDefault="00A26296">
      <w:pPr>
        <w:pStyle w:val="Commentaire"/>
      </w:pPr>
      <w:r>
        <w:rPr>
          <w:rStyle w:val="Marquedecommentaire"/>
        </w:rPr>
        <w:annotationRef/>
      </w:r>
      <w:r>
        <w:t>Not found:</w:t>
      </w:r>
    </w:p>
    <w:p w14:paraId="682C87C9" w14:textId="77777777" w:rsidR="00A26296" w:rsidRDefault="00A26296">
      <w:pPr>
        <w:pStyle w:val="Commentaire"/>
      </w:pPr>
      <w:r>
        <w:t>Y. Xu et al., 2016</w:t>
      </w:r>
    </w:p>
    <w:p w14:paraId="4398E2C7" w14:textId="77777777" w:rsidR="00A26296" w:rsidRDefault="00A26296">
      <w:pPr>
        <w:pStyle w:val="Commentaire"/>
      </w:pPr>
      <w:r>
        <w:t>X. Wang et al., 2017</w:t>
      </w:r>
    </w:p>
    <w:p w14:paraId="5CECEFD1" w14:textId="77777777" w:rsidR="00A26296" w:rsidRDefault="00A26296">
      <w:pPr>
        <w:pStyle w:val="Commentaire"/>
      </w:pPr>
      <w:r>
        <w:t>Y. Wang et al., 2017</w:t>
      </w:r>
    </w:p>
    <w:p w14:paraId="406804F5" w14:textId="77777777" w:rsidR="00A26296" w:rsidRDefault="00A26296">
      <w:pPr>
        <w:pStyle w:val="Commentaire"/>
      </w:pPr>
      <w:r>
        <w:t>D. Li et al., 2018</w:t>
      </w:r>
    </w:p>
    <w:p w14:paraId="2D7043B3" w14:textId="77777777" w:rsidR="00A26296" w:rsidRDefault="00A26296">
      <w:pPr>
        <w:pStyle w:val="Commentaire"/>
      </w:pPr>
    </w:p>
    <w:p w14:paraId="63266215" w14:textId="77777777" w:rsidR="00A26296" w:rsidRDefault="00A26296">
      <w:pPr>
        <w:pStyle w:val="Commentaire"/>
      </w:pPr>
      <w:r>
        <w:t>Extra stuff:</w:t>
      </w:r>
    </w:p>
    <w:p w14:paraId="21F6EC36" w14:textId="77777777" w:rsidR="00A26296" w:rsidRDefault="00A26296">
      <w:pPr>
        <w:pStyle w:val="Commentaire"/>
      </w:pPr>
      <w:r>
        <w:t>(; ; Li et al., 2018c; ; ; Wang et al., 2017a, 2017c; Xu et al., 2016a; ;</w:t>
      </w:r>
    </w:p>
    <w:p w14:paraId="1359EFB4" w14:textId="77777777" w:rsidR="00A26296" w:rsidRDefault="00A26296">
      <w:pPr>
        <w:pStyle w:val="Commentaire"/>
      </w:pPr>
    </w:p>
    <w:p w14:paraId="45B067FE" w14:textId="77777777" w:rsidR="00A26296" w:rsidRDefault="00A26296">
      <w:pPr>
        <w:pStyle w:val="Commentaire"/>
      </w:pPr>
      <w:r>
        <w:t>Correct:</w:t>
      </w:r>
    </w:p>
    <w:p w14:paraId="55424088" w14:textId="5582261B" w:rsidR="00A26296" w:rsidRDefault="00A26296">
      <w:pPr>
        <w:pStyle w:val="Commentaire"/>
      </w:pPr>
      <w:r>
        <w:t>(Seo et al., 2014; Zhou et al., 2014; Y. Xu et al., 2016; X. Wang et al., 2017; Y. Wang et al., 2017; Guo et al., 2018; D. Li et al., 2018; Sui et al., 2018; Imada et al., 2019)</w:t>
      </w:r>
    </w:p>
  </w:comment>
  <w:comment w:id="4760" w:author="Robin Matthews" w:date="2021-07-13T14:52:00Z" w:initials="RM">
    <w:p w14:paraId="7BF89BC7" w14:textId="77777777" w:rsidR="00A26296" w:rsidRDefault="00A26296">
      <w:pPr>
        <w:pStyle w:val="Commentaire"/>
      </w:pPr>
      <w:r>
        <w:rPr>
          <w:rStyle w:val="Marquedecommentaire"/>
        </w:rPr>
        <w:annotationRef/>
      </w:r>
      <w:r>
        <w:t>Extra stuff:</w:t>
      </w:r>
    </w:p>
    <w:p w14:paraId="5783F906" w14:textId="77777777" w:rsidR="00A26296" w:rsidRDefault="00A26296">
      <w:pPr>
        <w:pStyle w:val="Commentaire"/>
      </w:pPr>
      <w:r>
        <w:t>, ;</w:t>
      </w:r>
    </w:p>
    <w:p w14:paraId="690ACF70" w14:textId="77777777" w:rsidR="00A26296" w:rsidRDefault="00A26296">
      <w:pPr>
        <w:pStyle w:val="Commentaire"/>
      </w:pPr>
    </w:p>
    <w:p w14:paraId="454DF385" w14:textId="77777777" w:rsidR="00A26296" w:rsidRDefault="00A26296">
      <w:pPr>
        <w:pStyle w:val="Commentaire"/>
      </w:pPr>
      <w:r>
        <w:t>Correct:</w:t>
      </w:r>
    </w:p>
    <w:p w14:paraId="1540DA7C" w14:textId="77777777" w:rsidR="00A26296" w:rsidRDefault="00A26296">
      <w:pPr>
        <w:pStyle w:val="Commentaire"/>
      </w:pPr>
      <w:r>
        <w:t>Shi et al. (2018)</w:t>
      </w:r>
    </w:p>
    <w:p w14:paraId="0A7B79A0" w14:textId="740A86F5" w:rsidR="00A26296" w:rsidRDefault="00A26296">
      <w:pPr>
        <w:pStyle w:val="Commentaire"/>
      </w:pPr>
      <w:r>
        <w:t>(Shi et al., 2018)</w:t>
      </w:r>
    </w:p>
  </w:comment>
  <w:comment w:id="4761" w:author="Robin Matthews" w:date="2021-07-13T14:52:00Z" w:initials="RM">
    <w:p w14:paraId="437878F9" w14:textId="77777777" w:rsidR="00A26296" w:rsidRDefault="00A26296">
      <w:pPr>
        <w:pStyle w:val="Commentaire"/>
      </w:pPr>
      <w:r>
        <w:rPr>
          <w:rStyle w:val="Marquedecommentaire"/>
        </w:rPr>
        <w:annotationRef/>
      </w:r>
      <w:r>
        <w:t>Not found:</w:t>
      </w:r>
    </w:p>
    <w:p w14:paraId="5ED5E523" w14:textId="77777777" w:rsidR="00A26296" w:rsidRDefault="00A26296">
      <w:pPr>
        <w:pStyle w:val="Commentaire"/>
      </w:pPr>
      <w:r>
        <w:t>C. Sun et al.</w:t>
      </w:r>
    </w:p>
    <w:p w14:paraId="5C1B54B0" w14:textId="77777777" w:rsidR="00A26296" w:rsidRDefault="00A26296">
      <w:pPr>
        <w:pStyle w:val="Commentaire"/>
      </w:pPr>
    </w:p>
    <w:p w14:paraId="7592CA60" w14:textId="77777777" w:rsidR="00A26296" w:rsidRDefault="00A26296">
      <w:pPr>
        <w:pStyle w:val="Commentaire"/>
      </w:pPr>
      <w:r>
        <w:t>Extra stuff:</w:t>
      </w:r>
    </w:p>
    <w:p w14:paraId="692BAC9D" w14:textId="77777777" w:rsidR="00A26296" w:rsidRDefault="00A26296">
      <w:pPr>
        <w:pStyle w:val="Commentaire"/>
      </w:pPr>
      <w:r>
        <w:t>Sun et al., a)</w:t>
      </w:r>
    </w:p>
    <w:p w14:paraId="088B6E42" w14:textId="77777777" w:rsidR="00A26296" w:rsidRDefault="00A26296">
      <w:pPr>
        <w:pStyle w:val="Commentaire"/>
      </w:pPr>
    </w:p>
    <w:p w14:paraId="05668191" w14:textId="77777777" w:rsidR="00A26296" w:rsidRDefault="00A26296">
      <w:pPr>
        <w:pStyle w:val="Commentaire"/>
      </w:pPr>
      <w:r>
        <w:t>Correct:</w:t>
      </w:r>
    </w:p>
    <w:p w14:paraId="3A92E082" w14:textId="77777777" w:rsidR="00A26296" w:rsidRDefault="00A26296">
      <w:pPr>
        <w:pStyle w:val="Commentaire"/>
      </w:pPr>
      <w:r>
        <w:t>C. Sun et al. (2019)</w:t>
      </w:r>
    </w:p>
    <w:p w14:paraId="320851E1" w14:textId="2FBBA781" w:rsidR="00A26296" w:rsidRDefault="00A26296">
      <w:pPr>
        <w:pStyle w:val="Commentaire"/>
      </w:pPr>
      <w:r>
        <w:t>(C. Sun et al., 2019)</w:t>
      </w:r>
    </w:p>
  </w:comment>
  <w:comment w:id="4762" w:author="Robin Matthews" w:date="2021-07-13T14:52:00Z" w:initials="RM">
    <w:p w14:paraId="706EAAF2" w14:textId="77777777" w:rsidR="00A26296" w:rsidRDefault="00A26296">
      <w:pPr>
        <w:pStyle w:val="Commentaire"/>
      </w:pPr>
      <w:r>
        <w:rPr>
          <w:rStyle w:val="Marquedecommentaire"/>
        </w:rPr>
        <w:annotationRef/>
      </w:r>
      <w:r>
        <w:t>Not found:</w:t>
      </w:r>
    </w:p>
    <w:p w14:paraId="1C1882C9" w14:textId="77777777" w:rsidR="00A26296" w:rsidRDefault="00A26296">
      <w:pPr>
        <w:pStyle w:val="Commentaire"/>
      </w:pPr>
      <w:r>
        <w:t>C. Li et al.</w:t>
      </w:r>
    </w:p>
    <w:p w14:paraId="7D902D96" w14:textId="77777777" w:rsidR="00A26296" w:rsidRDefault="00A26296">
      <w:pPr>
        <w:pStyle w:val="Commentaire"/>
      </w:pPr>
    </w:p>
    <w:p w14:paraId="532C0116" w14:textId="77777777" w:rsidR="00A26296" w:rsidRDefault="00A26296">
      <w:pPr>
        <w:pStyle w:val="Commentaire"/>
      </w:pPr>
      <w:r>
        <w:t>Extra stuff:</w:t>
      </w:r>
    </w:p>
    <w:p w14:paraId="5FBACC93" w14:textId="77777777" w:rsidR="00A26296" w:rsidRDefault="00A26296">
      <w:pPr>
        <w:pStyle w:val="Commentaire"/>
      </w:pPr>
      <w:r>
        <w:t xml:space="preserve">(Li et al., </w:t>
      </w:r>
    </w:p>
    <w:p w14:paraId="6C14922F" w14:textId="77777777" w:rsidR="00A26296" w:rsidRDefault="00A26296">
      <w:pPr>
        <w:pStyle w:val="Commentaire"/>
      </w:pPr>
    </w:p>
    <w:p w14:paraId="6054AB9E" w14:textId="77777777" w:rsidR="00A26296" w:rsidRDefault="00A26296">
      <w:pPr>
        <w:pStyle w:val="Commentaire"/>
      </w:pPr>
      <w:r>
        <w:t>Correct:</w:t>
      </w:r>
    </w:p>
    <w:p w14:paraId="1DED3A86" w14:textId="77777777" w:rsidR="00A26296" w:rsidRDefault="00A26296">
      <w:pPr>
        <w:pStyle w:val="Commentaire"/>
      </w:pPr>
      <w:r>
        <w:t>C. Li et al. (2020)</w:t>
      </w:r>
    </w:p>
    <w:p w14:paraId="1E5B583C" w14:textId="30EAE3E6" w:rsidR="00A26296" w:rsidRDefault="00A26296">
      <w:pPr>
        <w:pStyle w:val="Commentaire"/>
      </w:pPr>
      <w:r>
        <w:t>(C. Li et al., 2020)</w:t>
      </w:r>
    </w:p>
  </w:comment>
  <w:comment w:id="4765" w:author="Robin Matthews" w:date="2021-07-13T14:52:00Z" w:initials="RM">
    <w:p w14:paraId="7B546A3A" w14:textId="77777777" w:rsidR="00A26296" w:rsidRDefault="00A26296">
      <w:pPr>
        <w:pStyle w:val="Commentaire"/>
      </w:pPr>
      <w:r>
        <w:rPr>
          <w:rStyle w:val="Marquedecommentaire"/>
        </w:rPr>
        <w:annotationRef/>
      </w:r>
      <w:r>
        <w:t>Not found:</w:t>
      </w:r>
    </w:p>
    <w:p w14:paraId="68E46972" w14:textId="77777777" w:rsidR="00A26296" w:rsidRDefault="00A26296">
      <w:pPr>
        <w:pStyle w:val="Commentaire"/>
      </w:pPr>
      <w:r>
        <w:t>C. Li et al.</w:t>
      </w:r>
    </w:p>
    <w:p w14:paraId="3E6DA3B2" w14:textId="77777777" w:rsidR="00A26296" w:rsidRDefault="00A26296">
      <w:pPr>
        <w:pStyle w:val="Commentaire"/>
      </w:pPr>
    </w:p>
    <w:p w14:paraId="65ACB37C" w14:textId="77777777" w:rsidR="00A26296" w:rsidRDefault="00A26296">
      <w:pPr>
        <w:pStyle w:val="Commentaire"/>
      </w:pPr>
      <w:r>
        <w:t>Extra stuff:</w:t>
      </w:r>
    </w:p>
    <w:p w14:paraId="06929EC1" w14:textId="77777777" w:rsidR="00A26296" w:rsidRDefault="00A26296">
      <w:pPr>
        <w:pStyle w:val="Commentaire"/>
      </w:pPr>
      <w:r>
        <w:t xml:space="preserve">(Li et al., </w:t>
      </w:r>
    </w:p>
    <w:p w14:paraId="71807970" w14:textId="77777777" w:rsidR="00A26296" w:rsidRDefault="00A26296">
      <w:pPr>
        <w:pStyle w:val="Commentaire"/>
      </w:pPr>
    </w:p>
    <w:p w14:paraId="1CA5BF71" w14:textId="77777777" w:rsidR="00A26296" w:rsidRDefault="00A26296">
      <w:pPr>
        <w:pStyle w:val="Commentaire"/>
      </w:pPr>
      <w:r>
        <w:t>Correct:</w:t>
      </w:r>
    </w:p>
    <w:p w14:paraId="3BD9D264" w14:textId="77777777" w:rsidR="00A26296" w:rsidRDefault="00A26296">
      <w:pPr>
        <w:pStyle w:val="Commentaire"/>
      </w:pPr>
      <w:r>
        <w:t>C. Li et al. (2020)</w:t>
      </w:r>
    </w:p>
    <w:p w14:paraId="20EB78BE" w14:textId="2E69203E" w:rsidR="00A26296" w:rsidRDefault="00A26296">
      <w:pPr>
        <w:pStyle w:val="Commentaire"/>
      </w:pPr>
      <w:r>
        <w:t>(C. Li et al., 2020)</w:t>
      </w:r>
    </w:p>
  </w:comment>
  <w:comment w:id="4775" w:author="Robin Matthews" w:date="2021-07-13T14:52:00Z" w:initials="RM">
    <w:p w14:paraId="13A5DCAD" w14:textId="77777777" w:rsidR="00A26296" w:rsidRDefault="00A26296">
      <w:pPr>
        <w:pStyle w:val="Commentaire"/>
      </w:pPr>
      <w:r>
        <w:rPr>
          <w:rStyle w:val="Marquedecommentaire"/>
        </w:rPr>
        <w:annotationRef/>
      </w:r>
      <w:r>
        <w:t>Not found:</w:t>
      </w:r>
    </w:p>
    <w:p w14:paraId="3BE29728" w14:textId="77777777" w:rsidR="00A26296" w:rsidRDefault="00A26296">
      <w:pPr>
        <w:pStyle w:val="Commentaire"/>
      </w:pPr>
      <w:r>
        <w:t>Y. Xu et al., 2016</w:t>
      </w:r>
    </w:p>
    <w:p w14:paraId="33A67DD9" w14:textId="77777777" w:rsidR="00A26296" w:rsidRDefault="00A26296">
      <w:pPr>
        <w:pStyle w:val="Commentaire"/>
      </w:pPr>
      <w:r>
        <w:t>X. Wang et al., 2017</w:t>
      </w:r>
    </w:p>
    <w:p w14:paraId="72AAD6BD" w14:textId="77777777" w:rsidR="00A26296" w:rsidRDefault="00A26296">
      <w:pPr>
        <w:pStyle w:val="Commentaire"/>
      </w:pPr>
      <w:r>
        <w:t>Y. Wang et al., 2017</w:t>
      </w:r>
    </w:p>
    <w:p w14:paraId="6B9F957F" w14:textId="77777777" w:rsidR="00A26296" w:rsidRDefault="00A26296">
      <w:pPr>
        <w:pStyle w:val="Commentaire"/>
      </w:pPr>
      <w:r>
        <w:t>D. Li et al., 2018</w:t>
      </w:r>
    </w:p>
    <w:p w14:paraId="333CA026" w14:textId="77777777" w:rsidR="00A26296" w:rsidRDefault="00A26296">
      <w:pPr>
        <w:pStyle w:val="Commentaire"/>
      </w:pPr>
    </w:p>
    <w:p w14:paraId="0D8E5281" w14:textId="77777777" w:rsidR="00A26296" w:rsidRDefault="00A26296">
      <w:pPr>
        <w:pStyle w:val="Commentaire"/>
      </w:pPr>
      <w:r>
        <w:t>Extra stuff:</w:t>
      </w:r>
    </w:p>
    <w:p w14:paraId="1F516175" w14:textId="77777777" w:rsidR="00A26296" w:rsidRDefault="00A26296">
      <w:pPr>
        <w:pStyle w:val="Commentaire"/>
      </w:pPr>
      <w:r>
        <w:t>(; ; Li et al., 2018c; ; ; Wang et al., 2017a, 2017c; Xu et al., 2016a; ;</w:t>
      </w:r>
    </w:p>
    <w:p w14:paraId="7DC81776" w14:textId="77777777" w:rsidR="00A26296" w:rsidRDefault="00A26296">
      <w:pPr>
        <w:pStyle w:val="Commentaire"/>
      </w:pPr>
    </w:p>
    <w:p w14:paraId="2871F8A2" w14:textId="77777777" w:rsidR="00A26296" w:rsidRDefault="00A26296">
      <w:pPr>
        <w:pStyle w:val="Commentaire"/>
      </w:pPr>
      <w:r>
        <w:t>Correct:</w:t>
      </w:r>
    </w:p>
    <w:p w14:paraId="6A19C4A4" w14:textId="664B71A0" w:rsidR="00A26296" w:rsidRDefault="00A26296">
      <w:pPr>
        <w:pStyle w:val="Commentaire"/>
      </w:pPr>
      <w:r>
        <w:t>(Seo et al., 2014; Zhou et al., 2014; Y. Xu et al., 2016; X. Wang et al., 2017; Y. Wang et al., 2017; Guo et al., 2018; D. Li et al., 2018; Sui et al., 2018; Imada et al., 2019)</w:t>
      </w:r>
    </w:p>
  </w:comment>
  <w:comment w:id="4777" w:author="Robin Matthews" w:date="2021-07-13T14:52:00Z" w:initials="RM">
    <w:p w14:paraId="2E3C3B3E" w14:textId="77777777" w:rsidR="00A26296" w:rsidRDefault="00A26296">
      <w:pPr>
        <w:pStyle w:val="Commentaire"/>
      </w:pPr>
      <w:r>
        <w:rPr>
          <w:rStyle w:val="Marquedecommentaire"/>
        </w:rPr>
        <w:annotationRef/>
      </w:r>
      <w:r>
        <w:t>Extra stuff:</w:t>
      </w:r>
    </w:p>
    <w:p w14:paraId="044EB45C" w14:textId="77777777" w:rsidR="00A26296" w:rsidRDefault="00A26296">
      <w:pPr>
        <w:pStyle w:val="Commentaire"/>
      </w:pPr>
      <w:r>
        <w:t>, ;</w:t>
      </w:r>
    </w:p>
    <w:p w14:paraId="2A27F1C4" w14:textId="77777777" w:rsidR="00A26296" w:rsidRDefault="00A26296">
      <w:pPr>
        <w:pStyle w:val="Commentaire"/>
      </w:pPr>
    </w:p>
    <w:p w14:paraId="1DD7A2B6" w14:textId="77777777" w:rsidR="00A26296" w:rsidRDefault="00A26296">
      <w:pPr>
        <w:pStyle w:val="Commentaire"/>
      </w:pPr>
      <w:r>
        <w:t>Correct:</w:t>
      </w:r>
    </w:p>
    <w:p w14:paraId="6A80D21B" w14:textId="77777777" w:rsidR="00A26296" w:rsidRDefault="00A26296">
      <w:pPr>
        <w:pStyle w:val="Commentaire"/>
      </w:pPr>
      <w:r>
        <w:t>Shi et al. (2018)</w:t>
      </w:r>
    </w:p>
    <w:p w14:paraId="11AC9B3B" w14:textId="6B095483" w:rsidR="00A26296" w:rsidRDefault="00A26296">
      <w:pPr>
        <w:pStyle w:val="Commentaire"/>
      </w:pPr>
      <w:r>
        <w:t>(Shi et al., 2018)</w:t>
      </w:r>
    </w:p>
  </w:comment>
  <w:comment w:id="4778" w:author="Robin Matthews" w:date="2021-07-13T14:52:00Z" w:initials="RM">
    <w:p w14:paraId="38D36A0F" w14:textId="77777777" w:rsidR="00A26296" w:rsidRDefault="00A26296">
      <w:pPr>
        <w:pStyle w:val="Commentaire"/>
      </w:pPr>
      <w:r>
        <w:rPr>
          <w:rStyle w:val="Marquedecommentaire"/>
        </w:rPr>
        <w:annotationRef/>
      </w:r>
      <w:r>
        <w:t>Not found:</w:t>
      </w:r>
    </w:p>
    <w:p w14:paraId="75BB40DD" w14:textId="77777777" w:rsidR="00A26296" w:rsidRDefault="00A26296">
      <w:pPr>
        <w:pStyle w:val="Commentaire"/>
      </w:pPr>
      <w:r>
        <w:t>C. Sun et al.</w:t>
      </w:r>
    </w:p>
    <w:p w14:paraId="40018586" w14:textId="77777777" w:rsidR="00A26296" w:rsidRDefault="00A26296">
      <w:pPr>
        <w:pStyle w:val="Commentaire"/>
      </w:pPr>
    </w:p>
    <w:p w14:paraId="717DA923" w14:textId="77777777" w:rsidR="00A26296" w:rsidRDefault="00A26296">
      <w:pPr>
        <w:pStyle w:val="Commentaire"/>
      </w:pPr>
      <w:r>
        <w:t>Extra stuff:</w:t>
      </w:r>
    </w:p>
    <w:p w14:paraId="1C98F589" w14:textId="77777777" w:rsidR="00A26296" w:rsidRDefault="00A26296">
      <w:pPr>
        <w:pStyle w:val="Commentaire"/>
      </w:pPr>
      <w:r>
        <w:t>Sun et al., a)</w:t>
      </w:r>
    </w:p>
    <w:p w14:paraId="11570964" w14:textId="77777777" w:rsidR="00A26296" w:rsidRDefault="00A26296">
      <w:pPr>
        <w:pStyle w:val="Commentaire"/>
      </w:pPr>
    </w:p>
    <w:p w14:paraId="246928F1" w14:textId="77777777" w:rsidR="00A26296" w:rsidRDefault="00A26296">
      <w:pPr>
        <w:pStyle w:val="Commentaire"/>
      </w:pPr>
      <w:r>
        <w:t>Correct:</w:t>
      </w:r>
    </w:p>
    <w:p w14:paraId="516E7396" w14:textId="77777777" w:rsidR="00A26296" w:rsidRDefault="00A26296">
      <w:pPr>
        <w:pStyle w:val="Commentaire"/>
      </w:pPr>
      <w:r>
        <w:t>C. Sun et al. (2019)</w:t>
      </w:r>
    </w:p>
    <w:p w14:paraId="7F16BD57" w14:textId="155520BB" w:rsidR="00A26296" w:rsidRDefault="00A26296">
      <w:pPr>
        <w:pStyle w:val="Commentaire"/>
      </w:pPr>
      <w:r>
        <w:t>(C. Sun et al., 2019)</w:t>
      </w:r>
    </w:p>
  </w:comment>
  <w:comment w:id="4779" w:author="Robin Matthews" w:date="2021-07-13T14:52:00Z" w:initials="RM">
    <w:p w14:paraId="65E988C2" w14:textId="77777777" w:rsidR="00A26296" w:rsidRDefault="00A26296">
      <w:pPr>
        <w:pStyle w:val="Commentaire"/>
      </w:pPr>
      <w:r>
        <w:rPr>
          <w:rStyle w:val="Marquedecommentaire"/>
        </w:rPr>
        <w:annotationRef/>
      </w:r>
      <w:r>
        <w:t>Not found:</w:t>
      </w:r>
    </w:p>
    <w:p w14:paraId="1C55689A" w14:textId="77777777" w:rsidR="00A26296" w:rsidRDefault="00A26296">
      <w:pPr>
        <w:pStyle w:val="Commentaire"/>
      </w:pPr>
      <w:r>
        <w:t>C. Li et al.</w:t>
      </w:r>
    </w:p>
    <w:p w14:paraId="2F8AA539" w14:textId="77777777" w:rsidR="00A26296" w:rsidRDefault="00A26296">
      <w:pPr>
        <w:pStyle w:val="Commentaire"/>
      </w:pPr>
    </w:p>
    <w:p w14:paraId="64DF81E8" w14:textId="77777777" w:rsidR="00A26296" w:rsidRDefault="00A26296">
      <w:pPr>
        <w:pStyle w:val="Commentaire"/>
      </w:pPr>
      <w:r>
        <w:t>Extra stuff:</w:t>
      </w:r>
    </w:p>
    <w:p w14:paraId="04654517" w14:textId="77777777" w:rsidR="00A26296" w:rsidRDefault="00A26296">
      <w:pPr>
        <w:pStyle w:val="Commentaire"/>
      </w:pPr>
      <w:r>
        <w:t xml:space="preserve">(Li et al., </w:t>
      </w:r>
    </w:p>
    <w:p w14:paraId="06476EB6" w14:textId="77777777" w:rsidR="00A26296" w:rsidRDefault="00A26296">
      <w:pPr>
        <w:pStyle w:val="Commentaire"/>
      </w:pPr>
    </w:p>
    <w:p w14:paraId="25BC16F1" w14:textId="77777777" w:rsidR="00A26296" w:rsidRDefault="00A26296">
      <w:pPr>
        <w:pStyle w:val="Commentaire"/>
      </w:pPr>
      <w:r>
        <w:t>Correct:</w:t>
      </w:r>
    </w:p>
    <w:p w14:paraId="25196A6B" w14:textId="77777777" w:rsidR="00A26296" w:rsidRDefault="00A26296">
      <w:pPr>
        <w:pStyle w:val="Commentaire"/>
      </w:pPr>
      <w:r>
        <w:t>C. Li et al. (2020)</w:t>
      </w:r>
    </w:p>
    <w:p w14:paraId="2EB6BAF0" w14:textId="5B145B91" w:rsidR="00A26296" w:rsidRDefault="00A26296">
      <w:pPr>
        <w:pStyle w:val="Commentaire"/>
      </w:pPr>
      <w:r>
        <w:t>(C. Li et al., 2020)</w:t>
      </w:r>
    </w:p>
  </w:comment>
  <w:comment w:id="4784" w:author="Robin Matthews" w:date="2021-07-13T14:52:00Z" w:initials="RM">
    <w:p w14:paraId="554F2B2D" w14:textId="77777777" w:rsidR="00A26296" w:rsidRDefault="00A26296">
      <w:pPr>
        <w:pStyle w:val="Commentaire"/>
      </w:pPr>
      <w:r>
        <w:rPr>
          <w:rStyle w:val="Marquedecommentaire"/>
        </w:rPr>
        <w:annotationRef/>
      </w:r>
      <w:r>
        <w:t>Not found:</w:t>
      </w:r>
    </w:p>
    <w:p w14:paraId="5BD8278C" w14:textId="77777777" w:rsidR="00A26296" w:rsidRDefault="00A26296">
      <w:pPr>
        <w:pStyle w:val="Commentaire"/>
      </w:pPr>
      <w:r>
        <w:t>C. Li et al.</w:t>
      </w:r>
    </w:p>
    <w:p w14:paraId="4B30F0BC" w14:textId="77777777" w:rsidR="00A26296" w:rsidRDefault="00A26296">
      <w:pPr>
        <w:pStyle w:val="Commentaire"/>
      </w:pPr>
    </w:p>
    <w:p w14:paraId="4C653846" w14:textId="77777777" w:rsidR="00A26296" w:rsidRDefault="00A26296">
      <w:pPr>
        <w:pStyle w:val="Commentaire"/>
      </w:pPr>
      <w:r>
        <w:t>Extra stuff:</w:t>
      </w:r>
    </w:p>
    <w:p w14:paraId="651C34F4" w14:textId="77777777" w:rsidR="00A26296" w:rsidRDefault="00A26296">
      <w:pPr>
        <w:pStyle w:val="Commentaire"/>
      </w:pPr>
      <w:r>
        <w:t xml:space="preserve">(Li et al., </w:t>
      </w:r>
    </w:p>
    <w:p w14:paraId="58B87868" w14:textId="77777777" w:rsidR="00A26296" w:rsidRDefault="00A26296">
      <w:pPr>
        <w:pStyle w:val="Commentaire"/>
      </w:pPr>
    </w:p>
    <w:p w14:paraId="1171ED21" w14:textId="77777777" w:rsidR="00A26296" w:rsidRDefault="00A26296">
      <w:pPr>
        <w:pStyle w:val="Commentaire"/>
      </w:pPr>
      <w:r>
        <w:t>Correct:</w:t>
      </w:r>
    </w:p>
    <w:p w14:paraId="34402110" w14:textId="77777777" w:rsidR="00A26296" w:rsidRDefault="00A26296">
      <w:pPr>
        <w:pStyle w:val="Commentaire"/>
      </w:pPr>
      <w:r>
        <w:t>C. Li et al. (2020)</w:t>
      </w:r>
    </w:p>
    <w:p w14:paraId="03E52A6C" w14:textId="1B412C3F" w:rsidR="00A26296" w:rsidRDefault="00A26296">
      <w:pPr>
        <w:pStyle w:val="Commentaire"/>
      </w:pPr>
      <w:r>
        <w:t>(C. Li et al., 2020)</w:t>
      </w:r>
    </w:p>
  </w:comment>
  <w:comment w:id="4790" w:author="Robin Matthews" w:date="2021-07-13T14:52:00Z" w:initials="RM">
    <w:p w14:paraId="227C42BB" w14:textId="77777777" w:rsidR="00A26296" w:rsidRDefault="00A26296">
      <w:pPr>
        <w:pStyle w:val="Commentaire"/>
      </w:pPr>
      <w:r>
        <w:rPr>
          <w:rStyle w:val="Marquedecommentaire"/>
        </w:rPr>
        <w:annotationRef/>
      </w:r>
      <w:r>
        <w:t>Not found:</w:t>
      </w:r>
    </w:p>
    <w:p w14:paraId="14D53BBB" w14:textId="77777777" w:rsidR="00A26296" w:rsidRDefault="00A26296">
      <w:pPr>
        <w:pStyle w:val="Commentaire"/>
      </w:pPr>
      <w:r>
        <w:t>Y. Xu et al., 2016</w:t>
      </w:r>
    </w:p>
    <w:p w14:paraId="52328BFD" w14:textId="77777777" w:rsidR="00A26296" w:rsidRDefault="00A26296">
      <w:pPr>
        <w:pStyle w:val="Commentaire"/>
      </w:pPr>
      <w:r>
        <w:t>X. Wang et al., 2017</w:t>
      </w:r>
    </w:p>
    <w:p w14:paraId="13D7DD10" w14:textId="77777777" w:rsidR="00A26296" w:rsidRDefault="00A26296">
      <w:pPr>
        <w:pStyle w:val="Commentaire"/>
      </w:pPr>
      <w:r>
        <w:t>Y. Wang et al., 2017</w:t>
      </w:r>
    </w:p>
    <w:p w14:paraId="06B5571B" w14:textId="77777777" w:rsidR="00A26296" w:rsidRDefault="00A26296">
      <w:pPr>
        <w:pStyle w:val="Commentaire"/>
      </w:pPr>
      <w:r>
        <w:t>D. Li et al., 2018</w:t>
      </w:r>
    </w:p>
    <w:p w14:paraId="7A883B2C" w14:textId="77777777" w:rsidR="00A26296" w:rsidRDefault="00A26296">
      <w:pPr>
        <w:pStyle w:val="Commentaire"/>
      </w:pPr>
    </w:p>
    <w:p w14:paraId="26111C27" w14:textId="77777777" w:rsidR="00A26296" w:rsidRDefault="00A26296">
      <w:pPr>
        <w:pStyle w:val="Commentaire"/>
      </w:pPr>
      <w:r>
        <w:t>Extra stuff:</w:t>
      </w:r>
    </w:p>
    <w:p w14:paraId="1F0E7388" w14:textId="77777777" w:rsidR="00A26296" w:rsidRDefault="00A26296">
      <w:pPr>
        <w:pStyle w:val="Commentaire"/>
      </w:pPr>
      <w:r>
        <w:t>(; ; Li et al., 2018c; ; ; Wang et al., 2017a, 2017c; Xu et al., 2016a; ;</w:t>
      </w:r>
    </w:p>
    <w:p w14:paraId="3CA059C9" w14:textId="77777777" w:rsidR="00A26296" w:rsidRDefault="00A26296">
      <w:pPr>
        <w:pStyle w:val="Commentaire"/>
      </w:pPr>
    </w:p>
    <w:p w14:paraId="3EBBB101" w14:textId="77777777" w:rsidR="00A26296" w:rsidRDefault="00A26296">
      <w:pPr>
        <w:pStyle w:val="Commentaire"/>
      </w:pPr>
      <w:r>
        <w:t>Correct:</w:t>
      </w:r>
    </w:p>
    <w:p w14:paraId="55324674" w14:textId="410BFC37" w:rsidR="00A26296" w:rsidRDefault="00A26296">
      <w:pPr>
        <w:pStyle w:val="Commentaire"/>
      </w:pPr>
      <w:r>
        <w:t>(Seo et al., 2014; Zhou et al., 2014; Y. Xu et al., 2016; X. Wang et al., 2017; Y. Wang et al., 2017; Guo et al., 2018; D. Li et al., 2018; Sui et al., 2018; Imada et al., 2019)</w:t>
      </w:r>
    </w:p>
  </w:comment>
  <w:comment w:id="4792" w:author="Robin Matthews" w:date="2021-07-13T14:52:00Z" w:initials="RM">
    <w:p w14:paraId="58E66BE5" w14:textId="77777777" w:rsidR="00A26296" w:rsidRDefault="00A26296">
      <w:pPr>
        <w:pStyle w:val="Commentaire"/>
      </w:pPr>
      <w:r>
        <w:rPr>
          <w:rStyle w:val="Marquedecommentaire"/>
        </w:rPr>
        <w:annotationRef/>
      </w:r>
      <w:r>
        <w:t>Extra stuff:</w:t>
      </w:r>
    </w:p>
    <w:p w14:paraId="3D9DA27F" w14:textId="77777777" w:rsidR="00A26296" w:rsidRDefault="00A26296">
      <w:pPr>
        <w:pStyle w:val="Commentaire"/>
      </w:pPr>
      <w:r>
        <w:t>, ;</w:t>
      </w:r>
    </w:p>
    <w:p w14:paraId="50A51654" w14:textId="77777777" w:rsidR="00A26296" w:rsidRDefault="00A26296">
      <w:pPr>
        <w:pStyle w:val="Commentaire"/>
      </w:pPr>
    </w:p>
    <w:p w14:paraId="56F4094F" w14:textId="77777777" w:rsidR="00A26296" w:rsidRDefault="00A26296">
      <w:pPr>
        <w:pStyle w:val="Commentaire"/>
      </w:pPr>
      <w:r>
        <w:t>Correct:</w:t>
      </w:r>
    </w:p>
    <w:p w14:paraId="435CED9C" w14:textId="77777777" w:rsidR="00A26296" w:rsidRDefault="00A26296">
      <w:pPr>
        <w:pStyle w:val="Commentaire"/>
      </w:pPr>
      <w:r>
        <w:t>Shi et al. (2018)</w:t>
      </w:r>
    </w:p>
    <w:p w14:paraId="3C6A267A" w14:textId="5F144520" w:rsidR="00A26296" w:rsidRDefault="00A26296">
      <w:pPr>
        <w:pStyle w:val="Commentaire"/>
      </w:pPr>
      <w:r>
        <w:t>(Shi et al., 2018)</w:t>
      </w:r>
    </w:p>
  </w:comment>
  <w:comment w:id="4793" w:author="Robin Matthews" w:date="2021-07-13T14:52:00Z" w:initials="RM">
    <w:p w14:paraId="70288288" w14:textId="77777777" w:rsidR="00A26296" w:rsidRDefault="00A26296">
      <w:pPr>
        <w:pStyle w:val="Commentaire"/>
      </w:pPr>
      <w:r>
        <w:rPr>
          <w:rStyle w:val="Marquedecommentaire"/>
        </w:rPr>
        <w:annotationRef/>
      </w:r>
      <w:r>
        <w:t>Not found:</w:t>
      </w:r>
    </w:p>
    <w:p w14:paraId="5CB54C8F" w14:textId="77777777" w:rsidR="00A26296" w:rsidRDefault="00A26296">
      <w:pPr>
        <w:pStyle w:val="Commentaire"/>
      </w:pPr>
      <w:r>
        <w:t>C. Sun et al.</w:t>
      </w:r>
    </w:p>
    <w:p w14:paraId="6552A5E8" w14:textId="77777777" w:rsidR="00A26296" w:rsidRDefault="00A26296">
      <w:pPr>
        <w:pStyle w:val="Commentaire"/>
      </w:pPr>
    </w:p>
    <w:p w14:paraId="3ACB3B52" w14:textId="77777777" w:rsidR="00A26296" w:rsidRDefault="00A26296">
      <w:pPr>
        <w:pStyle w:val="Commentaire"/>
      </w:pPr>
      <w:r>
        <w:t>Extra stuff:</w:t>
      </w:r>
    </w:p>
    <w:p w14:paraId="66BBA61E" w14:textId="77777777" w:rsidR="00A26296" w:rsidRDefault="00A26296">
      <w:pPr>
        <w:pStyle w:val="Commentaire"/>
      </w:pPr>
      <w:r>
        <w:t>Sun et al., a)</w:t>
      </w:r>
    </w:p>
    <w:p w14:paraId="11E7C123" w14:textId="77777777" w:rsidR="00A26296" w:rsidRDefault="00A26296">
      <w:pPr>
        <w:pStyle w:val="Commentaire"/>
      </w:pPr>
    </w:p>
    <w:p w14:paraId="4040D043" w14:textId="77777777" w:rsidR="00A26296" w:rsidRDefault="00A26296">
      <w:pPr>
        <w:pStyle w:val="Commentaire"/>
      </w:pPr>
      <w:r>
        <w:t>Correct:</w:t>
      </w:r>
    </w:p>
    <w:p w14:paraId="515FF789" w14:textId="77777777" w:rsidR="00A26296" w:rsidRDefault="00A26296">
      <w:pPr>
        <w:pStyle w:val="Commentaire"/>
      </w:pPr>
      <w:r>
        <w:t>C. Sun et al. (2019)</w:t>
      </w:r>
    </w:p>
    <w:p w14:paraId="128E0E3B" w14:textId="69A82D8A" w:rsidR="00A26296" w:rsidRDefault="00A26296">
      <w:pPr>
        <w:pStyle w:val="Commentaire"/>
      </w:pPr>
      <w:r>
        <w:t>(C. Sun et al., 2019)</w:t>
      </w:r>
    </w:p>
  </w:comment>
  <w:comment w:id="4795" w:author="Robin Matthews" w:date="2021-07-14T17:29:00Z" w:initials="RM">
    <w:p w14:paraId="404B63F3" w14:textId="62D531FE" w:rsidR="00381ADC" w:rsidRDefault="00381ADC">
      <w:pPr>
        <w:pStyle w:val="Commentaire"/>
      </w:pPr>
      <w:r>
        <w:rPr>
          <w:rStyle w:val="Marquedecommentaire"/>
        </w:rPr>
        <w:annotationRef/>
      </w:r>
      <w:r>
        <w:t>Mendeley field contains ‘Donat et al., 2013b’. Want me to remove it? Provide DOI for Dunn et al., 2020 and I’ll ad dit.</w:t>
      </w:r>
    </w:p>
  </w:comment>
  <w:comment w:id="4796" w:author="Robin Matthews" w:date="2021-07-13T14:52:00Z" w:initials="RM">
    <w:p w14:paraId="6D268696" w14:textId="77777777" w:rsidR="00A26296" w:rsidRDefault="00A26296">
      <w:pPr>
        <w:pStyle w:val="Commentaire"/>
      </w:pPr>
      <w:r>
        <w:rPr>
          <w:rStyle w:val="Marquedecommentaire"/>
        </w:rPr>
        <w:annotationRef/>
      </w:r>
      <w:r>
        <w:t>Not found:</w:t>
      </w:r>
    </w:p>
    <w:p w14:paraId="598D83D3" w14:textId="77777777" w:rsidR="00A26296" w:rsidRDefault="00A26296">
      <w:pPr>
        <w:pStyle w:val="Commentaire"/>
      </w:pPr>
      <w:r>
        <w:t>Donat et al.</w:t>
      </w:r>
    </w:p>
    <w:p w14:paraId="1B0CA4E5" w14:textId="77777777" w:rsidR="00A26296" w:rsidRDefault="00A26296">
      <w:pPr>
        <w:pStyle w:val="Commentaire"/>
      </w:pPr>
      <w:r>
        <w:t>2013b</w:t>
      </w:r>
    </w:p>
    <w:p w14:paraId="67D8BB7E" w14:textId="77777777" w:rsidR="00A26296" w:rsidRDefault="00A26296">
      <w:pPr>
        <w:pStyle w:val="Commentaire"/>
      </w:pPr>
    </w:p>
    <w:p w14:paraId="3EB4F788" w14:textId="77777777" w:rsidR="00A26296" w:rsidRDefault="00A26296">
      <w:pPr>
        <w:pStyle w:val="Commentaire"/>
      </w:pPr>
      <w:r>
        <w:t>Extra stuff:</w:t>
      </w:r>
    </w:p>
    <w:p w14:paraId="03087B49" w14:textId="77777777" w:rsidR="00A26296" w:rsidRDefault="00A26296">
      <w:pPr>
        <w:pStyle w:val="Commentaire"/>
      </w:pPr>
      <w:r>
        <w:t xml:space="preserve">(Dunn et al., 2020) </w:t>
      </w:r>
    </w:p>
    <w:p w14:paraId="6110942D" w14:textId="77777777" w:rsidR="00A26296" w:rsidRDefault="00A26296">
      <w:pPr>
        <w:pStyle w:val="Commentaire"/>
      </w:pPr>
    </w:p>
    <w:p w14:paraId="3C408A1F" w14:textId="77777777" w:rsidR="00A26296" w:rsidRDefault="00A26296">
      <w:pPr>
        <w:pStyle w:val="Commentaire"/>
      </w:pPr>
      <w:r>
        <w:t>Correct:</w:t>
      </w:r>
    </w:p>
    <w:p w14:paraId="755B2287" w14:textId="77777777" w:rsidR="00A26296" w:rsidRDefault="00A26296">
      <w:pPr>
        <w:pStyle w:val="Commentaire"/>
      </w:pPr>
      <w:r>
        <w:t>Donat et al. (2013b)</w:t>
      </w:r>
    </w:p>
    <w:p w14:paraId="0AC2788D" w14:textId="44487D6B" w:rsidR="00A26296" w:rsidRDefault="00A26296">
      <w:pPr>
        <w:pStyle w:val="Commentaire"/>
      </w:pPr>
      <w:r>
        <w:t>(Donat et al., 2013b)</w:t>
      </w:r>
    </w:p>
  </w:comment>
  <w:comment w:id="4798" w:author="Robin Matthews" w:date="2021-07-14T16:35:00Z" w:initials="RM">
    <w:p w14:paraId="71E20825" w14:textId="77777777" w:rsidR="003E3A35" w:rsidRDefault="003E3A35" w:rsidP="003E3A35">
      <w:pPr>
        <w:pStyle w:val="Commentaire"/>
      </w:pPr>
      <w:r>
        <w:rPr>
          <w:rStyle w:val="Marquedecommentaire"/>
        </w:rPr>
        <w:annotationRef/>
      </w:r>
      <w:r>
        <w:t>Mendeley field also contains ‘</w:t>
      </w:r>
      <w:r w:rsidRPr="00D83AAB">
        <w:rPr>
          <w:rFonts w:cs="Times New Roman"/>
          <w:noProof/>
          <w:color w:val="000000" w:themeColor="text1"/>
          <w:sz w:val="16"/>
          <w:szCs w:val="16"/>
          <w:lang w:val="en-GB"/>
        </w:rPr>
        <w:t>Knutson et al., 2013</w:t>
      </w:r>
      <w:r>
        <w:rPr>
          <w:rFonts w:cs="Times New Roman"/>
          <w:noProof/>
          <w:color w:val="000000" w:themeColor="text1"/>
          <w:sz w:val="16"/>
          <w:szCs w:val="16"/>
          <w:lang w:val="en-GB"/>
        </w:rPr>
        <w:t>a’. Want me to remove it?</w:t>
      </w:r>
    </w:p>
  </w:comment>
  <w:comment w:id="4801" w:author="Robin Matthews" w:date="2021-07-13T14:52:00Z" w:initials="RM">
    <w:p w14:paraId="72875D2F" w14:textId="77777777" w:rsidR="00A26296" w:rsidRDefault="00A26296">
      <w:pPr>
        <w:pStyle w:val="Commentaire"/>
      </w:pPr>
      <w:r>
        <w:rPr>
          <w:rStyle w:val="Marquedecommentaire"/>
        </w:rPr>
        <w:annotationRef/>
      </w:r>
      <w:r>
        <w:t>Extra stuff:</w:t>
      </w:r>
    </w:p>
    <w:p w14:paraId="292F0256" w14:textId="77777777" w:rsidR="00A26296" w:rsidRDefault="00A26296">
      <w:pPr>
        <w:pStyle w:val="Commentaire"/>
      </w:pPr>
      <w:r>
        <w:t>(, ;</w:t>
      </w:r>
    </w:p>
    <w:p w14:paraId="4AD4F517" w14:textId="77777777" w:rsidR="00A26296" w:rsidRDefault="00A26296">
      <w:pPr>
        <w:pStyle w:val="Commentaire"/>
      </w:pPr>
    </w:p>
    <w:p w14:paraId="1FB3B078" w14:textId="77777777" w:rsidR="00A26296" w:rsidRDefault="00A26296">
      <w:pPr>
        <w:pStyle w:val="Commentaire"/>
      </w:pPr>
      <w:r>
        <w:t>Correct:</w:t>
      </w:r>
    </w:p>
    <w:p w14:paraId="6214519D" w14:textId="77777777" w:rsidR="00A26296" w:rsidRDefault="00A26296">
      <w:pPr>
        <w:pStyle w:val="Commentaire"/>
      </w:pPr>
      <w:r>
        <w:t>Seong et al. (2020)</w:t>
      </w:r>
    </w:p>
    <w:p w14:paraId="2C99273E" w14:textId="408BCFBF" w:rsidR="00A26296" w:rsidRDefault="00A26296">
      <w:pPr>
        <w:pStyle w:val="Commentaire"/>
      </w:pPr>
      <w:r>
        <w:t>(Seong et al., 2020)</w:t>
      </w:r>
    </w:p>
  </w:comment>
  <w:comment w:id="4803" w:author="Robin Matthews" w:date="2021-07-13T14:52:00Z" w:initials="RM">
    <w:p w14:paraId="796D50DF" w14:textId="77777777" w:rsidR="00A26296" w:rsidRDefault="00A26296">
      <w:pPr>
        <w:pStyle w:val="Commentaire"/>
      </w:pPr>
      <w:r>
        <w:rPr>
          <w:rStyle w:val="Marquedecommentaire"/>
        </w:rPr>
        <w:annotationRef/>
      </w:r>
      <w:r>
        <w:t>Not found:</w:t>
      </w:r>
    </w:p>
    <w:p w14:paraId="163F86C4" w14:textId="77777777" w:rsidR="00A26296" w:rsidRDefault="00A26296">
      <w:pPr>
        <w:pStyle w:val="Commentaire"/>
      </w:pPr>
      <w:r>
        <w:t>Z. Wang et al.</w:t>
      </w:r>
    </w:p>
    <w:p w14:paraId="130E80AD" w14:textId="77777777" w:rsidR="00A26296" w:rsidRDefault="00A26296">
      <w:pPr>
        <w:pStyle w:val="Commentaire"/>
      </w:pPr>
      <w:r>
        <w:t>2017a</w:t>
      </w:r>
    </w:p>
    <w:p w14:paraId="5E3FA7C6" w14:textId="77777777" w:rsidR="00A26296" w:rsidRDefault="00A26296">
      <w:pPr>
        <w:pStyle w:val="Commentaire"/>
      </w:pPr>
    </w:p>
    <w:p w14:paraId="60384BE4" w14:textId="77777777" w:rsidR="00A26296" w:rsidRDefault="00A26296">
      <w:pPr>
        <w:pStyle w:val="Commentaire"/>
      </w:pPr>
      <w:r>
        <w:t>Extra stuff:</w:t>
      </w:r>
    </w:p>
    <w:p w14:paraId="0B4FD027" w14:textId="77777777" w:rsidR="00A26296" w:rsidRDefault="00A26296">
      <w:pPr>
        <w:pStyle w:val="Commentaire"/>
      </w:pPr>
      <w:r>
        <w:t>Wang et al., 2017;</w:t>
      </w:r>
    </w:p>
    <w:p w14:paraId="2F625EC1" w14:textId="77777777" w:rsidR="00A26296" w:rsidRDefault="00A26296">
      <w:pPr>
        <w:pStyle w:val="Commentaire"/>
      </w:pPr>
    </w:p>
    <w:p w14:paraId="1EF0A756" w14:textId="77777777" w:rsidR="00A26296" w:rsidRDefault="00A26296">
      <w:pPr>
        <w:pStyle w:val="Commentaire"/>
      </w:pPr>
      <w:r>
        <w:t>Correct:</w:t>
      </w:r>
    </w:p>
    <w:p w14:paraId="523D5BC0" w14:textId="77777777" w:rsidR="00A26296" w:rsidRDefault="00A26296">
      <w:pPr>
        <w:pStyle w:val="Commentaire"/>
      </w:pPr>
      <w:r>
        <w:t>Z. Wang et al. (2017a)</w:t>
      </w:r>
    </w:p>
    <w:p w14:paraId="53D3160B" w14:textId="16F5C66B" w:rsidR="00A26296" w:rsidRDefault="00A26296">
      <w:pPr>
        <w:pStyle w:val="Commentaire"/>
      </w:pPr>
      <w:r>
        <w:t>(Z. Wang et al., 2017a)</w:t>
      </w:r>
    </w:p>
  </w:comment>
  <w:comment w:id="4805" w:author="Robin Matthews" w:date="2021-07-13T14:52:00Z" w:initials="RM">
    <w:p w14:paraId="65783033" w14:textId="77777777" w:rsidR="00A26296" w:rsidRDefault="00A26296">
      <w:pPr>
        <w:pStyle w:val="Commentaire"/>
      </w:pPr>
      <w:r>
        <w:rPr>
          <w:rStyle w:val="Marquedecommentaire"/>
        </w:rPr>
        <w:annotationRef/>
      </w:r>
      <w:r>
        <w:t>Not found:</w:t>
      </w:r>
    </w:p>
    <w:p w14:paraId="37C88760" w14:textId="77777777" w:rsidR="00A26296" w:rsidRDefault="00A26296">
      <w:pPr>
        <w:pStyle w:val="Commentaire"/>
      </w:pPr>
      <w:r>
        <w:t>Knutson et al., 2013a</w:t>
      </w:r>
    </w:p>
    <w:p w14:paraId="0EB638CE" w14:textId="77777777" w:rsidR="00A26296" w:rsidRDefault="00A26296">
      <w:pPr>
        <w:pStyle w:val="Commentaire"/>
      </w:pPr>
    </w:p>
    <w:p w14:paraId="4DEEB1A4" w14:textId="77777777" w:rsidR="00A26296" w:rsidRDefault="00A26296">
      <w:pPr>
        <w:pStyle w:val="Commentaire"/>
      </w:pPr>
      <w:r>
        <w:t>Extra stuff:</w:t>
      </w:r>
    </w:p>
    <w:p w14:paraId="7C7DFD9C" w14:textId="77777777" w:rsidR="00A26296" w:rsidRDefault="00A26296">
      <w:pPr>
        <w:pStyle w:val="Commentaire"/>
      </w:pPr>
      <w:r>
        <w:t>; )</w:t>
      </w:r>
    </w:p>
    <w:p w14:paraId="64511CFF" w14:textId="77777777" w:rsidR="00A26296" w:rsidRDefault="00A26296">
      <w:pPr>
        <w:pStyle w:val="Commentaire"/>
      </w:pPr>
    </w:p>
    <w:p w14:paraId="1FC2084E" w14:textId="77777777" w:rsidR="00A26296" w:rsidRDefault="00A26296">
      <w:pPr>
        <w:pStyle w:val="Commentaire"/>
      </w:pPr>
      <w:r>
        <w:t>Correct:</w:t>
      </w:r>
    </w:p>
    <w:p w14:paraId="4CA03D1B" w14:textId="71C56882" w:rsidR="00A26296" w:rsidRDefault="00A26296">
      <w:pPr>
        <w:pStyle w:val="Commentaire"/>
      </w:pPr>
      <w:r>
        <w:t>(Knutson et al., 2013a; Dong et al., 2018; Kim et al., 2019)</w:t>
      </w:r>
    </w:p>
  </w:comment>
  <w:comment w:id="4806" w:author="Robin Matthews" w:date="2021-07-13T14:52:00Z" w:initials="RM">
    <w:p w14:paraId="636CC215" w14:textId="77777777" w:rsidR="00A26296" w:rsidRDefault="00A26296">
      <w:pPr>
        <w:pStyle w:val="Commentaire"/>
      </w:pPr>
      <w:r>
        <w:rPr>
          <w:rStyle w:val="Marquedecommentaire"/>
        </w:rPr>
        <w:annotationRef/>
      </w:r>
      <w:r>
        <w:t>Not found:</w:t>
      </w:r>
    </w:p>
    <w:p w14:paraId="6C777EF5" w14:textId="77777777" w:rsidR="00A26296" w:rsidRDefault="00A26296">
      <w:pPr>
        <w:pStyle w:val="Commentaire"/>
      </w:pPr>
      <w:r>
        <w:t>C. Li et al.</w:t>
      </w:r>
    </w:p>
    <w:p w14:paraId="3F34E273" w14:textId="77777777" w:rsidR="00A26296" w:rsidRDefault="00A26296">
      <w:pPr>
        <w:pStyle w:val="Commentaire"/>
      </w:pPr>
    </w:p>
    <w:p w14:paraId="3530B657" w14:textId="77777777" w:rsidR="00A26296" w:rsidRDefault="00A26296">
      <w:pPr>
        <w:pStyle w:val="Commentaire"/>
      </w:pPr>
      <w:r>
        <w:t>Extra stuff:</w:t>
      </w:r>
    </w:p>
    <w:p w14:paraId="4C2822DD" w14:textId="77777777" w:rsidR="00A26296" w:rsidRDefault="00A26296">
      <w:pPr>
        <w:pStyle w:val="Commentaire"/>
      </w:pPr>
      <w:r>
        <w:t xml:space="preserve">(Li et al., </w:t>
      </w:r>
    </w:p>
    <w:p w14:paraId="1B61C292" w14:textId="77777777" w:rsidR="00A26296" w:rsidRDefault="00A26296">
      <w:pPr>
        <w:pStyle w:val="Commentaire"/>
      </w:pPr>
    </w:p>
    <w:p w14:paraId="0566CFD1" w14:textId="77777777" w:rsidR="00A26296" w:rsidRDefault="00A26296">
      <w:pPr>
        <w:pStyle w:val="Commentaire"/>
      </w:pPr>
      <w:r>
        <w:t>Correct:</w:t>
      </w:r>
    </w:p>
    <w:p w14:paraId="15DFB610" w14:textId="77777777" w:rsidR="00A26296" w:rsidRDefault="00A26296">
      <w:pPr>
        <w:pStyle w:val="Commentaire"/>
      </w:pPr>
      <w:r>
        <w:t>C. Li et al. (2020)</w:t>
      </w:r>
    </w:p>
    <w:p w14:paraId="5DE11431" w14:textId="4258393D" w:rsidR="00A26296" w:rsidRDefault="00A26296">
      <w:pPr>
        <w:pStyle w:val="Commentaire"/>
      </w:pPr>
      <w:r>
        <w:t>(C. Li et al., 2020)</w:t>
      </w:r>
    </w:p>
  </w:comment>
  <w:comment w:id="4811" w:author="Robin Matthews" w:date="2021-07-13T14:52:00Z" w:initials="RM">
    <w:p w14:paraId="6179C637" w14:textId="77777777" w:rsidR="00A26296" w:rsidRDefault="00A26296">
      <w:pPr>
        <w:pStyle w:val="Commentaire"/>
      </w:pPr>
      <w:r>
        <w:rPr>
          <w:rStyle w:val="Marquedecommentaire"/>
        </w:rPr>
        <w:annotationRef/>
      </w:r>
      <w:r>
        <w:t>Not found:</w:t>
      </w:r>
    </w:p>
    <w:p w14:paraId="3D29B98A" w14:textId="77777777" w:rsidR="00A26296" w:rsidRDefault="00A26296">
      <w:pPr>
        <w:pStyle w:val="Commentaire"/>
      </w:pPr>
      <w:r>
        <w:t>C. Li et al.</w:t>
      </w:r>
    </w:p>
    <w:p w14:paraId="49A4DAEF" w14:textId="77777777" w:rsidR="00A26296" w:rsidRDefault="00A26296">
      <w:pPr>
        <w:pStyle w:val="Commentaire"/>
      </w:pPr>
    </w:p>
    <w:p w14:paraId="60467063" w14:textId="77777777" w:rsidR="00A26296" w:rsidRDefault="00A26296">
      <w:pPr>
        <w:pStyle w:val="Commentaire"/>
      </w:pPr>
      <w:r>
        <w:t>Extra stuff:</w:t>
      </w:r>
    </w:p>
    <w:p w14:paraId="3C56E3C9" w14:textId="77777777" w:rsidR="00A26296" w:rsidRDefault="00A26296">
      <w:pPr>
        <w:pStyle w:val="Commentaire"/>
      </w:pPr>
      <w:r>
        <w:t xml:space="preserve">(Li et al., </w:t>
      </w:r>
    </w:p>
    <w:p w14:paraId="3F6BA572" w14:textId="77777777" w:rsidR="00A26296" w:rsidRDefault="00A26296">
      <w:pPr>
        <w:pStyle w:val="Commentaire"/>
      </w:pPr>
    </w:p>
    <w:p w14:paraId="44673F10" w14:textId="77777777" w:rsidR="00A26296" w:rsidRDefault="00A26296">
      <w:pPr>
        <w:pStyle w:val="Commentaire"/>
      </w:pPr>
      <w:r>
        <w:t>Correct:</w:t>
      </w:r>
    </w:p>
    <w:p w14:paraId="23272C22" w14:textId="77777777" w:rsidR="00A26296" w:rsidRDefault="00A26296">
      <w:pPr>
        <w:pStyle w:val="Commentaire"/>
      </w:pPr>
      <w:r>
        <w:t>C. Li et al. (2020)</w:t>
      </w:r>
    </w:p>
    <w:p w14:paraId="6CD64551" w14:textId="30D4E7BF" w:rsidR="00A26296" w:rsidRDefault="00A26296">
      <w:pPr>
        <w:pStyle w:val="Commentaire"/>
      </w:pPr>
      <w:r>
        <w:t>(C. Li et al., 2020)</w:t>
      </w:r>
    </w:p>
  </w:comment>
  <w:comment w:id="4814" w:author="Robin Matthews" w:date="2021-07-13T14:52:00Z" w:initials="RM">
    <w:p w14:paraId="158D459B" w14:textId="77777777" w:rsidR="00A26296" w:rsidRDefault="00A26296">
      <w:pPr>
        <w:pStyle w:val="Commentaire"/>
      </w:pPr>
      <w:r>
        <w:rPr>
          <w:rStyle w:val="Marquedecommentaire"/>
        </w:rPr>
        <w:annotationRef/>
      </w:r>
      <w:r>
        <w:t>Not found:</w:t>
      </w:r>
    </w:p>
    <w:p w14:paraId="02A08FE6" w14:textId="77777777" w:rsidR="00A26296" w:rsidRDefault="00A26296">
      <w:pPr>
        <w:pStyle w:val="Commentaire"/>
      </w:pPr>
      <w:r>
        <w:t>C. Li et al.</w:t>
      </w:r>
    </w:p>
    <w:p w14:paraId="44D73A5C" w14:textId="77777777" w:rsidR="00A26296" w:rsidRDefault="00A26296">
      <w:pPr>
        <w:pStyle w:val="Commentaire"/>
      </w:pPr>
    </w:p>
    <w:p w14:paraId="1F015151" w14:textId="77777777" w:rsidR="00A26296" w:rsidRDefault="00A26296">
      <w:pPr>
        <w:pStyle w:val="Commentaire"/>
      </w:pPr>
      <w:r>
        <w:t>Extra stuff:</w:t>
      </w:r>
    </w:p>
    <w:p w14:paraId="67B6EE13" w14:textId="77777777" w:rsidR="00A26296" w:rsidRDefault="00A26296">
      <w:pPr>
        <w:pStyle w:val="Commentaire"/>
      </w:pPr>
      <w:r>
        <w:t xml:space="preserve">(Li et al., </w:t>
      </w:r>
    </w:p>
    <w:p w14:paraId="52E1EFB8" w14:textId="77777777" w:rsidR="00A26296" w:rsidRDefault="00A26296">
      <w:pPr>
        <w:pStyle w:val="Commentaire"/>
      </w:pPr>
    </w:p>
    <w:p w14:paraId="2DB28BD9" w14:textId="77777777" w:rsidR="00A26296" w:rsidRDefault="00A26296">
      <w:pPr>
        <w:pStyle w:val="Commentaire"/>
      </w:pPr>
      <w:r>
        <w:t>Correct:</w:t>
      </w:r>
    </w:p>
    <w:p w14:paraId="1A0587F5" w14:textId="77777777" w:rsidR="00A26296" w:rsidRDefault="00A26296">
      <w:pPr>
        <w:pStyle w:val="Commentaire"/>
      </w:pPr>
      <w:r>
        <w:t>C. Li et al. (2020)</w:t>
      </w:r>
    </w:p>
    <w:p w14:paraId="63A26FCE" w14:textId="613D7DB8" w:rsidR="00A26296" w:rsidRDefault="00A26296">
      <w:pPr>
        <w:pStyle w:val="Commentaire"/>
      </w:pPr>
      <w:r>
        <w:t>(C. Li et al., 2020)</w:t>
      </w:r>
    </w:p>
  </w:comment>
  <w:comment w:id="4817" w:author="Robin Matthews" w:date="2021-07-13T14:52:00Z" w:initials="RM">
    <w:p w14:paraId="66A5D607" w14:textId="77777777" w:rsidR="00A26296" w:rsidRDefault="00A26296">
      <w:pPr>
        <w:pStyle w:val="Commentaire"/>
      </w:pPr>
      <w:r>
        <w:rPr>
          <w:rStyle w:val="Marquedecommentaire"/>
        </w:rPr>
        <w:annotationRef/>
      </w:r>
      <w:r>
        <w:t>Not found:</w:t>
      </w:r>
    </w:p>
    <w:p w14:paraId="32C0DB48" w14:textId="77777777" w:rsidR="00A26296" w:rsidRDefault="00A26296">
      <w:pPr>
        <w:pStyle w:val="Commentaire"/>
      </w:pPr>
      <w:r>
        <w:t>C. Li et al.</w:t>
      </w:r>
    </w:p>
    <w:p w14:paraId="119E1147" w14:textId="77777777" w:rsidR="00A26296" w:rsidRDefault="00A26296">
      <w:pPr>
        <w:pStyle w:val="Commentaire"/>
      </w:pPr>
    </w:p>
    <w:p w14:paraId="1FD3A05D" w14:textId="77777777" w:rsidR="00A26296" w:rsidRDefault="00A26296">
      <w:pPr>
        <w:pStyle w:val="Commentaire"/>
      </w:pPr>
      <w:r>
        <w:t>Extra stuff:</w:t>
      </w:r>
    </w:p>
    <w:p w14:paraId="023EB304" w14:textId="77777777" w:rsidR="00A26296" w:rsidRDefault="00A26296">
      <w:pPr>
        <w:pStyle w:val="Commentaire"/>
      </w:pPr>
      <w:r>
        <w:t xml:space="preserve">(Li et al., </w:t>
      </w:r>
    </w:p>
    <w:p w14:paraId="029D63EA" w14:textId="77777777" w:rsidR="00A26296" w:rsidRDefault="00A26296">
      <w:pPr>
        <w:pStyle w:val="Commentaire"/>
      </w:pPr>
    </w:p>
    <w:p w14:paraId="30916655" w14:textId="77777777" w:rsidR="00A26296" w:rsidRDefault="00A26296">
      <w:pPr>
        <w:pStyle w:val="Commentaire"/>
      </w:pPr>
      <w:r>
        <w:t>Correct:</w:t>
      </w:r>
    </w:p>
    <w:p w14:paraId="530F8573" w14:textId="77777777" w:rsidR="00A26296" w:rsidRDefault="00A26296">
      <w:pPr>
        <w:pStyle w:val="Commentaire"/>
      </w:pPr>
      <w:r>
        <w:t>C. Li et al. (2020)</w:t>
      </w:r>
    </w:p>
    <w:p w14:paraId="4354154F" w14:textId="157F5C47" w:rsidR="00A26296" w:rsidRDefault="00A26296">
      <w:pPr>
        <w:pStyle w:val="Commentaire"/>
      </w:pPr>
      <w:r>
        <w:t>(C. Li et al., 2020)</w:t>
      </w:r>
    </w:p>
  </w:comment>
  <w:comment w:id="4820" w:author="Robin Matthews" w:date="2021-07-13T14:52:00Z" w:initials="RM">
    <w:p w14:paraId="2F27BCA2" w14:textId="77777777" w:rsidR="00A26296" w:rsidRDefault="00A26296">
      <w:pPr>
        <w:pStyle w:val="Commentaire"/>
      </w:pPr>
      <w:r>
        <w:rPr>
          <w:rStyle w:val="Marquedecommentaire"/>
        </w:rPr>
        <w:annotationRef/>
      </w:r>
      <w:r>
        <w:t>Not found:</w:t>
      </w:r>
    </w:p>
    <w:p w14:paraId="18FE2403" w14:textId="77777777" w:rsidR="00A26296" w:rsidRDefault="00A26296">
      <w:pPr>
        <w:pStyle w:val="Commentaire"/>
      </w:pPr>
      <w:r>
        <w:t>C. Li et al.</w:t>
      </w:r>
    </w:p>
    <w:p w14:paraId="0071C9EB" w14:textId="77777777" w:rsidR="00A26296" w:rsidRDefault="00A26296">
      <w:pPr>
        <w:pStyle w:val="Commentaire"/>
      </w:pPr>
    </w:p>
    <w:p w14:paraId="6A242878" w14:textId="77777777" w:rsidR="00A26296" w:rsidRDefault="00A26296">
      <w:pPr>
        <w:pStyle w:val="Commentaire"/>
      </w:pPr>
      <w:r>
        <w:t>Extra stuff:</w:t>
      </w:r>
    </w:p>
    <w:p w14:paraId="6B5130A5" w14:textId="77777777" w:rsidR="00A26296" w:rsidRDefault="00A26296">
      <w:pPr>
        <w:pStyle w:val="Commentaire"/>
      </w:pPr>
      <w:r>
        <w:t xml:space="preserve">(Li et al., </w:t>
      </w:r>
    </w:p>
    <w:p w14:paraId="11B1C04C" w14:textId="77777777" w:rsidR="00A26296" w:rsidRDefault="00A26296">
      <w:pPr>
        <w:pStyle w:val="Commentaire"/>
      </w:pPr>
    </w:p>
    <w:p w14:paraId="69642C4E" w14:textId="77777777" w:rsidR="00A26296" w:rsidRDefault="00A26296">
      <w:pPr>
        <w:pStyle w:val="Commentaire"/>
      </w:pPr>
      <w:r>
        <w:t>Correct:</w:t>
      </w:r>
    </w:p>
    <w:p w14:paraId="2070F474" w14:textId="77777777" w:rsidR="00A26296" w:rsidRDefault="00A26296">
      <w:pPr>
        <w:pStyle w:val="Commentaire"/>
      </w:pPr>
      <w:r>
        <w:t>C. Li et al. (2020)</w:t>
      </w:r>
    </w:p>
    <w:p w14:paraId="29F3AC02" w14:textId="285EBB1E" w:rsidR="00A26296" w:rsidRDefault="00A26296">
      <w:pPr>
        <w:pStyle w:val="Commentaire"/>
      </w:pPr>
      <w:r>
        <w:t>(C. Li et al., 2020)</w:t>
      </w:r>
    </w:p>
  </w:comment>
  <w:comment w:id="4823" w:author="Robin Matthews" w:date="2021-07-13T14:52:00Z" w:initials="RM">
    <w:p w14:paraId="08988BC5" w14:textId="77777777" w:rsidR="00A26296" w:rsidRDefault="00A26296">
      <w:pPr>
        <w:pStyle w:val="Commentaire"/>
      </w:pPr>
      <w:r>
        <w:rPr>
          <w:rStyle w:val="Marquedecommentaire"/>
        </w:rPr>
        <w:annotationRef/>
      </w:r>
      <w:r>
        <w:t>Not found:</w:t>
      </w:r>
    </w:p>
    <w:p w14:paraId="4F6AC4BF" w14:textId="77777777" w:rsidR="00A26296" w:rsidRDefault="00A26296">
      <w:pPr>
        <w:pStyle w:val="Commentaire"/>
      </w:pPr>
      <w:r>
        <w:t>C. Li et al.</w:t>
      </w:r>
    </w:p>
    <w:p w14:paraId="0D815AC4" w14:textId="77777777" w:rsidR="00A26296" w:rsidRDefault="00A26296">
      <w:pPr>
        <w:pStyle w:val="Commentaire"/>
      </w:pPr>
    </w:p>
    <w:p w14:paraId="7B89D16F" w14:textId="77777777" w:rsidR="00A26296" w:rsidRDefault="00A26296">
      <w:pPr>
        <w:pStyle w:val="Commentaire"/>
      </w:pPr>
      <w:r>
        <w:t>Extra stuff:</w:t>
      </w:r>
    </w:p>
    <w:p w14:paraId="09BD90FF" w14:textId="77777777" w:rsidR="00A26296" w:rsidRDefault="00A26296">
      <w:pPr>
        <w:pStyle w:val="Commentaire"/>
      </w:pPr>
      <w:r>
        <w:t xml:space="preserve">(Li et al., </w:t>
      </w:r>
    </w:p>
    <w:p w14:paraId="14723C36" w14:textId="77777777" w:rsidR="00A26296" w:rsidRDefault="00A26296">
      <w:pPr>
        <w:pStyle w:val="Commentaire"/>
      </w:pPr>
    </w:p>
    <w:p w14:paraId="2FAC062B" w14:textId="77777777" w:rsidR="00A26296" w:rsidRDefault="00A26296">
      <w:pPr>
        <w:pStyle w:val="Commentaire"/>
      </w:pPr>
      <w:r>
        <w:t>Correct:</w:t>
      </w:r>
    </w:p>
    <w:p w14:paraId="34A50DDA" w14:textId="77777777" w:rsidR="00A26296" w:rsidRDefault="00A26296">
      <w:pPr>
        <w:pStyle w:val="Commentaire"/>
      </w:pPr>
      <w:r>
        <w:t>C. Li et al. (2020)</w:t>
      </w:r>
    </w:p>
    <w:p w14:paraId="483A8FBE" w14:textId="3B11453A" w:rsidR="00A26296" w:rsidRDefault="00A26296">
      <w:pPr>
        <w:pStyle w:val="Commentaire"/>
      </w:pPr>
      <w:r>
        <w:t>(C. Li et al., 2020)</w:t>
      </w:r>
    </w:p>
  </w:comment>
  <w:comment w:id="4827" w:author="Robin Matthews" w:date="2021-07-13T14:52:00Z" w:initials="RM">
    <w:p w14:paraId="6B318CAD" w14:textId="77777777" w:rsidR="00A26296" w:rsidRDefault="00A26296">
      <w:pPr>
        <w:pStyle w:val="Commentaire"/>
      </w:pPr>
      <w:r>
        <w:rPr>
          <w:rStyle w:val="Marquedecommentaire"/>
        </w:rPr>
        <w:annotationRef/>
      </w:r>
      <w:r>
        <w:t>Not found:</w:t>
      </w:r>
    </w:p>
    <w:p w14:paraId="6DEAE44D" w14:textId="77777777" w:rsidR="00A26296" w:rsidRDefault="00A26296">
      <w:pPr>
        <w:pStyle w:val="Commentaire"/>
      </w:pPr>
      <w:r>
        <w:t>P. Zhang et al., 2019</w:t>
      </w:r>
    </w:p>
    <w:p w14:paraId="6971AA95" w14:textId="77777777" w:rsidR="00A26296" w:rsidRDefault="00A26296">
      <w:pPr>
        <w:pStyle w:val="Commentaire"/>
      </w:pPr>
    </w:p>
    <w:p w14:paraId="3ACC6A3D" w14:textId="77777777" w:rsidR="00A26296" w:rsidRDefault="00A26296">
      <w:pPr>
        <w:pStyle w:val="Commentaire"/>
      </w:pPr>
      <w:r>
        <w:t>Extra stuff:</w:t>
      </w:r>
    </w:p>
    <w:p w14:paraId="61CFA28A" w14:textId="77777777" w:rsidR="00A26296" w:rsidRDefault="00A26296">
      <w:pPr>
        <w:pStyle w:val="Commentaire"/>
      </w:pPr>
      <w:r>
        <w:t>(; ; ; ; Zhang et al., 2019c; )</w:t>
      </w:r>
    </w:p>
    <w:p w14:paraId="67746352" w14:textId="77777777" w:rsidR="00A26296" w:rsidRDefault="00A26296">
      <w:pPr>
        <w:pStyle w:val="Commentaire"/>
      </w:pPr>
    </w:p>
    <w:p w14:paraId="3815E8EE" w14:textId="77777777" w:rsidR="00A26296" w:rsidRDefault="00A26296">
      <w:pPr>
        <w:pStyle w:val="Commentaire"/>
      </w:pPr>
      <w:r>
        <w:t>Correct:</w:t>
      </w:r>
    </w:p>
    <w:p w14:paraId="4F58165B" w14:textId="3B95C435" w:rsidR="00A26296" w:rsidRDefault="00A26296">
      <w:pPr>
        <w:pStyle w:val="Commentaire"/>
      </w:pPr>
      <w:r>
        <w:t>(Donat et al., 2016a; Hu et al., 2016; Sun et al., 2017; Yin et al., 2019; P. Zhang et al., 2019; Dunn et al., 2020)</w:t>
      </w:r>
    </w:p>
  </w:comment>
  <w:comment w:id="4833" w:author="Robin Matthews" w:date="2021-07-13T14:52:00Z" w:initials="RM">
    <w:p w14:paraId="49FECB49" w14:textId="77777777" w:rsidR="00A26296" w:rsidRDefault="00A26296">
      <w:pPr>
        <w:pStyle w:val="Commentaire"/>
      </w:pPr>
      <w:r>
        <w:rPr>
          <w:rStyle w:val="Marquedecommentaire"/>
        </w:rPr>
        <w:annotationRef/>
      </w:r>
      <w:r>
        <w:t>Extra stuff:</w:t>
      </w:r>
    </w:p>
    <w:p w14:paraId="269B8998" w14:textId="77777777" w:rsidR="00A26296" w:rsidRDefault="00A26296">
      <w:pPr>
        <w:pStyle w:val="Commentaire"/>
      </w:pPr>
      <w:r>
        <w:t>(, ;</w:t>
      </w:r>
    </w:p>
    <w:p w14:paraId="181F4DAE" w14:textId="77777777" w:rsidR="00A26296" w:rsidRDefault="00A26296">
      <w:pPr>
        <w:pStyle w:val="Commentaire"/>
      </w:pPr>
    </w:p>
    <w:p w14:paraId="3CD928E6" w14:textId="77777777" w:rsidR="00A26296" w:rsidRDefault="00A26296">
      <w:pPr>
        <w:pStyle w:val="Commentaire"/>
      </w:pPr>
      <w:r>
        <w:t>Correct:</w:t>
      </w:r>
    </w:p>
    <w:p w14:paraId="70835E92" w14:textId="77777777" w:rsidR="00A26296" w:rsidRDefault="00A26296">
      <w:pPr>
        <w:pStyle w:val="Commentaire"/>
      </w:pPr>
      <w:r>
        <w:t>Seong et al. (2020)</w:t>
      </w:r>
    </w:p>
    <w:p w14:paraId="22FB8B48" w14:textId="7ACFF841" w:rsidR="00A26296" w:rsidRDefault="00A26296">
      <w:pPr>
        <w:pStyle w:val="Commentaire"/>
      </w:pPr>
      <w:r>
        <w:t>(Seong et al., 2020)</w:t>
      </w:r>
    </w:p>
  </w:comment>
  <w:comment w:id="4835" w:author="Robin Matthews" w:date="2021-07-13T14:52:00Z" w:initials="RM">
    <w:p w14:paraId="020FF88F" w14:textId="77777777" w:rsidR="00A26296" w:rsidRDefault="00A26296">
      <w:pPr>
        <w:pStyle w:val="Commentaire"/>
      </w:pPr>
      <w:r>
        <w:rPr>
          <w:rStyle w:val="Marquedecommentaire"/>
        </w:rPr>
        <w:annotationRef/>
      </w:r>
      <w:r>
        <w:t>Not found:</w:t>
      </w:r>
    </w:p>
    <w:p w14:paraId="7866D821" w14:textId="77777777" w:rsidR="00A26296" w:rsidRDefault="00A26296">
      <w:pPr>
        <w:pStyle w:val="Commentaire"/>
      </w:pPr>
      <w:r>
        <w:t>Z. Wang et al.</w:t>
      </w:r>
    </w:p>
    <w:p w14:paraId="399A0184" w14:textId="77777777" w:rsidR="00A26296" w:rsidRDefault="00A26296">
      <w:pPr>
        <w:pStyle w:val="Commentaire"/>
      </w:pPr>
      <w:r>
        <w:t>2017a</w:t>
      </w:r>
    </w:p>
    <w:p w14:paraId="77F2B62B" w14:textId="77777777" w:rsidR="00A26296" w:rsidRDefault="00A26296">
      <w:pPr>
        <w:pStyle w:val="Commentaire"/>
      </w:pPr>
    </w:p>
    <w:p w14:paraId="79706029" w14:textId="77777777" w:rsidR="00A26296" w:rsidRDefault="00A26296">
      <w:pPr>
        <w:pStyle w:val="Commentaire"/>
      </w:pPr>
      <w:r>
        <w:t>Extra stuff:</w:t>
      </w:r>
    </w:p>
    <w:p w14:paraId="384B05A8" w14:textId="77777777" w:rsidR="00A26296" w:rsidRDefault="00A26296">
      <w:pPr>
        <w:pStyle w:val="Commentaire"/>
      </w:pPr>
      <w:r>
        <w:t>Wang et al., 2017;</w:t>
      </w:r>
    </w:p>
    <w:p w14:paraId="6A699AFD" w14:textId="77777777" w:rsidR="00A26296" w:rsidRDefault="00A26296">
      <w:pPr>
        <w:pStyle w:val="Commentaire"/>
      </w:pPr>
    </w:p>
    <w:p w14:paraId="70F72399" w14:textId="77777777" w:rsidR="00A26296" w:rsidRDefault="00A26296">
      <w:pPr>
        <w:pStyle w:val="Commentaire"/>
      </w:pPr>
      <w:r>
        <w:t>Correct:</w:t>
      </w:r>
    </w:p>
    <w:p w14:paraId="0E8718F2" w14:textId="77777777" w:rsidR="00A26296" w:rsidRDefault="00A26296">
      <w:pPr>
        <w:pStyle w:val="Commentaire"/>
      </w:pPr>
      <w:r>
        <w:t>Z. Wang et al. (2017a)</w:t>
      </w:r>
    </w:p>
    <w:p w14:paraId="7CAA7104" w14:textId="6FD4AC9D" w:rsidR="00A26296" w:rsidRDefault="00A26296">
      <w:pPr>
        <w:pStyle w:val="Commentaire"/>
      </w:pPr>
      <w:r>
        <w:t>(Z. Wang et al., 2017a)</w:t>
      </w:r>
    </w:p>
  </w:comment>
  <w:comment w:id="4837" w:author="Robin Matthews" w:date="2021-07-13T14:53:00Z" w:initials="RM">
    <w:p w14:paraId="71B15A9C" w14:textId="77777777" w:rsidR="00A26296" w:rsidRDefault="00A26296">
      <w:pPr>
        <w:pStyle w:val="Commentaire"/>
      </w:pPr>
      <w:r>
        <w:rPr>
          <w:rStyle w:val="Marquedecommentaire"/>
        </w:rPr>
        <w:annotationRef/>
      </w:r>
      <w:r>
        <w:t>Extra stuff:</w:t>
      </w:r>
    </w:p>
    <w:p w14:paraId="33C7B632" w14:textId="77777777" w:rsidR="00A26296" w:rsidRDefault="00A26296">
      <w:pPr>
        <w:pStyle w:val="Commentaire"/>
      </w:pPr>
      <w:r>
        <w:t>, )</w:t>
      </w:r>
    </w:p>
    <w:p w14:paraId="56401D7A" w14:textId="77777777" w:rsidR="00A26296" w:rsidRDefault="00A26296">
      <w:pPr>
        <w:pStyle w:val="Commentaire"/>
      </w:pPr>
    </w:p>
    <w:p w14:paraId="4980C3C7" w14:textId="77777777" w:rsidR="00A26296" w:rsidRDefault="00A26296">
      <w:pPr>
        <w:pStyle w:val="Commentaire"/>
      </w:pPr>
      <w:r>
        <w:t>Correct:</w:t>
      </w:r>
    </w:p>
    <w:p w14:paraId="100E1957" w14:textId="77777777" w:rsidR="00A26296" w:rsidRDefault="00A26296">
      <w:pPr>
        <w:pStyle w:val="Commentaire"/>
      </w:pPr>
      <w:r>
        <w:t>Yin et al. (2019)</w:t>
      </w:r>
    </w:p>
    <w:p w14:paraId="73C210EB" w14:textId="07EED947" w:rsidR="00A26296" w:rsidRDefault="00A26296">
      <w:pPr>
        <w:pStyle w:val="Commentaire"/>
      </w:pPr>
      <w:r>
        <w:t>(Yin et al., 2019)</w:t>
      </w:r>
    </w:p>
  </w:comment>
  <w:comment w:id="4838" w:author="Robin Matthews" w:date="2021-07-13T14:53:00Z" w:initials="RM">
    <w:p w14:paraId="08D3FB68" w14:textId="77777777" w:rsidR="00A26296" w:rsidRDefault="00A26296">
      <w:pPr>
        <w:pStyle w:val="Commentaire"/>
      </w:pPr>
      <w:r>
        <w:rPr>
          <w:rStyle w:val="Marquedecommentaire"/>
        </w:rPr>
        <w:annotationRef/>
      </w:r>
      <w:r>
        <w:t>Not found:</w:t>
      </w:r>
    </w:p>
    <w:p w14:paraId="5A4E7505" w14:textId="77777777" w:rsidR="00A26296" w:rsidRDefault="00A26296">
      <w:pPr>
        <w:pStyle w:val="Commentaire"/>
      </w:pPr>
      <w:r>
        <w:t>C. Li et al.</w:t>
      </w:r>
    </w:p>
    <w:p w14:paraId="136B4956" w14:textId="77777777" w:rsidR="00A26296" w:rsidRDefault="00A26296">
      <w:pPr>
        <w:pStyle w:val="Commentaire"/>
      </w:pPr>
    </w:p>
    <w:p w14:paraId="2A12DC71" w14:textId="77777777" w:rsidR="00A26296" w:rsidRDefault="00A26296">
      <w:pPr>
        <w:pStyle w:val="Commentaire"/>
      </w:pPr>
      <w:r>
        <w:t>Extra stuff:</w:t>
      </w:r>
    </w:p>
    <w:p w14:paraId="7678E833" w14:textId="77777777" w:rsidR="00A26296" w:rsidRDefault="00A26296">
      <w:pPr>
        <w:pStyle w:val="Commentaire"/>
      </w:pPr>
      <w:r>
        <w:t xml:space="preserve">(Li et al., </w:t>
      </w:r>
    </w:p>
    <w:p w14:paraId="6205B5F4" w14:textId="77777777" w:rsidR="00A26296" w:rsidRDefault="00A26296">
      <w:pPr>
        <w:pStyle w:val="Commentaire"/>
      </w:pPr>
    </w:p>
    <w:p w14:paraId="0AF07397" w14:textId="77777777" w:rsidR="00A26296" w:rsidRDefault="00A26296">
      <w:pPr>
        <w:pStyle w:val="Commentaire"/>
      </w:pPr>
      <w:r>
        <w:t>Correct:</w:t>
      </w:r>
    </w:p>
    <w:p w14:paraId="1F51AF75" w14:textId="77777777" w:rsidR="00A26296" w:rsidRDefault="00A26296">
      <w:pPr>
        <w:pStyle w:val="Commentaire"/>
      </w:pPr>
      <w:r>
        <w:t>C. Li et al. (2020)</w:t>
      </w:r>
    </w:p>
    <w:p w14:paraId="71E4D18C" w14:textId="1BC4D9B2" w:rsidR="00A26296" w:rsidRDefault="00A26296">
      <w:pPr>
        <w:pStyle w:val="Commentaire"/>
      </w:pPr>
      <w:r>
        <w:t>(C. Li et al., 2020)</w:t>
      </w:r>
    </w:p>
  </w:comment>
  <w:comment w:id="4841" w:author="Robin Matthews" w:date="2021-07-13T14:53:00Z" w:initials="RM">
    <w:p w14:paraId="173584D9" w14:textId="77777777" w:rsidR="00A26296" w:rsidRDefault="00A26296">
      <w:pPr>
        <w:pStyle w:val="Commentaire"/>
      </w:pPr>
      <w:r>
        <w:rPr>
          <w:rStyle w:val="Marquedecommentaire"/>
        </w:rPr>
        <w:annotationRef/>
      </w:r>
      <w:r>
        <w:t>Not found:</w:t>
      </w:r>
    </w:p>
    <w:p w14:paraId="699C155E" w14:textId="77777777" w:rsidR="00A26296" w:rsidRDefault="00A26296">
      <w:pPr>
        <w:pStyle w:val="Commentaire"/>
      </w:pPr>
      <w:r>
        <w:t>C. Li et al.</w:t>
      </w:r>
    </w:p>
    <w:p w14:paraId="4890E868" w14:textId="77777777" w:rsidR="00A26296" w:rsidRDefault="00A26296">
      <w:pPr>
        <w:pStyle w:val="Commentaire"/>
      </w:pPr>
    </w:p>
    <w:p w14:paraId="38ADEFB2" w14:textId="77777777" w:rsidR="00A26296" w:rsidRDefault="00A26296">
      <w:pPr>
        <w:pStyle w:val="Commentaire"/>
      </w:pPr>
      <w:r>
        <w:t>Extra stuff:</w:t>
      </w:r>
    </w:p>
    <w:p w14:paraId="0F7511C8" w14:textId="77777777" w:rsidR="00A26296" w:rsidRDefault="00A26296">
      <w:pPr>
        <w:pStyle w:val="Commentaire"/>
      </w:pPr>
      <w:r>
        <w:t xml:space="preserve">(Li et al., </w:t>
      </w:r>
    </w:p>
    <w:p w14:paraId="113DE03F" w14:textId="77777777" w:rsidR="00A26296" w:rsidRDefault="00A26296">
      <w:pPr>
        <w:pStyle w:val="Commentaire"/>
      </w:pPr>
    </w:p>
    <w:p w14:paraId="15DF9987" w14:textId="77777777" w:rsidR="00A26296" w:rsidRDefault="00A26296">
      <w:pPr>
        <w:pStyle w:val="Commentaire"/>
      </w:pPr>
      <w:r>
        <w:t>Correct:</w:t>
      </w:r>
    </w:p>
    <w:p w14:paraId="3FB32537" w14:textId="77777777" w:rsidR="00A26296" w:rsidRDefault="00A26296">
      <w:pPr>
        <w:pStyle w:val="Commentaire"/>
      </w:pPr>
      <w:r>
        <w:t>C. Li et al. (2020)</w:t>
      </w:r>
    </w:p>
    <w:p w14:paraId="573B2B7F" w14:textId="56A78153" w:rsidR="00A26296" w:rsidRDefault="00A26296">
      <w:pPr>
        <w:pStyle w:val="Commentaire"/>
      </w:pPr>
      <w:r>
        <w:t>(C. Li et al., 2020)</w:t>
      </w:r>
    </w:p>
  </w:comment>
  <w:comment w:id="4844" w:author="Robin Matthews" w:date="2021-07-13T14:53:00Z" w:initials="RM">
    <w:p w14:paraId="1DA54583" w14:textId="77777777" w:rsidR="00A26296" w:rsidRDefault="00A26296">
      <w:pPr>
        <w:pStyle w:val="Commentaire"/>
      </w:pPr>
      <w:r>
        <w:rPr>
          <w:rStyle w:val="Marquedecommentaire"/>
        </w:rPr>
        <w:annotationRef/>
      </w:r>
      <w:r>
        <w:t>Not found:</w:t>
      </w:r>
    </w:p>
    <w:p w14:paraId="0BF77F9F" w14:textId="77777777" w:rsidR="00A26296" w:rsidRDefault="00A26296">
      <w:pPr>
        <w:pStyle w:val="Commentaire"/>
      </w:pPr>
      <w:r>
        <w:t>W. Zhang et al., 2016b</w:t>
      </w:r>
    </w:p>
    <w:p w14:paraId="43EAA747" w14:textId="77777777" w:rsidR="00A26296" w:rsidRDefault="00A26296">
      <w:pPr>
        <w:pStyle w:val="Commentaire"/>
      </w:pPr>
      <w:r>
        <w:t>C. Li et al., 2018b</w:t>
      </w:r>
    </w:p>
    <w:p w14:paraId="1A2250C0" w14:textId="77777777" w:rsidR="00A26296" w:rsidRDefault="00A26296">
      <w:pPr>
        <w:pStyle w:val="Commentaire"/>
      </w:pPr>
    </w:p>
    <w:p w14:paraId="2A70CF81" w14:textId="77777777" w:rsidR="00A26296" w:rsidRDefault="00A26296">
      <w:pPr>
        <w:pStyle w:val="Commentaire"/>
      </w:pPr>
      <w:r>
        <w:t>Extra stuff:</w:t>
      </w:r>
    </w:p>
    <w:p w14:paraId="45D06D91" w14:textId="77777777" w:rsidR="00A26296" w:rsidRDefault="00A26296">
      <w:pPr>
        <w:pStyle w:val="Commentaire"/>
      </w:pPr>
      <w:r>
        <w:t>(; ; Zhang et al., 2016a; ; ; Li et al., 2018a)</w:t>
      </w:r>
    </w:p>
    <w:p w14:paraId="1D95E951" w14:textId="77777777" w:rsidR="00A26296" w:rsidRDefault="00A26296">
      <w:pPr>
        <w:pStyle w:val="Commentaire"/>
      </w:pPr>
    </w:p>
    <w:p w14:paraId="6327CDC7" w14:textId="77777777" w:rsidR="00A26296" w:rsidRDefault="00A26296">
      <w:pPr>
        <w:pStyle w:val="Commentaire"/>
      </w:pPr>
      <w:r>
        <w:t>Correct:</w:t>
      </w:r>
    </w:p>
    <w:p w14:paraId="3D9DA380" w14:textId="090E2609" w:rsidR="00A26296" w:rsidRDefault="00A26296">
      <w:pPr>
        <w:pStyle w:val="Commentaire"/>
      </w:pPr>
      <w:r>
        <w:t>(Zhou et al., 2014; Singh and Goyal, 2016; W. Zhang et al., 2016b; Xu et al., 2017; Han et al., 2018; C. Li et al., 2018b)</w:t>
      </w:r>
    </w:p>
  </w:comment>
  <w:comment w:id="4850" w:author="Robin Matthews" w:date="2021-07-13T14:53:00Z" w:initials="RM">
    <w:p w14:paraId="2598E463" w14:textId="77777777" w:rsidR="00A26296" w:rsidRDefault="00A26296">
      <w:pPr>
        <w:pStyle w:val="Commentaire"/>
      </w:pPr>
      <w:r>
        <w:rPr>
          <w:rStyle w:val="Marquedecommentaire"/>
        </w:rPr>
        <w:annotationRef/>
      </w:r>
      <w:r>
        <w:t>Not found:</w:t>
      </w:r>
    </w:p>
    <w:p w14:paraId="0CC4FEDD" w14:textId="77777777" w:rsidR="00A26296" w:rsidRDefault="00A26296">
      <w:pPr>
        <w:pStyle w:val="Commentaire"/>
      </w:pPr>
      <w:r>
        <w:t>C. Li et al.</w:t>
      </w:r>
    </w:p>
    <w:p w14:paraId="3FD86795" w14:textId="77777777" w:rsidR="00A26296" w:rsidRDefault="00A26296">
      <w:pPr>
        <w:pStyle w:val="Commentaire"/>
      </w:pPr>
    </w:p>
    <w:p w14:paraId="6BF1C6E7" w14:textId="77777777" w:rsidR="00A26296" w:rsidRDefault="00A26296">
      <w:pPr>
        <w:pStyle w:val="Commentaire"/>
      </w:pPr>
      <w:r>
        <w:t>Extra stuff:</w:t>
      </w:r>
    </w:p>
    <w:p w14:paraId="06335A41" w14:textId="77777777" w:rsidR="00A26296" w:rsidRDefault="00A26296">
      <w:pPr>
        <w:pStyle w:val="Commentaire"/>
      </w:pPr>
      <w:r>
        <w:t xml:space="preserve">(Li et al., </w:t>
      </w:r>
    </w:p>
    <w:p w14:paraId="35D20EBE" w14:textId="77777777" w:rsidR="00A26296" w:rsidRDefault="00A26296">
      <w:pPr>
        <w:pStyle w:val="Commentaire"/>
      </w:pPr>
    </w:p>
    <w:p w14:paraId="6263862E" w14:textId="77777777" w:rsidR="00A26296" w:rsidRDefault="00A26296">
      <w:pPr>
        <w:pStyle w:val="Commentaire"/>
      </w:pPr>
      <w:r>
        <w:t>Correct:</w:t>
      </w:r>
    </w:p>
    <w:p w14:paraId="1834799D" w14:textId="77777777" w:rsidR="00A26296" w:rsidRDefault="00A26296">
      <w:pPr>
        <w:pStyle w:val="Commentaire"/>
      </w:pPr>
      <w:r>
        <w:t>C. Li et al. (2020)</w:t>
      </w:r>
    </w:p>
    <w:p w14:paraId="6B1047C5" w14:textId="302A4B89" w:rsidR="00A26296" w:rsidRDefault="00A26296">
      <w:pPr>
        <w:pStyle w:val="Commentaire"/>
      </w:pPr>
      <w:r>
        <w:t>(C. Li et al., 2020)</w:t>
      </w:r>
    </w:p>
  </w:comment>
  <w:comment w:id="4854" w:author="Robin Matthews" w:date="2021-07-13T14:53:00Z" w:initials="RM">
    <w:p w14:paraId="09EBD5CF" w14:textId="77777777" w:rsidR="00A26296" w:rsidRDefault="00A26296">
      <w:pPr>
        <w:pStyle w:val="Commentaire"/>
      </w:pPr>
      <w:r>
        <w:rPr>
          <w:rStyle w:val="Marquedecommentaire"/>
        </w:rPr>
        <w:annotationRef/>
      </w:r>
      <w:r>
        <w:t>Not found:</w:t>
      </w:r>
    </w:p>
    <w:p w14:paraId="49EBE633" w14:textId="77777777" w:rsidR="00A26296" w:rsidRDefault="00A26296">
      <w:pPr>
        <w:pStyle w:val="Commentaire"/>
      </w:pPr>
      <w:r>
        <w:t>C. Li et al.</w:t>
      </w:r>
    </w:p>
    <w:p w14:paraId="48D628DD" w14:textId="77777777" w:rsidR="00A26296" w:rsidRDefault="00A26296">
      <w:pPr>
        <w:pStyle w:val="Commentaire"/>
      </w:pPr>
    </w:p>
    <w:p w14:paraId="724A9165" w14:textId="77777777" w:rsidR="00A26296" w:rsidRDefault="00A26296">
      <w:pPr>
        <w:pStyle w:val="Commentaire"/>
      </w:pPr>
      <w:r>
        <w:t>Extra stuff:</w:t>
      </w:r>
    </w:p>
    <w:p w14:paraId="1AA78EF5" w14:textId="77777777" w:rsidR="00A26296" w:rsidRDefault="00A26296">
      <w:pPr>
        <w:pStyle w:val="Commentaire"/>
      </w:pPr>
      <w:r>
        <w:t xml:space="preserve">(Li et al., </w:t>
      </w:r>
    </w:p>
    <w:p w14:paraId="675287E9" w14:textId="77777777" w:rsidR="00A26296" w:rsidRDefault="00A26296">
      <w:pPr>
        <w:pStyle w:val="Commentaire"/>
      </w:pPr>
    </w:p>
    <w:p w14:paraId="5CF98C53" w14:textId="77777777" w:rsidR="00A26296" w:rsidRDefault="00A26296">
      <w:pPr>
        <w:pStyle w:val="Commentaire"/>
      </w:pPr>
      <w:r>
        <w:t>Correct:</w:t>
      </w:r>
    </w:p>
    <w:p w14:paraId="66242031" w14:textId="77777777" w:rsidR="00A26296" w:rsidRDefault="00A26296">
      <w:pPr>
        <w:pStyle w:val="Commentaire"/>
      </w:pPr>
      <w:r>
        <w:t>C. Li et al. (2020)</w:t>
      </w:r>
    </w:p>
    <w:p w14:paraId="5A94ACFE" w14:textId="12F3E187" w:rsidR="00A26296" w:rsidRDefault="00A26296">
      <w:pPr>
        <w:pStyle w:val="Commentaire"/>
      </w:pPr>
      <w:r>
        <w:t>(C. Li et al., 2020)</w:t>
      </w:r>
    </w:p>
  </w:comment>
  <w:comment w:id="4858" w:author="Robin Matthews" w:date="2021-07-13T14:53:00Z" w:initials="RM">
    <w:p w14:paraId="275AE202" w14:textId="77777777" w:rsidR="00A26296" w:rsidRDefault="00A26296">
      <w:pPr>
        <w:pStyle w:val="Commentaire"/>
      </w:pPr>
      <w:r>
        <w:rPr>
          <w:rStyle w:val="Marquedecommentaire"/>
        </w:rPr>
        <w:annotationRef/>
      </w:r>
      <w:r>
        <w:t>Not found:</w:t>
      </w:r>
    </w:p>
    <w:p w14:paraId="7D3649B4" w14:textId="77777777" w:rsidR="00A26296" w:rsidRDefault="00A26296">
      <w:pPr>
        <w:pStyle w:val="Commentaire"/>
      </w:pPr>
      <w:r>
        <w:t>W. Zhang et al., 2016b</w:t>
      </w:r>
    </w:p>
    <w:p w14:paraId="3E88A88E" w14:textId="77777777" w:rsidR="00A26296" w:rsidRDefault="00A26296">
      <w:pPr>
        <w:pStyle w:val="Commentaire"/>
      </w:pPr>
      <w:r>
        <w:t>C. Li et al., 2018b</w:t>
      </w:r>
    </w:p>
    <w:p w14:paraId="5BC8B743" w14:textId="77777777" w:rsidR="00A26296" w:rsidRDefault="00A26296">
      <w:pPr>
        <w:pStyle w:val="Commentaire"/>
      </w:pPr>
    </w:p>
    <w:p w14:paraId="219E917F" w14:textId="77777777" w:rsidR="00A26296" w:rsidRDefault="00A26296">
      <w:pPr>
        <w:pStyle w:val="Commentaire"/>
      </w:pPr>
      <w:r>
        <w:t>Extra stuff:</w:t>
      </w:r>
    </w:p>
    <w:p w14:paraId="537B23DE" w14:textId="77777777" w:rsidR="00A26296" w:rsidRDefault="00A26296">
      <w:pPr>
        <w:pStyle w:val="Commentaire"/>
      </w:pPr>
      <w:r>
        <w:t>(; ; Zhang et al., 2016a; ; ; Li et al., 2018a)</w:t>
      </w:r>
    </w:p>
    <w:p w14:paraId="650ACBE2" w14:textId="77777777" w:rsidR="00A26296" w:rsidRDefault="00A26296">
      <w:pPr>
        <w:pStyle w:val="Commentaire"/>
      </w:pPr>
    </w:p>
    <w:p w14:paraId="2D9A627D" w14:textId="77777777" w:rsidR="00A26296" w:rsidRDefault="00A26296">
      <w:pPr>
        <w:pStyle w:val="Commentaire"/>
      </w:pPr>
      <w:r>
        <w:t>Correct:</w:t>
      </w:r>
    </w:p>
    <w:p w14:paraId="6616DECA" w14:textId="16C13206" w:rsidR="00A26296" w:rsidRDefault="00A26296">
      <w:pPr>
        <w:pStyle w:val="Commentaire"/>
      </w:pPr>
      <w:r>
        <w:t>(Zhou et al., 2014; Singh and Goyal, 2016; W. Zhang et al., 2016b; Xu et al., 2017; Han et al., 2018; C. Li et al., 2018b)</w:t>
      </w:r>
    </w:p>
  </w:comment>
  <w:comment w:id="4865" w:author="Robin Matthews" w:date="2021-07-13T14:53:00Z" w:initials="RM">
    <w:p w14:paraId="31546B49" w14:textId="77777777" w:rsidR="00A26296" w:rsidRDefault="00A26296">
      <w:pPr>
        <w:pStyle w:val="Commentaire"/>
      </w:pPr>
      <w:r>
        <w:rPr>
          <w:rStyle w:val="Marquedecommentaire"/>
        </w:rPr>
        <w:annotationRef/>
      </w:r>
      <w:r>
        <w:t>Not found:</w:t>
      </w:r>
    </w:p>
    <w:p w14:paraId="5E5B1C15" w14:textId="77777777" w:rsidR="00A26296" w:rsidRDefault="00A26296">
      <w:pPr>
        <w:pStyle w:val="Commentaire"/>
      </w:pPr>
      <w:r>
        <w:t>C. Li et al.</w:t>
      </w:r>
    </w:p>
    <w:p w14:paraId="10C620B0" w14:textId="77777777" w:rsidR="00A26296" w:rsidRDefault="00A26296">
      <w:pPr>
        <w:pStyle w:val="Commentaire"/>
      </w:pPr>
    </w:p>
    <w:p w14:paraId="15166947" w14:textId="77777777" w:rsidR="00A26296" w:rsidRDefault="00A26296">
      <w:pPr>
        <w:pStyle w:val="Commentaire"/>
      </w:pPr>
      <w:r>
        <w:t>Extra stuff:</w:t>
      </w:r>
    </w:p>
    <w:p w14:paraId="5E9B6691" w14:textId="77777777" w:rsidR="00A26296" w:rsidRDefault="00A26296">
      <w:pPr>
        <w:pStyle w:val="Commentaire"/>
      </w:pPr>
      <w:r>
        <w:t xml:space="preserve">(Li et al., </w:t>
      </w:r>
    </w:p>
    <w:p w14:paraId="38A56956" w14:textId="77777777" w:rsidR="00A26296" w:rsidRDefault="00A26296">
      <w:pPr>
        <w:pStyle w:val="Commentaire"/>
      </w:pPr>
    </w:p>
    <w:p w14:paraId="340FFA7C" w14:textId="77777777" w:rsidR="00A26296" w:rsidRDefault="00A26296">
      <w:pPr>
        <w:pStyle w:val="Commentaire"/>
      </w:pPr>
      <w:r>
        <w:t>Correct:</w:t>
      </w:r>
    </w:p>
    <w:p w14:paraId="4FD4CF9D" w14:textId="77777777" w:rsidR="00A26296" w:rsidRDefault="00A26296">
      <w:pPr>
        <w:pStyle w:val="Commentaire"/>
      </w:pPr>
      <w:r>
        <w:t>C. Li et al. (2020)</w:t>
      </w:r>
    </w:p>
    <w:p w14:paraId="20A4BF5B" w14:textId="322D99A5" w:rsidR="00A26296" w:rsidRDefault="00A26296">
      <w:pPr>
        <w:pStyle w:val="Commentaire"/>
      </w:pPr>
      <w:r>
        <w:t>(C. Li et al., 2020)</w:t>
      </w:r>
    </w:p>
  </w:comment>
  <w:comment w:id="4869" w:author="Robin Matthews" w:date="2021-07-13T14:53:00Z" w:initials="RM">
    <w:p w14:paraId="730A4503" w14:textId="77777777" w:rsidR="00A26296" w:rsidRDefault="00A26296">
      <w:pPr>
        <w:pStyle w:val="Commentaire"/>
      </w:pPr>
      <w:r>
        <w:rPr>
          <w:rStyle w:val="Marquedecommentaire"/>
        </w:rPr>
        <w:annotationRef/>
      </w:r>
      <w:r>
        <w:t>Not found:</w:t>
      </w:r>
    </w:p>
    <w:p w14:paraId="4E50A28C" w14:textId="77777777" w:rsidR="00A26296" w:rsidRDefault="00A26296">
      <w:pPr>
        <w:pStyle w:val="Commentaire"/>
      </w:pPr>
      <w:r>
        <w:t>C. Li et al.</w:t>
      </w:r>
    </w:p>
    <w:p w14:paraId="6106415A" w14:textId="77777777" w:rsidR="00A26296" w:rsidRDefault="00A26296">
      <w:pPr>
        <w:pStyle w:val="Commentaire"/>
      </w:pPr>
    </w:p>
    <w:p w14:paraId="26FAE4D7" w14:textId="77777777" w:rsidR="00A26296" w:rsidRDefault="00A26296">
      <w:pPr>
        <w:pStyle w:val="Commentaire"/>
      </w:pPr>
      <w:r>
        <w:t>Extra stuff:</w:t>
      </w:r>
    </w:p>
    <w:p w14:paraId="1A565E62" w14:textId="77777777" w:rsidR="00A26296" w:rsidRDefault="00A26296">
      <w:pPr>
        <w:pStyle w:val="Commentaire"/>
      </w:pPr>
      <w:r>
        <w:t xml:space="preserve">(Li et al., </w:t>
      </w:r>
    </w:p>
    <w:p w14:paraId="1C403B06" w14:textId="77777777" w:rsidR="00A26296" w:rsidRDefault="00A26296">
      <w:pPr>
        <w:pStyle w:val="Commentaire"/>
      </w:pPr>
    </w:p>
    <w:p w14:paraId="14735391" w14:textId="77777777" w:rsidR="00A26296" w:rsidRDefault="00A26296">
      <w:pPr>
        <w:pStyle w:val="Commentaire"/>
      </w:pPr>
      <w:r>
        <w:t>Correct:</w:t>
      </w:r>
    </w:p>
    <w:p w14:paraId="334004E4" w14:textId="77777777" w:rsidR="00A26296" w:rsidRDefault="00A26296">
      <w:pPr>
        <w:pStyle w:val="Commentaire"/>
      </w:pPr>
      <w:r>
        <w:t>C. Li et al. (2020)</w:t>
      </w:r>
    </w:p>
    <w:p w14:paraId="4C2C3E96" w14:textId="3A087A77" w:rsidR="00A26296" w:rsidRDefault="00A26296">
      <w:pPr>
        <w:pStyle w:val="Commentaire"/>
      </w:pPr>
      <w:r>
        <w:t>(C. Li et al., 2020)</w:t>
      </w:r>
    </w:p>
  </w:comment>
  <w:comment w:id="4873" w:author="Robin Matthews" w:date="2021-07-13T14:53:00Z" w:initials="RM">
    <w:p w14:paraId="3AC714EE" w14:textId="77777777" w:rsidR="00A26296" w:rsidRDefault="00A26296">
      <w:pPr>
        <w:pStyle w:val="Commentaire"/>
      </w:pPr>
      <w:r>
        <w:rPr>
          <w:rStyle w:val="Marquedecommentaire"/>
        </w:rPr>
        <w:annotationRef/>
      </w:r>
      <w:r>
        <w:t>Not found:</w:t>
      </w:r>
    </w:p>
    <w:p w14:paraId="3B0707C9" w14:textId="77777777" w:rsidR="00A26296" w:rsidRDefault="00A26296">
      <w:pPr>
        <w:pStyle w:val="Commentaire"/>
      </w:pPr>
      <w:r>
        <w:t>W. Zhang et al., 2016b</w:t>
      </w:r>
    </w:p>
    <w:p w14:paraId="18FC5D9F" w14:textId="77777777" w:rsidR="00A26296" w:rsidRDefault="00A26296">
      <w:pPr>
        <w:pStyle w:val="Commentaire"/>
      </w:pPr>
      <w:r>
        <w:t>C. Li et al., 2018b</w:t>
      </w:r>
    </w:p>
    <w:p w14:paraId="371E8FB8" w14:textId="77777777" w:rsidR="00A26296" w:rsidRDefault="00A26296">
      <w:pPr>
        <w:pStyle w:val="Commentaire"/>
      </w:pPr>
    </w:p>
    <w:p w14:paraId="7E3F0776" w14:textId="77777777" w:rsidR="00A26296" w:rsidRDefault="00A26296">
      <w:pPr>
        <w:pStyle w:val="Commentaire"/>
      </w:pPr>
      <w:r>
        <w:t>Extra stuff:</w:t>
      </w:r>
    </w:p>
    <w:p w14:paraId="6377BAA0" w14:textId="77777777" w:rsidR="00A26296" w:rsidRDefault="00A26296">
      <w:pPr>
        <w:pStyle w:val="Commentaire"/>
      </w:pPr>
      <w:r>
        <w:t>(; ; Zhang et al., 2016a; ; ; Li et al., 2018a)</w:t>
      </w:r>
    </w:p>
    <w:p w14:paraId="375EEB0B" w14:textId="77777777" w:rsidR="00A26296" w:rsidRDefault="00A26296">
      <w:pPr>
        <w:pStyle w:val="Commentaire"/>
      </w:pPr>
    </w:p>
    <w:p w14:paraId="767C157E" w14:textId="77777777" w:rsidR="00A26296" w:rsidRDefault="00A26296">
      <w:pPr>
        <w:pStyle w:val="Commentaire"/>
      </w:pPr>
      <w:r>
        <w:t>Correct:</w:t>
      </w:r>
    </w:p>
    <w:p w14:paraId="5EB5B3E1" w14:textId="11518D05" w:rsidR="00A26296" w:rsidRDefault="00A26296">
      <w:pPr>
        <w:pStyle w:val="Commentaire"/>
      </w:pPr>
      <w:r>
        <w:t>(Zhou et al., 2014; Singh and Goyal, 2016; W. Zhang et al., 2016b; Xu et al., 2017; Han et al., 2018; C. Li et al., 2018b)</w:t>
      </w:r>
    </w:p>
  </w:comment>
  <w:comment w:id="4882" w:author="Robin Matthews" w:date="2021-07-13T14:53:00Z" w:initials="RM">
    <w:p w14:paraId="54FAE751" w14:textId="77777777" w:rsidR="00A26296" w:rsidRDefault="00A26296">
      <w:pPr>
        <w:pStyle w:val="Commentaire"/>
      </w:pPr>
      <w:r>
        <w:rPr>
          <w:rStyle w:val="Marquedecommentaire"/>
        </w:rPr>
        <w:annotationRef/>
      </w:r>
      <w:r>
        <w:t>Not found:</w:t>
      </w:r>
    </w:p>
    <w:p w14:paraId="76CD6FAD" w14:textId="77777777" w:rsidR="00A26296" w:rsidRDefault="00A26296">
      <w:pPr>
        <w:pStyle w:val="Commentaire"/>
      </w:pPr>
      <w:r>
        <w:t>Donat et al., 2016a</w:t>
      </w:r>
    </w:p>
    <w:p w14:paraId="7F220C9C" w14:textId="77777777" w:rsidR="00A26296" w:rsidRDefault="00A26296">
      <w:pPr>
        <w:pStyle w:val="Commentaire"/>
      </w:pPr>
      <w:r>
        <w:t>Sen Roy, 2019</w:t>
      </w:r>
    </w:p>
    <w:p w14:paraId="488434F1" w14:textId="77777777" w:rsidR="00A26296" w:rsidRDefault="00A26296">
      <w:pPr>
        <w:pStyle w:val="Commentaire"/>
      </w:pPr>
    </w:p>
    <w:p w14:paraId="19E258EC" w14:textId="77777777" w:rsidR="00A26296" w:rsidRDefault="00A26296">
      <w:pPr>
        <w:pStyle w:val="Commentaire"/>
      </w:pPr>
      <w:r>
        <w:t>Extra stuff:</w:t>
      </w:r>
    </w:p>
    <w:p w14:paraId="33DA0D20" w14:textId="77777777" w:rsidR="00A26296" w:rsidRDefault="00A26296">
      <w:pPr>
        <w:pStyle w:val="Commentaire"/>
      </w:pPr>
      <w:r>
        <w:t>(; ; Donat et al., 2016; ; Roy, 2019; ;</w:t>
      </w:r>
    </w:p>
    <w:p w14:paraId="73F26B7A" w14:textId="77777777" w:rsidR="00A26296" w:rsidRDefault="00A26296">
      <w:pPr>
        <w:pStyle w:val="Commentaire"/>
      </w:pPr>
    </w:p>
    <w:p w14:paraId="70667E27" w14:textId="77777777" w:rsidR="00A26296" w:rsidRDefault="00A26296">
      <w:pPr>
        <w:pStyle w:val="Commentaire"/>
      </w:pPr>
      <w:r>
        <w:t>Correct:</w:t>
      </w:r>
    </w:p>
    <w:p w14:paraId="2F5E7F8C" w14:textId="27028FE9" w:rsidR="00A26296" w:rsidRDefault="00A26296">
      <w:pPr>
        <w:pStyle w:val="Commentaire"/>
      </w:pPr>
      <w:r>
        <w:t>(Sheikh et al., 2015; Donat et al., 2016a; Chakraborty et al., 2018; Dimri, 2019; Sen Roy, 2019; Dunn et al., 2020)</w:t>
      </w:r>
    </w:p>
  </w:comment>
  <w:comment w:id="4884" w:author="Robin Matthews" w:date="2021-07-13T14:53:00Z" w:initials="RM">
    <w:p w14:paraId="5D446323" w14:textId="77777777" w:rsidR="00A26296" w:rsidRDefault="00A26296">
      <w:pPr>
        <w:pStyle w:val="Commentaire"/>
      </w:pPr>
      <w:r>
        <w:rPr>
          <w:rStyle w:val="Marquedecommentaire"/>
        </w:rPr>
        <w:annotationRef/>
      </w:r>
      <w:r>
        <w:t>Extra stuff:</w:t>
      </w:r>
    </w:p>
    <w:p w14:paraId="390FBE17" w14:textId="77777777" w:rsidR="00A26296" w:rsidRDefault="00A26296">
      <w:pPr>
        <w:pStyle w:val="Commentaire"/>
      </w:pPr>
      <w:r>
        <w:t>; )</w:t>
      </w:r>
    </w:p>
    <w:p w14:paraId="07D651C4" w14:textId="77777777" w:rsidR="00A26296" w:rsidRDefault="00A26296">
      <w:pPr>
        <w:pStyle w:val="Commentaire"/>
      </w:pPr>
    </w:p>
    <w:p w14:paraId="0761F112" w14:textId="77777777" w:rsidR="00A26296" w:rsidRDefault="00A26296">
      <w:pPr>
        <w:pStyle w:val="Commentaire"/>
      </w:pPr>
      <w:r>
        <w:t>Correct:</w:t>
      </w:r>
    </w:p>
    <w:p w14:paraId="0145E81B" w14:textId="5369E441" w:rsidR="00A26296" w:rsidRDefault="00A26296">
      <w:pPr>
        <w:pStyle w:val="Commentaire"/>
      </w:pPr>
      <w:r>
        <w:t>(Zahid and Rasul, 2012; Rohini et al., 2016)</w:t>
      </w:r>
    </w:p>
  </w:comment>
  <w:comment w:id="4887" w:author="Robin Matthews" w:date="2021-07-14T18:04:00Z" w:initials="RM">
    <w:p w14:paraId="79DDEC8A" w14:textId="77777777" w:rsidR="00F21B56" w:rsidRDefault="00F21B56" w:rsidP="00F21B56">
      <w:pPr>
        <w:pStyle w:val="Commentaire"/>
      </w:pPr>
      <w:r>
        <w:rPr>
          <w:rStyle w:val="Marquedecommentaire"/>
        </w:rPr>
        <w:annotationRef/>
      </w:r>
      <w:r>
        <w:t>Mendeley field contains ‘Pattanayak et al. (2017)’. Not Kumar, 2017. Want to remove Pattanayak et al. (2017). Provide DOI for Kumar, 2017 so I can ad dit.</w:t>
      </w:r>
    </w:p>
  </w:comment>
  <w:comment w:id="4890" w:author="Robin Matthews" w:date="2021-07-13T14:53:00Z" w:initials="RM">
    <w:p w14:paraId="20BB2536" w14:textId="77777777" w:rsidR="00A26296" w:rsidRDefault="00A26296">
      <w:pPr>
        <w:pStyle w:val="Commentaire"/>
      </w:pPr>
      <w:r>
        <w:rPr>
          <w:rStyle w:val="Marquedecommentaire"/>
        </w:rPr>
        <w:annotationRef/>
      </w:r>
      <w:r>
        <w:t>Extra stuff:</w:t>
      </w:r>
    </w:p>
    <w:p w14:paraId="05119C12" w14:textId="77777777" w:rsidR="00A26296" w:rsidRDefault="00A26296">
      <w:pPr>
        <w:pStyle w:val="Commentaire"/>
      </w:pPr>
      <w:r>
        <w:t>(, ;</w:t>
      </w:r>
    </w:p>
    <w:p w14:paraId="15257385" w14:textId="77777777" w:rsidR="00A26296" w:rsidRDefault="00A26296">
      <w:pPr>
        <w:pStyle w:val="Commentaire"/>
      </w:pPr>
    </w:p>
    <w:p w14:paraId="5C901607" w14:textId="77777777" w:rsidR="00A26296" w:rsidRDefault="00A26296">
      <w:pPr>
        <w:pStyle w:val="Commentaire"/>
      </w:pPr>
      <w:r>
        <w:t>Correct:</w:t>
      </w:r>
    </w:p>
    <w:p w14:paraId="77D927B1" w14:textId="77777777" w:rsidR="00A26296" w:rsidRDefault="00A26296">
      <w:pPr>
        <w:pStyle w:val="Commentaire"/>
      </w:pPr>
      <w:r>
        <w:t>Seong et al. (2020)</w:t>
      </w:r>
    </w:p>
    <w:p w14:paraId="2FAC62BC" w14:textId="60D4A656" w:rsidR="00A26296" w:rsidRDefault="00A26296">
      <w:pPr>
        <w:pStyle w:val="Commentaire"/>
      </w:pPr>
      <w:r>
        <w:t>(Seong et al., 2020)</w:t>
      </w:r>
    </w:p>
  </w:comment>
  <w:comment w:id="4892" w:author="Robin Matthews" w:date="2021-07-13T14:53:00Z" w:initials="RM">
    <w:p w14:paraId="628EDCB7" w14:textId="77777777" w:rsidR="00A26296" w:rsidRDefault="00A26296">
      <w:pPr>
        <w:pStyle w:val="Commentaire"/>
      </w:pPr>
      <w:r>
        <w:rPr>
          <w:rStyle w:val="Marquedecommentaire"/>
        </w:rPr>
        <w:annotationRef/>
      </w:r>
      <w:r>
        <w:t>Not found:</w:t>
      </w:r>
    </w:p>
    <w:p w14:paraId="74C04269" w14:textId="77777777" w:rsidR="00A26296" w:rsidRDefault="00A26296">
      <w:pPr>
        <w:pStyle w:val="Commentaire"/>
      </w:pPr>
      <w:r>
        <w:t>Z. Wang et al.</w:t>
      </w:r>
    </w:p>
    <w:p w14:paraId="116B2E28" w14:textId="77777777" w:rsidR="00A26296" w:rsidRDefault="00A26296">
      <w:pPr>
        <w:pStyle w:val="Commentaire"/>
      </w:pPr>
      <w:r>
        <w:t>2017a</w:t>
      </w:r>
    </w:p>
    <w:p w14:paraId="55F99690" w14:textId="77777777" w:rsidR="00A26296" w:rsidRDefault="00A26296">
      <w:pPr>
        <w:pStyle w:val="Commentaire"/>
      </w:pPr>
    </w:p>
    <w:p w14:paraId="4401AA4B" w14:textId="77777777" w:rsidR="00A26296" w:rsidRDefault="00A26296">
      <w:pPr>
        <w:pStyle w:val="Commentaire"/>
      </w:pPr>
      <w:r>
        <w:t>Extra stuff:</w:t>
      </w:r>
    </w:p>
    <w:p w14:paraId="7CA90B8C" w14:textId="77777777" w:rsidR="00A26296" w:rsidRDefault="00A26296">
      <w:pPr>
        <w:pStyle w:val="Commentaire"/>
      </w:pPr>
      <w:r>
        <w:t>Wang et al., 2017;</w:t>
      </w:r>
    </w:p>
    <w:p w14:paraId="64F7E42E" w14:textId="77777777" w:rsidR="00A26296" w:rsidRDefault="00A26296">
      <w:pPr>
        <w:pStyle w:val="Commentaire"/>
      </w:pPr>
    </w:p>
    <w:p w14:paraId="48D65619" w14:textId="77777777" w:rsidR="00A26296" w:rsidRDefault="00A26296">
      <w:pPr>
        <w:pStyle w:val="Commentaire"/>
      </w:pPr>
      <w:r>
        <w:t>Correct:</w:t>
      </w:r>
    </w:p>
    <w:p w14:paraId="7D303D2E" w14:textId="77777777" w:rsidR="00A26296" w:rsidRDefault="00A26296">
      <w:pPr>
        <w:pStyle w:val="Commentaire"/>
      </w:pPr>
      <w:r>
        <w:t>Z. Wang et al. (2017a)</w:t>
      </w:r>
    </w:p>
    <w:p w14:paraId="2F76A0B1" w14:textId="3EA81183" w:rsidR="00A26296" w:rsidRDefault="00A26296">
      <w:pPr>
        <w:pStyle w:val="Commentaire"/>
      </w:pPr>
      <w:r>
        <w:t>(Z. Wang et al., 2017a)</w:t>
      </w:r>
    </w:p>
  </w:comment>
  <w:comment w:id="4895" w:author="Robin Matthews" w:date="2021-07-13T14:53:00Z" w:initials="RM">
    <w:p w14:paraId="6466CE6A" w14:textId="77777777" w:rsidR="00A26296" w:rsidRDefault="00A26296">
      <w:pPr>
        <w:pStyle w:val="Commentaire"/>
      </w:pPr>
      <w:r>
        <w:rPr>
          <w:rStyle w:val="Marquedecommentaire"/>
        </w:rPr>
        <w:annotationRef/>
      </w:r>
      <w:r>
        <w:t>Extra stuff:</w:t>
      </w:r>
    </w:p>
    <w:p w14:paraId="2A4DB7CF" w14:textId="77777777" w:rsidR="00A26296" w:rsidRDefault="00A26296">
      <w:pPr>
        <w:pStyle w:val="Commentaire"/>
      </w:pPr>
      <w:r>
        <w:t>, ;</w:t>
      </w:r>
    </w:p>
    <w:p w14:paraId="1B329A96" w14:textId="77777777" w:rsidR="00A26296" w:rsidRDefault="00A26296">
      <w:pPr>
        <w:pStyle w:val="Commentaire"/>
      </w:pPr>
    </w:p>
    <w:p w14:paraId="4DF1804D" w14:textId="77777777" w:rsidR="00A26296" w:rsidRDefault="00A26296">
      <w:pPr>
        <w:pStyle w:val="Commentaire"/>
      </w:pPr>
      <w:r>
        <w:t>Correct:</w:t>
      </w:r>
    </w:p>
    <w:p w14:paraId="0F647969" w14:textId="77777777" w:rsidR="00A26296" w:rsidRDefault="00A26296">
      <w:pPr>
        <w:pStyle w:val="Commentaire"/>
      </w:pPr>
      <w:r>
        <w:t>Wehner et al. (2016)</w:t>
      </w:r>
    </w:p>
    <w:p w14:paraId="56C7C4CB" w14:textId="1C926F90" w:rsidR="00A26296" w:rsidRDefault="00A26296">
      <w:pPr>
        <w:pStyle w:val="Commentaire"/>
      </w:pPr>
      <w:r>
        <w:t>(Wehner et al., 2016)</w:t>
      </w:r>
    </w:p>
  </w:comment>
  <w:comment w:id="4896" w:author="Robin Matthews" w:date="2021-07-13T14:53:00Z" w:initials="RM">
    <w:p w14:paraId="70DD7641" w14:textId="77777777" w:rsidR="00A26296" w:rsidRDefault="00A26296">
      <w:pPr>
        <w:pStyle w:val="Commentaire"/>
      </w:pPr>
      <w:r>
        <w:rPr>
          <w:rStyle w:val="Marquedecommentaire"/>
        </w:rPr>
        <w:annotationRef/>
      </w:r>
      <w:r>
        <w:t>Not found:</w:t>
      </w:r>
    </w:p>
    <w:p w14:paraId="7612C592" w14:textId="77777777" w:rsidR="00A26296" w:rsidRDefault="00A26296">
      <w:pPr>
        <w:pStyle w:val="Commentaire"/>
      </w:pPr>
      <w:r>
        <w:t>Pattanayak et al.</w:t>
      </w:r>
    </w:p>
    <w:p w14:paraId="2CDD22B9" w14:textId="77777777" w:rsidR="00A26296" w:rsidRDefault="00A26296">
      <w:pPr>
        <w:pStyle w:val="Commentaire"/>
      </w:pPr>
    </w:p>
    <w:p w14:paraId="57356418" w14:textId="77777777" w:rsidR="00A26296" w:rsidRDefault="00A26296">
      <w:pPr>
        <w:pStyle w:val="Commentaire"/>
      </w:pPr>
      <w:r>
        <w:t>Extra stuff:</w:t>
      </w:r>
    </w:p>
    <w:p w14:paraId="5FD8985A" w14:textId="77777777" w:rsidR="00A26296" w:rsidRDefault="00A26296">
      <w:pPr>
        <w:pStyle w:val="Commentaire"/>
      </w:pPr>
      <w:r>
        <w:t>Kumar, ;</w:t>
      </w:r>
    </w:p>
    <w:p w14:paraId="72F0D390" w14:textId="77777777" w:rsidR="00A26296" w:rsidRDefault="00A26296">
      <w:pPr>
        <w:pStyle w:val="Commentaire"/>
      </w:pPr>
    </w:p>
    <w:p w14:paraId="0C381A29" w14:textId="77777777" w:rsidR="00A26296" w:rsidRDefault="00A26296">
      <w:pPr>
        <w:pStyle w:val="Commentaire"/>
      </w:pPr>
      <w:r>
        <w:t>Correct:</w:t>
      </w:r>
    </w:p>
    <w:p w14:paraId="27028785" w14:textId="77777777" w:rsidR="00A26296" w:rsidRDefault="00A26296">
      <w:pPr>
        <w:pStyle w:val="Commentaire"/>
      </w:pPr>
      <w:r>
        <w:t>Pattanayak et al. (2017)</w:t>
      </w:r>
    </w:p>
    <w:p w14:paraId="08382850" w14:textId="2715CB24" w:rsidR="00A26296" w:rsidRDefault="00A26296">
      <w:pPr>
        <w:pStyle w:val="Commentaire"/>
      </w:pPr>
      <w:r>
        <w:t>(Pattanayak et al., 2017)</w:t>
      </w:r>
    </w:p>
  </w:comment>
  <w:comment w:id="4897" w:author="Robin Matthews" w:date="2021-07-13T14:53:00Z" w:initials="RM">
    <w:p w14:paraId="5AA0D6A0" w14:textId="77777777" w:rsidR="00A26296" w:rsidRDefault="00A26296">
      <w:pPr>
        <w:pStyle w:val="Commentaire"/>
      </w:pPr>
      <w:r>
        <w:rPr>
          <w:rStyle w:val="Marquedecommentaire"/>
        </w:rPr>
        <w:annotationRef/>
      </w:r>
      <w:r>
        <w:t>Extra stuff:</w:t>
      </w:r>
    </w:p>
    <w:p w14:paraId="7F0803F3" w14:textId="77777777" w:rsidR="00A26296" w:rsidRDefault="00A26296">
      <w:pPr>
        <w:pStyle w:val="Commentaire"/>
      </w:pPr>
      <w:r>
        <w:t>, )</w:t>
      </w:r>
    </w:p>
    <w:p w14:paraId="37E84B11" w14:textId="77777777" w:rsidR="00A26296" w:rsidRDefault="00A26296">
      <w:pPr>
        <w:pStyle w:val="Commentaire"/>
      </w:pPr>
    </w:p>
    <w:p w14:paraId="1212A18F" w14:textId="77777777" w:rsidR="00A26296" w:rsidRDefault="00A26296">
      <w:pPr>
        <w:pStyle w:val="Commentaire"/>
      </w:pPr>
      <w:r>
        <w:t>Correct:</w:t>
      </w:r>
    </w:p>
    <w:p w14:paraId="1AC66C2A" w14:textId="77777777" w:rsidR="00A26296" w:rsidRDefault="00A26296">
      <w:pPr>
        <w:pStyle w:val="Commentaire"/>
      </w:pPr>
      <w:r>
        <w:t>van Oldenborgh et al. (2018)</w:t>
      </w:r>
    </w:p>
    <w:p w14:paraId="2FA415B0" w14:textId="49304D9E" w:rsidR="00A26296" w:rsidRDefault="00A26296">
      <w:pPr>
        <w:pStyle w:val="Commentaire"/>
      </w:pPr>
      <w:r>
        <w:t>(van Oldenborgh et al., 2018)</w:t>
      </w:r>
    </w:p>
  </w:comment>
  <w:comment w:id="4899" w:author="Robin Matthews" w:date="2021-07-13T14:53:00Z" w:initials="RM">
    <w:p w14:paraId="7D5AAB86" w14:textId="77777777" w:rsidR="00A26296" w:rsidRDefault="00A26296">
      <w:pPr>
        <w:pStyle w:val="Commentaire"/>
      </w:pPr>
      <w:r>
        <w:rPr>
          <w:rStyle w:val="Marquedecommentaire"/>
        </w:rPr>
        <w:annotationRef/>
      </w:r>
      <w:r>
        <w:t>Not found:</w:t>
      </w:r>
    </w:p>
    <w:p w14:paraId="51BF69A8" w14:textId="77777777" w:rsidR="00A26296" w:rsidRDefault="00A26296">
      <w:pPr>
        <w:pStyle w:val="Commentaire"/>
      </w:pPr>
      <w:r>
        <w:t>C. Li et al.</w:t>
      </w:r>
    </w:p>
    <w:p w14:paraId="74EA2D96" w14:textId="77777777" w:rsidR="00A26296" w:rsidRDefault="00A26296">
      <w:pPr>
        <w:pStyle w:val="Commentaire"/>
      </w:pPr>
    </w:p>
    <w:p w14:paraId="79187534" w14:textId="77777777" w:rsidR="00A26296" w:rsidRDefault="00A26296">
      <w:pPr>
        <w:pStyle w:val="Commentaire"/>
      </w:pPr>
      <w:r>
        <w:t>Extra stuff:</w:t>
      </w:r>
    </w:p>
    <w:p w14:paraId="7546A72F" w14:textId="77777777" w:rsidR="00A26296" w:rsidRDefault="00A26296">
      <w:pPr>
        <w:pStyle w:val="Commentaire"/>
      </w:pPr>
      <w:r>
        <w:t xml:space="preserve">(Li et al., </w:t>
      </w:r>
    </w:p>
    <w:p w14:paraId="4121BAFD" w14:textId="77777777" w:rsidR="00A26296" w:rsidRDefault="00A26296">
      <w:pPr>
        <w:pStyle w:val="Commentaire"/>
      </w:pPr>
    </w:p>
    <w:p w14:paraId="52543B36" w14:textId="77777777" w:rsidR="00A26296" w:rsidRDefault="00A26296">
      <w:pPr>
        <w:pStyle w:val="Commentaire"/>
      </w:pPr>
      <w:r>
        <w:t>Correct:</w:t>
      </w:r>
    </w:p>
    <w:p w14:paraId="6587A1CE" w14:textId="77777777" w:rsidR="00A26296" w:rsidRDefault="00A26296">
      <w:pPr>
        <w:pStyle w:val="Commentaire"/>
      </w:pPr>
      <w:r>
        <w:t>C. Li et al. (2020)</w:t>
      </w:r>
    </w:p>
    <w:p w14:paraId="6A14345E" w14:textId="1F574231" w:rsidR="00A26296" w:rsidRDefault="00A26296">
      <w:pPr>
        <w:pStyle w:val="Commentaire"/>
      </w:pPr>
      <w:r>
        <w:t>(C. Li et al., 2020)</w:t>
      </w:r>
    </w:p>
  </w:comment>
  <w:comment w:id="4904" w:author="Robin Matthews" w:date="2021-07-13T14:53:00Z" w:initials="RM">
    <w:p w14:paraId="205E2FF0" w14:textId="77777777" w:rsidR="00A26296" w:rsidRDefault="00A26296">
      <w:pPr>
        <w:pStyle w:val="Commentaire"/>
      </w:pPr>
      <w:r>
        <w:rPr>
          <w:rStyle w:val="Marquedecommentaire"/>
        </w:rPr>
        <w:annotationRef/>
      </w:r>
      <w:r>
        <w:t>Not found:</w:t>
      </w:r>
    </w:p>
    <w:p w14:paraId="39EC6677" w14:textId="77777777" w:rsidR="00A26296" w:rsidRDefault="00A26296">
      <w:pPr>
        <w:pStyle w:val="Commentaire"/>
      </w:pPr>
      <w:r>
        <w:t>C. Li et al.</w:t>
      </w:r>
    </w:p>
    <w:p w14:paraId="1B9295D2" w14:textId="77777777" w:rsidR="00A26296" w:rsidRDefault="00A26296">
      <w:pPr>
        <w:pStyle w:val="Commentaire"/>
      </w:pPr>
    </w:p>
    <w:p w14:paraId="15D19D49" w14:textId="77777777" w:rsidR="00A26296" w:rsidRDefault="00A26296">
      <w:pPr>
        <w:pStyle w:val="Commentaire"/>
      </w:pPr>
      <w:r>
        <w:t>Extra stuff:</w:t>
      </w:r>
    </w:p>
    <w:p w14:paraId="7D19260B" w14:textId="77777777" w:rsidR="00A26296" w:rsidRDefault="00A26296">
      <w:pPr>
        <w:pStyle w:val="Commentaire"/>
      </w:pPr>
      <w:r>
        <w:t xml:space="preserve">(Li et al., </w:t>
      </w:r>
    </w:p>
    <w:p w14:paraId="3EFD241A" w14:textId="77777777" w:rsidR="00A26296" w:rsidRDefault="00A26296">
      <w:pPr>
        <w:pStyle w:val="Commentaire"/>
      </w:pPr>
    </w:p>
    <w:p w14:paraId="22C7F314" w14:textId="77777777" w:rsidR="00A26296" w:rsidRDefault="00A26296">
      <w:pPr>
        <w:pStyle w:val="Commentaire"/>
      </w:pPr>
      <w:r>
        <w:t>Correct:</w:t>
      </w:r>
    </w:p>
    <w:p w14:paraId="023CF6B4" w14:textId="77777777" w:rsidR="00A26296" w:rsidRDefault="00A26296">
      <w:pPr>
        <w:pStyle w:val="Commentaire"/>
      </w:pPr>
      <w:r>
        <w:t>C. Li et al. (2020)</w:t>
      </w:r>
    </w:p>
    <w:p w14:paraId="152FC1D8" w14:textId="77D10877" w:rsidR="00A26296" w:rsidRDefault="00A26296">
      <w:pPr>
        <w:pStyle w:val="Commentaire"/>
      </w:pPr>
      <w:r>
        <w:t>(C. Li et al., 2020)</w:t>
      </w:r>
    </w:p>
  </w:comment>
  <w:comment w:id="4913" w:author="Robin Matthews" w:date="2021-07-13T14:53:00Z" w:initials="RM">
    <w:p w14:paraId="5C557081" w14:textId="77777777" w:rsidR="00A26296" w:rsidRDefault="00A26296">
      <w:pPr>
        <w:pStyle w:val="Commentaire"/>
      </w:pPr>
      <w:r>
        <w:rPr>
          <w:rStyle w:val="Marquedecommentaire"/>
        </w:rPr>
        <w:annotationRef/>
      </w:r>
      <w:r>
        <w:t>Not found:</w:t>
      </w:r>
    </w:p>
    <w:p w14:paraId="613D5C5E" w14:textId="77777777" w:rsidR="00A26296" w:rsidRDefault="00A26296">
      <w:pPr>
        <w:pStyle w:val="Commentaire"/>
      </w:pPr>
      <w:r>
        <w:t>Sillmann et al., 2013b</w:t>
      </w:r>
    </w:p>
    <w:p w14:paraId="4229558F" w14:textId="77777777" w:rsidR="00A26296" w:rsidRDefault="00A26296">
      <w:pPr>
        <w:pStyle w:val="Commentaire"/>
      </w:pPr>
      <w:r>
        <w:t>S. Ali et al., 2019</w:t>
      </w:r>
    </w:p>
    <w:p w14:paraId="6E0D22AC" w14:textId="77777777" w:rsidR="00A26296" w:rsidRDefault="00A26296">
      <w:pPr>
        <w:pStyle w:val="Commentaire"/>
      </w:pPr>
    </w:p>
    <w:p w14:paraId="320511F2" w14:textId="77777777" w:rsidR="00A26296" w:rsidRDefault="00A26296">
      <w:pPr>
        <w:pStyle w:val="Commentaire"/>
      </w:pPr>
      <w:r>
        <w:t>Extra stuff:</w:t>
      </w:r>
    </w:p>
    <w:p w14:paraId="754D2885" w14:textId="77777777" w:rsidR="00A26296" w:rsidRDefault="00A26296">
      <w:pPr>
        <w:pStyle w:val="Commentaire"/>
      </w:pPr>
      <w:r>
        <w:t>(Ali et al., 2019; ; ; Sillmann et al., 2013; ;</w:t>
      </w:r>
    </w:p>
    <w:p w14:paraId="4087C9A6" w14:textId="77777777" w:rsidR="00A26296" w:rsidRDefault="00A26296">
      <w:pPr>
        <w:pStyle w:val="Commentaire"/>
      </w:pPr>
    </w:p>
    <w:p w14:paraId="71E365EE" w14:textId="77777777" w:rsidR="00A26296" w:rsidRDefault="00A26296">
      <w:pPr>
        <w:pStyle w:val="Commentaire"/>
      </w:pPr>
      <w:r>
        <w:t>Correct:</w:t>
      </w:r>
    </w:p>
    <w:p w14:paraId="74A5339D" w14:textId="3BCA54D8" w:rsidR="00A26296" w:rsidRDefault="00A26296">
      <w:pPr>
        <w:pStyle w:val="Commentaire"/>
      </w:pPr>
      <w:r>
        <w:t>(Sillmann et al., 2013b; Xu et al., 2017; Han et al., 2018; Kharin et al., 2018; S. Ali et al., 2019)</w:t>
      </w:r>
    </w:p>
  </w:comment>
  <w:comment w:id="4914" w:author="Robin Matthews" w:date="2021-07-13T14:53:00Z" w:initials="RM">
    <w:p w14:paraId="4401CDCB" w14:textId="77777777" w:rsidR="00A26296" w:rsidRDefault="00A26296">
      <w:pPr>
        <w:pStyle w:val="Commentaire"/>
      </w:pPr>
      <w:r>
        <w:rPr>
          <w:rStyle w:val="Marquedecommentaire"/>
        </w:rPr>
        <w:annotationRef/>
      </w:r>
      <w:r>
        <w:t>Extra stuff:</w:t>
      </w:r>
    </w:p>
    <w:p w14:paraId="10BA2ABD" w14:textId="77777777" w:rsidR="00A26296" w:rsidRDefault="00A26296">
      <w:pPr>
        <w:pStyle w:val="Commentaire"/>
      </w:pPr>
      <w:r>
        <w:t>, ;</w:t>
      </w:r>
    </w:p>
    <w:p w14:paraId="7B549E00" w14:textId="77777777" w:rsidR="00A26296" w:rsidRDefault="00A26296">
      <w:pPr>
        <w:pStyle w:val="Commentaire"/>
      </w:pPr>
    </w:p>
    <w:p w14:paraId="0D50E5BA" w14:textId="77777777" w:rsidR="00A26296" w:rsidRDefault="00A26296">
      <w:pPr>
        <w:pStyle w:val="Commentaire"/>
      </w:pPr>
      <w:r>
        <w:t>Correct:</w:t>
      </w:r>
    </w:p>
    <w:p w14:paraId="07B70C16" w14:textId="77777777" w:rsidR="00A26296" w:rsidRDefault="00A26296">
      <w:pPr>
        <w:pStyle w:val="Commentaire"/>
      </w:pPr>
      <w:r>
        <w:t>Murari et al. (2015)</w:t>
      </w:r>
    </w:p>
    <w:p w14:paraId="71BB5377" w14:textId="14575D45" w:rsidR="00A26296" w:rsidRDefault="00A26296">
      <w:pPr>
        <w:pStyle w:val="Commentaire"/>
      </w:pPr>
      <w:r>
        <w:t>(Murari et al., 2015)</w:t>
      </w:r>
    </w:p>
  </w:comment>
  <w:comment w:id="4915" w:author="Robin Matthews" w:date="2021-07-13T14:53:00Z" w:initials="RM">
    <w:p w14:paraId="5542CAF3" w14:textId="77777777" w:rsidR="00A26296" w:rsidRDefault="00A26296">
      <w:pPr>
        <w:pStyle w:val="Commentaire"/>
      </w:pPr>
      <w:r>
        <w:rPr>
          <w:rStyle w:val="Marquedecommentaire"/>
        </w:rPr>
        <w:annotationRef/>
      </w:r>
      <w:r>
        <w:t>Extra stuff:</w:t>
      </w:r>
    </w:p>
    <w:p w14:paraId="4242C2D7" w14:textId="77777777" w:rsidR="00A26296" w:rsidRDefault="00A26296">
      <w:pPr>
        <w:pStyle w:val="Commentaire"/>
      </w:pPr>
      <w:r>
        <w:t>, )</w:t>
      </w:r>
    </w:p>
    <w:p w14:paraId="360E735E" w14:textId="77777777" w:rsidR="00A26296" w:rsidRDefault="00A26296">
      <w:pPr>
        <w:pStyle w:val="Commentaire"/>
      </w:pPr>
    </w:p>
    <w:p w14:paraId="5A257711" w14:textId="77777777" w:rsidR="00A26296" w:rsidRDefault="00A26296">
      <w:pPr>
        <w:pStyle w:val="Commentaire"/>
      </w:pPr>
      <w:r>
        <w:t>Correct:</w:t>
      </w:r>
    </w:p>
    <w:p w14:paraId="74D2084F" w14:textId="77777777" w:rsidR="00A26296" w:rsidRDefault="00A26296">
      <w:pPr>
        <w:pStyle w:val="Commentaire"/>
      </w:pPr>
      <w:r>
        <w:t>Nasim et al. (2018)</w:t>
      </w:r>
    </w:p>
    <w:p w14:paraId="4E6749E2" w14:textId="3895AE1E" w:rsidR="00A26296" w:rsidRDefault="00A26296">
      <w:pPr>
        <w:pStyle w:val="Commentaire"/>
      </w:pPr>
      <w:r>
        <w:t>(Nasim et al., 2018)</w:t>
      </w:r>
    </w:p>
  </w:comment>
  <w:comment w:id="4916" w:author="Robin Matthews" w:date="2021-07-13T14:53:00Z" w:initials="RM">
    <w:p w14:paraId="35CF7D1D" w14:textId="77777777" w:rsidR="00A26296" w:rsidRDefault="00A26296">
      <w:pPr>
        <w:pStyle w:val="Commentaire"/>
      </w:pPr>
      <w:r>
        <w:rPr>
          <w:rStyle w:val="Marquedecommentaire"/>
        </w:rPr>
        <w:annotationRef/>
      </w:r>
      <w:r>
        <w:t>Not found:</w:t>
      </w:r>
    </w:p>
    <w:p w14:paraId="2E6055EA" w14:textId="77777777" w:rsidR="00A26296" w:rsidRDefault="00A26296">
      <w:pPr>
        <w:pStyle w:val="Commentaire"/>
      </w:pPr>
      <w:r>
        <w:t>C. Li et al.</w:t>
      </w:r>
    </w:p>
    <w:p w14:paraId="0759C7B0" w14:textId="77777777" w:rsidR="00A26296" w:rsidRDefault="00A26296">
      <w:pPr>
        <w:pStyle w:val="Commentaire"/>
      </w:pPr>
    </w:p>
    <w:p w14:paraId="49A0302A" w14:textId="77777777" w:rsidR="00A26296" w:rsidRDefault="00A26296">
      <w:pPr>
        <w:pStyle w:val="Commentaire"/>
      </w:pPr>
      <w:r>
        <w:t>Extra stuff:</w:t>
      </w:r>
    </w:p>
    <w:p w14:paraId="2C28A134" w14:textId="77777777" w:rsidR="00A26296" w:rsidRDefault="00A26296">
      <w:pPr>
        <w:pStyle w:val="Commentaire"/>
      </w:pPr>
      <w:r>
        <w:t xml:space="preserve">(Li et al., </w:t>
      </w:r>
    </w:p>
    <w:p w14:paraId="4762C70B" w14:textId="77777777" w:rsidR="00A26296" w:rsidRDefault="00A26296">
      <w:pPr>
        <w:pStyle w:val="Commentaire"/>
      </w:pPr>
    </w:p>
    <w:p w14:paraId="0817CD2D" w14:textId="77777777" w:rsidR="00A26296" w:rsidRDefault="00A26296">
      <w:pPr>
        <w:pStyle w:val="Commentaire"/>
      </w:pPr>
      <w:r>
        <w:t>Correct:</w:t>
      </w:r>
    </w:p>
    <w:p w14:paraId="3689959D" w14:textId="77777777" w:rsidR="00A26296" w:rsidRDefault="00A26296">
      <w:pPr>
        <w:pStyle w:val="Commentaire"/>
      </w:pPr>
      <w:r>
        <w:t>C. Li et al. (2020)</w:t>
      </w:r>
    </w:p>
    <w:p w14:paraId="2623AA96" w14:textId="573D8745" w:rsidR="00A26296" w:rsidRDefault="00A26296">
      <w:pPr>
        <w:pStyle w:val="Commentaire"/>
      </w:pPr>
      <w:r>
        <w:t>(C. Li et al., 2020)</w:t>
      </w:r>
    </w:p>
  </w:comment>
  <w:comment w:id="4919" w:author="Robin Matthews" w:date="2021-07-13T14:53:00Z" w:initials="RM">
    <w:p w14:paraId="44DD1272" w14:textId="77777777" w:rsidR="00A26296" w:rsidRDefault="00A26296">
      <w:pPr>
        <w:pStyle w:val="Commentaire"/>
      </w:pPr>
      <w:r>
        <w:rPr>
          <w:rStyle w:val="Marquedecommentaire"/>
        </w:rPr>
        <w:annotationRef/>
      </w:r>
      <w:r>
        <w:t>Not found:</w:t>
      </w:r>
    </w:p>
    <w:p w14:paraId="1AB556A7" w14:textId="77777777" w:rsidR="00A26296" w:rsidRDefault="00A26296">
      <w:pPr>
        <w:pStyle w:val="Commentaire"/>
      </w:pPr>
      <w:r>
        <w:t>C. Li et al.</w:t>
      </w:r>
    </w:p>
    <w:p w14:paraId="15A5E514" w14:textId="77777777" w:rsidR="00A26296" w:rsidRDefault="00A26296">
      <w:pPr>
        <w:pStyle w:val="Commentaire"/>
      </w:pPr>
    </w:p>
    <w:p w14:paraId="1C71D578" w14:textId="77777777" w:rsidR="00A26296" w:rsidRDefault="00A26296">
      <w:pPr>
        <w:pStyle w:val="Commentaire"/>
      </w:pPr>
      <w:r>
        <w:t>Extra stuff:</w:t>
      </w:r>
    </w:p>
    <w:p w14:paraId="4F4043A8" w14:textId="77777777" w:rsidR="00A26296" w:rsidRDefault="00A26296">
      <w:pPr>
        <w:pStyle w:val="Commentaire"/>
      </w:pPr>
      <w:r>
        <w:t xml:space="preserve">(Li et al., </w:t>
      </w:r>
    </w:p>
    <w:p w14:paraId="462CB5E8" w14:textId="77777777" w:rsidR="00A26296" w:rsidRDefault="00A26296">
      <w:pPr>
        <w:pStyle w:val="Commentaire"/>
      </w:pPr>
    </w:p>
    <w:p w14:paraId="31E081B2" w14:textId="77777777" w:rsidR="00A26296" w:rsidRDefault="00A26296">
      <w:pPr>
        <w:pStyle w:val="Commentaire"/>
      </w:pPr>
      <w:r>
        <w:t>Correct:</w:t>
      </w:r>
    </w:p>
    <w:p w14:paraId="7AA08309" w14:textId="77777777" w:rsidR="00A26296" w:rsidRDefault="00A26296">
      <w:pPr>
        <w:pStyle w:val="Commentaire"/>
      </w:pPr>
      <w:r>
        <w:t>C. Li et al. (2020)</w:t>
      </w:r>
    </w:p>
    <w:p w14:paraId="10EE53A7" w14:textId="7ACFF5DD" w:rsidR="00A26296" w:rsidRDefault="00A26296">
      <w:pPr>
        <w:pStyle w:val="Commentaire"/>
      </w:pPr>
      <w:r>
        <w:t>(C. Li et al., 2020)</w:t>
      </w:r>
    </w:p>
  </w:comment>
  <w:comment w:id="4926" w:author="Robin Matthews" w:date="2021-07-13T14:53:00Z" w:initials="RM">
    <w:p w14:paraId="6540D954" w14:textId="77777777" w:rsidR="00A26296" w:rsidRDefault="00A26296">
      <w:pPr>
        <w:pStyle w:val="Commentaire"/>
      </w:pPr>
      <w:r>
        <w:rPr>
          <w:rStyle w:val="Marquedecommentaire"/>
        </w:rPr>
        <w:annotationRef/>
      </w:r>
      <w:r>
        <w:t>Not found:</w:t>
      </w:r>
    </w:p>
    <w:p w14:paraId="04815E6B" w14:textId="77777777" w:rsidR="00A26296" w:rsidRDefault="00A26296">
      <w:pPr>
        <w:pStyle w:val="Commentaire"/>
      </w:pPr>
      <w:r>
        <w:t>Sillmann et al., 2013b</w:t>
      </w:r>
    </w:p>
    <w:p w14:paraId="6853EC04" w14:textId="77777777" w:rsidR="00A26296" w:rsidRDefault="00A26296">
      <w:pPr>
        <w:pStyle w:val="Commentaire"/>
      </w:pPr>
      <w:r>
        <w:t>S. Ali et al., 2019</w:t>
      </w:r>
    </w:p>
    <w:p w14:paraId="655A71CF" w14:textId="77777777" w:rsidR="00A26296" w:rsidRDefault="00A26296">
      <w:pPr>
        <w:pStyle w:val="Commentaire"/>
      </w:pPr>
    </w:p>
    <w:p w14:paraId="25B60B3D" w14:textId="77777777" w:rsidR="00A26296" w:rsidRDefault="00A26296">
      <w:pPr>
        <w:pStyle w:val="Commentaire"/>
      </w:pPr>
      <w:r>
        <w:t>Extra stuff:</w:t>
      </w:r>
    </w:p>
    <w:p w14:paraId="6898AB0A" w14:textId="77777777" w:rsidR="00A26296" w:rsidRDefault="00A26296">
      <w:pPr>
        <w:pStyle w:val="Commentaire"/>
      </w:pPr>
      <w:r>
        <w:t>(Ali et al., 2019; ; ; Sillmann et al., 2013; ;</w:t>
      </w:r>
    </w:p>
    <w:p w14:paraId="7C9A00C3" w14:textId="77777777" w:rsidR="00A26296" w:rsidRDefault="00A26296">
      <w:pPr>
        <w:pStyle w:val="Commentaire"/>
      </w:pPr>
    </w:p>
    <w:p w14:paraId="44916F12" w14:textId="77777777" w:rsidR="00A26296" w:rsidRDefault="00A26296">
      <w:pPr>
        <w:pStyle w:val="Commentaire"/>
      </w:pPr>
      <w:r>
        <w:t>Correct:</w:t>
      </w:r>
    </w:p>
    <w:p w14:paraId="6B964E52" w14:textId="1A5EE35A" w:rsidR="00A26296" w:rsidRDefault="00A26296">
      <w:pPr>
        <w:pStyle w:val="Commentaire"/>
      </w:pPr>
      <w:r>
        <w:t>(Sillmann et al., 2013b; Xu et al., 2017; Han et al., 2018; Kharin et al., 2018; S. Ali et al., 2019)</w:t>
      </w:r>
    </w:p>
  </w:comment>
  <w:comment w:id="4928" w:author="Robin Matthews" w:date="2021-07-13T14:53:00Z" w:initials="RM">
    <w:p w14:paraId="178CDACC" w14:textId="77777777" w:rsidR="00A26296" w:rsidRDefault="00A26296">
      <w:pPr>
        <w:pStyle w:val="Commentaire"/>
      </w:pPr>
      <w:r>
        <w:rPr>
          <w:rStyle w:val="Marquedecommentaire"/>
        </w:rPr>
        <w:annotationRef/>
      </w:r>
      <w:r>
        <w:t>Extra stuff:</w:t>
      </w:r>
    </w:p>
    <w:p w14:paraId="09C48316" w14:textId="77777777" w:rsidR="00A26296" w:rsidRDefault="00A26296">
      <w:pPr>
        <w:pStyle w:val="Commentaire"/>
      </w:pPr>
      <w:r>
        <w:t>, ;</w:t>
      </w:r>
    </w:p>
    <w:p w14:paraId="4CE42A1A" w14:textId="77777777" w:rsidR="00A26296" w:rsidRDefault="00A26296">
      <w:pPr>
        <w:pStyle w:val="Commentaire"/>
      </w:pPr>
    </w:p>
    <w:p w14:paraId="14CDBDC6" w14:textId="77777777" w:rsidR="00A26296" w:rsidRDefault="00A26296">
      <w:pPr>
        <w:pStyle w:val="Commentaire"/>
      </w:pPr>
      <w:r>
        <w:t>Correct:</w:t>
      </w:r>
    </w:p>
    <w:p w14:paraId="7F90BC41" w14:textId="77777777" w:rsidR="00A26296" w:rsidRDefault="00A26296">
      <w:pPr>
        <w:pStyle w:val="Commentaire"/>
      </w:pPr>
      <w:r>
        <w:t>Murari et al. (2015)</w:t>
      </w:r>
    </w:p>
    <w:p w14:paraId="504AFB3E" w14:textId="6E92FB5A" w:rsidR="00A26296" w:rsidRDefault="00A26296">
      <w:pPr>
        <w:pStyle w:val="Commentaire"/>
      </w:pPr>
      <w:r>
        <w:t>(Murari et al., 2015)</w:t>
      </w:r>
    </w:p>
  </w:comment>
  <w:comment w:id="4929" w:author="Robin Matthews" w:date="2021-07-13T14:53:00Z" w:initials="RM">
    <w:p w14:paraId="3F1320CF" w14:textId="77777777" w:rsidR="00A26296" w:rsidRDefault="00A26296">
      <w:pPr>
        <w:pStyle w:val="Commentaire"/>
      </w:pPr>
      <w:r>
        <w:rPr>
          <w:rStyle w:val="Marquedecommentaire"/>
        </w:rPr>
        <w:annotationRef/>
      </w:r>
      <w:r>
        <w:t>Extra stuff:</w:t>
      </w:r>
    </w:p>
    <w:p w14:paraId="01E4B280" w14:textId="77777777" w:rsidR="00A26296" w:rsidRDefault="00A26296">
      <w:pPr>
        <w:pStyle w:val="Commentaire"/>
      </w:pPr>
      <w:r>
        <w:t>, )</w:t>
      </w:r>
    </w:p>
    <w:p w14:paraId="502FE9A3" w14:textId="77777777" w:rsidR="00A26296" w:rsidRDefault="00A26296">
      <w:pPr>
        <w:pStyle w:val="Commentaire"/>
      </w:pPr>
    </w:p>
    <w:p w14:paraId="2B790A40" w14:textId="77777777" w:rsidR="00A26296" w:rsidRDefault="00A26296">
      <w:pPr>
        <w:pStyle w:val="Commentaire"/>
      </w:pPr>
      <w:r>
        <w:t>Correct:</w:t>
      </w:r>
    </w:p>
    <w:p w14:paraId="3AC45266" w14:textId="77777777" w:rsidR="00A26296" w:rsidRDefault="00A26296">
      <w:pPr>
        <w:pStyle w:val="Commentaire"/>
      </w:pPr>
      <w:r>
        <w:t>Nasim et al. (2018)</w:t>
      </w:r>
    </w:p>
    <w:p w14:paraId="2201F134" w14:textId="1899F12B" w:rsidR="00A26296" w:rsidRDefault="00A26296">
      <w:pPr>
        <w:pStyle w:val="Commentaire"/>
      </w:pPr>
      <w:r>
        <w:t>(Nasim et al., 2018)</w:t>
      </w:r>
    </w:p>
  </w:comment>
  <w:comment w:id="4930" w:author="Robin Matthews" w:date="2021-07-13T14:53:00Z" w:initials="RM">
    <w:p w14:paraId="19ED036A" w14:textId="77777777" w:rsidR="00A26296" w:rsidRDefault="00A26296">
      <w:pPr>
        <w:pStyle w:val="Commentaire"/>
      </w:pPr>
      <w:r>
        <w:rPr>
          <w:rStyle w:val="Marquedecommentaire"/>
        </w:rPr>
        <w:annotationRef/>
      </w:r>
      <w:r>
        <w:t>Not found:</w:t>
      </w:r>
    </w:p>
    <w:p w14:paraId="4A0BE2A9" w14:textId="77777777" w:rsidR="00A26296" w:rsidRDefault="00A26296">
      <w:pPr>
        <w:pStyle w:val="Commentaire"/>
      </w:pPr>
      <w:r>
        <w:t>C. Li et al.</w:t>
      </w:r>
    </w:p>
    <w:p w14:paraId="2BA24585" w14:textId="77777777" w:rsidR="00A26296" w:rsidRDefault="00A26296">
      <w:pPr>
        <w:pStyle w:val="Commentaire"/>
      </w:pPr>
    </w:p>
    <w:p w14:paraId="5BA3409E" w14:textId="77777777" w:rsidR="00A26296" w:rsidRDefault="00A26296">
      <w:pPr>
        <w:pStyle w:val="Commentaire"/>
      </w:pPr>
      <w:r>
        <w:t>Extra stuff:</w:t>
      </w:r>
    </w:p>
    <w:p w14:paraId="21334E66" w14:textId="77777777" w:rsidR="00A26296" w:rsidRDefault="00A26296">
      <w:pPr>
        <w:pStyle w:val="Commentaire"/>
      </w:pPr>
      <w:r>
        <w:t xml:space="preserve">(Li et al., </w:t>
      </w:r>
    </w:p>
    <w:p w14:paraId="401BF6DF" w14:textId="77777777" w:rsidR="00A26296" w:rsidRDefault="00A26296">
      <w:pPr>
        <w:pStyle w:val="Commentaire"/>
      </w:pPr>
    </w:p>
    <w:p w14:paraId="5CAF21FD" w14:textId="77777777" w:rsidR="00A26296" w:rsidRDefault="00A26296">
      <w:pPr>
        <w:pStyle w:val="Commentaire"/>
      </w:pPr>
      <w:r>
        <w:t>Correct:</w:t>
      </w:r>
    </w:p>
    <w:p w14:paraId="36B7C86C" w14:textId="77777777" w:rsidR="00A26296" w:rsidRDefault="00A26296">
      <w:pPr>
        <w:pStyle w:val="Commentaire"/>
      </w:pPr>
      <w:r>
        <w:t>C. Li et al. (2020)</w:t>
      </w:r>
    </w:p>
    <w:p w14:paraId="4AFE9FA1" w14:textId="43909EF1" w:rsidR="00A26296" w:rsidRDefault="00A26296">
      <w:pPr>
        <w:pStyle w:val="Commentaire"/>
      </w:pPr>
      <w:r>
        <w:t>(C. Li et al., 2020)</w:t>
      </w:r>
    </w:p>
  </w:comment>
  <w:comment w:id="4933" w:author="Robin Matthews" w:date="2021-07-13T14:53:00Z" w:initials="RM">
    <w:p w14:paraId="7AA4D15F" w14:textId="77777777" w:rsidR="00A26296" w:rsidRDefault="00A26296">
      <w:pPr>
        <w:pStyle w:val="Commentaire"/>
      </w:pPr>
      <w:r>
        <w:rPr>
          <w:rStyle w:val="Marquedecommentaire"/>
        </w:rPr>
        <w:annotationRef/>
      </w:r>
      <w:r>
        <w:t>Not found:</w:t>
      </w:r>
    </w:p>
    <w:p w14:paraId="66C9ED50" w14:textId="77777777" w:rsidR="00A26296" w:rsidRDefault="00A26296">
      <w:pPr>
        <w:pStyle w:val="Commentaire"/>
      </w:pPr>
      <w:r>
        <w:t>C. Li et al.</w:t>
      </w:r>
    </w:p>
    <w:p w14:paraId="41A4FE40" w14:textId="77777777" w:rsidR="00A26296" w:rsidRDefault="00A26296">
      <w:pPr>
        <w:pStyle w:val="Commentaire"/>
      </w:pPr>
    </w:p>
    <w:p w14:paraId="21EF4BF6" w14:textId="77777777" w:rsidR="00A26296" w:rsidRDefault="00A26296">
      <w:pPr>
        <w:pStyle w:val="Commentaire"/>
      </w:pPr>
      <w:r>
        <w:t>Extra stuff:</w:t>
      </w:r>
    </w:p>
    <w:p w14:paraId="20083284" w14:textId="77777777" w:rsidR="00A26296" w:rsidRDefault="00A26296">
      <w:pPr>
        <w:pStyle w:val="Commentaire"/>
      </w:pPr>
      <w:r>
        <w:t xml:space="preserve">(Li et al., </w:t>
      </w:r>
    </w:p>
    <w:p w14:paraId="4CFA96CD" w14:textId="77777777" w:rsidR="00A26296" w:rsidRDefault="00A26296">
      <w:pPr>
        <w:pStyle w:val="Commentaire"/>
      </w:pPr>
    </w:p>
    <w:p w14:paraId="4C8CA4F1" w14:textId="77777777" w:rsidR="00A26296" w:rsidRDefault="00A26296">
      <w:pPr>
        <w:pStyle w:val="Commentaire"/>
      </w:pPr>
      <w:r>
        <w:t>Correct:</w:t>
      </w:r>
    </w:p>
    <w:p w14:paraId="0CE5036F" w14:textId="77777777" w:rsidR="00A26296" w:rsidRDefault="00A26296">
      <w:pPr>
        <w:pStyle w:val="Commentaire"/>
      </w:pPr>
      <w:r>
        <w:t>C. Li et al. (2020)</w:t>
      </w:r>
    </w:p>
    <w:p w14:paraId="6ADCB7E6" w14:textId="48C16E4C" w:rsidR="00A26296" w:rsidRDefault="00A26296">
      <w:pPr>
        <w:pStyle w:val="Commentaire"/>
      </w:pPr>
      <w:r>
        <w:t>(C. Li et al., 2020)</w:t>
      </w:r>
    </w:p>
  </w:comment>
  <w:comment w:id="4938" w:author="Robin Matthews" w:date="2021-07-13T14:54:00Z" w:initials="RM">
    <w:p w14:paraId="6F3D3B5A" w14:textId="77777777" w:rsidR="00A26296" w:rsidRDefault="00A26296">
      <w:pPr>
        <w:pStyle w:val="Commentaire"/>
      </w:pPr>
      <w:r>
        <w:rPr>
          <w:rStyle w:val="Marquedecommentaire"/>
        </w:rPr>
        <w:annotationRef/>
      </w:r>
      <w:r>
        <w:t>Not found:</w:t>
      </w:r>
    </w:p>
    <w:p w14:paraId="7106FD40" w14:textId="77777777" w:rsidR="00A26296" w:rsidRDefault="00A26296">
      <w:pPr>
        <w:pStyle w:val="Commentaire"/>
      </w:pPr>
      <w:r>
        <w:t>Sillmann et al., 2013b</w:t>
      </w:r>
    </w:p>
    <w:p w14:paraId="748D3022" w14:textId="77777777" w:rsidR="00A26296" w:rsidRDefault="00A26296">
      <w:pPr>
        <w:pStyle w:val="Commentaire"/>
      </w:pPr>
      <w:r>
        <w:t>S. Ali et al., 2019</w:t>
      </w:r>
    </w:p>
    <w:p w14:paraId="2CC3C19C" w14:textId="77777777" w:rsidR="00A26296" w:rsidRDefault="00A26296">
      <w:pPr>
        <w:pStyle w:val="Commentaire"/>
      </w:pPr>
    </w:p>
    <w:p w14:paraId="02A7A7AC" w14:textId="77777777" w:rsidR="00A26296" w:rsidRDefault="00A26296">
      <w:pPr>
        <w:pStyle w:val="Commentaire"/>
      </w:pPr>
      <w:r>
        <w:t>Extra stuff:</w:t>
      </w:r>
    </w:p>
    <w:p w14:paraId="20402360" w14:textId="77777777" w:rsidR="00A26296" w:rsidRDefault="00A26296">
      <w:pPr>
        <w:pStyle w:val="Commentaire"/>
      </w:pPr>
      <w:r>
        <w:t>(Ali et al., 2019; ; ; Sillmann et al., 2013; ;</w:t>
      </w:r>
    </w:p>
    <w:p w14:paraId="44F729E2" w14:textId="77777777" w:rsidR="00A26296" w:rsidRDefault="00A26296">
      <w:pPr>
        <w:pStyle w:val="Commentaire"/>
      </w:pPr>
    </w:p>
    <w:p w14:paraId="1DC1FC97" w14:textId="77777777" w:rsidR="00A26296" w:rsidRDefault="00A26296">
      <w:pPr>
        <w:pStyle w:val="Commentaire"/>
      </w:pPr>
      <w:r>
        <w:t>Correct:</w:t>
      </w:r>
    </w:p>
    <w:p w14:paraId="69E1C7A8" w14:textId="3603FB4E" w:rsidR="00A26296" w:rsidRDefault="00A26296">
      <w:pPr>
        <w:pStyle w:val="Commentaire"/>
      </w:pPr>
      <w:r>
        <w:t>(Sillmann et al., 2013b; Xu et al., 2017; Han et al., 2018; Kharin et al., 2018; S. Ali et al., 2019)</w:t>
      </w:r>
    </w:p>
  </w:comment>
  <w:comment w:id="4940" w:author="Robin Matthews" w:date="2021-07-13T14:54:00Z" w:initials="RM">
    <w:p w14:paraId="75D31805" w14:textId="77777777" w:rsidR="00A26296" w:rsidRDefault="00A26296">
      <w:pPr>
        <w:pStyle w:val="Commentaire"/>
      </w:pPr>
      <w:r>
        <w:rPr>
          <w:rStyle w:val="Marquedecommentaire"/>
        </w:rPr>
        <w:annotationRef/>
      </w:r>
      <w:r>
        <w:t>Extra stuff:</w:t>
      </w:r>
    </w:p>
    <w:p w14:paraId="3A3F0961" w14:textId="77777777" w:rsidR="00A26296" w:rsidRDefault="00A26296">
      <w:pPr>
        <w:pStyle w:val="Commentaire"/>
      </w:pPr>
      <w:r>
        <w:t>, ;</w:t>
      </w:r>
    </w:p>
    <w:p w14:paraId="7E84D3B4" w14:textId="77777777" w:rsidR="00A26296" w:rsidRDefault="00A26296">
      <w:pPr>
        <w:pStyle w:val="Commentaire"/>
      </w:pPr>
    </w:p>
    <w:p w14:paraId="3BFA4A2B" w14:textId="77777777" w:rsidR="00A26296" w:rsidRDefault="00A26296">
      <w:pPr>
        <w:pStyle w:val="Commentaire"/>
      </w:pPr>
      <w:r>
        <w:t>Correct:</w:t>
      </w:r>
    </w:p>
    <w:p w14:paraId="6465F9AB" w14:textId="77777777" w:rsidR="00A26296" w:rsidRDefault="00A26296">
      <w:pPr>
        <w:pStyle w:val="Commentaire"/>
      </w:pPr>
      <w:r>
        <w:t>Murari et al. (2015)</w:t>
      </w:r>
    </w:p>
    <w:p w14:paraId="70E2CE41" w14:textId="3727F2A2" w:rsidR="00A26296" w:rsidRDefault="00A26296">
      <w:pPr>
        <w:pStyle w:val="Commentaire"/>
      </w:pPr>
      <w:r>
        <w:t>(Murari et al., 2015)</w:t>
      </w:r>
    </w:p>
  </w:comment>
  <w:comment w:id="4941" w:author="Robin Matthews" w:date="2021-07-13T14:54:00Z" w:initials="RM">
    <w:p w14:paraId="3DA805D6" w14:textId="77777777" w:rsidR="00A26296" w:rsidRDefault="00A26296">
      <w:pPr>
        <w:pStyle w:val="Commentaire"/>
      </w:pPr>
      <w:r>
        <w:rPr>
          <w:rStyle w:val="Marquedecommentaire"/>
        </w:rPr>
        <w:annotationRef/>
      </w:r>
      <w:r>
        <w:t>Extra stuff:</w:t>
      </w:r>
    </w:p>
    <w:p w14:paraId="571B58F8" w14:textId="77777777" w:rsidR="00A26296" w:rsidRDefault="00A26296">
      <w:pPr>
        <w:pStyle w:val="Commentaire"/>
      </w:pPr>
      <w:r>
        <w:t>, )</w:t>
      </w:r>
    </w:p>
    <w:p w14:paraId="275A392F" w14:textId="77777777" w:rsidR="00A26296" w:rsidRDefault="00A26296">
      <w:pPr>
        <w:pStyle w:val="Commentaire"/>
      </w:pPr>
    </w:p>
    <w:p w14:paraId="6CFCC563" w14:textId="77777777" w:rsidR="00A26296" w:rsidRDefault="00A26296">
      <w:pPr>
        <w:pStyle w:val="Commentaire"/>
      </w:pPr>
      <w:r>
        <w:t>Correct:</w:t>
      </w:r>
    </w:p>
    <w:p w14:paraId="3D43D7C1" w14:textId="77777777" w:rsidR="00A26296" w:rsidRDefault="00A26296">
      <w:pPr>
        <w:pStyle w:val="Commentaire"/>
      </w:pPr>
      <w:r>
        <w:t>Nasim et al. (2018)</w:t>
      </w:r>
    </w:p>
    <w:p w14:paraId="3B027057" w14:textId="6EB8CF7E" w:rsidR="00A26296" w:rsidRDefault="00A26296">
      <w:pPr>
        <w:pStyle w:val="Commentaire"/>
      </w:pPr>
      <w:r>
        <w:t>(Nasim et al., 2018)</w:t>
      </w:r>
    </w:p>
  </w:comment>
  <w:comment w:id="4942" w:author="Robin Matthews" w:date="2021-07-13T14:54:00Z" w:initials="RM">
    <w:p w14:paraId="02293375" w14:textId="77777777" w:rsidR="00A26296" w:rsidRDefault="00A26296">
      <w:pPr>
        <w:pStyle w:val="Commentaire"/>
      </w:pPr>
      <w:r>
        <w:rPr>
          <w:rStyle w:val="Marquedecommentaire"/>
        </w:rPr>
        <w:annotationRef/>
      </w:r>
      <w:r>
        <w:t>Not found:</w:t>
      </w:r>
    </w:p>
    <w:p w14:paraId="1D79B724" w14:textId="77777777" w:rsidR="00A26296" w:rsidRDefault="00A26296">
      <w:pPr>
        <w:pStyle w:val="Commentaire"/>
      </w:pPr>
      <w:r>
        <w:t>P. Zhang et al., 2019</w:t>
      </w:r>
    </w:p>
    <w:p w14:paraId="2EF24D13" w14:textId="77777777" w:rsidR="00A26296" w:rsidRDefault="00A26296">
      <w:pPr>
        <w:pStyle w:val="Commentaire"/>
      </w:pPr>
    </w:p>
    <w:p w14:paraId="719AC0A8" w14:textId="77777777" w:rsidR="00A26296" w:rsidRDefault="00A26296">
      <w:pPr>
        <w:pStyle w:val="Commentaire"/>
      </w:pPr>
      <w:r>
        <w:t>Extra stuff:</w:t>
      </w:r>
    </w:p>
    <w:p w14:paraId="52D4E022" w14:textId="77777777" w:rsidR="00A26296" w:rsidRDefault="00A26296">
      <w:pPr>
        <w:pStyle w:val="Commentaire"/>
      </w:pPr>
      <w:r>
        <w:t>(; ; ; Zhang et al., 2019c; )</w:t>
      </w:r>
    </w:p>
    <w:p w14:paraId="70C068AA" w14:textId="77777777" w:rsidR="00A26296" w:rsidRDefault="00A26296">
      <w:pPr>
        <w:pStyle w:val="Commentaire"/>
      </w:pPr>
    </w:p>
    <w:p w14:paraId="56B6D1AC" w14:textId="77777777" w:rsidR="00A26296" w:rsidRDefault="00A26296">
      <w:pPr>
        <w:pStyle w:val="Commentaire"/>
      </w:pPr>
      <w:r>
        <w:t>Correct:</w:t>
      </w:r>
    </w:p>
    <w:p w14:paraId="483220FE" w14:textId="3E9696D7" w:rsidR="00A26296" w:rsidRDefault="00A26296">
      <w:pPr>
        <w:pStyle w:val="Commentaire"/>
      </w:pPr>
      <w:r>
        <w:t>(Donat et al., 2016a; Supari et al., 2017; Cheong et al., 2018; P. Zhang et al., 2019; Dunn et al., 2020)</w:t>
      </w:r>
    </w:p>
  </w:comment>
  <w:comment w:id="4949" w:author="Robin Matthews" w:date="2021-07-13T14:54:00Z" w:initials="RM">
    <w:p w14:paraId="3AC498F8" w14:textId="77777777" w:rsidR="00A26296" w:rsidRDefault="00A26296">
      <w:pPr>
        <w:pStyle w:val="Commentaire"/>
      </w:pPr>
      <w:r>
        <w:rPr>
          <w:rStyle w:val="Marquedecommentaire"/>
        </w:rPr>
        <w:annotationRef/>
      </w:r>
      <w:r>
        <w:t>Extra stuff:</w:t>
      </w:r>
    </w:p>
    <w:p w14:paraId="16E8ADF3" w14:textId="77777777" w:rsidR="00A26296" w:rsidRDefault="00A26296">
      <w:pPr>
        <w:pStyle w:val="Commentaire"/>
      </w:pPr>
      <w:r>
        <w:t>(, ;</w:t>
      </w:r>
    </w:p>
    <w:p w14:paraId="214A32A9" w14:textId="77777777" w:rsidR="00A26296" w:rsidRDefault="00A26296">
      <w:pPr>
        <w:pStyle w:val="Commentaire"/>
      </w:pPr>
    </w:p>
    <w:p w14:paraId="59D075D9" w14:textId="77777777" w:rsidR="00A26296" w:rsidRDefault="00A26296">
      <w:pPr>
        <w:pStyle w:val="Commentaire"/>
      </w:pPr>
      <w:r>
        <w:t>Correct:</w:t>
      </w:r>
    </w:p>
    <w:p w14:paraId="6F2C3DED" w14:textId="77777777" w:rsidR="00A26296" w:rsidRDefault="00A26296">
      <w:pPr>
        <w:pStyle w:val="Commentaire"/>
      </w:pPr>
      <w:r>
        <w:t>Seong et al. (2020)</w:t>
      </w:r>
    </w:p>
    <w:p w14:paraId="2FCB9FF9" w14:textId="0F50A237" w:rsidR="00A26296" w:rsidRDefault="00A26296">
      <w:pPr>
        <w:pStyle w:val="Commentaire"/>
      </w:pPr>
      <w:r>
        <w:t>(Seong et al., 2020)</w:t>
      </w:r>
    </w:p>
  </w:comment>
  <w:comment w:id="4951" w:author="Robin Matthews" w:date="2021-07-13T14:54:00Z" w:initials="RM">
    <w:p w14:paraId="2B311AB4" w14:textId="77777777" w:rsidR="00A26296" w:rsidRDefault="00A26296">
      <w:pPr>
        <w:pStyle w:val="Commentaire"/>
      </w:pPr>
      <w:r>
        <w:rPr>
          <w:rStyle w:val="Marquedecommentaire"/>
        </w:rPr>
        <w:annotationRef/>
      </w:r>
      <w:r>
        <w:t>Not found:</w:t>
      </w:r>
    </w:p>
    <w:p w14:paraId="70C16410" w14:textId="77777777" w:rsidR="00A26296" w:rsidRDefault="00A26296">
      <w:pPr>
        <w:pStyle w:val="Commentaire"/>
      </w:pPr>
      <w:r>
        <w:t>Z. Wang et al.</w:t>
      </w:r>
    </w:p>
    <w:p w14:paraId="1F338E24" w14:textId="77777777" w:rsidR="00A26296" w:rsidRDefault="00A26296">
      <w:pPr>
        <w:pStyle w:val="Commentaire"/>
      </w:pPr>
      <w:r>
        <w:t>2017a</w:t>
      </w:r>
    </w:p>
    <w:p w14:paraId="259D40D5" w14:textId="77777777" w:rsidR="00A26296" w:rsidRDefault="00A26296">
      <w:pPr>
        <w:pStyle w:val="Commentaire"/>
      </w:pPr>
    </w:p>
    <w:p w14:paraId="7CFE0D2A" w14:textId="77777777" w:rsidR="00A26296" w:rsidRDefault="00A26296">
      <w:pPr>
        <w:pStyle w:val="Commentaire"/>
      </w:pPr>
      <w:r>
        <w:t>Extra stuff:</w:t>
      </w:r>
    </w:p>
    <w:p w14:paraId="3279AA07" w14:textId="77777777" w:rsidR="00A26296" w:rsidRDefault="00A26296">
      <w:pPr>
        <w:pStyle w:val="Commentaire"/>
      </w:pPr>
      <w:r>
        <w:t>Wang et al., 2017;</w:t>
      </w:r>
    </w:p>
    <w:p w14:paraId="49C4A43B" w14:textId="77777777" w:rsidR="00A26296" w:rsidRDefault="00A26296">
      <w:pPr>
        <w:pStyle w:val="Commentaire"/>
      </w:pPr>
    </w:p>
    <w:p w14:paraId="1D8F58E3" w14:textId="77777777" w:rsidR="00A26296" w:rsidRDefault="00A26296">
      <w:pPr>
        <w:pStyle w:val="Commentaire"/>
      </w:pPr>
      <w:r>
        <w:t>Correct:</w:t>
      </w:r>
    </w:p>
    <w:p w14:paraId="20B14A5B" w14:textId="77777777" w:rsidR="00A26296" w:rsidRDefault="00A26296">
      <w:pPr>
        <w:pStyle w:val="Commentaire"/>
      </w:pPr>
      <w:r>
        <w:t>Z. Wang et al. (2017a)</w:t>
      </w:r>
    </w:p>
    <w:p w14:paraId="22C3D1FD" w14:textId="4C7E4EDD" w:rsidR="00A26296" w:rsidRDefault="00A26296">
      <w:pPr>
        <w:pStyle w:val="Commentaire"/>
      </w:pPr>
      <w:r>
        <w:t>(Z. Wang et al., 2017a)</w:t>
      </w:r>
    </w:p>
  </w:comment>
  <w:comment w:id="4953" w:author="Robin Matthews" w:date="2021-07-13T14:54:00Z" w:initials="RM">
    <w:p w14:paraId="036A8BA8" w14:textId="77777777" w:rsidR="00A26296" w:rsidRDefault="00A26296">
      <w:pPr>
        <w:pStyle w:val="Commentaire"/>
      </w:pPr>
      <w:r>
        <w:rPr>
          <w:rStyle w:val="Marquedecommentaire"/>
        </w:rPr>
        <w:annotationRef/>
      </w:r>
      <w:r>
        <w:t>Not found:</w:t>
      </w:r>
    </w:p>
    <w:p w14:paraId="23E46A57" w14:textId="77777777" w:rsidR="00A26296" w:rsidRDefault="00A26296">
      <w:pPr>
        <w:pStyle w:val="Commentaire"/>
      </w:pPr>
      <w:r>
        <w:t>2016a</w:t>
      </w:r>
    </w:p>
    <w:p w14:paraId="2E3021DC" w14:textId="77777777" w:rsidR="00A26296" w:rsidRDefault="00A26296">
      <w:pPr>
        <w:pStyle w:val="Commentaire"/>
      </w:pPr>
    </w:p>
    <w:p w14:paraId="312D1556" w14:textId="77777777" w:rsidR="00A26296" w:rsidRDefault="00A26296">
      <w:pPr>
        <w:pStyle w:val="Commentaire"/>
      </w:pPr>
      <w:r>
        <w:t>Extra stuff:</w:t>
      </w:r>
    </w:p>
    <w:p w14:paraId="513F2CC3" w14:textId="77777777" w:rsidR="00A26296" w:rsidRDefault="00A26296">
      <w:pPr>
        <w:pStyle w:val="Commentaire"/>
      </w:pPr>
      <w:r>
        <w:t>, 2016;</w:t>
      </w:r>
    </w:p>
    <w:p w14:paraId="7C8F7F97" w14:textId="77777777" w:rsidR="00A26296" w:rsidRDefault="00A26296">
      <w:pPr>
        <w:pStyle w:val="Commentaire"/>
      </w:pPr>
    </w:p>
    <w:p w14:paraId="41316FBA" w14:textId="77777777" w:rsidR="00A26296" w:rsidRDefault="00A26296">
      <w:pPr>
        <w:pStyle w:val="Commentaire"/>
      </w:pPr>
      <w:r>
        <w:t>Correct:</w:t>
      </w:r>
    </w:p>
    <w:p w14:paraId="06123372" w14:textId="77777777" w:rsidR="00A26296" w:rsidRDefault="00A26296">
      <w:pPr>
        <w:pStyle w:val="Commentaire"/>
      </w:pPr>
      <w:r>
        <w:t>King et al. (2016a)</w:t>
      </w:r>
    </w:p>
    <w:p w14:paraId="4C8FBAB3" w14:textId="034C5F67" w:rsidR="00A26296" w:rsidRDefault="00A26296">
      <w:pPr>
        <w:pStyle w:val="Commentaire"/>
      </w:pPr>
      <w:r>
        <w:t>(King et al., 2016a)</w:t>
      </w:r>
    </w:p>
  </w:comment>
  <w:comment w:id="4954" w:author="Robin Matthews" w:date="2021-07-13T14:54:00Z" w:initials="RM">
    <w:p w14:paraId="077C7785" w14:textId="77777777" w:rsidR="00A26296" w:rsidRDefault="00A26296">
      <w:pPr>
        <w:pStyle w:val="Commentaire"/>
      </w:pPr>
      <w:r>
        <w:rPr>
          <w:rStyle w:val="Marquedecommentaire"/>
        </w:rPr>
        <w:annotationRef/>
      </w:r>
      <w:r>
        <w:t>Extra stuff:</w:t>
      </w:r>
    </w:p>
    <w:p w14:paraId="59B9FDDA" w14:textId="77777777" w:rsidR="00A26296" w:rsidRDefault="00A26296">
      <w:pPr>
        <w:pStyle w:val="Commentaire"/>
      </w:pPr>
      <w:r>
        <w:t>, )</w:t>
      </w:r>
    </w:p>
    <w:p w14:paraId="41ECA387" w14:textId="77777777" w:rsidR="00A26296" w:rsidRDefault="00A26296">
      <w:pPr>
        <w:pStyle w:val="Commentaire"/>
      </w:pPr>
    </w:p>
    <w:p w14:paraId="741725B8" w14:textId="77777777" w:rsidR="00A26296" w:rsidRDefault="00A26296">
      <w:pPr>
        <w:pStyle w:val="Commentaire"/>
      </w:pPr>
      <w:r>
        <w:t>Correct:</w:t>
      </w:r>
    </w:p>
    <w:p w14:paraId="530D3548" w14:textId="77777777" w:rsidR="00A26296" w:rsidRDefault="00A26296">
      <w:pPr>
        <w:pStyle w:val="Commentaire"/>
      </w:pPr>
      <w:r>
        <w:t>Min et al. (2020)</w:t>
      </w:r>
    </w:p>
    <w:p w14:paraId="38B5DC08" w14:textId="3CC1F3E8" w:rsidR="00A26296" w:rsidRDefault="00A26296">
      <w:pPr>
        <w:pStyle w:val="Commentaire"/>
      </w:pPr>
      <w:r>
        <w:t>(Min et al., 2020)</w:t>
      </w:r>
    </w:p>
  </w:comment>
  <w:comment w:id="4955" w:author="Robin Matthews" w:date="2021-07-13T14:54:00Z" w:initials="RM">
    <w:p w14:paraId="7E6DF3F5" w14:textId="77777777" w:rsidR="00A26296" w:rsidRDefault="00A26296">
      <w:pPr>
        <w:pStyle w:val="Commentaire"/>
      </w:pPr>
      <w:r>
        <w:rPr>
          <w:rStyle w:val="Marquedecommentaire"/>
        </w:rPr>
        <w:annotationRef/>
      </w:r>
      <w:r>
        <w:t>Not found:</w:t>
      </w:r>
    </w:p>
    <w:p w14:paraId="1956FC75" w14:textId="77777777" w:rsidR="00A26296" w:rsidRDefault="00A26296">
      <w:pPr>
        <w:pStyle w:val="Commentaire"/>
      </w:pPr>
      <w:r>
        <w:t>C. Li et al.</w:t>
      </w:r>
    </w:p>
    <w:p w14:paraId="147B4C05" w14:textId="77777777" w:rsidR="00A26296" w:rsidRDefault="00A26296">
      <w:pPr>
        <w:pStyle w:val="Commentaire"/>
      </w:pPr>
    </w:p>
    <w:p w14:paraId="40CEC133" w14:textId="77777777" w:rsidR="00A26296" w:rsidRDefault="00A26296">
      <w:pPr>
        <w:pStyle w:val="Commentaire"/>
      </w:pPr>
      <w:r>
        <w:t>Extra stuff:</w:t>
      </w:r>
    </w:p>
    <w:p w14:paraId="00FC635E" w14:textId="77777777" w:rsidR="00A26296" w:rsidRDefault="00A26296">
      <w:pPr>
        <w:pStyle w:val="Commentaire"/>
      </w:pPr>
      <w:r>
        <w:t xml:space="preserve">(Li et al., </w:t>
      </w:r>
    </w:p>
    <w:p w14:paraId="684F50C4" w14:textId="77777777" w:rsidR="00A26296" w:rsidRDefault="00A26296">
      <w:pPr>
        <w:pStyle w:val="Commentaire"/>
      </w:pPr>
    </w:p>
    <w:p w14:paraId="6705050E" w14:textId="77777777" w:rsidR="00A26296" w:rsidRDefault="00A26296">
      <w:pPr>
        <w:pStyle w:val="Commentaire"/>
      </w:pPr>
      <w:r>
        <w:t>Correct:</w:t>
      </w:r>
    </w:p>
    <w:p w14:paraId="7EC0F800" w14:textId="77777777" w:rsidR="00A26296" w:rsidRDefault="00A26296">
      <w:pPr>
        <w:pStyle w:val="Commentaire"/>
      </w:pPr>
      <w:r>
        <w:t>C. Li et al. (2020)</w:t>
      </w:r>
    </w:p>
    <w:p w14:paraId="435D44EE" w14:textId="4BF71E59" w:rsidR="00A26296" w:rsidRDefault="00A26296">
      <w:pPr>
        <w:pStyle w:val="Commentaire"/>
      </w:pPr>
      <w:r>
        <w:t>(C. Li et al., 2020)</w:t>
      </w:r>
    </w:p>
  </w:comment>
  <w:comment w:id="4960" w:author="Robin Matthews" w:date="2021-07-13T14:54:00Z" w:initials="RM">
    <w:p w14:paraId="12AE74E6" w14:textId="77777777" w:rsidR="00A26296" w:rsidRDefault="00A26296">
      <w:pPr>
        <w:pStyle w:val="Commentaire"/>
      </w:pPr>
      <w:r>
        <w:rPr>
          <w:rStyle w:val="Marquedecommentaire"/>
        </w:rPr>
        <w:annotationRef/>
      </w:r>
      <w:r>
        <w:t>Not found:</w:t>
      </w:r>
    </w:p>
    <w:p w14:paraId="7FC22578" w14:textId="77777777" w:rsidR="00A26296" w:rsidRDefault="00A26296">
      <w:pPr>
        <w:pStyle w:val="Commentaire"/>
      </w:pPr>
      <w:r>
        <w:t>C. Li et al.</w:t>
      </w:r>
    </w:p>
    <w:p w14:paraId="4E23E338" w14:textId="77777777" w:rsidR="00A26296" w:rsidRDefault="00A26296">
      <w:pPr>
        <w:pStyle w:val="Commentaire"/>
      </w:pPr>
    </w:p>
    <w:p w14:paraId="4E8D0034" w14:textId="77777777" w:rsidR="00A26296" w:rsidRDefault="00A26296">
      <w:pPr>
        <w:pStyle w:val="Commentaire"/>
      </w:pPr>
      <w:r>
        <w:t>Extra stuff:</w:t>
      </w:r>
    </w:p>
    <w:p w14:paraId="47E089AA" w14:textId="77777777" w:rsidR="00A26296" w:rsidRDefault="00A26296">
      <w:pPr>
        <w:pStyle w:val="Commentaire"/>
      </w:pPr>
      <w:r>
        <w:t xml:space="preserve">(Li et al., </w:t>
      </w:r>
    </w:p>
    <w:p w14:paraId="15FD3E4C" w14:textId="77777777" w:rsidR="00A26296" w:rsidRDefault="00A26296">
      <w:pPr>
        <w:pStyle w:val="Commentaire"/>
      </w:pPr>
    </w:p>
    <w:p w14:paraId="044EB5BA" w14:textId="77777777" w:rsidR="00A26296" w:rsidRDefault="00A26296">
      <w:pPr>
        <w:pStyle w:val="Commentaire"/>
      </w:pPr>
      <w:r>
        <w:t>Correct:</w:t>
      </w:r>
    </w:p>
    <w:p w14:paraId="068F8799" w14:textId="77777777" w:rsidR="00A26296" w:rsidRDefault="00A26296">
      <w:pPr>
        <w:pStyle w:val="Commentaire"/>
      </w:pPr>
      <w:r>
        <w:t>C. Li et al. (2020)</w:t>
      </w:r>
    </w:p>
    <w:p w14:paraId="3C7D6F22" w14:textId="4B519CFF" w:rsidR="00A26296" w:rsidRDefault="00A26296">
      <w:pPr>
        <w:pStyle w:val="Commentaire"/>
      </w:pPr>
      <w:r>
        <w:t>(C. Li et al., 2020)</w:t>
      </w:r>
    </w:p>
  </w:comment>
  <w:comment w:id="4967" w:author="Robin Matthews" w:date="2021-07-13T14:54:00Z" w:initials="RM">
    <w:p w14:paraId="171926AB" w14:textId="77777777" w:rsidR="00A26296" w:rsidRDefault="00A26296">
      <w:pPr>
        <w:pStyle w:val="Commentaire"/>
      </w:pPr>
      <w:r>
        <w:rPr>
          <w:rStyle w:val="Marquedecommentaire"/>
        </w:rPr>
        <w:annotationRef/>
      </w:r>
      <w:r>
        <w:t>Extra stuff:</w:t>
      </w:r>
    </w:p>
    <w:p w14:paraId="36DB347F" w14:textId="77777777" w:rsidR="00A26296" w:rsidRDefault="00A26296">
      <w:pPr>
        <w:pStyle w:val="Commentaire"/>
      </w:pPr>
      <w:r>
        <w:t>(, ;</w:t>
      </w:r>
    </w:p>
    <w:p w14:paraId="620C37C1" w14:textId="77777777" w:rsidR="00A26296" w:rsidRDefault="00A26296">
      <w:pPr>
        <w:pStyle w:val="Commentaire"/>
      </w:pPr>
    </w:p>
    <w:p w14:paraId="36861A09" w14:textId="77777777" w:rsidR="00A26296" w:rsidRDefault="00A26296">
      <w:pPr>
        <w:pStyle w:val="Commentaire"/>
      </w:pPr>
      <w:r>
        <w:t>Correct:</w:t>
      </w:r>
    </w:p>
    <w:p w14:paraId="41EEAD58" w14:textId="77777777" w:rsidR="00A26296" w:rsidRDefault="00A26296">
      <w:pPr>
        <w:pStyle w:val="Commentaire"/>
      </w:pPr>
      <w:r>
        <w:t>Han et al. (2018)</w:t>
      </w:r>
    </w:p>
    <w:p w14:paraId="0AA35724" w14:textId="7C7CD983" w:rsidR="00A26296" w:rsidRDefault="00A26296">
      <w:pPr>
        <w:pStyle w:val="Commentaire"/>
      </w:pPr>
      <w:r>
        <w:t>(Han et al., 2018)</w:t>
      </w:r>
    </w:p>
  </w:comment>
  <w:comment w:id="4969" w:author="Robin Matthews" w:date="2021-07-13T14:54:00Z" w:initials="RM">
    <w:p w14:paraId="050CFA0D" w14:textId="77777777" w:rsidR="00A26296" w:rsidRDefault="00A26296">
      <w:pPr>
        <w:pStyle w:val="Commentaire"/>
      </w:pPr>
      <w:r>
        <w:rPr>
          <w:rStyle w:val="Marquedecommentaire"/>
        </w:rPr>
        <w:annotationRef/>
      </w:r>
      <w:r>
        <w:t>Extra stuff:</w:t>
      </w:r>
    </w:p>
    <w:p w14:paraId="2C15505C" w14:textId="77777777" w:rsidR="00A26296" w:rsidRDefault="00A26296">
      <w:pPr>
        <w:pStyle w:val="Commentaire"/>
      </w:pPr>
      <w:r>
        <w:t>, ;</w:t>
      </w:r>
    </w:p>
    <w:p w14:paraId="6F0CF6AB" w14:textId="77777777" w:rsidR="00A26296" w:rsidRDefault="00A26296">
      <w:pPr>
        <w:pStyle w:val="Commentaire"/>
      </w:pPr>
    </w:p>
    <w:p w14:paraId="7CBE7529" w14:textId="77777777" w:rsidR="00A26296" w:rsidRDefault="00A26296">
      <w:pPr>
        <w:pStyle w:val="Commentaire"/>
      </w:pPr>
      <w:r>
        <w:t>Correct:</w:t>
      </w:r>
    </w:p>
    <w:p w14:paraId="2017CE25" w14:textId="77777777" w:rsidR="00A26296" w:rsidRDefault="00A26296">
      <w:pPr>
        <w:pStyle w:val="Commentaire"/>
      </w:pPr>
      <w:r>
        <w:t>Kharin et al. (2018)</w:t>
      </w:r>
    </w:p>
    <w:p w14:paraId="617B483D" w14:textId="4C4C3283" w:rsidR="00A26296" w:rsidRDefault="00A26296">
      <w:pPr>
        <w:pStyle w:val="Commentaire"/>
      </w:pPr>
      <w:r>
        <w:t>(Kharin et al., 2018)</w:t>
      </w:r>
    </w:p>
  </w:comment>
  <w:comment w:id="4970" w:author="Robin Matthews" w:date="2021-07-13T14:54:00Z" w:initials="RM">
    <w:p w14:paraId="7B5B8034" w14:textId="77777777" w:rsidR="00A26296" w:rsidRDefault="00A26296">
      <w:pPr>
        <w:pStyle w:val="Commentaire"/>
      </w:pPr>
      <w:r>
        <w:rPr>
          <w:rStyle w:val="Marquedecommentaire"/>
        </w:rPr>
        <w:annotationRef/>
      </w:r>
      <w:r>
        <w:t>Extra stuff:</w:t>
      </w:r>
    </w:p>
    <w:p w14:paraId="6D93C66F" w14:textId="77777777" w:rsidR="00A26296" w:rsidRDefault="00A26296">
      <w:pPr>
        <w:pStyle w:val="Commentaire"/>
      </w:pPr>
      <w:r>
        <w:t>, )</w:t>
      </w:r>
    </w:p>
    <w:p w14:paraId="32BBBDED" w14:textId="77777777" w:rsidR="00A26296" w:rsidRDefault="00A26296">
      <w:pPr>
        <w:pStyle w:val="Commentaire"/>
      </w:pPr>
    </w:p>
    <w:p w14:paraId="1CF6D18F" w14:textId="77777777" w:rsidR="00A26296" w:rsidRDefault="00A26296">
      <w:pPr>
        <w:pStyle w:val="Commentaire"/>
      </w:pPr>
      <w:r>
        <w:t>Correct:</w:t>
      </w:r>
    </w:p>
    <w:p w14:paraId="6FDBB699" w14:textId="77777777" w:rsidR="00A26296" w:rsidRDefault="00A26296">
      <w:pPr>
        <w:pStyle w:val="Commentaire"/>
      </w:pPr>
      <w:r>
        <w:t>Xu et al. (2017)</w:t>
      </w:r>
    </w:p>
    <w:p w14:paraId="1C71FC49" w14:textId="5AF906C3" w:rsidR="00A26296" w:rsidRDefault="00A26296">
      <w:pPr>
        <w:pStyle w:val="Commentaire"/>
      </w:pPr>
      <w:r>
        <w:t>(Xu et al., 2017)</w:t>
      </w:r>
    </w:p>
  </w:comment>
  <w:comment w:id="4973" w:author="Robin Matthews" w:date="2021-07-13T14:54:00Z" w:initials="RM">
    <w:p w14:paraId="6B007E49" w14:textId="77777777" w:rsidR="00A26296" w:rsidRDefault="00A26296">
      <w:pPr>
        <w:pStyle w:val="Commentaire"/>
      </w:pPr>
      <w:r>
        <w:rPr>
          <w:rStyle w:val="Marquedecommentaire"/>
        </w:rPr>
        <w:annotationRef/>
      </w:r>
      <w:r>
        <w:t>Not found:</w:t>
      </w:r>
    </w:p>
    <w:p w14:paraId="601AC906" w14:textId="77777777" w:rsidR="00A26296" w:rsidRDefault="00A26296">
      <w:pPr>
        <w:pStyle w:val="Commentaire"/>
      </w:pPr>
      <w:r>
        <w:t>C. Li et al.</w:t>
      </w:r>
    </w:p>
    <w:p w14:paraId="30A20CD2" w14:textId="77777777" w:rsidR="00A26296" w:rsidRDefault="00A26296">
      <w:pPr>
        <w:pStyle w:val="Commentaire"/>
      </w:pPr>
    </w:p>
    <w:p w14:paraId="510AE0B7" w14:textId="77777777" w:rsidR="00A26296" w:rsidRDefault="00A26296">
      <w:pPr>
        <w:pStyle w:val="Commentaire"/>
      </w:pPr>
      <w:r>
        <w:t>Extra stuff:</w:t>
      </w:r>
    </w:p>
    <w:p w14:paraId="3E80CD02" w14:textId="77777777" w:rsidR="00A26296" w:rsidRDefault="00A26296">
      <w:pPr>
        <w:pStyle w:val="Commentaire"/>
      </w:pPr>
      <w:r>
        <w:t xml:space="preserve">(Li et al., </w:t>
      </w:r>
    </w:p>
    <w:p w14:paraId="021277D0" w14:textId="77777777" w:rsidR="00A26296" w:rsidRDefault="00A26296">
      <w:pPr>
        <w:pStyle w:val="Commentaire"/>
      </w:pPr>
    </w:p>
    <w:p w14:paraId="0AF6A657" w14:textId="77777777" w:rsidR="00A26296" w:rsidRDefault="00A26296">
      <w:pPr>
        <w:pStyle w:val="Commentaire"/>
      </w:pPr>
      <w:r>
        <w:t>Correct:</w:t>
      </w:r>
    </w:p>
    <w:p w14:paraId="56B33383" w14:textId="77777777" w:rsidR="00A26296" w:rsidRDefault="00A26296">
      <w:pPr>
        <w:pStyle w:val="Commentaire"/>
      </w:pPr>
      <w:r>
        <w:t>C. Li et al. (2020)</w:t>
      </w:r>
    </w:p>
    <w:p w14:paraId="73F180F0" w14:textId="33CC05F4" w:rsidR="00A26296" w:rsidRDefault="00A26296">
      <w:pPr>
        <w:pStyle w:val="Commentaire"/>
      </w:pPr>
      <w:r>
        <w:t>(C. Li et al., 2020)</w:t>
      </w:r>
    </w:p>
  </w:comment>
  <w:comment w:id="4976" w:author="Robin Matthews" w:date="2021-07-13T14:54:00Z" w:initials="RM">
    <w:p w14:paraId="00B3ABFE" w14:textId="77777777" w:rsidR="00A26296" w:rsidRDefault="00A26296">
      <w:pPr>
        <w:pStyle w:val="Commentaire"/>
      </w:pPr>
      <w:r>
        <w:rPr>
          <w:rStyle w:val="Marquedecommentaire"/>
        </w:rPr>
        <w:annotationRef/>
      </w:r>
      <w:r>
        <w:t>Not found:</w:t>
      </w:r>
    </w:p>
    <w:p w14:paraId="4D4A0381" w14:textId="77777777" w:rsidR="00A26296" w:rsidRDefault="00A26296">
      <w:pPr>
        <w:pStyle w:val="Commentaire"/>
      </w:pPr>
      <w:r>
        <w:t>C. Li et al.</w:t>
      </w:r>
    </w:p>
    <w:p w14:paraId="4DFC18BB" w14:textId="77777777" w:rsidR="00A26296" w:rsidRDefault="00A26296">
      <w:pPr>
        <w:pStyle w:val="Commentaire"/>
      </w:pPr>
    </w:p>
    <w:p w14:paraId="4E425061" w14:textId="77777777" w:rsidR="00A26296" w:rsidRDefault="00A26296">
      <w:pPr>
        <w:pStyle w:val="Commentaire"/>
      </w:pPr>
      <w:r>
        <w:t>Extra stuff:</w:t>
      </w:r>
    </w:p>
    <w:p w14:paraId="1F2B5188" w14:textId="77777777" w:rsidR="00A26296" w:rsidRDefault="00A26296">
      <w:pPr>
        <w:pStyle w:val="Commentaire"/>
      </w:pPr>
      <w:r>
        <w:t xml:space="preserve">(Li et al., </w:t>
      </w:r>
    </w:p>
    <w:p w14:paraId="42762736" w14:textId="77777777" w:rsidR="00A26296" w:rsidRDefault="00A26296">
      <w:pPr>
        <w:pStyle w:val="Commentaire"/>
      </w:pPr>
    </w:p>
    <w:p w14:paraId="122ECDBC" w14:textId="77777777" w:rsidR="00A26296" w:rsidRDefault="00A26296">
      <w:pPr>
        <w:pStyle w:val="Commentaire"/>
      </w:pPr>
      <w:r>
        <w:t>Correct:</w:t>
      </w:r>
    </w:p>
    <w:p w14:paraId="55266835" w14:textId="77777777" w:rsidR="00A26296" w:rsidRDefault="00A26296">
      <w:pPr>
        <w:pStyle w:val="Commentaire"/>
      </w:pPr>
      <w:r>
        <w:t>C. Li et al. (2020)</w:t>
      </w:r>
    </w:p>
    <w:p w14:paraId="7EBBF146" w14:textId="3D789DF5" w:rsidR="00A26296" w:rsidRDefault="00A26296">
      <w:pPr>
        <w:pStyle w:val="Commentaire"/>
      </w:pPr>
      <w:r>
        <w:t>(C. Li et al., 2020)</w:t>
      </w:r>
    </w:p>
  </w:comment>
  <w:comment w:id="4982" w:author="Robin Matthews" w:date="2021-07-13T14:54:00Z" w:initials="RM">
    <w:p w14:paraId="6655BBFC" w14:textId="77777777" w:rsidR="00A26296" w:rsidRDefault="00A26296">
      <w:pPr>
        <w:pStyle w:val="Commentaire"/>
      </w:pPr>
      <w:r>
        <w:rPr>
          <w:rStyle w:val="Marquedecommentaire"/>
        </w:rPr>
        <w:annotationRef/>
      </w:r>
      <w:r>
        <w:t>Extra stuff:</w:t>
      </w:r>
    </w:p>
    <w:p w14:paraId="2AF1AF34" w14:textId="77777777" w:rsidR="00A26296" w:rsidRDefault="00A26296">
      <w:pPr>
        <w:pStyle w:val="Commentaire"/>
      </w:pPr>
      <w:r>
        <w:t>(, ;</w:t>
      </w:r>
    </w:p>
    <w:p w14:paraId="390CE893" w14:textId="77777777" w:rsidR="00A26296" w:rsidRDefault="00A26296">
      <w:pPr>
        <w:pStyle w:val="Commentaire"/>
      </w:pPr>
    </w:p>
    <w:p w14:paraId="0DF3E850" w14:textId="77777777" w:rsidR="00A26296" w:rsidRDefault="00A26296">
      <w:pPr>
        <w:pStyle w:val="Commentaire"/>
      </w:pPr>
      <w:r>
        <w:t>Correct:</w:t>
      </w:r>
    </w:p>
    <w:p w14:paraId="3B6A3EA9" w14:textId="77777777" w:rsidR="00A26296" w:rsidRDefault="00A26296">
      <w:pPr>
        <w:pStyle w:val="Commentaire"/>
      </w:pPr>
      <w:r>
        <w:t>Kharin et al. (2018)</w:t>
      </w:r>
    </w:p>
    <w:p w14:paraId="77744878" w14:textId="75F2A704" w:rsidR="00A26296" w:rsidRDefault="00A26296">
      <w:pPr>
        <w:pStyle w:val="Commentaire"/>
      </w:pPr>
      <w:r>
        <w:t>(Kharin et al., 2018)</w:t>
      </w:r>
    </w:p>
  </w:comment>
  <w:comment w:id="4984" w:author="Robin Matthews" w:date="2021-07-13T14:54:00Z" w:initials="RM">
    <w:p w14:paraId="7C0A1792" w14:textId="77777777" w:rsidR="00A26296" w:rsidRDefault="00A26296">
      <w:pPr>
        <w:pStyle w:val="Commentaire"/>
      </w:pPr>
      <w:r>
        <w:rPr>
          <w:rStyle w:val="Marquedecommentaire"/>
        </w:rPr>
        <w:annotationRef/>
      </w:r>
      <w:r>
        <w:t>Extra stuff:</w:t>
      </w:r>
    </w:p>
    <w:p w14:paraId="255F3911" w14:textId="77777777" w:rsidR="00A26296" w:rsidRDefault="00A26296">
      <w:pPr>
        <w:pStyle w:val="Commentaire"/>
      </w:pPr>
      <w:r>
        <w:t>, )</w:t>
      </w:r>
    </w:p>
    <w:p w14:paraId="614C8088" w14:textId="77777777" w:rsidR="00A26296" w:rsidRDefault="00A26296">
      <w:pPr>
        <w:pStyle w:val="Commentaire"/>
      </w:pPr>
    </w:p>
    <w:p w14:paraId="499CD675" w14:textId="77777777" w:rsidR="00A26296" w:rsidRDefault="00A26296">
      <w:pPr>
        <w:pStyle w:val="Commentaire"/>
      </w:pPr>
      <w:r>
        <w:t>Correct:</w:t>
      </w:r>
    </w:p>
    <w:p w14:paraId="3739487F" w14:textId="77777777" w:rsidR="00A26296" w:rsidRDefault="00A26296">
      <w:pPr>
        <w:pStyle w:val="Commentaire"/>
      </w:pPr>
      <w:r>
        <w:t>Xu et al. (2017)</w:t>
      </w:r>
    </w:p>
    <w:p w14:paraId="30D16AAB" w14:textId="2B9EFDC4" w:rsidR="00A26296" w:rsidRDefault="00A26296">
      <w:pPr>
        <w:pStyle w:val="Commentaire"/>
      </w:pPr>
      <w:r>
        <w:t>(Xu et al., 2017)</w:t>
      </w:r>
    </w:p>
  </w:comment>
  <w:comment w:id="4985" w:author="Robin Matthews" w:date="2021-07-13T14:54:00Z" w:initials="RM">
    <w:p w14:paraId="2F21C87C" w14:textId="77777777" w:rsidR="00A26296" w:rsidRDefault="00A26296">
      <w:pPr>
        <w:pStyle w:val="Commentaire"/>
      </w:pPr>
      <w:r>
        <w:rPr>
          <w:rStyle w:val="Marquedecommentaire"/>
        </w:rPr>
        <w:annotationRef/>
      </w:r>
      <w:r>
        <w:t>Not found:</w:t>
      </w:r>
    </w:p>
    <w:p w14:paraId="483EA99B" w14:textId="77777777" w:rsidR="00A26296" w:rsidRDefault="00A26296">
      <w:pPr>
        <w:pStyle w:val="Commentaire"/>
      </w:pPr>
      <w:r>
        <w:t>C. Li et al.</w:t>
      </w:r>
    </w:p>
    <w:p w14:paraId="6415045F" w14:textId="77777777" w:rsidR="00A26296" w:rsidRDefault="00A26296">
      <w:pPr>
        <w:pStyle w:val="Commentaire"/>
      </w:pPr>
    </w:p>
    <w:p w14:paraId="12AB76B1" w14:textId="77777777" w:rsidR="00A26296" w:rsidRDefault="00A26296">
      <w:pPr>
        <w:pStyle w:val="Commentaire"/>
      </w:pPr>
      <w:r>
        <w:t>Extra stuff:</w:t>
      </w:r>
    </w:p>
    <w:p w14:paraId="1410F9CB" w14:textId="77777777" w:rsidR="00A26296" w:rsidRDefault="00A26296">
      <w:pPr>
        <w:pStyle w:val="Commentaire"/>
      </w:pPr>
      <w:r>
        <w:t xml:space="preserve">(Li et al., </w:t>
      </w:r>
    </w:p>
    <w:p w14:paraId="747BB298" w14:textId="77777777" w:rsidR="00A26296" w:rsidRDefault="00A26296">
      <w:pPr>
        <w:pStyle w:val="Commentaire"/>
      </w:pPr>
    </w:p>
    <w:p w14:paraId="5BF59091" w14:textId="77777777" w:rsidR="00A26296" w:rsidRDefault="00A26296">
      <w:pPr>
        <w:pStyle w:val="Commentaire"/>
      </w:pPr>
      <w:r>
        <w:t>Correct:</w:t>
      </w:r>
    </w:p>
    <w:p w14:paraId="099AF88C" w14:textId="77777777" w:rsidR="00A26296" w:rsidRDefault="00A26296">
      <w:pPr>
        <w:pStyle w:val="Commentaire"/>
      </w:pPr>
      <w:r>
        <w:t>C. Li et al. (2020)</w:t>
      </w:r>
    </w:p>
    <w:p w14:paraId="478AAC6F" w14:textId="193DD8C5" w:rsidR="00A26296" w:rsidRDefault="00A26296">
      <w:pPr>
        <w:pStyle w:val="Commentaire"/>
      </w:pPr>
      <w:r>
        <w:t>(C. Li et al., 2020)</w:t>
      </w:r>
    </w:p>
  </w:comment>
  <w:comment w:id="4988" w:author="Robin Matthews" w:date="2021-07-13T14:54:00Z" w:initials="RM">
    <w:p w14:paraId="2FEC3CEB" w14:textId="77777777" w:rsidR="00A26296" w:rsidRDefault="00A26296">
      <w:pPr>
        <w:pStyle w:val="Commentaire"/>
      </w:pPr>
      <w:r>
        <w:rPr>
          <w:rStyle w:val="Marquedecommentaire"/>
        </w:rPr>
        <w:annotationRef/>
      </w:r>
      <w:r>
        <w:t>Not found:</w:t>
      </w:r>
    </w:p>
    <w:p w14:paraId="6B148F92" w14:textId="77777777" w:rsidR="00A26296" w:rsidRDefault="00A26296">
      <w:pPr>
        <w:pStyle w:val="Commentaire"/>
      </w:pPr>
      <w:r>
        <w:t>C. Li et al.</w:t>
      </w:r>
    </w:p>
    <w:p w14:paraId="14555211" w14:textId="77777777" w:rsidR="00A26296" w:rsidRDefault="00A26296">
      <w:pPr>
        <w:pStyle w:val="Commentaire"/>
      </w:pPr>
    </w:p>
    <w:p w14:paraId="55F5B8D0" w14:textId="77777777" w:rsidR="00A26296" w:rsidRDefault="00A26296">
      <w:pPr>
        <w:pStyle w:val="Commentaire"/>
      </w:pPr>
      <w:r>
        <w:t>Extra stuff:</w:t>
      </w:r>
    </w:p>
    <w:p w14:paraId="32EDDAF6" w14:textId="77777777" w:rsidR="00A26296" w:rsidRDefault="00A26296">
      <w:pPr>
        <w:pStyle w:val="Commentaire"/>
      </w:pPr>
      <w:r>
        <w:t xml:space="preserve">(Li et al., </w:t>
      </w:r>
    </w:p>
    <w:p w14:paraId="16AAAE57" w14:textId="77777777" w:rsidR="00A26296" w:rsidRDefault="00A26296">
      <w:pPr>
        <w:pStyle w:val="Commentaire"/>
      </w:pPr>
    </w:p>
    <w:p w14:paraId="65522569" w14:textId="77777777" w:rsidR="00A26296" w:rsidRDefault="00A26296">
      <w:pPr>
        <w:pStyle w:val="Commentaire"/>
      </w:pPr>
      <w:r>
        <w:t>Correct:</w:t>
      </w:r>
    </w:p>
    <w:p w14:paraId="05AA27DD" w14:textId="77777777" w:rsidR="00A26296" w:rsidRDefault="00A26296">
      <w:pPr>
        <w:pStyle w:val="Commentaire"/>
      </w:pPr>
      <w:r>
        <w:t>C. Li et al. (2020)</w:t>
      </w:r>
    </w:p>
    <w:p w14:paraId="438C5D3C" w14:textId="6BC7F08C" w:rsidR="00A26296" w:rsidRDefault="00A26296">
      <w:pPr>
        <w:pStyle w:val="Commentaire"/>
      </w:pPr>
      <w:r>
        <w:t>(C. Li et al., 2020)</w:t>
      </w:r>
    </w:p>
  </w:comment>
  <w:comment w:id="4993" w:author="Robin Matthews" w:date="2021-07-13T14:54:00Z" w:initials="RM">
    <w:p w14:paraId="10BEF5B0" w14:textId="77777777" w:rsidR="00A26296" w:rsidRDefault="00A26296">
      <w:pPr>
        <w:pStyle w:val="Commentaire"/>
      </w:pPr>
      <w:r>
        <w:rPr>
          <w:rStyle w:val="Marquedecommentaire"/>
        </w:rPr>
        <w:annotationRef/>
      </w:r>
      <w:r>
        <w:t>Extra stuff:</w:t>
      </w:r>
    </w:p>
    <w:p w14:paraId="3134F514" w14:textId="77777777" w:rsidR="00A26296" w:rsidRDefault="00A26296">
      <w:pPr>
        <w:pStyle w:val="Commentaire"/>
      </w:pPr>
      <w:r>
        <w:t>(, ;</w:t>
      </w:r>
    </w:p>
    <w:p w14:paraId="4D19F689" w14:textId="77777777" w:rsidR="00A26296" w:rsidRDefault="00A26296">
      <w:pPr>
        <w:pStyle w:val="Commentaire"/>
      </w:pPr>
    </w:p>
    <w:p w14:paraId="2B22F8E5" w14:textId="77777777" w:rsidR="00A26296" w:rsidRDefault="00A26296">
      <w:pPr>
        <w:pStyle w:val="Commentaire"/>
      </w:pPr>
      <w:r>
        <w:t>Correct:</w:t>
      </w:r>
    </w:p>
    <w:p w14:paraId="2F708600" w14:textId="77777777" w:rsidR="00A26296" w:rsidRDefault="00A26296">
      <w:pPr>
        <w:pStyle w:val="Commentaire"/>
      </w:pPr>
      <w:r>
        <w:t>Kharin et al. (2018)</w:t>
      </w:r>
    </w:p>
    <w:p w14:paraId="0DB2524F" w14:textId="0AD16A2C" w:rsidR="00A26296" w:rsidRDefault="00A26296">
      <w:pPr>
        <w:pStyle w:val="Commentaire"/>
      </w:pPr>
      <w:r>
        <w:t>(Kharin et al., 2018)</w:t>
      </w:r>
    </w:p>
  </w:comment>
  <w:comment w:id="4995" w:author="Robin Matthews" w:date="2021-07-13T14:54:00Z" w:initials="RM">
    <w:p w14:paraId="7B41BF13" w14:textId="77777777" w:rsidR="00A26296" w:rsidRDefault="00A26296">
      <w:pPr>
        <w:pStyle w:val="Commentaire"/>
      </w:pPr>
      <w:r>
        <w:rPr>
          <w:rStyle w:val="Marquedecommentaire"/>
        </w:rPr>
        <w:annotationRef/>
      </w:r>
      <w:r>
        <w:t>Extra stuff:</w:t>
      </w:r>
    </w:p>
    <w:p w14:paraId="197A22B4" w14:textId="77777777" w:rsidR="00A26296" w:rsidRDefault="00A26296">
      <w:pPr>
        <w:pStyle w:val="Commentaire"/>
      </w:pPr>
      <w:r>
        <w:t>, )</w:t>
      </w:r>
    </w:p>
    <w:p w14:paraId="65BF6896" w14:textId="77777777" w:rsidR="00A26296" w:rsidRDefault="00A26296">
      <w:pPr>
        <w:pStyle w:val="Commentaire"/>
      </w:pPr>
    </w:p>
    <w:p w14:paraId="038B571F" w14:textId="77777777" w:rsidR="00A26296" w:rsidRDefault="00A26296">
      <w:pPr>
        <w:pStyle w:val="Commentaire"/>
      </w:pPr>
      <w:r>
        <w:t>Correct:</w:t>
      </w:r>
    </w:p>
    <w:p w14:paraId="119908D2" w14:textId="77777777" w:rsidR="00A26296" w:rsidRDefault="00A26296">
      <w:pPr>
        <w:pStyle w:val="Commentaire"/>
      </w:pPr>
      <w:r>
        <w:t>Xu et al. (2017)</w:t>
      </w:r>
    </w:p>
    <w:p w14:paraId="2E8DCA81" w14:textId="36F42633" w:rsidR="00A26296" w:rsidRDefault="00A26296">
      <w:pPr>
        <w:pStyle w:val="Commentaire"/>
      </w:pPr>
      <w:r>
        <w:t>(Xu et al., 2017)</w:t>
      </w:r>
    </w:p>
  </w:comment>
  <w:comment w:id="4996" w:author="Robin Matthews" w:date="2021-07-13T14:54:00Z" w:initials="RM">
    <w:p w14:paraId="55FF8C6B" w14:textId="77777777" w:rsidR="00A26296" w:rsidRDefault="00A26296">
      <w:pPr>
        <w:pStyle w:val="Commentaire"/>
      </w:pPr>
      <w:r>
        <w:rPr>
          <w:rStyle w:val="Marquedecommentaire"/>
        </w:rPr>
        <w:annotationRef/>
      </w:r>
      <w:r>
        <w:t>Not found:</w:t>
      </w:r>
    </w:p>
    <w:p w14:paraId="6421878B" w14:textId="77777777" w:rsidR="00A26296" w:rsidRDefault="00A26296">
      <w:pPr>
        <w:pStyle w:val="Commentaire"/>
      </w:pPr>
      <w:r>
        <w:t>2020b</w:t>
      </w:r>
    </w:p>
    <w:p w14:paraId="11190809" w14:textId="77777777" w:rsidR="00A26296" w:rsidRDefault="00A26296">
      <w:pPr>
        <w:pStyle w:val="Commentaire"/>
      </w:pPr>
    </w:p>
    <w:p w14:paraId="63B51F67" w14:textId="77777777" w:rsidR="00A26296" w:rsidRDefault="00A26296">
      <w:pPr>
        <w:pStyle w:val="Commentaire"/>
      </w:pPr>
      <w:r>
        <w:t>Extra stuff:</w:t>
      </w:r>
    </w:p>
    <w:p w14:paraId="4CA42B1C" w14:textId="77777777" w:rsidR="00A26296" w:rsidRDefault="00A26296">
      <w:pPr>
        <w:pStyle w:val="Commentaire"/>
      </w:pPr>
      <w:r>
        <w:t>(, 2020a)</w:t>
      </w:r>
    </w:p>
    <w:p w14:paraId="6D88E550" w14:textId="77777777" w:rsidR="00A26296" w:rsidRDefault="00A26296">
      <w:pPr>
        <w:pStyle w:val="Commentaire"/>
      </w:pPr>
    </w:p>
    <w:p w14:paraId="111E284E" w14:textId="77777777" w:rsidR="00A26296" w:rsidRDefault="00A26296">
      <w:pPr>
        <w:pStyle w:val="Commentaire"/>
      </w:pPr>
      <w:r>
        <w:t>Correct:</w:t>
      </w:r>
    </w:p>
    <w:p w14:paraId="1D73C1CC" w14:textId="77777777" w:rsidR="00A26296" w:rsidRDefault="00A26296">
      <w:pPr>
        <w:pStyle w:val="Commentaire"/>
      </w:pPr>
      <w:r>
        <w:t>Sun et al. (2020b)</w:t>
      </w:r>
    </w:p>
    <w:p w14:paraId="1939F9BE" w14:textId="7CDE79E2" w:rsidR="00A26296" w:rsidRDefault="00A26296">
      <w:pPr>
        <w:pStyle w:val="Commentaire"/>
      </w:pPr>
      <w:r>
        <w:t>(Sun et al., 2020b)</w:t>
      </w:r>
    </w:p>
  </w:comment>
  <w:comment w:id="5001" w:author="Robin Matthews" w:date="2021-07-13T14:54:00Z" w:initials="RM">
    <w:p w14:paraId="5A15B132" w14:textId="77777777" w:rsidR="00A26296" w:rsidRDefault="00A26296">
      <w:pPr>
        <w:pStyle w:val="Commentaire"/>
      </w:pPr>
      <w:r>
        <w:rPr>
          <w:rStyle w:val="Marquedecommentaire"/>
        </w:rPr>
        <w:annotationRef/>
      </w:r>
      <w:r>
        <w:t>Not found:</w:t>
      </w:r>
    </w:p>
    <w:p w14:paraId="43EE0C45" w14:textId="77777777" w:rsidR="00A26296" w:rsidRDefault="00A26296">
      <w:pPr>
        <w:pStyle w:val="Commentaire"/>
      </w:pPr>
      <w:r>
        <w:t>C. Li et al.</w:t>
      </w:r>
    </w:p>
    <w:p w14:paraId="6A9F678C" w14:textId="77777777" w:rsidR="00A26296" w:rsidRDefault="00A26296">
      <w:pPr>
        <w:pStyle w:val="Commentaire"/>
      </w:pPr>
    </w:p>
    <w:p w14:paraId="4071EA45" w14:textId="77777777" w:rsidR="00A26296" w:rsidRDefault="00A26296">
      <w:pPr>
        <w:pStyle w:val="Commentaire"/>
      </w:pPr>
      <w:r>
        <w:t>Extra stuff:</w:t>
      </w:r>
    </w:p>
    <w:p w14:paraId="2CB830CC" w14:textId="77777777" w:rsidR="00A26296" w:rsidRDefault="00A26296">
      <w:pPr>
        <w:pStyle w:val="Commentaire"/>
      </w:pPr>
      <w:r>
        <w:t>(Li et al., a)</w:t>
      </w:r>
    </w:p>
    <w:p w14:paraId="535CD128" w14:textId="77777777" w:rsidR="00A26296" w:rsidRDefault="00A26296">
      <w:pPr>
        <w:pStyle w:val="Commentaire"/>
      </w:pPr>
    </w:p>
    <w:p w14:paraId="2705559E" w14:textId="77777777" w:rsidR="00A26296" w:rsidRDefault="00A26296">
      <w:pPr>
        <w:pStyle w:val="Commentaire"/>
      </w:pPr>
      <w:r>
        <w:t>Correct:</w:t>
      </w:r>
    </w:p>
    <w:p w14:paraId="5BCF7D75" w14:textId="77777777" w:rsidR="00A26296" w:rsidRDefault="00A26296">
      <w:pPr>
        <w:pStyle w:val="Commentaire"/>
      </w:pPr>
      <w:r>
        <w:t>C. Li et al. (2020)</w:t>
      </w:r>
    </w:p>
    <w:p w14:paraId="45657ADF" w14:textId="420CEB90" w:rsidR="00A26296" w:rsidRDefault="00A26296">
      <w:pPr>
        <w:pStyle w:val="Commentaire"/>
      </w:pPr>
      <w:r>
        <w:t>(C. Li et al., 2020)</w:t>
      </w:r>
    </w:p>
  </w:comment>
  <w:comment w:id="5004" w:author="Robin Matthews" w:date="2021-07-13T14:54:00Z" w:initials="RM">
    <w:p w14:paraId="1EE397F6" w14:textId="77777777" w:rsidR="00A26296" w:rsidRDefault="00A26296">
      <w:pPr>
        <w:pStyle w:val="Commentaire"/>
      </w:pPr>
      <w:r>
        <w:rPr>
          <w:rStyle w:val="Marquedecommentaire"/>
        </w:rPr>
        <w:annotationRef/>
      </w:r>
      <w:r>
        <w:t>Not found:</w:t>
      </w:r>
    </w:p>
    <w:p w14:paraId="4C7258D3" w14:textId="77777777" w:rsidR="00A26296" w:rsidRDefault="00A26296">
      <w:pPr>
        <w:pStyle w:val="Commentaire"/>
      </w:pPr>
      <w:r>
        <w:t>C. Li et al.</w:t>
      </w:r>
    </w:p>
    <w:p w14:paraId="2C18ABFB" w14:textId="77777777" w:rsidR="00A26296" w:rsidRDefault="00A26296">
      <w:pPr>
        <w:pStyle w:val="Commentaire"/>
      </w:pPr>
    </w:p>
    <w:p w14:paraId="651D30AD" w14:textId="77777777" w:rsidR="00A26296" w:rsidRDefault="00A26296">
      <w:pPr>
        <w:pStyle w:val="Commentaire"/>
      </w:pPr>
      <w:r>
        <w:t>Extra stuff:</w:t>
      </w:r>
    </w:p>
    <w:p w14:paraId="7DF561D3" w14:textId="77777777" w:rsidR="00A26296" w:rsidRDefault="00A26296">
      <w:pPr>
        <w:pStyle w:val="Commentaire"/>
      </w:pPr>
      <w:r>
        <w:t>(Li et al., a)</w:t>
      </w:r>
    </w:p>
    <w:p w14:paraId="06E3B4E5" w14:textId="77777777" w:rsidR="00A26296" w:rsidRDefault="00A26296">
      <w:pPr>
        <w:pStyle w:val="Commentaire"/>
      </w:pPr>
    </w:p>
    <w:p w14:paraId="4853C4B6" w14:textId="77777777" w:rsidR="00A26296" w:rsidRDefault="00A26296">
      <w:pPr>
        <w:pStyle w:val="Commentaire"/>
      </w:pPr>
      <w:r>
        <w:t>Correct:</w:t>
      </w:r>
    </w:p>
    <w:p w14:paraId="4D97EFFE" w14:textId="77777777" w:rsidR="00A26296" w:rsidRDefault="00A26296">
      <w:pPr>
        <w:pStyle w:val="Commentaire"/>
      </w:pPr>
      <w:r>
        <w:t>C. Li et al. (2020)</w:t>
      </w:r>
    </w:p>
    <w:p w14:paraId="1566BA93" w14:textId="58DEB073" w:rsidR="00A26296" w:rsidRDefault="00A26296">
      <w:pPr>
        <w:pStyle w:val="Commentaire"/>
      </w:pPr>
      <w:r>
        <w:t>(C. Li et al., 2020)</w:t>
      </w:r>
    </w:p>
  </w:comment>
  <w:comment w:id="5007" w:author="Robin Matthews" w:date="2021-07-13T14:54:00Z" w:initials="RM">
    <w:p w14:paraId="75124F32" w14:textId="77777777" w:rsidR="00A26296" w:rsidRDefault="00A26296">
      <w:pPr>
        <w:pStyle w:val="Commentaire"/>
      </w:pPr>
      <w:r>
        <w:rPr>
          <w:rStyle w:val="Marquedecommentaire"/>
        </w:rPr>
        <w:annotationRef/>
      </w:r>
      <w:r>
        <w:t>Not found:</w:t>
      </w:r>
    </w:p>
    <w:p w14:paraId="5BE860FF" w14:textId="77777777" w:rsidR="00A26296" w:rsidRDefault="00A26296">
      <w:pPr>
        <w:pStyle w:val="Commentaire"/>
      </w:pPr>
      <w:r>
        <w:t>C. Li et al.</w:t>
      </w:r>
    </w:p>
    <w:p w14:paraId="6B56535C" w14:textId="77777777" w:rsidR="00A26296" w:rsidRDefault="00A26296">
      <w:pPr>
        <w:pStyle w:val="Commentaire"/>
      </w:pPr>
    </w:p>
    <w:p w14:paraId="581DF169" w14:textId="77777777" w:rsidR="00A26296" w:rsidRDefault="00A26296">
      <w:pPr>
        <w:pStyle w:val="Commentaire"/>
      </w:pPr>
      <w:r>
        <w:t>Extra stuff:</w:t>
      </w:r>
    </w:p>
    <w:p w14:paraId="4FD3A4AB" w14:textId="77777777" w:rsidR="00A26296" w:rsidRDefault="00A26296">
      <w:pPr>
        <w:pStyle w:val="Commentaire"/>
      </w:pPr>
      <w:r>
        <w:t>(Li et al., a)</w:t>
      </w:r>
    </w:p>
    <w:p w14:paraId="7B18DD3B" w14:textId="77777777" w:rsidR="00A26296" w:rsidRDefault="00A26296">
      <w:pPr>
        <w:pStyle w:val="Commentaire"/>
      </w:pPr>
    </w:p>
    <w:p w14:paraId="11686486" w14:textId="77777777" w:rsidR="00A26296" w:rsidRDefault="00A26296">
      <w:pPr>
        <w:pStyle w:val="Commentaire"/>
      </w:pPr>
      <w:r>
        <w:t>Correct:</w:t>
      </w:r>
    </w:p>
    <w:p w14:paraId="2DE30BC8" w14:textId="77777777" w:rsidR="00A26296" w:rsidRDefault="00A26296">
      <w:pPr>
        <w:pStyle w:val="Commentaire"/>
      </w:pPr>
      <w:r>
        <w:t>C. Li et al. (2020)</w:t>
      </w:r>
    </w:p>
    <w:p w14:paraId="51A90989" w14:textId="7A47B877" w:rsidR="00A26296" w:rsidRDefault="00A26296">
      <w:pPr>
        <w:pStyle w:val="Commentaire"/>
      </w:pPr>
      <w:r>
        <w:t>(C. Li et al., 2020)</w:t>
      </w:r>
    </w:p>
  </w:comment>
  <w:comment w:id="5010" w:author="Robin Matthews" w:date="2021-07-13T14:54:00Z" w:initials="RM">
    <w:p w14:paraId="28F05EF8" w14:textId="77777777" w:rsidR="00A26296" w:rsidRDefault="00A26296">
      <w:pPr>
        <w:pStyle w:val="Commentaire"/>
      </w:pPr>
      <w:r>
        <w:rPr>
          <w:rStyle w:val="Marquedecommentaire"/>
        </w:rPr>
        <w:annotationRef/>
      </w:r>
      <w:r>
        <w:t>Not found:</w:t>
      </w:r>
    </w:p>
    <w:p w14:paraId="2488EC06" w14:textId="77777777" w:rsidR="00A26296" w:rsidRDefault="00A26296">
      <w:pPr>
        <w:pStyle w:val="Commentaire"/>
      </w:pPr>
      <w:r>
        <w:t>C. Li et al.</w:t>
      </w:r>
    </w:p>
    <w:p w14:paraId="51D6CE2C" w14:textId="77777777" w:rsidR="00A26296" w:rsidRDefault="00A26296">
      <w:pPr>
        <w:pStyle w:val="Commentaire"/>
      </w:pPr>
    </w:p>
    <w:p w14:paraId="5CDD258A" w14:textId="77777777" w:rsidR="00A26296" w:rsidRDefault="00A26296">
      <w:pPr>
        <w:pStyle w:val="Commentaire"/>
      </w:pPr>
      <w:r>
        <w:t>Extra stuff:</w:t>
      </w:r>
    </w:p>
    <w:p w14:paraId="3C17BAB4" w14:textId="77777777" w:rsidR="00A26296" w:rsidRDefault="00A26296">
      <w:pPr>
        <w:pStyle w:val="Commentaire"/>
      </w:pPr>
      <w:r>
        <w:t>(Li et al., a)</w:t>
      </w:r>
    </w:p>
    <w:p w14:paraId="5A28C1BC" w14:textId="77777777" w:rsidR="00A26296" w:rsidRDefault="00A26296">
      <w:pPr>
        <w:pStyle w:val="Commentaire"/>
      </w:pPr>
    </w:p>
    <w:p w14:paraId="713CB1A8" w14:textId="77777777" w:rsidR="00A26296" w:rsidRDefault="00A26296">
      <w:pPr>
        <w:pStyle w:val="Commentaire"/>
      </w:pPr>
      <w:r>
        <w:t>Correct:</w:t>
      </w:r>
    </w:p>
    <w:p w14:paraId="689FE56C" w14:textId="77777777" w:rsidR="00A26296" w:rsidRDefault="00A26296">
      <w:pPr>
        <w:pStyle w:val="Commentaire"/>
      </w:pPr>
      <w:r>
        <w:t>C. Li et al. (2020)</w:t>
      </w:r>
    </w:p>
    <w:p w14:paraId="3386F195" w14:textId="59314922" w:rsidR="00A26296" w:rsidRDefault="00A26296">
      <w:pPr>
        <w:pStyle w:val="Commentaire"/>
      </w:pPr>
      <w:r>
        <w:t>(C. Li et al., 2020)</w:t>
      </w:r>
    </w:p>
  </w:comment>
  <w:comment w:id="5013" w:author="Robin Matthews" w:date="2021-07-13T14:54:00Z" w:initials="RM">
    <w:p w14:paraId="342C971B" w14:textId="77777777" w:rsidR="00A26296" w:rsidRDefault="00A26296">
      <w:pPr>
        <w:pStyle w:val="Commentaire"/>
      </w:pPr>
      <w:r>
        <w:rPr>
          <w:rStyle w:val="Marquedecommentaire"/>
        </w:rPr>
        <w:annotationRef/>
      </w:r>
      <w:r>
        <w:t>Not found:</w:t>
      </w:r>
    </w:p>
    <w:p w14:paraId="7EA1C804" w14:textId="77777777" w:rsidR="00A26296" w:rsidRDefault="00A26296">
      <w:pPr>
        <w:pStyle w:val="Commentaire"/>
      </w:pPr>
      <w:r>
        <w:t>C. Li et al.</w:t>
      </w:r>
    </w:p>
    <w:p w14:paraId="07D9CE9C" w14:textId="77777777" w:rsidR="00A26296" w:rsidRDefault="00A26296">
      <w:pPr>
        <w:pStyle w:val="Commentaire"/>
      </w:pPr>
    </w:p>
    <w:p w14:paraId="7AD42A42" w14:textId="77777777" w:rsidR="00A26296" w:rsidRDefault="00A26296">
      <w:pPr>
        <w:pStyle w:val="Commentaire"/>
      </w:pPr>
      <w:r>
        <w:t>Extra stuff:</w:t>
      </w:r>
    </w:p>
    <w:p w14:paraId="419CE6D7" w14:textId="77777777" w:rsidR="00A26296" w:rsidRDefault="00A26296">
      <w:pPr>
        <w:pStyle w:val="Commentaire"/>
      </w:pPr>
      <w:r>
        <w:t>(Li et al., a)</w:t>
      </w:r>
    </w:p>
    <w:p w14:paraId="1F3FF6A6" w14:textId="77777777" w:rsidR="00A26296" w:rsidRDefault="00A26296">
      <w:pPr>
        <w:pStyle w:val="Commentaire"/>
      </w:pPr>
    </w:p>
    <w:p w14:paraId="59A41E5E" w14:textId="77777777" w:rsidR="00A26296" w:rsidRDefault="00A26296">
      <w:pPr>
        <w:pStyle w:val="Commentaire"/>
      </w:pPr>
      <w:r>
        <w:t>Correct:</w:t>
      </w:r>
    </w:p>
    <w:p w14:paraId="62F28B82" w14:textId="77777777" w:rsidR="00A26296" w:rsidRDefault="00A26296">
      <w:pPr>
        <w:pStyle w:val="Commentaire"/>
      </w:pPr>
      <w:r>
        <w:t>C. Li et al. (2020)</w:t>
      </w:r>
    </w:p>
    <w:p w14:paraId="3ACC14A9" w14:textId="0DDEF317" w:rsidR="00A26296" w:rsidRDefault="00A26296">
      <w:pPr>
        <w:pStyle w:val="Commentaire"/>
      </w:pPr>
      <w:r>
        <w:t>(C. Li et al., 2020)</w:t>
      </w:r>
    </w:p>
  </w:comment>
  <w:comment w:id="5016" w:author="Robin Matthews" w:date="2021-07-13T14:54:00Z" w:initials="RM">
    <w:p w14:paraId="59411B6A" w14:textId="77777777" w:rsidR="00A26296" w:rsidRDefault="00A26296">
      <w:pPr>
        <w:pStyle w:val="Commentaire"/>
      </w:pPr>
      <w:r>
        <w:rPr>
          <w:rStyle w:val="Marquedecommentaire"/>
        </w:rPr>
        <w:annotationRef/>
      </w:r>
      <w:r>
        <w:t>Not found:</w:t>
      </w:r>
    </w:p>
    <w:p w14:paraId="0676595B" w14:textId="77777777" w:rsidR="00A26296" w:rsidRDefault="00A26296">
      <w:pPr>
        <w:pStyle w:val="Commentaire"/>
      </w:pPr>
      <w:r>
        <w:t>C. Li et al.</w:t>
      </w:r>
    </w:p>
    <w:p w14:paraId="367C13EA" w14:textId="77777777" w:rsidR="00A26296" w:rsidRDefault="00A26296">
      <w:pPr>
        <w:pStyle w:val="Commentaire"/>
      </w:pPr>
    </w:p>
    <w:p w14:paraId="28139460" w14:textId="77777777" w:rsidR="00A26296" w:rsidRDefault="00A26296">
      <w:pPr>
        <w:pStyle w:val="Commentaire"/>
      </w:pPr>
      <w:r>
        <w:t>Extra stuff:</w:t>
      </w:r>
    </w:p>
    <w:p w14:paraId="53428490" w14:textId="77777777" w:rsidR="00A26296" w:rsidRDefault="00A26296">
      <w:pPr>
        <w:pStyle w:val="Commentaire"/>
      </w:pPr>
      <w:r>
        <w:t>(Li et al., a)</w:t>
      </w:r>
    </w:p>
    <w:p w14:paraId="08F82AF5" w14:textId="77777777" w:rsidR="00A26296" w:rsidRDefault="00A26296">
      <w:pPr>
        <w:pStyle w:val="Commentaire"/>
      </w:pPr>
    </w:p>
    <w:p w14:paraId="69116335" w14:textId="77777777" w:rsidR="00A26296" w:rsidRDefault="00A26296">
      <w:pPr>
        <w:pStyle w:val="Commentaire"/>
      </w:pPr>
      <w:r>
        <w:t>Correct:</w:t>
      </w:r>
    </w:p>
    <w:p w14:paraId="3D691742" w14:textId="77777777" w:rsidR="00A26296" w:rsidRDefault="00A26296">
      <w:pPr>
        <w:pStyle w:val="Commentaire"/>
      </w:pPr>
      <w:r>
        <w:t>C. Li et al. (2020)</w:t>
      </w:r>
    </w:p>
    <w:p w14:paraId="6250F802" w14:textId="03AE0590" w:rsidR="00A26296" w:rsidRDefault="00A26296">
      <w:pPr>
        <w:pStyle w:val="Commentaire"/>
      </w:pPr>
      <w:r>
        <w:t>(C. Li et al., 2020)</w:t>
      </w:r>
    </w:p>
  </w:comment>
  <w:comment w:id="5023" w:author="Robin Matthews" w:date="2021-07-13T14:54:00Z" w:initials="RM">
    <w:p w14:paraId="72897A35" w14:textId="77777777" w:rsidR="00A26296" w:rsidRDefault="00A26296">
      <w:pPr>
        <w:pStyle w:val="Commentaire"/>
      </w:pPr>
      <w:r>
        <w:rPr>
          <w:rStyle w:val="Marquedecommentaire"/>
        </w:rPr>
        <w:annotationRef/>
      </w:r>
      <w:r>
        <w:t>Not found:</w:t>
      </w:r>
    </w:p>
    <w:p w14:paraId="01040B5C" w14:textId="77777777" w:rsidR="00A26296" w:rsidRDefault="00A26296">
      <w:pPr>
        <w:pStyle w:val="Commentaire"/>
      </w:pPr>
      <w:r>
        <w:t>2020b</w:t>
      </w:r>
    </w:p>
    <w:p w14:paraId="60650E02" w14:textId="77777777" w:rsidR="00A26296" w:rsidRDefault="00A26296">
      <w:pPr>
        <w:pStyle w:val="Commentaire"/>
      </w:pPr>
    </w:p>
    <w:p w14:paraId="23D75339" w14:textId="77777777" w:rsidR="00A26296" w:rsidRDefault="00A26296">
      <w:pPr>
        <w:pStyle w:val="Commentaire"/>
      </w:pPr>
      <w:r>
        <w:t>Extra stuff:</w:t>
      </w:r>
    </w:p>
    <w:p w14:paraId="26F118B9" w14:textId="77777777" w:rsidR="00A26296" w:rsidRDefault="00A26296">
      <w:pPr>
        <w:pStyle w:val="Commentaire"/>
      </w:pPr>
      <w:r>
        <w:t>(, 2020</w:t>
      </w:r>
    </w:p>
    <w:p w14:paraId="785160A6" w14:textId="77777777" w:rsidR="00A26296" w:rsidRDefault="00A26296">
      <w:pPr>
        <w:pStyle w:val="Commentaire"/>
      </w:pPr>
    </w:p>
    <w:p w14:paraId="42E14D3B" w14:textId="77777777" w:rsidR="00A26296" w:rsidRDefault="00A26296">
      <w:pPr>
        <w:pStyle w:val="Commentaire"/>
      </w:pPr>
      <w:r>
        <w:t>Correct:</w:t>
      </w:r>
    </w:p>
    <w:p w14:paraId="7833579F" w14:textId="77777777" w:rsidR="00A26296" w:rsidRDefault="00A26296">
      <w:pPr>
        <w:pStyle w:val="Commentaire"/>
      </w:pPr>
      <w:r>
        <w:t>Sun et al. (2020b)</w:t>
      </w:r>
    </w:p>
    <w:p w14:paraId="692580FB" w14:textId="64B5684B" w:rsidR="00A26296" w:rsidRDefault="00A26296">
      <w:pPr>
        <w:pStyle w:val="Commentaire"/>
      </w:pPr>
      <w:r>
        <w:t>(Sun et al., 2020b)</w:t>
      </w:r>
    </w:p>
  </w:comment>
  <w:comment w:id="5025" w:author="Robin Matthews" w:date="2021-07-13T14:54:00Z" w:initials="RM">
    <w:p w14:paraId="74786B9A" w14:textId="77777777" w:rsidR="00A26296" w:rsidRDefault="00A26296">
      <w:pPr>
        <w:pStyle w:val="Commentaire"/>
      </w:pPr>
      <w:r>
        <w:rPr>
          <w:rStyle w:val="Marquedecommentaire"/>
        </w:rPr>
        <w:annotationRef/>
      </w:r>
      <w:r>
        <w:t>Extra stuff:</w:t>
      </w:r>
    </w:p>
    <w:p w14:paraId="7DE8018D" w14:textId="77777777" w:rsidR="00A26296" w:rsidRDefault="00A26296">
      <w:pPr>
        <w:pStyle w:val="Commentaire"/>
      </w:pPr>
      <w:r>
        <w:t>, )</w:t>
      </w:r>
    </w:p>
    <w:p w14:paraId="66D0F57D" w14:textId="77777777" w:rsidR="00A26296" w:rsidRDefault="00A26296">
      <w:pPr>
        <w:pStyle w:val="Commentaire"/>
      </w:pPr>
    </w:p>
    <w:p w14:paraId="71E66CAA" w14:textId="77777777" w:rsidR="00A26296" w:rsidRDefault="00A26296">
      <w:pPr>
        <w:pStyle w:val="Commentaire"/>
      </w:pPr>
      <w:r>
        <w:t>Correct:</w:t>
      </w:r>
    </w:p>
    <w:p w14:paraId="4ED6A3F5" w14:textId="77777777" w:rsidR="00A26296" w:rsidRDefault="00A26296">
      <w:pPr>
        <w:pStyle w:val="Commentaire"/>
      </w:pPr>
      <w:r>
        <w:t>Dunn et al. (2020)</w:t>
      </w:r>
    </w:p>
    <w:p w14:paraId="5B677FBC" w14:textId="1B5CCA9E" w:rsidR="00A26296" w:rsidRDefault="00A26296">
      <w:pPr>
        <w:pStyle w:val="Commentaire"/>
      </w:pPr>
      <w:r>
        <w:t>(Dunn et al., 2020)</w:t>
      </w:r>
    </w:p>
  </w:comment>
  <w:comment w:id="5026" w:author="Robin Matthews" w:date="2021-07-13T14:55:00Z" w:initials="RM">
    <w:p w14:paraId="138DA99B" w14:textId="77777777" w:rsidR="00A26296" w:rsidRDefault="00A26296">
      <w:pPr>
        <w:pStyle w:val="Commentaire"/>
      </w:pPr>
      <w:r>
        <w:rPr>
          <w:rStyle w:val="Marquedecommentaire"/>
        </w:rPr>
        <w:annotationRef/>
      </w:r>
      <w:r>
        <w:t>Not found:</w:t>
      </w:r>
    </w:p>
    <w:p w14:paraId="56EE31F4" w14:textId="77777777" w:rsidR="00A26296" w:rsidRDefault="00A26296">
      <w:pPr>
        <w:pStyle w:val="Commentaire"/>
      </w:pPr>
      <w:r>
        <w:t>C. Li et al.</w:t>
      </w:r>
    </w:p>
    <w:p w14:paraId="7CDD9165" w14:textId="77777777" w:rsidR="00A26296" w:rsidRDefault="00A26296">
      <w:pPr>
        <w:pStyle w:val="Commentaire"/>
      </w:pPr>
    </w:p>
    <w:p w14:paraId="6CD688C3" w14:textId="77777777" w:rsidR="00A26296" w:rsidRDefault="00A26296">
      <w:pPr>
        <w:pStyle w:val="Commentaire"/>
      </w:pPr>
      <w:r>
        <w:t>Extra stuff:</w:t>
      </w:r>
    </w:p>
    <w:p w14:paraId="0C49999B" w14:textId="77777777" w:rsidR="00A26296" w:rsidRDefault="00A26296">
      <w:pPr>
        <w:pStyle w:val="Commentaire"/>
      </w:pPr>
      <w:r>
        <w:t xml:space="preserve">(Li et al., </w:t>
      </w:r>
    </w:p>
    <w:p w14:paraId="710714F6" w14:textId="77777777" w:rsidR="00A26296" w:rsidRDefault="00A26296">
      <w:pPr>
        <w:pStyle w:val="Commentaire"/>
      </w:pPr>
    </w:p>
    <w:p w14:paraId="47103368" w14:textId="77777777" w:rsidR="00A26296" w:rsidRDefault="00A26296">
      <w:pPr>
        <w:pStyle w:val="Commentaire"/>
      </w:pPr>
      <w:r>
        <w:t>Correct:</w:t>
      </w:r>
    </w:p>
    <w:p w14:paraId="7C5797A9" w14:textId="77777777" w:rsidR="00A26296" w:rsidRDefault="00A26296">
      <w:pPr>
        <w:pStyle w:val="Commentaire"/>
      </w:pPr>
      <w:r>
        <w:t>C. Li et al. (2020)</w:t>
      </w:r>
    </w:p>
    <w:p w14:paraId="789B4382" w14:textId="476236C4" w:rsidR="00A26296" w:rsidRDefault="00A26296">
      <w:pPr>
        <w:pStyle w:val="Commentaire"/>
      </w:pPr>
      <w:r>
        <w:t>(C. Li et al., 2020)</w:t>
      </w:r>
    </w:p>
  </w:comment>
  <w:comment w:id="5031" w:author="Robin Matthews" w:date="2021-07-13T14:55:00Z" w:initials="RM">
    <w:p w14:paraId="45EC3C19" w14:textId="77777777" w:rsidR="00A26296" w:rsidRDefault="00A26296">
      <w:pPr>
        <w:pStyle w:val="Commentaire"/>
      </w:pPr>
      <w:r>
        <w:rPr>
          <w:rStyle w:val="Marquedecommentaire"/>
        </w:rPr>
        <w:annotationRef/>
      </w:r>
      <w:r>
        <w:t>Not found:</w:t>
      </w:r>
    </w:p>
    <w:p w14:paraId="7A85B848" w14:textId="77777777" w:rsidR="00A26296" w:rsidRDefault="00A26296">
      <w:pPr>
        <w:pStyle w:val="Commentaire"/>
      </w:pPr>
      <w:r>
        <w:t>C. Li et al.</w:t>
      </w:r>
    </w:p>
    <w:p w14:paraId="2D2085B9" w14:textId="77777777" w:rsidR="00A26296" w:rsidRDefault="00A26296">
      <w:pPr>
        <w:pStyle w:val="Commentaire"/>
      </w:pPr>
    </w:p>
    <w:p w14:paraId="29E47735" w14:textId="77777777" w:rsidR="00A26296" w:rsidRDefault="00A26296">
      <w:pPr>
        <w:pStyle w:val="Commentaire"/>
      </w:pPr>
      <w:r>
        <w:t>Extra stuff:</w:t>
      </w:r>
    </w:p>
    <w:p w14:paraId="5CE087B9" w14:textId="77777777" w:rsidR="00A26296" w:rsidRDefault="00A26296">
      <w:pPr>
        <w:pStyle w:val="Commentaire"/>
      </w:pPr>
      <w:r>
        <w:t>(Li et al., a)</w:t>
      </w:r>
    </w:p>
    <w:p w14:paraId="69536FDB" w14:textId="77777777" w:rsidR="00A26296" w:rsidRDefault="00A26296">
      <w:pPr>
        <w:pStyle w:val="Commentaire"/>
      </w:pPr>
    </w:p>
    <w:p w14:paraId="5FDD9177" w14:textId="77777777" w:rsidR="00A26296" w:rsidRDefault="00A26296">
      <w:pPr>
        <w:pStyle w:val="Commentaire"/>
      </w:pPr>
      <w:r>
        <w:t>Correct:</w:t>
      </w:r>
    </w:p>
    <w:p w14:paraId="0CFEDB86" w14:textId="77777777" w:rsidR="00A26296" w:rsidRDefault="00A26296">
      <w:pPr>
        <w:pStyle w:val="Commentaire"/>
      </w:pPr>
      <w:r>
        <w:t>C. Li et al. (2020)</w:t>
      </w:r>
    </w:p>
    <w:p w14:paraId="7F1EF226" w14:textId="28384F84" w:rsidR="00A26296" w:rsidRDefault="00A26296">
      <w:pPr>
        <w:pStyle w:val="Commentaire"/>
      </w:pPr>
      <w:r>
        <w:t>(C. Li et al., 2020)</w:t>
      </w:r>
    </w:p>
  </w:comment>
  <w:comment w:id="5034" w:author="Robin Matthews" w:date="2021-07-13T14:55:00Z" w:initials="RM">
    <w:p w14:paraId="06BEF006" w14:textId="77777777" w:rsidR="00A26296" w:rsidRDefault="00A26296">
      <w:pPr>
        <w:pStyle w:val="Commentaire"/>
      </w:pPr>
      <w:r>
        <w:rPr>
          <w:rStyle w:val="Marquedecommentaire"/>
        </w:rPr>
        <w:annotationRef/>
      </w:r>
      <w:r>
        <w:t>Not found:</w:t>
      </w:r>
    </w:p>
    <w:p w14:paraId="47C179E0" w14:textId="77777777" w:rsidR="00A26296" w:rsidRDefault="00A26296">
      <w:pPr>
        <w:pStyle w:val="Commentaire"/>
      </w:pPr>
      <w:r>
        <w:t>Khlebnikova et al., 2019a</w:t>
      </w:r>
    </w:p>
    <w:p w14:paraId="520E3B4A" w14:textId="77777777" w:rsidR="00A26296" w:rsidRDefault="00A26296">
      <w:pPr>
        <w:pStyle w:val="Commentaire"/>
      </w:pPr>
    </w:p>
    <w:p w14:paraId="77FBE26C" w14:textId="77777777" w:rsidR="00A26296" w:rsidRDefault="00A26296">
      <w:pPr>
        <w:pStyle w:val="Commentaire"/>
      </w:pPr>
      <w:r>
        <w:t>Extra stuff:</w:t>
      </w:r>
    </w:p>
    <w:p w14:paraId="11B4E66C" w14:textId="77777777" w:rsidR="00A26296" w:rsidRDefault="00A26296">
      <w:pPr>
        <w:pStyle w:val="Commentaire"/>
      </w:pPr>
      <w:r>
        <w:t>(; ; ; Khlebnikova et al., 2019b)</w:t>
      </w:r>
    </w:p>
    <w:p w14:paraId="4CDDA9BA" w14:textId="77777777" w:rsidR="00A26296" w:rsidRDefault="00A26296">
      <w:pPr>
        <w:pStyle w:val="Commentaire"/>
      </w:pPr>
    </w:p>
    <w:p w14:paraId="1E9EEC1E" w14:textId="77777777" w:rsidR="00A26296" w:rsidRDefault="00A26296">
      <w:pPr>
        <w:pStyle w:val="Commentaire"/>
      </w:pPr>
      <w:r>
        <w:t>Correct:</w:t>
      </w:r>
    </w:p>
    <w:p w14:paraId="6C515F65" w14:textId="51D4EED3" w:rsidR="00A26296" w:rsidRDefault="00A26296">
      <w:pPr>
        <w:pStyle w:val="Commentaire"/>
      </w:pPr>
      <w:r>
        <w:t>(Sillmann et al., 2013b; Han et al., 2018; Kharin et al., 2018; Khlebnikova et al., 2019a)</w:t>
      </w:r>
    </w:p>
  </w:comment>
  <w:comment w:id="5039" w:author="Robin Matthews" w:date="2021-07-13T14:55:00Z" w:initials="RM">
    <w:p w14:paraId="6809547E" w14:textId="77777777" w:rsidR="00A26296" w:rsidRDefault="00A26296">
      <w:pPr>
        <w:pStyle w:val="Commentaire"/>
      </w:pPr>
      <w:r>
        <w:rPr>
          <w:rStyle w:val="Marquedecommentaire"/>
        </w:rPr>
        <w:annotationRef/>
      </w:r>
      <w:r>
        <w:t>Not found:</w:t>
      </w:r>
    </w:p>
    <w:p w14:paraId="6A81F32B" w14:textId="77777777" w:rsidR="00A26296" w:rsidRDefault="00A26296">
      <w:pPr>
        <w:pStyle w:val="Commentaire"/>
      </w:pPr>
      <w:r>
        <w:t>C. Li et al.</w:t>
      </w:r>
    </w:p>
    <w:p w14:paraId="30DBCF0D" w14:textId="77777777" w:rsidR="00A26296" w:rsidRDefault="00A26296">
      <w:pPr>
        <w:pStyle w:val="Commentaire"/>
      </w:pPr>
    </w:p>
    <w:p w14:paraId="34C0652E" w14:textId="77777777" w:rsidR="00A26296" w:rsidRDefault="00A26296">
      <w:pPr>
        <w:pStyle w:val="Commentaire"/>
      </w:pPr>
      <w:r>
        <w:t>Extra stuff:</w:t>
      </w:r>
    </w:p>
    <w:p w14:paraId="2CB86D36" w14:textId="77777777" w:rsidR="00A26296" w:rsidRDefault="00A26296">
      <w:pPr>
        <w:pStyle w:val="Commentaire"/>
      </w:pPr>
      <w:r>
        <w:t xml:space="preserve">(Li et al., </w:t>
      </w:r>
    </w:p>
    <w:p w14:paraId="23BB53B7" w14:textId="77777777" w:rsidR="00A26296" w:rsidRDefault="00A26296">
      <w:pPr>
        <w:pStyle w:val="Commentaire"/>
      </w:pPr>
    </w:p>
    <w:p w14:paraId="37D352FC" w14:textId="77777777" w:rsidR="00A26296" w:rsidRDefault="00A26296">
      <w:pPr>
        <w:pStyle w:val="Commentaire"/>
      </w:pPr>
      <w:r>
        <w:t>Correct:</w:t>
      </w:r>
    </w:p>
    <w:p w14:paraId="02767E5A" w14:textId="77777777" w:rsidR="00A26296" w:rsidRDefault="00A26296">
      <w:pPr>
        <w:pStyle w:val="Commentaire"/>
      </w:pPr>
      <w:r>
        <w:t>C. Li et al. (2020)</w:t>
      </w:r>
    </w:p>
    <w:p w14:paraId="04771F37" w14:textId="16DA0190" w:rsidR="00A26296" w:rsidRDefault="00A26296">
      <w:pPr>
        <w:pStyle w:val="Commentaire"/>
      </w:pPr>
      <w:r>
        <w:t>(C. Li et al., 2020)</w:t>
      </w:r>
    </w:p>
  </w:comment>
  <w:comment w:id="5042" w:author="Robin Matthews" w:date="2021-07-13T14:55:00Z" w:initials="RM">
    <w:p w14:paraId="35C33744" w14:textId="77777777" w:rsidR="00A26296" w:rsidRDefault="00A26296">
      <w:pPr>
        <w:pStyle w:val="Commentaire"/>
      </w:pPr>
      <w:r>
        <w:rPr>
          <w:rStyle w:val="Marquedecommentaire"/>
        </w:rPr>
        <w:annotationRef/>
      </w:r>
      <w:r>
        <w:t>Not found:</w:t>
      </w:r>
    </w:p>
    <w:p w14:paraId="3BCC6374" w14:textId="77777777" w:rsidR="00A26296" w:rsidRDefault="00A26296">
      <w:pPr>
        <w:pStyle w:val="Commentaire"/>
      </w:pPr>
      <w:r>
        <w:t>C. Li et al.</w:t>
      </w:r>
    </w:p>
    <w:p w14:paraId="289D2C0E" w14:textId="77777777" w:rsidR="00A26296" w:rsidRDefault="00A26296">
      <w:pPr>
        <w:pStyle w:val="Commentaire"/>
      </w:pPr>
    </w:p>
    <w:p w14:paraId="64B65693" w14:textId="77777777" w:rsidR="00A26296" w:rsidRDefault="00A26296">
      <w:pPr>
        <w:pStyle w:val="Commentaire"/>
      </w:pPr>
      <w:r>
        <w:t>Extra stuff:</w:t>
      </w:r>
    </w:p>
    <w:p w14:paraId="01F15B1E" w14:textId="77777777" w:rsidR="00A26296" w:rsidRDefault="00A26296">
      <w:pPr>
        <w:pStyle w:val="Commentaire"/>
      </w:pPr>
      <w:r>
        <w:t>(Li et al., a)</w:t>
      </w:r>
    </w:p>
    <w:p w14:paraId="198FB063" w14:textId="77777777" w:rsidR="00A26296" w:rsidRDefault="00A26296">
      <w:pPr>
        <w:pStyle w:val="Commentaire"/>
      </w:pPr>
    </w:p>
    <w:p w14:paraId="04C7CC9A" w14:textId="77777777" w:rsidR="00A26296" w:rsidRDefault="00A26296">
      <w:pPr>
        <w:pStyle w:val="Commentaire"/>
      </w:pPr>
      <w:r>
        <w:t>Correct:</w:t>
      </w:r>
    </w:p>
    <w:p w14:paraId="3C24834A" w14:textId="77777777" w:rsidR="00A26296" w:rsidRDefault="00A26296">
      <w:pPr>
        <w:pStyle w:val="Commentaire"/>
      </w:pPr>
      <w:r>
        <w:t>C. Li et al. (2020)</w:t>
      </w:r>
    </w:p>
    <w:p w14:paraId="051113EC" w14:textId="5FCD724B" w:rsidR="00A26296" w:rsidRDefault="00A26296">
      <w:pPr>
        <w:pStyle w:val="Commentaire"/>
      </w:pPr>
      <w:r>
        <w:t>(C. Li et al., 2020)</w:t>
      </w:r>
    </w:p>
  </w:comment>
  <w:comment w:id="5045" w:author="Robin Matthews" w:date="2021-07-13T14:55:00Z" w:initials="RM">
    <w:p w14:paraId="77DF762E" w14:textId="77777777" w:rsidR="00A26296" w:rsidRDefault="00A26296">
      <w:pPr>
        <w:pStyle w:val="Commentaire"/>
      </w:pPr>
      <w:r>
        <w:rPr>
          <w:rStyle w:val="Marquedecommentaire"/>
        </w:rPr>
        <w:annotationRef/>
      </w:r>
      <w:r>
        <w:t>Not found:</w:t>
      </w:r>
    </w:p>
    <w:p w14:paraId="056398E6" w14:textId="77777777" w:rsidR="00A26296" w:rsidRDefault="00A26296">
      <w:pPr>
        <w:pStyle w:val="Commentaire"/>
      </w:pPr>
      <w:r>
        <w:t>Khlebnikova et al., 2019a</w:t>
      </w:r>
    </w:p>
    <w:p w14:paraId="240BB1F4" w14:textId="77777777" w:rsidR="00A26296" w:rsidRDefault="00A26296">
      <w:pPr>
        <w:pStyle w:val="Commentaire"/>
      </w:pPr>
    </w:p>
    <w:p w14:paraId="4D3437AD" w14:textId="77777777" w:rsidR="00A26296" w:rsidRDefault="00A26296">
      <w:pPr>
        <w:pStyle w:val="Commentaire"/>
      </w:pPr>
      <w:r>
        <w:t>Extra stuff:</w:t>
      </w:r>
    </w:p>
    <w:p w14:paraId="70322C77" w14:textId="77777777" w:rsidR="00A26296" w:rsidRDefault="00A26296">
      <w:pPr>
        <w:pStyle w:val="Commentaire"/>
      </w:pPr>
      <w:r>
        <w:t>(; ; ; Khlebnikova et al., 2019b)</w:t>
      </w:r>
    </w:p>
    <w:p w14:paraId="7CAD39A4" w14:textId="77777777" w:rsidR="00A26296" w:rsidRDefault="00A26296">
      <w:pPr>
        <w:pStyle w:val="Commentaire"/>
      </w:pPr>
    </w:p>
    <w:p w14:paraId="574FEE22" w14:textId="77777777" w:rsidR="00A26296" w:rsidRDefault="00A26296">
      <w:pPr>
        <w:pStyle w:val="Commentaire"/>
      </w:pPr>
      <w:r>
        <w:t>Correct:</w:t>
      </w:r>
    </w:p>
    <w:p w14:paraId="186E43AC" w14:textId="306F6B6A" w:rsidR="00A26296" w:rsidRDefault="00A26296">
      <w:pPr>
        <w:pStyle w:val="Commentaire"/>
      </w:pPr>
      <w:r>
        <w:t>(Sillmann et al., 2013b; Han et al., 2018; Kharin et al., 2018; Khlebnikova et al., 2019a)</w:t>
      </w:r>
    </w:p>
  </w:comment>
  <w:comment w:id="5050" w:author="Robin Matthews" w:date="2021-07-13T14:55:00Z" w:initials="RM">
    <w:p w14:paraId="23A83C8D" w14:textId="77777777" w:rsidR="00A26296" w:rsidRDefault="00A26296">
      <w:pPr>
        <w:pStyle w:val="Commentaire"/>
      </w:pPr>
      <w:r>
        <w:rPr>
          <w:rStyle w:val="Marquedecommentaire"/>
        </w:rPr>
        <w:annotationRef/>
      </w:r>
      <w:r>
        <w:t>Not found:</w:t>
      </w:r>
    </w:p>
    <w:p w14:paraId="73F37D32" w14:textId="77777777" w:rsidR="00A26296" w:rsidRDefault="00A26296">
      <w:pPr>
        <w:pStyle w:val="Commentaire"/>
      </w:pPr>
      <w:r>
        <w:t>C. Li et al.</w:t>
      </w:r>
    </w:p>
    <w:p w14:paraId="0B5262EF" w14:textId="77777777" w:rsidR="00A26296" w:rsidRDefault="00A26296">
      <w:pPr>
        <w:pStyle w:val="Commentaire"/>
      </w:pPr>
    </w:p>
    <w:p w14:paraId="062AC130" w14:textId="77777777" w:rsidR="00A26296" w:rsidRDefault="00A26296">
      <w:pPr>
        <w:pStyle w:val="Commentaire"/>
      </w:pPr>
      <w:r>
        <w:t>Extra stuff:</w:t>
      </w:r>
    </w:p>
    <w:p w14:paraId="4C787DDE" w14:textId="77777777" w:rsidR="00A26296" w:rsidRDefault="00A26296">
      <w:pPr>
        <w:pStyle w:val="Commentaire"/>
      </w:pPr>
      <w:r>
        <w:t xml:space="preserve">(Li et al., </w:t>
      </w:r>
    </w:p>
    <w:p w14:paraId="18007803" w14:textId="77777777" w:rsidR="00A26296" w:rsidRDefault="00A26296">
      <w:pPr>
        <w:pStyle w:val="Commentaire"/>
      </w:pPr>
    </w:p>
    <w:p w14:paraId="1D833B54" w14:textId="77777777" w:rsidR="00A26296" w:rsidRDefault="00A26296">
      <w:pPr>
        <w:pStyle w:val="Commentaire"/>
      </w:pPr>
      <w:r>
        <w:t>Correct:</w:t>
      </w:r>
    </w:p>
    <w:p w14:paraId="4CCD0086" w14:textId="77777777" w:rsidR="00A26296" w:rsidRDefault="00A26296">
      <w:pPr>
        <w:pStyle w:val="Commentaire"/>
      </w:pPr>
      <w:r>
        <w:t>C. Li et al. (2020)</w:t>
      </w:r>
    </w:p>
    <w:p w14:paraId="707EA358" w14:textId="6F99F9C1" w:rsidR="00A26296" w:rsidRDefault="00A26296">
      <w:pPr>
        <w:pStyle w:val="Commentaire"/>
      </w:pPr>
      <w:r>
        <w:t>(C. Li et al., 2020)</w:t>
      </w:r>
    </w:p>
  </w:comment>
  <w:comment w:id="5053" w:author="Robin Matthews" w:date="2021-07-13T14:55:00Z" w:initials="RM">
    <w:p w14:paraId="42E65B33" w14:textId="77777777" w:rsidR="00A26296" w:rsidRDefault="00A26296">
      <w:pPr>
        <w:pStyle w:val="Commentaire"/>
      </w:pPr>
      <w:r>
        <w:rPr>
          <w:rStyle w:val="Marquedecommentaire"/>
        </w:rPr>
        <w:annotationRef/>
      </w:r>
      <w:r>
        <w:t>Not found:</w:t>
      </w:r>
    </w:p>
    <w:p w14:paraId="79A35CF0" w14:textId="77777777" w:rsidR="00A26296" w:rsidRDefault="00A26296">
      <w:pPr>
        <w:pStyle w:val="Commentaire"/>
      </w:pPr>
      <w:r>
        <w:t>C. Li et al.</w:t>
      </w:r>
    </w:p>
    <w:p w14:paraId="7F65D497" w14:textId="77777777" w:rsidR="00A26296" w:rsidRDefault="00A26296">
      <w:pPr>
        <w:pStyle w:val="Commentaire"/>
      </w:pPr>
    </w:p>
    <w:p w14:paraId="21B71E44" w14:textId="77777777" w:rsidR="00A26296" w:rsidRDefault="00A26296">
      <w:pPr>
        <w:pStyle w:val="Commentaire"/>
      </w:pPr>
      <w:r>
        <w:t>Extra stuff:</w:t>
      </w:r>
    </w:p>
    <w:p w14:paraId="6448C276" w14:textId="77777777" w:rsidR="00A26296" w:rsidRDefault="00A26296">
      <w:pPr>
        <w:pStyle w:val="Commentaire"/>
      </w:pPr>
      <w:r>
        <w:t>(Li et al., a)</w:t>
      </w:r>
    </w:p>
    <w:p w14:paraId="30DF0EE9" w14:textId="77777777" w:rsidR="00A26296" w:rsidRDefault="00A26296">
      <w:pPr>
        <w:pStyle w:val="Commentaire"/>
      </w:pPr>
    </w:p>
    <w:p w14:paraId="0E57B7C3" w14:textId="77777777" w:rsidR="00A26296" w:rsidRDefault="00A26296">
      <w:pPr>
        <w:pStyle w:val="Commentaire"/>
      </w:pPr>
      <w:r>
        <w:t>Correct:</w:t>
      </w:r>
    </w:p>
    <w:p w14:paraId="3F07EF1A" w14:textId="77777777" w:rsidR="00A26296" w:rsidRDefault="00A26296">
      <w:pPr>
        <w:pStyle w:val="Commentaire"/>
      </w:pPr>
      <w:r>
        <w:t>C. Li et al. (2020)</w:t>
      </w:r>
    </w:p>
    <w:p w14:paraId="0B107251" w14:textId="2E6C7D28" w:rsidR="00A26296" w:rsidRDefault="00A26296">
      <w:pPr>
        <w:pStyle w:val="Commentaire"/>
      </w:pPr>
      <w:r>
        <w:t>(C. Li et al., 2020)</w:t>
      </w:r>
    </w:p>
  </w:comment>
  <w:comment w:id="5056" w:author="Robin Matthews" w:date="2021-07-13T14:55:00Z" w:initials="RM">
    <w:p w14:paraId="1B18898E" w14:textId="77777777" w:rsidR="00A26296" w:rsidRDefault="00A26296">
      <w:pPr>
        <w:pStyle w:val="Commentaire"/>
      </w:pPr>
      <w:r>
        <w:rPr>
          <w:rStyle w:val="Marquedecommentaire"/>
        </w:rPr>
        <w:annotationRef/>
      </w:r>
      <w:r>
        <w:t>Not found:</w:t>
      </w:r>
    </w:p>
    <w:p w14:paraId="1DA74540" w14:textId="77777777" w:rsidR="00A26296" w:rsidRDefault="00A26296">
      <w:pPr>
        <w:pStyle w:val="Commentaire"/>
      </w:pPr>
      <w:r>
        <w:t>Khlebnikova et al., 2019a</w:t>
      </w:r>
    </w:p>
    <w:p w14:paraId="075AA882" w14:textId="77777777" w:rsidR="00A26296" w:rsidRDefault="00A26296">
      <w:pPr>
        <w:pStyle w:val="Commentaire"/>
      </w:pPr>
    </w:p>
    <w:p w14:paraId="47195DA0" w14:textId="77777777" w:rsidR="00A26296" w:rsidRDefault="00A26296">
      <w:pPr>
        <w:pStyle w:val="Commentaire"/>
      </w:pPr>
      <w:r>
        <w:t>Extra stuff:</w:t>
      </w:r>
    </w:p>
    <w:p w14:paraId="5EDC1CE0" w14:textId="77777777" w:rsidR="00A26296" w:rsidRDefault="00A26296">
      <w:pPr>
        <w:pStyle w:val="Commentaire"/>
      </w:pPr>
      <w:r>
        <w:t>(; ; ; Khlebnikova et al., 2019b)</w:t>
      </w:r>
    </w:p>
    <w:p w14:paraId="3FA23B86" w14:textId="77777777" w:rsidR="00A26296" w:rsidRDefault="00A26296">
      <w:pPr>
        <w:pStyle w:val="Commentaire"/>
      </w:pPr>
    </w:p>
    <w:p w14:paraId="1704CF67" w14:textId="77777777" w:rsidR="00A26296" w:rsidRDefault="00A26296">
      <w:pPr>
        <w:pStyle w:val="Commentaire"/>
      </w:pPr>
      <w:r>
        <w:t>Correct:</w:t>
      </w:r>
    </w:p>
    <w:p w14:paraId="49454B0C" w14:textId="2E9551C6" w:rsidR="00A26296" w:rsidRDefault="00A26296">
      <w:pPr>
        <w:pStyle w:val="Commentaire"/>
      </w:pPr>
      <w:r>
        <w:t>(Sillmann et al., 2013b; Han et al., 2018; Kharin et al., 2018; Khlebnikova et al., 2019a)</w:t>
      </w:r>
    </w:p>
  </w:comment>
  <w:comment w:id="5061" w:author="Robin Matthews" w:date="2021-07-13T14:55:00Z" w:initials="RM">
    <w:p w14:paraId="045D0C75" w14:textId="77777777" w:rsidR="00A26296" w:rsidRDefault="00A26296">
      <w:pPr>
        <w:pStyle w:val="Commentaire"/>
      </w:pPr>
      <w:r>
        <w:rPr>
          <w:rStyle w:val="Marquedecommentaire"/>
        </w:rPr>
        <w:annotationRef/>
      </w:r>
      <w:r>
        <w:t>Not found:</w:t>
      </w:r>
    </w:p>
    <w:p w14:paraId="05FC9CCC" w14:textId="77777777" w:rsidR="00A26296" w:rsidRDefault="00A26296">
      <w:pPr>
        <w:pStyle w:val="Commentaire"/>
      </w:pPr>
      <w:r>
        <w:t>2020b</w:t>
      </w:r>
    </w:p>
    <w:p w14:paraId="7D67FB7A" w14:textId="77777777" w:rsidR="00A26296" w:rsidRDefault="00A26296">
      <w:pPr>
        <w:pStyle w:val="Commentaire"/>
      </w:pPr>
    </w:p>
    <w:p w14:paraId="17835FA3" w14:textId="77777777" w:rsidR="00A26296" w:rsidRDefault="00A26296">
      <w:pPr>
        <w:pStyle w:val="Commentaire"/>
      </w:pPr>
      <w:r>
        <w:t>Extra stuff:</w:t>
      </w:r>
    </w:p>
    <w:p w14:paraId="50DD15C1" w14:textId="77777777" w:rsidR="00A26296" w:rsidRDefault="00A26296">
      <w:pPr>
        <w:pStyle w:val="Commentaire"/>
      </w:pPr>
      <w:r>
        <w:t>(, 2020</w:t>
      </w:r>
    </w:p>
    <w:p w14:paraId="0DEECD9A" w14:textId="77777777" w:rsidR="00A26296" w:rsidRDefault="00A26296">
      <w:pPr>
        <w:pStyle w:val="Commentaire"/>
      </w:pPr>
    </w:p>
    <w:p w14:paraId="75F4729F" w14:textId="77777777" w:rsidR="00A26296" w:rsidRDefault="00A26296">
      <w:pPr>
        <w:pStyle w:val="Commentaire"/>
      </w:pPr>
      <w:r>
        <w:t>Correct:</w:t>
      </w:r>
    </w:p>
    <w:p w14:paraId="1049F1EF" w14:textId="77777777" w:rsidR="00A26296" w:rsidRDefault="00A26296">
      <w:pPr>
        <w:pStyle w:val="Commentaire"/>
      </w:pPr>
      <w:r>
        <w:t>Sun et al. (2020b)</w:t>
      </w:r>
    </w:p>
    <w:p w14:paraId="215E4628" w14:textId="7FD31950" w:rsidR="00A26296" w:rsidRDefault="00A26296">
      <w:pPr>
        <w:pStyle w:val="Commentaire"/>
      </w:pPr>
      <w:r>
        <w:t>(Sun et al., 2020b)</w:t>
      </w:r>
    </w:p>
  </w:comment>
  <w:comment w:id="5063" w:author="Robin Matthews" w:date="2021-07-13T14:55:00Z" w:initials="RM">
    <w:p w14:paraId="0A514F4C" w14:textId="77777777" w:rsidR="00A26296" w:rsidRDefault="00A26296">
      <w:pPr>
        <w:pStyle w:val="Commentaire"/>
      </w:pPr>
      <w:r>
        <w:rPr>
          <w:rStyle w:val="Marquedecommentaire"/>
        </w:rPr>
        <w:annotationRef/>
      </w:r>
      <w:r>
        <w:t>Extra stuff:</w:t>
      </w:r>
    </w:p>
    <w:p w14:paraId="16145A4F" w14:textId="77777777" w:rsidR="00A26296" w:rsidRDefault="00A26296">
      <w:pPr>
        <w:pStyle w:val="Commentaire"/>
      </w:pPr>
      <w:r>
        <w:t xml:space="preserve"> , </w:t>
      </w:r>
    </w:p>
    <w:p w14:paraId="1A92D443" w14:textId="77777777" w:rsidR="00A26296" w:rsidRDefault="00A26296">
      <w:pPr>
        <w:pStyle w:val="Commentaire"/>
      </w:pPr>
    </w:p>
    <w:p w14:paraId="45685CA5" w14:textId="77777777" w:rsidR="00A26296" w:rsidRDefault="00A26296">
      <w:pPr>
        <w:pStyle w:val="Commentaire"/>
      </w:pPr>
      <w:r>
        <w:t>Correct:</w:t>
      </w:r>
    </w:p>
    <w:p w14:paraId="3B37650D" w14:textId="77777777" w:rsidR="00A26296" w:rsidRDefault="00A26296">
      <w:pPr>
        <w:pStyle w:val="Commentaire"/>
      </w:pPr>
      <w:r>
        <w:t>Dunn et al. (2020)</w:t>
      </w:r>
    </w:p>
    <w:p w14:paraId="233BD7F0" w14:textId="572C81E8" w:rsidR="00A26296" w:rsidRDefault="00A26296">
      <w:pPr>
        <w:pStyle w:val="Commentaire"/>
      </w:pPr>
      <w:r>
        <w:t>(Dunn et al., 2020)</w:t>
      </w:r>
    </w:p>
  </w:comment>
  <w:comment w:id="5064" w:author="Robin Matthews" w:date="2021-07-13T14:55:00Z" w:initials="RM">
    <w:p w14:paraId="14E317C3" w14:textId="77777777" w:rsidR="00A26296" w:rsidRDefault="00A26296">
      <w:pPr>
        <w:pStyle w:val="Commentaire"/>
      </w:pPr>
      <w:r>
        <w:rPr>
          <w:rStyle w:val="Marquedecommentaire"/>
        </w:rPr>
        <w:annotationRef/>
      </w:r>
      <w:r>
        <w:t>Not found:</w:t>
      </w:r>
    </w:p>
    <w:p w14:paraId="6A61778F" w14:textId="77777777" w:rsidR="00A26296" w:rsidRDefault="00A26296">
      <w:pPr>
        <w:pStyle w:val="Commentaire"/>
      </w:pPr>
      <w:r>
        <w:t>Donat et al., 2014a</w:t>
      </w:r>
    </w:p>
    <w:p w14:paraId="56B49590" w14:textId="77777777" w:rsidR="00A26296" w:rsidRDefault="00A26296">
      <w:pPr>
        <w:pStyle w:val="Commentaire"/>
      </w:pPr>
    </w:p>
    <w:p w14:paraId="26FFB6D2" w14:textId="77777777" w:rsidR="00A26296" w:rsidRDefault="00A26296">
      <w:pPr>
        <w:pStyle w:val="Commentaire"/>
      </w:pPr>
      <w:r>
        <w:t>Extra stuff:</w:t>
      </w:r>
    </w:p>
    <w:p w14:paraId="3D119AFA" w14:textId="77777777" w:rsidR="00A26296" w:rsidRDefault="00A26296">
      <w:pPr>
        <w:pStyle w:val="Commentaire"/>
      </w:pPr>
      <w:r>
        <w:t>; Donat et al., 2014; )</w:t>
      </w:r>
    </w:p>
    <w:p w14:paraId="49C5F69A" w14:textId="77777777" w:rsidR="00A26296" w:rsidRDefault="00A26296">
      <w:pPr>
        <w:pStyle w:val="Commentaire"/>
      </w:pPr>
    </w:p>
    <w:p w14:paraId="6C8B8BFF" w14:textId="77777777" w:rsidR="00A26296" w:rsidRDefault="00A26296">
      <w:pPr>
        <w:pStyle w:val="Commentaire"/>
      </w:pPr>
      <w:r>
        <w:t>Correct:</w:t>
      </w:r>
    </w:p>
    <w:p w14:paraId="2C9C8CAA" w14:textId="40869C83" w:rsidR="00A26296" w:rsidRDefault="00A26296">
      <w:pPr>
        <w:pStyle w:val="Commentaire"/>
      </w:pPr>
      <w:r>
        <w:t>(Donat et al., 2014a; Rahimi and Fatemi, 2019; Atif et al., 2020)</w:t>
      </w:r>
    </w:p>
  </w:comment>
  <w:comment w:id="5065" w:author="Robin Matthews" w:date="2021-07-13T14:55:00Z" w:initials="RM">
    <w:p w14:paraId="71FCE12F" w14:textId="77777777" w:rsidR="00A26296" w:rsidRDefault="00A26296">
      <w:pPr>
        <w:pStyle w:val="Commentaire"/>
      </w:pPr>
      <w:r>
        <w:rPr>
          <w:rStyle w:val="Marquedecommentaire"/>
        </w:rPr>
        <w:annotationRef/>
      </w:r>
      <w:r>
        <w:t>Not found:</w:t>
      </w:r>
    </w:p>
    <w:p w14:paraId="7C82BF4D" w14:textId="77777777" w:rsidR="00A26296" w:rsidRDefault="00A26296">
      <w:pPr>
        <w:pStyle w:val="Commentaire"/>
      </w:pPr>
      <w:r>
        <w:t>C. Li et al.</w:t>
      </w:r>
    </w:p>
    <w:p w14:paraId="6197CF81" w14:textId="77777777" w:rsidR="00A26296" w:rsidRDefault="00A26296">
      <w:pPr>
        <w:pStyle w:val="Commentaire"/>
      </w:pPr>
    </w:p>
    <w:p w14:paraId="653A7F53" w14:textId="77777777" w:rsidR="00A26296" w:rsidRDefault="00A26296">
      <w:pPr>
        <w:pStyle w:val="Commentaire"/>
      </w:pPr>
      <w:r>
        <w:t>Extra stuff:</w:t>
      </w:r>
    </w:p>
    <w:p w14:paraId="20C673FD" w14:textId="77777777" w:rsidR="00A26296" w:rsidRDefault="00A26296">
      <w:pPr>
        <w:pStyle w:val="Commentaire"/>
      </w:pPr>
      <w:r>
        <w:t xml:space="preserve">(Li et al., </w:t>
      </w:r>
    </w:p>
    <w:p w14:paraId="0FA2EC2D" w14:textId="77777777" w:rsidR="00A26296" w:rsidRDefault="00A26296">
      <w:pPr>
        <w:pStyle w:val="Commentaire"/>
      </w:pPr>
    </w:p>
    <w:p w14:paraId="7A6B63D1" w14:textId="77777777" w:rsidR="00A26296" w:rsidRDefault="00A26296">
      <w:pPr>
        <w:pStyle w:val="Commentaire"/>
      </w:pPr>
      <w:r>
        <w:t>Correct:</w:t>
      </w:r>
    </w:p>
    <w:p w14:paraId="50CDD399" w14:textId="77777777" w:rsidR="00A26296" w:rsidRDefault="00A26296">
      <w:pPr>
        <w:pStyle w:val="Commentaire"/>
      </w:pPr>
      <w:r>
        <w:t>C. Li et al. (2020)</w:t>
      </w:r>
    </w:p>
    <w:p w14:paraId="12C839B6" w14:textId="033B75D8" w:rsidR="00A26296" w:rsidRDefault="00A26296">
      <w:pPr>
        <w:pStyle w:val="Commentaire"/>
      </w:pPr>
      <w:r>
        <w:t>(C. Li et al., 2020)</w:t>
      </w:r>
    </w:p>
  </w:comment>
  <w:comment w:id="5069" w:author="Robin Matthews" w:date="2021-07-13T14:55:00Z" w:initials="RM">
    <w:p w14:paraId="70D5B5EE" w14:textId="77777777" w:rsidR="00A26296" w:rsidRDefault="00A26296">
      <w:pPr>
        <w:pStyle w:val="Commentaire"/>
      </w:pPr>
      <w:r>
        <w:rPr>
          <w:rStyle w:val="Marquedecommentaire"/>
        </w:rPr>
        <w:annotationRef/>
      </w:r>
      <w:r>
        <w:t>Not found:</w:t>
      </w:r>
    </w:p>
    <w:p w14:paraId="1F39E1F9" w14:textId="77777777" w:rsidR="00A26296" w:rsidRDefault="00A26296">
      <w:pPr>
        <w:pStyle w:val="Commentaire"/>
      </w:pPr>
      <w:r>
        <w:t>C. Li et al.</w:t>
      </w:r>
    </w:p>
    <w:p w14:paraId="07D23D33" w14:textId="77777777" w:rsidR="00A26296" w:rsidRDefault="00A26296">
      <w:pPr>
        <w:pStyle w:val="Commentaire"/>
      </w:pPr>
    </w:p>
    <w:p w14:paraId="52379095" w14:textId="77777777" w:rsidR="00A26296" w:rsidRDefault="00A26296">
      <w:pPr>
        <w:pStyle w:val="Commentaire"/>
      </w:pPr>
      <w:r>
        <w:t>Extra stuff:</w:t>
      </w:r>
    </w:p>
    <w:p w14:paraId="31D6CD6E" w14:textId="77777777" w:rsidR="00A26296" w:rsidRDefault="00A26296">
      <w:pPr>
        <w:pStyle w:val="Commentaire"/>
      </w:pPr>
      <w:r>
        <w:t>(Li et al., a)</w:t>
      </w:r>
    </w:p>
    <w:p w14:paraId="7A8273DB" w14:textId="77777777" w:rsidR="00A26296" w:rsidRDefault="00A26296">
      <w:pPr>
        <w:pStyle w:val="Commentaire"/>
      </w:pPr>
    </w:p>
    <w:p w14:paraId="12E930DF" w14:textId="77777777" w:rsidR="00A26296" w:rsidRDefault="00A26296">
      <w:pPr>
        <w:pStyle w:val="Commentaire"/>
      </w:pPr>
      <w:r>
        <w:t>Correct:</w:t>
      </w:r>
    </w:p>
    <w:p w14:paraId="245CA8C6" w14:textId="77777777" w:rsidR="00A26296" w:rsidRDefault="00A26296">
      <w:pPr>
        <w:pStyle w:val="Commentaire"/>
      </w:pPr>
      <w:r>
        <w:t>C. Li et al. (2020)</w:t>
      </w:r>
    </w:p>
    <w:p w14:paraId="646CAAB2" w14:textId="11C382D5" w:rsidR="00A26296" w:rsidRDefault="00A26296">
      <w:pPr>
        <w:pStyle w:val="Commentaire"/>
      </w:pPr>
      <w:r>
        <w:t>(C. Li et al., 2020)</w:t>
      </w:r>
    </w:p>
  </w:comment>
  <w:comment w:id="5072" w:author="Robin Matthews" w:date="2021-07-13T14:55:00Z" w:initials="RM">
    <w:p w14:paraId="4849FACC" w14:textId="77777777" w:rsidR="00A26296" w:rsidRDefault="00A26296">
      <w:pPr>
        <w:pStyle w:val="Commentaire"/>
      </w:pPr>
      <w:r>
        <w:rPr>
          <w:rStyle w:val="Marquedecommentaire"/>
        </w:rPr>
        <w:annotationRef/>
      </w:r>
      <w:r>
        <w:t>Not found:</w:t>
      </w:r>
    </w:p>
    <w:p w14:paraId="4F1660C1" w14:textId="77777777" w:rsidR="00A26296" w:rsidRDefault="00A26296">
      <w:pPr>
        <w:pStyle w:val="Commentaire"/>
      </w:pPr>
      <w:r>
        <w:t>C. Li et al.</w:t>
      </w:r>
    </w:p>
    <w:p w14:paraId="6A88EDC0" w14:textId="77777777" w:rsidR="00A26296" w:rsidRDefault="00A26296">
      <w:pPr>
        <w:pStyle w:val="Commentaire"/>
      </w:pPr>
    </w:p>
    <w:p w14:paraId="38769216" w14:textId="77777777" w:rsidR="00A26296" w:rsidRDefault="00A26296">
      <w:pPr>
        <w:pStyle w:val="Commentaire"/>
      </w:pPr>
      <w:r>
        <w:t>Extra stuff:</w:t>
      </w:r>
    </w:p>
    <w:p w14:paraId="209C04E0" w14:textId="77777777" w:rsidR="00A26296" w:rsidRDefault="00A26296">
      <w:pPr>
        <w:pStyle w:val="Commentaire"/>
      </w:pPr>
      <w:r>
        <w:t xml:space="preserve">(Li et al., </w:t>
      </w:r>
    </w:p>
    <w:p w14:paraId="2028221E" w14:textId="77777777" w:rsidR="00A26296" w:rsidRDefault="00A26296">
      <w:pPr>
        <w:pStyle w:val="Commentaire"/>
      </w:pPr>
    </w:p>
    <w:p w14:paraId="3EC19542" w14:textId="77777777" w:rsidR="00A26296" w:rsidRDefault="00A26296">
      <w:pPr>
        <w:pStyle w:val="Commentaire"/>
      </w:pPr>
      <w:r>
        <w:t>Correct:</w:t>
      </w:r>
    </w:p>
    <w:p w14:paraId="30561443" w14:textId="77777777" w:rsidR="00A26296" w:rsidRDefault="00A26296">
      <w:pPr>
        <w:pStyle w:val="Commentaire"/>
      </w:pPr>
      <w:r>
        <w:t>C. Li et al. (2020)</w:t>
      </w:r>
    </w:p>
    <w:p w14:paraId="1A6A7BA9" w14:textId="71540BEE" w:rsidR="00A26296" w:rsidRDefault="00A26296">
      <w:pPr>
        <w:pStyle w:val="Commentaire"/>
      </w:pPr>
      <w:r>
        <w:t>(C. Li et al., 2020)</w:t>
      </w:r>
    </w:p>
  </w:comment>
  <w:comment w:id="5074" w:author="Robin Matthews" w:date="2021-07-13T14:55:00Z" w:initials="RM">
    <w:p w14:paraId="518E4626" w14:textId="77777777" w:rsidR="00A26296" w:rsidRDefault="00A26296">
      <w:pPr>
        <w:pStyle w:val="Commentaire"/>
      </w:pPr>
      <w:r>
        <w:rPr>
          <w:rStyle w:val="Marquedecommentaire"/>
        </w:rPr>
        <w:annotationRef/>
      </w:r>
      <w:r>
        <w:t>Not found:</w:t>
      </w:r>
    </w:p>
    <w:p w14:paraId="01313ABA" w14:textId="77777777" w:rsidR="00A26296" w:rsidRDefault="00A26296">
      <w:pPr>
        <w:pStyle w:val="Commentaire"/>
      </w:pPr>
      <w:r>
        <w:t>C. Li et al.</w:t>
      </w:r>
    </w:p>
    <w:p w14:paraId="094ACF3D" w14:textId="77777777" w:rsidR="00A26296" w:rsidRDefault="00A26296">
      <w:pPr>
        <w:pStyle w:val="Commentaire"/>
      </w:pPr>
    </w:p>
    <w:p w14:paraId="27C19E90" w14:textId="77777777" w:rsidR="00A26296" w:rsidRDefault="00A26296">
      <w:pPr>
        <w:pStyle w:val="Commentaire"/>
      </w:pPr>
      <w:r>
        <w:t>Extra stuff:</w:t>
      </w:r>
    </w:p>
    <w:p w14:paraId="18246C70" w14:textId="77777777" w:rsidR="00A26296" w:rsidRDefault="00A26296">
      <w:pPr>
        <w:pStyle w:val="Commentaire"/>
      </w:pPr>
      <w:r>
        <w:t>(Li et al., a)</w:t>
      </w:r>
    </w:p>
    <w:p w14:paraId="41693639" w14:textId="77777777" w:rsidR="00A26296" w:rsidRDefault="00A26296">
      <w:pPr>
        <w:pStyle w:val="Commentaire"/>
      </w:pPr>
    </w:p>
    <w:p w14:paraId="71948264" w14:textId="77777777" w:rsidR="00A26296" w:rsidRDefault="00A26296">
      <w:pPr>
        <w:pStyle w:val="Commentaire"/>
      </w:pPr>
      <w:r>
        <w:t>Correct:</w:t>
      </w:r>
    </w:p>
    <w:p w14:paraId="68B86EA3" w14:textId="77777777" w:rsidR="00A26296" w:rsidRDefault="00A26296">
      <w:pPr>
        <w:pStyle w:val="Commentaire"/>
      </w:pPr>
      <w:r>
        <w:t>C. Li et al. (2020)</w:t>
      </w:r>
    </w:p>
    <w:p w14:paraId="1A5CDE09" w14:textId="06795675" w:rsidR="00A26296" w:rsidRDefault="00A26296">
      <w:pPr>
        <w:pStyle w:val="Commentaire"/>
      </w:pPr>
      <w:r>
        <w:t>(C. Li et al., 2020)</w:t>
      </w:r>
    </w:p>
  </w:comment>
  <w:comment w:id="5079" w:author="Robin Matthews" w:date="2021-07-13T14:55:00Z" w:initials="RM">
    <w:p w14:paraId="2C05D30D" w14:textId="77777777" w:rsidR="00A26296" w:rsidRDefault="00A26296">
      <w:pPr>
        <w:pStyle w:val="Commentaire"/>
      </w:pPr>
      <w:r>
        <w:rPr>
          <w:rStyle w:val="Marquedecommentaire"/>
        </w:rPr>
        <w:annotationRef/>
      </w:r>
      <w:r>
        <w:t>Not found:</w:t>
      </w:r>
    </w:p>
    <w:p w14:paraId="68F6B195" w14:textId="77777777" w:rsidR="00A26296" w:rsidRDefault="00A26296">
      <w:pPr>
        <w:pStyle w:val="Commentaire"/>
      </w:pPr>
      <w:r>
        <w:t>2020b</w:t>
      </w:r>
    </w:p>
    <w:p w14:paraId="4B4433E6" w14:textId="77777777" w:rsidR="00A26296" w:rsidRDefault="00A26296">
      <w:pPr>
        <w:pStyle w:val="Commentaire"/>
      </w:pPr>
    </w:p>
    <w:p w14:paraId="036B0B00" w14:textId="77777777" w:rsidR="00A26296" w:rsidRDefault="00A26296">
      <w:pPr>
        <w:pStyle w:val="Commentaire"/>
      </w:pPr>
      <w:r>
        <w:t>Extra stuff:</w:t>
      </w:r>
    </w:p>
    <w:p w14:paraId="3E0B31E3" w14:textId="77777777" w:rsidR="00A26296" w:rsidRDefault="00A26296">
      <w:pPr>
        <w:pStyle w:val="Commentaire"/>
      </w:pPr>
      <w:r>
        <w:t>(, 2020</w:t>
      </w:r>
    </w:p>
    <w:p w14:paraId="78BEE45E" w14:textId="77777777" w:rsidR="00A26296" w:rsidRDefault="00A26296">
      <w:pPr>
        <w:pStyle w:val="Commentaire"/>
      </w:pPr>
    </w:p>
    <w:p w14:paraId="50285EED" w14:textId="77777777" w:rsidR="00A26296" w:rsidRDefault="00A26296">
      <w:pPr>
        <w:pStyle w:val="Commentaire"/>
      </w:pPr>
      <w:r>
        <w:t>Correct:</w:t>
      </w:r>
    </w:p>
    <w:p w14:paraId="09D0728B" w14:textId="77777777" w:rsidR="00A26296" w:rsidRDefault="00A26296">
      <w:pPr>
        <w:pStyle w:val="Commentaire"/>
      </w:pPr>
      <w:r>
        <w:t>Sun et al. (2020b)</w:t>
      </w:r>
    </w:p>
    <w:p w14:paraId="06D6919D" w14:textId="1CC6EF0D" w:rsidR="00A26296" w:rsidRDefault="00A26296">
      <w:pPr>
        <w:pStyle w:val="Commentaire"/>
      </w:pPr>
      <w:r>
        <w:t>(Sun et al., 2020b)</w:t>
      </w:r>
    </w:p>
  </w:comment>
  <w:comment w:id="5081" w:author="Robin Matthews" w:date="2021-07-13T14:55:00Z" w:initials="RM">
    <w:p w14:paraId="020EB38B" w14:textId="77777777" w:rsidR="00A26296" w:rsidRDefault="00A26296">
      <w:pPr>
        <w:pStyle w:val="Commentaire"/>
      </w:pPr>
      <w:r>
        <w:rPr>
          <w:rStyle w:val="Marquedecommentaire"/>
        </w:rPr>
        <w:annotationRef/>
      </w:r>
      <w:r>
        <w:t>Not found:</w:t>
      </w:r>
    </w:p>
    <w:p w14:paraId="73BD07E8" w14:textId="77777777" w:rsidR="00A26296" w:rsidRDefault="00A26296">
      <w:pPr>
        <w:pStyle w:val="Commentaire"/>
      </w:pPr>
      <w:r>
        <w:t>M. Zhang et al., 2017</w:t>
      </w:r>
    </w:p>
    <w:p w14:paraId="37637229" w14:textId="77777777" w:rsidR="00A26296" w:rsidRDefault="00A26296">
      <w:pPr>
        <w:pStyle w:val="Commentaire"/>
      </w:pPr>
    </w:p>
    <w:p w14:paraId="39F05B3C" w14:textId="77777777" w:rsidR="00A26296" w:rsidRDefault="00A26296">
      <w:pPr>
        <w:pStyle w:val="Commentaire"/>
      </w:pPr>
      <w:r>
        <w:t>Extra stuff:</w:t>
      </w:r>
    </w:p>
    <w:p w14:paraId="065207FA" w14:textId="77777777" w:rsidR="00A26296" w:rsidRDefault="00A26296">
      <w:pPr>
        <w:pStyle w:val="Commentaire"/>
      </w:pPr>
      <w:r>
        <w:t>; Zhang et al., 2017)</w:t>
      </w:r>
    </w:p>
    <w:p w14:paraId="2C95FC7E" w14:textId="77777777" w:rsidR="00A26296" w:rsidRDefault="00A26296">
      <w:pPr>
        <w:pStyle w:val="Commentaire"/>
      </w:pPr>
    </w:p>
    <w:p w14:paraId="67511C5A" w14:textId="77777777" w:rsidR="00A26296" w:rsidRDefault="00A26296">
      <w:pPr>
        <w:pStyle w:val="Commentaire"/>
      </w:pPr>
      <w:r>
        <w:t>Correct:</w:t>
      </w:r>
    </w:p>
    <w:p w14:paraId="6EB5458E" w14:textId="2DB98409" w:rsidR="00A26296" w:rsidRDefault="00A26296">
      <w:pPr>
        <w:pStyle w:val="Commentaire"/>
      </w:pPr>
      <w:r>
        <w:t>(Hu et al., 2016; M. Zhang et al., 2017)</w:t>
      </w:r>
    </w:p>
  </w:comment>
  <w:comment w:id="5082" w:author="Robin Matthews" w:date="2021-07-13T14:55:00Z" w:initials="RM">
    <w:p w14:paraId="77CEFA95" w14:textId="77777777" w:rsidR="00A26296" w:rsidRDefault="00A26296">
      <w:pPr>
        <w:pStyle w:val="Commentaire"/>
      </w:pPr>
      <w:r>
        <w:rPr>
          <w:rStyle w:val="Marquedecommentaire"/>
        </w:rPr>
        <w:annotationRef/>
      </w:r>
      <w:r>
        <w:t>Not found:</w:t>
      </w:r>
    </w:p>
    <w:p w14:paraId="1908B8D2" w14:textId="77777777" w:rsidR="00A26296" w:rsidRDefault="00A26296">
      <w:pPr>
        <w:pStyle w:val="Commentaire"/>
      </w:pPr>
      <w:r>
        <w:t>C. Li et al.</w:t>
      </w:r>
    </w:p>
    <w:p w14:paraId="6BA980F2" w14:textId="77777777" w:rsidR="00A26296" w:rsidRDefault="00A26296">
      <w:pPr>
        <w:pStyle w:val="Commentaire"/>
      </w:pPr>
    </w:p>
    <w:p w14:paraId="75AA9B67" w14:textId="77777777" w:rsidR="00A26296" w:rsidRDefault="00A26296">
      <w:pPr>
        <w:pStyle w:val="Commentaire"/>
      </w:pPr>
      <w:r>
        <w:t>Extra stuff:</w:t>
      </w:r>
    </w:p>
    <w:p w14:paraId="29C5C68B" w14:textId="77777777" w:rsidR="00A26296" w:rsidRDefault="00A26296">
      <w:pPr>
        <w:pStyle w:val="Commentaire"/>
      </w:pPr>
      <w:r>
        <w:t xml:space="preserve">(Li et al., </w:t>
      </w:r>
    </w:p>
    <w:p w14:paraId="7ACF3864" w14:textId="77777777" w:rsidR="00A26296" w:rsidRDefault="00A26296">
      <w:pPr>
        <w:pStyle w:val="Commentaire"/>
      </w:pPr>
    </w:p>
    <w:p w14:paraId="4D29124B" w14:textId="77777777" w:rsidR="00A26296" w:rsidRDefault="00A26296">
      <w:pPr>
        <w:pStyle w:val="Commentaire"/>
      </w:pPr>
      <w:r>
        <w:t>Correct:</w:t>
      </w:r>
    </w:p>
    <w:p w14:paraId="5BDA99A1" w14:textId="77777777" w:rsidR="00A26296" w:rsidRDefault="00A26296">
      <w:pPr>
        <w:pStyle w:val="Commentaire"/>
      </w:pPr>
      <w:r>
        <w:t>C. Li et al. (2020)</w:t>
      </w:r>
    </w:p>
    <w:p w14:paraId="6DA91454" w14:textId="6C449445" w:rsidR="00A26296" w:rsidRDefault="00A26296">
      <w:pPr>
        <w:pStyle w:val="Commentaire"/>
      </w:pPr>
      <w:r>
        <w:t>(C. Li et al., 2020)</w:t>
      </w:r>
    </w:p>
  </w:comment>
  <w:comment w:id="5086" w:author="Robin Matthews" w:date="2021-07-13T14:55:00Z" w:initials="RM">
    <w:p w14:paraId="7186854B" w14:textId="77777777" w:rsidR="00A26296" w:rsidRDefault="00A26296">
      <w:pPr>
        <w:pStyle w:val="Commentaire"/>
      </w:pPr>
      <w:r>
        <w:rPr>
          <w:rStyle w:val="Marquedecommentaire"/>
        </w:rPr>
        <w:annotationRef/>
      </w:r>
      <w:r>
        <w:t>Not found:</w:t>
      </w:r>
    </w:p>
    <w:p w14:paraId="36CD05ED" w14:textId="77777777" w:rsidR="00A26296" w:rsidRDefault="00A26296">
      <w:pPr>
        <w:pStyle w:val="Commentaire"/>
      </w:pPr>
      <w:r>
        <w:t>C. Li et al.</w:t>
      </w:r>
    </w:p>
    <w:p w14:paraId="46C1EFCD" w14:textId="77777777" w:rsidR="00A26296" w:rsidRDefault="00A26296">
      <w:pPr>
        <w:pStyle w:val="Commentaire"/>
      </w:pPr>
    </w:p>
    <w:p w14:paraId="7EAC7B98" w14:textId="77777777" w:rsidR="00A26296" w:rsidRDefault="00A26296">
      <w:pPr>
        <w:pStyle w:val="Commentaire"/>
      </w:pPr>
      <w:r>
        <w:t>Extra stuff:</w:t>
      </w:r>
    </w:p>
    <w:p w14:paraId="554CBCBA" w14:textId="77777777" w:rsidR="00A26296" w:rsidRDefault="00A26296">
      <w:pPr>
        <w:pStyle w:val="Commentaire"/>
      </w:pPr>
      <w:r>
        <w:t>(Li et al., a)</w:t>
      </w:r>
    </w:p>
    <w:p w14:paraId="67B446F6" w14:textId="77777777" w:rsidR="00A26296" w:rsidRDefault="00A26296">
      <w:pPr>
        <w:pStyle w:val="Commentaire"/>
      </w:pPr>
    </w:p>
    <w:p w14:paraId="1FE281C0" w14:textId="77777777" w:rsidR="00A26296" w:rsidRDefault="00A26296">
      <w:pPr>
        <w:pStyle w:val="Commentaire"/>
      </w:pPr>
      <w:r>
        <w:t>Correct:</w:t>
      </w:r>
    </w:p>
    <w:p w14:paraId="23F6EC50" w14:textId="77777777" w:rsidR="00A26296" w:rsidRDefault="00A26296">
      <w:pPr>
        <w:pStyle w:val="Commentaire"/>
      </w:pPr>
      <w:r>
        <w:t>C. Li et al. (2020)</w:t>
      </w:r>
    </w:p>
    <w:p w14:paraId="6F66559F" w14:textId="52D46D23" w:rsidR="00A26296" w:rsidRDefault="00A26296">
      <w:pPr>
        <w:pStyle w:val="Commentaire"/>
      </w:pPr>
      <w:r>
        <w:t>(C. Li et al., 2020)</w:t>
      </w:r>
    </w:p>
  </w:comment>
  <w:comment w:id="5089" w:author="Robin Matthews" w:date="2021-07-13T14:55:00Z" w:initials="RM">
    <w:p w14:paraId="7964F5CC" w14:textId="77777777" w:rsidR="00A26296" w:rsidRDefault="00A26296">
      <w:pPr>
        <w:pStyle w:val="Commentaire"/>
      </w:pPr>
      <w:r>
        <w:rPr>
          <w:rStyle w:val="Marquedecommentaire"/>
        </w:rPr>
        <w:annotationRef/>
      </w:r>
      <w:r>
        <w:t>Not found:</w:t>
      </w:r>
    </w:p>
    <w:p w14:paraId="12BBD879" w14:textId="77777777" w:rsidR="00A26296" w:rsidRDefault="00A26296">
      <w:pPr>
        <w:pStyle w:val="Commentaire"/>
      </w:pPr>
      <w:r>
        <w:t>C. Li et al.</w:t>
      </w:r>
    </w:p>
    <w:p w14:paraId="14A70FB7" w14:textId="77777777" w:rsidR="00A26296" w:rsidRDefault="00A26296">
      <w:pPr>
        <w:pStyle w:val="Commentaire"/>
      </w:pPr>
    </w:p>
    <w:p w14:paraId="2D03E283" w14:textId="77777777" w:rsidR="00A26296" w:rsidRDefault="00A26296">
      <w:pPr>
        <w:pStyle w:val="Commentaire"/>
      </w:pPr>
      <w:r>
        <w:t>Extra stuff:</w:t>
      </w:r>
    </w:p>
    <w:p w14:paraId="198BABBC" w14:textId="77777777" w:rsidR="00A26296" w:rsidRDefault="00A26296">
      <w:pPr>
        <w:pStyle w:val="Commentaire"/>
      </w:pPr>
      <w:r>
        <w:t xml:space="preserve">(Li et al., </w:t>
      </w:r>
    </w:p>
    <w:p w14:paraId="4BEE9920" w14:textId="77777777" w:rsidR="00A26296" w:rsidRDefault="00A26296">
      <w:pPr>
        <w:pStyle w:val="Commentaire"/>
      </w:pPr>
    </w:p>
    <w:p w14:paraId="7CF745E3" w14:textId="77777777" w:rsidR="00A26296" w:rsidRDefault="00A26296">
      <w:pPr>
        <w:pStyle w:val="Commentaire"/>
      </w:pPr>
      <w:r>
        <w:t>Correct:</w:t>
      </w:r>
    </w:p>
    <w:p w14:paraId="1E0B65BC" w14:textId="77777777" w:rsidR="00A26296" w:rsidRDefault="00A26296">
      <w:pPr>
        <w:pStyle w:val="Commentaire"/>
      </w:pPr>
      <w:r>
        <w:t>C. Li et al. (2020)</w:t>
      </w:r>
    </w:p>
    <w:p w14:paraId="1EB7E017" w14:textId="364A9618" w:rsidR="00A26296" w:rsidRDefault="00A26296">
      <w:pPr>
        <w:pStyle w:val="Commentaire"/>
      </w:pPr>
      <w:r>
        <w:t>(C. Li et al., 2020)</w:t>
      </w:r>
    </w:p>
  </w:comment>
  <w:comment w:id="5091" w:author="Robin Matthews" w:date="2021-07-13T14:55:00Z" w:initials="RM">
    <w:p w14:paraId="1EA1C071" w14:textId="77777777" w:rsidR="00A26296" w:rsidRDefault="00A26296">
      <w:pPr>
        <w:pStyle w:val="Commentaire"/>
      </w:pPr>
      <w:r>
        <w:rPr>
          <w:rStyle w:val="Marquedecommentaire"/>
        </w:rPr>
        <w:annotationRef/>
      </w:r>
      <w:r>
        <w:t>Not found:</w:t>
      </w:r>
    </w:p>
    <w:p w14:paraId="145173F7" w14:textId="77777777" w:rsidR="00A26296" w:rsidRDefault="00A26296">
      <w:pPr>
        <w:pStyle w:val="Commentaire"/>
      </w:pPr>
      <w:r>
        <w:t>C. Li et al.</w:t>
      </w:r>
    </w:p>
    <w:p w14:paraId="42870DA3" w14:textId="77777777" w:rsidR="00A26296" w:rsidRDefault="00A26296">
      <w:pPr>
        <w:pStyle w:val="Commentaire"/>
      </w:pPr>
    </w:p>
    <w:p w14:paraId="25A0356C" w14:textId="77777777" w:rsidR="00A26296" w:rsidRDefault="00A26296">
      <w:pPr>
        <w:pStyle w:val="Commentaire"/>
      </w:pPr>
      <w:r>
        <w:t>Extra stuff:</w:t>
      </w:r>
    </w:p>
    <w:p w14:paraId="1CA0DD55" w14:textId="77777777" w:rsidR="00A26296" w:rsidRDefault="00A26296">
      <w:pPr>
        <w:pStyle w:val="Commentaire"/>
      </w:pPr>
      <w:r>
        <w:t>(Li et al., a)</w:t>
      </w:r>
    </w:p>
    <w:p w14:paraId="5D3A6987" w14:textId="77777777" w:rsidR="00A26296" w:rsidRDefault="00A26296">
      <w:pPr>
        <w:pStyle w:val="Commentaire"/>
      </w:pPr>
    </w:p>
    <w:p w14:paraId="09EDF4DF" w14:textId="77777777" w:rsidR="00A26296" w:rsidRDefault="00A26296">
      <w:pPr>
        <w:pStyle w:val="Commentaire"/>
      </w:pPr>
      <w:r>
        <w:t>Correct:</w:t>
      </w:r>
    </w:p>
    <w:p w14:paraId="570275F4" w14:textId="77777777" w:rsidR="00A26296" w:rsidRDefault="00A26296">
      <w:pPr>
        <w:pStyle w:val="Commentaire"/>
      </w:pPr>
      <w:r>
        <w:t>C. Li et al. (2020)</w:t>
      </w:r>
    </w:p>
    <w:p w14:paraId="2C18FDDE" w14:textId="1473F898" w:rsidR="00A26296" w:rsidRDefault="00A26296">
      <w:pPr>
        <w:pStyle w:val="Commentaire"/>
      </w:pPr>
      <w:r>
        <w:t>(C. Li et al., 2020)</w:t>
      </w:r>
    </w:p>
  </w:comment>
  <w:comment w:id="5094" w:author="Robin Matthews" w:date="2021-07-13T14:55:00Z" w:initials="RM">
    <w:p w14:paraId="0A8692C6" w14:textId="77777777" w:rsidR="00A26296" w:rsidRDefault="00A26296">
      <w:pPr>
        <w:pStyle w:val="Commentaire"/>
      </w:pPr>
      <w:r>
        <w:rPr>
          <w:rStyle w:val="Marquedecommentaire"/>
        </w:rPr>
        <w:annotationRef/>
      </w:r>
      <w:r>
        <w:t>Not found:</w:t>
      </w:r>
    </w:p>
    <w:p w14:paraId="4DEB3984" w14:textId="77777777" w:rsidR="00A26296" w:rsidRDefault="00A26296">
      <w:pPr>
        <w:pStyle w:val="Commentaire"/>
      </w:pPr>
      <w:r>
        <w:t>C. Li et al.</w:t>
      </w:r>
    </w:p>
    <w:p w14:paraId="2AC1E627" w14:textId="77777777" w:rsidR="00A26296" w:rsidRDefault="00A26296">
      <w:pPr>
        <w:pStyle w:val="Commentaire"/>
      </w:pPr>
    </w:p>
    <w:p w14:paraId="09C284BD" w14:textId="77777777" w:rsidR="00A26296" w:rsidRDefault="00A26296">
      <w:pPr>
        <w:pStyle w:val="Commentaire"/>
      </w:pPr>
      <w:r>
        <w:t>Extra stuff:</w:t>
      </w:r>
    </w:p>
    <w:p w14:paraId="52809193" w14:textId="77777777" w:rsidR="00A26296" w:rsidRDefault="00A26296">
      <w:pPr>
        <w:pStyle w:val="Commentaire"/>
      </w:pPr>
      <w:r>
        <w:t xml:space="preserve">(Li et al., </w:t>
      </w:r>
    </w:p>
    <w:p w14:paraId="054930A6" w14:textId="77777777" w:rsidR="00A26296" w:rsidRDefault="00A26296">
      <w:pPr>
        <w:pStyle w:val="Commentaire"/>
      </w:pPr>
    </w:p>
    <w:p w14:paraId="08CF353F" w14:textId="77777777" w:rsidR="00A26296" w:rsidRDefault="00A26296">
      <w:pPr>
        <w:pStyle w:val="Commentaire"/>
      </w:pPr>
      <w:r>
        <w:t>Correct:</w:t>
      </w:r>
    </w:p>
    <w:p w14:paraId="2E5D4F48" w14:textId="77777777" w:rsidR="00A26296" w:rsidRDefault="00A26296">
      <w:pPr>
        <w:pStyle w:val="Commentaire"/>
      </w:pPr>
      <w:r>
        <w:t>C. Li et al. (2020)</w:t>
      </w:r>
    </w:p>
    <w:p w14:paraId="341FE660" w14:textId="4CB74E27" w:rsidR="00A26296" w:rsidRDefault="00A26296">
      <w:pPr>
        <w:pStyle w:val="Commentaire"/>
      </w:pPr>
      <w:r>
        <w:t>(C. Li et al., 2020)</w:t>
      </w:r>
    </w:p>
  </w:comment>
  <w:comment w:id="5096" w:author="Robin Matthews" w:date="2021-07-13T14:55:00Z" w:initials="RM">
    <w:p w14:paraId="27E0F8B5" w14:textId="77777777" w:rsidR="00A26296" w:rsidRDefault="00A26296">
      <w:pPr>
        <w:pStyle w:val="Commentaire"/>
      </w:pPr>
      <w:r>
        <w:rPr>
          <w:rStyle w:val="Marquedecommentaire"/>
        </w:rPr>
        <w:annotationRef/>
      </w:r>
      <w:r>
        <w:t>Not found:</w:t>
      </w:r>
    </w:p>
    <w:p w14:paraId="50D66564" w14:textId="77777777" w:rsidR="00A26296" w:rsidRDefault="00A26296">
      <w:pPr>
        <w:pStyle w:val="Commentaire"/>
      </w:pPr>
      <w:r>
        <w:t>C. Li et al.</w:t>
      </w:r>
    </w:p>
    <w:p w14:paraId="30535FE2" w14:textId="77777777" w:rsidR="00A26296" w:rsidRDefault="00A26296">
      <w:pPr>
        <w:pStyle w:val="Commentaire"/>
      </w:pPr>
    </w:p>
    <w:p w14:paraId="479BDBDD" w14:textId="77777777" w:rsidR="00A26296" w:rsidRDefault="00A26296">
      <w:pPr>
        <w:pStyle w:val="Commentaire"/>
      </w:pPr>
      <w:r>
        <w:t>Extra stuff:</w:t>
      </w:r>
    </w:p>
    <w:p w14:paraId="7D4F2089" w14:textId="77777777" w:rsidR="00A26296" w:rsidRDefault="00A26296">
      <w:pPr>
        <w:pStyle w:val="Commentaire"/>
      </w:pPr>
      <w:r>
        <w:t>(Li et al., a)</w:t>
      </w:r>
    </w:p>
    <w:p w14:paraId="1B89AB78" w14:textId="77777777" w:rsidR="00A26296" w:rsidRDefault="00A26296">
      <w:pPr>
        <w:pStyle w:val="Commentaire"/>
      </w:pPr>
    </w:p>
    <w:p w14:paraId="5C48A5E8" w14:textId="77777777" w:rsidR="00A26296" w:rsidRDefault="00A26296">
      <w:pPr>
        <w:pStyle w:val="Commentaire"/>
      </w:pPr>
      <w:r>
        <w:t>Correct:</w:t>
      </w:r>
    </w:p>
    <w:p w14:paraId="3F6181C9" w14:textId="77777777" w:rsidR="00A26296" w:rsidRDefault="00A26296">
      <w:pPr>
        <w:pStyle w:val="Commentaire"/>
      </w:pPr>
      <w:r>
        <w:t>C. Li et al. (2020)</w:t>
      </w:r>
    </w:p>
    <w:p w14:paraId="34B92EA8" w14:textId="1ABCDE54" w:rsidR="00A26296" w:rsidRDefault="00A26296">
      <w:pPr>
        <w:pStyle w:val="Commentaire"/>
      </w:pPr>
      <w:r>
        <w:t>(C. Li et al., 2020)</w:t>
      </w:r>
    </w:p>
  </w:comment>
  <w:comment w:id="5102" w:author="Robin Matthews" w:date="2021-07-13T14:55:00Z" w:initials="RM">
    <w:p w14:paraId="51C212C1" w14:textId="77777777" w:rsidR="00A26296" w:rsidRDefault="00A26296">
      <w:pPr>
        <w:pStyle w:val="Commentaire"/>
      </w:pPr>
      <w:r>
        <w:rPr>
          <w:rStyle w:val="Marquedecommentaire"/>
        </w:rPr>
        <w:annotationRef/>
      </w:r>
      <w:r>
        <w:t>Not found:</w:t>
      </w:r>
    </w:p>
    <w:p w14:paraId="14402A10" w14:textId="77777777" w:rsidR="00A26296" w:rsidRDefault="00A26296">
      <w:pPr>
        <w:pStyle w:val="Commentaire"/>
      </w:pPr>
      <w:r>
        <w:t>2020b</w:t>
      </w:r>
    </w:p>
    <w:p w14:paraId="4C5EAD02" w14:textId="77777777" w:rsidR="00A26296" w:rsidRDefault="00A26296">
      <w:pPr>
        <w:pStyle w:val="Commentaire"/>
      </w:pPr>
    </w:p>
    <w:p w14:paraId="4F96C6A0" w14:textId="77777777" w:rsidR="00A26296" w:rsidRDefault="00A26296">
      <w:pPr>
        <w:pStyle w:val="Commentaire"/>
      </w:pPr>
      <w:r>
        <w:t>Extra stuff:</w:t>
      </w:r>
    </w:p>
    <w:p w14:paraId="78511CEE" w14:textId="77777777" w:rsidR="00A26296" w:rsidRDefault="00A26296">
      <w:pPr>
        <w:pStyle w:val="Commentaire"/>
      </w:pPr>
      <w:r>
        <w:t>(, 2020</w:t>
      </w:r>
    </w:p>
    <w:p w14:paraId="7350FF28" w14:textId="77777777" w:rsidR="00A26296" w:rsidRDefault="00A26296">
      <w:pPr>
        <w:pStyle w:val="Commentaire"/>
      </w:pPr>
    </w:p>
    <w:p w14:paraId="582EB72E" w14:textId="77777777" w:rsidR="00A26296" w:rsidRDefault="00A26296">
      <w:pPr>
        <w:pStyle w:val="Commentaire"/>
      </w:pPr>
      <w:r>
        <w:t>Correct:</w:t>
      </w:r>
    </w:p>
    <w:p w14:paraId="26191C0E" w14:textId="77777777" w:rsidR="00A26296" w:rsidRDefault="00A26296">
      <w:pPr>
        <w:pStyle w:val="Commentaire"/>
      </w:pPr>
      <w:r>
        <w:t>Sun et al. (2020b)</w:t>
      </w:r>
    </w:p>
    <w:p w14:paraId="77E70A1A" w14:textId="2C560E84" w:rsidR="00A26296" w:rsidRDefault="00A26296">
      <w:pPr>
        <w:pStyle w:val="Commentaire"/>
      </w:pPr>
      <w:r>
        <w:t>(Sun et al., 2020b)</w:t>
      </w:r>
    </w:p>
  </w:comment>
  <w:comment w:id="5104" w:author="Robin Matthews" w:date="2021-07-13T14:55:00Z" w:initials="RM">
    <w:p w14:paraId="2255DBF9" w14:textId="77777777" w:rsidR="00A26296" w:rsidRDefault="00A26296">
      <w:pPr>
        <w:pStyle w:val="Commentaire"/>
      </w:pPr>
      <w:r>
        <w:rPr>
          <w:rStyle w:val="Marquedecommentaire"/>
        </w:rPr>
        <w:annotationRef/>
      </w:r>
      <w:r>
        <w:t>Not found:</w:t>
      </w:r>
    </w:p>
    <w:p w14:paraId="27051F91" w14:textId="77777777" w:rsidR="00A26296" w:rsidRDefault="00A26296">
      <w:pPr>
        <w:pStyle w:val="Commentaire"/>
      </w:pPr>
      <w:r>
        <w:t>M. Zhang et al.</w:t>
      </w:r>
    </w:p>
    <w:p w14:paraId="203B268C" w14:textId="77777777" w:rsidR="00A26296" w:rsidRDefault="00A26296">
      <w:pPr>
        <w:pStyle w:val="Commentaire"/>
      </w:pPr>
    </w:p>
    <w:p w14:paraId="4C43A2E9" w14:textId="77777777" w:rsidR="00A26296" w:rsidRDefault="00A26296">
      <w:pPr>
        <w:pStyle w:val="Commentaire"/>
      </w:pPr>
      <w:r>
        <w:t>Extra stuff:</w:t>
      </w:r>
    </w:p>
    <w:p w14:paraId="40A78852" w14:textId="77777777" w:rsidR="00A26296" w:rsidRDefault="00A26296">
      <w:pPr>
        <w:pStyle w:val="Commentaire"/>
      </w:pPr>
      <w:r>
        <w:t>Zhang et al., )</w:t>
      </w:r>
    </w:p>
    <w:p w14:paraId="1B58DAEB" w14:textId="77777777" w:rsidR="00A26296" w:rsidRDefault="00A26296">
      <w:pPr>
        <w:pStyle w:val="Commentaire"/>
      </w:pPr>
    </w:p>
    <w:p w14:paraId="52FD605C" w14:textId="77777777" w:rsidR="00A26296" w:rsidRDefault="00A26296">
      <w:pPr>
        <w:pStyle w:val="Commentaire"/>
      </w:pPr>
      <w:r>
        <w:t>Correct:</w:t>
      </w:r>
    </w:p>
    <w:p w14:paraId="4464095E" w14:textId="77777777" w:rsidR="00A26296" w:rsidRDefault="00A26296">
      <w:pPr>
        <w:pStyle w:val="Commentaire"/>
      </w:pPr>
      <w:r>
        <w:t>M. Zhang et al. (2017)</w:t>
      </w:r>
    </w:p>
    <w:p w14:paraId="431361F9" w14:textId="4CC84446" w:rsidR="00A26296" w:rsidRDefault="00A26296">
      <w:pPr>
        <w:pStyle w:val="Commentaire"/>
      </w:pPr>
      <w:r>
        <w:t>(M. Zhang et al., 2017)</w:t>
      </w:r>
    </w:p>
  </w:comment>
  <w:comment w:id="5105" w:author="Robin Matthews" w:date="2021-07-13T14:55:00Z" w:initials="RM">
    <w:p w14:paraId="0E67E49D" w14:textId="77777777" w:rsidR="00A26296" w:rsidRDefault="00A26296">
      <w:pPr>
        <w:pStyle w:val="Commentaire"/>
      </w:pPr>
      <w:r>
        <w:rPr>
          <w:rStyle w:val="Marquedecommentaire"/>
        </w:rPr>
        <w:annotationRef/>
      </w:r>
      <w:r>
        <w:t>Not found:</w:t>
      </w:r>
    </w:p>
    <w:p w14:paraId="7A3561F2" w14:textId="77777777" w:rsidR="00A26296" w:rsidRDefault="00A26296">
      <w:pPr>
        <w:pStyle w:val="Commentaire"/>
      </w:pPr>
      <w:r>
        <w:t>C. Li et al.</w:t>
      </w:r>
    </w:p>
    <w:p w14:paraId="03BE19E1" w14:textId="77777777" w:rsidR="00A26296" w:rsidRDefault="00A26296">
      <w:pPr>
        <w:pStyle w:val="Commentaire"/>
      </w:pPr>
    </w:p>
    <w:p w14:paraId="4E06559A" w14:textId="77777777" w:rsidR="00A26296" w:rsidRDefault="00A26296">
      <w:pPr>
        <w:pStyle w:val="Commentaire"/>
      </w:pPr>
      <w:r>
        <w:t>Extra stuff:</w:t>
      </w:r>
    </w:p>
    <w:p w14:paraId="26B84B59" w14:textId="77777777" w:rsidR="00A26296" w:rsidRDefault="00A26296">
      <w:pPr>
        <w:pStyle w:val="Commentaire"/>
      </w:pPr>
      <w:r>
        <w:t xml:space="preserve">(Li et al., </w:t>
      </w:r>
    </w:p>
    <w:p w14:paraId="40F4063A" w14:textId="77777777" w:rsidR="00A26296" w:rsidRDefault="00A26296">
      <w:pPr>
        <w:pStyle w:val="Commentaire"/>
      </w:pPr>
    </w:p>
    <w:p w14:paraId="46299874" w14:textId="77777777" w:rsidR="00A26296" w:rsidRDefault="00A26296">
      <w:pPr>
        <w:pStyle w:val="Commentaire"/>
      </w:pPr>
      <w:r>
        <w:t>Correct:</w:t>
      </w:r>
    </w:p>
    <w:p w14:paraId="28489968" w14:textId="77777777" w:rsidR="00A26296" w:rsidRDefault="00A26296">
      <w:pPr>
        <w:pStyle w:val="Commentaire"/>
      </w:pPr>
      <w:r>
        <w:t>C. Li et al. (2020)</w:t>
      </w:r>
    </w:p>
    <w:p w14:paraId="68D2D5E7" w14:textId="0431EBE6" w:rsidR="00A26296" w:rsidRDefault="00A26296">
      <w:pPr>
        <w:pStyle w:val="Commentaire"/>
      </w:pPr>
      <w:r>
        <w:t>(C. Li et al., 2020)</w:t>
      </w:r>
    </w:p>
  </w:comment>
  <w:comment w:id="5109" w:author="Robin Matthews" w:date="2021-07-13T14:55:00Z" w:initials="RM">
    <w:p w14:paraId="06DED820" w14:textId="77777777" w:rsidR="00A26296" w:rsidRDefault="00A26296">
      <w:pPr>
        <w:pStyle w:val="Commentaire"/>
      </w:pPr>
      <w:r>
        <w:rPr>
          <w:rStyle w:val="Marquedecommentaire"/>
        </w:rPr>
        <w:annotationRef/>
      </w:r>
      <w:r>
        <w:t>Not found:</w:t>
      </w:r>
    </w:p>
    <w:p w14:paraId="1D89FD0A" w14:textId="77777777" w:rsidR="00A26296" w:rsidRDefault="00A26296">
      <w:pPr>
        <w:pStyle w:val="Commentaire"/>
      </w:pPr>
      <w:r>
        <w:t>C. Li et al.</w:t>
      </w:r>
    </w:p>
    <w:p w14:paraId="61AC7028" w14:textId="77777777" w:rsidR="00A26296" w:rsidRDefault="00A26296">
      <w:pPr>
        <w:pStyle w:val="Commentaire"/>
      </w:pPr>
    </w:p>
    <w:p w14:paraId="4FF169D3" w14:textId="77777777" w:rsidR="00A26296" w:rsidRDefault="00A26296">
      <w:pPr>
        <w:pStyle w:val="Commentaire"/>
      </w:pPr>
      <w:r>
        <w:t>Extra stuff:</w:t>
      </w:r>
    </w:p>
    <w:p w14:paraId="6AF99301" w14:textId="77777777" w:rsidR="00A26296" w:rsidRDefault="00A26296">
      <w:pPr>
        <w:pStyle w:val="Commentaire"/>
      </w:pPr>
      <w:r>
        <w:t>(Li et al., a)</w:t>
      </w:r>
    </w:p>
    <w:p w14:paraId="4A237DCF" w14:textId="77777777" w:rsidR="00A26296" w:rsidRDefault="00A26296">
      <w:pPr>
        <w:pStyle w:val="Commentaire"/>
      </w:pPr>
    </w:p>
    <w:p w14:paraId="294718EB" w14:textId="77777777" w:rsidR="00A26296" w:rsidRDefault="00A26296">
      <w:pPr>
        <w:pStyle w:val="Commentaire"/>
      </w:pPr>
      <w:r>
        <w:t>Correct:</w:t>
      </w:r>
    </w:p>
    <w:p w14:paraId="69AF6467" w14:textId="77777777" w:rsidR="00A26296" w:rsidRDefault="00A26296">
      <w:pPr>
        <w:pStyle w:val="Commentaire"/>
      </w:pPr>
      <w:r>
        <w:t>C. Li et al. (2020)</w:t>
      </w:r>
    </w:p>
    <w:p w14:paraId="017127CC" w14:textId="08ABAAF9" w:rsidR="00A26296" w:rsidRDefault="00A26296">
      <w:pPr>
        <w:pStyle w:val="Commentaire"/>
      </w:pPr>
      <w:r>
        <w:t>(C. Li et al., 2020)</w:t>
      </w:r>
    </w:p>
  </w:comment>
  <w:comment w:id="5112" w:author="Robin Matthews" w:date="2021-07-13T14:56:00Z" w:initials="RM">
    <w:p w14:paraId="3B7A6008" w14:textId="77777777" w:rsidR="00A26296" w:rsidRDefault="00A26296">
      <w:pPr>
        <w:pStyle w:val="Commentaire"/>
      </w:pPr>
      <w:r>
        <w:rPr>
          <w:rStyle w:val="Marquedecommentaire"/>
        </w:rPr>
        <w:annotationRef/>
      </w:r>
      <w:r>
        <w:t>Not found:</w:t>
      </w:r>
    </w:p>
    <w:p w14:paraId="314909D4" w14:textId="77777777" w:rsidR="00A26296" w:rsidRDefault="00A26296">
      <w:pPr>
        <w:pStyle w:val="Commentaire"/>
      </w:pPr>
      <w:r>
        <w:t>Khlebnikova et al., 2019a</w:t>
      </w:r>
    </w:p>
    <w:p w14:paraId="6AD1E866" w14:textId="77777777" w:rsidR="00A26296" w:rsidRDefault="00A26296">
      <w:pPr>
        <w:pStyle w:val="Commentaire"/>
      </w:pPr>
    </w:p>
    <w:p w14:paraId="127BEE7E" w14:textId="77777777" w:rsidR="00A26296" w:rsidRDefault="00A26296">
      <w:pPr>
        <w:pStyle w:val="Commentaire"/>
      </w:pPr>
      <w:r>
        <w:t>Extra stuff:</w:t>
      </w:r>
    </w:p>
    <w:p w14:paraId="3C046D27" w14:textId="77777777" w:rsidR="00A26296" w:rsidRDefault="00A26296">
      <w:pPr>
        <w:pStyle w:val="Commentaire"/>
      </w:pPr>
      <w:r>
        <w:t>(; ; ; ; Khlebnikova et al., 2019b)</w:t>
      </w:r>
    </w:p>
    <w:p w14:paraId="6CC94DD2" w14:textId="77777777" w:rsidR="00A26296" w:rsidRDefault="00A26296">
      <w:pPr>
        <w:pStyle w:val="Commentaire"/>
      </w:pPr>
    </w:p>
    <w:p w14:paraId="0CDE790B" w14:textId="77777777" w:rsidR="00A26296" w:rsidRDefault="00A26296">
      <w:pPr>
        <w:pStyle w:val="Commentaire"/>
      </w:pPr>
      <w:r>
        <w:t>Correct:</w:t>
      </w:r>
    </w:p>
    <w:p w14:paraId="255632FF" w14:textId="4DD64136" w:rsidR="00A26296" w:rsidRDefault="00A26296">
      <w:pPr>
        <w:pStyle w:val="Commentaire"/>
      </w:pPr>
      <w:r>
        <w:t>(Sillmann et al., 2013b; Xu et al., 2017; Han et al., 2018; Kharin et al., 2018; Khlebnikova et al., 2019a)</w:t>
      </w:r>
    </w:p>
  </w:comment>
  <w:comment w:id="5117" w:author="Robin Matthews" w:date="2021-07-13T14:56:00Z" w:initials="RM">
    <w:p w14:paraId="042049E1" w14:textId="77777777" w:rsidR="00A26296" w:rsidRDefault="00A26296">
      <w:pPr>
        <w:pStyle w:val="Commentaire"/>
      </w:pPr>
      <w:r>
        <w:rPr>
          <w:rStyle w:val="Marquedecommentaire"/>
        </w:rPr>
        <w:annotationRef/>
      </w:r>
      <w:r>
        <w:t>Not found:</w:t>
      </w:r>
    </w:p>
    <w:p w14:paraId="6723D5E5" w14:textId="77777777" w:rsidR="00A26296" w:rsidRDefault="00A26296">
      <w:pPr>
        <w:pStyle w:val="Commentaire"/>
      </w:pPr>
      <w:r>
        <w:t>C. Li et al.</w:t>
      </w:r>
    </w:p>
    <w:p w14:paraId="58A201CC" w14:textId="77777777" w:rsidR="00A26296" w:rsidRDefault="00A26296">
      <w:pPr>
        <w:pStyle w:val="Commentaire"/>
      </w:pPr>
    </w:p>
    <w:p w14:paraId="5F35C803" w14:textId="77777777" w:rsidR="00A26296" w:rsidRDefault="00A26296">
      <w:pPr>
        <w:pStyle w:val="Commentaire"/>
      </w:pPr>
      <w:r>
        <w:t>Extra stuff:</w:t>
      </w:r>
    </w:p>
    <w:p w14:paraId="1AB2AC25" w14:textId="77777777" w:rsidR="00A26296" w:rsidRDefault="00A26296">
      <w:pPr>
        <w:pStyle w:val="Commentaire"/>
      </w:pPr>
      <w:r>
        <w:t xml:space="preserve">(Li et al., </w:t>
      </w:r>
    </w:p>
    <w:p w14:paraId="5DE9E5C2" w14:textId="77777777" w:rsidR="00A26296" w:rsidRDefault="00A26296">
      <w:pPr>
        <w:pStyle w:val="Commentaire"/>
      </w:pPr>
    </w:p>
    <w:p w14:paraId="7C448DBA" w14:textId="77777777" w:rsidR="00A26296" w:rsidRDefault="00A26296">
      <w:pPr>
        <w:pStyle w:val="Commentaire"/>
      </w:pPr>
      <w:r>
        <w:t>Correct:</w:t>
      </w:r>
    </w:p>
    <w:p w14:paraId="69F54217" w14:textId="77777777" w:rsidR="00A26296" w:rsidRDefault="00A26296">
      <w:pPr>
        <w:pStyle w:val="Commentaire"/>
      </w:pPr>
      <w:r>
        <w:t>C. Li et al. (2020)</w:t>
      </w:r>
    </w:p>
    <w:p w14:paraId="0B49F353" w14:textId="00F558C8" w:rsidR="00A26296" w:rsidRDefault="00A26296">
      <w:pPr>
        <w:pStyle w:val="Commentaire"/>
      </w:pPr>
      <w:r>
        <w:t>(C. Li et al., 2020)</w:t>
      </w:r>
    </w:p>
  </w:comment>
  <w:comment w:id="5119" w:author="Robin Matthews" w:date="2021-07-13T14:56:00Z" w:initials="RM">
    <w:p w14:paraId="117F9876" w14:textId="77777777" w:rsidR="00A26296" w:rsidRDefault="00A26296">
      <w:pPr>
        <w:pStyle w:val="Commentaire"/>
      </w:pPr>
      <w:r>
        <w:rPr>
          <w:rStyle w:val="Marquedecommentaire"/>
        </w:rPr>
        <w:annotationRef/>
      </w:r>
      <w:r>
        <w:t>Not found:</w:t>
      </w:r>
    </w:p>
    <w:p w14:paraId="5004B46A" w14:textId="77777777" w:rsidR="00A26296" w:rsidRDefault="00A26296">
      <w:pPr>
        <w:pStyle w:val="Commentaire"/>
      </w:pPr>
      <w:r>
        <w:t>C. Li et al.</w:t>
      </w:r>
    </w:p>
    <w:p w14:paraId="54AB1E1A" w14:textId="77777777" w:rsidR="00A26296" w:rsidRDefault="00A26296">
      <w:pPr>
        <w:pStyle w:val="Commentaire"/>
      </w:pPr>
    </w:p>
    <w:p w14:paraId="1F15E709" w14:textId="77777777" w:rsidR="00A26296" w:rsidRDefault="00A26296">
      <w:pPr>
        <w:pStyle w:val="Commentaire"/>
      </w:pPr>
      <w:r>
        <w:t>Extra stuff:</w:t>
      </w:r>
    </w:p>
    <w:p w14:paraId="76E7F115" w14:textId="77777777" w:rsidR="00A26296" w:rsidRDefault="00A26296">
      <w:pPr>
        <w:pStyle w:val="Commentaire"/>
      </w:pPr>
      <w:r>
        <w:t>(Li et al., a)</w:t>
      </w:r>
    </w:p>
    <w:p w14:paraId="3D9726DE" w14:textId="77777777" w:rsidR="00A26296" w:rsidRDefault="00A26296">
      <w:pPr>
        <w:pStyle w:val="Commentaire"/>
      </w:pPr>
    </w:p>
    <w:p w14:paraId="1FCD2C0F" w14:textId="77777777" w:rsidR="00A26296" w:rsidRDefault="00A26296">
      <w:pPr>
        <w:pStyle w:val="Commentaire"/>
      </w:pPr>
      <w:r>
        <w:t>Correct:</w:t>
      </w:r>
    </w:p>
    <w:p w14:paraId="6FC14D60" w14:textId="77777777" w:rsidR="00A26296" w:rsidRDefault="00A26296">
      <w:pPr>
        <w:pStyle w:val="Commentaire"/>
      </w:pPr>
      <w:r>
        <w:t>C. Li et al. (2020)</w:t>
      </w:r>
    </w:p>
    <w:p w14:paraId="5EF26853" w14:textId="65C25242" w:rsidR="00A26296" w:rsidRDefault="00A26296">
      <w:pPr>
        <w:pStyle w:val="Commentaire"/>
      </w:pPr>
      <w:r>
        <w:t>(C. Li et al., 2020)</w:t>
      </w:r>
    </w:p>
  </w:comment>
  <w:comment w:id="5122" w:author="Robin Matthews" w:date="2021-07-13T14:56:00Z" w:initials="RM">
    <w:p w14:paraId="57FC9272" w14:textId="77777777" w:rsidR="00A26296" w:rsidRDefault="00A26296">
      <w:pPr>
        <w:pStyle w:val="Commentaire"/>
      </w:pPr>
      <w:r>
        <w:rPr>
          <w:rStyle w:val="Marquedecommentaire"/>
        </w:rPr>
        <w:annotationRef/>
      </w:r>
      <w:r>
        <w:t>Not found:</w:t>
      </w:r>
    </w:p>
    <w:p w14:paraId="6174E530" w14:textId="77777777" w:rsidR="00A26296" w:rsidRDefault="00A26296">
      <w:pPr>
        <w:pStyle w:val="Commentaire"/>
      </w:pPr>
      <w:r>
        <w:t>Khlebnikova et al., 2019a</w:t>
      </w:r>
    </w:p>
    <w:p w14:paraId="1C1BB074" w14:textId="77777777" w:rsidR="00A26296" w:rsidRDefault="00A26296">
      <w:pPr>
        <w:pStyle w:val="Commentaire"/>
      </w:pPr>
    </w:p>
    <w:p w14:paraId="40729DD6" w14:textId="77777777" w:rsidR="00A26296" w:rsidRDefault="00A26296">
      <w:pPr>
        <w:pStyle w:val="Commentaire"/>
      </w:pPr>
      <w:r>
        <w:t>Extra stuff:</w:t>
      </w:r>
    </w:p>
    <w:p w14:paraId="7F56D425" w14:textId="77777777" w:rsidR="00A26296" w:rsidRDefault="00A26296">
      <w:pPr>
        <w:pStyle w:val="Commentaire"/>
      </w:pPr>
      <w:r>
        <w:t>(; ; ; ; Khlebnikova et al., 2019b)</w:t>
      </w:r>
    </w:p>
    <w:p w14:paraId="70CD5A5C" w14:textId="77777777" w:rsidR="00A26296" w:rsidRDefault="00A26296">
      <w:pPr>
        <w:pStyle w:val="Commentaire"/>
      </w:pPr>
    </w:p>
    <w:p w14:paraId="414C5052" w14:textId="77777777" w:rsidR="00A26296" w:rsidRDefault="00A26296">
      <w:pPr>
        <w:pStyle w:val="Commentaire"/>
      </w:pPr>
      <w:r>
        <w:t>Correct:</w:t>
      </w:r>
    </w:p>
    <w:p w14:paraId="4F579D94" w14:textId="27B23EA5" w:rsidR="00A26296" w:rsidRDefault="00A26296">
      <w:pPr>
        <w:pStyle w:val="Commentaire"/>
      </w:pPr>
      <w:r>
        <w:t>(Sillmann et al., 2013b; Xu et al., 2017; Han et al., 2018; Kharin et al., 2018; Khlebnikova et al., 2019a)</w:t>
      </w:r>
    </w:p>
  </w:comment>
  <w:comment w:id="5125" w:author="Robin Matthews" w:date="2021-07-13T14:56:00Z" w:initials="RM">
    <w:p w14:paraId="21BC39AD" w14:textId="77777777" w:rsidR="00A26296" w:rsidRDefault="00A26296">
      <w:pPr>
        <w:pStyle w:val="Commentaire"/>
      </w:pPr>
      <w:r>
        <w:rPr>
          <w:rStyle w:val="Marquedecommentaire"/>
        </w:rPr>
        <w:annotationRef/>
      </w:r>
      <w:r>
        <w:t>Not found:</w:t>
      </w:r>
    </w:p>
    <w:p w14:paraId="2FFE08F6" w14:textId="77777777" w:rsidR="00A26296" w:rsidRDefault="00A26296">
      <w:pPr>
        <w:pStyle w:val="Commentaire"/>
      </w:pPr>
      <w:r>
        <w:t>C. Li et al.</w:t>
      </w:r>
    </w:p>
    <w:p w14:paraId="0CD066C7" w14:textId="77777777" w:rsidR="00A26296" w:rsidRDefault="00A26296">
      <w:pPr>
        <w:pStyle w:val="Commentaire"/>
      </w:pPr>
    </w:p>
    <w:p w14:paraId="4FDB2C22" w14:textId="77777777" w:rsidR="00A26296" w:rsidRDefault="00A26296">
      <w:pPr>
        <w:pStyle w:val="Commentaire"/>
      </w:pPr>
      <w:r>
        <w:t>Extra stuff:</w:t>
      </w:r>
    </w:p>
    <w:p w14:paraId="70CBE2D5" w14:textId="77777777" w:rsidR="00A26296" w:rsidRDefault="00A26296">
      <w:pPr>
        <w:pStyle w:val="Commentaire"/>
      </w:pPr>
      <w:r>
        <w:t xml:space="preserve">(Li et al., </w:t>
      </w:r>
    </w:p>
    <w:p w14:paraId="5803055C" w14:textId="77777777" w:rsidR="00A26296" w:rsidRDefault="00A26296">
      <w:pPr>
        <w:pStyle w:val="Commentaire"/>
      </w:pPr>
    </w:p>
    <w:p w14:paraId="792E12B0" w14:textId="77777777" w:rsidR="00A26296" w:rsidRDefault="00A26296">
      <w:pPr>
        <w:pStyle w:val="Commentaire"/>
      </w:pPr>
      <w:r>
        <w:t>Correct:</w:t>
      </w:r>
    </w:p>
    <w:p w14:paraId="66A61DCB" w14:textId="77777777" w:rsidR="00A26296" w:rsidRDefault="00A26296">
      <w:pPr>
        <w:pStyle w:val="Commentaire"/>
      </w:pPr>
      <w:r>
        <w:t>C. Li et al. (2020)</w:t>
      </w:r>
    </w:p>
    <w:p w14:paraId="5383138D" w14:textId="0DD1D57B" w:rsidR="00A26296" w:rsidRDefault="00A26296">
      <w:pPr>
        <w:pStyle w:val="Commentaire"/>
      </w:pPr>
      <w:r>
        <w:t>(C. Li et al., 2020)</w:t>
      </w:r>
    </w:p>
  </w:comment>
  <w:comment w:id="5127" w:author="Robin Matthews" w:date="2021-07-13T14:56:00Z" w:initials="RM">
    <w:p w14:paraId="148D3A1C" w14:textId="77777777" w:rsidR="00A26296" w:rsidRDefault="00A26296">
      <w:pPr>
        <w:pStyle w:val="Commentaire"/>
      </w:pPr>
      <w:r>
        <w:rPr>
          <w:rStyle w:val="Marquedecommentaire"/>
        </w:rPr>
        <w:annotationRef/>
      </w:r>
      <w:r>
        <w:t>Not found:</w:t>
      </w:r>
    </w:p>
    <w:p w14:paraId="2145D299" w14:textId="77777777" w:rsidR="00A26296" w:rsidRDefault="00A26296">
      <w:pPr>
        <w:pStyle w:val="Commentaire"/>
      </w:pPr>
      <w:r>
        <w:t>C. Li et al.</w:t>
      </w:r>
    </w:p>
    <w:p w14:paraId="1B2FAB36" w14:textId="77777777" w:rsidR="00A26296" w:rsidRDefault="00A26296">
      <w:pPr>
        <w:pStyle w:val="Commentaire"/>
      </w:pPr>
    </w:p>
    <w:p w14:paraId="25E2729A" w14:textId="77777777" w:rsidR="00A26296" w:rsidRDefault="00A26296">
      <w:pPr>
        <w:pStyle w:val="Commentaire"/>
      </w:pPr>
      <w:r>
        <w:t>Extra stuff:</w:t>
      </w:r>
    </w:p>
    <w:p w14:paraId="42708456" w14:textId="77777777" w:rsidR="00A26296" w:rsidRDefault="00A26296">
      <w:pPr>
        <w:pStyle w:val="Commentaire"/>
      </w:pPr>
      <w:r>
        <w:t>(Li et al., a)</w:t>
      </w:r>
    </w:p>
    <w:p w14:paraId="7D7CC1B6" w14:textId="77777777" w:rsidR="00A26296" w:rsidRDefault="00A26296">
      <w:pPr>
        <w:pStyle w:val="Commentaire"/>
      </w:pPr>
    </w:p>
    <w:p w14:paraId="12A91CE3" w14:textId="77777777" w:rsidR="00A26296" w:rsidRDefault="00A26296">
      <w:pPr>
        <w:pStyle w:val="Commentaire"/>
      </w:pPr>
      <w:r>
        <w:t>Correct:</w:t>
      </w:r>
    </w:p>
    <w:p w14:paraId="4D6A95DF" w14:textId="77777777" w:rsidR="00A26296" w:rsidRDefault="00A26296">
      <w:pPr>
        <w:pStyle w:val="Commentaire"/>
      </w:pPr>
      <w:r>
        <w:t>C. Li et al. (2020)</w:t>
      </w:r>
    </w:p>
    <w:p w14:paraId="01BA4730" w14:textId="0D046568" w:rsidR="00A26296" w:rsidRDefault="00A26296">
      <w:pPr>
        <w:pStyle w:val="Commentaire"/>
      </w:pPr>
      <w:r>
        <w:t>(C. Li et al., 2020)</w:t>
      </w:r>
    </w:p>
  </w:comment>
  <w:comment w:id="5130" w:author="Robin Matthews" w:date="2021-07-13T14:56:00Z" w:initials="RM">
    <w:p w14:paraId="355A53DA" w14:textId="77777777" w:rsidR="00A26296" w:rsidRDefault="00A26296">
      <w:pPr>
        <w:pStyle w:val="Commentaire"/>
      </w:pPr>
      <w:r>
        <w:rPr>
          <w:rStyle w:val="Marquedecommentaire"/>
        </w:rPr>
        <w:annotationRef/>
      </w:r>
      <w:r>
        <w:t>Not found:</w:t>
      </w:r>
    </w:p>
    <w:p w14:paraId="3BF22DAB" w14:textId="77777777" w:rsidR="00A26296" w:rsidRDefault="00A26296">
      <w:pPr>
        <w:pStyle w:val="Commentaire"/>
      </w:pPr>
      <w:r>
        <w:t>Khlebnikova et al., 2019a</w:t>
      </w:r>
    </w:p>
    <w:p w14:paraId="1B0D553C" w14:textId="77777777" w:rsidR="00A26296" w:rsidRDefault="00A26296">
      <w:pPr>
        <w:pStyle w:val="Commentaire"/>
      </w:pPr>
    </w:p>
    <w:p w14:paraId="2CCD3E34" w14:textId="77777777" w:rsidR="00A26296" w:rsidRDefault="00A26296">
      <w:pPr>
        <w:pStyle w:val="Commentaire"/>
      </w:pPr>
      <w:r>
        <w:t>Extra stuff:</w:t>
      </w:r>
    </w:p>
    <w:p w14:paraId="75E0F124" w14:textId="77777777" w:rsidR="00A26296" w:rsidRDefault="00A26296">
      <w:pPr>
        <w:pStyle w:val="Commentaire"/>
      </w:pPr>
      <w:r>
        <w:t>(; ; ; ; Khlebnikova et al., 2019b)</w:t>
      </w:r>
    </w:p>
    <w:p w14:paraId="17A8246D" w14:textId="77777777" w:rsidR="00A26296" w:rsidRDefault="00A26296">
      <w:pPr>
        <w:pStyle w:val="Commentaire"/>
      </w:pPr>
    </w:p>
    <w:p w14:paraId="5889B10B" w14:textId="77777777" w:rsidR="00A26296" w:rsidRDefault="00A26296">
      <w:pPr>
        <w:pStyle w:val="Commentaire"/>
      </w:pPr>
      <w:r>
        <w:t>Correct:</w:t>
      </w:r>
    </w:p>
    <w:p w14:paraId="1DB9A7B8" w14:textId="3559D89A" w:rsidR="00A26296" w:rsidRDefault="00A26296">
      <w:pPr>
        <w:pStyle w:val="Commentaire"/>
      </w:pPr>
      <w:r>
        <w:t>(Sillmann et al., 2013b; Xu et al., 2017; Han et al., 2018; Kharin et al., 2018; Khlebnikova et al., 2019a)</w:t>
      </w:r>
    </w:p>
  </w:comment>
  <w:comment w:id="5136" w:author="Robin Matthews" w:date="2021-07-13T14:56:00Z" w:initials="RM">
    <w:p w14:paraId="46EDC178" w14:textId="77777777" w:rsidR="00A26296" w:rsidRDefault="00A26296">
      <w:pPr>
        <w:pStyle w:val="Commentaire"/>
      </w:pPr>
      <w:r>
        <w:rPr>
          <w:rStyle w:val="Marquedecommentaire"/>
        </w:rPr>
        <w:annotationRef/>
      </w:r>
      <w:r>
        <w:t>Extra stuff:</w:t>
      </w:r>
    </w:p>
    <w:p w14:paraId="3FFE7F29" w14:textId="77777777" w:rsidR="00A26296" w:rsidRDefault="00A26296">
      <w:pPr>
        <w:pStyle w:val="Commentaire"/>
      </w:pPr>
      <w:r>
        <w:t xml:space="preserve">(, </w:t>
      </w:r>
    </w:p>
    <w:p w14:paraId="2615DDF2" w14:textId="77777777" w:rsidR="00A26296" w:rsidRDefault="00A26296">
      <w:pPr>
        <w:pStyle w:val="Commentaire"/>
      </w:pPr>
    </w:p>
    <w:p w14:paraId="31868F9C" w14:textId="77777777" w:rsidR="00A26296" w:rsidRDefault="00A26296">
      <w:pPr>
        <w:pStyle w:val="Commentaire"/>
      </w:pPr>
      <w:r>
        <w:t>Correct:</w:t>
      </w:r>
    </w:p>
    <w:p w14:paraId="41A63D34" w14:textId="77777777" w:rsidR="00A26296" w:rsidRDefault="00A26296">
      <w:pPr>
        <w:pStyle w:val="Commentaire"/>
      </w:pPr>
      <w:r>
        <w:t>Knutson and Zeng (2018)</w:t>
      </w:r>
    </w:p>
    <w:p w14:paraId="6B249B9D" w14:textId="2186D00E" w:rsidR="00A26296" w:rsidRDefault="00A26296">
      <w:pPr>
        <w:pStyle w:val="Commentaire"/>
      </w:pPr>
      <w:r>
        <w:t>(Knutson and Zeng, 2018)</w:t>
      </w:r>
    </w:p>
  </w:comment>
  <w:comment w:id="5138" w:author="Robin Matthews" w:date="2021-07-13T14:56:00Z" w:initials="RM">
    <w:p w14:paraId="46CF544C" w14:textId="77777777" w:rsidR="00A26296" w:rsidRDefault="00A26296">
      <w:pPr>
        <w:pStyle w:val="Commentaire"/>
      </w:pPr>
      <w:r>
        <w:rPr>
          <w:rStyle w:val="Marquedecommentaire"/>
        </w:rPr>
        <w:annotationRef/>
      </w:r>
      <w:r>
        <w:t>Not found:</w:t>
      </w:r>
    </w:p>
    <w:p w14:paraId="5FAAC2C3" w14:textId="77777777" w:rsidR="00A26296" w:rsidRDefault="00A26296">
      <w:pPr>
        <w:pStyle w:val="Commentaire"/>
      </w:pPr>
      <w:r>
        <w:t>2020b</w:t>
      </w:r>
    </w:p>
    <w:p w14:paraId="2575F4BA" w14:textId="77777777" w:rsidR="00A26296" w:rsidRDefault="00A26296">
      <w:pPr>
        <w:pStyle w:val="Commentaire"/>
      </w:pPr>
    </w:p>
    <w:p w14:paraId="0E7D5E10" w14:textId="77777777" w:rsidR="00A26296" w:rsidRDefault="00A26296">
      <w:pPr>
        <w:pStyle w:val="Commentaire"/>
      </w:pPr>
      <w:r>
        <w:t>Extra stuff:</w:t>
      </w:r>
    </w:p>
    <w:p w14:paraId="3E248B4C" w14:textId="77777777" w:rsidR="00A26296" w:rsidRDefault="00A26296">
      <w:pPr>
        <w:pStyle w:val="Commentaire"/>
      </w:pPr>
      <w:r>
        <w:t>, 2020</w:t>
      </w:r>
    </w:p>
    <w:p w14:paraId="04FCE874" w14:textId="77777777" w:rsidR="00A26296" w:rsidRDefault="00A26296">
      <w:pPr>
        <w:pStyle w:val="Commentaire"/>
      </w:pPr>
    </w:p>
    <w:p w14:paraId="289F6A54" w14:textId="77777777" w:rsidR="00A26296" w:rsidRDefault="00A26296">
      <w:pPr>
        <w:pStyle w:val="Commentaire"/>
      </w:pPr>
      <w:r>
        <w:t>Correct:</w:t>
      </w:r>
    </w:p>
    <w:p w14:paraId="62428E52" w14:textId="77777777" w:rsidR="00A26296" w:rsidRDefault="00A26296">
      <w:pPr>
        <w:pStyle w:val="Commentaire"/>
      </w:pPr>
      <w:r>
        <w:t>Sun et al. (2020b)</w:t>
      </w:r>
    </w:p>
    <w:p w14:paraId="09E80E8B" w14:textId="2E5ACD8F" w:rsidR="00A26296" w:rsidRDefault="00A26296">
      <w:pPr>
        <w:pStyle w:val="Commentaire"/>
      </w:pPr>
      <w:r>
        <w:t>(Sun et al., 2020b)</w:t>
      </w:r>
    </w:p>
  </w:comment>
  <w:comment w:id="5139" w:author="Robin Matthews" w:date="2021-07-13T14:56:00Z" w:initials="RM">
    <w:p w14:paraId="7B495C4B" w14:textId="77777777" w:rsidR="00A26296" w:rsidRDefault="00A26296">
      <w:pPr>
        <w:pStyle w:val="Commentaire"/>
      </w:pPr>
      <w:r>
        <w:rPr>
          <w:rStyle w:val="Marquedecommentaire"/>
        </w:rPr>
        <w:annotationRef/>
      </w:r>
      <w:r>
        <w:t>Extra stuff:</w:t>
      </w:r>
    </w:p>
    <w:p w14:paraId="25CD0F1C" w14:textId="77777777" w:rsidR="00A26296" w:rsidRDefault="00A26296">
      <w:pPr>
        <w:pStyle w:val="Commentaire"/>
      </w:pPr>
      <w:r>
        <w:t>, )</w:t>
      </w:r>
    </w:p>
    <w:p w14:paraId="37F2AC1A" w14:textId="77777777" w:rsidR="00A26296" w:rsidRDefault="00A26296">
      <w:pPr>
        <w:pStyle w:val="Commentaire"/>
      </w:pPr>
    </w:p>
    <w:p w14:paraId="580C05AE" w14:textId="77777777" w:rsidR="00A26296" w:rsidRDefault="00A26296">
      <w:pPr>
        <w:pStyle w:val="Commentaire"/>
      </w:pPr>
      <w:r>
        <w:t>Correct:</w:t>
      </w:r>
    </w:p>
    <w:p w14:paraId="7DFA2DF0" w14:textId="77777777" w:rsidR="00A26296" w:rsidRDefault="00A26296">
      <w:pPr>
        <w:pStyle w:val="Commentaire"/>
      </w:pPr>
      <w:r>
        <w:t>Dunn et al. (2020)</w:t>
      </w:r>
    </w:p>
    <w:p w14:paraId="17F6F9C2" w14:textId="01C15E08" w:rsidR="00A26296" w:rsidRDefault="00A26296">
      <w:pPr>
        <w:pStyle w:val="Commentaire"/>
      </w:pPr>
      <w:r>
        <w:t>(Dunn et al., 2020)</w:t>
      </w:r>
    </w:p>
  </w:comment>
  <w:comment w:id="5143" w:author="Robin Matthews" w:date="2021-07-13T14:56:00Z" w:initials="RM">
    <w:p w14:paraId="1DF07F7C" w14:textId="77777777" w:rsidR="00A26296" w:rsidRDefault="00A26296">
      <w:pPr>
        <w:pStyle w:val="Commentaire"/>
      </w:pPr>
      <w:r>
        <w:rPr>
          <w:rStyle w:val="Marquedecommentaire"/>
        </w:rPr>
        <w:annotationRef/>
      </w:r>
      <w:r>
        <w:t>Not found:</w:t>
      </w:r>
    </w:p>
    <w:p w14:paraId="6B5A3EA0" w14:textId="77777777" w:rsidR="00A26296" w:rsidRDefault="00A26296">
      <w:pPr>
        <w:pStyle w:val="Commentaire"/>
      </w:pPr>
      <w:r>
        <w:t>C. Li et al.</w:t>
      </w:r>
    </w:p>
    <w:p w14:paraId="1CD54FD7" w14:textId="77777777" w:rsidR="00A26296" w:rsidRDefault="00A26296">
      <w:pPr>
        <w:pStyle w:val="Commentaire"/>
      </w:pPr>
    </w:p>
    <w:p w14:paraId="3560F779" w14:textId="77777777" w:rsidR="00A26296" w:rsidRDefault="00A26296">
      <w:pPr>
        <w:pStyle w:val="Commentaire"/>
      </w:pPr>
      <w:r>
        <w:t>Extra stuff:</w:t>
      </w:r>
    </w:p>
    <w:p w14:paraId="54E9BBC6" w14:textId="77777777" w:rsidR="00A26296" w:rsidRDefault="00A26296">
      <w:pPr>
        <w:pStyle w:val="Commentaire"/>
      </w:pPr>
      <w:r>
        <w:t xml:space="preserve">(Li et al., </w:t>
      </w:r>
    </w:p>
    <w:p w14:paraId="0C4334D5" w14:textId="77777777" w:rsidR="00A26296" w:rsidRDefault="00A26296">
      <w:pPr>
        <w:pStyle w:val="Commentaire"/>
      </w:pPr>
    </w:p>
    <w:p w14:paraId="247A77AC" w14:textId="77777777" w:rsidR="00A26296" w:rsidRDefault="00A26296">
      <w:pPr>
        <w:pStyle w:val="Commentaire"/>
      </w:pPr>
      <w:r>
        <w:t>Correct:</w:t>
      </w:r>
    </w:p>
    <w:p w14:paraId="07435A9A" w14:textId="77777777" w:rsidR="00A26296" w:rsidRDefault="00A26296">
      <w:pPr>
        <w:pStyle w:val="Commentaire"/>
      </w:pPr>
      <w:r>
        <w:t>C. Li et al. (2020)</w:t>
      </w:r>
    </w:p>
    <w:p w14:paraId="1EB5736D" w14:textId="3DF76D5C" w:rsidR="00A26296" w:rsidRDefault="00A26296">
      <w:pPr>
        <w:pStyle w:val="Commentaire"/>
      </w:pPr>
      <w:r>
        <w:t>(C. Li et al., 2020)</w:t>
      </w:r>
    </w:p>
  </w:comment>
  <w:comment w:id="5148" w:author="Robin Matthews" w:date="2021-07-13T14:56:00Z" w:initials="RM">
    <w:p w14:paraId="08BA8AAB" w14:textId="77777777" w:rsidR="00A26296" w:rsidRDefault="00A26296">
      <w:pPr>
        <w:pStyle w:val="Commentaire"/>
      </w:pPr>
      <w:r>
        <w:rPr>
          <w:rStyle w:val="Marquedecommentaire"/>
        </w:rPr>
        <w:annotationRef/>
      </w:r>
      <w:r>
        <w:t>Not found:</w:t>
      </w:r>
    </w:p>
    <w:p w14:paraId="33D95C4D" w14:textId="77777777" w:rsidR="00A26296" w:rsidRDefault="00A26296">
      <w:pPr>
        <w:pStyle w:val="Commentaire"/>
      </w:pPr>
      <w:r>
        <w:t>C. Li et al.</w:t>
      </w:r>
    </w:p>
    <w:p w14:paraId="650727F5" w14:textId="77777777" w:rsidR="00A26296" w:rsidRDefault="00A26296">
      <w:pPr>
        <w:pStyle w:val="Commentaire"/>
      </w:pPr>
    </w:p>
    <w:p w14:paraId="0B9DD7A5" w14:textId="77777777" w:rsidR="00A26296" w:rsidRDefault="00A26296">
      <w:pPr>
        <w:pStyle w:val="Commentaire"/>
      </w:pPr>
      <w:r>
        <w:t>Extra stuff:</w:t>
      </w:r>
    </w:p>
    <w:p w14:paraId="1427D295" w14:textId="77777777" w:rsidR="00A26296" w:rsidRDefault="00A26296">
      <w:pPr>
        <w:pStyle w:val="Commentaire"/>
      </w:pPr>
      <w:r>
        <w:t>(Li et al., a)</w:t>
      </w:r>
    </w:p>
    <w:p w14:paraId="12FBA48D" w14:textId="77777777" w:rsidR="00A26296" w:rsidRDefault="00A26296">
      <w:pPr>
        <w:pStyle w:val="Commentaire"/>
      </w:pPr>
    </w:p>
    <w:p w14:paraId="07A86BAB" w14:textId="77777777" w:rsidR="00A26296" w:rsidRDefault="00A26296">
      <w:pPr>
        <w:pStyle w:val="Commentaire"/>
      </w:pPr>
      <w:r>
        <w:t>Correct:</w:t>
      </w:r>
    </w:p>
    <w:p w14:paraId="585AA0B8" w14:textId="77777777" w:rsidR="00A26296" w:rsidRDefault="00A26296">
      <w:pPr>
        <w:pStyle w:val="Commentaire"/>
      </w:pPr>
      <w:r>
        <w:t>C. Li et al. (2020)</w:t>
      </w:r>
    </w:p>
    <w:p w14:paraId="73E48A10" w14:textId="27D488CA" w:rsidR="00A26296" w:rsidRDefault="00A26296">
      <w:pPr>
        <w:pStyle w:val="Commentaire"/>
      </w:pPr>
      <w:r>
        <w:t>(C. Li et al., 2020)</w:t>
      </w:r>
    </w:p>
  </w:comment>
  <w:comment w:id="5152" w:author="Robin Matthews" w:date="2021-07-13T14:56:00Z" w:initials="RM">
    <w:p w14:paraId="5009659A" w14:textId="77777777" w:rsidR="00A26296" w:rsidRDefault="00A26296">
      <w:pPr>
        <w:pStyle w:val="Commentaire"/>
      </w:pPr>
      <w:r>
        <w:rPr>
          <w:rStyle w:val="Marquedecommentaire"/>
        </w:rPr>
        <w:annotationRef/>
      </w:r>
      <w:r>
        <w:t>Not found:</w:t>
      </w:r>
    </w:p>
    <w:p w14:paraId="6CE7673E" w14:textId="77777777" w:rsidR="00A26296" w:rsidRDefault="00A26296">
      <w:pPr>
        <w:pStyle w:val="Commentaire"/>
      </w:pPr>
      <w:r>
        <w:t>Khlebnikova et al., 2019a</w:t>
      </w:r>
    </w:p>
    <w:p w14:paraId="717743A5" w14:textId="77777777" w:rsidR="00A26296" w:rsidRDefault="00A26296">
      <w:pPr>
        <w:pStyle w:val="Commentaire"/>
      </w:pPr>
    </w:p>
    <w:p w14:paraId="2EFC86F4" w14:textId="77777777" w:rsidR="00A26296" w:rsidRDefault="00A26296">
      <w:pPr>
        <w:pStyle w:val="Commentaire"/>
      </w:pPr>
      <w:r>
        <w:t>Extra stuff:</w:t>
      </w:r>
    </w:p>
    <w:p w14:paraId="1EAE9C1C" w14:textId="77777777" w:rsidR="00A26296" w:rsidRDefault="00A26296">
      <w:pPr>
        <w:pStyle w:val="Commentaire"/>
      </w:pPr>
      <w:r>
        <w:t>(; ; ; ; Khlebnikova et al., 2019b)</w:t>
      </w:r>
    </w:p>
    <w:p w14:paraId="5723B81F" w14:textId="77777777" w:rsidR="00A26296" w:rsidRDefault="00A26296">
      <w:pPr>
        <w:pStyle w:val="Commentaire"/>
      </w:pPr>
    </w:p>
    <w:p w14:paraId="1CDB5E97" w14:textId="77777777" w:rsidR="00A26296" w:rsidRDefault="00A26296">
      <w:pPr>
        <w:pStyle w:val="Commentaire"/>
      </w:pPr>
      <w:r>
        <w:t>Correct:</w:t>
      </w:r>
    </w:p>
    <w:p w14:paraId="27F9687A" w14:textId="26C897C8" w:rsidR="00A26296" w:rsidRDefault="00A26296">
      <w:pPr>
        <w:pStyle w:val="Commentaire"/>
      </w:pPr>
      <w:r>
        <w:t>(Sillmann et al., 2013b; Xu et al., 2017; Han et al., 2018; Kharin et al., 2018; Khlebnikova et al., 2019a)</w:t>
      </w:r>
    </w:p>
  </w:comment>
  <w:comment w:id="5158" w:author="Robin Matthews" w:date="2021-07-13T14:56:00Z" w:initials="RM">
    <w:p w14:paraId="1C68A7A8" w14:textId="77777777" w:rsidR="00A26296" w:rsidRDefault="00A26296">
      <w:pPr>
        <w:pStyle w:val="Commentaire"/>
      </w:pPr>
      <w:r>
        <w:rPr>
          <w:rStyle w:val="Marquedecommentaire"/>
        </w:rPr>
        <w:annotationRef/>
      </w:r>
      <w:r>
        <w:t>Not found:</w:t>
      </w:r>
    </w:p>
    <w:p w14:paraId="434DB83E" w14:textId="77777777" w:rsidR="00A26296" w:rsidRDefault="00A26296">
      <w:pPr>
        <w:pStyle w:val="Commentaire"/>
      </w:pPr>
      <w:r>
        <w:t>C. Li et al.</w:t>
      </w:r>
    </w:p>
    <w:p w14:paraId="3A6CE3B4" w14:textId="77777777" w:rsidR="00A26296" w:rsidRDefault="00A26296">
      <w:pPr>
        <w:pStyle w:val="Commentaire"/>
      </w:pPr>
    </w:p>
    <w:p w14:paraId="7EE0EE8A" w14:textId="77777777" w:rsidR="00A26296" w:rsidRDefault="00A26296">
      <w:pPr>
        <w:pStyle w:val="Commentaire"/>
      </w:pPr>
      <w:r>
        <w:t>Extra stuff:</w:t>
      </w:r>
    </w:p>
    <w:p w14:paraId="3327EF45" w14:textId="77777777" w:rsidR="00A26296" w:rsidRDefault="00A26296">
      <w:pPr>
        <w:pStyle w:val="Commentaire"/>
      </w:pPr>
      <w:r>
        <w:t xml:space="preserve">(Li et al., </w:t>
      </w:r>
    </w:p>
    <w:p w14:paraId="5A58CF26" w14:textId="77777777" w:rsidR="00A26296" w:rsidRDefault="00A26296">
      <w:pPr>
        <w:pStyle w:val="Commentaire"/>
      </w:pPr>
    </w:p>
    <w:p w14:paraId="27C03BB0" w14:textId="77777777" w:rsidR="00A26296" w:rsidRDefault="00A26296">
      <w:pPr>
        <w:pStyle w:val="Commentaire"/>
      </w:pPr>
      <w:r>
        <w:t>Correct:</w:t>
      </w:r>
    </w:p>
    <w:p w14:paraId="6CBA8160" w14:textId="77777777" w:rsidR="00A26296" w:rsidRDefault="00A26296">
      <w:pPr>
        <w:pStyle w:val="Commentaire"/>
      </w:pPr>
      <w:r>
        <w:t>C. Li et al. (2020)</w:t>
      </w:r>
    </w:p>
    <w:p w14:paraId="17E0271A" w14:textId="4A022747" w:rsidR="00A26296" w:rsidRDefault="00A26296">
      <w:pPr>
        <w:pStyle w:val="Commentaire"/>
      </w:pPr>
      <w:r>
        <w:t>(C. Li et al., 2020)</w:t>
      </w:r>
    </w:p>
  </w:comment>
  <w:comment w:id="5161" w:author="Robin Matthews" w:date="2021-07-13T14:56:00Z" w:initials="RM">
    <w:p w14:paraId="50AB1713" w14:textId="77777777" w:rsidR="00A26296" w:rsidRDefault="00A26296">
      <w:pPr>
        <w:pStyle w:val="Commentaire"/>
      </w:pPr>
      <w:r>
        <w:rPr>
          <w:rStyle w:val="Marquedecommentaire"/>
        </w:rPr>
        <w:annotationRef/>
      </w:r>
      <w:r>
        <w:t>Not found:</w:t>
      </w:r>
    </w:p>
    <w:p w14:paraId="125CD1ED" w14:textId="77777777" w:rsidR="00A26296" w:rsidRDefault="00A26296">
      <w:pPr>
        <w:pStyle w:val="Commentaire"/>
      </w:pPr>
      <w:r>
        <w:t>C. Li et al.</w:t>
      </w:r>
    </w:p>
    <w:p w14:paraId="02DE7A03" w14:textId="77777777" w:rsidR="00A26296" w:rsidRDefault="00A26296">
      <w:pPr>
        <w:pStyle w:val="Commentaire"/>
      </w:pPr>
    </w:p>
    <w:p w14:paraId="67C07632" w14:textId="77777777" w:rsidR="00A26296" w:rsidRDefault="00A26296">
      <w:pPr>
        <w:pStyle w:val="Commentaire"/>
      </w:pPr>
      <w:r>
        <w:t>Extra stuff:</w:t>
      </w:r>
    </w:p>
    <w:p w14:paraId="101A1AC0" w14:textId="77777777" w:rsidR="00A26296" w:rsidRDefault="00A26296">
      <w:pPr>
        <w:pStyle w:val="Commentaire"/>
      </w:pPr>
      <w:r>
        <w:t>(Li et al., a)</w:t>
      </w:r>
    </w:p>
    <w:p w14:paraId="72A72C67" w14:textId="77777777" w:rsidR="00A26296" w:rsidRDefault="00A26296">
      <w:pPr>
        <w:pStyle w:val="Commentaire"/>
      </w:pPr>
    </w:p>
    <w:p w14:paraId="6D74D556" w14:textId="77777777" w:rsidR="00A26296" w:rsidRDefault="00A26296">
      <w:pPr>
        <w:pStyle w:val="Commentaire"/>
      </w:pPr>
      <w:r>
        <w:t>Correct:</w:t>
      </w:r>
    </w:p>
    <w:p w14:paraId="67564531" w14:textId="77777777" w:rsidR="00A26296" w:rsidRDefault="00A26296">
      <w:pPr>
        <w:pStyle w:val="Commentaire"/>
      </w:pPr>
      <w:r>
        <w:t>C. Li et al. (2020)</w:t>
      </w:r>
    </w:p>
    <w:p w14:paraId="071868E1" w14:textId="73A95A8A" w:rsidR="00A26296" w:rsidRDefault="00A26296">
      <w:pPr>
        <w:pStyle w:val="Commentaire"/>
      </w:pPr>
      <w:r>
        <w:t>(C. Li et al., 2020)</w:t>
      </w:r>
    </w:p>
  </w:comment>
  <w:comment w:id="5165" w:author="Robin Matthews" w:date="2021-07-13T14:56:00Z" w:initials="RM">
    <w:p w14:paraId="323012E7" w14:textId="77777777" w:rsidR="00A26296" w:rsidRDefault="00A26296">
      <w:pPr>
        <w:pStyle w:val="Commentaire"/>
      </w:pPr>
      <w:r>
        <w:rPr>
          <w:rStyle w:val="Marquedecommentaire"/>
        </w:rPr>
        <w:annotationRef/>
      </w:r>
      <w:r>
        <w:t>Not found:</w:t>
      </w:r>
    </w:p>
    <w:p w14:paraId="5993273A" w14:textId="77777777" w:rsidR="00A26296" w:rsidRDefault="00A26296">
      <w:pPr>
        <w:pStyle w:val="Commentaire"/>
      </w:pPr>
      <w:r>
        <w:t>Khlebnikova et al., 2019a</w:t>
      </w:r>
    </w:p>
    <w:p w14:paraId="360CFABB" w14:textId="77777777" w:rsidR="00A26296" w:rsidRDefault="00A26296">
      <w:pPr>
        <w:pStyle w:val="Commentaire"/>
      </w:pPr>
    </w:p>
    <w:p w14:paraId="13F9D4F3" w14:textId="77777777" w:rsidR="00A26296" w:rsidRDefault="00A26296">
      <w:pPr>
        <w:pStyle w:val="Commentaire"/>
      </w:pPr>
      <w:r>
        <w:t>Extra stuff:</w:t>
      </w:r>
    </w:p>
    <w:p w14:paraId="16535440" w14:textId="77777777" w:rsidR="00A26296" w:rsidRDefault="00A26296">
      <w:pPr>
        <w:pStyle w:val="Commentaire"/>
      </w:pPr>
      <w:r>
        <w:t>(; ; ; ; Khlebnikova et al., 2019b)</w:t>
      </w:r>
    </w:p>
    <w:p w14:paraId="798C08CA" w14:textId="77777777" w:rsidR="00A26296" w:rsidRDefault="00A26296">
      <w:pPr>
        <w:pStyle w:val="Commentaire"/>
      </w:pPr>
    </w:p>
    <w:p w14:paraId="308BD2E0" w14:textId="77777777" w:rsidR="00A26296" w:rsidRDefault="00A26296">
      <w:pPr>
        <w:pStyle w:val="Commentaire"/>
      </w:pPr>
      <w:r>
        <w:t>Correct:</w:t>
      </w:r>
    </w:p>
    <w:p w14:paraId="0DD2795C" w14:textId="7F25B1FD" w:rsidR="00A26296" w:rsidRDefault="00A26296">
      <w:pPr>
        <w:pStyle w:val="Commentaire"/>
      </w:pPr>
      <w:r>
        <w:t>(Sillmann et al., 2013b; Xu et al., 2017; Han et al., 2018; Kharin et al., 2018; Khlebnikova et al., 2019a)</w:t>
      </w:r>
    </w:p>
  </w:comment>
  <w:comment w:id="5168" w:author="Robin Matthews" w:date="2021-07-13T14:56:00Z" w:initials="RM">
    <w:p w14:paraId="0D75FB59" w14:textId="77777777" w:rsidR="00A26296" w:rsidRDefault="00A26296">
      <w:pPr>
        <w:pStyle w:val="Commentaire"/>
      </w:pPr>
      <w:r>
        <w:rPr>
          <w:rStyle w:val="Marquedecommentaire"/>
        </w:rPr>
        <w:annotationRef/>
      </w:r>
      <w:r>
        <w:t>Not found:</w:t>
      </w:r>
    </w:p>
    <w:p w14:paraId="42414ADD" w14:textId="77777777" w:rsidR="00A26296" w:rsidRDefault="00A26296">
      <w:pPr>
        <w:pStyle w:val="Commentaire"/>
      </w:pPr>
      <w:r>
        <w:t>C. Li et al.</w:t>
      </w:r>
    </w:p>
    <w:p w14:paraId="3A82DCEF" w14:textId="77777777" w:rsidR="00A26296" w:rsidRDefault="00A26296">
      <w:pPr>
        <w:pStyle w:val="Commentaire"/>
      </w:pPr>
    </w:p>
    <w:p w14:paraId="63A5A72C" w14:textId="77777777" w:rsidR="00A26296" w:rsidRDefault="00A26296">
      <w:pPr>
        <w:pStyle w:val="Commentaire"/>
      </w:pPr>
      <w:r>
        <w:t>Extra stuff:</w:t>
      </w:r>
    </w:p>
    <w:p w14:paraId="7A5CEE48" w14:textId="77777777" w:rsidR="00A26296" w:rsidRDefault="00A26296">
      <w:pPr>
        <w:pStyle w:val="Commentaire"/>
      </w:pPr>
      <w:r>
        <w:t xml:space="preserve">(Li et al., </w:t>
      </w:r>
    </w:p>
    <w:p w14:paraId="39F22BFB" w14:textId="77777777" w:rsidR="00A26296" w:rsidRDefault="00A26296">
      <w:pPr>
        <w:pStyle w:val="Commentaire"/>
      </w:pPr>
    </w:p>
    <w:p w14:paraId="58B60CED" w14:textId="77777777" w:rsidR="00A26296" w:rsidRDefault="00A26296">
      <w:pPr>
        <w:pStyle w:val="Commentaire"/>
      </w:pPr>
      <w:r>
        <w:t>Correct:</w:t>
      </w:r>
    </w:p>
    <w:p w14:paraId="2EABF7B6" w14:textId="77777777" w:rsidR="00A26296" w:rsidRDefault="00A26296">
      <w:pPr>
        <w:pStyle w:val="Commentaire"/>
      </w:pPr>
      <w:r>
        <w:t>C. Li et al. (2020)</w:t>
      </w:r>
    </w:p>
    <w:p w14:paraId="2A0324D4" w14:textId="164AC00F" w:rsidR="00A26296" w:rsidRDefault="00A26296">
      <w:pPr>
        <w:pStyle w:val="Commentaire"/>
      </w:pPr>
      <w:r>
        <w:t>(C. Li et al., 2020)</w:t>
      </w:r>
    </w:p>
  </w:comment>
  <w:comment w:id="5171" w:author="Robin Matthews" w:date="2021-07-13T14:56:00Z" w:initials="RM">
    <w:p w14:paraId="0E3902CD" w14:textId="77777777" w:rsidR="00A26296" w:rsidRDefault="00A26296">
      <w:pPr>
        <w:pStyle w:val="Commentaire"/>
      </w:pPr>
      <w:r>
        <w:rPr>
          <w:rStyle w:val="Marquedecommentaire"/>
        </w:rPr>
        <w:annotationRef/>
      </w:r>
      <w:r>
        <w:t>Not found:</w:t>
      </w:r>
    </w:p>
    <w:p w14:paraId="2A0D38D9" w14:textId="77777777" w:rsidR="00A26296" w:rsidRDefault="00A26296">
      <w:pPr>
        <w:pStyle w:val="Commentaire"/>
      </w:pPr>
      <w:r>
        <w:t>C. Li et al.</w:t>
      </w:r>
    </w:p>
    <w:p w14:paraId="4490FEB1" w14:textId="77777777" w:rsidR="00A26296" w:rsidRDefault="00A26296">
      <w:pPr>
        <w:pStyle w:val="Commentaire"/>
      </w:pPr>
    </w:p>
    <w:p w14:paraId="34707F94" w14:textId="77777777" w:rsidR="00A26296" w:rsidRDefault="00A26296">
      <w:pPr>
        <w:pStyle w:val="Commentaire"/>
      </w:pPr>
      <w:r>
        <w:t>Extra stuff:</w:t>
      </w:r>
    </w:p>
    <w:p w14:paraId="2338226A" w14:textId="77777777" w:rsidR="00A26296" w:rsidRDefault="00A26296">
      <w:pPr>
        <w:pStyle w:val="Commentaire"/>
      </w:pPr>
      <w:r>
        <w:t>(Li et al., a)</w:t>
      </w:r>
    </w:p>
    <w:p w14:paraId="2E65A897" w14:textId="77777777" w:rsidR="00A26296" w:rsidRDefault="00A26296">
      <w:pPr>
        <w:pStyle w:val="Commentaire"/>
      </w:pPr>
    </w:p>
    <w:p w14:paraId="0EC8EF49" w14:textId="77777777" w:rsidR="00A26296" w:rsidRDefault="00A26296">
      <w:pPr>
        <w:pStyle w:val="Commentaire"/>
      </w:pPr>
      <w:r>
        <w:t>Correct:</w:t>
      </w:r>
    </w:p>
    <w:p w14:paraId="3CE3C745" w14:textId="77777777" w:rsidR="00A26296" w:rsidRDefault="00A26296">
      <w:pPr>
        <w:pStyle w:val="Commentaire"/>
      </w:pPr>
      <w:r>
        <w:t>C. Li et al. (2020)</w:t>
      </w:r>
    </w:p>
    <w:p w14:paraId="149D7198" w14:textId="096083DA" w:rsidR="00A26296" w:rsidRDefault="00A26296">
      <w:pPr>
        <w:pStyle w:val="Commentaire"/>
      </w:pPr>
      <w:r>
        <w:t>(C. Li et al., 2020)</w:t>
      </w:r>
    </w:p>
  </w:comment>
  <w:comment w:id="5175" w:author="Robin Matthews" w:date="2021-07-13T14:56:00Z" w:initials="RM">
    <w:p w14:paraId="310B3247" w14:textId="77777777" w:rsidR="00A26296" w:rsidRDefault="00A26296">
      <w:pPr>
        <w:pStyle w:val="Commentaire"/>
      </w:pPr>
      <w:r>
        <w:rPr>
          <w:rStyle w:val="Marquedecommentaire"/>
        </w:rPr>
        <w:annotationRef/>
      </w:r>
      <w:r>
        <w:t>Not found:</w:t>
      </w:r>
    </w:p>
    <w:p w14:paraId="7E63A366" w14:textId="77777777" w:rsidR="00A26296" w:rsidRDefault="00A26296">
      <w:pPr>
        <w:pStyle w:val="Commentaire"/>
      </w:pPr>
      <w:r>
        <w:t>Khlebnikova et al., 2019a</w:t>
      </w:r>
    </w:p>
    <w:p w14:paraId="0F0EADE7" w14:textId="77777777" w:rsidR="00A26296" w:rsidRDefault="00A26296">
      <w:pPr>
        <w:pStyle w:val="Commentaire"/>
      </w:pPr>
    </w:p>
    <w:p w14:paraId="3BFE9CF6" w14:textId="77777777" w:rsidR="00A26296" w:rsidRDefault="00A26296">
      <w:pPr>
        <w:pStyle w:val="Commentaire"/>
      </w:pPr>
      <w:r>
        <w:t>Extra stuff:</w:t>
      </w:r>
    </w:p>
    <w:p w14:paraId="5251FD3B" w14:textId="77777777" w:rsidR="00A26296" w:rsidRDefault="00A26296">
      <w:pPr>
        <w:pStyle w:val="Commentaire"/>
      </w:pPr>
      <w:r>
        <w:t>(; ; ; ; Khlebnikova et al., 2019b)</w:t>
      </w:r>
    </w:p>
    <w:p w14:paraId="19360C48" w14:textId="77777777" w:rsidR="00A26296" w:rsidRDefault="00A26296">
      <w:pPr>
        <w:pStyle w:val="Commentaire"/>
      </w:pPr>
    </w:p>
    <w:p w14:paraId="19835F9E" w14:textId="77777777" w:rsidR="00A26296" w:rsidRDefault="00A26296">
      <w:pPr>
        <w:pStyle w:val="Commentaire"/>
      </w:pPr>
      <w:r>
        <w:t>Correct:</w:t>
      </w:r>
    </w:p>
    <w:p w14:paraId="43AE1CA0" w14:textId="5FF7DE41" w:rsidR="00A26296" w:rsidRDefault="00A26296">
      <w:pPr>
        <w:pStyle w:val="Commentaire"/>
      </w:pPr>
      <w:r>
        <w:t>(Sillmann et al., 2013b; Xu et al., 2017; Han et al., 2018; Kharin et al., 2018; Khlebnikova et al., 2019a)</w:t>
      </w:r>
    </w:p>
  </w:comment>
  <w:comment w:id="5178" w:author="Robin Matthews" w:date="2021-07-13T14:56:00Z" w:initials="RM">
    <w:p w14:paraId="4879FD89" w14:textId="77777777" w:rsidR="00A26296" w:rsidRDefault="00A26296">
      <w:pPr>
        <w:pStyle w:val="Commentaire"/>
      </w:pPr>
      <w:r>
        <w:rPr>
          <w:rStyle w:val="Marquedecommentaire"/>
        </w:rPr>
        <w:annotationRef/>
      </w:r>
      <w:r>
        <w:t>Not found:</w:t>
      </w:r>
    </w:p>
    <w:p w14:paraId="26DEC177" w14:textId="77777777" w:rsidR="00A26296" w:rsidRDefault="00A26296">
      <w:pPr>
        <w:pStyle w:val="Commentaire"/>
      </w:pPr>
      <w:r>
        <w:t>2020b</w:t>
      </w:r>
    </w:p>
    <w:p w14:paraId="77924E3F" w14:textId="77777777" w:rsidR="00A26296" w:rsidRDefault="00A26296">
      <w:pPr>
        <w:pStyle w:val="Commentaire"/>
      </w:pPr>
    </w:p>
    <w:p w14:paraId="5FC5BFD7" w14:textId="77777777" w:rsidR="00A26296" w:rsidRDefault="00A26296">
      <w:pPr>
        <w:pStyle w:val="Commentaire"/>
      </w:pPr>
      <w:r>
        <w:t>Extra stuff:</w:t>
      </w:r>
    </w:p>
    <w:p w14:paraId="5F3378DD" w14:textId="77777777" w:rsidR="00A26296" w:rsidRDefault="00A26296">
      <w:pPr>
        <w:pStyle w:val="Commentaire"/>
      </w:pPr>
      <w:r>
        <w:t>(, 2020a)</w:t>
      </w:r>
    </w:p>
    <w:p w14:paraId="193ED7A1" w14:textId="77777777" w:rsidR="00A26296" w:rsidRDefault="00A26296">
      <w:pPr>
        <w:pStyle w:val="Commentaire"/>
      </w:pPr>
    </w:p>
    <w:p w14:paraId="114F1060" w14:textId="77777777" w:rsidR="00A26296" w:rsidRDefault="00A26296">
      <w:pPr>
        <w:pStyle w:val="Commentaire"/>
      </w:pPr>
      <w:r>
        <w:t>Correct:</w:t>
      </w:r>
    </w:p>
    <w:p w14:paraId="622F58CD" w14:textId="77777777" w:rsidR="00A26296" w:rsidRDefault="00A26296">
      <w:pPr>
        <w:pStyle w:val="Commentaire"/>
      </w:pPr>
      <w:r>
        <w:t>Sun et al. (2020b)</w:t>
      </w:r>
    </w:p>
    <w:p w14:paraId="3A502FC5" w14:textId="4D6E9B78" w:rsidR="00A26296" w:rsidRDefault="00A26296">
      <w:pPr>
        <w:pStyle w:val="Commentaire"/>
      </w:pPr>
      <w:r>
        <w:t>(Sun et al., 2020b)</w:t>
      </w:r>
    </w:p>
  </w:comment>
  <w:comment w:id="5183" w:author="Robin Matthews" w:date="2021-07-13T14:56:00Z" w:initials="RM">
    <w:p w14:paraId="411F6D6E" w14:textId="77777777" w:rsidR="00A26296" w:rsidRDefault="00A26296">
      <w:pPr>
        <w:pStyle w:val="Commentaire"/>
      </w:pPr>
      <w:r>
        <w:rPr>
          <w:rStyle w:val="Marquedecommentaire"/>
        </w:rPr>
        <w:annotationRef/>
      </w:r>
      <w:r>
        <w:t>Not found:</w:t>
      </w:r>
    </w:p>
    <w:p w14:paraId="762CD070" w14:textId="77777777" w:rsidR="00A26296" w:rsidRDefault="00A26296">
      <w:pPr>
        <w:pStyle w:val="Commentaire"/>
      </w:pPr>
      <w:r>
        <w:t>C. Li et al.</w:t>
      </w:r>
    </w:p>
    <w:p w14:paraId="6CB29421" w14:textId="77777777" w:rsidR="00A26296" w:rsidRDefault="00A26296">
      <w:pPr>
        <w:pStyle w:val="Commentaire"/>
      </w:pPr>
    </w:p>
    <w:p w14:paraId="3270109F" w14:textId="77777777" w:rsidR="00A26296" w:rsidRDefault="00A26296">
      <w:pPr>
        <w:pStyle w:val="Commentaire"/>
      </w:pPr>
      <w:r>
        <w:t>Extra stuff:</w:t>
      </w:r>
    </w:p>
    <w:p w14:paraId="2B849610" w14:textId="77777777" w:rsidR="00A26296" w:rsidRDefault="00A26296">
      <w:pPr>
        <w:pStyle w:val="Commentaire"/>
      </w:pPr>
      <w:r>
        <w:t xml:space="preserve">(Li et al., </w:t>
      </w:r>
    </w:p>
    <w:p w14:paraId="297471C4" w14:textId="77777777" w:rsidR="00A26296" w:rsidRDefault="00A26296">
      <w:pPr>
        <w:pStyle w:val="Commentaire"/>
      </w:pPr>
    </w:p>
    <w:p w14:paraId="0E959E1D" w14:textId="77777777" w:rsidR="00A26296" w:rsidRDefault="00A26296">
      <w:pPr>
        <w:pStyle w:val="Commentaire"/>
      </w:pPr>
      <w:r>
        <w:t>Correct:</w:t>
      </w:r>
    </w:p>
    <w:p w14:paraId="44D4DB5D" w14:textId="77777777" w:rsidR="00A26296" w:rsidRDefault="00A26296">
      <w:pPr>
        <w:pStyle w:val="Commentaire"/>
      </w:pPr>
      <w:r>
        <w:t>C. Li et al. (2020)</w:t>
      </w:r>
    </w:p>
    <w:p w14:paraId="68982D98" w14:textId="34F053D4" w:rsidR="00A26296" w:rsidRDefault="00A26296">
      <w:pPr>
        <w:pStyle w:val="Commentaire"/>
      </w:pPr>
      <w:r>
        <w:t>(C. Li et al., 2020)</w:t>
      </w:r>
    </w:p>
  </w:comment>
  <w:comment w:id="5188" w:author="Robin Matthews" w:date="2021-07-13T14:56:00Z" w:initials="RM">
    <w:p w14:paraId="15E4C13C" w14:textId="77777777" w:rsidR="00A26296" w:rsidRDefault="00A26296">
      <w:pPr>
        <w:pStyle w:val="Commentaire"/>
      </w:pPr>
      <w:r>
        <w:rPr>
          <w:rStyle w:val="Marquedecommentaire"/>
        </w:rPr>
        <w:annotationRef/>
      </w:r>
      <w:r>
        <w:t>Not found:</w:t>
      </w:r>
    </w:p>
    <w:p w14:paraId="3D319B46" w14:textId="77777777" w:rsidR="00A26296" w:rsidRDefault="00A26296">
      <w:pPr>
        <w:pStyle w:val="Commentaire"/>
      </w:pPr>
      <w:r>
        <w:t>C. Li et al.</w:t>
      </w:r>
    </w:p>
    <w:p w14:paraId="38DAC261" w14:textId="77777777" w:rsidR="00A26296" w:rsidRDefault="00A26296">
      <w:pPr>
        <w:pStyle w:val="Commentaire"/>
      </w:pPr>
    </w:p>
    <w:p w14:paraId="65B730B2" w14:textId="77777777" w:rsidR="00A26296" w:rsidRDefault="00A26296">
      <w:pPr>
        <w:pStyle w:val="Commentaire"/>
      </w:pPr>
      <w:r>
        <w:t>Extra stuff:</w:t>
      </w:r>
    </w:p>
    <w:p w14:paraId="46C9094E" w14:textId="77777777" w:rsidR="00A26296" w:rsidRDefault="00A26296">
      <w:pPr>
        <w:pStyle w:val="Commentaire"/>
      </w:pPr>
      <w:r>
        <w:t>(Li et al., a)</w:t>
      </w:r>
    </w:p>
    <w:p w14:paraId="4CC050FC" w14:textId="77777777" w:rsidR="00A26296" w:rsidRDefault="00A26296">
      <w:pPr>
        <w:pStyle w:val="Commentaire"/>
      </w:pPr>
    </w:p>
    <w:p w14:paraId="713F9994" w14:textId="77777777" w:rsidR="00A26296" w:rsidRDefault="00A26296">
      <w:pPr>
        <w:pStyle w:val="Commentaire"/>
      </w:pPr>
      <w:r>
        <w:t>Correct:</w:t>
      </w:r>
    </w:p>
    <w:p w14:paraId="32F093D8" w14:textId="77777777" w:rsidR="00A26296" w:rsidRDefault="00A26296">
      <w:pPr>
        <w:pStyle w:val="Commentaire"/>
      </w:pPr>
      <w:r>
        <w:t>C. Li et al. (2020)</w:t>
      </w:r>
    </w:p>
    <w:p w14:paraId="5CE7E9C0" w14:textId="5264A2D4" w:rsidR="00A26296" w:rsidRDefault="00A26296">
      <w:pPr>
        <w:pStyle w:val="Commentaire"/>
      </w:pPr>
      <w:r>
        <w:t>(C. Li et al., 2020)</w:t>
      </w:r>
    </w:p>
  </w:comment>
  <w:comment w:id="5192" w:author="Robin Matthews" w:date="2021-07-13T14:56:00Z" w:initials="RM">
    <w:p w14:paraId="18E3A4FA" w14:textId="77777777" w:rsidR="00A26296" w:rsidRDefault="00A26296">
      <w:pPr>
        <w:pStyle w:val="Commentaire"/>
      </w:pPr>
      <w:r>
        <w:rPr>
          <w:rStyle w:val="Marquedecommentaire"/>
        </w:rPr>
        <w:annotationRef/>
      </w:r>
      <w:r>
        <w:t>Not found:</w:t>
      </w:r>
    </w:p>
    <w:p w14:paraId="688AB6AE" w14:textId="77777777" w:rsidR="00A26296" w:rsidRDefault="00A26296">
      <w:pPr>
        <w:pStyle w:val="Commentaire"/>
      </w:pPr>
      <w:r>
        <w:t>C. Li et al.</w:t>
      </w:r>
    </w:p>
    <w:p w14:paraId="0A0BDC57" w14:textId="77777777" w:rsidR="00A26296" w:rsidRDefault="00A26296">
      <w:pPr>
        <w:pStyle w:val="Commentaire"/>
      </w:pPr>
    </w:p>
    <w:p w14:paraId="11583818" w14:textId="77777777" w:rsidR="00A26296" w:rsidRDefault="00A26296">
      <w:pPr>
        <w:pStyle w:val="Commentaire"/>
      </w:pPr>
      <w:r>
        <w:t>Extra stuff:</w:t>
      </w:r>
    </w:p>
    <w:p w14:paraId="625FA9C8" w14:textId="77777777" w:rsidR="00A26296" w:rsidRDefault="00A26296">
      <w:pPr>
        <w:pStyle w:val="Commentaire"/>
      </w:pPr>
      <w:r>
        <w:t xml:space="preserve">(Li et al., </w:t>
      </w:r>
    </w:p>
    <w:p w14:paraId="4E1322B7" w14:textId="77777777" w:rsidR="00A26296" w:rsidRDefault="00A26296">
      <w:pPr>
        <w:pStyle w:val="Commentaire"/>
      </w:pPr>
    </w:p>
    <w:p w14:paraId="3C35F2DF" w14:textId="77777777" w:rsidR="00A26296" w:rsidRDefault="00A26296">
      <w:pPr>
        <w:pStyle w:val="Commentaire"/>
      </w:pPr>
      <w:r>
        <w:t>Correct:</w:t>
      </w:r>
    </w:p>
    <w:p w14:paraId="7DD4B87F" w14:textId="77777777" w:rsidR="00A26296" w:rsidRDefault="00A26296">
      <w:pPr>
        <w:pStyle w:val="Commentaire"/>
      </w:pPr>
      <w:r>
        <w:t>C. Li et al. (2020)</w:t>
      </w:r>
    </w:p>
    <w:p w14:paraId="2AFC9D9E" w14:textId="64B6E9EE" w:rsidR="00A26296" w:rsidRDefault="00A26296">
      <w:pPr>
        <w:pStyle w:val="Commentaire"/>
      </w:pPr>
      <w:r>
        <w:t>(C. Li et al., 2020)</w:t>
      </w:r>
    </w:p>
  </w:comment>
  <w:comment w:id="5195" w:author="Robin Matthews" w:date="2021-07-13T14:56:00Z" w:initials="RM">
    <w:p w14:paraId="4BEEF76B" w14:textId="77777777" w:rsidR="00A26296" w:rsidRDefault="00A26296">
      <w:pPr>
        <w:pStyle w:val="Commentaire"/>
      </w:pPr>
      <w:r>
        <w:rPr>
          <w:rStyle w:val="Marquedecommentaire"/>
        </w:rPr>
        <w:annotationRef/>
      </w:r>
      <w:r>
        <w:t>Not found:</w:t>
      </w:r>
    </w:p>
    <w:p w14:paraId="1318D630" w14:textId="77777777" w:rsidR="00A26296" w:rsidRDefault="00A26296">
      <w:pPr>
        <w:pStyle w:val="Commentaire"/>
      </w:pPr>
      <w:r>
        <w:t>C. Li et al.</w:t>
      </w:r>
    </w:p>
    <w:p w14:paraId="64C830C8" w14:textId="77777777" w:rsidR="00A26296" w:rsidRDefault="00A26296">
      <w:pPr>
        <w:pStyle w:val="Commentaire"/>
      </w:pPr>
    </w:p>
    <w:p w14:paraId="12130CD4" w14:textId="77777777" w:rsidR="00A26296" w:rsidRDefault="00A26296">
      <w:pPr>
        <w:pStyle w:val="Commentaire"/>
      </w:pPr>
      <w:r>
        <w:t>Extra stuff:</w:t>
      </w:r>
    </w:p>
    <w:p w14:paraId="49FBAB08" w14:textId="77777777" w:rsidR="00A26296" w:rsidRDefault="00A26296">
      <w:pPr>
        <w:pStyle w:val="Commentaire"/>
      </w:pPr>
      <w:r>
        <w:t>(Li et al., a)</w:t>
      </w:r>
    </w:p>
    <w:p w14:paraId="7C0CA544" w14:textId="77777777" w:rsidR="00A26296" w:rsidRDefault="00A26296">
      <w:pPr>
        <w:pStyle w:val="Commentaire"/>
      </w:pPr>
    </w:p>
    <w:p w14:paraId="3835ED27" w14:textId="77777777" w:rsidR="00A26296" w:rsidRDefault="00A26296">
      <w:pPr>
        <w:pStyle w:val="Commentaire"/>
      </w:pPr>
      <w:r>
        <w:t>Correct:</w:t>
      </w:r>
    </w:p>
    <w:p w14:paraId="7BD3460F" w14:textId="77777777" w:rsidR="00A26296" w:rsidRDefault="00A26296">
      <w:pPr>
        <w:pStyle w:val="Commentaire"/>
      </w:pPr>
      <w:r>
        <w:t>C. Li et al. (2020)</w:t>
      </w:r>
    </w:p>
    <w:p w14:paraId="3D271925" w14:textId="7333B4C4" w:rsidR="00A26296" w:rsidRDefault="00A26296">
      <w:pPr>
        <w:pStyle w:val="Commentaire"/>
      </w:pPr>
      <w:r>
        <w:t>(C. Li et al., 2020)</w:t>
      </w:r>
    </w:p>
  </w:comment>
  <w:comment w:id="5199" w:author="Robin Matthews" w:date="2021-07-13T14:56:00Z" w:initials="RM">
    <w:p w14:paraId="490ACBD3" w14:textId="77777777" w:rsidR="00A26296" w:rsidRDefault="00A26296">
      <w:pPr>
        <w:pStyle w:val="Commentaire"/>
      </w:pPr>
      <w:r>
        <w:rPr>
          <w:rStyle w:val="Marquedecommentaire"/>
        </w:rPr>
        <w:annotationRef/>
      </w:r>
      <w:r>
        <w:t>Not found:</w:t>
      </w:r>
    </w:p>
    <w:p w14:paraId="590B3E7B" w14:textId="77777777" w:rsidR="00A26296" w:rsidRDefault="00A26296">
      <w:pPr>
        <w:pStyle w:val="Commentaire"/>
      </w:pPr>
      <w:r>
        <w:t>C. Li et al.</w:t>
      </w:r>
    </w:p>
    <w:p w14:paraId="148DE7EC" w14:textId="77777777" w:rsidR="00A26296" w:rsidRDefault="00A26296">
      <w:pPr>
        <w:pStyle w:val="Commentaire"/>
      </w:pPr>
    </w:p>
    <w:p w14:paraId="5E1D7441" w14:textId="77777777" w:rsidR="00A26296" w:rsidRDefault="00A26296">
      <w:pPr>
        <w:pStyle w:val="Commentaire"/>
      </w:pPr>
      <w:r>
        <w:t>Extra stuff:</w:t>
      </w:r>
    </w:p>
    <w:p w14:paraId="7D3EDA46" w14:textId="77777777" w:rsidR="00A26296" w:rsidRDefault="00A26296">
      <w:pPr>
        <w:pStyle w:val="Commentaire"/>
      </w:pPr>
      <w:r>
        <w:t xml:space="preserve">(Li et al., </w:t>
      </w:r>
    </w:p>
    <w:p w14:paraId="51F13253" w14:textId="77777777" w:rsidR="00A26296" w:rsidRDefault="00A26296">
      <w:pPr>
        <w:pStyle w:val="Commentaire"/>
      </w:pPr>
    </w:p>
    <w:p w14:paraId="691E38FB" w14:textId="77777777" w:rsidR="00A26296" w:rsidRDefault="00A26296">
      <w:pPr>
        <w:pStyle w:val="Commentaire"/>
      </w:pPr>
      <w:r>
        <w:t>Correct:</w:t>
      </w:r>
    </w:p>
    <w:p w14:paraId="1BE5166C" w14:textId="77777777" w:rsidR="00A26296" w:rsidRDefault="00A26296">
      <w:pPr>
        <w:pStyle w:val="Commentaire"/>
      </w:pPr>
      <w:r>
        <w:t>C. Li et al. (2020)</w:t>
      </w:r>
    </w:p>
    <w:p w14:paraId="54BD2FAA" w14:textId="3E99E14F" w:rsidR="00A26296" w:rsidRDefault="00A26296">
      <w:pPr>
        <w:pStyle w:val="Commentaire"/>
      </w:pPr>
      <w:r>
        <w:t>(C. Li et al., 2020)</w:t>
      </w:r>
    </w:p>
  </w:comment>
  <w:comment w:id="5202" w:author="Robin Matthews" w:date="2021-07-13T14:56:00Z" w:initials="RM">
    <w:p w14:paraId="6EA1DB41" w14:textId="77777777" w:rsidR="00A26296" w:rsidRDefault="00A26296">
      <w:pPr>
        <w:pStyle w:val="Commentaire"/>
      </w:pPr>
      <w:r>
        <w:rPr>
          <w:rStyle w:val="Marquedecommentaire"/>
        </w:rPr>
        <w:annotationRef/>
      </w:r>
      <w:r>
        <w:t>Not found:</w:t>
      </w:r>
    </w:p>
    <w:p w14:paraId="0E97D545" w14:textId="77777777" w:rsidR="00A26296" w:rsidRDefault="00A26296">
      <w:pPr>
        <w:pStyle w:val="Commentaire"/>
      </w:pPr>
      <w:r>
        <w:t>C. Li et al.</w:t>
      </w:r>
    </w:p>
    <w:p w14:paraId="59B7FF88" w14:textId="77777777" w:rsidR="00A26296" w:rsidRDefault="00A26296">
      <w:pPr>
        <w:pStyle w:val="Commentaire"/>
      </w:pPr>
    </w:p>
    <w:p w14:paraId="72D7F830" w14:textId="77777777" w:rsidR="00A26296" w:rsidRDefault="00A26296">
      <w:pPr>
        <w:pStyle w:val="Commentaire"/>
      </w:pPr>
      <w:r>
        <w:t>Extra stuff:</w:t>
      </w:r>
    </w:p>
    <w:p w14:paraId="15570DAC" w14:textId="77777777" w:rsidR="00A26296" w:rsidRDefault="00A26296">
      <w:pPr>
        <w:pStyle w:val="Commentaire"/>
      </w:pPr>
      <w:r>
        <w:t>(Li et al., a)</w:t>
      </w:r>
    </w:p>
    <w:p w14:paraId="6772B4C5" w14:textId="77777777" w:rsidR="00A26296" w:rsidRDefault="00A26296">
      <w:pPr>
        <w:pStyle w:val="Commentaire"/>
      </w:pPr>
    </w:p>
    <w:p w14:paraId="7A1AC118" w14:textId="77777777" w:rsidR="00A26296" w:rsidRDefault="00A26296">
      <w:pPr>
        <w:pStyle w:val="Commentaire"/>
      </w:pPr>
      <w:r>
        <w:t>Correct:</w:t>
      </w:r>
    </w:p>
    <w:p w14:paraId="02FE6AAA" w14:textId="77777777" w:rsidR="00A26296" w:rsidRDefault="00A26296">
      <w:pPr>
        <w:pStyle w:val="Commentaire"/>
      </w:pPr>
      <w:r>
        <w:t>C. Li et al. (2020)</w:t>
      </w:r>
    </w:p>
    <w:p w14:paraId="1F2150C7" w14:textId="754EA770" w:rsidR="00A26296" w:rsidRDefault="00A26296">
      <w:pPr>
        <w:pStyle w:val="Commentaire"/>
      </w:pPr>
      <w:r>
        <w:t>(C. Li et al., 2020)</w:t>
      </w:r>
    </w:p>
  </w:comment>
  <w:comment w:id="5209" w:author="Robin Matthews" w:date="2021-07-13T14:56:00Z" w:initials="RM">
    <w:p w14:paraId="77776DC1" w14:textId="77777777" w:rsidR="00A26296" w:rsidRDefault="00A26296">
      <w:pPr>
        <w:pStyle w:val="Commentaire"/>
      </w:pPr>
      <w:r>
        <w:rPr>
          <w:rStyle w:val="Marquedecommentaire"/>
        </w:rPr>
        <w:annotationRef/>
      </w:r>
      <w:r>
        <w:t>Not found:</w:t>
      </w:r>
    </w:p>
    <w:p w14:paraId="7CC76FAF" w14:textId="77777777" w:rsidR="00A26296" w:rsidRDefault="00A26296">
      <w:pPr>
        <w:pStyle w:val="Commentaire"/>
      </w:pPr>
      <w:r>
        <w:t>2020b</w:t>
      </w:r>
    </w:p>
    <w:p w14:paraId="52861350" w14:textId="77777777" w:rsidR="00A26296" w:rsidRDefault="00A26296">
      <w:pPr>
        <w:pStyle w:val="Commentaire"/>
      </w:pPr>
    </w:p>
    <w:p w14:paraId="15A44B58" w14:textId="77777777" w:rsidR="00A26296" w:rsidRDefault="00A26296">
      <w:pPr>
        <w:pStyle w:val="Commentaire"/>
      </w:pPr>
      <w:r>
        <w:t>Extra stuff:</w:t>
      </w:r>
    </w:p>
    <w:p w14:paraId="0CD6DB96" w14:textId="77777777" w:rsidR="00A26296" w:rsidRDefault="00A26296">
      <w:pPr>
        <w:pStyle w:val="Commentaire"/>
      </w:pPr>
      <w:r>
        <w:t>(, 2020</w:t>
      </w:r>
    </w:p>
    <w:p w14:paraId="4816D2A1" w14:textId="77777777" w:rsidR="00A26296" w:rsidRDefault="00A26296">
      <w:pPr>
        <w:pStyle w:val="Commentaire"/>
      </w:pPr>
    </w:p>
    <w:p w14:paraId="15AA5B6A" w14:textId="77777777" w:rsidR="00A26296" w:rsidRDefault="00A26296">
      <w:pPr>
        <w:pStyle w:val="Commentaire"/>
      </w:pPr>
      <w:r>
        <w:t>Correct:</w:t>
      </w:r>
    </w:p>
    <w:p w14:paraId="619D1275" w14:textId="77777777" w:rsidR="00A26296" w:rsidRDefault="00A26296">
      <w:pPr>
        <w:pStyle w:val="Commentaire"/>
      </w:pPr>
      <w:r>
        <w:t>Sun et al. (2020b)</w:t>
      </w:r>
    </w:p>
    <w:p w14:paraId="24F18FBC" w14:textId="61D9EF7D" w:rsidR="00A26296" w:rsidRDefault="00A26296">
      <w:pPr>
        <w:pStyle w:val="Commentaire"/>
      </w:pPr>
      <w:r>
        <w:t>(Sun et al., 2020b)</w:t>
      </w:r>
    </w:p>
  </w:comment>
  <w:comment w:id="5211" w:author="Robin Matthews" w:date="2021-07-13T14:57:00Z" w:initials="RM">
    <w:p w14:paraId="047EF15A" w14:textId="77777777" w:rsidR="00A26296" w:rsidRDefault="00A26296">
      <w:pPr>
        <w:pStyle w:val="Commentaire"/>
      </w:pPr>
      <w:r>
        <w:rPr>
          <w:rStyle w:val="Marquedecommentaire"/>
        </w:rPr>
        <w:annotationRef/>
      </w:r>
      <w:r>
        <w:t>Extra stuff:</w:t>
      </w:r>
    </w:p>
    <w:p w14:paraId="67BBF6B8" w14:textId="77777777" w:rsidR="00A26296" w:rsidRDefault="00A26296">
      <w:pPr>
        <w:pStyle w:val="Commentaire"/>
      </w:pPr>
      <w:r>
        <w:t xml:space="preserve">, </w:t>
      </w:r>
    </w:p>
    <w:p w14:paraId="3E93F942" w14:textId="77777777" w:rsidR="00A26296" w:rsidRDefault="00A26296">
      <w:pPr>
        <w:pStyle w:val="Commentaire"/>
      </w:pPr>
    </w:p>
    <w:p w14:paraId="7960DA87" w14:textId="77777777" w:rsidR="00A26296" w:rsidRDefault="00A26296">
      <w:pPr>
        <w:pStyle w:val="Commentaire"/>
      </w:pPr>
      <w:r>
        <w:t>Correct:</w:t>
      </w:r>
    </w:p>
    <w:p w14:paraId="575B2D7B" w14:textId="77777777" w:rsidR="00A26296" w:rsidRDefault="00A26296">
      <w:pPr>
        <w:pStyle w:val="Commentaire"/>
      </w:pPr>
      <w:r>
        <w:t>Dunn et al. (2020)</w:t>
      </w:r>
    </w:p>
    <w:p w14:paraId="7720C1D5" w14:textId="5FECA14C" w:rsidR="00A26296" w:rsidRDefault="00A26296">
      <w:pPr>
        <w:pStyle w:val="Commentaire"/>
      </w:pPr>
      <w:r>
        <w:t>(Dunn et al., 2020)</w:t>
      </w:r>
    </w:p>
  </w:comment>
  <w:comment w:id="5212" w:author="Robin Matthews" w:date="2021-07-13T14:57:00Z" w:initials="RM">
    <w:p w14:paraId="0E8B6DDF" w14:textId="77777777" w:rsidR="00A26296" w:rsidRDefault="00A26296">
      <w:pPr>
        <w:pStyle w:val="Commentaire"/>
      </w:pPr>
      <w:r>
        <w:rPr>
          <w:rStyle w:val="Marquedecommentaire"/>
        </w:rPr>
        <w:annotationRef/>
      </w:r>
      <w:r>
        <w:t>Extra stuff:</w:t>
      </w:r>
    </w:p>
    <w:p w14:paraId="02A4B84F" w14:textId="77777777" w:rsidR="00A26296" w:rsidRDefault="00A26296">
      <w:pPr>
        <w:pStyle w:val="Commentaire"/>
      </w:pPr>
      <w:r>
        <w:t xml:space="preserve">; ; </w:t>
      </w:r>
    </w:p>
    <w:p w14:paraId="0DF9B1C9" w14:textId="77777777" w:rsidR="00A26296" w:rsidRDefault="00A26296">
      <w:pPr>
        <w:pStyle w:val="Commentaire"/>
      </w:pPr>
    </w:p>
    <w:p w14:paraId="34C39EA3" w14:textId="77777777" w:rsidR="00A26296" w:rsidRDefault="00A26296">
      <w:pPr>
        <w:pStyle w:val="Commentaire"/>
      </w:pPr>
      <w:r>
        <w:t>Correct:</w:t>
      </w:r>
    </w:p>
    <w:p w14:paraId="738A229B" w14:textId="4FA9A170" w:rsidR="00A26296" w:rsidRDefault="00A26296">
      <w:pPr>
        <w:pStyle w:val="Commentaire"/>
      </w:pPr>
      <w:r>
        <w:t>(Baek et al., 2017; Nayak et al., 2017; Ye and Li, 2017)</w:t>
      </w:r>
    </w:p>
  </w:comment>
  <w:comment w:id="5213" w:author="Robin Matthews" w:date="2021-07-13T14:57:00Z" w:initials="RM">
    <w:p w14:paraId="5AB5F6AC" w14:textId="77777777" w:rsidR="00A26296" w:rsidRDefault="00A26296">
      <w:pPr>
        <w:pStyle w:val="Commentaire"/>
      </w:pPr>
      <w:r>
        <w:rPr>
          <w:rStyle w:val="Marquedecommentaire"/>
        </w:rPr>
        <w:annotationRef/>
      </w:r>
      <w:r>
        <w:t>Not found:</w:t>
      </w:r>
    </w:p>
    <w:p w14:paraId="4D634791" w14:textId="77777777" w:rsidR="00A26296" w:rsidRDefault="00A26296">
      <w:pPr>
        <w:pStyle w:val="Commentaire"/>
      </w:pPr>
      <w:r>
        <w:t>B. Zhou et al.</w:t>
      </w:r>
    </w:p>
    <w:p w14:paraId="1EB8ABA1" w14:textId="77777777" w:rsidR="00A26296" w:rsidRDefault="00A26296">
      <w:pPr>
        <w:pStyle w:val="Commentaire"/>
      </w:pPr>
    </w:p>
    <w:p w14:paraId="7BBCA165" w14:textId="77777777" w:rsidR="00A26296" w:rsidRDefault="00A26296">
      <w:pPr>
        <w:pStyle w:val="Commentaire"/>
      </w:pPr>
      <w:r>
        <w:t>Extra stuff:</w:t>
      </w:r>
    </w:p>
    <w:p w14:paraId="2ACCA18B" w14:textId="77777777" w:rsidR="00A26296" w:rsidRDefault="00A26296">
      <w:pPr>
        <w:pStyle w:val="Commentaire"/>
      </w:pPr>
      <w:r>
        <w:t>Zhou et al., )</w:t>
      </w:r>
    </w:p>
    <w:p w14:paraId="3FEB53DC" w14:textId="77777777" w:rsidR="00A26296" w:rsidRDefault="00A26296">
      <w:pPr>
        <w:pStyle w:val="Commentaire"/>
      </w:pPr>
    </w:p>
    <w:p w14:paraId="1E1FE233" w14:textId="77777777" w:rsidR="00A26296" w:rsidRDefault="00A26296">
      <w:pPr>
        <w:pStyle w:val="Commentaire"/>
      </w:pPr>
      <w:r>
        <w:t>Correct:</w:t>
      </w:r>
    </w:p>
    <w:p w14:paraId="4726ADBB" w14:textId="77777777" w:rsidR="00A26296" w:rsidRDefault="00A26296">
      <w:pPr>
        <w:pStyle w:val="Commentaire"/>
      </w:pPr>
      <w:r>
        <w:t>B. Zhou et al. (2016)</w:t>
      </w:r>
    </w:p>
    <w:p w14:paraId="3F05FD72" w14:textId="31E3BD7F" w:rsidR="00A26296" w:rsidRDefault="00A26296">
      <w:pPr>
        <w:pStyle w:val="Commentaire"/>
      </w:pPr>
      <w:r>
        <w:t>(B. Zhou et al., 2016)</w:t>
      </w:r>
    </w:p>
  </w:comment>
  <w:comment w:id="5216" w:author="Robin Matthews" w:date="2021-07-13T14:57:00Z" w:initials="RM">
    <w:p w14:paraId="1070A735" w14:textId="77777777" w:rsidR="00A26296" w:rsidRDefault="00A26296">
      <w:pPr>
        <w:pStyle w:val="Commentaire"/>
      </w:pPr>
      <w:r>
        <w:rPr>
          <w:rStyle w:val="Marquedecommentaire"/>
        </w:rPr>
        <w:annotationRef/>
      </w:r>
      <w:r>
        <w:t>Not found:</w:t>
      </w:r>
    </w:p>
    <w:p w14:paraId="2E7F4D74" w14:textId="77777777" w:rsidR="00A26296" w:rsidRDefault="00A26296">
      <w:pPr>
        <w:pStyle w:val="Commentaire"/>
      </w:pPr>
      <w:r>
        <w:t>Chen and Sun, 2017c</w:t>
      </w:r>
    </w:p>
    <w:p w14:paraId="5F01FDCA" w14:textId="77777777" w:rsidR="00A26296" w:rsidRDefault="00A26296">
      <w:pPr>
        <w:pStyle w:val="Commentaire"/>
      </w:pPr>
      <w:r>
        <w:t>H. Li et al., 2017</w:t>
      </w:r>
    </w:p>
    <w:p w14:paraId="3772592F" w14:textId="77777777" w:rsidR="00A26296" w:rsidRDefault="00A26296">
      <w:pPr>
        <w:pStyle w:val="Commentaire"/>
      </w:pPr>
    </w:p>
    <w:p w14:paraId="415F9070" w14:textId="77777777" w:rsidR="00A26296" w:rsidRDefault="00A26296">
      <w:pPr>
        <w:pStyle w:val="Commentaire"/>
      </w:pPr>
      <w:r>
        <w:t>Extra stuff:</w:t>
      </w:r>
    </w:p>
    <w:p w14:paraId="2C20B887" w14:textId="77777777" w:rsidR="00A26296" w:rsidRDefault="00A26296">
      <w:pPr>
        <w:pStyle w:val="Commentaire"/>
      </w:pPr>
      <w:r>
        <w:t>(Chen and Sun, 2017; Li et al., 2017</w:t>
      </w:r>
    </w:p>
    <w:p w14:paraId="71C80D65" w14:textId="77777777" w:rsidR="00A26296" w:rsidRDefault="00A26296">
      <w:pPr>
        <w:pStyle w:val="Commentaire"/>
      </w:pPr>
    </w:p>
    <w:p w14:paraId="5BABB71C" w14:textId="77777777" w:rsidR="00A26296" w:rsidRDefault="00A26296">
      <w:pPr>
        <w:pStyle w:val="Commentaire"/>
      </w:pPr>
      <w:r>
        <w:t>Correct:</w:t>
      </w:r>
    </w:p>
    <w:p w14:paraId="1AF4443F" w14:textId="659C98EB" w:rsidR="00A26296" w:rsidRDefault="00A26296">
      <w:pPr>
        <w:pStyle w:val="Commentaire"/>
      </w:pPr>
      <w:r>
        <w:t>(Chen and Sun, 2017c; H. Li et al., 2017)</w:t>
      </w:r>
    </w:p>
  </w:comment>
  <w:comment w:id="5218" w:author="Robin Matthews" w:date="2021-07-13T14:57:00Z" w:initials="RM">
    <w:p w14:paraId="25037659" w14:textId="77777777" w:rsidR="00A26296" w:rsidRDefault="00A26296">
      <w:pPr>
        <w:pStyle w:val="Commentaire"/>
      </w:pPr>
      <w:r>
        <w:rPr>
          <w:rStyle w:val="Marquedecommentaire"/>
        </w:rPr>
        <w:annotationRef/>
      </w:r>
      <w:r>
        <w:t>Extra stuff:</w:t>
      </w:r>
    </w:p>
    <w:p w14:paraId="79CCA1DC" w14:textId="77777777" w:rsidR="00A26296" w:rsidRDefault="00A26296">
      <w:pPr>
        <w:pStyle w:val="Commentaire"/>
      </w:pPr>
      <w:r>
        <w:t xml:space="preserve">, </w:t>
      </w:r>
    </w:p>
    <w:p w14:paraId="2003DAF2" w14:textId="77777777" w:rsidR="00A26296" w:rsidRDefault="00A26296">
      <w:pPr>
        <w:pStyle w:val="Commentaire"/>
      </w:pPr>
    </w:p>
    <w:p w14:paraId="64B52E66" w14:textId="77777777" w:rsidR="00A26296" w:rsidRDefault="00A26296">
      <w:pPr>
        <w:pStyle w:val="Commentaire"/>
      </w:pPr>
      <w:r>
        <w:t>Correct:</w:t>
      </w:r>
    </w:p>
    <w:p w14:paraId="4C0BD3F0" w14:textId="77777777" w:rsidR="00A26296" w:rsidRDefault="00A26296">
      <w:pPr>
        <w:pStyle w:val="Commentaire"/>
      </w:pPr>
      <w:r>
        <w:t>Burke et al. (2016)</w:t>
      </w:r>
    </w:p>
    <w:p w14:paraId="1B6E171F" w14:textId="7CCE6AC3" w:rsidR="00A26296" w:rsidRDefault="00A26296">
      <w:pPr>
        <w:pStyle w:val="Commentaire"/>
      </w:pPr>
      <w:r>
        <w:t>(Burke et al., 2016)</w:t>
      </w:r>
    </w:p>
  </w:comment>
  <w:comment w:id="5219" w:author="Robin Matthews" w:date="2021-07-13T14:57:00Z" w:initials="RM">
    <w:p w14:paraId="7A6D6CF5" w14:textId="77777777" w:rsidR="00A26296" w:rsidRDefault="00A26296">
      <w:pPr>
        <w:pStyle w:val="Commentaire"/>
      </w:pPr>
      <w:r>
        <w:rPr>
          <w:rStyle w:val="Marquedecommentaire"/>
        </w:rPr>
        <w:annotationRef/>
      </w:r>
      <w:r>
        <w:t>Extra stuff:</w:t>
      </w:r>
    </w:p>
    <w:p w14:paraId="577306C4" w14:textId="77777777" w:rsidR="00A26296" w:rsidRDefault="00A26296">
      <w:pPr>
        <w:pStyle w:val="Commentaire"/>
      </w:pPr>
      <w:r>
        <w:t xml:space="preserve">, </w:t>
      </w:r>
    </w:p>
    <w:p w14:paraId="4C45866B" w14:textId="77777777" w:rsidR="00A26296" w:rsidRDefault="00A26296">
      <w:pPr>
        <w:pStyle w:val="Commentaire"/>
      </w:pPr>
    </w:p>
    <w:p w14:paraId="6F51A0CE" w14:textId="77777777" w:rsidR="00A26296" w:rsidRDefault="00A26296">
      <w:pPr>
        <w:pStyle w:val="Commentaire"/>
      </w:pPr>
      <w:r>
        <w:t>Correct:</w:t>
      </w:r>
    </w:p>
    <w:p w14:paraId="02A32A2F" w14:textId="77777777" w:rsidR="00A26296" w:rsidRDefault="00A26296">
      <w:pPr>
        <w:pStyle w:val="Commentaire"/>
      </w:pPr>
      <w:r>
        <w:t>Zhou et al. (2013)</w:t>
      </w:r>
    </w:p>
    <w:p w14:paraId="0DFF77B9" w14:textId="4895FB14" w:rsidR="00A26296" w:rsidRDefault="00A26296">
      <w:pPr>
        <w:pStyle w:val="Commentaire"/>
      </w:pPr>
      <w:r>
        <w:t>(Zhou et al., 2013)</w:t>
      </w:r>
    </w:p>
  </w:comment>
  <w:comment w:id="5220" w:author="Robin Matthews" w:date="2021-07-13T14:57:00Z" w:initials="RM">
    <w:p w14:paraId="22242106" w14:textId="77777777" w:rsidR="00A26296" w:rsidRDefault="00A26296">
      <w:pPr>
        <w:pStyle w:val="Commentaire"/>
      </w:pPr>
      <w:r>
        <w:rPr>
          <w:rStyle w:val="Marquedecommentaire"/>
        </w:rPr>
        <w:annotationRef/>
      </w:r>
      <w:r>
        <w:t>Extra stuff:</w:t>
      </w:r>
    </w:p>
    <w:p w14:paraId="1041FD48" w14:textId="77777777" w:rsidR="00A26296" w:rsidRDefault="00A26296">
      <w:pPr>
        <w:pStyle w:val="Commentaire"/>
      </w:pPr>
      <w:r>
        <w:t>, )</w:t>
      </w:r>
    </w:p>
    <w:p w14:paraId="2D2A8E28" w14:textId="77777777" w:rsidR="00A26296" w:rsidRDefault="00A26296">
      <w:pPr>
        <w:pStyle w:val="Commentaire"/>
      </w:pPr>
    </w:p>
    <w:p w14:paraId="0C6350CE" w14:textId="77777777" w:rsidR="00A26296" w:rsidRDefault="00A26296">
      <w:pPr>
        <w:pStyle w:val="Commentaire"/>
      </w:pPr>
      <w:r>
        <w:t>Correct:</w:t>
      </w:r>
    </w:p>
    <w:p w14:paraId="2DEA8581" w14:textId="77777777" w:rsidR="00A26296" w:rsidRDefault="00A26296">
      <w:pPr>
        <w:pStyle w:val="Commentaire"/>
      </w:pPr>
      <w:r>
        <w:t>Ma et al. (2017)</w:t>
      </w:r>
    </w:p>
    <w:p w14:paraId="146FFFDA" w14:textId="191064F5" w:rsidR="00A26296" w:rsidRDefault="00A26296">
      <w:pPr>
        <w:pStyle w:val="Commentaire"/>
      </w:pPr>
      <w:r>
        <w:t>(Ma et al., 2017)</w:t>
      </w:r>
    </w:p>
  </w:comment>
  <w:comment w:id="5221" w:author="Robin Matthews" w:date="2021-07-13T14:57:00Z" w:initials="RM">
    <w:p w14:paraId="2AC5C9AF" w14:textId="77777777" w:rsidR="00A26296" w:rsidRDefault="00A26296">
      <w:pPr>
        <w:pStyle w:val="Commentaire"/>
      </w:pPr>
      <w:r>
        <w:rPr>
          <w:rStyle w:val="Marquedecommentaire"/>
        </w:rPr>
        <w:annotationRef/>
      </w:r>
      <w:r>
        <w:t>Not found:</w:t>
      </w:r>
    </w:p>
    <w:p w14:paraId="55327ECD" w14:textId="77777777" w:rsidR="00A26296" w:rsidRDefault="00A26296">
      <w:pPr>
        <w:pStyle w:val="Commentaire"/>
      </w:pPr>
      <w:r>
        <w:t>C. Li et al.</w:t>
      </w:r>
    </w:p>
    <w:p w14:paraId="21E473F0" w14:textId="77777777" w:rsidR="00A26296" w:rsidRDefault="00A26296">
      <w:pPr>
        <w:pStyle w:val="Commentaire"/>
      </w:pPr>
    </w:p>
    <w:p w14:paraId="4B070DE2" w14:textId="77777777" w:rsidR="00A26296" w:rsidRDefault="00A26296">
      <w:pPr>
        <w:pStyle w:val="Commentaire"/>
      </w:pPr>
      <w:r>
        <w:t>Extra stuff:</w:t>
      </w:r>
    </w:p>
    <w:p w14:paraId="386D56A2" w14:textId="77777777" w:rsidR="00A26296" w:rsidRDefault="00A26296">
      <w:pPr>
        <w:pStyle w:val="Commentaire"/>
      </w:pPr>
      <w:r>
        <w:t xml:space="preserve">(Li et al., </w:t>
      </w:r>
    </w:p>
    <w:p w14:paraId="2776039C" w14:textId="77777777" w:rsidR="00A26296" w:rsidRDefault="00A26296">
      <w:pPr>
        <w:pStyle w:val="Commentaire"/>
      </w:pPr>
    </w:p>
    <w:p w14:paraId="2C72320E" w14:textId="77777777" w:rsidR="00A26296" w:rsidRDefault="00A26296">
      <w:pPr>
        <w:pStyle w:val="Commentaire"/>
      </w:pPr>
      <w:r>
        <w:t>Correct:</w:t>
      </w:r>
    </w:p>
    <w:p w14:paraId="265D6CF7" w14:textId="77777777" w:rsidR="00A26296" w:rsidRDefault="00A26296">
      <w:pPr>
        <w:pStyle w:val="Commentaire"/>
      </w:pPr>
      <w:r>
        <w:t>C. Li et al. (2020)</w:t>
      </w:r>
    </w:p>
    <w:p w14:paraId="4F3481BA" w14:textId="692A1479" w:rsidR="00A26296" w:rsidRDefault="00A26296">
      <w:pPr>
        <w:pStyle w:val="Commentaire"/>
      </w:pPr>
      <w:r>
        <w:t>(C. Li et al., 2020)</w:t>
      </w:r>
    </w:p>
  </w:comment>
  <w:comment w:id="5226" w:author="Robin Matthews" w:date="2021-07-13T14:57:00Z" w:initials="RM">
    <w:p w14:paraId="150D1D01" w14:textId="77777777" w:rsidR="00A26296" w:rsidRDefault="00A26296">
      <w:pPr>
        <w:pStyle w:val="Commentaire"/>
      </w:pPr>
      <w:r>
        <w:rPr>
          <w:rStyle w:val="Marquedecommentaire"/>
        </w:rPr>
        <w:annotationRef/>
      </w:r>
      <w:r>
        <w:t>Not found:</w:t>
      </w:r>
    </w:p>
    <w:p w14:paraId="302CFEFE" w14:textId="77777777" w:rsidR="00A26296" w:rsidRDefault="00A26296">
      <w:pPr>
        <w:pStyle w:val="Commentaire"/>
      </w:pPr>
      <w:r>
        <w:t>C. Li et al.</w:t>
      </w:r>
    </w:p>
    <w:p w14:paraId="1839B94E" w14:textId="77777777" w:rsidR="00A26296" w:rsidRDefault="00A26296">
      <w:pPr>
        <w:pStyle w:val="Commentaire"/>
      </w:pPr>
    </w:p>
    <w:p w14:paraId="3CFD0596" w14:textId="77777777" w:rsidR="00A26296" w:rsidRDefault="00A26296">
      <w:pPr>
        <w:pStyle w:val="Commentaire"/>
      </w:pPr>
      <w:r>
        <w:t>Extra stuff:</w:t>
      </w:r>
    </w:p>
    <w:p w14:paraId="1FB58012" w14:textId="77777777" w:rsidR="00A26296" w:rsidRDefault="00A26296">
      <w:pPr>
        <w:pStyle w:val="Commentaire"/>
      </w:pPr>
      <w:r>
        <w:t>(Li et al., a)</w:t>
      </w:r>
    </w:p>
    <w:p w14:paraId="20321D74" w14:textId="77777777" w:rsidR="00A26296" w:rsidRDefault="00A26296">
      <w:pPr>
        <w:pStyle w:val="Commentaire"/>
      </w:pPr>
    </w:p>
    <w:p w14:paraId="55F1E512" w14:textId="77777777" w:rsidR="00A26296" w:rsidRDefault="00A26296">
      <w:pPr>
        <w:pStyle w:val="Commentaire"/>
      </w:pPr>
      <w:r>
        <w:t>Correct:</w:t>
      </w:r>
    </w:p>
    <w:p w14:paraId="2A75C4B0" w14:textId="77777777" w:rsidR="00A26296" w:rsidRDefault="00A26296">
      <w:pPr>
        <w:pStyle w:val="Commentaire"/>
      </w:pPr>
      <w:r>
        <w:t>C. Li et al. (2020)</w:t>
      </w:r>
    </w:p>
    <w:p w14:paraId="530A7DAA" w14:textId="03075FB2" w:rsidR="00A26296" w:rsidRDefault="00A26296">
      <w:pPr>
        <w:pStyle w:val="Commentaire"/>
      </w:pPr>
      <w:r>
        <w:t>(C. Li et al., 2020)</w:t>
      </w:r>
    </w:p>
  </w:comment>
  <w:comment w:id="5234" w:author="Robin Matthews" w:date="2021-07-13T14:57:00Z" w:initials="RM">
    <w:p w14:paraId="19846D09" w14:textId="77777777" w:rsidR="00A26296" w:rsidRDefault="00A26296">
      <w:pPr>
        <w:pStyle w:val="Commentaire"/>
      </w:pPr>
      <w:r>
        <w:rPr>
          <w:rStyle w:val="Marquedecommentaire"/>
        </w:rPr>
        <w:annotationRef/>
      </w:r>
      <w:r>
        <w:t>Not found:</w:t>
      </w:r>
    </w:p>
    <w:p w14:paraId="294FB617" w14:textId="77777777" w:rsidR="00A26296" w:rsidRDefault="00A26296">
      <w:pPr>
        <w:pStyle w:val="Commentaire"/>
      </w:pPr>
      <w:r>
        <w:t>X. Wang et al., 2017</w:t>
      </w:r>
    </w:p>
    <w:p w14:paraId="6B283545" w14:textId="77777777" w:rsidR="00A26296" w:rsidRDefault="00A26296">
      <w:pPr>
        <w:pStyle w:val="Commentaire"/>
      </w:pPr>
      <w:r>
        <w:t>Y. Wang et al., 2017</w:t>
      </w:r>
    </w:p>
    <w:p w14:paraId="42DB8718" w14:textId="77777777" w:rsidR="00A26296" w:rsidRDefault="00A26296">
      <w:pPr>
        <w:pStyle w:val="Commentaire"/>
      </w:pPr>
      <w:r>
        <w:t>G. Kim et al., 2018</w:t>
      </w:r>
    </w:p>
    <w:p w14:paraId="2ADED649" w14:textId="77777777" w:rsidR="00A26296" w:rsidRDefault="00A26296">
      <w:pPr>
        <w:pStyle w:val="Commentaire"/>
      </w:pPr>
      <w:r>
        <w:t>Kusunoki, 2018a</w:t>
      </w:r>
    </w:p>
    <w:p w14:paraId="4F701CF5" w14:textId="77777777" w:rsidR="00A26296" w:rsidRDefault="00A26296">
      <w:pPr>
        <w:pStyle w:val="Commentaire"/>
      </w:pPr>
      <w:r>
        <w:t>D. Li et al., 2018</w:t>
      </w:r>
    </w:p>
    <w:p w14:paraId="61F81CD8" w14:textId="77777777" w:rsidR="00A26296" w:rsidRDefault="00A26296">
      <w:pPr>
        <w:pStyle w:val="Commentaire"/>
      </w:pPr>
      <w:r>
        <w:t>Ohba and Sugimoto, 2019, 2020</w:t>
      </w:r>
    </w:p>
    <w:p w14:paraId="2D447CE4" w14:textId="77777777" w:rsidR="00A26296" w:rsidRDefault="00A26296">
      <w:pPr>
        <w:pStyle w:val="Commentaire"/>
      </w:pPr>
    </w:p>
    <w:p w14:paraId="10CBA856" w14:textId="77777777" w:rsidR="00A26296" w:rsidRDefault="00A26296">
      <w:pPr>
        <w:pStyle w:val="Commentaire"/>
      </w:pPr>
      <w:r>
        <w:t>Extra stuff:</w:t>
      </w:r>
    </w:p>
    <w:p w14:paraId="73B4037D" w14:textId="77777777" w:rsidR="00A26296" w:rsidRDefault="00A26296">
      <w:pPr>
        <w:pStyle w:val="Commentaire"/>
      </w:pPr>
      <w:r>
        <w:t xml:space="preserve">(; ; ; ; Kim et al., 2018; Kusunoki, 2018; ; Li et al., 2018a; ; Ohba and Sugimoto, 2020, 2019; ; Wang et al., 2017a, 2017b; </w:t>
      </w:r>
    </w:p>
    <w:p w14:paraId="2753BED9" w14:textId="77777777" w:rsidR="00A26296" w:rsidRDefault="00A26296">
      <w:pPr>
        <w:pStyle w:val="Commentaire"/>
      </w:pPr>
    </w:p>
    <w:p w14:paraId="2CBB8ABC" w14:textId="77777777" w:rsidR="00A26296" w:rsidRDefault="00A26296">
      <w:pPr>
        <w:pStyle w:val="Commentaire"/>
      </w:pPr>
      <w:r>
        <w:t>Correct:</w:t>
      </w:r>
    </w:p>
    <w:p w14:paraId="00444E18" w14:textId="18E20531" w:rsidR="00A26296" w:rsidRDefault="00A26296">
      <w:pPr>
        <w:pStyle w:val="Commentaire"/>
      </w:pPr>
      <w:r>
        <w:t>(Kusunoki and Mizuta, 2013; Seo et al., 2014; Zhou et al., 2014; Ahn et al., 2016; Nayak and Dairaku, 2016; X. Wang et al., 2017; Y. Wang et al., 2017; Guo et al., 2018; G. Kim et al., 2018; Kusunoki, 2018a; D. Li et al., 2018; Kawase et al., 2019; Ohba and Sugimoto, 2019, 2020; Hatsuzuka et al., 2020)</w:t>
      </w:r>
    </w:p>
  </w:comment>
  <w:comment w:id="5236" w:author="Robin Matthews" w:date="2021-07-13T14:57:00Z" w:initials="RM">
    <w:p w14:paraId="3B0465E4" w14:textId="77777777" w:rsidR="00A26296" w:rsidRDefault="00A26296">
      <w:pPr>
        <w:pStyle w:val="Commentaire"/>
      </w:pPr>
      <w:r>
        <w:rPr>
          <w:rStyle w:val="Marquedecommentaire"/>
        </w:rPr>
        <w:annotationRef/>
      </w:r>
      <w:r>
        <w:t>Not found:</w:t>
      </w:r>
    </w:p>
    <w:p w14:paraId="6475A2B3" w14:textId="77777777" w:rsidR="00A26296" w:rsidRDefault="00A26296">
      <w:pPr>
        <w:pStyle w:val="Commentaire"/>
      </w:pPr>
      <w:r>
        <w:t>W. Li et al.</w:t>
      </w:r>
    </w:p>
    <w:p w14:paraId="743DD6FF" w14:textId="77777777" w:rsidR="00A26296" w:rsidRDefault="00A26296">
      <w:pPr>
        <w:pStyle w:val="Commentaire"/>
      </w:pPr>
    </w:p>
    <w:p w14:paraId="2BE692D3" w14:textId="77777777" w:rsidR="00A26296" w:rsidRDefault="00A26296">
      <w:pPr>
        <w:pStyle w:val="Commentaire"/>
      </w:pPr>
      <w:r>
        <w:t>Extra stuff:</w:t>
      </w:r>
    </w:p>
    <w:p w14:paraId="2F2FC3E5" w14:textId="77777777" w:rsidR="00A26296" w:rsidRDefault="00A26296">
      <w:pPr>
        <w:pStyle w:val="Commentaire"/>
      </w:pPr>
      <w:r>
        <w:t>Li et al., )</w:t>
      </w:r>
    </w:p>
    <w:p w14:paraId="438352B2" w14:textId="77777777" w:rsidR="00A26296" w:rsidRDefault="00A26296">
      <w:pPr>
        <w:pStyle w:val="Commentaire"/>
      </w:pPr>
    </w:p>
    <w:p w14:paraId="7BA0440A" w14:textId="77777777" w:rsidR="00A26296" w:rsidRDefault="00A26296">
      <w:pPr>
        <w:pStyle w:val="Commentaire"/>
      </w:pPr>
      <w:r>
        <w:t>Correct:</w:t>
      </w:r>
    </w:p>
    <w:p w14:paraId="332F631E" w14:textId="77777777" w:rsidR="00A26296" w:rsidRDefault="00A26296">
      <w:pPr>
        <w:pStyle w:val="Commentaire"/>
      </w:pPr>
      <w:r>
        <w:t>W. Li et al. (2018b)</w:t>
      </w:r>
    </w:p>
    <w:p w14:paraId="4AEDDEBE" w14:textId="3BFA3CC8" w:rsidR="00A26296" w:rsidRDefault="00A26296">
      <w:pPr>
        <w:pStyle w:val="Commentaire"/>
      </w:pPr>
      <w:r>
        <w:t>(W. Li et al., 2018b)</w:t>
      </w:r>
    </w:p>
  </w:comment>
  <w:comment w:id="5237" w:author="Robin Matthews" w:date="2021-07-13T14:57:00Z" w:initials="RM">
    <w:p w14:paraId="3C03E484" w14:textId="77777777" w:rsidR="00A26296" w:rsidRDefault="00A26296">
      <w:pPr>
        <w:pStyle w:val="Commentaire"/>
      </w:pPr>
      <w:r>
        <w:rPr>
          <w:rStyle w:val="Marquedecommentaire"/>
        </w:rPr>
        <w:annotationRef/>
      </w:r>
      <w:r>
        <w:t>Not found:</w:t>
      </w:r>
    </w:p>
    <w:p w14:paraId="68451ECE" w14:textId="77777777" w:rsidR="00A26296" w:rsidRDefault="00A26296">
      <w:pPr>
        <w:pStyle w:val="Commentaire"/>
      </w:pPr>
      <w:r>
        <w:t>C. Li et al.</w:t>
      </w:r>
    </w:p>
    <w:p w14:paraId="408F0FD4" w14:textId="77777777" w:rsidR="00A26296" w:rsidRDefault="00A26296">
      <w:pPr>
        <w:pStyle w:val="Commentaire"/>
      </w:pPr>
    </w:p>
    <w:p w14:paraId="18179D6D" w14:textId="77777777" w:rsidR="00A26296" w:rsidRDefault="00A26296">
      <w:pPr>
        <w:pStyle w:val="Commentaire"/>
      </w:pPr>
      <w:r>
        <w:t>Extra stuff:</w:t>
      </w:r>
    </w:p>
    <w:p w14:paraId="4014B832" w14:textId="77777777" w:rsidR="00A26296" w:rsidRDefault="00A26296">
      <w:pPr>
        <w:pStyle w:val="Commentaire"/>
      </w:pPr>
      <w:r>
        <w:t xml:space="preserve">(Li et al., </w:t>
      </w:r>
    </w:p>
    <w:p w14:paraId="5A97A84B" w14:textId="77777777" w:rsidR="00A26296" w:rsidRDefault="00A26296">
      <w:pPr>
        <w:pStyle w:val="Commentaire"/>
      </w:pPr>
    </w:p>
    <w:p w14:paraId="77805336" w14:textId="77777777" w:rsidR="00A26296" w:rsidRDefault="00A26296">
      <w:pPr>
        <w:pStyle w:val="Commentaire"/>
      </w:pPr>
      <w:r>
        <w:t>Correct:</w:t>
      </w:r>
    </w:p>
    <w:p w14:paraId="10399C32" w14:textId="77777777" w:rsidR="00A26296" w:rsidRDefault="00A26296">
      <w:pPr>
        <w:pStyle w:val="Commentaire"/>
      </w:pPr>
      <w:r>
        <w:t>C. Li et al. (2020)</w:t>
      </w:r>
    </w:p>
    <w:p w14:paraId="62B82EFD" w14:textId="0D29E7E9" w:rsidR="00A26296" w:rsidRDefault="00A26296">
      <w:pPr>
        <w:pStyle w:val="Commentaire"/>
      </w:pPr>
      <w:r>
        <w:t>(C. Li et al., 2020)</w:t>
      </w:r>
    </w:p>
  </w:comment>
  <w:comment w:id="5240" w:author="Robin Matthews" w:date="2021-07-13T14:57:00Z" w:initials="RM">
    <w:p w14:paraId="2D4DC26C" w14:textId="77777777" w:rsidR="00A26296" w:rsidRDefault="00A26296">
      <w:pPr>
        <w:pStyle w:val="Commentaire"/>
      </w:pPr>
      <w:r>
        <w:rPr>
          <w:rStyle w:val="Marquedecommentaire"/>
        </w:rPr>
        <w:annotationRef/>
      </w:r>
      <w:r>
        <w:t>Not found:</w:t>
      </w:r>
    </w:p>
    <w:p w14:paraId="7C1C82DD" w14:textId="77777777" w:rsidR="00A26296" w:rsidRDefault="00A26296">
      <w:pPr>
        <w:pStyle w:val="Commentaire"/>
      </w:pPr>
      <w:r>
        <w:t>C. Li et al.</w:t>
      </w:r>
    </w:p>
    <w:p w14:paraId="500C8105" w14:textId="77777777" w:rsidR="00A26296" w:rsidRDefault="00A26296">
      <w:pPr>
        <w:pStyle w:val="Commentaire"/>
      </w:pPr>
    </w:p>
    <w:p w14:paraId="4653EE4B" w14:textId="77777777" w:rsidR="00A26296" w:rsidRDefault="00A26296">
      <w:pPr>
        <w:pStyle w:val="Commentaire"/>
      </w:pPr>
      <w:r>
        <w:t>Extra stuff:</w:t>
      </w:r>
    </w:p>
    <w:p w14:paraId="4486314E" w14:textId="77777777" w:rsidR="00A26296" w:rsidRDefault="00A26296">
      <w:pPr>
        <w:pStyle w:val="Commentaire"/>
      </w:pPr>
      <w:r>
        <w:t>(Li et al., a)</w:t>
      </w:r>
    </w:p>
    <w:p w14:paraId="06AFA344" w14:textId="77777777" w:rsidR="00A26296" w:rsidRDefault="00A26296">
      <w:pPr>
        <w:pStyle w:val="Commentaire"/>
      </w:pPr>
    </w:p>
    <w:p w14:paraId="5DDFA363" w14:textId="77777777" w:rsidR="00A26296" w:rsidRDefault="00A26296">
      <w:pPr>
        <w:pStyle w:val="Commentaire"/>
      </w:pPr>
      <w:r>
        <w:t>Correct:</w:t>
      </w:r>
    </w:p>
    <w:p w14:paraId="7C9E0474" w14:textId="77777777" w:rsidR="00A26296" w:rsidRDefault="00A26296">
      <w:pPr>
        <w:pStyle w:val="Commentaire"/>
      </w:pPr>
      <w:r>
        <w:t>C. Li et al. (2020)</w:t>
      </w:r>
    </w:p>
    <w:p w14:paraId="6F299B94" w14:textId="551DD3A5" w:rsidR="00A26296" w:rsidRDefault="00A26296">
      <w:pPr>
        <w:pStyle w:val="Commentaire"/>
      </w:pPr>
      <w:r>
        <w:t>(C. Li et al., 2020)</w:t>
      </w:r>
    </w:p>
  </w:comment>
  <w:comment w:id="5246" w:author="Robin Matthews" w:date="2021-07-13T14:57:00Z" w:initials="RM">
    <w:p w14:paraId="48AA0849" w14:textId="77777777" w:rsidR="00A26296" w:rsidRDefault="00A26296">
      <w:pPr>
        <w:pStyle w:val="Commentaire"/>
      </w:pPr>
      <w:r>
        <w:rPr>
          <w:rStyle w:val="Marquedecommentaire"/>
        </w:rPr>
        <w:annotationRef/>
      </w:r>
      <w:r>
        <w:t>Not found:</w:t>
      </w:r>
    </w:p>
    <w:p w14:paraId="0859E2A4" w14:textId="77777777" w:rsidR="00A26296" w:rsidRDefault="00A26296">
      <w:pPr>
        <w:pStyle w:val="Commentaire"/>
      </w:pPr>
      <w:r>
        <w:t>X. Wang et al., 2017</w:t>
      </w:r>
    </w:p>
    <w:p w14:paraId="08428B41" w14:textId="77777777" w:rsidR="00A26296" w:rsidRDefault="00A26296">
      <w:pPr>
        <w:pStyle w:val="Commentaire"/>
      </w:pPr>
      <w:r>
        <w:t>Y. Wang et al., 2017</w:t>
      </w:r>
    </w:p>
    <w:p w14:paraId="183A7B46" w14:textId="77777777" w:rsidR="00A26296" w:rsidRDefault="00A26296">
      <w:pPr>
        <w:pStyle w:val="Commentaire"/>
      </w:pPr>
      <w:r>
        <w:t>G. Kim et al., 2018</w:t>
      </w:r>
    </w:p>
    <w:p w14:paraId="5B81186F" w14:textId="77777777" w:rsidR="00A26296" w:rsidRDefault="00A26296">
      <w:pPr>
        <w:pStyle w:val="Commentaire"/>
      </w:pPr>
      <w:r>
        <w:t>Kusunoki, 2018a</w:t>
      </w:r>
    </w:p>
    <w:p w14:paraId="677B1BF1" w14:textId="77777777" w:rsidR="00A26296" w:rsidRDefault="00A26296">
      <w:pPr>
        <w:pStyle w:val="Commentaire"/>
      </w:pPr>
      <w:r>
        <w:t>D. Li et al., 2018</w:t>
      </w:r>
    </w:p>
    <w:p w14:paraId="09ADC16B" w14:textId="77777777" w:rsidR="00A26296" w:rsidRDefault="00A26296">
      <w:pPr>
        <w:pStyle w:val="Commentaire"/>
      </w:pPr>
      <w:r>
        <w:t>Ohba and Sugimoto, 2019, 2020</w:t>
      </w:r>
    </w:p>
    <w:p w14:paraId="1930B370" w14:textId="77777777" w:rsidR="00A26296" w:rsidRDefault="00A26296">
      <w:pPr>
        <w:pStyle w:val="Commentaire"/>
      </w:pPr>
    </w:p>
    <w:p w14:paraId="1DCE3158" w14:textId="77777777" w:rsidR="00A26296" w:rsidRDefault="00A26296">
      <w:pPr>
        <w:pStyle w:val="Commentaire"/>
      </w:pPr>
      <w:r>
        <w:t>Extra stuff:</w:t>
      </w:r>
    </w:p>
    <w:p w14:paraId="4B42F126" w14:textId="77777777" w:rsidR="00A26296" w:rsidRDefault="00A26296">
      <w:pPr>
        <w:pStyle w:val="Commentaire"/>
      </w:pPr>
      <w:r>
        <w:t xml:space="preserve">(; ; ; ; Kim et al., 2018; Kusunoki, 2018; ; Li et al., 2018a; ; Ohba and Sugimoto, 2020, 2019; ; Wang et al., 2017a, 2017b; </w:t>
      </w:r>
    </w:p>
    <w:p w14:paraId="0384B791" w14:textId="77777777" w:rsidR="00A26296" w:rsidRDefault="00A26296">
      <w:pPr>
        <w:pStyle w:val="Commentaire"/>
      </w:pPr>
    </w:p>
    <w:p w14:paraId="573D911C" w14:textId="77777777" w:rsidR="00A26296" w:rsidRDefault="00A26296">
      <w:pPr>
        <w:pStyle w:val="Commentaire"/>
      </w:pPr>
      <w:r>
        <w:t>Correct:</w:t>
      </w:r>
    </w:p>
    <w:p w14:paraId="6AA17B33" w14:textId="1D083BA2" w:rsidR="00A26296" w:rsidRDefault="00A26296">
      <w:pPr>
        <w:pStyle w:val="Commentaire"/>
      </w:pPr>
      <w:r>
        <w:t>(Kusunoki and Mizuta, 2013; Seo et al., 2014; Zhou et al., 2014; Ahn et al., 2016; Nayak and Dairaku, 2016; X. Wang et al., 2017; Y. Wang et al., 2017; Guo et al., 2018; G. Kim et al., 2018; Kusunoki, 2018a; D. Li et al., 2018; Kawase et al., 2019; Ohba and Sugimoto, 2019, 2020; Hatsuzuka et al., 2020)</w:t>
      </w:r>
    </w:p>
  </w:comment>
  <w:comment w:id="5248" w:author="Robin Matthews" w:date="2021-07-13T14:57:00Z" w:initials="RM">
    <w:p w14:paraId="2445EDA5" w14:textId="77777777" w:rsidR="00A26296" w:rsidRDefault="00A26296">
      <w:pPr>
        <w:pStyle w:val="Commentaire"/>
      </w:pPr>
      <w:r>
        <w:rPr>
          <w:rStyle w:val="Marquedecommentaire"/>
        </w:rPr>
        <w:annotationRef/>
      </w:r>
      <w:r>
        <w:t>Not found:</w:t>
      </w:r>
    </w:p>
    <w:p w14:paraId="74F44938" w14:textId="77777777" w:rsidR="00A26296" w:rsidRDefault="00A26296">
      <w:pPr>
        <w:pStyle w:val="Commentaire"/>
      </w:pPr>
      <w:r>
        <w:t>W. Li et al.</w:t>
      </w:r>
    </w:p>
    <w:p w14:paraId="406F1444" w14:textId="77777777" w:rsidR="00A26296" w:rsidRDefault="00A26296">
      <w:pPr>
        <w:pStyle w:val="Commentaire"/>
      </w:pPr>
    </w:p>
    <w:p w14:paraId="62BA9EE2" w14:textId="77777777" w:rsidR="00A26296" w:rsidRDefault="00A26296">
      <w:pPr>
        <w:pStyle w:val="Commentaire"/>
      </w:pPr>
      <w:r>
        <w:t>Extra stuff:</w:t>
      </w:r>
    </w:p>
    <w:p w14:paraId="18E6D672" w14:textId="77777777" w:rsidR="00A26296" w:rsidRDefault="00A26296">
      <w:pPr>
        <w:pStyle w:val="Commentaire"/>
      </w:pPr>
      <w:r>
        <w:t>Li et al., )</w:t>
      </w:r>
    </w:p>
    <w:p w14:paraId="066DADAA" w14:textId="77777777" w:rsidR="00A26296" w:rsidRDefault="00A26296">
      <w:pPr>
        <w:pStyle w:val="Commentaire"/>
      </w:pPr>
    </w:p>
    <w:p w14:paraId="3AA8DB45" w14:textId="77777777" w:rsidR="00A26296" w:rsidRDefault="00A26296">
      <w:pPr>
        <w:pStyle w:val="Commentaire"/>
      </w:pPr>
      <w:r>
        <w:t>Correct:</w:t>
      </w:r>
    </w:p>
    <w:p w14:paraId="01ED8E39" w14:textId="77777777" w:rsidR="00A26296" w:rsidRDefault="00A26296">
      <w:pPr>
        <w:pStyle w:val="Commentaire"/>
      </w:pPr>
      <w:r>
        <w:t>W. Li et al. (2018b)</w:t>
      </w:r>
    </w:p>
    <w:p w14:paraId="5E19FE03" w14:textId="1175D709" w:rsidR="00A26296" w:rsidRDefault="00A26296">
      <w:pPr>
        <w:pStyle w:val="Commentaire"/>
      </w:pPr>
      <w:r>
        <w:t>(W. Li et al., 2018b)</w:t>
      </w:r>
    </w:p>
  </w:comment>
  <w:comment w:id="5249" w:author="Robin Matthews" w:date="2021-07-13T14:57:00Z" w:initials="RM">
    <w:p w14:paraId="0BB55D65" w14:textId="77777777" w:rsidR="00A26296" w:rsidRDefault="00A26296">
      <w:pPr>
        <w:pStyle w:val="Commentaire"/>
      </w:pPr>
      <w:r>
        <w:rPr>
          <w:rStyle w:val="Marquedecommentaire"/>
        </w:rPr>
        <w:annotationRef/>
      </w:r>
      <w:r>
        <w:t>Not found:</w:t>
      </w:r>
    </w:p>
    <w:p w14:paraId="11FCEF89" w14:textId="77777777" w:rsidR="00A26296" w:rsidRDefault="00A26296">
      <w:pPr>
        <w:pStyle w:val="Commentaire"/>
      </w:pPr>
      <w:r>
        <w:t>C. Li et al.</w:t>
      </w:r>
    </w:p>
    <w:p w14:paraId="126E1321" w14:textId="77777777" w:rsidR="00A26296" w:rsidRDefault="00A26296">
      <w:pPr>
        <w:pStyle w:val="Commentaire"/>
      </w:pPr>
    </w:p>
    <w:p w14:paraId="7B36E358" w14:textId="77777777" w:rsidR="00A26296" w:rsidRDefault="00A26296">
      <w:pPr>
        <w:pStyle w:val="Commentaire"/>
      </w:pPr>
      <w:r>
        <w:t>Extra stuff:</w:t>
      </w:r>
    </w:p>
    <w:p w14:paraId="761E6379" w14:textId="77777777" w:rsidR="00A26296" w:rsidRDefault="00A26296">
      <w:pPr>
        <w:pStyle w:val="Commentaire"/>
      </w:pPr>
      <w:r>
        <w:t xml:space="preserve">(Li et al., </w:t>
      </w:r>
    </w:p>
    <w:p w14:paraId="1B05923D" w14:textId="77777777" w:rsidR="00A26296" w:rsidRDefault="00A26296">
      <w:pPr>
        <w:pStyle w:val="Commentaire"/>
      </w:pPr>
    </w:p>
    <w:p w14:paraId="72C614C5" w14:textId="77777777" w:rsidR="00A26296" w:rsidRDefault="00A26296">
      <w:pPr>
        <w:pStyle w:val="Commentaire"/>
      </w:pPr>
      <w:r>
        <w:t>Correct:</w:t>
      </w:r>
    </w:p>
    <w:p w14:paraId="101A36F0" w14:textId="77777777" w:rsidR="00A26296" w:rsidRDefault="00A26296">
      <w:pPr>
        <w:pStyle w:val="Commentaire"/>
      </w:pPr>
      <w:r>
        <w:t>C. Li et al. (2020)</w:t>
      </w:r>
    </w:p>
    <w:p w14:paraId="52C278AB" w14:textId="58BA5F11" w:rsidR="00A26296" w:rsidRDefault="00A26296">
      <w:pPr>
        <w:pStyle w:val="Commentaire"/>
      </w:pPr>
      <w:r>
        <w:t>(C. Li et al., 2020)</w:t>
      </w:r>
    </w:p>
  </w:comment>
  <w:comment w:id="5252" w:author="Robin Matthews" w:date="2021-07-13T14:57:00Z" w:initials="RM">
    <w:p w14:paraId="12B1F84E" w14:textId="77777777" w:rsidR="00A26296" w:rsidRDefault="00A26296">
      <w:pPr>
        <w:pStyle w:val="Commentaire"/>
      </w:pPr>
      <w:r>
        <w:rPr>
          <w:rStyle w:val="Marquedecommentaire"/>
        </w:rPr>
        <w:annotationRef/>
      </w:r>
      <w:r>
        <w:t>Not found:</w:t>
      </w:r>
    </w:p>
    <w:p w14:paraId="2C3FE438" w14:textId="77777777" w:rsidR="00A26296" w:rsidRDefault="00A26296">
      <w:pPr>
        <w:pStyle w:val="Commentaire"/>
      </w:pPr>
      <w:r>
        <w:t>C. Li et al.</w:t>
      </w:r>
    </w:p>
    <w:p w14:paraId="1AA0933D" w14:textId="77777777" w:rsidR="00A26296" w:rsidRDefault="00A26296">
      <w:pPr>
        <w:pStyle w:val="Commentaire"/>
      </w:pPr>
    </w:p>
    <w:p w14:paraId="514288C4" w14:textId="77777777" w:rsidR="00A26296" w:rsidRDefault="00A26296">
      <w:pPr>
        <w:pStyle w:val="Commentaire"/>
      </w:pPr>
      <w:r>
        <w:t>Extra stuff:</w:t>
      </w:r>
    </w:p>
    <w:p w14:paraId="22B666B4" w14:textId="77777777" w:rsidR="00A26296" w:rsidRDefault="00A26296">
      <w:pPr>
        <w:pStyle w:val="Commentaire"/>
      </w:pPr>
      <w:r>
        <w:t>(Li et al., a)</w:t>
      </w:r>
    </w:p>
    <w:p w14:paraId="62DCDA37" w14:textId="77777777" w:rsidR="00A26296" w:rsidRDefault="00A26296">
      <w:pPr>
        <w:pStyle w:val="Commentaire"/>
      </w:pPr>
    </w:p>
    <w:p w14:paraId="662B685D" w14:textId="77777777" w:rsidR="00A26296" w:rsidRDefault="00A26296">
      <w:pPr>
        <w:pStyle w:val="Commentaire"/>
      </w:pPr>
      <w:r>
        <w:t>Correct:</w:t>
      </w:r>
    </w:p>
    <w:p w14:paraId="4C80B70B" w14:textId="77777777" w:rsidR="00A26296" w:rsidRDefault="00A26296">
      <w:pPr>
        <w:pStyle w:val="Commentaire"/>
      </w:pPr>
      <w:r>
        <w:t>C. Li et al. (2020)</w:t>
      </w:r>
    </w:p>
    <w:p w14:paraId="50D5238C" w14:textId="00FAF8F7" w:rsidR="00A26296" w:rsidRDefault="00A26296">
      <w:pPr>
        <w:pStyle w:val="Commentaire"/>
      </w:pPr>
      <w:r>
        <w:t>(C. Li et al., 2020)</w:t>
      </w:r>
    </w:p>
  </w:comment>
  <w:comment w:id="5258" w:author="Robin Matthews" w:date="2021-07-13T14:57:00Z" w:initials="RM">
    <w:p w14:paraId="34879F57" w14:textId="77777777" w:rsidR="00A26296" w:rsidRDefault="00A26296">
      <w:pPr>
        <w:pStyle w:val="Commentaire"/>
      </w:pPr>
      <w:r>
        <w:rPr>
          <w:rStyle w:val="Marquedecommentaire"/>
        </w:rPr>
        <w:annotationRef/>
      </w:r>
      <w:r>
        <w:t>Not found:</w:t>
      </w:r>
    </w:p>
    <w:p w14:paraId="4A3BBEEA" w14:textId="77777777" w:rsidR="00A26296" w:rsidRDefault="00A26296">
      <w:pPr>
        <w:pStyle w:val="Commentaire"/>
      </w:pPr>
      <w:r>
        <w:t>X. Wang et al., 2017</w:t>
      </w:r>
    </w:p>
    <w:p w14:paraId="3F5FBC6B" w14:textId="77777777" w:rsidR="00A26296" w:rsidRDefault="00A26296">
      <w:pPr>
        <w:pStyle w:val="Commentaire"/>
      </w:pPr>
      <w:r>
        <w:t>Y. Wang et al., 2017</w:t>
      </w:r>
    </w:p>
    <w:p w14:paraId="6FE9E7A7" w14:textId="77777777" w:rsidR="00A26296" w:rsidRDefault="00A26296">
      <w:pPr>
        <w:pStyle w:val="Commentaire"/>
      </w:pPr>
      <w:r>
        <w:t>G. Kim et al., 2018</w:t>
      </w:r>
    </w:p>
    <w:p w14:paraId="010BACAE" w14:textId="77777777" w:rsidR="00A26296" w:rsidRDefault="00A26296">
      <w:pPr>
        <w:pStyle w:val="Commentaire"/>
      </w:pPr>
      <w:r>
        <w:t>Kusunoki, 2018a</w:t>
      </w:r>
    </w:p>
    <w:p w14:paraId="7EC9DFF8" w14:textId="77777777" w:rsidR="00A26296" w:rsidRDefault="00A26296">
      <w:pPr>
        <w:pStyle w:val="Commentaire"/>
      </w:pPr>
      <w:r>
        <w:t>D. Li et al., 2018</w:t>
      </w:r>
    </w:p>
    <w:p w14:paraId="6380077F" w14:textId="77777777" w:rsidR="00A26296" w:rsidRDefault="00A26296">
      <w:pPr>
        <w:pStyle w:val="Commentaire"/>
      </w:pPr>
      <w:r>
        <w:t>Ohba and Sugimoto, 2019, 2020</w:t>
      </w:r>
    </w:p>
    <w:p w14:paraId="143E668C" w14:textId="77777777" w:rsidR="00A26296" w:rsidRDefault="00A26296">
      <w:pPr>
        <w:pStyle w:val="Commentaire"/>
      </w:pPr>
    </w:p>
    <w:p w14:paraId="0986BD9D" w14:textId="77777777" w:rsidR="00A26296" w:rsidRDefault="00A26296">
      <w:pPr>
        <w:pStyle w:val="Commentaire"/>
      </w:pPr>
      <w:r>
        <w:t>Extra stuff:</w:t>
      </w:r>
    </w:p>
    <w:p w14:paraId="4FEA56A5" w14:textId="77777777" w:rsidR="00A26296" w:rsidRDefault="00A26296">
      <w:pPr>
        <w:pStyle w:val="Commentaire"/>
      </w:pPr>
      <w:r>
        <w:t xml:space="preserve">(; ; ; ; Kim et al., 2018; Kusunoki, 2018; ; Li et al., 2018a; ; Ohba and Sugimoto, 2020, 2019; ; Wang et al., 2017a, 2017b; </w:t>
      </w:r>
    </w:p>
    <w:p w14:paraId="762A36CF" w14:textId="77777777" w:rsidR="00A26296" w:rsidRDefault="00A26296">
      <w:pPr>
        <w:pStyle w:val="Commentaire"/>
      </w:pPr>
    </w:p>
    <w:p w14:paraId="3B569522" w14:textId="77777777" w:rsidR="00A26296" w:rsidRDefault="00A26296">
      <w:pPr>
        <w:pStyle w:val="Commentaire"/>
      </w:pPr>
      <w:r>
        <w:t>Correct:</w:t>
      </w:r>
    </w:p>
    <w:p w14:paraId="19E9F566" w14:textId="49D72115" w:rsidR="00A26296" w:rsidRDefault="00A26296">
      <w:pPr>
        <w:pStyle w:val="Commentaire"/>
      </w:pPr>
      <w:r>
        <w:t>(Kusunoki and Mizuta, 2013; Seo et al., 2014; Zhou et al., 2014; Ahn et al., 2016; Nayak and Dairaku, 2016; X. Wang et al., 2017; Y. Wang et al., 2017; Guo et al., 2018; G. Kim et al., 2018; Kusunoki, 2018a; D. Li et al., 2018; Kawase et al., 2019; Ohba and Sugimoto, 2019, 2020; Hatsuzuka et al., 2020)</w:t>
      </w:r>
    </w:p>
  </w:comment>
  <w:comment w:id="5260" w:author="Robin Matthews" w:date="2021-07-13T14:57:00Z" w:initials="RM">
    <w:p w14:paraId="1E1B4147" w14:textId="77777777" w:rsidR="00A26296" w:rsidRDefault="00A26296">
      <w:pPr>
        <w:pStyle w:val="Commentaire"/>
      </w:pPr>
      <w:r>
        <w:rPr>
          <w:rStyle w:val="Marquedecommentaire"/>
        </w:rPr>
        <w:annotationRef/>
      </w:r>
      <w:r>
        <w:t>Not found:</w:t>
      </w:r>
    </w:p>
    <w:p w14:paraId="2CA7D82D" w14:textId="77777777" w:rsidR="00A26296" w:rsidRDefault="00A26296">
      <w:pPr>
        <w:pStyle w:val="Commentaire"/>
      </w:pPr>
      <w:r>
        <w:t>W. Li et al.</w:t>
      </w:r>
    </w:p>
    <w:p w14:paraId="7B7BB92F" w14:textId="77777777" w:rsidR="00A26296" w:rsidRDefault="00A26296">
      <w:pPr>
        <w:pStyle w:val="Commentaire"/>
      </w:pPr>
    </w:p>
    <w:p w14:paraId="3DF15328" w14:textId="77777777" w:rsidR="00A26296" w:rsidRDefault="00A26296">
      <w:pPr>
        <w:pStyle w:val="Commentaire"/>
      </w:pPr>
      <w:r>
        <w:t>Extra stuff:</w:t>
      </w:r>
    </w:p>
    <w:p w14:paraId="788DBC9E" w14:textId="77777777" w:rsidR="00A26296" w:rsidRDefault="00A26296">
      <w:pPr>
        <w:pStyle w:val="Commentaire"/>
      </w:pPr>
      <w:r>
        <w:t>Li et al., )</w:t>
      </w:r>
    </w:p>
    <w:p w14:paraId="77B520A3" w14:textId="77777777" w:rsidR="00A26296" w:rsidRDefault="00A26296">
      <w:pPr>
        <w:pStyle w:val="Commentaire"/>
      </w:pPr>
    </w:p>
    <w:p w14:paraId="1C604C1F" w14:textId="77777777" w:rsidR="00A26296" w:rsidRDefault="00A26296">
      <w:pPr>
        <w:pStyle w:val="Commentaire"/>
      </w:pPr>
      <w:r>
        <w:t>Correct:</w:t>
      </w:r>
    </w:p>
    <w:p w14:paraId="16E78C37" w14:textId="77777777" w:rsidR="00A26296" w:rsidRDefault="00A26296">
      <w:pPr>
        <w:pStyle w:val="Commentaire"/>
      </w:pPr>
      <w:r>
        <w:t>W. Li et al. (2018b)</w:t>
      </w:r>
    </w:p>
    <w:p w14:paraId="4864CD9D" w14:textId="4BFAD58C" w:rsidR="00A26296" w:rsidRDefault="00A26296">
      <w:pPr>
        <w:pStyle w:val="Commentaire"/>
      </w:pPr>
      <w:r>
        <w:t>(W. Li et al., 2018b)</w:t>
      </w:r>
    </w:p>
  </w:comment>
  <w:comment w:id="5261" w:author="Robin Matthews" w:date="2021-07-13T14:57:00Z" w:initials="RM">
    <w:p w14:paraId="4816898E" w14:textId="77777777" w:rsidR="00A26296" w:rsidRDefault="00A26296">
      <w:pPr>
        <w:pStyle w:val="Commentaire"/>
      </w:pPr>
      <w:r>
        <w:rPr>
          <w:rStyle w:val="Marquedecommentaire"/>
        </w:rPr>
        <w:annotationRef/>
      </w:r>
      <w:r>
        <w:t>Not found:</w:t>
      </w:r>
    </w:p>
    <w:p w14:paraId="7C64E813" w14:textId="77777777" w:rsidR="00A26296" w:rsidRDefault="00A26296">
      <w:pPr>
        <w:pStyle w:val="Commentaire"/>
      </w:pPr>
      <w:r>
        <w:t>2020b</w:t>
      </w:r>
    </w:p>
    <w:p w14:paraId="0CB8D87D" w14:textId="77777777" w:rsidR="00A26296" w:rsidRDefault="00A26296">
      <w:pPr>
        <w:pStyle w:val="Commentaire"/>
      </w:pPr>
    </w:p>
    <w:p w14:paraId="3F1F6643" w14:textId="77777777" w:rsidR="00A26296" w:rsidRDefault="00A26296">
      <w:pPr>
        <w:pStyle w:val="Commentaire"/>
      </w:pPr>
      <w:r>
        <w:t>Extra stuff:</w:t>
      </w:r>
    </w:p>
    <w:p w14:paraId="313174E0" w14:textId="77777777" w:rsidR="00A26296" w:rsidRDefault="00A26296">
      <w:pPr>
        <w:pStyle w:val="Commentaire"/>
      </w:pPr>
      <w:r>
        <w:t>(, 2020a)</w:t>
      </w:r>
    </w:p>
    <w:p w14:paraId="0A01C88C" w14:textId="77777777" w:rsidR="00A26296" w:rsidRDefault="00A26296">
      <w:pPr>
        <w:pStyle w:val="Commentaire"/>
      </w:pPr>
    </w:p>
    <w:p w14:paraId="5CE13443" w14:textId="77777777" w:rsidR="00A26296" w:rsidRDefault="00A26296">
      <w:pPr>
        <w:pStyle w:val="Commentaire"/>
      </w:pPr>
      <w:r>
        <w:t>Correct:</w:t>
      </w:r>
    </w:p>
    <w:p w14:paraId="577D66CC" w14:textId="77777777" w:rsidR="00A26296" w:rsidRDefault="00A26296">
      <w:pPr>
        <w:pStyle w:val="Commentaire"/>
      </w:pPr>
      <w:r>
        <w:t>Sun et al. (2020b)</w:t>
      </w:r>
    </w:p>
    <w:p w14:paraId="7A377CDB" w14:textId="00DD9394" w:rsidR="00A26296" w:rsidRDefault="00A26296">
      <w:pPr>
        <w:pStyle w:val="Commentaire"/>
      </w:pPr>
      <w:r>
        <w:t>(Sun et al., 2020b)</w:t>
      </w:r>
    </w:p>
  </w:comment>
  <w:comment w:id="5266" w:author="Robin Matthews" w:date="2021-07-13T14:57:00Z" w:initials="RM">
    <w:p w14:paraId="1A1D04D4" w14:textId="77777777" w:rsidR="00A26296" w:rsidRDefault="00A26296">
      <w:pPr>
        <w:pStyle w:val="Commentaire"/>
      </w:pPr>
      <w:r>
        <w:rPr>
          <w:rStyle w:val="Marquedecommentaire"/>
        </w:rPr>
        <w:annotationRef/>
      </w:r>
      <w:r>
        <w:t>Not found:</w:t>
      </w:r>
    </w:p>
    <w:p w14:paraId="7BED79CA" w14:textId="77777777" w:rsidR="00A26296" w:rsidRDefault="00A26296">
      <w:pPr>
        <w:pStyle w:val="Commentaire"/>
      </w:pPr>
      <w:r>
        <w:t>C. Li et al.</w:t>
      </w:r>
    </w:p>
    <w:p w14:paraId="4A7B39EA" w14:textId="77777777" w:rsidR="00A26296" w:rsidRDefault="00A26296">
      <w:pPr>
        <w:pStyle w:val="Commentaire"/>
      </w:pPr>
    </w:p>
    <w:p w14:paraId="140EEF08" w14:textId="77777777" w:rsidR="00A26296" w:rsidRDefault="00A26296">
      <w:pPr>
        <w:pStyle w:val="Commentaire"/>
      </w:pPr>
      <w:r>
        <w:t>Extra stuff:</w:t>
      </w:r>
    </w:p>
    <w:p w14:paraId="18222323" w14:textId="77777777" w:rsidR="00A26296" w:rsidRDefault="00A26296">
      <w:pPr>
        <w:pStyle w:val="Commentaire"/>
      </w:pPr>
      <w:r>
        <w:t xml:space="preserve">(Li et al., </w:t>
      </w:r>
    </w:p>
    <w:p w14:paraId="5EADC886" w14:textId="77777777" w:rsidR="00A26296" w:rsidRDefault="00A26296">
      <w:pPr>
        <w:pStyle w:val="Commentaire"/>
      </w:pPr>
    </w:p>
    <w:p w14:paraId="34CA3AE3" w14:textId="77777777" w:rsidR="00A26296" w:rsidRDefault="00A26296">
      <w:pPr>
        <w:pStyle w:val="Commentaire"/>
      </w:pPr>
      <w:r>
        <w:t>Correct:</w:t>
      </w:r>
    </w:p>
    <w:p w14:paraId="72489910" w14:textId="77777777" w:rsidR="00A26296" w:rsidRDefault="00A26296">
      <w:pPr>
        <w:pStyle w:val="Commentaire"/>
      </w:pPr>
      <w:r>
        <w:t>C. Li et al. (2020)</w:t>
      </w:r>
    </w:p>
    <w:p w14:paraId="3102A628" w14:textId="6624E522" w:rsidR="00A26296" w:rsidRDefault="00A26296">
      <w:pPr>
        <w:pStyle w:val="Commentaire"/>
      </w:pPr>
      <w:r>
        <w:t>(C. Li et al., 2020)</w:t>
      </w:r>
    </w:p>
  </w:comment>
  <w:comment w:id="5269" w:author="Robin Matthews" w:date="2021-07-13T14:57:00Z" w:initials="RM">
    <w:p w14:paraId="2F31E171" w14:textId="77777777" w:rsidR="00A26296" w:rsidRDefault="00A26296">
      <w:pPr>
        <w:pStyle w:val="Commentaire"/>
      </w:pPr>
      <w:r>
        <w:rPr>
          <w:rStyle w:val="Marquedecommentaire"/>
        </w:rPr>
        <w:annotationRef/>
      </w:r>
      <w:r>
        <w:t>Not found:</w:t>
      </w:r>
    </w:p>
    <w:p w14:paraId="209591E6" w14:textId="77777777" w:rsidR="00A26296" w:rsidRDefault="00A26296">
      <w:pPr>
        <w:pStyle w:val="Commentaire"/>
      </w:pPr>
      <w:r>
        <w:t>C. Li et al.</w:t>
      </w:r>
    </w:p>
    <w:p w14:paraId="2FBD5229" w14:textId="77777777" w:rsidR="00A26296" w:rsidRDefault="00A26296">
      <w:pPr>
        <w:pStyle w:val="Commentaire"/>
      </w:pPr>
    </w:p>
    <w:p w14:paraId="30887644" w14:textId="77777777" w:rsidR="00A26296" w:rsidRDefault="00A26296">
      <w:pPr>
        <w:pStyle w:val="Commentaire"/>
      </w:pPr>
      <w:r>
        <w:t>Extra stuff:</w:t>
      </w:r>
    </w:p>
    <w:p w14:paraId="3F818DB9" w14:textId="77777777" w:rsidR="00A26296" w:rsidRDefault="00A26296">
      <w:pPr>
        <w:pStyle w:val="Commentaire"/>
      </w:pPr>
      <w:r>
        <w:t>(Li et al., a)</w:t>
      </w:r>
    </w:p>
    <w:p w14:paraId="3499AC95" w14:textId="77777777" w:rsidR="00A26296" w:rsidRDefault="00A26296">
      <w:pPr>
        <w:pStyle w:val="Commentaire"/>
      </w:pPr>
    </w:p>
    <w:p w14:paraId="433D2CEC" w14:textId="77777777" w:rsidR="00A26296" w:rsidRDefault="00A26296">
      <w:pPr>
        <w:pStyle w:val="Commentaire"/>
      </w:pPr>
      <w:r>
        <w:t>Correct:</w:t>
      </w:r>
    </w:p>
    <w:p w14:paraId="6CD2DA62" w14:textId="77777777" w:rsidR="00A26296" w:rsidRDefault="00A26296">
      <w:pPr>
        <w:pStyle w:val="Commentaire"/>
      </w:pPr>
      <w:r>
        <w:t>C. Li et al. (2020)</w:t>
      </w:r>
    </w:p>
    <w:p w14:paraId="7888315C" w14:textId="7010C57A" w:rsidR="00A26296" w:rsidRDefault="00A26296">
      <w:pPr>
        <w:pStyle w:val="Commentaire"/>
      </w:pPr>
      <w:r>
        <w:t>(C. Li et al., 2020)</w:t>
      </w:r>
    </w:p>
  </w:comment>
  <w:comment w:id="5275" w:author="Robin Matthews" w:date="2021-07-13T14:57:00Z" w:initials="RM">
    <w:p w14:paraId="5F59D541" w14:textId="77777777" w:rsidR="00A26296" w:rsidRDefault="00A26296">
      <w:pPr>
        <w:pStyle w:val="Commentaire"/>
      </w:pPr>
      <w:r>
        <w:rPr>
          <w:rStyle w:val="Marquedecommentaire"/>
        </w:rPr>
        <w:annotationRef/>
      </w:r>
      <w:r>
        <w:t>Not found:</w:t>
      </w:r>
    </w:p>
    <w:p w14:paraId="6A382CC6" w14:textId="77777777" w:rsidR="00A26296" w:rsidRDefault="00A26296">
      <w:pPr>
        <w:pStyle w:val="Commentaire"/>
      </w:pPr>
      <w:r>
        <w:t>C. Li et al.</w:t>
      </w:r>
    </w:p>
    <w:p w14:paraId="7D21E687" w14:textId="77777777" w:rsidR="00A26296" w:rsidRDefault="00A26296">
      <w:pPr>
        <w:pStyle w:val="Commentaire"/>
      </w:pPr>
    </w:p>
    <w:p w14:paraId="430BE204" w14:textId="77777777" w:rsidR="00A26296" w:rsidRDefault="00A26296">
      <w:pPr>
        <w:pStyle w:val="Commentaire"/>
      </w:pPr>
      <w:r>
        <w:t>Extra stuff:</w:t>
      </w:r>
    </w:p>
    <w:p w14:paraId="76B6E25B" w14:textId="77777777" w:rsidR="00A26296" w:rsidRDefault="00A26296">
      <w:pPr>
        <w:pStyle w:val="Commentaire"/>
      </w:pPr>
      <w:r>
        <w:t xml:space="preserve">(Li et al., </w:t>
      </w:r>
    </w:p>
    <w:p w14:paraId="3CC70EC9" w14:textId="77777777" w:rsidR="00A26296" w:rsidRDefault="00A26296">
      <w:pPr>
        <w:pStyle w:val="Commentaire"/>
      </w:pPr>
    </w:p>
    <w:p w14:paraId="786B1469" w14:textId="77777777" w:rsidR="00A26296" w:rsidRDefault="00A26296">
      <w:pPr>
        <w:pStyle w:val="Commentaire"/>
      </w:pPr>
      <w:r>
        <w:t>Correct:</w:t>
      </w:r>
    </w:p>
    <w:p w14:paraId="3FE9F540" w14:textId="77777777" w:rsidR="00A26296" w:rsidRDefault="00A26296">
      <w:pPr>
        <w:pStyle w:val="Commentaire"/>
      </w:pPr>
      <w:r>
        <w:t>C. Li et al. (2020)</w:t>
      </w:r>
    </w:p>
    <w:p w14:paraId="0B4F71BE" w14:textId="0D7281E7" w:rsidR="00A26296" w:rsidRDefault="00A26296">
      <w:pPr>
        <w:pStyle w:val="Commentaire"/>
      </w:pPr>
      <w:r>
        <w:t>(C. Li et al., 2020)</w:t>
      </w:r>
    </w:p>
  </w:comment>
  <w:comment w:id="5280" w:author="Robin Matthews" w:date="2021-07-13T14:57:00Z" w:initials="RM">
    <w:p w14:paraId="04C03D16" w14:textId="77777777" w:rsidR="00A26296" w:rsidRDefault="00A26296">
      <w:pPr>
        <w:pStyle w:val="Commentaire"/>
      </w:pPr>
      <w:r>
        <w:rPr>
          <w:rStyle w:val="Marquedecommentaire"/>
        </w:rPr>
        <w:annotationRef/>
      </w:r>
      <w:r>
        <w:t>Not found:</w:t>
      </w:r>
    </w:p>
    <w:p w14:paraId="7AD8543A" w14:textId="77777777" w:rsidR="00A26296" w:rsidRDefault="00A26296">
      <w:pPr>
        <w:pStyle w:val="Commentaire"/>
      </w:pPr>
      <w:r>
        <w:t>C. Li et al.</w:t>
      </w:r>
    </w:p>
    <w:p w14:paraId="00DA47A5" w14:textId="77777777" w:rsidR="00A26296" w:rsidRDefault="00A26296">
      <w:pPr>
        <w:pStyle w:val="Commentaire"/>
      </w:pPr>
    </w:p>
    <w:p w14:paraId="51260D3E" w14:textId="77777777" w:rsidR="00A26296" w:rsidRDefault="00A26296">
      <w:pPr>
        <w:pStyle w:val="Commentaire"/>
      </w:pPr>
      <w:r>
        <w:t>Extra stuff:</w:t>
      </w:r>
    </w:p>
    <w:p w14:paraId="3C4A9238" w14:textId="77777777" w:rsidR="00A26296" w:rsidRDefault="00A26296">
      <w:pPr>
        <w:pStyle w:val="Commentaire"/>
      </w:pPr>
      <w:r>
        <w:t>(Li et al., a)</w:t>
      </w:r>
    </w:p>
    <w:p w14:paraId="68146A40" w14:textId="77777777" w:rsidR="00A26296" w:rsidRDefault="00A26296">
      <w:pPr>
        <w:pStyle w:val="Commentaire"/>
      </w:pPr>
    </w:p>
    <w:p w14:paraId="281581B8" w14:textId="77777777" w:rsidR="00A26296" w:rsidRDefault="00A26296">
      <w:pPr>
        <w:pStyle w:val="Commentaire"/>
      </w:pPr>
      <w:r>
        <w:t>Correct:</w:t>
      </w:r>
    </w:p>
    <w:p w14:paraId="0CB94165" w14:textId="77777777" w:rsidR="00A26296" w:rsidRDefault="00A26296">
      <w:pPr>
        <w:pStyle w:val="Commentaire"/>
      </w:pPr>
      <w:r>
        <w:t>C. Li et al. (2020)</w:t>
      </w:r>
    </w:p>
    <w:p w14:paraId="576688D5" w14:textId="3A0E6BD3" w:rsidR="00A26296" w:rsidRDefault="00A26296">
      <w:pPr>
        <w:pStyle w:val="Commentaire"/>
      </w:pPr>
      <w:r>
        <w:t>(C. Li et al., 2020)</w:t>
      </w:r>
    </w:p>
  </w:comment>
  <w:comment w:id="5284" w:author="Robin Matthews" w:date="2021-07-13T14:57:00Z" w:initials="RM">
    <w:p w14:paraId="1037882F" w14:textId="77777777" w:rsidR="00A26296" w:rsidRDefault="00A26296">
      <w:pPr>
        <w:pStyle w:val="Commentaire"/>
      </w:pPr>
      <w:r>
        <w:rPr>
          <w:rStyle w:val="Marquedecommentaire"/>
        </w:rPr>
        <w:annotationRef/>
      </w:r>
      <w:r>
        <w:t>Not found:</w:t>
      </w:r>
    </w:p>
    <w:p w14:paraId="10FCD27C" w14:textId="77777777" w:rsidR="00A26296" w:rsidRDefault="00A26296">
      <w:pPr>
        <w:pStyle w:val="Commentaire"/>
      </w:pPr>
      <w:r>
        <w:t>C. Li et al.</w:t>
      </w:r>
    </w:p>
    <w:p w14:paraId="492888C7" w14:textId="77777777" w:rsidR="00A26296" w:rsidRDefault="00A26296">
      <w:pPr>
        <w:pStyle w:val="Commentaire"/>
      </w:pPr>
    </w:p>
    <w:p w14:paraId="2501A644" w14:textId="77777777" w:rsidR="00A26296" w:rsidRDefault="00A26296">
      <w:pPr>
        <w:pStyle w:val="Commentaire"/>
      </w:pPr>
      <w:r>
        <w:t>Extra stuff:</w:t>
      </w:r>
    </w:p>
    <w:p w14:paraId="7B34FC6D" w14:textId="77777777" w:rsidR="00A26296" w:rsidRDefault="00A26296">
      <w:pPr>
        <w:pStyle w:val="Commentaire"/>
      </w:pPr>
      <w:r>
        <w:t xml:space="preserve">(Li et al., </w:t>
      </w:r>
    </w:p>
    <w:p w14:paraId="2ECF3EF2" w14:textId="77777777" w:rsidR="00A26296" w:rsidRDefault="00A26296">
      <w:pPr>
        <w:pStyle w:val="Commentaire"/>
      </w:pPr>
    </w:p>
    <w:p w14:paraId="45BF4379" w14:textId="77777777" w:rsidR="00A26296" w:rsidRDefault="00A26296">
      <w:pPr>
        <w:pStyle w:val="Commentaire"/>
      </w:pPr>
      <w:r>
        <w:t>Correct:</w:t>
      </w:r>
    </w:p>
    <w:p w14:paraId="01FB1D2D" w14:textId="77777777" w:rsidR="00A26296" w:rsidRDefault="00A26296">
      <w:pPr>
        <w:pStyle w:val="Commentaire"/>
      </w:pPr>
      <w:r>
        <w:t>C. Li et al. (2020)</w:t>
      </w:r>
    </w:p>
    <w:p w14:paraId="6FA95F91" w14:textId="199AF20F" w:rsidR="00A26296" w:rsidRDefault="00A26296">
      <w:pPr>
        <w:pStyle w:val="Commentaire"/>
      </w:pPr>
      <w:r>
        <w:t>(C. Li et al., 2020)</w:t>
      </w:r>
    </w:p>
  </w:comment>
  <w:comment w:id="5289" w:author="Robin Matthews" w:date="2021-07-13T14:57:00Z" w:initials="RM">
    <w:p w14:paraId="3DC66B10" w14:textId="77777777" w:rsidR="00A26296" w:rsidRDefault="00A26296">
      <w:pPr>
        <w:pStyle w:val="Commentaire"/>
      </w:pPr>
      <w:r>
        <w:rPr>
          <w:rStyle w:val="Marquedecommentaire"/>
        </w:rPr>
        <w:annotationRef/>
      </w:r>
      <w:r>
        <w:t>Not found:</w:t>
      </w:r>
    </w:p>
    <w:p w14:paraId="03ECF433" w14:textId="77777777" w:rsidR="00A26296" w:rsidRDefault="00A26296">
      <w:pPr>
        <w:pStyle w:val="Commentaire"/>
      </w:pPr>
      <w:r>
        <w:t>C. Li et al.</w:t>
      </w:r>
    </w:p>
    <w:p w14:paraId="08826841" w14:textId="77777777" w:rsidR="00A26296" w:rsidRDefault="00A26296">
      <w:pPr>
        <w:pStyle w:val="Commentaire"/>
      </w:pPr>
    </w:p>
    <w:p w14:paraId="5428F907" w14:textId="77777777" w:rsidR="00A26296" w:rsidRDefault="00A26296">
      <w:pPr>
        <w:pStyle w:val="Commentaire"/>
      </w:pPr>
      <w:r>
        <w:t>Extra stuff:</w:t>
      </w:r>
    </w:p>
    <w:p w14:paraId="1A3B510D" w14:textId="77777777" w:rsidR="00A26296" w:rsidRDefault="00A26296">
      <w:pPr>
        <w:pStyle w:val="Commentaire"/>
      </w:pPr>
      <w:r>
        <w:t>(Li et al., a)</w:t>
      </w:r>
    </w:p>
    <w:p w14:paraId="720DB34B" w14:textId="77777777" w:rsidR="00A26296" w:rsidRDefault="00A26296">
      <w:pPr>
        <w:pStyle w:val="Commentaire"/>
      </w:pPr>
    </w:p>
    <w:p w14:paraId="43F6B51C" w14:textId="77777777" w:rsidR="00A26296" w:rsidRDefault="00A26296">
      <w:pPr>
        <w:pStyle w:val="Commentaire"/>
      </w:pPr>
      <w:r>
        <w:t>Correct:</w:t>
      </w:r>
    </w:p>
    <w:p w14:paraId="0289E735" w14:textId="77777777" w:rsidR="00A26296" w:rsidRDefault="00A26296">
      <w:pPr>
        <w:pStyle w:val="Commentaire"/>
      </w:pPr>
      <w:r>
        <w:t>C. Li et al. (2020)</w:t>
      </w:r>
    </w:p>
    <w:p w14:paraId="0BA3CA4C" w14:textId="7F778935" w:rsidR="00A26296" w:rsidRDefault="00A26296">
      <w:pPr>
        <w:pStyle w:val="Commentaire"/>
      </w:pPr>
      <w:r>
        <w:t>(C. Li et al., 2020)</w:t>
      </w:r>
    </w:p>
  </w:comment>
  <w:comment w:id="5295" w:author="Robin Matthews" w:date="2021-07-13T14:58:00Z" w:initials="RM">
    <w:p w14:paraId="1243FA5B" w14:textId="77777777" w:rsidR="00A26296" w:rsidRDefault="00A26296">
      <w:pPr>
        <w:pStyle w:val="Commentaire"/>
      </w:pPr>
      <w:r>
        <w:rPr>
          <w:rStyle w:val="Marquedecommentaire"/>
        </w:rPr>
        <w:annotationRef/>
      </w:r>
      <w:r>
        <w:t>Not found:</w:t>
      </w:r>
    </w:p>
    <w:p w14:paraId="68D54809" w14:textId="77777777" w:rsidR="00A26296" w:rsidRDefault="00A26296">
      <w:pPr>
        <w:pStyle w:val="Commentaire"/>
      </w:pPr>
      <w:r>
        <w:t>2020b</w:t>
      </w:r>
    </w:p>
    <w:p w14:paraId="0B1813F0" w14:textId="77777777" w:rsidR="00A26296" w:rsidRDefault="00A26296">
      <w:pPr>
        <w:pStyle w:val="Commentaire"/>
      </w:pPr>
    </w:p>
    <w:p w14:paraId="5FCCC39B" w14:textId="77777777" w:rsidR="00A26296" w:rsidRDefault="00A26296">
      <w:pPr>
        <w:pStyle w:val="Commentaire"/>
      </w:pPr>
      <w:r>
        <w:t>Extra stuff:</w:t>
      </w:r>
    </w:p>
    <w:p w14:paraId="36DE5491" w14:textId="77777777" w:rsidR="00A26296" w:rsidRDefault="00A26296">
      <w:pPr>
        <w:pStyle w:val="Commentaire"/>
      </w:pPr>
      <w:r>
        <w:t>(, 2020</w:t>
      </w:r>
    </w:p>
    <w:p w14:paraId="7C64BB52" w14:textId="77777777" w:rsidR="00A26296" w:rsidRDefault="00A26296">
      <w:pPr>
        <w:pStyle w:val="Commentaire"/>
      </w:pPr>
    </w:p>
    <w:p w14:paraId="42A0571F" w14:textId="77777777" w:rsidR="00A26296" w:rsidRDefault="00A26296">
      <w:pPr>
        <w:pStyle w:val="Commentaire"/>
      </w:pPr>
      <w:r>
        <w:t>Correct:</w:t>
      </w:r>
    </w:p>
    <w:p w14:paraId="21B5D102" w14:textId="77777777" w:rsidR="00A26296" w:rsidRDefault="00A26296">
      <w:pPr>
        <w:pStyle w:val="Commentaire"/>
      </w:pPr>
      <w:r>
        <w:t>Sun et al. (2020b)</w:t>
      </w:r>
    </w:p>
    <w:p w14:paraId="5B7158E8" w14:textId="572001F5" w:rsidR="00A26296" w:rsidRDefault="00A26296">
      <w:pPr>
        <w:pStyle w:val="Commentaire"/>
      </w:pPr>
      <w:r>
        <w:t>(Sun et al., 2020b)</w:t>
      </w:r>
    </w:p>
  </w:comment>
  <w:comment w:id="5297" w:author="Robin Matthews" w:date="2021-07-13T14:58:00Z" w:initials="RM">
    <w:p w14:paraId="3697396A" w14:textId="77777777" w:rsidR="00A26296" w:rsidRDefault="00A26296">
      <w:pPr>
        <w:pStyle w:val="Commentaire"/>
      </w:pPr>
      <w:r>
        <w:rPr>
          <w:rStyle w:val="Marquedecommentaire"/>
        </w:rPr>
        <w:annotationRef/>
      </w:r>
      <w:r>
        <w:t>Not found:</w:t>
      </w:r>
    </w:p>
    <w:p w14:paraId="3F0A0E9C" w14:textId="77777777" w:rsidR="00A26296" w:rsidRDefault="00A26296">
      <w:pPr>
        <w:pStyle w:val="Commentaire"/>
      </w:pPr>
      <w:r>
        <w:t>M. Liu et al., 2019b</w:t>
      </w:r>
    </w:p>
    <w:p w14:paraId="369BF231" w14:textId="77777777" w:rsidR="00A26296" w:rsidRDefault="00A26296">
      <w:pPr>
        <w:pStyle w:val="Commentaire"/>
      </w:pPr>
    </w:p>
    <w:p w14:paraId="7FC840A9" w14:textId="77777777" w:rsidR="00A26296" w:rsidRDefault="00A26296">
      <w:pPr>
        <w:pStyle w:val="Commentaire"/>
      </w:pPr>
      <w:r>
        <w:t>Extra stuff:</w:t>
      </w:r>
    </w:p>
    <w:p w14:paraId="1596D26A" w14:textId="77777777" w:rsidR="00A26296" w:rsidRDefault="00A26296">
      <w:pPr>
        <w:pStyle w:val="Commentaire"/>
      </w:pPr>
      <w:r>
        <w:t>; ; ; ; Liu et al., 2019)</w:t>
      </w:r>
    </w:p>
    <w:p w14:paraId="30C24EB5" w14:textId="77777777" w:rsidR="00A26296" w:rsidRDefault="00A26296">
      <w:pPr>
        <w:pStyle w:val="Commentaire"/>
      </w:pPr>
    </w:p>
    <w:p w14:paraId="52ED0C9C" w14:textId="77777777" w:rsidR="00A26296" w:rsidRDefault="00A26296">
      <w:pPr>
        <w:pStyle w:val="Commentaire"/>
      </w:pPr>
      <w:r>
        <w:t>Correct:</w:t>
      </w:r>
    </w:p>
    <w:p w14:paraId="7E8C45C8" w14:textId="6B099CE1" w:rsidR="00A26296" w:rsidRDefault="00A26296">
      <w:pPr>
        <w:pStyle w:val="Commentaire"/>
      </w:pPr>
      <w:r>
        <w:t>(Jiang et al., 2013; Hu et al., 2016; Ge et al., 2017; Zhan et al., 2017; M. Liu et al., 2019b)</w:t>
      </w:r>
    </w:p>
  </w:comment>
  <w:comment w:id="5298" w:author="Robin Matthews" w:date="2021-07-13T14:58:00Z" w:initials="RM">
    <w:p w14:paraId="563389A1" w14:textId="77777777" w:rsidR="00A26296" w:rsidRDefault="00A26296">
      <w:pPr>
        <w:pStyle w:val="Commentaire"/>
      </w:pPr>
      <w:r>
        <w:rPr>
          <w:rStyle w:val="Marquedecommentaire"/>
        </w:rPr>
        <w:annotationRef/>
      </w:r>
      <w:r>
        <w:t>Not found:</w:t>
      </w:r>
    </w:p>
    <w:p w14:paraId="67901C0E" w14:textId="77777777" w:rsidR="00A26296" w:rsidRDefault="00A26296">
      <w:pPr>
        <w:pStyle w:val="Commentaire"/>
      </w:pPr>
      <w:r>
        <w:t>C. Li et al.</w:t>
      </w:r>
    </w:p>
    <w:p w14:paraId="42C63FF7" w14:textId="77777777" w:rsidR="00A26296" w:rsidRDefault="00A26296">
      <w:pPr>
        <w:pStyle w:val="Commentaire"/>
      </w:pPr>
    </w:p>
    <w:p w14:paraId="2D9A59D3" w14:textId="77777777" w:rsidR="00A26296" w:rsidRDefault="00A26296">
      <w:pPr>
        <w:pStyle w:val="Commentaire"/>
      </w:pPr>
      <w:r>
        <w:t>Extra stuff:</w:t>
      </w:r>
    </w:p>
    <w:p w14:paraId="3C63D34D" w14:textId="77777777" w:rsidR="00A26296" w:rsidRDefault="00A26296">
      <w:pPr>
        <w:pStyle w:val="Commentaire"/>
      </w:pPr>
      <w:r>
        <w:t xml:space="preserve">(Li et al., </w:t>
      </w:r>
    </w:p>
    <w:p w14:paraId="1A0D1451" w14:textId="77777777" w:rsidR="00A26296" w:rsidRDefault="00A26296">
      <w:pPr>
        <w:pStyle w:val="Commentaire"/>
      </w:pPr>
    </w:p>
    <w:p w14:paraId="2DDEE09D" w14:textId="77777777" w:rsidR="00A26296" w:rsidRDefault="00A26296">
      <w:pPr>
        <w:pStyle w:val="Commentaire"/>
      </w:pPr>
      <w:r>
        <w:t>Correct:</w:t>
      </w:r>
    </w:p>
    <w:p w14:paraId="0AB034D3" w14:textId="77777777" w:rsidR="00A26296" w:rsidRDefault="00A26296">
      <w:pPr>
        <w:pStyle w:val="Commentaire"/>
      </w:pPr>
      <w:r>
        <w:t>C. Li et al. (2020)</w:t>
      </w:r>
    </w:p>
    <w:p w14:paraId="35460557" w14:textId="24E735AE" w:rsidR="00A26296" w:rsidRDefault="00A26296">
      <w:pPr>
        <w:pStyle w:val="Commentaire"/>
      </w:pPr>
      <w:r>
        <w:t>(C. Li et al., 2020)</w:t>
      </w:r>
    </w:p>
  </w:comment>
  <w:comment w:id="5301" w:author="Robin Matthews" w:date="2021-07-13T14:58:00Z" w:initials="RM">
    <w:p w14:paraId="07977454" w14:textId="77777777" w:rsidR="00A26296" w:rsidRDefault="00A26296">
      <w:pPr>
        <w:pStyle w:val="Commentaire"/>
      </w:pPr>
      <w:r>
        <w:rPr>
          <w:rStyle w:val="Marquedecommentaire"/>
        </w:rPr>
        <w:annotationRef/>
      </w:r>
      <w:r>
        <w:t>Not found:</w:t>
      </w:r>
    </w:p>
    <w:p w14:paraId="04ACF322" w14:textId="77777777" w:rsidR="00A26296" w:rsidRDefault="00A26296">
      <w:pPr>
        <w:pStyle w:val="Commentaire"/>
      </w:pPr>
      <w:r>
        <w:t>C. Li et al.</w:t>
      </w:r>
    </w:p>
    <w:p w14:paraId="3D673BA5" w14:textId="77777777" w:rsidR="00A26296" w:rsidRDefault="00A26296">
      <w:pPr>
        <w:pStyle w:val="Commentaire"/>
      </w:pPr>
    </w:p>
    <w:p w14:paraId="7C1A5184" w14:textId="77777777" w:rsidR="00A26296" w:rsidRDefault="00A26296">
      <w:pPr>
        <w:pStyle w:val="Commentaire"/>
      </w:pPr>
      <w:r>
        <w:t>Extra stuff:</w:t>
      </w:r>
    </w:p>
    <w:p w14:paraId="20D194E7" w14:textId="77777777" w:rsidR="00A26296" w:rsidRDefault="00A26296">
      <w:pPr>
        <w:pStyle w:val="Commentaire"/>
      </w:pPr>
      <w:r>
        <w:t>(Li et al., a)</w:t>
      </w:r>
    </w:p>
    <w:p w14:paraId="6D292998" w14:textId="77777777" w:rsidR="00A26296" w:rsidRDefault="00A26296">
      <w:pPr>
        <w:pStyle w:val="Commentaire"/>
      </w:pPr>
    </w:p>
    <w:p w14:paraId="71B61106" w14:textId="77777777" w:rsidR="00A26296" w:rsidRDefault="00A26296">
      <w:pPr>
        <w:pStyle w:val="Commentaire"/>
      </w:pPr>
      <w:r>
        <w:t>Correct:</w:t>
      </w:r>
    </w:p>
    <w:p w14:paraId="5CA7B825" w14:textId="77777777" w:rsidR="00A26296" w:rsidRDefault="00A26296">
      <w:pPr>
        <w:pStyle w:val="Commentaire"/>
      </w:pPr>
      <w:r>
        <w:t>C. Li et al. (2020)</w:t>
      </w:r>
    </w:p>
    <w:p w14:paraId="46643107" w14:textId="29503CFC" w:rsidR="00A26296" w:rsidRDefault="00A26296">
      <w:pPr>
        <w:pStyle w:val="Commentaire"/>
      </w:pPr>
      <w:r>
        <w:t>(C. Li et al., 2020)</w:t>
      </w:r>
    </w:p>
  </w:comment>
  <w:comment w:id="5305" w:author="Robin Matthews" w:date="2021-07-13T14:58:00Z" w:initials="RM">
    <w:p w14:paraId="308883A9" w14:textId="77777777" w:rsidR="00A26296" w:rsidRDefault="00A26296">
      <w:pPr>
        <w:pStyle w:val="Commentaire"/>
      </w:pPr>
      <w:r>
        <w:rPr>
          <w:rStyle w:val="Marquedecommentaire"/>
        </w:rPr>
        <w:annotationRef/>
      </w:r>
      <w:r>
        <w:t>Not found:</w:t>
      </w:r>
    </w:p>
    <w:p w14:paraId="41CA7784" w14:textId="77777777" w:rsidR="00A26296" w:rsidRDefault="00A26296">
      <w:pPr>
        <w:pStyle w:val="Commentaire"/>
      </w:pPr>
      <w:r>
        <w:t>R. Zhang et al., 2015</w:t>
      </w:r>
    </w:p>
    <w:p w14:paraId="36AA6FBB" w14:textId="77777777" w:rsidR="00A26296" w:rsidRDefault="00A26296">
      <w:pPr>
        <w:pStyle w:val="Commentaire"/>
      </w:pPr>
    </w:p>
    <w:p w14:paraId="195D9910" w14:textId="77777777" w:rsidR="00A26296" w:rsidRDefault="00A26296">
      <w:pPr>
        <w:pStyle w:val="Commentaire"/>
      </w:pPr>
      <w:r>
        <w:t>Extra stuff:</w:t>
      </w:r>
    </w:p>
    <w:p w14:paraId="5B8D9E18" w14:textId="77777777" w:rsidR="00A26296" w:rsidRDefault="00A26296">
      <w:pPr>
        <w:pStyle w:val="Commentaire"/>
      </w:pPr>
      <w:r>
        <w:t>(; Zhang et al., 2015c; ; )</w:t>
      </w:r>
    </w:p>
    <w:p w14:paraId="330415F1" w14:textId="77777777" w:rsidR="00A26296" w:rsidRDefault="00A26296">
      <w:pPr>
        <w:pStyle w:val="Commentaire"/>
      </w:pPr>
    </w:p>
    <w:p w14:paraId="7AEC4107" w14:textId="77777777" w:rsidR="00A26296" w:rsidRDefault="00A26296">
      <w:pPr>
        <w:pStyle w:val="Commentaire"/>
      </w:pPr>
      <w:r>
        <w:t>Correct:</w:t>
      </w:r>
    </w:p>
    <w:p w14:paraId="29C56D32" w14:textId="5487943D" w:rsidR="00A26296" w:rsidRDefault="00A26296">
      <w:pPr>
        <w:pStyle w:val="Commentaire"/>
      </w:pPr>
      <w:r>
        <w:t>(Zhou et al., 2014; R. Zhang et al., 2015; Gao et al., 2018; Han et al., 2018)</w:t>
      </w:r>
    </w:p>
  </w:comment>
  <w:comment w:id="5308" w:author="Robin Matthews" w:date="2021-07-13T14:58:00Z" w:initials="RM">
    <w:p w14:paraId="158DFFFA" w14:textId="77777777" w:rsidR="00A26296" w:rsidRDefault="00A26296">
      <w:pPr>
        <w:pStyle w:val="Commentaire"/>
      </w:pPr>
      <w:r>
        <w:rPr>
          <w:rStyle w:val="Marquedecommentaire"/>
        </w:rPr>
        <w:annotationRef/>
      </w:r>
      <w:r>
        <w:t>Not found:</w:t>
      </w:r>
    </w:p>
    <w:p w14:paraId="73A39361" w14:textId="77777777" w:rsidR="00A26296" w:rsidRDefault="00A26296">
      <w:pPr>
        <w:pStyle w:val="Commentaire"/>
      </w:pPr>
      <w:r>
        <w:t>C. Li et al.</w:t>
      </w:r>
    </w:p>
    <w:p w14:paraId="445EC856" w14:textId="77777777" w:rsidR="00A26296" w:rsidRDefault="00A26296">
      <w:pPr>
        <w:pStyle w:val="Commentaire"/>
      </w:pPr>
    </w:p>
    <w:p w14:paraId="23EF9ACC" w14:textId="77777777" w:rsidR="00A26296" w:rsidRDefault="00A26296">
      <w:pPr>
        <w:pStyle w:val="Commentaire"/>
      </w:pPr>
      <w:r>
        <w:t>Extra stuff:</w:t>
      </w:r>
    </w:p>
    <w:p w14:paraId="69EDE704" w14:textId="77777777" w:rsidR="00A26296" w:rsidRDefault="00A26296">
      <w:pPr>
        <w:pStyle w:val="Commentaire"/>
      </w:pPr>
      <w:r>
        <w:t xml:space="preserve">(Li et al., </w:t>
      </w:r>
    </w:p>
    <w:p w14:paraId="19649243" w14:textId="77777777" w:rsidR="00A26296" w:rsidRDefault="00A26296">
      <w:pPr>
        <w:pStyle w:val="Commentaire"/>
      </w:pPr>
    </w:p>
    <w:p w14:paraId="7162A167" w14:textId="77777777" w:rsidR="00A26296" w:rsidRDefault="00A26296">
      <w:pPr>
        <w:pStyle w:val="Commentaire"/>
      </w:pPr>
      <w:r>
        <w:t>Correct:</w:t>
      </w:r>
    </w:p>
    <w:p w14:paraId="236E5F71" w14:textId="77777777" w:rsidR="00A26296" w:rsidRDefault="00A26296">
      <w:pPr>
        <w:pStyle w:val="Commentaire"/>
      </w:pPr>
      <w:r>
        <w:t>C. Li et al. (2020)</w:t>
      </w:r>
    </w:p>
    <w:p w14:paraId="234FDA4A" w14:textId="5C5036E9" w:rsidR="00A26296" w:rsidRDefault="00A26296">
      <w:pPr>
        <w:pStyle w:val="Commentaire"/>
      </w:pPr>
      <w:r>
        <w:t>(C. Li et al., 2020)</w:t>
      </w:r>
    </w:p>
  </w:comment>
  <w:comment w:id="5311" w:author="Robin Matthews" w:date="2021-07-13T14:58:00Z" w:initials="RM">
    <w:p w14:paraId="6C1591BA" w14:textId="77777777" w:rsidR="00A26296" w:rsidRDefault="00A26296">
      <w:pPr>
        <w:pStyle w:val="Commentaire"/>
      </w:pPr>
      <w:r>
        <w:rPr>
          <w:rStyle w:val="Marquedecommentaire"/>
        </w:rPr>
        <w:annotationRef/>
      </w:r>
      <w:r>
        <w:t>Not found:</w:t>
      </w:r>
    </w:p>
    <w:p w14:paraId="7D50D0C4" w14:textId="77777777" w:rsidR="00A26296" w:rsidRDefault="00A26296">
      <w:pPr>
        <w:pStyle w:val="Commentaire"/>
      </w:pPr>
      <w:r>
        <w:t>C. Li et al.</w:t>
      </w:r>
    </w:p>
    <w:p w14:paraId="01399EFC" w14:textId="77777777" w:rsidR="00A26296" w:rsidRDefault="00A26296">
      <w:pPr>
        <w:pStyle w:val="Commentaire"/>
      </w:pPr>
    </w:p>
    <w:p w14:paraId="5A7D3189" w14:textId="77777777" w:rsidR="00A26296" w:rsidRDefault="00A26296">
      <w:pPr>
        <w:pStyle w:val="Commentaire"/>
      </w:pPr>
      <w:r>
        <w:t>Extra stuff:</w:t>
      </w:r>
    </w:p>
    <w:p w14:paraId="73F90EAB" w14:textId="77777777" w:rsidR="00A26296" w:rsidRDefault="00A26296">
      <w:pPr>
        <w:pStyle w:val="Commentaire"/>
      </w:pPr>
      <w:r>
        <w:t>(Li et al., a)</w:t>
      </w:r>
    </w:p>
    <w:p w14:paraId="132826E3" w14:textId="77777777" w:rsidR="00A26296" w:rsidRDefault="00A26296">
      <w:pPr>
        <w:pStyle w:val="Commentaire"/>
      </w:pPr>
    </w:p>
    <w:p w14:paraId="72BC2229" w14:textId="77777777" w:rsidR="00A26296" w:rsidRDefault="00A26296">
      <w:pPr>
        <w:pStyle w:val="Commentaire"/>
      </w:pPr>
      <w:r>
        <w:t>Correct:</w:t>
      </w:r>
    </w:p>
    <w:p w14:paraId="1F066E6B" w14:textId="77777777" w:rsidR="00A26296" w:rsidRDefault="00A26296">
      <w:pPr>
        <w:pStyle w:val="Commentaire"/>
      </w:pPr>
      <w:r>
        <w:t>C. Li et al. (2020)</w:t>
      </w:r>
    </w:p>
    <w:p w14:paraId="007D1E48" w14:textId="54C6C0A8" w:rsidR="00A26296" w:rsidRDefault="00A26296">
      <w:pPr>
        <w:pStyle w:val="Commentaire"/>
      </w:pPr>
      <w:r>
        <w:t>(C. Li et al., 2020)</w:t>
      </w:r>
    </w:p>
  </w:comment>
  <w:comment w:id="5317" w:author="Robin Matthews" w:date="2021-07-13T14:58:00Z" w:initials="RM">
    <w:p w14:paraId="4CDB2070" w14:textId="77777777" w:rsidR="00A26296" w:rsidRDefault="00A26296">
      <w:pPr>
        <w:pStyle w:val="Commentaire"/>
      </w:pPr>
      <w:r>
        <w:rPr>
          <w:rStyle w:val="Marquedecommentaire"/>
        </w:rPr>
        <w:annotationRef/>
      </w:r>
      <w:r>
        <w:t>Not found:</w:t>
      </w:r>
    </w:p>
    <w:p w14:paraId="5ABC79C8" w14:textId="77777777" w:rsidR="00A26296" w:rsidRDefault="00A26296">
      <w:pPr>
        <w:pStyle w:val="Commentaire"/>
      </w:pPr>
      <w:r>
        <w:t>R. Zhang et al., 2015</w:t>
      </w:r>
    </w:p>
    <w:p w14:paraId="00945485" w14:textId="77777777" w:rsidR="00A26296" w:rsidRDefault="00A26296">
      <w:pPr>
        <w:pStyle w:val="Commentaire"/>
      </w:pPr>
    </w:p>
    <w:p w14:paraId="6D40D2A1" w14:textId="77777777" w:rsidR="00A26296" w:rsidRDefault="00A26296">
      <w:pPr>
        <w:pStyle w:val="Commentaire"/>
      </w:pPr>
      <w:r>
        <w:t>Extra stuff:</w:t>
      </w:r>
    </w:p>
    <w:p w14:paraId="47ACA427" w14:textId="77777777" w:rsidR="00A26296" w:rsidRDefault="00A26296">
      <w:pPr>
        <w:pStyle w:val="Commentaire"/>
      </w:pPr>
      <w:r>
        <w:t>(; Zhang et al., 2015c; ; )</w:t>
      </w:r>
    </w:p>
    <w:p w14:paraId="506B7ACF" w14:textId="77777777" w:rsidR="00A26296" w:rsidRDefault="00A26296">
      <w:pPr>
        <w:pStyle w:val="Commentaire"/>
      </w:pPr>
    </w:p>
    <w:p w14:paraId="02BAC538" w14:textId="77777777" w:rsidR="00A26296" w:rsidRDefault="00A26296">
      <w:pPr>
        <w:pStyle w:val="Commentaire"/>
      </w:pPr>
      <w:r>
        <w:t>Correct:</w:t>
      </w:r>
    </w:p>
    <w:p w14:paraId="5AAF1611" w14:textId="522CAE83" w:rsidR="00A26296" w:rsidRDefault="00A26296">
      <w:pPr>
        <w:pStyle w:val="Commentaire"/>
      </w:pPr>
      <w:r>
        <w:t>(Zhou et al., 2014; R. Zhang et al., 2015; Gao et al., 2018; Han et al., 2018)</w:t>
      </w:r>
    </w:p>
  </w:comment>
  <w:comment w:id="5320" w:author="Robin Matthews" w:date="2021-07-13T14:58:00Z" w:initials="RM">
    <w:p w14:paraId="057F76C7" w14:textId="77777777" w:rsidR="00A26296" w:rsidRDefault="00A26296">
      <w:pPr>
        <w:pStyle w:val="Commentaire"/>
      </w:pPr>
      <w:r>
        <w:rPr>
          <w:rStyle w:val="Marquedecommentaire"/>
        </w:rPr>
        <w:annotationRef/>
      </w:r>
      <w:r>
        <w:t>Not found:</w:t>
      </w:r>
    </w:p>
    <w:p w14:paraId="3F0AC88C" w14:textId="77777777" w:rsidR="00A26296" w:rsidRDefault="00A26296">
      <w:pPr>
        <w:pStyle w:val="Commentaire"/>
      </w:pPr>
      <w:r>
        <w:t>C. Li et al.</w:t>
      </w:r>
    </w:p>
    <w:p w14:paraId="2A89DF5F" w14:textId="77777777" w:rsidR="00A26296" w:rsidRDefault="00A26296">
      <w:pPr>
        <w:pStyle w:val="Commentaire"/>
      </w:pPr>
    </w:p>
    <w:p w14:paraId="07C27E45" w14:textId="77777777" w:rsidR="00A26296" w:rsidRDefault="00A26296">
      <w:pPr>
        <w:pStyle w:val="Commentaire"/>
      </w:pPr>
      <w:r>
        <w:t>Extra stuff:</w:t>
      </w:r>
    </w:p>
    <w:p w14:paraId="109FE030" w14:textId="77777777" w:rsidR="00A26296" w:rsidRDefault="00A26296">
      <w:pPr>
        <w:pStyle w:val="Commentaire"/>
      </w:pPr>
      <w:r>
        <w:t xml:space="preserve">(Li et al., </w:t>
      </w:r>
    </w:p>
    <w:p w14:paraId="199628CA" w14:textId="77777777" w:rsidR="00A26296" w:rsidRDefault="00A26296">
      <w:pPr>
        <w:pStyle w:val="Commentaire"/>
      </w:pPr>
    </w:p>
    <w:p w14:paraId="252F87C9" w14:textId="77777777" w:rsidR="00A26296" w:rsidRDefault="00A26296">
      <w:pPr>
        <w:pStyle w:val="Commentaire"/>
      </w:pPr>
      <w:r>
        <w:t>Correct:</w:t>
      </w:r>
    </w:p>
    <w:p w14:paraId="599F02BC" w14:textId="77777777" w:rsidR="00A26296" w:rsidRDefault="00A26296">
      <w:pPr>
        <w:pStyle w:val="Commentaire"/>
      </w:pPr>
      <w:r>
        <w:t>C. Li et al. (2020)</w:t>
      </w:r>
    </w:p>
    <w:p w14:paraId="5020DF69" w14:textId="4438CD79" w:rsidR="00A26296" w:rsidRDefault="00A26296">
      <w:pPr>
        <w:pStyle w:val="Commentaire"/>
      </w:pPr>
      <w:r>
        <w:t>(C. Li et al., 2020)</w:t>
      </w:r>
    </w:p>
  </w:comment>
  <w:comment w:id="5324" w:author="Robin Matthews" w:date="2021-07-13T14:58:00Z" w:initials="RM">
    <w:p w14:paraId="3F894F74" w14:textId="77777777" w:rsidR="00A26296" w:rsidRDefault="00A26296">
      <w:pPr>
        <w:pStyle w:val="Commentaire"/>
      </w:pPr>
      <w:r>
        <w:rPr>
          <w:rStyle w:val="Marquedecommentaire"/>
        </w:rPr>
        <w:annotationRef/>
      </w:r>
      <w:r>
        <w:t>Not found:</w:t>
      </w:r>
    </w:p>
    <w:p w14:paraId="262018B3" w14:textId="77777777" w:rsidR="00A26296" w:rsidRDefault="00A26296">
      <w:pPr>
        <w:pStyle w:val="Commentaire"/>
      </w:pPr>
      <w:r>
        <w:t>C. Li et al.</w:t>
      </w:r>
    </w:p>
    <w:p w14:paraId="64697190" w14:textId="77777777" w:rsidR="00A26296" w:rsidRDefault="00A26296">
      <w:pPr>
        <w:pStyle w:val="Commentaire"/>
      </w:pPr>
    </w:p>
    <w:p w14:paraId="11251896" w14:textId="77777777" w:rsidR="00A26296" w:rsidRDefault="00A26296">
      <w:pPr>
        <w:pStyle w:val="Commentaire"/>
      </w:pPr>
      <w:r>
        <w:t>Extra stuff:</w:t>
      </w:r>
    </w:p>
    <w:p w14:paraId="6F31BBC4" w14:textId="77777777" w:rsidR="00A26296" w:rsidRDefault="00A26296">
      <w:pPr>
        <w:pStyle w:val="Commentaire"/>
      </w:pPr>
      <w:r>
        <w:t>(Li et al., a)</w:t>
      </w:r>
    </w:p>
    <w:p w14:paraId="4A8B21FF" w14:textId="77777777" w:rsidR="00A26296" w:rsidRDefault="00A26296">
      <w:pPr>
        <w:pStyle w:val="Commentaire"/>
      </w:pPr>
    </w:p>
    <w:p w14:paraId="714F1457" w14:textId="77777777" w:rsidR="00A26296" w:rsidRDefault="00A26296">
      <w:pPr>
        <w:pStyle w:val="Commentaire"/>
      </w:pPr>
      <w:r>
        <w:t>Correct:</w:t>
      </w:r>
    </w:p>
    <w:p w14:paraId="131D0F31" w14:textId="77777777" w:rsidR="00A26296" w:rsidRDefault="00A26296">
      <w:pPr>
        <w:pStyle w:val="Commentaire"/>
      </w:pPr>
      <w:r>
        <w:t>C. Li et al. (2020)</w:t>
      </w:r>
    </w:p>
    <w:p w14:paraId="4D4D1860" w14:textId="5CDC877E" w:rsidR="00A26296" w:rsidRDefault="00A26296">
      <w:pPr>
        <w:pStyle w:val="Commentaire"/>
      </w:pPr>
      <w:r>
        <w:t>(C. Li et al., 2020)</w:t>
      </w:r>
    </w:p>
  </w:comment>
  <w:comment w:id="5330" w:author="Robin Matthews" w:date="2021-07-13T14:58:00Z" w:initials="RM">
    <w:p w14:paraId="08729C75" w14:textId="77777777" w:rsidR="00A26296" w:rsidRDefault="00A26296">
      <w:pPr>
        <w:pStyle w:val="Commentaire"/>
      </w:pPr>
      <w:r>
        <w:rPr>
          <w:rStyle w:val="Marquedecommentaire"/>
        </w:rPr>
        <w:annotationRef/>
      </w:r>
      <w:r>
        <w:t>Not found:</w:t>
      </w:r>
    </w:p>
    <w:p w14:paraId="175FDF9B" w14:textId="77777777" w:rsidR="00A26296" w:rsidRDefault="00A26296">
      <w:pPr>
        <w:pStyle w:val="Commentaire"/>
      </w:pPr>
      <w:r>
        <w:t>R. Zhang et al., 2015</w:t>
      </w:r>
    </w:p>
    <w:p w14:paraId="505A74AA" w14:textId="77777777" w:rsidR="00A26296" w:rsidRDefault="00A26296">
      <w:pPr>
        <w:pStyle w:val="Commentaire"/>
      </w:pPr>
    </w:p>
    <w:p w14:paraId="13081A63" w14:textId="77777777" w:rsidR="00A26296" w:rsidRDefault="00A26296">
      <w:pPr>
        <w:pStyle w:val="Commentaire"/>
      </w:pPr>
      <w:r>
        <w:t>Extra stuff:</w:t>
      </w:r>
    </w:p>
    <w:p w14:paraId="5D8FC962" w14:textId="77777777" w:rsidR="00A26296" w:rsidRDefault="00A26296">
      <w:pPr>
        <w:pStyle w:val="Commentaire"/>
      </w:pPr>
      <w:r>
        <w:t>(; Zhang et al., 2015c; ; )</w:t>
      </w:r>
    </w:p>
    <w:p w14:paraId="22E8C6BF" w14:textId="77777777" w:rsidR="00A26296" w:rsidRDefault="00A26296">
      <w:pPr>
        <w:pStyle w:val="Commentaire"/>
      </w:pPr>
    </w:p>
    <w:p w14:paraId="191766E8" w14:textId="77777777" w:rsidR="00A26296" w:rsidRDefault="00A26296">
      <w:pPr>
        <w:pStyle w:val="Commentaire"/>
      </w:pPr>
      <w:r>
        <w:t>Correct:</w:t>
      </w:r>
    </w:p>
    <w:p w14:paraId="25C3B05D" w14:textId="31D397BE" w:rsidR="00A26296" w:rsidRDefault="00A26296">
      <w:pPr>
        <w:pStyle w:val="Commentaire"/>
      </w:pPr>
      <w:r>
        <w:t>(Zhou et al., 2014; R. Zhang et al., 2015; Gao et al., 2018; Han et al., 2018)</w:t>
      </w:r>
    </w:p>
  </w:comment>
  <w:comment w:id="5336" w:author="Robin Matthews" w:date="2021-07-13T14:58:00Z" w:initials="RM">
    <w:p w14:paraId="5F69BD21" w14:textId="77777777" w:rsidR="00A26296" w:rsidRDefault="00A26296">
      <w:pPr>
        <w:pStyle w:val="Commentaire"/>
      </w:pPr>
      <w:r>
        <w:rPr>
          <w:rStyle w:val="Marquedecommentaire"/>
        </w:rPr>
        <w:annotationRef/>
      </w:r>
      <w:r>
        <w:t>Extra stuff:</w:t>
      </w:r>
    </w:p>
    <w:p w14:paraId="15C3531E" w14:textId="77777777" w:rsidR="00A26296" w:rsidRDefault="00A26296">
      <w:pPr>
        <w:pStyle w:val="Commentaire"/>
      </w:pPr>
      <w:r>
        <w:t xml:space="preserve">(; ; ; ; ; </w:t>
      </w:r>
    </w:p>
    <w:p w14:paraId="361601CA" w14:textId="77777777" w:rsidR="00A26296" w:rsidRDefault="00A26296">
      <w:pPr>
        <w:pStyle w:val="Commentaire"/>
      </w:pPr>
    </w:p>
    <w:p w14:paraId="52BCD21B" w14:textId="77777777" w:rsidR="00A26296" w:rsidRDefault="00A26296">
      <w:pPr>
        <w:pStyle w:val="Commentaire"/>
      </w:pPr>
      <w:r>
        <w:t>Correct:</w:t>
      </w:r>
    </w:p>
    <w:p w14:paraId="7E3F990D" w14:textId="30D52C6D" w:rsidR="00A26296" w:rsidRDefault="00A26296">
      <w:pPr>
        <w:pStyle w:val="Commentaire"/>
      </w:pPr>
      <w:r>
        <w:t>(Pai et al., 2015; Sheikh et al., 2015; Malik et al., 2016; Rohini et al., 2016; Roxy et al., 2017; Kim et al., 2019)</w:t>
      </w:r>
    </w:p>
  </w:comment>
  <w:comment w:id="5338" w:author="Robin Matthews" w:date="2021-07-13T14:58:00Z" w:initials="RM">
    <w:p w14:paraId="0AB5E94D" w14:textId="77777777" w:rsidR="00A26296" w:rsidRDefault="00A26296">
      <w:pPr>
        <w:pStyle w:val="Commentaire"/>
      </w:pPr>
      <w:r>
        <w:rPr>
          <w:rStyle w:val="Marquedecommentaire"/>
        </w:rPr>
        <w:annotationRef/>
      </w:r>
      <w:r>
        <w:t>Not found:</w:t>
      </w:r>
    </w:p>
    <w:p w14:paraId="16802239" w14:textId="77777777" w:rsidR="00A26296" w:rsidRDefault="00A26296">
      <w:pPr>
        <w:pStyle w:val="Commentaire"/>
      </w:pPr>
      <w:r>
        <w:t>2014a</w:t>
      </w:r>
    </w:p>
    <w:p w14:paraId="3C0185BF" w14:textId="77777777" w:rsidR="00A26296" w:rsidRDefault="00A26296">
      <w:pPr>
        <w:pStyle w:val="Commentaire"/>
      </w:pPr>
    </w:p>
    <w:p w14:paraId="15C7440B" w14:textId="77777777" w:rsidR="00A26296" w:rsidRDefault="00A26296">
      <w:pPr>
        <w:pStyle w:val="Commentaire"/>
      </w:pPr>
      <w:r>
        <w:t>Extra stuff:</w:t>
      </w:r>
    </w:p>
    <w:p w14:paraId="031CADAB" w14:textId="77777777" w:rsidR="00A26296" w:rsidRDefault="00A26296">
      <w:pPr>
        <w:pStyle w:val="Commentaire"/>
      </w:pPr>
      <w:r>
        <w:t>, 2014</w:t>
      </w:r>
    </w:p>
    <w:p w14:paraId="57BE8558" w14:textId="77777777" w:rsidR="00A26296" w:rsidRDefault="00A26296">
      <w:pPr>
        <w:pStyle w:val="Commentaire"/>
      </w:pPr>
    </w:p>
    <w:p w14:paraId="18908AF1" w14:textId="77777777" w:rsidR="00A26296" w:rsidRDefault="00A26296">
      <w:pPr>
        <w:pStyle w:val="Commentaire"/>
      </w:pPr>
      <w:r>
        <w:t>Correct:</w:t>
      </w:r>
    </w:p>
    <w:p w14:paraId="343EB666" w14:textId="77777777" w:rsidR="00A26296" w:rsidRDefault="00A26296">
      <w:pPr>
        <w:pStyle w:val="Commentaire"/>
      </w:pPr>
      <w:r>
        <w:t>Singh et al. (2014a)</w:t>
      </w:r>
    </w:p>
    <w:p w14:paraId="57916146" w14:textId="64E844CA" w:rsidR="00A26296" w:rsidRDefault="00A26296">
      <w:pPr>
        <w:pStyle w:val="Commentaire"/>
      </w:pPr>
      <w:r>
        <w:t>(Singh et al., 2014a)</w:t>
      </w:r>
    </w:p>
  </w:comment>
  <w:comment w:id="5339" w:author="Robin Matthews" w:date="2021-07-13T14:58:00Z" w:initials="RM">
    <w:p w14:paraId="6E6B76A3" w14:textId="77777777" w:rsidR="00A26296" w:rsidRDefault="00A26296">
      <w:pPr>
        <w:pStyle w:val="Commentaire"/>
      </w:pPr>
      <w:r>
        <w:rPr>
          <w:rStyle w:val="Marquedecommentaire"/>
        </w:rPr>
        <w:annotationRef/>
      </w:r>
      <w:r>
        <w:t>Extra stuff:</w:t>
      </w:r>
    </w:p>
    <w:p w14:paraId="185879EF" w14:textId="77777777" w:rsidR="00A26296" w:rsidRDefault="00A26296">
      <w:pPr>
        <w:pStyle w:val="Commentaire"/>
      </w:pPr>
      <w:r>
        <w:t xml:space="preserve">, </w:t>
      </w:r>
    </w:p>
    <w:p w14:paraId="66E55C14" w14:textId="77777777" w:rsidR="00A26296" w:rsidRDefault="00A26296">
      <w:pPr>
        <w:pStyle w:val="Commentaire"/>
      </w:pPr>
    </w:p>
    <w:p w14:paraId="12429259" w14:textId="77777777" w:rsidR="00A26296" w:rsidRDefault="00A26296">
      <w:pPr>
        <w:pStyle w:val="Commentaire"/>
      </w:pPr>
      <w:r>
        <w:t>Correct:</w:t>
      </w:r>
    </w:p>
    <w:p w14:paraId="3B3C5B6A" w14:textId="77777777" w:rsidR="00A26296" w:rsidRDefault="00A26296">
      <w:pPr>
        <w:pStyle w:val="Commentaire"/>
      </w:pPr>
      <w:r>
        <w:t>Dunn et al. (2020)</w:t>
      </w:r>
    </w:p>
    <w:p w14:paraId="25A8B29E" w14:textId="158BC954" w:rsidR="00A26296" w:rsidRDefault="00A26296">
      <w:pPr>
        <w:pStyle w:val="Commentaire"/>
      </w:pPr>
      <w:r>
        <w:t>(Dunn et al., 2020)</w:t>
      </w:r>
    </w:p>
  </w:comment>
  <w:comment w:id="5340" w:author="Robin Matthews" w:date="2021-07-13T14:58:00Z" w:initials="RM">
    <w:p w14:paraId="71BEEFC4" w14:textId="77777777" w:rsidR="00A26296" w:rsidRDefault="00A26296">
      <w:pPr>
        <w:pStyle w:val="Commentaire"/>
      </w:pPr>
      <w:r>
        <w:rPr>
          <w:rStyle w:val="Marquedecommentaire"/>
        </w:rPr>
        <w:annotationRef/>
      </w:r>
      <w:r>
        <w:t>Extra stuff:</w:t>
      </w:r>
    </w:p>
    <w:p w14:paraId="55AD82EE" w14:textId="77777777" w:rsidR="00A26296" w:rsidRDefault="00A26296">
      <w:pPr>
        <w:pStyle w:val="Commentaire"/>
      </w:pPr>
      <w:r>
        <w:t>; ; )</w:t>
      </w:r>
    </w:p>
    <w:p w14:paraId="0CB33412" w14:textId="77777777" w:rsidR="00A26296" w:rsidRDefault="00A26296">
      <w:pPr>
        <w:pStyle w:val="Commentaire"/>
      </w:pPr>
    </w:p>
    <w:p w14:paraId="4937E044" w14:textId="77777777" w:rsidR="00A26296" w:rsidRDefault="00A26296">
      <w:pPr>
        <w:pStyle w:val="Commentaire"/>
      </w:pPr>
      <w:r>
        <w:t>Correct:</w:t>
      </w:r>
    </w:p>
    <w:p w14:paraId="661446DD" w14:textId="7FA36631" w:rsidR="00A26296" w:rsidRDefault="00A26296">
      <w:pPr>
        <w:pStyle w:val="Commentaire"/>
      </w:pPr>
      <w:r>
        <w:t>(Hussain and Lee, 2013; Malik et al., 2016; Kim et al., 2019)</w:t>
      </w:r>
    </w:p>
  </w:comment>
  <w:comment w:id="5343" w:author="Robin Matthews" w:date="2021-07-13T14:58:00Z" w:initials="RM">
    <w:p w14:paraId="0169AAA6" w14:textId="77777777" w:rsidR="00A26296" w:rsidRDefault="00A26296">
      <w:pPr>
        <w:pStyle w:val="Commentaire"/>
      </w:pPr>
      <w:r>
        <w:rPr>
          <w:rStyle w:val="Marquedecommentaire"/>
        </w:rPr>
        <w:annotationRef/>
      </w:r>
      <w:r>
        <w:t>Not found:</w:t>
      </w:r>
    </w:p>
    <w:p w14:paraId="7D3EAC4E" w14:textId="77777777" w:rsidR="00A26296" w:rsidRDefault="00A26296">
      <w:pPr>
        <w:pStyle w:val="Commentaire"/>
      </w:pPr>
      <w:r>
        <w:t>2018b</w:t>
      </w:r>
    </w:p>
    <w:p w14:paraId="0A931118" w14:textId="77777777" w:rsidR="00A26296" w:rsidRDefault="00A26296">
      <w:pPr>
        <w:pStyle w:val="Commentaire"/>
      </w:pPr>
    </w:p>
    <w:p w14:paraId="6A13F2EE" w14:textId="77777777" w:rsidR="00A26296" w:rsidRDefault="00A26296">
      <w:pPr>
        <w:pStyle w:val="Commentaire"/>
      </w:pPr>
      <w:r>
        <w:t>Extra stuff:</w:t>
      </w:r>
    </w:p>
    <w:p w14:paraId="44A5837A" w14:textId="77777777" w:rsidR="00A26296" w:rsidRDefault="00A26296">
      <w:pPr>
        <w:pStyle w:val="Commentaire"/>
      </w:pPr>
      <w:r>
        <w:t>(, 2018a)</w:t>
      </w:r>
    </w:p>
    <w:p w14:paraId="6705637D" w14:textId="77777777" w:rsidR="00A26296" w:rsidRDefault="00A26296">
      <w:pPr>
        <w:pStyle w:val="Commentaire"/>
      </w:pPr>
    </w:p>
    <w:p w14:paraId="64F2EBE3" w14:textId="77777777" w:rsidR="00A26296" w:rsidRDefault="00A26296">
      <w:pPr>
        <w:pStyle w:val="Commentaire"/>
      </w:pPr>
      <w:r>
        <w:t>Correct:</w:t>
      </w:r>
    </w:p>
    <w:p w14:paraId="62D62245" w14:textId="77777777" w:rsidR="00A26296" w:rsidRDefault="00A26296">
      <w:pPr>
        <w:pStyle w:val="Commentaire"/>
      </w:pPr>
      <w:r>
        <w:t>Mukherjee et al. (2018b)</w:t>
      </w:r>
    </w:p>
    <w:p w14:paraId="14E1BC8F" w14:textId="4BED90AD" w:rsidR="00A26296" w:rsidRDefault="00A26296">
      <w:pPr>
        <w:pStyle w:val="Commentaire"/>
      </w:pPr>
      <w:r>
        <w:t>(Mukherjee et al., 2018b)</w:t>
      </w:r>
    </w:p>
  </w:comment>
  <w:comment w:id="5345" w:author="Robin Matthews" w:date="2021-07-13T14:58:00Z" w:initials="RM">
    <w:p w14:paraId="2D408534" w14:textId="77777777" w:rsidR="00A26296" w:rsidRDefault="00A26296">
      <w:pPr>
        <w:pStyle w:val="Commentaire"/>
      </w:pPr>
      <w:r>
        <w:rPr>
          <w:rStyle w:val="Marquedecommentaire"/>
        </w:rPr>
        <w:annotationRef/>
      </w:r>
      <w:r>
        <w:t>Not found:</w:t>
      </w:r>
    </w:p>
    <w:p w14:paraId="63088493" w14:textId="77777777" w:rsidR="00A26296" w:rsidRDefault="00A26296">
      <w:pPr>
        <w:pStyle w:val="Commentaire"/>
      </w:pPr>
      <w:r>
        <w:t>Singh et al., 2014b</w:t>
      </w:r>
    </w:p>
    <w:p w14:paraId="2E3C9B50" w14:textId="77777777" w:rsidR="00A26296" w:rsidRDefault="00A26296">
      <w:pPr>
        <w:pStyle w:val="Commentaire"/>
      </w:pPr>
    </w:p>
    <w:p w14:paraId="5317EAEF" w14:textId="77777777" w:rsidR="00A26296" w:rsidRDefault="00A26296">
      <w:pPr>
        <w:pStyle w:val="Commentaire"/>
      </w:pPr>
      <w:r>
        <w:t>Extra stuff:</w:t>
      </w:r>
    </w:p>
    <w:p w14:paraId="33F160E4" w14:textId="77777777" w:rsidR="00A26296" w:rsidRDefault="00A26296">
      <w:pPr>
        <w:pStyle w:val="Commentaire"/>
      </w:pPr>
      <w:r>
        <w:t>(Singh et al., 2014a; )</w:t>
      </w:r>
    </w:p>
    <w:p w14:paraId="1214C759" w14:textId="77777777" w:rsidR="00A26296" w:rsidRDefault="00A26296">
      <w:pPr>
        <w:pStyle w:val="Commentaire"/>
      </w:pPr>
    </w:p>
    <w:p w14:paraId="54CA8881" w14:textId="77777777" w:rsidR="00A26296" w:rsidRDefault="00A26296">
      <w:pPr>
        <w:pStyle w:val="Commentaire"/>
      </w:pPr>
      <w:r>
        <w:t>Correct:</w:t>
      </w:r>
    </w:p>
    <w:p w14:paraId="418251E5" w14:textId="78E3B2DF" w:rsidR="00A26296" w:rsidRDefault="00A26296">
      <w:pPr>
        <w:pStyle w:val="Commentaire"/>
      </w:pPr>
      <w:r>
        <w:t>(Singh et al., 2014b; van Oldenborgh et al., 2016)</w:t>
      </w:r>
    </w:p>
  </w:comment>
  <w:comment w:id="5346" w:author="Robin Matthews" w:date="2021-07-13T14:58:00Z" w:initials="RM">
    <w:p w14:paraId="73C1C881" w14:textId="77777777" w:rsidR="00A26296" w:rsidRDefault="00A26296">
      <w:pPr>
        <w:pStyle w:val="Commentaire"/>
      </w:pPr>
      <w:r>
        <w:rPr>
          <w:rStyle w:val="Marquedecommentaire"/>
        </w:rPr>
        <w:annotationRef/>
      </w:r>
      <w:r>
        <w:t>Not found:</w:t>
      </w:r>
    </w:p>
    <w:p w14:paraId="6ECFC032" w14:textId="77777777" w:rsidR="00A26296" w:rsidRDefault="00A26296">
      <w:pPr>
        <w:pStyle w:val="Commentaire"/>
      </w:pPr>
      <w:r>
        <w:t>C. Li et al.</w:t>
      </w:r>
    </w:p>
    <w:p w14:paraId="1BBD0951" w14:textId="77777777" w:rsidR="00A26296" w:rsidRDefault="00A26296">
      <w:pPr>
        <w:pStyle w:val="Commentaire"/>
      </w:pPr>
    </w:p>
    <w:p w14:paraId="30B6E257" w14:textId="77777777" w:rsidR="00A26296" w:rsidRDefault="00A26296">
      <w:pPr>
        <w:pStyle w:val="Commentaire"/>
      </w:pPr>
      <w:r>
        <w:t>Extra stuff:</w:t>
      </w:r>
    </w:p>
    <w:p w14:paraId="2E41293C" w14:textId="77777777" w:rsidR="00A26296" w:rsidRDefault="00A26296">
      <w:pPr>
        <w:pStyle w:val="Commentaire"/>
      </w:pPr>
      <w:r>
        <w:t xml:space="preserve">(Li et al., </w:t>
      </w:r>
    </w:p>
    <w:p w14:paraId="2F61B972" w14:textId="77777777" w:rsidR="00A26296" w:rsidRDefault="00A26296">
      <w:pPr>
        <w:pStyle w:val="Commentaire"/>
      </w:pPr>
    </w:p>
    <w:p w14:paraId="44CB79CA" w14:textId="77777777" w:rsidR="00A26296" w:rsidRDefault="00A26296">
      <w:pPr>
        <w:pStyle w:val="Commentaire"/>
      </w:pPr>
      <w:r>
        <w:t>Correct:</w:t>
      </w:r>
    </w:p>
    <w:p w14:paraId="61993596" w14:textId="77777777" w:rsidR="00A26296" w:rsidRDefault="00A26296">
      <w:pPr>
        <w:pStyle w:val="Commentaire"/>
      </w:pPr>
      <w:r>
        <w:t>C. Li et al. (2020)</w:t>
      </w:r>
    </w:p>
    <w:p w14:paraId="7ED35918" w14:textId="4DA9AC8F" w:rsidR="00A26296" w:rsidRDefault="00A26296">
      <w:pPr>
        <w:pStyle w:val="Commentaire"/>
      </w:pPr>
      <w:r>
        <w:t>(C. Li et al., 2020)</w:t>
      </w:r>
    </w:p>
  </w:comment>
  <w:comment w:id="5352" w:author="Robin Matthews" w:date="2021-07-13T14:58:00Z" w:initials="RM">
    <w:p w14:paraId="063B4B96" w14:textId="77777777" w:rsidR="00A26296" w:rsidRDefault="00A26296">
      <w:pPr>
        <w:pStyle w:val="Commentaire"/>
      </w:pPr>
      <w:r>
        <w:rPr>
          <w:rStyle w:val="Marquedecommentaire"/>
        </w:rPr>
        <w:annotationRef/>
      </w:r>
      <w:r>
        <w:t>Not found:</w:t>
      </w:r>
    </w:p>
    <w:p w14:paraId="4CD3F773" w14:textId="77777777" w:rsidR="00A26296" w:rsidRDefault="00A26296">
      <w:pPr>
        <w:pStyle w:val="Commentaire"/>
      </w:pPr>
      <w:r>
        <w:t>C. Li et al.</w:t>
      </w:r>
    </w:p>
    <w:p w14:paraId="06BB5AC5" w14:textId="77777777" w:rsidR="00A26296" w:rsidRDefault="00A26296">
      <w:pPr>
        <w:pStyle w:val="Commentaire"/>
      </w:pPr>
    </w:p>
    <w:p w14:paraId="7F1ECE63" w14:textId="77777777" w:rsidR="00A26296" w:rsidRDefault="00A26296">
      <w:pPr>
        <w:pStyle w:val="Commentaire"/>
      </w:pPr>
      <w:r>
        <w:t>Extra stuff:</w:t>
      </w:r>
    </w:p>
    <w:p w14:paraId="55E077DE" w14:textId="77777777" w:rsidR="00A26296" w:rsidRDefault="00A26296">
      <w:pPr>
        <w:pStyle w:val="Commentaire"/>
      </w:pPr>
      <w:r>
        <w:t>(Li et al., a)</w:t>
      </w:r>
    </w:p>
    <w:p w14:paraId="4113C617" w14:textId="77777777" w:rsidR="00A26296" w:rsidRDefault="00A26296">
      <w:pPr>
        <w:pStyle w:val="Commentaire"/>
      </w:pPr>
    </w:p>
    <w:p w14:paraId="48D0ECC1" w14:textId="77777777" w:rsidR="00A26296" w:rsidRDefault="00A26296">
      <w:pPr>
        <w:pStyle w:val="Commentaire"/>
      </w:pPr>
      <w:r>
        <w:t>Correct:</w:t>
      </w:r>
    </w:p>
    <w:p w14:paraId="2DA17FA1" w14:textId="77777777" w:rsidR="00A26296" w:rsidRDefault="00A26296">
      <w:pPr>
        <w:pStyle w:val="Commentaire"/>
      </w:pPr>
      <w:r>
        <w:t>C. Li et al. (2020)</w:t>
      </w:r>
    </w:p>
    <w:p w14:paraId="669FAD1E" w14:textId="27AA10AB" w:rsidR="00A26296" w:rsidRDefault="00A26296">
      <w:pPr>
        <w:pStyle w:val="Commentaire"/>
      </w:pPr>
      <w:r>
        <w:t>(C. Li et al., 2020)</w:t>
      </w:r>
    </w:p>
  </w:comment>
  <w:comment w:id="5357" w:author="Robin Matthews" w:date="2021-07-13T14:58:00Z" w:initials="RM">
    <w:p w14:paraId="2F3B0B17" w14:textId="77777777" w:rsidR="00A26296" w:rsidRDefault="00A26296">
      <w:pPr>
        <w:pStyle w:val="Commentaire"/>
      </w:pPr>
      <w:r>
        <w:rPr>
          <w:rStyle w:val="Marquedecommentaire"/>
        </w:rPr>
        <w:annotationRef/>
      </w:r>
      <w:r>
        <w:t>Not found:</w:t>
      </w:r>
    </w:p>
    <w:p w14:paraId="3844C291" w14:textId="77777777" w:rsidR="00A26296" w:rsidRDefault="00A26296">
      <w:pPr>
        <w:pStyle w:val="Commentaire"/>
      </w:pPr>
      <w:r>
        <w:t>Mukherjee et al., 2018b</w:t>
      </w:r>
    </w:p>
    <w:p w14:paraId="479F7278" w14:textId="77777777" w:rsidR="00A26296" w:rsidRDefault="00A26296">
      <w:pPr>
        <w:pStyle w:val="Commentaire"/>
      </w:pPr>
      <w:r>
        <w:t>S. Ali et al., 2019</w:t>
      </w:r>
    </w:p>
    <w:p w14:paraId="0C4EBFB9" w14:textId="77777777" w:rsidR="00A26296" w:rsidRDefault="00A26296">
      <w:pPr>
        <w:pStyle w:val="Commentaire"/>
      </w:pPr>
    </w:p>
    <w:p w14:paraId="44B59544" w14:textId="77777777" w:rsidR="00A26296" w:rsidRDefault="00A26296">
      <w:pPr>
        <w:pStyle w:val="Commentaire"/>
      </w:pPr>
      <w:r>
        <w:t>Extra stuff:</w:t>
      </w:r>
    </w:p>
    <w:p w14:paraId="0B303DEE" w14:textId="77777777" w:rsidR="00A26296" w:rsidRDefault="00A26296">
      <w:pPr>
        <w:pStyle w:val="Commentaire"/>
      </w:pPr>
      <w:r>
        <w:t>(; ; ; Mukherjee et al., 2018a; Ali et al., 2019b; )</w:t>
      </w:r>
    </w:p>
    <w:p w14:paraId="125138AC" w14:textId="77777777" w:rsidR="00A26296" w:rsidRDefault="00A26296">
      <w:pPr>
        <w:pStyle w:val="Commentaire"/>
      </w:pPr>
    </w:p>
    <w:p w14:paraId="5112FB73" w14:textId="77777777" w:rsidR="00A26296" w:rsidRDefault="00A26296">
      <w:pPr>
        <w:pStyle w:val="Commentaire"/>
      </w:pPr>
      <w:r>
        <w:t>Correct:</w:t>
      </w:r>
    </w:p>
    <w:p w14:paraId="72447BF8" w14:textId="60454178" w:rsidR="00A26296" w:rsidRDefault="00A26296">
      <w:pPr>
        <w:pStyle w:val="Commentaire"/>
      </w:pPr>
      <w:r>
        <w:t>(Sillmann et al., 2013b; Xu et al., 2017; Han et al., 2018; Mukherjee et al., 2018b; S. Ali et al., 2019; Rai et al., 2019)</w:t>
      </w:r>
    </w:p>
  </w:comment>
  <w:comment w:id="5364" w:author="Robin Matthews" w:date="2021-07-13T14:58:00Z" w:initials="RM">
    <w:p w14:paraId="37059530" w14:textId="77777777" w:rsidR="00A26296" w:rsidRDefault="00A26296">
      <w:pPr>
        <w:pStyle w:val="Commentaire"/>
      </w:pPr>
      <w:r>
        <w:rPr>
          <w:rStyle w:val="Marquedecommentaire"/>
        </w:rPr>
        <w:annotationRef/>
      </w:r>
      <w:r>
        <w:t>Not found:</w:t>
      </w:r>
    </w:p>
    <w:p w14:paraId="69308848" w14:textId="77777777" w:rsidR="00A26296" w:rsidRDefault="00A26296">
      <w:pPr>
        <w:pStyle w:val="Commentaire"/>
      </w:pPr>
      <w:r>
        <w:t>C. Li et al.</w:t>
      </w:r>
    </w:p>
    <w:p w14:paraId="5A94AF41" w14:textId="77777777" w:rsidR="00A26296" w:rsidRDefault="00A26296">
      <w:pPr>
        <w:pStyle w:val="Commentaire"/>
      </w:pPr>
    </w:p>
    <w:p w14:paraId="41B8F54C" w14:textId="77777777" w:rsidR="00A26296" w:rsidRDefault="00A26296">
      <w:pPr>
        <w:pStyle w:val="Commentaire"/>
      </w:pPr>
      <w:r>
        <w:t>Extra stuff:</w:t>
      </w:r>
    </w:p>
    <w:p w14:paraId="7B89F0AC" w14:textId="77777777" w:rsidR="00A26296" w:rsidRDefault="00A26296">
      <w:pPr>
        <w:pStyle w:val="Commentaire"/>
      </w:pPr>
      <w:r>
        <w:t xml:space="preserve">(Li et al., </w:t>
      </w:r>
    </w:p>
    <w:p w14:paraId="20A57E19" w14:textId="77777777" w:rsidR="00A26296" w:rsidRDefault="00A26296">
      <w:pPr>
        <w:pStyle w:val="Commentaire"/>
      </w:pPr>
    </w:p>
    <w:p w14:paraId="36397260" w14:textId="77777777" w:rsidR="00A26296" w:rsidRDefault="00A26296">
      <w:pPr>
        <w:pStyle w:val="Commentaire"/>
      </w:pPr>
      <w:r>
        <w:t>Correct:</w:t>
      </w:r>
    </w:p>
    <w:p w14:paraId="098448CB" w14:textId="77777777" w:rsidR="00A26296" w:rsidRDefault="00A26296">
      <w:pPr>
        <w:pStyle w:val="Commentaire"/>
      </w:pPr>
      <w:r>
        <w:t>C. Li et al. (2020)</w:t>
      </w:r>
    </w:p>
    <w:p w14:paraId="40D7DA2C" w14:textId="32E94EB7" w:rsidR="00A26296" w:rsidRDefault="00A26296">
      <w:pPr>
        <w:pStyle w:val="Commentaire"/>
      </w:pPr>
      <w:r>
        <w:t>(C. Li et al., 2020)</w:t>
      </w:r>
    </w:p>
  </w:comment>
  <w:comment w:id="5369" w:author="Robin Matthews" w:date="2021-07-13T14:58:00Z" w:initials="RM">
    <w:p w14:paraId="2F315C69" w14:textId="77777777" w:rsidR="00A26296" w:rsidRDefault="00A26296">
      <w:pPr>
        <w:pStyle w:val="Commentaire"/>
      </w:pPr>
      <w:r>
        <w:rPr>
          <w:rStyle w:val="Marquedecommentaire"/>
        </w:rPr>
        <w:annotationRef/>
      </w:r>
      <w:r>
        <w:t>Not found:</w:t>
      </w:r>
    </w:p>
    <w:p w14:paraId="51831EB5" w14:textId="77777777" w:rsidR="00A26296" w:rsidRDefault="00A26296">
      <w:pPr>
        <w:pStyle w:val="Commentaire"/>
      </w:pPr>
      <w:r>
        <w:t>C. Li et al.</w:t>
      </w:r>
    </w:p>
    <w:p w14:paraId="16615FC6" w14:textId="77777777" w:rsidR="00A26296" w:rsidRDefault="00A26296">
      <w:pPr>
        <w:pStyle w:val="Commentaire"/>
      </w:pPr>
    </w:p>
    <w:p w14:paraId="1B67F37D" w14:textId="77777777" w:rsidR="00A26296" w:rsidRDefault="00A26296">
      <w:pPr>
        <w:pStyle w:val="Commentaire"/>
      </w:pPr>
      <w:r>
        <w:t>Extra stuff:</w:t>
      </w:r>
    </w:p>
    <w:p w14:paraId="322BBD88" w14:textId="77777777" w:rsidR="00A26296" w:rsidRDefault="00A26296">
      <w:pPr>
        <w:pStyle w:val="Commentaire"/>
      </w:pPr>
      <w:r>
        <w:t>(Li et al., a)</w:t>
      </w:r>
    </w:p>
    <w:p w14:paraId="152D292F" w14:textId="77777777" w:rsidR="00A26296" w:rsidRDefault="00A26296">
      <w:pPr>
        <w:pStyle w:val="Commentaire"/>
      </w:pPr>
    </w:p>
    <w:p w14:paraId="70DCCBA1" w14:textId="77777777" w:rsidR="00A26296" w:rsidRDefault="00A26296">
      <w:pPr>
        <w:pStyle w:val="Commentaire"/>
      </w:pPr>
      <w:r>
        <w:t>Correct:</w:t>
      </w:r>
    </w:p>
    <w:p w14:paraId="0DC3F06B" w14:textId="77777777" w:rsidR="00A26296" w:rsidRDefault="00A26296">
      <w:pPr>
        <w:pStyle w:val="Commentaire"/>
      </w:pPr>
      <w:r>
        <w:t>C. Li et al. (2020)</w:t>
      </w:r>
    </w:p>
    <w:p w14:paraId="3E2A7BFE" w14:textId="30EAF81D" w:rsidR="00A26296" w:rsidRDefault="00A26296">
      <w:pPr>
        <w:pStyle w:val="Commentaire"/>
      </w:pPr>
      <w:r>
        <w:t>(C. Li et al., 2020)</w:t>
      </w:r>
    </w:p>
  </w:comment>
  <w:comment w:id="5373" w:author="Robin Matthews" w:date="2021-07-13T14:58:00Z" w:initials="RM">
    <w:p w14:paraId="04C34531" w14:textId="77777777" w:rsidR="00A26296" w:rsidRDefault="00A26296">
      <w:pPr>
        <w:pStyle w:val="Commentaire"/>
      </w:pPr>
      <w:r>
        <w:rPr>
          <w:rStyle w:val="Marquedecommentaire"/>
        </w:rPr>
        <w:annotationRef/>
      </w:r>
      <w:r>
        <w:t>Not found:</w:t>
      </w:r>
    </w:p>
    <w:p w14:paraId="4C1E6EA8" w14:textId="77777777" w:rsidR="00A26296" w:rsidRDefault="00A26296">
      <w:pPr>
        <w:pStyle w:val="Commentaire"/>
      </w:pPr>
      <w:r>
        <w:t>Mukherjee et al., 2018b</w:t>
      </w:r>
    </w:p>
    <w:p w14:paraId="69AC4C4D" w14:textId="77777777" w:rsidR="00A26296" w:rsidRDefault="00A26296">
      <w:pPr>
        <w:pStyle w:val="Commentaire"/>
      </w:pPr>
      <w:r>
        <w:t>S. Ali et al., 2019</w:t>
      </w:r>
    </w:p>
    <w:p w14:paraId="77D79E46" w14:textId="77777777" w:rsidR="00A26296" w:rsidRDefault="00A26296">
      <w:pPr>
        <w:pStyle w:val="Commentaire"/>
      </w:pPr>
    </w:p>
    <w:p w14:paraId="1A578227" w14:textId="77777777" w:rsidR="00A26296" w:rsidRDefault="00A26296">
      <w:pPr>
        <w:pStyle w:val="Commentaire"/>
      </w:pPr>
      <w:r>
        <w:t>Extra stuff:</w:t>
      </w:r>
    </w:p>
    <w:p w14:paraId="79303CBD" w14:textId="77777777" w:rsidR="00A26296" w:rsidRDefault="00A26296">
      <w:pPr>
        <w:pStyle w:val="Commentaire"/>
      </w:pPr>
      <w:r>
        <w:t>(; ; ; Mukherjee et al., 2018a; Ali et al., 2019b; )</w:t>
      </w:r>
    </w:p>
    <w:p w14:paraId="2314AF9F" w14:textId="77777777" w:rsidR="00A26296" w:rsidRDefault="00A26296">
      <w:pPr>
        <w:pStyle w:val="Commentaire"/>
      </w:pPr>
    </w:p>
    <w:p w14:paraId="48FFD7DA" w14:textId="77777777" w:rsidR="00A26296" w:rsidRDefault="00A26296">
      <w:pPr>
        <w:pStyle w:val="Commentaire"/>
      </w:pPr>
      <w:r>
        <w:t>Correct:</w:t>
      </w:r>
    </w:p>
    <w:p w14:paraId="5291912C" w14:textId="1A08A548" w:rsidR="00A26296" w:rsidRDefault="00A26296">
      <w:pPr>
        <w:pStyle w:val="Commentaire"/>
      </w:pPr>
      <w:r>
        <w:t>(Sillmann et al., 2013b; Xu et al., 2017; Han et al., 2018; Mukherjee et al., 2018b; S. Ali et al., 2019; Rai et al., 2019)</w:t>
      </w:r>
    </w:p>
  </w:comment>
  <w:comment w:id="5378" w:author="Robin Matthews" w:date="2021-07-13T14:58:00Z" w:initials="RM">
    <w:p w14:paraId="310B83F0" w14:textId="77777777" w:rsidR="00A26296" w:rsidRDefault="00A26296">
      <w:pPr>
        <w:pStyle w:val="Commentaire"/>
      </w:pPr>
      <w:r>
        <w:rPr>
          <w:rStyle w:val="Marquedecommentaire"/>
        </w:rPr>
        <w:annotationRef/>
      </w:r>
      <w:r>
        <w:t>Not found:</w:t>
      </w:r>
    </w:p>
    <w:p w14:paraId="7806D7EE" w14:textId="77777777" w:rsidR="00A26296" w:rsidRDefault="00A26296">
      <w:pPr>
        <w:pStyle w:val="Commentaire"/>
      </w:pPr>
      <w:r>
        <w:t>C. Li et al.</w:t>
      </w:r>
    </w:p>
    <w:p w14:paraId="6677CFF5" w14:textId="77777777" w:rsidR="00A26296" w:rsidRDefault="00A26296">
      <w:pPr>
        <w:pStyle w:val="Commentaire"/>
      </w:pPr>
    </w:p>
    <w:p w14:paraId="31A6994E" w14:textId="77777777" w:rsidR="00A26296" w:rsidRDefault="00A26296">
      <w:pPr>
        <w:pStyle w:val="Commentaire"/>
      </w:pPr>
      <w:r>
        <w:t>Extra stuff:</w:t>
      </w:r>
    </w:p>
    <w:p w14:paraId="36545484" w14:textId="77777777" w:rsidR="00A26296" w:rsidRDefault="00A26296">
      <w:pPr>
        <w:pStyle w:val="Commentaire"/>
      </w:pPr>
      <w:r>
        <w:t xml:space="preserve">(Li et al., </w:t>
      </w:r>
    </w:p>
    <w:p w14:paraId="630EDAF6" w14:textId="77777777" w:rsidR="00A26296" w:rsidRDefault="00A26296">
      <w:pPr>
        <w:pStyle w:val="Commentaire"/>
      </w:pPr>
    </w:p>
    <w:p w14:paraId="43422CE6" w14:textId="77777777" w:rsidR="00A26296" w:rsidRDefault="00A26296">
      <w:pPr>
        <w:pStyle w:val="Commentaire"/>
      </w:pPr>
      <w:r>
        <w:t>Correct:</w:t>
      </w:r>
    </w:p>
    <w:p w14:paraId="7C19AC03" w14:textId="77777777" w:rsidR="00A26296" w:rsidRDefault="00A26296">
      <w:pPr>
        <w:pStyle w:val="Commentaire"/>
      </w:pPr>
      <w:r>
        <w:t>C. Li et al. (2020)</w:t>
      </w:r>
    </w:p>
    <w:p w14:paraId="4FA851F8" w14:textId="7FE8DA15" w:rsidR="00A26296" w:rsidRDefault="00A26296">
      <w:pPr>
        <w:pStyle w:val="Commentaire"/>
      </w:pPr>
      <w:r>
        <w:t>(C. Li et al., 2020)</w:t>
      </w:r>
    </w:p>
  </w:comment>
  <w:comment w:id="5383" w:author="Robin Matthews" w:date="2021-07-13T14:58:00Z" w:initials="RM">
    <w:p w14:paraId="78A6C239" w14:textId="77777777" w:rsidR="00A26296" w:rsidRDefault="00A26296">
      <w:pPr>
        <w:pStyle w:val="Commentaire"/>
      </w:pPr>
      <w:r>
        <w:rPr>
          <w:rStyle w:val="Marquedecommentaire"/>
        </w:rPr>
        <w:annotationRef/>
      </w:r>
      <w:r>
        <w:t>Not found:</w:t>
      </w:r>
    </w:p>
    <w:p w14:paraId="3BE6590A" w14:textId="77777777" w:rsidR="00A26296" w:rsidRDefault="00A26296">
      <w:pPr>
        <w:pStyle w:val="Commentaire"/>
      </w:pPr>
      <w:r>
        <w:t>C. Li et al.</w:t>
      </w:r>
    </w:p>
    <w:p w14:paraId="0F2A88FC" w14:textId="77777777" w:rsidR="00A26296" w:rsidRDefault="00A26296">
      <w:pPr>
        <w:pStyle w:val="Commentaire"/>
      </w:pPr>
    </w:p>
    <w:p w14:paraId="4371BCFA" w14:textId="77777777" w:rsidR="00A26296" w:rsidRDefault="00A26296">
      <w:pPr>
        <w:pStyle w:val="Commentaire"/>
      </w:pPr>
      <w:r>
        <w:t>Extra stuff:</w:t>
      </w:r>
    </w:p>
    <w:p w14:paraId="2568856E" w14:textId="77777777" w:rsidR="00A26296" w:rsidRDefault="00A26296">
      <w:pPr>
        <w:pStyle w:val="Commentaire"/>
      </w:pPr>
      <w:r>
        <w:t>(Li et al., a)</w:t>
      </w:r>
    </w:p>
    <w:p w14:paraId="0FCA8527" w14:textId="77777777" w:rsidR="00A26296" w:rsidRDefault="00A26296">
      <w:pPr>
        <w:pStyle w:val="Commentaire"/>
      </w:pPr>
    </w:p>
    <w:p w14:paraId="58D99F0A" w14:textId="77777777" w:rsidR="00A26296" w:rsidRDefault="00A26296">
      <w:pPr>
        <w:pStyle w:val="Commentaire"/>
      </w:pPr>
      <w:r>
        <w:t>Correct:</w:t>
      </w:r>
    </w:p>
    <w:p w14:paraId="221EF95A" w14:textId="77777777" w:rsidR="00A26296" w:rsidRDefault="00A26296">
      <w:pPr>
        <w:pStyle w:val="Commentaire"/>
      </w:pPr>
      <w:r>
        <w:t>C. Li et al. (2020)</w:t>
      </w:r>
    </w:p>
    <w:p w14:paraId="6A23B68D" w14:textId="1950AC84" w:rsidR="00A26296" w:rsidRDefault="00A26296">
      <w:pPr>
        <w:pStyle w:val="Commentaire"/>
      </w:pPr>
      <w:r>
        <w:t>(C. Li et al., 2020)</w:t>
      </w:r>
    </w:p>
  </w:comment>
  <w:comment w:id="5387" w:author="Robin Matthews" w:date="2021-07-13T14:59:00Z" w:initials="RM">
    <w:p w14:paraId="28B478AE" w14:textId="77777777" w:rsidR="00A26296" w:rsidRDefault="00A26296">
      <w:pPr>
        <w:pStyle w:val="Commentaire"/>
      </w:pPr>
      <w:r>
        <w:rPr>
          <w:rStyle w:val="Marquedecommentaire"/>
        </w:rPr>
        <w:annotationRef/>
      </w:r>
      <w:r>
        <w:t>Not found:</w:t>
      </w:r>
    </w:p>
    <w:p w14:paraId="78FBBD48" w14:textId="77777777" w:rsidR="00A26296" w:rsidRDefault="00A26296">
      <w:pPr>
        <w:pStyle w:val="Commentaire"/>
      </w:pPr>
      <w:r>
        <w:t>Mukherjee et al., 2018b</w:t>
      </w:r>
    </w:p>
    <w:p w14:paraId="5347E07C" w14:textId="77777777" w:rsidR="00A26296" w:rsidRDefault="00A26296">
      <w:pPr>
        <w:pStyle w:val="Commentaire"/>
      </w:pPr>
      <w:r>
        <w:t>S. Ali et al., 2019</w:t>
      </w:r>
    </w:p>
    <w:p w14:paraId="35159C9E" w14:textId="77777777" w:rsidR="00A26296" w:rsidRDefault="00A26296">
      <w:pPr>
        <w:pStyle w:val="Commentaire"/>
      </w:pPr>
    </w:p>
    <w:p w14:paraId="6A18365D" w14:textId="77777777" w:rsidR="00A26296" w:rsidRDefault="00A26296">
      <w:pPr>
        <w:pStyle w:val="Commentaire"/>
      </w:pPr>
      <w:r>
        <w:t>Extra stuff:</w:t>
      </w:r>
    </w:p>
    <w:p w14:paraId="68228DEE" w14:textId="77777777" w:rsidR="00A26296" w:rsidRDefault="00A26296">
      <w:pPr>
        <w:pStyle w:val="Commentaire"/>
      </w:pPr>
      <w:r>
        <w:t>(; ; ; Mukherjee et al., 2018a; Ali et al., 2019b; )</w:t>
      </w:r>
    </w:p>
    <w:p w14:paraId="27C941CD" w14:textId="77777777" w:rsidR="00A26296" w:rsidRDefault="00A26296">
      <w:pPr>
        <w:pStyle w:val="Commentaire"/>
      </w:pPr>
    </w:p>
    <w:p w14:paraId="4071FA91" w14:textId="77777777" w:rsidR="00A26296" w:rsidRDefault="00A26296">
      <w:pPr>
        <w:pStyle w:val="Commentaire"/>
      </w:pPr>
      <w:r>
        <w:t>Correct:</w:t>
      </w:r>
    </w:p>
    <w:p w14:paraId="4C458955" w14:textId="6FA657D4" w:rsidR="00A26296" w:rsidRDefault="00A26296">
      <w:pPr>
        <w:pStyle w:val="Commentaire"/>
      </w:pPr>
      <w:r>
        <w:t>(Sillmann et al., 2013b; Xu et al., 2017; Han et al., 2018; Mukherjee et al., 2018b; S. Ali et al., 2019; Rai et al., 2019)</w:t>
      </w:r>
    </w:p>
  </w:comment>
  <w:comment w:id="5396" w:author="Robin Matthews" w:date="2021-07-13T14:59:00Z" w:initials="RM">
    <w:p w14:paraId="66DDAF88" w14:textId="77777777" w:rsidR="00A26296" w:rsidRDefault="00A26296">
      <w:pPr>
        <w:pStyle w:val="Commentaire"/>
      </w:pPr>
      <w:r>
        <w:rPr>
          <w:rStyle w:val="Marquedecommentaire"/>
        </w:rPr>
        <w:annotationRef/>
      </w:r>
      <w:r>
        <w:t>Not found:</w:t>
      </w:r>
    </w:p>
    <w:p w14:paraId="64ECAFE4" w14:textId="77777777" w:rsidR="00A26296" w:rsidRDefault="00A26296">
      <w:pPr>
        <w:pStyle w:val="Commentaire"/>
      </w:pPr>
      <w:r>
        <w:t>2020b</w:t>
      </w:r>
    </w:p>
    <w:p w14:paraId="0667786B" w14:textId="77777777" w:rsidR="00A26296" w:rsidRDefault="00A26296">
      <w:pPr>
        <w:pStyle w:val="Commentaire"/>
      </w:pPr>
    </w:p>
    <w:p w14:paraId="2E0DAC10" w14:textId="77777777" w:rsidR="00A26296" w:rsidRDefault="00A26296">
      <w:pPr>
        <w:pStyle w:val="Commentaire"/>
      </w:pPr>
      <w:r>
        <w:t>Extra stuff:</w:t>
      </w:r>
    </w:p>
    <w:p w14:paraId="449FCB6C" w14:textId="77777777" w:rsidR="00A26296" w:rsidRDefault="00A26296">
      <w:pPr>
        <w:pStyle w:val="Commentaire"/>
      </w:pPr>
      <w:r>
        <w:t>(, 2020</w:t>
      </w:r>
    </w:p>
    <w:p w14:paraId="130AF54B" w14:textId="77777777" w:rsidR="00A26296" w:rsidRDefault="00A26296">
      <w:pPr>
        <w:pStyle w:val="Commentaire"/>
      </w:pPr>
    </w:p>
    <w:p w14:paraId="575D67B6" w14:textId="77777777" w:rsidR="00A26296" w:rsidRDefault="00A26296">
      <w:pPr>
        <w:pStyle w:val="Commentaire"/>
      </w:pPr>
      <w:r>
        <w:t>Correct:</w:t>
      </w:r>
    </w:p>
    <w:p w14:paraId="56F8A58F" w14:textId="77777777" w:rsidR="00A26296" w:rsidRDefault="00A26296">
      <w:pPr>
        <w:pStyle w:val="Commentaire"/>
      </w:pPr>
      <w:r>
        <w:t>Sun et al. (2020b)</w:t>
      </w:r>
    </w:p>
    <w:p w14:paraId="2CE8B42E" w14:textId="1BF43EDC" w:rsidR="00A26296" w:rsidRDefault="00A26296">
      <w:pPr>
        <w:pStyle w:val="Commentaire"/>
      </w:pPr>
      <w:r>
        <w:t>(Sun et al., 2020b)</w:t>
      </w:r>
    </w:p>
  </w:comment>
  <w:comment w:id="5398" w:author="Robin Matthews" w:date="2021-07-13T14:59:00Z" w:initials="RM">
    <w:p w14:paraId="3F53807C" w14:textId="77777777" w:rsidR="00A26296" w:rsidRDefault="00A26296">
      <w:pPr>
        <w:pStyle w:val="Commentaire"/>
      </w:pPr>
      <w:r>
        <w:rPr>
          <w:rStyle w:val="Marquedecommentaire"/>
        </w:rPr>
        <w:annotationRef/>
      </w:r>
      <w:r>
        <w:t>Not found:</w:t>
      </w:r>
    </w:p>
    <w:p w14:paraId="7C2BA116" w14:textId="77777777" w:rsidR="00A26296" w:rsidRDefault="00A26296">
      <w:pPr>
        <w:pStyle w:val="Commentaire"/>
      </w:pPr>
      <w:r>
        <w:t>X. Li et al., 2018</w:t>
      </w:r>
    </w:p>
    <w:p w14:paraId="2AE588CD" w14:textId="77777777" w:rsidR="00A26296" w:rsidRDefault="00A26296">
      <w:pPr>
        <w:pStyle w:val="Commentaire"/>
      </w:pPr>
    </w:p>
    <w:p w14:paraId="0B41975F" w14:textId="77777777" w:rsidR="00A26296" w:rsidRDefault="00A26296">
      <w:pPr>
        <w:pStyle w:val="Commentaire"/>
      </w:pPr>
      <w:r>
        <w:t>Extra stuff:</w:t>
      </w:r>
    </w:p>
    <w:p w14:paraId="5E36CBAD" w14:textId="77777777" w:rsidR="00A26296" w:rsidRDefault="00A26296">
      <w:pPr>
        <w:pStyle w:val="Commentaire"/>
      </w:pPr>
      <w:r>
        <w:t>; Li et al., 2018c; ; ; )</w:t>
      </w:r>
    </w:p>
    <w:p w14:paraId="1F8A9450" w14:textId="77777777" w:rsidR="00A26296" w:rsidRDefault="00A26296">
      <w:pPr>
        <w:pStyle w:val="Commentaire"/>
      </w:pPr>
    </w:p>
    <w:p w14:paraId="1F5980A1" w14:textId="77777777" w:rsidR="00A26296" w:rsidRDefault="00A26296">
      <w:pPr>
        <w:pStyle w:val="Commentaire"/>
      </w:pPr>
      <w:r>
        <w:t>Correct:</w:t>
      </w:r>
    </w:p>
    <w:p w14:paraId="7FF387F7" w14:textId="47A8717C" w:rsidR="00A26296" w:rsidRDefault="00A26296">
      <w:pPr>
        <w:pStyle w:val="Commentaire"/>
      </w:pPr>
      <w:r>
        <w:t>(Siswanto et al., 2015; Villafuerte and Matsumoto, 2015; Supari et al., 2017; Cheong et al., 2018; X. Li et al., 2018)</w:t>
      </w:r>
    </w:p>
  </w:comment>
  <w:comment w:id="5399" w:author="Robin Matthews" w:date="2021-07-13T14:59:00Z" w:initials="RM">
    <w:p w14:paraId="1E98A71C" w14:textId="77777777" w:rsidR="00A26296" w:rsidRDefault="00A26296">
      <w:pPr>
        <w:pStyle w:val="Commentaire"/>
      </w:pPr>
      <w:r>
        <w:rPr>
          <w:rStyle w:val="Marquedecommentaire"/>
        </w:rPr>
        <w:annotationRef/>
      </w:r>
      <w:r>
        <w:t>Not found:</w:t>
      </w:r>
    </w:p>
    <w:p w14:paraId="49102C91" w14:textId="77777777" w:rsidR="00A26296" w:rsidRDefault="00A26296">
      <w:pPr>
        <w:pStyle w:val="Commentaire"/>
      </w:pPr>
      <w:r>
        <w:t>C. Li et al.</w:t>
      </w:r>
    </w:p>
    <w:p w14:paraId="38AC2296" w14:textId="77777777" w:rsidR="00A26296" w:rsidRDefault="00A26296">
      <w:pPr>
        <w:pStyle w:val="Commentaire"/>
      </w:pPr>
    </w:p>
    <w:p w14:paraId="260CB70C" w14:textId="77777777" w:rsidR="00A26296" w:rsidRDefault="00A26296">
      <w:pPr>
        <w:pStyle w:val="Commentaire"/>
      </w:pPr>
      <w:r>
        <w:t>Extra stuff:</w:t>
      </w:r>
    </w:p>
    <w:p w14:paraId="64643E43" w14:textId="77777777" w:rsidR="00A26296" w:rsidRDefault="00A26296">
      <w:pPr>
        <w:pStyle w:val="Commentaire"/>
      </w:pPr>
      <w:r>
        <w:t xml:space="preserve">(Li et al., </w:t>
      </w:r>
    </w:p>
    <w:p w14:paraId="73156612" w14:textId="77777777" w:rsidR="00A26296" w:rsidRDefault="00A26296">
      <w:pPr>
        <w:pStyle w:val="Commentaire"/>
      </w:pPr>
    </w:p>
    <w:p w14:paraId="078EFD53" w14:textId="77777777" w:rsidR="00A26296" w:rsidRDefault="00A26296">
      <w:pPr>
        <w:pStyle w:val="Commentaire"/>
      </w:pPr>
      <w:r>
        <w:t>Correct:</w:t>
      </w:r>
    </w:p>
    <w:p w14:paraId="71836E49" w14:textId="77777777" w:rsidR="00A26296" w:rsidRDefault="00A26296">
      <w:pPr>
        <w:pStyle w:val="Commentaire"/>
      </w:pPr>
      <w:r>
        <w:t>C. Li et al. (2020)</w:t>
      </w:r>
    </w:p>
    <w:p w14:paraId="08200DD0" w14:textId="5A2AEA64" w:rsidR="00A26296" w:rsidRDefault="00A26296">
      <w:pPr>
        <w:pStyle w:val="Commentaire"/>
      </w:pPr>
      <w:r>
        <w:t>(C. Li et al., 2020)</w:t>
      </w:r>
    </w:p>
  </w:comment>
  <w:comment w:id="5403" w:author="Robin Matthews" w:date="2021-07-13T14:59:00Z" w:initials="RM">
    <w:p w14:paraId="2E8FA7E2" w14:textId="77777777" w:rsidR="00A26296" w:rsidRDefault="00A26296">
      <w:pPr>
        <w:pStyle w:val="Commentaire"/>
      </w:pPr>
      <w:r>
        <w:rPr>
          <w:rStyle w:val="Marquedecommentaire"/>
        </w:rPr>
        <w:annotationRef/>
      </w:r>
      <w:r>
        <w:t>Not found:</w:t>
      </w:r>
    </w:p>
    <w:p w14:paraId="1CD0B29C" w14:textId="77777777" w:rsidR="00A26296" w:rsidRDefault="00A26296">
      <w:pPr>
        <w:pStyle w:val="Commentaire"/>
      </w:pPr>
      <w:r>
        <w:t>C. Li et al.</w:t>
      </w:r>
    </w:p>
    <w:p w14:paraId="5582316C" w14:textId="77777777" w:rsidR="00A26296" w:rsidRDefault="00A26296">
      <w:pPr>
        <w:pStyle w:val="Commentaire"/>
      </w:pPr>
    </w:p>
    <w:p w14:paraId="1462E80F" w14:textId="77777777" w:rsidR="00A26296" w:rsidRDefault="00A26296">
      <w:pPr>
        <w:pStyle w:val="Commentaire"/>
      </w:pPr>
      <w:r>
        <w:t>Extra stuff:</w:t>
      </w:r>
    </w:p>
    <w:p w14:paraId="49B64286" w14:textId="77777777" w:rsidR="00A26296" w:rsidRDefault="00A26296">
      <w:pPr>
        <w:pStyle w:val="Commentaire"/>
      </w:pPr>
      <w:r>
        <w:t>(Li et al., a)</w:t>
      </w:r>
    </w:p>
    <w:p w14:paraId="0689C4A1" w14:textId="77777777" w:rsidR="00A26296" w:rsidRDefault="00A26296">
      <w:pPr>
        <w:pStyle w:val="Commentaire"/>
      </w:pPr>
    </w:p>
    <w:p w14:paraId="03E2D379" w14:textId="77777777" w:rsidR="00A26296" w:rsidRDefault="00A26296">
      <w:pPr>
        <w:pStyle w:val="Commentaire"/>
      </w:pPr>
      <w:r>
        <w:t>Correct:</w:t>
      </w:r>
    </w:p>
    <w:p w14:paraId="7A3D6F70" w14:textId="77777777" w:rsidR="00A26296" w:rsidRDefault="00A26296">
      <w:pPr>
        <w:pStyle w:val="Commentaire"/>
      </w:pPr>
      <w:r>
        <w:t>C. Li et al. (2020)</w:t>
      </w:r>
    </w:p>
    <w:p w14:paraId="155A9F27" w14:textId="21E92509" w:rsidR="00A26296" w:rsidRDefault="00A26296">
      <w:pPr>
        <w:pStyle w:val="Commentaire"/>
      </w:pPr>
      <w:r>
        <w:t>(C. Li et al., 2020)</w:t>
      </w:r>
    </w:p>
  </w:comment>
  <w:comment w:id="5408" w:author="Robin Matthews" w:date="2021-07-13T14:59:00Z" w:initials="RM">
    <w:p w14:paraId="7FFDD742" w14:textId="77777777" w:rsidR="00A26296" w:rsidRDefault="00A26296">
      <w:pPr>
        <w:pStyle w:val="Commentaire"/>
      </w:pPr>
      <w:r>
        <w:rPr>
          <w:rStyle w:val="Marquedecommentaire"/>
        </w:rPr>
        <w:annotationRef/>
      </w:r>
      <w:r>
        <w:t>Extra stuff:</w:t>
      </w:r>
    </w:p>
    <w:p w14:paraId="26C6DF26" w14:textId="77777777" w:rsidR="00A26296" w:rsidRDefault="00A26296">
      <w:pPr>
        <w:pStyle w:val="Commentaire"/>
      </w:pPr>
      <w:r>
        <w:t xml:space="preserve">(, </w:t>
      </w:r>
    </w:p>
    <w:p w14:paraId="56B3C877" w14:textId="77777777" w:rsidR="00A26296" w:rsidRDefault="00A26296">
      <w:pPr>
        <w:pStyle w:val="Commentaire"/>
      </w:pPr>
    </w:p>
    <w:p w14:paraId="0CEA5214" w14:textId="77777777" w:rsidR="00A26296" w:rsidRDefault="00A26296">
      <w:pPr>
        <w:pStyle w:val="Commentaire"/>
      </w:pPr>
      <w:r>
        <w:t>Correct:</w:t>
      </w:r>
    </w:p>
    <w:p w14:paraId="17AA55B8" w14:textId="77777777" w:rsidR="00A26296" w:rsidRDefault="00A26296">
      <w:pPr>
        <w:pStyle w:val="Commentaire"/>
      </w:pPr>
      <w:r>
        <w:t>Xu et al. (2017)</w:t>
      </w:r>
    </w:p>
    <w:p w14:paraId="4B1589AE" w14:textId="7CA73E2B" w:rsidR="00A26296" w:rsidRDefault="00A26296">
      <w:pPr>
        <w:pStyle w:val="Commentaire"/>
      </w:pPr>
      <w:r>
        <w:t>(Xu et al., 2017)</w:t>
      </w:r>
    </w:p>
  </w:comment>
  <w:comment w:id="5410" w:author="Robin Matthews" w:date="2021-07-13T14:59:00Z" w:initials="RM">
    <w:p w14:paraId="74991983" w14:textId="77777777" w:rsidR="00A26296" w:rsidRDefault="00A26296">
      <w:pPr>
        <w:pStyle w:val="Commentaire"/>
      </w:pPr>
      <w:r>
        <w:rPr>
          <w:rStyle w:val="Marquedecommentaire"/>
        </w:rPr>
        <w:annotationRef/>
      </w:r>
      <w:r>
        <w:t>Extra stuff:</w:t>
      </w:r>
    </w:p>
    <w:p w14:paraId="04DDE63B" w14:textId="77777777" w:rsidR="00A26296" w:rsidRDefault="00A26296">
      <w:pPr>
        <w:pStyle w:val="Commentaire"/>
      </w:pPr>
      <w:r>
        <w:t xml:space="preserve">, </w:t>
      </w:r>
    </w:p>
    <w:p w14:paraId="60E8B273" w14:textId="77777777" w:rsidR="00A26296" w:rsidRDefault="00A26296">
      <w:pPr>
        <w:pStyle w:val="Commentaire"/>
      </w:pPr>
    </w:p>
    <w:p w14:paraId="1C67C0E9" w14:textId="77777777" w:rsidR="00A26296" w:rsidRDefault="00A26296">
      <w:pPr>
        <w:pStyle w:val="Commentaire"/>
      </w:pPr>
      <w:r>
        <w:t>Correct:</w:t>
      </w:r>
    </w:p>
    <w:p w14:paraId="33273B83" w14:textId="77777777" w:rsidR="00A26296" w:rsidRDefault="00A26296">
      <w:pPr>
        <w:pStyle w:val="Commentaire"/>
      </w:pPr>
      <w:r>
        <w:t>Han et al. (2018)</w:t>
      </w:r>
    </w:p>
    <w:p w14:paraId="0AAD7DEB" w14:textId="0322E304" w:rsidR="00A26296" w:rsidRDefault="00A26296">
      <w:pPr>
        <w:pStyle w:val="Commentaire"/>
      </w:pPr>
      <w:r>
        <w:t>(Han et al., 2018)</w:t>
      </w:r>
    </w:p>
  </w:comment>
  <w:comment w:id="5411" w:author="Robin Matthews" w:date="2021-07-13T14:59:00Z" w:initials="RM">
    <w:p w14:paraId="18EBE60B" w14:textId="77777777" w:rsidR="00A26296" w:rsidRDefault="00A26296">
      <w:pPr>
        <w:pStyle w:val="Commentaire"/>
      </w:pPr>
      <w:r>
        <w:rPr>
          <w:rStyle w:val="Marquedecommentaire"/>
        </w:rPr>
        <w:annotationRef/>
      </w:r>
      <w:r>
        <w:t>Extra stuff:</w:t>
      </w:r>
    </w:p>
    <w:p w14:paraId="64C77C2B" w14:textId="77777777" w:rsidR="00A26296" w:rsidRDefault="00A26296">
      <w:pPr>
        <w:pStyle w:val="Commentaire"/>
      </w:pPr>
      <w:r>
        <w:t xml:space="preserve">, </w:t>
      </w:r>
    </w:p>
    <w:p w14:paraId="3EE13CD1" w14:textId="77777777" w:rsidR="00A26296" w:rsidRDefault="00A26296">
      <w:pPr>
        <w:pStyle w:val="Commentaire"/>
      </w:pPr>
    </w:p>
    <w:p w14:paraId="7418133E" w14:textId="77777777" w:rsidR="00A26296" w:rsidRDefault="00A26296">
      <w:pPr>
        <w:pStyle w:val="Commentaire"/>
      </w:pPr>
      <w:r>
        <w:t>Correct:</w:t>
      </w:r>
    </w:p>
    <w:p w14:paraId="5BCF56DF" w14:textId="77777777" w:rsidR="00A26296" w:rsidRDefault="00A26296">
      <w:pPr>
        <w:pStyle w:val="Commentaire"/>
      </w:pPr>
      <w:r>
        <w:t>Tangang et al. (2018)</w:t>
      </w:r>
    </w:p>
    <w:p w14:paraId="4728D2C1" w14:textId="3C447DAE" w:rsidR="00A26296" w:rsidRDefault="00A26296">
      <w:pPr>
        <w:pStyle w:val="Commentaire"/>
      </w:pPr>
      <w:r>
        <w:t>(Tangang et al., 2018)</w:t>
      </w:r>
    </w:p>
  </w:comment>
  <w:comment w:id="5412" w:author="Robin Matthews" w:date="2021-07-13T14:59:00Z" w:initials="RM">
    <w:p w14:paraId="3F7F24E1" w14:textId="77777777" w:rsidR="00A26296" w:rsidRDefault="00A26296">
      <w:pPr>
        <w:pStyle w:val="Commentaire"/>
      </w:pPr>
      <w:r>
        <w:rPr>
          <w:rStyle w:val="Marquedecommentaire"/>
        </w:rPr>
        <w:annotationRef/>
      </w:r>
      <w:r>
        <w:t>Extra stuff:</w:t>
      </w:r>
    </w:p>
    <w:p w14:paraId="76490F79" w14:textId="77777777" w:rsidR="00A26296" w:rsidRDefault="00A26296">
      <w:pPr>
        <w:pStyle w:val="Commentaire"/>
      </w:pPr>
      <w:r>
        <w:t xml:space="preserve">, </w:t>
      </w:r>
    </w:p>
    <w:p w14:paraId="138AE6E8" w14:textId="77777777" w:rsidR="00A26296" w:rsidRDefault="00A26296">
      <w:pPr>
        <w:pStyle w:val="Commentaire"/>
      </w:pPr>
    </w:p>
    <w:p w14:paraId="040E7F3D" w14:textId="77777777" w:rsidR="00A26296" w:rsidRDefault="00A26296">
      <w:pPr>
        <w:pStyle w:val="Commentaire"/>
      </w:pPr>
      <w:r>
        <w:t>Correct:</w:t>
      </w:r>
    </w:p>
    <w:p w14:paraId="563F7893" w14:textId="77777777" w:rsidR="00A26296" w:rsidRDefault="00A26296">
      <w:pPr>
        <w:pStyle w:val="Commentaire"/>
      </w:pPr>
      <w:r>
        <w:t>Trinh-Tuan et al. (2019)</w:t>
      </w:r>
    </w:p>
    <w:p w14:paraId="37DA7BDE" w14:textId="5C01714C" w:rsidR="00A26296" w:rsidRDefault="00A26296">
      <w:pPr>
        <w:pStyle w:val="Commentaire"/>
      </w:pPr>
      <w:r>
        <w:t>(Trinh-Tuan et al., 2019)</w:t>
      </w:r>
    </w:p>
  </w:comment>
  <w:comment w:id="5413" w:author="Robin Matthews" w:date="2021-07-13T14:59:00Z" w:initials="RM">
    <w:p w14:paraId="4918AEED" w14:textId="77777777" w:rsidR="00A26296" w:rsidRDefault="00A26296">
      <w:pPr>
        <w:pStyle w:val="Commentaire"/>
      </w:pPr>
      <w:r>
        <w:rPr>
          <w:rStyle w:val="Marquedecommentaire"/>
        </w:rPr>
        <w:annotationRef/>
      </w:r>
      <w:r>
        <w:t>Extra stuff:</w:t>
      </w:r>
    </w:p>
    <w:p w14:paraId="1B5B2DD9" w14:textId="77777777" w:rsidR="00A26296" w:rsidRDefault="00A26296">
      <w:pPr>
        <w:pStyle w:val="Commentaire"/>
      </w:pPr>
      <w:r>
        <w:t>; ; ; ; ; ; )</w:t>
      </w:r>
    </w:p>
    <w:p w14:paraId="12E1049E" w14:textId="77777777" w:rsidR="00A26296" w:rsidRDefault="00A26296">
      <w:pPr>
        <w:pStyle w:val="Commentaire"/>
      </w:pPr>
    </w:p>
    <w:p w14:paraId="4F16E696" w14:textId="77777777" w:rsidR="00A26296" w:rsidRDefault="00A26296">
      <w:pPr>
        <w:pStyle w:val="Commentaire"/>
      </w:pPr>
      <w:r>
        <w:t>Correct:</w:t>
      </w:r>
    </w:p>
    <w:p w14:paraId="416DD451" w14:textId="3C98E34E" w:rsidR="00A26296" w:rsidRDefault="00A26296">
      <w:pPr>
        <w:pStyle w:val="Commentaire"/>
      </w:pPr>
      <w:r>
        <w:t>(Marzin et al., 2015; Basconcillo et al., 2016; Ge et al., 2017; Xu et al., 2017; Han et al., 2018; Tangang et al., 2018; Trinh-Tuan et al., 2019)</w:t>
      </w:r>
    </w:p>
  </w:comment>
  <w:comment w:id="5414" w:author="Robin Matthews" w:date="2021-07-13T14:59:00Z" w:initials="RM">
    <w:p w14:paraId="60DCF48D" w14:textId="77777777" w:rsidR="00A26296" w:rsidRDefault="00A26296">
      <w:pPr>
        <w:pStyle w:val="Commentaire"/>
      </w:pPr>
      <w:r>
        <w:rPr>
          <w:rStyle w:val="Marquedecommentaire"/>
        </w:rPr>
        <w:annotationRef/>
      </w:r>
      <w:r>
        <w:t>Not found:</w:t>
      </w:r>
    </w:p>
    <w:p w14:paraId="406D7F41" w14:textId="77777777" w:rsidR="00A26296" w:rsidRDefault="00A26296">
      <w:pPr>
        <w:pStyle w:val="Commentaire"/>
      </w:pPr>
      <w:r>
        <w:t>C. Li et al.</w:t>
      </w:r>
    </w:p>
    <w:p w14:paraId="794253C7" w14:textId="77777777" w:rsidR="00A26296" w:rsidRDefault="00A26296">
      <w:pPr>
        <w:pStyle w:val="Commentaire"/>
      </w:pPr>
    </w:p>
    <w:p w14:paraId="6BD8AA0A" w14:textId="77777777" w:rsidR="00A26296" w:rsidRDefault="00A26296">
      <w:pPr>
        <w:pStyle w:val="Commentaire"/>
      </w:pPr>
      <w:r>
        <w:t>Extra stuff:</w:t>
      </w:r>
    </w:p>
    <w:p w14:paraId="0D5AFDEF" w14:textId="77777777" w:rsidR="00A26296" w:rsidRDefault="00A26296">
      <w:pPr>
        <w:pStyle w:val="Commentaire"/>
      </w:pPr>
      <w:r>
        <w:t xml:space="preserve">(Li et al., </w:t>
      </w:r>
    </w:p>
    <w:p w14:paraId="1AEEBBA1" w14:textId="77777777" w:rsidR="00A26296" w:rsidRDefault="00A26296">
      <w:pPr>
        <w:pStyle w:val="Commentaire"/>
      </w:pPr>
    </w:p>
    <w:p w14:paraId="5DED9B27" w14:textId="77777777" w:rsidR="00A26296" w:rsidRDefault="00A26296">
      <w:pPr>
        <w:pStyle w:val="Commentaire"/>
      </w:pPr>
      <w:r>
        <w:t>Correct:</w:t>
      </w:r>
    </w:p>
    <w:p w14:paraId="0AA59458" w14:textId="77777777" w:rsidR="00A26296" w:rsidRDefault="00A26296">
      <w:pPr>
        <w:pStyle w:val="Commentaire"/>
      </w:pPr>
      <w:r>
        <w:t>C. Li et al. (2020)</w:t>
      </w:r>
    </w:p>
    <w:p w14:paraId="28EB21E6" w14:textId="0D38BC6E" w:rsidR="00A26296" w:rsidRDefault="00A26296">
      <w:pPr>
        <w:pStyle w:val="Commentaire"/>
      </w:pPr>
      <w:r>
        <w:t>(C. Li et al., 2020)</w:t>
      </w:r>
    </w:p>
  </w:comment>
  <w:comment w:id="5416" w:author="Robin Matthews" w:date="2021-07-13T14:59:00Z" w:initials="RM">
    <w:p w14:paraId="73542DA0" w14:textId="77777777" w:rsidR="00A26296" w:rsidRDefault="00A26296">
      <w:pPr>
        <w:pStyle w:val="Commentaire"/>
      </w:pPr>
      <w:r>
        <w:rPr>
          <w:rStyle w:val="Marquedecommentaire"/>
        </w:rPr>
        <w:annotationRef/>
      </w:r>
      <w:r>
        <w:t>Not found:</w:t>
      </w:r>
    </w:p>
    <w:p w14:paraId="36319A83" w14:textId="77777777" w:rsidR="00A26296" w:rsidRDefault="00A26296">
      <w:pPr>
        <w:pStyle w:val="Commentaire"/>
      </w:pPr>
      <w:r>
        <w:t>C. Li et al.</w:t>
      </w:r>
    </w:p>
    <w:p w14:paraId="59AD682F" w14:textId="77777777" w:rsidR="00A26296" w:rsidRDefault="00A26296">
      <w:pPr>
        <w:pStyle w:val="Commentaire"/>
      </w:pPr>
    </w:p>
    <w:p w14:paraId="6DC88C50" w14:textId="77777777" w:rsidR="00A26296" w:rsidRDefault="00A26296">
      <w:pPr>
        <w:pStyle w:val="Commentaire"/>
      </w:pPr>
      <w:r>
        <w:t>Extra stuff:</w:t>
      </w:r>
    </w:p>
    <w:p w14:paraId="5D03E909" w14:textId="77777777" w:rsidR="00A26296" w:rsidRDefault="00A26296">
      <w:pPr>
        <w:pStyle w:val="Commentaire"/>
      </w:pPr>
      <w:r>
        <w:t>(Li et al., a)</w:t>
      </w:r>
    </w:p>
    <w:p w14:paraId="515D683E" w14:textId="77777777" w:rsidR="00A26296" w:rsidRDefault="00A26296">
      <w:pPr>
        <w:pStyle w:val="Commentaire"/>
      </w:pPr>
    </w:p>
    <w:p w14:paraId="2C5A34EC" w14:textId="77777777" w:rsidR="00A26296" w:rsidRDefault="00A26296">
      <w:pPr>
        <w:pStyle w:val="Commentaire"/>
      </w:pPr>
      <w:r>
        <w:t>Correct:</w:t>
      </w:r>
    </w:p>
    <w:p w14:paraId="5A722ECC" w14:textId="77777777" w:rsidR="00A26296" w:rsidRDefault="00A26296">
      <w:pPr>
        <w:pStyle w:val="Commentaire"/>
      </w:pPr>
      <w:r>
        <w:t>C. Li et al. (2020)</w:t>
      </w:r>
    </w:p>
    <w:p w14:paraId="5187499A" w14:textId="697A37FA" w:rsidR="00A26296" w:rsidRDefault="00A26296">
      <w:pPr>
        <w:pStyle w:val="Commentaire"/>
      </w:pPr>
      <w:r>
        <w:t>(C. Li et al., 2020)</w:t>
      </w:r>
    </w:p>
  </w:comment>
  <w:comment w:id="5422" w:author="Robin Matthews" w:date="2021-07-13T14:59:00Z" w:initials="RM">
    <w:p w14:paraId="556C5655" w14:textId="77777777" w:rsidR="00A26296" w:rsidRDefault="00A26296">
      <w:pPr>
        <w:pStyle w:val="Commentaire"/>
      </w:pPr>
      <w:r>
        <w:rPr>
          <w:rStyle w:val="Marquedecommentaire"/>
        </w:rPr>
        <w:annotationRef/>
      </w:r>
      <w:r>
        <w:t>Extra stuff:</w:t>
      </w:r>
    </w:p>
    <w:p w14:paraId="773CC8E7" w14:textId="77777777" w:rsidR="00A26296" w:rsidRDefault="00A26296">
      <w:pPr>
        <w:pStyle w:val="Commentaire"/>
      </w:pPr>
      <w:r>
        <w:t xml:space="preserve">(, </w:t>
      </w:r>
    </w:p>
    <w:p w14:paraId="3F3C32BC" w14:textId="77777777" w:rsidR="00A26296" w:rsidRDefault="00A26296">
      <w:pPr>
        <w:pStyle w:val="Commentaire"/>
      </w:pPr>
    </w:p>
    <w:p w14:paraId="769CEE47" w14:textId="77777777" w:rsidR="00A26296" w:rsidRDefault="00A26296">
      <w:pPr>
        <w:pStyle w:val="Commentaire"/>
      </w:pPr>
      <w:r>
        <w:t>Correct:</w:t>
      </w:r>
    </w:p>
    <w:p w14:paraId="039D60C0" w14:textId="77777777" w:rsidR="00A26296" w:rsidRDefault="00A26296">
      <w:pPr>
        <w:pStyle w:val="Commentaire"/>
      </w:pPr>
      <w:r>
        <w:t>Xu et al. (2017)</w:t>
      </w:r>
    </w:p>
    <w:p w14:paraId="7902D8F5" w14:textId="479557E0" w:rsidR="00A26296" w:rsidRDefault="00A26296">
      <w:pPr>
        <w:pStyle w:val="Commentaire"/>
      </w:pPr>
      <w:r>
        <w:t>(Xu et al., 2017)</w:t>
      </w:r>
    </w:p>
  </w:comment>
  <w:comment w:id="5424" w:author="Robin Matthews" w:date="2021-07-13T14:59:00Z" w:initials="RM">
    <w:p w14:paraId="6D973BFF" w14:textId="77777777" w:rsidR="00A26296" w:rsidRDefault="00A26296">
      <w:pPr>
        <w:pStyle w:val="Commentaire"/>
      </w:pPr>
      <w:r>
        <w:rPr>
          <w:rStyle w:val="Marquedecommentaire"/>
        </w:rPr>
        <w:annotationRef/>
      </w:r>
      <w:r>
        <w:t>Extra stuff:</w:t>
      </w:r>
    </w:p>
    <w:p w14:paraId="4E2EF9D1" w14:textId="77777777" w:rsidR="00A26296" w:rsidRDefault="00A26296">
      <w:pPr>
        <w:pStyle w:val="Commentaire"/>
      </w:pPr>
      <w:r>
        <w:t>, ;</w:t>
      </w:r>
    </w:p>
    <w:p w14:paraId="62175C4F" w14:textId="77777777" w:rsidR="00A26296" w:rsidRDefault="00A26296">
      <w:pPr>
        <w:pStyle w:val="Commentaire"/>
      </w:pPr>
    </w:p>
    <w:p w14:paraId="09B82F8B" w14:textId="77777777" w:rsidR="00A26296" w:rsidRDefault="00A26296">
      <w:pPr>
        <w:pStyle w:val="Commentaire"/>
      </w:pPr>
      <w:r>
        <w:t>Correct:</w:t>
      </w:r>
    </w:p>
    <w:p w14:paraId="1D5298C9" w14:textId="77777777" w:rsidR="00A26296" w:rsidRDefault="00A26296">
      <w:pPr>
        <w:pStyle w:val="Commentaire"/>
      </w:pPr>
      <w:r>
        <w:t>Han et al. (2018)</w:t>
      </w:r>
    </w:p>
    <w:p w14:paraId="713DA615" w14:textId="04BC2B78" w:rsidR="00A26296" w:rsidRDefault="00A26296">
      <w:pPr>
        <w:pStyle w:val="Commentaire"/>
      </w:pPr>
      <w:r>
        <w:t>(Han et al., 2018)</w:t>
      </w:r>
    </w:p>
  </w:comment>
  <w:comment w:id="5425" w:author="Robin Matthews" w:date="2021-07-13T14:59:00Z" w:initials="RM">
    <w:p w14:paraId="1E5C829D" w14:textId="77777777" w:rsidR="00A26296" w:rsidRDefault="00A26296">
      <w:pPr>
        <w:pStyle w:val="Commentaire"/>
      </w:pPr>
      <w:r>
        <w:rPr>
          <w:rStyle w:val="Marquedecommentaire"/>
        </w:rPr>
        <w:annotationRef/>
      </w:r>
      <w:r>
        <w:t>Extra stuff:</w:t>
      </w:r>
    </w:p>
    <w:p w14:paraId="7B6CF5A2" w14:textId="77777777" w:rsidR="00A26296" w:rsidRDefault="00A26296">
      <w:pPr>
        <w:pStyle w:val="Commentaire"/>
      </w:pPr>
      <w:r>
        <w:t xml:space="preserve">, </w:t>
      </w:r>
    </w:p>
    <w:p w14:paraId="24E74EF4" w14:textId="77777777" w:rsidR="00A26296" w:rsidRDefault="00A26296">
      <w:pPr>
        <w:pStyle w:val="Commentaire"/>
      </w:pPr>
    </w:p>
    <w:p w14:paraId="41B363D9" w14:textId="77777777" w:rsidR="00A26296" w:rsidRDefault="00A26296">
      <w:pPr>
        <w:pStyle w:val="Commentaire"/>
      </w:pPr>
      <w:r>
        <w:t>Correct:</w:t>
      </w:r>
    </w:p>
    <w:p w14:paraId="18E1A088" w14:textId="77777777" w:rsidR="00A26296" w:rsidRDefault="00A26296">
      <w:pPr>
        <w:pStyle w:val="Commentaire"/>
      </w:pPr>
      <w:r>
        <w:t>Tangang et al. (2018)</w:t>
      </w:r>
    </w:p>
    <w:p w14:paraId="1BE3814D" w14:textId="22D83928" w:rsidR="00A26296" w:rsidRDefault="00A26296">
      <w:pPr>
        <w:pStyle w:val="Commentaire"/>
      </w:pPr>
      <w:r>
        <w:t>(Tangang et al., 2018)</w:t>
      </w:r>
    </w:p>
  </w:comment>
  <w:comment w:id="5426" w:author="Robin Matthews" w:date="2021-07-13T14:59:00Z" w:initials="RM">
    <w:p w14:paraId="36F09B1F" w14:textId="77777777" w:rsidR="00A26296" w:rsidRDefault="00A26296">
      <w:pPr>
        <w:pStyle w:val="Commentaire"/>
      </w:pPr>
      <w:r>
        <w:rPr>
          <w:rStyle w:val="Marquedecommentaire"/>
        </w:rPr>
        <w:annotationRef/>
      </w:r>
      <w:r>
        <w:t>Extra stuff:</w:t>
      </w:r>
    </w:p>
    <w:p w14:paraId="71E3E108" w14:textId="77777777" w:rsidR="00A26296" w:rsidRDefault="00A26296">
      <w:pPr>
        <w:pStyle w:val="Commentaire"/>
      </w:pPr>
      <w:r>
        <w:t xml:space="preserve">, </w:t>
      </w:r>
    </w:p>
    <w:p w14:paraId="102252F6" w14:textId="77777777" w:rsidR="00A26296" w:rsidRDefault="00A26296">
      <w:pPr>
        <w:pStyle w:val="Commentaire"/>
      </w:pPr>
    </w:p>
    <w:p w14:paraId="06C30561" w14:textId="77777777" w:rsidR="00A26296" w:rsidRDefault="00A26296">
      <w:pPr>
        <w:pStyle w:val="Commentaire"/>
      </w:pPr>
      <w:r>
        <w:t>Correct:</w:t>
      </w:r>
    </w:p>
    <w:p w14:paraId="01E4ECC1" w14:textId="77777777" w:rsidR="00A26296" w:rsidRDefault="00A26296">
      <w:pPr>
        <w:pStyle w:val="Commentaire"/>
      </w:pPr>
      <w:r>
        <w:t>Trinh-Tuan et al. (2019)</w:t>
      </w:r>
    </w:p>
    <w:p w14:paraId="57FAAF92" w14:textId="465B58D2" w:rsidR="00A26296" w:rsidRDefault="00A26296">
      <w:pPr>
        <w:pStyle w:val="Commentaire"/>
      </w:pPr>
      <w:r>
        <w:t>(Trinh-Tuan et al., 2019)</w:t>
      </w:r>
    </w:p>
  </w:comment>
  <w:comment w:id="5427" w:author="Robin Matthews" w:date="2021-07-13T14:59:00Z" w:initials="RM">
    <w:p w14:paraId="517A93FD" w14:textId="77777777" w:rsidR="00A26296" w:rsidRDefault="00A26296">
      <w:pPr>
        <w:pStyle w:val="Commentaire"/>
      </w:pPr>
      <w:r>
        <w:rPr>
          <w:rStyle w:val="Marquedecommentaire"/>
        </w:rPr>
        <w:annotationRef/>
      </w:r>
      <w:r>
        <w:t>Extra stuff:</w:t>
      </w:r>
    </w:p>
    <w:p w14:paraId="2DE0106D" w14:textId="77777777" w:rsidR="00A26296" w:rsidRDefault="00A26296">
      <w:pPr>
        <w:pStyle w:val="Commentaire"/>
      </w:pPr>
      <w:r>
        <w:t>; ; ; ; ; ; )</w:t>
      </w:r>
    </w:p>
    <w:p w14:paraId="2A0F61A1" w14:textId="77777777" w:rsidR="00A26296" w:rsidRDefault="00A26296">
      <w:pPr>
        <w:pStyle w:val="Commentaire"/>
      </w:pPr>
    </w:p>
    <w:p w14:paraId="31A56219" w14:textId="77777777" w:rsidR="00A26296" w:rsidRDefault="00A26296">
      <w:pPr>
        <w:pStyle w:val="Commentaire"/>
      </w:pPr>
      <w:r>
        <w:t>Correct:</w:t>
      </w:r>
    </w:p>
    <w:p w14:paraId="647D71E3" w14:textId="30B125F6" w:rsidR="00A26296" w:rsidRDefault="00A26296">
      <w:pPr>
        <w:pStyle w:val="Commentaire"/>
      </w:pPr>
      <w:r>
        <w:t>(Marzin et al., 2015; Basconcillo et al., 2016; Ge et al., 2017; Xu et al., 2017; Han et al., 2018; Tangang et al., 2018; Trinh-Tuan et al., 2019)</w:t>
      </w:r>
    </w:p>
  </w:comment>
  <w:comment w:id="5428" w:author="Robin Matthews" w:date="2021-07-13T14:59:00Z" w:initials="RM">
    <w:p w14:paraId="2C5D5077" w14:textId="77777777" w:rsidR="00A26296" w:rsidRDefault="00A26296">
      <w:pPr>
        <w:pStyle w:val="Commentaire"/>
      </w:pPr>
      <w:r>
        <w:rPr>
          <w:rStyle w:val="Marquedecommentaire"/>
        </w:rPr>
        <w:annotationRef/>
      </w:r>
      <w:r>
        <w:t>Not found:</w:t>
      </w:r>
    </w:p>
    <w:p w14:paraId="68587730" w14:textId="77777777" w:rsidR="00A26296" w:rsidRDefault="00A26296">
      <w:pPr>
        <w:pStyle w:val="Commentaire"/>
      </w:pPr>
      <w:r>
        <w:t>C. Li et al.</w:t>
      </w:r>
    </w:p>
    <w:p w14:paraId="7628CBB9" w14:textId="77777777" w:rsidR="00A26296" w:rsidRDefault="00A26296">
      <w:pPr>
        <w:pStyle w:val="Commentaire"/>
      </w:pPr>
    </w:p>
    <w:p w14:paraId="5B7B1A61" w14:textId="77777777" w:rsidR="00A26296" w:rsidRDefault="00A26296">
      <w:pPr>
        <w:pStyle w:val="Commentaire"/>
      </w:pPr>
      <w:r>
        <w:t>Extra stuff:</w:t>
      </w:r>
    </w:p>
    <w:p w14:paraId="20F2CD6A" w14:textId="77777777" w:rsidR="00A26296" w:rsidRDefault="00A26296">
      <w:pPr>
        <w:pStyle w:val="Commentaire"/>
      </w:pPr>
      <w:r>
        <w:t xml:space="preserve">(Li et al., </w:t>
      </w:r>
    </w:p>
    <w:p w14:paraId="46FEFC16" w14:textId="77777777" w:rsidR="00A26296" w:rsidRDefault="00A26296">
      <w:pPr>
        <w:pStyle w:val="Commentaire"/>
      </w:pPr>
    </w:p>
    <w:p w14:paraId="5A320E3F" w14:textId="77777777" w:rsidR="00A26296" w:rsidRDefault="00A26296">
      <w:pPr>
        <w:pStyle w:val="Commentaire"/>
      </w:pPr>
      <w:r>
        <w:t>Correct:</w:t>
      </w:r>
    </w:p>
    <w:p w14:paraId="7842785A" w14:textId="77777777" w:rsidR="00A26296" w:rsidRDefault="00A26296">
      <w:pPr>
        <w:pStyle w:val="Commentaire"/>
      </w:pPr>
      <w:r>
        <w:t>C. Li et al. (2020)</w:t>
      </w:r>
    </w:p>
    <w:p w14:paraId="075D6722" w14:textId="291010EE" w:rsidR="00A26296" w:rsidRDefault="00A26296">
      <w:pPr>
        <w:pStyle w:val="Commentaire"/>
      </w:pPr>
      <w:r>
        <w:t>(C. Li et al., 2020)</w:t>
      </w:r>
    </w:p>
  </w:comment>
  <w:comment w:id="5430" w:author="Robin Matthews" w:date="2021-07-13T14:59:00Z" w:initials="RM">
    <w:p w14:paraId="785EB054" w14:textId="77777777" w:rsidR="00A26296" w:rsidRDefault="00A26296">
      <w:pPr>
        <w:pStyle w:val="Commentaire"/>
      </w:pPr>
      <w:r>
        <w:rPr>
          <w:rStyle w:val="Marquedecommentaire"/>
        </w:rPr>
        <w:annotationRef/>
      </w:r>
      <w:r>
        <w:t>Not found:</w:t>
      </w:r>
    </w:p>
    <w:p w14:paraId="7BA3BFB5" w14:textId="77777777" w:rsidR="00A26296" w:rsidRDefault="00A26296">
      <w:pPr>
        <w:pStyle w:val="Commentaire"/>
      </w:pPr>
      <w:r>
        <w:t>C. Li et al.</w:t>
      </w:r>
    </w:p>
    <w:p w14:paraId="62FEC4B0" w14:textId="77777777" w:rsidR="00A26296" w:rsidRDefault="00A26296">
      <w:pPr>
        <w:pStyle w:val="Commentaire"/>
      </w:pPr>
    </w:p>
    <w:p w14:paraId="58FDCD0E" w14:textId="77777777" w:rsidR="00A26296" w:rsidRDefault="00A26296">
      <w:pPr>
        <w:pStyle w:val="Commentaire"/>
      </w:pPr>
      <w:r>
        <w:t>Extra stuff:</w:t>
      </w:r>
    </w:p>
    <w:p w14:paraId="5E9E616D" w14:textId="77777777" w:rsidR="00A26296" w:rsidRDefault="00A26296">
      <w:pPr>
        <w:pStyle w:val="Commentaire"/>
      </w:pPr>
      <w:r>
        <w:t>(Li et al., a)</w:t>
      </w:r>
    </w:p>
    <w:p w14:paraId="629FDFBA" w14:textId="77777777" w:rsidR="00A26296" w:rsidRDefault="00A26296">
      <w:pPr>
        <w:pStyle w:val="Commentaire"/>
      </w:pPr>
    </w:p>
    <w:p w14:paraId="5DA08D24" w14:textId="77777777" w:rsidR="00A26296" w:rsidRDefault="00A26296">
      <w:pPr>
        <w:pStyle w:val="Commentaire"/>
      </w:pPr>
      <w:r>
        <w:t>Correct:</w:t>
      </w:r>
    </w:p>
    <w:p w14:paraId="66D2A585" w14:textId="77777777" w:rsidR="00A26296" w:rsidRDefault="00A26296">
      <w:pPr>
        <w:pStyle w:val="Commentaire"/>
      </w:pPr>
      <w:r>
        <w:t>C. Li et al. (2020)</w:t>
      </w:r>
    </w:p>
    <w:p w14:paraId="63238D20" w14:textId="3A24D1BC" w:rsidR="00A26296" w:rsidRDefault="00A26296">
      <w:pPr>
        <w:pStyle w:val="Commentaire"/>
      </w:pPr>
      <w:r>
        <w:t>(C. Li et al., 2020)</w:t>
      </w:r>
    </w:p>
  </w:comment>
  <w:comment w:id="5435" w:author="Robin Matthews" w:date="2021-07-13T14:59:00Z" w:initials="RM">
    <w:p w14:paraId="7437CFD0" w14:textId="77777777" w:rsidR="00A26296" w:rsidRDefault="00A26296">
      <w:pPr>
        <w:pStyle w:val="Commentaire"/>
      </w:pPr>
      <w:r>
        <w:rPr>
          <w:rStyle w:val="Marquedecommentaire"/>
        </w:rPr>
        <w:annotationRef/>
      </w:r>
      <w:r>
        <w:t>Extra stuff:</w:t>
      </w:r>
    </w:p>
    <w:p w14:paraId="694E4436" w14:textId="77777777" w:rsidR="00A26296" w:rsidRDefault="00A26296">
      <w:pPr>
        <w:pStyle w:val="Commentaire"/>
      </w:pPr>
      <w:r>
        <w:t xml:space="preserve">(, </w:t>
      </w:r>
    </w:p>
    <w:p w14:paraId="4490F85A" w14:textId="77777777" w:rsidR="00A26296" w:rsidRDefault="00A26296">
      <w:pPr>
        <w:pStyle w:val="Commentaire"/>
      </w:pPr>
    </w:p>
    <w:p w14:paraId="4013DE72" w14:textId="77777777" w:rsidR="00A26296" w:rsidRDefault="00A26296">
      <w:pPr>
        <w:pStyle w:val="Commentaire"/>
      </w:pPr>
      <w:r>
        <w:t>Correct:</w:t>
      </w:r>
    </w:p>
    <w:p w14:paraId="7FC514C0" w14:textId="77777777" w:rsidR="00A26296" w:rsidRDefault="00A26296">
      <w:pPr>
        <w:pStyle w:val="Commentaire"/>
      </w:pPr>
      <w:r>
        <w:t>Xu et al. (2017)</w:t>
      </w:r>
    </w:p>
    <w:p w14:paraId="5F4ADBE3" w14:textId="46BA14BE" w:rsidR="00A26296" w:rsidRDefault="00A26296">
      <w:pPr>
        <w:pStyle w:val="Commentaire"/>
      </w:pPr>
      <w:r>
        <w:t>(Xu et al., 2017)</w:t>
      </w:r>
    </w:p>
  </w:comment>
  <w:comment w:id="5437" w:author="Robin Matthews" w:date="2021-07-13T14:59:00Z" w:initials="RM">
    <w:p w14:paraId="50CC8463" w14:textId="77777777" w:rsidR="00A26296" w:rsidRDefault="00A26296">
      <w:pPr>
        <w:pStyle w:val="Commentaire"/>
      </w:pPr>
      <w:r>
        <w:rPr>
          <w:rStyle w:val="Marquedecommentaire"/>
        </w:rPr>
        <w:annotationRef/>
      </w:r>
      <w:r>
        <w:t>Extra stuff:</w:t>
      </w:r>
    </w:p>
    <w:p w14:paraId="7D4F8412" w14:textId="77777777" w:rsidR="00A26296" w:rsidRDefault="00A26296">
      <w:pPr>
        <w:pStyle w:val="Commentaire"/>
      </w:pPr>
      <w:r>
        <w:t xml:space="preserve">, </w:t>
      </w:r>
    </w:p>
    <w:p w14:paraId="559C3641" w14:textId="77777777" w:rsidR="00A26296" w:rsidRDefault="00A26296">
      <w:pPr>
        <w:pStyle w:val="Commentaire"/>
      </w:pPr>
    </w:p>
    <w:p w14:paraId="2612C8D8" w14:textId="77777777" w:rsidR="00A26296" w:rsidRDefault="00A26296">
      <w:pPr>
        <w:pStyle w:val="Commentaire"/>
      </w:pPr>
      <w:r>
        <w:t>Correct:</w:t>
      </w:r>
    </w:p>
    <w:p w14:paraId="28296BCF" w14:textId="77777777" w:rsidR="00A26296" w:rsidRDefault="00A26296">
      <w:pPr>
        <w:pStyle w:val="Commentaire"/>
      </w:pPr>
      <w:r>
        <w:t>Han et al. (2018)</w:t>
      </w:r>
    </w:p>
    <w:p w14:paraId="7CE5949A" w14:textId="5819A7DC" w:rsidR="00A26296" w:rsidRDefault="00A26296">
      <w:pPr>
        <w:pStyle w:val="Commentaire"/>
      </w:pPr>
      <w:r>
        <w:t>(Han et al., 2018)</w:t>
      </w:r>
    </w:p>
  </w:comment>
  <w:comment w:id="5438" w:author="Robin Matthews" w:date="2021-07-13T14:59:00Z" w:initials="RM">
    <w:p w14:paraId="0588238C" w14:textId="77777777" w:rsidR="00A26296" w:rsidRDefault="00A26296">
      <w:pPr>
        <w:pStyle w:val="Commentaire"/>
      </w:pPr>
      <w:r>
        <w:rPr>
          <w:rStyle w:val="Marquedecommentaire"/>
        </w:rPr>
        <w:annotationRef/>
      </w:r>
      <w:r>
        <w:t>Extra stuff:</w:t>
      </w:r>
    </w:p>
    <w:p w14:paraId="6B3DD8EC" w14:textId="77777777" w:rsidR="00A26296" w:rsidRDefault="00A26296">
      <w:pPr>
        <w:pStyle w:val="Commentaire"/>
      </w:pPr>
      <w:r>
        <w:t xml:space="preserve">, </w:t>
      </w:r>
    </w:p>
    <w:p w14:paraId="2C5258A0" w14:textId="77777777" w:rsidR="00A26296" w:rsidRDefault="00A26296">
      <w:pPr>
        <w:pStyle w:val="Commentaire"/>
      </w:pPr>
    </w:p>
    <w:p w14:paraId="2B955628" w14:textId="77777777" w:rsidR="00A26296" w:rsidRDefault="00A26296">
      <w:pPr>
        <w:pStyle w:val="Commentaire"/>
      </w:pPr>
      <w:r>
        <w:t>Correct:</w:t>
      </w:r>
    </w:p>
    <w:p w14:paraId="5FEA4A5F" w14:textId="77777777" w:rsidR="00A26296" w:rsidRDefault="00A26296">
      <w:pPr>
        <w:pStyle w:val="Commentaire"/>
      </w:pPr>
      <w:r>
        <w:t>Tangang et al. (2018)</w:t>
      </w:r>
    </w:p>
    <w:p w14:paraId="752705D9" w14:textId="3A340AEF" w:rsidR="00A26296" w:rsidRDefault="00A26296">
      <w:pPr>
        <w:pStyle w:val="Commentaire"/>
      </w:pPr>
      <w:r>
        <w:t>(Tangang et al., 2018)</w:t>
      </w:r>
    </w:p>
  </w:comment>
  <w:comment w:id="5439" w:author="Robin Matthews" w:date="2021-07-13T14:59:00Z" w:initials="RM">
    <w:p w14:paraId="12D7DF8C" w14:textId="77777777" w:rsidR="00A26296" w:rsidRDefault="00A26296">
      <w:pPr>
        <w:pStyle w:val="Commentaire"/>
      </w:pPr>
      <w:r>
        <w:rPr>
          <w:rStyle w:val="Marquedecommentaire"/>
        </w:rPr>
        <w:annotationRef/>
      </w:r>
      <w:r>
        <w:t>Extra stuff:</w:t>
      </w:r>
    </w:p>
    <w:p w14:paraId="01F4C5CC" w14:textId="77777777" w:rsidR="00A26296" w:rsidRDefault="00A26296">
      <w:pPr>
        <w:pStyle w:val="Commentaire"/>
      </w:pPr>
      <w:r>
        <w:t xml:space="preserve">, </w:t>
      </w:r>
    </w:p>
    <w:p w14:paraId="20EF7C34" w14:textId="77777777" w:rsidR="00A26296" w:rsidRDefault="00A26296">
      <w:pPr>
        <w:pStyle w:val="Commentaire"/>
      </w:pPr>
    </w:p>
    <w:p w14:paraId="2AC0EABA" w14:textId="77777777" w:rsidR="00A26296" w:rsidRDefault="00A26296">
      <w:pPr>
        <w:pStyle w:val="Commentaire"/>
      </w:pPr>
      <w:r>
        <w:t>Correct:</w:t>
      </w:r>
    </w:p>
    <w:p w14:paraId="17192E05" w14:textId="77777777" w:rsidR="00A26296" w:rsidRDefault="00A26296">
      <w:pPr>
        <w:pStyle w:val="Commentaire"/>
      </w:pPr>
      <w:r>
        <w:t>Trinh-Tuan et al. (2019)</w:t>
      </w:r>
    </w:p>
    <w:p w14:paraId="2F5317B8" w14:textId="3C0733DC" w:rsidR="00A26296" w:rsidRDefault="00A26296">
      <w:pPr>
        <w:pStyle w:val="Commentaire"/>
      </w:pPr>
      <w:r>
        <w:t>(Trinh-Tuan et al., 2019)</w:t>
      </w:r>
    </w:p>
  </w:comment>
  <w:comment w:id="5440" w:author="Robin Matthews" w:date="2021-07-13T15:00:00Z" w:initials="RM">
    <w:p w14:paraId="6316367F" w14:textId="77777777" w:rsidR="00A26296" w:rsidRDefault="00A26296">
      <w:pPr>
        <w:pStyle w:val="Commentaire"/>
      </w:pPr>
      <w:r>
        <w:rPr>
          <w:rStyle w:val="Marquedecommentaire"/>
        </w:rPr>
        <w:annotationRef/>
      </w:r>
      <w:r>
        <w:t>Extra stuff:</w:t>
      </w:r>
    </w:p>
    <w:p w14:paraId="2DBEF87E" w14:textId="77777777" w:rsidR="00A26296" w:rsidRDefault="00A26296">
      <w:pPr>
        <w:pStyle w:val="Commentaire"/>
      </w:pPr>
      <w:r>
        <w:t>; ; ; ; ; ; )</w:t>
      </w:r>
    </w:p>
    <w:p w14:paraId="18E69D32" w14:textId="77777777" w:rsidR="00A26296" w:rsidRDefault="00A26296">
      <w:pPr>
        <w:pStyle w:val="Commentaire"/>
      </w:pPr>
    </w:p>
    <w:p w14:paraId="657E976F" w14:textId="77777777" w:rsidR="00A26296" w:rsidRDefault="00A26296">
      <w:pPr>
        <w:pStyle w:val="Commentaire"/>
      </w:pPr>
      <w:r>
        <w:t>Correct:</w:t>
      </w:r>
    </w:p>
    <w:p w14:paraId="786CCECD" w14:textId="44846CBE" w:rsidR="00A26296" w:rsidRDefault="00A26296">
      <w:pPr>
        <w:pStyle w:val="Commentaire"/>
      </w:pPr>
      <w:r>
        <w:t>(Marzin et al., 2015; Basconcillo et al., 2016; Ge et al., 2017; Xu et al., 2017; Han et al., 2018; Tangang et al., 2018; Trinh-Tuan et al., 2019)</w:t>
      </w:r>
    </w:p>
  </w:comment>
  <w:comment w:id="5441" w:author="Robin Matthews" w:date="2021-07-13T15:00:00Z" w:initials="RM">
    <w:p w14:paraId="128A4B99" w14:textId="77777777" w:rsidR="00A26296" w:rsidRDefault="00A26296">
      <w:pPr>
        <w:pStyle w:val="Commentaire"/>
      </w:pPr>
      <w:r>
        <w:rPr>
          <w:rStyle w:val="Marquedecommentaire"/>
        </w:rPr>
        <w:annotationRef/>
      </w:r>
      <w:r>
        <w:t>Not found:</w:t>
      </w:r>
    </w:p>
    <w:p w14:paraId="5F3C0136" w14:textId="77777777" w:rsidR="00A26296" w:rsidRDefault="00A26296">
      <w:pPr>
        <w:pStyle w:val="Commentaire"/>
      </w:pPr>
      <w:r>
        <w:t>2019a</w:t>
      </w:r>
    </w:p>
    <w:p w14:paraId="63CEDCD5" w14:textId="77777777" w:rsidR="00A26296" w:rsidRDefault="00A26296">
      <w:pPr>
        <w:pStyle w:val="Commentaire"/>
      </w:pPr>
    </w:p>
    <w:p w14:paraId="5B648C62" w14:textId="77777777" w:rsidR="00A26296" w:rsidRDefault="00A26296">
      <w:pPr>
        <w:pStyle w:val="Commentaire"/>
      </w:pPr>
      <w:r>
        <w:t>Extra stuff:</w:t>
      </w:r>
    </w:p>
    <w:p w14:paraId="7CD9452D" w14:textId="77777777" w:rsidR="00A26296" w:rsidRDefault="00A26296">
      <w:pPr>
        <w:pStyle w:val="Commentaire"/>
      </w:pPr>
      <w:r>
        <w:t>(, 2019b)</w:t>
      </w:r>
    </w:p>
    <w:p w14:paraId="468EE2A0" w14:textId="77777777" w:rsidR="00A26296" w:rsidRDefault="00A26296">
      <w:pPr>
        <w:pStyle w:val="Commentaire"/>
      </w:pPr>
    </w:p>
    <w:p w14:paraId="70750852" w14:textId="77777777" w:rsidR="00A26296" w:rsidRDefault="00A26296">
      <w:pPr>
        <w:pStyle w:val="Commentaire"/>
      </w:pPr>
      <w:r>
        <w:t>Correct:</w:t>
      </w:r>
    </w:p>
    <w:p w14:paraId="5EAD72E6" w14:textId="77777777" w:rsidR="00A26296" w:rsidRDefault="00A26296">
      <w:pPr>
        <w:pStyle w:val="Commentaire"/>
      </w:pPr>
      <w:r>
        <w:t>Khlebnikova et al. (2019a)</w:t>
      </w:r>
    </w:p>
    <w:p w14:paraId="6A8C3970" w14:textId="3F1DCA74" w:rsidR="00A26296" w:rsidRDefault="00A26296">
      <w:pPr>
        <w:pStyle w:val="Commentaire"/>
      </w:pPr>
      <w:r>
        <w:t>(Khlebnikova et al., 2019a)</w:t>
      </w:r>
    </w:p>
  </w:comment>
  <w:comment w:id="5446" w:author="Robin Matthews" w:date="2021-07-13T15:00:00Z" w:initials="RM">
    <w:p w14:paraId="6724E419" w14:textId="77777777" w:rsidR="00A26296" w:rsidRDefault="00A26296">
      <w:pPr>
        <w:pStyle w:val="Commentaire"/>
      </w:pPr>
      <w:r>
        <w:rPr>
          <w:rStyle w:val="Marquedecommentaire"/>
        </w:rPr>
        <w:annotationRef/>
      </w:r>
      <w:r>
        <w:t>Not found:</w:t>
      </w:r>
    </w:p>
    <w:p w14:paraId="3F22FC97" w14:textId="77777777" w:rsidR="00A26296" w:rsidRDefault="00A26296">
      <w:pPr>
        <w:pStyle w:val="Commentaire"/>
      </w:pPr>
      <w:r>
        <w:t>L. Xu et al.</w:t>
      </w:r>
    </w:p>
    <w:p w14:paraId="2640259D" w14:textId="77777777" w:rsidR="00A26296" w:rsidRDefault="00A26296">
      <w:pPr>
        <w:pStyle w:val="Commentaire"/>
      </w:pPr>
    </w:p>
    <w:p w14:paraId="58E3B79F" w14:textId="77777777" w:rsidR="00A26296" w:rsidRDefault="00A26296">
      <w:pPr>
        <w:pStyle w:val="Commentaire"/>
      </w:pPr>
      <w:r>
        <w:t>Extra stuff:</w:t>
      </w:r>
    </w:p>
    <w:p w14:paraId="5A3B76ED" w14:textId="77777777" w:rsidR="00A26296" w:rsidRDefault="00A26296">
      <w:pPr>
        <w:pStyle w:val="Commentaire"/>
      </w:pPr>
      <w:r>
        <w:t>(Xu et al., a)</w:t>
      </w:r>
    </w:p>
    <w:p w14:paraId="7685C801" w14:textId="77777777" w:rsidR="00A26296" w:rsidRDefault="00A26296">
      <w:pPr>
        <w:pStyle w:val="Commentaire"/>
      </w:pPr>
    </w:p>
    <w:p w14:paraId="6FA3D262" w14:textId="77777777" w:rsidR="00A26296" w:rsidRDefault="00A26296">
      <w:pPr>
        <w:pStyle w:val="Commentaire"/>
      </w:pPr>
      <w:r>
        <w:t>Correct:</w:t>
      </w:r>
    </w:p>
    <w:p w14:paraId="5700CF9D" w14:textId="77777777" w:rsidR="00A26296" w:rsidRDefault="00A26296">
      <w:pPr>
        <w:pStyle w:val="Commentaire"/>
      </w:pPr>
      <w:r>
        <w:t>L. Xu et al. (2019)</w:t>
      </w:r>
    </w:p>
    <w:p w14:paraId="2D2CD01B" w14:textId="5529ABDA" w:rsidR="00A26296" w:rsidRDefault="00A26296">
      <w:pPr>
        <w:pStyle w:val="Commentaire"/>
      </w:pPr>
      <w:r>
        <w:t>(L. Xu et al., 2019)</w:t>
      </w:r>
    </w:p>
  </w:comment>
  <w:comment w:id="5449" w:author="Robin Matthews" w:date="2021-07-13T15:00:00Z" w:initials="RM">
    <w:p w14:paraId="124153E3" w14:textId="77777777" w:rsidR="00A26296" w:rsidRDefault="00A26296">
      <w:pPr>
        <w:pStyle w:val="Commentaire"/>
      </w:pPr>
      <w:r>
        <w:rPr>
          <w:rStyle w:val="Marquedecommentaire"/>
        </w:rPr>
        <w:annotationRef/>
      </w:r>
      <w:r>
        <w:t>Not found:</w:t>
      </w:r>
    </w:p>
    <w:p w14:paraId="65EA8079" w14:textId="77777777" w:rsidR="00A26296" w:rsidRDefault="00A26296">
      <w:pPr>
        <w:pStyle w:val="Commentaire"/>
      </w:pPr>
      <w:r>
        <w:t>L. Xu et al.</w:t>
      </w:r>
    </w:p>
    <w:p w14:paraId="363B7C8A" w14:textId="77777777" w:rsidR="00A26296" w:rsidRDefault="00A26296">
      <w:pPr>
        <w:pStyle w:val="Commentaire"/>
      </w:pPr>
    </w:p>
    <w:p w14:paraId="70E1A933" w14:textId="77777777" w:rsidR="00A26296" w:rsidRDefault="00A26296">
      <w:pPr>
        <w:pStyle w:val="Commentaire"/>
      </w:pPr>
      <w:r>
        <w:t>Extra stuff:</w:t>
      </w:r>
    </w:p>
    <w:p w14:paraId="51D0F540" w14:textId="77777777" w:rsidR="00A26296" w:rsidRDefault="00A26296">
      <w:pPr>
        <w:pStyle w:val="Commentaire"/>
      </w:pPr>
      <w:r>
        <w:t>(Xu et al., a)</w:t>
      </w:r>
    </w:p>
    <w:p w14:paraId="1744679F" w14:textId="77777777" w:rsidR="00A26296" w:rsidRDefault="00A26296">
      <w:pPr>
        <w:pStyle w:val="Commentaire"/>
      </w:pPr>
    </w:p>
    <w:p w14:paraId="01A07A46" w14:textId="77777777" w:rsidR="00A26296" w:rsidRDefault="00A26296">
      <w:pPr>
        <w:pStyle w:val="Commentaire"/>
      </w:pPr>
      <w:r>
        <w:t>Correct:</w:t>
      </w:r>
    </w:p>
    <w:p w14:paraId="2CED1783" w14:textId="77777777" w:rsidR="00A26296" w:rsidRDefault="00A26296">
      <w:pPr>
        <w:pStyle w:val="Commentaire"/>
      </w:pPr>
      <w:r>
        <w:t>L. Xu et al. (2019)</w:t>
      </w:r>
    </w:p>
    <w:p w14:paraId="1F85FD85" w14:textId="1EABD5DD" w:rsidR="00A26296" w:rsidRDefault="00A26296">
      <w:pPr>
        <w:pStyle w:val="Commentaire"/>
      </w:pPr>
      <w:r>
        <w:t>(L. Xu et al., 2019)</w:t>
      </w:r>
    </w:p>
  </w:comment>
  <w:comment w:id="5454" w:author="Robin Matthews" w:date="2021-07-13T15:00:00Z" w:initials="RM">
    <w:p w14:paraId="0EE5C84A" w14:textId="77777777" w:rsidR="00A26296" w:rsidRDefault="00A26296">
      <w:pPr>
        <w:pStyle w:val="Commentaire"/>
      </w:pPr>
      <w:r>
        <w:rPr>
          <w:rStyle w:val="Marquedecommentaire"/>
        </w:rPr>
        <w:annotationRef/>
      </w:r>
      <w:r>
        <w:t>Not found:</w:t>
      </w:r>
    </w:p>
    <w:p w14:paraId="088273F8" w14:textId="77777777" w:rsidR="00A26296" w:rsidRDefault="00A26296">
      <w:pPr>
        <w:pStyle w:val="Commentaire"/>
      </w:pPr>
      <w:r>
        <w:t>Vicente-Serrano et al., 2020c</w:t>
      </w:r>
    </w:p>
    <w:p w14:paraId="2F585015" w14:textId="77777777" w:rsidR="00A26296" w:rsidRDefault="00A26296">
      <w:pPr>
        <w:pStyle w:val="Commentaire"/>
      </w:pPr>
    </w:p>
    <w:p w14:paraId="5A8655EF" w14:textId="77777777" w:rsidR="00A26296" w:rsidRDefault="00A26296">
      <w:pPr>
        <w:pStyle w:val="Commentaire"/>
      </w:pPr>
      <w:r>
        <w:t>Extra stuff:</w:t>
      </w:r>
    </w:p>
    <w:p w14:paraId="638E44CB" w14:textId="77777777" w:rsidR="00A26296" w:rsidRDefault="00A26296">
      <w:pPr>
        <w:pStyle w:val="Commentaire"/>
      </w:pPr>
      <w:r>
        <w:t>(; Vicente-Serrano et al., 2020a)</w:t>
      </w:r>
    </w:p>
    <w:p w14:paraId="5933D0CC" w14:textId="77777777" w:rsidR="00A26296" w:rsidRDefault="00A26296">
      <w:pPr>
        <w:pStyle w:val="Commentaire"/>
      </w:pPr>
    </w:p>
    <w:p w14:paraId="6503775D" w14:textId="77777777" w:rsidR="00A26296" w:rsidRDefault="00A26296">
      <w:pPr>
        <w:pStyle w:val="Commentaire"/>
      </w:pPr>
      <w:r>
        <w:t>Correct:</w:t>
      </w:r>
    </w:p>
    <w:p w14:paraId="3CD504B2" w14:textId="5107102A" w:rsidR="00A26296" w:rsidRDefault="00A26296">
      <w:pPr>
        <w:pStyle w:val="Commentaire"/>
      </w:pPr>
      <w:r>
        <w:t>(Cook et al., 2014a; Vicente-Serrano et al., 2020c)</w:t>
      </w:r>
    </w:p>
  </w:comment>
  <w:comment w:id="5460" w:author="Robin Matthews" w:date="2021-07-13T15:00:00Z" w:initials="RM">
    <w:p w14:paraId="4098D8AF" w14:textId="77777777" w:rsidR="00A26296" w:rsidRDefault="00A26296">
      <w:pPr>
        <w:pStyle w:val="Commentaire"/>
      </w:pPr>
      <w:r>
        <w:rPr>
          <w:rStyle w:val="Marquedecommentaire"/>
        </w:rPr>
        <w:annotationRef/>
      </w:r>
      <w:r>
        <w:t>Not found:</w:t>
      </w:r>
    </w:p>
    <w:p w14:paraId="7B2D239A" w14:textId="77777777" w:rsidR="00A26296" w:rsidRDefault="00A26296">
      <w:pPr>
        <w:pStyle w:val="Commentaire"/>
      </w:pPr>
      <w:r>
        <w:t>R. Zhai et al.</w:t>
      </w:r>
    </w:p>
    <w:p w14:paraId="764DFB11" w14:textId="77777777" w:rsidR="00A26296" w:rsidRDefault="00A26296">
      <w:pPr>
        <w:pStyle w:val="Commentaire"/>
      </w:pPr>
    </w:p>
    <w:p w14:paraId="771580F3" w14:textId="77777777" w:rsidR="00A26296" w:rsidRDefault="00A26296">
      <w:pPr>
        <w:pStyle w:val="Commentaire"/>
      </w:pPr>
      <w:r>
        <w:t>Extra stuff:</w:t>
      </w:r>
    </w:p>
    <w:p w14:paraId="2D8A0C8A" w14:textId="77777777" w:rsidR="00A26296" w:rsidRDefault="00A26296">
      <w:pPr>
        <w:pStyle w:val="Commentaire"/>
      </w:pPr>
      <w:r>
        <w:t>(Zhai et al., b)</w:t>
      </w:r>
    </w:p>
    <w:p w14:paraId="0C6DE9E3" w14:textId="77777777" w:rsidR="00A26296" w:rsidRDefault="00A26296">
      <w:pPr>
        <w:pStyle w:val="Commentaire"/>
      </w:pPr>
    </w:p>
    <w:p w14:paraId="2B701B06" w14:textId="77777777" w:rsidR="00A26296" w:rsidRDefault="00A26296">
      <w:pPr>
        <w:pStyle w:val="Commentaire"/>
      </w:pPr>
      <w:r>
        <w:t>Correct:</w:t>
      </w:r>
    </w:p>
    <w:p w14:paraId="792536AA" w14:textId="77777777" w:rsidR="00A26296" w:rsidRDefault="00A26296">
      <w:pPr>
        <w:pStyle w:val="Commentaire"/>
      </w:pPr>
      <w:r>
        <w:t>R. Zhai et al. (2020)</w:t>
      </w:r>
    </w:p>
    <w:p w14:paraId="0C83B3C4" w14:textId="23AF0B39" w:rsidR="00A26296" w:rsidRDefault="00A26296">
      <w:pPr>
        <w:pStyle w:val="Commentaire"/>
      </w:pPr>
      <w:r>
        <w:t>(R. Zhai et al., 2020)</w:t>
      </w:r>
    </w:p>
  </w:comment>
  <w:comment w:id="5463" w:author="Robin Matthews" w:date="2021-07-13T15:00:00Z" w:initials="RM">
    <w:p w14:paraId="514BBC0E" w14:textId="77777777" w:rsidR="00A26296" w:rsidRDefault="00A26296">
      <w:pPr>
        <w:pStyle w:val="Commentaire"/>
      </w:pPr>
      <w:r>
        <w:rPr>
          <w:rStyle w:val="Marquedecommentaire"/>
        </w:rPr>
        <w:annotationRef/>
      </w:r>
      <w:r>
        <w:t>Not found:</w:t>
      </w:r>
    </w:p>
    <w:p w14:paraId="2D22955C" w14:textId="77777777" w:rsidR="00A26296" w:rsidRDefault="00A26296">
      <w:pPr>
        <w:pStyle w:val="Commentaire"/>
      </w:pPr>
      <w:r>
        <w:t>R. Zhai et al.</w:t>
      </w:r>
    </w:p>
    <w:p w14:paraId="0B99AA74" w14:textId="77777777" w:rsidR="00A26296" w:rsidRDefault="00A26296">
      <w:pPr>
        <w:pStyle w:val="Commentaire"/>
      </w:pPr>
    </w:p>
    <w:p w14:paraId="5277E1A0" w14:textId="77777777" w:rsidR="00A26296" w:rsidRDefault="00A26296">
      <w:pPr>
        <w:pStyle w:val="Commentaire"/>
      </w:pPr>
      <w:r>
        <w:t>Extra stuff:</w:t>
      </w:r>
    </w:p>
    <w:p w14:paraId="13121803" w14:textId="77777777" w:rsidR="00A26296" w:rsidRDefault="00A26296">
      <w:pPr>
        <w:pStyle w:val="Commentaire"/>
      </w:pPr>
      <w:r>
        <w:t>(Zhai et al., b)</w:t>
      </w:r>
    </w:p>
    <w:p w14:paraId="211AFF99" w14:textId="77777777" w:rsidR="00A26296" w:rsidRDefault="00A26296">
      <w:pPr>
        <w:pStyle w:val="Commentaire"/>
      </w:pPr>
    </w:p>
    <w:p w14:paraId="70BA49D5" w14:textId="77777777" w:rsidR="00A26296" w:rsidRDefault="00A26296">
      <w:pPr>
        <w:pStyle w:val="Commentaire"/>
      </w:pPr>
      <w:r>
        <w:t>Correct:</w:t>
      </w:r>
    </w:p>
    <w:p w14:paraId="229962AE" w14:textId="77777777" w:rsidR="00A26296" w:rsidRDefault="00A26296">
      <w:pPr>
        <w:pStyle w:val="Commentaire"/>
      </w:pPr>
      <w:r>
        <w:t>R. Zhai et al. (2020)</w:t>
      </w:r>
    </w:p>
    <w:p w14:paraId="535DF9D0" w14:textId="716B6ACD" w:rsidR="00A26296" w:rsidRDefault="00A26296">
      <w:pPr>
        <w:pStyle w:val="Commentaire"/>
      </w:pPr>
      <w:r>
        <w:t>(R. Zhai et al., 2020)</w:t>
      </w:r>
    </w:p>
  </w:comment>
  <w:comment w:id="5468" w:author="Robin Matthews" w:date="2021-07-13T15:00:00Z" w:initials="RM">
    <w:p w14:paraId="3FB18859" w14:textId="77777777" w:rsidR="00A26296" w:rsidRDefault="00A26296">
      <w:pPr>
        <w:pStyle w:val="Commentaire"/>
      </w:pPr>
      <w:r>
        <w:rPr>
          <w:rStyle w:val="Marquedecommentaire"/>
        </w:rPr>
        <w:annotationRef/>
      </w:r>
      <w:r>
        <w:t>Not found:</w:t>
      </w:r>
    </w:p>
    <w:p w14:paraId="640C6FF0" w14:textId="77777777" w:rsidR="00A26296" w:rsidRDefault="00A26296">
      <w:pPr>
        <w:pStyle w:val="Commentaire"/>
      </w:pPr>
      <w:r>
        <w:t>L. Xu et al.</w:t>
      </w:r>
    </w:p>
    <w:p w14:paraId="4915803D" w14:textId="77777777" w:rsidR="00A26296" w:rsidRDefault="00A26296">
      <w:pPr>
        <w:pStyle w:val="Commentaire"/>
      </w:pPr>
    </w:p>
    <w:p w14:paraId="7772F3EB" w14:textId="77777777" w:rsidR="00A26296" w:rsidRDefault="00A26296">
      <w:pPr>
        <w:pStyle w:val="Commentaire"/>
      </w:pPr>
      <w:r>
        <w:t>Extra stuff:</w:t>
      </w:r>
    </w:p>
    <w:p w14:paraId="16BDC7A2" w14:textId="77777777" w:rsidR="00A26296" w:rsidRDefault="00A26296">
      <w:pPr>
        <w:pStyle w:val="Commentaire"/>
      </w:pPr>
      <w:r>
        <w:t>(Xu et al., a)</w:t>
      </w:r>
    </w:p>
    <w:p w14:paraId="667C0312" w14:textId="77777777" w:rsidR="00A26296" w:rsidRDefault="00A26296">
      <w:pPr>
        <w:pStyle w:val="Commentaire"/>
      </w:pPr>
    </w:p>
    <w:p w14:paraId="04ADC8EB" w14:textId="77777777" w:rsidR="00A26296" w:rsidRDefault="00A26296">
      <w:pPr>
        <w:pStyle w:val="Commentaire"/>
      </w:pPr>
      <w:r>
        <w:t>Correct:</w:t>
      </w:r>
    </w:p>
    <w:p w14:paraId="490C84C5" w14:textId="77777777" w:rsidR="00A26296" w:rsidRDefault="00A26296">
      <w:pPr>
        <w:pStyle w:val="Commentaire"/>
      </w:pPr>
      <w:r>
        <w:t>L. Xu et al. (2019)</w:t>
      </w:r>
    </w:p>
    <w:p w14:paraId="4982705F" w14:textId="004E67DD" w:rsidR="00A26296" w:rsidRDefault="00A26296">
      <w:pPr>
        <w:pStyle w:val="Commentaire"/>
      </w:pPr>
      <w:r>
        <w:t>(L. Xu et al., 2019)</w:t>
      </w:r>
    </w:p>
  </w:comment>
  <w:comment w:id="5471" w:author="Robin Matthews" w:date="2021-07-13T15:00:00Z" w:initials="RM">
    <w:p w14:paraId="46A2BE80" w14:textId="77777777" w:rsidR="00A26296" w:rsidRDefault="00A26296">
      <w:pPr>
        <w:pStyle w:val="Commentaire"/>
      </w:pPr>
      <w:r>
        <w:rPr>
          <w:rStyle w:val="Marquedecommentaire"/>
        </w:rPr>
        <w:annotationRef/>
      </w:r>
      <w:r>
        <w:t>Not found:</w:t>
      </w:r>
    </w:p>
    <w:p w14:paraId="149835AD" w14:textId="77777777" w:rsidR="00A26296" w:rsidRDefault="00A26296">
      <w:pPr>
        <w:pStyle w:val="Commentaire"/>
      </w:pPr>
      <w:r>
        <w:t>L. Xu et al.</w:t>
      </w:r>
    </w:p>
    <w:p w14:paraId="4D32D468" w14:textId="77777777" w:rsidR="00A26296" w:rsidRDefault="00A26296">
      <w:pPr>
        <w:pStyle w:val="Commentaire"/>
      </w:pPr>
    </w:p>
    <w:p w14:paraId="7AF53CBA" w14:textId="77777777" w:rsidR="00A26296" w:rsidRDefault="00A26296">
      <w:pPr>
        <w:pStyle w:val="Commentaire"/>
      </w:pPr>
      <w:r>
        <w:t>Extra stuff:</w:t>
      </w:r>
    </w:p>
    <w:p w14:paraId="63383C3B" w14:textId="77777777" w:rsidR="00A26296" w:rsidRDefault="00A26296">
      <w:pPr>
        <w:pStyle w:val="Commentaire"/>
      </w:pPr>
      <w:r>
        <w:t>(Xu et al., a)</w:t>
      </w:r>
    </w:p>
    <w:p w14:paraId="5BE23EE2" w14:textId="77777777" w:rsidR="00A26296" w:rsidRDefault="00A26296">
      <w:pPr>
        <w:pStyle w:val="Commentaire"/>
      </w:pPr>
    </w:p>
    <w:p w14:paraId="58FB5560" w14:textId="77777777" w:rsidR="00A26296" w:rsidRDefault="00A26296">
      <w:pPr>
        <w:pStyle w:val="Commentaire"/>
      </w:pPr>
      <w:r>
        <w:t>Correct:</w:t>
      </w:r>
    </w:p>
    <w:p w14:paraId="58A39DC4" w14:textId="77777777" w:rsidR="00A26296" w:rsidRDefault="00A26296">
      <w:pPr>
        <w:pStyle w:val="Commentaire"/>
      </w:pPr>
      <w:r>
        <w:t>L. Xu et al. (2019)</w:t>
      </w:r>
    </w:p>
    <w:p w14:paraId="2BF7B260" w14:textId="17E85993" w:rsidR="00A26296" w:rsidRDefault="00A26296">
      <w:pPr>
        <w:pStyle w:val="Commentaire"/>
      </w:pPr>
      <w:r>
        <w:t>(L. Xu et al., 2019)</w:t>
      </w:r>
    </w:p>
  </w:comment>
  <w:comment w:id="5474" w:author="Robin Matthews" w:date="2021-07-13T15:00:00Z" w:initials="RM">
    <w:p w14:paraId="14DF3825" w14:textId="77777777" w:rsidR="00A26296" w:rsidRDefault="00A26296">
      <w:pPr>
        <w:pStyle w:val="Commentaire"/>
      </w:pPr>
      <w:r>
        <w:rPr>
          <w:rStyle w:val="Marquedecommentaire"/>
        </w:rPr>
        <w:annotationRef/>
      </w:r>
      <w:r>
        <w:t>Not found:</w:t>
      </w:r>
    </w:p>
    <w:p w14:paraId="1C635545" w14:textId="77777777" w:rsidR="00A26296" w:rsidRDefault="00A26296">
      <w:pPr>
        <w:pStyle w:val="Commentaire"/>
      </w:pPr>
      <w:r>
        <w:t>L. Xu et al.</w:t>
      </w:r>
    </w:p>
    <w:p w14:paraId="6D5B4FE2" w14:textId="77777777" w:rsidR="00A26296" w:rsidRDefault="00A26296">
      <w:pPr>
        <w:pStyle w:val="Commentaire"/>
      </w:pPr>
    </w:p>
    <w:p w14:paraId="258A80EE" w14:textId="77777777" w:rsidR="00A26296" w:rsidRDefault="00A26296">
      <w:pPr>
        <w:pStyle w:val="Commentaire"/>
      </w:pPr>
      <w:r>
        <w:t>Extra stuff:</w:t>
      </w:r>
    </w:p>
    <w:p w14:paraId="69863008" w14:textId="77777777" w:rsidR="00A26296" w:rsidRDefault="00A26296">
      <w:pPr>
        <w:pStyle w:val="Commentaire"/>
      </w:pPr>
      <w:r>
        <w:t>(Xu et al., a)</w:t>
      </w:r>
    </w:p>
    <w:p w14:paraId="42A0887F" w14:textId="77777777" w:rsidR="00A26296" w:rsidRDefault="00A26296">
      <w:pPr>
        <w:pStyle w:val="Commentaire"/>
      </w:pPr>
    </w:p>
    <w:p w14:paraId="7D18B391" w14:textId="77777777" w:rsidR="00A26296" w:rsidRDefault="00A26296">
      <w:pPr>
        <w:pStyle w:val="Commentaire"/>
      </w:pPr>
      <w:r>
        <w:t>Correct:</w:t>
      </w:r>
    </w:p>
    <w:p w14:paraId="202A441B" w14:textId="77777777" w:rsidR="00A26296" w:rsidRDefault="00A26296">
      <w:pPr>
        <w:pStyle w:val="Commentaire"/>
      </w:pPr>
      <w:r>
        <w:t>L. Xu et al. (2019)</w:t>
      </w:r>
    </w:p>
    <w:p w14:paraId="6C4EF68D" w14:textId="10837F33" w:rsidR="00A26296" w:rsidRDefault="00A26296">
      <w:pPr>
        <w:pStyle w:val="Commentaire"/>
      </w:pPr>
      <w:r>
        <w:t>(L. Xu et al., 2019)</w:t>
      </w:r>
    </w:p>
  </w:comment>
  <w:comment w:id="5477" w:author="Robin Matthews" w:date="2021-07-13T15:00:00Z" w:initials="RM">
    <w:p w14:paraId="4A81B383" w14:textId="77777777" w:rsidR="00A26296" w:rsidRDefault="00A26296">
      <w:pPr>
        <w:pStyle w:val="Commentaire"/>
      </w:pPr>
      <w:r>
        <w:rPr>
          <w:rStyle w:val="Marquedecommentaire"/>
        </w:rPr>
        <w:annotationRef/>
      </w:r>
      <w:r>
        <w:t>Not found:</w:t>
      </w:r>
    </w:p>
    <w:p w14:paraId="161A2848" w14:textId="77777777" w:rsidR="00A26296" w:rsidRDefault="00A26296">
      <w:pPr>
        <w:pStyle w:val="Commentaire"/>
      </w:pPr>
      <w:r>
        <w:t>L. Xu et al., 2019</w:t>
      </w:r>
    </w:p>
    <w:p w14:paraId="7455069A" w14:textId="77777777" w:rsidR="00A26296" w:rsidRDefault="00A26296">
      <w:pPr>
        <w:pStyle w:val="Commentaire"/>
      </w:pPr>
    </w:p>
    <w:p w14:paraId="683E7E95" w14:textId="77777777" w:rsidR="00A26296" w:rsidRDefault="00A26296">
      <w:pPr>
        <w:pStyle w:val="Commentaire"/>
      </w:pPr>
      <w:r>
        <w:t>Extra stuff:</w:t>
      </w:r>
    </w:p>
    <w:p w14:paraId="33ABFE7C" w14:textId="6E330437" w:rsidR="00A26296" w:rsidRDefault="00A26296">
      <w:pPr>
        <w:pStyle w:val="Commentaire"/>
      </w:pPr>
      <w:r>
        <w:t>(</w:t>
      </w:r>
      <w:r w:rsidR="00FC4A87">
        <w:t>L. Xu et al., 2019</w:t>
      </w:r>
      <w:r>
        <w:t>; )</w:t>
      </w:r>
    </w:p>
    <w:p w14:paraId="2A4B2A82" w14:textId="77777777" w:rsidR="00A26296" w:rsidRDefault="00A26296">
      <w:pPr>
        <w:pStyle w:val="Commentaire"/>
      </w:pPr>
    </w:p>
    <w:p w14:paraId="46A3F033" w14:textId="77777777" w:rsidR="00A26296" w:rsidRDefault="00A26296">
      <w:pPr>
        <w:pStyle w:val="Commentaire"/>
      </w:pPr>
      <w:r>
        <w:t>Correct:</w:t>
      </w:r>
    </w:p>
    <w:p w14:paraId="0BD8D9B7" w14:textId="1A42AD05" w:rsidR="00A26296" w:rsidRDefault="00A26296">
      <w:pPr>
        <w:pStyle w:val="Commentaire"/>
      </w:pPr>
      <w:r>
        <w:t>(L. Xu et al., 2019; Cook et al., 2020)</w:t>
      </w:r>
    </w:p>
  </w:comment>
  <w:comment w:id="5480" w:author="Robin Matthews" w:date="2021-07-13T15:00:00Z" w:initials="RM">
    <w:p w14:paraId="6900178E" w14:textId="77777777" w:rsidR="00A26296" w:rsidRDefault="00A26296">
      <w:pPr>
        <w:pStyle w:val="Commentaire"/>
      </w:pPr>
      <w:r>
        <w:rPr>
          <w:rStyle w:val="Marquedecommentaire"/>
        </w:rPr>
        <w:annotationRef/>
      </w:r>
      <w:r>
        <w:t>Not found:</w:t>
      </w:r>
    </w:p>
    <w:p w14:paraId="37DCD511" w14:textId="77777777" w:rsidR="00A26296" w:rsidRDefault="00A26296">
      <w:pPr>
        <w:pStyle w:val="Commentaire"/>
      </w:pPr>
      <w:r>
        <w:t>Vicente-Serrano et al., 2020c</w:t>
      </w:r>
    </w:p>
    <w:p w14:paraId="05828343" w14:textId="77777777" w:rsidR="00A26296" w:rsidRDefault="00A26296">
      <w:pPr>
        <w:pStyle w:val="Commentaire"/>
      </w:pPr>
    </w:p>
    <w:p w14:paraId="406CE7EA" w14:textId="77777777" w:rsidR="00A26296" w:rsidRDefault="00A26296">
      <w:pPr>
        <w:pStyle w:val="Commentaire"/>
      </w:pPr>
      <w:r>
        <w:t>Extra stuff:</w:t>
      </w:r>
    </w:p>
    <w:p w14:paraId="6B7ACD3A" w14:textId="77777777" w:rsidR="00A26296" w:rsidRDefault="00A26296">
      <w:pPr>
        <w:pStyle w:val="Commentaire"/>
      </w:pPr>
      <w:r>
        <w:t>(; Vicente-Serrano et al., 2020a)</w:t>
      </w:r>
    </w:p>
    <w:p w14:paraId="2A364EDA" w14:textId="77777777" w:rsidR="00A26296" w:rsidRDefault="00A26296">
      <w:pPr>
        <w:pStyle w:val="Commentaire"/>
      </w:pPr>
    </w:p>
    <w:p w14:paraId="262ACC82" w14:textId="77777777" w:rsidR="00A26296" w:rsidRDefault="00A26296">
      <w:pPr>
        <w:pStyle w:val="Commentaire"/>
      </w:pPr>
      <w:r>
        <w:t>Correct:</w:t>
      </w:r>
    </w:p>
    <w:p w14:paraId="0B1D5494" w14:textId="52F470B1" w:rsidR="00A26296" w:rsidRDefault="00A26296">
      <w:pPr>
        <w:pStyle w:val="Commentaire"/>
      </w:pPr>
      <w:r>
        <w:t>(Cook et al., 2014a; Vicente-Serrano et al., 2020c)</w:t>
      </w:r>
    </w:p>
  </w:comment>
  <w:comment w:id="5485" w:author="Robin Matthews" w:date="2021-07-13T15:00:00Z" w:initials="RM">
    <w:p w14:paraId="7F44A1B6" w14:textId="77777777" w:rsidR="00A26296" w:rsidRDefault="00A26296">
      <w:pPr>
        <w:pStyle w:val="Commentaire"/>
      </w:pPr>
      <w:r>
        <w:rPr>
          <w:rStyle w:val="Marquedecommentaire"/>
        </w:rPr>
        <w:annotationRef/>
      </w:r>
      <w:r>
        <w:t>Not found:</w:t>
      </w:r>
    </w:p>
    <w:p w14:paraId="28514462" w14:textId="77777777" w:rsidR="00A26296" w:rsidRDefault="00A26296">
      <w:pPr>
        <w:pStyle w:val="Commentaire"/>
      </w:pPr>
      <w:r>
        <w:t>R. Zhai et al., 2020</w:t>
      </w:r>
    </w:p>
    <w:p w14:paraId="6D6E4A1C" w14:textId="77777777" w:rsidR="00A26296" w:rsidRDefault="00A26296">
      <w:pPr>
        <w:pStyle w:val="Commentaire"/>
      </w:pPr>
    </w:p>
    <w:p w14:paraId="0809C65A" w14:textId="77777777" w:rsidR="00A26296" w:rsidRDefault="00A26296">
      <w:pPr>
        <w:pStyle w:val="Commentaire"/>
      </w:pPr>
      <w:r>
        <w:t>Extra stuff:</w:t>
      </w:r>
    </w:p>
    <w:p w14:paraId="1920DDAF" w14:textId="77777777" w:rsidR="00A26296" w:rsidRDefault="00A26296">
      <w:pPr>
        <w:pStyle w:val="Commentaire"/>
      </w:pPr>
      <w:r>
        <w:t>(; ; Zhai et al., 2020b)</w:t>
      </w:r>
    </w:p>
    <w:p w14:paraId="20AD9E84" w14:textId="77777777" w:rsidR="00A26296" w:rsidRDefault="00A26296">
      <w:pPr>
        <w:pStyle w:val="Commentaire"/>
      </w:pPr>
    </w:p>
    <w:p w14:paraId="0489D7F1" w14:textId="77777777" w:rsidR="00A26296" w:rsidRDefault="00A26296">
      <w:pPr>
        <w:pStyle w:val="Commentaire"/>
      </w:pPr>
      <w:r>
        <w:t>Correct:</w:t>
      </w:r>
    </w:p>
    <w:p w14:paraId="43CA6571" w14:textId="372DE762" w:rsidR="00A26296" w:rsidRDefault="00A26296">
      <w:pPr>
        <w:pStyle w:val="Commentaire"/>
      </w:pPr>
      <w:r>
        <w:t>(Touma et al., 2015; Cook et al., 2020; R. Zhai et al., 2020)</w:t>
      </w:r>
    </w:p>
  </w:comment>
  <w:comment w:id="5490" w:author="Robin Matthews" w:date="2021-07-13T15:00:00Z" w:initials="RM">
    <w:p w14:paraId="074BDD41" w14:textId="77777777" w:rsidR="00A26296" w:rsidRDefault="00A26296">
      <w:pPr>
        <w:pStyle w:val="Commentaire"/>
      </w:pPr>
      <w:r>
        <w:rPr>
          <w:rStyle w:val="Marquedecommentaire"/>
        </w:rPr>
        <w:annotationRef/>
      </w:r>
      <w:r>
        <w:t>Not found:</w:t>
      </w:r>
    </w:p>
    <w:p w14:paraId="669FD70F" w14:textId="77777777" w:rsidR="00A26296" w:rsidRDefault="00A26296">
      <w:pPr>
        <w:pStyle w:val="Commentaire"/>
      </w:pPr>
      <w:r>
        <w:t>L. Xu et al.</w:t>
      </w:r>
    </w:p>
    <w:p w14:paraId="3064546E" w14:textId="77777777" w:rsidR="00A26296" w:rsidRDefault="00A26296">
      <w:pPr>
        <w:pStyle w:val="Commentaire"/>
      </w:pPr>
    </w:p>
    <w:p w14:paraId="0898090D" w14:textId="77777777" w:rsidR="00A26296" w:rsidRDefault="00A26296">
      <w:pPr>
        <w:pStyle w:val="Commentaire"/>
      </w:pPr>
      <w:r>
        <w:t>Extra stuff:</w:t>
      </w:r>
    </w:p>
    <w:p w14:paraId="4FDE22E8" w14:textId="77777777" w:rsidR="00A26296" w:rsidRDefault="00A26296">
      <w:pPr>
        <w:pStyle w:val="Commentaire"/>
      </w:pPr>
      <w:r>
        <w:t>(Xu et al., a)</w:t>
      </w:r>
    </w:p>
    <w:p w14:paraId="217C761B" w14:textId="77777777" w:rsidR="00A26296" w:rsidRDefault="00A26296">
      <w:pPr>
        <w:pStyle w:val="Commentaire"/>
      </w:pPr>
    </w:p>
    <w:p w14:paraId="26747323" w14:textId="77777777" w:rsidR="00A26296" w:rsidRDefault="00A26296">
      <w:pPr>
        <w:pStyle w:val="Commentaire"/>
      </w:pPr>
      <w:r>
        <w:t>Correct:</w:t>
      </w:r>
    </w:p>
    <w:p w14:paraId="17A59BBE" w14:textId="77777777" w:rsidR="00A26296" w:rsidRDefault="00A26296">
      <w:pPr>
        <w:pStyle w:val="Commentaire"/>
      </w:pPr>
      <w:r>
        <w:t>L. Xu et al. (2019)</w:t>
      </w:r>
    </w:p>
    <w:p w14:paraId="07DFA91F" w14:textId="475490EE" w:rsidR="00A26296" w:rsidRDefault="00A26296">
      <w:pPr>
        <w:pStyle w:val="Commentaire"/>
      </w:pPr>
      <w:r>
        <w:t>(L. Xu et al., 2019)</w:t>
      </w:r>
    </w:p>
  </w:comment>
  <w:comment w:id="5493" w:author="Robin Matthews" w:date="2021-07-13T15:00:00Z" w:initials="RM">
    <w:p w14:paraId="7219C3EB" w14:textId="77777777" w:rsidR="00A26296" w:rsidRDefault="00A26296">
      <w:pPr>
        <w:pStyle w:val="Commentaire"/>
      </w:pPr>
      <w:r>
        <w:rPr>
          <w:rStyle w:val="Marquedecommentaire"/>
        </w:rPr>
        <w:annotationRef/>
      </w:r>
      <w:r>
        <w:t>Not found:</w:t>
      </w:r>
    </w:p>
    <w:p w14:paraId="39A92A41" w14:textId="77777777" w:rsidR="00A26296" w:rsidRDefault="00A26296">
      <w:pPr>
        <w:pStyle w:val="Commentaire"/>
      </w:pPr>
      <w:r>
        <w:t>L. Xu et al., 2019</w:t>
      </w:r>
    </w:p>
    <w:p w14:paraId="4B6EB5E0" w14:textId="77777777" w:rsidR="00A26296" w:rsidRDefault="00A26296">
      <w:pPr>
        <w:pStyle w:val="Commentaire"/>
      </w:pPr>
    </w:p>
    <w:p w14:paraId="5E727663" w14:textId="77777777" w:rsidR="00A26296" w:rsidRDefault="00A26296">
      <w:pPr>
        <w:pStyle w:val="Commentaire"/>
      </w:pPr>
      <w:r>
        <w:t>Extra stuff:</w:t>
      </w:r>
    </w:p>
    <w:p w14:paraId="42A6EFB7" w14:textId="77777777" w:rsidR="00A26296" w:rsidRDefault="00A26296">
      <w:pPr>
        <w:pStyle w:val="Commentaire"/>
      </w:pPr>
      <w:r>
        <w:t>(Xu et al., 2019a; ; )</w:t>
      </w:r>
    </w:p>
    <w:p w14:paraId="5877E6E4" w14:textId="77777777" w:rsidR="00A26296" w:rsidRDefault="00A26296">
      <w:pPr>
        <w:pStyle w:val="Commentaire"/>
      </w:pPr>
    </w:p>
    <w:p w14:paraId="0AFDF936" w14:textId="77777777" w:rsidR="00A26296" w:rsidRDefault="00A26296">
      <w:pPr>
        <w:pStyle w:val="Commentaire"/>
      </w:pPr>
      <w:r>
        <w:t>Correct:</w:t>
      </w:r>
    </w:p>
    <w:p w14:paraId="35113F18" w14:textId="4C4E39F3" w:rsidR="00A26296" w:rsidRDefault="00A26296">
      <w:pPr>
        <w:pStyle w:val="Commentaire"/>
      </w:pPr>
      <w:r>
        <w:t>(L. Xu et al., 2019; Spinoni et al., 2020; Yao et al., 2020)</w:t>
      </w:r>
    </w:p>
  </w:comment>
  <w:comment w:id="5496" w:author="Robin Matthews" w:date="2021-07-13T15:00:00Z" w:initials="RM">
    <w:p w14:paraId="22F2D260" w14:textId="77777777" w:rsidR="00A26296" w:rsidRDefault="00A26296">
      <w:pPr>
        <w:pStyle w:val="Commentaire"/>
      </w:pPr>
      <w:r>
        <w:rPr>
          <w:rStyle w:val="Marquedecommentaire"/>
        </w:rPr>
        <w:annotationRef/>
      </w:r>
      <w:r>
        <w:t>Not found:</w:t>
      </w:r>
    </w:p>
    <w:p w14:paraId="5D844741" w14:textId="77777777" w:rsidR="00A26296" w:rsidRDefault="00A26296">
      <w:pPr>
        <w:pStyle w:val="Commentaire"/>
      </w:pPr>
      <w:r>
        <w:t>Z. Li et al., 2017</w:t>
      </w:r>
    </w:p>
    <w:p w14:paraId="5B79A882" w14:textId="77777777" w:rsidR="00A26296" w:rsidRDefault="00A26296">
      <w:pPr>
        <w:pStyle w:val="Commentaire"/>
      </w:pPr>
    </w:p>
    <w:p w14:paraId="4154A02E" w14:textId="77777777" w:rsidR="00A26296" w:rsidRDefault="00A26296">
      <w:pPr>
        <w:pStyle w:val="Commentaire"/>
      </w:pPr>
      <w:r>
        <w:t>Extra stuff:</w:t>
      </w:r>
    </w:p>
    <w:p w14:paraId="04530190" w14:textId="77777777" w:rsidR="00A26296" w:rsidRDefault="00A26296">
      <w:pPr>
        <w:pStyle w:val="Commentaire"/>
      </w:pPr>
      <w:r>
        <w:t>(; ; Li et al., 2017c; ; )</w:t>
      </w:r>
    </w:p>
    <w:p w14:paraId="7A22BEC4" w14:textId="77777777" w:rsidR="00A26296" w:rsidRDefault="00A26296">
      <w:pPr>
        <w:pStyle w:val="Commentaire"/>
      </w:pPr>
    </w:p>
    <w:p w14:paraId="0FEBE6C2" w14:textId="77777777" w:rsidR="00A26296" w:rsidRDefault="00A26296">
      <w:pPr>
        <w:pStyle w:val="Commentaire"/>
      </w:pPr>
      <w:r>
        <w:t>Correct:</w:t>
      </w:r>
    </w:p>
    <w:p w14:paraId="5EB6C6A8" w14:textId="6800536D" w:rsidR="00A26296" w:rsidRDefault="00A26296">
      <w:pPr>
        <w:pStyle w:val="Commentaire"/>
      </w:pPr>
      <w:r>
        <w:t>(Greve et al., 2014; Dai and Zhao, 2017; Z. Li et al., 2017; Spinoni et al., 2019; Padrón et al., 2020)</w:t>
      </w:r>
    </w:p>
  </w:comment>
  <w:comment w:id="5499" w:author="Robin Matthews" w:date="2021-07-13T15:00:00Z" w:initials="RM">
    <w:p w14:paraId="4EDCDA66" w14:textId="77777777" w:rsidR="00A26296" w:rsidRDefault="00A26296">
      <w:pPr>
        <w:pStyle w:val="Commentaire"/>
      </w:pPr>
      <w:r>
        <w:rPr>
          <w:rStyle w:val="Marquedecommentaire"/>
        </w:rPr>
        <w:annotationRef/>
      </w:r>
      <w:r>
        <w:t>Not found:</w:t>
      </w:r>
    </w:p>
    <w:p w14:paraId="3F2BAE1B" w14:textId="77777777" w:rsidR="00A26296" w:rsidRDefault="00A26296">
      <w:pPr>
        <w:pStyle w:val="Commentaire"/>
      </w:pPr>
      <w:r>
        <w:t>Z. Li et al.</w:t>
      </w:r>
    </w:p>
    <w:p w14:paraId="1D0E40B8" w14:textId="77777777" w:rsidR="00A26296" w:rsidRDefault="00A26296">
      <w:pPr>
        <w:pStyle w:val="Commentaire"/>
      </w:pPr>
    </w:p>
    <w:p w14:paraId="0D011640" w14:textId="77777777" w:rsidR="00A26296" w:rsidRDefault="00A26296">
      <w:pPr>
        <w:pStyle w:val="Commentaire"/>
      </w:pPr>
      <w:r>
        <w:t>Extra stuff:</w:t>
      </w:r>
    </w:p>
    <w:p w14:paraId="30EAFB80" w14:textId="77777777" w:rsidR="00A26296" w:rsidRDefault="00A26296">
      <w:pPr>
        <w:pStyle w:val="Commentaire"/>
      </w:pPr>
      <w:r>
        <w:t>Li et al. ()</w:t>
      </w:r>
    </w:p>
    <w:p w14:paraId="5B9905DE" w14:textId="77777777" w:rsidR="00A26296" w:rsidRDefault="00A26296">
      <w:pPr>
        <w:pStyle w:val="Commentaire"/>
      </w:pPr>
    </w:p>
    <w:p w14:paraId="7526FDAE" w14:textId="77777777" w:rsidR="00A26296" w:rsidRDefault="00A26296">
      <w:pPr>
        <w:pStyle w:val="Commentaire"/>
      </w:pPr>
      <w:r>
        <w:t>Correct:</w:t>
      </w:r>
    </w:p>
    <w:p w14:paraId="4927E70D" w14:textId="77777777" w:rsidR="00A26296" w:rsidRDefault="00A26296">
      <w:pPr>
        <w:pStyle w:val="Commentaire"/>
      </w:pPr>
      <w:r>
        <w:t>Z. Li et al. (2017)</w:t>
      </w:r>
    </w:p>
    <w:p w14:paraId="2ACB4E19" w14:textId="1AD7C6DA" w:rsidR="00A26296" w:rsidRDefault="00A26296">
      <w:pPr>
        <w:pStyle w:val="Commentaire"/>
      </w:pPr>
      <w:r>
        <w:t>(Z. Li et al., 2017)</w:t>
      </w:r>
    </w:p>
  </w:comment>
  <w:comment w:id="5504" w:author="Robin Matthews" w:date="2021-07-13T15:00:00Z" w:initials="RM">
    <w:p w14:paraId="426214D1" w14:textId="77777777" w:rsidR="00A26296" w:rsidRDefault="00A26296">
      <w:pPr>
        <w:pStyle w:val="Commentaire"/>
      </w:pPr>
      <w:r>
        <w:rPr>
          <w:rStyle w:val="Marquedecommentaire"/>
        </w:rPr>
        <w:annotationRef/>
      </w:r>
      <w:r>
        <w:t>Not found:</w:t>
      </w:r>
    </w:p>
    <w:p w14:paraId="7DADD4BE" w14:textId="77777777" w:rsidR="00A26296" w:rsidRDefault="00A26296">
      <w:pPr>
        <w:pStyle w:val="Commentaire"/>
      </w:pPr>
      <w:r>
        <w:t>L. Xu et al., 2019</w:t>
      </w:r>
    </w:p>
    <w:p w14:paraId="4CC6324D" w14:textId="77777777" w:rsidR="00A26296" w:rsidRDefault="00A26296">
      <w:pPr>
        <w:pStyle w:val="Commentaire"/>
      </w:pPr>
    </w:p>
    <w:p w14:paraId="7BB9C54A" w14:textId="77777777" w:rsidR="00A26296" w:rsidRDefault="00A26296">
      <w:pPr>
        <w:pStyle w:val="Commentaire"/>
      </w:pPr>
      <w:r>
        <w:t>Extra stuff:</w:t>
      </w:r>
    </w:p>
    <w:p w14:paraId="4C0B8B3A" w14:textId="77777777" w:rsidR="00A26296" w:rsidRDefault="00A26296">
      <w:pPr>
        <w:pStyle w:val="Commentaire"/>
      </w:pPr>
      <w:r>
        <w:t>(; Xu et al., 2019a; )</w:t>
      </w:r>
    </w:p>
    <w:p w14:paraId="11EC3B50" w14:textId="77777777" w:rsidR="00A26296" w:rsidRDefault="00A26296">
      <w:pPr>
        <w:pStyle w:val="Commentaire"/>
      </w:pPr>
    </w:p>
    <w:p w14:paraId="1F9B5C45" w14:textId="77777777" w:rsidR="00A26296" w:rsidRDefault="00A26296">
      <w:pPr>
        <w:pStyle w:val="Commentaire"/>
      </w:pPr>
      <w:r>
        <w:t>Correct:</w:t>
      </w:r>
    </w:p>
    <w:p w14:paraId="104C3AC8" w14:textId="262F75A5" w:rsidR="00A26296" w:rsidRDefault="00A26296">
      <w:pPr>
        <w:pStyle w:val="Commentaire"/>
      </w:pPr>
      <w:r>
        <w:t>(Naumann et al., 2018; L. Xu et al., 2019; Gu et al., 2020)</w:t>
      </w:r>
    </w:p>
  </w:comment>
  <w:comment w:id="5507" w:author="Robin Matthews" w:date="2021-07-13T15:00:00Z" w:initials="RM">
    <w:p w14:paraId="0C0489F8" w14:textId="77777777" w:rsidR="00A26296" w:rsidRDefault="00A26296">
      <w:pPr>
        <w:pStyle w:val="Commentaire"/>
      </w:pPr>
      <w:r>
        <w:rPr>
          <w:rStyle w:val="Marquedecommentaire"/>
        </w:rPr>
        <w:annotationRef/>
      </w:r>
      <w:r>
        <w:t>Not found:</w:t>
      </w:r>
    </w:p>
    <w:p w14:paraId="64E1D444" w14:textId="77777777" w:rsidR="00A26296" w:rsidRDefault="00A26296">
      <w:pPr>
        <w:pStyle w:val="Commentaire"/>
      </w:pPr>
      <w:r>
        <w:t>L. Xu et al.</w:t>
      </w:r>
    </w:p>
    <w:p w14:paraId="7CC0AEC5" w14:textId="77777777" w:rsidR="00A26296" w:rsidRDefault="00A26296">
      <w:pPr>
        <w:pStyle w:val="Commentaire"/>
      </w:pPr>
    </w:p>
    <w:p w14:paraId="50BA137C" w14:textId="77777777" w:rsidR="00A26296" w:rsidRDefault="00A26296">
      <w:pPr>
        <w:pStyle w:val="Commentaire"/>
      </w:pPr>
      <w:r>
        <w:t>Extra stuff:</w:t>
      </w:r>
    </w:p>
    <w:p w14:paraId="116C3BDA" w14:textId="77777777" w:rsidR="00A26296" w:rsidRDefault="00A26296">
      <w:pPr>
        <w:pStyle w:val="Commentaire"/>
      </w:pPr>
      <w:r>
        <w:t>(Xu et al., a)</w:t>
      </w:r>
    </w:p>
    <w:p w14:paraId="52F95BD1" w14:textId="77777777" w:rsidR="00A26296" w:rsidRDefault="00A26296">
      <w:pPr>
        <w:pStyle w:val="Commentaire"/>
      </w:pPr>
    </w:p>
    <w:p w14:paraId="2D135FCE" w14:textId="77777777" w:rsidR="00A26296" w:rsidRDefault="00A26296">
      <w:pPr>
        <w:pStyle w:val="Commentaire"/>
      </w:pPr>
      <w:r>
        <w:t>Correct:</w:t>
      </w:r>
    </w:p>
    <w:p w14:paraId="060537D0" w14:textId="77777777" w:rsidR="00A26296" w:rsidRDefault="00A26296">
      <w:pPr>
        <w:pStyle w:val="Commentaire"/>
      </w:pPr>
      <w:r>
        <w:t>L. Xu et al. (2019)</w:t>
      </w:r>
    </w:p>
    <w:p w14:paraId="3AB461E2" w14:textId="113ADE76" w:rsidR="00A26296" w:rsidRDefault="00A26296">
      <w:pPr>
        <w:pStyle w:val="Commentaire"/>
      </w:pPr>
      <w:r>
        <w:t>(L. Xu et al., 2019)</w:t>
      </w:r>
    </w:p>
  </w:comment>
  <w:comment w:id="5512" w:author="Robin Matthews" w:date="2021-07-13T15:00:00Z" w:initials="RM">
    <w:p w14:paraId="0CE94ACA" w14:textId="77777777" w:rsidR="00A26296" w:rsidRDefault="00A26296">
      <w:pPr>
        <w:pStyle w:val="Commentaire"/>
      </w:pPr>
      <w:r>
        <w:rPr>
          <w:rStyle w:val="Marquedecommentaire"/>
        </w:rPr>
        <w:annotationRef/>
      </w:r>
      <w:r>
        <w:t>Not found:</w:t>
      </w:r>
    </w:p>
    <w:p w14:paraId="6F83BA4C" w14:textId="77777777" w:rsidR="00A26296" w:rsidRDefault="00A26296">
      <w:pPr>
        <w:pStyle w:val="Commentaire"/>
      </w:pPr>
      <w:r>
        <w:t>L. Xu et al., 2019</w:t>
      </w:r>
    </w:p>
    <w:p w14:paraId="25FA8400" w14:textId="77777777" w:rsidR="00A26296" w:rsidRDefault="00A26296">
      <w:pPr>
        <w:pStyle w:val="Commentaire"/>
      </w:pPr>
    </w:p>
    <w:p w14:paraId="179B29A2" w14:textId="77777777" w:rsidR="00A26296" w:rsidRDefault="00A26296">
      <w:pPr>
        <w:pStyle w:val="Commentaire"/>
      </w:pPr>
      <w:r>
        <w:t>Extra stuff:</w:t>
      </w:r>
    </w:p>
    <w:p w14:paraId="25A79E0E" w14:textId="77777777" w:rsidR="00A26296" w:rsidRDefault="00A26296">
      <w:pPr>
        <w:pStyle w:val="Commentaire"/>
      </w:pPr>
      <w:r>
        <w:t>(; Xu et al., 2019a; ; )</w:t>
      </w:r>
    </w:p>
    <w:p w14:paraId="56E88F01" w14:textId="77777777" w:rsidR="00A26296" w:rsidRDefault="00A26296">
      <w:pPr>
        <w:pStyle w:val="Commentaire"/>
      </w:pPr>
    </w:p>
    <w:p w14:paraId="7F659C1D" w14:textId="77777777" w:rsidR="00A26296" w:rsidRDefault="00A26296">
      <w:pPr>
        <w:pStyle w:val="Commentaire"/>
      </w:pPr>
      <w:r>
        <w:t>Correct:</w:t>
      </w:r>
    </w:p>
    <w:p w14:paraId="755493BD" w14:textId="78230D5A" w:rsidR="00A26296" w:rsidRDefault="00A26296">
      <w:pPr>
        <w:pStyle w:val="Commentaire"/>
      </w:pPr>
      <w:r>
        <w:t>(Naumann et al., 2018; L. Xu et al., 2019; Cook et al., 2020; Gu et al., 2020)</w:t>
      </w:r>
    </w:p>
  </w:comment>
  <w:comment w:id="5515" w:author="Robin Matthews" w:date="2021-07-13T15:01:00Z" w:initials="RM">
    <w:p w14:paraId="52550DD9" w14:textId="77777777" w:rsidR="00A26296" w:rsidRDefault="00A26296">
      <w:pPr>
        <w:pStyle w:val="Commentaire"/>
      </w:pPr>
      <w:r>
        <w:rPr>
          <w:rStyle w:val="Marquedecommentaire"/>
        </w:rPr>
        <w:annotationRef/>
      </w:r>
      <w:r>
        <w:t>Not found:</w:t>
      </w:r>
    </w:p>
    <w:p w14:paraId="5C1ACEF2" w14:textId="77777777" w:rsidR="00A26296" w:rsidRDefault="00A26296">
      <w:pPr>
        <w:pStyle w:val="Commentaire"/>
      </w:pPr>
      <w:r>
        <w:t>L. Xu et al., 2019</w:t>
      </w:r>
    </w:p>
    <w:p w14:paraId="12ECCABD" w14:textId="77777777" w:rsidR="00A26296" w:rsidRDefault="00A26296">
      <w:pPr>
        <w:pStyle w:val="Commentaire"/>
      </w:pPr>
    </w:p>
    <w:p w14:paraId="72825D0A" w14:textId="77777777" w:rsidR="00A26296" w:rsidRDefault="00A26296">
      <w:pPr>
        <w:pStyle w:val="Commentaire"/>
      </w:pPr>
      <w:r>
        <w:t>Extra stuff:</w:t>
      </w:r>
    </w:p>
    <w:p w14:paraId="1F7A5510" w14:textId="77777777" w:rsidR="00A26296" w:rsidRDefault="00A26296">
      <w:pPr>
        <w:pStyle w:val="Commentaire"/>
      </w:pPr>
      <w:r>
        <w:t>(Xu et al., 2019a; )</w:t>
      </w:r>
    </w:p>
    <w:p w14:paraId="20C712AB" w14:textId="77777777" w:rsidR="00A26296" w:rsidRDefault="00A26296">
      <w:pPr>
        <w:pStyle w:val="Commentaire"/>
      </w:pPr>
    </w:p>
    <w:p w14:paraId="4D7A0B6A" w14:textId="77777777" w:rsidR="00A26296" w:rsidRDefault="00A26296">
      <w:pPr>
        <w:pStyle w:val="Commentaire"/>
      </w:pPr>
      <w:r>
        <w:t>Correct:</w:t>
      </w:r>
    </w:p>
    <w:p w14:paraId="262EB657" w14:textId="5E14BC9E" w:rsidR="00A26296" w:rsidRDefault="00A26296">
      <w:pPr>
        <w:pStyle w:val="Commentaire"/>
      </w:pPr>
      <w:r>
        <w:t>(L. Xu et al., 2019; Cook et al., 2020)</w:t>
      </w:r>
    </w:p>
  </w:comment>
  <w:comment w:id="5520" w:author="Robin Matthews" w:date="2021-07-13T15:01:00Z" w:initials="RM">
    <w:p w14:paraId="1E49B1B4" w14:textId="77777777" w:rsidR="00A26296" w:rsidRDefault="00A26296">
      <w:pPr>
        <w:pStyle w:val="Commentaire"/>
      </w:pPr>
      <w:r>
        <w:rPr>
          <w:rStyle w:val="Marquedecommentaire"/>
        </w:rPr>
        <w:annotationRef/>
      </w:r>
      <w:r>
        <w:t>Not found:</w:t>
      </w:r>
    </w:p>
    <w:p w14:paraId="1DD326DA" w14:textId="77777777" w:rsidR="00A26296" w:rsidRDefault="00A26296">
      <w:pPr>
        <w:pStyle w:val="Commentaire"/>
      </w:pPr>
      <w:r>
        <w:t>Vicente-Serrano et al., 2020c</w:t>
      </w:r>
    </w:p>
    <w:p w14:paraId="626BE61D" w14:textId="77777777" w:rsidR="00A26296" w:rsidRDefault="00A26296">
      <w:pPr>
        <w:pStyle w:val="Commentaire"/>
      </w:pPr>
    </w:p>
    <w:p w14:paraId="0B960326" w14:textId="77777777" w:rsidR="00A26296" w:rsidRDefault="00A26296">
      <w:pPr>
        <w:pStyle w:val="Commentaire"/>
      </w:pPr>
      <w:r>
        <w:t>Extra stuff:</w:t>
      </w:r>
    </w:p>
    <w:p w14:paraId="417EAAEF" w14:textId="77777777" w:rsidR="00A26296" w:rsidRDefault="00A26296">
      <w:pPr>
        <w:pStyle w:val="Commentaire"/>
      </w:pPr>
      <w:r>
        <w:t>(; ; Vicente-Serrano et al., 2020a)</w:t>
      </w:r>
    </w:p>
    <w:p w14:paraId="78876423" w14:textId="77777777" w:rsidR="00A26296" w:rsidRDefault="00A26296">
      <w:pPr>
        <w:pStyle w:val="Commentaire"/>
      </w:pPr>
    </w:p>
    <w:p w14:paraId="58349DFB" w14:textId="77777777" w:rsidR="00A26296" w:rsidRDefault="00A26296">
      <w:pPr>
        <w:pStyle w:val="Commentaire"/>
      </w:pPr>
      <w:r>
        <w:t>Correct:</w:t>
      </w:r>
    </w:p>
    <w:p w14:paraId="6E6B33CE" w14:textId="759D8783" w:rsidR="00A26296" w:rsidRDefault="00A26296">
      <w:pPr>
        <w:pStyle w:val="Commentaire"/>
      </w:pPr>
      <w:r>
        <w:t>(Dai et al., 2018; Cook et al., 2020; Vicente-Serrano et al., 2020c)</w:t>
      </w:r>
    </w:p>
  </w:comment>
  <w:comment w:id="5525" w:author="Robin Matthews" w:date="2021-07-13T15:01:00Z" w:initials="RM">
    <w:p w14:paraId="691DEF61" w14:textId="77777777" w:rsidR="00A26296" w:rsidRDefault="00A26296">
      <w:pPr>
        <w:pStyle w:val="Commentaire"/>
      </w:pPr>
      <w:r>
        <w:rPr>
          <w:rStyle w:val="Marquedecommentaire"/>
        </w:rPr>
        <w:annotationRef/>
      </w:r>
      <w:r>
        <w:t>Not found:</w:t>
      </w:r>
    </w:p>
    <w:p w14:paraId="77FD3B28" w14:textId="77777777" w:rsidR="00A26296" w:rsidRDefault="00A26296">
      <w:pPr>
        <w:pStyle w:val="Commentaire"/>
      </w:pPr>
      <w:r>
        <w:t>Vicente-Serrano et al., 2020c</w:t>
      </w:r>
    </w:p>
    <w:p w14:paraId="71A15CFD" w14:textId="77777777" w:rsidR="00A26296" w:rsidRDefault="00A26296">
      <w:pPr>
        <w:pStyle w:val="Commentaire"/>
      </w:pPr>
    </w:p>
    <w:p w14:paraId="088D40D7" w14:textId="77777777" w:rsidR="00A26296" w:rsidRDefault="00A26296">
      <w:pPr>
        <w:pStyle w:val="Commentaire"/>
      </w:pPr>
      <w:r>
        <w:t>Extra stuff:</w:t>
      </w:r>
    </w:p>
    <w:p w14:paraId="63B76DB9" w14:textId="77777777" w:rsidR="00A26296" w:rsidRDefault="00A26296">
      <w:pPr>
        <w:pStyle w:val="Commentaire"/>
      </w:pPr>
      <w:r>
        <w:t>(; Vicente-Serrano et al., 2020a)</w:t>
      </w:r>
    </w:p>
    <w:p w14:paraId="0A68DF86" w14:textId="77777777" w:rsidR="00A26296" w:rsidRDefault="00A26296">
      <w:pPr>
        <w:pStyle w:val="Commentaire"/>
      </w:pPr>
    </w:p>
    <w:p w14:paraId="4D74B167" w14:textId="77777777" w:rsidR="00A26296" w:rsidRDefault="00A26296">
      <w:pPr>
        <w:pStyle w:val="Commentaire"/>
      </w:pPr>
      <w:r>
        <w:t>Correct:</w:t>
      </w:r>
    </w:p>
    <w:p w14:paraId="76499A05" w14:textId="10C68F38" w:rsidR="00A26296" w:rsidRDefault="00A26296">
      <w:pPr>
        <w:pStyle w:val="Commentaire"/>
      </w:pPr>
      <w:r>
        <w:t>(Cook et al., 2014a; Vicente-Serrano et al., 2020c)</w:t>
      </w:r>
    </w:p>
  </w:comment>
  <w:comment w:id="5530" w:author="Robin Matthews" w:date="2021-07-13T15:01:00Z" w:initials="RM">
    <w:p w14:paraId="3F0CE354" w14:textId="77777777" w:rsidR="00A26296" w:rsidRDefault="00A26296">
      <w:pPr>
        <w:pStyle w:val="Commentaire"/>
      </w:pPr>
      <w:r>
        <w:rPr>
          <w:rStyle w:val="Marquedecommentaire"/>
        </w:rPr>
        <w:annotationRef/>
      </w:r>
      <w:r>
        <w:t>Not found:</w:t>
      </w:r>
    </w:p>
    <w:p w14:paraId="1DBE47F0" w14:textId="77777777" w:rsidR="00A26296" w:rsidRDefault="00A26296">
      <w:pPr>
        <w:pStyle w:val="Commentaire"/>
      </w:pPr>
      <w:r>
        <w:t>R. Zhai et al., 2020</w:t>
      </w:r>
    </w:p>
    <w:p w14:paraId="042E3D6F" w14:textId="77777777" w:rsidR="00A26296" w:rsidRDefault="00A26296">
      <w:pPr>
        <w:pStyle w:val="Commentaire"/>
      </w:pPr>
    </w:p>
    <w:p w14:paraId="3B10AF71" w14:textId="77777777" w:rsidR="00A26296" w:rsidRDefault="00A26296">
      <w:pPr>
        <w:pStyle w:val="Commentaire"/>
      </w:pPr>
      <w:r>
        <w:t>Extra stuff:</w:t>
      </w:r>
    </w:p>
    <w:p w14:paraId="22E60C89" w14:textId="77777777" w:rsidR="00A26296" w:rsidRDefault="00A26296">
      <w:pPr>
        <w:pStyle w:val="Commentaire"/>
      </w:pPr>
      <w:r>
        <w:t>(; ; Zhai et al., 2020b)</w:t>
      </w:r>
    </w:p>
    <w:p w14:paraId="1B45A56F" w14:textId="77777777" w:rsidR="00A26296" w:rsidRDefault="00A26296">
      <w:pPr>
        <w:pStyle w:val="Commentaire"/>
      </w:pPr>
    </w:p>
    <w:p w14:paraId="410D5FD5" w14:textId="77777777" w:rsidR="00A26296" w:rsidRDefault="00A26296">
      <w:pPr>
        <w:pStyle w:val="Commentaire"/>
      </w:pPr>
      <w:r>
        <w:t>Correct:</w:t>
      </w:r>
    </w:p>
    <w:p w14:paraId="25D7600D" w14:textId="39224047" w:rsidR="00A26296" w:rsidRDefault="00A26296">
      <w:pPr>
        <w:pStyle w:val="Commentaire"/>
      </w:pPr>
      <w:r>
        <w:t>(Touma et al., 2015; Cook et al., 2020; R. Zhai et al., 2020)</w:t>
      </w:r>
    </w:p>
  </w:comment>
  <w:comment w:id="5535" w:author="Robin Matthews" w:date="2021-07-13T15:01:00Z" w:initials="RM">
    <w:p w14:paraId="6C9C4369" w14:textId="77777777" w:rsidR="00A26296" w:rsidRDefault="00A26296">
      <w:pPr>
        <w:pStyle w:val="Commentaire"/>
      </w:pPr>
      <w:r>
        <w:rPr>
          <w:rStyle w:val="Marquedecommentaire"/>
        </w:rPr>
        <w:annotationRef/>
      </w:r>
      <w:r>
        <w:t>Not found:</w:t>
      </w:r>
    </w:p>
    <w:p w14:paraId="580D60ED" w14:textId="77777777" w:rsidR="00A26296" w:rsidRDefault="00A26296">
      <w:pPr>
        <w:pStyle w:val="Commentaire"/>
      </w:pPr>
      <w:r>
        <w:t>M. Zhang et al., 2017, 2019</w:t>
      </w:r>
    </w:p>
    <w:p w14:paraId="4BE8523F" w14:textId="77777777" w:rsidR="00A26296" w:rsidRDefault="00A26296">
      <w:pPr>
        <w:pStyle w:val="Commentaire"/>
      </w:pPr>
      <w:r>
        <w:t>Khlebnikova et al., 2019a</w:t>
      </w:r>
    </w:p>
    <w:p w14:paraId="0EF900AF" w14:textId="77777777" w:rsidR="00A26296" w:rsidRDefault="00A26296">
      <w:pPr>
        <w:pStyle w:val="Commentaire"/>
      </w:pPr>
    </w:p>
    <w:p w14:paraId="555AC379" w14:textId="77777777" w:rsidR="00A26296" w:rsidRDefault="00A26296">
      <w:pPr>
        <w:pStyle w:val="Commentaire"/>
      </w:pPr>
      <w:r>
        <w:t>Extra stuff:</w:t>
      </w:r>
    </w:p>
    <w:p w14:paraId="121F56CB" w14:textId="77777777" w:rsidR="00A26296" w:rsidRDefault="00A26296">
      <w:pPr>
        <w:pStyle w:val="Commentaire"/>
      </w:pPr>
      <w:r>
        <w:t>(Zhang et al., 2017a, 2019b; Khlebnikova et al., 2019b; ; )</w:t>
      </w:r>
    </w:p>
    <w:p w14:paraId="65F0F6B5" w14:textId="77777777" w:rsidR="00A26296" w:rsidRDefault="00A26296">
      <w:pPr>
        <w:pStyle w:val="Commentaire"/>
      </w:pPr>
    </w:p>
    <w:p w14:paraId="63A19A8A" w14:textId="77777777" w:rsidR="00A26296" w:rsidRDefault="00A26296">
      <w:pPr>
        <w:pStyle w:val="Commentaire"/>
      </w:pPr>
      <w:r>
        <w:t>Correct:</w:t>
      </w:r>
    </w:p>
    <w:p w14:paraId="4D36EDC8" w14:textId="49B29DCA" w:rsidR="00A26296" w:rsidRDefault="00A26296">
      <w:pPr>
        <w:pStyle w:val="Commentaire"/>
      </w:pPr>
      <w:r>
        <w:t>(M. Zhang et al., 2017, 2019; Khlebnikova et al., 2019a; Spinoni et al., 2019; Dunn et al., 2020)</w:t>
      </w:r>
    </w:p>
  </w:comment>
  <w:comment w:id="5542" w:author="Robin Matthews" w:date="2021-07-13T15:01:00Z" w:initials="RM">
    <w:p w14:paraId="7C770B64" w14:textId="77777777" w:rsidR="00A26296" w:rsidRDefault="00A26296">
      <w:pPr>
        <w:pStyle w:val="Commentaire"/>
      </w:pPr>
      <w:r>
        <w:rPr>
          <w:rStyle w:val="Marquedecommentaire"/>
        </w:rPr>
        <w:annotationRef/>
      </w:r>
      <w:r>
        <w:t>Not found:</w:t>
      </w:r>
    </w:p>
    <w:p w14:paraId="6A3C8554" w14:textId="77777777" w:rsidR="00A26296" w:rsidRDefault="00A26296">
      <w:pPr>
        <w:pStyle w:val="Commentaire"/>
      </w:pPr>
      <w:r>
        <w:t>2019a</w:t>
      </w:r>
    </w:p>
    <w:p w14:paraId="0EEC77DE" w14:textId="77777777" w:rsidR="00A26296" w:rsidRDefault="00A26296">
      <w:pPr>
        <w:pStyle w:val="Commentaire"/>
      </w:pPr>
    </w:p>
    <w:p w14:paraId="64FEC2EE" w14:textId="77777777" w:rsidR="00A26296" w:rsidRDefault="00A26296">
      <w:pPr>
        <w:pStyle w:val="Commentaire"/>
      </w:pPr>
      <w:r>
        <w:t>Extra stuff:</w:t>
      </w:r>
    </w:p>
    <w:p w14:paraId="50230F8A" w14:textId="77777777" w:rsidR="00A26296" w:rsidRDefault="00A26296">
      <w:pPr>
        <w:pStyle w:val="Commentaire"/>
      </w:pPr>
      <w:r>
        <w:t xml:space="preserve"> (2019)</w:t>
      </w:r>
    </w:p>
    <w:p w14:paraId="6EB9377D" w14:textId="77777777" w:rsidR="00A26296" w:rsidRDefault="00A26296">
      <w:pPr>
        <w:pStyle w:val="Commentaire"/>
      </w:pPr>
    </w:p>
    <w:p w14:paraId="60328544" w14:textId="77777777" w:rsidR="00A26296" w:rsidRDefault="00A26296">
      <w:pPr>
        <w:pStyle w:val="Commentaire"/>
      </w:pPr>
      <w:r>
        <w:t>Correct:</w:t>
      </w:r>
    </w:p>
    <w:p w14:paraId="6DFFC7D8" w14:textId="77777777" w:rsidR="00A26296" w:rsidRDefault="00A26296">
      <w:pPr>
        <w:pStyle w:val="Commentaire"/>
      </w:pPr>
      <w:r>
        <w:t>Khlebnikova et al. (2019a)</w:t>
      </w:r>
    </w:p>
    <w:p w14:paraId="12ACE664" w14:textId="08A2A6C1" w:rsidR="00A26296" w:rsidRDefault="00A26296">
      <w:pPr>
        <w:pStyle w:val="Commentaire"/>
      </w:pPr>
      <w:r>
        <w:t>(Khlebnikova et al., 2019a)</w:t>
      </w:r>
    </w:p>
  </w:comment>
  <w:comment w:id="5546" w:author="Robin Matthews" w:date="2021-07-13T15:01:00Z" w:initials="RM">
    <w:p w14:paraId="07B69726" w14:textId="77777777" w:rsidR="00A26296" w:rsidRDefault="00A26296">
      <w:pPr>
        <w:pStyle w:val="Commentaire"/>
      </w:pPr>
      <w:r>
        <w:rPr>
          <w:rStyle w:val="Marquedecommentaire"/>
        </w:rPr>
        <w:annotationRef/>
      </w:r>
      <w:r>
        <w:t>Not found:</w:t>
      </w:r>
    </w:p>
    <w:p w14:paraId="2FA4A6F4" w14:textId="77777777" w:rsidR="00A26296" w:rsidRDefault="00A26296">
      <w:pPr>
        <w:pStyle w:val="Commentaire"/>
      </w:pPr>
      <w:r>
        <w:t>L. Xu et al.</w:t>
      </w:r>
    </w:p>
    <w:p w14:paraId="1E30E293" w14:textId="77777777" w:rsidR="00A26296" w:rsidRDefault="00A26296">
      <w:pPr>
        <w:pStyle w:val="Commentaire"/>
      </w:pPr>
    </w:p>
    <w:p w14:paraId="094FDA25" w14:textId="77777777" w:rsidR="00A26296" w:rsidRDefault="00A26296">
      <w:pPr>
        <w:pStyle w:val="Commentaire"/>
      </w:pPr>
      <w:r>
        <w:t>Extra stuff:</w:t>
      </w:r>
    </w:p>
    <w:p w14:paraId="0F8EDA36" w14:textId="77777777" w:rsidR="00A26296" w:rsidRDefault="00A26296">
      <w:pPr>
        <w:pStyle w:val="Commentaire"/>
      </w:pPr>
      <w:r>
        <w:t>(Xu et al., a)</w:t>
      </w:r>
    </w:p>
    <w:p w14:paraId="5B99365D" w14:textId="77777777" w:rsidR="00A26296" w:rsidRDefault="00A26296">
      <w:pPr>
        <w:pStyle w:val="Commentaire"/>
      </w:pPr>
    </w:p>
    <w:p w14:paraId="42859847" w14:textId="77777777" w:rsidR="00A26296" w:rsidRDefault="00A26296">
      <w:pPr>
        <w:pStyle w:val="Commentaire"/>
      </w:pPr>
      <w:r>
        <w:t>Correct:</w:t>
      </w:r>
    </w:p>
    <w:p w14:paraId="31413194" w14:textId="77777777" w:rsidR="00A26296" w:rsidRDefault="00A26296">
      <w:pPr>
        <w:pStyle w:val="Commentaire"/>
      </w:pPr>
      <w:r>
        <w:t>L. Xu et al. (2019)</w:t>
      </w:r>
    </w:p>
    <w:p w14:paraId="3440D484" w14:textId="2D17D368" w:rsidR="00A26296" w:rsidRDefault="00A26296">
      <w:pPr>
        <w:pStyle w:val="Commentaire"/>
      </w:pPr>
      <w:r>
        <w:t>(L. Xu et al., 2019)</w:t>
      </w:r>
    </w:p>
  </w:comment>
  <w:comment w:id="5551" w:author="Robin Matthews" w:date="2021-07-13T15:01:00Z" w:initials="RM">
    <w:p w14:paraId="371FB8E9" w14:textId="77777777" w:rsidR="00A26296" w:rsidRDefault="00A26296">
      <w:pPr>
        <w:pStyle w:val="Commentaire"/>
      </w:pPr>
      <w:r>
        <w:rPr>
          <w:rStyle w:val="Marquedecommentaire"/>
        </w:rPr>
        <w:annotationRef/>
      </w:r>
      <w:r>
        <w:t>Not found:</w:t>
      </w:r>
    </w:p>
    <w:p w14:paraId="0E81C503" w14:textId="77777777" w:rsidR="00A26296" w:rsidRDefault="00A26296">
      <w:pPr>
        <w:pStyle w:val="Commentaire"/>
      </w:pPr>
      <w:r>
        <w:t>Khlebnikova et al., 2019a</w:t>
      </w:r>
    </w:p>
    <w:p w14:paraId="13575F85" w14:textId="77777777" w:rsidR="00A26296" w:rsidRDefault="00A26296">
      <w:pPr>
        <w:pStyle w:val="Commentaire"/>
      </w:pPr>
      <w:r>
        <w:t>L. Xu et al., 2019</w:t>
      </w:r>
    </w:p>
    <w:p w14:paraId="5F1897E2" w14:textId="77777777" w:rsidR="00A26296" w:rsidRDefault="00A26296">
      <w:pPr>
        <w:pStyle w:val="Commentaire"/>
      </w:pPr>
    </w:p>
    <w:p w14:paraId="672DE16D" w14:textId="77777777" w:rsidR="00A26296" w:rsidRDefault="00A26296">
      <w:pPr>
        <w:pStyle w:val="Commentaire"/>
      </w:pPr>
      <w:r>
        <w:t>Extra stuff:</w:t>
      </w:r>
    </w:p>
    <w:p w14:paraId="0C1C079F" w14:textId="77777777" w:rsidR="00A26296" w:rsidRDefault="00A26296">
      <w:pPr>
        <w:pStyle w:val="Commentaire"/>
      </w:pPr>
      <w:r>
        <w:t>(Khlebnikova et al., 2019b; Xu et al., 2019a; )</w:t>
      </w:r>
    </w:p>
    <w:p w14:paraId="4E1610E7" w14:textId="77777777" w:rsidR="00A26296" w:rsidRDefault="00A26296">
      <w:pPr>
        <w:pStyle w:val="Commentaire"/>
      </w:pPr>
    </w:p>
    <w:p w14:paraId="112BE408" w14:textId="77777777" w:rsidR="00A26296" w:rsidRDefault="00A26296">
      <w:pPr>
        <w:pStyle w:val="Commentaire"/>
      </w:pPr>
      <w:r>
        <w:t>Correct:</w:t>
      </w:r>
    </w:p>
    <w:p w14:paraId="20B97763" w14:textId="5BD7B0CA" w:rsidR="00A26296" w:rsidRDefault="00A26296">
      <w:pPr>
        <w:pStyle w:val="Commentaire"/>
      </w:pPr>
      <w:r>
        <w:t>(Khlebnikova et al., 2019a; L. Xu et al., 2019; Spinoni et al., 2020)</w:t>
      </w:r>
    </w:p>
  </w:comment>
  <w:comment w:id="5556" w:author="Robin Matthews" w:date="2021-07-13T15:01:00Z" w:initials="RM">
    <w:p w14:paraId="512A183F" w14:textId="77777777" w:rsidR="00A26296" w:rsidRDefault="00A26296">
      <w:pPr>
        <w:pStyle w:val="Commentaire"/>
      </w:pPr>
      <w:r>
        <w:rPr>
          <w:rStyle w:val="Marquedecommentaire"/>
        </w:rPr>
        <w:annotationRef/>
      </w:r>
      <w:r>
        <w:t>Not found:</w:t>
      </w:r>
    </w:p>
    <w:p w14:paraId="79FF08D7" w14:textId="77777777" w:rsidR="00A26296" w:rsidRDefault="00A26296">
      <w:pPr>
        <w:pStyle w:val="Commentaire"/>
      </w:pPr>
      <w:r>
        <w:t>2019a</w:t>
      </w:r>
    </w:p>
    <w:p w14:paraId="379CEF3F" w14:textId="77777777" w:rsidR="00A26296" w:rsidRDefault="00A26296">
      <w:pPr>
        <w:pStyle w:val="Commentaire"/>
      </w:pPr>
    </w:p>
    <w:p w14:paraId="15700235" w14:textId="77777777" w:rsidR="00A26296" w:rsidRDefault="00A26296">
      <w:pPr>
        <w:pStyle w:val="Commentaire"/>
      </w:pPr>
      <w:r>
        <w:t>Extra stuff:</w:t>
      </w:r>
    </w:p>
    <w:p w14:paraId="07775195" w14:textId="77777777" w:rsidR="00A26296" w:rsidRDefault="00A26296">
      <w:pPr>
        <w:pStyle w:val="Commentaire"/>
      </w:pPr>
      <w:r>
        <w:t>(, 2019b)</w:t>
      </w:r>
    </w:p>
    <w:p w14:paraId="0C60501D" w14:textId="77777777" w:rsidR="00A26296" w:rsidRDefault="00A26296">
      <w:pPr>
        <w:pStyle w:val="Commentaire"/>
      </w:pPr>
    </w:p>
    <w:p w14:paraId="7B424A6C" w14:textId="77777777" w:rsidR="00A26296" w:rsidRDefault="00A26296">
      <w:pPr>
        <w:pStyle w:val="Commentaire"/>
      </w:pPr>
      <w:r>
        <w:t>Correct:</w:t>
      </w:r>
    </w:p>
    <w:p w14:paraId="35CA79BF" w14:textId="77777777" w:rsidR="00A26296" w:rsidRDefault="00A26296">
      <w:pPr>
        <w:pStyle w:val="Commentaire"/>
      </w:pPr>
      <w:r>
        <w:t>Khlebnikova et al. (2019a)</w:t>
      </w:r>
    </w:p>
    <w:p w14:paraId="3B9E55A3" w14:textId="33AD5AF8" w:rsidR="00A26296" w:rsidRDefault="00A26296">
      <w:pPr>
        <w:pStyle w:val="Commentaire"/>
      </w:pPr>
      <w:r>
        <w:t>(Khlebnikova et al., 2019a)</w:t>
      </w:r>
    </w:p>
  </w:comment>
  <w:comment w:id="5561" w:author="Robin Matthews" w:date="2021-07-13T15:01:00Z" w:initials="RM">
    <w:p w14:paraId="07249308" w14:textId="77777777" w:rsidR="00A26296" w:rsidRDefault="00A26296">
      <w:pPr>
        <w:pStyle w:val="Commentaire"/>
      </w:pPr>
      <w:r>
        <w:rPr>
          <w:rStyle w:val="Marquedecommentaire"/>
        </w:rPr>
        <w:annotationRef/>
      </w:r>
      <w:r>
        <w:t>Not found:</w:t>
      </w:r>
    </w:p>
    <w:p w14:paraId="46C44EB5" w14:textId="77777777" w:rsidR="00A26296" w:rsidRDefault="00A26296">
      <w:pPr>
        <w:pStyle w:val="Commentaire"/>
      </w:pPr>
      <w:r>
        <w:t>Z. Li et al., 2017</w:t>
      </w:r>
    </w:p>
    <w:p w14:paraId="171CCE7B" w14:textId="77777777" w:rsidR="00A26296" w:rsidRDefault="00A26296">
      <w:pPr>
        <w:pStyle w:val="Commentaire"/>
      </w:pPr>
    </w:p>
    <w:p w14:paraId="30F10542" w14:textId="77777777" w:rsidR="00A26296" w:rsidRDefault="00A26296">
      <w:pPr>
        <w:pStyle w:val="Commentaire"/>
      </w:pPr>
      <w:r>
        <w:t>Extra stuff:</w:t>
      </w:r>
    </w:p>
    <w:p w14:paraId="6720AAFF" w14:textId="77777777" w:rsidR="00A26296" w:rsidRDefault="00A26296">
      <w:pPr>
        <w:pStyle w:val="Commentaire"/>
      </w:pPr>
      <w:r>
        <w:t>(; ; Li et al., 2017c; ; )</w:t>
      </w:r>
    </w:p>
    <w:p w14:paraId="0315A03B" w14:textId="77777777" w:rsidR="00A26296" w:rsidRDefault="00A26296">
      <w:pPr>
        <w:pStyle w:val="Commentaire"/>
      </w:pPr>
    </w:p>
    <w:p w14:paraId="65E491F9" w14:textId="77777777" w:rsidR="00A26296" w:rsidRDefault="00A26296">
      <w:pPr>
        <w:pStyle w:val="Commentaire"/>
      </w:pPr>
      <w:r>
        <w:t>Correct:</w:t>
      </w:r>
    </w:p>
    <w:p w14:paraId="359550D1" w14:textId="0CC0FA84" w:rsidR="00A26296" w:rsidRDefault="00A26296">
      <w:pPr>
        <w:pStyle w:val="Commentaire"/>
      </w:pPr>
      <w:r>
        <w:t>(Greve et al., 2014; Dai and Zhao, 2017; Z. Li et al., 2017; Spinoni et al., 2019; Padrón et al., 2020)</w:t>
      </w:r>
    </w:p>
  </w:comment>
  <w:comment w:id="5564" w:author="Robin Matthews" w:date="2021-07-13T15:01:00Z" w:initials="RM">
    <w:p w14:paraId="7C2A9742" w14:textId="77777777" w:rsidR="00A26296" w:rsidRDefault="00A26296">
      <w:pPr>
        <w:pStyle w:val="Commentaire"/>
      </w:pPr>
      <w:r>
        <w:rPr>
          <w:rStyle w:val="Marquedecommentaire"/>
        </w:rPr>
        <w:annotationRef/>
      </w:r>
      <w:r>
        <w:t>Not found:</w:t>
      </w:r>
    </w:p>
    <w:p w14:paraId="70F43059" w14:textId="77777777" w:rsidR="00A26296" w:rsidRDefault="00A26296">
      <w:pPr>
        <w:pStyle w:val="Commentaire"/>
      </w:pPr>
      <w:r>
        <w:t>L. Xu et al.</w:t>
      </w:r>
    </w:p>
    <w:p w14:paraId="220AF9D4" w14:textId="77777777" w:rsidR="00A26296" w:rsidRDefault="00A26296">
      <w:pPr>
        <w:pStyle w:val="Commentaire"/>
      </w:pPr>
    </w:p>
    <w:p w14:paraId="3266CB78" w14:textId="77777777" w:rsidR="00A26296" w:rsidRDefault="00A26296">
      <w:pPr>
        <w:pStyle w:val="Commentaire"/>
      </w:pPr>
      <w:r>
        <w:t>Extra stuff:</w:t>
      </w:r>
    </w:p>
    <w:p w14:paraId="723032C4" w14:textId="77777777" w:rsidR="00A26296" w:rsidRDefault="00A26296">
      <w:pPr>
        <w:pStyle w:val="Commentaire"/>
      </w:pPr>
      <w:r>
        <w:t>(Xu et al., a)</w:t>
      </w:r>
    </w:p>
    <w:p w14:paraId="49E6FFF2" w14:textId="77777777" w:rsidR="00A26296" w:rsidRDefault="00A26296">
      <w:pPr>
        <w:pStyle w:val="Commentaire"/>
      </w:pPr>
    </w:p>
    <w:p w14:paraId="17ED9DEB" w14:textId="77777777" w:rsidR="00A26296" w:rsidRDefault="00A26296">
      <w:pPr>
        <w:pStyle w:val="Commentaire"/>
      </w:pPr>
      <w:r>
        <w:t>Correct:</w:t>
      </w:r>
    </w:p>
    <w:p w14:paraId="7257772A" w14:textId="77777777" w:rsidR="00A26296" w:rsidRDefault="00A26296">
      <w:pPr>
        <w:pStyle w:val="Commentaire"/>
      </w:pPr>
      <w:r>
        <w:t>L. Xu et al. (2019)</w:t>
      </w:r>
    </w:p>
    <w:p w14:paraId="4FE40F62" w14:textId="20837BE6" w:rsidR="00A26296" w:rsidRDefault="00A26296">
      <w:pPr>
        <w:pStyle w:val="Commentaire"/>
      </w:pPr>
      <w:r>
        <w:t>(L. Xu et al., 2019)</w:t>
      </w:r>
    </w:p>
  </w:comment>
  <w:comment w:id="5569" w:author="Robin Matthews" w:date="2021-07-13T15:01:00Z" w:initials="RM">
    <w:p w14:paraId="01D6602C" w14:textId="77777777" w:rsidR="00A26296" w:rsidRDefault="00A26296">
      <w:pPr>
        <w:pStyle w:val="Commentaire"/>
      </w:pPr>
      <w:r>
        <w:rPr>
          <w:rStyle w:val="Marquedecommentaire"/>
        </w:rPr>
        <w:annotationRef/>
      </w:r>
      <w:r>
        <w:t>Not found:</w:t>
      </w:r>
    </w:p>
    <w:p w14:paraId="219440A7" w14:textId="77777777" w:rsidR="00A26296" w:rsidRDefault="00A26296">
      <w:pPr>
        <w:pStyle w:val="Commentaire"/>
      </w:pPr>
      <w:r>
        <w:t>L. Xu et al.</w:t>
      </w:r>
    </w:p>
    <w:p w14:paraId="228A894C" w14:textId="77777777" w:rsidR="00A26296" w:rsidRDefault="00A26296">
      <w:pPr>
        <w:pStyle w:val="Commentaire"/>
      </w:pPr>
    </w:p>
    <w:p w14:paraId="24081F73" w14:textId="77777777" w:rsidR="00A26296" w:rsidRDefault="00A26296">
      <w:pPr>
        <w:pStyle w:val="Commentaire"/>
      </w:pPr>
      <w:r>
        <w:t>Extra stuff:</w:t>
      </w:r>
    </w:p>
    <w:p w14:paraId="5396780C" w14:textId="77777777" w:rsidR="00A26296" w:rsidRDefault="00A26296">
      <w:pPr>
        <w:pStyle w:val="Commentaire"/>
      </w:pPr>
      <w:r>
        <w:t>(Xu et al., a)</w:t>
      </w:r>
    </w:p>
    <w:p w14:paraId="5DF782FB" w14:textId="77777777" w:rsidR="00A26296" w:rsidRDefault="00A26296">
      <w:pPr>
        <w:pStyle w:val="Commentaire"/>
      </w:pPr>
    </w:p>
    <w:p w14:paraId="7A986222" w14:textId="77777777" w:rsidR="00A26296" w:rsidRDefault="00A26296">
      <w:pPr>
        <w:pStyle w:val="Commentaire"/>
      </w:pPr>
      <w:r>
        <w:t>Correct:</w:t>
      </w:r>
    </w:p>
    <w:p w14:paraId="7EBCD4EB" w14:textId="77777777" w:rsidR="00A26296" w:rsidRDefault="00A26296">
      <w:pPr>
        <w:pStyle w:val="Commentaire"/>
      </w:pPr>
      <w:r>
        <w:t>L. Xu et al. (2019)</w:t>
      </w:r>
    </w:p>
    <w:p w14:paraId="68018FF9" w14:textId="2D41331C" w:rsidR="00A26296" w:rsidRDefault="00A26296">
      <w:pPr>
        <w:pStyle w:val="Commentaire"/>
      </w:pPr>
      <w:r>
        <w:t>(L. Xu et al., 2019)</w:t>
      </w:r>
    </w:p>
  </w:comment>
  <w:comment w:id="5572" w:author="Robin Matthews" w:date="2021-07-13T15:01:00Z" w:initials="RM">
    <w:p w14:paraId="4D221B62" w14:textId="77777777" w:rsidR="00A26296" w:rsidRDefault="00A26296">
      <w:pPr>
        <w:pStyle w:val="Commentaire"/>
      </w:pPr>
      <w:r>
        <w:rPr>
          <w:rStyle w:val="Marquedecommentaire"/>
        </w:rPr>
        <w:annotationRef/>
      </w:r>
      <w:r>
        <w:t>Not found:</w:t>
      </w:r>
    </w:p>
    <w:p w14:paraId="6EA627A6" w14:textId="77777777" w:rsidR="00A26296" w:rsidRDefault="00A26296">
      <w:pPr>
        <w:pStyle w:val="Commentaire"/>
      </w:pPr>
      <w:r>
        <w:t>Vicente-Serrano et al., 2020c</w:t>
      </w:r>
    </w:p>
    <w:p w14:paraId="3A4898A6" w14:textId="77777777" w:rsidR="00A26296" w:rsidRDefault="00A26296">
      <w:pPr>
        <w:pStyle w:val="Commentaire"/>
      </w:pPr>
    </w:p>
    <w:p w14:paraId="52DF9B07" w14:textId="77777777" w:rsidR="00A26296" w:rsidRDefault="00A26296">
      <w:pPr>
        <w:pStyle w:val="Commentaire"/>
      </w:pPr>
      <w:r>
        <w:t>Extra stuff:</w:t>
      </w:r>
    </w:p>
    <w:p w14:paraId="4E599F19" w14:textId="77777777" w:rsidR="00A26296" w:rsidRDefault="00A26296">
      <w:pPr>
        <w:pStyle w:val="Commentaire"/>
      </w:pPr>
      <w:r>
        <w:t>(; Vicente-Serrano et al., 2020a)</w:t>
      </w:r>
    </w:p>
    <w:p w14:paraId="35350DAB" w14:textId="77777777" w:rsidR="00A26296" w:rsidRDefault="00A26296">
      <w:pPr>
        <w:pStyle w:val="Commentaire"/>
      </w:pPr>
    </w:p>
    <w:p w14:paraId="50736F48" w14:textId="77777777" w:rsidR="00A26296" w:rsidRDefault="00A26296">
      <w:pPr>
        <w:pStyle w:val="Commentaire"/>
      </w:pPr>
      <w:r>
        <w:t>Correct:</w:t>
      </w:r>
    </w:p>
    <w:p w14:paraId="5AEF4D45" w14:textId="778108D3" w:rsidR="00A26296" w:rsidRDefault="00A26296">
      <w:pPr>
        <w:pStyle w:val="Commentaire"/>
      </w:pPr>
      <w:r>
        <w:t>(Cook et al., 2014a; Vicente-Serrano et al., 2020c)</w:t>
      </w:r>
    </w:p>
  </w:comment>
  <w:comment w:id="5577" w:author="Robin Matthews" w:date="2021-07-13T15:01:00Z" w:initials="RM">
    <w:p w14:paraId="1453EC4B" w14:textId="77777777" w:rsidR="00A26296" w:rsidRDefault="00A26296">
      <w:pPr>
        <w:pStyle w:val="Commentaire"/>
      </w:pPr>
      <w:r>
        <w:rPr>
          <w:rStyle w:val="Marquedecommentaire"/>
        </w:rPr>
        <w:annotationRef/>
      </w:r>
      <w:r>
        <w:t>Not found:</w:t>
      </w:r>
    </w:p>
    <w:p w14:paraId="002500AD" w14:textId="77777777" w:rsidR="00A26296" w:rsidRDefault="00A26296">
      <w:pPr>
        <w:pStyle w:val="Commentaire"/>
      </w:pPr>
      <w:r>
        <w:t>R. Zhai et al., 2020</w:t>
      </w:r>
    </w:p>
    <w:p w14:paraId="20FCECB1" w14:textId="77777777" w:rsidR="00A26296" w:rsidRDefault="00A26296">
      <w:pPr>
        <w:pStyle w:val="Commentaire"/>
      </w:pPr>
    </w:p>
    <w:p w14:paraId="01EACB5D" w14:textId="77777777" w:rsidR="00A26296" w:rsidRDefault="00A26296">
      <w:pPr>
        <w:pStyle w:val="Commentaire"/>
      </w:pPr>
      <w:r>
        <w:t>Extra stuff:</w:t>
      </w:r>
    </w:p>
    <w:p w14:paraId="349088A3" w14:textId="77777777" w:rsidR="00A26296" w:rsidRDefault="00A26296">
      <w:pPr>
        <w:pStyle w:val="Commentaire"/>
      </w:pPr>
      <w:r>
        <w:t>(; ; Zhai et al., 2020b)</w:t>
      </w:r>
    </w:p>
    <w:p w14:paraId="7259DA01" w14:textId="77777777" w:rsidR="00A26296" w:rsidRDefault="00A26296">
      <w:pPr>
        <w:pStyle w:val="Commentaire"/>
      </w:pPr>
    </w:p>
    <w:p w14:paraId="2650ACE8" w14:textId="77777777" w:rsidR="00A26296" w:rsidRDefault="00A26296">
      <w:pPr>
        <w:pStyle w:val="Commentaire"/>
      </w:pPr>
      <w:r>
        <w:t>Correct:</w:t>
      </w:r>
    </w:p>
    <w:p w14:paraId="754E9CB7" w14:textId="000600A6" w:rsidR="00A26296" w:rsidRDefault="00A26296">
      <w:pPr>
        <w:pStyle w:val="Commentaire"/>
      </w:pPr>
      <w:r>
        <w:t>(Touma et al., 2015; Cook et al., 2020; R. Zhai et al., 2020)</w:t>
      </w:r>
    </w:p>
  </w:comment>
  <w:comment w:id="5582" w:author="Robin Matthews" w:date="2021-07-13T15:01:00Z" w:initials="RM">
    <w:p w14:paraId="25555B10" w14:textId="77777777" w:rsidR="00A26296" w:rsidRDefault="00A26296">
      <w:pPr>
        <w:pStyle w:val="Commentaire"/>
      </w:pPr>
      <w:r>
        <w:rPr>
          <w:rStyle w:val="Marquedecommentaire"/>
        </w:rPr>
        <w:annotationRef/>
      </w:r>
      <w:r>
        <w:t>Not found:</w:t>
      </w:r>
    </w:p>
    <w:p w14:paraId="66E4EBE6" w14:textId="77777777" w:rsidR="00A26296" w:rsidRDefault="00A26296">
      <w:pPr>
        <w:pStyle w:val="Commentaire"/>
      </w:pPr>
      <w:r>
        <w:t>R. Zhai et al.</w:t>
      </w:r>
    </w:p>
    <w:p w14:paraId="22401C59" w14:textId="77777777" w:rsidR="00A26296" w:rsidRDefault="00A26296">
      <w:pPr>
        <w:pStyle w:val="Commentaire"/>
      </w:pPr>
    </w:p>
    <w:p w14:paraId="6FDC0224" w14:textId="77777777" w:rsidR="00A26296" w:rsidRDefault="00A26296">
      <w:pPr>
        <w:pStyle w:val="Commentaire"/>
      </w:pPr>
      <w:r>
        <w:t>Extra stuff:</w:t>
      </w:r>
    </w:p>
    <w:p w14:paraId="6AA5A2C8" w14:textId="77777777" w:rsidR="00A26296" w:rsidRDefault="00A26296">
      <w:pPr>
        <w:pStyle w:val="Commentaire"/>
      </w:pPr>
      <w:r>
        <w:t>(Zhai et al., b)</w:t>
      </w:r>
    </w:p>
    <w:p w14:paraId="39C21BD1" w14:textId="77777777" w:rsidR="00A26296" w:rsidRDefault="00A26296">
      <w:pPr>
        <w:pStyle w:val="Commentaire"/>
      </w:pPr>
    </w:p>
    <w:p w14:paraId="5178AAB5" w14:textId="77777777" w:rsidR="00A26296" w:rsidRDefault="00A26296">
      <w:pPr>
        <w:pStyle w:val="Commentaire"/>
      </w:pPr>
      <w:r>
        <w:t>Correct:</w:t>
      </w:r>
    </w:p>
    <w:p w14:paraId="4B4BC2FA" w14:textId="77777777" w:rsidR="00A26296" w:rsidRDefault="00A26296">
      <w:pPr>
        <w:pStyle w:val="Commentaire"/>
      </w:pPr>
      <w:r>
        <w:t>R. Zhai et al. (2020)</w:t>
      </w:r>
    </w:p>
    <w:p w14:paraId="565A69E8" w14:textId="3483C710" w:rsidR="00A26296" w:rsidRDefault="00A26296">
      <w:pPr>
        <w:pStyle w:val="Commentaire"/>
      </w:pPr>
      <w:r>
        <w:t>(R. Zhai et al., 2020)</w:t>
      </w:r>
    </w:p>
  </w:comment>
  <w:comment w:id="5587" w:author="Robin Matthews" w:date="2021-07-13T15:01:00Z" w:initials="RM">
    <w:p w14:paraId="49C724DC" w14:textId="77777777" w:rsidR="00A26296" w:rsidRDefault="00A26296">
      <w:pPr>
        <w:pStyle w:val="Commentaire"/>
      </w:pPr>
      <w:r>
        <w:rPr>
          <w:rStyle w:val="Marquedecommentaire"/>
        </w:rPr>
        <w:annotationRef/>
      </w:r>
      <w:r>
        <w:t>Not found:</w:t>
      </w:r>
    </w:p>
    <w:p w14:paraId="186228E4" w14:textId="77777777" w:rsidR="00A26296" w:rsidRDefault="00A26296">
      <w:pPr>
        <w:pStyle w:val="Commentaire"/>
      </w:pPr>
      <w:r>
        <w:t>Khlebnikova et al., 2019a</w:t>
      </w:r>
    </w:p>
    <w:p w14:paraId="67AEED59" w14:textId="77777777" w:rsidR="00A26296" w:rsidRDefault="00A26296">
      <w:pPr>
        <w:pStyle w:val="Commentaire"/>
      </w:pPr>
    </w:p>
    <w:p w14:paraId="382D2177" w14:textId="77777777" w:rsidR="00A26296" w:rsidRDefault="00A26296">
      <w:pPr>
        <w:pStyle w:val="Commentaire"/>
      </w:pPr>
      <w:r>
        <w:t>Extra stuff:</w:t>
      </w:r>
    </w:p>
    <w:p w14:paraId="0F28FE25" w14:textId="77777777" w:rsidR="00A26296" w:rsidRDefault="00A26296">
      <w:pPr>
        <w:pStyle w:val="Commentaire"/>
      </w:pPr>
      <w:r>
        <w:t>(Khlebnikova et al., 2019b; ; )</w:t>
      </w:r>
    </w:p>
    <w:p w14:paraId="5446AB32" w14:textId="77777777" w:rsidR="00A26296" w:rsidRDefault="00A26296">
      <w:pPr>
        <w:pStyle w:val="Commentaire"/>
      </w:pPr>
    </w:p>
    <w:p w14:paraId="642DA82B" w14:textId="77777777" w:rsidR="00A26296" w:rsidRDefault="00A26296">
      <w:pPr>
        <w:pStyle w:val="Commentaire"/>
      </w:pPr>
      <w:r>
        <w:t>Correct:</w:t>
      </w:r>
    </w:p>
    <w:p w14:paraId="26D987F6" w14:textId="4699787A" w:rsidR="00A26296" w:rsidRDefault="00A26296">
      <w:pPr>
        <w:pStyle w:val="Commentaire"/>
      </w:pPr>
      <w:r>
        <w:t>(Khlebnikova et al., 2019a; Spinoni et al., 2019; Dunn et al., 2020)</w:t>
      </w:r>
    </w:p>
  </w:comment>
  <w:comment w:id="5590" w:author="Robin Matthews" w:date="2021-07-13T15:01:00Z" w:initials="RM">
    <w:p w14:paraId="0AF4DB13" w14:textId="77777777" w:rsidR="00A26296" w:rsidRDefault="00A26296">
      <w:pPr>
        <w:pStyle w:val="Commentaire"/>
      </w:pPr>
      <w:r>
        <w:rPr>
          <w:rStyle w:val="Marquedecommentaire"/>
        </w:rPr>
        <w:annotationRef/>
      </w:r>
      <w:r>
        <w:t>Not found:</w:t>
      </w:r>
    </w:p>
    <w:p w14:paraId="042D41C4" w14:textId="77777777" w:rsidR="00A26296" w:rsidRDefault="00A26296">
      <w:pPr>
        <w:pStyle w:val="Commentaire"/>
      </w:pPr>
      <w:r>
        <w:t>2019a</w:t>
      </w:r>
    </w:p>
    <w:p w14:paraId="68E82923" w14:textId="77777777" w:rsidR="00A26296" w:rsidRDefault="00A26296">
      <w:pPr>
        <w:pStyle w:val="Commentaire"/>
      </w:pPr>
    </w:p>
    <w:p w14:paraId="0016511E" w14:textId="77777777" w:rsidR="00A26296" w:rsidRDefault="00A26296">
      <w:pPr>
        <w:pStyle w:val="Commentaire"/>
      </w:pPr>
      <w:r>
        <w:t>Extra stuff:</w:t>
      </w:r>
    </w:p>
    <w:p w14:paraId="79102C6C" w14:textId="77777777" w:rsidR="00A26296" w:rsidRDefault="00A26296">
      <w:pPr>
        <w:pStyle w:val="Commentaire"/>
      </w:pPr>
      <w:r>
        <w:t>(, 2019b)</w:t>
      </w:r>
    </w:p>
    <w:p w14:paraId="1C813232" w14:textId="77777777" w:rsidR="00A26296" w:rsidRDefault="00A26296">
      <w:pPr>
        <w:pStyle w:val="Commentaire"/>
      </w:pPr>
    </w:p>
    <w:p w14:paraId="030169E8" w14:textId="77777777" w:rsidR="00A26296" w:rsidRDefault="00A26296">
      <w:pPr>
        <w:pStyle w:val="Commentaire"/>
      </w:pPr>
      <w:r>
        <w:t>Correct:</w:t>
      </w:r>
    </w:p>
    <w:p w14:paraId="46F73607" w14:textId="77777777" w:rsidR="00A26296" w:rsidRDefault="00A26296">
      <w:pPr>
        <w:pStyle w:val="Commentaire"/>
      </w:pPr>
      <w:r>
        <w:t>Khlebnikova et al. (2019a)</w:t>
      </w:r>
    </w:p>
    <w:p w14:paraId="2FE4D113" w14:textId="14E0801D" w:rsidR="00A26296" w:rsidRDefault="00A26296">
      <w:pPr>
        <w:pStyle w:val="Commentaire"/>
      </w:pPr>
      <w:r>
        <w:t>(Khlebnikova et al., 2019a)</w:t>
      </w:r>
    </w:p>
  </w:comment>
  <w:comment w:id="5595" w:author="Robin Matthews" w:date="2021-07-13T15:01:00Z" w:initials="RM">
    <w:p w14:paraId="7EC4A30C" w14:textId="77777777" w:rsidR="00A26296" w:rsidRDefault="00A26296">
      <w:pPr>
        <w:pStyle w:val="Commentaire"/>
      </w:pPr>
      <w:r>
        <w:rPr>
          <w:rStyle w:val="Marquedecommentaire"/>
        </w:rPr>
        <w:annotationRef/>
      </w:r>
      <w:r>
        <w:t>Not found:</w:t>
      </w:r>
    </w:p>
    <w:p w14:paraId="737CE8E9" w14:textId="77777777" w:rsidR="00A26296" w:rsidRDefault="00A26296">
      <w:pPr>
        <w:pStyle w:val="Commentaire"/>
      </w:pPr>
      <w:r>
        <w:t>L. Xu et al.</w:t>
      </w:r>
    </w:p>
    <w:p w14:paraId="108C8FF8" w14:textId="77777777" w:rsidR="00A26296" w:rsidRDefault="00A26296">
      <w:pPr>
        <w:pStyle w:val="Commentaire"/>
      </w:pPr>
    </w:p>
    <w:p w14:paraId="5A5BC76C" w14:textId="77777777" w:rsidR="00A26296" w:rsidRDefault="00A26296">
      <w:pPr>
        <w:pStyle w:val="Commentaire"/>
      </w:pPr>
      <w:r>
        <w:t>Extra stuff:</w:t>
      </w:r>
    </w:p>
    <w:p w14:paraId="72C9591A" w14:textId="77777777" w:rsidR="00A26296" w:rsidRDefault="00A26296">
      <w:pPr>
        <w:pStyle w:val="Commentaire"/>
      </w:pPr>
      <w:r>
        <w:t>(Xu et al., a)</w:t>
      </w:r>
    </w:p>
    <w:p w14:paraId="20F8B9B5" w14:textId="77777777" w:rsidR="00A26296" w:rsidRDefault="00A26296">
      <w:pPr>
        <w:pStyle w:val="Commentaire"/>
      </w:pPr>
    </w:p>
    <w:p w14:paraId="700D8AF4" w14:textId="77777777" w:rsidR="00A26296" w:rsidRDefault="00A26296">
      <w:pPr>
        <w:pStyle w:val="Commentaire"/>
      </w:pPr>
      <w:r>
        <w:t>Correct:</w:t>
      </w:r>
    </w:p>
    <w:p w14:paraId="4309F41C" w14:textId="77777777" w:rsidR="00A26296" w:rsidRDefault="00A26296">
      <w:pPr>
        <w:pStyle w:val="Commentaire"/>
      </w:pPr>
      <w:r>
        <w:t>L. Xu et al. (2019)</w:t>
      </w:r>
    </w:p>
    <w:p w14:paraId="05BAA6B4" w14:textId="6FE69DCD" w:rsidR="00A26296" w:rsidRDefault="00A26296">
      <w:pPr>
        <w:pStyle w:val="Commentaire"/>
      </w:pPr>
      <w:r>
        <w:t>(L. Xu et al., 2019)</w:t>
      </w:r>
    </w:p>
  </w:comment>
  <w:comment w:id="5598" w:author="Robin Matthews" w:date="2021-07-13T15:01:00Z" w:initials="RM">
    <w:p w14:paraId="13266A95" w14:textId="77777777" w:rsidR="00A26296" w:rsidRDefault="00A26296">
      <w:pPr>
        <w:pStyle w:val="Commentaire"/>
      </w:pPr>
      <w:r>
        <w:rPr>
          <w:rStyle w:val="Marquedecommentaire"/>
        </w:rPr>
        <w:annotationRef/>
      </w:r>
      <w:r>
        <w:t>Not found:</w:t>
      </w:r>
    </w:p>
    <w:p w14:paraId="23F9E080" w14:textId="77777777" w:rsidR="00A26296" w:rsidRDefault="00A26296">
      <w:pPr>
        <w:pStyle w:val="Commentaire"/>
      </w:pPr>
      <w:r>
        <w:t>Khlebnikova et al., 2019a</w:t>
      </w:r>
    </w:p>
    <w:p w14:paraId="0FCB6B4C" w14:textId="77777777" w:rsidR="00A26296" w:rsidRDefault="00A26296">
      <w:pPr>
        <w:pStyle w:val="Commentaire"/>
      </w:pPr>
      <w:r>
        <w:t>L. Xu et al., 2019</w:t>
      </w:r>
    </w:p>
    <w:p w14:paraId="73AAD0BA" w14:textId="77777777" w:rsidR="00A26296" w:rsidRDefault="00A26296">
      <w:pPr>
        <w:pStyle w:val="Commentaire"/>
      </w:pPr>
    </w:p>
    <w:p w14:paraId="22E83D6D" w14:textId="77777777" w:rsidR="00A26296" w:rsidRDefault="00A26296">
      <w:pPr>
        <w:pStyle w:val="Commentaire"/>
      </w:pPr>
      <w:r>
        <w:t>Extra stuff:</w:t>
      </w:r>
    </w:p>
    <w:p w14:paraId="2646FE13" w14:textId="77777777" w:rsidR="00A26296" w:rsidRDefault="00A26296">
      <w:pPr>
        <w:pStyle w:val="Commentaire"/>
      </w:pPr>
      <w:r>
        <w:t>(Khlebnikova et al., 2019b; Xu et al., 2019a; )</w:t>
      </w:r>
    </w:p>
    <w:p w14:paraId="39819141" w14:textId="77777777" w:rsidR="00A26296" w:rsidRDefault="00A26296">
      <w:pPr>
        <w:pStyle w:val="Commentaire"/>
      </w:pPr>
    </w:p>
    <w:p w14:paraId="4890BE51" w14:textId="77777777" w:rsidR="00A26296" w:rsidRDefault="00A26296">
      <w:pPr>
        <w:pStyle w:val="Commentaire"/>
      </w:pPr>
      <w:r>
        <w:t>Correct:</w:t>
      </w:r>
    </w:p>
    <w:p w14:paraId="543CC255" w14:textId="73E1F6F9" w:rsidR="00A26296" w:rsidRDefault="00A26296">
      <w:pPr>
        <w:pStyle w:val="Commentaire"/>
      </w:pPr>
      <w:r>
        <w:t>(Khlebnikova et al., 2019a; L. Xu et al., 2019; Spinoni et al., 2020)</w:t>
      </w:r>
    </w:p>
  </w:comment>
  <w:comment w:id="5601" w:author="Robin Matthews" w:date="2021-07-13T15:01:00Z" w:initials="RM">
    <w:p w14:paraId="35DA0F2A" w14:textId="77777777" w:rsidR="00A26296" w:rsidRDefault="00A26296">
      <w:pPr>
        <w:pStyle w:val="Commentaire"/>
      </w:pPr>
      <w:r>
        <w:rPr>
          <w:rStyle w:val="Marquedecommentaire"/>
        </w:rPr>
        <w:annotationRef/>
      </w:r>
      <w:r>
        <w:t>Not found:</w:t>
      </w:r>
    </w:p>
    <w:p w14:paraId="3E86CBDC" w14:textId="77777777" w:rsidR="00A26296" w:rsidRDefault="00A26296">
      <w:pPr>
        <w:pStyle w:val="Commentaire"/>
      </w:pPr>
      <w:r>
        <w:t>2019a</w:t>
      </w:r>
    </w:p>
    <w:p w14:paraId="560B3739" w14:textId="77777777" w:rsidR="00A26296" w:rsidRDefault="00A26296">
      <w:pPr>
        <w:pStyle w:val="Commentaire"/>
      </w:pPr>
    </w:p>
    <w:p w14:paraId="7D36DA64" w14:textId="77777777" w:rsidR="00A26296" w:rsidRDefault="00A26296">
      <w:pPr>
        <w:pStyle w:val="Commentaire"/>
      </w:pPr>
      <w:r>
        <w:t>Extra stuff:</w:t>
      </w:r>
    </w:p>
    <w:p w14:paraId="10C82861" w14:textId="77777777" w:rsidR="00A26296" w:rsidRDefault="00A26296">
      <w:pPr>
        <w:pStyle w:val="Commentaire"/>
      </w:pPr>
      <w:r>
        <w:t>(, 2019b)</w:t>
      </w:r>
    </w:p>
    <w:p w14:paraId="4CA9AF5D" w14:textId="77777777" w:rsidR="00A26296" w:rsidRDefault="00A26296">
      <w:pPr>
        <w:pStyle w:val="Commentaire"/>
      </w:pPr>
    </w:p>
    <w:p w14:paraId="76AA51B7" w14:textId="77777777" w:rsidR="00A26296" w:rsidRDefault="00A26296">
      <w:pPr>
        <w:pStyle w:val="Commentaire"/>
      </w:pPr>
      <w:r>
        <w:t>Correct:</w:t>
      </w:r>
    </w:p>
    <w:p w14:paraId="510BC441" w14:textId="77777777" w:rsidR="00A26296" w:rsidRDefault="00A26296">
      <w:pPr>
        <w:pStyle w:val="Commentaire"/>
      </w:pPr>
      <w:r>
        <w:t>Khlebnikova et al. (2019a)</w:t>
      </w:r>
    </w:p>
    <w:p w14:paraId="7052CA6A" w14:textId="4B74D7BD" w:rsidR="00A26296" w:rsidRDefault="00A26296">
      <w:pPr>
        <w:pStyle w:val="Commentaire"/>
      </w:pPr>
      <w:r>
        <w:t>(Khlebnikova et al., 2019a)</w:t>
      </w:r>
    </w:p>
  </w:comment>
  <w:comment w:id="5606" w:author="Robin Matthews" w:date="2021-07-13T15:01:00Z" w:initials="RM">
    <w:p w14:paraId="373F96FA" w14:textId="77777777" w:rsidR="00A26296" w:rsidRDefault="00A26296">
      <w:pPr>
        <w:pStyle w:val="Commentaire"/>
      </w:pPr>
      <w:r>
        <w:rPr>
          <w:rStyle w:val="Marquedecommentaire"/>
        </w:rPr>
        <w:annotationRef/>
      </w:r>
      <w:r>
        <w:t>Not found:</w:t>
      </w:r>
    </w:p>
    <w:p w14:paraId="3228AD5C" w14:textId="77777777" w:rsidR="00A26296" w:rsidRDefault="00A26296">
      <w:pPr>
        <w:pStyle w:val="Commentaire"/>
      </w:pPr>
      <w:r>
        <w:t>L. Xu et al.</w:t>
      </w:r>
    </w:p>
    <w:p w14:paraId="62548264" w14:textId="77777777" w:rsidR="00A26296" w:rsidRDefault="00A26296">
      <w:pPr>
        <w:pStyle w:val="Commentaire"/>
      </w:pPr>
    </w:p>
    <w:p w14:paraId="3178178C" w14:textId="77777777" w:rsidR="00A26296" w:rsidRDefault="00A26296">
      <w:pPr>
        <w:pStyle w:val="Commentaire"/>
      </w:pPr>
      <w:r>
        <w:t>Extra stuff:</w:t>
      </w:r>
    </w:p>
    <w:p w14:paraId="217FE21F" w14:textId="77777777" w:rsidR="00A26296" w:rsidRDefault="00A26296">
      <w:pPr>
        <w:pStyle w:val="Commentaire"/>
      </w:pPr>
      <w:r>
        <w:t>(Xu et al., a)</w:t>
      </w:r>
    </w:p>
    <w:p w14:paraId="5A103F96" w14:textId="77777777" w:rsidR="00A26296" w:rsidRDefault="00A26296">
      <w:pPr>
        <w:pStyle w:val="Commentaire"/>
      </w:pPr>
    </w:p>
    <w:p w14:paraId="6FEFD868" w14:textId="77777777" w:rsidR="00A26296" w:rsidRDefault="00A26296">
      <w:pPr>
        <w:pStyle w:val="Commentaire"/>
      </w:pPr>
      <w:r>
        <w:t>Correct:</w:t>
      </w:r>
    </w:p>
    <w:p w14:paraId="4BB2C563" w14:textId="77777777" w:rsidR="00A26296" w:rsidRDefault="00A26296">
      <w:pPr>
        <w:pStyle w:val="Commentaire"/>
      </w:pPr>
      <w:r>
        <w:t>L. Xu et al. (2019)</w:t>
      </w:r>
    </w:p>
    <w:p w14:paraId="79587EF2" w14:textId="244B3E2F" w:rsidR="00A26296" w:rsidRDefault="00A26296">
      <w:pPr>
        <w:pStyle w:val="Commentaire"/>
      </w:pPr>
      <w:r>
        <w:t>(L. Xu et al., 2019)</w:t>
      </w:r>
    </w:p>
  </w:comment>
  <w:comment w:id="5611" w:author="Robin Matthews" w:date="2021-07-13T15:01:00Z" w:initials="RM">
    <w:p w14:paraId="6AA27B29" w14:textId="77777777" w:rsidR="00A26296" w:rsidRDefault="00A26296">
      <w:pPr>
        <w:pStyle w:val="Commentaire"/>
      </w:pPr>
      <w:r>
        <w:rPr>
          <w:rStyle w:val="Marquedecommentaire"/>
        </w:rPr>
        <w:annotationRef/>
      </w:r>
      <w:r>
        <w:t>Not found:</w:t>
      </w:r>
    </w:p>
    <w:p w14:paraId="3BDBF524" w14:textId="77777777" w:rsidR="00A26296" w:rsidRDefault="00A26296">
      <w:pPr>
        <w:pStyle w:val="Commentaire"/>
      </w:pPr>
      <w:r>
        <w:t>L. Xu et al.</w:t>
      </w:r>
    </w:p>
    <w:p w14:paraId="5664D75A" w14:textId="77777777" w:rsidR="00A26296" w:rsidRDefault="00A26296">
      <w:pPr>
        <w:pStyle w:val="Commentaire"/>
      </w:pPr>
    </w:p>
    <w:p w14:paraId="0C394206" w14:textId="77777777" w:rsidR="00A26296" w:rsidRDefault="00A26296">
      <w:pPr>
        <w:pStyle w:val="Commentaire"/>
      </w:pPr>
      <w:r>
        <w:t>Extra stuff:</w:t>
      </w:r>
    </w:p>
    <w:p w14:paraId="0F72F19B" w14:textId="77777777" w:rsidR="00A26296" w:rsidRDefault="00A26296">
      <w:pPr>
        <w:pStyle w:val="Commentaire"/>
      </w:pPr>
      <w:r>
        <w:t>(Xu et al., a)</w:t>
      </w:r>
    </w:p>
    <w:p w14:paraId="17D48B3B" w14:textId="77777777" w:rsidR="00A26296" w:rsidRDefault="00A26296">
      <w:pPr>
        <w:pStyle w:val="Commentaire"/>
      </w:pPr>
    </w:p>
    <w:p w14:paraId="7A71FC24" w14:textId="77777777" w:rsidR="00A26296" w:rsidRDefault="00A26296">
      <w:pPr>
        <w:pStyle w:val="Commentaire"/>
      </w:pPr>
      <w:r>
        <w:t>Correct:</w:t>
      </w:r>
    </w:p>
    <w:p w14:paraId="7888FD55" w14:textId="77777777" w:rsidR="00A26296" w:rsidRDefault="00A26296">
      <w:pPr>
        <w:pStyle w:val="Commentaire"/>
      </w:pPr>
      <w:r>
        <w:t>L. Xu et al. (2019)</w:t>
      </w:r>
    </w:p>
    <w:p w14:paraId="0B33E9ED" w14:textId="3A6BAB8E" w:rsidR="00A26296" w:rsidRDefault="00A26296">
      <w:pPr>
        <w:pStyle w:val="Commentaire"/>
      </w:pPr>
      <w:r>
        <w:t>(L. Xu et al., 2019)</w:t>
      </w:r>
    </w:p>
  </w:comment>
  <w:comment w:id="5614" w:author="Robin Matthews" w:date="2021-07-13T15:02:00Z" w:initials="RM">
    <w:p w14:paraId="1882F349" w14:textId="77777777" w:rsidR="00A26296" w:rsidRDefault="00A26296">
      <w:pPr>
        <w:pStyle w:val="Commentaire"/>
      </w:pPr>
      <w:r>
        <w:rPr>
          <w:rStyle w:val="Marquedecommentaire"/>
        </w:rPr>
        <w:annotationRef/>
      </w:r>
      <w:r>
        <w:t>Not found:</w:t>
      </w:r>
    </w:p>
    <w:p w14:paraId="2E4169AA" w14:textId="77777777" w:rsidR="00A26296" w:rsidRDefault="00A26296">
      <w:pPr>
        <w:pStyle w:val="Commentaire"/>
      </w:pPr>
      <w:r>
        <w:t>Vicente-Serrano et al., 2020c</w:t>
      </w:r>
    </w:p>
    <w:p w14:paraId="181D7B78" w14:textId="77777777" w:rsidR="00A26296" w:rsidRDefault="00A26296">
      <w:pPr>
        <w:pStyle w:val="Commentaire"/>
      </w:pPr>
    </w:p>
    <w:p w14:paraId="7B8565CF" w14:textId="77777777" w:rsidR="00A26296" w:rsidRDefault="00A26296">
      <w:pPr>
        <w:pStyle w:val="Commentaire"/>
      </w:pPr>
      <w:r>
        <w:t>Extra stuff:</w:t>
      </w:r>
    </w:p>
    <w:p w14:paraId="5713C8EB" w14:textId="77777777" w:rsidR="00A26296" w:rsidRDefault="00A26296">
      <w:pPr>
        <w:pStyle w:val="Commentaire"/>
      </w:pPr>
      <w:r>
        <w:t>(; Vicente-Serrano et al., 2020a)</w:t>
      </w:r>
    </w:p>
    <w:p w14:paraId="533D9061" w14:textId="77777777" w:rsidR="00A26296" w:rsidRDefault="00A26296">
      <w:pPr>
        <w:pStyle w:val="Commentaire"/>
      </w:pPr>
    </w:p>
    <w:p w14:paraId="428341A3" w14:textId="77777777" w:rsidR="00A26296" w:rsidRDefault="00A26296">
      <w:pPr>
        <w:pStyle w:val="Commentaire"/>
      </w:pPr>
      <w:r>
        <w:t>Correct:</w:t>
      </w:r>
    </w:p>
    <w:p w14:paraId="0333E6C5" w14:textId="4079E5DA" w:rsidR="00A26296" w:rsidRDefault="00A26296">
      <w:pPr>
        <w:pStyle w:val="Commentaire"/>
      </w:pPr>
      <w:r>
        <w:t>(Cook et al., 2014a; Vicente-Serrano et al., 2020c)</w:t>
      </w:r>
    </w:p>
  </w:comment>
  <w:comment w:id="5619" w:author="Robin Matthews" w:date="2021-07-13T15:02:00Z" w:initials="RM">
    <w:p w14:paraId="3ADC699D" w14:textId="77777777" w:rsidR="00A26296" w:rsidRDefault="00A26296">
      <w:pPr>
        <w:pStyle w:val="Commentaire"/>
      </w:pPr>
      <w:r>
        <w:rPr>
          <w:rStyle w:val="Marquedecommentaire"/>
        </w:rPr>
        <w:annotationRef/>
      </w:r>
      <w:r>
        <w:t>Not found:</w:t>
      </w:r>
    </w:p>
    <w:p w14:paraId="218F9E36" w14:textId="77777777" w:rsidR="00A26296" w:rsidRDefault="00A26296">
      <w:pPr>
        <w:pStyle w:val="Commentaire"/>
      </w:pPr>
      <w:r>
        <w:t>R. Zhai et al., 2020</w:t>
      </w:r>
    </w:p>
    <w:p w14:paraId="4B34B6DF" w14:textId="77777777" w:rsidR="00A26296" w:rsidRDefault="00A26296">
      <w:pPr>
        <w:pStyle w:val="Commentaire"/>
      </w:pPr>
    </w:p>
    <w:p w14:paraId="1D0B31E2" w14:textId="77777777" w:rsidR="00A26296" w:rsidRDefault="00A26296">
      <w:pPr>
        <w:pStyle w:val="Commentaire"/>
      </w:pPr>
      <w:r>
        <w:t>Extra stuff:</w:t>
      </w:r>
    </w:p>
    <w:p w14:paraId="061113DA" w14:textId="77777777" w:rsidR="00A26296" w:rsidRDefault="00A26296">
      <w:pPr>
        <w:pStyle w:val="Commentaire"/>
      </w:pPr>
      <w:r>
        <w:t>(; ; Zhai et al., 2020b)</w:t>
      </w:r>
    </w:p>
    <w:p w14:paraId="44325011" w14:textId="77777777" w:rsidR="00A26296" w:rsidRDefault="00A26296">
      <w:pPr>
        <w:pStyle w:val="Commentaire"/>
      </w:pPr>
    </w:p>
    <w:p w14:paraId="1A34BF4D" w14:textId="77777777" w:rsidR="00A26296" w:rsidRDefault="00A26296">
      <w:pPr>
        <w:pStyle w:val="Commentaire"/>
      </w:pPr>
      <w:r>
        <w:t>Correct:</w:t>
      </w:r>
    </w:p>
    <w:p w14:paraId="1FE76A5C" w14:textId="749B99B4" w:rsidR="00A26296" w:rsidRDefault="00A26296">
      <w:pPr>
        <w:pStyle w:val="Commentaire"/>
      </w:pPr>
      <w:r>
        <w:t>(Touma et al., 2015; Cook et al., 2020; R. Zhai et al., 2020)</w:t>
      </w:r>
    </w:p>
  </w:comment>
  <w:comment w:id="5624" w:author="Robin Matthews" w:date="2021-07-13T15:02:00Z" w:initials="RM">
    <w:p w14:paraId="44DF99AF" w14:textId="77777777" w:rsidR="00A26296" w:rsidRDefault="00A26296">
      <w:pPr>
        <w:pStyle w:val="Commentaire"/>
      </w:pPr>
      <w:r>
        <w:rPr>
          <w:rStyle w:val="Marquedecommentaire"/>
        </w:rPr>
        <w:annotationRef/>
      </w:r>
      <w:r>
        <w:t>Not found:</w:t>
      </w:r>
    </w:p>
    <w:p w14:paraId="112978C4" w14:textId="77777777" w:rsidR="00A26296" w:rsidRDefault="00A26296">
      <w:pPr>
        <w:pStyle w:val="Commentaire"/>
      </w:pPr>
      <w:r>
        <w:t>R. Zhai et al.</w:t>
      </w:r>
    </w:p>
    <w:p w14:paraId="55B318DC" w14:textId="77777777" w:rsidR="00A26296" w:rsidRDefault="00A26296">
      <w:pPr>
        <w:pStyle w:val="Commentaire"/>
      </w:pPr>
    </w:p>
    <w:p w14:paraId="31B7D4B0" w14:textId="77777777" w:rsidR="00A26296" w:rsidRDefault="00A26296">
      <w:pPr>
        <w:pStyle w:val="Commentaire"/>
      </w:pPr>
      <w:r>
        <w:t>Extra stuff:</w:t>
      </w:r>
    </w:p>
    <w:p w14:paraId="339DBC4D" w14:textId="77777777" w:rsidR="00A26296" w:rsidRDefault="00A26296">
      <w:pPr>
        <w:pStyle w:val="Commentaire"/>
      </w:pPr>
      <w:r>
        <w:t>(Zhai et al., b)</w:t>
      </w:r>
    </w:p>
    <w:p w14:paraId="4C5F3E46" w14:textId="77777777" w:rsidR="00A26296" w:rsidRDefault="00A26296">
      <w:pPr>
        <w:pStyle w:val="Commentaire"/>
      </w:pPr>
    </w:p>
    <w:p w14:paraId="745CA27A" w14:textId="77777777" w:rsidR="00A26296" w:rsidRDefault="00A26296">
      <w:pPr>
        <w:pStyle w:val="Commentaire"/>
      </w:pPr>
      <w:r>
        <w:t>Correct:</w:t>
      </w:r>
    </w:p>
    <w:p w14:paraId="348F6DF3" w14:textId="77777777" w:rsidR="00A26296" w:rsidRDefault="00A26296">
      <w:pPr>
        <w:pStyle w:val="Commentaire"/>
      </w:pPr>
      <w:r>
        <w:t>R. Zhai et al. (2020)</w:t>
      </w:r>
    </w:p>
    <w:p w14:paraId="68802DA1" w14:textId="7D79DC70" w:rsidR="00A26296" w:rsidRDefault="00A26296">
      <w:pPr>
        <w:pStyle w:val="Commentaire"/>
      </w:pPr>
      <w:r>
        <w:t>(R. Zhai et al., 2020)</w:t>
      </w:r>
    </w:p>
  </w:comment>
  <w:comment w:id="5629" w:author="Robin Matthews" w:date="2021-07-13T15:02:00Z" w:initials="RM">
    <w:p w14:paraId="6943A7CB" w14:textId="77777777" w:rsidR="00A26296" w:rsidRDefault="00A26296">
      <w:pPr>
        <w:pStyle w:val="Commentaire"/>
      </w:pPr>
      <w:r>
        <w:rPr>
          <w:rStyle w:val="Marquedecommentaire"/>
        </w:rPr>
        <w:annotationRef/>
      </w:r>
      <w:r>
        <w:t>Not found:</w:t>
      </w:r>
    </w:p>
    <w:p w14:paraId="1B98CD18" w14:textId="77777777" w:rsidR="00A26296" w:rsidRDefault="00A26296">
      <w:pPr>
        <w:pStyle w:val="Commentaire"/>
      </w:pPr>
      <w:r>
        <w:t>Khlebnikova et al., 2019a</w:t>
      </w:r>
    </w:p>
    <w:p w14:paraId="47F32856" w14:textId="77777777" w:rsidR="00A26296" w:rsidRDefault="00A26296">
      <w:pPr>
        <w:pStyle w:val="Commentaire"/>
      </w:pPr>
    </w:p>
    <w:p w14:paraId="212BF9D2" w14:textId="77777777" w:rsidR="00A26296" w:rsidRDefault="00A26296">
      <w:pPr>
        <w:pStyle w:val="Commentaire"/>
      </w:pPr>
      <w:r>
        <w:t>Extra stuff:</w:t>
      </w:r>
    </w:p>
    <w:p w14:paraId="51B413B8" w14:textId="77777777" w:rsidR="00A26296" w:rsidRDefault="00A26296">
      <w:pPr>
        <w:pStyle w:val="Commentaire"/>
      </w:pPr>
      <w:r>
        <w:t>(; Khlebnikova et al., 2019b; ; )</w:t>
      </w:r>
    </w:p>
    <w:p w14:paraId="404D9AF8" w14:textId="77777777" w:rsidR="00A26296" w:rsidRDefault="00A26296">
      <w:pPr>
        <w:pStyle w:val="Commentaire"/>
      </w:pPr>
    </w:p>
    <w:p w14:paraId="146DFA85" w14:textId="77777777" w:rsidR="00A26296" w:rsidRDefault="00A26296">
      <w:pPr>
        <w:pStyle w:val="Commentaire"/>
      </w:pPr>
      <w:r>
        <w:t>Correct:</w:t>
      </w:r>
    </w:p>
    <w:p w14:paraId="72ABDCB5" w14:textId="5A3077FD" w:rsidR="00A26296" w:rsidRDefault="00A26296">
      <w:pPr>
        <w:pStyle w:val="Commentaire"/>
      </w:pPr>
      <w:r>
        <w:t>(Knutson and Zeng, 2018; Khlebnikova et al., 2019a; Spinoni et al., 2019; Dunn et al., 2020)</w:t>
      </w:r>
    </w:p>
  </w:comment>
  <w:comment w:id="5632" w:author="Robin Matthews" w:date="2021-07-13T15:02:00Z" w:initials="RM">
    <w:p w14:paraId="331C23C6" w14:textId="77777777" w:rsidR="00A26296" w:rsidRDefault="00A26296">
      <w:pPr>
        <w:pStyle w:val="Commentaire"/>
      </w:pPr>
      <w:r>
        <w:rPr>
          <w:rStyle w:val="Marquedecommentaire"/>
        </w:rPr>
        <w:annotationRef/>
      </w:r>
      <w:r>
        <w:t>Not found:</w:t>
      </w:r>
    </w:p>
    <w:p w14:paraId="492FF271" w14:textId="77777777" w:rsidR="00A26296" w:rsidRDefault="00A26296">
      <w:pPr>
        <w:pStyle w:val="Commentaire"/>
      </w:pPr>
      <w:r>
        <w:t>L. Xu et al.</w:t>
      </w:r>
    </w:p>
    <w:p w14:paraId="4C21F970" w14:textId="77777777" w:rsidR="00A26296" w:rsidRDefault="00A26296">
      <w:pPr>
        <w:pStyle w:val="Commentaire"/>
      </w:pPr>
    </w:p>
    <w:p w14:paraId="7E3E7E87" w14:textId="77777777" w:rsidR="00A26296" w:rsidRDefault="00A26296">
      <w:pPr>
        <w:pStyle w:val="Commentaire"/>
      </w:pPr>
      <w:r>
        <w:t>Extra stuff:</w:t>
      </w:r>
    </w:p>
    <w:p w14:paraId="2B1567A3" w14:textId="77777777" w:rsidR="00A26296" w:rsidRDefault="00A26296">
      <w:pPr>
        <w:pStyle w:val="Commentaire"/>
      </w:pPr>
      <w:r>
        <w:t>(Xu et al., a)</w:t>
      </w:r>
    </w:p>
    <w:p w14:paraId="74E66F57" w14:textId="77777777" w:rsidR="00A26296" w:rsidRDefault="00A26296">
      <w:pPr>
        <w:pStyle w:val="Commentaire"/>
      </w:pPr>
    </w:p>
    <w:p w14:paraId="08D799F8" w14:textId="77777777" w:rsidR="00A26296" w:rsidRDefault="00A26296">
      <w:pPr>
        <w:pStyle w:val="Commentaire"/>
      </w:pPr>
      <w:r>
        <w:t>Correct:</w:t>
      </w:r>
    </w:p>
    <w:p w14:paraId="28F66971" w14:textId="77777777" w:rsidR="00A26296" w:rsidRDefault="00A26296">
      <w:pPr>
        <w:pStyle w:val="Commentaire"/>
      </w:pPr>
      <w:r>
        <w:t>L. Xu et al. (2019)</w:t>
      </w:r>
    </w:p>
    <w:p w14:paraId="0698DEB4" w14:textId="1037ED38" w:rsidR="00A26296" w:rsidRDefault="00A26296">
      <w:pPr>
        <w:pStyle w:val="Commentaire"/>
      </w:pPr>
      <w:r>
        <w:t>(L. Xu et al., 2019)</w:t>
      </w:r>
    </w:p>
  </w:comment>
  <w:comment w:id="5635" w:author="Robin Matthews" w:date="2021-07-13T15:02:00Z" w:initials="RM">
    <w:p w14:paraId="14950BE3" w14:textId="77777777" w:rsidR="00A26296" w:rsidRDefault="00A26296">
      <w:pPr>
        <w:pStyle w:val="Commentaire"/>
      </w:pPr>
      <w:r>
        <w:rPr>
          <w:rStyle w:val="Marquedecommentaire"/>
        </w:rPr>
        <w:annotationRef/>
      </w:r>
      <w:r>
        <w:t>Not found:</w:t>
      </w:r>
    </w:p>
    <w:p w14:paraId="50E293F2" w14:textId="77777777" w:rsidR="00A26296" w:rsidRDefault="00A26296">
      <w:pPr>
        <w:pStyle w:val="Commentaire"/>
      </w:pPr>
      <w:r>
        <w:t>Khlebnikova et al., 2019a</w:t>
      </w:r>
    </w:p>
    <w:p w14:paraId="3F08CBC4" w14:textId="77777777" w:rsidR="00A26296" w:rsidRDefault="00A26296">
      <w:pPr>
        <w:pStyle w:val="Commentaire"/>
      </w:pPr>
      <w:r>
        <w:t>L. Xu et al., 2019</w:t>
      </w:r>
    </w:p>
    <w:p w14:paraId="2B37B6FC" w14:textId="77777777" w:rsidR="00A26296" w:rsidRDefault="00A26296">
      <w:pPr>
        <w:pStyle w:val="Commentaire"/>
      </w:pPr>
    </w:p>
    <w:p w14:paraId="57DD6E2C" w14:textId="77777777" w:rsidR="00A26296" w:rsidRDefault="00A26296">
      <w:pPr>
        <w:pStyle w:val="Commentaire"/>
      </w:pPr>
      <w:r>
        <w:t>Extra stuff:</w:t>
      </w:r>
    </w:p>
    <w:p w14:paraId="602D37A1" w14:textId="77777777" w:rsidR="00A26296" w:rsidRDefault="00A26296">
      <w:pPr>
        <w:pStyle w:val="Commentaire"/>
      </w:pPr>
      <w:r>
        <w:t>(Khlebnikova et al., 2019b; Xu et al., 2019a)</w:t>
      </w:r>
    </w:p>
    <w:p w14:paraId="64B392AF" w14:textId="77777777" w:rsidR="00A26296" w:rsidRDefault="00A26296">
      <w:pPr>
        <w:pStyle w:val="Commentaire"/>
      </w:pPr>
    </w:p>
    <w:p w14:paraId="589D2985" w14:textId="77777777" w:rsidR="00A26296" w:rsidRDefault="00A26296">
      <w:pPr>
        <w:pStyle w:val="Commentaire"/>
      </w:pPr>
      <w:r>
        <w:t>Correct:</w:t>
      </w:r>
    </w:p>
    <w:p w14:paraId="7E5C2F3A" w14:textId="204EC67C" w:rsidR="00A26296" w:rsidRDefault="00A26296">
      <w:pPr>
        <w:pStyle w:val="Commentaire"/>
      </w:pPr>
      <w:r>
        <w:t>(Khlebnikova et al., 2019a; L. Xu et al., 2019)</w:t>
      </w:r>
    </w:p>
  </w:comment>
  <w:comment w:id="5640" w:author="Robin Matthews" w:date="2021-07-13T15:02:00Z" w:initials="RM">
    <w:p w14:paraId="1760255C" w14:textId="77777777" w:rsidR="00A26296" w:rsidRDefault="00A26296">
      <w:pPr>
        <w:pStyle w:val="Commentaire"/>
      </w:pPr>
      <w:r>
        <w:rPr>
          <w:rStyle w:val="Marquedecommentaire"/>
        </w:rPr>
        <w:annotationRef/>
      </w:r>
      <w:r>
        <w:t>Not found:</w:t>
      </w:r>
    </w:p>
    <w:p w14:paraId="5731B21E" w14:textId="77777777" w:rsidR="00A26296" w:rsidRDefault="00A26296">
      <w:pPr>
        <w:pStyle w:val="Commentaire"/>
      </w:pPr>
      <w:r>
        <w:t>2019a</w:t>
      </w:r>
    </w:p>
    <w:p w14:paraId="781D1C85" w14:textId="77777777" w:rsidR="00A26296" w:rsidRDefault="00A26296">
      <w:pPr>
        <w:pStyle w:val="Commentaire"/>
      </w:pPr>
    </w:p>
    <w:p w14:paraId="06FB5436" w14:textId="77777777" w:rsidR="00A26296" w:rsidRDefault="00A26296">
      <w:pPr>
        <w:pStyle w:val="Commentaire"/>
      </w:pPr>
      <w:r>
        <w:t>Extra stuff:</w:t>
      </w:r>
    </w:p>
    <w:p w14:paraId="39645C8F" w14:textId="77777777" w:rsidR="00A26296" w:rsidRDefault="00A26296">
      <w:pPr>
        <w:pStyle w:val="Commentaire"/>
      </w:pPr>
      <w:r>
        <w:t>(, 2019b)</w:t>
      </w:r>
    </w:p>
    <w:p w14:paraId="582EE612" w14:textId="77777777" w:rsidR="00A26296" w:rsidRDefault="00A26296">
      <w:pPr>
        <w:pStyle w:val="Commentaire"/>
      </w:pPr>
    </w:p>
    <w:p w14:paraId="38E421FA" w14:textId="77777777" w:rsidR="00A26296" w:rsidRDefault="00A26296">
      <w:pPr>
        <w:pStyle w:val="Commentaire"/>
      </w:pPr>
      <w:r>
        <w:t>Correct:</w:t>
      </w:r>
    </w:p>
    <w:p w14:paraId="26E58AD1" w14:textId="77777777" w:rsidR="00A26296" w:rsidRDefault="00A26296">
      <w:pPr>
        <w:pStyle w:val="Commentaire"/>
      </w:pPr>
      <w:r>
        <w:t>Khlebnikova et al. (2019a)</w:t>
      </w:r>
    </w:p>
    <w:p w14:paraId="61B7C1EA" w14:textId="4F0B2D65" w:rsidR="00A26296" w:rsidRDefault="00A26296">
      <w:pPr>
        <w:pStyle w:val="Commentaire"/>
      </w:pPr>
      <w:r>
        <w:t>(Khlebnikova et al., 2019a)</w:t>
      </w:r>
    </w:p>
  </w:comment>
  <w:comment w:id="5645" w:author="Robin Matthews" w:date="2021-07-13T15:02:00Z" w:initials="RM">
    <w:p w14:paraId="0405CD76" w14:textId="77777777" w:rsidR="00A26296" w:rsidRDefault="00A26296">
      <w:pPr>
        <w:pStyle w:val="Commentaire"/>
      </w:pPr>
      <w:r>
        <w:rPr>
          <w:rStyle w:val="Marquedecommentaire"/>
        </w:rPr>
        <w:annotationRef/>
      </w:r>
      <w:r>
        <w:t>Not found:</w:t>
      </w:r>
    </w:p>
    <w:p w14:paraId="5CE6E182" w14:textId="77777777" w:rsidR="00A26296" w:rsidRDefault="00A26296">
      <w:pPr>
        <w:pStyle w:val="Commentaire"/>
      </w:pPr>
      <w:r>
        <w:t>L. Xu et al.</w:t>
      </w:r>
    </w:p>
    <w:p w14:paraId="093CCBEB" w14:textId="77777777" w:rsidR="00A26296" w:rsidRDefault="00A26296">
      <w:pPr>
        <w:pStyle w:val="Commentaire"/>
      </w:pPr>
    </w:p>
    <w:p w14:paraId="2EAF89BB" w14:textId="77777777" w:rsidR="00A26296" w:rsidRDefault="00A26296">
      <w:pPr>
        <w:pStyle w:val="Commentaire"/>
      </w:pPr>
      <w:r>
        <w:t>Extra stuff:</w:t>
      </w:r>
    </w:p>
    <w:p w14:paraId="7FF59E88" w14:textId="77777777" w:rsidR="00A26296" w:rsidRDefault="00A26296">
      <w:pPr>
        <w:pStyle w:val="Commentaire"/>
      </w:pPr>
      <w:r>
        <w:t>(Xu et al., a)</w:t>
      </w:r>
    </w:p>
    <w:p w14:paraId="189CCF45" w14:textId="77777777" w:rsidR="00A26296" w:rsidRDefault="00A26296">
      <w:pPr>
        <w:pStyle w:val="Commentaire"/>
      </w:pPr>
    </w:p>
    <w:p w14:paraId="66E52F8E" w14:textId="77777777" w:rsidR="00A26296" w:rsidRDefault="00A26296">
      <w:pPr>
        <w:pStyle w:val="Commentaire"/>
      </w:pPr>
      <w:r>
        <w:t>Correct:</w:t>
      </w:r>
    </w:p>
    <w:p w14:paraId="17D716B6" w14:textId="77777777" w:rsidR="00A26296" w:rsidRDefault="00A26296">
      <w:pPr>
        <w:pStyle w:val="Commentaire"/>
      </w:pPr>
      <w:r>
        <w:t>L. Xu et al. (2019)</w:t>
      </w:r>
    </w:p>
    <w:p w14:paraId="4B68A61B" w14:textId="318EF413" w:rsidR="00A26296" w:rsidRDefault="00A26296">
      <w:pPr>
        <w:pStyle w:val="Commentaire"/>
      </w:pPr>
      <w:r>
        <w:t>(L. Xu et al., 2019)</w:t>
      </w:r>
    </w:p>
  </w:comment>
  <w:comment w:id="5649" w:author="Robin Matthews" w:date="2021-07-13T15:02:00Z" w:initials="RM">
    <w:p w14:paraId="304A07AF" w14:textId="77777777" w:rsidR="00A26296" w:rsidRDefault="00A26296">
      <w:pPr>
        <w:pStyle w:val="Commentaire"/>
      </w:pPr>
      <w:r>
        <w:rPr>
          <w:rStyle w:val="Marquedecommentaire"/>
        </w:rPr>
        <w:annotationRef/>
      </w:r>
      <w:r>
        <w:t>Not found:</w:t>
      </w:r>
    </w:p>
    <w:p w14:paraId="0C68BCD8" w14:textId="77777777" w:rsidR="00A26296" w:rsidRDefault="00A26296">
      <w:pPr>
        <w:pStyle w:val="Commentaire"/>
      </w:pPr>
      <w:r>
        <w:t>L. Xu et al.</w:t>
      </w:r>
    </w:p>
    <w:p w14:paraId="7ED62D53" w14:textId="77777777" w:rsidR="00A26296" w:rsidRDefault="00A26296">
      <w:pPr>
        <w:pStyle w:val="Commentaire"/>
      </w:pPr>
    </w:p>
    <w:p w14:paraId="03B36A4A" w14:textId="77777777" w:rsidR="00A26296" w:rsidRDefault="00A26296">
      <w:pPr>
        <w:pStyle w:val="Commentaire"/>
      </w:pPr>
      <w:r>
        <w:t>Extra stuff:</w:t>
      </w:r>
    </w:p>
    <w:p w14:paraId="6F792478" w14:textId="77777777" w:rsidR="00A26296" w:rsidRDefault="00A26296">
      <w:pPr>
        <w:pStyle w:val="Commentaire"/>
      </w:pPr>
      <w:r>
        <w:t>(Xu et al., a)</w:t>
      </w:r>
    </w:p>
    <w:p w14:paraId="5D9CB6AB" w14:textId="77777777" w:rsidR="00A26296" w:rsidRDefault="00A26296">
      <w:pPr>
        <w:pStyle w:val="Commentaire"/>
      </w:pPr>
    </w:p>
    <w:p w14:paraId="2DF74299" w14:textId="77777777" w:rsidR="00A26296" w:rsidRDefault="00A26296">
      <w:pPr>
        <w:pStyle w:val="Commentaire"/>
      </w:pPr>
      <w:r>
        <w:t>Correct:</w:t>
      </w:r>
    </w:p>
    <w:p w14:paraId="230DF140" w14:textId="77777777" w:rsidR="00A26296" w:rsidRDefault="00A26296">
      <w:pPr>
        <w:pStyle w:val="Commentaire"/>
      </w:pPr>
      <w:r>
        <w:t>L. Xu et al. (2019)</w:t>
      </w:r>
    </w:p>
    <w:p w14:paraId="3A4C192F" w14:textId="68ECF014" w:rsidR="00A26296" w:rsidRDefault="00A26296">
      <w:pPr>
        <w:pStyle w:val="Commentaire"/>
      </w:pPr>
      <w:r>
        <w:t>(L. Xu et al., 2019)</w:t>
      </w:r>
    </w:p>
  </w:comment>
  <w:comment w:id="5652" w:author="Robin Matthews" w:date="2021-07-13T15:02:00Z" w:initials="RM">
    <w:p w14:paraId="53CA0848" w14:textId="77777777" w:rsidR="00A26296" w:rsidRDefault="00A26296">
      <w:pPr>
        <w:pStyle w:val="Commentaire"/>
      </w:pPr>
      <w:r>
        <w:rPr>
          <w:rStyle w:val="Marquedecommentaire"/>
        </w:rPr>
        <w:annotationRef/>
      </w:r>
      <w:r>
        <w:t>Not found:</w:t>
      </w:r>
    </w:p>
    <w:p w14:paraId="6296F85D" w14:textId="77777777" w:rsidR="00A26296" w:rsidRDefault="00A26296">
      <w:pPr>
        <w:pStyle w:val="Commentaire"/>
      </w:pPr>
      <w:r>
        <w:t>Vicente-Serrano et al., 2020c</w:t>
      </w:r>
    </w:p>
    <w:p w14:paraId="534DE92F" w14:textId="77777777" w:rsidR="00A26296" w:rsidRDefault="00A26296">
      <w:pPr>
        <w:pStyle w:val="Commentaire"/>
      </w:pPr>
    </w:p>
    <w:p w14:paraId="2B3BB31E" w14:textId="77777777" w:rsidR="00A26296" w:rsidRDefault="00A26296">
      <w:pPr>
        <w:pStyle w:val="Commentaire"/>
      </w:pPr>
      <w:r>
        <w:t>Extra stuff:</w:t>
      </w:r>
    </w:p>
    <w:p w14:paraId="15086D49" w14:textId="77777777" w:rsidR="00A26296" w:rsidRDefault="00A26296">
      <w:pPr>
        <w:pStyle w:val="Commentaire"/>
      </w:pPr>
      <w:r>
        <w:t>(; Vicente-Serrano et al., 2020a)</w:t>
      </w:r>
    </w:p>
    <w:p w14:paraId="03AA58F8" w14:textId="77777777" w:rsidR="00A26296" w:rsidRDefault="00A26296">
      <w:pPr>
        <w:pStyle w:val="Commentaire"/>
      </w:pPr>
    </w:p>
    <w:p w14:paraId="2DF61D06" w14:textId="77777777" w:rsidR="00A26296" w:rsidRDefault="00A26296">
      <w:pPr>
        <w:pStyle w:val="Commentaire"/>
      </w:pPr>
      <w:r>
        <w:t>Correct:</w:t>
      </w:r>
    </w:p>
    <w:p w14:paraId="736E683A" w14:textId="55C43E61" w:rsidR="00A26296" w:rsidRDefault="00A26296">
      <w:pPr>
        <w:pStyle w:val="Commentaire"/>
      </w:pPr>
      <w:r>
        <w:t>(Cook et al., 2014a; Vicente-Serrano et al., 2020c)</w:t>
      </w:r>
    </w:p>
  </w:comment>
  <w:comment w:id="5657" w:author="Robin Matthews" w:date="2021-07-13T15:02:00Z" w:initials="RM">
    <w:p w14:paraId="066CB500" w14:textId="77777777" w:rsidR="00A26296" w:rsidRDefault="00A26296">
      <w:pPr>
        <w:pStyle w:val="Commentaire"/>
      </w:pPr>
      <w:r>
        <w:rPr>
          <w:rStyle w:val="Marquedecommentaire"/>
        </w:rPr>
        <w:annotationRef/>
      </w:r>
      <w:r>
        <w:t>Not found:</w:t>
      </w:r>
    </w:p>
    <w:p w14:paraId="27A590E0" w14:textId="77777777" w:rsidR="00A26296" w:rsidRDefault="00A26296">
      <w:pPr>
        <w:pStyle w:val="Commentaire"/>
      </w:pPr>
      <w:r>
        <w:t>R. Zhai et al., 2020</w:t>
      </w:r>
    </w:p>
    <w:p w14:paraId="293F1461" w14:textId="77777777" w:rsidR="00A26296" w:rsidRDefault="00A26296">
      <w:pPr>
        <w:pStyle w:val="Commentaire"/>
      </w:pPr>
    </w:p>
    <w:p w14:paraId="6533399C" w14:textId="77777777" w:rsidR="00A26296" w:rsidRDefault="00A26296">
      <w:pPr>
        <w:pStyle w:val="Commentaire"/>
      </w:pPr>
      <w:r>
        <w:t>Extra stuff:</w:t>
      </w:r>
    </w:p>
    <w:p w14:paraId="2582C2A4" w14:textId="77777777" w:rsidR="00A26296" w:rsidRDefault="00A26296">
      <w:pPr>
        <w:pStyle w:val="Commentaire"/>
      </w:pPr>
      <w:r>
        <w:t>(; Zhai et al., 2020b)</w:t>
      </w:r>
    </w:p>
    <w:p w14:paraId="40B0C694" w14:textId="77777777" w:rsidR="00A26296" w:rsidRDefault="00A26296">
      <w:pPr>
        <w:pStyle w:val="Commentaire"/>
      </w:pPr>
    </w:p>
    <w:p w14:paraId="3000D712" w14:textId="77777777" w:rsidR="00A26296" w:rsidRDefault="00A26296">
      <w:pPr>
        <w:pStyle w:val="Commentaire"/>
      </w:pPr>
      <w:r>
        <w:t>Correct:</w:t>
      </w:r>
    </w:p>
    <w:p w14:paraId="037BEF07" w14:textId="2B478F1A" w:rsidR="00A26296" w:rsidRDefault="00A26296">
      <w:pPr>
        <w:pStyle w:val="Commentaire"/>
      </w:pPr>
      <w:r>
        <w:t>(Touma et al., 2015; R. Zhai et al., 2020)</w:t>
      </w:r>
    </w:p>
  </w:comment>
  <w:comment w:id="5662" w:author="Robin Matthews" w:date="2021-07-13T15:02:00Z" w:initials="RM">
    <w:p w14:paraId="07CE746A" w14:textId="77777777" w:rsidR="00A26296" w:rsidRDefault="00A26296">
      <w:pPr>
        <w:pStyle w:val="Commentaire"/>
      </w:pPr>
      <w:r>
        <w:rPr>
          <w:rStyle w:val="Marquedecommentaire"/>
        </w:rPr>
        <w:annotationRef/>
      </w:r>
      <w:r>
        <w:t>Not found:</w:t>
      </w:r>
    </w:p>
    <w:p w14:paraId="4B0E0E9E" w14:textId="77777777" w:rsidR="00A26296" w:rsidRDefault="00A26296">
      <w:pPr>
        <w:pStyle w:val="Commentaire"/>
      </w:pPr>
      <w:r>
        <w:t>J. Zhang et al., 2019</w:t>
      </w:r>
    </w:p>
    <w:p w14:paraId="21B316A1" w14:textId="77777777" w:rsidR="00A26296" w:rsidRDefault="00A26296">
      <w:pPr>
        <w:pStyle w:val="Commentaire"/>
      </w:pPr>
      <w:r>
        <w:t>L. Li et al., 2020</w:t>
      </w:r>
    </w:p>
    <w:p w14:paraId="0A1A103A" w14:textId="77777777" w:rsidR="00A26296" w:rsidRDefault="00A26296">
      <w:pPr>
        <w:pStyle w:val="Commentaire"/>
      </w:pPr>
    </w:p>
    <w:p w14:paraId="3CD19BD7" w14:textId="77777777" w:rsidR="00A26296" w:rsidRDefault="00A26296">
      <w:pPr>
        <w:pStyle w:val="Commentaire"/>
      </w:pPr>
      <w:r>
        <w:t>Extra stuff:</w:t>
      </w:r>
    </w:p>
    <w:p w14:paraId="4EF2C2C7" w14:textId="77777777" w:rsidR="00A26296" w:rsidRDefault="00A26296">
      <w:pPr>
        <w:pStyle w:val="Commentaire"/>
      </w:pPr>
      <w:r>
        <w:t>(; Zhang et al., 2019a; ; Li et al., 2020b)</w:t>
      </w:r>
    </w:p>
    <w:p w14:paraId="429E3BA5" w14:textId="77777777" w:rsidR="00A26296" w:rsidRDefault="00A26296">
      <w:pPr>
        <w:pStyle w:val="Commentaire"/>
      </w:pPr>
    </w:p>
    <w:p w14:paraId="3068C497" w14:textId="77777777" w:rsidR="00A26296" w:rsidRDefault="00A26296">
      <w:pPr>
        <w:pStyle w:val="Commentaire"/>
      </w:pPr>
      <w:r>
        <w:t>Correct:</w:t>
      </w:r>
    </w:p>
    <w:p w14:paraId="3F67C1F5" w14:textId="3E4A9020" w:rsidR="00A26296" w:rsidRDefault="00A26296">
      <w:pPr>
        <w:pStyle w:val="Commentaire"/>
      </w:pPr>
      <w:r>
        <w:t>(Spinoni et al., 2019; J. Zhang et al., 2019; Dunn et al., 2020; L. Li et al., 2020)</w:t>
      </w:r>
    </w:p>
  </w:comment>
  <w:comment w:id="5669" w:author="Robin Matthews" w:date="2021-07-13T15:02:00Z" w:initials="RM">
    <w:p w14:paraId="6079587B" w14:textId="77777777" w:rsidR="00A26296" w:rsidRDefault="00A26296">
      <w:pPr>
        <w:pStyle w:val="Commentaire"/>
      </w:pPr>
      <w:r>
        <w:rPr>
          <w:rStyle w:val="Marquedecommentaire"/>
        </w:rPr>
        <w:annotationRef/>
      </w:r>
      <w:r>
        <w:t>Not found:</w:t>
      </w:r>
    </w:p>
    <w:p w14:paraId="178EA4CD" w14:textId="77777777" w:rsidR="00A26296" w:rsidRDefault="00A26296">
      <w:pPr>
        <w:pStyle w:val="Commentaire"/>
      </w:pPr>
      <w:r>
        <w:t>N. Qin et al.</w:t>
      </w:r>
    </w:p>
    <w:p w14:paraId="19F0F0A7" w14:textId="77777777" w:rsidR="00A26296" w:rsidRDefault="00A26296">
      <w:pPr>
        <w:pStyle w:val="Commentaire"/>
      </w:pPr>
    </w:p>
    <w:p w14:paraId="63CD3BEF" w14:textId="77777777" w:rsidR="00A26296" w:rsidRDefault="00A26296">
      <w:pPr>
        <w:pStyle w:val="Commentaire"/>
      </w:pPr>
      <w:r>
        <w:t>Extra stuff:</w:t>
      </w:r>
    </w:p>
    <w:p w14:paraId="1F2EED7A" w14:textId="77777777" w:rsidR="00A26296" w:rsidRDefault="00A26296">
      <w:pPr>
        <w:pStyle w:val="Commentaire"/>
      </w:pPr>
      <w:r>
        <w:t>(Qin et al., a)</w:t>
      </w:r>
    </w:p>
    <w:p w14:paraId="0650FBD0" w14:textId="77777777" w:rsidR="00A26296" w:rsidRDefault="00A26296">
      <w:pPr>
        <w:pStyle w:val="Commentaire"/>
      </w:pPr>
    </w:p>
    <w:p w14:paraId="03A88887" w14:textId="77777777" w:rsidR="00A26296" w:rsidRDefault="00A26296">
      <w:pPr>
        <w:pStyle w:val="Commentaire"/>
      </w:pPr>
      <w:r>
        <w:t>Correct:</w:t>
      </w:r>
    </w:p>
    <w:p w14:paraId="1F92E20E" w14:textId="77777777" w:rsidR="00A26296" w:rsidRDefault="00A26296">
      <w:pPr>
        <w:pStyle w:val="Commentaire"/>
      </w:pPr>
      <w:r>
        <w:t>N. Qin et al. (2015)</w:t>
      </w:r>
    </w:p>
    <w:p w14:paraId="7933E258" w14:textId="60F704D5" w:rsidR="00A26296" w:rsidRDefault="00A26296">
      <w:pPr>
        <w:pStyle w:val="Commentaire"/>
      </w:pPr>
      <w:r>
        <w:t>(N. Qin et al., 2015)</w:t>
      </w:r>
    </w:p>
  </w:comment>
  <w:comment w:id="5672" w:author="Robin Matthews" w:date="2021-07-13T15:02:00Z" w:initials="RM">
    <w:p w14:paraId="08201AEA" w14:textId="77777777" w:rsidR="00A26296" w:rsidRDefault="00A26296">
      <w:pPr>
        <w:pStyle w:val="Commentaire"/>
      </w:pPr>
      <w:r>
        <w:rPr>
          <w:rStyle w:val="Marquedecommentaire"/>
        </w:rPr>
        <w:annotationRef/>
      </w:r>
      <w:r>
        <w:t>Not found:</w:t>
      </w:r>
    </w:p>
    <w:p w14:paraId="0EEC2E38" w14:textId="77777777" w:rsidR="00A26296" w:rsidRDefault="00A26296">
      <w:pPr>
        <w:pStyle w:val="Commentaire"/>
      </w:pPr>
      <w:r>
        <w:t>Y. Qin et al.</w:t>
      </w:r>
    </w:p>
    <w:p w14:paraId="7C5AAF4D" w14:textId="77777777" w:rsidR="00A26296" w:rsidRDefault="00A26296">
      <w:pPr>
        <w:pStyle w:val="Commentaire"/>
      </w:pPr>
    </w:p>
    <w:p w14:paraId="3CEBEF99" w14:textId="77777777" w:rsidR="00A26296" w:rsidRDefault="00A26296">
      <w:pPr>
        <w:pStyle w:val="Commentaire"/>
      </w:pPr>
      <w:r>
        <w:t>Extra stuff:</w:t>
      </w:r>
    </w:p>
    <w:p w14:paraId="1B8BDC17" w14:textId="77777777" w:rsidR="00A26296" w:rsidRDefault="00A26296">
      <w:pPr>
        <w:pStyle w:val="Commentaire"/>
      </w:pPr>
      <w:r>
        <w:t>(Qin et al., b)</w:t>
      </w:r>
    </w:p>
    <w:p w14:paraId="5F4D6150" w14:textId="77777777" w:rsidR="00A26296" w:rsidRDefault="00A26296">
      <w:pPr>
        <w:pStyle w:val="Commentaire"/>
      </w:pPr>
    </w:p>
    <w:p w14:paraId="7734ACA1" w14:textId="77777777" w:rsidR="00A26296" w:rsidRDefault="00A26296">
      <w:pPr>
        <w:pStyle w:val="Commentaire"/>
      </w:pPr>
      <w:r>
        <w:t>Correct:</w:t>
      </w:r>
    </w:p>
    <w:p w14:paraId="481A36E0" w14:textId="77777777" w:rsidR="00A26296" w:rsidRDefault="00A26296">
      <w:pPr>
        <w:pStyle w:val="Commentaire"/>
      </w:pPr>
      <w:r>
        <w:t>Y. Qin et al. (2015)</w:t>
      </w:r>
    </w:p>
    <w:p w14:paraId="1C3ECE68" w14:textId="30B80671" w:rsidR="00A26296" w:rsidRDefault="00A26296">
      <w:pPr>
        <w:pStyle w:val="Commentaire"/>
      </w:pPr>
      <w:r>
        <w:t>(Y. Qin et al., 2015)</w:t>
      </w:r>
    </w:p>
  </w:comment>
  <w:comment w:id="5677" w:author="Robin Matthews" w:date="2021-07-13T15:02:00Z" w:initials="RM">
    <w:p w14:paraId="372242CB" w14:textId="77777777" w:rsidR="00A26296" w:rsidRDefault="00A26296">
      <w:pPr>
        <w:pStyle w:val="Commentaire"/>
      </w:pPr>
      <w:r>
        <w:rPr>
          <w:rStyle w:val="Marquedecommentaire"/>
        </w:rPr>
        <w:annotationRef/>
      </w:r>
      <w:r>
        <w:t>Not found:</w:t>
      </w:r>
    </w:p>
    <w:p w14:paraId="37E198DD" w14:textId="77777777" w:rsidR="00A26296" w:rsidRDefault="00A26296">
      <w:pPr>
        <w:pStyle w:val="Commentaire"/>
      </w:pPr>
      <w:r>
        <w:t>L. Li et al.</w:t>
      </w:r>
    </w:p>
    <w:p w14:paraId="232F2A53" w14:textId="77777777" w:rsidR="00A26296" w:rsidRDefault="00A26296">
      <w:pPr>
        <w:pStyle w:val="Commentaire"/>
      </w:pPr>
    </w:p>
    <w:p w14:paraId="797C60E3" w14:textId="77777777" w:rsidR="00A26296" w:rsidRDefault="00A26296">
      <w:pPr>
        <w:pStyle w:val="Commentaire"/>
      </w:pPr>
      <w:r>
        <w:t>Extra stuff:</w:t>
      </w:r>
    </w:p>
    <w:p w14:paraId="489A05A1" w14:textId="77777777" w:rsidR="00A26296" w:rsidRDefault="00A26296">
      <w:pPr>
        <w:pStyle w:val="Commentaire"/>
      </w:pPr>
      <w:r>
        <w:t>(Li et al., b)</w:t>
      </w:r>
    </w:p>
    <w:p w14:paraId="645D5D0B" w14:textId="77777777" w:rsidR="00A26296" w:rsidRDefault="00A26296">
      <w:pPr>
        <w:pStyle w:val="Commentaire"/>
      </w:pPr>
    </w:p>
    <w:p w14:paraId="3513E1F9" w14:textId="77777777" w:rsidR="00A26296" w:rsidRDefault="00A26296">
      <w:pPr>
        <w:pStyle w:val="Commentaire"/>
      </w:pPr>
      <w:r>
        <w:t>Correct:</w:t>
      </w:r>
    </w:p>
    <w:p w14:paraId="28209674" w14:textId="77777777" w:rsidR="00A26296" w:rsidRDefault="00A26296">
      <w:pPr>
        <w:pStyle w:val="Commentaire"/>
      </w:pPr>
      <w:r>
        <w:t>L. Li et al. (2020)</w:t>
      </w:r>
    </w:p>
    <w:p w14:paraId="4345CA2C" w14:textId="0538B33D" w:rsidR="00A26296" w:rsidRDefault="00A26296">
      <w:pPr>
        <w:pStyle w:val="Commentaire"/>
      </w:pPr>
      <w:r>
        <w:t>(L. Li et al., 2020)</w:t>
      </w:r>
    </w:p>
  </w:comment>
  <w:comment w:id="5682" w:author="Robin Matthews" w:date="2021-07-13T15:02:00Z" w:initials="RM">
    <w:p w14:paraId="26E0E410" w14:textId="77777777" w:rsidR="00A26296" w:rsidRDefault="00A26296">
      <w:pPr>
        <w:pStyle w:val="Commentaire"/>
      </w:pPr>
      <w:r>
        <w:rPr>
          <w:rStyle w:val="Marquedecommentaire"/>
        </w:rPr>
        <w:annotationRef/>
      </w:r>
      <w:r>
        <w:t>Not found:</w:t>
      </w:r>
    </w:p>
    <w:p w14:paraId="58A3FC61" w14:textId="77777777" w:rsidR="00A26296" w:rsidRDefault="00A26296">
      <w:pPr>
        <w:pStyle w:val="Commentaire"/>
      </w:pPr>
      <w:r>
        <w:t>N. Qin et al., 2015</w:t>
      </w:r>
    </w:p>
    <w:p w14:paraId="367B3628" w14:textId="77777777" w:rsidR="00A26296" w:rsidRDefault="00A26296">
      <w:pPr>
        <w:pStyle w:val="Commentaire"/>
      </w:pPr>
    </w:p>
    <w:p w14:paraId="44656EC5" w14:textId="77777777" w:rsidR="00A26296" w:rsidRDefault="00A26296">
      <w:pPr>
        <w:pStyle w:val="Commentaire"/>
      </w:pPr>
      <w:r>
        <w:t>Extra stuff:</w:t>
      </w:r>
    </w:p>
    <w:p w14:paraId="6C3D7F66" w14:textId="77777777" w:rsidR="00A26296" w:rsidRDefault="00A26296">
      <w:pPr>
        <w:pStyle w:val="Commentaire"/>
      </w:pPr>
      <w:r>
        <w:t>(Qin et al., 2015a; )</w:t>
      </w:r>
    </w:p>
    <w:p w14:paraId="48312BD4" w14:textId="77777777" w:rsidR="00A26296" w:rsidRDefault="00A26296">
      <w:pPr>
        <w:pStyle w:val="Commentaire"/>
      </w:pPr>
    </w:p>
    <w:p w14:paraId="2A05AE2C" w14:textId="77777777" w:rsidR="00A26296" w:rsidRDefault="00A26296">
      <w:pPr>
        <w:pStyle w:val="Commentaire"/>
      </w:pPr>
      <w:r>
        <w:t>Correct:</w:t>
      </w:r>
    </w:p>
    <w:p w14:paraId="26A1C355" w14:textId="36F79877" w:rsidR="00A26296" w:rsidRDefault="00A26296">
      <w:pPr>
        <w:pStyle w:val="Commentaire"/>
      </w:pPr>
      <w:r>
        <w:t>(N. Qin et al., 2015; Herring et al., 2019)</w:t>
      </w:r>
    </w:p>
  </w:comment>
  <w:comment w:id="5689" w:author="Robin Matthews" w:date="2021-07-13T15:02:00Z" w:initials="RM">
    <w:p w14:paraId="0764BBEF" w14:textId="77777777" w:rsidR="00A26296" w:rsidRDefault="00A26296">
      <w:pPr>
        <w:pStyle w:val="Commentaire"/>
      </w:pPr>
      <w:r>
        <w:rPr>
          <w:rStyle w:val="Marquedecommentaire"/>
        </w:rPr>
        <w:annotationRef/>
      </w:r>
      <w:r>
        <w:t>Not found:</w:t>
      </w:r>
    </w:p>
    <w:p w14:paraId="62676C45" w14:textId="77777777" w:rsidR="00A26296" w:rsidRDefault="00A26296">
      <w:pPr>
        <w:pStyle w:val="Commentaire"/>
      </w:pPr>
      <w:r>
        <w:t>L. Xu et al.</w:t>
      </w:r>
    </w:p>
    <w:p w14:paraId="17FED72F" w14:textId="77777777" w:rsidR="00A26296" w:rsidRDefault="00A26296">
      <w:pPr>
        <w:pStyle w:val="Commentaire"/>
      </w:pPr>
    </w:p>
    <w:p w14:paraId="48A6761B" w14:textId="77777777" w:rsidR="00A26296" w:rsidRDefault="00A26296">
      <w:pPr>
        <w:pStyle w:val="Commentaire"/>
      </w:pPr>
      <w:r>
        <w:t>Extra stuff:</w:t>
      </w:r>
    </w:p>
    <w:p w14:paraId="69F8416B" w14:textId="77777777" w:rsidR="00A26296" w:rsidRDefault="00A26296">
      <w:pPr>
        <w:pStyle w:val="Commentaire"/>
      </w:pPr>
      <w:r>
        <w:t>(Xu et al., a)</w:t>
      </w:r>
    </w:p>
    <w:p w14:paraId="3AC68785" w14:textId="77777777" w:rsidR="00A26296" w:rsidRDefault="00A26296">
      <w:pPr>
        <w:pStyle w:val="Commentaire"/>
      </w:pPr>
    </w:p>
    <w:p w14:paraId="441F783D" w14:textId="77777777" w:rsidR="00A26296" w:rsidRDefault="00A26296">
      <w:pPr>
        <w:pStyle w:val="Commentaire"/>
      </w:pPr>
      <w:r>
        <w:t>Correct:</w:t>
      </w:r>
    </w:p>
    <w:p w14:paraId="7530D97F" w14:textId="77777777" w:rsidR="00A26296" w:rsidRDefault="00A26296">
      <w:pPr>
        <w:pStyle w:val="Commentaire"/>
      </w:pPr>
      <w:r>
        <w:t>L. Xu et al. (2019)</w:t>
      </w:r>
    </w:p>
    <w:p w14:paraId="76ED2127" w14:textId="6E14E32E" w:rsidR="00A26296" w:rsidRDefault="00A26296">
      <w:pPr>
        <w:pStyle w:val="Commentaire"/>
      </w:pPr>
      <w:r>
        <w:t>(L. Xu et al., 2019)</w:t>
      </w:r>
    </w:p>
  </w:comment>
  <w:comment w:id="5692" w:author="Robin Matthews" w:date="2021-07-13T15:02:00Z" w:initials="RM">
    <w:p w14:paraId="013FFC12" w14:textId="77777777" w:rsidR="00A26296" w:rsidRDefault="00A26296">
      <w:pPr>
        <w:pStyle w:val="Commentaire"/>
      </w:pPr>
      <w:r>
        <w:rPr>
          <w:rStyle w:val="Marquedecommentaire"/>
        </w:rPr>
        <w:annotationRef/>
      </w:r>
      <w:r>
        <w:t>Not found:</w:t>
      </w:r>
    </w:p>
    <w:p w14:paraId="729CD172" w14:textId="77777777" w:rsidR="00A26296" w:rsidRDefault="00A26296">
      <w:pPr>
        <w:pStyle w:val="Commentaire"/>
      </w:pPr>
      <w:r>
        <w:t>L. Xu et al., 2019</w:t>
      </w:r>
    </w:p>
    <w:p w14:paraId="1D8AB576" w14:textId="77777777" w:rsidR="00A26296" w:rsidRDefault="00A26296">
      <w:pPr>
        <w:pStyle w:val="Commentaire"/>
      </w:pPr>
    </w:p>
    <w:p w14:paraId="1E2A0245" w14:textId="77777777" w:rsidR="00A26296" w:rsidRDefault="00A26296">
      <w:pPr>
        <w:pStyle w:val="Commentaire"/>
      </w:pPr>
      <w:r>
        <w:t>Extra stuff:</w:t>
      </w:r>
    </w:p>
    <w:p w14:paraId="10C7BF45" w14:textId="77777777" w:rsidR="00A26296" w:rsidRDefault="00A26296">
      <w:pPr>
        <w:pStyle w:val="Commentaire"/>
      </w:pPr>
      <w:r>
        <w:t>(; Xu et al., 2019a; )</w:t>
      </w:r>
    </w:p>
    <w:p w14:paraId="0788D47F" w14:textId="77777777" w:rsidR="00A26296" w:rsidRDefault="00A26296">
      <w:pPr>
        <w:pStyle w:val="Commentaire"/>
      </w:pPr>
    </w:p>
    <w:p w14:paraId="43B95A3A" w14:textId="77777777" w:rsidR="00A26296" w:rsidRDefault="00A26296">
      <w:pPr>
        <w:pStyle w:val="Commentaire"/>
      </w:pPr>
      <w:r>
        <w:t>Correct:</w:t>
      </w:r>
    </w:p>
    <w:p w14:paraId="3BC03FE1" w14:textId="38C749F3" w:rsidR="00A26296" w:rsidRDefault="00A26296">
      <w:pPr>
        <w:pStyle w:val="Commentaire"/>
      </w:pPr>
      <w:r>
        <w:t>(Guo et al., 2018; L. Xu et al., 2019; Spinoni et al., 2020)</w:t>
      </w:r>
    </w:p>
  </w:comment>
  <w:comment w:id="5695" w:author="Robin Matthews" w:date="2021-07-13T15:02:00Z" w:initials="RM">
    <w:p w14:paraId="426FDACC" w14:textId="77777777" w:rsidR="00A26296" w:rsidRDefault="00A26296">
      <w:pPr>
        <w:pStyle w:val="Commentaire"/>
      </w:pPr>
      <w:r>
        <w:rPr>
          <w:rStyle w:val="Marquedecommentaire"/>
        </w:rPr>
        <w:annotationRef/>
      </w:r>
      <w:r>
        <w:t>Not found:</w:t>
      </w:r>
    </w:p>
    <w:p w14:paraId="50411D94" w14:textId="77777777" w:rsidR="00A26296" w:rsidRDefault="00A26296">
      <w:pPr>
        <w:pStyle w:val="Commentaire"/>
      </w:pPr>
      <w:r>
        <w:t>J. Huang et al.</w:t>
      </w:r>
    </w:p>
    <w:p w14:paraId="61AA04E7" w14:textId="77777777" w:rsidR="00A26296" w:rsidRDefault="00A26296">
      <w:pPr>
        <w:pStyle w:val="Commentaire"/>
      </w:pPr>
    </w:p>
    <w:p w14:paraId="38D36882" w14:textId="77777777" w:rsidR="00A26296" w:rsidRDefault="00A26296">
      <w:pPr>
        <w:pStyle w:val="Commentaire"/>
      </w:pPr>
      <w:r>
        <w:t>Extra stuff:</w:t>
      </w:r>
    </w:p>
    <w:p w14:paraId="0B61F02A" w14:textId="77777777" w:rsidR="00A26296" w:rsidRDefault="00A26296">
      <w:pPr>
        <w:pStyle w:val="Commentaire"/>
      </w:pPr>
      <w:r>
        <w:t>(Huang et al., a)</w:t>
      </w:r>
    </w:p>
    <w:p w14:paraId="0F408656" w14:textId="77777777" w:rsidR="00A26296" w:rsidRDefault="00A26296">
      <w:pPr>
        <w:pStyle w:val="Commentaire"/>
      </w:pPr>
    </w:p>
    <w:p w14:paraId="57B3887A" w14:textId="77777777" w:rsidR="00A26296" w:rsidRDefault="00A26296">
      <w:pPr>
        <w:pStyle w:val="Commentaire"/>
      </w:pPr>
      <w:r>
        <w:t>Correct:</w:t>
      </w:r>
    </w:p>
    <w:p w14:paraId="77A32C55" w14:textId="77777777" w:rsidR="00A26296" w:rsidRDefault="00A26296">
      <w:pPr>
        <w:pStyle w:val="Commentaire"/>
      </w:pPr>
      <w:r>
        <w:t>J. Huang et al. (2018)</w:t>
      </w:r>
    </w:p>
    <w:p w14:paraId="036FAE41" w14:textId="49E8C2AC" w:rsidR="00A26296" w:rsidRDefault="00A26296">
      <w:pPr>
        <w:pStyle w:val="Commentaire"/>
      </w:pPr>
      <w:r>
        <w:t>(J. Huang et al., 2018)</w:t>
      </w:r>
    </w:p>
  </w:comment>
  <w:comment w:id="5698" w:author="Robin Matthews" w:date="2021-07-13T15:02:00Z" w:initials="RM">
    <w:p w14:paraId="18B2CB3F" w14:textId="77777777" w:rsidR="00A26296" w:rsidRDefault="00A26296">
      <w:pPr>
        <w:pStyle w:val="Commentaire"/>
      </w:pPr>
      <w:r>
        <w:rPr>
          <w:rStyle w:val="Marquedecommentaire"/>
        </w:rPr>
        <w:annotationRef/>
      </w:r>
      <w:r>
        <w:t>Not found:</w:t>
      </w:r>
    </w:p>
    <w:p w14:paraId="18812D23" w14:textId="77777777" w:rsidR="00A26296" w:rsidRDefault="00A26296">
      <w:pPr>
        <w:pStyle w:val="Commentaire"/>
      </w:pPr>
      <w:r>
        <w:t>L. Xu et al.</w:t>
      </w:r>
    </w:p>
    <w:p w14:paraId="492D4858" w14:textId="77777777" w:rsidR="00A26296" w:rsidRDefault="00A26296">
      <w:pPr>
        <w:pStyle w:val="Commentaire"/>
      </w:pPr>
    </w:p>
    <w:p w14:paraId="6AFD4BC2" w14:textId="77777777" w:rsidR="00A26296" w:rsidRDefault="00A26296">
      <w:pPr>
        <w:pStyle w:val="Commentaire"/>
      </w:pPr>
      <w:r>
        <w:t>Extra stuff:</w:t>
      </w:r>
    </w:p>
    <w:p w14:paraId="2BB6D047" w14:textId="77777777" w:rsidR="00A26296" w:rsidRDefault="00A26296">
      <w:pPr>
        <w:pStyle w:val="Commentaire"/>
      </w:pPr>
      <w:r>
        <w:t>(Xu et al., a)</w:t>
      </w:r>
    </w:p>
    <w:p w14:paraId="64EB2459" w14:textId="77777777" w:rsidR="00A26296" w:rsidRDefault="00A26296">
      <w:pPr>
        <w:pStyle w:val="Commentaire"/>
      </w:pPr>
    </w:p>
    <w:p w14:paraId="0A17F015" w14:textId="77777777" w:rsidR="00A26296" w:rsidRDefault="00A26296">
      <w:pPr>
        <w:pStyle w:val="Commentaire"/>
      </w:pPr>
      <w:r>
        <w:t>Correct:</w:t>
      </w:r>
    </w:p>
    <w:p w14:paraId="7157D5BF" w14:textId="77777777" w:rsidR="00A26296" w:rsidRDefault="00A26296">
      <w:pPr>
        <w:pStyle w:val="Commentaire"/>
      </w:pPr>
      <w:r>
        <w:t>L. Xu et al. (2019)</w:t>
      </w:r>
    </w:p>
    <w:p w14:paraId="350EC4DB" w14:textId="51B0005D" w:rsidR="00A26296" w:rsidRDefault="00A26296">
      <w:pPr>
        <w:pStyle w:val="Commentaire"/>
      </w:pPr>
      <w:r>
        <w:t>(L. Xu et al., 2019)</w:t>
      </w:r>
    </w:p>
  </w:comment>
  <w:comment w:id="5703" w:author="Robin Matthews" w:date="2021-07-13T15:02:00Z" w:initials="RM">
    <w:p w14:paraId="531BB106" w14:textId="77777777" w:rsidR="00A26296" w:rsidRDefault="00A26296">
      <w:pPr>
        <w:pStyle w:val="Commentaire"/>
      </w:pPr>
      <w:r>
        <w:rPr>
          <w:rStyle w:val="Marquedecommentaire"/>
        </w:rPr>
        <w:annotationRef/>
      </w:r>
      <w:r>
        <w:t>Not found:</w:t>
      </w:r>
    </w:p>
    <w:p w14:paraId="3AFD0A3B" w14:textId="77777777" w:rsidR="00A26296" w:rsidRDefault="00A26296">
      <w:pPr>
        <w:pStyle w:val="Commentaire"/>
      </w:pPr>
      <w:r>
        <w:t>L. Li et al., 2020</w:t>
      </w:r>
    </w:p>
    <w:p w14:paraId="4000051B" w14:textId="77777777" w:rsidR="00A26296" w:rsidRDefault="00A26296">
      <w:pPr>
        <w:pStyle w:val="Commentaire"/>
      </w:pPr>
    </w:p>
    <w:p w14:paraId="6DD13472" w14:textId="77777777" w:rsidR="00A26296" w:rsidRDefault="00A26296">
      <w:pPr>
        <w:pStyle w:val="Commentaire"/>
      </w:pPr>
      <w:r>
        <w:t>Extra stuff:</w:t>
      </w:r>
    </w:p>
    <w:p w14:paraId="60B423BC" w14:textId="77777777" w:rsidR="00A26296" w:rsidRDefault="00A26296">
      <w:pPr>
        <w:pStyle w:val="Commentaire"/>
      </w:pPr>
      <w:r>
        <w:t>(; ; ; ; ; ; ; Li et al., 2020b; )</w:t>
      </w:r>
    </w:p>
    <w:p w14:paraId="1C2BAAF6" w14:textId="77777777" w:rsidR="00A26296" w:rsidRDefault="00A26296">
      <w:pPr>
        <w:pStyle w:val="Commentaire"/>
      </w:pPr>
    </w:p>
    <w:p w14:paraId="0ACB9DF3" w14:textId="77777777" w:rsidR="00A26296" w:rsidRDefault="00A26296">
      <w:pPr>
        <w:pStyle w:val="Commentaire"/>
      </w:pPr>
      <w:r>
        <w:t>Correct:</w:t>
      </w:r>
    </w:p>
    <w:p w14:paraId="3614FEA2" w14:textId="395DE606" w:rsidR="00A26296" w:rsidRDefault="00A26296">
      <w:pPr>
        <w:pStyle w:val="Commentaire"/>
      </w:pPr>
      <w:r>
        <w:t>(Greve et al., 2014; Chen and Sun, 2015b; Cheng et al., 2015; Qiu et al., 2016; Dai and Zhao, 2017; Jia et al., 2018; Spinoni et al., 2019; L. Li et al., 2020; Padrón et al., 2020)</w:t>
      </w:r>
    </w:p>
  </w:comment>
  <w:comment w:id="5706" w:author="Robin Matthews" w:date="2021-07-13T15:02:00Z" w:initials="RM">
    <w:p w14:paraId="3E5391D3" w14:textId="77777777" w:rsidR="00A26296" w:rsidRDefault="00A26296">
      <w:pPr>
        <w:pStyle w:val="Commentaire"/>
      </w:pPr>
      <w:r>
        <w:rPr>
          <w:rStyle w:val="Marquedecommentaire"/>
        </w:rPr>
        <w:annotationRef/>
      </w:r>
      <w:r>
        <w:t>Not found:</w:t>
      </w:r>
    </w:p>
    <w:p w14:paraId="653CBEE2" w14:textId="77777777" w:rsidR="00A26296" w:rsidRDefault="00A26296">
      <w:pPr>
        <w:pStyle w:val="Commentaire"/>
      </w:pPr>
      <w:r>
        <w:t>Y. Qin et al., 2015</w:t>
      </w:r>
    </w:p>
    <w:p w14:paraId="0369DFC9" w14:textId="77777777" w:rsidR="00A26296" w:rsidRDefault="00A26296">
      <w:pPr>
        <w:pStyle w:val="Commentaire"/>
      </w:pPr>
    </w:p>
    <w:p w14:paraId="0BCE6FA2" w14:textId="77777777" w:rsidR="00A26296" w:rsidRDefault="00A26296">
      <w:pPr>
        <w:pStyle w:val="Commentaire"/>
      </w:pPr>
      <w:r>
        <w:t>Extra stuff:</w:t>
      </w:r>
    </w:p>
    <w:p w14:paraId="744D2E6F" w14:textId="77777777" w:rsidR="00A26296" w:rsidRDefault="00A26296">
      <w:pPr>
        <w:pStyle w:val="Commentaire"/>
      </w:pPr>
      <w:r>
        <w:t>(; Qin et al., 2015b; ; )</w:t>
      </w:r>
    </w:p>
    <w:p w14:paraId="751ECBCA" w14:textId="77777777" w:rsidR="00A26296" w:rsidRDefault="00A26296">
      <w:pPr>
        <w:pStyle w:val="Commentaire"/>
      </w:pPr>
    </w:p>
    <w:p w14:paraId="0A56F524" w14:textId="77777777" w:rsidR="00A26296" w:rsidRDefault="00A26296">
      <w:pPr>
        <w:pStyle w:val="Commentaire"/>
      </w:pPr>
      <w:r>
        <w:t>Correct:</w:t>
      </w:r>
    </w:p>
    <w:p w14:paraId="12484104" w14:textId="45070BFE" w:rsidR="00A26296" w:rsidRDefault="00A26296">
      <w:pPr>
        <w:pStyle w:val="Commentaire"/>
      </w:pPr>
      <w:r>
        <w:t>(Liu et al., 2015; Y. Qin et al., 2015; Liang et al., 2020; Wang et al., 2020)</w:t>
      </w:r>
    </w:p>
  </w:comment>
  <w:comment w:id="5709" w:author="Robin Matthews" w:date="2021-07-13T15:03:00Z" w:initials="RM">
    <w:p w14:paraId="17620B3C" w14:textId="77777777" w:rsidR="00A26296" w:rsidRDefault="00A26296">
      <w:pPr>
        <w:pStyle w:val="Commentaire"/>
      </w:pPr>
      <w:r>
        <w:rPr>
          <w:rStyle w:val="Marquedecommentaire"/>
        </w:rPr>
        <w:annotationRef/>
      </w:r>
      <w:r>
        <w:t>Not found:</w:t>
      </w:r>
    </w:p>
    <w:p w14:paraId="1E079737" w14:textId="77777777" w:rsidR="00A26296" w:rsidRDefault="00A26296">
      <w:pPr>
        <w:pStyle w:val="Commentaire"/>
      </w:pPr>
      <w:r>
        <w:t>Z. Wu et al., 2020</w:t>
      </w:r>
    </w:p>
    <w:p w14:paraId="67717956" w14:textId="77777777" w:rsidR="00A26296" w:rsidRDefault="00A26296">
      <w:pPr>
        <w:pStyle w:val="Commentaire"/>
      </w:pPr>
    </w:p>
    <w:p w14:paraId="0B157F1B" w14:textId="77777777" w:rsidR="00A26296" w:rsidRDefault="00A26296">
      <w:pPr>
        <w:pStyle w:val="Commentaire"/>
      </w:pPr>
      <w:r>
        <w:t>Extra stuff:</w:t>
      </w:r>
    </w:p>
    <w:p w14:paraId="41197175" w14:textId="77777777" w:rsidR="00A26296" w:rsidRDefault="00A26296">
      <w:pPr>
        <w:pStyle w:val="Commentaire"/>
      </w:pPr>
      <w:r>
        <w:t>(; Wu et al., 2020b)</w:t>
      </w:r>
    </w:p>
    <w:p w14:paraId="2C80AFDB" w14:textId="77777777" w:rsidR="00A26296" w:rsidRDefault="00A26296">
      <w:pPr>
        <w:pStyle w:val="Commentaire"/>
      </w:pPr>
    </w:p>
    <w:p w14:paraId="4565BFD2" w14:textId="77777777" w:rsidR="00A26296" w:rsidRDefault="00A26296">
      <w:pPr>
        <w:pStyle w:val="Commentaire"/>
      </w:pPr>
      <w:r>
        <w:t>Correct:</w:t>
      </w:r>
    </w:p>
    <w:p w14:paraId="1E5CF6AD" w14:textId="6B7CBE31" w:rsidR="00A26296" w:rsidRDefault="00A26296">
      <w:pPr>
        <w:pStyle w:val="Commentaire"/>
      </w:pPr>
      <w:r>
        <w:t>(Chen and Sun, 2015b; Z. Wu et al., 2020)</w:t>
      </w:r>
    </w:p>
  </w:comment>
  <w:comment w:id="5714" w:author="Robin Matthews" w:date="2021-07-13T15:03:00Z" w:initials="RM">
    <w:p w14:paraId="17C03288" w14:textId="77777777" w:rsidR="00A26296" w:rsidRDefault="00A26296">
      <w:pPr>
        <w:pStyle w:val="Commentaire"/>
      </w:pPr>
      <w:r>
        <w:rPr>
          <w:rStyle w:val="Marquedecommentaire"/>
        </w:rPr>
        <w:annotationRef/>
      </w:r>
      <w:r>
        <w:t>Not found:</w:t>
      </w:r>
    </w:p>
    <w:p w14:paraId="36C2E3DF" w14:textId="77777777" w:rsidR="00A26296" w:rsidRDefault="00A26296">
      <w:pPr>
        <w:pStyle w:val="Commentaire"/>
      </w:pPr>
      <w:r>
        <w:t>L. Zhang et al.</w:t>
      </w:r>
    </w:p>
    <w:p w14:paraId="14F1DFEA" w14:textId="77777777" w:rsidR="00A26296" w:rsidRDefault="00A26296">
      <w:pPr>
        <w:pStyle w:val="Commentaire"/>
      </w:pPr>
    </w:p>
    <w:p w14:paraId="7ACB874C" w14:textId="77777777" w:rsidR="00A26296" w:rsidRDefault="00A26296">
      <w:pPr>
        <w:pStyle w:val="Commentaire"/>
      </w:pPr>
      <w:r>
        <w:t>Extra stuff:</w:t>
      </w:r>
    </w:p>
    <w:p w14:paraId="75C7C39A" w14:textId="77777777" w:rsidR="00A26296" w:rsidRDefault="00A26296">
      <w:pPr>
        <w:pStyle w:val="Commentaire"/>
      </w:pPr>
      <w:r>
        <w:t>Zhang et al. ()</w:t>
      </w:r>
    </w:p>
    <w:p w14:paraId="4245B5F3" w14:textId="77777777" w:rsidR="00A26296" w:rsidRDefault="00A26296">
      <w:pPr>
        <w:pStyle w:val="Commentaire"/>
      </w:pPr>
    </w:p>
    <w:p w14:paraId="580BEED1" w14:textId="77777777" w:rsidR="00A26296" w:rsidRDefault="00A26296">
      <w:pPr>
        <w:pStyle w:val="Commentaire"/>
      </w:pPr>
      <w:r>
        <w:t>Correct:</w:t>
      </w:r>
    </w:p>
    <w:p w14:paraId="0D0A3297" w14:textId="77777777" w:rsidR="00A26296" w:rsidRDefault="00A26296">
      <w:pPr>
        <w:pStyle w:val="Commentaire"/>
      </w:pPr>
      <w:r>
        <w:t>L. Zhang et al. (2020)</w:t>
      </w:r>
    </w:p>
    <w:p w14:paraId="426655A6" w14:textId="5B438AB1" w:rsidR="00A26296" w:rsidRDefault="00A26296">
      <w:pPr>
        <w:pStyle w:val="Commentaire"/>
      </w:pPr>
      <w:r>
        <w:t>(L. Zhang et al., 2020)</w:t>
      </w:r>
    </w:p>
  </w:comment>
  <w:comment w:id="5719" w:author="Robin Matthews" w:date="2021-07-13T15:03:00Z" w:initials="RM">
    <w:p w14:paraId="1EC8766B" w14:textId="77777777" w:rsidR="00A26296" w:rsidRDefault="00A26296">
      <w:pPr>
        <w:pStyle w:val="Commentaire"/>
      </w:pPr>
      <w:r>
        <w:rPr>
          <w:rStyle w:val="Marquedecommentaire"/>
        </w:rPr>
        <w:annotationRef/>
      </w:r>
      <w:r>
        <w:t>Not found:</w:t>
      </w:r>
    </w:p>
    <w:p w14:paraId="6C6E0014" w14:textId="77777777" w:rsidR="00A26296" w:rsidRDefault="00A26296">
      <w:pPr>
        <w:pStyle w:val="Commentaire"/>
      </w:pPr>
      <w:r>
        <w:t>J. Huang et al., 2018</w:t>
      </w:r>
    </w:p>
    <w:p w14:paraId="285D0DF6" w14:textId="77777777" w:rsidR="00A26296" w:rsidRDefault="00A26296">
      <w:pPr>
        <w:pStyle w:val="Commentaire"/>
      </w:pPr>
      <w:r>
        <w:t>L. Xu et al., 2019</w:t>
      </w:r>
    </w:p>
    <w:p w14:paraId="6FFFC093" w14:textId="77777777" w:rsidR="00A26296" w:rsidRDefault="00A26296">
      <w:pPr>
        <w:pStyle w:val="Commentaire"/>
      </w:pPr>
    </w:p>
    <w:p w14:paraId="29EE3D0F" w14:textId="77777777" w:rsidR="00A26296" w:rsidRDefault="00A26296">
      <w:pPr>
        <w:pStyle w:val="Commentaire"/>
      </w:pPr>
      <w:r>
        <w:t>Extra stuff:</w:t>
      </w:r>
    </w:p>
    <w:p w14:paraId="7F978018" w14:textId="77777777" w:rsidR="00A26296" w:rsidRDefault="00A26296">
      <w:pPr>
        <w:pStyle w:val="Commentaire"/>
      </w:pPr>
      <w:r>
        <w:t>(Huang et al., 2018a; ; Xu et al., 2019a; )</w:t>
      </w:r>
    </w:p>
    <w:p w14:paraId="6DED4AE5" w14:textId="77777777" w:rsidR="00A26296" w:rsidRDefault="00A26296">
      <w:pPr>
        <w:pStyle w:val="Commentaire"/>
      </w:pPr>
    </w:p>
    <w:p w14:paraId="35A282AE" w14:textId="77777777" w:rsidR="00A26296" w:rsidRDefault="00A26296">
      <w:pPr>
        <w:pStyle w:val="Commentaire"/>
      </w:pPr>
      <w:r>
        <w:t>Correct:</w:t>
      </w:r>
    </w:p>
    <w:p w14:paraId="084D7543" w14:textId="367C2E2B" w:rsidR="00A26296" w:rsidRDefault="00A26296">
      <w:pPr>
        <w:pStyle w:val="Commentaire"/>
      </w:pPr>
      <w:r>
        <w:t>(J. Huang et al., 2018; Naumann et al., 2018; L. Xu et al., 2019; Gu et al., 2020)</w:t>
      </w:r>
    </w:p>
  </w:comment>
  <w:comment w:id="5728" w:author="Robin Matthews" w:date="2021-07-13T15:03:00Z" w:initials="RM">
    <w:p w14:paraId="3021B731" w14:textId="77777777" w:rsidR="00A26296" w:rsidRDefault="00A26296">
      <w:pPr>
        <w:pStyle w:val="Commentaire"/>
      </w:pPr>
      <w:r>
        <w:rPr>
          <w:rStyle w:val="Marquedecommentaire"/>
        </w:rPr>
        <w:annotationRef/>
      </w:r>
      <w:r>
        <w:t>Not found:</w:t>
      </w:r>
    </w:p>
    <w:p w14:paraId="24109265" w14:textId="77777777" w:rsidR="00A26296" w:rsidRDefault="00A26296">
      <w:pPr>
        <w:pStyle w:val="Commentaire"/>
      </w:pPr>
      <w:r>
        <w:t>J. Huang et al.</w:t>
      </w:r>
    </w:p>
    <w:p w14:paraId="1566ADC1" w14:textId="77777777" w:rsidR="00A26296" w:rsidRDefault="00A26296">
      <w:pPr>
        <w:pStyle w:val="Commentaire"/>
      </w:pPr>
    </w:p>
    <w:p w14:paraId="5829E862" w14:textId="77777777" w:rsidR="00A26296" w:rsidRDefault="00A26296">
      <w:pPr>
        <w:pStyle w:val="Commentaire"/>
      </w:pPr>
      <w:r>
        <w:t>Extra stuff:</w:t>
      </w:r>
    </w:p>
    <w:p w14:paraId="4F414414" w14:textId="77777777" w:rsidR="00A26296" w:rsidRDefault="00A26296">
      <w:pPr>
        <w:pStyle w:val="Commentaire"/>
      </w:pPr>
      <w:r>
        <w:t>(Huang et al., a)</w:t>
      </w:r>
    </w:p>
    <w:p w14:paraId="71C57C18" w14:textId="77777777" w:rsidR="00A26296" w:rsidRDefault="00A26296">
      <w:pPr>
        <w:pStyle w:val="Commentaire"/>
      </w:pPr>
    </w:p>
    <w:p w14:paraId="0BCEFE92" w14:textId="77777777" w:rsidR="00A26296" w:rsidRDefault="00A26296">
      <w:pPr>
        <w:pStyle w:val="Commentaire"/>
      </w:pPr>
      <w:r>
        <w:t>Correct:</w:t>
      </w:r>
    </w:p>
    <w:p w14:paraId="323525CE" w14:textId="77777777" w:rsidR="00A26296" w:rsidRDefault="00A26296">
      <w:pPr>
        <w:pStyle w:val="Commentaire"/>
      </w:pPr>
      <w:r>
        <w:t>J. Huang et al. (2018)</w:t>
      </w:r>
    </w:p>
    <w:p w14:paraId="6A24EA1D" w14:textId="3BF82F98" w:rsidR="00A26296" w:rsidRDefault="00A26296">
      <w:pPr>
        <w:pStyle w:val="Commentaire"/>
      </w:pPr>
      <w:r>
        <w:t>(J. Huang et al., 2018)</w:t>
      </w:r>
    </w:p>
  </w:comment>
  <w:comment w:id="5733" w:author="Robin Matthews" w:date="2021-07-13T15:03:00Z" w:initials="RM">
    <w:p w14:paraId="2733F658" w14:textId="77777777" w:rsidR="00A26296" w:rsidRDefault="00A26296">
      <w:pPr>
        <w:pStyle w:val="Commentaire"/>
      </w:pPr>
      <w:r>
        <w:rPr>
          <w:rStyle w:val="Marquedecommentaire"/>
        </w:rPr>
        <w:annotationRef/>
      </w:r>
      <w:r>
        <w:t>Not found:</w:t>
      </w:r>
    </w:p>
    <w:p w14:paraId="7D16DC40" w14:textId="77777777" w:rsidR="00A26296" w:rsidRDefault="00A26296">
      <w:pPr>
        <w:pStyle w:val="Commentaire"/>
      </w:pPr>
      <w:r>
        <w:t>L. Xu et al., 2019</w:t>
      </w:r>
    </w:p>
    <w:p w14:paraId="078C115C" w14:textId="77777777" w:rsidR="00A26296" w:rsidRDefault="00A26296">
      <w:pPr>
        <w:pStyle w:val="Commentaire"/>
      </w:pPr>
    </w:p>
    <w:p w14:paraId="641C0C7D" w14:textId="77777777" w:rsidR="00A26296" w:rsidRDefault="00A26296">
      <w:pPr>
        <w:pStyle w:val="Commentaire"/>
      </w:pPr>
      <w:r>
        <w:t>Extra stuff:</w:t>
      </w:r>
    </w:p>
    <w:p w14:paraId="6946EDA5" w14:textId="77777777" w:rsidR="00A26296" w:rsidRDefault="00A26296">
      <w:pPr>
        <w:pStyle w:val="Commentaire"/>
      </w:pPr>
      <w:r>
        <w:t>(; ; Xu et al., 2019a; ; )</w:t>
      </w:r>
    </w:p>
    <w:p w14:paraId="64F2FED3" w14:textId="77777777" w:rsidR="00A26296" w:rsidRDefault="00A26296">
      <w:pPr>
        <w:pStyle w:val="Commentaire"/>
      </w:pPr>
    </w:p>
    <w:p w14:paraId="42C20744" w14:textId="77777777" w:rsidR="00A26296" w:rsidRDefault="00A26296">
      <w:pPr>
        <w:pStyle w:val="Commentaire"/>
      </w:pPr>
      <w:r>
        <w:t>Correct:</w:t>
      </w:r>
    </w:p>
    <w:p w14:paraId="5CB8F3FF" w14:textId="289DA162" w:rsidR="00A26296" w:rsidRDefault="00A26296">
      <w:pPr>
        <w:pStyle w:val="Commentaire"/>
      </w:pPr>
      <w:r>
        <w:t>(Gao et al., 2017b; Naumann et al., 2018; L. Xu et al., 2019; Cook et al., 2020; Gu et al., 2020)</w:t>
      </w:r>
    </w:p>
  </w:comment>
  <w:comment w:id="5736" w:author="Robin Matthews" w:date="2021-07-13T15:03:00Z" w:initials="RM">
    <w:p w14:paraId="4AFBECE6" w14:textId="77777777" w:rsidR="00A26296" w:rsidRDefault="00A26296">
      <w:pPr>
        <w:pStyle w:val="Commentaire"/>
      </w:pPr>
      <w:r>
        <w:rPr>
          <w:rStyle w:val="Marquedecommentaire"/>
        </w:rPr>
        <w:annotationRef/>
      </w:r>
      <w:r>
        <w:t>Not found:</w:t>
      </w:r>
    </w:p>
    <w:p w14:paraId="737180D1" w14:textId="77777777" w:rsidR="00A26296" w:rsidRDefault="00A26296">
      <w:pPr>
        <w:pStyle w:val="Commentaire"/>
      </w:pPr>
      <w:r>
        <w:t>Vicente-Serrano et al., 2020c</w:t>
      </w:r>
    </w:p>
    <w:p w14:paraId="7B79CA63" w14:textId="77777777" w:rsidR="00A26296" w:rsidRDefault="00A26296">
      <w:pPr>
        <w:pStyle w:val="Commentaire"/>
      </w:pPr>
    </w:p>
    <w:p w14:paraId="293CB55E" w14:textId="77777777" w:rsidR="00A26296" w:rsidRDefault="00A26296">
      <w:pPr>
        <w:pStyle w:val="Commentaire"/>
      </w:pPr>
      <w:r>
        <w:t>Extra stuff:</w:t>
      </w:r>
    </w:p>
    <w:p w14:paraId="2CBE79C1" w14:textId="77777777" w:rsidR="00A26296" w:rsidRDefault="00A26296">
      <w:pPr>
        <w:pStyle w:val="Commentaire"/>
      </w:pPr>
      <w:r>
        <w:t>(; ; ; ; ; Vicente-Serrano et al., 2020a)</w:t>
      </w:r>
    </w:p>
    <w:p w14:paraId="30AF8028" w14:textId="77777777" w:rsidR="00A26296" w:rsidRDefault="00A26296">
      <w:pPr>
        <w:pStyle w:val="Commentaire"/>
      </w:pPr>
    </w:p>
    <w:p w14:paraId="04E24DA2" w14:textId="77777777" w:rsidR="00A26296" w:rsidRDefault="00A26296">
      <w:pPr>
        <w:pStyle w:val="Commentaire"/>
      </w:pPr>
      <w:r>
        <w:t>Correct:</w:t>
      </w:r>
    </w:p>
    <w:p w14:paraId="4FA8C5E8" w14:textId="78C8E9CF" w:rsidR="00A26296" w:rsidRDefault="00A26296">
      <w:pPr>
        <w:pStyle w:val="Commentaire"/>
      </w:pPr>
      <w:r>
        <w:t>(Cook et al., 2014a, 2020; Cheng et al., 2015; Dai et al., 2018; Naumann et al., 2018; Lu et al., 2019; Vicente-Serrano et al., 2020c)</w:t>
      </w:r>
    </w:p>
  </w:comment>
  <w:comment w:id="5741" w:author="Robin Matthews" w:date="2021-07-13T15:03:00Z" w:initials="RM">
    <w:p w14:paraId="1292AB87" w14:textId="77777777" w:rsidR="00A26296" w:rsidRDefault="00A26296">
      <w:pPr>
        <w:pStyle w:val="Commentaire"/>
      </w:pPr>
      <w:r>
        <w:rPr>
          <w:rStyle w:val="Marquedecommentaire"/>
        </w:rPr>
        <w:annotationRef/>
      </w:r>
      <w:r>
        <w:t>Not found:</w:t>
      </w:r>
    </w:p>
    <w:p w14:paraId="4CD0DD8B" w14:textId="77777777" w:rsidR="00A26296" w:rsidRDefault="00A26296">
      <w:pPr>
        <w:pStyle w:val="Commentaire"/>
      </w:pPr>
      <w:r>
        <w:t>D. Zhang et al., 2018</w:t>
      </w:r>
    </w:p>
    <w:p w14:paraId="5C35211B" w14:textId="77777777" w:rsidR="00A26296" w:rsidRDefault="00A26296">
      <w:pPr>
        <w:pStyle w:val="Commentaire"/>
      </w:pPr>
    </w:p>
    <w:p w14:paraId="2FE21169" w14:textId="77777777" w:rsidR="00A26296" w:rsidRDefault="00A26296">
      <w:pPr>
        <w:pStyle w:val="Commentaire"/>
      </w:pPr>
      <w:r>
        <w:t>Extra stuff:</w:t>
      </w:r>
    </w:p>
    <w:p w14:paraId="5DDF3053" w14:textId="77777777" w:rsidR="00A26296" w:rsidRDefault="00A26296">
      <w:pPr>
        <w:pStyle w:val="Commentaire"/>
      </w:pPr>
      <w:r>
        <w:t>(; ; Zhang et al., 2018b)</w:t>
      </w:r>
    </w:p>
    <w:p w14:paraId="01B3B69E" w14:textId="77777777" w:rsidR="00A26296" w:rsidRDefault="00A26296">
      <w:pPr>
        <w:pStyle w:val="Commentaire"/>
      </w:pPr>
    </w:p>
    <w:p w14:paraId="2BE0A042" w14:textId="77777777" w:rsidR="00A26296" w:rsidRDefault="00A26296">
      <w:pPr>
        <w:pStyle w:val="Commentaire"/>
      </w:pPr>
      <w:r>
        <w:t>Correct:</w:t>
      </w:r>
    </w:p>
    <w:p w14:paraId="0B96B25D" w14:textId="6370C251" w:rsidR="00A26296" w:rsidRDefault="00A26296">
      <w:pPr>
        <w:pStyle w:val="Commentaire"/>
      </w:pPr>
      <w:r>
        <w:t>(Liu et al., 2015; Dai and Zhao, 2017; D. Zhang et al., 2018)</w:t>
      </w:r>
    </w:p>
  </w:comment>
  <w:comment w:id="5748" w:author="Robin Matthews" w:date="2021-07-13T15:03:00Z" w:initials="RM">
    <w:p w14:paraId="31BD1CC4" w14:textId="77777777" w:rsidR="00A26296" w:rsidRDefault="00A26296">
      <w:pPr>
        <w:pStyle w:val="Commentaire"/>
      </w:pPr>
      <w:r>
        <w:rPr>
          <w:rStyle w:val="Marquedecommentaire"/>
        </w:rPr>
        <w:annotationRef/>
      </w:r>
      <w:r>
        <w:t>Not found:</w:t>
      </w:r>
    </w:p>
    <w:p w14:paraId="4DB74085" w14:textId="77777777" w:rsidR="00A26296" w:rsidRDefault="00A26296">
      <w:pPr>
        <w:pStyle w:val="Commentaire"/>
      </w:pPr>
      <w:r>
        <w:t>D. Zhang et al.</w:t>
      </w:r>
    </w:p>
    <w:p w14:paraId="64118996" w14:textId="77777777" w:rsidR="00A26296" w:rsidRDefault="00A26296">
      <w:pPr>
        <w:pStyle w:val="Commentaire"/>
      </w:pPr>
    </w:p>
    <w:p w14:paraId="75330B4B" w14:textId="77777777" w:rsidR="00A26296" w:rsidRDefault="00A26296">
      <w:pPr>
        <w:pStyle w:val="Commentaire"/>
      </w:pPr>
      <w:r>
        <w:t>Extra stuff:</w:t>
      </w:r>
    </w:p>
    <w:p w14:paraId="70EB6A76" w14:textId="77777777" w:rsidR="00A26296" w:rsidRDefault="00A26296">
      <w:pPr>
        <w:pStyle w:val="Commentaire"/>
      </w:pPr>
      <w:r>
        <w:t>(Zhang et al., b)</w:t>
      </w:r>
    </w:p>
    <w:p w14:paraId="0D8F8527" w14:textId="77777777" w:rsidR="00A26296" w:rsidRDefault="00A26296">
      <w:pPr>
        <w:pStyle w:val="Commentaire"/>
      </w:pPr>
    </w:p>
    <w:p w14:paraId="062B25B7" w14:textId="77777777" w:rsidR="00A26296" w:rsidRDefault="00A26296">
      <w:pPr>
        <w:pStyle w:val="Commentaire"/>
      </w:pPr>
      <w:r>
        <w:t>Correct:</w:t>
      </w:r>
    </w:p>
    <w:p w14:paraId="38D24CB9" w14:textId="77777777" w:rsidR="00A26296" w:rsidRDefault="00A26296">
      <w:pPr>
        <w:pStyle w:val="Commentaire"/>
      </w:pPr>
      <w:r>
        <w:t>D. Zhang et al. (2018)</w:t>
      </w:r>
    </w:p>
    <w:p w14:paraId="36BFB49D" w14:textId="76D6212E" w:rsidR="00A26296" w:rsidRDefault="00A26296">
      <w:pPr>
        <w:pStyle w:val="Commentaire"/>
      </w:pPr>
      <w:r>
        <w:t>(D. Zhang et al., 2018)</w:t>
      </w:r>
    </w:p>
  </w:comment>
  <w:comment w:id="5753" w:author="Robin Matthews" w:date="2021-07-13T15:03:00Z" w:initials="RM">
    <w:p w14:paraId="62D83B28" w14:textId="77777777" w:rsidR="00A26296" w:rsidRDefault="00A26296">
      <w:pPr>
        <w:pStyle w:val="Commentaire"/>
      </w:pPr>
      <w:r>
        <w:rPr>
          <w:rStyle w:val="Marquedecommentaire"/>
        </w:rPr>
        <w:annotationRef/>
      </w:r>
      <w:r>
        <w:t>Not found:</w:t>
      </w:r>
    </w:p>
    <w:p w14:paraId="0321E4A0" w14:textId="77777777" w:rsidR="00A26296" w:rsidRDefault="00A26296">
      <w:pPr>
        <w:pStyle w:val="Commentaire"/>
      </w:pPr>
      <w:r>
        <w:t>D. Zhang et al., 2018</w:t>
      </w:r>
    </w:p>
    <w:p w14:paraId="7F8DA8B2" w14:textId="77777777" w:rsidR="00A26296" w:rsidRDefault="00A26296">
      <w:pPr>
        <w:pStyle w:val="Commentaire"/>
      </w:pPr>
    </w:p>
    <w:p w14:paraId="6D49D273" w14:textId="77777777" w:rsidR="00A26296" w:rsidRDefault="00A26296">
      <w:pPr>
        <w:pStyle w:val="Commentaire"/>
      </w:pPr>
      <w:r>
        <w:t>Extra stuff:</w:t>
      </w:r>
    </w:p>
    <w:p w14:paraId="6A10380E" w14:textId="77777777" w:rsidR="00A26296" w:rsidRDefault="00A26296">
      <w:pPr>
        <w:pStyle w:val="Commentaire"/>
      </w:pPr>
      <w:r>
        <w:t>(; Zhang et al., 2018b)</w:t>
      </w:r>
    </w:p>
    <w:p w14:paraId="342A6365" w14:textId="77777777" w:rsidR="00A26296" w:rsidRDefault="00A26296">
      <w:pPr>
        <w:pStyle w:val="Commentaire"/>
      </w:pPr>
    </w:p>
    <w:p w14:paraId="3618BC5A" w14:textId="77777777" w:rsidR="00A26296" w:rsidRDefault="00A26296">
      <w:pPr>
        <w:pStyle w:val="Commentaire"/>
      </w:pPr>
      <w:r>
        <w:t>Correct:</w:t>
      </w:r>
    </w:p>
    <w:p w14:paraId="71DE7131" w14:textId="6DFE8DA0" w:rsidR="00A26296" w:rsidRDefault="00A26296">
      <w:pPr>
        <w:pStyle w:val="Commentaire"/>
      </w:pPr>
      <w:r>
        <w:t>(Liu et al., 2015; D. Zhang et al., 2018)</w:t>
      </w:r>
    </w:p>
  </w:comment>
  <w:comment w:id="5757" w:author="Robin Matthews" w:date="2021-07-13T15:03:00Z" w:initials="RM">
    <w:p w14:paraId="2A7D77AF" w14:textId="77777777" w:rsidR="00A26296" w:rsidRDefault="00A26296">
      <w:pPr>
        <w:pStyle w:val="Commentaire"/>
      </w:pPr>
      <w:r>
        <w:rPr>
          <w:rStyle w:val="Marquedecommentaire"/>
        </w:rPr>
        <w:annotationRef/>
      </w:r>
      <w:r>
        <w:t>Not found:</w:t>
      </w:r>
    </w:p>
    <w:p w14:paraId="0B7E0A2F" w14:textId="77777777" w:rsidR="00A26296" w:rsidRDefault="00A26296">
      <w:pPr>
        <w:pStyle w:val="Commentaire"/>
      </w:pPr>
      <w:r>
        <w:t>D. Zhang et al.</w:t>
      </w:r>
    </w:p>
    <w:p w14:paraId="68C893AB" w14:textId="77777777" w:rsidR="00A26296" w:rsidRDefault="00A26296">
      <w:pPr>
        <w:pStyle w:val="Commentaire"/>
      </w:pPr>
    </w:p>
    <w:p w14:paraId="38C76523" w14:textId="77777777" w:rsidR="00A26296" w:rsidRDefault="00A26296">
      <w:pPr>
        <w:pStyle w:val="Commentaire"/>
      </w:pPr>
      <w:r>
        <w:t>Extra stuff:</w:t>
      </w:r>
    </w:p>
    <w:p w14:paraId="467811D8" w14:textId="77777777" w:rsidR="00A26296" w:rsidRDefault="00A26296">
      <w:pPr>
        <w:pStyle w:val="Commentaire"/>
      </w:pPr>
      <w:r>
        <w:t>(Zhang et al., b)</w:t>
      </w:r>
    </w:p>
    <w:p w14:paraId="56CB2ED7" w14:textId="77777777" w:rsidR="00A26296" w:rsidRDefault="00A26296">
      <w:pPr>
        <w:pStyle w:val="Commentaire"/>
      </w:pPr>
    </w:p>
    <w:p w14:paraId="228AEC7C" w14:textId="77777777" w:rsidR="00A26296" w:rsidRDefault="00A26296">
      <w:pPr>
        <w:pStyle w:val="Commentaire"/>
      </w:pPr>
      <w:r>
        <w:t>Correct:</w:t>
      </w:r>
    </w:p>
    <w:p w14:paraId="627F60AC" w14:textId="77777777" w:rsidR="00A26296" w:rsidRDefault="00A26296">
      <w:pPr>
        <w:pStyle w:val="Commentaire"/>
      </w:pPr>
      <w:r>
        <w:t>D. Zhang et al. (2018)</w:t>
      </w:r>
    </w:p>
    <w:p w14:paraId="35E3E793" w14:textId="4BAC8352" w:rsidR="00A26296" w:rsidRDefault="00A26296">
      <w:pPr>
        <w:pStyle w:val="Commentaire"/>
      </w:pPr>
      <w:r>
        <w:t>(D. Zhang et al., 2018)</w:t>
      </w:r>
    </w:p>
  </w:comment>
  <w:comment w:id="5762" w:author="Robin Matthews" w:date="2021-07-13T15:03:00Z" w:initials="RM">
    <w:p w14:paraId="4A837DFF" w14:textId="77777777" w:rsidR="00A26296" w:rsidRDefault="00A26296">
      <w:pPr>
        <w:pStyle w:val="Commentaire"/>
      </w:pPr>
      <w:r>
        <w:rPr>
          <w:rStyle w:val="Marquedecommentaire"/>
        </w:rPr>
        <w:annotationRef/>
      </w:r>
      <w:r>
        <w:t>Not found:</w:t>
      </w:r>
    </w:p>
    <w:p w14:paraId="68305363" w14:textId="77777777" w:rsidR="00A26296" w:rsidRDefault="00A26296">
      <w:pPr>
        <w:pStyle w:val="Commentaire"/>
      </w:pPr>
      <w:r>
        <w:t>R. Zhai et al., 2020</w:t>
      </w:r>
    </w:p>
    <w:p w14:paraId="7C1B4416" w14:textId="77777777" w:rsidR="00A26296" w:rsidRDefault="00A26296">
      <w:pPr>
        <w:pStyle w:val="Commentaire"/>
      </w:pPr>
    </w:p>
    <w:p w14:paraId="287A2035" w14:textId="77777777" w:rsidR="00A26296" w:rsidRDefault="00A26296">
      <w:pPr>
        <w:pStyle w:val="Commentaire"/>
      </w:pPr>
      <w:r>
        <w:t>Extra stuff:</w:t>
      </w:r>
    </w:p>
    <w:p w14:paraId="57913CEB" w14:textId="77777777" w:rsidR="00A26296" w:rsidRDefault="00A26296">
      <w:pPr>
        <w:pStyle w:val="Commentaire"/>
      </w:pPr>
      <w:r>
        <w:t>(; ; Zhai et al., 2020b)</w:t>
      </w:r>
    </w:p>
    <w:p w14:paraId="5D9BA452" w14:textId="77777777" w:rsidR="00A26296" w:rsidRDefault="00A26296">
      <w:pPr>
        <w:pStyle w:val="Commentaire"/>
      </w:pPr>
    </w:p>
    <w:p w14:paraId="73FF534B" w14:textId="77777777" w:rsidR="00A26296" w:rsidRDefault="00A26296">
      <w:pPr>
        <w:pStyle w:val="Commentaire"/>
      </w:pPr>
      <w:r>
        <w:t>Correct:</w:t>
      </w:r>
    </w:p>
    <w:p w14:paraId="79A35623" w14:textId="252B516B" w:rsidR="00A26296" w:rsidRDefault="00A26296">
      <w:pPr>
        <w:pStyle w:val="Commentaire"/>
      </w:pPr>
      <w:r>
        <w:t>(Touma et al., 2015; Cook et al., 2020; R. Zhai et al., 2020)</w:t>
      </w:r>
    </w:p>
  </w:comment>
  <w:comment w:id="5767" w:author="Robin Matthews" w:date="2021-07-13T15:03:00Z" w:initials="RM">
    <w:p w14:paraId="4596E50D" w14:textId="77777777" w:rsidR="00A26296" w:rsidRDefault="00A26296">
      <w:pPr>
        <w:pStyle w:val="Commentaire"/>
      </w:pPr>
      <w:r>
        <w:rPr>
          <w:rStyle w:val="Marquedecommentaire"/>
        </w:rPr>
        <w:annotationRef/>
      </w:r>
      <w:r>
        <w:t>Not found:</w:t>
      </w:r>
    </w:p>
    <w:p w14:paraId="05E83F6A" w14:textId="77777777" w:rsidR="00A26296" w:rsidRDefault="00A26296">
      <w:pPr>
        <w:pStyle w:val="Commentaire"/>
      </w:pPr>
      <w:r>
        <w:t>L. Xu et al., 2019</w:t>
      </w:r>
    </w:p>
    <w:p w14:paraId="4B6FE5A9" w14:textId="77777777" w:rsidR="00A26296" w:rsidRDefault="00A26296">
      <w:pPr>
        <w:pStyle w:val="Commentaire"/>
      </w:pPr>
    </w:p>
    <w:p w14:paraId="563A4233" w14:textId="77777777" w:rsidR="00A26296" w:rsidRDefault="00A26296">
      <w:pPr>
        <w:pStyle w:val="Commentaire"/>
      </w:pPr>
      <w:r>
        <w:t>Extra stuff:</w:t>
      </w:r>
    </w:p>
    <w:p w14:paraId="709EA0FB" w14:textId="77777777" w:rsidR="00A26296" w:rsidRDefault="00A26296">
      <w:pPr>
        <w:pStyle w:val="Commentaire"/>
      </w:pPr>
      <w:r>
        <w:t>(Xu et al., 2019a; )</w:t>
      </w:r>
    </w:p>
    <w:p w14:paraId="6836339C" w14:textId="77777777" w:rsidR="00A26296" w:rsidRDefault="00A26296">
      <w:pPr>
        <w:pStyle w:val="Commentaire"/>
      </w:pPr>
    </w:p>
    <w:p w14:paraId="3DBE11DF" w14:textId="77777777" w:rsidR="00A26296" w:rsidRDefault="00A26296">
      <w:pPr>
        <w:pStyle w:val="Commentaire"/>
      </w:pPr>
      <w:r>
        <w:t>Correct:</w:t>
      </w:r>
    </w:p>
    <w:p w14:paraId="60E60593" w14:textId="3FC0680A" w:rsidR="00A26296" w:rsidRDefault="00A26296">
      <w:pPr>
        <w:pStyle w:val="Commentaire"/>
      </w:pPr>
      <w:r>
        <w:t>(L. Xu et al., 2019; Spinoni et al., 2020)</w:t>
      </w:r>
    </w:p>
  </w:comment>
  <w:comment w:id="5772" w:author="Robin Matthews" w:date="2021-07-13T15:03:00Z" w:initials="RM">
    <w:p w14:paraId="6D2F1667" w14:textId="77777777" w:rsidR="00A26296" w:rsidRDefault="00A26296">
      <w:pPr>
        <w:pStyle w:val="Commentaire"/>
      </w:pPr>
      <w:r>
        <w:rPr>
          <w:rStyle w:val="Marquedecommentaire"/>
        </w:rPr>
        <w:annotationRef/>
      </w:r>
      <w:r>
        <w:t>Not found:</w:t>
      </w:r>
    </w:p>
    <w:p w14:paraId="0F667559" w14:textId="77777777" w:rsidR="00A26296" w:rsidRDefault="00A26296">
      <w:pPr>
        <w:pStyle w:val="Commentaire"/>
      </w:pPr>
      <w:r>
        <w:t>L. Xu et al.</w:t>
      </w:r>
    </w:p>
    <w:p w14:paraId="56292B9F" w14:textId="77777777" w:rsidR="00A26296" w:rsidRDefault="00A26296">
      <w:pPr>
        <w:pStyle w:val="Commentaire"/>
      </w:pPr>
    </w:p>
    <w:p w14:paraId="0C753C3F" w14:textId="77777777" w:rsidR="00A26296" w:rsidRDefault="00A26296">
      <w:pPr>
        <w:pStyle w:val="Commentaire"/>
      </w:pPr>
      <w:r>
        <w:t>Extra stuff:</w:t>
      </w:r>
    </w:p>
    <w:p w14:paraId="54829535" w14:textId="77777777" w:rsidR="00A26296" w:rsidRDefault="00A26296">
      <w:pPr>
        <w:pStyle w:val="Commentaire"/>
      </w:pPr>
      <w:r>
        <w:t>(Xu et al., a)</w:t>
      </w:r>
    </w:p>
    <w:p w14:paraId="75E07F89" w14:textId="77777777" w:rsidR="00A26296" w:rsidRDefault="00A26296">
      <w:pPr>
        <w:pStyle w:val="Commentaire"/>
      </w:pPr>
    </w:p>
    <w:p w14:paraId="786332F6" w14:textId="77777777" w:rsidR="00A26296" w:rsidRDefault="00A26296">
      <w:pPr>
        <w:pStyle w:val="Commentaire"/>
      </w:pPr>
      <w:r>
        <w:t>Correct:</w:t>
      </w:r>
    </w:p>
    <w:p w14:paraId="739AD531" w14:textId="77777777" w:rsidR="00A26296" w:rsidRDefault="00A26296">
      <w:pPr>
        <w:pStyle w:val="Commentaire"/>
      </w:pPr>
      <w:r>
        <w:t>L. Xu et al. (2019)</w:t>
      </w:r>
    </w:p>
    <w:p w14:paraId="58DB7D5D" w14:textId="15F1BEED" w:rsidR="00A26296" w:rsidRDefault="00A26296">
      <w:pPr>
        <w:pStyle w:val="Commentaire"/>
      </w:pPr>
      <w:r>
        <w:t>(L. Xu et al., 2019)</w:t>
      </w:r>
    </w:p>
  </w:comment>
  <w:comment w:id="5777" w:author="Robin Matthews" w:date="2021-07-13T15:03:00Z" w:initials="RM">
    <w:p w14:paraId="4B18BFBE" w14:textId="77777777" w:rsidR="00A26296" w:rsidRDefault="00A26296">
      <w:pPr>
        <w:pStyle w:val="Commentaire"/>
      </w:pPr>
      <w:r>
        <w:rPr>
          <w:rStyle w:val="Marquedecommentaire"/>
        </w:rPr>
        <w:annotationRef/>
      </w:r>
      <w:r>
        <w:t>Not found:</w:t>
      </w:r>
    </w:p>
    <w:p w14:paraId="55AB8987" w14:textId="77777777" w:rsidR="00A26296" w:rsidRDefault="00A26296">
      <w:pPr>
        <w:pStyle w:val="Commentaire"/>
      </w:pPr>
      <w:r>
        <w:t>Z. Li et al., 2017</w:t>
      </w:r>
    </w:p>
    <w:p w14:paraId="0048EA65" w14:textId="77777777" w:rsidR="00A26296" w:rsidRDefault="00A26296">
      <w:pPr>
        <w:pStyle w:val="Commentaire"/>
      </w:pPr>
      <w:r>
        <w:t>P. Zhang et al., 2020</w:t>
      </w:r>
    </w:p>
    <w:p w14:paraId="3A62F661" w14:textId="77777777" w:rsidR="00A26296" w:rsidRDefault="00A26296">
      <w:pPr>
        <w:pStyle w:val="Commentaire"/>
      </w:pPr>
    </w:p>
    <w:p w14:paraId="77A37F4D" w14:textId="77777777" w:rsidR="00A26296" w:rsidRDefault="00A26296">
      <w:pPr>
        <w:pStyle w:val="Commentaire"/>
      </w:pPr>
      <w:r>
        <w:t>Extra stuff:</w:t>
      </w:r>
    </w:p>
    <w:p w14:paraId="7987D811" w14:textId="77777777" w:rsidR="00A26296" w:rsidRDefault="00A26296">
      <w:pPr>
        <w:pStyle w:val="Commentaire"/>
      </w:pPr>
      <w:r>
        <w:t>(; ; ; Li et al., 2017c; ; ; Zhang et al., 2020c)</w:t>
      </w:r>
    </w:p>
    <w:p w14:paraId="1A3A0B20" w14:textId="77777777" w:rsidR="00A26296" w:rsidRDefault="00A26296">
      <w:pPr>
        <w:pStyle w:val="Commentaire"/>
      </w:pPr>
    </w:p>
    <w:p w14:paraId="33C8D126" w14:textId="77777777" w:rsidR="00A26296" w:rsidRDefault="00A26296">
      <w:pPr>
        <w:pStyle w:val="Commentaire"/>
      </w:pPr>
      <w:r>
        <w:t>Correct:</w:t>
      </w:r>
    </w:p>
    <w:p w14:paraId="730C1F0E" w14:textId="0869870D" w:rsidR="00A26296" w:rsidRDefault="00A26296">
      <w:pPr>
        <w:pStyle w:val="Commentaire"/>
      </w:pPr>
      <w:r>
        <w:t>(Greve et al., 2014; Cheng et al., 2015; Dai and Zhao, 2017; Z. Li et al., 2017; Spinoni et al., 2019; Padrón et al., 2020; P. Zhang et al., 2020)</w:t>
      </w:r>
    </w:p>
  </w:comment>
  <w:comment w:id="5784" w:author="Robin Matthews" w:date="2021-07-13T15:03:00Z" w:initials="RM">
    <w:p w14:paraId="5EE9E902" w14:textId="77777777" w:rsidR="00A26296" w:rsidRDefault="00A26296">
      <w:pPr>
        <w:pStyle w:val="Commentaire"/>
      </w:pPr>
      <w:r>
        <w:rPr>
          <w:rStyle w:val="Marquedecommentaire"/>
        </w:rPr>
        <w:annotationRef/>
      </w:r>
      <w:r>
        <w:t>Not found:</w:t>
      </w:r>
    </w:p>
    <w:p w14:paraId="746D5AFA" w14:textId="77777777" w:rsidR="00A26296" w:rsidRDefault="00A26296">
      <w:pPr>
        <w:pStyle w:val="Commentaire"/>
      </w:pPr>
      <w:r>
        <w:t>L. Xu et al.</w:t>
      </w:r>
    </w:p>
    <w:p w14:paraId="4446A958" w14:textId="77777777" w:rsidR="00A26296" w:rsidRDefault="00A26296">
      <w:pPr>
        <w:pStyle w:val="Commentaire"/>
      </w:pPr>
    </w:p>
    <w:p w14:paraId="2B3D0F25" w14:textId="77777777" w:rsidR="00A26296" w:rsidRDefault="00A26296">
      <w:pPr>
        <w:pStyle w:val="Commentaire"/>
      </w:pPr>
      <w:r>
        <w:t>Extra stuff:</w:t>
      </w:r>
    </w:p>
    <w:p w14:paraId="60A617E9" w14:textId="77777777" w:rsidR="00A26296" w:rsidRDefault="00A26296">
      <w:pPr>
        <w:pStyle w:val="Commentaire"/>
      </w:pPr>
      <w:r>
        <w:t>(Xu et al., a)</w:t>
      </w:r>
    </w:p>
    <w:p w14:paraId="3CB84C6F" w14:textId="77777777" w:rsidR="00A26296" w:rsidRDefault="00A26296">
      <w:pPr>
        <w:pStyle w:val="Commentaire"/>
      </w:pPr>
    </w:p>
    <w:p w14:paraId="476824C4" w14:textId="77777777" w:rsidR="00A26296" w:rsidRDefault="00A26296">
      <w:pPr>
        <w:pStyle w:val="Commentaire"/>
      </w:pPr>
      <w:r>
        <w:t>Correct:</w:t>
      </w:r>
    </w:p>
    <w:p w14:paraId="0AACADC5" w14:textId="77777777" w:rsidR="00A26296" w:rsidRDefault="00A26296">
      <w:pPr>
        <w:pStyle w:val="Commentaire"/>
      </w:pPr>
      <w:r>
        <w:t>L. Xu et al. (2019)</w:t>
      </w:r>
    </w:p>
    <w:p w14:paraId="5006AD4D" w14:textId="1D93181D" w:rsidR="00A26296" w:rsidRDefault="00A26296">
      <w:pPr>
        <w:pStyle w:val="Commentaire"/>
      </w:pPr>
      <w:r>
        <w:t>(L. Xu et al., 2019)</w:t>
      </w:r>
    </w:p>
  </w:comment>
  <w:comment w:id="5789" w:author="Robin Matthews" w:date="2021-07-13T15:03:00Z" w:initials="RM">
    <w:p w14:paraId="3430B659" w14:textId="77777777" w:rsidR="00A26296" w:rsidRDefault="00A26296">
      <w:pPr>
        <w:pStyle w:val="Commentaire"/>
      </w:pPr>
      <w:r>
        <w:rPr>
          <w:rStyle w:val="Marquedecommentaire"/>
        </w:rPr>
        <w:annotationRef/>
      </w:r>
      <w:r>
        <w:t>Not found:</w:t>
      </w:r>
    </w:p>
    <w:p w14:paraId="10B2C6E7" w14:textId="77777777" w:rsidR="00A26296" w:rsidRDefault="00A26296">
      <w:pPr>
        <w:pStyle w:val="Commentaire"/>
      </w:pPr>
      <w:r>
        <w:t>L. Xu et al., 2019</w:t>
      </w:r>
    </w:p>
    <w:p w14:paraId="53E3971B" w14:textId="77777777" w:rsidR="00A26296" w:rsidRDefault="00A26296">
      <w:pPr>
        <w:pStyle w:val="Commentaire"/>
      </w:pPr>
    </w:p>
    <w:p w14:paraId="7E2600FA" w14:textId="77777777" w:rsidR="00A26296" w:rsidRDefault="00A26296">
      <w:pPr>
        <w:pStyle w:val="Commentaire"/>
      </w:pPr>
      <w:r>
        <w:t>Extra stuff:</w:t>
      </w:r>
    </w:p>
    <w:p w14:paraId="10B85766" w14:textId="77777777" w:rsidR="00A26296" w:rsidRDefault="00A26296">
      <w:pPr>
        <w:pStyle w:val="Commentaire"/>
      </w:pPr>
      <w:r>
        <w:t>(Xu et al., 2019a; )</w:t>
      </w:r>
    </w:p>
    <w:p w14:paraId="40544F6E" w14:textId="77777777" w:rsidR="00A26296" w:rsidRDefault="00A26296">
      <w:pPr>
        <w:pStyle w:val="Commentaire"/>
      </w:pPr>
    </w:p>
    <w:p w14:paraId="7E41B14F" w14:textId="77777777" w:rsidR="00A26296" w:rsidRDefault="00A26296">
      <w:pPr>
        <w:pStyle w:val="Commentaire"/>
      </w:pPr>
      <w:r>
        <w:t>Correct:</w:t>
      </w:r>
    </w:p>
    <w:p w14:paraId="300B7BB0" w14:textId="393C1F42" w:rsidR="00A26296" w:rsidRDefault="00A26296">
      <w:pPr>
        <w:pStyle w:val="Commentaire"/>
      </w:pPr>
      <w:r>
        <w:t>(L. Xu et al., 2019; Cook et al., 2020)</w:t>
      </w:r>
    </w:p>
  </w:comment>
  <w:comment w:id="5792" w:author="Robin Matthews" w:date="2021-07-13T15:03:00Z" w:initials="RM">
    <w:p w14:paraId="0A9FE692" w14:textId="77777777" w:rsidR="00A26296" w:rsidRDefault="00A26296">
      <w:pPr>
        <w:pStyle w:val="Commentaire"/>
      </w:pPr>
      <w:r>
        <w:rPr>
          <w:rStyle w:val="Marquedecommentaire"/>
        </w:rPr>
        <w:annotationRef/>
      </w:r>
      <w:r>
        <w:t>Not found:</w:t>
      </w:r>
    </w:p>
    <w:p w14:paraId="14C30D7E" w14:textId="77777777" w:rsidR="00A26296" w:rsidRDefault="00A26296">
      <w:pPr>
        <w:pStyle w:val="Commentaire"/>
      </w:pPr>
      <w:r>
        <w:t>Vicente-Serrano et al., 2020c</w:t>
      </w:r>
    </w:p>
    <w:p w14:paraId="29235FA0" w14:textId="77777777" w:rsidR="00A26296" w:rsidRDefault="00A26296">
      <w:pPr>
        <w:pStyle w:val="Commentaire"/>
      </w:pPr>
    </w:p>
    <w:p w14:paraId="39C193EC" w14:textId="77777777" w:rsidR="00A26296" w:rsidRDefault="00A26296">
      <w:pPr>
        <w:pStyle w:val="Commentaire"/>
      </w:pPr>
      <w:r>
        <w:t>Extra stuff:</w:t>
      </w:r>
    </w:p>
    <w:p w14:paraId="0FFBA59E" w14:textId="77777777" w:rsidR="00A26296" w:rsidRDefault="00A26296">
      <w:pPr>
        <w:pStyle w:val="Commentaire"/>
      </w:pPr>
      <w:r>
        <w:t>(; ; ; Vicente-Serrano et al., 2020a)</w:t>
      </w:r>
    </w:p>
    <w:p w14:paraId="4E0AD00C" w14:textId="77777777" w:rsidR="00A26296" w:rsidRDefault="00A26296">
      <w:pPr>
        <w:pStyle w:val="Commentaire"/>
      </w:pPr>
    </w:p>
    <w:p w14:paraId="0E06D4FA" w14:textId="77777777" w:rsidR="00A26296" w:rsidRDefault="00A26296">
      <w:pPr>
        <w:pStyle w:val="Commentaire"/>
      </w:pPr>
      <w:r>
        <w:t>Correct:</w:t>
      </w:r>
    </w:p>
    <w:p w14:paraId="1045792F" w14:textId="37254693" w:rsidR="00A26296" w:rsidRDefault="00A26296">
      <w:pPr>
        <w:pStyle w:val="Commentaire"/>
      </w:pPr>
      <w:r>
        <w:t>(Cook et al., 2014a, 2020; Dai et al., 2018; Lu et al., 2019; Vicente-Serrano et al., 2020c)</w:t>
      </w:r>
    </w:p>
  </w:comment>
  <w:comment w:id="5799" w:author="Robin Matthews" w:date="2021-07-13T15:03:00Z" w:initials="RM">
    <w:p w14:paraId="33F21200" w14:textId="77777777" w:rsidR="00A26296" w:rsidRDefault="00A26296">
      <w:pPr>
        <w:pStyle w:val="Commentaire"/>
      </w:pPr>
      <w:r>
        <w:rPr>
          <w:rStyle w:val="Marquedecommentaire"/>
        </w:rPr>
        <w:annotationRef/>
      </w:r>
      <w:r>
        <w:t>Not found:</w:t>
      </w:r>
    </w:p>
    <w:p w14:paraId="42E6FD9E" w14:textId="77777777" w:rsidR="00A26296" w:rsidRDefault="00A26296">
      <w:pPr>
        <w:pStyle w:val="Commentaire"/>
      </w:pPr>
      <w:r>
        <w:t>R. Zhai et al., 2020</w:t>
      </w:r>
    </w:p>
    <w:p w14:paraId="36374995" w14:textId="77777777" w:rsidR="00A26296" w:rsidRDefault="00A26296">
      <w:pPr>
        <w:pStyle w:val="Commentaire"/>
      </w:pPr>
    </w:p>
    <w:p w14:paraId="098CFEEA" w14:textId="77777777" w:rsidR="00A26296" w:rsidRDefault="00A26296">
      <w:pPr>
        <w:pStyle w:val="Commentaire"/>
      </w:pPr>
      <w:r>
        <w:t>Extra stuff:</w:t>
      </w:r>
    </w:p>
    <w:p w14:paraId="2D7D2C30" w14:textId="77777777" w:rsidR="00A26296" w:rsidRDefault="00A26296">
      <w:pPr>
        <w:pStyle w:val="Commentaire"/>
      </w:pPr>
      <w:r>
        <w:t>(; ; Zhai et al., 2020b)</w:t>
      </w:r>
    </w:p>
    <w:p w14:paraId="5AC9D959" w14:textId="77777777" w:rsidR="00A26296" w:rsidRDefault="00A26296">
      <w:pPr>
        <w:pStyle w:val="Commentaire"/>
      </w:pPr>
    </w:p>
    <w:p w14:paraId="0BAF176D" w14:textId="77777777" w:rsidR="00A26296" w:rsidRDefault="00A26296">
      <w:pPr>
        <w:pStyle w:val="Commentaire"/>
      </w:pPr>
      <w:r>
        <w:t>Correct:</w:t>
      </w:r>
    </w:p>
    <w:p w14:paraId="2B1D48BA" w14:textId="57226FB0" w:rsidR="00A26296" w:rsidRDefault="00A26296">
      <w:pPr>
        <w:pStyle w:val="Commentaire"/>
      </w:pPr>
      <w:r>
        <w:t>(Touma et al., 2015; Cook et al., 2020; R. Zhai et al., 2020)</w:t>
      </w:r>
    </w:p>
  </w:comment>
  <w:comment w:id="5804" w:author="Robin Matthews" w:date="2021-07-13T15:03:00Z" w:initials="RM">
    <w:p w14:paraId="06BE02C1" w14:textId="77777777" w:rsidR="00A26296" w:rsidRDefault="00A26296">
      <w:pPr>
        <w:pStyle w:val="Commentaire"/>
      </w:pPr>
      <w:r>
        <w:rPr>
          <w:rStyle w:val="Marquedecommentaire"/>
        </w:rPr>
        <w:annotationRef/>
      </w:r>
      <w:r>
        <w:t>Not found:</w:t>
      </w:r>
    </w:p>
    <w:p w14:paraId="39DE8C80" w14:textId="77777777" w:rsidR="00A26296" w:rsidRDefault="00A26296">
      <w:pPr>
        <w:pStyle w:val="Commentaire"/>
      </w:pPr>
      <w:r>
        <w:t>L. Xu et al.</w:t>
      </w:r>
    </w:p>
    <w:p w14:paraId="655B6DED" w14:textId="77777777" w:rsidR="00A26296" w:rsidRDefault="00A26296">
      <w:pPr>
        <w:pStyle w:val="Commentaire"/>
      </w:pPr>
    </w:p>
    <w:p w14:paraId="1364693F" w14:textId="77777777" w:rsidR="00A26296" w:rsidRDefault="00A26296">
      <w:pPr>
        <w:pStyle w:val="Commentaire"/>
      </w:pPr>
      <w:r>
        <w:t>Extra stuff:</w:t>
      </w:r>
    </w:p>
    <w:p w14:paraId="70182C97" w14:textId="77777777" w:rsidR="00A26296" w:rsidRDefault="00A26296">
      <w:pPr>
        <w:pStyle w:val="Commentaire"/>
      </w:pPr>
      <w:r>
        <w:t>(Xu et al., a)</w:t>
      </w:r>
    </w:p>
    <w:p w14:paraId="6D82FB0B" w14:textId="77777777" w:rsidR="00A26296" w:rsidRDefault="00A26296">
      <w:pPr>
        <w:pStyle w:val="Commentaire"/>
      </w:pPr>
    </w:p>
    <w:p w14:paraId="0D0EDB49" w14:textId="77777777" w:rsidR="00A26296" w:rsidRDefault="00A26296">
      <w:pPr>
        <w:pStyle w:val="Commentaire"/>
      </w:pPr>
      <w:r>
        <w:t>Correct:</w:t>
      </w:r>
    </w:p>
    <w:p w14:paraId="1217D507" w14:textId="77777777" w:rsidR="00A26296" w:rsidRDefault="00A26296">
      <w:pPr>
        <w:pStyle w:val="Commentaire"/>
      </w:pPr>
      <w:r>
        <w:t>L. Xu et al. (2019)</w:t>
      </w:r>
    </w:p>
    <w:p w14:paraId="26F40311" w14:textId="37542A63" w:rsidR="00A26296" w:rsidRDefault="00A26296">
      <w:pPr>
        <w:pStyle w:val="Commentaire"/>
      </w:pPr>
      <w:r>
        <w:t>(L. Xu et al., 2019)</w:t>
      </w:r>
    </w:p>
  </w:comment>
  <w:comment w:id="5807" w:author="Robin Matthews" w:date="2021-07-13T15:03:00Z" w:initials="RM">
    <w:p w14:paraId="18DF8EEF" w14:textId="77777777" w:rsidR="00A26296" w:rsidRDefault="00A26296">
      <w:pPr>
        <w:pStyle w:val="Commentaire"/>
      </w:pPr>
      <w:r>
        <w:rPr>
          <w:rStyle w:val="Marquedecommentaire"/>
        </w:rPr>
        <w:annotationRef/>
      </w:r>
      <w:r>
        <w:t>Not found:</w:t>
      </w:r>
    </w:p>
    <w:p w14:paraId="378CAC8A" w14:textId="77777777" w:rsidR="00A26296" w:rsidRDefault="00A26296">
      <w:pPr>
        <w:pStyle w:val="Commentaire"/>
      </w:pPr>
      <w:r>
        <w:t>L. Xu et al., 2019</w:t>
      </w:r>
    </w:p>
    <w:p w14:paraId="39E81B03" w14:textId="77777777" w:rsidR="00A26296" w:rsidRDefault="00A26296">
      <w:pPr>
        <w:pStyle w:val="Commentaire"/>
      </w:pPr>
    </w:p>
    <w:p w14:paraId="613CC256" w14:textId="77777777" w:rsidR="00A26296" w:rsidRDefault="00A26296">
      <w:pPr>
        <w:pStyle w:val="Commentaire"/>
      </w:pPr>
      <w:r>
        <w:t>Extra stuff:</w:t>
      </w:r>
    </w:p>
    <w:p w14:paraId="3B54050A" w14:textId="77777777" w:rsidR="00A26296" w:rsidRDefault="00A26296">
      <w:pPr>
        <w:pStyle w:val="Commentaire"/>
      </w:pPr>
      <w:r>
        <w:t>(Xu et al., 2019a; )</w:t>
      </w:r>
    </w:p>
    <w:p w14:paraId="64B35DFA" w14:textId="77777777" w:rsidR="00A26296" w:rsidRDefault="00A26296">
      <w:pPr>
        <w:pStyle w:val="Commentaire"/>
      </w:pPr>
    </w:p>
    <w:p w14:paraId="56AFD8B3" w14:textId="77777777" w:rsidR="00A26296" w:rsidRDefault="00A26296">
      <w:pPr>
        <w:pStyle w:val="Commentaire"/>
      </w:pPr>
      <w:r>
        <w:t>Correct:</w:t>
      </w:r>
    </w:p>
    <w:p w14:paraId="33FFF20B" w14:textId="33192F5C" w:rsidR="00A26296" w:rsidRDefault="00A26296">
      <w:pPr>
        <w:pStyle w:val="Commentaire"/>
      </w:pPr>
      <w:r>
        <w:t>(L. Xu et al., 2019; Cook et al., 2020)</w:t>
      </w:r>
    </w:p>
  </w:comment>
  <w:comment w:id="5810" w:author="Robin Matthews" w:date="2021-07-13T15:03:00Z" w:initials="RM">
    <w:p w14:paraId="1FA55346" w14:textId="77777777" w:rsidR="00A26296" w:rsidRDefault="00A26296">
      <w:pPr>
        <w:pStyle w:val="Commentaire"/>
      </w:pPr>
      <w:r>
        <w:rPr>
          <w:rStyle w:val="Marquedecommentaire"/>
        </w:rPr>
        <w:annotationRef/>
      </w:r>
      <w:r>
        <w:t>Not found:</w:t>
      </w:r>
    </w:p>
    <w:p w14:paraId="390A82DB" w14:textId="77777777" w:rsidR="00A26296" w:rsidRDefault="00A26296">
      <w:pPr>
        <w:pStyle w:val="Commentaire"/>
      </w:pPr>
      <w:r>
        <w:t>L. Xu et al.</w:t>
      </w:r>
    </w:p>
    <w:p w14:paraId="4CEA593C" w14:textId="77777777" w:rsidR="00A26296" w:rsidRDefault="00A26296">
      <w:pPr>
        <w:pStyle w:val="Commentaire"/>
      </w:pPr>
    </w:p>
    <w:p w14:paraId="7C8E3396" w14:textId="77777777" w:rsidR="00A26296" w:rsidRDefault="00A26296">
      <w:pPr>
        <w:pStyle w:val="Commentaire"/>
      </w:pPr>
      <w:r>
        <w:t>Extra stuff:</w:t>
      </w:r>
    </w:p>
    <w:p w14:paraId="0C9C9C35" w14:textId="77777777" w:rsidR="00A26296" w:rsidRDefault="00A26296">
      <w:pPr>
        <w:pStyle w:val="Commentaire"/>
      </w:pPr>
      <w:r>
        <w:t>(Xu et al., a)</w:t>
      </w:r>
    </w:p>
    <w:p w14:paraId="6F30C46D" w14:textId="77777777" w:rsidR="00A26296" w:rsidRDefault="00A26296">
      <w:pPr>
        <w:pStyle w:val="Commentaire"/>
      </w:pPr>
    </w:p>
    <w:p w14:paraId="5821DE38" w14:textId="77777777" w:rsidR="00A26296" w:rsidRDefault="00A26296">
      <w:pPr>
        <w:pStyle w:val="Commentaire"/>
      </w:pPr>
      <w:r>
        <w:t>Correct:</w:t>
      </w:r>
    </w:p>
    <w:p w14:paraId="721D26F9" w14:textId="77777777" w:rsidR="00A26296" w:rsidRDefault="00A26296">
      <w:pPr>
        <w:pStyle w:val="Commentaire"/>
      </w:pPr>
      <w:r>
        <w:t>L. Xu et al. (2019)</w:t>
      </w:r>
    </w:p>
    <w:p w14:paraId="56F90697" w14:textId="636D0375" w:rsidR="00A26296" w:rsidRDefault="00A26296">
      <w:pPr>
        <w:pStyle w:val="Commentaire"/>
      </w:pPr>
      <w:r>
        <w:t>(L. Xu et al., 2019)</w:t>
      </w:r>
    </w:p>
  </w:comment>
  <w:comment w:id="5814" w:author="Robin Matthews" w:date="2021-07-13T15:03:00Z" w:initials="RM">
    <w:p w14:paraId="260813ED" w14:textId="77777777" w:rsidR="00A26296" w:rsidRDefault="00A26296">
      <w:pPr>
        <w:pStyle w:val="Commentaire"/>
      </w:pPr>
      <w:r>
        <w:rPr>
          <w:rStyle w:val="Marquedecommentaire"/>
        </w:rPr>
        <w:annotationRef/>
      </w:r>
      <w:r>
        <w:t>Not found:</w:t>
      </w:r>
    </w:p>
    <w:p w14:paraId="2595E366" w14:textId="77777777" w:rsidR="00A26296" w:rsidRDefault="00A26296">
      <w:pPr>
        <w:pStyle w:val="Commentaire"/>
      </w:pPr>
      <w:r>
        <w:t>C. Zhang et al., 2018</w:t>
      </w:r>
    </w:p>
    <w:p w14:paraId="29B9B7DD" w14:textId="77777777" w:rsidR="00A26296" w:rsidRDefault="00A26296">
      <w:pPr>
        <w:pStyle w:val="Commentaire"/>
      </w:pPr>
      <w:r>
        <w:t>X. Li et al., 2020</w:t>
      </w:r>
    </w:p>
    <w:p w14:paraId="356F3C14" w14:textId="77777777" w:rsidR="00A26296" w:rsidRDefault="00A26296">
      <w:pPr>
        <w:pStyle w:val="Commentaire"/>
      </w:pPr>
    </w:p>
    <w:p w14:paraId="1E329672" w14:textId="77777777" w:rsidR="00A26296" w:rsidRDefault="00A26296">
      <w:pPr>
        <w:pStyle w:val="Commentaire"/>
      </w:pPr>
      <w:r>
        <w:t>Extra stuff:</w:t>
      </w:r>
    </w:p>
    <w:p w14:paraId="5A31BE79" w14:textId="77777777" w:rsidR="00A26296" w:rsidRDefault="00A26296">
      <w:pPr>
        <w:pStyle w:val="Commentaire"/>
      </w:pPr>
      <w:r>
        <w:t>(; ; ; Zhang et al., 2018a; Li et al., 2020c; )</w:t>
      </w:r>
    </w:p>
    <w:p w14:paraId="5AFFE0E9" w14:textId="77777777" w:rsidR="00A26296" w:rsidRDefault="00A26296">
      <w:pPr>
        <w:pStyle w:val="Commentaire"/>
      </w:pPr>
    </w:p>
    <w:p w14:paraId="0E655463" w14:textId="77777777" w:rsidR="00A26296" w:rsidRDefault="00A26296">
      <w:pPr>
        <w:pStyle w:val="Commentaire"/>
      </w:pPr>
      <w:r>
        <w:t>Correct:</w:t>
      </w:r>
    </w:p>
    <w:p w14:paraId="249FA52F" w14:textId="606302E0" w:rsidR="00A26296" w:rsidRDefault="00A26296">
      <w:pPr>
        <w:pStyle w:val="Commentaire"/>
      </w:pPr>
      <w:r>
        <w:t>(Cheng et al., 2015; Dai and Zhao, 2017; Jia et al., 2018; C. Zhang et al., 2018; X. Li et al., 2020; Wang et al., 2020)</w:t>
      </w:r>
    </w:p>
  </w:comment>
  <w:comment w:id="5821" w:author="Robin Matthews" w:date="2021-07-13T15:03:00Z" w:initials="RM">
    <w:p w14:paraId="0FCBFF00" w14:textId="77777777" w:rsidR="00A26296" w:rsidRDefault="00A26296">
      <w:pPr>
        <w:pStyle w:val="Commentaire"/>
      </w:pPr>
      <w:r>
        <w:rPr>
          <w:rStyle w:val="Marquedecommentaire"/>
        </w:rPr>
        <w:annotationRef/>
      </w:r>
      <w:r>
        <w:t>Not found:</w:t>
      </w:r>
    </w:p>
    <w:p w14:paraId="15D60B52" w14:textId="77777777" w:rsidR="00A26296" w:rsidRDefault="00A26296">
      <w:pPr>
        <w:pStyle w:val="Commentaire"/>
      </w:pPr>
      <w:r>
        <w:t>L. Xu et al., 2019</w:t>
      </w:r>
    </w:p>
    <w:p w14:paraId="0B8CEFDC" w14:textId="77777777" w:rsidR="00A26296" w:rsidRDefault="00A26296">
      <w:pPr>
        <w:pStyle w:val="Commentaire"/>
      </w:pPr>
    </w:p>
    <w:p w14:paraId="2F1938C8" w14:textId="77777777" w:rsidR="00A26296" w:rsidRDefault="00A26296">
      <w:pPr>
        <w:pStyle w:val="Commentaire"/>
      </w:pPr>
      <w:r>
        <w:t>Extra stuff:</w:t>
      </w:r>
    </w:p>
    <w:p w14:paraId="35D11DE1" w14:textId="77777777" w:rsidR="00A26296" w:rsidRDefault="00A26296">
      <w:pPr>
        <w:pStyle w:val="Commentaire"/>
      </w:pPr>
      <w:r>
        <w:t>(; Xu et al., 2019a; )</w:t>
      </w:r>
    </w:p>
    <w:p w14:paraId="29830494" w14:textId="77777777" w:rsidR="00A26296" w:rsidRDefault="00A26296">
      <w:pPr>
        <w:pStyle w:val="Commentaire"/>
      </w:pPr>
    </w:p>
    <w:p w14:paraId="7713027A" w14:textId="77777777" w:rsidR="00A26296" w:rsidRDefault="00A26296">
      <w:pPr>
        <w:pStyle w:val="Commentaire"/>
      </w:pPr>
      <w:r>
        <w:t>Correct:</w:t>
      </w:r>
    </w:p>
    <w:p w14:paraId="4A6988CF" w14:textId="2F530AEA" w:rsidR="00A26296" w:rsidRDefault="00A26296">
      <w:pPr>
        <w:pStyle w:val="Commentaire"/>
      </w:pPr>
      <w:r>
        <w:t>(Naumann et al., 2018; L. Xu et al., 2019; Gu et al., 2020)</w:t>
      </w:r>
    </w:p>
  </w:comment>
  <w:comment w:id="5824" w:author="Robin Matthews" w:date="2021-07-13T15:03:00Z" w:initials="RM">
    <w:p w14:paraId="76137B89" w14:textId="77777777" w:rsidR="00A26296" w:rsidRDefault="00A26296">
      <w:pPr>
        <w:pStyle w:val="Commentaire"/>
      </w:pPr>
      <w:r>
        <w:rPr>
          <w:rStyle w:val="Marquedecommentaire"/>
        </w:rPr>
        <w:annotationRef/>
      </w:r>
      <w:r>
        <w:t>Not found:</w:t>
      </w:r>
    </w:p>
    <w:p w14:paraId="49AAA10D" w14:textId="77777777" w:rsidR="00A26296" w:rsidRDefault="00A26296">
      <w:pPr>
        <w:pStyle w:val="Commentaire"/>
      </w:pPr>
      <w:r>
        <w:t>L. Xu et al., 2019</w:t>
      </w:r>
    </w:p>
    <w:p w14:paraId="133DACDB" w14:textId="77777777" w:rsidR="00A26296" w:rsidRDefault="00A26296">
      <w:pPr>
        <w:pStyle w:val="Commentaire"/>
      </w:pPr>
    </w:p>
    <w:p w14:paraId="33812AA9" w14:textId="77777777" w:rsidR="00A26296" w:rsidRDefault="00A26296">
      <w:pPr>
        <w:pStyle w:val="Commentaire"/>
      </w:pPr>
      <w:r>
        <w:t>Extra stuff:</w:t>
      </w:r>
    </w:p>
    <w:p w14:paraId="40B5B485" w14:textId="77777777" w:rsidR="00A26296" w:rsidRDefault="00A26296">
      <w:pPr>
        <w:pStyle w:val="Commentaire"/>
      </w:pPr>
      <w:r>
        <w:t>(; Xu et al., 2019a; ; )</w:t>
      </w:r>
    </w:p>
    <w:p w14:paraId="11B5E92D" w14:textId="77777777" w:rsidR="00A26296" w:rsidRDefault="00A26296">
      <w:pPr>
        <w:pStyle w:val="Commentaire"/>
      </w:pPr>
    </w:p>
    <w:p w14:paraId="60262AF6" w14:textId="77777777" w:rsidR="00A26296" w:rsidRDefault="00A26296">
      <w:pPr>
        <w:pStyle w:val="Commentaire"/>
      </w:pPr>
      <w:r>
        <w:t>Correct:</w:t>
      </w:r>
    </w:p>
    <w:p w14:paraId="58E078D1" w14:textId="334B00B3" w:rsidR="00A26296" w:rsidRDefault="00A26296">
      <w:pPr>
        <w:pStyle w:val="Commentaire"/>
      </w:pPr>
      <w:r>
        <w:t>(Naumann et al., 2018; L. Xu et al., 2019; Cook et al., 2020; Gu et al., 2020)</w:t>
      </w:r>
    </w:p>
  </w:comment>
  <w:comment w:id="5827" w:author="Robin Matthews" w:date="2021-07-13T15:04:00Z" w:initials="RM">
    <w:p w14:paraId="62FDBA0D" w14:textId="77777777" w:rsidR="00A26296" w:rsidRDefault="00A26296">
      <w:pPr>
        <w:pStyle w:val="Commentaire"/>
      </w:pPr>
      <w:r>
        <w:rPr>
          <w:rStyle w:val="Marquedecommentaire"/>
        </w:rPr>
        <w:annotationRef/>
      </w:r>
      <w:r>
        <w:t>Not found:</w:t>
      </w:r>
    </w:p>
    <w:p w14:paraId="7692469B" w14:textId="77777777" w:rsidR="00A26296" w:rsidRDefault="00A26296">
      <w:pPr>
        <w:pStyle w:val="Commentaire"/>
      </w:pPr>
      <w:r>
        <w:t>Vicente-Serrano et al., 2020c</w:t>
      </w:r>
    </w:p>
    <w:p w14:paraId="28191F2A" w14:textId="77777777" w:rsidR="00A26296" w:rsidRDefault="00A26296">
      <w:pPr>
        <w:pStyle w:val="Commentaire"/>
      </w:pPr>
    </w:p>
    <w:p w14:paraId="6E0E9C0F" w14:textId="77777777" w:rsidR="00A26296" w:rsidRDefault="00A26296">
      <w:pPr>
        <w:pStyle w:val="Commentaire"/>
      </w:pPr>
      <w:r>
        <w:t>Extra stuff:</w:t>
      </w:r>
    </w:p>
    <w:p w14:paraId="45BD44BC" w14:textId="77777777" w:rsidR="00A26296" w:rsidRDefault="00A26296">
      <w:pPr>
        <w:pStyle w:val="Commentaire"/>
      </w:pPr>
      <w:r>
        <w:t>(; ; ; Vicente-Serrano et al., 2020a)</w:t>
      </w:r>
    </w:p>
    <w:p w14:paraId="46E856B1" w14:textId="77777777" w:rsidR="00A26296" w:rsidRDefault="00A26296">
      <w:pPr>
        <w:pStyle w:val="Commentaire"/>
      </w:pPr>
    </w:p>
    <w:p w14:paraId="2DB20673" w14:textId="77777777" w:rsidR="00A26296" w:rsidRDefault="00A26296">
      <w:pPr>
        <w:pStyle w:val="Commentaire"/>
      </w:pPr>
      <w:r>
        <w:t>Correct:</w:t>
      </w:r>
    </w:p>
    <w:p w14:paraId="15D3D5EA" w14:textId="21AE4558" w:rsidR="00A26296" w:rsidRDefault="00A26296">
      <w:pPr>
        <w:pStyle w:val="Commentaire"/>
      </w:pPr>
      <w:r>
        <w:t>(Cook et al., 2014a, 2020; Dai et al., 2018; Lu et al., 2019; Vicente-Serrano et al., 2020c)</w:t>
      </w:r>
    </w:p>
  </w:comment>
  <w:comment w:id="5833" w:author="Robin Matthews" w:date="2021-07-13T15:04:00Z" w:initials="RM">
    <w:p w14:paraId="79F74023" w14:textId="77777777" w:rsidR="00A26296" w:rsidRDefault="00A26296">
      <w:pPr>
        <w:pStyle w:val="Commentaire"/>
      </w:pPr>
      <w:r>
        <w:rPr>
          <w:rStyle w:val="Marquedecommentaire"/>
        </w:rPr>
        <w:annotationRef/>
      </w:r>
      <w:r>
        <w:t>Not found:</w:t>
      </w:r>
    </w:p>
    <w:p w14:paraId="34B8FFDC" w14:textId="77777777" w:rsidR="00A26296" w:rsidRDefault="00A26296">
      <w:pPr>
        <w:pStyle w:val="Commentaire"/>
      </w:pPr>
      <w:r>
        <w:t>R. Zhai et al., 2020</w:t>
      </w:r>
    </w:p>
    <w:p w14:paraId="7F6FB001" w14:textId="77777777" w:rsidR="00A26296" w:rsidRDefault="00A26296">
      <w:pPr>
        <w:pStyle w:val="Commentaire"/>
      </w:pPr>
    </w:p>
    <w:p w14:paraId="3517B70B" w14:textId="77777777" w:rsidR="00A26296" w:rsidRDefault="00A26296">
      <w:pPr>
        <w:pStyle w:val="Commentaire"/>
      </w:pPr>
      <w:r>
        <w:t>Extra stuff:</w:t>
      </w:r>
    </w:p>
    <w:p w14:paraId="4FB7446A" w14:textId="77777777" w:rsidR="00A26296" w:rsidRDefault="00A26296">
      <w:pPr>
        <w:pStyle w:val="Commentaire"/>
      </w:pPr>
      <w:r>
        <w:t>(; ; Zhai et al., 2020b)</w:t>
      </w:r>
    </w:p>
    <w:p w14:paraId="5B1FFA42" w14:textId="77777777" w:rsidR="00A26296" w:rsidRDefault="00A26296">
      <w:pPr>
        <w:pStyle w:val="Commentaire"/>
      </w:pPr>
    </w:p>
    <w:p w14:paraId="01C803FB" w14:textId="77777777" w:rsidR="00A26296" w:rsidRDefault="00A26296">
      <w:pPr>
        <w:pStyle w:val="Commentaire"/>
      </w:pPr>
      <w:r>
        <w:t>Correct:</w:t>
      </w:r>
    </w:p>
    <w:p w14:paraId="19EC9921" w14:textId="714D5560" w:rsidR="00A26296" w:rsidRDefault="00A26296">
      <w:pPr>
        <w:pStyle w:val="Commentaire"/>
      </w:pPr>
      <w:r>
        <w:t>(Touma et al., 2015; Cook et al., 2020; R. Zhai et al., 2020)</w:t>
      </w:r>
    </w:p>
  </w:comment>
  <w:comment w:id="5838" w:author="Robin Matthews" w:date="2021-07-13T15:04:00Z" w:initials="RM">
    <w:p w14:paraId="5C5F967B" w14:textId="77777777" w:rsidR="00A26296" w:rsidRDefault="00A26296">
      <w:pPr>
        <w:pStyle w:val="Commentaire"/>
      </w:pPr>
      <w:r>
        <w:rPr>
          <w:rStyle w:val="Marquedecommentaire"/>
        </w:rPr>
        <w:annotationRef/>
      </w:r>
      <w:r>
        <w:t>Not found:</w:t>
      </w:r>
    </w:p>
    <w:p w14:paraId="20402E97" w14:textId="77777777" w:rsidR="00A26296" w:rsidRDefault="00A26296">
      <w:pPr>
        <w:pStyle w:val="Commentaire"/>
      </w:pPr>
      <w:r>
        <w:t>Mishra et al., 2014a</w:t>
      </w:r>
    </w:p>
    <w:p w14:paraId="3F53476D" w14:textId="77777777" w:rsidR="00A26296" w:rsidRDefault="00A26296">
      <w:pPr>
        <w:pStyle w:val="Commentaire"/>
      </w:pPr>
    </w:p>
    <w:p w14:paraId="758277BD" w14:textId="77777777" w:rsidR="00A26296" w:rsidRDefault="00A26296">
      <w:pPr>
        <w:pStyle w:val="Commentaire"/>
      </w:pPr>
      <w:r>
        <w:t>Extra stuff:</w:t>
      </w:r>
    </w:p>
    <w:p w14:paraId="7676CDC2" w14:textId="77777777" w:rsidR="00A26296" w:rsidRDefault="00A26296">
      <w:pPr>
        <w:pStyle w:val="Commentaire"/>
      </w:pPr>
      <w:r>
        <w:t>(Mishra et al., 2014b; ; ; ; )</w:t>
      </w:r>
    </w:p>
    <w:p w14:paraId="61E1195F" w14:textId="77777777" w:rsidR="00A26296" w:rsidRDefault="00A26296">
      <w:pPr>
        <w:pStyle w:val="Commentaire"/>
      </w:pPr>
    </w:p>
    <w:p w14:paraId="29D70853" w14:textId="77777777" w:rsidR="00A26296" w:rsidRDefault="00A26296">
      <w:pPr>
        <w:pStyle w:val="Commentaire"/>
      </w:pPr>
      <w:r>
        <w:t>Correct:</w:t>
      </w:r>
    </w:p>
    <w:p w14:paraId="6E5BC1BD" w14:textId="39672A46" w:rsidR="00A26296" w:rsidRDefault="00A26296">
      <w:pPr>
        <w:pStyle w:val="Commentaire"/>
      </w:pPr>
      <w:r>
        <w:t>(Mishra et al., 2014a; Malik et al., 2016; Guhathakurta et al., 2017; Spinoni et al., 2019; Dunn et al., 2020)</w:t>
      </w:r>
    </w:p>
  </w:comment>
  <w:comment w:id="5841" w:author="Robin Matthews" w:date="2021-07-13T15:04:00Z" w:initials="RM">
    <w:p w14:paraId="76ADE75B" w14:textId="77777777" w:rsidR="00A26296" w:rsidRDefault="00A26296">
      <w:pPr>
        <w:pStyle w:val="Commentaire"/>
      </w:pPr>
      <w:r>
        <w:rPr>
          <w:rStyle w:val="Marquedecommentaire"/>
        </w:rPr>
        <w:annotationRef/>
      </w:r>
      <w:r>
        <w:t>Not found:</w:t>
      </w:r>
    </w:p>
    <w:p w14:paraId="52A6D68A" w14:textId="77777777" w:rsidR="00A26296" w:rsidRDefault="00A26296">
      <w:pPr>
        <w:pStyle w:val="Commentaire"/>
      </w:pPr>
      <w:r>
        <w:t>L. Xu et al.</w:t>
      </w:r>
    </w:p>
    <w:p w14:paraId="29F363D0" w14:textId="77777777" w:rsidR="00A26296" w:rsidRDefault="00A26296">
      <w:pPr>
        <w:pStyle w:val="Commentaire"/>
      </w:pPr>
    </w:p>
    <w:p w14:paraId="7F24B74E" w14:textId="77777777" w:rsidR="00A26296" w:rsidRDefault="00A26296">
      <w:pPr>
        <w:pStyle w:val="Commentaire"/>
      </w:pPr>
      <w:r>
        <w:t>Extra stuff:</w:t>
      </w:r>
    </w:p>
    <w:p w14:paraId="1225C18B" w14:textId="77777777" w:rsidR="00A26296" w:rsidRDefault="00A26296">
      <w:pPr>
        <w:pStyle w:val="Commentaire"/>
      </w:pPr>
      <w:r>
        <w:t>(Xu et al., a)</w:t>
      </w:r>
    </w:p>
    <w:p w14:paraId="0E4F58D9" w14:textId="77777777" w:rsidR="00A26296" w:rsidRDefault="00A26296">
      <w:pPr>
        <w:pStyle w:val="Commentaire"/>
      </w:pPr>
    </w:p>
    <w:p w14:paraId="2A816835" w14:textId="77777777" w:rsidR="00A26296" w:rsidRDefault="00A26296">
      <w:pPr>
        <w:pStyle w:val="Commentaire"/>
      </w:pPr>
      <w:r>
        <w:t>Correct:</w:t>
      </w:r>
    </w:p>
    <w:p w14:paraId="069C0E7E" w14:textId="77777777" w:rsidR="00A26296" w:rsidRDefault="00A26296">
      <w:pPr>
        <w:pStyle w:val="Commentaire"/>
      </w:pPr>
      <w:r>
        <w:t>L. Xu et al. (2019)</w:t>
      </w:r>
    </w:p>
    <w:p w14:paraId="221DB9AA" w14:textId="2BE4B152" w:rsidR="00A26296" w:rsidRDefault="00A26296">
      <w:pPr>
        <w:pStyle w:val="Commentaire"/>
      </w:pPr>
      <w:r>
        <w:t>(L. Xu et al., 2019)</w:t>
      </w:r>
    </w:p>
  </w:comment>
  <w:comment w:id="5846" w:author="Robin Matthews" w:date="2021-07-13T15:04:00Z" w:initials="RM">
    <w:p w14:paraId="30B52E6A" w14:textId="77777777" w:rsidR="00A26296" w:rsidRDefault="00A26296">
      <w:pPr>
        <w:pStyle w:val="Commentaire"/>
      </w:pPr>
      <w:r>
        <w:rPr>
          <w:rStyle w:val="Marquedecommentaire"/>
        </w:rPr>
        <w:annotationRef/>
      </w:r>
      <w:r>
        <w:t>Not found:</w:t>
      </w:r>
    </w:p>
    <w:p w14:paraId="08C9B31D" w14:textId="77777777" w:rsidR="00A26296" w:rsidRDefault="00A26296">
      <w:pPr>
        <w:pStyle w:val="Commentaire"/>
      </w:pPr>
      <w:r>
        <w:t>L. Xu et al., 2019</w:t>
      </w:r>
    </w:p>
    <w:p w14:paraId="5759CB6E" w14:textId="77777777" w:rsidR="00A26296" w:rsidRDefault="00A26296">
      <w:pPr>
        <w:pStyle w:val="Commentaire"/>
      </w:pPr>
    </w:p>
    <w:p w14:paraId="2594455A" w14:textId="77777777" w:rsidR="00A26296" w:rsidRDefault="00A26296">
      <w:pPr>
        <w:pStyle w:val="Commentaire"/>
      </w:pPr>
      <w:r>
        <w:t>Extra stuff:</w:t>
      </w:r>
    </w:p>
    <w:p w14:paraId="4E001964" w14:textId="77777777" w:rsidR="00A26296" w:rsidRDefault="00A26296">
      <w:pPr>
        <w:pStyle w:val="Commentaire"/>
      </w:pPr>
      <w:r>
        <w:t>(Xu et al., 2019a; )</w:t>
      </w:r>
    </w:p>
    <w:p w14:paraId="0FBB886E" w14:textId="77777777" w:rsidR="00A26296" w:rsidRDefault="00A26296">
      <w:pPr>
        <w:pStyle w:val="Commentaire"/>
      </w:pPr>
    </w:p>
    <w:p w14:paraId="1242D3BD" w14:textId="77777777" w:rsidR="00A26296" w:rsidRDefault="00A26296">
      <w:pPr>
        <w:pStyle w:val="Commentaire"/>
      </w:pPr>
      <w:r>
        <w:t>Correct:</w:t>
      </w:r>
    </w:p>
    <w:p w14:paraId="0853F46E" w14:textId="28C1AF63" w:rsidR="00A26296" w:rsidRDefault="00A26296">
      <w:pPr>
        <w:pStyle w:val="Commentaire"/>
      </w:pPr>
      <w:r>
        <w:t>(L. Xu et al., 2019; Spinoni et al., 2020)</w:t>
      </w:r>
    </w:p>
  </w:comment>
  <w:comment w:id="5849" w:author="Robin Matthews" w:date="2021-07-13T15:04:00Z" w:initials="RM">
    <w:p w14:paraId="4706E54C" w14:textId="77777777" w:rsidR="00A26296" w:rsidRDefault="00A26296">
      <w:pPr>
        <w:pStyle w:val="Commentaire"/>
      </w:pPr>
      <w:r>
        <w:rPr>
          <w:rStyle w:val="Marquedecommentaire"/>
        </w:rPr>
        <w:annotationRef/>
      </w:r>
      <w:r>
        <w:t>Not found:</w:t>
      </w:r>
    </w:p>
    <w:p w14:paraId="42FC1D5F" w14:textId="77777777" w:rsidR="00A26296" w:rsidRDefault="00A26296">
      <w:pPr>
        <w:pStyle w:val="Commentaire"/>
      </w:pPr>
      <w:r>
        <w:t>Mishra et al., 2014a</w:t>
      </w:r>
    </w:p>
    <w:p w14:paraId="553AD53F" w14:textId="77777777" w:rsidR="00A26296" w:rsidRDefault="00A26296">
      <w:pPr>
        <w:pStyle w:val="Commentaire"/>
      </w:pPr>
    </w:p>
    <w:p w14:paraId="07E64247" w14:textId="77777777" w:rsidR="00A26296" w:rsidRDefault="00A26296">
      <w:pPr>
        <w:pStyle w:val="Commentaire"/>
      </w:pPr>
      <w:r>
        <w:t>Extra stuff:</w:t>
      </w:r>
    </w:p>
    <w:p w14:paraId="5C38BC21" w14:textId="77777777" w:rsidR="00A26296" w:rsidRDefault="00A26296">
      <w:pPr>
        <w:pStyle w:val="Commentaire"/>
      </w:pPr>
      <w:r>
        <w:t>(Mishra et al., 2014b; ; ; )</w:t>
      </w:r>
    </w:p>
    <w:p w14:paraId="283EC219" w14:textId="77777777" w:rsidR="00A26296" w:rsidRDefault="00A26296">
      <w:pPr>
        <w:pStyle w:val="Commentaire"/>
      </w:pPr>
    </w:p>
    <w:p w14:paraId="10289D5D" w14:textId="77777777" w:rsidR="00A26296" w:rsidRDefault="00A26296">
      <w:pPr>
        <w:pStyle w:val="Commentaire"/>
      </w:pPr>
      <w:r>
        <w:t>Correct:</w:t>
      </w:r>
    </w:p>
    <w:p w14:paraId="2C035B5E" w14:textId="0129A692" w:rsidR="00A26296" w:rsidRDefault="00A26296">
      <w:pPr>
        <w:pStyle w:val="Commentaire"/>
      </w:pPr>
      <w:r>
        <w:t>(Mishra et al., 2014a; Touma et al., 2015; Salvi and Ghosh, 2016; Spinoni et al., 2020)</w:t>
      </w:r>
    </w:p>
  </w:comment>
  <w:comment w:id="5852" w:author="Robin Matthews" w:date="2021-07-13T15:04:00Z" w:initials="RM">
    <w:p w14:paraId="5C6D66AF" w14:textId="77777777" w:rsidR="00A26296" w:rsidRDefault="00A26296">
      <w:pPr>
        <w:pStyle w:val="Commentaire"/>
      </w:pPr>
      <w:r>
        <w:rPr>
          <w:rStyle w:val="Marquedecommentaire"/>
        </w:rPr>
        <w:annotationRef/>
      </w:r>
      <w:r>
        <w:t>Not found:</w:t>
      </w:r>
    </w:p>
    <w:p w14:paraId="396CE1FA" w14:textId="77777777" w:rsidR="00A26296" w:rsidRDefault="00A26296">
      <w:pPr>
        <w:pStyle w:val="Commentaire"/>
      </w:pPr>
      <w:r>
        <w:t>Mishra et al., 2014b</w:t>
      </w:r>
    </w:p>
    <w:p w14:paraId="4AA4EC8D" w14:textId="77777777" w:rsidR="00A26296" w:rsidRDefault="00A26296">
      <w:pPr>
        <w:pStyle w:val="Commentaire"/>
      </w:pPr>
      <w:r>
        <w:t>S. Singh et al., 2017</w:t>
      </w:r>
    </w:p>
    <w:p w14:paraId="737F7130" w14:textId="77777777" w:rsidR="00A26296" w:rsidRDefault="00A26296">
      <w:pPr>
        <w:pStyle w:val="Commentaire"/>
      </w:pPr>
    </w:p>
    <w:p w14:paraId="04BF7105" w14:textId="77777777" w:rsidR="00A26296" w:rsidRDefault="00A26296">
      <w:pPr>
        <w:pStyle w:val="Commentaire"/>
      </w:pPr>
      <w:r>
        <w:t>Extra stuff:</w:t>
      </w:r>
    </w:p>
    <w:p w14:paraId="4D3415A4" w14:textId="77777777" w:rsidR="00A26296" w:rsidRDefault="00A26296">
      <w:pPr>
        <w:pStyle w:val="Commentaire"/>
      </w:pPr>
      <w:r>
        <w:t>(Mishra et al., 2014a; ; ; Singh et al., 2017b)</w:t>
      </w:r>
    </w:p>
    <w:p w14:paraId="45960A85" w14:textId="77777777" w:rsidR="00A26296" w:rsidRDefault="00A26296">
      <w:pPr>
        <w:pStyle w:val="Commentaire"/>
      </w:pPr>
    </w:p>
    <w:p w14:paraId="3431374E" w14:textId="77777777" w:rsidR="00A26296" w:rsidRDefault="00A26296">
      <w:pPr>
        <w:pStyle w:val="Commentaire"/>
      </w:pPr>
      <w:r>
        <w:t>Correct:</w:t>
      </w:r>
    </w:p>
    <w:p w14:paraId="0DB50F6B" w14:textId="5F237789" w:rsidR="00A26296" w:rsidRDefault="00A26296">
      <w:pPr>
        <w:pStyle w:val="Commentaire"/>
      </w:pPr>
      <w:r>
        <w:t>(Mishra et al., 2014b; Saha et al., 2014; Sabeerali et al., 2015; S. Singh et al., 2017)</w:t>
      </w:r>
    </w:p>
  </w:comment>
  <w:comment w:id="5859" w:author="Robin Matthews" w:date="2021-07-13T15:04:00Z" w:initials="RM">
    <w:p w14:paraId="61720D79" w14:textId="77777777" w:rsidR="00A26296" w:rsidRDefault="00A26296">
      <w:pPr>
        <w:pStyle w:val="Commentaire"/>
      </w:pPr>
      <w:r>
        <w:rPr>
          <w:rStyle w:val="Marquedecommentaire"/>
        </w:rPr>
        <w:annotationRef/>
      </w:r>
      <w:r>
        <w:t>Not found:</w:t>
      </w:r>
    </w:p>
    <w:p w14:paraId="785DC192" w14:textId="77777777" w:rsidR="00A26296" w:rsidRDefault="00A26296">
      <w:pPr>
        <w:pStyle w:val="Commentaire"/>
      </w:pPr>
      <w:r>
        <w:t>Mishra et al., 2014a</w:t>
      </w:r>
    </w:p>
    <w:p w14:paraId="5B4FED22" w14:textId="77777777" w:rsidR="00A26296" w:rsidRDefault="00A26296">
      <w:pPr>
        <w:pStyle w:val="Commentaire"/>
      </w:pPr>
    </w:p>
    <w:p w14:paraId="225BBBAC" w14:textId="77777777" w:rsidR="00A26296" w:rsidRDefault="00A26296">
      <w:pPr>
        <w:pStyle w:val="Commentaire"/>
      </w:pPr>
      <w:r>
        <w:t>Extra stuff:</w:t>
      </w:r>
    </w:p>
    <w:p w14:paraId="683EBFA1" w14:textId="77777777" w:rsidR="00A26296" w:rsidRDefault="00A26296">
      <w:pPr>
        <w:pStyle w:val="Commentaire"/>
      </w:pPr>
      <w:r>
        <w:t>(; Mishra et al., 2014b; ; ; )</w:t>
      </w:r>
    </w:p>
    <w:p w14:paraId="250D2D1C" w14:textId="77777777" w:rsidR="00A26296" w:rsidRDefault="00A26296">
      <w:pPr>
        <w:pStyle w:val="Commentaire"/>
      </w:pPr>
    </w:p>
    <w:p w14:paraId="56F216D0" w14:textId="77777777" w:rsidR="00A26296" w:rsidRDefault="00A26296">
      <w:pPr>
        <w:pStyle w:val="Commentaire"/>
      </w:pPr>
      <w:r>
        <w:t>Correct:</w:t>
      </w:r>
    </w:p>
    <w:p w14:paraId="79BFF8A6" w14:textId="2062043A" w:rsidR="00A26296" w:rsidRDefault="00A26296">
      <w:pPr>
        <w:pStyle w:val="Commentaire"/>
      </w:pPr>
      <w:r>
        <w:t>(Greve et al., 2014; Mishra et al., 2014a; Dai and Zhao, 2017; Spinoni et al., 2019; Padrón et al., 2020)</w:t>
      </w:r>
    </w:p>
  </w:comment>
  <w:comment w:id="5862" w:author="Robin Matthews" w:date="2021-07-13T15:04:00Z" w:initials="RM">
    <w:p w14:paraId="325AAFFB" w14:textId="77777777" w:rsidR="00A26296" w:rsidRDefault="00A26296">
      <w:pPr>
        <w:pStyle w:val="Commentaire"/>
      </w:pPr>
      <w:r>
        <w:rPr>
          <w:rStyle w:val="Marquedecommentaire"/>
        </w:rPr>
        <w:annotationRef/>
      </w:r>
      <w:r>
        <w:t>Not found:</w:t>
      </w:r>
    </w:p>
    <w:p w14:paraId="036E4827" w14:textId="77777777" w:rsidR="00A26296" w:rsidRDefault="00A26296">
      <w:pPr>
        <w:pStyle w:val="Commentaire"/>
      </w:pPr>
      <w:r>
        <w:t>L. Xu et al., 2019</w:t>
      </w:r>
    </w:p>
    <w:p w14:paraId="08D1F521" w14:textId="77777777" w:rsidR="00A26296" w:rsidRDefault="00A26296">
      <w:pPr>
        <w:pStyle w:val="Commentaire"/>
      </w:pPr>
    </w:p>
    <w:p w14:paraId="4B9A140E" w14:textId="77777777" w:rsidR="00A26296" w:rsidRDefault="00A26296">
      <w:pPr>
        <w:pStyle w:val="Commentaire"/>
      </w:pPr>
      <w:r>
        <w:t>Extra stuff:</w:t>
      </w:r>
    </w:p>
    <w:p w14:paraId="2E93076E" w14:textId="77777777" w:rsidR="00A26296" w:rsidRDefault="00A26296">
      <w:pPr>
        <w:pStyle w:val="Commentaire"/>
      </w:pPr>
      <w:r>
        <w:t>(; Xu et al., 2019a; )</w:t>
      </w:r>
    </w:p>
    <w:p w14:paraId="22249727" w14:textId="77777777" w:rsidR="00A26296" w:rsidRDefault="00A26296">
      <w:pPr>
        <w:pStyle w:val="Commentaire"/>
      </w:pPr>
    </w:p>
    <w:p w14:paraId="2EDBC10B" w14:textId="77777777" w:rsidR="00A26296" w:rsidRDefault="00A26296">
      <w:pPr>
        <w:pStyle w:val="Commentaire"/>
      </w:pPr>
      <w:r>
        <w:t>Correct:</w:t>
      </w:r>
    </w:p>
    <w:p w14:paraId="65FF9F54" w14:textId="3F898CA7" w:rsidR="00A26296" w:rsidRDefault="00A26296">
      <w:pPr>
        <w:pStyle w:val="Commentaire"/>
      </w:pPr>
      <w:r>
        <w:t>(Naumann et al., 2018; L. Xu et al., 2019; Gu et al., 2020)</w:t>
      </w:r>
    </w:p>
  </w:comment>
  <w:comment w:id="5866" w:author="Robin Matthews" w:date="2021-07-13T15:04:00Z" w:initials="RM">
    <w:p w14:paraId="595D17C8" w14:textId="77777777" w:rsidR="00A26296" w:rsidRDefault="00A26296">
      <w:pPr>
        <w:pStyle w:val="Commentaire"/>
      </w:pPr>
      <w:r>
        <w:rPr>
          <w:rStyle w:val="Marquedecommentaire"/>
        </w:rPr>
        <w:annotationRef/>
      </w:r>
      <w:r>
        <w:t>Not found:</w:t>
      </w:r>
    </w:p>
    <w:p w14:paraId="61EF12AD" w14:textId="77777777" w:rsidR="00A26296" w:rsidRDefault="00A26296">
      <w:pPr>
        <w:pStyle w:val="Commentaire"/>
      </w:pPr>
      <w:r>
        <w:t>L. Xu et al., 2019</w:t>
      </w:r>
    </w:p>
    <w:p w14:paraId="11B0A749" w14:textId="77777777" w:rsidR="00A26296" w:rsidRDefault="00A26296">
      <w:pPr>
        <w:pStyle w:val="Commentaire"/>
      </w:pPr>
    </w:p>
    <w:p w14:paraId="60159A7C" w14:textId="77777777" w:rsidR="00A26296" w:rsidRDefault="00A26296">
      <w:pPr>
        <w:pStyle w:val="Commentaire"/>
      </w:pPr>
      <w:r>
        <w:t>Extra stuff:</w:t>
      </w:r>
    </w:p>
    <w:p w14:paraId="6AEBC6BF" w14:textId="77777777" w:rsidR="00A26296" w:rsidRDefault="00A26296">
      <w:pPr>
        <w:pStyle w:val="Commentaire"/>
      </w:pPr>
      <w:r>
        <w:t>(; Xu et al., 2019a; ; )</w:t>
      </w:r>
    </w:p>
    <w:p w14:paraId="6096C029" w14:textId="77777777" w:rsidR="00A26296" w:rsidRDefault="00A26296">
      <w:pPr>
        <w:pStyle w:val="Commentaire"/>
      </w:pPr>
    </w:p>
    <w:p w14:paraId="28F654E5" w14:textId="77777777" w:rsidR="00A26296" w:rsidRDefault="00A26296">
      <w:pPr>
        <w:pStyle w:val="Commentaire"/>
      </w:pPr>
      <w:r>
        <w:t>Correct:</w:t>
      </w:r>
    </w:p>
    <w:p w14:paraId="1A62CFFC" w14:textId="0D23AAB0" w:rsidR="00A26296" w:rsidRDefault="00A26296">
      <w:pPr>
        <w:pStyle w:val="Commentaire"/>
      </w:pPr>
      <w:r>
        <w:t>(Naumann et al., 2018; L. Xu et al., 2019; Cook et al., 2020; Gu et al., 2020)</w:t>
      </w:r>
    </w:p>
  </w:comment>
  <w:comment w:id="5869" w:author="Robin Matthews" w:date="2021-07-13T15:04:00Z" w:initials="RM">
    <w:p w14:paraId="5EFA1711" w14:textId="77777777" w:rsidR="00A26296" w:rsidRDefault="00A26296">
      <w:pPr>
        <w:pStyle w:val="Commentaire"/>
      </w:pPr>
      <w:r>
        <w:rPr>
          <w:rStyle w:val="Marquedecommentaire"/>
        </w:rPr>
        <w:annotationRef/>
      </w:r>
      <w:r>
        <w:t>Not found:</w:t>
      </w:r>
    </w:p>
    <w:p w14:paraId="19E6882F" w14:textId="77777777" w:rsidR="00A26296" w:rsidRDefault="00A26296">
      <w:pPr>
        <w:pStyle w:val="Commentaire"/>
      </w:pPr>
      <w:r>
        <w:t>Mishra et al., 2014a</w:t>
      </w:r>
    </w:p>
    <w:p w14:paraId="628882C3" w14:textId="77777777" w:rsidR="00A26296" w:rsidRDefault="00A26296">
      <w:pPr>
        <w:pStyle w:val="Commentaire"/>
      </w:pPr>
      <w:r>
        <w:t>Vicente-Serrano et al., 2020c</w:t>
      </w:r>
    </w:p>
    <w:p w14:paraId="5B072399" w14:textId="77777777" w:rsidR="00A26296" w:rsidRDefault="00A26296">
      <w:pPr>
        <w:pStyle w:val="Commentaire"/>
      </w:pPr>
    </w:p>
    <w:p w14:paraId="227F16BE" w14:textId="77777777" w:rsidR="00A26296" w:rsidRDefault="00A26296">
      <w:pPr>
        <w:pStyle w:val="Commentaire"/>
      </w:pPr>
      <w:r>
        <w:t>Extra stuff:</w:t>
      </w:r>
    </w:p>
    <w:p w14:paraId="6BDC3D0E" w14:textId="77777777" w:rsidR="00A26296" w:rsidRDefault="00A26296">
      <w:pPr>
        <w:pStyle w:val="Commentaire"/>
      </w:pPr>
      <w:r>
        <w:t>(; Mishra et al., 2014b; ; ; Vicente-Serrano et al., 2020a)</w:t>
      </w:r>
    </w:p>
    <w:p w14:paraId="746805D5" w14:textId="77777777" w:rsidR="00A26296" w:rsidRDefault="00A26296">
      <w:pPr>
        <w:pStyle w:val="Commentaire"/>
      </w:pPr>
    </w:p>
    <w:p w14:paraId="0D74E2C4" w14:textId="77777777" w:rsidR="00A26296" w:rsidRDefault="00A26296">
      <w:pPr>
        <w:pStyle w:val="Commentaire"/>
      </w:pPr>
      <w:r>
        <w:t>Correct:</w:t>
      </w:r>
    </w:p>
    <w:p w14:paraId="5CEBBAFF" w14:textId="30704FC2" w:rsidR="00A26296" w:rsidRDefault="00A26296">
      <w:pPr>
        <w:pStyle w:val="Commentaire"/>
      </w:pPr>
      <w:r>
        <w:t>(Cook et al., 2014a, 2020; Mishra et al., 2014a; Dai et al., 2018; Lu et al., 2019; Vicente-Serrano et al., 2020c)</w:t>
      </w:r>
    </w:p>
  </w:comment>
  <w:comment w:id="5876" w:author="Robin Matthews" w:date="2021-07-13T15:04:00Z" w:initials="RM">
    <w:p w14:paraId="29E23F62" w14:textId="77777777" w:rsidR="00A26296" w:rsidRDefault="00A26296">
      <w:pPr>
        <w:pStyle w:val="Commentaire"/>
      </w:pPr>
      <w:r>
        <w:rPr>
          <w:rStyle w:val="Marquedecommentaire"/>
        </w:rPr>
        <w:annotationRef/>
      </w:r>
      <w:r>
        <w:t>Not found:</w:t>
      </w:r>
    </w:p>
    <w:p w14:paraId="74D1F148" w14:textId="77777777" w:rsidR="00A26296" w:rsidRDefault="00A26296">
      <w:pPr>
        <w:pStyle w:val="Commentaire"/>
      </w:pPr>
      <w:r>
        <w:t>R. Zhai et al.</w:t>
      </w:r>
    </w:p>
    <w:p w14:paraId="01E2D1B9" w14:textId="77777777" w:rsidR="00A26296" w:rsidRDefault="00A26296">
      <w:pPr>
        <w:pStyle w:val="Commentaire"/>
      </w:pPr>
    </w:p>
    <w:p w14:paraId="54E89B47" w14:textId="77777777" w:rsidR="00A26296" w:rsidRDefault="00A26296">
      <w:pPr>
        <w:pStyle w:val="Commentaire"/>
      </w:pPr>
      <w:r>
        <w:t>Extra stuff:</w:t>
      </w:r>
    </w:p>
    <w:p w14:paraId="7985B1EF" w14:textId="77777777" w:rsidR="00A26296" w:rsidRDefault="00A26296">
      <w:pPr>
        <w:pStyle w:val="Commentaire"/>
      </w:pPr>
      <w:r>
        <w:t>(Zhai et al., b)</w:t>
      </w:r>
    </w:p>
    <w:p w14:paraId="668ECEA2" w14:textId="77777777" w:rsidR="00A26296" w:rsidRDefault="00A26296">
      <w:pPr>
        <w:pStyle w:val="Commentaire"/>
      </w:pPr>
    </w:p>
    <w:p w14:paraId="24FDA368" w14:textId="77777777" w:rsidR="00A26296" w:rsidRDefault="00A26296">
      <w:pPr>
        <w:pStyle w:val="Commentaire"/>
      </w:pPr>
      <w:r>
        <w:t>Correct:</w:t>
      </w:r>
    </w:p>
    <w:p w14:paraId="165AD457" w14:textId="77777777" w:rsidR="00A26296" w:rsidRDefault="00A26296">
      <w:pPr>
        <w:pStyle w:val="Commentaire"/>
      </w:pPr>
      <w:r>
        <w:t>R. Zhai et al. (2020)</w:t>
      </w:r>
    </w:p>
    <w:p w14:paraId="389AE0CE" w14:textId="3590DD7B" w:rsidR="00A26296" w:rsidRDefault="00A26296">
      <w:pPr>
        <w:pStyle w:val="Commentaire"/>
      </w:pPr>
      <w:r>
        <w:t>(R. Zhai et al., 2020)</w:t>
      </w:r>
    </w:p>
  </w:comment>
  <w:comment w:id="5881" w:author="Robin Matthews" w:date="2021-07-13T15:04:00Z" w:initials="RM">
    <w:p w14:paraId="6EB23045" w14:textId="77777777" w:rsidR="00A26296" w:rsidRDefault="00A26296">
      <w:pPr>
        <w:pStyle w:val="Commentaire"/>
      </w:pPr>
      <w:r>
        <w:rPr>
          <w:rStyle w:val="Marquedecommentaire"/>
        </w:rPr>
        <w:annotationRef/>
      </w:r>
      <w:r>
        <w:t>Not found:</w:t>
      </w:r>
    </w:p>
    <w:p w14:paraId="2EB14C63" w14:textId="77777777" w:rsidR="00A26296" w:rsidRDefault="00A26296">
      <w:pPr>
        <w:pStyle w:val="Commentaire"/>
      </w:pPr>
      <w:r>
        <w:t>King et al., 2016a</w:t>
      </w:r>
    </w:p>
    <w:p w14:paraId="501AEB50" w14:textId="77777777" w:rsidR="00A26296" w:rsidRDefault="00A26296">
      <w:pPr>
        <w:pStyle w:val="Commentaire"/>
      </w:pPr>
    </w:p>
    <w:p w14:paraId="3D164B08" w14:textId="77777777" w:rsidR="00A26296" w:rsidRDefault="00A26296">
      <w:pPr>
        <w:pStyle w:val="Commentaire"/>
      </w:pPr>
      <w:r>
        <w:t>Extra stuff:</w:t>
      </w:r>
    </w:p>
    <w:p w14:paraId="624B39D4" w14:textId="77777777" w:rsidR="00A26296" w:rsidRDefault="00A26296">
      <w:pPr>
        <w:pStyle w:val="Commentaire"/>
      </w:pPr>
      <w:r>
        <w:t>(; King et al., 2016b)</w:t>
      </w:r>
    </w:p>
    <w:p w14:paraId="5AECBCD6" w14:textId="77777777" w:rsidR="00A26296" w:rsidRDefault="00A26296">
      <w:pPr>
        <w:pStyle w:val="Commentaire"/>
      </w:pPr>
    </w:p>
    <w:p w14:paraId="15A5CDEC" w14:textId="77777777" w:rsidR="00A26296" w:rsidRDefault="00A26296">
      <w:pPr>
        <w:pStyle w:val="Commentaire"/>
      </w:pPr>
      <w:r>
        <w:t>Correct:</w:t>
      </w:r>
    </w:p>
    <w:p w14:paraId="63AD3B14" w14:textId="14D995E7" w:rsidR="00A26296" w:rsidRDefault="00A26296">
      <w:pPr>
        <w:pStyle w:val="Commentaire"/>
      </w:pPr>
      <w:r>
        <w:t>(Mcbride et al., 2015; King et al., 2016a)</w:t>
      </w:r>
    </w:p>
  </w:comment>
  <w:comment w:id="5886" w:author="Robin Matthews" w:date="2021-07-13T15:04:00Z" w:initials="RM">
    <w:p w14:paraId="4F408BC1" w14:textId="77777777" w:rsidR="00A26296" w:rsidRDefault="00A26296">
      <w:pPr>
        <w:pStyle w:val="Commentaire"/>
      </w:pPr>
      <w:r>
        <w:rPr>
          <w:rStyle w:val="Marquedecommentaire"/>
        </w:rPr>
        <w:annotationRef/>
      </w:r>
      <w:r>
        <w:t>Not found:</w:t>
      </w:r>
    </w:p>
    <w:p w14:paraId="407826DE" w14:textId="77777777" w:rsidR="00A26296" w:rsidRDefault="00A26296">
      <w:pPr>
        <w:pStyle w:val="Commentaire"/>
      </w:pPr>
      <w:r>
        <w:t>L. Xu et al.</w:t>
      </w:r>
    </w:p>
    <w:p w14:paraId="7E3CDA26" w14:textId="77777777" w:rsidR="00A26296" w:rsidRDefault="00A26296">
      <w:pPr>
        <w:pStyle w:val="Commentaire"/>
      </w:pPr>
    </w:p>
    <w:p w14:paraId="68F42759" w14:textId="77777777" w:rsidR="00A26296" w:rsidRDefault="00A26296">
      <w:pPr>
        <w:pStyle w:val="Commentaire"/>
      </w:pPr>
      <w:r>
        <w:t>Extra stuff:</w:t>
      </w:r>
    </w:p>
    <w:p w14:paraId="1D927AD7" w14:textId="77777777" w:rsidR="00A26296" w:rsidRDefault="00A26296">
      <w:pPr>
        <w:pStyle w:val="Commentaire"/>
      </w:pPr>
      <w:r>
        <w:t>(Xu et al., a)</w:t>
      </w:r>
    </w:p>
    <w:p w14:paraId="0B192463" w14:textId="77777777" w:rsidR="00A26296" w:rsidRDefault="00A26296">
      <w:pPr>
        <w:pStyle w:val="Commentaire"/>
      </w:pPr>
    </w:p>
    <w:p w14:paraId="2B5B9A05" w14:textId="77777777" w:rsidR="00A26296" w:rsidRDefault="00A26296">
      <w:pPr>
        <w:pStyle w:val="Commentaire"/>
      </w:pPr>
      <w:r>
        <w:t>Correct:</w:t>
      </w:r>
    </w:p>
    <w:p w14:paraId="02AD1D43" w14:textId="77777777" w:rsidR="00A26296" w:rsidRDefault="00A26296">
      <w:pPr>
        <w:pStyle w:val="Commentaire"/>
      </w:pPr>
      <w:r>
        <w:t>L. Xu et al. (2019)</w:t>
      </w:r>
    </w:p>
    <w:p w14:paraId="1F8BC04B" w14:textId="46484E9C" w:rsidR="00A26296" w:rsidRDefault="00A26296">
      <w:pPr>
        <w:pStyle w:val="Commentaire"/>
      </w:pPr>
      <w:r>
        <w:t>(L. Xu et al., 2019)</w:t>
      </w:r>
    </w:p>
  </w:comment>
  <w:comment w:id="5891" w:author="Robin Matthews" w:date="2021-07-13T15:04:00Z" w:initials="RM">
    <w:p w14:paraId="0C511901" w14:textId="77777777" w:rsidR="00A26296" w:rsidRDefault="00A26296">
      <w:pPr>
        <w:pStyle w:val="Commentaire"/>
      </w:pPr>
      <w:r>
        <w:rPr>
          <w:rStyle w:val="Marquedecommentaire"/>
        </w:rPr>
        <w:annotationRef/>
      </w:r>
      <w:r>
        <w:t>Not found:</w:t>
      </w:r>
    </w:p>
    <w:p w14:paraId="0A887043" w14:textId="77777777" w:rsidR="00A26296" w:rsidRDefault="00A26296">
      <w:pPr>
        <w:pStyle w:val="Commentaire"/>
      </w:pPr>
      <w:r>
        <w:t>L. Xu et al., 2019</w:t>
      </w:r>
    </w:p>
    <w:p w14:paraId="62DC7621" w14:textId="77777777" w:rsidR="00A26296" w:rsidRDefault="00A26296">
      <w:pPr>
        <w:pStyle w:val="Commentaire"/>
      </w:pPr>
    </w:p>
    <w:p w14:paraId="048852D3" w14:textId="77777777" w:rsidR="00A26296" w:rsidRDefault="00A26296">
      <w:pPr>
        <w:pStyle w:val="Commentaire"/>
      </w:pPr>
      <w:r>
        <w:t>Extra stuff:</w:t>
      </w:r>
    </w:p>
    <w:p w14:paraId="70292CD0" w14:textId="77777777" w:rsidR="00A26296" w:rsidRDefault="00A26296">
      <w:pPr>
        <w:pStyle w:val="Commentaire"/>
      </w:pPr>
      <w:r>
        <w:t>(; Xu et al., 2019a; )</w:t>
      </w:r>
    </w:p>
    <w:p w14:paraId="503F74C8" w14:textId="77777777" w:rsidR="00A26296" w:rsidRDefault="00A26296">
      <w:pPr>
        <w:pStyle w:val="Commentaire"/>
      </w:pPr>
    </w:p>
    <w:p w14:paraId="3A254542" w14:textId="77777777" w:rsidR="00A26296" w:rsidRDefault="00A26296">
      <w:pPr>
        <w:pStyle w:val="Commentaire"/>
      </w:pPr>
      <w:r>
        <w:t>Correct:</w:t>
      </w:r>
    </w:p>
    <w:p w14:paraId="319FF311" w14:textId="42DED4F6" w:rsidR="00A26296" w:rsidRDefault="00A26296">
      <w:pPr>
        <w:pStyle w:val="Commentaire"/>
      </w:pPr>
      <w:r>
        <w:t>(Tangang et al., 2018; L. Xu et al., 2019; Spinoni et al., 2020)</w:t>
      </w:r>
    </w:p>
  </w:comment>
  <w:comment w:id="5895" w:author="Robin Matthews" w:date="2021-07-13T15:04:00Z" w:initials="RM">
    <w:p w14:paraId="54F0B0FC" w14:textId="77777777" w:rsidR="00A26296" w:rsidRDefault="00A26296">
      <w:pPr>
        <w:pStyle w:val="Commentaire"/>
      </w:pPr>
      <w:r>
        <w:rPr>
          <w:rStyle w:val="Marquedecommentaire"/>
        </w:rPr>
        <w:annotationRef/>
      </w:r>
      <w:r>
        <w:t>Not found:</w:t>
      </w:r>
    </w:p>
    <w:p w14:paraId="34F5C6C6" w14:textId="77777777" w:rsidR="00A26296" w:rsidRDefault="00A26296">
      <w:pPr>
        <w:pStyle w:val="Commentaire"/>
      </w:pPr>
      <w:r>
        <w:t>L. Xu et al.</w:t>
      </w:r>
    </w:p>
    <w:p w14:paraId="08A6FF17" w14:textId="77777777" w:rsidR="00A26296" w:rsidRDefault="00A26296">
      <w:pPr>
        <w:pStyle w:val="Commentaire"/>
      </w:pPr>
    </w:p>
    <w:p w14:paraId="2D7BD2F2" w14:textId="77777777" w:rsidR="00A26296" w:rsidRDefault="00A26296">
      <w:pPr>
        <w:pStyle w:val="Commentaire"/>
      </w:pPr>
      <w:r>
        <w:t>Extra stuff:</w:t>
      </w:r>
    </w:p>
    <w:p w14:paraId="14466C27" w14:textId="77777777" w:rsidR="00A26296" w:rsidRDefault="00A26296">
      <w:pPr>
        <w:pStyle w:val="Commentaire"/>
      </w:pPr>
      <w:r>
        <w:t>(Xu et al., a)</w:t>
      </w:r>
    </w:p>
    <w:p w14:paraId="2D48FC1A" w14:textId="77777777" w:rsidR="00A26296" w:rsidRDefault="00A26296">
      <w:pPr>
        <w:pStyle w:val="Commentaire"/>
      </w:pPr>
    </w:p>
    <w:p w14:paraId="5FA4CF6A" w14:textId="77777777" w:rsidR="00A26296" w:rsidRDefault="00A26296">
      <w:pPr>
        <w:pStyle w:val="Commentaire"/>
      </w:pPr>
      <w:r>
        <w:t>Correct:</w:t>
      </w:r>
    </w:p>
    <w:p w14:paraId="734C45B8" w14:textId="77777777" w:rsidR="00A26296" w:rsidRDefault="00A26296">
      <w:pPr>
        <w:pStyle w:val="Commentaire"/>
      </w:pPr>
      <w:r>
        <w:t>L. Xu et al. (2019)</w:t>
      </w:r>
    </w:p>
    <w:p w14:paraId="0B2FDE9E" w14:textId="501B99B5" w:rsidR="00A26296" w:rsidRDefault="00A26296">
      <w:pPr>
        <w:pStyle w:val="Commentaire"/>
      </w:pPr>
      <w:r>
        <w:t>(L. Xu et al., 2019)</w:t>
      </w:r>
    </w:p>
  </w:comment>
  <w:comment w:id="5901" w:author="Robin Matthews" w:date="2021-07-13T15:04:00Z" w:initials="RM">
    <w:p w14:paraId="39F57896" w14:textId="77777777" w:rsidR="00A26296" w:rsidRDefault="00A26296">
      <w:pPr>
        <w:pStyle w:val="Commentaire"/>
      </w:pPr>
      <w:r>
        <w:rPr>
          <w:rStyle w:val="Marquedecommentaire"/>
        </w:rPr>
        <w:annotationRef/>
      </w:r>
      <w:r>
        <w:t>Not found:</w:t>
      </w:r>
    </w:p>
    <w:p w14:paraId="78418FFB" w14:textId="77777777" w:rsidR="00A26296" w:rsidRDefault="00A26296">
      <w:pPr>
        <w:pStyle w:val="Commentaire"/>
      </w:pPr>
      <w:r>
        <w:t>2014b, 2015, 2018</w:t>
      </w:r>
    </w:p>
    <w:p w14:paraId="7FF918D1" w14:textId="77777777" w:rsidR="00A26296" w:rsidRDefault="00A26296">
      <w:pPr>
        <w:pStyle w:val="Commentaire"/>
      </w:pPr>
    </w:p>
    <w:p w14:paraId="55BD9BAA" w14:textId="77777777" w:rsidR="00A26296" w:rsidRDefault="00A26296">
      <w:pPr>
        <w:pStyle w:val="Commentaire"/>
      </w:pPr>
      <w:r>
        <w:t>Extra stuff:</w:t>
      </w:r>
    </w:p>
    <w:p w14:paraId="1D9817C3" w14:textId="77777777" w:rsidR="00A26296" w:rsidRDefault="00A26296">
      <w:pPr>
        <w:pStyle w:val="Commentaire"/>
      </w:pPr>
      <w:r>
        <w:t>(, 2014a, 2015, 2018)</w:t>
      </w:r>
    </w:p>
    <w:p w14:paraId="61B5151A" w14:textId="77777777" w:rsidR="00A26296" w:rsidRDefault="00A26296">
      <w:pPr>
        <w:pStyle w:val="Commentaire"/>
      </w:pPr>
    </w:p>
    <w:p w14:paraId="0426694B" w14:textId="77777777" w:rsidR="00A26296" w:rsidRDefault="00A26296">
      <w:pPr>
        <w:pStyle w:val="Commentaire"/>
      </w:pPr>
      <w:r>
        <w:t>Correct:</w:t>
      </w:r>
    </w:p>
    <w:p w14:paraId="7395BDFB" w14:textId="77777777" w:rsidR="00A26296" w:rsidRDefault="00A26296">
      <w:pPr>
        <w:pStyle w:val="Commentaire"/>
      </w:pPr>
      <w:r>
        <w:t>Cai et al. (2014b, 2015, 2018)</w:t>
      </w:r>
    </w:p>
    <w:p w14:paraId="70AA95FB" w14:textId="52A6476F" w:rsidR="00A26296" w:rsidRDefault="00A26296">
      <w:pPr>
        <w:pStyle w:val="Commentaire"/>
      </w:pPr>
      <w:r>
        <w:t>(Cai et al., 2014b, 2015, 2018)</w:t>
      </w:r>
    </w:p>
  </w:comment>
  <w:comment w:id="5906" w:author="Robin Matthews" w:date="2021-07-13T15:04:00Z" w:initials="RM">
    <w:p w14:paraId="3F715BA6" w14:textId="77777777" w:rsidR="00A26296" w:rsidRDefault="00A26296">
      <w:pPr>
        <w:pStyle w:val="Commentaire"/>
      </w:pPr>
      <w:r>
        <w:rPr>
          <w:rStyle w:val="Marquedecommentaire"/>
        </w:rPr>
        <w:annotationRef/>
      </w:r>
      <w:r>
        <w:t>Not found:</w:t>
      </w:r>
    </w:p>
    <w:p w14:paraId="78B4898A" w14:textId="77777777" w:rsidR="00A26296" w:rsidRDefault="00A26296">
      <w:pPr>
        <w:pStyle w:val="Commentaire"/>
      </w:pPr>
      <w:r>
        <w:t>L. Xu et al., 2019</w:t>
      </w:r>
    </w:p>
    <w:p w14:paraId="39A197ED" w14:textId="77777777" w:rsidR="00A26296" w:rsidRDefault="00A26296">
      <w:pPr>
        <w:pStyle w:val="Commentaire"/>
      </w:pPr>
    </w:p>
    <w:p w14:paraId="5B506A5F" w14:textId="77777777" w:rsidR="00A26296" w:rsidRDefault="00A26296">
      <w:pPr>
        <w:pStyle w:val="Commentaire"/>
      </w:pPr>
      <w:r>
        <w:t>Extra stuff:</w:t>
      </w:r>
    </w:p>
    <w:p w14:paraId="224F4734" w14:textId="77777777" w:rsidR="00A26296" w:rsidRDefault="00A26296">
      <w:pPr>
        <w:pStyle w:val="Commentaire"/>
      </w:pPr>
      <w:r>
        <w:t>(; Xu et al., 2019a; )</w:t>
      </w:r>
    </w:p>
    <w:p w14:paraId="6D7D0639" w14:textId="77777777" w:rsidR="00A26296" w:rsidRDefault="00A26296">
      <w:pPr>
        <w:pStyle w:val="Commentaire"/>
      </w:pPr>
    </w:p>
    <w:p w14:paraId="604514C7" w14:textId="77777777" w:rsidR="00A26296" w:rsidRDefault="00A26296">
      <w:pPr>
        <w:pStyle w:val="Commentaire"/>
      </w:pPr>
      <w:r>
        <w:t>Correct:</w:t>
      </w:r>
    </w:p>
    <w:p w14:paraId="542DF866" w14:textId="553AEE55" w:rsidR="00A26296" w:rsidRDefault="00A26296">
      <w:pPr>
        <w:pStyle w:val="Commentaire"/>
      </w:pPr>
      <w:r>
        <w:t>(Naumann et al., 2018; L. Xu et al., 2019; Gu et al., 2020)</w:t>
      </w:r>
    </w:p>
  </w:comment>
  <w:comment w:id="5909" w:author="Robin Matthews" w:date="2021-07-13T15:04:00Z" w:initials="RM">
    <w:p w14:paraId="52678AE9" w14:textId="77777777" w:rsidR="00A26296" w:rsidRDefault="00A26296">
      <w:pPr>
        <w:pStyle w:val="Commentaire"/>
      </w:pPr>
      <w:r>
        <w:rPr>
          <w:rStyle w:val="Marquedecommentaire"/>
        </w:rPr>
        <w:annotationRef/>
      </w:r>
      <w:r>
        <w:t>Not found:</w:t>
      </w:r>
    </w:p>
    <w:p w14:paraId="2E402364" w14:textId="77777777" w:rsidR="00A26296" w:rsidRDefault="00A26296">
      <w:pPr>
        <w:pStyle w:val="Commentaire"/>
      </w:pPr>
      <w:r>
        <w:t>L. Xu et al., 2019</w:t>
      </w:r>
    </w:p>
    <w:p w14:paraId="5AD09731" w14:textId="77777777" w:rsidR="00A26296" w:rsidRDefault="00A26296">
      <w:pPr>
        <w:pStyle w:val="Commentaire"/>
      </w:pPr>
    </w:p>
    <w:p w14:paraId="68F12B01" w14:textId="77777777" w:rsidR="00A26296" w:rsidRDefault="00A26296">
      <w:pPr>
        <w:pStyle w:val="Commentaire"/>
      </w:pPr>
      <w:r>
        <w:t>Extra stuff:</w:t>
      </w:r>
    </w:p>
    <w:p w14:paraId="66D87DAD" w14:textId="77777777" w:rsidR="00A26296" w:rsidRDefault="00A26296">
      <w:pPr>
        <w:pStyle w:val="Commentaire"/>
      </w:pPr>
      <w:r>
        <w:t>(; Xu et al., 2019a; ; )</w:t>
      </w:r>
    </w:p>
    <w:p w14:paraId="15BE0CBE" w14:textId="77777777" w:rsidR="00A26296" w:rsidRDefault="00A26296">
      <w:pPr>
        <w:pStyle w:val="Commentaire"/>
      </w:pPr>
    </w:p>
    <w:p w14:paraId="6E0901A1" w14:textId="77777777" w:rsidR="00A26296" w:rsidRDefault="00A26296">
      <w:pPr>
        <w:pStyle w:val="Commentaire"/>
      </w:pPr>
      <w:r>
        <w:t>Correct:</w:t>
      </w:r>
    </w:p>
    <w:p w14:paraId="13D4EEAA" w14:textId="6A907CCA" w:rsidR="00A26296" w:rsidRDefault="00A26296">
      <w:pPr>
        <w:pStyle w:val="Commentaire"/>
      </w:pPr>
      <w:r>
        <w:t>(Naumann et al., 2018; L. Xu et al., 2019; Cook et al., 2020; Gu et al., 2020)</w:t>
      </w:r>
    </w:p>
  </w:comment>
  <w:comment w:id="5912" w:author="Robin Matthews" w:date="2021-07-13T15:04:00Z" w:initials="RM">
    <w:p w14:paraId="55698FC6" w14:textId="77777777" w:rsidR="00A26296" w:rsidRDefault="00A26296">
      <w:pPr>
        <w:pStyle w:val="Commentaire"/>
      </w:pPr>
      <w:r>
        <w:rPr>
          <w:rStyle w:val="Marquedecommentaire"/>
        </w:rPr>
        <w:annotationRef/>
      </w:r>
      <w:r>
        <w:t>Not found:</w:t>
      </w:r>
    </w:p>
    <w:p w14:paraId="7C83848F" w14:textId="77777777" w:rsidR="00A26296" w:rsidRDefault="00A26296">
      <w:pPr>
        <w:pStyle w:val="Commentaire"/>
      </w:pPr>
      <w:r>
        <w:t>Vicente-Serrano et al., 2020c</w:t>
      </w:r>
    </w:p>
    <w:p w14:paraId="67F8E26F" w14:textId="77777777" w:rsidR="00A26296" w:rsidRDefault="00A26296">
      <w:pPr>
        <w:pStyle w:val="Commentaire"/>
      </w:pPr>
    </w:p>
    <w:p w14:paraId="57741866" w14:textId="77777777" w:rsidR="00A26296" w:rsidRDefault="00A26296">
      <w:pPr>
        <w:pStyle w:val="Commentaire"/>
      </w:pPr>
      <w:r>
        <w:t>Extra stuff:</w:t>
      </w:r>
    </w:p>
    <w:p w14:paraId="6B15A08F" w14:textId="77777777" w:rsidR="00A26296" w:rsidRDefault="00A26296">
      <w:pPr>
        <w:pStyle w:val="Commentaire"/>
      </w:pPr>
      <w:r>
        <w:t>(; Vicente-Serrano et al., 2020a)</w:t>
      </w:r>
    </w:p>
    <w:p w14:paraId="78F89A0E" w14:textId="77777777" w:rsidR="00A26296" w:rsidRDefault="00A26296">
      <w:pPr>
        <w:pStyle w:val="Commentaire"/>
      </w:pPr>
    </w:p>
    <w:p w14:paraId="15C8A341" w14:textId="77777777" w:rsidR="00A26296" w:rsidRDefault="00A26296">
      <w:pPr>
        <w:pStyle w:val="Commentaire"/>
      </w:pPr>
      <w:r>
        <w:t>Correct:</w:t>
      </w:r>
    </w:p>
    <w:p w14:paraId="14D58076" w14:textId="4D2BB114" w:rsidR="00A26296" w:rsidRDefault="00A26296">
      <w:pPr>
        <w:pStyle w:val="Commentaire"/>
      </w:pPr>
      <w:r>
        <w:t>(Cook et al., 2014a; Vicente-Serrano et al., 2020c)</w:t>
      </w:r>
    </w:p>
  </w:comment>
  <w:comment w:id="5918" w:author="Robin Matthews" w:date="2021-07-13T15:04:00Z" w:initials="RM">
    <w:p w14:paraId="2E4C2B65" w14:textId="77777777" w:rsidR="00A26296" w:rsidRDefault="00A26296">
      <w:pPr>
        <w:pStyle w:val="Commentaire"/>
      </w:pPr>
      <w:r>
        <w:rPr>
          <w:rStyle w:val="Marquedecommentaire"/>
        </w:rPr>
        <w:annotationRef/>
      </w:r>
      <w:r>
        <w:t>Not found:</w:t>
      </w:r>
    </w:p>
    <w:p w14:paraId="435AE372" w14:textId="77777777" w:rsidR="00A26296" w:rsidRDefault="00A26296">
      <w:pPr>
        <w:pStyle w:val="Commentaire"/>
      </w:pPr>
      <w:r>
        <w:t>R. Zhai et al., 2020</w:t>
      </w:r>
    </w:p>
    <w:p w14:paraId="3DAEB0F1" w14:textId="77777777" w:rsidR="00A26296" w:rsidRDefault="00A26296">
      <w:pPr>
        <w:pStyle w:val="Commentaire"/>
      </w:pPr>
    </w:p>
    <w:p w14:paraId="7879640C" w14:textId="77777777" w:rsidR="00A26296" w:rsidRDefault="00A26296">
      <w:pPr>
        <w:pStyle w:val="Commentaire"/>
      </w:pPr>
      <w:r>
        <w:t>Extra stuff:</w:t>
      </w:r>
    </w:p>
    <w:p w14:paraId="718CA179" w14:textId="77777777" w:rsidR="00A26296" w:rsidRDefault="00A26296">
      <w:pPr>
        <w:pStyle w:val="Commentaire"/>
      </w:pPr>
      <w:r>
        <w:t>(; ; Zhai et al., 2020b)</w:t>
      </w:r>
    </w:p>
    <w:p w14:paraId="2D625D78" w14:textId="77777777" w:rsidR="00A26296" w:rsidRDefault="00A26296">
      <w:pPr>
        <w:pStyle w:val="Commentaire"/>
      </w:pPr>
    </w:p>
    <w:p w14:paraId="29C21D4E" w14:textId="77777777" w:rsidR="00A26296" w:rsidRDefault="00A26296">
      <w:pPr>
        <w:pStyle w:val="Commentaire"/>
      </w:pPr>
      <w:r>
        <w:t>Correct:</w:t>
      </w:r>
    </w:p>
    <w:p w14:paraId="27CB73A7" w14:textId="16EAF8E1" w:rsidR="00A26296" w:rsidRDefault="00A26296">
      <w:pPr>
        <w:pStyle w:val="Commentaire"/>
      </w:pPr>
      <w:r>
        <w:t>(Touma et al., 2015; Cook et al., 2020; R. Zhai et al., 2020)</w:t>
      </w:r>
    </w:p>
  </w:comment>
  <w:comment w:id="5928" w:author="Robin Matthews" w:date="2021-07-13T15:04:00Z" w:initials="RM">
    <w:p w14:paraId="134176BA" w14:textId="77777777" w:rsidR="00A26296" w:rsidRDefault="00A26296">
      <w:pPr>
        <w:pStyle w:val="Commentaire"/>
      </w:pPr>
      <w:r>
        <w:rPr>
          <w:rStyle w:val="Marquedecommentaire"/>
        </w:rPr>
        <w:annotationRef/>
      </w:r>
      <w:r>
        <w:t>Extra stuff:</w:t>
      </w:r>
    </w:p>
    <w:p w14:paraId="7D9FCE51" w14:textId="77777777" w:rsidR="00A26296" w:rsidRDefault="00A26296">
      <w:pPr>
        <w:pStyle w:val="Commentaire"/>
      </w:pPr>
      <w:r>
        <w:t>(, ;</w:t>
      </w:r>
    </w:p>
    <w:p w14:paraId="7ED65DEC" w14:textId="77777777" w:rsidR="00A26296" w:rsidRDefault="00A26296">
      <w:pPr>
        <w:pStyle w:val="Commentaire"/>
      </w:pPr>
    </w:p>
    <w:p w14:paraId="624CBC2E" w14:textId="77777777" w:rsidR="00A26296" w:rsidRDefault="00A26296">
      <w:pPr>
        <w:pStyle w:val="Commentaire"/>
      </w:pPr>
      <w:r>
        <w:t>Correct:</w:t>
      </w:r>
    </w:p>
    <w:p w14:paraId="792BB93E" w14:textId="77777777" w:rsidR="00A26296" w:rsidRDefault="00A26296">
      <w:pPr>
        <w:pStyle w:val="Commentaire"/>
      </w:pPr>
      <w:r>
        <w:t>Seong et al. (2020)</w:t>
      </w:r>
    </w:p>
    <w:p w14:paraId="3EC89D89" w14:textId="1D6E7AC8" w:rsidR="00A26296" w:rsidRDefault="00A26296">
      <w:pPr>
        <w:pStyle w:val="Commentaire"/>
      </w:pPr>
      <w:r>
        <w:t>(Seong et al., 2020)</w:t>
      </w:r>
    </w:p>
  </w:comment>
  <w:comment w:id="5930" w:author="Robin Matthews" w:date="2021-07-13T15:04:00Z" w:initials="RM">
    <w:p w14:paraId="257538E5" w14:textId="77777777" w:rsidR="00A26296" w:rsidRDefault="00A26296">
      <w:pPr>
        <w:pStyle w:val="Commentaire"/>
      </w:pPr>
      <w:r>
        <w:rPr>
          <w:rStyle w:val="Marquedecommentaire"/>
        </w:rPr>
        <w:annotationRef/>
      </w:r>
      <w:r>
        <w:t>Not found:</w:t>
      </w:r>
    </w:p>
    <w:p w14:paraId="351C30CA" w14:textId="77777777" w:rsidR="00A26296" w:rsidRDefault="00A26296">
      <w:pPr>
        <w:pStyle w:val="Commentaire"/>
      </w:pPr>
      <w:r>
        <w:t>Z. Wang et al., 2017a</w:t>
      </w:r>
    </w:p>
    <w:p w14:paraId="30A6A981" w14:textId="77777777" w:rsidR="00A26296" w:rsidRDefault="00A26296">
      <w:pPr>
        <w:pStyle w:val="Commentaire"/>
      </w:pPr>
    </w:p>
    <w:p w14:paraId="0F8046C2" w14:textId="77777777" w:rsidR="00A26296" w:rsidRDefault="00A26296">
      <w:pPr>
        <w:pStyle w:val="Commentaire"/>
      </w:pPr>
      <w:r>
        <w:t>Extra stuff:</w:t>
      </w:r>
    </w:p>
    <w:p w14:paraId="47039DAC" w14:textId="77777777" w:rsidR="00A26296" w:rsidRDefault="00A26296">
      <w:pPr>
        <w:pStyle w:val="Commentaire"/>
      </w:pPr>
      <w:r>
        <w:t>; Wang et al., 2017)</w:t>
      </w:r>
    </w:p>
    <w:p w14:paraId="4578119D" w14:textId="77777777" w:rsidR="00A26296" w:rsidRDefault="00A26296">
      <w:pPr>
        <w:pStyle w:val="Commentaire"/>
      </w:pPr>
    </w:p>
    <w:p w14:paraId="3E9F8337" w14:textId="77777777" w:rsidR="00A26296" w:rsidRDefault="00A26296">
      <w:pPr>
        <w:pStyle w:val="Commentaire"/>
      </w:pPr>
      <w:r>
        <w:t>Correct:</w:t>
      </w:r>
    </w:p>
    <w:p w14:paraId="2F033566" w14:textId="0879BCC3" w:rsidR="00A26296" w:rsidRDefault="00A26296">
      <w:pPr>
        <w:pStyle w:val="Commentaire"/>
      </w:pPr>
      <w:r>
        <w:t>(Z. Wang et al., 2017a; Hu et al., 2020)</w:t>
      </w:r>
    </w:p>
  </w:comment>
  <w:comment w:id="5933" w:author="Robin Matthews" w:date="2021-07-13T15:05:00Z" w:initials="RM">
    <w:p w14:paraId="33DA96BC" w14:textId="77777777" w:rsidR="00A26296" w:rsidRDefault="00A26296">
      <w:pPr>
        <w:pStyle w:val="Commentaire"/>
      </w:pPr>
      <w:r>
        <w:rPr>
          <w:rStyle w:val="Marquedecommentaire"/>
        </w:rPr>
        <w:annotationRef/>
      </w:r>
      <w:r>
        <w:t>Not found:</w:t>
      </w:r>
    </w:p>
    <w:p w14:paraId="125A7775" w14:textId="77777777" w:rsidR="00A26296" w:rsidRDefault="00A26296">
      <w:pPr>
        <w:pStyle w:val="Commentaire"/>
      </w:pPr>
      <w:r>
        <w:t>C. Li et al.</w:t>
      </w:r>
    </w:p>
    <w:p w14:paraId="6F3C7C8F" w14:textId="77777777" w:rsidR="00A26296" w:rsidRDefault="00A26296">
      <w:pPr>
        <w:pStyle w:val="Commentaire"/>
      </w:pPr>
    </w:p>
    <w:p w14:paraId="11CD2021" w14:textId="77777777" w:rsidR="00A26296" w:rsidRDefault="00A26296">
      <w:pPr>
        <w:pStyle w:val="Commentaire"/>
      </w:pPr>
      <w:r>
        <w:t>Extra stuff:</w:t>
      </w:r>
    </w:p>
    <w:p w14:paraId="5B23A759" w14:textId="77777777" w:rsidR="00A26296" w:rsidRDefault="00A26296">
      <w:pPr>
        <w:pStyle w:val="Commentaire"/>
      </w:pPr>
      <w:r>
        <w:t xml:space="preserve">(Li et al., </w:t>
      </w:r>
    </w:p>
    <w:p w14:paraId="525EA8E1" w14:textId="77777777" w:rsidR="00A26296" w:rsidRDefault="00A26296">
      <w:pPr>
        <w:pStyle w:val="Commentaire"/>
      </w:pPr>
    </w:p>
    <w:p w14:paraId="4A413333" w14:textId="77777777" w:rsidR="00A26296" w:rsidRDefault="00A26296">
      <w:pPr>
        <w:pStyle w:val="Commentaire"/>
      </w:pPr>
      <w:r>
        <w:t>Correct:</w:t>
      </w:r>
    </w:p>
    <w:p w14:paraId="7A3B0BC1" w14:textId="77777777" w:rsidR="00A26296" w:rsidRDefault="00A26296">
      <w:pPr>
        <w:pStyle w:val="Commentaire"/>
      </w:pPr>
      <w:r>
        <w:t>C. Li et al. (2020)</w:t>
      </w:r>
    </w:p>
    <w:p w14:paraId="451F00ED" w14:textId="463EF0A3" w:rsidR="00A26296" w:rsidRDefault="00A26296">
      <w:pPr>
        <w:pStyle w:val="Commentaire"/>
      </w:pPr>
      <w:r>
        <w:t>(C. Li et al., 2020)</w:t>
      </w:r>
    </w:p>
  </w:comment>
  <w:comment w:id="5938" w:author="Robin Matthews" w:date="2021-07-13T15:05:00Z" w:initials="RM">
    <w:p w14:paraId="04FD2631" w14:textId="77777777" w:rsidR="00A26296" w:rsidRDefault="00A26296">
      <w:pPr>
        <w:pStyle w:val="Commentaire"/>
      </w:pPr>
      <w:r>
        <w:rPr>
          <w:rStyle w:val="Marquedecommentaire"/>
        </w:rPr>
        <w:annotationRef/>
      </w:r>
      <w:r>
        <w:t>Not found:</w:t>
      </w:r>
    </w:p>
    <w:p w14:paraId="15D4FED4" w14:textId="77777777" w:rsidR="00A26296" w:rsidRDefault="00A26296">
      <w:pPr>
        <w:pStyle w:val="Commentaire"/>
      </w:pPr>
      <w:r>
        <w:t>C. Li et al.</w:t>
      </w:r>
    </w:p>
    <w:p w14:paraId="7BB0243C" w14:textId="77777777" w:rsidR="00A26296" w:rsidRDefault="00A26296">
      <w:pPr>
        <w:pStyle w:val="Commentaire"/>
      </w:pPr>
    </w:p>
    <w:p w14:paraId="3600C564" w14:textId="77777777" w:rsidR="00A26296" w:rsidRDefault="00A26296">
      <w:pPr>
        <w:pStyle w:val="Commentaire"/>
      </w:pPr>
      <w:r>
        <w:t>Extra stuff:</w:t>
      </w:r>
    </w:p>
    <w:p w14:paraId="079E1E34" w14:textId="77777777" w:rsidR="00A26296" w:rsidRDefault="00A26296">
      <w:pPr>
        <w:pStyle w:val="Commentaire"/>
      </w:pPr>
      <w:r>
        <w:t xml:space="preserve">(Li et al., </w:t>
      </w:r>
    </w:p>
    <w:p w14:paraId="16B44E81" w14:textId="77777777" w:rsidR="00A26296" w:rsidRDefault="00A26296">
      <w:pPr>
        <w:pStyle w:val="Commentaire"/>
      </w:pPr>
    </w:p>
    <w:p w14:paraId="59A3E652" w14:textId="77777777" w:rsidR="00A26296" w:rsidRDefault="00A26296">
      <w:pPr>
        <w:pStyle w:val="Commentaire"/>
      </w:pPr>
      <w:r>
        <w:t>Correct:</w:t>
      </w:r>
    </w:p>
    <w:p w14:paraId="2BFBD365" w14:textId="77777777" w:rsidR="00A26296" w:rsidRDefault="00A26296">
      <w:pPr>
        <w:pStyle w:val="Commentaire"/>
      </w:pPr>
      <w:r>
        <w:t>C. Li et al. (2020)</w:t>
      </w:r>
    </w:p>
    <w:p w14:paraId="64C767F9" w14:textId="76E98568" w:rsidR="00A26296" w:rsidRDefault="00A26296">
      <w:pPr>
        <w:pStyle w:val="Commentaire"/>
      </w:pPr>
      <w:r>
        <w:t>(C. Li et al., 2020)</w:t>
      </w:r>
    </w:p>
  </w:comment>
  <w:comment w:id="5941" w:author="Robin Matthews" w:date="2021-07-13T15:05:00Z" w:initials="RM">
    <w:p w14:paraId="31469457" w14:textId="77777777" w:rsidR="00A26296" w:rsidRDefault="00A26296">
      <w:pPr>
        <w:pStyle w:val="Commentaire"/>
      </w:pPr>
      <w:r>
        <w:rPr>
          <w:rStyle w:val="Marquedecommentaire"/>
        </w:rPr>
        <w:annotationRef/>
      </w:r>
      <w:r>
        <w:t>Not found:</w:t>
      </w:r>
    </w:p>
    <w:p w14:paraId="02E2B238" w14:textId="77777777" w:rsidR="00A26296" w:rsidRDefault="00A26296">
      <w:pPr>
        <w:pStyle w:val="Commentaire"/>
      </w:pPr>
      <w:r>
        <w:t>C. Li et al.</w:t>
      </w:r>
    </w:p>
    <w:p w14:paraId="03372080" w14:textId="77777777" w:rsidR="00A26296" w:rsidRDefault="00A26296">
      <w:pPr>
        <w:pStyle w:val="Commentaire"/>
      </w:pPr>
    </w:p>
    <w:p w14:paraId="4B543724" w14:textId="77777777" w:rsidR="00A26296" w:rsidRDefault="00A26296">
      <w:pPr>
        <w:pStyle w:val="Commentaire"/>
      </w:pPr>
      <w:r>
        <w:t>Extra stuff:</w:t>
      </w:r>
    </w:p>
    <w:p w14:paraId="7ED05449" w14:textId="77777777" w:rsidR="00A26296" w:rsidRDefault="00A26296">
      <w:pPr>
        <w:pStyle w:val="Commentaire"/>
      </w:pPr>
      <w:r>
        <w:t xml:space="preserve">(Li et al., </w:t>
      </w:r>
    </w:p>
    <w:p w14:paraId="0902D222" w14:textId="77777777" w:rsidR="00A26296" w:rsidRDefault="00A26296">
      <w:pPr>
        <w:pStyle w:val="Commentaire"/>
      </w:pPr>
    </w:p>
    <w:p w14:paraId="6D423DF3" w14:textId="77777777" w:rsidR="00A26296" w:rsidRDefault="00A26296">
      <w:pPr>
        <w:pStyle w:val="Commentaire"/>
      </w:pPr>
      <w:r>
        <w:t>Correct:</w:t>
      </w:r>
    </w:p>
    <w:p w14:paraId="029DA118" w14:textId="77777777" w:rsidR="00A26296" w:rsidRDefault="00A26296">
      <w:pPr>
        <w:pStyle w:val="Commentaire"/>
      </w:pPr>
      <w:r>
        <w:t>C. Li et al. (2020)</w:t>
      </w:r>
    </w:p>
    <w:p w14:paraId="4C2BC8BA" w14:textId="7439D734" w:rsidR="00A26296" w:rsidRDefault="00A26296">
      <w:pPr>
        <w:pStyle w:val="Commentaire"/>
      </w:pPr>
      <w:r>
        <w:t>(C. Li et al., 2020)</w:t>
      </w:r>
    </w:p>
  </w:comment>
  <w:comment w:id="5944" w:author="Robin Matthews" w:date="2021-07-13T15:05:00Z" w:initials="RM">
    <w:p w14:paraId="79D9A967" w14:textId="77777777" w:rsidR="00A26296" w:rsidRDefault="00A26296">
      <w:pPr>
        <w:pStyle w:val="Commentaire"/>
      </w:pPr>
      <w:r>
        <w:rPr>
          <w:rStyle w:val="Marquedecommentaire"/>
        </w:rPr>
        <w:annotationRef/>
      </w:r>
      <w:r>
        <w:t>Not found:</w:t>
      </w:r>
    </w:p>
    <w:p w14:paraId="1FCBFE76" w14:textId="77777777" w:rsidR="00A26296" w:rsidRDefault="00A26296">
      <w:pPr>
        <w:pStyle w:val="Commentaire"/>
      </w:pPr>
      <w:r>
        <w:t>C. Li et al.</w:t>
      </w:r>
    </w:p>
    <w:p w14:paraId="0EAA43C0" w14:textId="77777777" w:rsidR="00A26296" w:rsidRDefault="00A26296">
      <w:pPr>
        <w:pStyle w:val="Commentaire"/>
      </w:pPr>
    </w:p>
    <w:p w14:paraId="5838F099" w14:textId="77777777" w:rsidR="00A26296" w:rsidRDefault="00A26296">
      <w:pPr>
        <w:pStyle w:val="Commentaire"/>
      </w:pPr>
      <w:r>
        <w:t>Extra stuff:</w:t>
      </w:r>
    </w:p>
    <w:p w14:paraId="28285244" w14:textId="77777777" w:rsidR="00A26296" w:rsidRDefault="00A26296">
      <w:pPr>
        <w:pStyle w:val="Commentaire"/>
      </w:pPr>
      <w:r>
        <w:t xml:space="preserve">(Li et al., </w:t>
      </w:r>
    </w:p>
    <w:p w14:paraId="54B95200" w14:textId="77777777" w:rsidR="00A26296" w:rsidRDefault="00A26296">
      <w:pPr>
        <w:pStyle w:val="Commentaire"/>
      </w:pPr>
    </w:p>
    <w:p w14:paraId="5C867BDD" w14:textId="77777777" w:rsidR="00A26296" w:rsidRDefault="00A26296">
      <w:pPr>
        <w:pStyle w:val="Commentaire"/>
      </w:pPr>
      <w:r>
        <w:t>Correct:</w:t>
      </w:r>
    </w:p>
    <w:p w14:paraId="00704E82" w14:textId="77777777" w:rsidR="00A26296" w:rsidRDefault="00A26296">
      <w:pPr>
        <w:pStyle w:val="Commentaire"/>
      </w:pPr>
      <w:r>
        <w:t>C. Li et al. (2020)</w:t>
      </w:r>
    </w:p>
    <w:p w14:paraId="48A2FCF4" w14:textId="6F808A3F" w:rsidR="00A26296" w:rsidRDefault="00A26296">
      <w:pPr>
        <w:pStyle w:val="Commentaire"/>
      </w:pPr>
      <w:r>
        <w:t>(C. Li et al., 2020)</w:t>
      </w:r>
    </w:p>
  </w:comment>
  <w:comment w:id="5947" w:author="Robin Matthews" w:date="2021-07-13T15:05:00Z" w:initials="RM">
    <w:p w14:paraId="48FB820D" w14:textId="77777777" w:rsidR="00A26296" w:rsidRDefault="00A26296">
      <w:pPr>
        <w:pStyle w:val="Commentaire"/>
      </w:pPr>
      <w:r>
        <w:rPr>
          <w:rStyle w:val="Marquedecommentaire"/>
        </w:rPr>
        <w:annotationRef/>
      </w:r>
      <w:r>
        <w:t>Not found:</w:t>
      </w:r>
    </w:p>
    <w:p w14:paraId="1D6E4647" w14:textId="77777777" w:rsidR="00A26296" w:rsidRDefault="00A26296">
      <w:pPr>
        <w:pStyle w:val="Commentaire"/>
      </w:pPr>
      <w:r>
        <w:t>C. Li et al.</w:t>
      </w:r>
    </w:p>
    <w:p w14:paraId="2C3411E8" w14:textId="77777777" w:rsidR="00A26296" w:rsidRDefault="00A26296">
      <w:pPr>
        <w:pStyle w:val="Commentaire"/>
      </w:pPr>
    </w:p>
    <w:p w14:paraId="60B07C66" w14:textId="77777777" w:rsidR="00A26296" w:rsidRDefault="00A26296">
      <w:pPr>
        <w:pStyle w:val="Commentaire"/>
      </w:pPr>
      <w:r>
        <w:t>Extra stuff:</w:t>
      </w:r>
    </w:p>
    <w:p w14:paraId="5DA1C111" w14:textId="77777777" w:rsidR="00A26296" w:rsidRDefault="00A26296">
      <w:pPr>
        <w:pStyle w:val="Commentaire"/>
      </w:pPr>
      <w:r>
        <w:t xml:space="preserve">(Li et al., </w:t>
      </w:r>
    </w:p>
    <w:p w14:paraId="28947320" w14:textId="77777777" w:rsidR="00A26296" w:rsidRDefault="00A26296">
      <w:pPr>
        <w:pStyle w:val="Commentaire"/>
      </w:pPr>
    </w:p>
    <w:p w14:paraId="4EC34233" w14:textId="77777777" w:rsidR="00A26296" w:rsidRDefault="00A26296">
      <w:pPr>
        <w:pStyle w:val="Commentaire"/>
      </w:pPr>
      <w:r>
        <w:t>Correct:</w:t>
      </w:r>
    </w:p>
    <w:p w14:paraId="393280DB" w14:textId="77777777" w:rsidR="00A26296" w:rsidRDefault="00A26296">
      <w:pPr>
        <w:pStyle w:val="Commentaire"/>
      </w:pPr>
      <w:r>
        <w:t>C. Li et al. (2020)</w:t>
      </w:r>
    </w:p>
    <w:p w14:paraId="6D77583A" w14:textId="6186258D" w:rsidR="00A26296" w:rsidRDefault="00A26296">
      <w:pPr>
        <w:pStyle w:val="Commentaire"/>
      </w:pPr>
      <w:r>
        <w:t>(C. Li et al., 2020)</w:t>
      </w:r>
    </w:p>
  </w:comment>
  <w:comment w:id="5950" w:author="Robin Matthews" w:date="2021-07-13T15:05:00Z" w:initials="RM">
    <w:p w14:paraId="72305E23" w14:textId="77777777" w:rsidR="00A26296" w:rsidRDefault="00A26296">
      <w:pPr>
        <w:pStyle w:val="Commentaire"/>
      </w:pPr>
      <w:r>
        <w:rPr>
          <w:rStyle w:val="Marquedecommentaire"/>
        </w:rPr>
        <w:annotationRef/>
      </w:r>
      <w:r>
        <w:t>Not found:</w:t>
      </w:r>
    </w:p>
    <w:p w14:paraId="246488B4" w14:textId="77777777" w:rsidR="00A26296" w:rsidRDefault="00A26296">
      <w:pPr>
        <w:pStyle w:val="Commentaire"/>
      </w:pPr>
      <w:r>
        <w:t>C. Li et al.</w:t>
      </w:r>
    </w:p>
    <w:p w14:paraId="24B4BDED" w14:textId="77777777" w:rsidR="00A26296" w:rsidRDefault="00A26296">
      <w:pPr>
        <w:pStyle w:val="Commentaire"/>
      </w:pPr>
    </w:p>
    <w:p w14:paraId="6CFC62A0" w14:textId="77777777" w:rsidR="00A26296" w:rsidRDefault="00A26296">
      <w:pPr>
        <w:pStyle w:val="Commentaire"/>
      </w:pPr>
      <w:r>
        <w:t>Extra stuff:</w:t>
      </w:r>
    </w:p>
    <w:p w14:paraId="77CB5BFC" w14:textId="77777777" w:rsidR="00A26296" w:rsidRDefault="00A26296">
      <w:pPr>
        <w:pStyle w:val="Commentaire"/>
      </w:pPr>
      <w:r>
        <w:t xml:space="preserve">(Li et al., </w:t>
      </w:r>
    </w:p>
    <w:p w14:paraId="17A8ACA4" w14:textId="77777777" w:rsidR="00A26296" w:rsidRDefault="00A26296">
      <w:pPr>
        <w:pStyle w:val="Commentaire"/>
      </w:pPr>
    </w:p>
    <w:p w14:paraId="6F43D99C" w14:textId="77777777" w:rsidR="00A26296" w:rsidRDefault="00A26296">
      <w:pPr>
        <w:pStyle w:val="Commentaire"/>
      </w:pPr>
      <w:r>
        <w:t>Correct:</w:t>
      </w:r>
    </w:p>
    <w:p w14:paraId="33A4B7A6" w14:textId="77777777" w:rsidR="00A26296" w:rsidRDefault="00A26296">
      <w:pPr>
        <w:pStyle w:val="Commentaire"/>
      </w:pPr>
      <w:r>
        <w:t>C. Li et al. (2020)</w:t>
      </w:r>
    </w:p>
    <w:p w14:paraId="6515080F" w14:textId="51262F60" w:rsidR="00A26296" w:rsidRDefault="00A26296">
      <w:pPr>
        <w:pStyle w:val="Commentaire"/>
      </w:pPr>
      <w:r>
        <w:t>(C. Li et al., 2020)</w:t>
      </w:r>
    </w:p>
  </w:comment>
  <w:comment w:id="5953" w:author="Robin Matthews" w:date="2021-07-13T15:05:00Z" w:initials="RM">
    <w:p w14:paraId="289DDF6F" w14:textId="77777777" w:rsidR="00A26296" w:rsidRDefault="00A26296">
      <w:pPr>
        <w:pStyle w:val="Commentaire"/>
      </w:pPr>
      <w:r>
        <w:rPr>
          <w:rStyle w:val="Marquedecommentaire"/>
        </w:rPr>
        <w:annotationRef/>
      </w:r>
      <w:r>
        <w:t>Not found:</w:t>
      </w:r>
    </w:p>
    <w:p w14:paraId="2535FD8C" w14:textId="77777777" w:rsidR="00A26296" w:rsidRDefault="00A26296">
      <w:pPr>
        <w:pStyle w:val="Commentaire"/>
      </w:pPr>
      <w:r>
        <w:t>X.L. Wang et al., 2013a</w:t>
      </w:r>
    </w:p>
    <w:p w14:paraId="4FB7C8FC" w14:textId="77777777" w:rsidR="00A26296" w:rsidRDefault="00A26296">
      <w:pPr>
        <w:pStyle w:val="Commentaire"/>
      </w:pPr>
    </w:p>
    <w:p w14:paraId="0183AD51" w14:textId="77777777" w:rsidR="00A26296" w:rsidRDefault="00A26296">
      <w:pPr>
        <w:pStyle w:val="Commentaire"/>
      </w:pPr>
      <w:r>
        <w:t>Extra stuff:</w:t>
      </w:r>
    </w:p>
    <w:p w14:paraId="1D17E277" w14:textId="77777777" w:rsidR="00A26296" w:rsidRDefault="00A26296">
      <w:pPr>
        <w:pStyle w:val="Commentaire"/>
      </w:pPr>
      <w:r>
        <w:t>(; Wang et al., 2013c; ; ; ; )</w:t>
      </w:r>
    </w:p>
    <w:p w14:paraId="1613AF77" w14:textId="77777777" w:rsidR="00A26296" w:rsidRDefault="00A26296">
      <w:pPr>
        <w:pStyle w:val="Commentaire"/>
      </w:pPr>
    </w:p>
    <w:p w14:paraId="6F443BD3" w14:textId="77777777" w:rsidR="00A26296" w:rsidRDefault="00A26296">
      <w:pPr>
        <w:pStyle w:val="Commentaire"/>
      </w:pPr>
      <w:r>
        <w:t>Correct:</w:t>
      </w:r>
    </w:p>
    <w:p w14:paraId="3B94014F" w14:textId="27B7FE0C" w:rsidR="00A26296" w:rsidRDefault="00A26296">
      <w:pPr>
        <w:pStyle w:val="Commentaire"/>
      </w:pPr>
      <w:r>
        <w:t>(Perkins and Alexander, 2013; X.L. Wang et al., 2013a; CSIRO and BOM, 2015; Donat et al., 2016a; Alexander and Arblaster, 2017; Dunn et al., 2020)</w:t>
      </w:r>
    </w:p>
  </w:comment>
  <w:comment w:id="5957" w:author="Robin Matthews" w:date="2021-07-14T16:54:00Z" w:initials="RM">
    <w:p w14:paraId="19CF940C" w14:textId="77777777" w:rsidR="00BF21CD" w:rsidRDefault="00BF21CD" w:rsidP="00BF21CD">
      <w:pPr>
        <w:pStyle w:val="Commentaire"/>
      </w:pPr>
      <w:r>
        <w:rPr>
          <w:rStyle w:val="Marquedecommentaire"/>
        </w:rPr>
        <w:annotationRef/>
      </w:r>
      <w:r>
        <w:t>Mendeley field missing details for ‘</w:t>
      </w:r>
      <w:r>
        <w:rPr>
          <w:rFonts w:cs="Times New Roman"/>
          <w:noProof/>
          <w:sz w:val="16"/>
          <w:szCs w:val="16"/>
          <w:lang w:val="en-GB"/>
        </w:rPr>
        <w:t>Arblaster al., 2014</w:t>
      </w:r>
      <w:r>
        <w:t>’. Provide DOI and I’ll add.</w:t>
      </w:r>
    </w:p>
  </w:comment>
  <w:comment w:id="5960" w:author="Robin Matthews" w:date="2021-07-13T15:05:00Z" w:initials="RM">
    <w:p w14:paraId="5CBAF20A" w14:textId="77777777" w:rsidR="00A26296" w:rsidRDefault="00A26296">
      <w:pPr>
        <w:pStyle w:val="Commentaire"/>
      </w:pPr>
      <w:r>
        <w:rPr>
          <w:rStyle w:val="Marquedecommentaire"/>
        </w:rPr>
        <w:annotationRef/>
      </w:r>
      <w:r>
        <w:t>Not found:</w:t>
      </w:r>
    </w:p>
    <w:p w14:paraId="760DDBCF" w14:textId="77777777" w:rsidR="00A26296" w:rsidRDefault="00A26296">
      <w:pPr>
        <w:pStyle w:val="Commentaire"/>
      </w:pPr>
      <w:r>
        <w:t>Z. Wang et al.</w:t>
      </w:r>
    </w:p>
    <w:p w14:paraId="53FD7E70" w14:textId="77777777" w:rsidR="00A26296" w:rsidRDefault="00A26296">
      <w:pPr>
        <w:pStyle w:val="Commentaire"/>
      </w:pPr>
      <w:r>
        <w:t>2017a</w:t>
      </w:r>
    </w:p>
    <w:p w14:paraId="785A4E0B" w14:textId="77777777" w:rsidR="00A26296" w:rsidRDefault="00A26296">
      <w:pPr>
        <w:pStyle w:val="Commentaire"/>
      </w:pPr>
    </w:p>
    <w:p w14:paraId="77C76ADC" w14:textId="77777777" w:rsidR="00A26296" w:rsidRDefault="00A26296">
      <w:pPr>
        <w:pStyle w:val="Commentaire"/>
      </w:pPr>
      <w:r>
        <w:t>Extra stuff:</w:t>
      </w:r>
    </w:p>
    <w:p w14:paraId="297A032A" w14:textId="77777777" w:rsidR="00A26296" w:rsidRDefault="00A26296">
      <w:pPr>
        <w:pStyle w:val="Commentaire"/>
      </w:pPr>
      <w:r>
        <w:t>(Wang et al., 2017;</w:t>
      </w:r>
    </w:p>
    <w:p w14:paraId="259E3545" w14:textId="77777777" w:rsidR="00A26296" w:rsidRDefault="00A26296">
      <w:pPr>
        <w:pStyle w:val="Commentaire"/>
      </w:pPr>
    </w:p>
    <w:p w14:paraId="44B0077B" w14:textId="77777777" w:rsidR="00A26296" w:rsidRDefault="00A26296">
      <w:pPr>
        <w:pStyle w:val="Commentaire"/>
      </w:pPr>
      <w:r>
        <w:t>Correct:</w:t>
      </w:r>
    </w:p>
    <w:p w14:paraId="351BBE09" w14:textId="77777777" w:rsidR="00A26296" w:rsidRDefault="00A26296">
      <w:pPr>
        <w:pStyle w:val="Commentaire"/>
      </w:pPr>
      <w:r>
        <w:t>Z. Wang et al. (2017a)</w:t>
      </w:r>
    </w:p>
    <w:p w14:paraId="5F337E18" w14:textId="04563331" w:rsidR="00A26296" w:rsidRDefault="00A26296">
      <w:pPr>
        <w:pStyle w:val="Commentaire"/>
      </w:pPr>
      <w:r>
        <w:t>(Z. Wang et al., 2017a)</w:t>
      </w:r>
    </w:p>
  </w:comment>
  <w:comment w:id="5962" w:author="Robin Matthews" w:date="2021-07-13T15:05:00Z" w:initials="RM">
    <w:p w14:paraId="2D62B02F" w14:textId="77777777" w:rsidR="00A26296" w:rsidRDefault="00A26296">
      <w:pPr>
        <w:pStyle w:val="Commentaire"/>
      </w:pPr>
      <w:r>
        <w:rPr>
          <w:rStyle w:val="Marquedecommentaire"/>
        </w:rPr>
        <w:annotationRef/>
      </w:r>
      <w:r>
        <w:t>Extra stuff:</w:t>
      </w:r>
    </w:p>
    <w:p w14:paraId="3351EAD2" w14:textId="77777777" w:rsidR="00A26296" w:rsidRDefault="00A26296">
      <w:pPr>
        <w:pStyle w:val="Commentaire"/>
      </w:pPr>
      <w:r>
        <w:t>, ;</w:t>
      </w:r>
    </w:p>
    <w:p w14:paraId="661D2DAE" w14:textId="77777777" w:rsidR="00A26296" w:rsidRDefault="00A26296">
      <w:pPr>
        <w:pStyle w:val="Commentaire"/>
      </w:pPr>
    </w:p>
    <w:p w14:paraId="0CC98CA3" w14:textId="77777777" w:rsidR="00A26296" w:rsidRDefault="00A26296">
      <w:pPr>
        <w:pStyle w:val="Commentaire"/>
      </w:pPr>
      <w:r>
        <w:t>Correct:</w:t>
      </w:r>
    </w:p>
    <w:p w14:paraId="42D13D10" w14:textId="77777777" w:rsidR="00A26296" w:rsidRDefault="00A26296">
      <w:pPr>
        <w:pStyle w:val="Commentaire"/>
      </w:pPr>
      <w:r>
        <w:t>Hu et al. (2020)</w:t>
      </w:r>
    </w:p>
    <w:p w14:paraId="26017948" w14:textId="7020620E" w:rsidR="00A26296" w:rsidRDefault="00A26296">
      <w:pPr>
        <w:pStyle w:val="Commentaire"/>
      </w:pPr>
      <w:r>
        <w:t>(Hu et al., 2020)</w:t>
      </w:r>
    </w:p>
  </w:comment>
  <w:comment w:id="5963" w:author="Robin Matthews" w:date="2021-07-13T15:05:00Z" w:initials="RM">
    <w:p w14:paraId="24E791B4" w14:textId="77777777" w:rsidR="00A26296" w:rsidRDefault="00A26296">
      <w:pPr>
        <w:pStyle w:val="Commentaire"/>
      </w:pPr>
      <w:r>
        <w:rPr>
          <w:rStyle w:val="Marquedecommentaire"/>
        </w:rPr>
        <w:annotationRef/>
      </w:r>
      <w:r>
        <w:t>Extra stuff:</w:t>
      </w:r>
    </w:p>
    <w:p w14:paraId="7C02FF8C" w14:textId="77777777" w:rsidR="00A26296" w:rsidRDefault="00A26296">
      <w:pPr>
        <w:pStyle w:val="Commentaire"/>
      </w:pPr>
      <w:r>
        <w:t xml:space="preserve">, </w:t>
      </w:r>
    </w:p>
    <w:p w14:paraId="587FEF63" w14:textId="77777777" w:rsidR="00A26296" w:rsidRDefault="00A26296">
      <w:pPr>
        <w:pStyle w:val="Commentaire"/>
      </w:pPr>
    </w:p>
    <w:p w14:paraId="52B4F803" w14:textId="77777777" w:rsidR="00A26296" w:rsidRDefault="00A26296">
      <w:pPr>
        <w:pStyle w:val="Commentaire"/>
      </w:pPr>
      <w:r>
        <w:t>Correct:</w:t>
      </w:r>
    </w:p>
    <w:p w14:paraId="7F16869E" w14:textId="77777777" w:rsidR="00A26296" w:rsidRDefault="00A26296">
      <w:pPr>
        <w:pStyle w:val="Commentaire"/>
      </w:pPr>
      <w:r>
        <w:t>Seong et al. (2020)</w:t>
      </w:r>
    </w:p>
    <w:p w14:paraId="4C00ECC2" w14:textId="1E3748A5" w:rsidR="00A26296" w:rsidRDefault="00A26296">
      <w:pPr>
        <w:pStyle w:val="Commentaire"/>
      </w:pPr>
      <w:r>
        <w:t>(Seong et al., 2020)</w:t>
      </w:r>
    </w:p>
  </w:comment>
  <w:comment w:id="5964" w:author="Robin Matthews" w:date="2021-07-13T15:05:00Z" w:initials="RM">
    <w:p w14:paraId="55F4B905" w14:textId="77777777" w:rsidR="00A26296" w:rsidRDefault="00A26296">
      <w:pPr>
        <w:pStyle w:val="Commentaire"/>
      </w:pPr>
      <w:r>
        <w:rPr>
          <w:rStyle w:val="Marquedecommentaire"/>
        </w:rPr>
        <w:annotationRef/>
      </w:r>
      <w:r>
        <w:t>Not found:</w:t>
      </w:r>
    </w:p>
    <w:p w14:paraId="24FF8F46" w14:textId="77777777" w:rsidR="00A26296" w:rsidRDefault="00A26296">
      <w:pPr>
        <w:pStyle w:val="Commentaire"/>
      </w:pPr>
      <w:r>
        <w:t>T.R. Knutson et al.</w:t>
      </w:r>
    </w:p>
    <w:p w14:paraId="50B3AD66" w14:textId="77777777" w:rsidR="00A26296" w:rsidRDefault="00A26296">
      <w:pPr>
        <w:pStyle w:val="Commentaire"/>
      </w:pPr>
    </w:p>
    <w:p w14:paraId="36FD6059" w14:textId="77777777" w:rsidR="00A26296" w:rsidRDefault="00A26296">
      <w:pPr>
        <w:pStyle w:val="Commentaire"/>
      </w:pPr>
      <w:r>
        <w:t>Extra stuff:</w:t>
      </w:r>
    </w:p>
    <w:p w14:paraId="33A3F85D" w14:textId="77777777" w:rsidR="00A26296" w:rsidRDefault="00A26296">
      <w:pPr>
        <w:pStyle w:val="Commentaire"/>
      </w:pPr>
      <w:r>
        <w:t xml:space="preserve"> Knutson et al., ;</w:t>
      </w:r>
    </w:p>
    <w:p w14:paraId="0F0D0E7E" w14:textId="77777777" w:rsidR="00A26296" w:rsidRDefault="00A26296">
      <w:pPr>
        <w:pStyle w:val="Commentaire"/>
      </w:pPr>
    </w:p>
    <w:p w14:paraId="0A9FDACF" w14:textId="77777777" w:rsidR="00A26296" w:rsidRDefault="00A26296">
      <w:pPr>
        <w:pStyle w:val="Commentaire"/>
      </w:pPr>
      <w:r>
        <w:t>Correct:</w:t>
      </w:r>
    </w:p>
    <w:p w14:paraId="76E9ED3D" w14:textId="77777777" w:rsidR="00A26296" w:rsidRDefault="00A26296">
      <w:pPr>
        <w:pStyle w:val="Commentaire"/>
      </w:pPr>
      <w:r>
        <w:t>T.R. Knutson et al. (2014)</w:t>
      </w:r>
    </w:p>
    <w:p w14:paraId="7EE1E616" w14:textId="073F2667" w:rsidR="00A26296" w:rsidRDefault="00A26296">
      <w:pPr>
        <w:pStyle w:val="Commentaire"/>
      </w:pPr>
      <w:r>
        <w:t>(T.R. Knutson et al., 2014)</w:t>
      </w:r>
    </w:p>
  </w:comment>
  <w:comment w:id="5965" w:author="Robin Matthews" w:date="2021-07-13T15:05:00Z" w:initials="RM">
    <w:p w14:paraId="506DEB58" w14:textId="77777777" w:rsidR="00A26296" w:rsidRDefault="00A26296">
      <w:pPr>
        <w:pStyle w:val="Commentaire"/>
      </w:pPr>
      <w:r>
        <w:rPr>
          <w:rStyle w:val="Marquedecommentaire"/>
        </w:rPr>
        <w:annotationRef/>
      </w:r>
      <w:r>
        <w:t>Extra stuff:</w:t>
      </w:r>
    </w:p>
    <w:p w14:paraId="764A3642" w14:textId="77777777" w:rsidR="00A26296" w:rsidRDefault="00A26296">
      <w:pPr>
        <w:pStyle w:val="Commentaire"/>
      </w:pPr>
      <w:r>
        <w:t>, ;</w:t>
      </w:r>
    </w:p>
    <w:p w14:paraId="4DDA5F63" w14:textId="77777777" w:rsidR="00A26296" w:rsidRDefault="00A26296">
      <w:pPr>
        <w:pStyle w:val="Commentaire"/>
      </w:pPr>
    </w:p>
    <w:p w14:paraId="49BD7B27" w14:textId="77777777" w:rsidR="00A26296" w:rsidRDefault="00A26296">
      <w:pPr>
        <w:pStyle w:val="Commentaire"/>
      </w:pPr>
      <w:r>
        <w:t>Correct:</w:t>
      </w:r>
    </w:p>
    <w:p w14:paraId="48DD989C" w14:textId="77777777" w:rsidR="00A26296" w:rsidRDefault="00A26296">
      <w:pPr>
        <w:pStyle w:val="Commentaire"/>
      </w:pPr>
      <w:r>
        <w:t>Lewis and Karoly (2014)</w:t>
      </w:r>
    </w:p>
    <w:p w14:paraId="448CAF1B" w14:textId="78347608" w:rsidR="00A26296" w:rsidRDefault="00A26296">
      <w:pPr>
        <w:pStyle w:val="Commentaire"/>
      </w:pPr>
      <w:r>
        <w:t>(Lewis and Karoly, 2014)</w:t>
      </w:r>
    </w:p>
  </w:comment>
  <w:comment w:id="5966" w:author="Robin Matthews" w:date="2021-07-13T15:05:00Z" w:initials="RM">
    <w:p w14:paraId="077BC5AC" w14:textId="77777777" w:rsidR="00A26296" w:rsidRDefault="00A26296">
      <w:pPr>
        <w:pStyle w:val="Commentaire"/>
      </w:pPr>
      <w:r>
        <w:rPr>
          <w:rStyle w:val="Marquedecommentaire"/>
        </w:rPr>
        <w:annotationRef/>
      </w:r>
      <w:r>
        <w:t>Extra stuff:</w:t>
      </w:r>
    </w:p>
    <w:p w14:paraId="68534176" w14:textId="77777777" w:rsidR="00A26296" w:rsidRDefault="00A26296">
      <w:pPr>
        <w:pStyle w:val="Commentaire"/>
      </w:pPr>
      <w:r>
        <w:t xml:space="preserve">, ; Arblaster et al., ; </w:t>
      </w:r>
    </w:p>
    <w:p w14:paraId="606AD8A7" w14:textId="77777777" w:rsidR="00A26296" w:rsidRDefault="00A26296">
      <w:pPr>
        <w:pStyle w:val="Commentaire"/>
      </w:pPr>
    </w:p>
    <w:p w14:paraId="562A91A1" w14:textId="77777777" w:rsidR="00A26296" w:rsidRDefault="00A26296">
      <w:pPr>
        <w:pStyle w:val="Commentaire"/>
      </w:pPr>
      <w:r>
        <w:t>Correct:</w:t>
      </w:r>
    </w:p>
    <w:p w14:paraId="38061439" w14:textId="77777777" w:rsidR="00A26296" w:rsidRDefault="00A26296">
      <w:pPr>
        <w:pStyle w:val="Commentaire"/>
      </w:pPr>
      <w:r>
        <w:t>Perkins et al. (2014)</w:t>
      </w:r>
    </w:p>
    <w:p w14:paraId="49A8698F" w14:textId="5C42A2B3" w:rsidR="00A26296" w:rsidRDefault="00A26296">
      <w:pPr>
        <w:pStyle w:val="Commentaire"/>
      </w:pPr>
      <w:r>
        <w:t>(Perkins et al., 2014)</w:t>
      </w:r>
    </w:p>
  </w:comment>
  <w:comment w:id="5967" w:author="Robin Matthews" w:date="2021-07-13T15:05:00Z" w:initials="RM">
    <w:p w14:paraId="77B0B1DE" w14:textId="77777777" w:rsidR="00A26296" w:rsidRDefault="00A26296">
      <w:pPr>
        <w:pStyle w:val="Commentaire"/>
      </w:pPr>
      <w:r>
        <w:rPr>
          <w:rStyle w:val="Marquedecommentaire"/>
        </w:rPr>
        <w:annotationRef/>
      </w:r>
      <w:r>
        <w:t>Extra stuff:</w:t>
      </w:r>
    </w:p>
    <w:p w14:paraId="528AE064" w14:textId="77777777" w:rsidR="00A26296" w:rsidRDefault="00A26296">
      <w:pPr>
        <w:pStyle w:val="Commentaire"/>
      </w:pPr>
      <w:r>
        <w:t>, ;</w:t>
      </w:r>
    </w:p>
    <w:p w14:paraId="0BFF0590" w14:textId="77777777" w:rsidR="00A26296" w:rsidRDefault="00A26296">
      <w:pPr>
        <w:pStyle w:val="Commentaire"/>
      </w:pPr>
    </w:p>
    <w:p w14:paraId="7D258BBF" w14:textId="77777777" w:rsidR="00A26296" w:rsidRDefault="00A26296">
      <w:pPr>
        <w:pStyle w:val="Commentaire"/>
      </w:pPr>
      <w:r>
        <w:t>Correct:</w:t>
      </w:r>
    </w:p>
    <w:p w14:paraId="54040F0D" w14:textId="77777777" w:rsidR="00A26296" w:rsidRDefault="00A26296">
      <w:pPr>
        <w:pStyle w:val="Commentaire"/>
      </w:pPr>
      <w:r>
        <w:t>Hope et al. (2015, 2016)</w:t>
      </w:r>
    </w:p>
    <w:p w14:paraId="314B7685" w14:textId="3AC23D17" w:rsidR="00A26296" w:rsidRDefault="00A26296">
      <w:pPr>
        <w:pStyle w:val="Commentaire"/>
      </w:pPr>
      <w:r>
        <w:t>(Hope et al., 2015, 2016)</w:t>
      </w:r>
    </w:p>
  </w:comment>
  <w:comment w:id="5968" w:author="Robin Matthews" w:date="2021-07-13T15:05:00Z" w:initials="RM">
    <w:p w14:paraId="249937F4" w14:textId="77777777" w:rsidR="00A26296" w:rsidRDefault="00A26296">
      <w:pPr>
        <w:pStyle w:val="Commentaire"/>
      </w:pPr>
      <w:r>
        <w:rPr>
          <w:rStyle w:val="Marquedecommentaire"/>
        </w:rPr>
        <w:annotationRef/>
      </w:r>
      <w:r>
        <w:t>Extra stuff:</w:t>
      </w:r>
    </w:p>
    <w:p w14:paraId="33853F11" w14:textId="77777777" w:rsidR="00A26296" w:rsidRDefault="00A26296">
      <w:pPr>
        <w:pStyle w:val="Commentaire"/>
      </w:pPr>
      <w:r>
        <w:t xml:space="preserve">, ) </w:t>
      </w:r>
    </w:p>
    <w:p w14:paraId="09531983" w14:textId="77777777" w:rsidR="00A26296" w:rsidRDefault="00A26296">
      <w:pPr>
        <w:pStyle w:val="Commentaire"/>
      </w:pPr>
    </w:p>
    <w:p w14:paraId="173687CC" w14:textId="77777777" w:rsidR="00A26296" w:rsidRDefault="00A26296">
      <w:pPr>
        <w:pStyle w:val="Commentaire"/>
      </w:pPr>
      <w:r>
        <w:t>Correct:</w:t>
      </w:r>
    </w:p>
    <w:p w14:paraId="1A9FDBA6" w14:textId="77777777" w:rsidR="00A26296" w:rsidRDefault="00A26296">
      <w:pPr>
        <w:pStyle w:val="Commentaire"/>
      </w:pPr>
      <w:r>
        <w:t>Perkins and Gibson (2015)</w:t>
      </w:r>
    </w:p>
    <w:p w14:paraId="747AA2B8" w14:textId="01BA3837" w:rsidR="00A26296" w:rsidRDefault="00A26296">
      <w:pPr>
        <w:pStyle w:val="Commentaire"/>
      </w:pPr>
      <w:r>
        <w:t>(Perkins and Gibson, 2015)</w:t>
      </w:r>
    </w:p>
  </w:comment>
  <w:comment w:id="5969" w:author="Robin Matthews" w:date="2021-07-13T15:05:00Z" w:initials="RM">
    <w:p w14:paraId="7ADDC833" w14:textId="77777777" w:rsidR="00A26296" w:rsidRDefault="00A26296">
      <w:pPr>
        <w:pStyle w:val="Commentaire"/>
      </w:pPr>
      <w:r>
        <w:rPr>
          <w:rStyle w:val="Marquedecommentaire"/>
        </w:rPr>
        <w:annotationRef/>
      </w:r>
      <w:r>
        <w:t>Not found:</w:t>
      </w:r>
    </w:p>
    <w:p w14:paraId="6B665ABC" w14:textId="77777777" w:rsidR="00A26296" w:rsidRDefault="00A26296">
      <w:pPr>
        <w:pStyle w:val="Commentaire"/>
      </w:pPr>
      <w:r>
        <w:t>C. Li et al.</w:t>
      </w:r>
    </w:p>
    <w:p w14:paraId="1D2F9FE9" w14:textId="77777777" w:rsidR="00A26296" w:rsidRDefault="00A26296">
      <w:pPr>
        <w:pStyle w:val="Commentaire"/>
      </w:pPr>
    </w:p>
    <w:p w14:paraId="42B23BC0" w14:textId="77777777" w:rsidR="00A26296" w:rsidRDefault="00A26296">
      <w:pPr>
        <w:pStyle w:val="Commentaire"/>
      </w:pPr>
      <w:r>
        <w:t>Extra stuff:</w:t>
      </w:r>
    </w:p>
    <w:p w14:paraId="1EC8EF20" w14:textId="77777777" w:rsidR="00A26296" w:rsidRDefault="00A26296">
      <w:pPr>
        <w:pStyle w:val="Commentaire"/>
      </w:pPr>
      <w:r>
        <w:t xml:space="preserve">(Li et al., </w:t>
      </w:r>
    </w:p>
    <w:p w14:paraId="612B8235" w14:textId="77777777" w:rsidR="00A26296" w:rsidRDefault="00A26296">
      <w:pPr>
        <w:pStyle w:val="Commentaire"/>
      </w:pPr>
    </w:p>
    <w:p w14:paraId="71B20691" w14:textId="77777777" w:rsidR="00A26296" w:rsidRDefault="00A26296">
      <w:pPr>
        <w:pStyle w:val="Commentaire"/>
      </w:pPr>
      <w:r>
        <w:t>Correct:</w:t>
      </w:r>
    </w:p>
    <w:p w14:paraId="49D985DD" w14:textId="77777777" w:rsidR="00A26296" w:rsidRDefault="00A26296">
      <w:pPr>
        <w:pStyle w:val="Commentaire"/>
      </w:pPr>
      <w:r>
        <w:t>C. Li et al. (2020)</w:t>
      </w:r>
    </w:p>
    <w:p w14:paraId="0415DA81" w14:textId="38F15171" w:rsidR="00A26296" w:rsidRDefault="00A26296">
      <w:pPr>
        <w:pStyle w:val="Commentaire"/>
      </w:pPr>
      <w:r>
        <w:t>(C. Li et al., 2020)</w:t>
      </w:r>
    </w:p>
  </w:comment>
  <w:comment w:id="5972" w:author="Robin Matthews" w:date="2021-07-13T15:05:00Z" w:initials="RM">
    <w:p w14:paraId="226C7D84" w14:textId="77777777" w:rsidR="00A26296" w:rsidRDefault="00A26296">
      <w:pPr>
        <w:pStyle w:val="Commentaire"/>
      </w:pPr>
      <w:r>
        <w:rPr>
          <w:rStyle w:val="Marquedecommentaire"/>
        </w:rPr>
        <w:annotationRef/>
      </w:r>
      <w:r>
        <w:t>Not found:</w:t>
      </w:r>
    </w:p>
    <w:p w14:paraId="2FE4651C" w14:textId="77777777" w:rsidR="00A26296" w:rsidRDefault="00A26296">
      <w:pPr>
        <w:pStyle w:val="Commentaire"/>
      </w:pPr>
      <w:r>
        <w:t>C. Li et al.</w:t>
      </w:r>
    </w:p>
    <w:p w14:paraId="0A4740A6" w14:textId="77777777" w:rsidR="00A26296" w:rsidRDefault="00A26296">
      <w:pPr>
        <w:pStyle w:val="Commentaire"/>
      </w:pPr>
    </w:p>
    <w:p w14:paraId="75F1870D" w14:textId="77777777" w:rsidR="00A26296" w:rsidRDefault="00A26296">
      <w:pPr>
        <w:pStyle w:val="Commentaire"/>
      </w:pPr>
      <w:r>
        <w:t>Extra stuff:</w:t>
      </w:r>
    </w:p>
    <w:p w14:paraId="4C0BFC84" w14:textId="77777777" w:rsidR="00A26296" w:rsidRDefault="00A26296">
      <w:pPr>
        <w:pStyle w:val="Commentaire"/>
      </w:pPr>
      <w:r>
        <w:t xml:space="preserve">(Li et al., </w:t>
      </w:r>
    </w:p>
    <w:p w14:paraId="61BC66C5" w14:textId="77777777" w:rsidR="00A26296" w:rsidRDefault="00A26296">
      <w:pPr>
        <w:pStyle w:val="Commentaire"/>
      </w:pPr>
    </w:p>
    <w:p w14:paraId="31C6B81B" w14:textId="77777777" w:rsidR="00A26296" w:rsidRDefault="00A26296">
      <w:pPr>
        <w:pStyle w:val="Commentaire"/>
      </w:pPr>
      <w:r>
        <w:t>Correct:</w:t>
      </w:r>
    </w:p>
    <w:p w14:paraId="010F0A0E" w14:textId="77777777" w:rsidR="00A26296" w:rsidRDefault="00A26296">
      <w:pPr>
        <w:pStyle w:val="Commentaire"/>
      </w:pPr>
      <w:r>
        <w:t>C. Li et al. (2020)</w:t>
      </w:r>
    </w:p>
    <w:p w14:paraId="277B6FBC" w14:textId="39017202" w:rsidR="00A26296" w:rsidRDefault="00A26296">
      <w:pPr>
        <w:pStyle w:val="Commentaire"/>
      </w:pPr>
      <w:r>
        <w:t>(C. Li et al., 2020)</w:t>
      </w:r>
    </w:p>
  </w:comment>
  <w:comment w:id="5975" w:author="Robin Matthews" w:date="2021-07-13T15:05:00Z" w:initials="RM">
    <w:p w14:paraId="3BA95936" w14:textId="77777777" w:rsidR="00A26296" w:rsidRDefault="00A26296">
      <w:pPr>
        <w:pStyle w:val="Commentaire"/>
      </w:pPr>
      <w:r>
        <w:rPr>
          <w:rStyle w:val="Marquedecommentaire"/>
        </w:rPr>
        <w:annotationRef/>
      </w:r>
      <w:r>
        <w:t>Not found:</w:t>
      </w:r>
    </w:p>
    <w:p w14:paraId="510C809E" w14:textId="77777777" w:rsidR="00A26296" w:rsidRDefault="00A26296">
      <w:pPr>
        <w:pStyle w:val="Commentaire"/>
      </w:pPr>
      <w:r>
        <w:t>C. Li et al.</w:t>
      </w:r>
    </w:p>
    <w:p w14:paraId="4264AD6F" w14:textId="77777777" w:rsidR="00A26296" w:rsidRDefault="00A26296">
      <w:pPr>
        <w:pStyle w:val="Commentaire"/>
      </w:pPr>
    </w:p>
    <w:p w14:paraId="5C3E0635" w14:textId="77777777" w:rsidR="00A26296" w:rsidRDefault="00A26296">
      <w:pPr>
        <w:pStyle w:val="Commentaire"/>
      </w:pPr>
      <w:r>
        <w:t>Extra stuff:</w:t>
      </w:r>
    </w:p>
    <w:p w14:paraId="3817A872" w14:textId="77777777" w:rsidR="00A26296" w:rsidRDefault="00A26296">
      <w:pPr>
        <w:pStyle w:val="Commentaire"/>
      </w:pPr>
      <w:r>
        <w:t xml:space="preserve">(Li et al., </w:t>
      </w:r>
    </w:p>
    <w:p w14:paraId="3D36EAE0" w14:textId="77777777" w:rsidR="00A26296" w:rsidRDefault="00A26296">
      <w:pPr>
        <w:pStyle w:val="Commentaire"/>
      </w:pPr>
    </w:p>
    <w:p w14:paraId="100FA484" w14:textId="77777777" w:rsidR="00A26296" w:rsidRDefault="00A26296">
      <w:pPr>
        <w:pStyle w:val="Commentaire"/>
      </w:pPr>
      <w:r>
        <w:t>Correct:</w:t>
      </w:r>
    </w:p>
    <w:p w14:paraId="4FB81BE7" w14:textId="77777777" w:rsidR="00A26296" w:rsidRDefault="00A26296">
      <w:pPr>
        <w:pStyle w:val="Commentaire"/>
      </w:pPr>
      <w:r>
        <w:t>C. Li et al. (2020)</w:t>
      </w:r>
    </w:p>
    <w:p w14:paraId="61BD0509" w14:textId="65135930" w:rsidR="00A26296" w:rsidRDefault="00A26296">
      <w:pPr>
        <w:pStyle w:val="Commentaire"/>
      </w:pPr>
      <w:r>
        <w:t>(C. Li et al., 2020)</w:t>
      </w:r>
    </w:p>
  </w:comment>
  <w:comment w:id="5978" w:author="Robin Matthews" w:date="2021-07-13T15:05:00Z" w:initials="RM">
    <w:p w14:paraId="317CEAD7" w14:textId="77777777" w:rsidR="00A26296" w:rsidRDefault="00A26296">
      <w:pPr>
        <w:pStyle w:val="Commentaire"/>
      </w:pPr>
      <w:r>
        <w:rPr>
          <w:rStyle w:val="Marquedecommentaire"/>
        </w:rPr>
        <w:annotationRef/>
      </w:r>
      <w:r>
        <w:t>Not found:</w:t>
      </w:r>
    </w:p>
    <w:p w14:paraId="5422C5A3" w14:textId="77777777" w:rsidR="00A26296" w:rsidRDefault="00A26296">
      <w:pPr>
        <w:pStyle w:val="Commentaire"/>
      </w:pPr>
      <w:r>
        <w:t>C. Li et al.</w:t>
      </w:r>
    </w:p>
    <w:p w14:paraId="38CCC122" w14:textId="77777777" w:rsidR="00A26296" w:rsidRDefault="00A26296">
      <w:pPr>
        <w:pStyle w:val="Commentaire"/>
      </w:pPr>
    </w:p>
    <w:p w14:paraId="5D1BD897" w14:textId="77777777" w:rsidR="00A26296" w:rsidRDefault="00A26296">
      <w:pPr>
        <w:pStyle w:val="Commentaire"/>
      </w:pPr>
      <w:r>
        <w:t>Extra stuff:</w:t>
      </w:r>
    </w:p>
    <w:p w14:paraId="10E235A5" w14:textId="77777777" w:rsidR="00A26296" w:rsidRDefault="00A26296">
      <w:pPr>
        <w:pStyle w:val="Commentaire"/>
      </w:pPr>
      <w:r>
        <w:t xml:space="preserve">(Li et al., </w:t>
      </w:r>
    </w:p>
    <w:p w14:paraId="52EDD88F" w14:textId="77777777" w:rsidR="00A26296" w:rsidRDefault="00A26296">
      <w:pPr>
        <w:pStyle w:val="Commentaire"/>
      </w:pPr>
    </w:p>
    <w:p w14:paraId="6E19CF1E" w14:textId="77777777" w:rsidR="00A26296" w:rsidRDefault="00A26296">
      <w:pPr>
        <w:pStyle w:val="Commentaire"/>
      </w:pPr>
      <w:r>
        <w:t>Correct:</w:t>
      </w:r>
    </w:p>
    <w:p w14:paraId="7679CDF0" w14:textId="77777777" w:rsidR="00A26296" w:rsidRDefault="00A26296">
      <w:pPr>
        <w:pStyle w:val="Commentaire"/>
      </w:pPr>
      <w:r>
        <w:t>C. Li et al. (2020)</w:t>
      </w:r>
    </w:p>
    <w:p w14:paraId="74103F44" w14:textId="39DE5711" w:rsidR="00A26296" w:rsidRDefault="00A26296">
      <w:pPr>
        <w:pStyle w:val="Commentaire"/>
      </w:pPr>
      <w:r>
        <w:t>(C. Li et al., 2020)</w:t>
      </w:r>
    </w:p>
  </w:comment>
  <w:comment w:id="5981" w:author="Robin Matthews" w:date="2021-07-13T15:05:00Z" w:initials="RM">
    <w:p w14:paraId="50F02F93" w14:textId="77777777" w:rsidR="00A26296" w:rsidRDefault="00A26296">
      <w:pPr>
        <w:pStyle w:val="Commentaire"/>
      </w:pPr>
      <w:r>
        <w:rPr>
          <w:rStyle w:val="Marquedecommentaire"/>
        </w:rPr>
        <w:annotationRef/>
      </w:r>
      <w:r>
        <w:t>Not found:</w:t>
      </w:r>
    </w:p>
    <w:p w14:paraId="156F94B0" w14:textId="77777777" w:rsidR="00A26296" w:rsidRDefault="00A26296">
      <w:pPr>
        <w:pStyle w:val="Commentaire"/>
      </w:pPr>
      <w:r>
        <w:t>C. Li et al.</w:t>
      </w:r>
    </w:p>
    <w:p w14:paraId="687552DB" w14:textId="77777777" w:rsidR="00A26296" w:rsidRDefault="00A26296">
      <w:pPr>
        <w:pStyle w:val="Commentaire"/>
      </w:pPr>
    </w:p>
    <w:p w14:paraId="1468BCF3" w14:textId="77777777" w:rsidR="00A26296" w:rsidRDefault="00A26296">
      <w:pPr>
        <w:pStyle w:val="Commentaire"/>
      </w:pPr>
      <w:r>
        <w:t>Extra stuff:</w:t>
      </w:r>
    </w:p>
    <w:p w14:paraId="65C3C6D9" w14:textId="77777777" w:rsidR="00A26296" w:rsidRDefault="00A26296">
      <w:pPr>
        <w:pStyle w:val="Commentaire"/>
      </w:pPr>
      <w:r>
        <w:t xml:space="preserve">(Li et al., </w:t>
      </w:r>
    </w:p>
    <w:p w14:paraId="64FDC02A" w14:textId="77777777" w:rsidR="00A26296" w:rsidRDefault="00A26296">
      <w:pPr>
        <w:pStyle w:val="Commentaire"/>
      </w:pPr>
    </w:p>
    <w:p w14:paraId="2F1F0C79" w14:textId="77777777" w:rsidR="00A26296" w:rsidRDefault="00A26296">
      <w:pPr>
        <w:pStyle w:val="Commentaire"/>
      </w:pPr>
      <w:r>
        <w:t>Correct:</w:t>
      </w:r>
    </w:p>
    <w:p w14:paraId="6C64105E" w14:textId="77777777" w:rsidR="00A26296" w:rsidRDefault="00A26296">
      <w:pPr>
        <w:pStyle w:val="Commentaire"/>
      </w:pPr>
      <w:r>
        <w:t>C. Li et al. (2020)</w:t>
      </w:r>
    </w:p>
    <w:p w14:paraId="0267F294" w14:textId="55D4D6EA" w:rsidR="00A26296" w:rsidRDefault="00A26296">
      <w:pPr>
        <w:pStyle w:val="Commentaire"/>
      </w:pPr>
      <w:r>
        <w:t>(C. Li et al., 2020)</w:t>
      </w:r>
    </w:p>
  </w:comment>
  <w:comment w:id="5984" w:author="Robin Matthews" w:date="2021-07-13T15:05:00Z" w:initials="RM">
    <w:p w14:paraId="2B3C4A33" w14:textId="77777777" w:rsidR="00A26296" w:rsidRDefault="00A26296">
      <w:pPr>
        <w:pStyle w:val="Commentaire"/>
      </w:pPr>
      <w:r>
        <w:rPr>
          <w:rStyle w:val="Marquedecommentaire"/>
        </w:rPr>
        <w:annotationRef/>
      </w:r>
      <w:r>
        <w:t>Not found:</w:t>
      </w:r>
    </w:p>
    <w:p w14:paraId="252ABF7D" w14:textId="77777777" w:rsidR="00A26296" w:rsidRDefault="00A26296">
      <w:pPr>
        <w:pStyle w:val="Commentaire"/>
      </w:pPr>
      <w:r>
        <w:t>C. Li et al.</w:t>
      </w:r>
    </w:p>
    <w:p w14:paraId="62383854" w14:textId="77777777" w:rsidR="00A26296" w:rsidRDefault="00A26296">
      <w:pPr>
        <w:pStyle w:val="Commentaire"/>
      </w:pPr>
    </w:p>
    <w:p w14:paraId="23F24006" w14:textId="77777777" w:rsidR="00A26296" w:rsidRDefault="00A26296">
      <w:pPr>
        <w:pStyle w:val="Commentaire"/>
      </w:pPr>
      <w:r>
        <w:t>Extra stuff:</w:t>
      </w:r>
    </w:p>
    <w:p w14:paraId="470FCA64" w14:textId="77777777" w:rsidR="00A26296" w:rsidRDefault="00A26296">
      <w:pPr>
        <w:pStyle w:val="Commentaire"/>
      </w:pPr>
      <w:r>
        <w:t xml:space="preserve">(Li et al., </w:t>
      </w:r>
    </w:p>
    <w:p w14:paraId="40F14A7B" w14:textId="77777777" w:rsidR="00A26296" w:rsidRDefault="00A26296">
      <w:pPr>
        <w:pStyle w:val="Commentaire"/>
      </w:pPr>
    </w:p>
    <w:p w14:paraId="7165A6CC" w14:textId="77777777" w:rsidR="00A26296" w:rsidRDefault="00A26296">
      <w:pPr>
        <w:pStyle w:val="Commentaire"/>
      </w:pPr>
      <w:r>
        <w:t>Correct:</w:t>
      </w:r>
    </w:p>
    <w:p w14:paraId="5E3B82B9" w14:textId="77777777" w:rsidR="00A26296" w:rsidRDefault="00A26296">
      <w:pPr>
        <w:pStyle w:val="Commentaire"/>
      </w:pPr>
      <w:r>
        <w:t>C. Li et al. (2020)</w:t>
      </w:r>
    </w:p>
    <w:p w14:paraId="3257EB7B" w14:textId="2C12E865" w:rsidR="00A26296" w:rsidRDefault="00A26296">
      <w:pPr>
        <w:pStyle w:val="Commentaire"/>
      </w:pPr>
      <w:r>
        <w:t>(C. Li et al., 2020)</w:t>
      </w:r>
    </w:p>
  </w:comment>
  <w:comment w:id="5987" w:author="Robin Matthews" w:date="2021-07-13T15:05:00Z" w:initials="RM">
    <w:p w14:paraId="0D4C02FF" w14:textId="77777777" w:rsidR="00A26296" w:rsidRDefault="00A26296">
      <w:pPr>
        <w:pStyle w:val="Commentaire"/>
      </w:pPr>
      <w:r>
        <w:rPr>
          <w:rStyle w:val="Marquedecommentaire"/>
        </w:rPr>
        <w:annotationRef/>
      </w:r>
      <w:r>
        <w:t>Not found:</w:t>
      </w:r>
    </w:p>
    <w:p w14:paraId="167109D9" w14:textId="77777777" w:rsidR="00A26296" w:rsidRDefault="00A26296">
      <w:pPr>
        <w:pStyle w:val="Commentaire"/>
      </w:pPr>
      <w:r>
        <w:t>X.L. Wang et al., 2013a</w:t>
      </w:r>
    </w:p>
    <w:p w14:paraId="7E00E5EA" w14:textId="77777777" w:rsidR="00A26296" w:rsidRDefault="00A26296">
      <w:pPr>
        <w:pStyle w:val="Commentaire"/>
      </w:pPr>
    </w:p>
    <w:p w14:paraId="103AAA5A" w14:textId="77777777" w:rsidR="00A26296" w:rsidRDefault="00A26296">
      <w:pPr>
        <w:pStyle w:val="Commentaire"/>
      </w:pPr>
      <w:r>
        <w:t>Extra stuff:</w:t>
      </w:r>
    </w:p>
    <w:p w14:paraId="3A1D3599" w14:textId="77777777" w:rsidR="00A26296" w:rsidRDefault="00A26296">
      <w:pPr>
        <w:pStyle w:val="Commentaire"/>
      </w:pPr>
      <w:r>
        <w:t>(; Wang et al., 2013c; ; ; ; )</w:t>
      </w:r>
    </w:p>
    <w:p w14:paraId="0068A36C" w14:textId="77777777" w:rsidR="00A26296" w:rsidRDefault="00A26296">
      <w:pPr>
        <w:pStyle w:val="Commentaire"/>
      </w:pPr>
    </w:p>
    <w:p w14:paraId="6DBF8C24" w14:textId="77777777" w:rsidR="00A26296" w:rsidRDefault="00A26296">
      <w:pPr>
        <w:pStyle w:val="Commentaire"/>
      </w:pPr>
      <w:r>
        <w:t>Correct:</w:t>
      </w:r>
    </w:p>
    <w:p w14:paraId="79DAD1BE" w14:textId="68703A9C" w:rsidR="00A26296" w:rsidRDefault="00A26296">
      <w:pPr>
        <w:pStyle w:val="Commentaire"/>
      </w:pPr>
      <w:r>
        <w:t>(Perkins and Alexander, 2013; X.L. Wang et al., 2013a; CSIRO and BOM, 2015; Donat et al., 2016a; Alexander and Arblaster, 2017; Dunn et al., 2020)</w:t>
      </w:r>
    </w:p>
  </w:comment>
  <w:comment w:id="5992" w:author="Robin Matthews" w:date="2021-07-13T15:05:00Z" w:initials="RM">
    <w:p w14:paraId="131AEA1B" w14:textId="77777777" w:rsidR="00A26296" w:rsidRDefault="00A26296">
      <w:pPr>
        <w:pStyle w:val="Commentaire"/>
      </w:pPr>
      <w:r>
        <w:rPr>
          <w:rStyle w:val="Marquedecommentaire"/>
        </w:rPr>
        <w:annotationRef/>
      </w:r>
      <w:r>
        <w:t>Not found:</w:t>
      </w:r>
    </w:p>
    <w:p w14:paraId="6581301D" w14:textId="77777777" w:rsidR="00A26296" w:rsidRDefault="00A26296">
      <w:pPr>
        <w:pStyle w:val="Commentaire"/>
      </w:pPr>
      <w:r>
        <w:t>Z. Wang et al.</w:t>
      </w:r>
    </w:p>
    <w:p w14:paraId="65BE13D5" w14:textId="77777777" w:rsidR="00A26296" w:rsidRDefault="00A26296">
      <w:pPr>
        <w:pStyle w:val="Commentaire"/>
      </w:pPr>
      <w:r>
        <w:t>2017a</w:t>
      </w:r>
    </w:p>
    <w:p w14:paraId="041CA389" w14:textId="77777777" w:rsidR="00A26296" w:rsidRDefault="00A26296">
      <w:pPr>
        <w:pStyle w:val="Commentaire"/>
      </w:pPr>
    </w:p>
    <w:p w14:paraId="607E6F67" w14:textId="77777777" w:rsidR="00A26296" w:rsidRDefault="00A26296">
      <w:pPr>
        <w:pStyle w:val="Commentaire"/>
      </w:pPr>
      <w:r>
        <w:t>Extra stuff:</w:t>
      </w:r>
    </w:p>
    <w:p w14:paraId="1570CA5F" w14:textId="77777777" w:rsidR="00A26296" w:rsidRDefault="00A26296">
      <w:pPr>
        <w:pStyle w:val="Commentaire"/>
      </w:pPr>
      <w:r>
        <w:t>(Wang et al., 2017c;</w:t>
      </w:r>
    </w:p>
    <w:p w14:paraId="47EBFD21" w14:textId="77777777" w:rsidR="00A26296" w:rsidRDefault="00A26296">
      <w:pPr>
        <w:pStyle w:val="Commentaire"/>
      </w:pPr>
    </w:p>
    <w:p w14:paraId="093CC1AD" w14:textId="77777777" w:rsidR="00A26296" w:rsidRDefault="00A26296">
      <w:pPr>
        <w:pStyle w:val="Commentaire"/>
      </w:pPr>
      <w:r>
        <w:t>Correct:</w:t>
      </w:r>
    </w:p>
    <w:p w14:paraId="4CDB78CA" w14:textId="77777777" w:rsidR="00A26296" w:rsidRDefault="00A26296">
      <w:pPr>
        <w:pStyle w:val="Commentaire"/>
      </w:pPr>
      <w:r>
        <w:t>Z. Wang et al. (2017a)</w:t>
      </w:r>
    </w:p>
    <w:p w14:paraId="78BBB3BD" w14:textId="1AB5CE01" w:rsidR="00A26296" w:rsidRDefault="00A26296">
      <w:pPr>
        <w:pStyle w:val="Commentaire"/>
      </w:pPr>
      <w:r>
        <w:t>(Z. Wang et al., 2017a)</w:t>
      </w:r>
    </w:p>
  </w:comment>
  <w:comment w:id="5994" w:author="Robin Matthews" w:date="2021-07-13T15:05:00Z" w:initials="RM">
    <w:p w14:paraId="31B44BA4" w14:textId="77777777" w:rsidR="00A26296" w:rsidRDefault="00A26296">
      <w:pPr>
        <w:pStyle w:val="Commentaire"/>
      </w:pPr>
      <w:r>
        <w:rPr>
          <w:rStyle w:val="Marquedecommentaire"/>
        </w:rPr>
        <w:annotationRef/>
      </w:r>
      <w:r>
        <w:t>Extra stuff:</w:t>
      </w:r>
    </w:p>
    <w:p w14:paraId="18594A04" w14:textId="77777777" w:rsidR="00A26296" w:rsidRDefault="00A26296">
      <w:pPr>
        <w:pStyle w:val="Commentaire"/>
      </w:pPr>
      <w:r>
        <w:t>, ;</w:t>
      </w:r>
    </w:p>
    <w:p w14:paraId="2C4E80FE" w14:textId="77777777" w:rsidR="00A26296" w:rsidRDefault="00A26296">
      <w:pPr>
        <w:pStyle w:val="Commentaire"/>
      </w:pPr>
    </w:p>
    <w:p w14:paraId="44A6234D" w14:textId="77777777" w:rsidR="00A26296" w:rsidRDefault="00A26296">
      <w:pPr>
        <w:pStyle w:val="Commentaire"/>
      </w:pPr>
      <w:r>
        <w:t>Correct:</w:t>
      </w:r>
    </w:p>
    <w:p w14:paraId="3B927FCA" w14:textId="77777777" w:rsidR="00A26296" w:rsidRDefault="00A26296">
      <w:pPr>
        <w:pStyle w:val="Commentaire"/>
      </w:pPr>
      <w:r>
        <w:t>Hu et al. (2020)</w:t>
      </w:r>
    </w:p>
    <w:p w14:paraId="6D78955A" w14:textId="7E3D382E" w:rsidR="00A26296" w:rsidRDefault="00A26296">
      <w:pPr>
        <w:pStyle w:val="Commentaire"/>
      </w:pPr>
      <w:r>
        <w:t>(Hu et al., 2020)</w:t>
      </w:r>
    </w:p>
  </w:comment>
  <w:comment w:id="5995" w:author="Robin Matthews" w:date="2021-07-13T15:05:00Z" w:initials="RM">
    <w:p w14:paraId="08EA0EE6" w14:textId="77777777" w:rsidR="00A26296" w:rsidRDefault="00A26296">
      <w:pPr>
        <w:pStyle w:val="Commentaire"/>
      </w:pPr>
      <w:r>
        <w:rPr>
          <w:rStyle w:val="Marquedecommentaire"/>
        </w:rPr>
        <w:annotationRef/>
      </w:r>
      <w:r>
        <w:t>Extra stuff:</w:t>
      </w:r>
    </w:p>
    <w:p w14:paraId="3BE3E81A" w14:textId="77777777" w:rsidR="00A26296" w:rsidRDefault="00A26296">
      <w:pPr>
        <w:pStyle w:val="Commentaire"/>
      </w:pPr>
      <w:r>
        <w:t>, ;</w:t>
      </w:r>
    </w:p>
    <w:p w14:paraId="4BC078B3" w14:textId="77777777" w:rsidR="00A26296" w:rsidRDefault="00A26296">
      <w:pPr>
        <w:pStyle w:val="Commentaire"/>
      </w:pPr>
    </w:p>
    <w:p w14:paraId="79FD85FA" w14:textId="77777777" w:rsidR="00A26296" w:rsidRDefault="00A26296">
      <w:pPr>
        <w:pStyle w:val="Commentaire"/>
      </w:pPr>
      <w:r>
        <w:t>Correct:</w:t>
      </w:r>
    </w:p>
    <w:p w14:paraId="27290D11" w14:textId="77777777" w:rsidR="00A26296" w:rsidRDefault="00A26296">
      <w:pPr>
        <w:pStyle w:val="Commentaire"/>
      </w:pPr>
      <w:r>
        <w:t>Seong et al. (2020)</w:t>
      </w:r>
    </w:p>
    <w:p w14:paraId="3025138B" w14:textId="6CE7005E" w:rsidR="00A26296" w:rsidRDefault="00A26296">
      <w:pPr>
        <w:pStyle w:val="Commentaire"/>
      </w:pPr>
      <w:r>
        <w:t>(Seong et al., 2020)</w:t>
      </w:r>
    </w:p>
  </w:comment>
  <w:comment w:id="5996" w:author="Robin Matthews" w:date="2021-07-13T15:05:00Z" w:initials="RM">
    <w:p w14:paraId="4DE4C253" w14:textId="77777777" w:rsidR="00A26296" w:rsidRDefault="00A26296">
      <w:pPr>
        <w:pStyle w:val="Commentaire"/>
      </w:pPr>
      <w:r>
        <w:rPr>
          <w:rStyle w:val="Marquedecommentaire"/>
        </w:rPr>
        <w:annotationRef/>
      </w:r>
      <w:r>
        <w:t>Not found:</w:t>
      </w:r>
    </w:p>
    <w:p w14:paraId="00A6BB13" w14:textId="77777777" w:rsidR="00A26296" w:rsidRDefault="00A26296">
      <w:pPr>
        <w:pStyle w:val="Commentaire"/>
      </w:pPr>
      <w:r>
        <w:t>T.R. Knutson et al.</w:t>
      </w:r>
    </w:p>
    <w:p w14:paraId="5F80DE66" w14:textId="77777777" w:rsidR="00A26296" w:rsidRDefault="00A26296">
      <w:pPr>
        <w:pStyle w:val="Commentaire"/>
      </w:pPr>
    </w:p>
    <w:p w14:paraId="67B68AA6" w14:textId="77777777" w:rsidR="00A26296" w:rsidRDefault="00A26296">
      <w:pPr>
        <w:pStyle w:val="Commentaire"/>
      </w:pPr>
      <w:r>
        <w:t>Extra stuff:</w:t>
      </w:r>
    </w:p>
    <w:p w14:paraId="3EAA8EA9" w14:textId="77777777" w:rsidR="00A26296" w:rsidRDefault="00A26296">
      <w:pPr>
        <w:pStyle w:val="Commentaire"/>
      </w:pPr>
      <w:r>
        <w:t>Knutson et al., ;</w:t>
      </w:r>
    </w:p>
    <w:p w14:paraId="30200BF9" w14:textId="77777777" w:rsidR="00A26296" w:rsidRDefault="00A26296">
      <w:pPr>
        <w:pStyle w:val="Commentaire"/>
      </w:pPr>
    </w:p>
    <w:p w14:paraId="15A410F9" w14:textId="77777777" w:rsidR="00A26296" w:rsidRDefault="00A26296">
      <w:pPr>
        <w:pStyle w:val="Commentaire"/>
      </w:pPr>
      <w:r>
        <w:t>Correct:</w:t>
      </w:r>
    </w:p>
    <w:p w14:paraId="77E3F8AE" w14:textId="77777777" w:rsidR="00A26296" w:rsidRDefault="00A26296">
      <w:pPr>
        <w:pStyle w:val="Commentaire"/>
      </w:pPr>
      <w:r>
        <w:t>T.R. Knutson et al. (2014)</w:t>
      </w:r>
    </w:p>
    <w:p w14:paraId="024EB3B2" w14:textId="7FC82C4F" w:rsidR="00A26296" w:rsidRDefault="00A26296">
      <w:pPr>
        <w:pStyle w:val="Commentaire"/>
      </w:pPr>
      <w:r>
        <w:t>(T.R. Knutson et al., 2014)</w:t>
      </w:r>
    </w:p>
  </w:comment>
  <w:comment w:id="5997" w:author="Robin Matthews" w:date="2021-07-13T15:05:00Z" w:initials="RM">
    <w:p w14:paraId="63B781B9" w14:textId="77777777" w:rsidR="00A26296" w:rsidRDefault="00A26296">
      <w:pPr>
        <w:pStyle w:val="Commentaire"/>
      </w:pPr>
      <w:r>
        <w:rPr>
          <w:rStyle w:val="Marquedecommentaire"/>
        </w:rPr>
        <w:annotationRef/>
      </w:r>
      <w:r>
        <w:t>Extra stuff:</w:t>
      </w:r>
    </w:p>
    <w:p w14:paraId="07E8B4BE" w14:textId="77777777" w:rsidR="00A26296" w:rsidRDefault="00A26296">
      <w:pPr>
        <w:pStyle w:val="Commentaire"/>
      </w:pPr>
      <w:r>
        <w:t>, ;</w:t>
      </w:r>
    </w:p>
    <w:p w14:paraId="668395A8" w14:textId="77777777" w:rsidR="00A26296" w:rsidRDefault="00A26296">
      <w:pPr>
        <w:pStyle w:val="Commentaire"/>
      </w:pPr>
    </w:p>
    <w:p w14:paraId="6FC247AA" w14:textId="77777777" w:rsidR="00A26296" w:rsidRDefault="00A26296">
      <w:pPr>
        <w:pStyle w:val="Commentaire"/>
      </w:pPr>
      <w:r>
        <w:t>Correct:</w:t>
      </w:r>
    </w:p>
    <w:p w14:paraId="54054F53" w14:textId="77777777" w:rsidR="00A26296" w:rsidRDefault="00A26296">
      <w:pPr>
        <w:pStyle w:val="Commentaire"/>
      </w:pPr>
      <w:r>
        <w:t>Lewis and Karoly (2014)</w:t>
      </w:r>
    </w:p>
    <w:p w14:paraId="0D3BF0DE" w14:textId="6AC10468" w:rsidR="00A26296" w:rsidRDefault="00A26296">
      <w:pPr>
        <w:pStyle w:val="Commentaire"/>
      </w:pPr>
      <w:r>
        <w:t>(Lewis and Karoly, 2014)</w:t>
      </w:r>
    </w:p>
  </w:comment>
  <w:comment w:id="5998" w:author="Robin Matthews" w:date="2021-07-13T15:05:00Z" w:initials="RM">
    <w:p w14:paraId="457CD662" w14:textId="77777777" w:rsidR="00A26296" w:rsidRDefault="00A26296">
      <w:pPr>
        <w:pStyle w:val="Commentaire"/>
      </w:pPr>
      <w:r>
        <w:rPr>
          <w:rStyle w:val="Marquedecommentaire"/>
        </w:rPr>
        <w:annotationRef/>
      </w:r>
      <w:r>
        <w:t>Extra stuff:</w:t>
      </w:r>
    </w:p>
    <w:p w14:paraId="6C48B94D" w14:textId="77777777" w:rsidR="00A26296" w:rsidRDefault="00A26296">
      <w:pPr>
        <w:pStyle w:val="Commentaire"/>
      </w:pPr>
      <w:r>
        <w:t>, ;</w:t>
      </w:r>
    </w:p>
    <w:p w14:paraId="4FF20384" w14:textId="77777777" w:rsidR="00A26296" w:rsidRDefault="00A26296">
      <w:pPr>
        <w:pStyle w:val="Commentaire"/>
      </w:pPr>
    </w:p>
    <w:p w14:paraId="7DB6A370" w14:textId="77777777" w:rsidR="00A26296" w:rsidRDefault="00A26296">
      <w:pPr>
        <w:pStyle w:val="Commentaire"/>
      </w:pPr>
      <w:r>
        <w:t>Correct:</w:t>
      </w:r>
    </w:p>
    <w:p w14:paraId="08C0FBC1" w14:textId="77777777" w:rsidR="00A26296" w:rsidRDefault="00A26296">
      <w:pPr>
        <w:pStyle w:val="Commentaire"/>
      </w:pPr>
      <w:r>
        <w:t>Perkins et al. (2014)</w:t>
      </w:r>
    </w:p>
    <w:p w14:paraId="6575A0A2" w14:textId="6E86C9B7" w:rsidR="00A26296" w:rsidRDefault="00A26296">
      <w:pPr>
        <w:pStyle w:val="Commentaire"/>
      </w:pPr>
      <w:r>
        <w:t>(Perkins et al., 2014)</w:t>
      </w:r>
    </w:p>
  </w:comment>
  <w:comment w:id="5999" w:author="Robin Matthews" w:date="2021-07-13T15:05:00Z" w:initials="RM">
    <w:p w14:paraId="6DA6F252" w14:textId="77777777" w:rsidR="00A26296" w:rsidRDefault="00A26296">
      <w:pPr>
        <w:pStyle w:val="Commentaire"/>
      </w:pPr>
      <w:r>
        <w:rPr>
          <w:rStyle w:val="Marquedecommentaire"/>
        </w:rPr>
        <w:annotationRef/>
      </w:r>
      <w:r>
        <w:t>Extra stuff:</w:t>
      </w:r>
    </w:p>
    <w:p w14:paraId="161F80B0" w14:textId="77777777" w:rsidR="00A26296" w:rsidRDefault="00A26296">
      <w:pPr>
        <w:pStyle w:val="Commentaire"/>
      </w:pPr>
      <w:r>
        <w:t>, ;</w:t>
      </w:r>
    </w:p>
    <w:p w14:paraId="6702A82B" w14:textId="77777777" w:rsidR="00A26296" w:rsidRDefault="00A26296">
      <w:pPr>
        <w:pStyle w:val="Commentaire"/>
      </w:pPr>
    </w:p>
    <w:p w14:paraId="7E82FA79" w14:textId="77777777" w:rsidR="00A26296" w:rsidRDefault="00A26296">
      <w:pPr>
        <w:pStyle w:val="Commentaire"/>
      </w:pPr>
      <w:r>
        <w:t>Correct:</w:t>
      </w:r>
    </w:p>
    <w:p w14:paraId="22A59155" w14:textId="77777777" w:rsidR="00A26296" w:rsidRDefault="00A26296">
      <w:pPr>
        <w:pStyle w:val="Commentaire"/>
      </w:pPr>
      <w:r>
        <w:t>Arblaster et al. (2014)</w:t>
      </w:r>
    </w:p>
    <w:p w14:paraId="544CBF3D" w14:textId="44C52E11" w:rsidR="00A26296" w:rsidRDefault="00A26296">
      <w:pPr>
        <w:pStyle w:val="Commentaire"/>
      </w:pPr>
      <w:r>
        <w:t>(Arblaster et al., 2014)</w:t>
      </w:r>
    </w:p>
  </w:comment>
  <w:comment w:id="6000" w:author="Robin Matthews" w:date="2021-07-13T15:05:00Z" w:initials="RM">
    <w:p w14:paraId="58E974DA" w14:textId="77777777" w:rsidR="00A26296" w:rsidRDefault="00A26296">
      <w:pPr>
        <w:pStyle w:val="Commentaire"/>
      </w:pPr>
      <w:r>
        <w:rPr>
          <w:rStyle w:val="Marquedecommentaire"/>
        </w:rPr>
        <w:annotationRef/>
      </w:r>
      <w:r>
        <w:t>Extra stuff:</w:t>
      </w:r>
    </w:p>
    <w:p w14:paraId="75228EF6" w14:textId="77777777" w:rsidR="00A26296" w:rsidRDefault="00A26296">
      <w:pPr>
        <w:pStyle w:val="Commentaire"/>
      </w:pPr>
      <w:r>
        <w:t>, ;</w:t>
      </w:r>
    </w:p>
    <w:p w14:paraId="4DB2747B" w14:textId="77777777" w:rsidR="00A26296" w:rsidRDefault="00A26296">
      <w:pPr>
        <w:pStyle w:val="Commentaire"/>
      </w:pPr>
    </w:p>
    <w:p w14:paraId="6839B37A" w14:textId="77777777" w:rsidR="00A26296" w:rsidRDefault="00A26296">
      <w:pPr>
        <w:pStyle w:val="Commentaire"/>
      </w:pPr>
      <w:r>
        <w:t>Correct:</w:t>
      </w:r>
    </w:p>
    <w:p w14:paraId="1389118A" w14:textId="77777777" w:rsidR="00A26296" w:rsidRDefault="00A26296">
      <w:pPr>
        <w:pStyle w:val="Commentaire"/>
      </w:pPr>
      <w:r>
        <w:t>Hope et al. (2015, 2016)</w:t>
      </w:r>
    </w:p>
    <w:p w14:paraId="40E1C007" w14:textId="0C729189" w:rsidR="00A26296" w:rsidRDefault="00A26296">
      <w:pPr>
        <w:pStyle w:val="Commentaire"/>
      </w:pPr>
      <w:r>
        <w:t>(Hope et al., 2015, 2016)</w:t>
      </w:r>
    </w:p>
  </w:comment>
  <w:comment w:id="6001" w:author="Robin Matthews" w:date="2021-07-13T15:05:00Z" w:initials="RM">
    <w:p w14:paraId="0C604545" w14:textId="77777777" w:rsidR="00A26296" w:rsidRDefault="00A26296">
      <w:pPr>
        <w:pStyle w:val="Commentaire"/>
      </w:pPr>
      <w:r>
        <w:rPr>
          <w:rStyle w:val="Marquedecommentaire"/>
        </w:rPr>
        <w:annotationRef/>
      </w:r>
      <w:r>
        <w:t>Extra stuff:</w:t>
      </w:r>
    </w:p>
    <w:p w14:paraId="22BA3E39" w14:textId="77777777" w:rsidR="00A26296" w:rsidRDefault="00A26296">
      <w:pPr>
        <w:pStyle w:val="Commentaire"/>
      </w:pPr>
      <w:r>
        <w:t>, ;</w:t>
      </w:r>
    </w:p>
    <w:p w14:paraId="21EB6F20" w14:textId="77777777" w:rsidR="00A26296" w:rsidRDefault="00A26296">
      <w:pPr>
        <w:pStyle w:val="Commentaire"/>
      </w:pPr>
    </w:p>
    <w:p w14:paraId="4D693D3D" w14:textId="77777777" w:rsidR="00A26296" w:rsidRDefault="00A26296">
      <w:pPr>
        <w:pStyle w:val="Commentaire"/>
      </w:pPr>
      <w:r>
        <w:t>Correct:</w:t>
      </w:r>
    </w:p>
    <w:p w14:paraId="310F0C31" w14:textId="77777777" w:rsidR="00A26296" w:rsidRDefault="00A26296">
      <w:pPr>
        <w:pStyle w:val="Commentaire"/>
      </w:pPr>
      <w:r>
        <w:t>Perkins and Gibson (2015)</w:t>
      </w:r>
    </w:p>
    <w:p w14:paraId="6F081C8D" w14:textId="295388FF" w:rsidR="00A26296" w:rsidRDefault="00A26296">
      <w:pPr>
        <w:pStyle w:val="Commentaire"/>
      </w:pPr>
      <w:r>
        <w:t>(Perkins and Gibson, 2015)</w:t>
      </w:r>
    </w:p>
  </w:comment>
  <w:comment w:id="6002" w:author="Robin Matthews" w:date="2021-07-13T15:05:00Z" w:initials="RM">
    <w:p w14:paraId="0F3E93B0" w14:textId="77777777" w:rsidR="00A26296" w:rsidRDefault="00A26296">
      <w:pPr>
        <w:pStyle w:val="Commentaire"/>
      </w:pPr>
      <w:r>
        <w:rPr>
          <w:rStyle w:val="Marquedecommentaire"/>
        </w:rPr>
        <w:annotationRef/>
      </w:r>
      <w:r>
        <w:t>Extra stuff:</w:t>
      </w:r>
    </w:p>
    <w:p w14:paraId="1E9D911A" w14:textId="77777777" w:rsidR="00A26296" w:rsidRDefault="00A26296">
      <w:pPr>
        <w:pStyle w:val="Commentaire"/>
      </w:pPr>
      <w:r>
        <w:t>, )</w:t>
      </w:r>
    </w:p>
    <w:p w14:paraId="764E6097" w14:textId="77777777" w:rsidR="00A26296" w:rsidRDefault="00A26296">
      <w:pPr>
        <w:pStyle w:val="Commentaire"/>
      </w:pPr>
    </w:p>
    <w:p w14:paraId="1ECC0B2B" w14:textId="77777777" w:rsidR="00A26296" w:rsidRDefault="00A26296">
      <w:pPr>
        <w:pStyle w:val="Commentaire"/>
      </w:pPr>
      <w:r>
        <w:t>Correct:</w:t>
      </w:r>
    </w:p>
    <w:p w14:paraId="512CB55D" w14:textId="77777777" w:rsidR="00A26296" w:rsidRDefault="00A26296">
      <w:pPr>
        <w:pStyle w:val="Commentaire"/>
      </w:pPr>
      <w:r>
        <w:t>King et al. (2014)</w:t>
      </w:r>
    </w:p>
    <w:p w14:paraId="0D27B33C" w14:textId="3B36927E" w:rsidR="00A26296" w:rsidRDefault="00A26296">
      <w:pPr>
        <w:pStyle w:val="Commentaire"/>
      </w:pPr>
      <w:r>
        <w:t>(King et al., 2014)</w:t>
      </w:r>
    </w:p>
  </w:comment>
  <w:comment w:id="6003" w:author="Robin Matthews" w:date="2021-07-13T15:05:00Z" w:initials="RM">
    <w:p w14:paraId="456B6217" w14:textId="77777777" w:rsidR="00A26296" w:rsidRDefault="00A26296">
      <w:pPr>
        <w:pStyle w:val="Commentaire"/>
      </w:pPr>
      <w:r>
        <w:rPr>
          <w:rStyle w:val="Marquedecommentaire"/>
        </w:rPr>
        <w:annotationRef/>
      </w:r>
      <w:r>
        <w:t>Not found:</w:t>
      </w:r>
    </w:p>
    <w:p w14:paraId="400933D2" w14:textId="77777777" w:rsidR="00A26296" w:rsidRDefault="00A26296">
      <w:pPr>
        <w:pStyle w:val="Commentaire"/>
      </w:pPr>
      <w:r>
        <w:t>C. Li et al.</w:t>
      </w:r>
    </w:p>
    <w:p w14:paraId="2EA7881C" w14:textId="77777777" w:rsidR="00A26296" w:rsidRDefault="00A26296">
      <w:pPr>
        <w:pStyle w:val="Commentaire"/>
      </w:pPr>
    </w:p>
    <w:p w14:paraId="3C975B33" w14:textId="77777777" w:rsidR="00A26296" w:rsidRDefault="00A26296">
      <w:pPr>
        <w:pStyle w:val="Commentaire"/>
      </w:pPr>
      <w:r>
        <w:t>Extra stuff:</w:t>
      </w:r>
    </w:p>
    <w:p w14:paraId="3199A895" w14:textId="77777777" w:rsidR="00A26296" w:rsidRDefault="00A26296">
      <w:pPr>
        <w:pStyle w:val="Commentaire"/>
      </w:pPr>
      <w:r>
        <w:t xml:space="preserve">(Li et al., </w:t>
      </w:r>
    </w:p>
    <w:p w14:paraId="6712A245" w14:textId="77777777" w:rsidR="00A26296" w:rsidRDefault="00A26296">
      <w:pPr>
        <w:pStyle w:val="Commentaire"/>
      </w:pPr>
    </w:p>
    <w:p w14:paraId="71C62EA4" w14:textId="77777777" w:rsidR="00A26296" w:rsidRDefault="00A26296">
      <w:pPr>
        <w:pStyle w:val="Commentaire"/>
      </w:pPr>
      <w:r>
        <w:t>Correct:</w:t>
      </w:r>
    </w:p>
    <w:p w14:paraId="7DE940CD" w14:textId="77777777" w:rsidR="00A26296" w:rsidRDefault="00A26296">
      <w:pPr>
        <w:pStyle w:val="Commentaire"/>
      </w:pPr>
      <w:r>
        <w:t>C. Li et al. (2020)</w:t>
      </w:r>
    </w:p>
    <w:p w14:paraId="36B7D604" w14:textId="7868008A" w:rsidR="00A26296" w:rsidRDefault="00A26296">
      <w:pPr>
        <w:pStyle w:val="Commentaire"/>
      </w:pPr>
      <w:r>
        <w:t>(C. Li et al., 2020)</w:t>
      </w:r>
    </w:p>
  </w:comment>
  <w:comment w:id="6008" w:author="Robin Matthews" w:date="2021-07-13T15:06:00Z" w:initials="RM">
    <w:p w14:paraId="780B88B9" w14:textId="77777777" w:rsidR="00A26296" w:rsidRDefault="00A26296">
      <w:pPr>
        <w:pStyle w:val="Commentaire"/>
      </w:pPr>
      <w:r>
        <w:rPr>
          <w:rStyle w:val="Marquedecommentaire"/>
        </w:rPr>
        <w:annotationRef/>
      </w:r>
      <w:r>
        <w:t>Not found:</w:t>
      </w:r>
    </w:p>
    <w:p w14:paraId="4194224D" w14:textId="77777777" w:rsidR="00A26296" w:rsidRDefault="00A26296">
      <w:pPr>
        <w:pStyle w:val="Commentaire"/>
      </w:pPr>
      <w:r>
        <w:t>C. Li et al.</w:t>
      </w:r>
    </w:p>
    <w:p w14:paraId="4B089BE3" w14:textId="77777777" w:rsidR="00A26296" w:rsidRDefault="00A26296">
      <w:pPr>
        <w:pStyle w:val="Commentaire"/>
      </w:pPr>
    </w:p>
    <w:p w14:paraId="5B8E40A0" w14:textId="77777777" w:rsidR="00A26296" w:rsidRDefault="00A26296">
      <w:pPr>
        <w:pStyle w:val="Commentaire"/>
      </w:pPr>
      <w:r>
        <w:t>Extra stuff:</w:t>
      </w:r>
    </w:p>
    <w:p w14:paraId="1741F77E" w14:textId="77777777" w:rsidR="00A26296" w:rsidRDefault="00A26296">
      <w:pPr>
        <w:pStyle w:val="Commentaire"/>
      </w:pPr>
      <w:r>
        <w:t xml:space="preserve">(Li et al., </w:t>
      </w:r>
    </w:p>
    <w:p w14:paraId="64497F21" w14:textId="77777777" w:rsidR="00A26296" w:rsidRDefault="00A26296">
      <w:pPr>
        <w:pStyle w:val="Commentaire"/>
      </w:pPr>
    </w:p>
    <w:p w14:paraId="5711C31E" w14:textId="77777777" w:rsidR="00A26296" w:rsidRDefault="00A26296">
      <w:pPr>
        <w:pStyle w:val="Commentaire"/>
      </w:pPr>
      <w:r>
        <w:t>Correct:</w:t>
      </w:r>
    </w:p>
    <w:p w14:paraId="7AA8B4BE" w14:textId="77777777" w:rsidR="00A26296" w:rsidRDefault="00A26296">
      <w:pPr>
        <w:pStyle w:val="Commentaire"/>
      </w:pPr>
      <w:r>
        <w:t>C. Li et al. (2020)</w:t>
      </w:r>
    </w:p>
    <w:p w14:paraId="57630424" w14:textId="352AD715" w:rsidR="00A26296" w:rsidRDefault="00A26296">
      <w:pPr>
        <w:pStyle w:val="Commentaire"/>
      </w:pPr>
      <w:r>
        <w:t>(C. Li et al., 2020)</w:t>
      </w:r>
    </w:p>
  </w:comment>
  <w:comment w:id="6011" w:author="Robin Matthews" w:date="2021-07-13T15:06:00Z" w:initials="RM">
    <w:p w14:paraId="7520E766" w14:textId="77777777" w:rsidR="00A26296" w:rsidRDefault="00A26296">
      <w:pPr>
        <w:pStyle w:val="Commentaire"/>
      </w:pPr>
      <w:r>
        <w:rPr>
          <w:rStyle w:val="Marquedecommentaire"/>
        </w:rPr>
        <w:annotationRef/>
      </w:r>
      <w:r>
        <w:t>Not found:</w:t>
      </w:r>
    </w:p>
    <w:p w14:paraId="410F5FAC" w14:textId="77777777" w:rsidR="00A26296" w:rsidRDefault="00A26296">
      <w:pPr>
        <w:pStyle w:val="Commentaire"/>
      </w:pPr>
      <w:r>
        <w:t>C. Li et al.</w:t>
      </w:r>
    </w:p>
    <w:p w14:paraId="03B9D175" w14:textId="77777777" w:rsidR="00A26296" w:rsidRDefault="00A26296">
      <w:pPr>
        <w:pStyle w:val="Commentaire"/>
      </w:pPr>
    </w:p>
    <w:p w14:paraId="7C5B9FC7" w14:textId="77777777" w:rsidR="00A26296" w:rsidRDefault="00A26296">
      <w:pPr>
        <w:pStyle w:val="Commentaire"/>
      </w:pPr>
      <w:r>
        <w:t>Extra stuff:</w:t>
      </w:r>
    </w:p>
    <w:p w14:paraId="3ABA8283" w14:textId="77777777" w:rsidR="00A26296" w:rsidRDefault="00A26296">
      <w:pPr>
        <w:pStyle w:val="Commentaire"/>
      </w:pPr>
      <w:r>
        <w:t xml:space="preserve">(Li et al., </w:t>
      </w:r>
    </w:p>
    <w:p w14:paraId="146530D6" w14:textId="77777777" w:rsidR="00A26296" w:rsidRDefault="00A26296">
      <w:pPr>
        <w:pStyle w:val="Commentaire"/>
      </w:pPr>
    </w:p>
    <w:p w14:paraId="2668634E" w14:textId="77777777" w:rsidR="00A26296" w:rsidRDefault="00A26296">
      <w:pPr>
        <w:pStyle w:val="Commentaire"/>
      </w:pPr>
      <w:r>
        <w:t>Correct:</w:t>
      </w:r>
    </w:p>
    <w:p w14:paraId="28E3426F" w14:textId="77777777" w:rsidR="00A26296" w:rsidRDefault="00A26296">
      <w:pPr>
        <w:pStyle w:val="Commentaire"/>
      </w:pPr>
      <w:r>
        <w:t>C. Li et al. (2020)</w:t>
      </w:r>
    </w:p>
    <w:p w14:paraId="7DCCC4BD" w14:textId="31785D5D" w:rsidR="00A26296" w:rsidRDefault="00A26296">
      <w:pPr>
        <w:pStyle w:val="Commentaire"/>
      </w:pPr>
      <w:r>
        <w:t>(C. Li et al., 2020)</w:t>
      </w:r>
    </w:p>
  </w:comment>
  <w:comment w:id="6014" w:author="Robin Matthews" w:date="2021-07-13T15:06:00Z" w:initials="RM">
    <w:p w14:paraId="22A129EC" w14:textId="77777777" w:rsidR="00A26296" w:rsidRDefault="00A26296">
      <w:pPr>
        <w:pStyle w:val="Commentaire"/>
      </w:pPr>
      <w:r>
        <w:rPr>
          <w:rStyle w:val="Marquedecommentaire"/>
        </w:rPr>
        <w:annotationRef/>
      </w:r>
      <w:r>
        <w:t>Not found:</w:t>
      </w:r>
    </w:p>
    <w:p w14:paraId="616C20F3" w14:textId="77777777" w:rsidR="00A26296" w:rsidRDefault="00A26296">
      <w:pPr>
        <w:pStyle w:val="Commentaire"/>
      </w:pPr>
      <w:r>
        <w:t>C. Li et al.</w:t>
      </w:r>
    </w:p>
    <w:p w14:paraId="01BE9498" w14:textId="77777777" w:rsidR="00A26296" w:rsidRDefault="00A26296">
      <w:pPr>
        <w:pStyle w:val="Commentaire"/>
      </w:pPr>
    </w:p>
    <w:p w14:paraId="39D35B6A" w14:textId="77777777" w:rsidR="00A26296" w:rsidRDefault="00A26296">
      <w:pPr>
        <w:pStyle w:val="Commentaire"/>
      </w:pPr>
      <w:r>
        <w:t>Extra stuff:</w:t>
      </w:r>
    </w:p>
    <w:p w14:paraId="0F963F5B" w14:textId="77777777" w:rsidR="00A26296" w:rsidRDefault="00A26296">
      <w:pPr>
        <w:pStyle w:val="Commentaire"/>
      </w:pPr>
      <w:r>
        <w:t xml:space="preserve">(Li et al., </w:t>
      </w:r>
    </w:p>
    <w:p w14:paraId="0877FCDB" w14:textId="77777777" w:rsidR="00A26296" w:rsidRDefault="00A26296">
      <w:pPr>
        <w:pStyle w:val="Commentaire"/>
      </w:pPr>
    </w:p>
    <w:p w14:paraId="7DC3FED9" w14:textId="77777777" w:rsidR="00A26296" w:rsidRDefault="00A26296">
      <w:pPr>
        <w:pStyle w:val="Commentaire"/>
      </w:pPr>
      <w:r>
        <w:t>Correct:</w:t>
      </w:r>
    </w:p>
    <w:p w14:paraId="30986030" w14:textId="77777777" w:rsidR="00A26296" w:rsidRDefault="00A26296">
      <w:pPr>
        <w:pStyle w:val="Commentaire"/>
      </w:pPr>
      <w:r>
        <w:t>C. Li et al. (2020)</w:t>
      </w:r>
    </w:p>
    <w:p w14:paraId="02CAA775" w14:textId="60AEEB80" w:rsidR="00A26296" w:rsidRDefault="00A26296">
      <w:pPr>
        <w:pStyle w:val="Commentaire"/>
      </w:pPr>
      <w:r>
        <w:t>(C. Li et al., 2020)</w:t>
      </w:r>
    </w:p>
  </w:comment>
  <w:comment w:id="6017" w:author="Robin Matthews" w:date="2021-07-13T15:06:00Z" w:initials="RM">
    <w:p w14:paraId="0056558D" w14:textId="77777777" w:rsidR="00A26296" w:rsidRDefault="00A26296">
      <w:pPr>
        <w:pStyle w:val="Commentaire"/>
      </w:pPr>
      <w:r>
        <w:rPr>
          <w:rStyle w:val="Marquedecommentaire"/>
        </w:rPr>
        <w:annotationRef/>
      </w:r>
      <w:r>
        <w:t>Not found:</w:t>
      </w:r>
    </w:p>
    <w:p w14:paraId="64BEA4DE" w14:textId="77777777" w:rsidR="00A26296" w:rsidRDefault="00A26296">
      <w:pPr>
        <w:pStyle w:val="Commentaire"/>
      </w:pPr>
      <w:r>
        <w:t>C. Li et al.</w:t>
      </w:r>
    </w:p>
    <w:p w14:paraId="0989AA64" w14:textId="77777777" w:rsidR="00A26296" w:rsidRDefault="00A26296">
      <w:pPr>
        <w:pStyle w:val="Commentaire"/>
      </w:pPr>
    </w:p>
    <w:p w14:paraId="063CE3F8" w14:textId="77777777" w:rsidR="00A26296" w:rsidRDefault="00A26296">
      <w:pPr>
        <w:pStyle w:val="Commentaire"/>
      </w:pPr>
      <w:r>
        <w:t>Extra stuff:</w:t>
      </w:r>
    </w:p>
    <w:p w14:paraId="1A7D263F" w14:textId="77777777" w:rsidR="00A26296" w:rsidRDefault="00A26296">
      <w:pPr>
        <w:pStyle w:val="Commentaire"/>
      </w:pPr>
      <w:r>
        <w:t xml:space="preserve">(Li et al., </w:t>
      </w:r>
    </w:p>
    <w:p w14:paraId="4B077AD5" w14:textId="77777777" w:rsidR="00A26296" w:rsidRDefault="00A26296">
      <w:pPr>
        <w:pStyle w:val="Commentaire"/>
      </w:pPr>
    </w:p>
    <w:p w14:paraId="11376BA9" w14:textId="77777777" w:rsidR="00A26296" w:rsidRDefault="00A26296">
      <w:pPr>
        <w:pStyle w:val="Commentaire"/>
      </w:pPr>
      <w:r>
        <w:t>Correct:</w:t>
      </w:r>
    </w:p>
    <w:p w14:paraId="6110E5EC" w14:textId="77777777" w:rsidR="00A26296" w:rsidRDefault="00A26296">
      <w:pPr>
        <w:pStyle w:val="Commentaire"/>
      </w:pPr>
      <w:r>
        <w:t>C. Li et al. (2020)</w:t>
      </w:r>
    </w:p>
    <w:p w14:paraId="1E88B275" w14:textId="60517D67" w:rsidR="00A26296" w:rsidRDefault="00A26296">
      <w:pPr>
        <w:pStyle w:val="Commentaire"/>
      </w:pPr>
      <w:r>
        <w:t>(C. Li et al., 2020)</w:t>
      </w:r>
    </w:p>
  </w:comment>
  <w:comment w:id="6020" w:author="Robin Matthews" w:date="2021-07-13T15:06:00Z" w:initials="RM">
    <w:p w14:paraId="59A83969" w14:textId="77777777" w:rsidR="00A26296" w:rsidRDefault="00A26296">
      <w:pPr>
        <w:pStyle w:val="Commentaire"/>
      </w:pPr>
      <w:r>
        <w:rPr>
          <w:rStyle w:val="Marquedecommentaire"/>
        </w:rPr>
        <w:annotationRef/>
      </w:r>
      <w:r>
        <w:t>Not found:</w:t>
      </w:r>
    </w:p>
    <w:p w14:paraId="51C26CDF" w14:textId="77777777" w:rsidR="00A26296" w:rsidRDefault="00A26296">
      <w:pPr>
        <w:pStyle w:val="Commentaire"/>
      </w:pPr>
      <w:r>
        <w:t>C. Li et al.</w:t>
      </w:r>
    </w:p>
    <w:p w14:paraId="2ABBA2BF" w14:textId="77777777" w:rsidR="00A26296" w:rsidRDefault="00A26296">
      <w:pPr>
        <w:pStyle w:val="Commentaire"/>
      </w:pPr>
    </w:p>
    <w:p w14:paraId="0EF258D2" w14:textId="77777777" w:rsidR="00A26296" w:rsidRDefault="00A26296">
      <w:pPr>
        <w:pStyle w:val="Commentaire"/>
      </w:pPr>
      <w:r>
        <w:t>Extra stuff:</w:t>
      </w:r>
    </w:p>
    <w:p w14:paraId="5860E1AB" w14:textId="77777777" w:rsidR="00A26296" w:rsidRDefault="00A26296">
      <w:pPr>
        <w:pStyle w:val="Commentaire"/>
      </w:pPr>
      <w:r>
        <w:t xml:space="preserve">(Li et al., </w:t>
      </w:r>
    </w:p>
    <w:p w14:paraId="76582F29" w14:textId="77777777" w:rsidR="00A26296" w:rsidRDefault="00A26296">
      <w:pPr>
        <w:pStyle w:val="Commentaire"/>
      </w:pPr>
    </w:p>
    <w:p w14:paraId="5F64898C" w14:textId="77777777" w:rsidR="00A26296" w:rsidRDefault="00A26296">
      <w:pPr>
        <w:pStyle w:val="Commentaire"/>
      </w:pPr>
      <w:r>
        <w:t>Correct:</w:t>
      </w:r>
    </w:p>
    <w:p w14:paraId="571A1EDB" w14:textId="77777777" w:rsidR="00A26296" w:rsidRDefault="00A26296">
      <w:pPr>
        <w:pStyle w:val="Commentaire"/>
      </w:pPr>
      <w:r>
        <w:t>C. Li et al. (2020)</w:t>
      </w:r>
    </w:p>
    <w:p w14:paraId="7B7F36D6" w14:textId="201E95AC" w:rsidR="00A26296" w:rsidRDefault="00A26296">
      <w:pPr>
        <w:pStyle w:val="Commentaire"/>
      </w:pPr>
      <w:r>
        <w:t>(C. Li et al., 2020)</w:t>
      </w:r>
    </w:p>
  </w:comment>
  <w:comment w:id="6023" w:author="Robin Matthews" w:date="2021-07-13T15:06:00Z" w:initials="RM">
    <w:p w14:paraId="3F17700D" w14:textId="77777777" w:rsidR="00A26296" w:rsidRDefault="00A26296">
      <w:pPr>
        <w:pStyle w:val="Commentaire"/>
      </w:pPr>
      <w:r>
        <w:rPr>
          <w:rStyle w:val="Marquedecommentaire"/>
        </w:rPr>
        <w:annotationRef/>
      </w:r>
      <w:r>
        <w:t>Not found:</w:t>
      </w:r>
    </w:p>
    <w:p w14:paraId="062F9107" w14:textId="77777777" w:rsidR="00A26296" w:rsidRDefault="00A26296">
      <w:pPr>
        <w:pStyle w:val="Commentaire"/>
      </w:pPr>
      <w:r>
        <w:t>X.L. Wang et al., 2013a</w:t>
      </w:r>
    </w:p>
    <w:p w14:paraId="209F053F" w14:textId="77777777" w:rsidR="00A26296" w:rsidRDefault="00A26296">
      <w:pPr>
        <w:pStyle w:val="Commentaire"/>
      </w:pPr>
    </w:p>
    <w:p w14:paraId="7EE94A53" w14:textId="77777777" w:rsidR="00A26296" w:rsidRDefault="00A26296">
      <w:pPr>
        <w:pStyle w:val="Commentaire"/>
      </w:pPr>
      <w:r>
        <w:t>Extra stuff:</w:t>
      </w:r>
    </w:p>
    <w:p w14:paraId="52E1A67E" w14:textId="77777777" w:rsidR="00A26296" w:rsidRDefault="00A26296">
      <w:pPr>
        <w:pStyle w:val="Commentaire"/>
      </w:pPr>
      <w:r>
        <w:t>(; Wang et al., 2013c; ; ; ; )</w:t>
      </w:r>
    </w:p>
    <w:p w14:paraId="30013F64" w14:textId="77777777" w:rsidR="00A26296" w:rsidRDefault="00A26296">
      <w:pPr>
        <w:pStyle w:val="Commentaire"/>
      </w:pPr>
    </w:p>
    <w:p w14:paraId="2FE80108" w14:textId="77777777" w:rsidR="00A26296" w:rsidRDefault="00A26296">
      <w:pPr>
        <w:pStyle w:val="Commentaire"/>
      </w:pPr>
      <w:r>
        <w:t>Correct:</w:t>
      </w:r>
    </w:p>
    <w:p w14:paraId="64885E19" w14:textId="727C6313" w:rsidR="00A26296" w:rsidRDefault="00A26296">
      <w:pPr>
        <w:pStyle w:val="Commentaire"/>
      </w:pPr>
      <w:r>
        <w:t>(Perkins and Alexander, 2013; X.L. Wang et al., 2013a; CSIRO and BOM, 2015; Donat et al., 2016a; Alexander and Arblaster, 2017; Dunn et al., 2020)</w:t>
      </w:r>
    </w:p>
  </w:comment>
  <w:comment w:id="6031" w:author="Robin Matthews" w:date="2021-07-13T15:06:00Z" w:initials="RM">
    <w:p w14:paraId="50899585" w14:textId="77777777" w:rsidR="00A26296" w:rsidRDefault="00A26296">
      <w:pPr>
        <w:pStyle w:val="Commentaire"/>
      </w:pPr>
      <w:r>
        <w:rPr>
          <w:rStyle w:val="Marquedecommentaire"/>
        </w:rPr>
        <w:annotationRef/>
      </w:r>
      <w:r>
        <w:t>Not found:</w:t>
      </w:r>
    </w:p>
    <w:p w14:paraId="4EB52990" w14:textId="77777777" w:rsidR="00A26296" w:rsidRDefault="00A26296">
      <w:pPr>
        <w:pStyle w:val="Commentaire"/>
      </w:pPr>
      <w:r>
        <w:t>Z. Wang et al.</w:t>
      </w:r>
    </w:p>
    <w:p w14:paraId="37423BA2" w14:textId="77777777" w:rsidR="00A26296" w:rsidRDefault="00A26296">
      <w:pPr>
        <w:pStyle w:val="Commentaire"/>
      </w:pPr>
      <w:r>
        <w:t>2017a</w:t>
      </w:r>
    </w:p>
    <w:p w14:paraId="4455B49E" w14:textId="77777777" w:rsidR="00A26296" w:rsidRDefault="00A26296">
      <w:pPr>
        <w:pStyle w:val="Commentaire"/>
      </w:pPr>
    </w:p>
    <w:p w14:paraId="1A2687C6" w14:textId="77777777" w:rsidR="00A26296" w:rsidRDefault="00A26296">
      <w:pPr>
        <w:pStyle w:val="Commentaire"/>
      </w:pPr>
      <w:r>
        <w:t>Extra stuff:</w:t>
      </w:r>
    </w:p>
    <w:p w14:paraId="7643CC6D" w14:textId="77777777" w:rsidR="00A26296" w:rsidRDefault="00A26296">
      <w:pPr>
        <w:pStyle w:val="Commentaire"/>
      </w:pPr>
      <w:r>
        <w:t>(Wang et al., 2017c;</w:t>
      </w:r>
    </w:p>
    <w:p w14:paraId="692C5B1E" w14:textId="77777777" w:rsidR="00A26296" w:rsidRDefault="00A26296">
      <w:pPr>
        <w:pStyle w:val="Commentaire"/>
      </w:pPr>
    </w:p>
    <w:p w14:paraId="3C26A838" w14:textId="77777777" w:rsidR="00A26296" w:rsidRDefault="00A26296">
      <w:pPr>
        <w:pStyle w:val="Commentaire"/>
      </w:pPr>
      <w:r>
        <w:t>Correct:</w:t>
      </w:r>
    </w:p>
    <w:p w14:paraId="35D72572" w14:textId="77777777" w:rsidR="00A26296" w:rsidRDefault="00A26296">
      <w:pPr>
        <w:pStyle w:val="Commentaire"/>
      </w:pPr>
      <w:r>
        <w:t>Z. Wang et al. (2017a)</w:t>
      </w:r>
    </w:p>
    <w:p w14:paraId="3C208228" w14:textId="19C4504C" w:rsidR="00A26296" w:rsidRDefault="00A26296">
      <w:pPr>
        <w:pStyle w:val="Commentaire"/>
      </w:pPr>
      <w:r>
        <w:t>(Z. Wang et al., 2017a)</w:t>
      </w:r>
    </w:p>
  </w:comment>
  <w:comment w:id="6033" w:author="Robin Matthews" w:date="2021-07-13T15:06:00Z" w:initials="RM">
    <w:p w14:paraId="23B65DB2" w14:textId="77777777" w:rsidR="00A26296" w:rsidRDefault="00A26296">
      <w:pPr>
        <w:pStyle w:val="Commentaire"/>
      </w:pPr>
      <w:r>
        <w:rPr>
          <w:rStyle w:val="Marquedecommentaire"/>
        </w:rPr>
        <w:annotationRef/>
      </w:r>
      <w:r>
        <w:t>Extra stuff:</w:t>
      </w:r>
    </w:p>
    <w:p w14:paraId="640FF25D" w14:textId="77777777" w:rsidR="00A26296" w:rsidRDefault="00A26296">
      <w:pPr>
        <w:pStyle w:val="Commentaire"/>
      </w:pPr>
      <w:r>
        <w:t xml:space="preserve">, </w:t>
      </w:r>
    </w:p>
    <w:p w14:paraId="556B6A30" w14:textId="77777777" w:rsidR="00A26296" w:rsidRDefault="00A26296">
      <w:pPr>
        <w:pStyle w:val="Commentaire"/>
      </w:pPr>
    </w:p>
    <w:p w14:paraId="61151D64" w14:textId="77777777" w:rsidR="00A26296" w:rsidRDefault="00A26296">
      <w:pPr>
        <w:pStyle w:val="Commentaire"/>
      </w:pPr>
      <w:r>
        <w:t>Correct:</w:t>
      </w:r>
    </w:p>
    <w:p w14:paraId="0D96D0C1" w14:textId="77777777" w:rsidR="00A26296" w:rsidRDefault="00A26296">
      <w:pPr>
        <w:pStyle w:val="Commentaire"/>
      </w:pPr>
      <w:r>
        <w:t>Hu et al. (2020)</w:t>
      </w:r>
    </w:p>
    <w:p w14:paraId="654A29AE" w14:textId="6DD3435F" w:rsidR="00A26296" w:rsidRDefault="00A26296">
      <w:pPr>
        <w:pStyle w:val="Commentaire"/>
      </w:pPr>
      <w:r>
        <w:t>(Hu et al., 2020)</w:t>
      </w:r>
    </w:p>
  </w:comment>
  <w:comment w:id="6034" w:author="Robin Matthews" w:date="2021-07-13T15:06:00Z" w:initials="RM">
    <w:p w14:paraId="503C7A49" w14:textId="77777777" w:rsidR="00A26296" w:rsidRDefault="00A26296">
      <w:pPr>
        <w:pStyle w:val="Commentaire"/>
      </w:pPr>
      <w:r>
        <w:rPr>
          <w:rStyle w:val="Marquedecommentaire"/>
        </w:rPr>
        <w:annotationRef/>
      </w:r>
      <w:r>
        <w:t>Extra stuff:</w:t>
      </w:r>
    </w:p>
    <w:p w14:paraId="26824482" w14:textId="77777777" w:rsidR="00A26296" w:rsidRDefault="00A26296">
      <w:pPr>
        <w:pStyle w:val="Commentaire"/>
      </w:pPr>
      <w:r>
        <w:t>, ;</w:t>
      </w:r>
    </w:p>
    <w:p w14:paraId="65FBED73" w14:textId="77777777" w:rsidR="00A26296" w:rsidRDefault="00A26296">
      <w:pPr>
        <w:pStyle w:val="Commentaire"/>
      </w:pPr>
    </w:p>
    <w:p w14:paraId="548B004E" w14:textId="77777777" w:rsidR="00A26296" w:rsidRDefault="00A26296">
      <w:pPr>
        <w:pStyle w:val="Commentaire"/>
      </w:pPr>
      <w:r>
        <w:t>Correct:</w:t>
      </w:r>
    </w:p>
    <w:p w14:paraId="1888676B" w14:textId="77777777" w:rsidR="00A26296" w:rsidRDefault="00A26296">
      <w:pPr>
        <w:pStyle w:val="Commentaire"/>
      </w:pPr>
      <w:r>
        <w:t>Seong et al. (2020)</w:t>
      </w:r>
    </w:p>
    <w:p w14:paraId="6B16B362" w14:textId="43F42E3E" w:rsidR="00A26296" w:rsidRDefault="00A26296">
      <w:pPr>
        <w:pStyle w:val="Commentaire"/>
      </w:pPr>
      <w:r>
        <w:t>(Seong et al., 2020)</w:t>
      </w:r>
    </w:p>
  </w:comment>
  <w:comment w:id="6035" w:author="Robin Matthews" w:date="2021-07-13T15:06:00Z" w:initials="RM">
    <w:p w14:paraId="47553E26" w14:textId="77777777" w:rsidR="00A26296" w:rsidRDefault="00A26296">
      <w:pPr>
        <w:pStyle w:val="Commentaire"/>
      </w:pPr>
      <w:r>
        <w:rPr>
          <w:rStyle w:val="Marquedecommentaire"/>
        </w:rPr>
        <w:annotationRef/>
      </w:r>
      <w:r>
        <w:t>Not found:</w:t>
      </w:r>
    </w:p>
    <w:p w14:paraId="622110AB" w14:textId="77777777" w:rsidR="00A26296" w:rsidRDefault="00A26296">
      <w:pPr>
        <w:pStyle w:val="Commentaire"/>
      </w:pPr>
      <w:r>
        <w:t>T.R. Knutson et al.</w:t>
      </w:r>
    </w:p>
    <w:p w14:paraId="12B9361D" w14:textId="77777777" w:rsidR="00A26296" w:rsidRDefault="00A26296">
      <w:pPr>
        <w:pStyle w:val="Commentaire"/>
      </w:pPr>
    </w:p>
    <w:p w14:paraId="30A0DA29" w14:textId="77777777" w:rsidR="00A26296" w:rsidRDefault="00A26296">
      <w:pPr>
        <w:pStyle w:val="Commentaire"/>
      </w:pPr>
      <w:r>
        <w:t>Extra stuff:</w:t>
      </w:r>
    </w:p>
    <w:p w14:paraId="5895E73E" w14:textId="77777777" w:rsidR="00A26296" w:rsidRDefault="00A26296">
      <w:pPr>
        <w:pStyle w:val="Commentaire"/>
      </w:pPr>
      <w:r>
        <w:t>Knutson et al., ;</w:t>
      </w:r>
    </w:p>
    <w:p w14:paraId="500B59D1" w14:textId="77777777" w:rsidR="00A26296" w:rsidRDefault="00A26296">
      <w:pPr>
        <w:pStyle w:val="Commentaire"/>
      </w:pPr>
    </w:p>
    <w:p w14:paraId="2866BA30" w14:textId="77777777" w:rsidR="00A26296" w:rsidRDefault="00A26296">
      <w:pPr>
        <w:pStyle w:val="Commentaire"/>
      </w:pPr>
      <w:r>
        <w:t>Correct:</w:t>
      </w:r>
    </w:p>
    <w:p w14:paraId="3F6350D4" w14:textId="77777777" w:rsidR="00A26296" w:rsidRDefault="00A26296">
      <w:pPr>
        <w:pStyle w:val="Commentaire"/>
      </w:pPr>
      <w:r>
        <w:t>T.R. Knutson et al. (2014)</w:t>
      </w:r>
    </w:p>
    <w:p w14:paraId="32775AFE" w14:textId="6020B825" w:rsidR="00A26296" w:rsidRDefault="00A26296">
      <w:pPr>
        <w:pStyle w:val="Commentaire"/>
      </w:pPr>
      <w:r>
        <w:t>(T.R. Knutson et al., 2014)</w:t>
      </w:r>
    </w:p>
  </w:comment>
  <w:comment w:id="6036" w:author="Robin Matthews" w:date="2021-07-13T15:06:00Z" w:initials="RM">
    <w:p w14:paraId="16EA1ECA" w14:textId="77777777" w:rsidR="00A26296" w:rsidRDefault="00A26296">
      <w:pPr>
        <w:pStyle w:val="Commentaire"/>
      </w:pPr>
      <w:r>
        <w:rPr>
          <w:rStyle w:val="Marquedecommentaire"/>
        </w:rPr>
        <w:annotationRef/>
      </w:r>
      <w:r>
        <w:t>Extra stuff:</w:t>
      </w:r>
    </w:p>
    <w:p w14:paraId="1243D317" w14:textId="77777777" w:rsidR="00A26296" w:rsidRDefault="00A26296">
      <w:pPr>
        <w:pStyle w:val="Commentaire"/>
      </w:pPr>
      <w:r>
        <w:t>, ;</w:t>
      </w:r>
    </w:p>
    <w:p w14:paraId="2BEC006D" w14:textId="77777777" w:rsidR="00A26296" w:rsidRDefault="00A26296">
      <w:pPr>
        <w:pStyle w:val="Commentaire"/>
      </w:pPr>
    </w:p>
    <w:p w14:paraId="7CE1C833" w14:textId="77777777" w:rsidR="00A26296" w:rsidRDefault="00A26296">
      <w:pPr>
        <w:pStyle w:val="Commentaire"/>
      </w:pPr>
      <w:r>
        <w:t>Correct:</w:t>
      </w:r>
    </w:p>
    <w:p w14:paraId="77281CAD" w14:textId="77777777" w:rsidR="00A26296" w:rsidRDefault="00A26296">
      <w:pPr>
        <w:pStyle w:val="Commentaire"/>
      </w:pPr>
      <w:r>
        <w:t>Lewis and Karoly (2014)</w:t>
      </w:r>
    </w:p>
    <w:p w14:paraId="3AE39705" w14:textId="58E1100F" w:rsidR="00A26296" w:rsidRDefault="00A26296">
      <w:pPr>
        <w:pStyle w:val="Commentaire"/>
      </w:pPr>
      <w:r>
        <w:t>(Lewis and Karoly, 2014)</w:t>
      </w:r>
    </w:p>
  </w:comment>
  <w:comment w:id="6037" w:author="Robin Matthews" w:date="2021-07-13T15:06:00Z" w:initials="RM">
    <w:p w14:paraId="34963AE3" w14:textId="77777777" w:rsidR="00A26296" w:rsidRDefault="00A26296">
      <w:pPr>
        <w:pStyle w:val="Commentaire"/>
      </w:pPr>
      <w:r>
        <w:rPr>
          <w:rStyle w:val="Marquedecommentaire"/>
        </w:rPr>
        <w:annotationRef/>
      </w:r>
      <w:r>
        <w:t>Extra stuff:</w:t>
      </w:r>
    </w:p>
    <w:p w14:paraId="68C772C8" w14:textId="77777777" w:rsidR="00A26296" w:rsidRDefault="00A26296">
      <w:pPr>
        <w:pStyle w:val="Commentaire"/>
      </w:pPr>
      <w:r>
        <w:t>, ;</w:t>
      </w:r>
    </w:p>
    <w:p w14:paraId="6A4012E8" w14:textId="77777777" w:rsidR="00A26296" w:rsidRDefault="00A26296">
      <w:pPr>
        <w:pStyle w:val="Commentaire"/>
      </w:pPr>
    </w:p>
    <w:p w14:paraId="39DC2036" w14:textId="77777777" w:rsidR="00A26296" w:rsidRDefault="00A26296">
      <w:pPr>
        <w:pStyle w:val="Commentaire"/>
      </w:pPr>
      <w:r>
        <w:t>Correct:</w:t>
      </w:r>
    </w:p>
    <w:p w14:paraId="5E512E8C" w14:textId="77777777" w:rsidR="00A26296" w:rsidRDefault="00A26296">
      <w:pPr>
        <w:pStyle w:val="Commentaire"/>
      </w:pPr>
      <w:r>
        <w:t>Perkins et al. (2014)</w:t>
      </w:r>
    </w:p>
    <w:p w14:paraId="125CB26A" w14:textId="6B738EF8" w:rsidR="00A26296" w:rsidRDefault="00A26296">
      <w:pPr>
        <w:pStyle w:val="Commentaire"/>
      </w:pPr>
      <w:r>
        <w:t>(Perkins et al., 2014)</w:t>
      </w:r>
    </w:p>
  </w:comment>
  <w:comment w:id="6038" w:author="Robin Matthews" w:date="2021-07-13T15:06:00Z" w:initials="RM">
    <w:p w14:paraId="2C0BA3E7" w14:textId="77777777" w:rsidR="00A26296" w:rsidRDefault="00A26296">
      <w:pPr>
        <w:pStyle w:val="Commentaire"/>
      </w:pPr>
      <w:r>
        <w:rPr>
          <w:rStyle w:val="Marquedecommentaire"/>
        </w:rPr>
        <w:annotationRef/>
      </w:r>
      <w:r>
        <w:t>Extra stuff:</w:t>
      </w:r>
    </w:p>
    <w:p w14:paraId="4BBAF1A1" w14:textId="77777777" w:rsidR="00A26296" w:rsidRDefault="00A26296">
      <w:pPr>
        <w:pStyle w:val="Commentaire"/>
      </w:pPr>
      <w:r>
        <w:t>, ;</w:t>
      </w:r>
    </w:p>
    <w:p w14:paraId="3DC2CE67" w14:textId="77777777" w:rsidR="00A26296" w:rsidRDefault="00A26296">
      <w:pPr>
        <w:pStyle w:val="Commentaire"/>
      </w:pPr>
    </w:p>
    <w:p w14:paraId="295117BF" w14:textId="77777777" w:rsidR="00A26296" w:rsidRDefault="00A26296">
      <w:pPr>
        <w:pStyle w:val="Commentaire"/>
      </w:pPr>
      <w:r>
        <w:t>Correct:</w:t>
      </w:r>
    </w:p>
    <w:p w14:paraId="1461792F" w14:textId="77777777" w:rsidR="00A26296" w:rsidRDefault="00A26296">
      <w:pPr>
        <w:pStyle w:val="Commentaire"/>
      </w:pPr>
      <w:r>
        <w:t>Arblaster et al. (2014)</w:t>
      </w:r>
    </w:p>
    <w:p w14:paraId="25548487" w14:textId="7A72AF0D" w:rsidR="00A26296" w:rsidRDefault="00A26296">
      <w:pPr>
        <w:pStyle w:val="Commentaire"/>
      </w:pPr>
      <w:r>
        <w:t>(Arblaster et al., 2014)</w:t>
      </w:r>
    </w:p>
  </w:comment>
  <w:comment w:id="6039" w:author="Robin Matthews" w:date="2021-07-13T15:06:00Z" w:initials="RM">
    <w:p w14:paraId="2B8EC67D" w14:textId="77777777" w:rsidR="00A26296" w:rsidRDefault="00A26296">
      <w:pPr>
        <w:pStyle w:val="Commentaire"/>
      </w:pPr>
      <w:r>
        <w:rPr>
          <w:rStyle w:val="Marquedecommentaire"/>
        </w:rPr>
        <w:annotationRef/>
      </w:r>
      <w:r>
        <w:t>Extra stuff:</w:t>
      </w:r>
    </w:p>
    <w:p w14:paraId="77154C89" w14:textId="77777777" w:rsidR="00A26296" w:rsidRDefault="00A26296">
      <w:pPr>
        <w:pStyle w:val="Commentaire"/>
      </w:pPr>
      <w:r>
        <w:t>, ;</w:t>
      </w:r>
    </w:p>
    <w:p w14:paraId="5D86B5E5" w14:textId="77777777" w:rsidR="00A26296" w:rsidRDefault="00A26296">
      <w:pPr>
        <w:pStyle w:val="Commentaire"/>
      </w:pPr>
    </w:p>
    <w:p w14:paraId="6AB54C88" w14:textId="77777777" w:rsidR="00A26296" w:rsidRDefault="00A26296">
      <w:pPr>
        <w:pStyle w:val="Commentaire"/>
      </w:pPr>
      <w:r>
        <w:t>Correct:</w:t>
      </w:r>
    </w:p>
    <w:p w14:paraId="3C50A730" w14:textId="77777777" w:rsidR="00A26296" w:rsidRDefault="00A26296">
      <w:pPr>
        <w:pStyle w:val="Commentaire"/>
      </w:pPr>
      <w:r>
        <w:t>Hope et al. (2015, 2016)</w:t>
      </w:r>
    </w:p>
    <w:p w14:paraId="2A0AD8EE" w14:textId="7D2A9F6C" w:rsidR="00A26296" w:rsidRDefault="00A26296">
      <w:pPr>
        <w:pStyle w:val="Commentaire"/>
      </w:pPr>
      <w:r>
        <w:t>(Hope et al., 2015, 2016)</w:t>
      </w:r>
    </w:p>
  </w:comment>
  <w:comment w:id="6040" w:author="Robin Matthews" w:date="2021-07-13T15:06:00Z" w:initials="RM">
    <w:p w14:paraId="42E36D70" w14:textId="77777777" w:rsidR="00A26296" w:rsidRDefault="00A26296">
      <w:pPr>
        <w:pStyle w:val="Commentaire"/>
      </w:pPr>
      <w:r>
        <w:rPr>
          <w:rStyle w:val="Marquedecommentaire"/>
        </w:rPr>
        <w:annotationRef/>
      </w:r>
      <w:r>
        <w:t>Extra stuff:</w:t>
      </w:r>
    </w:p>
    <w:p w14:paraId="1BC946E5" w14:textId="77777777" w:rsidR="00A26296" w:rsidRDefault="00A26296">
      <w:pPr>
        <w:pStyle w:val="Commentaire"/>
      </w:pPr>
      <w:r>
        <w:t>, ;</w:t>
      </w:r>
    </w:p>
    <w:p w14:paraId="1D854DE2" w14:textId="77777777" w:rsidR="00A26296" w:rsidRDefault="00A26296">
      <w:pPr>
        <w:pStyle w:val="Commentaire"/>
      </w:pPr>
    </w:p>
    <w:p w14:paraId="73FE48EB" w14:textId="77777777" w:rsidR="00A26296" w:rsidRDefault="00A26296">
      <w:pPr>
        <w:pStyle w:val="Commentaire"/>
      </w:pPr>
      <w:r>
        <w:t>Correct:</w:t>
      </w:r>
    </w:p>
    <w:p w14:paraId="29E17940" w14:textId="77777777" w:rsidR="00A26296" w:rsidRDefault="00A26296">
      <w:pPr>
        <w:pStyle w:val="Commentaire"/>
      </w:pPr>
      <w:r>
        <w:t>Perkins and Gibson (2015)</w:t>
      </w:r>
    </w:p>
    <w:p w14:paraId="49069503" w14:textId="49F56198" w:rsidR="00A26296" w:rsidRDefault="00A26296">
      <w:pPr>
        <w:pStyle w:val="Commentaire"/>
      </w:pPr>
      <w:r>
        <w:t>(Perkins and Gibson, 2015)</w:t>
      </w:r>
    </w:p>
  </w:comment>
  <w:comment w:id="6041" w:author="Robin Matthews" w:date="2021-07-13T15:06:00Z" w:initials="RM">
    <w:p w14:paraId="4CD58718" w14:textId="77777777" w:rsidR="00A26296" w:rsidRDefault="00A26296">
      <w:pPr>
        <w:pStyle w:val="Commentaire"/>
      </w:pPr>
      <w:r>
        <w:rPr>
          <w:rStyle w:val="Marquedecommentaire"/>
        </w:rPr>
        <w:annotationRef/>
      </w:r>
      <w:r>
        <w:t>Not found:</w:t>
      </w:r>
    </w:p>
    <w:p w14:paraId="1408D53A" w14:textId="77777777" w:rsidR="00A26296" w:rsidRDefault="00A26296">
      <w:pPr>
        <w:pStyle w:val="Commentaire"/>
      </w:pPr>
      <w:r>
        <w:t>2015a</w:t>
      </w:r>
    </w:p>
    <w:p w14:paraId="493765CF" w14:textId="77777777" w:rsidR="00A26296" w:rsidRDefault="00A26296">
      <w:pPr>
        <w:pStyle w:val="Commentaire"/>
      </w:pPr>
    </w:p>
    <w:p w14:paraId="395E6A5C" w14:textId="77777777" w:rsidR="00A26296" w:rsidRDefault="00A26296">
      <w:pPr>
        <w:pStyle w:val="Commentaire"/>
      </w:pPr>
      <w:r>
        <w:t>Extra stuff:</w:t>
      </w:r>
    </w:p>
    <w:p w14:paraId="3A84ED9A" w14:textId="77777777" w:rsidR="00A26296" w:rsidRDefault="00A26296">
      <w:pPr>
        <w:pStyle w:val="Commentaire"/>
      </w:pPr>
      <w:r>
        <w:t>, 2015)</w:t>
      </w:r>
    </w:p>
    <w:p w14:paraId="35191A8E" w14:textId="77777777" w:rsidR="00A26296" w:rsidRDefault="00A26296">
      <w:pPr>
        <w:pStyle w:val="Commentaire"/>
      </w:pPr>
    </w:p>
    <w:p w14:paraId="23BB6C04" w14:textId="77777777" w:rsidR="00A26296" w:rsidRDefault="00A26296">
      <w:pPr>
        <w:pStyle w:val="Commentaire"/>
      </w:pPr>
      <w:r>
        <w:t>Correct:</w:t>
      </w:r>
    </w:p>
    <w:p w14:paraId="6D303617" w14:textId="77777777" w:rsidR="00A26296" w:rsidRDefault="00A26296">
      <w:pPr>
        <w:pStyle w:val="Commentaire"/>
      </w:pPr>
      <w:r>
        <w:t>King et al. (2015a)</w:t>
      </w:r>
    </w:p>
    <w:p w14:paraId="72CC65E1" w14:textId="6D9806D1" w:rsidR="00A26296" w:rsidRDefault="00A26296">
      <w:pPr>
        <w:pStyle w:val="Commentaire"/>
      </w:pPr>
      <w:r>
        <w:t>(King et al., 2015a)</w:t>
      </w:r>
    </w:p>
  </w:comment>
  <w:comment w:id="6042" w:author="Robin Matthews" w:date="2021-07-13T15:06:00Z" w:initials="RM">
    <w:p w14:paraId="4D35AC9C" w14:textId="77777777" w:rsidR="00A26296" w:rsidRDefault="00A26296">
      <w:pPr>
        <w:pStyle w:val="Commentaire"/>
      </w:pPr>
      <w:r>
        <w:rPr>
          <w:rStyle w:val="Marquedecommentaire"/>
        </w:rPr>
        <w:annotationRef/>
      </w:r>
      <w:r>
        <w:t>Not found:</w:t>
      </w:r>
    </w:p>
    <w:p w14:paraId="6ABAD49F" w14:textId="77777777" w:rsidR="00A26296" w:rsidRDefault="00A26296">
      <w:pPr>
        <w:pStyle w:val="Commentaire"/>
      </w:pPr>
      <w:r>
        <w:t>C. Li et al.</w:t>
      </w:r>
    </w:p>
    <w:p w14:paraId="54D6FEE3" w14:textId="77777777" w:rsidR="00A26296" w:rsidRDefault="00A26296">
      <w:pPr>
        <w:pStyle w:val="Commentaire"/>
      </w:pPr>
    </w:p>
    <w:p w14:paraId="488354B7" w14:textId="77777777" w:rsidR="00A26296" w:rsidRDefault="00A26296">
      <w:pPr>
        <w:pStyle w:val="Commentaire"/>
      </w:pPr>
      <w:r>
        <w:t>Extra stuff:</w:t>
      </w:r>
    </w:p>
    <w:p w14:paraId="02C10328" w14:textId="77777777" w:rsidR="00A26296" w:rsidRDefault="00A26296">
      <w:pPr>
        <w:pStyle w:val="Commentaire"/>
      </w:pPr>
      <w:r>
        <w:t xml:space="preserve">(Li et al., </w:t>
      </w:r>
    </w:p>
    <w:p w14:paraId="1B683607" w14:textId="77777777" w:rsidR="00A26296" w:rsidRDefault="00A26296">
      <w:pPr>
        <w:pStyle w:val="Commentaire"/>
      </w:pPr>
    </w:p>
    <w:p w14:paraId="389013BD" w14:textId="77777777" w:rsidR="00A26296" w:rsidRDefault="00A26296">
      <w:pPr>
        <w:pStyle w:val="Commentaire"/>
      </w:pPr>
      <w:r>
        <w:t>Correct:</w:t>
      </w:r>
    </w:p>
    <w:p w14:paraId="09080F95" w14:textId="77777777" w:rsidR="00A26296" w:rsidRDefault="00A26296">
      <w:pPr>
        <w:pStyle w:val="Commentaire"/>
      </w:pPr>
      <w:r>
        <w:t>C. Li et al. (2020)</w:t>
      </w:r>
    </w:p>
    <w:p w14:paraId="627AD5DE" w14:textId="154A797C" w:rsidR="00A26296" w:rsidRDefault="00A26296">
      <w:pPr>
        <w:pStyle w:val="Commentaire"/>
      </w:pPr>
      <w:r>
        <w:t>(C. Li et al., 2020)</w:t>
      </w:r>
    </w:p>
  </w:comment>
  <w:comment w:id="6046" w:author="Robin Matthews" w:date="2021-07-13T15:06:00Z" w:initials="RM">
    <w:p w14:paraId="4406AF11" w14:textId="77777777" w:rsidR="00A26296" w:rsidRDefault="00A26296">
      <w:pPr>
        <w:pStyle w:val="Commentaire"/>
      </w:pPr>
      <w:r>
        <w:rPr>
          <w:rStyle w:val="Marquedecommentaire"/>
        </w:rPr>
        <w:annotationRef/>
      </w:r>
      <w:r>
        <w:t>Not found:</w:t>
      </w:r>
    </w:p>
    <w:p w14:paraId="20C630F1" w14:textId="77777777" w:rsidR="00A26296" w:rsidRDefault="00A26296">
      <w:pPr>
        <w:pStyle w:val="Commentaire"/>
      </w:pPr>
      <w:r>
        <w:t>C. Li et al.</w:t>
      </w:r>
    </w:p>
    <w:p w14:paraId="17967E52" w14:textId="77777777" w:rsidR="00A26296" w:rsidRDefault="00A26296">
      <w:pPr>
        <w:pStyle w:val="Commentaire"/>
      </w:pPr>
    </w:p>
    <w:p w14:paraId="4E2F339C" w14:textId="77777777" w:rsidR="00A26296" w:rsidRDefault="00A26296">
      <w:pPr>
        <w:pStyle w:val="Commentaire"/>
      </w:pPr>
      <w:r>
        <w:t>Extra stuff:</w:t>
      </w:r>
    </w:p>
    <w:p w14:paraId="242DA723" w14:textId="77777777" w:rsidR="00A26296" w:rsidRDefault="00A26296">
      <w:pPr>
        <w:pStyle w:val="Commentaire"/>
      </w:pPr>
      <w:r>
        <w:t xml:space="preserve">(Li et al., </w:t>
      </w:r>
    </w:p>
    <w:p w14:paraId="546AFBA3" w14:textId="77777777" w:rsidR="00A26296" w:rsidRDefault="00A26296">
      <w:pPr>
        <w:pStyle w:val="Commentaire"/>
      </w:pPr>
    </w:p>
    <w:p w14:paraId="0AFB6B89" w14:textId="77777777" w:rsidR="00A26296" w:rsidRDefault="00A26296">
      <w:pPr>
        <w:pStyle w:val="Commentaire"/>
      </w:pPr>
      <w:r>
        <w:t>Correct:</w:t>
      </w:r>
    </w:p>
    <w:p w14:paraId="75A747B2" w14:textId="77777777" w:rsidR="00A26296" w:rsidRDefault="00A26296">
      <w:pPr>
        <w:pStyle w:val="Commentaire"/>
      </w:pPr>
      <w:r>
        <w:t>C. Li et al. (2020)</w:t>
      </w:r>
    </w:p>
    <w:p w14:paraId="10B30597" w14:textId="2D767386" w:rsidR="00A26296" w:rsidRDefault="00A26296">
      <w:pPr>
        <w:pStyle w:val="Commentaire"/>
      </w:pPr>
      <w:r>
        <w:t>(C. Li et al., 2020)</w:t>
      </w:r>
    </w:p>
  </w:comment>
  <w:comment w:id="6051" w:author="Robin Matthews" w:date="2021-07-13T15:06:00Z" w:initials="RM">
    <w:p w14:paraId="4EE113C4" w14:textId="77777777" w:rsidR="00A26296" w:rsidRDefault="00A26296">
      <w:pPr>
        <w:pStyle w:val="Commentaire"/>
      </w:pPr>
      <w:r>
        <w:rPr>
          <w:rStyle w:val="Marquedecommentaire"/>
        </w:rPr>
        <w:annotationRef/>
      </w:r>
      <w:r>
        <w:t>Not found:</w:t>
      </w:r>
    </w:p>
    <w:p w14:paraId="04523AE8" w14:textId="77777777" w:rsidR="00A26296" w:rsidRDefault="00A26296">
      <w:pPr>
        <w:pStyle w:val="Commentaire"/>
      </w:pPr>
      <w:r>
        <w:t>C. Li et al.</w:t>
      </w:r>
    </w:p>
    <w:p w14:paraId="64939EBE" w14:textId="77777777" w:rsidR="00A26296" w:rsidRDefault="00A26296">
      <w:pPr>
        <w:pStyle w:val="Commentaire"/>
      </w:pPr>
    </w:p>
    <w:p w14:paraId="763F2A86" w14:textId="77777777" w:rsidR="00A26296" w:rsidRDefault="00A26296">
      <w:pPr>
        <w:pStyle w:val="Commentaire"/>
      </w:pPr>
      <w:r>
        <w:t>Extra stuff:</w:t>
      </w:r>
    </w:p>
    <w:p w14:paraId="2E8E503B" w14:textId="77777777" w:rsidR="00A26296" w:rsidRDefault="00A26296">
      <w:pPr>
        <w:pStyle w:val="Commentaire"/>
      </w:pPr>
      <w:r>
        <w:t xml:space="preserve">(Li et al., </w:t>
      </w:r>
    </w:p>
    <w:p w14:paraId="79396A07" w14:textId="77777777" w:rsidR="00A26296" w:rsidRDefault="00A26296">
      <w:pPr>
        <w:pStyle w:val="Commentaire"/>
      </w:pPr>
    </w:p>
    <w:p w14:paraId="2DEEB54A" w14:textId="77777777" w:rsidR="00A26296" w:rsidRDefault="00A26296">
      <w:pPr>
        <w:pStyle w:val="Commentaire"/>
      </w:pPr>
      <w:r>
        <w:t>Correct:</w:t>
      </w:r>
    </w:p>
    <w:p w14:paraId="53C4E334" w14:textId="77777777" w:rsidR="00A26296" w:rsidRDefault="00A26296">
      <w:pPr>
        <w:pStyle w:val="Commentaire"/>
      </w:pPr>
      <w:r>
        <w:t>C. Li et al. (2020)</w:t>
      </w:r>
    </w:p>
    <w:p w14:paraId="6A69A452" w14:textId="434D1AC1" w:rsidR="00A26296" w:rsidRDefault="00A26296">
      <w:pPr>
        <w:pStyle w:val="Commentaire"/>
      </w:pPr>
      <w:r>
        <w:t>(C. Li et al., 2020)</w:t>
      </w:r>
    </w:p>
  </w:comment>
  <w:comment w:id="6055" w:author="Robin Matthews" w:date="2021-07-13T15:06:00Z" w:initials="RM">
    <w:p w14:paraId="770B3399" w14:textId="77777777" w:rsidR="00A26296" w:rsidRDefault="00A26296">
      <w:pPr>
        <w:pStyle w:val="Commentaire"/>
      </w:pPr>
      <w:r>
        <w:rPr>
          <w:rStyle w:val="Marquedecommentaire"/>
        </w:rPr>
        <w:annotationRef/>
      </w:r>
      <w:r>
        <w:t>Not found:</w:t>
      </w:r>
    </w:p>
    <w:p w14:paraId="13992EA2" w14:textId="77777777" w:rsidR="00A26296" w:rsidRDefault="00A26296">
      <w:pPr>
        <w:pStyle w:val="Commentaire"/>
      </w:pPr>
      <w:r>
        <w:t>C. Li et al.</w:t>
      </w:r>
    </w:p>
    <w:p w14:paraId="44A24CDD" w14:textId="77777777" w:rsidR="00A26296" w:rsidRDefault="00A26296">
      <w:pPr>
        <w:pStyle w:val="Commentaire"/>
      </w:pPr>
    </w:p>
    <w:p w14:paraId="3724210A" w14:textId="77777777" w:rsidR="00A26296" w:rsidRDefault="00A26296">
      <w:pPr>
        <w:pStyle w:val="Commentaire"/>
      </w:pPr>
      <w:r>
        <w:t>Extra stuff:</w:t>
      </w:r>
    </w:p>
    <w:p w14:paraId="25F8C0A2" w14:textId="77777777" w:rsidR="00A26296" w:rsidRDefault="00A26296">
      <w:pPr>
        <w:pStyle w:val="Commentaire"/>
      </w:pPr>
      <w:r>
        <w:t xml:space="preserve">(Li et al., </w:t>
      </w:r>
    </w:p>
    <w:p w14:paraId="2D482A15" w14:textId="77777777" w:rsidR="00A26296" w:rsidRDefault="00A26296">
      <w:pPr>
        <w:pStyle w:val="Commentaire"/>
      </w:pPr>
    </w:p>
    <w:p w14:paraId="76A7D5FA" w14:textId="77777777" w:rsidR="00A26296" w:rsidRDefault="00A26296">
      <w:pPr>
        <w:pStyle w:val="Commentaire"/>
      </w:pPr>
      <w:r>
        <w:t>Correct:</w:t>
      </w:r>
    </w:p>
    <w:p w14:paraId="73095E7B" w14:textId="77777777" w:rsidR="00A26296" w:rsidRDefault="00A26296">
      <w:pPr>
        <w:pStyle w:val="Commentaire"/>
      </w:pPr>
      <w:r>
        <w:t>C. Li et al. (2020)</w:t>
      </w:r>
    </w:p>
    <w:p w14:paraId="5899CB9E" w14:textId="497A8ED1" w:rsidR="00A26296" w:rsidRDefault="00A26296">
      <w:pPr>
        <w:pStyle w:val="Commentaire"/>
      </w:pPr>
      <w:r>
        <w:t>(C. Li et al., 2020)</w:t>
      </w:r>
    </w:p>
  </w:comment>
  <w:comment w:id="6062" w:author="Robin Matthews" w:date="2021-07-13T15:06:00Z" w:initials="RM">
    <w:p w14:paraId="43341939" w14:textId="77777777" w:rsidR="00A26296" w:rsidRDefault="00A26296">
      <w:pPr>
        <w:pStyle w:val="Commentaire"/>
      </w:pPr>
      <w:r>
        <w:rPr>
          <w:rStyle w:val="Marquedecommentaire"/>
        </w:rPr>
        <w:annotationRef/>
      </w:r>
      <w:r>
        <w:t>Not found:</w:t>
      </w:r>
    </w:p>
    <w:p w14:paraId="7D9D9E3D" w14:textId="77777777" w:rsidR="00A26296" w:rsidRDefault="00A26296">
      <w:pPr>
        <w:pStyle w:val="Commentaire"/>
      </w:pPr>
      <w:r>
        <w:t>C. Li et al.</w:t>
      </w:r>
    </w:p>
    <w:p w14:paraId="1AF36E66" w14:textId="77777777" w:rsidR="00A26296" w:rsidRDefault="00A26296">
      <w:pPr>
        <w:pStyle w:val="Commentaire"/>
      </w:pPr>
    </w:p>
    <w:p w14:paraId="1027B047" w14:textId="77777777" w:rsidR="00A26296" w:rsidRDefault="00A26296">
      <w:pPr>
        <w:pStyle w:val="Commentaire"/>
      </w:pPr>
      <w:r>
        <w:t>Extra stuff:</w:t>
      </w:r>
    </w:p>
    <w:p w14:paraId="379D3C55" w14:textId="77777777" w:rsidR="00A26296" w:rsidRDefault="00A26296">
      <w:pPr>
        <w:pStyle w:val="Commentaire"/>
      </w:pPr>
      <w:r>
        <w:t xml:space="preserve">(Li et al., </w:t>
      </w:r>
    </w:p>
    <w:p w14:paraId="40DA3CA6" w14:textId="77777777" w:rsidR="00A26296" w:rsidRDefault="00A26296">
      <w:pPr>
        <w:pStyle w:val="Commentaire"/>
      </w:pPr>
    </w:p>
    <w:p w14:paraId="5F21E9F3" w14:textId="77777777" w:rsidR="00A26296" w:rsidRDefault="00A26296">
      <w:pPr>
        <w:pStyle w:val="Commentaire"/>
      </w:pPr>
      <w:r>
        <w:t>Correct:</w:t>
      </w:r>
    </w:p>
    <w:p w14:paraId="5DD39425" w14:textId="77777777" w:rsidR="00A26296" w:rsidRDefault="00A26296">
      <w:pPr>
        <w:pStyle w:val="Commentaire"/>
      </w:pPr>
      <w:r>
        <w:t>C. Li et al. (2020)</w:t>
      </w:r>
    </w:p>
    <w:p w14:paraId="3FEBD641" w14:textId="18E7483B" w:rsidR="00A26296" w:rsidRDefault="00A26296">
      <w:pPr>
        <w:pStyle w:val="Commentaire"/>
      </w:pPr>
      <w:r>
        <w:t>(C. Li et al., 2020)</w:t>
      </w:r>
    </w:p>
  </w:comment>
  <w:comment w:id="6064" w:author="Robin Matthews" w:date="2021-07-13T15:06:00Z" w:initials="RM">
    <w:p w14:paraId="556B3079" w14:textId="77777777" w:rsidR="00A26296" w:rsidRDefault="00A26296">
      <w:pPr>
        <w:pStyle w:val="Commentaire"/>
      </w:pPr>
      <w:r>
        <w:rPr>
          <w:rStyle w:val="Marquedecommentaire"/>
        </w:rPr>
        <w:annotationRef/>
      </w:r>
      <w:r>
        <w:t>Not found:</w:t>
      </w:r>
    </w:p>
    <w:p w14:paraId="12F3BB06" w14:textId="77777777" w:rsidR="00A26296" w:rsidRDefault="00A26296">
      <w:pPr>
        <w:pStyle w:val="Commentaire"/>
      </w:pPr>
      <w:r>
        <w:t>C. Li et al.</w:t>
      </w:r>
    </w:p>
    <w:p w14:paraId="4E5882C0" w14:textId="77777777" w:rsidR="00A26296" w:rsidRDefault="00A26296">
      <w:pPr>
        <w:pStyle w:val="Commentaire"/>
      </w:pPr>
    </w:p>
    <w:p w14:paraId="010C3F41" w14:textId="77777777" w:rsidR="00A26296" w:rsidRDefault="00A26296">
      <w:pPr>
        <w:pStyle w:val="Commentaire"/>
      </w:pPr>
      <w:r>
        <w:t>Extra stuff:</w:t>
      </w:r>
    </w:p>
    <w:p w14:paraId="25C48088" w14:textId="77777777" w:rsidR="00A26296" w:rsidRDefault="00A26296">
      <w:pPr>
        <w:pStyle w:val="Commentaire"/>
      </w:pPr>
      <w:r>
        <w:t xml:space="preserve">(Li et al., </w:t>
      </w:r>
    </w:p>
    <w:p w14:paraId="1946D007" w14:textId="77777777" w:rsidR="00A26296" w:rsidRDefault="00A26296">
      <w:pPr>
        <w:pStyle w:val="Commentaire"/>
      </w:pPr>
    </w:p>
    <w:p w14:paraId="48FDA9C4" w14:textId="77777777" w:rsidR="00A26296" w:rsidRDefault="00A26296">
      <w:pPr>
        <w:pStyle w:val="Commentaire"/>
      </w:pPr>
      <w:r>
        <w:t>Correct:</w:t>
      </w:r>
    </w:p>
    <w:p w14:paraId="6900A6B8" w14:textId="77777777" w:rsidR="00A26296" w:rsidRDefault="00A26296">
      <w:pPr>
        <w:pStyle w:val="Commentaire"/>
      </w:pPr>
      <w:r>
        <w:t>C. Li et al. (2020)</w:t>
      </w:r>
    </w:p>
    <w:p w14:paraId="2366ADE7" w14:textId="5908CE2A" w:rsidR="00A26296" w:rsidRDefault="00A26296">
      <w:pPr>
        <w:pStyle w:val="Commentaire"/>
      </w:pPr>
      <w:r>
        <w:t>(C. Li et al., 2020)</w:t>
      </w:r>
    </w:p>
  </w:comment>
  <w:comment w:id="6071" w:author="Robin Matthews" w:date="2021-07-13T15:06:00Z" w:initials="RM">
    <w:p w14:paraId="203C37EC" w14:textId="77777777" w:rsidR="00A26296" w:rsidRDefault="00A26296">
      <w:pPr>
        <w:pStyle w:val="Commentaire"/>
      </w:pPr>
      <w:r>
        <w:rPr>
          <w:rStyle w:val="Marquedecommentaire"/>
        </w:rPr>
        <w:annotationRef/>
      </w:r>
      <w:r>
        <w:t>Not found:</w:t>
      </w:r>
    </w:p>
    <w:p w14:paraId="6B7D3F14" w14:textId="77777777" w:rsidR="00A26296" w:rsidRDefault="00A26296">
      <w:pPr>
        <w:pStyle w:val="Commentaire"/>
      </w:pPr>
      <w:r>
        <w:t>X.L. Wang et al., 2013a</w:t>
      </w:r>
    </w:p>
    <w:p w14:paraId="2CAAB277" w14:textId="77777777" w:rsidR="00A26296" w:rsidRDefault="00A26296">
      <w:pPr>
        <w:pStyle w:val="Commentaire"/>
      </w:pPr>
    </w:p>
    <w:p w14:paraId="6537E065" w14:textId="77777777" w:rsidR="00A26296" w:rsidRDefault="00A26296">
      <w:pPr>
        <w:pStyle w:val="Commentaire"/>
      </w:pPr>
      <w:r>
        <w:t>Extra stuff:</w:t>
      </w:r>
    </w:p>
    <w:p w14:paraId="78091B83" w14:textId="77777777" w:rsidR="00A26296" w:rsidRDefault="00A26296">
      <w:pPr>
        <w:pStyle w:val="Commentaire"/>
      </w:pPr>
      <w:r>
        <w:t>(; Wang et al., 2013c; ; ; ; ; ; )</w:t>
      </w:r>
    </w:p>
    <w:p w14:paraId="67D37204" w14:textId="77777777" w:rsidR="00A26296" w:rsidRDefault="00A26296">
      <w:pPr>
        <w:pStyle w:val="Commentaire"/>
      </w:pPr>
    </w:p>
    <w:p w14:paraId="1E775E2F" w14:textId="77777777" w:rsidR="00A26296" w:rsidRDefault="00A26296">
      <w:pPr>
        <w:pStyle w:val="Commentaire"/>
      </w:pPr>
      <w:r>
        <w:t>Correct:</w:t>
      </w:r>
    </w:p>
    <w:p w14:paraId="0D5740B2" w14:textId="11247E6B" w:rsidR="00A26296" w:rsidRDefault="00A26296">
      <w:pPr>
        <w:pStyle w:val="Commentaire"/>
      </w:pPr>
      <w:r>
        <w:t>(Perkins and Alexander, 2013; X.L. Wang et al., 2013a; Dittus et al., 2014; CSIRO and BOM, 2015; Crimp et al., 2016; Donat et al., 2016a; Alexander and Arblaster, 2017; Dunn et al., 2020)</w:t>
      </w:r>
    </w:p>
  </w:comment>
  <w:comment w:id="6077" w:author="Robin Matthews" w:date="2021-07-13T15:06:00Z" w:initials="RM">
    <w:p w14:paraId="5A68DCE7" w14:textId="77777777" w:rsidR="00A26296" w:rsidRDefault="00A26296">
      <w:pPr>
        <w:pStyle w:val="Commentaire"/>
      </w:pPr>
      <w:r>
        <w:rPr>
          <w:rStyle w:val="Marquedecommentaire"/>
        </w:rPr>
        <w:annotationRef/>
      </w:r>
      <w:r>
        <w:t>Not found:</w:t>
      </w:r>
    </w:p>
    <w:p w14:paraId="13A1A654" w14:textId="77777777" w:rsidR="00A26296" w:rsidRDefault="00A26296">
      <w:pPr>
        <w:pStyle w:val="Commentaire"/>
      </w:pPr>
      <w:r>
        <w:t>Z. Wang et al.</w:t>
      </w:r>
    </w:p>
    <w:p w14:paraId="53AE2F09" w14:textId="77777777" w:rsidR="00A26296" w:rsidRDefault="00A26296">
      <w:pPr>
        <w:pStyle w:val="Commentaire"/>
      </w:pPr>
      <w:r>
        <w:t>2017a</w:t>
      </w:r>
    </w:p>
    <w:p w14:paraId="6769DB8B" w14:textId="77777777" w:rsidR="00A26296" w:rsidRDefault="00A26296">
      <w:pPr>
        <w:pStyle w:val="Commentaire"/>
      </w:pPr>
    </w:p>
    <w:p w14:paraId="3437FAF1" w14:textId="77777777" w:rsidR="00A26296" w:rsidRDefault="00A26296">
      <w:pPr>
        <w:pStyle w:val="Commentaire"/>
      </w:pPr>
      <w:r>
        <w:t>Extra stuff:</w:t>
      </w:r>
    </w:p>
    <w:p w14:paraId="174ED2F2" w14:textId="77777777" w:rsidR="00A26296" w:rsidRDefault="00A26296">
      <w:pPr>
        <w:pStyle w:val="Commentaire"/>
      </w:pPr>
      <w:r>
        <w:t>(Wang et al., 2017c;</w:t>
      </w:r>
    </w:p>
    <w:p w14:paraId="6F7BE878" w14:textId="77777777" w:rsidR="00A26296" w:rsidRDefault="00A26296">
      <w:pPr>
        <w:pStyle w:val="Commentaire"/>
      </w:pPr>
    </w:p>
    <w:p w14:paraId="254348B2" w14:textId="77777777" w:rsidR="00A26296" w:rsidRDefault="00A26296">
      <w:pPr>
        <w:pStyle w:val="Commentaire"/>
      </w:pPr>
      <w:r>
        <w:t>Correct:</w:t>
      </w:r>
    </w:p>
    <w:p w14:paraId="77539678" w14:textId="77777777" w:rsidR="00A26296" w:rsidRDefault="00A26296">
      <w:pPr>
        <w:pStyle w:val="Commentaire"/>
      </w:pPr>
      <w:r>
        <w:t>Z. Wang et al. (2017a)</w:t>
      </w:r>
    </w:p>
    <w:p w14:paraId="596EF34E" w14:textId="5CC07E24" w:rsidR="00A26296" w:rsidRDefault="00A26296">
      <w:pPr>
        <w:pStyle w:val="Commentaire"/>
      </w:pPr>
      <w:r>
        <w:t>(Z. Wang et al., 2017a)</w:t>
      </w:r>
    </w:p>
  </w:comment>
  <w:comment w:id="6079" w:author="Robin Matthews" w:date="2021-07-13T15:06:00Z" w:initials="RM">
    <w:p w14:paraId="1FAA7909" w14:textId="77777777" w:rsidR="00A26296" w:rsidRDefault="00A26296">
      <w:pPr>
        <w:pStyle w:val="Commentaire"/>
      </w:pPr>
      <w:r>
        <w:rPr>
          <w:rStyle w:val="Marquedecommentaire"/>
        </w:rPr>
        <w:annotationRef/>
      </w:r>
      <w:r>
        <w:t>Extra stuff:</w:t>
      </w:r>
    </w:p>
    <w:p w14:paraId="05E33AEC" w14:textId="77777777" w:rsidR="00A26296" w:rsidRDefault="00A26296">
      <w:pPr>
        <w:pStyle w:val="Commentaire"/>
      </w:pPr>
      <w:r>
        <w:t>, ;</w:t>
      </w:r>
    </w:p>
    <w:p w14:paraId="45CFDA57" w14:textId="77777777" w:rsidR="00A26296" w:rsidRDefault="00A26296">
      <w:pPr>
        <w:pStyle w:val="Commentaire"/>
      </w:pPr>
    </w:p>
    <w:p w14:paraId="35A084FC" w14:textId="77777777" w:rsidR="00A26296" w:rsidRDefault="00A26296">
      <w:pPr>
        <w:pStyle w:val="Commentaire"/>
      </w:pPr>
      <w:r>
        <w:t>Correct:</w:t>
      </w:r>
    </w:p>
    <w:p w14:paraId="14E43BB2" w14:textId="77777777" w:rsidR="00A26296" w:rsidRDefault="00A26296">
      <w:pPr>
        <w:pStyle w:val="Commentaire"/>
      </w:pPr>
      <w:r>
        <w:t>Hu et al. (2020)</w:t>
      </w:r>
    </w:p>
    <w:p w14:paraId="25CB923D" w14:textId="12D2DFA1" w:rsidR="00A26296" w:rsidRDefault="00A26296">
      <w:pPr>
        <w:pStyle w:val="Commentaire"/>
      </w:pPr>
      <w:r>
        <w:t>(Hu et al., 2020)</w:t>
      </w:r>
    </w:p>
  </w:comment>
  <w:comment w:id="6080" w:author="Robin Matthews" w:date="2021-07-13T15:06:00Z" w:initials="RM">
    <w:p w14:paraId="5E3FA4BD" w14:textId="77777777" w:rsidR="00A26296" w:rsidRDefault="00A26296">
      <w:pPr>
        <w:pStyle w:val="Commentaire"/>
      </w:pPr>
      <w:r>
        <w:rPr>
          <w:rStyle w:val="Marquedecommentaire"/>
        </w:rPr>
        <w:annotationRef/>
      </w:r>
      <w:r>
        <w:t>Extra stuff:</w:t>
      </w:r>
    </w:p>
    <w:p w14:paraId="72BEE596" w14:textId="77777777" w:rsidR="00A26296" w:rsidRDefault="00A26296">
      <w:pPr>
        <w:pStyle w:val="Commentaire"/>
      </w:pPr>
      <w:r>
        <w:t>, ;</w:t>
      </w:r>
    </w:p>
    <w:p w14:paraId="1939EA1B" w14:textId="77777777" w:rsidR="00A26296" w:rsidRDefault="00A26296">
      <w:pPr>
        <w:pStyle w:val="Commentaire"/>
      </w:pPr>
    </w:p>
    <w:p w14:paraId="152063E8" w14:textId="77777777" w:rsidR="00A26296" w:rsidRDefault="00A26296">
      <w:pPr>
        <w:pStyle w:val="Commentaire"/>
      </w:pPr>
      <w:r>
        <w:t>Correct:</w:t>
      </w:r>
    </w:p>
    <w:p w14:paraId="657124CF" w14:textId="77777777" w:rsidR="00A26296" w:rsidRDefault="00A26296">
      <w:pPr>
        <w:pStyle w:val="Commentaire"/>
      </w:pPr>
      <w:r>
        <w:t>Seong et al. (2020)</w:t>
      </w:r>
    </w:p>
    <w:p w14:paraId="266053EA" w14:textId="409DFD27" w:rsidR="00A26296" w:rsidRDefault="00A26296">
      <w:pPr>
        <w:pStyle w:val="Commentaire"/>
      </w:pPr>
      <w:r>
        <w:t>(Seong et al., 2020)</w:t>
      </w:r>
    </w:p>
  </w:comment>
  <w:comment w:id="6081" w:author="Robin Matthews" w:date="2021-07-13T15:06:00Z" w:initials="RM">
    <w:p w14:paraId="74DB3912" w14:textId="77777777" w:rsidR="00A26296" w:rsidRDefault="00A26296">
      <w:pPr>
        <w:pStyle w:val="Commentaire"/>
      </w:pPr>
      <w:r>
        <w:rPr>
          <w:rStyle w:val="Marquedecommentaire"/>
        </w:rPr>
        <w:annotationRef/>
      </w:r>
      <w:r>
        <w:t>Extra stuff:</w:t>
      </w:r>
    </w:p>
    <w:p w14:paraId="63E83C7E" w14:textId="77777777" w:rsidR="00A26296" w:rsidRDefault="00A26296">
      <w:pPr>
        <w:pStyle w:val="Commentaire"/>
      </w:pPr>
      <w:r>
        <w:t xml:space="preserve">, </w:t>
      </w:r>
    </w:p>
    <w:p w14:paraId="5968D1A8" w14:textId="77777777" w:rsidR="00A26296" w:rsidRDefault="00A26296">
      <w:pPr>
        <w:pStyle w:val="Commentaire"/>
      </w:pPr>
    </w:p>
    <w:p w14:paraId="23DFC824" w14:textId="77777777" w:rsidR="00A26296" w:rsidRDefault="00A26296">
      <w:pPr>
        <w:pStyle w:val="Commentaire"/>
      </w:pPr>
      <w:r>
        <w:t>Correct:</w:t>
      </w:r>
    </w:p>
    <w:p w14:paraId="3A3EF225" w14:textId="77777777" w:rsidR="00A26296" w:rsidRDefault="00A26296">
      <w:pPr>
        <w:pStyle w:val="Commentaire"/>
      </w:pPr>
      <w:r>
        <w:t>Black and Karoly (2016)</w:t>
      </w:r>
    </w:p>
    <w:p w14:paraId="059F162C" w14:textId="1BDC525B" w:rsidR="00A26296" w:rsidRDefault="00A26296">
      <w:pPr>
        <w:pStyle w:val="Commentaire"/>
      </w:pPr>
      <w:r>
        <w:t>(Black and Karoly, 2016)</w:t>
      </w:r>
    </w:p>
  </w:comment>
  <w:comment w:id="6082" w:author="Robin Matthews" w:date="2021-07-13T15:06:00Z" w:initials="RM">
    <w:p w14:paraId="3214AD04" w14:textId="77777777" w:rsidR="00A26296" w:rsidRDefault="00A26296">
      <w:pPr>
        <w:pStyle w:val="Commentaire"/>
      </w:pPr>
      <w:r>
        <w:rPr>
          <w:rStyle w:val="Marquedecommentaire"/>
        </w:rPr>
        <w:annotationRef/>
      </w:r>
      <w:r>
        <w:t>Not found:</w:t>
      </w:r>
    </w:p>
    <w:p w14:paraId="1632B43B" w14:textId="77777777" w:rsidR="00A26296" w:rsidRDefault="00A26296">
      <w:pPr>
        <w:pStyle w:val="Commentaire"/>
      </w:pPr>
      <w:r>
        <w:t>T.R. Knutson et al.</w:t>
      </w:r>
    </w:p>
    <w:p w14:paraId="5159C277" w14:textId="77777777" w:rsidR="00A26296" w:rsidRDefault="00A26296">
      <w:pPr>
        <w:pStyle w:val="Commentaire"/>
      </w:pPr>
    </w:p>
    <w:p w14:paraId="6646D92C" w14:textId="77777777" w:rsidR="00A26296" w:rsidRDefault="00A26296">
      <w:pPr>
        <w:pStyle w:val="Commentaire"/>
      </w:pPr>
      <w:r>
        <w:t>Extra stuff:</w:t>
      </w:r>
    </w:p>
    <w:p w14:paraId="5AB4B1D6" w14:textId="77777777" w:rsidR="00A26296" w:rsidRDefault="00A26296">
      <w:pPr>
        <w:pStyle w:val="Commentaire"/>
      </w:pPr>
      <w:r>
        <w:t xml:space="preserve">Knutson et al., </w:t>
      </w:r>
    </w:p>
    <w:p w14:paraId="53163B79" w14:textId="77777777" w:rsidR="00A26296" w:rsidRDefault="00A26296">
      <w:pPr>
        <w:pStyle w:val="Commentaire"/>
      </w:pPr>
    </w:p>
    <w:p w14:paraId="3A026229" w14:textId="77777777" w:rsidR="00A26296" w:rsidRDefault="00A26296">
      <w:pPr>
        <w:pStyle w:val="Commentaire"/>
      </w:pPr>
      <w:r>
        <w:t>Correct:</w:t>
      </w:r>
    </w:p>
    <w:p w14:paraId="2EDF7743" w14:textId="77777777" w:rsidR="00A26296" w:rsidRDefault="00A26296">
      <w:pPr>
        <w:pStyle w:val="Commentaire"/>
      </w:pPr>
      <w:r>
        <w:t>T.R. Knutson et al. (2014)</w:t>
      </w:r>
    </w:p>
    <w:p w14:paraId="3EFBE078" w14:textId="4DEF2193" w:rsidR="00A26296" w:rsidRDefault="00A26296">
      <w:pPr>
        <w:pStyle w:val="Commentaire"/>
      </w:pPr>
      <w:r>
        <w:t>(T.R. Knutson et al., 2014)</w:t>
      </w:r>
    </w:p>
  </w:comment>
  <w:comment w:id="6083" w:author="Robin Matthews" w:date="2021-07-13T15:06:00Z" w:initials="RM">
    <w:p w14:paraId="5272F0FA" w14:textId="77777777" w:rsidR="00A26296" w:rsidRDefault="00A26296">
      <w:pPr>
        <w:pStyle w:val="Commentaire"/>
      </w:pPr>
      <w:r>
        <w:rPr>
          <w:rStyle w:val="Marquedecommentaire"/>
        </w:rPr>
        <w:annotationRef/>
      </w:r>
      <w:r>
        <w:t>Extra stuff:</w:t>
      </w:r>
    </w:p>
    <w:p w14:paraId="1CDB1823" w14:textId="77777777" w:rsidR="00A26296" w:rsidRDefault="00A26296">
      <w:pPr>
        <w:pStyle w:val="Commentaire"/>
      </w:pPr>
      <w:r>
        <w:t>, ;</w:t>
      </w:r>
    </w:p>
    <w:p w14:paraId="6CAD1B2D" w14:textId="77777777" w:rsidR="00A26296" w:rsidRDefault="00A26296">
      <w:pPr>
        <w:pStyle w:val="Commentaire"/>
      </w:pPr>
    </w:p>
    <w:p w14:paraId="2236502F" w14:textId="77777777" w:rsidR="00A26296" w:rsidRDefault="00A26296">
      <w:pPr>
        <w:pStyle w:val="Commentaire"/>
      </w:pPr>
      <w:r>
        <w:t>Correct:</w:t>
      </w:r>
    </w:p>
    <w:p w14:paraId="06A3D879" w14:textId="77777777" w:rsidR="00A26296" w:rsidRDefault="00A26296">
      <w:pPr>
        <w:pStyle w:val="Commentaire"/>
      </w:pPr>
      <w:r>
        <w:t>Lewis and Karoly (2014)</w:t>
      </w:r>
    </w:p>
    <w:p w14:paraId="70A8CDFC" w14:textId="56B45AB2" w:rsidR="00A26296" w:rsidRDefault="00A26296">
      <w:pPr>
        <w:pStyle w:val="Commentaire"/>
      </w:pPr>
      <w:r>
        <w:t>(Lewis and Karoly, 2014)</w:t>
      </w:r>
    </w:p>
  </w:comment>
  <w:comment w:id="6084" w:author="Robin Matthews" w:date="2021-07-13T15:06:00Z" w:initials="RM">
    <w:p w14:paraId="6A5CA36C" w14:textId="77777777" w:rsidR="00A26296" w:rsidRDefault="00A26296">
      <w:pPr>
        <w:pStyle w:val="Commentaire"/>
      </w:pPr>
      <w:r>
        <w:rPr>
          <w:rStyle w:val="Marquedecommentaire"/>
        </w:rPr>
        <w:annotationRef/>
      </w:r>
      <w:r>
        <w:t>Extra stuff:</w:t>
      </w:r>
    </w:p>
    <w:p w14:paraId="4B970173" w14:textId="77777777" w:rsidR="00A26296" w:rsidRDefault="00A26296">
      <w:pPr>
        <w:pStyle w:val="Commentaire"/>
      </w:pPr>
      <w:r>
        <w:t xml:space="preserve">, </w:t>
      </w:r>
    </w:p>
    <w:p w14:paraId="7F7FF473" w14:textId="77777777" w:rsidR="00A26296" w:rsidRDefault="00A26296">
      <w:pPr>
        <w:pStyle w:val="Commentaire"/>
      </w:pPr>
    </w:p>
    <w:p w14:paraId="0D5A16AA" w14:textId="77777777" w:rsidR="00A26296" w:rsidRDefault="00A26296">
      <w:pPr>
        <w:pStyle w:val="Commentaire"/>
      </w:pPr>
      <w:r>
        <w:t>Correct:</w:t>
      </w:r>
    </w:p>
    <w:p w14:paraId="08C403AF" w14:textId="77777777" w:rsidR="00A26296" w:rsidRDefault="00A26296">
      <w:pPr>
        <w:pStyle w:val="Commentaire"/>
      </w:pPr>
      <w:r>
        <w:t>Perkins et al. (2014)</w:t>
      </w:r>
    </w:p>
    <w:p w14:paraId="3271EAA9" w14:textId="62CDF4EA" w:rsidR="00A26296" w:rsidRDefault="00A26296">
      <w:pPr>
        <w:pStyle w:val="Commentaire"/>
      </w:pPr>
      <w:r>
        <w:t>(Perkins et al., 2014)</w:t>
      </w:r>
    </w:p>
  </w:comment>
  <w:comment w:id="6085" w:author="Robin Matthews" w:date="2021-07-13T15:06:00Z" w:initials="RM">
    <w:p w14:paraId="0D9D5E51" w14:textId="77777777" w:rsidR="00A26296" w:rsidRDefault="00A26296">
      <w:pPr>
        <w:pStyle w:val="Commentaire"/>
      </w:pPr>
      <w:r>
        <w:rPr>
          <w:rStyle w:val="Marquedecommentaire"/>
        </w:rPr>
        <w:annotationRef/>
      </w:r>
      <w:r>
        <w:t>Extra stuff:</w:t>
      </w:r>
    </w:p>
    <w:p w14:paraId="273DF571" w14:textId="77777777" w:rsidR="00A26296" w:rsidRDefault="00A26296">
      <w:pPr>
        <w:pStyle w:val="Commentaire"/>
      </w:pPr>
      <w:r>
        <w:t>, ;</w:t>
      </w:r>
    </w:p>
    <w:p w14:paraId="352F0FEE" w14:textId="77777777" w:rsidR="00A26296" w:rsidRDefault="00A26296">
      <w:pPr>
        <w:pStyle w:val="Commentaire"/>
      </w:pPr>
    </w:p>
    <w:p w14:paraId="5DC3D442" w14:textId="77777777" w:rsidR="00A26296" w:rsidRDefault="00A26296">
      <w:pPr>
        <w:pStyle w:val="Commentaire"/>
      </w:pPr>
      <w:r>
        <w:t>Correct:</w:t>
      </w:r>
    </w:p>
    <w:p w14:paraId="342379AC" w14:textId="77777777" w:rsidR="00A26296" w:rsidRDefault="00A26296">
      <w:pPr>
        <w:pStyle w:val="Commentaire"/>
      </w:pPr>
      <w:r>
        <w:t>Arblaster et al. (2014)</w:t>
      </w:r>
    </w:p>
    <w:p w14:paraId="0FDD2EE6" w14:textId="4FFF880F" w:rsidR="00A26296" w:rsidRDefault="00A26296">
      <w:pPr>
        <w:pStyle w:val="Commentaire"/>
      </w:pPr>
      <w:r>
        <w:t>(Arblaster et al., 2014)</w:t>
      </w:r>
    </w:p>
  </w:comment>
  <w:comment w:id="6086" w:author="Robin Matthews" w:date="2021-07-13T15:07:00Z" w:initials="RM">
    <w:p w14:paraId="43E23203" w14:textId="77777777" w:rsidR="00A26296" w:rsidRDefault="00A26296">
      <w:pPr>
        <w:pStyle w:val="Commentaire"/>
      </w:pPr>
      <w:r>
        <w:rPr>
          <w:rStyle w:val="Marquedecommentaire"/>
        </w:rPr>
        <w:annotationRef/>
      </w:r>
      <w:r>
        <w:t>Extra stuff:</w:t>
      </w:r>
    </w:p>
    <w:p w14:paraId="0265D369" w14:textId="77777777" w:rsidR="00A26296" w:rsidRDefault="00A26296">
      <w:pPr>
        <w:pStyle w:val="Commentaire"/>
      </w:pPr>
      <w:r>
        <w:t>, ;</w:t>
      </w:r>
    </w:p>
    <w:p w14:paraId="2AFCC8CC" w14:textId="77777777" w:rsidR="00A26296" w:rsidRDefault="00A26296">
      <w:pPr>
        <w:pStyle w:val="Commentaire"/>
      </w:pPr>
    </w:p>
    <w:p w14:paraId="00DDE6C7" w14:textId="77777777" w:rsidR="00A26296" w:rsidRDefault="00A26296">
      <w:pPr>
        <w:pStyle w:val="Commentaire"/>
      </w:pPr>
      <w:r>
        <w:t>Correct:</w:t>
      </w:r>
    </w:p>
    <w:p w14:paraId="62E9AF2E" w14:textId="77777777" w:rsidR="00A26296" w:rsidRDefault="00A26296">
      <w:pPr>
        <w:pStyle w:val="Commentaire"/>
      </w:pPr>
      <w:r>
        <w:t>Hope et al. (2015, 2016)</w:t>
      </w:r>
    </w:p>
    <w:p w14:paraId="42798A55" w14:textId="39F25F56" w:rsidR="00A26296" w:rsidRDefault="00A26296">
      <w:pPr>
        <w:pStyle w:val="Commentaire"/>
      </w:pPr>
      <w:r>
        <w:t>(Hope et al., 2015, 2016)</w:t>
      </w:r>
    </w:p>
  </w:comment>
  <w:comment w:id="6087" w:author="Robin Matthews" w:date="2021-07-13T15:07:00Z" w:initials="RM">
    <w:p w14:paraId="67ED8B4E" w14:textId="77777777" w:rsidR="00A26296" w:rsidRDefault="00A26296">
      <w:pPr>
        <w:pStyle w:val="Commentaire"/>
      </w:pPr>
      <w:r>
        <w:rPr>
          <w:rStyle w:val="Marquedecommentaire"/>
        </w:rPr>
        <w:annotationRef/>
      </w:r>
      <w:r>
        <w:t>Extra stuff:</w:t>
      </w:r>
    </w:p>
    <w:p w14:paraId="4755811A" w14:textId="77777777" w:rsidR="00A26296" w:rsidRDefault="00A26296">
      <w:pPr>
        <w:pStyle w:val="Commentaire"/>
      </w:pPr>
      <w:r>
        <w:t>, )</w:t>
      </w:r>
    </w:p>
    <w:p w14:paraId="5075D0B4" w14:textId="77777777" w:rsidR="00A26296" w:rsidRDefault="00A26296">
      <w:pPr>
        <w:pStyle w:val="Commentaire"/>
      </w:pPr>
    </w:p>
    <w:p w14:paraId="3BC9BF42" w14:textId="77777777" w:rsidR="00A26296" w:rsidRDefault="00A26296">
      <w:pPr>
        <w:pStyle w:val="Commentaire"/>
      </w:pPr>
      <w:r>
        <w:t>Correct:</w:t>
      </w:r>
    </w:p>
    <w:p w14:paraId="3531D742" w14:textId="77777777" w:rsidR="00A26296" w:rsidRDefault="00A26296">
      <w:pPr>
        <w:pStyle w:val="Commentaire"/>
      </w:pPr>
      <w:r>
        <w:t>Perkins and Gibson (2015)</w:t>
      </w:r>
    </w:p>
    <w:p w14:paraId="79AFA0A9" w14:textId="541BBE97" w:rsidR="00A26296" w:rsidRDefault="00A26296">
      <w:pPr>
        <w:pStyle w:val="Commentaire"/>
      </w:pPr>
      <w:r>
        <w:t>(Perkins and Gibson, 2015)</w:t>
      </w:r>
    </w:p>
  </w:comment>
  <w:comment w:id="6088" w:author="Robin Matthews" w:date="2021-07-13T15:07:00Z" w:initials="RM">
    <w:p w14:paraId="6CEB4E98" w14:textId="77777777" w:rsidR="00A26296" w:rsidRDefault="00A26296">
      <w:pPr>
        <w:pStyle w:val="Commentaire"/>
      </w:pPr>
      <w:r>
        <w:rPr>
          <w:rStyle w:val="Marquedecommentaire"/>
        </w:rPr>
        <w:annotationRef/>
      </w:r>
      <w:r>
        <w:t>Not found:</w:t>
      </w:r>
    </w:p>
    <w:p w14:paraId="33254AC7" w14:textId="77777777" w:rsidR="00A26296" w:rsidRDefault="00A26296">
      <w:pPr>
        <w:pStyle w:val="Commentaire"/>
      </w:pPr>
      <w:r>
        <w:t>C. Li et al.</w:t>
      </w:r>
    </w:p>
    <w:p w14:paraId="324EBF31" w14:textId="77777777" w:rsidR="00A26296" w:rsidRDefault="00A26296">
      <w:pPr>
        <w:pStyle w:val="Commentaire"/>
      </w:pPr>
    </w:p>
    <w:p w14:paraId="13E31167" w14:textId="77777777" w:rsidR="00A26296" w:rsidRDefault="00A26296">
      <w:pPr>
        <w:pStyle w:val="Commentaire"/>
      </w:pPr>
      <w:r>
        <w:t>Extra stuff:</w:t>
      </w:r>
    </w:p>
    <w:p w14:paraId="0FE18608" w14:textId="77777777" w:rsidR="00A26296" w:rsidRDefault="00A26296">
      <w:pPr>
        <w:pStyle w:val="Commentaire"/>
      </w:pPr>
      <w:r>
        <w:t xml:space="preserve">(Li et al., </w:t>
      </w:r>
    </w:p>
    <w:p w14:paraId="73B089B9" w14:textId="77777777" w:rsidR="00A26296" w:rsidRDefault="00A26296">
      <w:pPr>
        <w:pStyle w:val="Commentaire"/>
      </w:pPr>
    </w:p>
    <w:p w14:paraId="66BC6CDA" w14:textId="77777777" w:rsidR="00A26296" w:rsidRDefault="00A26296">
      <w:pPr>
        <w:pStyle w:val="Commentaire"/>
      </w:pPr>
      <w:r>
        <w:t>Correct:</w:t>
      </w:r>
    </w:p>
    <w:p w14:paraId="188ECA96" w14:textId="77777777" w:rsidR="00A26296" w:rsidRDefault="00A26296">
      <w:pPr>
        <w:pStyle w:val="Commentaire"/>
      </w:pPr>
      <w:r>
        <w:t>C. Li et al. (2020)</w:t>
      </w:r>
    </w:p>
    <w:p w14:paraId="3A0918B7" w14:textId="38FEA71F" w:rsidR="00A26296" w:rsidRDefault="00A26296">
      <w:pPr>
        <w:pStyle w:val="Commentaire"/>
      </w:pPr>
      <w:r>
        <w:t>(C. Li et al., 2020)</w:t>
      </w:r>
    </w:p>
  </w:comment>
  <w:comment w:id="6092" w:author="Robin Matthews" w:date="2021-07-13T15:07:00Z" w:initials="RM">
    <w:p w14:paraId="0D8C8732" w14:textId="77777777" w:rsidR="00A26296" w:rsidRDefault="00A26296">
      <w:pPr>
        <w:pStyle w:val="Commentaire"/>
      </w:pPr>
      <w:r>
        <w:rPr>
          <w:rStyle w:val="Marquedecommentaire"/>
        </w:rPr>
        <w:annotationRef/>
      </w:r>
      <w:r>
        <w:t>Not found:</w:t>
      </w:r>
    </w:p>
    <w:p w14:paraId="0CF5EEED" w14:textId="77777777" w:rsidR="00A26296" w:rsidRDefault="00A26296">
      <w:pPr>
        <w:pStyle w:val="Commentaire"/>
      </w:pPr>
      <w:r>
        <w:t>C. Li et al.</w:t>
      </w:r>
    </w:p>
    <w:p w14:paraId="73EF2E73" w14:textId="77777777" w:rsidR="00A26296" w:rsidRDefault="00A26296">
      <w:pPr>
        <w:pStyle w:val="Commentaire"/>
      </w:pPr>
    </w:p>
    <w:p w14:paraId="5F943D39" w14:textId="77777777" w:rsidR="00A26296" w:rsidRDefault="00A26296">
      <w:pPr>
        <w:pStyle w:val="Commentaire"/>
      </w:pPr>
      <w:r>
        <w:t>Extra stuff:</w:t>
      </w:r>
    </w:p>
    <w:p w14:paraId="1F93555E" w14:textId="77777777" w:rsidR="00A26296" w:rsidRDefault="00A26296">
      <w:pPr>
        <w:pStyle w:val="Commentaire"/>
      </w:pPr>
      <w:r>
        <w:t xml:space="preserve">(Li et al., </w:t>
      </w:r>
    </w:p>
    <w:p w14:paraId="6C5D88AE" w14:textId="77777777" w:rsidR="00A26296" w:rsidRDefault="00A26296">
      <w:pPr>
        <w:pStyle w:val="Commentaire"/>
      </w:pPr>
    </w:p>
    <w:p w14:paraId="5B245ADD" w14:textId="77777777" w:rsidR="00A26296" w:rsidRDefault="00A26296">
      <w:pPr>
        <w:pStyle w:val="Commentaire"/>
      </w:pPr>
      <w:r>
        <w:t>Correct:</w:t>
      </w:r>
    </w:p>
    <w:p w14:paraId="5BA5275F" w14:textId="77777777" w:rsidR="00A26296" w:rsidRDefault="00A26296">
      <w:pPr>
        <w:pStyle w:val="Commentaire"/>
      </w:pPr>
      <w:r>
        <w:t>C. Li et al. (2020)</w:t>
      </w:r>
    </w:p>
    <w:p w14:paraId="18249A1A" w14:textId="69E445C5" w:rsidR="00A26296" w:rsidRDefault="00A26296">
      <w:pPr>
        <w:pStyle w:val="Commentaire"/>
      </w:pPr>
      <w:r>
        <w:t>(C. Li et al., 2020)</w:t>
      </w:r>
    </w:p>
  </w:comment>
  <w:comment w:id="6097" w:author="Robin Matthews" w:date="2021-07-13T15:07:00Z" w:initials="RM">
    <w:p w14:paraId="60127B69" w14:textId="77777777" w:rsidR="00A26296" w:rsidRDefault="00A26296">
      <w:pPr>
        <w:pStyle w:val="Commentaire"/>
      </w:pPr>
      <w:r>
        <w:rPr>
          <w:rStyle w:val="Marquedecommentaire"/>
        </w:rPr>
        <w:annotationRef/>
      </w:r>
      <w:r>
        <w:t>Not found:</w:t>
      </w:r>
    </w:p>
    <w:p w14:paraId="0E37845D" w14:textId="77777777" w:rsidR="00A26296" w:rsidRDefault="00A26296">
      <w:pPr>
        <w:pStyle w:val="Commentaire"/>
      </w:pPr>
      <w:r>
        <w:t>C. Li et al.</w:t>
      </w:r>
    </w:p>
    <w:p w14:paraId="0C25BE50" w14:textId="77777777" w:rsidR="00A26296" w:rsidRDefault="00A26296">
      <w:pPr>
        <w:pStyle w:val="Commentaire"/>
      </w:pPr>
    </w:p>
    <w:p w14:paraId="48D675A1" w14:textId="77777777" w:rsidR="00A26296" w:rsidRDefault="00A26296">
      <w:pPr>
        <w:pStyle w:val="Commentaire"/>
      </w:pPr>
      <w:r>
        <w:t>Extra stuff:</w:t>
      </w:r>
    </w:p>
    <w:p w14:paraId="4714A84E" w14:textId="77777777" w:rsidR="00A26296" w:rsidRDefault="00A26296">
      <w:pPr>
        <w:pStyle w:val="Commentaire"/>
      </w:pPr>
      <w:r>
        <w:t xml:space="preserve">(Li et al., </w:t>
      </w:r>
    </w:p>
    <w:p w14:paraId="0051C7A9" w14:textId="77777777" w:rsidR="00A26296" w:rsidRDefault="00A26296">
      <w:pPr>
        <w:pStyle w:val="Commentaire"/>
      </w:pPr>
    </w:p>
    <w:p w14:paraId="347BBB46" w14:textId="77777777" w:rsidR="00A26296" w:rsidRDefault="00A26296">
      <w:pPr>
        <w:pStyle w:val="Commentaire"/>
      </w:pPr>
      <w:r>
        <w:t>Correct:</w:t>
      </w:r>
    </w:p>
    <w:p w14:paraId="7C88588C" w14:textId="77777777" w:rsidR="00A26296" w:rsidRDefault="00A26296">
      <w:pPr>
        <w:pStyle w:val="Commentaire"/>
      </w:pPr>
      <w:r>
        <w:t>C. Li et al. (2020)</w:t>
      </w:r>
    </w:p>
    <w:p w14:paraId="7A6AD8AC" w14:textId="15B9DF95" w:rsidR="00A26296" w:rsidRDefault="00A26296">
      <w:pPr>
        <w:pStyle w:val="Commentaire"/>
      </w:pPr>
      <w:r>
        <w:t>(C. Li et al., 2020)</w:t>
      </w:r>
    </w:p>
  </w:comment>
  <w:comment w:id="6100" w:author="Robin Matthews" w:date="2021-07-13T15:07:00Z" w:initials="RM">
    <w:p w14:paraId="2F1BDF8F" w14:textId="77777777" w:rsidR="00A26296" w:rsidRDefault="00A26296">
      <w:pPr>
        <w:pStyle w:val="Commentaire"/>
      </w:pPr>
      <w:r>
        <w:rPr>
          <w:rStyle w:val="Marquedecommentaire"/>
        </w:rPr>
        <w:annotationRef/>
      </w:r>
      <w:r>
        <w:t>Not found:</w:t>
      </w:r>
    </w:p>
    <w:p w14:paraId="7A586AF9" w14:textId="77777777" w:rsidR="00A26296" w:rsidRDefault="00A26296">
      <w:pPr>
        <w:pStyle w:val="Commentaire"/>
      </w:pPr>
      <w:r>
        <w:t>C. Li et al.</w:t>
      </w:r>
    </w:p>
    <w:p w14:paraId="5CD5935A" w14:textId="77777777" w:rsidR="00A26296" w:rsidRDefault="00A26296">
      <w:pPr>
        <w:pStyle w:val="Commentaire"/>
      </w:pPr>
    </w:p>
    <w:p w14:paraId="1C1B1205" w14:textId="77777777" w:rsidR="00A26296" w:rsidRDefault="00A26296">
      <w:pPr>
        <w:pStyle w:val="Commentaire"/>
      </w:pPr>
      <w:r>
        <w:t>Extra stuff:</w:t>
      </w:r>
    </w:p>
    <w:p w14:paraId="6B94C106" w14:textId="77777777" w:rsidR="00A26296" w:rsidRDefault="00A26296">
      <w:pPr>
        <w:pStyle w:val="Commentaire"/>
      </w:pPr>
      <w:r>
        <w:t xml:space="preserve">(Li et al., </w:t>
      </w:r>
    </w:p>
    <w:p w14:paraId="486F3A1B" w14:textId="77777777" w:rsidR="00A26296" w:rsidRDefault="00A26296">
      <w:pPr>
        <w:pStyle w:val="Commentaire"/>
      </w:pPr>
    </w:p>
    <w:p w14:paraId="33FA9DA9" w14:textId="77777777" w:rsidR="00A26296" w:rsidRDefault="00A26296">
      <w:pPr>
        <w:pStyle w:val="Commentaire"/>
      </w:pPr>
      <w:r>
        <w:t>Correct:</w:t>
      </w:r>
    </w:p>
    <w:p w14:paraId="1A70378F" w14:textId="77777777" w:rsidR="00A26296" w:rsidRDefault="00A26296">
      <w:pPr>
        <w:pStyle w:val="Commentaire"/>
      </w:pPr>
      <w:r>
        <w:t>C. Li et al. (2020)</w:t>
      </w:r>
    </w:p>
    <w:p w14:paraId="33A87016" w14:textId="5E102A83" w:rsidR="00A26296" w:rsidRDefault="00A26296">
      <w:pPr>
        <w:pStyle w:val="Commentaire"/>
      </w:pPr>
      <w:r>
        <w:t>(C. Li et al., 2020)</w:t>
      </w:r>
    </w:p>
  </w:comment>
  <w:comment w:id="6106" w:author="Robin Matthews" w:date="2021-07-13T15:07:00Z" w:initials="RM">
    <w:p w14:paraId="27493EEA" w14:textId="77777777" w:rsidR="00A26296" w:rsidRDefault="00A26296">
      <w:pPr>
        <w:pStyle w:val="Commentaire"/>
      </w:pPr>
      <w:r>
        <w:rPr>
          <w:rStyle w:val="Marquedecommentaire"/>
        </w:rPr>
        <w:annotationRef/>
      </w:r>
      <w:r>
        <w:t>Not found:</w:t>
      </w:r>
    </w:p>
    <w:p w14:paraId="433A81CB" w14:textId="77777777" w:rsidR="00A26296" w:rsidRDefault="00A26296">
      <w:pPr>
        <w:pStyle w:val="Commentaire"/>
      </w:pPr>
      <w:r>
        <w:t>C. Li et al.</w:t>
      </w:r>
    </w:p>
    <w:p w14:paraId="1D48DD0F" w14:textId="77777777" w:rsidR="00A26296" w:rsidRDefault="00A26296">
      <w:pPr>
        <w:pStyle w:val="Commentaire"/>
      </w:pPr>
    </w:p>
    <w:p w14:paraId="53EBA4A4" w14:textId="77777777" w:rsidR="00A26296" w:rsidRDefault="00A26296">
      <w:pPr>
        <w:pStyle w:val="Commentaire"/>
      </w:pPr>
      <w:r>
        <w:t>Extra stuff:</w:t>
      </w:r>
    </w:p>
    <w:p w14:paraId="3D4BDF6F" w14:textId="77777777" w:rsidR="00A26296" w:rsidRDefault="00A26296">
      <w:pPr>
        <w:pStyle w:val="Commentaire"/>
      </w:pPr>
      <w:r>
        <w:t xml:space="preserve">(Li et al., </w:t>
      </w:r>
    </w:p>
    <w:p w14:paraId="57C2BE52" w14:textId="77777777" w:rsidR="00A26296" w:rsidRDefault="00A26296">
      <w:pPr>
        <w:pStyle w:val="Commentaire"/>
      </w:pPr>
    </w:p>
    <w:p w14:paraId="1FFBE7C6" w14:textId="77777777" w:rsidR="00A26296" w:rsidRDefault="00A26296">
      <w:pPr>
        <w:pStyle w:val="Commentaire"/>
      </w:pPr>
      <w:r>
        <w:t>Correct:</w:t>
      </w:r>
    </w:p>
    <w:p w14:paraId="341C1BE0" w14:textId="77777777" w:rsidR="00A26296" w:rsidRDefault="00A26296">
      <w:pPr>
        <w:pStyle w:val="Commentaire"/>
      </w:pPr>
      <w:r>
        <w:t>C. Li et al. (2020)</w:t>
      </w:r>
    </w:p>
    <w:p w14:paraId="71557453" w14:textId="35662F0D" w:rsidR="00A26296" w:rsidRDefault="00A26296">
      <w:pPr>
        <w:pStyle w:val="Commentaire"/>
      </w:pPr>
      <w:r>
        <w:t>(C. Li et al., 2020)</w:t>
      </w:r>
    </w:p>
  </w:comment>
  <w:comment w:id="6109" w:author="Robin Matthews" w:date="2021-07-13T15:07:00Z" w:initials="RM">
    <w:p w14:paraId="619A909A" w14:textId="77777777" w:rsidR="00A26296" w:rsidRDefault="00A26296">
      <w:pPr>
        <w:pStyle w:val="Commentaire"/>
      </w:pPr>
      <w:r>
        <w:rPr>
          <w:rStyle w:val="Marquedecommentaire"/>
        </w:rPr>
        <w:annotationRef/>
      </w:r>
      <w:r>
        <w:t>Not found:</w:t>
      </w:r>
    </w:p>
    <w:p w14:paraId="7C810922" w14:textId="77777777" w:rsidR="00A26296" w:rsidRDefault="00A26296">
      <w:pPr>
        <w:pStyle w:val="Commentaire"/>
      </w:pPr>
      <w:r>
        <w:t>C. Li et al.</w:t>
      </w:r>
    </w:p>
    <w:p w14:paraId="5D989E18" w14:textId="77777777" w:rsidR="00A26296" w:rsidRDefault="00A26296">
      <w:pPr>
        <w:pStyle w:val="Commentaire"/>
      </w:pPr>
    </w:p>
    <w:p w14:paraId="6CBB3508" w14:textId="77777777" w:rsidR="00A26296" w:rsidRDefault="00A26296">
      <w:pPr>
        <w:pStyle w:val="Commentaire"/>
      </w:pPr>
      <w:r>
        <w:t>Extra stuff:</w:t>
      </w:r>
    </w:p>
    <w:p w14:paraId="29FD7286" w14:textId="77777777" w:rsidR="00A26296" w:rsidRDefault="00A26296">
      <w:pPr>
        <w:pStyle w:val="Commentaire"/>
      </w:pPr>
      <w:r>
        <w:t xml:space="preserve">(Li et al., </w:t>
      </w:r>
    </w:p>
    <w:p w14:paraId="7C741968" w14:textId="77777777" w:rsidR="00A26296" w:rsidRDefault="00A26296">
      <w:pPr>
        <w:pStyle w:val="Commentaire"/>
      </w:pPr>
    </w:p>
    <w:p w14:paraId="484C4BEA" w14:textId="77777777" w:rsidR="00A26296" w:rsidRDefault="00A26296">
      <w:pPr>
        <w:pStyle w:val="Commentaire"/>
      </w:pPr>
      <w:r>
        <w:t>Correct:</w:t>
      </w:r>
    </w:p>
    <w:p w14:paraId="22F66E42" w14:textId="77777777" w:rsidR="00A26296" w:rsidRDefault="00A26296">
      <w:pPr>
        <w:pStyle w:val="Commentaire"/>
      </w:pPr>
      <w:r>
        <w:t>C. Li et al. (2020)</w:t>
      </w:r>
    </w:p>
    <w:p w14:paraId="6291A876" w14:textId="62F0A31B" w:rsidR="00A26296" w:rsidRDefault="00A26296">
      <w:pPr>
        <w:pStyle w:val="Commentaire"/>
      </w:pPr>
      <w:r>
        <w:t>(C. Li et al., 2020)</w:t>
      </w:r>
    </w:p>
  </w:comment>
  <w:comment w:id="6117" w:author="Robin Matthews" w:date="2021-07-13T15:07:00Z" w:initials="RM">
    <w:p w14:paraId="472A4FB6" w14:textId="77777777" w:rsidR="00A26296" w:rsidRDefault="00A26296">
      <w:pPr>
        <w:pStyle w:val="Commentaire"/>
      </w:pPr>
      <w:r>
        <w:rPr>
          <w:rStyle w:val="Marquedecommentaire"/>
        </w:rPr>
        <w:annotationRef/>
      </w:r>
      <w:r>
        <w:t>Not found:</w:t>
      </w:r>
    </w:p>
    <w:p w14:paraId="7B570DC2" w14:textId="77777777" w:rsidR="00A26296" w:rsidRDefault="00A26296">
      <w:pPr>
        <w:pStyle w:val="Commentaire"/>
      </w:pPr>
      <w:r>
        <w:t>MfE and Stats NZ, 2020</w:t>
      </w:r>
    </w:p>
    <w:p w14:paraId="0683AA2B" w14:textId="77777777" w:rsidR="00A26296" w:rsidRDefault="00A26296">
      <w:pPr>
        <w:pStyle w:val="Commentaire"/>
      </w:pPr>
    </w:p>
    <w:p w14:paraId="72458627" w14:textId="77777777" w:rsidR="00A26296" w:rsidRDefault="00A26296">
      <w:pPr>
        <w:pStyle w:val="Commentaire"/>
      </w:pPr>
      <w:r>
        <w:t>Extra stuff:</w:t>
      </w:r>
    </w:p>
    <w:p w14:paraId="43CF98F3" w14:textId="77777777" w:rsidR="00A26296" w:rsidRDefault="00A26296">
      <w:pPr>
        <w:pStyle w:val="Commentaire"/>
      </w:pPr>
      <w:r>
        <w:t>(; ; Ministry for the Environment &amp; Stats NZ, 2020;</w:t>
      </w:r>
    </w:p>
    <w:p w14:paraId="3705C865" w14:textId="77777777" w:rsidR="00A26296" w:rsidRDefault="00A26296">
      <w:pPr>
        <w:pStyle w:val="Commentaire"/>
      </w:pPr>
    </w:p>
    <w:p w14:paraId="4D38F7D1" w14:textId="77777777" w:rsidR="00A26296" w:rsidRDefault="00A26296">
      <w:pPr>
        <w:pStyle w:val="Commentaire"/>
      </w:pPr>
      <w:r>
        <w:t>Correct:</w:t>
      </w:r>
    </w:p>
    <w:p w14:paraId="7239A15B" w14:textId="1D87F2C1" w:rsidR="00A26296" w:rsidRDefault="00A26296">
      <w:pPr>
        <w:pStyle w:val="Commentaire"/>
      </w:pPr>
      <w:r>
        <w:t>(Caloiero, 2017; Dunn et al., 2020; MfE and Stats NZ, 2020)</w:t>
      </w:r>
    </w:p>
  </w:comment>
  <w:comment w:id="6119" w:author="Robin Matthews" w:date="2021-07-13T15:07:00Z" w:initials="RM">
    <w:p w14:paraId="7A63EA19" w14:textId="77777777" w:rsidR="00A26296" w:rsidRDefault="00A26296">
      <w:pPr>
        <w:pStyle w:val="Commentaire"/>
      </w:pPr>
      <w:r>
        <w:rPr>
          <w:rStyle w:val="Marquedecommentaire"/>
        </w:rPr>
        <w:annotationRef/>
      </w:r>
      <w:r>
        <w:t>Extra stuff:</w:t>
      </w:r>
    </w:p>
    <w:p w14:paraId="5B6BE557" w14:textId="77777777" w:rsidR="00A26296" w:rsidRDefault="00A26296">
      <w:pPr>
        <w:pStyle w:val="Commentaire"/>
      </w:pPr>
      <w:r>
        <w:t>, )</w:t>
      </w:r>
    </w:p>
    <w:p w14:paraId="19E49E36" w14:textId="77777777" w:rsidR="00A26296" w:rsidRDefault="00A26296">
      <w:pPr>
        <w:pStyle w:val="Commentaire"/>
      </w:pPr>
    </w:p>
    <w:p w14:paraId="0AFF6831" w14:textId="77777777" w:rsidR="00A26296" w:rsidRDefault="00A26296">
      <w:pPr>
        <w:pStyle w:val="Commentaire"/>
      </w:pPr>
      <w:r>
        <w:t>Correct:</w:t>
      </w:r>
    </w:p>
    <w:p w14:paraId="34102AF3" w14:textId="77777777" w:rsidR="00A26296" w:rsidRDefault="00A26296">
      <w:pPr>
        <w:pStyle w:val="Commentaire"/>
      </w:pPr>
      <w:r>
        <w:t>Harrington (2020)</w:t>
      </w:r>
    </w:p>
    <w:p w14:paraId="095BFDE0" w14:textId="6B4C86DE" w:rsidR="00A26296" w:rsidRDefault="00A26296">
      <w:pPr>
        <w:pStyle w:val="Commentaire"/>
      </w:pPr>
      <w:r>
        <w:t>(Harrington, 2020)</w:t>
      </w:r>
    </w:p>
  </w:comment>
  <w:comment w:id="6124" w:author="Robin Matthews" w:date="2021-07-13T15:07:00Z" w:initials="RM">
    <w:p w14:paraId="14396692" w14:textId="77777777" w:rsidR="00A26296" w:rsidRDefault="00A26296">
      <w:pPr>
        <w:pStyle w:val="Commentaire"/>
      </w:pPr>
      <w:r>
        <w:rPr>
          <w:rStyle w:val="Marquedecommentaire"/>
        </w:rPr>
        <w:annotationRef/>
      </w:r>
      <w:r>
        <w:t>Extra stuff:</w:t>
      </w:r>
    </w:p>
    <w:p w14:paraId="77AAC9B8" w14:textId="77777777" w:rsidR="00A26296" w:rsidRDefault="00A26296">
      <w:pPr>
        <w:pStyle w:val="Commentaire"/>
      </w:pPr>
      <w:r>
        <w:t>(, ;</w:t>
      </w:r>
    </w:p>
    <w:p w14:paraId="022EC9B2" w14:textId="77777777" w:rsidR="00A26296" w:rsidRDefault="00A26296">
      <w:pPr>
        <w:pStyle w:val="Commentaire"/>
      </w:pPr>
    </w:p>
    <w:p w14:paraId="07F1F111" w14:textId="77777777" w:rsidR="00A26296" w:rsidRDefault="00A26296">
      <w:pPr>
        <w:pStyle w:val="Commentaire"/>
      </w:pPr>
      <w:r>
        <w:t>Correct:</w:t>
      </w:r>
    </w:p>
    <w:p w14:paraId="5FC73F00" w14:textId="77777777" w:rsidR="00A26296" w:rsidRDefault="00A26296">
      <w:pPr>
        <w:pStyle w:val="Commentaire"/>
      </w:pPr>
      <w:r>
        <w:t>Seong et al. (2020)</w:t>
      </w:r>
    </w:p>
    <w:p w14:paraId="099C4899" w14:textId="79C8C6F3" w:rsidR="00A26296" w:rsidRDefault="00A26296">
      <w:pPr>
        <w:pStyle w:val="Commentaire"/>
      </w:pPr>
      <w:r>
        <w:t>(Seong et al., 2020)</w:t>
      </w:r>
    </w:p>
  </w:comment>
  <w:comment w:id="6126" w:author="Robin Matthews" w:date="2021-07-13T15:07:00Z" w:initials="RM">
    <w:p w14:paraId="08216101" w14:textId="77777777" w:rsidR="00A26296" w:rsidRDefault="00A26296">
      <w:pPr>
        <w:pStyle w:val="Commentaire"/>
      </w:pPr>
      <w:r>
        <w:rPr>
          <w:rStyle w:val="Marquedecommentaire"/>
        </w:rPr>
        <w:annotationRef/>
      </w:r>
      <w:r>
        <w:t>Not found:</w:t>
      </w:r>
    </w:p>
    <w:p w14:paraId="3ECB91AA" w14:textId="77777777" w:rsidR="00A26296" w:rsidRDefault="00A26296">
      <w:pPr>
        <w:pStyle w:val="Commentaire"/>
      </w:pPr>
      <w:r>
        <w:t>Z. Wang et al.</w:t>
      </w:r>
    </w:p>
    <w:p w14:paraId="6D133878" w14:textId="77777777" w:rsidR="00A26296" w:rsidRDefault="00A26296">
      <w:pPr>
        <w:pStyle w:val="Commentaire"/>
      </w:pPr>
      <w:r>
        <w:t>2017a</w:t>
      </w:r>
    </w:p>
    <w:p w14:paraId="2ABEAF33" w14:textId="77777777" w:rsidR="00A26296" w:rsidRDefault="00A26296">
      <w:pPr>
        <w:pStyle w:val="Commentaire"/>
      </w:pPr>
    </w:p>
    <w:p w14:paraId="6392BBAC" w14:textId="77777777" w:rsidR="00A26296" w:rsidRDefault="00A26296">
      <w:pPr>
        <w:pStyle w:val="Commentaire"/>
      </w:pPr>
      <w:r>
        <w:t>Extra stuff:</w:t>
      </w:r>
    </w:p>
    <w:p w14:paraId="3F13478F" w14:textId="77777777" w:rsidR="00A26296" w:rsidRDefault="00A26296">
      <w:pPr>
        <w:pStyle w:val="Commentaire"/>
      </w:pPr>
      <w:r>
        <w:t>Wang et al., 2017)</w:t>
      </w:r>
    </w:p>
    <w:p w14:paraId="49F58730" w14:textId="77777777" w:rsidR="00A26296" w:rsidRDefault="00A26296">
      <w:pPr>
        <w:pStyle w:val="Commentaire"/>
      </w:pPr>
    </w:p>
    <w:p w14:paraId="7D591218" w14:textId="77777777" w:rsidR="00A26296" w:rsidRDefault="00A26296">
      <w:pPr>
        <w:pStyle w:val="Commentaire"/>
      </w:pPr>
      <w:r>
        <w:t>Correct:</w:t>
      </w:r>
    </w:p>
    <w:p w14:paraId="0392F761" w14:textId="77777777" w:rsidR="00A26296" w:rsidRDefault="00A26296">
      <w:pPr>
        <w:pStyle w:val="Commentaire"/>
      </w:pPr>
      <w:r>
        <w:t>Z. Wang et al. (2017a)</w:t>
      </w:r>
    </w:p>
    <w:p w14:paraId="01170F0C" w14:textId="3828FCBC" w:rsidR="00A26296" w:rsidRDefault="00A26296">
      <w:pPr>
        <w:pStyle w:val="Commentaire"/>
      </w:pPr>
      <w:r>
        <w:t>(Z. Wang et al., 2017a)</w:t>
      </w:r>
    </w:p>
  </w:comment>
  <w:comment w:id="6127" w:author="Robin Matthews" w:date="2021-07-13T15:07:00Z" w:initials="RM">
    <w:p w14:paraId="1BDF9D5C" w14:textId="77777777" w:rsidR="00A26296" w:rsidRDefault="00A26296">
      <w:pPr>
        <w:pStyle w:val="Commentaire"/>
      </w:pPr>
      <w:r>
        <w:rPr>
          <w:rStyle w:val="Marquedecommentaire"/>
        </w:rPr>
        <w:annotationRef/>
      </w:r>
      <w:r>
        <w:t>Not found:</w:t>
      </w:r>
    </w:p>
    <w:p w14:paraId="7F60F256" w14:textId="77777777" w:rsidR="00A26296" w:rsidRDefault="00A26296">
      <w:pPr>
        <w:pStyle w:val="Commentaire"/>
      </w:pPr>
      <w:r>
        <w:t>C. Li et al.</w:t>
      </w:r>
    </w:p>
    <w:p w14:paraId="6BC38568" w14:textId="77777777" w:rsidR="00A26296" w:rsidRDefault="00A26296">
      <w:pPr>
        <w:pStyle w:val="Commentaire"/>
      </w:pPr>
    </w:p>
    <w:p w14:paraId="5E457E78" w14:textId="77777777" w:rsidR="00A26296" w:rsidRDefault="00A26296">
      <w:pPr>
        <w:pStyle w:val="Commentaire"/>
      </w:pPr>
      <w:r>
        <w:t>Extra stuff:</w:t>
      </w:r>
    </w:p>
    <w:p w14:paraId="601145A3" w14:textId="77777777" w:rsidR="00A26296" w:rsidRDefault="00A26296">
      <w:pPr>
        <w:pStyle w:val="Commentaire"/>
      </w:pPr>
      <w:r>
        <w:t xml:space="preserve">(Li et al., </w:t>
      </w:r>
    </w:p>
    <w:p w14:paraId="2C1C1ACC" w14:textId="77777777" w:rsidR="00A26296" w:rsidRDefault="00A26296">
      <w:pPr>
        <w:pStyle w:val="Commentaire"/>
      </w:pPr>
    </w:p>
    <w:p w14:paraId="31EDB288" w14:textId="77777777" w:rsidR="00A26296" w:rsidRDefault="00A26296">
      <w:pPr>
        <w:pStyle w:val="Commentaire"/>
      </w:pPr>
      <w:r>
        <w:t>Correct:</w:t>
      </w:r>
    </w:p>
    <w:p w14:paraId="5EBF840E" w14:textId="77777777" w:rsidR="00A26296" w:rsidRDefault="00A26296">
      <w:pPr>
        <w:pStyle w:val="Commentaire"/>
      </w:pPr>
      <w:r>
        <w:t>C. Li et al. (2020)</w:t>
      </w:r>
    </w:p>
    <w:p w14:paraId="0D4F07C3" w14:textId="7439F156" w:rsidR="00A26296" w:rsidRDefault="00A26296">
      <w:pPr>
        <w:pStyle w:val="Commentaire"/>
      </w:pPr>
      <w:r>
        <w:t>(C. Li et al., 2020)</w:t>
      </w:r>
    </w:p>
  </w:comment>
  <w:comment w:id="6132" w:author="Robin Matthews" w:date="2021-07-13T15:07:00Z" w:initials="RM">
    <w:p w14:paraId="446DA26E" w14:textId="77777777" w:rsidR="00A26296" w:rsidRDefault="00A26296">
      <w:pPr>
        <w:pStyle w:val="Commentaire"/>
      </w:pPr>
      <w:r>
        <w:rPr>
          <w:rStyle w:val="Marquedecommentaire"/>
        </w:rPr>
        <w:annotationRef/>
      </w:r>
      <w:r>
        <w:t>Not found:</w:t>
      </w:r>
    </w:p>
    <w:p w14:paraId="5A9DC06F" w14:textId="77777777" w:rsidR="00A26296" w:rsidRDefault="00A26296">
      <w:pPr>
        <w:pStyle w:val="Commentaire"/>
      </w:pPr>
      <w:r>
        <w:t>C. Li et al.</w:t>
      </w:r>
    </w:p>
    <w:p w14:paraId="329BDF9F" w14:textId="77777777" w:rsidR="00A26296" w:rsidRDefault="00A26296">
      <w:pPr>
        <w:pStyle w:val="Commentaire"/>
      </w:pPr>
    </w:p>
    <w:p w14:paraId="15E586C4" w14:textId="77777777" w:rsidR="00A26296" w:rsidRDefault="00A26296">
      <w:pPr>
        <w:pStyle w:val="Commentaire"/>
      </w:pPr>
      <w:r>
        <w:t>Extra stuff:</w:t>
      </w:r>
    </w:p>
    <w:p w14:paraId="5625F18E" w14:textId="77777777" w:rsidR="00A26296" w:rsidRDefault="00A26296">
      <w:pPr>
        <w:pStyle w:val="Commentaire"/>
      </w:pPr>
      <w:r>
        <w:t xml:space="preserve">(Li et al., </w:t>
      </w:r>
    </w:p>
    <w:p w14:paraId="00173B22" w14:textId="77777777" w:rsidR="00A26296" w:rsidRDefault="00A26296">
      <w:pPr>
        <w:pStyle w:val="Commentaire"/>
      </w:pPr>
    </w:p>
    <w:p w14:paraId="506F8143" w14:textId="77777777" w:rsidR="00A26296" w:rsidRDefault="00A26296">
      <w:pPr>
        <w:pStyle w:val="Commentaire"/>
      </w:pPr>
      <w:r>
        <w:t>Correct:</w:t>
      </w:r>
    </w:p>
    <w:p w14:paraId="0F9C5BA1" w14:textId="77777777" w:rsidR="00A26296" w:rsidRDefault="00A26296">
      <w:pPr>
        <w:pStyle w:val="Commentaire"/>
      </w:pPr>
      <w:r>
        <w:t>C. Li et al. (2020)</w:t>
      </w:r>
    </w:p>
    <w:p w14:paraId="1381525D" w14:textId="7C73F445" w:rsidR="00A26296" w:rsidRDefault="00A26296">
      <w:pPr>
        <w:pStyle w:val="Commentaire"/>
      </w:pPr>
      <w:r>
        <w:t>(C. Li et al., 2020)</w:t>
      </w:r>
    </w:p>
  </w:comment>
  <w:comment w:id="6138" w:author="Robin Matthews" w:date="2021-07-13T15:07:00Z" w:initials="RM">
    <w:p w14:paraId="503CFD49" w14:textId="77777777" w:rsidR="00A26296" w:rsidRDefault="00A26296">
      <w:pPr>
        <w:pStyle w:val="Commentaire"/>
      </w:pPr>
      <w:r>
        <w:rPr>
          <w:rStyle w:val="Marquedecommentaire"/>
        </w:rPr>
        <w:annotationRef/>
      </w:r>
      <w:r>
        <w:t>Not found:</w:t>
      </w:r>
    </w:p>
    <w:p w14:paraId="45806C6C" w14:textId="77777777" w:rsidR="00A26296" w:rsidRDefault="00A26296">
      <w:pPr>
        <w:pStyle w:val="Commentaire"/>
      </w:pPr>
      <w:r>
        <w:t>C. Li et al.</w:t>
      </w:r>
    </w:p>
    <w:p w14:paraId="3ACD4CB4" w14:textId="77777777" w:rsidR="00A26296" w:rsidRDefault="00A26296">
      <w:pPr>
        <w:pStyle w:val="Commentaire"/>
      </w:pPr>
    </w:p>
    <w:p w14:paraId="50155429" w14:textId="77777777" w:rsidR="00A26296" w:rsidRDefault="00A26296">
      <w:pPr>
        <w:pStyle w:val="Commentaire"/>
      </w:pPr>
      <w:r>
        <w:t>Extra stuff:</w:t>
      </w:r>
    </w:p>
    <w:p w14:paraId="0E583A0B" w14:textId="77777777" w:rsidR="00A26296" w:rsidRDefault="00A26296">
      <w:pPr>
        <w:pStyle w:val="Commentaire"/>
      </w:pPr>
      <w:r>
        <w:t xml:space="preserve">(Li et al., </w:t>
      </w:r>
    </w:p>
    <w:p w14:paraId="3AF3A607" w14:textId="77777777" w:rsidR="00A26296" w:rsidRDefault="00A26296">
      <w:pPr>
        <w:pStyle w:val="Commentaire"/>
      </w:pPr>
    </w:p>
    <w:p w14:paraId="04BCDE8D" w14:textId="77777777" w:rsidR="00A26296" w:rsidRDefault="00A26296">
      <w:pPr>
        <w:pStyle w:val="Commentaire"/>
      </w:pPr>
      <w:r>
        <w:t>Correct:</w:t>
      </w:r>
    </w:p>
    <w:p w14:paraId="486A1C0F" w14:textId="77777777" w:rsidR="00A26296" w:rsidRDefault="00A26296">
      <w:pPr>
        <w:pStyle w:val="Commentaire"/>
      </w:pPr>
      <w:r>
        <w:t>C. Li et al. (2020)</w:t>
      </w:r>
    </w:p>
    <w:p w14:paraId="6D35E122" w14:textId="29C33FE5" w:rsidR="00A26296" w:rsidRDefault="00A26296">
      <w:pPr>
        <w:pStyle w:val="Commentaire"/>
      </w:pPr>
      <w:r>
        <w:t>(C. Li et al., 2020)</w:t>
      </w:r>
    </w:p>
  </w:comment>
  <w:comment w:id="6141" w:author="Robin Matthews" w:date="2021-07-13T15:07:00Z" w:initials="RM">
    <w:p w14:paraId="41CCE15A" w14:textId="77777777" w:rsidR="00A26296" w:rsidRDefault="00A26296">
      <w:pPr>
        <w:pStyle w:val="Commentaire"/>
      </w:pPr>
      <w:r>
        <w:rPr>
          <w:rStyle w:val="Marquedecommentaire"/>
        </w:rPr>
        <w:annotationRef/>
      </w:r>
      <w:r>
        <w:t>Not found:</w:t>
      </w:r>
    </w:p>
    <w:p w14:paraId="26EC0664" w14:textId="77777777" w:rsidR="00A26296" w:rsidRDefault="00A26296">
      <w:pPr>
        <w:pStyle w:val="Commentaire"/>
      </w:pPr>
      <w:r>
        <w:t>C. Li et al.</w:t>
      </w:r>
    </w:p>
    <w:p w14:paraId="5F4B3BF2" w14:textId="77777777" w:rsidR="00A26296" w:rsidRDefault="00A26296">
      <w:pPr>
        <w:pStyle w:val="Commentaire"/>
      </w:pPr>
    </w:p>
    <w:p w14:paraId="2CDAA124" w14:textId="77777777" w:rsidR="00A26296" w:rsidRDefault="00A26296">
      <w:pPr>
        <w:pStyle w:val="Commentaire"/>
      </w:pPr>
      <w:r>
        <w:t>Extra stuff:</w:t>
      </w:r>
    </w:p>
    <w:p w14:paraId="652DFC2E" w14:textId="77777777" w:rsidR="00A26296" w:rsidRDefault="00A26296">
      <w:pPr>
        <w:pStyle w:val="Commentaire"/>
      </w:pPr>
      <w:r>
        <w:t xml:space="preserve">(Li et al., </w:t>
      </w:r>
    </w:p>
    <w:p w14:paraId="4A1B78B3" w14:textId="77777777" w:rsidR="00A26296" w:rsidRDefault="00A26296">
      <w:pPr>
        <w:pStyle w:val="Commentaire"/>
      </w:pPr>
    </w:p>
    <w:p w14:paraId="5E90248E" w14:textId="77777777" w:rsidR="00A26296" w:rsidRDefault="00A26296">
      <w:pPr>
        <w:pStyle w:val="Commentaire"/>
      </w:pPr>
      <w:r>
        <w:t>Correct:</w:t>
      </w:r>
    </w:p>
    <w:p w14:paraId="10BB7F26" w14:textId="77777777" w:rsidR="00A26296" w:rsidRDefault="00A26296">
      <w:pPr>
        <w:pStyle w:val="Commentaire"/>
      </w:pPr>
      <w:r>
        <w:t>C. Li et al. (2020)</w:t>
      </w:r>
    </w:p>
    <w:p w14:paraId="5BA6D772" w14:textId="040981B1" w:rsidR="00A26296" w:rsidRDefault="00A26296">
      <w:pPr>
        <w:pStyle w:val="Commentaire"/>
      </w:pPr>
      <w:r>
        <w:t>(C. Li et al., 2020)</w:t>
      </w:r>
    </w:p>
  </w:comment>
  <w:comment w:id="6144" w:author="Robin Matthews" w:date="2021-07-13T15:07:00Z" w:initials="RM">
    <w:p w14:paraId="310E19E3" w14:textId="77777777" w:rsidR="00A26296" w:rsidRDefault="00A26296">
      <w:pPr>
        <w:pStyle w:val="Commentaire"/>
      </w:pPr>
      <w:r>
        <w:rPr>
          <w:rStyle w:val="Marquedecommentaire"/>
        </w:rPr>
        <w:annotationRef/>
      </w:r>
      <w:r>
        <w:t>Not found:</w:t>
      </w:r>
    </w:p>
    <w:p w14:paraId="04857E68" w14:textId="77777777" w:rsidR="00A26296" w:rsidRDefault="00A26296">
      <w:pPr>
        <w:pStyle w:val="Commentaire"/>
      </w:pPr>
      <w:r>
        <w:t>C. Li et al.</w:t>
      </w:r>
    </w:p>
    <w:p w14:paraId="45119CC0" w14:textId="77777777" w:rsidR="00A26296" w:rsidRDefault="00A26296">
      <w:pPr>
        <w:pStyle w:val="Commentaire"/>
      </w:pPr>
    </w:p>
    <w:p w14:paraId="4676EA8B" w14:textId="77777777" w:rsidR="00A26296" w:rsidRDefault="00A26296">
      <w:pPr>
        <w:pStyle w:val="Commentaire"/>
      </w:pPr>
      <w:r>
        <w:t>Extra stuff:</w:t>
      </w:r>
    </w:p>
    <w:p w14:paraId="2B5D9880" w14:textId="77777777" w:rsidR="00A26296" w:rsidRDefault="00A26296">
      <w:pPr>
        <w:pStyle w:val="Commentaire"/>
      </w:pPr>
      <w:r>
        <w:t xml:space="preserve">(Li et al., </w:t>
      </w:r>
    </w:p>
    <w:p w14:paraId="42C3F0BF" w14:textId="77777777" w:rsidR="00A26296" w:rsidRDefault="00A26296">
      <w:pPr>
        <w:pStyle w:val="Commentaire"/>
      </w:pPr>
    </w:p>
    <w:p w14:paraId="441B73A4" w14:textId="77777777" w:rsidR="00A26296" w:rsidRDefault="00A26296">
      <w:pPr>
        <w:pStyle w:val="Commentaire"/>
      </w:pPr>
      <w:r>
        <w:t>Correct:</w:t>
      </w:r>
    </w:p>
    <w:p w14:paraId="0F9FC6D3" w14:textId="77777777" w:rsidR="00A26296" w:rsidRDefault="00A26296">
      <w:pPr>
        <w:pStyle w:val="Commentaire"/>
      </w:pPr>
      <w:r>
        <w:t>C. Li et al. (2020)</w:t>
      </w:r>
    </w:p>
    <w:p w14:paraId="6DF1933C" w14:textId="7F9B3B08" w:rsidR="00A26296" w:rsidRDefault="00A26296">
      <w:pPr>
        <w:pStyle w:val="Commentaire"/>
      </w:pPr>
      <w:r>
        <w:t>(C. Li et al., 2020)</w:t>
      </w:r>
    </w:p>
  </w:comment>
  <w:comment w:id="6147" w:author="Robin Matthews" w:date="2021-07-13T15:07:00Z" w:initials="RM">
    <w:p w14:paraId="271008FA" w14:textId="77777777" w:rsidR="00A26296" w:rsidRDefault="00A26296">
      <w:pPr>
        <w:pStyle w:val="Commentaire"/>
      </w:pPr>
      <w:r>
        <w:rPr>
          <w:rStyle w:val="Marquedecommentaire"/>
        </w:rPr>
        <w:annotationRef/>
      </w:r>
      <w:r>
        <w:t>Not found:</w:t>
      </w:r>
    </w:p>
    <w:p w14:paraId="6AE01EB0" w14:textId="77777777" w:rsidR="00A26296" w:rsidRDefault="00A26296">
      <w:pPr>
        <w:pStyle w:val="Commentaire"/>
      </w:pPr>
      <w:r>
        <w:t>C. Li et al.</w:t>
      </w:r>
    </w:p>
    <w:p w14:paraId="1244EA42" w14:textId="77777777" w:rsidR="00A26296" w:rsidRDefault="00A26296">
      <w:pPr>
        <w:pStyle w:val="Commentaire"/>
      </w:pPr>
    </w:p>
    <w:p w14:paraId="1F85FBAE" w14:textId="77777777" w:rsidR="00A26296" w:rsidRDefault="00A26296">
      <w:pPr>
        <w:pStyle w:val="Commentaire"/>
      </w:pPr>
      <w:r>
        <w:t>Extra stuff:</w:t>
      </w:r>
    </w:p>
    <w:p w14:paraId="2C021181" w14:textId="77777777" w:rsidR="00A26296" w:rsidRDefault="00A26296">
      <w:pPr>
        <w:pStyle w:val="Commentaire"/>
      </w:pPr>
      <w:r>
        <w:t xml:space="preserve">(Li et al., </w:t>
      </w:r>
    </w:p>
    <w:p w14:paraId="7CED7BAF" w14:textId="77777777" w:rsidR="00A26296" w:rsidRDefault="00A26296">
      <w:pPr>
        <w:pStyle w:val="Commentaire"/>
      </w:pPr>
    </w:p>
    <w:p w14:paraId="79AC3178" w14:textId="77777777" w:rsidR="00A26296" w:rsidRDefault="00A26296">
      <w:pPr>
        <w:pStyle w:val="Commentaire"/>
      </w:pPr>
      <w:r>
        <w:t>Correct:</w:t>
      </w:r>
    </w:p>
    <w:p w14:paraId="443980DD" w14:textId="77777777" w:rsidR="00A26296" w:rsidRDefault="00A26296">
      <w:pPr>
        <w:pStyle w:val="Commentaire"/>
      </w:pPr>
      <w:r>
        <w:t>C. Li et al. (2020)</w:t>
      </w:r>
    </w:p>
    <w:p w14:paraId="2542B633" w14:textId="6D1164DD" w:rsidR="00A26296" w:rsidRDefault="00A26296">
      <w:pPr>
        <w:pStyle w:val="Commentaire"/>
      </w:pPr>
      <w:r>
        <w:t>(C. Li et al., 2020)</w:t>
      </w:r>
    </w:p>
  </w:comment>
  <w:comment w:id="6150" w:author="Robin Matthews" w:date="2021-07-13T15:07:00Z" w:initials="RM">
    <w:p w14:paraId="1AC5F3D7" w14:textId="77777777" w:rsidR="00A26296" w:rsidRDefault="00A26296">
      <w:pPr>
        <w:pStyle w:val="Commentaire"/>
      </w:pPr>
      <w:r>
        <w:rPr>
          <w:rStyle w:val="Marquedecommentaire"/>
        </w:rPr>
        <w:annotationRef/>
      </w:r>
      <w:r>
        <w:t>Not found:</w:t>
      </w:r>
    </w:p>
    <w:p w14:paraId="1CEFB262" w14:textId="77777777" w:rsidR="00A26296" w:rsidRDefault="00A26296">
      <w:pPr>
        <w:pStyle w:val="Commentaire"/>
      </w:pPr>
      <w:r>
        <w:t>Sun et al., 2020b</w:t>
      </w:r>
    </w:p>
    <w:p w14:paraId="01152CA8" w14:textId="77777777" w:rsidR="00A26296" w:rsidRDefault="00A26296">
      <w:pPr>
        <w:pStyle w:val="Commentaire"/>
      </w:pPr>
    </w:p>
    <w:p w14:paraId="67A588BB" w14:textId="77777777" w:rsidR="00A26296" w:rsidRDefault="00A26296">
      <w:pPr>
        <w:pStyle w:val="Commentaire"/>
      </w:pPr>
      <w:r>
        <w:t>Extra stuff:</w:t>
      </w:r>
    </w:p>
    <w:p w14:paraId="1D6F7F99" w14:textId="77777777" w:rsidR="00A26296" w:rsidRDefault="00A26296">
      <w:pPr>
        <w:pStyle w:val="Commentaire"/>
      </w:pPr>
      <w:r>
        <w:t>(; ; ; ; Sun et al., 2020a)</w:t>
      </w:r>
    </w:p>
    <w:p w14:paraId="72871ED6" w14:textId="77777777" w:rsidR="00A26296" w:rsidRDefault="00A26296">
      <w:pPr>
        <w:pStyle w:val="Commentaire"/>
      </w:pPr>
    </w:p>
    <w:p w14:paraId="3B6C83FD" w14:textId="77777777" w:rsidR="00A26296" w:rsidRDefault="00A26296">
      <w:pPr>
        <w:pStyle w:val="Commentaire"/>
      </w:pPr>
      <w:r>
        <w:t>Correct:</w:t>
      </w:r>
    </w:p>
    <w:p w14:paraId="1EA47B55" w14:textId="4D104D09" w:rsidR="00A26296" w:rsidRDefault="00A26296">
      <w:pPr>
        <w:pStyle w:val="Commentaire"/>
      </w:pPr>
      <w:r>
        <w:t>(Jakob and Walland, 2016; Guerreiro et al., 2018b; Dey et al., 2019b; Dunn et al., 2020; Sun et al., 2020b)</w:t>
      </w:r>
    </w:p>
  </w:comment>
  <w:comment w:id="6155" w:author="Robin Matthews" w:date="2021-07-13T15:07:00Z" w:initials="RM">
    <w:p w14:paraId="143D922D" w14:textId="77777777" w:rsidR="00A26296" w:rsidRDefault="00A26296">
      <w:pPr>
        <w:pStyle w:val="Commentaire"/>
      </w:pPr>
      <w:r>
        <w:rPr>
          <w:rStyle w:val="Marquedecommentaire"/>
        </w:rPr>
        <w:annotationRef/>
      </w:r>
      <w:r>
        <w:t>Not found:</w:t>
      </w:r>
    </w:p>
    <w:p w14:paraId="1AC82377" w14:textId="77777777" w:rsidR="00A26296" w:rsidRDefault="00A26296">
      <w:pPr>
        <w:pStyle w:val="Commentaire"/>
      </w:pPr>
      <w:r>
        <w:t>C. Li et al.</w:t>
      </w:r>
    </w:p>
    <w:p w14:paraId="65DC783B" w14:textId="77777777" w:rsidR="00A26296" w:rsidRDefault="00A26296">
      <w:pPr>
        <w:pStyle w:val="Commentaire"/>
      </w:pPr>
    </w:p>
    <w:p w14:paraId="74382E56" w14:textId="77777777" w:rsidR="00A26296" w:rsidRDefault="00A26296">
      <w:pPr>
        <w:pStyle w:val="Commentaire"/>
      </w:pPr>
      <w:r>
        <w:t>Extra stuff:</w:t>
      </w:r>
    </w:p>
    <w:p w14:paraId="551BD540" w14:textId="77777777" w:rsidR="00A26296" w:rsidRDefault="00A26296">
      <w:pPr>
        <w:pStyle w:val="Commentaire"/>
      </w:pPr>
      <w:r>
        <w:t>(Li et al., a)</w:t>
      </w:r>
    </w:p>
    <w:p w14:paraId="1126ED62" w14:textId="77777777" w:rsidR="00A26296" w:rsidRDefault="00A26296">
      <w:pPr>
        <w:pStyle w:val="Commentaire"/>
      </w:pPr>
    </w:p>
    <w:p w14:paraId="0ED5DF11" w14:textId="77777777" w:rsidR="00A26296" w:rsidRDefault="00A26296">
      <w:pPr>
        <w:pStyle w:val="Commentaire"/>
      </w:pPr>
      <w:r>
        <w:t>Correct:</w:t>
      </w:r>
    </w:p>
    <w:p w14:paraId="2098A6D5" w14:textId="77777777" w:rsidR="00A26296" w:rsidRDefault="00A26296">
      <w:pPr>
        <w:pStyle w:val="Commentaire"/>
      </w:pPr>
      <w:r>
        <w:t>C. Li et al. (2020)</w:t>
      </w:r>
    </w:p>
    <w:p w14:paraId="658B24E0" w14:textId="1B44FD44" w:rsidR="00A26296" w:rsidRDefault="00A26296">
      <w:pPr>
        <w:pStyle w:val="Commentaire"/>
      </w:pPr>
      <w:r>
        <w:t>(C. Li et al., 2020)</w:t>
      </w:r>
    </w:p>
  </w:comment>
  <w:comment w:id="6160" w:author="Robin Matthews" w:date="2021-07-13T15:07:00Z" w:initials="RM">
    <w:p w14:paraId="7778EF3F" w14:textId="77777777" w:rsidR="00A26296" w:rsidRDefault="00A26296">
      <w:pPr>
        <w:pStyle w:val="Commentaire"/>
      </w:pPr>
      <w:r>
        <w:rPr>
          <w:rStyle w:val="Marquedecommentaire"/>
        </w:rPr>
        <w:annotationRef/>
      </w:r>
      <w:r>
        <w:t>Not found:</w:t>
      </w:r>
    </w:p>
    <w:p w14:paraId="2BC63650" w14:textId="77777777" w:rsidR="00A26296" w:rsidRDefault="00A26296">
      <w:pPr>
        <w:pStyle w:val="Commentaire"/>
      </w:pPr>
      <w:r>
        <w:t>C. Li et al.</w:t>
      </w:r>
    </w:p>
    <w:p w14:paraId="1DEB3C76" w14:textId="77777777" w:rsidR="00A26296" w:rsidRDefault="00A26296">
      <w:pPr>
        <w:pStyle w:val="Commentaire"/>
      </w:pPr>
    </w:p>
    <w:p w14:paraId="6451BBC7" w14:textId="77777777" w:rsidR="00A26296" w:rsidRDefault="00A26296">
      <w:pPr>
        <w:pStyle w:val="Commentaire"/>
      </w:pPr>
      <w:r>
        <w:t>Extra stuff:</w:t>
      </w:r>
    </w:p>
    <w:p w14:paraId="71C7DCD4" w14:textId="77777777" w:rsidR="00A26296" w:rsidRDefault="00A26296">
      <w:pPr>
        <w:pStyle w:val="Commentaire"/>
      </w:pPr>
      <w:r>
        <w:t xml:space="preserve">(Li et al., </w:t>
      </w:r>
    </w:p>
    <w:p w14:paraId="24761F8B" w14:textId="77777777" w:rsidR="00A26296" w:rsidRDefault="00A26296">
      <w:pPr>
        <w:pStyle w:val="Commentaire"/>
      </w:pPr>
    </w:p>
    <w:p w14:paraId="6BA8EEF9" w14:textId="77777777" w:rsidR="00A26296" w:rsidRDefault="00A26296">
      <w:pPr>
        <w:pStyle w:val="Commentaire"/>
      </w:pPr>
      <w:r>
        <w:t>Correct:</w:t>
      </w:r>
    </w:p>
    <w:p w14:paraId="44B77DCD" w14:textId="77777777" w:rsidR="00A26296" w:rsidRDefault="00A26296">
      <w:pPr>
        <w:pStyle w:val="Commentaire"/>
      </w:pPr>
      <w:r>
        <w:t>C. Li et al. (2020)</w:t>
      </w:r>
    </w:p>
    <w:p w14:paraId="41742C22" w14:textId="4E61F7A4" w:rsidR="00A26296" w:rsidRDefault="00A26296">
      <w:pPr>
        <w:pStyle w:val="Commentaire"/>
      </w:pPr>
      <w:r>
        <w:t>(C. Li et al., 2020)</w:t>
      </w:r>
    </w:p>
  </w:comment>
  <w:comment w:id="6166" w:author="Robin Matthews" w:date="2021-07-13T15:07:00Z" w:initials="RM">
    <w:p w14:paraId="6B583E2B" w14:textId="77777777" w:rsidR="00A26296" w:rsidRDefault="00A26296">
      <w:pPr>
        <w:pStyle w:val="Commentaire"/>
      </w:pPr>
      <w:r>
        <w:rPr>
          <w:rStyle w:val="Marquedecommentaire"/>
        </w:rPr>
        <w:annotationRef/>
      </w:r>
      <w:r>
        <w:t>Not found:</w:t>
      </w:r>
    </w:p>
    <w:p w14:paraId="7F20644D" w14:textId="77777777" w:rsidR="00A26296" w:rsidRDefault="00A26296">
      <w:pPr>
        <w:pStyle w:val="Commentaire"/>
      </w:pPr>
      <w:r>
        <w:t>C. Li et al.</w:t>
      </w:r>
    </w:p>
    <w:p w14:paraId="6A7D7B8B" w14:textId="77777777" w:rsidR="00A26296" w:rsidRDefault="00A26296">
      <w:pPr>
        <w:pStyle w:val="Commentaire"/>
      </w:pPr>
    </w:p>
    <w:p w14:paraId="7DC603A8" w14:textId="77777777" w:rsidR="00A26296" w:rsidRDefault="00A26296">
      <w:pPr>
        <w:pStyle w:val="Commentaire"/>
      </w:pPr>
      <w:r>
        <w:t>Extra stuff:</w:t>
      </w:r>
    </w:p>
    <w:p w14:paraId="515FB763" w14:textId="77777777" w:rsidR="00A26296" w:rsidRDefault="00A26296">
      <w:pPr>
        <w:pStyle w:val="Commentaire"/>
      </w:pPr>
      <w:r>
        <w:t>(Li et al., a)</w:t>
      </w:r>
    </w:p>
    <w:p w14:paraId="27E04DB9" w14:textId="77777777" w:rsidR="00A26296" w:rsidRDefault="00A26296">
      <w:pPr>
        <w:pStyle w:val="Commentaire"/>
      </w:pPr>
    </w:p>
    <w:p w14:paraId="59A79920" w14:textId="77777777" w:rsidR="00A26296" w:rsidRDefault="00A26296">
      <w:pPr>
        <w:pStyle w:val="Commentaire"/>
      </w:pPr>
      <w:r>
        <w:t>Correct:</w:t>
      </w:r>
    </w:p>
    <w:p w14:paraId="57ED8941" w14:textId="77777777" w:rsidR="00A26296" w:rsidRDefault="00A26296">
      <w:pPr>
        <w:pStyle w:val="Commentaire"/>
      </w:pPr>
      <w:r>
        <w:t>C. Li et al. (2020)</w:t>
      </w:r>
    </w:p>
    <w:p w14:paraId="6B0C4559" w14:textId="4EB75C14" w:rsidR="00A26296" w:rsidRDefault="00A26296">
      <w:pPr>
        <w:pStyle w:val="Commentaire"/>
      </w:pPr>
      <w:r>
        <w:t>(C. Li et al., 2020)</w:t>
      </w:r>
    </w:p>
  </w:comment>
  <w:comment w:id="6171" w:author="Robin Matthews" w:date="2021-07-13T15:07:00Z" w:initials="RM">
    <w:p w14:paraId="3F799562" w14:textId="77777777" w:rsidR="00A26296" w:rsidRDefault="00A26296">
      <w:pPr>
        <w:pStyle w:val="Commentaire"/>
      </w:pPr>
      <w:r>
        <w:rPr>
          <w:rStyle w:val="Marquedecommentaire"/>
        </w:rPr>
        <w:annotationRef/>
      </w:r>
      <w:r>
        <w:t>Not found:</w:t>
      </w:r>
    </w:p>
    <w:p w14:paraId="5094EF95" w14:textId="77777777" w:rsidR="00A26296" w:rsidRDefault="00A26296">
      <w:pPr>
        <w:pStyle w:val="Commentaire"/>
      </w:pPr>
      <w:r>
        <w:t>C. Li et al.</w:t>
      </w:r>
    </w:p>
    <w:p w14:paraId="3A8E35D1" w14:textId="77777777" w:rsidR="00A26296" w:rsidRDefault="00A26296">
      <w:pPr>
        <w:pStyle w:val="Commentaire"/>
      </w:pPr>
    </w:p>
    <w:p w14:paraId="0AA569C6" w14:textId="77777777" w:rsidR="00A26296" w:rsidRDefault="00A26296">
      <w:pPr>
        <w:pStyle w:val="Commentaire"/>
      </w:pPr>
      <w:r>
        <w:t>Extra stuff:</w:t>
      </w:r>
    </w:p>
    <w:p w14:paraId="1760C00A" w14:textId="77777777" w:rsidR="00A26296" w:rsidRDefault="00A26296">
      <w:pPr>
        <w:pStyle w:val="Commentaire"/>
      </w:pPr>
      <w:r>
        <w:t>(Li et al., a)</w:t>
      </w:r>
    </w:p>
    <w:p w14:paraId="14BE7C9F" w14:textId="77777777" w:rsidR="00A26296" w:rsidRDefault="00A26296">
      <w:pPr>
        <w:pStyle w:val="Commentaire"/>
      </w:pPr>
    </w:p>
    <w:p w14:paraId="537D5173" w14:textId="77777777" w:rsidR="00A26296" w:rsidRDefault="00A26296">
      <w:pPr>
        <w:pStyle w:val="Commentaire"/>
      </w:pPr>
      <w:r>
        <w:t>Correct:</w:t>
      </w:r>
    </w:p>
    <w:p w14:paraId="707555A2" w14:textId="77777777" w:rsidR="00A26296" w:rsidRDefault="00A26296">
      <w:pPr>
        <w:pStyle w:val="Commentaire"/>
      </w:pPr>
      <w:r>
        <w:t>C. Li et al. (2020)</w:t>
      </w:r>
    </w:p>
    <w:p w14:paraId="3B342E4E" w14:textId="606316F8" w:rsidR="00A26296" w:rsidRDefault="00A26296">
      <w:pPr>
        <w:pStyle w:val="Commentaire"/>
      </w:pPr>
      <w:r>
        <w:t>(C. Li et al., 2020)</w:t>
      </w:r>
    </w:p>
  </w:comment>
  <w:comment w:id="6174" w:author="Robin Matthews" w:date="2021-07-13T15:07:00Z" w:initials="RM">
    <w:p w14:paraId="6D63C83F" w14:textId="77777777" w:rsidR="00A26296" w:rsidRDefault="00A26296">
      <w:pPr>
        <w:pStyle w:val="Commentaire"/>
      </w:pPr>
      <w:r>
        <w:rPr>
          <w:rStyle w:val="Marquedecommentaire"/>
        </w:rPr>
        <w:annotationRef/>
      </w:r>
      <w:r>
        <w:t>Not found:</w:t>
      </w:r>
    </w:p>
    <w:p w14:paraId="08C489BC" w14:textId="77777777" w:rsidR="00A26296" w:rsidRDefault="00A26296">
      <w:pPr>
        <w:pStyle w:val="Commentaire"/>
      </w:pPr>
      <w:r>
        <w:t>C. Li et al.</w:t>
      </w:r>
    </w:p>
    <w:p w14:paraId="3A0B4EB3" w14:textId="77777777" w:rsidR="00A26296" w:rsidRDefault="00A26296">
      <w:pPr>
        <w:pStyle w:val="Commentaire"/>
      </w:pPr>
    </w:p>
    <w:p w14:paraId="7A8185B6" w14:textId="77777777" w:rsidR="00A26296" w:rsidRDefault="00A26296">
      <w:pPr>
        <w:pStyle w:val="Commentaire"/>
      </w:pPr>
      <w:r>
        <w:t>Extra stuff:</w:t>
      </w:r>
    </w:p>
    <w:p w14:paraId="7E096AA2" w14:textId="77777777" w:rsidR="00A26296" w:rsidRDefault="00A26296">
      <w:pPr>
        <w:pStyle w:val="Commentaire"/>
      </w:pPr>
      <w:r>
        <w:t>(Li et al., a)</w:t>
      </w:r>
    </w:p>
    <w:p w14:paraId="00707CE7" w14:textId="77777777" w:rsidR="00A26296" w:rsidRDefault="00A26296">
      <w:pPr>
        <w:pStyle w:val="Commentaire"/>
      </w:pPr>
    </w:p>
    <w:p w14:paraId="66A8FA76" w14:textId="77777777" w:rsidR="00A26296" w:rsidRDefault="00A26296">
      <w:pPr>
        <w:pStyle w:val="Commentaire"/>
      </w:pPr>
      <w:r>
        <w:t>Correct:</w:t>
      </w:r>
    </w:p>
    <w:p w14:paraId="615404E7" w14:textId="77777777" w:rsidR="00A26296" w:rsidRDefault="00A26296">
      <w:pPr>
        <w:pStyle w:val="Commentaire"/>
      </w:pPr>
      <w:r>
        <w:t>C. Li et al. (2020)</w:t>
      </w:r>
    </w:p>
    <w:p w14:paraId="3DA392AB" w14:textId="6F4D0455" w:rsidR="00A26296" w:rsidRDefault="00A26296">
      <w:pPr>
        <w:pStyle w:val="Commentaire"/>
      </w:pPr>
      <w:r>
        <w:t>(C. Li et al., 2020)</w:t>
      </w:r>
    </w:p>
  </w:comment>
  <w:comment w:id="6177" w:author="Robin Matthews" w:date="2021-07-13T15:07:00Z" w:initials="RM">
    <w:p w14:paraId="1432AE7B" w14:textId="77777777" w:rsidR="00A26296" w:rsidRDefault="00A26296">
      <w:pPr>
        <w:pStyle w:val="Commentaire"/>
      </w:pPr>
      <w:r>
        <w:rPr>
          <w:rStyle w:val="Marquedecommentaire"/>
        </w:rPr>
        <w:annotationRef/>
      </w:r>
      <w:r>
        <w:t>Not found:</w:t>
      </w:r>
    </w:p>
    <w:p w14:paraId="2D8684DE" w14:textId="77777777" w:rsidR="00A26296" w:rsidRDefault="00A26296">
      <w:pPr>
        <w:pStyle w:val="Commentaire"/>
      </w:pPr>
      <w:r>
        <w:t>Sun et al., 2020b</w:t>
      </w:r>
    </w:p>
    <w:p w14:paraId="5D045B7A" w14:textId="77777777" w:rsidR="00A26296" w:rsidRDefault="00A26296">
      <w:pPr>
        <w:pStyle w:val="Commentaire"/>
      </w:pPr>
    </w:p>
    <w:p w14:paraId="3CB79926" w14:textId="77777777" w:rsidR="00A26296" w:rsidRDefault="00A26296">
      <w:pPr>
        <w:pStyle w:val="Commentaire"/>
      </w:pPr>
      <w:r>
        <w:t>Extra stuff:</w:t>
      </w:r>
    </w:p>
    <w:p w14:paraId="0F35FBE9" w14:textId="77777777" w:rsidR="00A26296" w:rsidRDefault="00A26296">
      <w:pPr>
        <w:pStyle w:val="Commentaire"/>
      </w:pPr>
      <w:r>
        <w:t>(; ; ; ; ; Sun et al., 2020a)</w:t>
      </w:r>
    </w:p>
    <w:p w14:paraId="20854D47" w14:textId="77777777" w:rsidR="00A26296" w:rsidRDefault="00A26296">
      <w:pPr>
        <w:pStyle w:val="Commentaire"/>
      </w:pPr>
    </w:p>
    <w:p w14:paraId="50236B8C" w14:textId="77777777" w:rsidR="00A26296" w:rsidRDefault="00A26296">
      <w:pPr>
        <w:pStyle w:val="Commentaire"/>
      </w:pPr>
      <w:r>
        <w:t>Correct:</w:t>
      </w:r>
    </w:p>
    <w:p w14:paraId="60D445F7" w14:textId="79E1B4E5" w:rsidR="00A26296" w:rsidRDefault="00A26296">
      <w:pPr>
        <w:pStyle w:val="Commentaire"/>
      </w:pPr>
      <w:r>
        <w:t>(Donat et al., 2016a; Alexander and Arblaster, 2017; Evans et al., 2017; Dey et al., 2019b; Dunn et al., 2020; Sun et al., 2020b)</w:t>
      </w:r>
    </w:p>
  </w:comment>
  <w:comment w:id="6182" w:author="Robin Matthews" w:date="2021-07-13T15:07:00Z" w:initials="RM">
    <w:p w14:paraId="1C3B9340" w14:textId="77777777" w:rsidR="00A26296" w:rsidRDefault="00A26296">
      <w:pPr>
        <w:pStyle w:val="Commentaire"/>
      </w:pPr>
      <w:r>
        <w:rPr>
          <w:rStyle w:val="Marquedecommentaire"/>
        </w:rPr>
        <w:annotationRef/>
      </w:r>
      <w:r>
        <w:t>Not found:</w:t>
      </w:r>
    </w:p>
    <w:p w14:paraId="18A70EE9" w14:textId="77777777" w:rsidR="00A26296" w:rsidRDefault="00A26296">
      <w:pPr>
        <w:pStyle w:val="Commentaire"/>
      </w:pPr>
      <w:r>
        <w:t>C. Li et al.</w:t>
      </w:r>
    </w:p>
    <w:p w14:paraId="332EAE72" w14:textId="77777777" w:rsidR="00A26296" w:rsidRDefault="00A26296">
      <w:pPr>
        <w:pStyle w:val="Commentaire"/>
      </w:pPr>
    </w:p>
    <w:p w14:paraId="5EC0BDF5" w14:textId="77777777" w:rsidR="00A26296" w:rsidRDefault="00A26296">
      <w:pPr>
        <w:pStyle w:val="Commentaire"/>
      </w:pPr>
      <w:r>
        <w:t>Extra stuff:</w:t>
      </w:r>
    </w:p>
    <w:p w14:paraId="0BBC6186" w14:textId="77777777" w:rsidR="00A26296" w:rsidRDefault="00A26296">
      <w:pPr>
        <w:pStyle w:val="Commentaire"/>
      </w:pPr>
      <w:r>
        <w:t>(Li et al., a)</w:t>
      </w:r>
    </w:p>
    <w:p w14:paraId="7D13E27E" w14:textId="77777777" w:rsidR="00A26296" w:rsidRDefault="00A26296">
      <w:pPr>
        <w:pStyle w:val="Commentaire"/>
      </w:pPr>
    </w:p>
    <w:p w14:paraId="31FF736E" w14:textId="77777777" w:rsidR="00A26296" w:rsidRDefault="00A26296">
      <w:pPr>
        <w:pStyle w:val="Commentaire"/>
      </w:pPr>
      <w:r>
        <w:t>Correct:</w:t>
      </w:r>
    </w:p>
    <w:p w14:paraId="7462C7BB" w14:textId="77777777" w:rsidR="00A26296" w:rsidRDefault="00A26296">
      <w:pPr>
        <w:pStyle w:val="Commentaire"/>
      </w:pPr>
      <w:r>
        <w:t>C. Li et al. (2020)</w:t>
      </w:r>
    </w:p>
    <w:p w14:paraId="26CEAD13" w14:textId="0C9541B4" w:rsidR="00A26296" w:rsidRDefault="00A26296">
      <w:pPr>
        <w:pStyle w:val="Commentaire"/>
      </w:pPr>
      <w:r>
        <w:t>(C. Li et al., 2020)</w:t>
      </w:r>
    </w:p>
  </w:comment>
  <w:comment w:id="6185" w:author="Robin Matthews" w:date="2021-07-13T15:07:00Z" w:initials="RM">
    <w:p w14:paraId="3A7D8C8D" w14:textId="77777777" w:rsidR="00A26296" w:rsidRDefault="00A26296">
      <w:pPr>
        <w:pStyle w:val="Commentaire"/>
      </w:pPr>
      <w:r>
        <w:rPr>
          <w:rStyle w:val="Marquedecommentaire"/>
        </w:rPr>
        <w:annotationRef/>
      </w:r>
      <w:r>
        <w:t>Not found:</w:t>
      </w:r>
    </w:p>
    <w:p w14:paraId="1122A34D" w14:textId="77777777" w:rsidR="00A26296" w:rsidRDefault="00A26296">
      <w:pPr>
        <w:pStyle w:val="Commentaire"/>
      </w:pPr>
      <w:r>
        <w:t>C. Li et al.</w:t>
      </w:r>
    </w:p>
    <w:p w14:paraId="2F3E348E" w14:textId="77777777" w:rsidR="00A26296" w:rsidRDefault="00A26296">
      <w:pPr>
        <w:pStyle w:val="Commentaire"/>
      </w:pPr>
    </w:p>
    <w:p w14:paraId="552B94B8" w14:textId="77777777" w:rsidR="00A26296" w:rsidRDefault="00A26296">
      <w:pPr>
        <w:pStyle w:val="Commentaire"/>
      </w:pPr>
      <w:r>
        <w:t>Extra stuff:</w:t>
      </w:r>
    </w:p>
    <w:p w14:paraId="73EB9D95" w14:textId="77777777" w:rsidR="00A26296" w:rsidRDefault="00A26296">
      <w:pPr>
        <w:pStyle w:val="Commentaire"/>
      </w:pPr>
      <w:r>
        <w:t xml:space="preserve">(Li et al., </w:t>
      </w:r>
    </w:p>
    <w:p w14:paraId="4D1DD0C5" w14:textId="77777777" w:rsidR="00A26296" w:rsidRDefault="00A26296">
      <w:pPr>
        <w:pStyle w:val="Commentaire"/>
      </w:pPr>
    </w:p>
    <w:p w14:paraId="02345EBA" w14:textId="77777777" w:rsidR="00A26296" w:rsidRDefault="00A26296">
      <w:pPr>
        <w:pStyle w:val="Commentaire"/>
      </w:pPr>
      <w:r>
        <w:t>Correct:</w:t>
      </w:r>
    </w:p>
    <w:p w14:paraId="0272D1F2" w14:textId="77777777" w:rsidR="00A26296" w:rsidRDefault="00A26296">
      <w:pPr>
        <w:pStyle w:val="Commentaire"/>
      </w:pPr>
      <w:r>
        <w:t>C. Li et al. (2020)</w:t>
      </w:r>
    </w:p>
    <w:p w14:paraId="259FA38A" w14:textId="09ECEE6F" w:rsidR="00A26296" w:rsidRDefault="00A26296">
      <w:pPr>
        <w:pStyle w:val="Commentaire"/>
      </w:pPr>
      <w:r>
        <w:t>(C. Li et al., 2020)</w:t>
      </w:r>
    </w:p>
  </w:comment>
  <w:comment w:id="6189" w:author="Robin Matthews" w:date="2021-07-13T15:07:00Z" w:initials="RM">
    <w:p w14:paraId="4C276C74" w14:textId="77777777" w:rsidR="00A26296" w:rsidRDefault="00A26296">
      <w:pPr>
        <w:pStyle w:val="Commentaire"/>
      </w:pPr>
      <w:r>
        <w:rPr>
          <w:rStyle w:val="Marquedecommentaire"/>
        </w:rPr>
        <w:annotationRef/>
      </w:r>
      <w:r>
        <w:t>Not found:</w:t>
      </w:r>
    </w:p>
    <w:p w14:paraId="6F00F9EE" w14:textId="77777777" w:rsidR="00A26296" w:rsidRDefault="00A26296">
      <w:pPr>
        <w:pStyle w:val="Commentaire"/>
      </w:pPr>
      <w:r>
        <w:t>C. Li et al.</w:t>
      </w:r>
    </w:p>
    <w:p w14:paraId="584FF50B" w14:textId="77777777" w:rsidR="00A26296" w:rsidRDefault="00A26296">
      <w:pPr>
        <w:pStyle w:val="Commentaire"/>
      </w:pPr>
    </w:p>
    <w:p w14:paraId="40FEB763" w14:textId="77777777" w:rsidR="00A26296" w:rsidRDefault="00A26296">
      <w:pPr>
        <w:pStyle w:val="Commentaire"/>
      </w:pPr>
      <w:r>
        <w:t>Extra stuff:</w:t>
      </w:r>
    </w:p>
    <w:p w14:paraId="2E4A12A3" w14:textId="77777777" w:rsidR="00A26296" w:rsidRDefault="00A26296">
      <w:pPr>
        <w:pStyle w:val="Commentaire"/>
      </w:pPr>
      <w:r>
        <w:t>(Li et al., a)</w:t>
      </w:r>
    </w:p>
    <w:p w14:paraId="7622B16B" w14:textId="77777777" w:rsidR="00A26296" w:rsidRDefault="00A26296">
      <w:pPr>
        <w:pStyle w:val="Commentaire"/>
      </w:pPr>
    </w:p>
    <w:p w14:paraId="2F469AF6" w14:textId="77777777" w:rsidR="00A26296" w:rsidRDefault="00A26296">
      <w:pPr>
        <w:pStyle w:val="Commentaire"/>
      </w:pPr>
      <w:r>
        <w:t>Correct:</w:t>
      </w:r>
    </w:p>
    <w:p w14:paraId="7E8C6929" w14:textId="77777777" w:rsidR="00A26296" w:rsidRDefault="00A26296">
      <w:pPr>
        <w:pStyle w:val="Commentaire"/>
      </w:pPr>
      <w:r>
        <w:t>C. Li et al. (2020)</w:t>
      </w:r>
    </w:p>
    <w:p w14:paraId="51F6D707" w14:textId="6BAB3A96" w:rsidR="00A26296" w:rsidRDefault="00A26296">
      <w:pPr>
        <w:pStyle w:val="Commentaire"/>
      </w:pPr>
      <w:r>
        <w:t>(C. Li et al., 2020)</w:t>
      </w:r>
    </w:p>
  </w:comment>
  <w:comment w:id="6192" w:author="Robin Matthews" w:date="2021-07-13T15:08:00Z" w:initials="RM">
    <w:p w14:paraId="35AD08B0" w14:textId="77777777" w:rsidR="00A26296" w:rsidRDefault="00A26296">
      <w:pPr>
        <w:pStyle w:val="Commentaire"/>
      </w:pPr>
      <w:r>
        <w:rPr>
          <w:rStyle w:val="Marquedecommentaire"/>
        </w:rPr>
        <w:annotationRef/>
      </w:r>
      <w:r>
        <w:t>Not found:</w:t>
      </w:r>
    </w:p>
    <w:p w14:paraId="24B53736" w14:textId="77777777" w:rsidR="00A26296" w:rsidRDefault="00A26296">
      <w:pPr>
        <w:pStyle w:val="Commentaire"/>
      </w:pPr>
      <w:r>
        <w:t>C. Li et al.</w:t>
      </w:r>
    </w:p>
    <w:p w14:paraId="2F4F799D" w14:textId="77777777" w:rsidR="00A26296" w:rsidRDefault="00A26296">
      <w:pPr>
        <w:pStyle w:val="Commentaire"/>
      </w:pPr>
    </w:p>
    <w:p w14:paraId="730D6A53" w14:textId="77777777" w:rsidR="00A26296" w:rsidRDefault="00A26296">
      <w:pPr>
        <w:pStyle w:val="Commentaire"/>
      </w:pPr>
      <w:r>
        <w:t>Extra stuff:</w:t>
      </w:r>
    </w:p>
    <w:p w14:paraId="0B862D09" w14:textId="77777777" w:rsidR="00A26296" w:rsidRDefault="00A26296">
      <w:pPr>
        <w:pStyle w:val="Commentaire"/>
      </w:pPr>
      <w:r>
        <w:t xml:space="preserve">(Li et al., </w:t>
      </w:r>
    </w:p>
    <w:p w14:paraId="338A02F7" w14:textId="77777777" w:rsidR="00A26296" w:rsidRDefault="00A26296">
      <w:pPr>
        <w:pStyle w:val="Commentaire"/>
      </w:pPr>
    </w:p>
    <w:p w14:paraId="3A653EE9" w14:textId="77777777" w:rsidR="00A26296" w:rsidRDefault="00A26296">
      <w:pPr>
        <w:pStyle w:val="Commentaire"/>
      </w:pPr>
      <w:r>
        <w:t>Correct:</w:t>
      </w:r>
    </w:p>
    <w:p w14:paraId="6E6A967B" w14:textId="77777777" w:rsidR="00A26296" w:rsidRDefault="00A26296">
      <w:pPr>
        <w:pStyle w:val="Commentaire"/>
      </w:pPr>
      <w:r>
        <w:t>C. Li et al. (2020)</w:t>
      </w:r>
    </w:p>
    <w:p w14:paraId="2BD420C5" w14:textId="0A1BE6D2" w:rsidR="00A26296" w:rsidRDefault="00A26296">
      <w:pPr>
        <w:pStyle w:val="Commentaire"/>
      </w:pPr>
      <w:r>
        <w:t>(C. Li et al., 2020)</w:t>
      </w:r>
    </w:p>
  </w:comment>
  <w:comment w:id="6196" w:author="Robin Matthews" w:date="2021-07-13T15:08:00Z" w:initials="RM">
    <w:p w14:paraId="5C4A214D" w14:textId="77777777" w:rsidR="00A26296" w:rsidRDefault="00A26296">
      <w:pPr>
        <w:pStyle w:val="Commentaire"/>
      </w:pPr>
      <w:r>
        <w:rPr>
          <w:rStyle w:val="Marquedecommentaire"/>
        </w:rPr>
        <w:annotationRef/>
      </w:r>
      <w:r>
        <w:t>Not found:</w:t>
      </w:r>
    </w:p>
    <w:p w14:paraId="63C340C8" w14:textId="77777777" w:rsidR="00A26296" w:rsidRDefault="00A26296">
      <w:pPr>
        <w:pStyle w:val="Commentaire"/>
      </w:pPr>
      <w:r>
        <w:t>C. Li et al.</w:t>
      </w:r>
    </w:p>
    <w:p w14:paraId="11728C46" w14:textId="77777777" w:rsidR="00A26296" w:rsidRDefault="00A26296">
      <w:pPr>
        <w:pStyle w:val="Commentaire"/>
      </w:pPr>
    </w:p>
    <w:p w14:paraId="1E8BD4FD" w14:textId="77777777" w:rsidR="00A26296" w:rsidRDefault="00A26296">
      <w:pPr>
        <w:pStyle w:val="Commentaire"/>
      </w:pPr>
      <w:r>
        <w:t>Extra stuff:</w:t>
      </w:r>
    </w:p>
    <w:p w14:paraId="62B2A94A" w14:textId="77777777" w:rsidR="00A26296" w:rsidRDefault="00A26296">
      <w:pPr>
        <w:pStyle w:val="Commentaire"/>
      </w:pPr>
      <w:r>
        <w:t>(Li et al., a)</w:t>
      </w:r>
    </w:p>
    <w:p w14:paraId="017732FB" w14:textId="77777777" w:rsidR="00A26296" w:rsidRDefault="00A26296">
      <w:pPr>
        <w:pStyle w:val="Commentaire"/>
      </w:pPr>
    </w:p>
    <w:p w14:paraId="673B092C" w14:textId="77777777" w:rsidR="00A26296" w:rsidRDefault="00A26296">
      <w:pPr>
        <w:pStyle w:val="Commentaire"/>
      </w:pPr>
      <w:r>
        <w:t>Correct:</w:t>
      </w:r>
    </w:p>
    <w:p w14:paraId="2FE198BA" w14:textId="77777777" w:rsidR="00A26296" w:rsidRDefault="00A26296">
      <w:pPr>
        <w:pStyle w:val="Commentaire"/>
      </w:pPr>
      <w:r>
        <w:t>C. Li et al. (2020)</w:t>
      </w:r>
    </w:p>
    <w:p w14:paraId="610A4447" w14:textId="7CACF347" w:rsidR="00A26296" w:rsidRDefault="00A26296">
      <w:pPr>
        <w:pStyle w:val="Commentaire"/>
      </w:pPr>
      <w:r>
        <w:t>(C. Li et al., 2020)</w:t>
      </w:r>
    </w:p>
  </w:comment>
  <w:comment w:id="6199" w:author="Robin Matthews" w:date="2021-07-13T15:08:00Z" w:initials="RM">
    <w:p w14:paraId="43276090" w14:textId="77777777" w:rsidR="00A26296" w:rsidRDefault="00A26296">
      <w:pPr>
        <w:pStyle w:val="Commentaire"/>
      </w:pPr>
      <w:r>
        <w:rPr>
          <w:rStyle w:val="Marquedecommentaire"/>
        </w:rPr>
        <w:annotationRef/>
      </w:r>
      <w:r>
        <w:t>Not found:</w:t>
      </w:r>
    </w:p>
    <w:p w14:paraId="7C7D7143" w14:textId="77777777" w:rsidR="00A26296" w:rsidRDefault="00A26296">
      <w:pPr>
        <w:pStyle w:val="Commentaire"/>
      </w:pPr>
      <w:r>
        <w:t>Sun et al., 2020b</w:t>
      </w:r>
    </w:p>
    <w:p w14:paraId="0859FC13" w14:textId="77777777" w:rsidR="00A26296" w:rsidRDefault="00A26296">
      <w:pPr>
        <w:pStyle w:val="Commentaire"/>
      </w:pPr>
    </w:p>
    <w:p w14:paraId="3F841B30" w14:textId="77777777" w:rsidR="00A26296" w:rsidRDefault="00A26296">
      <w:pPr>
        <w:pStyle w:val="Commentaire"/>
      </w:pPr>
      <w:r>
        <w:t>Extra stuff:</w:t>
      </w:r>
    </w:p>
    <w:p w14:paraId="75E63042" w14:textId="77777777" w:rsidR="00A26296" w:rsidRDefault="00A26296">
      <w:pPr>
        <w:pStyle w:val="Commentaire"/>
      </w:pPr>
      <w:r>
        <w:t>(; ; ; ; ; Sun et al., 2020a)</w:t>
      </w:r>
    </w:p>
    <w:p w14:paraId="2757A947" w14:textId="77777777" w:rsidR="00A26296" w:rsidRDefault="00A26296">
      <w:pPr>
        <w:pStyle w:val="Commentaire"/>
      </w:pPr>
    </w:p>
    <w:p w14:paraId="1C67D0FE" w14:textId="77777777" w:rsidR="00A26296" w:rsidRDefault="00A26296">
      <w:pPr>
        <w:pStyle w:val="Commentaire"/>
      </w:pPr>
      <w:r>
        <w:t>Correct:</w:t>
      </w:r>
    </w:p>
    <w:p w14:paraId="1E676814" w14:textId="55C94EE1" w:rsidR="00A26296" w:rsidRDefault="00A26296">
      <w:pPr>
        <w:pStyle w:val="Commentaire"/>
      </w:pPr>
      <w:r>
        <w:t>(Donat et al., 2016a; Alexander and Arblaster, 2017; Evans et al., 2017; Dey et al., 2019b; Dunn et al., 2020; Sun et al., 2020b)</w:t>
      </w:r>
    </w:p>
  </w:comment>
  <w:comment w:id="6204" w:author="Robin Matthews" w:date="2021-07-13T15:08:00Z" w:initials="RM">
    <w:p w14:paraId="71DE3815" w14:textId="77777777" w:rsidR="00A26296" w:rsidRDefault="00A26296">
      <w:pPr>
        <w:pStyle w:val="Commentaire"/>
      </w:pPr>
      <w:r>
        <w:rPr>
          <w:rStyle w:val="Marquedecommentaire"/>
        </w:rPr>
        <w:annotationRef/>
      </w:r>
      <w:r>
        <w:t>Not found:</w:t>
      </w:r>
    </w:p>
    <w:p w14:paraId="1365D132" w14:textId="77777777" w:rsidR="00A26296" w:rsidRDefault="00A26296">
      <w:pPr>
        <w:pStyle w:val="Commentaire"/>
      </w:pPr>
      <w:r>
        <w:t>C. Li et al.</w:t>
      </w:r>
    </w:p>
    <w:p w14:paraId="48C82B2D" w14:textId="77777777" w:rsidR="00A26296" w:rsidRDefault="00A26296">
      <w:pPr>
        <w:pStyle w:val="Commentaire"/>
      </w:pPr>
    </w:p>
    <w:p w14:paraId="5DAAA716" w14:textId="77777777" w:rsidR="00A26296" w:rsidRDefault="00A26296">
      <w:pPr>
        <w:pStyle w:val="Commentaire"/>
      </w:pPr>
      <w:r>
        <w:t>Extra stuff:</w:t>
      </w:r>
    </w:p>
    <w:p w14:paraId="7BCC93A0" w14:textId="77777777" w:rsidR="00A26296" w:rsidRDefault="00A26296">
      <w:pPr>
        <w:pStyle w:val="Commentaire"/>
      </w:pPr>
      <w:r>
        <w:t>(Li et al., a)</w:t>
      </w:r>
    </w:p>
    <w:p w14:paraId="5F7F919A" w14:textId="77777777" w:rsidR="00A26296" w:rsidRDefault="00A26296">
      <w:pPr>
        <w:pStyle w:val="Commentaire"/>
      </w:pPr>
    </w:p>
    <w:p w14:paraId="2975AAD3" w14:textId="77777777" w:rsidR="00A26296" w:rsidRDefault="00A26296">
      <w:pPr>
        <w:pStyle w:val="Commentaire"/>
      </w:pPr>
      <w:r>
        <w:t>Correct:</w:t>
      </w:r>
    </w:p>
    <w:p w14:paraId="5394A11F" w14:textId="77777777" w:rsidR="00A26296" w:rsidRDefault="00A26296">
      <w:pPr>
        <w:pStyle w:val="Commentaire"/>
      </w:pPr>
      <w:r>
        <w:t>C. Li et al. (2020)</w:t>
      </w:r>
    </w:p>
    <w:p w14:paraId="538D3F76" w14:textId="07F5FB35" w:rsidR="00A26296" w:rsidRDefault="00A26296">
      <w:pPr>
        <w:pStyle w:val="Commentaire"/>
      </w:pPr>
      <w:r>
        <w:t>(C. Li et al., 2020)</w:t>
      </w:r>
    </w:p>
  </w:comment>
  <w:comment w:id="6207" w:author="Robin Matthews" w:date="2021-07-13T15:08:00Z" w:initials="RM">
    <w:p w14:paraId="10B1F4B7" w14:textId="77777777" w:rsidR="00A26296" w:rsidRDefault="00A26296">
      <w:pPr>
        <w:pStyle w:val="Commentaire"/>
      </w:pPr>
      <w:r>
        <w:rPr>
          <w:rStyle w:val="Marquedecommentaire"/>
        </w:rPr>
        <w:annotationRef/>
      </w:r>
      <w:r>
        <w:t>Not found:</w:t>
      </w:r>
    </w:p>
    <w:p w14:paraId="75DF63D0" w14:textId="77777777" w:rsidR="00A26296" w:rsidRDefault="00A26296">
      <w:pPr>
        <w:pStyle w:val="Commentaire"/>
      </w:pPr>
      <w:r>
        <w:t>C. Li et al.</w:t>
      </w:r>
    </w:p>
    <w:p w14:paraId="5AC670F8" w14:textId="77777777" w:rsidR="00A26296" w:rsidRDefault="00A26296">
      <w:pPr>
        <w:pStyle w:val="Commentaire"/>
      </w:pPr>
    </w:p>
    <w:p w14:paraId="439E57B5" w14:textId="77777777" w:rsidR="00A26296" w:rsidRDefault="00A26296">
      <w:pPr>
        <w:pStyle w:val="Commentaire"/>
      </w:pPr>
      <w:r>
        <w:t>Extra stuff:</w:t>
      </w:r>
    </w:p>
    <w:p w14:paraId="4C0D1555" w14:textId="77777777" w:rsidR="00A26296" w:rsidRDefault="00A26296">
      <w:pPr>
        <w:pStyle w:val="Commentaire"/>
      </w:pPr>
      <w:r>
        <w:t xml:space="preserve">(Li et al., </w:t>
      </w:r>
    </w:p>
    <w:p w14:paraId="4B2AAC3F" w14:textId="77777777" w:rsidR="00A26296" w:rsidRDefault="00A26296">
      <w:pPr>
        <w:pStyle w:val="Commentaire"/>
      </w:pPr>
    </w:p>
    <w:p w14:paraId="1AA0C069" w14:textId="77777777" w:rsidR="00A26296" w:rsidRDefault="00A26296">
      <w:pPr>
        <w:pStyle w:val="Commentaire"/>
      </w:pPr>
      <w:r>
        <w:t>Correct:</w:t>
      </w:r>
    </w:p>
    <w:p w14:paraId="02A79B6A" w14:textId="77777777" w:rsidR="00A26296" w:rsidRDefault="00A26296">
      <w:pPr>
        <w:pStyle w:val="Commentaire"/>
      </w:pPr>
      <w:r>
        <w:t>C. Li et al. (2020)</w:t>
      </w:r>
    </w:p>
    <w:p w14:paraId="494B9480" w14:textId="7301D03A" w:rsidR="00A26296" w:rsidRDefault="00A26296">
      <w:pPr>
        <w:pStyle w:val="Commentaire"/>
      </w:pPr>
      <w:r>
        <w:t>(C. Li et al., 2020)</w:t>
      </w:r>
    </w:p>
  </w:comment>
  <w:comment w:id="6211" w:author="Robin Matthews" w:date="2021-07-13T15:08:00Z" w:initials="RM">
    <w:p w14:paraId="5A067B22" w14:textId="77777777" w:rsidR="00A26296" w:rsidRDefault="00A26296">
      <w:pPr>
        <w:pStyle w:val="Commentaire"/>
      </w:pPr>
      <w:r>
        <w:rPr>
          <w:rStyle w:val="Marquedecommentaire"/>
        </w:rPr>
        <w:annotationRef/>
      </w:r>
      <w:r>
        <w:t>Not found:</w:t>
      </w:r>
    </w:p>
    <w:p w14:paraId="5BDFD321" w14:textId="77777777" w:rsidR="00A26296" w:rsidRDefault="00A26296">
      <w:pPr>
        <w:pStyle w:val="Commentaire"/>
      </w:pPr>
      <w:r>
        <w:t>C. Li et al.</w:t>
      </w:r>
    </w:p>
    <w:p w14:paraId="65400A0E" w14:textId="77777777" w:rsidR="00A26296" w:rsidRDefault="00A26296">
      <w:pPr>
        <w:pStyle w:val="Commentaire"/>
      </w:pPr>
    </w:p>
    <w:p w14:paraId="654AED39" w14:textId="77777777" w:rsidR="00A26296" w:rsidRDefault="00A26296">
      <w:pPr>
        <w:pStyle w:val="Commentaire"/>
      </w:pPr>
      <w:r>
        <w:t>Extra stuff:</w:t>
      </w:r>
    </w:p>
    <w:p w14:paraId="4DD0AFE6" w14:textId="77777777" w:rsidR="00A26296" w:rsidRDefault="00A26296">
      <w:pPr>
        <w:pStyle w:val="Commentaire"/>
      </w:pPr>
      <w:r>
        <w:t>(Li et al., a)</w:t>
      </w:r>
    </w:p>
    <w:p w14:paraId="3ACF3A57" w14:textId="77777777" w:rsidR="00A26296" w:rsidRDefault="00A26296">
      <w:pPr>
        <w:pStyle w:val="Commentaire"/>
      </w:pPr>
    </w:p>
    <w:p w14:paraId="3B480D64" w14:textId="77777777" w:rsidR="00A26296" w:rsidRDefault="00A26296">
      <w:pPr>
        <w:pStyle w:val="Commentaire"/>
      </w:pPr>
      <w:r>
        <w:t>Correct:</w:t>
      </w:r>
    </w:p>
    <w:p w14:paraId="02A13E84" w14:textId="77777777" w:rsidR="00A26296" w:rsidRDefault="00A26296">
      <w:pPr>
        <w:pStyle w:val="Commentaire"/>
      </w:pPr>
      <w:r>
        <w:t>C. Li et al. (2020)</w:t>
      </w:r>
    </w:p>
    <w:p w14:paraId="17E997CE" w14:textId="7EE810A3" w:rsidR="00A26296" w:rsidRDefault="00A26296">
      <w:pPr>
        <w:pStyle w:val="Commentaire"/>
      </w:pPr>
      <w:r>
        <w:t>(C. Li et al., 2020)</w:t>
      </w:r>
    </w:p>
  </w:comment>
  <w:comment w:id="6214" w:author="Robin Matthews" w:date="2021-07-13T15:08:00Z" w:initials="RM">
    <w:p w14:paraId="0F123995" w14:textId="77777777" w:rsidR="00A26296" w:rsidRDefault="00A26296">
      <w:pPr>
        <w:pStyle w:val="Commentaire"/>
      </w:pPr>
      <w:r>
        <w:rPr>
          <w:rStyle w:val="Marquedecommentaire"/>
        </w:rPr>
        <w:annotationRef/>
      </w:r>
      <w:r>
        <w:t>Not found:</w:t>
      </w:r>
    </w:p>
    <w:p w14:paraId="78A4CAFD" w14:textId="77777777" w:rsidR="00A26296" w:rsidRDefault="00A26296">
      <w:pPr>
        <w:pStyle w:val="Commentaire"/>
      </w:pPr>
      <w:r>
        <w:t>C. Li et al.</w:t>
      </w:r>
    </w:p>
    <w:p w14:paraId="228BF4F9" w14:textId="77777777" w:rsidR="00A26296" w:rsidRDefault="00A26296">
      <w:pPr>
        <w:pStyle w:val="Commentaire"/>
      </w:pPr>
    </w:p>
    <w:p w14:paraId="6AA5CD08" w14:textId="77777777" w:rsidR="00A26296" w:rsidRDefault="00A26296">
      <w:pPr>
        <w:pStyle w:val="Commentaire"/>
      </w:pPr>
      <w:r>
        <w:t>Extra stuff:</w:t>
      </w:r>
    </w:p>
    <w:p w14:paraId="227ABE09" w14:textId="77777777" w:rsidR="00A26296" w:rsidRDefault="00A26296">
      <w:pPr>
        <w:pStyle w:val="Commentaire"/>
      </w:pPr>
      <w:r>
        <w:t xml:space="preserve">(Li et al., </w:t>
      </w:r>
    </w:p>
    <w:p w14:paraId="7A79DAFC" w14:textId="77777777" w:rsidR="00A26296" w:rsidRDefault="00A26296">
      <w:pPr>
        <w:pStyle w:val="Commentaire"/>
      </w:pPr>
    </w:p>
    <w:p w14:paraId="476A83B1" w14:textId="77777777" w:rsidR="00A26296" w:rsidRDefault="00A26296">
      <w:pPr>
        <w:pStyle w:val="Commentaire"/>
      </w:pPr>
      <w:r>
        <w:t>Correct:</w:t>
      </w:r>
    </w:p>
    <w:p w14:paraId="433FCE84" w14:textId="77777777" w:rsidR="00A26296" w:rsidRDefault="00A26296">
      <w:pPr>
        <w:pStyle w:val="Commentaire"/>
      </w:pPr>
      <w:r>
        <w:t>C. Li et al. (2020)</w:t>
      </w:r>
    </w:p>
    <w:p w14:paraId="490C7FFE" w14:textId="01E28369" w:rsidR="00A26296" w:rsidRDefault="00A26296">
      <w:pPr>
        <w:pStyle w:val="Commentaire"/>
      </w:pPr>
      <w:r>
        <w:t>(C. Li et al., 2020)</w:t>
      </w:r>
    </w:p>
  </w:comment>
  <w:comment w:id="6216" w:author="Robin Matthews" w:date="2021-07-13T15:08:00Z" w:initials="RM">
    <w:p w14:paraId="325B9F7F" w14:textId="77777777" w:rsidR="00A26296" w:rsidRDefault="00A26296">
      <w:pPr>
        <w:pStyle w:val="Commentaire"/>
      </w:pPr>
      <w:r>
        <w:rPr>
          <w:rStyle w:val="Marquedecommentaire"/>
        </w:rPr>
        <w:annotationRef/>
      </w:r>
      <w:r>
        <w:t>Not found:</w:t>
      </w:r>
    </w:p>
    <w:p w14:paraId="000A01CC" w14:textId="77777777" w:rsidR="00A26296" w:rsidRDefault="00A26296">
      <w:pPr>
        <w:pStyle w:val="Commentaire"/>
      </w:pPr>
      <w:r>
        <w:t>C. Li et al.</w:t>
      </w:r>
    </w:p>
    <w:p w14:paraId="11F2FA02" w14:textId="77777777" w:rsidR="00A26296" w:rsidRDefault="00A26296">
      <w:pPr>
        <w:pStyle w:val="Commentaire"/>
      </w:pPr>
    </w:p>
    <w:p w14:paraId="5DDDDE49" w14:textId="77777777" w:rsidR="00A26296" w:rsidRDefault="00A26296">
      <w:pPr>
        <w:pStyle w:val="Commentaire"/>
      </w:pPr>
      <w:r>
        <w:t>Extra stuff:</w:t>
      </w:r>
    </w:p>
    <w:p w14:paraId="1D7B0398" w14:textId="77777777" w:rsidR="00A26296" w:rsidRDefault="00A26296">
      <w:pPr>
        <w:pStyle w:val="Commentaire"/>
      </w:pPr>
      <w:r>
        <w:t>(Li et al., a)</w:t>
      </w:r>
    </w:p>
    <w:p w14:paraId="734E7928" w14:textId="77777777" w:rsidR="00A26296" w:rsidRDefault="00A26296">
      <w:pPr>
        <w:pStyle w:val="Commentaire"/>
      </w:pPr>
    </w:p>
    <w:p w14:paraId="7DBBB2D2" w14:textId="77777777" w:rsidR="00A26296" w:rsidRDefault="00A26296">
      <w:pPr>
        <w:pStyle w:val="Commentaire"/>
      </w:pPr>
      <w:r>
        <w:t>Correct:</w:t>
      </w:r>
    </w:p>
    <w:p w14:paraId="2E026063" w14:textId="77777777" w:rsidR="00A26296" w:rsidRDefault="00A26296">
      <w:pPr>
        <w:pStyle w:val="Commentaire"/>
      </w:pPr>
      <w:r>
        <w:t>C. Li et al. (2020)</w:t>
      </w:r>
    </w:p>
    <w:p w14:paraId="361FA6EC" w14:textId="2C386EC3" w:rsidR="00A26296" w:rsidRDefault="00A26296">
      <w:pPr>
        <w:pStyle w:val="Commentaire"/>
      </w:pPr>
      <w:r>
        <w:t>(C. Li et al., 2020)</w:t>
      </w:r>
    </w:p>
  </w:comment>
  <w:comment w:id="6219" w:author="Robin Matthews" w:date="2021-07-13T15:08:00Z" w:initials="RM">
    <w:p w14:paraId="49776F3F" w14:textId="77777777" w:rsidR="00A26296" w:rsidRDefault="00A26296">
      <w:pPr>
        <w:pStyle w:val="Commentaire"/>
      </w:pPr>
      <w:r>
        <w:rPr>
          <w:rStyle w:val="Marquedecommentaire"/>
        </w:rPr>
        <w:annotationRef/>
      </w:r>
      <w:r>
        <w:t>Not found:</w:t>
      </w:r>
    </w:p>
    <w:p w14:paraId="6F892822" w14:textId="77777777" w:rsidR="00A26296" w:rsidRDefault="00A26296">
      <w:pPr>
        <w:pStyle w:val="Commentaire"/>
      </w:pPr>
      <w:r>
        <w:t>Sun et al., 2020b</w:t>
      </w:r>
    </w:p>
    <w:p w14:paraId="4D327CB2" w14:textId="77777777" w:rsidR="00A26296" w:rsidRDefault="00A26296">
      <w:pPr>
        <w:pStyle w:val="Commentaire"/>
      </w:pPr>
    </w:p>
    <w:p w14:paraId="3C5B72DD" w14:textId="77777777" w:rsidR="00A26296" w:rsidRDefault="00A26296">
      <w:pPr>
        <w:pStyle w:val="Commentaire"/>
      </w:pPr>
      <w:r>
        <w:t>Extra stuff:</w:t>
      </w:r>
    </w:p>
    <w:p w14:paraId="42183C78" w14:textId="77777777" w:rsidR="00A26296" w:rsidRDefault="00A26296">
      <w:pPr>
        <w:pStyle w:val="Commentaire"/>
      </w:pPr>
      <w:r>
        <w:t>(; ; ; ; ; Sun et al., 2020a)</w:t>
      </w:r>
    </w:p>
    <w:p w14:paraId="17E59E1E" w14:textId="77777777" w:rsidR="00A26296" w:rsidRDefault="00A26296">
      <w:pPr>
        <w:pStyle w:val="Commentaire"/>
      </w:pPr>
    </w:p>
    <w:p w14:paraId="2A75D860" w14:textId="77777777" w:rsidR="00A26296" w:rsidRDefault="00A26296">
      <w:pPr>
        <w:pStyle w:val="Commentaire"/>
      </w:pPr>
      <w:r>
        <w:t>Correct:</w:t>
      </w:r>
    </w:p>
    <w:p w14:paraId="63F4D134" w14:textId="05FA9732" w:rsidR="00A26296" w:rsidRDefault="00A26296">
      <w:pPr>
        <w:pStyle w:val="Commentaire"/>
      </w:pPr>
      <w:r>
        <w:t>(Donat et al., 2016a; Alexander and Arblaster, 2017; Evans et al., 2017; Dey et al., 2019b; Dunn et al., 2020; Sun et al., 2020b)</w:t>
      </w:r>
    </w:p>
  </w:comment>
  <w:comment w:id="6224" w:author="Robin Matthews" w:date="2021-07-13T15:08:00Z" w:initials="RM">
    <w:p w14:paraId="4092F177" w14:textId="77777777" w:rsidR="00A26296" w:rsidRDefault="00A26296">
      <w:pPr>
        <w:pStyle w:val="Commentaire"/>
      </w:pPr>
      <w:r>
        <w:rPr>
          <w:rStyle w:val="Marquedecommentaire"/>
        </w:rPr>
        <w:annotationRef/>
      </w:r>
      <w:r>
        <w:t>Not found:</w:t>
      </w:r>
    </w:p>
    <w:p w14:paraId="7F3C6A13" w14:textId="77777777" w:rsidR="00A26296" w:rsidRDefault="00A26296">
      <w:pPr>
        <w:pStyle w:val="Commentaire"/>
      </w:pPr>
      <w:r>
        <w:t>C. Li et al.</w:t>
      </w:r>
    </w:p>
    <w:p w14:paraId="5DB1CF79" w14:textId="77777777" w:rsidR="00A26296" w:rsidRDefault="00A26296">
      <w:pPr>
        <w:pStyle w:val="Commentaire"/>
      </w:pPr>
    </w:p>
    <w:p w14:paraId="571CEE45" w14:textId="77777777" w:rsidR="00A26296" w:rsidRDefault="00A26296">
      <w:pPr>
        <w:pStyle w:val="Commentaire"/>
      </w:pPr>
      <w:r>
        <w:t>Extra stuff:</w:t>
      </w:r>
    </w:p>
    <w:p w14:paraId="399E67A2" w14:textId="77777777" w:rsidR="00A26296" w:rsidRDefault="00A26296">
      <w:pPr>
        <w:pStyle w:val="Commentaire"/>
      </w:pPr>
      <w:r>
        <w:t>(Li et al., a)</w:t>
      </w:r>
    </w:p>
    <w:p w14:paraId="7FB75A89" w14:textId="77777777" w:rsidR="00A26296" w:rsidRDefault="00A26296">
      <w:pPr>
        <w:pStyle w:val="Commentaire"/>
      </w:pPr>
    </w:p>
    <w:p w14:paraId="381D1672" w14:textId="77777777" w:rsidR="00A26296" w:rsidRDefault="00A26296">
      <w:pPr>
        <w:pStyle w:val="Commentaire"/>
      </w:pPr>
      <w:r>
        <w:t>Correct:</w:t>
      </w:r>
    </w:p>
    <w:p w14:paraId="59E63860" w14:textId="77777777" w:rsidR="00A26296" w:rsidRDefault="00A26296">
      <w:pPr>
        <w:pStyle w:val="Commentaire"/>
      </w:pPr>
      <w:r>
        <w:t>C. Li et al. (2020)</w:t>
      </w:r>
    </w:p>
    <w:p w14:paraId="44A34B5C" w14:textId="700DB275" w:rsidR="00A26296" w:rsidRDefault="00A26296">
      <w:pPr>
        <w:pStyle w:val="Commentaire"/>
      </w:pPr>
      <w:r>
        <w:t>(C. Li et al., 2020)</w:t>
      </w:r>
    </w:p>
  </w:comment>
  <w:comment w:id="6227" w:author="Robin Matthews" w:date="2021-07-13T15:08:00Z" w:initials="RM">
    <w:p w14:paraId="22DD12CF" w14:textId="77777777" w:rsidR="00A26296" w:rsidRDefault="00A26296">
      <w:pPr>
        <w:pStyle w:val="Commentaire"/>
      </w:pPr>
      <w:r>
        <w:rPr>
          <w:rStyle w:val="Marquedecommentaire"/>
        </w:rPr>
        <w:annotationRef/>
      </w:r>
      <w:r>
        <w:t>Not found:</w:t>
      </w:r>
    </w:p>
    <w:p w14:paraId="7BD3D167" w14:textId="77777777" w:rsidR="00A26296" w:rsidRDefault="00A26296">
      <w:pPr>
        <w:pStyle w:val="Commentaire"/>
      </w:pPr>
      <w:r>
        <w:t>C. Li et al.</w:t>
      </w:r>
    </w:p>
    <w:p w14:paraId="3704EC22" w14:textId="77777777" w:rsidR="00A26296" w:rsidRDefault="00A26296">
      <w:pPr>
        <w:pStyle w:val="Commentaire"/>
      </w:pPr>
    </w:p>
    <w:p w14:paraId="013A1B06" w14:textId="77777777" w:rsidR="00A26296" w:rsidRDefault="00A26296">
      <w:pPr>
        <w:pStyle w:val="Commentaire"/>
      </w:pPr>
      <w:r>
        <w:t>Extra stuff:</w:t>
      </w:r>
    </w:p>
    <w:p w14:paraId="749A2F5E" w14:textId="77777777" w:rsidR="00A26296" w:rsidRDefault="00A26296">
      <w:pPr>
        <w:pStyle w:val="Commentaire"/>
      </w:pPr>
      <w:r>
        <w:t>(Li et al., a)</w:t>
      </w:r>
    </w:p>
    <w:p w14:paraId="6901C57B" w14:textId="77777777" w:rsidR="00A26296" w:rsidRDefault="00A26296">
      <w:pPr>
        <w:pStyle w:val="Commentaire"/>
      </w:pPr>
    </w:p>
    <w:p w14:paraId="583901E0" w14:textId="77777777" w:rsidR="00A26296" w:rsidRDefault="00A26296">
      <w:pPr>
        <w:pStyle w:val="Commentaire"/>
      </w:pPr>
      <w:r>
        <w:t>Correct:</w:t>
      </w:r>
    </w:p>
    <w:p w14:paraId="7752E329" w14:textId="77777777" w:rsidR="00A26296" w:rsidRDefault="00A26296">
      <w:pPr>
        <w:pStyle w:val="Commentaire"/>
      </w:pPr>
      <w:r>
        <w:t>C. Li et al. (2020)</w:t>
      </w:r>
    </w:p>
    <w:p w14:paraId="66D05B8B" w14:textId="41E18ACA" w:rsidR="00A26296" w:rsidRDefault="00A26296">
      <w:pPr>
        <w:pStyle w:val="Commentaire"/>
      </w:pPr>
      <w:r>
        <w:t>(C. Li et al., 2020)</w:t>
      </w:r>
    </w:p>
  </w:comment>
  <w:comment w:id="6230" w:author="Robin Matthews" w:date="2021-07-13T15:08:00Z" w:initials="RM">
    <w:p w14:paraId="5EF33301" w14:textId="77777777" w:rsidR="00A26296" w:rsidRDefault="00A26296">
      <w:pPr>
        <w:pStyle w:val="Commentaire"/>
      </w:pPr>
      <w:r>
        <w:rPr>
          <w:rStyle w:val="Marquedecommentaire"/>
        </w:rPr>
        <w:annotationRef/>
      </w:r>
      <w:r>
        <w:t>Not found:</w:t>
      </w:r>
    </w:p>
    <w:p w14:paraId="0880ACDA" w14:textId="77777777" w:rsidR="00A26296" w:rsidRDefault="00A26296">
      <w:pPr>
        <w:pStyle w:val="Commentaire"/>
      </w:pPr>
      <w:r>
        <w:t>C. Li et al.</w:t>
      </w:r>
    </w:p>
    <w:p w14:paraId="37DABBAC" w14:textId="77777777" w:rsidR="00A26296" w:rsidRDefault="00A26296">
      <w:pPr>
        <w:pStyle w:val="Commentaire"/>
      </w:pPr>
    </w:p>
    <w:p w14:paraId="0F6DF7AC" w14:textId="77777777" w:rsidR="00A26296" w:rsidRDefault="00A26296">
      <w:pPr>
        <w:pStyle w:val="Commentaire"/>
      </w:pPr>
      <w:r>
        <w:t>Extra stuff:</w:t>
      </w:r>
    </w:p>
    <w:p w14:paraId="45D8FBC3" w14:textId="77777777" w:rsidR="00A26296" w:rsidRDefault="00A26296">
      <w:pPr>
        <w:pStyle w:val="Commentaire"/>
      </w:pPr>
      <w:r>
        <w:t xml:space="preserve">(Li et al., </w:t>
      </w:r>
    </w:p>
    <w:p w14:paraId="03C7D8E8" w14:textId="77777777" w:rsidR="00A26296" w:rsidRDefault="00A26296">
      <w:pPr>
        <w:pStyle w:val="Commentaire"/>
      </w:pPr>
    </w:p>
    <w:p w14:paraId="3213AFE8" w14:textId="77777777" w:rsidR="00A26296" w:rsidRDefault="00A26296">
      <w:pPr>
        <w:pStyle w:val="Commentaire"/>
      </w:pPr>
      <w:r>
        <w:t>Correct:</w:t>
      </w:r>
    </w:p>
    <w:p w14:paraId="775105BE" w14:textId="77777777" w:rsidR="00A26296" w:rsidRDefault="00A26296">
      <w:pPr>
        <w:pStyle w:val="Commentaire"/>
      </w:pPr>
      <w:r>
        <w:t>C. Li et al. (2020)</w:t>
      </w:r>
    </w:p>
    <w:p w14:paraId="3C477140" w14:textId="7A5636BE" w:rsidR="00A26296" w:rsidRDefault="00A26296">
      <w:pPr>
        <w:pStyle w:val="Commentaire"/>
      </w:pPr>
      <w:r>
        <w:t>(C. Li et al., 2020)</w:t>
      </w:r>
    </w:p>
  </w:comment>
  <w:comment w:id="6234" w:author="Robin Matthews" w:date="2021-07-13T15:08:00Z" w:initials="RM">
    <w:p w14:paraId="50A55A07" w14:textId="77777777" w:rsidR="00A26296" w:rsidRDefault="00A26296">
      <w:pPr>
        <w:pStyle w:val="Commentaire"/>
      </w:pPr>
      <w:r>
        <w:rPr>
          <w:rStyle w:val="Marquedecommentaire"/>
        </w:rPr>
        <w:annotationRef/>
      </w:r>
      <w:r>
        <w:t>Not found:</w:t>
      </w:r>
    </w:p>
    <w:p w14:paraId="08E56C8C" w14:textId="77777777" w:rsidR="00A26296" w:rsidRDefault="00A26296">
      <w:pPr>
        <w:pStyle w:val="Commentaire"/>
      </w:pPr>
      <w:r>
        <w:t>C. Li et al.</w:t>
      </w:r>
    </w:p>
    <w:p w14:paraId="6701F72C" w14:textId="77777777" w:rsidR="00A26296" w:rsidRDefault="00A26296">
      <w:pPr>
        <w:pStyle w:val="Commentaire"/>
      </w:pPr>
    </w:p>
    <w:p w14:paraId="72135EDF" w14:textId="77777777" w:rsidR="00A26296" w:rsidRDefault="00A26296">
      <w:pPr>
        <w:pStyle w:val="Commentaire"/>
      </w:pPr>
      <w:r>
        <w:t>Extra stuff:</w:t>
      </w:r>
    </w:p>
    <w:p w14:paraId="5D6088E2" w14:textId="77777777" w:rsidR="00A26296" w:rsidRDefault="00A26296">
      <w:pPr>
        <w:pStyle w:val="Commentaire"/>
      </w:pPr>
      <w:r>
        <w:t>(Li et al., a)</w:t>
      </w:r>
    </w:p>
    <w:p w14:paraId="7912E05F" w14:textId="77777777" w:rsidR="00A26296" w:rsidRDefault="00A26296">
      <w:pPr>
        <w:pStyle w:val="Commentaire"/>
      </w:pPr>
    </w:p>
    <w:p w14:paraId="1F185F5E" w14:textId="77777777" w:rsidR="00A26296" w:rsidRDefault="00A26296">
      <w:pPr>
        <w:pStyle w:val="Commentaire"/>
      </w:pPr>
      <w:r>
        <w:t>Correct:</w:t>
      </w:r>
    </w:p>
    <w:p w14:paraId="37D2FE19" w14:textId="77777777" w:rsidR="00A26296" w:rsidRDefault="00A26296">
      <w:pPr>
        <w:pStyle w:val="Commentaire"/>
      </w:pPr>
      <w:r>
        <w:t>C. Li et al. (2020)</w:t>
      </w:r>
    </w:p>
    <w:p w14:paraId="1E6FD3C7" w14:textId="346ADC4D" w:rsidR="00A26296" w:rsidRDefault="00A26296">
      <w:pPr>
        <w:pStyle w:val="Commentaire"/>
      </w:pPr>
      <w:r>
        <w:t>(C. Li et al., 2020)</w:t>
      </w:r>
    </w:p>
  </w:comment>
  <w:comment w:id="6237" w:author="Robin Matthews" w:date="2021-07-13T15:08:00Z" w:initials="RM">
    <w:p w14:paraId="6A994478" w14:textId="77777777" w:rsidR="00A26296" w:rsidRDefault="00A26296">
      <w:pPr>
        <w:pStyle w:val="Commentaire"/>
      </w:pPr>
      <w:r>
        <w:rPr>
          <w:rStyle w:val="Marquedecommentaire"/>
        </w:rPr>
        <w:annotationRef/>
      </w:r>
      <w:r>
        <w:t>Not found:</w:t>
      </w:r>
    </w:p>
    <w:p w14:paraId="2022A5DC" w14:textId="77777777" w:rsidR="00A26296" w:rsidRDefault="00A26296">
      <w:pPr>
        <w:pStyle w:val="Commentaire"/>
      </w:pPr>
      <w:r>
        <w:t>Sun et al., 2020b</w:t>
      </w:r>
    </w:p>
    <w:p w14:paraId="2C9E00C7" w14:textId="77777777" w:rsidR="00A26296" w:rsidRDefault="00A26296">
      <w:pPr>
        <w:pStyle w:val="Commentaire"/>
      </w:pPr>
    </w:p>
    <w:p w14:paraId="7D6D62EB" w14:textId="77777777" w:rsidR="00A26296" w:rsidRDefault="00A26296">
      <w:pPr>
        <w:pStyle w:val="Commentaire"/>
      </w:pPr>
      <w:r>
        <w:t>Extra stuff:</w:t>
      </w:r>
    </w:p>
    <w:p w14:paraId="7AA8AD34" w14:textId="77777777" w:rsidR="00A26296" w:rsidRDefault="00A26296">
      <w:pPr>
        <w:pStyle w:val="Commentaire"/>
      </w:pPr>
      <w:r>
        <w:t>(; ; ; ; ; Sun et al., 2020a)</w:t>
      </w:r>
    </w:p>
    <w:p w14:paraId="6EACF820" w14:textId="77777777" w:rsidR="00A26296" w:rsidRDefault="00A26296">
      <w:pPr>
        <w:pStyle w:val="Commentaire"/>
      </w:pPr>
    </w:p>
    <w:p w14:paraId="3205D7DF" w14:textId="77777777" w:rsidR="00A26296" w:rsidRDefault="00A26296">
      <w:pPr>
        <w:pStyle w:val="Commentaire"/>
      </w:pPr>
      <w:r>
        <w:t>Correct:</w:t>
      </w:r>
    </w:p>
    <w:p w14:paraId="3380FF1E" w14:textId="253743AE" w:rsidR="00A26296" w:rsidRDefault="00A26296">
      <w:pPr>
        <w:pStyle w:val="Commentaire"/>
      </w:pPr>
      <w:r>
        <w:t>(Donat et al., 2016a; Alexander and Arblaster, 2017; Evans et al., 2017; Dey et al., 2019b; Dunn et al., 2020; Sun et al., 2020b)</w:t>
      </w:r>
    </w:p>
  </w:comment>
  <w:comment w:id="6242" w:author="Robin Matthews" w:date="2021-07-13T15:08:00Z" w:initials="RM">
    <w:p w14:paraId="09E44A76" w14:textId="77777777" w:rsidR="00A26296" w:rsidRDefault="00A26296">
      <w:pPr>
        <w:pStyle w:val="Commentaire"/>
      </w:pPr>
      <w:r>
        <w:rPr>
          <w:rStyle w:val="Marquedecommentaire"/>
        </w:rPr>
        <w:annotationRef/>
      </w:r>
      <w:r>
        <w:t>Not found:</w:t>
      </w:r>
    </w:p>
    <w:p w14:paraId="7F16788A" w14:textId="77777777" w:rsidR="00A26296" w:rsidRDefault="00A26296">
      <w:pPr>
        <w:pStyle w:val="Commentaire"/>
      </w:pPr>
      <w:r>
        <w:t>C. Li et al.</w:t>
      </w:r>
    </w:p>
    <w:p w14:paraId="5C5ACF17" w14:textId="77777777" w:rsidR="00A26296" w:rsidRDefault="00A26296">
      <w:pPr>
        <w:pStyle w:val="Commentaire"/>
      </w:pPr>
    </w:p>
    <w:p w14:paraId="5C5E7C34" w14:textId="77777777" w:rsidR="00A26296" w:rsidRDefault="00A26296">
      <w:pPr>
        <w:pStyle w:val="Commentaire"/>
      </w:pPr>
      <w:r>
        <w:t>Extra stuff:</w:t>
      </w:r>
    </w:p>
    <w:p w14:paraId="4ED29B0F" w14:textId="77777777" w:rsidR="00A26296" w:rsidRDefault="00A26296">
      <w:pPr>
        <w:pStyle w:val="Commentaire"/>
      </w:pPr>
      <w:r>
        <w:t>(Li et al., a)</w:t>
      </w:r>
    </w:p>
    <w:p w14:paraId="35592AEC" w14:textId="77777777" w:rsidR="00A26296" w:rsidRDefault="00A26296">
      <w:pPr>
        <w:pStyle w:val="Commentaire"/>
      </w:pPr>
    </w:p>
    <w:p w14:paraId="2F454B8E" w14:textId="77777777" w:rsidR="00A26296" w:rsidRDefault="00A26296">
      <w:pPr>
        <w:pStyle w:val="Commentaire"/>
      </w:pPr>
      <w:r>
        <w:t>Correct:</w:t>
      </w:r>
    </w:p>
    <w:p w14:paraId="3E2DD570" w14:textId="77777777" w:rsidR="00A26296" w:rsidRDefault="00A26296">
      <w:pPr>
        <w:pStyle w:val="Commentaire"/>
      </w:pPr>
      <w:r>
        <w:t>C. Li et al. (2020)</w:t>
      </w:r>
    </w:p>
    <w:p w14:paraId="33BC9E9E" w14:textId="7F62107C" w:rsidR="00A26296" w:rsidRDefault="00A26296">
      <w:pPr>
        <w:pStyle w:val="Commentaire"/>
      </w:pPr>
      <w:r>
        <w:t>(C. Li et al., 2020)</w:t>
      </w:r>
    </w:p>
  </w:comment>
  <w:comment w:id="6245" w:author="Robin Matthews" w:date="2021-07-13T15:08:00Z" w:initials="RM">
    <w:p w14:paraId="6110DEEF" w14:textId="77777777" w:rsidR="00A26296" w:rsidRDefault="00A26296">
      <w:pPr>
        <w:pStyle w:val="Commentaire"/>
      </w:pPr>
      <w:r>
        <w:rPr>
          <w:rStyle w:val="Marquedecommentaire"/>
        </w:rPr>
        <w:annotationRef/>
      </w:r>
      <w:r>
        <w:t>Not found:</w:t>
      </w:r>
    </w:p>
    <w:p w14:paraId="03762170" w14:textId="77777777" w:rsidR="00A26296" w:rsidRDefault="00A26296">
      <w:pPr>
        <w:pStyle w:val="Commentaire"/>
      </w:pPr>
      <w:r>
        <w:t>C. Li et al.</w:t>
      </w:r>
    </w:p>
    <w:p w14:paraId="649597AD" w14:textId="77777777" w:rsidR="00A26296" w:rsidRDefault="00A26296">
      <w:pPr>
        <w:pStyle w:val="Commentaire"/>
      </w:pPr>
    </w:p>
    <w:p w14:paraId="4D9B0295" w14:textId="77777777" w:rsidR="00A26296" w:rsidRDefault="00A26296">
      <w:pPr>
        <w:pStyle w:val="Commentaire"/>
      </w:pPr>
      <w:r>
        <w:t>Extra stuff:</w:t>
      </w:r>
    </w:p>
    <w:p w14:paraId="0CD306E6" w14:textId="77777777" w:rsidR="00A26296" w:rsidRDefault="00A26296">
      <w:pPr>
        <w:pStyle w:val="Commentaire"/>
      </w:pPr>
      <w:r>
        <w:t>(Li et al., a)</w:t>
      </w:r>
    </w:p>
    <w:p w14:paraId="533D333E" w14:textId="77777777" w:rsidR="00A26296" w:rsidRDefault="00A26296">
      <w:pPr>
        <w:pStyle w:val="Commentaire"/>
      </w:pPr>
    </w:p>
    <w:p w14:paraId="509C92B1" w14:textId="77777777" w:rsidR="00A26296" w:rsidRDefault="00A26296">
      <w:pPr>
        <w:pStyle w:val="Commentaire"/>
      </w:pPr>
      <w:r>
        <w:t>Correct:</w:t>
      </w:r>
    </w:p>
    <w:p w14:paraId="2221EFB3" w14:textId="77777777" w:rsidR="00A26296" w:rsidRDefault="00A26296">
      <w:pPr>
        <w:pStyle w:val="Commentaire"/>
      </w:pPr>
      <w:r>
        <w:t>C. Li et al. (2020)</w:t>
      </w:r>
    </w:p>
    <w:p w14:paraId="5CB2D842" w14:textId="0AF56B7D" w:rsidR="00A26296" w:rsidRDefault="00A26296">
      <w:pPr>
        <w:pStyle w:val="Commentaire"/>
      </w:pPr>
      <w:r>
        <w:t>(C. Li et al., 2020)</w:t>
      </w:r>
    </w:p>
  </w:comment>
  <w:comment w:id="6248" w:author="Robin Matthews" w:date="2021-07-13T15:08:00Z" w:initials="RM">
    <w:p w14:paraId="45FABAEA" w14:textId="77777777" w:rsidR="00A26296" w:rsidRDefault="00A26296">
      <w:pPr>
        <w:pStyle w:val="Commentaire"/>
      </w:pPr>
      <w:r>
        <w:rPr>
          <w:rStyle w:val="Marquedecommentaire"/>
        </w:rPr>
        <w:annotationRef/>
      </w:r>
      <w:r>
        <w:t>Not found:</w:t>
      </w:r>
    </w:p>
    <w:p w14:paraId="69CD5608" w14:textId="77777777" w:rsidR="00A26296" w:rsidRDefault="00A26296">
      <w:pPr>
        <w:pStyle w:val="Commentaire"/>
      </w:pPr>
      <w:r>
        <w:t>C. Li et al.</w:t>
      </w:r>
    </w:p>
    <w:p w14:paraId="5AF5E538" w14:textId="77777777" w:rsidR="00A26296" w:rsidRDefault="00A26296">
      <w:pPr>
        <w:pStyle w:val="Commentaire"/>
      </w:pPr>
    </w:p>
    <w:p w14:paraId="6BF86F06" w14:textId="77777777" w:rsidR="00A26296" w:rsidRDefault="00A26296">
      <w:pPr>
        <w:pStyle w:val="Commentaire"/>
      </w:pPr>
      <w:r>
        <w:t>Extra stuff:</w:t>
      </w:r>
    </w:p>
    <w:p w14:paraId="7F3762F7" w14:textId="77777777" w:rsidR="00A26296" w:rsidRDefault="00A26296">
      <w:pPr>
        <w:pStyle w:val="Commentaire"/>
      </w:pPr>
      <w:r>
        <w:t xml:space="preserve">(Li et al., </w:t>
      </w:r>
    </w:p>
    <w:p w14:paraId="4B535AC7" w14:textId="77777777" w:rsidR="00A26296" w:rsidRDefault="00A26296">
      <w:pPr>
        <w:pStyle w:val="Commentaire"/>
      </w:pPr>
    </w:p>
    <w:p w14:paraId="22883554" w14:textId="77777777" w:rsidR="00A26296" w:rsidRDefault="00A26296">
      <w:pPr>
        <w:pStyle w:val="Commentaire"/>
      </w:pPr>
      <w:r>
        <w:t>Correct:</w:t>
      </w:r>
    </w:p>
    <w:p w14:paraId="6D8CC9F3" w14:textId="77777777" w:rsidR="00A26296" w:rsidRDefault="00A26296">
      <w:pPr>
        <w:pStyle w:val="Commentaire"/>
      </w:pPr>
      <w:r>
        <w:t>C. Li et al. (2020)</w:t>
      </w:r>
    </w:p>
    <w:p w14:paraId="23C2F3C9" w14:textId="4D2C5854" w:rsidR="00A26296" w:rsidRDefault="00A26296">
      <w:pPr>
        <w:pStyle w:val="Commentaire"/>
      </w:pPr>
      <w:r>
        <w:t>(C. Li et al., 2020)</w:t>
      </w:r>
    </w:p>
  </w:comment>
  <w:comment w:id="6252" w:author="Robin Matthews" w:date="2021-07-13T15:08:00Z" w:initials="RM">
    <w:p w14:paraId="3F657158" w14:textId="77777777" w:rsidR="00A26296" w:rsidRDefault="00A26296">
      <w:pPr>
        <w:pStyle w:val="Commentaire"/>
      </w:pPr>
      <w:r>
        <w:rPr>
          <w:rStyle w:val="Marquedecommentaire"/>
        </w:rPr>
        <w:annotationRef/>
      </w:r>
      <w:r>
        <w:t>Not found:</w:t>
      </w:r>
    </w:p>
    <w:p w14:paraId="49CDA319" w14:textId="77777777" w:rsidR="00A26296" w:rsidRDefault="00A26296">
      <w:pPr>
        <w:pStyle w:val="Commentaire"/>
      </w:pPr>
      <w:r>
        <w:t>C. Li et al.</w:t>
      </w:r>
    </w:p>
    <w:p w14:paraId="4673EF57" w14:textId="77777777" w:rsidR="00A26296" w:rsidRDefault="00A26296">
      <w:pPr>
        <w:pStyle w:val="Commentaire"/>
      </w:pPr>
    </w:p>
    <w:p w14:paraId="032A16AE" w14:textId="77777777" w:rsidR="00A26296" w:rsidRDefault="00A26296">
      <w:pPr>
        <w:pStyle w:val="Commentaire"/>
      </w:pPr>
      <w:r>
        <w:t>Extra stuff:</w:t>
      </w:r>
    </w:p>
    <w:p w14:paraId="2F9A4041" w14:textId="77777777" w:rsidR="00A26296" w:rsidRDefault="00A26296">
      <w:pPr>
        <w:pStyle w:val="Commentaire"/>
      </w:pPr>
      <w:r>
        <w:t>(Li et al., a)</w:t>
      </w:r>
    </w:p>
    <w:p w14:paraId="4C78480F" w14:textId="77777777" w:rsidR="00A26296" w:rsidRDefault="00A26296">
      <w:pPr>
        <w:pStyle w:val="Commentaire"/>
      </w:pPr>
    </w:p>
    <w:p w14:paraId="3AE5BC72" w14:textId="77777777" w:rsidR="00A26296" w:rsidRDefault="00A26296">
      <w:pPr>
        <w:pStyle w:val="Commentaire"/>
      </w:pPr>
      <w:r>
        <w:t>Correct:</w:t>
      </w:r>
    </w:p>
    <w:p w14:paraId="049FDE29" w14:textId="77777777" w:rsidR="00A26296" w:rsidRDefault="00A26296">
      <w:pPr>
        <w:pStyle w:val="Commentaire"/>
      </w:pPr>
      <w:r>
        <w:t>C. Li et al. (2020)</w:t>
      </w:r>
    </w:p>
    <w:p w14:paraId="16F48622" w14:textId="041A79CE" w:rsidR="00A26296" w:rsidRDefault="00A26296">
      <w:pPr>
        <w:pStyle w:val="Commentaire"/>
      </w:pPr>
      <w:r>
        <w:t>(C. Li et al., 2020)</w:t>
      </w:r>
    </w:p>
  </w:comment>
  <w:comment w:id="6255" w:author="Robin Matthews" w:date="2021-07-13T15:08:00Z" w:initials="RM">
    <w:p w14:paraId="15BCF1DC" w14:textId="77777777" w:rsidR="00A26296" w:rsidRDefault="00A26296">
      <w:pPr>
        <w:pStyle w:val="Commentaire"/>
      </w:pPr>
      <w:r>
        <w:rPr>
          <w:rStyle w:val="Marquedecommentaire"/>
        </w:rPr>
        <w:annotationRef/>
      </w:r>
      <w:r>
        <w:t>Not found:</w:t>
      </w:r>
    </w:p>
    <w:p w14:paraId="220D7F33" w14:textId="77777777" w:rsidR="00A26296" w:rsidRDefault="00A26296">
      <w:pPr>
        <w:pStyle w:val="Commentaire"/>
      </w:pPr>
      <w:r>
        <w:t>C. Li et al.</w:t>
      </w:r>
    </w:p>
    <w:p w14:paraId="6F465435" w14:textId="77777777" w:rsidR="00A26296" w:rsidRDefault="00A26296">
      <w:pPr>
        <w:pStyle w:val="Commentaire"/>
      </w:pPr>
    </w:p>
    <w:p w14:paraId="026E6A42" w14:textId="77777777" w:rsidR="00A26296" w:rsidRDefault="00A26296">
      <w:pPr>
        <w:pStyle w:val="Commentaire"/>
      </w:pPr>
      <w:r>
        <w:t>Extra stuff:</w:t>
      </w:r>
    </w:p>
    <w:p w14:paraId="4D93E121" w14:textId="77777777" w:rsidR="00A26296" w:rsidRDefault="00A26296">
      <w:pPr>
        <w:pStyle w:val="Commentaire"/>
      </w:pPr>
      <w:r>
        <w:t>(Li et al., a)</w:t>
      </w:r>
    </w:p>
    <w:p w14:paraId="08BEED0C" w14:textId="77777777" w:rsidR="00A26296" w:rsidRDefault="00A26296">
      <w:pPr>
        <w:pStyle w:val="Commentaire"/>
      </w:pPr>
    </w:p>
    <w:p w14:paraId="3BAAC13C" w14:textId="77777777" w:rsidR="00A26296" w:rsidRDefault="00A26296">
      <w:pPr>
        <w:pStyle w:val="Commentaire"/>
      </w:pPr>
      <w:r>
        <w:t>Correct:</w:t>
      </w:r>
    </w:p>
    <w:p w14:paraId="17874EA8" w14:textId="77777777" w:rsidR="00A26296" w:rsidRDefault="00A26296">
      <w:pPr>
        <w:pStyle w:val="Commentaire"/>
      </w:pPr>
      <w:r>
        <w:t>C. Li et al. (2020)</w:t>
      </w:r>
    </w:p>
    <w:p w14:paraId="527541DA" w14:textId="3CE153CE" w:rsidR="00A26296" w:rsidRDefault="00A26296">
      <w:pPr>
        <w:pStyle w:val="Commentaire"/>
      </w:pPr>
      <w:r>
        <w:t>(C. Li et al., 2020)</w:t>
      </w:r>
    </w:p>
  </w:comment>
  <w:comment w:id="6258" w:author="Robin Matthews" w:date="2021-07-13T15:08:00Z" w:initials="RM">
    <w:p w14:paraId="00567756" w14:textId="77777777" w:rsidR="00A26296" w:rsidRDefault="00A26296">
      <w:pPr>
        <w:pStyle w:val="Commentaire"/>
      </w:pPr>
      <w:r>
        <w:rPr>
          <w:rStyle w:val="Marquedecommentaire"/>
        </w:rPr>
        <w:annotationRef/>
      </w:r>
      <w:r>
        <w:t>Not found:</w:t>
      </w:r>
    </w:p>
    <w:p w14:paraId="24C0B723" w14:textId="77777777" w:rsidR="00A26296" w:rsidRDefault="00A26296">
      <w:pPr>
        <w:pStyle w:val="Commentaire"/>
      </w:pPr>
      <w:r>
        <w:t>C. Li et al.</w:t>
      </w:r>
    </w:p>
    <w:p w14:paraId="48842CC7" w14:textId="77777777" w:rsidR="00A26296" w:rsidRDefault="00A26296">
      <w:pPr>
        <w:pStyle w:val="Commentaire"/>
      </w:pPr>
    </w:p>
    <w:p w14:paraId="29653A9E" w14:textId="77777777" w:rsidR="00A26296" w:rsidRDefault="00A26296">
      <w:pPr>
        <w:pStyle w:val="Commentaire"/>
      </w:pPr>
      <w:r>
        <w:t>Extra stuff:</w:t>
      </w:r>
    </w:p>
    <w:p w14:paraId="6313C8F7" w14:textId="77777777" w:rsidR="00A26296" w:rsidRDefault="00A26296">
      <w:pPr>
        <w:pStyle w:val="Commentaire"/>
      </w:pPr>
      <w:r>
        <w:t>(Li et al., a)</w:t>
      </w:r>
    </w:p>
    <w:p w14:paraId="0057E28D" w14:textId="77777777" w:rsidR="00A26296" w:rsidRDefault="00A26296">
      <w:pPr>
        <w:pStyle w:val="Commentaire"/>
      </w:pPr>
    </w:p>
    <w:p w14:paraId="40E3B947" w14:textId="77777777" w:rsidR="00A26296" w:rsidRDefault="00A26296">
      <w:pPr>
        <w:pStyle w:val="Commentaire"/>
      </w:pPr>
      <w:r>
        <w:t>Correct:</w:t>
      </w:r>
    </w:p>
    <w:p w14:paraId="09A81680" w14:textId="77777777" w:rsidR="00A26296" w:rsidRDefault="00A26296">
      <w:pPr>
        <w:pStyle w:val="Commentaire"/>
      </w:pPr>
      <w:r>
        <w:t>C. Li et al. (2020)</w:t>
      </w:r>
    </w:p>
    <w:p w14:paraId="07DD5B6D" w14:textId="1073DFFB" w:rsidR="00A26296" w:rsidRDefault="00A26296">
      <w:pPr>
        <w:pStyle w:val="Commentaire"/>
      </w:pPr>
      <w:r>
        <w:t>(C. Li et al., 2020)</w:t>
      </w:r>
    </w:p>
  </w:comment>
  <w:comment w:id="6261" w:author="Robin Matthews" w:date="2021-07-13T15:08:00Z" w:initials="RM">
    <w:p w14:paraId="02011EAB" w14:textId="77777777" w:rsidR="00A26296" w:rsidRDefault="00A26296">
      <w:pPr>
        <w:pStyle w:val="Commentaire"/>
      </w:pPr>
      <w:r>
        <w:rPr>
          <w:rStyle w:val="Marquedecommentaire"/>
        </w:rPr>
        <w:annotationRef/>
      </w:r>
      <w:r>
        <w:t>Not found:</w:t>
      </w:r>
    </w:p>
    <w:p w14:paraId="6E408D16" w14:textId="77777777" w:rsidR="00A26296" w:rsidRDefault="00A26296">
      <w:pPr>
        <w:pStyle w:val="Commentaire"/>
      </w:pPr>
      <w:r>
        <w:t>C. Li et al.</w:t>
      </w:r>
    </w:p>
    <w:p w14:paraId="4288FDCF" w14:textId="77777777" w:rsidR="00A26296" w:rsidRDefault="00A26296">
      <w:pPr>
        <w:pStyle w:val="Commentaire"/>
      </w:pPr>
    </w:p>
    <w:p w14:paraId="1E173456" w14:textId="77777777" w:rsidR="00A26296" w:rsidRDefault="00A26296">
      <w:pPr>
        <w:pStyle w:val="Commentaire"/>
      </w:pPr>
      <w:r>
        <w:t>Extra stuff:</w:t>
      </w:r>
    </w:p>
    <w:p w14:paraId="4FDA796B" w14:textId="77777777" w:rsidR="00A26296" w:rsidRDefault="00A26296">
      <w:pPr>
        <w:pStyle w:val="Commentaire"/>
      </w:pPr>
      <w:r>
        <w:t xml:space="preserve">(Li et al., </w:t>
      </w:r>
    </w:p>
    <w:p w14:paraId="0207BEB1" w14:textId="77777777" w:rsidR="00A26296" w:rsidRDefault="00A26296">
      <w:pPr>
        <w:pStyle w:val="Commentaire"/>
      </w:pPr>
    </w:p>
    <w:p w14:paraId="5B7CCF80" w14:textId="77777777" w:rsidR="00A26296" w:rsidRDefault="00A26296">
      <w:pPr>
        <w:pStyle w:val="Commentaire"/>
      </w:pPr>
      <w:r>
        <w:t>Correct:</w:t>
      </w:r>
    </w:p>
    <w:p w14:paraId="25A69D46" w14:textId="77777777" w:rsidR="00A26296" w:rsidRDefault="00A26296">
      <w:pPr>
        <w:pStyle w:val="Commentaire"/>
      </w:pPr>
      <w:r>
        <w:t>C. Li et al. (2020)</w:t>
      </w:r>
    </w:p>
    <w:p w14:paraId="0279EB7D" w14:textId="03EC5123" w:rsidR="00A26296" w:rsidRDefault="00A26296">
      <w:pPr>
        <w:pStyle w:val="Commentaire"/>
      </w:pPr>
      <w:r>
        <w:t>(C. Li et al., 2020)</w:t>
      </w:r>
    </w:p>
  </w:comment>
  <w:comment w:id="6265" w:author="Robin Matthews" w:date="2021-07-13T15:08:00Z" w:initials="RM">
    <w:p w14:paraId="7D99DFC8" w14:textId="77777777" w:rsidR="00A26296" w:rsidRDefault="00A26296">
      <w:pPr>
        <w:pStyle w:val="Commentaire"/>
      </w:pPr>
      <w:r>
        <w:rPr>
          <w:rStyle w:val="Marquedecommentaire"/>
        </w:rPr>
        <w:annotationRef/>
      </w:r>
      <w:r>
        <w:t>Not found:</w:t>
      </w:r>
    </w:p>
    <w:p w14:paraId="709D34CE" w14:textId="77777777" w:rsidR="00A26296" w:rsidRDefault="00A26296">
      <w:pPr>
        <w:pStyle w:val="Commentaire"/>
      </w:pPr>
      <w:r>
        <w:t>C. Li et al.</w:t>
      </w:r>
    </w:p>
    <w:p w14:paraId="41F8DED4" w14:textId="77777777" w:rsidR="00A26296" w:rsidRDefault="00A26296">
      <w:pPr>
        <w:pStyle w:val="Commentaire"/>
      </w:pPr>
    </w:p>
    <w:p w14:paraId="43C47B80" w14:textId="77777777" w:rsidR="00A26296" w:rsidRDefault="00A26296">
      <w:pPr>
        <w:pStyle w:val="Commentaire"/>
      </w:pPr>
      <w:r>
        <w:t>Extra stuff:</w:t>
      </w:r>
    </w:p>
    <w:p w14:paraId="3D515530" w14:textId="77777777" w:rsidR="00A26296" w:rsidRDefault="00A26296">
      <w:pPr>
        <w:pStyle w:val="Commentaire"/>
      </w:pPr>
      <w:r>
        <w:t>(Li et al., a)</w:t>
      </w:r>
    </w:p>
    <w:p w14:paraId="04ACE7D8" w14:textId="77777777" w:rsidR="00A26296" w:rsidRDefault="00A26296">
      <w:pPr>
        <w:pStyle w:val="Commentaire"/>
      </w:pPr>
    </w:p>
    <w:p w14:paraId="53EFFDC7" w14:textId="77777777" w:rsidR="00A26296" w:rsidRDefault="00A26296">
      <w:pPr>
        <w:pStyle w:val="Commentaire"/>
      </w:pPr>
      <w:r>
        <w:t>Correct:</w:t>
      </w:r>
    </w:p>
    <w:p w14:paraId="29A6F020" w14:textId="77777777" w:rsidR="00A26296" w:rsidRDefault="00A26296">
      <w:pPr>
        <w:pStyle w:val="Commentaire"/>
      </w:pPr>
      <w:r>
        <w:t>C. Li et al. (2020)</w:t>
      </w:r>
    </w:p>
    <w:p w14:paraId="0FA8BBFE" w14:textId="0456C7D5" w:rsidR="00A26296" w:rsidRDefault="00A26296">
      <w:pPr>
        <w:pStyle w:val="Commentaire"/>
      </w:pPr>
      <w:r>
        <w:t>(C. Li et al., 2020)</w:t>
      </w:r>
    </w:p>
  </w:comment>
  <w:comment w:id="6268" w:author="Robin Matthews" w:date="2021-07-13T15:08:00Z" w:initials="RM">
    <w:p w14:paraId="160D8E1E" w14:textId="77777777" w:rsidR="00A26296" w:rsidRDefault="00A26296">
      <w:pPr>
        <w:pStyle w:val="Commentaire"/>
      </w:pPr>
      <w:r>
        <w:rPr>
          <w:rStyle w:val="Marquedecommentaire"/>
        </w:rPr>
        <w:annotationRef/>
      </w:r>
      <w:r>
        <w:t>Not found:</w:t>
      </w:r>
    </w:p>
    <w:p w14:paraId="44184756" w14:textId="77777777" w:rsidR="00A26296" w:rsidRDefault="00A26296">
      <w:pPr>
        <w:pStyle w:val="Commentaire"/>
      </w:pPr>
      <w:r>
        <w:t>S.C. Lewis et al.</w:t>
      </w:r>
    </w:p>
    <w:p w14:paraId="241486BB" w14:textId="77777777" w:rsidR="00A26296" w:rsidRDefault="00A26296">
      <w:pPr>
        <w:pStyle w:val="Commentaire"/>
      </w:pPr>
    </w:p>
    <w:p w14:paraId="7CBBD288" w14:textId="77777777" w:rsidR="00A26296" w:rsidRDefault="00A26296">
      <w:pPr>
        <w:pStyle w:val="Commentaire"/>
      </w:pPr>
      <w:r>
        <w:t>Extra stuff:</w:t>
      </w:r>
    </w:p>
    <w:p w14:paraId="334604BF" w14:textId="77777777" w:rsidR="00A26296" w:rsidRDefault="00A26296">
      <w:pPr>
        <w:pStyle w:val="Commentaire"/>
      </w:pPr>
      <w:r>
        <w:t>(Lewis et al., b)</w:t>
      </w:r>
    </w:p>
    <w:p w14:paraId="0DFB936A" w14:textId="77777777" w:rsidR="00A26296" w:rsidRDefault="00A26296">
      <w:pPr>
        <w:pStyle w:val="Commentaire"/>
      </w:pPr>
    </w:p>
    <w:p w14:paraId="13B7D8A1" w14:textId="77777777" w:rsidR="00A26296" w:rsidRDefault="00A26296">
      <w:pPr>
        <w:pStyle w:val="Commentaire"/>
      </w:pPr>
      <w:r>
        <w:t>Correct:</w:t>
      </w:r>
    </w:p>
    <w:p w14:paraId="4F3057D2" w14:textId="77777777" w:rsidR="00A26296" w:rsidRDefault="00A26296">
      <w:pPr>
        <w:pStyle w:val="Commentaire"/>
      </w:pPr>
      <w:r>
        <w:t>S.C. Lewis et al. (2019)</w:t>
      </w:r>
    </w:p>
    <w:p w14:paraId="7154A544" w14:textId="0CA5F6A6" w:rsidR="00A26296" w:rsidRDefault="00A26296">
      <w:pPr>
        <w:pStyle w:val="Commentaire"/>
      </w:pPr>
      <w:r>
        <w:t>(S.C. Lewis et al., 2019)</w:t>
      </w:r>
    </w:p>
  </w:comment>
  <w:comment w:id="6273" w:author="Robin Matthews" w:date="2021-07-13T15:08:00Z" w:initials="RM">
    <w:p w14:paraId="2E009959" w14:textId="77777777" w:rsidR="00A26296" w:rsidRDefault="00A26296">
      <w:pPr>
        <w:pStyle w:val="Commentaire"/>
      </w:pPr>
      <w:r>
        <w:rPr>
          <w:rStyle w:val="Marquedecommentaire"/>
        </w:rPr>
        <w:annotationRef/>
      </w:r>
      <w:r>
        <w:t>Not found:</w:t>
      </w:r>
    </w:p>
    <w:p w14:paraId="0C24262B" w14:textId="77777777" w:rsidR="00A26296" w:rsidRDefault="00A26296">
      <w:pPr>
        <w:pStyle w:val="Commentaire"/>
      </w:pPr>
      <w:r>
        <w:t>L. Xu et al., 2019</w:t>
      </w:r>
    </w:p>
    <w:p w14:paraId="5E1A9369" w14:textId="77777777" w:rsidR="00A26296" w:rsidRDefault="00A26296">
      <w:pPr>
        <w:pStyle w:val="Commentaire"/>
      </w:pPr>
    </w:p>
    <w:p w14:paraId="65B48C10" w14:textId="77777777" w:rsidR="00A26296" w:rsidRDefault="00A26296">
      <w:pPr>
        <w:pStyle w:val="Commentaire"/>
      </w:pPr>
      <w:r>
        <w:t>Extra stuff:</w:t>
      </w:r>
    </w:p>
    <w:p w14:paraId="51F8CFDC" w14:textId="77777777" w:rsidR="00A26296" w:rsidRDefault="00A26296">
      <w:pPr>
        <w:pStyle w:val="Commentaire"/>
      </w:pPr>
      <w:r>
        <w:t>(; Xu et al., 2019a; ; )</w:t>
      </w:r>
    </w:p>
    <w:p w14:paraId="4575A4D9" w14:textId="77777777" w:rsidR="00A26296" w:rsidRDefault="00A26296">
      <w:pPr>
        <w:pStyle w:val="Commentaire"/>
      </w:pPr>
    </w:p>
    <w:p w14:paraId="777A5178" w14:textId="77777777" w:rsidR="00A26296" w:rsidRDefault="00A26296">
      <w:pPr>
        <w:pStyle w:val="Commentaire"/>
      </w:pPr>
      <w:r>
        <w:t>Correct:</w:t>
      </w:r>
    </w:p>
    <w:p w14:paraId="4C9E0580" w14:textId="2A946DD1" w:rsidR="00A26296" w:rsidRDefault="00A26296">
      <w:pPr>
        <w:pStyle w:val="Commentaire"/>
      </w:pPr>
      <w:r>
        <w:t>(Naumann et al., 2018; L. Xu et al., 2019; Cook et al., 2020; Kirono et al., 2020)</w:t>
      </w:r>
    </w:p>
  </w:comment>
  <w:comment w:id="6276" w:author="Robin Matthews" w:date="2021-07-13T15:09:00Z" w:initials="RM">
    <w:p w14:paraId="50E4A63D" w14:textId="77777777" w:rsidR="00A26296" w:rsidRDefault="00A26296">
      <w:pPr>
        <w:pStyle w:val="Commentaire"/>
      </w:pPr>
      <w:r>
        <w:rPr>
          <w:rStyle w:val="Marquedecommentaire"/>
        </w:rPr>
        <w:annotationRef/>
      </w:r>
      <w:r>
        <w:t>Not found:</w:t>
      </w:r>
    </w:p>
    <w:p w14:paraId="63EBF57C" w14:textId="77777777" w:rsidR="00A26296" w:rsidRDefault="00A26296">
      <w:pPr>
        <w:pStyle w:val="Commentaire"/>
      </w:pPr>
      <w:r>
        <w:t>L. Xu et al., 2019</w:t>
      </w:r>
    </w:p>
    <w:p w14:paraId="18422D64" w14:textId="77777777" w:rsidR="00A26296" w:rsidRDefault="00A26296">
      <w:pPr>
        <w:pStyle w:val="Commentaire"/>
      </w:pPr>
    </w:p>
    <w:p w14:paraId="0C7380B7" w14:textId="77777777" w:rsidR="00A26296" w:rsidRDefault="00A26296">
      <w:pPr>
        <w:pStyle w:val="Commentaire"/>
      </w:pPr>
      <w:r>
        <w:t>Extra stuff:</w:t>
      </w:r>
    </w:p>
    <w:p w14:paraId="7AD5FCEE" w14:textId="77777777" w:rsidR="00A26296" w:rsidRDefault="00A26296">
      <w:pPr>
        <w:pStyle w:val="Commentaire"/>
      </w:pPr>
      <w:r>
        <w:t>(; Xu et al., 2019a; ; )</w:t>
      </w:r>
    </w:p>
    <w:p w14:paraId="24A37A94" w14:textId="77777777" w:rsidR="00A26296" w:rsidRDefault="00A26296">
      <w:pPr>
        <w:pStyle w:val="Commentaire"/>
      </w:pPr>
    </w:p>
    <w:p w14:paraId="219A0BEB" w14:textId="77777777" w:rsidR="00A26296" w:rsidRDefault="00A26296">
      <w:pPr>
        <w:pStyle w:val="Commentaire"/>
      </w:pPr>
      <w:r>
        <w:t>Correct:</w:t>
      </w:r>
    </w:p>
    <w:p w14:paraId="51BA5C2B" w14:textId="2DC802E0" w:rsidR="00A26296" w:rsidRDefault="00A26296">
      <w:pPr>
        <w:pStyle w:val="Commentaire"/>
      </w:pPr>
      <w:r>
        <w:t>(Naumann et al., 2018; L. Xu et al., 2019; Cook et al., 2020; Kirono et al., 2020)</w:t>
      </w:r>
    </w:p>
  </w:comment>
  <w:comment w:id="6279" w:author="Robin Matthews" w:date="2021-07-13T15:09:00Z" w:initials="RM">
    <w:p w14:paraId="5957A621" w14:textId="77777777" w:rsidR="00A26296" w:rsidRDefault="00A26296">
      <w:pPr>
        <w:pStyle w:val="Commentaire"/>
      </w:pPr>
      <w:r>
        <w:rPr>
          <w:rStyle w:val="Marquedecommentaire"/>
        </w:rPr>
        <w:annotationRef/>
      </w:r>
      <w:r>
        <w:t>Not found:</w:t>
      </w:r>
    </w:p>
    <w:p w14:paraId="4D40E7DD" w14:textId="77777777" w:rsidR="00A26296" w:rsidRDefault="00A26296">
      <w:pPr>
        <w:pStyle w:val="Commentaire"/>
      </w:pPr>
      <w:r>
        <w:t>Vicente-Serrano et al., 2020c</w:t>
      </w:r>
    </w:p>
    <w:p w14:paraId="3A6B24E8" w14:textId="77777777" w:rsidR="00A26296" w:rsidRDefault="00A26296">
      <w:pPr>
        <w:pStyle w:val="Commentaire"/>
      </w:pPr>
    </w:p>
    <w:p w14:paraId="61B2F35A" w14:textId="77777777" w:rsidR="00A26296" w:rsidRDefault="00A26296">
      <w:pPr>
        <w:pStyle w:val="Commentaire"/>
      </w:pPr>
      <w:r>
        <w:t>Extra stuff:</w:t>
      </w:r>
    </w:p>
    <w:p w14:paraId="0071D380" w14:textId="77777777" w:rsidR="00A26296" w:rsidRDefault="00A26296">
      <w:pPr>
        <w:pStyle w:val="Commentaire"/>
      </w:pPr>
      <w:r>
        <w:t>(; ; ; Vicente-Serrano et al., 2020a)</w:t>
      </w:r>
    </w:p>
    <w:p w14:paraId="004A10E3" w14:textId="77777777" w:rsidR="00A26296" w:rsidRDefault="00A26296">
      <w:pPr>
        <w:pStyle w:val="Commentaire"/>
      </w:pPr>
    </w:p>
    <w:p w14:paraId="400C8406" w14:textId="77777777" w:rsidR="00A26296" w:rsidRDefault="00A26296">
      <w:pPr>
        <w:pStyle w:val="Commentaire"/>
      </w:pPr>
      <w:r>
        <w:t>Correct:</w:t>
      </w:r>
    </w:p>
    <w:p w14:paraId="50576557" w14:textId="3B31BF4C" w:rsidR="00A26296" w:rsidRDefault="00A26296">
      <w:pPr>
        <w:pStyle w:val="Commentaire"/>
      </w:pPr>
      <w:r>
        <w:t>(Naumann et al., 2018; Cook et al., 2020; Kirono et al., 2020; Vicente-Serrano et al., 2020c)</w:t>
      </w:r>
    </w:p>
  </w:comment>
  <w:comment w:id="6284" w:author="Robin Matthews" w:date="2021-07-13T15:09:00Z" w:initials="RM">
    <w:p w14:paraId="5AA23FED" w14:textId="77777777" w:rsidR="00A26296" w:rsidRDefault="00A26296">
      <w:pPr>
        <w:pStyle w:val="Commentaire"/>
      </w:pPr>
      <w:r>
        <w:rPr>
          <w:rStyle w:val="Marquedecommentaire"/>
        </w:rPr>
        <w:annotationRef/>
      </w:r>
      <w:r>
        <w:t>Not found:</w:t>
      </w:r>
    </w:p>
    <w:p w14:paraId="1C06EDE8" w14:textId="77777777" w:rsidR="00A26296" w:rsidRDefault="00A26296">
      <w:pPr>
        <w:pStyle w:val="Commentaire"/>
      </w:pPr>
      <w:r>
        <w:t>L. Xu et al., 2019</w:t>
      </w:r>
    </w:p>
    <w:p w14:paraId="7980C860" w14:textId="77777777" w:rsidR="00A26296" w:rsidRDefault="00A26296">
      <w:pPr>
        <w:pStyle w:val="Commentaire"/>
      </w:pPr>
    </w:p>
    <w:p w14:paraId="37B321D7" w14:textId="77777777" w:rsidR="00A26296" w:rsidRDefault="00A26296">
      <w:pPr>
        <w:pStyle w:val="Commentaire"/>
      </w:pPr>
      <w:r>
        <w:t>Extra stuff:</w:t>
      </w:r>
    </w:p>
    <w:p w14:paraId="46B33918" w14:textId="77777777" w:rsidR="00A26296" w:rsidRDefault="00A26296">
      <w:pPr>
        <w:pStyle w:val="Commentaire"/>
      </w:pPr>
      <w:r>
        <w:t>(; Xu et al., 2019a; ; )</w:t>
      </w:r>
    </w:p>
    <w:p w14:paraId="39B24332" w14:textId="77777777" w:rsidR="00A26296" w:rsidRDefault="00A26296">
      <w:pPr>
        <w:pStyle w:val="Commentaire"/>
      </w:pPr>
    </w:p>
    <w:p w14:paraId="587932DE" w14:textId="77777777" w:rsidR="00A26296" w:rsidRDefault="00A26296">
      <w:pPr>
        <w:pStyle w:val="Commentaire"/>
      </w:pPr>
      <w:r>
        <w:t>Correct:</w:t>
      </w:r>
    </w:p>
    <w:p w14:paraId="366437A6" w14:textId="3CA14B56" w:rsidR="00A26296" w:rsidRDefault="00A26296">
      <w:pPr>
        <w:pStyle w:val="Commentaire"/>
      </w:pPr>
      <w:r>
        <w:t>(Naumann et al., 2018; L. Xu et al., 2019; Cook et al., 2020; Kirono et al., 2020)</w:t>
      </w:r>
    </w:p>
  </w:comment>
  <w:comment w:id="6287" w:author="Robin Matthews" w:date="2021-07-13T15:09:00Z" w:initials="RM">
    <w:p w14:paraId="2C7E3253" w14:textId="77777777" w:rsidR="00A26296" w:rsidRDefault="00A26296">
      <w:pPr>
        <w:pStyle w:val="Commentaire"/>
      </w:pPr>
      <w:r>
        <w:rPr>
          <w:rStyle w:val="Marquedecommentaire"/>
        </w:rPr>
        <w:annotationRef/>
      </w:r>
      <w:r>
        <w:t>Not found:</w:t>
      </w:r>
    </w:p>
    <w:p w14:paraId="18E1EF5C" w14:textId="77777777" w:rsidR="00A26296" w:rsidRDefault="00A26296">
      <w:pPr>
        <w:pStyle w:val="Commentaire"/>
      </w:pPr>
      <w:r>
        <w:t>L. Xu et al., 2019</w:t>
      </w:r>
    </w:p>
    <w:p w14:paraId="096FF1B6" w14:textId="77777777" w:rsidR="00A26296" w:rsidRDefault="00A26296">
      <w:pPr>
        <w:pStyle w:val="Commentaire"/>
      </w:pPr>
    </w:p>
    <w:p w14:paraId="444DC871" w14:textId="77777777" w:rsidR="00A26296" w:rsidRDefault="00A26296">
      <w:pPr>
        <w:pStyle w:val="Commentaire"/>
      </w:pPr>
      <w:r>
        <w:t>Extra stuff:</w:t>
      </w:r>
    </w:p>
    <w:p w14:paraId="2802DA23" w14:textId="77777777" w:rsidR="00A26296" w:rsidRDefault="00A26296">
      <w:pPr>
        <w:pStyle w:val="Commentaire"/>
      </w:pPr>
      <w:r>
        <w:t>(; Xu et al., 2019a; ; )</w:t>
      </w:r>
    </w:p>
    <w:p w14:paraId="49ED0CD9" w14:textId="77777777" w:rsidR="00A26296" w:rsidRDefault="00A26296">
      <w:pPr>
        <w:pStyle w:val="Commentaire"/>
      </w:pPr>
    </w:p>
    <w:p w14:paraId="354004CC" w14:textId="77777777" w:rsidR="00A26296" w:rsidRDefault="00A26296">
      <w:pPr>
        <w:pStyle w:val="Commentaire"/>
      </w:pPr>
      <w:r>
        <w:t>Correct:</w:t>
      </w:r>
    </w:p>
    <w:p w14:paraId="1E5035C0" w14:textId="7404E471" w:rsidR="00A26296" w:rsidRDefault="00A26296">
      <w:pPr>
        <w:pStyle w:val="Commentaire"/>
      </w:pPr>
      <w:r>
        <w:t>(Naumann et al., 2018; L. Xu et al., 2019; Cook et al., 2020; Kirono et al., 2020)</w:t>
      </w:r>
    </w:p>
  </w:comment>
  <w:comment w:id="6290" w:author="Robin Matthews" w:date="2021-07-13T15:09:00Z" w:initials="RM">
    <w:p w14:paraId="5CEC5F42" w14:textId="77777777" w:rsidR="00A26296" w:rsidRDefault="00A26296">
      <w:pPr>
        <w:pStyle w:val="Commentaire"/>
      </w:pPr>
      <w:r>
        <w:rPr>
          <w:rStyle w:val="Marquedecommentaire"/>
        </w:rPr>
        <w:annotationRef/>
      </w:r>
      <w:r>
        <w:t>Not found:</w:t>
      </w:r>
    </w:p>
    <w:p w14:paraId="2D27AD3A" w14:textId="77777777" w:rsidR="00A26296" w:rsidRDefault="00A26296">
      <w:pPr>
        <w:pStyle w:val="Commentaire"/>
      </w:pPr>
      <w:r>
        <w:t>Vicente-Serrano et al., 2020c</w:t>
      </w:r>
    </w:p>
    <w:p w14:paraId="72F4DAA1" w14:textId="77777777" w:rsidR="00A26296" w:rsidRDefault="00A26296">
      <w:pPr>
        <w:pStyle w:val="Commentaire"/>
      </w:pPr>
    </w:p>
    <w:p w14:paraId="2589F996" w14:textId="77777777" w:rsidR="00A26296" w:rsidRDefault="00A26296">
      <w:pPr>
        <w:pStyle w:val="Commentaire"/>
      </w:pPr>
      <w:r>
        <w:t>Extra stuff:</w:t>
      </w:r>
    </w:p>
    <w:p w14:paraId="50F5860B" w14:textId="77777777" w:rsidR="00A26296" w:rsidRDefault="00A26296">
      <w:pPr>
        <w:pStyle w:val="Commentaire"/>
      </w:pPr>
      <w:r>
        <w:t>(; ; ; Vicente-Serrano et al., 2020a)</w:t>
      </w:r>
    </w:p>
    <w:p w14:paraId="6701C543" w14:textId="77777777" w:rsidR="00A26296" w:rsidRDefault="00A26296">
      <w:pPr>
        <w:pStyle w:val="Commentaire"/>
      </w:pPr>
    </w:p>
    <w:p w14:paraId="067244F3" w14:textId="77777777" w:rsidR="00A26296" w:rsidRDefault="00A26296">
      <w:pPr>
        <w:pStyle w:val="Commentaire"/>
      </w:pPr>
      <w:r>
        <w:t>Correct:</w:t>
      </w:r>
    </w:p>
    <w:p w14:paraId="286CFF55" w14:textId="68CBD559" w:rsidR="00A26296" w:rsidRDefault="00A26296">
      <w:pPr>
        <w:pStyle w:val="Commentaire"/>
      </w:pPr>
      <w:r>
        <w:t>(Naumann et al., 2018; Cook et al., 2020; Kirono et al., 2020; Vicente-Serrano et al., 2020c)</w:t>
      </w:r>
    </w:p>
  </w:comment>
  <w:comment w:id="6295" w:author="Robin Matthews" w:date="2021-07-13T15:09:00Z" w:initials="RM">
    <w:p w14:paraId="1F226A74" w14:textId="77777777" w:rsidR="00A26296" w:rsidRDefault="00A26296">
      <w:pPr>
        <w:pStyle w:val="Commentaire"/>
      </w:pPr>
      <w:r>
        <w:rPr>
          <w:rStyle w:val="Marquedecommentaire"/>
        </w:rPr>
        <w:annotationRef/>
      </w:r>
      <w:r>
        <w:t>Not found:</w:t>
      </w:r>
    </w:p>
    <w:p w14:paraId="5D54B01C" w14:textId="77777777" w:rsidR="00A26296" w:rsidRDefault="00A26296">
      <w:pPr>
        <w:pStyle w:val="Commentaire"/>
      </w:pPr>
      <w:r>
        <w:t>Alexander and Arblaster, 2017</w:t>
      </w:r>
    </w:p>
    <w:p w14:paraId="1993C14D" w14:textId="77777777" w:rsidR="00A26296" w:rsidRDefault="00A26296">
      <w:pPr>
        <w:pStyle w:val="Commentaire"/>
      </w:pPr>
      <w:r>
        <w:t>Dunn et al., 2020</w:t>
      </w:r>
    </w:p>
    <w:p w14:paraId="38B87A13" w14:textId="77777777" w:rsidR="00A26296" w:rsidRDefault="00A26296">
      <w:pPr>
        <w:pStyle w:val="Commentaire"/>
      </w:pPr>
    </w:p>
    <w:p w14:paraId="04DF6273" w14:textId="77777777" w:rsidR="00A26296" w:rsidRDefault="00A26296">
      <w:pPr>
        <w:pStyle w:val="Commentaire"/>
      </w:pPr>
      <w:r>
        <w:t>Extra stuff:</w:t>
      </w:r>
    </w:p>
    <w:p w14:paraId="43C6AD6E" w14:textId="77777777" w:rsidR="00A26296" w:rsidRDefault="00A26296">
      <w:pPr>
        <w:pStyle w:val="Commentaire"/>
      </w:pPr>
      <w:r>
        <w:t>Alexander and Arblaster (2017); Dunn et al. (2020)</w:t>
      </w:r>
    </w:p>
    <w:p w14:paraId="48DA4C9E" w14:textId="77777777" w:rsidR="00A26296" w:rsidRDefault="00A26296">
      <w:pPr>
        <w:pStyle w:val="Commentaire"/>
      </w:pPr>
    </w:p>
    <w:p w14:paraId="73909C38" w14:textId="77777777" w:rsidR="00A26296" w:rsidRDefault="00A26296">
      <w:pPr>
        <w:pStyle w:val="Commentaire"/>
      </w:pPr>
      <w:r>
        <w:t>Correct:</w:t>
      </w:r>
    </w:p>
    <w:p w14:paraId="60CDB220" w14:textId="0DC607DC" w:rsidR="00A26296" w:rsidRDefault="00A26296">
      <w:pPr>
        <w:pStyle w:val="Commentaire"/>
      </w:pPr>
      <w:r>
        <w:t>(Alexander and Arblaster, 2017; Dunn et al., 2020)</w:t>
      </w:r>
    </w:p>
  </w:comment>
  <w:comment w:id="6296" w:author="Robin Matthews" w:date="2021-07-13T15:09:00Z" w:initials="RM">
    <w:p w14:paraId="171E6214" w14:textId="77777777" w:rsidR="00A26296" w:rsidRDefault="00A26296">
      <w:pPr>
        <w:pStyle w:val="Commentaire"/>
      </w:pPr>
      <w:r>
        <w:rPr>
          <w:rStyle w:val="Marquedecommentaire"/>
        </w:rPr>
        <w:annotationRef/>
      </w:r>
      <w:r>
        <w:t>Not found:</w:t>
      </w:r>
    </w:p>
    <w:p w14:paraId="7B383BC1" w14:textId="77777777" w:rsidR="00A26296" w:rsidRDefault="00A26296">
      <w:pPr>
        <w:pStyle w:val="Commentaire"/>
      </w:pPr>
      <w:r>
        <w:t>L. Xu et al., 2019</w:t>
      </w:r>
    </w:p>
    <w:p w14:paraId="7BEE2EB3" w14:textId="77777777" w:rsidR="00A26296" w:rsidRDefault="00A26296">
      <w:pPr>
        <w:pStyle w:val="Commentaire"/>
      </w:pPr>
    </w:p>
    <w:p w14:paraId="5BC8B7BB" w14:textId="77777777" w:rsidR="00A26296" w:rsidRDefault="00A26296">
      <w:pPr>
        <w:pStyle w:val="Commentaire"/>
      </w:pPr>
      <w:r>
        <w:t>Extra stuff:</w:t>
      </w:r>
    </w:p>
    <w:p w14:paraId="552614B3" w14:textId="77777777" w:rsidR="00A26296" w:rsidRDefault="00A26296">
      <w:pPr>
        <w:pStyle w:val="Commentaire"/>
      </w:pPr>
      <w:r>
        <w:t>(; Xu et al., 2019a; ; )</w:t>
      </w:r>
    </w:p>
    <w:p w14:paraId="437DDBA5" w14:textId="77777777" w:rsidR="00A26296" w:rsidRDefault="00A26296">
      <w:pPr>
        <w:pStyle w:val="Commentaire"/>
      </w:pPr>
    </w:p>
    <w:p w14:paraId="567CC2D9" w14:textId="77777777" w:rsidR="00A26296" w:rsidRDefault="00A26296">
      <w:pPr>
        <w:pStyle w:val="Commentaire"/>
      </w:pPr>
      <w:r>
        <w:t>Correct:</w:t>
      </w:r>
    </w:p>
    <w:p w14:paraId="2EFC3EC5" w14:textId="0B4BE5B6" w:rsidR="00A26296" w:rsidRDefault="00A26296">
      <w:pPr>
        <w:pStyle w:val="Commentaire"/>
      </w:pPr>
      <w:r>
        <w:t>(Naumann et al., 2018; L. Xu et al., 2019; Cook et al., 2020; Kirono et al., 2020)</w:t>
      </w:r>
    </w:p>
  </w:comment>
  <w:comment w:id="6299" w:author="Robin Matthews" w:date="2021-07-13T15:09:00Z" w:initials="RM">
    <w:p w14:paraId="3309DC1F" w14:textId="77777777" w:rsidR="00A26296" w:rsidRDefault="00A26296">
      <w:pPr>
        <w:pStyle w:val="Commentaire"/>
      </w:pPr>
      <w:r>
        <w:rPr>
          <w:rStyle w:val="Marquedecommentaire"/>
        </w:rPr>
        <w:annotationRef/>
      </w:r>
      <w:r>
        <w:t>Not found:</w:t>
      </w:r>
    </w:p>
    <w:p w14:paraId="06E59C54" w14:textId="77777777" w:rsidR="00A26296" w:rsidRDefault="00A26296">
      <w:pPr>
        <w:pStyle w:val="Commentaire"/>
      </w:pPr>
      <w:r>
        <w:t>L. Xu et al., 2019</w:t>
      </w:r>
    </w:p>
    <w:p w14:paraId="07809961" w14:textId="77777777" w:rsidR="00A26296" w:rsidRDefault="00A26296">
      <w:pPr>
        <w:pStyle w:val="Commentaire"/>
      </w:pPr>
    </w:p>
    <w:p w14:paraId="7B1BA890" w14:textId="77777777" w:rsidR="00A26296" w:rsidRDefault="00A26296">
      <w:pPr>
        <w:pStyle w:val="Commentaire"/>
      </w:pPr>
      <w:r>
        <w:t>Extra stuff:</w:t>
      </w:r>
    </w:p>
    <w:p w14:paraId="0381500D" w14:textId="77777777" w:rsidR="00A26296" w:rsidRDefault="00A26296">
      <w:pPr>
        <w:pStyle w:val="Commentaire"/>
      </w:pPr>
      <w:r>
        <w:t>(; Xu et al., 2019a; ; )</w:t>
      </w:r>
    </w:p>
    <w:p w14:paraId="0349A3B9" w14:textId="77777777" w:rsidR="00A26296" w:rsidRDefault="00A26296">
      <w:pPr>
        <w:pStyle w:val="Commentaire"/>
      </w:pPr>
    </w:p>
    <w:p w14:paraId="07540A45" w14:textId="77777777" w:rsidR="00A26296" w:rsidRDefault="00A26296">
      <w:pPr>
        <w:pStyle w:val="Commentaire"/>
      </w:pPr>
      <w:r>
        <w:t>Correct:</w:t>
      </w:r>
    </w:p>
    <w:p w14:paraId="33915A51" w14:textId="3E1AB60F" w:rsidR="00A26296" w:rsidRDefault="00A26296">
      <w:pPr>
        <w:pStyle w:val="Commentaire"/>
      </w:pPr>
      <w:r>
        <w:t>(Naumann et al., 2018; L. Xu et al., 2019; Cook et al., 2020; Kirono et al., 2020)</w:t>
      </w:r>
    </w:p>
  </w:comment>
  <w:comment w:id="6302" w:author="Robin Matthews" w:date="2021-07-13T15:09:00Z" w:initials="RM">
    <w:p w14:paraId="4E678F53" w14:textId="77777777" w:rsidR="00A26296" w:rsidRDefault="00A26296">
      <w:pPr>
        <w:pStyle w:val="Commentaire"/>
      </w:pPr>
      <w:r>
        <w:rPr>
          <w:rStyle w:val="Marquedecommentaire"/>
        </w:rPr>
        <w:annotationRef/>
      </w:r>
      <w:r>
        <w:t>Not found:</w:t>
      </w:r>
    </w:p>
    <w:p w14:paraId="6C734767" w14:textId="77777777" w:rsidR="00A26296" w:rsidRDefault="00A26296">
      <w:pPr>
        <w:pStyle w:val="Commentaire"/>
      </w:pPr>
      <w:r>
        <w:t>Vicente-Serrano et al., 2020c</w:t>
      </w:r>
    </w:p>
    <w:p w14:paraId="67BE390F" w14:textId="77777777" w:rsidR="00A26296" w:rsidRDefault="00A26296">
      <w:pPr>
        <w:pStyle w:val="Commentaire"/>
      </w:pPr>
    </w:p>
    <w:p w14:paraId="1B5D402A" w14:textId="77777777" w:rsidR="00A26296" w:rsidRDefault="00A26296">
      <w:pPr>
        <w:pStyle w:val="Commentaire"/>
      </w:pPr>
      <w:r>
        <w:t>Extra stuff:</w:t>
      </w:r>
    </w:p>
    <w:p w14:paraId="5B81B2B2" w14:textId="77777777" w:rsidR="00A26296" w:rsidRDefault="00A26296">
      <w:pPr>
        <w:pStyle w:val="Commentaire"/>
      </w:pPr>
      <w:r>
        <w:t>(; ; ; Vicente-Serrano et al., 2020a)</w:t>
      </w:r>
    </w:p>
    <w:p w14:paraId="3DF7B287" w14:textId="77777777" w:rsidR="00A26296" w:rsidRDefault="00A26296">
      <w:pPr>
        <w:pStyle w:val="Commentaire"/>
      </w:pPr>
    </w:p>
    <w:p w14:paraId="3118AC68" w14:textId="77777777" w:rsidR="00A26296" w:rsidRDefault="00A26296">
      <w:pPr>
        <w:pStyle w:val="Commentaire"/>
      </w:pPr>
      <w:r>
        <w:t>Correct:</w:t>
      </w:r>
    </w:p>
    <w:p w14:paraId="40EBFC11" w14:textId="1A9AE375" w:rsidR="00A26296" w:rsidRDefault="00A26296">
      <w:pPr>
        <w:pStyle w:val="Commentaire"/>
      </w:pPr>
      <w:r>
        <w:t>(Naumann et al., 2018; Cook et al., 2020; Kirono et al., 2020; Vicente-Serrano et al., 2020c)</w:t>
      </w:r>
    </w:p>
  </w:comment>
  <w:comment w:id="6307" w:author="Robin Matthews" w:date="2021-07-13T15:09:00Z" w:initials="RM">
    <w:p w14:paraId="5A2A69F0" w14:textId="77777777" w:rsidR="00A26296" w:rsidRDefault="00A26296">
      <w:pPr>
        <w:pStyle w:val="Commentaire"/>
      </w:pPr>
      <w:r>
        <w:rPr>
          <w:rStyle w:val="Marquedecommentaire"/>
        </w:rPr>
        <w:annotationRef/>
      </w:r>
      <w:r>
        <w:t>Not found:</w:t>
      </w:r>
    </w:p>
    <w:p w14:paraId="2C004375" w14:textId="77777777" w:rsidR="00A26296" w:rsidRDefault="00A26296">
      <w:pPr>
        <w:pStyle w:val="Commentaire"/>
      </w:pPr>
      <w:r>
        <w:t>X.S. Zhang et al.</w:t>
      </w:r>
    </w:p>
    <w:p w14:paraId="3260F662" w14:textId="77777777" w:rsidR="00A26296" w:rsidRDefault="00A26296">
      <w:pPr>
        <w:pStyle w:val="Commentaire"/>
      </w:pPr>
    </w:p>
    <w:p w14:paraId="36E63ABA" w14:textId="77777777" w:rsidR="00A26296" w:rsidRDefault="00A26296">
      <w:pPr>
        <w:pStyle w:val="Commentaire"/>
      </w:pPr>
      <w:r>
        <w:t>Extra stuff:</w:t>
      </w:r>
    </w:p>
    <w:p w14:paraId="5AC8B149" w14:textId="77777777" w:rsidR="00A26296" w:rsidRDefault="00A26296">
      <w:pPr>
        <w:pStyle w:val="Commentaire"/>
      </w:pPr>
      <w:r>
        <w:t>(Zhang et al., c)</w:t>
      </w:r>
    </w:p>
    <w:p w14:paraId="7D98E378" w14:textId="77777777" w:rsidR="00A26296" w:rsidRDefault="00A26296">
      <w:pPr>
        <w:pStyle w:val="Commentaire"/>
      </w:pPr>
    </w:p>
    <w:p w14:paraId="658CADAB" w14:textId="77777777" w:rsidR="00A26296" w:rsidRDefault="00A26296">
      <w:pPr>
        <w:pStyle w:val="Commentaire"/>
      </w:pPr>
      <w:r>
        <w:t>Correct:</w:t>
      </w:r>
    </w:p>
    <w:p w14:paraId="5BBE1177" w14:textId="77777777" w:rsidR="00A26296" w:rsidRDefault="00A26296">
      <w:pPr>
        <w:pStyle w:val="Commentaire"/>
      </w:pPr>
      <w:r>
        <w:t>X.S. Zhang et al. (2016)</w:t>
      </w:r>
    </w:p>
    <w:p w14:paraId="23D6E79B" w14:textId="25B0E091" w:rsidR="00A26296" w:rsidRDefault="00A26296">
      <w:pPr>
        <w:pStyle w:val="Commentaire"/>
      </w:pPr>
      <w:r>
        <w:t>(X.S. Zhang et al., 2016)</w:t>
      </w:r>
    </w:p>
  </w:comment>
  <w:comment w:id="6312" w:author="Robin Matthews" w:date="2021-07-13T15:09:00Z" w:initials="RM">
    <w:p w14:paraId="30774785" w14:textId="77777777" w:rsidR="00A26296" w:rsidRDefault="00A26296">
      <w:pPr>
        <w:pStyle w:val="Commentaire"/>
      </w:pPr>
      <w:r>
        <w:rPr>
          <w:rStyle w:val="Marquedecommentaire"/>
        </w:rPr>
        <w:annotationRef/>
      </w:r>
      <w:r>
        <w:t>Not found:</w:t>
      </w:r>
    </w:p>
    <w:p w14:paraId="656D68DD" w14:textId="77777777" w:rsidR="00A26296" w:rsidRDefault="00A26296">
      <w:pPr>
        <w:pStyle w:val="Commentaire"/>
      </w:pPr>
      <w:r>
        <w:t>Alexander and Arblaster, 2017</w:t>
      </w:r>
    </w:p>
    <w:p w14:paraId="4FA7CD43" w14:textId="77777777" w:rsidR="00A26296" w:rsidRDefault="00A26296">
      <w:pPr>
        <w:pStyle w:val="Commentaire"/>
      </w:pPr>
      <w:r>
        <w:t>Dunn et al., 2020</w:t>
      </w:r>
    </w:p>
    <w:p w14:paraId="366CD55E" w14:textId="77777777" w:rsidR="00A26296" w:rsidRDefault="00A26296">
      <w:pPr>
        <w:pStyle w:val="Commentaire"/>
      </w:pPr>
    </w:p>
    <w:p w14:paraId="7499BB07" w14:textId="77777777" w:rsidR="00A26296" w:rsidRDefault="00A26296">
      <w:pPr>
        <w:pStyle w:val="Commentaire"/>
      </w:pPr>
      <w:r>
        <w:t>Extra stuff:</w:t>
      </w:r>
    </w:p>
    <w:p w14:paraId="116D9293" w14:textId="77777777" w:rsidR="00A26296" w:rsidRDefault="00A26296">
      <w:pPr>
        <w:pStyle w:val="Commentaire"/>
      </w:pPr>
      <w:r>
        <w:t>Alexander and Arblaster (2017); Dunn et al. (2020)</w:t>
      </w:r>
    </w:p>
    <w:p w14:paraId="20989925" w14:textId="77777777" w:rsidR="00A26296" w:rsidRDefault="00A26296">
      <w:pPr>
        <w:pStyle w:val="Commentaire"/>
      </w:pPr>
    </w:p>
    <w:p w14:paraId="105632B0" w14:textId="77777777" w:rsidR="00A26296" w:rsidRDefault="00A26296">
      <w:pPr>
        <w:pStyle w:val="Commentaire"/>
      </w:pPr>
      <w:r>
        <w:t>Correct:</w:t>
      </w:r>
    </w:p>
    <w:p w14:paraId="0EC549D9" w14:textId="55E35491" w:rsidR="00A26296" w:rsidRDefault="00A26296">
      <w:pPr>
        <w:pStyle w:val="Commentaire"/>
      </w:pPr>
      <w:r>
        <w:t>(Alexander and Arblaster, 2017; Dunn et al., 2020)</w:t>
      </w:r>
    </w:p>
  </w:comment>
  <w:comment w:id="6317" w:author="Robin Matthews" w:date="2021-07-13T15:09:00Z" w:initials="RM">
    <w:p w14:paraId="5EAE5F94" w14:textId="77777777" w:rsidR="00A26296" w:rsidRDefault="00A26296">
      <w:pPr>
        <w:pStyle w:val="Commentaire"/>
      </w:pPr>
      <w:r>
        <w:rPr>
          <w:rStyle w:val="Marquedecommentaire"/>
        </w:rPr>
        <w:annotationRef/>
      </w:r>
      <w:r>
        <w:t>Not found:</w:t>
      </w:r>
    </w:p>
    <w:p w14:paraId="207FB0A0" w14:textId="77777777" w:rsidR="00A26296" w:rsidRDefault="00A26296">
      <w:pPr>
        <w:pStyle w:val="Commentaire"/>
      </w:pPr>
      <w:r>
        <w:t>2014a</w:t>
      </w:r>
    </w:p>
    <w:p w14:paraId="05CE26A9" w14:textId="77777777" w:rsidR="00A26296" w:rsidRDefault="00A26296">
      <w:pPr>
        <w:pStyle w:val="Commentaire"/>
      </w:pPr>
    </w:p>
    <w:p w14:paraId="369E6E44" w14:textId="77777777" w:rsidR="00A26296" w:rsidRDefault="00A26296">
      <w:pPr>
        <w:pStyle w:val="Commentaire"/>
      </w:pPr>
      <w:r>
        <w:t>Extra stuff:</w:t>
      </w:r>
    </w:p>
    <w:p w14:paraId="4560B6AA" w14:textId="77777777" w:rsidR="00A26296" w:rsidRDefault="00A26296">
      <w:pPr>
        <w:pStyle w:val="Commentaire"/>
      </w:pPr>
      <w:r>
        <w:t>(, 2014b)</w:t>
      </w:r>
    </w:p>
    <w:p w14:paraId="53413A26" w14:textId="77777777" w:rsidR="00A26296" w:rsidRDefault="00A26296">
      <w:pPr>
        <w:pStyle w:val="Commentaire"/>
      </w:pPr>
    </w:p>
    <w:p w14:paraId="7D41D7F9" w14:textId="77777777" w:rsidR="00A26296" w:rsidRDefault="00A26296">
      <w:pPr>
        <w:pStyle w:val="Commentaire"/>
      </w:pPr>
      <w:r>
        <w:t>Correct:</w:t>
      </w:r>
    </w:p>
    <w:p w14:paraId="507812A0" w14:textId="77777777" w:rsidR="00A26296" w:rsidRDefault="00A26296">
      <w:pPr>
        <w:pStyle w:val="Commentaire"/>
      </w:pPr>
      <w:r>
        <w:t>Cai et al. (2014a)</w:t>
      </w:r>
    </w:p>
    <w:p w14:paraId="4E768636" w14:textId="296F65AF" w:rsidR="00A26296" w:rsidRDefault="00A26296">
      <w:pPr>
        <w:pStyle w:val="Commentaire"/>
      </w:pPr>
      <w:r>
        <w:t>(Cai et al., 2014a)</w:t>
      </w:r>
    </w:p>
  </w:comment>
  <w:comment w:id="6318" w:author="Robin Matthews" w:date="2021-07-13T15:09:00Z" w:initials="RM">
    <w:p w14:paraId="3C92B9E9" w14:textId="77777777" w:rsidR="00A26296" w:rsidRDefault="00A26296">
      <w:pPr>
        <w:pStyle w:val="Commentaire"/>
      </w:pPr>
      <w:r>
        <w:rPr>
          <w:rStyle w:val="Marquedecommentaire"/>
        </w:rPr>
        <w:annotationRef/>
      </w:r>
      <w:r>
        <w:t>Not found:</w:t>
      </w:r>
    </w:p>
    <w:p w14:paraId="7D28A6E5" w14:textId="77777777" w:rsidR="00A26296" w:rsidRDefault="00A26296">
      <w:pPr>
        <w:pStyle w:val="Commentaire"/>
      </w:pPr>
      <w:r>
        <w:t>L. Xu et al., 2019</w:t>
      </w:r>
    </w:p>
    <w:p w14:paraId="21076BD2" w14:textId="77777777" w:rsidR="00A26296" w:rsidRDefault="00A26296">
      <w:pPr>
        <w:pStyle w:val="Commentaire"/>
      </w:pPr>
    </w:p>
    <w:p w14:paraId="47A8E485" w14:textId="77777777" w:rsidR="00A26296" w:rsidRDefault="00A26296">
      <w:pPr>
        <w:pStyle w:val="Commentaire"/>
      </w:pPr>
      <w:r>
        <w:t>Extra stuff:</w:t>
      </w:r>
    </w:p>
    <w:p w14:paraId="63F957EF" w14:textId="77777777" w:rsidR="00A26296" w:rsidRDefault="00A26296">
      <w:pPr>
        <w:pStyle w:val="Commentaire"/>
      </w:pPr>
      <w:r>
        <w:t>(; Xu et al., 2019a; )</w:t>
      </w:r>
    </w:p>
    <w:p w14:paraId="349CDF13" w14:textId="77777777" w:rsidR="00A26296" w:rsidRDefault="00A26296">
      <w:pPr>
        <w:pStyle w:val="Commentaire"/>
      </w:pPr>
    </w:p>
    <w:p w14:paraId="42D265D2" w14:textId="77777777" w:rsidR="00A26296" w:rsidRDefault="00A26296">
      <w:pPr>
        <w:pStyle w:val="Commentaire"/>
      </w:pPr>
      <w:r>
        <w:t>Correct:</w:t>
      </w:r>
    </w:p>
    <w:p w14:paraId="3F48E872" w14:textId="1C98F725" w:rsidR="00A26296" w:rsidRDefault="00A26296">
      <w:pPr>
        <w:pStyle w:val="Commentaire"/>
      </w:pPr>
      <w:r>
        <w:t>(Naumann et al., 2018; L. Xu et al., 2019; Kirono et al., 2020)</w:t>
      </w:r>
    </w:p>
  </w:comment>
  <w:comment w:id="6321" w:author="Robin Matthews" w:date="2021-07-13T15:09:00Z" w:initials="RM">
    <w:p w14:paraId="0D9A0A72" w14:textId="77777777" w:rsidR="00A26296" w:rsidRDefault="00A26296">
      <w:pPr>
        <w:pStyle w:val="Commentaire"/>
      </w:pPr>
      <w:r>
        <w:rPr>
          <w:rStyle w:val="Marquedecommentaire"/>
        </w:rPr>
        <w:annotationRef/>
      </w:r>
      <w:r>
        <w:t>Not found:</w:t>
      </w:r>
    </w:p>
    <w:p w14:paraId="3CB70D81" w14:textId="77777777" w:rsidR="00A26296" w:rsidRDefault="00A26296">
      <w:pPr>
        <w:pStyle w:val="Commentaire"/>
      </w:pPr>
      <w:r>
        <w:t>L. Xu et al., 2019</w:t>
      </w:r>
    </w:p>
    <w:p w14:paraId="3CD41A88" w14:textId="77777777" w:rsidR="00A26296" w:rsidRDefault="00A26296">
      <w:pPr>
        <w:pStyle w:val="Commentaire"/>
      </w:pPr>
    </w:p>
    <w:p w14:paraId="264308F0" w14:textId="77777777" w:rsidR="00A26296" w:rsidRDefault="00A26296">
      <w:pPr>
        <w:pStyle w:val="Commentaire"/>
      </w:pPr>
      <w:r>
        <w:t>Extra stuff:</w:t>
      </w:r>
    </w:p>
    <w:p w14:paraId="3795F308" w14:textId="77777777" w:rsidR="00A26296" w:rsidRDefault="00A26296">
      <w:pPr>
        <w:pStyle w:val="Commentaire"/>
      </w:pPr>
      <w:r>
        <w:t>(; Xu et al., 2019a; ; )</w:t>
      </w:r>
    </w:p>
    <w:p w14:paraId="27D03EDC" w14:textId="77777777" w:rsidR="00A26296" w:rsidRDefault="00A26296">
      <w:pPr>
        <w:pStyle w:val="Commentaire"/>
      </w:pPr>
    </w:p>
    <w:p w14:paraId="05981981" w14:textId="77777777" w:rsidR="00A26296" w:rsidRDefault="00A26296">
      <w:pPr>
        <w:pStyle w:val="Commentaire"/>
      </w:pPr>
      <w:r>
        <w:t>Correct:</w:t>
      </w:r>
    </w:p>
    <w:p w14:paraId="68323C12" w14:textId="371723EF" w:rsidR="00A26296" w:rsidRDefault="00A26296">
      <w:pPr>
        <w:pStyle w:val="Commentaire"/>
      </w:pPr>
      <w:r>
        <w:t>(Naumann et al., 2018; L. Xu et al., 2019; Cook et al., 2020; Kirono et al., 2020)</w:t>
      </w:r>
    </w:p>
  </w:comment>
  <w:comment w:id="6324" w:author="Robin Matthews" w:date="2021-07-13T15:09:00Z" w:initials="RM">
    <w:p w14:paraId="3640A356" w14:textId="77777777" w:rsidR="00A26296" w:rsidRDefault="00A26296">
      <w:pPr>
        <w:pStyle w:val="Commentaire"/>
      </w:pPr>
      <w:r>
        <w:rPr>
          <w:rStyle w:val="Marquedecommentaire"/>
        </w:rPr>
        <w:annotationRef/>
      </w:r>
      <w:r>
        <w:t>Not found:</w:t>
      </w:r>
    </w:p>
    <w:p w14:paraId="30839E59" w14:textId="77777777" w:rsidR="00A26296" w:rsidRDefault="00A26296">
      <w:pPr>
        <w:pStyle w:val="Commentaire"/>
      </w:pPr>
      <w:r>
        <w:t>Vicente-Serrano et al., 2020c</w:t>
      </w:r>
    </w:p>
    <w:p w14:paraId="7C46810F" w14:textId="77777777" w:rsidR="00A26296" w:rsidRDefault="00A26296">
      <w:pPr>
        <w:pStyle w:val="Commentaire"/>
      </w:pPr>
    </w:p>
    <w:p w14:paraId="0FD084CE" w14:textId="77777777" w:rsidR="00A26296" w:rsidRDefault="00A26296">
      <w:pPr>
        <w:pStyle w:val="Commentaire"/>
      </w:pPr>
      <w:r>
        <w:t>Extra stuff:</w:t>
      </w:r>
    </w:p>
    <w:p w14:paraId="497C9FF8" w14:textId="77777777" w:rsidR="00A26296" w:rsidRDefault="00A26296">
      <w:pPr>
        <w:pStyle w:val="Commentaire"/>
      </w:pPr>
      <w:r>
        <w:t>(; ; ; Vicente-Serrano et al., 2020a)</w:t>
      </w:r>
    </w:p>
    <w:p w14:paraId="3C298618" w14:textId="77777777" w:rsidR="00A26296" w:rsidRDefault="00A26296">
      <w:pPr>
        <w:pStyle w:val="Commentaire"/>
      </w:pPr>
    </w:p>
    <w:p w14:paraId="3F258468" w14:textId="77777777" w:rsidR="00A26296" w:rsidRDefault="00A26296">
      <w:pPr>
        <w:pStyle w:val="Commentaire"/>
      </w:pPr>
      <w:r>
        <w:t>Correct:</w:t>
      </w:r>
    </w:p>
    <w:p w14:paraId="5D7D5824" w14:textId="1D556233" w:rsidR="00A26296" w:rsidRDefault="00A26296">
      <w:pPr>
        <w:pStyle w:val="Commentaire"/>
      </w:pPr>
      <w:r>
        <w:t>(Naumann et al., 2018; Cook et al., 2020; Kirono et al., 2020; Vicente-Serrano et al., 2020c)</w:t>
      </w:r>
    </w:p>
  </w:comment>
  <w:comment w:id="6331" w:author="Robin Matthews" w:date="2021-07-13T15:10:00Z" w:initials="RM">
    <w:p w14:paraId="7E9425AD" w14:textId="77777777" w:rsidR="00A26296" w:rsidRDefault="00A26296">
      <w:pPr>
        <w:pStyle w:val="Commentaire"/>
      </w:pPr>
      <w:r>
        <w:rPr>
          <w:rStyle w:val="Marquedecommentaire"/>
        </w:rPr>
        <w:annotationRef/>
      </w:r>
      <w:r>
        <w:t>Not found:</w:t>
      </w:r>
    </w:p>
    <w:p w14:paraId="1A849BBF" w14:textId="77777777" w:rsidR="00A26296" w:rsidRDefault="00A26296">
      <w:pPr>
        <w:pStyle w:val="Commentaire"/>
      </w:pPr>
      <w:r>
        <w:t>X.S. Zhang et al.</w:t>
      </w:r>
    </w:p>
    <w:p w14:paraId="7C9562AA" w14:textId="77777777" w:rsidR="00A26296" w:rsidRDefault="00A26296">
      <w:pPr>
        <w:pStyle w:val="Commentaire"/>
      </w:pPr>
    </w:p>
    <w:p w14:paraId="65FC5F2A" w14:textId="77777777" w:rsidR="00A26296" w:rsidRDefault="00A26296">
      <w:pPr>
        <w:pStyle w:val="Commentaire"/>
      </w:pPr>
      <w:r>
        <w:t>Extra stuff:</w:t>
      </w:r>
    </w:p>
    <w:p w14:paraId="12C34B1B" w14:textId="77777777" w:rsidR="00A26296" w:rsidRDefault="00A26296">
      <w:pPr>
        <w:pStyle w:val="Commentaire"/>
      </w:pPr>
      <w:r>
        <w:t>(Zhang et al., c)</w:t>
      </w:r>
    </w:p>
    <w:p w14:paraId="4BA0A3AA" w14:textId="77777777" w:rsidR="00A26296" w:rsidRDefault="00A26296">
      <w:pPr>
        <w:pStyle w:val="Commentaire"/>
      </w:pPr>
    </w:p>
    <w:p w14:paraId="40293220" w14:textId="77777777" w:rsidR="00A26296" w:rsidRDefault="00A26296">
      <w:pPr>
        <w:pStyle w:val="Commentaire"/>
      </w:pPr>
      <w:r>
        <w:t>Correct:</w:t>
      </w:r>
    </w:p>
    <w:p w14:paraId="23F5002F" w14:textId="77777777" w:rsidR="00A26296" w:rsidRDefault="00A26296">
      <w:pPr>
        <w:pStyle w:val="Commentaire"/>
      </w:pPr>
      <w:r>
        <w:t>X.S. Zhang et al. (2016)</w:t>
      </w:r>
    </w:p>
    <w:p w14:paraId="74266353" w14:textId="0914DCAD" w:rsidR="00A26296" w:rsidRDefault="00A26296">
      <w:pPr>
        <w:pStyle w:val="Commentaire"/>
      </w:pPr>
      <w:r>
        <w:t>(X.S. Zhang et al., 2016)</w:t>
      </w:r>
    </w:p>
  </w:comment>
  <w:comment w:id="6336" w:author="Robin Matthews" w:date="2021-07-13T15:10:00Z" w:initials="RM">
    <w:p w14:paraId="237C28DC" w14:textId="77777777" w:rsidR="00A26296" w:rsidRDefault="00A26296">
      <w:pPr>
        <w:pStyle w:val="Commentaire"/>
      </w:pPr>
      <w:r>
        <w:rPr>
          <w:rStyle w:val="Marquedecommentaire"/>
        </w:rPr>
        <w:annotationRef/>
      </w:r>
      <w:r>
        <w:t>Extra stuff:</w:t>
      </w:r>
    </w:p>
    <w:p w14:paraId="24C46BEE" w14:textId="77777777" w:rsidR="00A26296" w:rsidRDefault="00A26296">
      <w:pPr>
        <w:pStyle w:val="Commentaire"/>
      </w:pPr>
      <w:r>
        <w:t>(, ;</w:t>
      </w:r>
    </w:p>
    <w:p w14:paraId="618800AF" w14:textId="77777777" w:rsidR="00A26296" w:rsidRDefault="00A26296">
      <w:pPr>
        <w:pStyle w:val="Commentaire"/>
      </w:pPr>
    </w:p>
    <w:p w14:paraId="423BCBEB" w14:textId="77777777" w:rsidR="00A26296" w:rsidRDefault="00A26296">
      <w:pPr>
        <w:pStyle w:val="Commentaire"/>
      </w:pPr>
      <w:r>
        <w:t>Correct:</w:t>
      </w:r>
    </w:p>
    <w:p w14:paraId="3AAE6499" w14:textId="77777777" w:rsidR="00A26296" w:rsidRDefault="00A26296">
      <w:pPr>
        <w:pStyle w:val="Commentaire"/>
      </w:pPr>
      <w:r>
        <w:t>Hu et al. (2020)</w:t>
      </w:r>
    </w:p>
    <w:p w14:paraId="0D305738" w14:textId="4F5613C7" w:rsidR="00A26296" w:rsidRDefault="00A26296">
      <w:pPr>
        <w:pStyle w:val="Commentaire"/>
      </w:pPr>
      <w:r>
        <w:t>(Hu et al., 2020)</w:t>
      </w:r>
    </w:p>
  </w:comment>
  <w:comment w:id="6338" w:author="Robin Matthews" w:date="2021-07-13T15:10:00Z" w:initials="RM">
    <w:p w14:paraId="0BAA5369" w14:textId="77777777" w:rsidR="00A26296" w:rsidRDefault="00A26296">
      <w:pPr>
        <w:pStyle w:val="Commentaire"/>
      </w:pPr>
      <w:r>
        <w:rPr>
          <w:rStyle w:val="Marquedecommentaire"/>
        </w:rPr>
        <w:annotationRef/>
      </w:r>
      <w:r>
        <w:t>Extra stuff:</w:t>
      </w:r>
    </w:p>
    <w:p w14:paraId="01068E2C" w14:textId="77777777" w:rsidR="00A26296" w:rsidRDefault="00A26296">
      <w:pPr>
        <w:pStyle w:val="Commentaire"/>
      </w:pPr>
      <w:r>
        <w:t>, )</w:t>
      </w:r>
    </w:p>
    <w:p w14:paraId="64B163E0" w14:textId="77777777" w:rsidR="00A26296" w:rsidRDefault="00A26296">
      <w:pPr>
        <w:pStyle w:val="Commentaire"/>
      </w:pPr>
    </w:p>
    <w:p w14:paraId="446204EC" w14:textId="77777777" w:rsidR="00A26296" w:rsidRDefault="00A26296">
      <w:pPr>
        <w:pStyle w:val="Commentaire"/>
      </w:pPr>
      <w:r>
        <w:t>Correct:</w:t>
      </w:r>
    </w:p>
    <w:p w14:paraId="307D1843" w14:textId="77777777" w:rsidR="00A26296" w:rsidRDefault="00A26296">
      <w:pPr>
        <w:pStyle w:val="Commentaire"/>
      </w:pPr>
      <w:r>
        <w:t>Seong et al. (2020)</w:t>
      </w:r>
    </w:p>
    <w:p w14:paraId="2A13563C" w14:textId="4A188B65" w:rsidR="00A26296" w:rsidRDefault="00A26296">
      <w:pPr>
        <w:pStyle w:val="Commentaire"/>
      </w:pPr>
      <w:r>
        <w:t>(Seong et al., 2020)</w:t>
      </w:r>
    </w:p>
  </w:comment>
  <w:comment w:id="6339" w:author="Robin Matthews" w:date="2021-07-13T15:10:00Z" w:initials="RM">
    <w:p w14:paraId="1671B714" w14:textId="77777777" w:rsidR="00A26296" w:rsidRDefault="00A26296">
      <w:pPr>
        <w:pStyle w:val="Commentaire"/>
      </w:pPr>
      <w:r>
        <w:rPr>
          <w:rStyle w:val="Marquedecommentaire"/>
        </w:rPr>
        <w:annotationRef/>
      </w:r>
      <w:r>
        <w:t>Not found:</w:t>
      </w:r>
    </w:p>
    <w:p w14:paraId="61F734D2" w14:textId="77777777" w:rsidR="00A26296" w:rsidRDefault="00A26296">
      <w:pPr>
        <w:pStyle w:val="Commentaire"/>
      </w:pPr>
      <w:r>
        <w:t>C. Li et al.</w:t>
      </w:r>
    </w:p>
    <w:p w14:paraId="4A7997A1" w14:textId="77777777" w:rsidR="00A26296" w:rsidRDefault="00A26296">
      <w:pPr>
        <w:pStyle w:val="Commentaire"/>
      </w:pPr>
    </w:p>
    <w:p w14:paraId="5C06E424" w14:textId="77777777" w:rsidR="00A26296" w:rsidRDefault="00A26296">
      <w:pPr>
        <w:pStyle w:val="Commentaire"/>
      </w:pPr>
      <w:r>
        <w:t>Extra stuff:</w:t>
      </w:r>
    </w:p>
    <w:p w14:paraId="1E593E27" w14:textId="77777777" w:rsidR="00A26296" w:rsidRDefault="00A26296">
      <w:pPr>
        <w:pStyle w:val="Commentaire"/>
      </w:pPr>
      <w:r>
        <w:t xml:space="preserve">(Li et al., </w:t>
      </w:r>
    </w:p>
    <w:p w14:paraId="2AA95520" w14:textId="77777777" w:rsidR="00A26296" w:rsidRDefault="00A26296">
      <w:pPr>
        <w:pStyle w:val="Commentaire"/>
      </w:pPr>
    </w:p>
    <w:p w14:paraId="777BF14B" w14:textId="77777777" w:rsidR="00A26296" w:rsidRDefault="00A26296">
      <w:pPr>
        <w:pStyle w:val="Commentaire"/>
      </w:pPr>
      <w:r>
        <w:t>Correct:</w:t>
      </w:r>
    </w:p>
    <w:p w14:paraId="2D1A8562" w14:textId="77777777" w:rsidR="00A26296" w:rsidRDefault="00A26296">
      <w:pPr>
        <w:pStyle w:val="Commentaire"/>
      </w:pPr>
      <w:r>
        <w:t>C. Li et al. (2020)</w:t>
      </w:r>
    </w:p>
    <w:p w14:paraId="049FC88E" w14:textId="6D7BD545" w:rsidR="00A26296" w:rsidRDefault="00A26296">
      <w:pPr>
        <w:pStyle w:val="Commentaire"/>
      </w:pPr>
      <w:r>
        <w:t>(C. Li et al., 2020)</w:t>
      </w:r>
    </w:p>
  </w:comment>
  <w:comment w:id="6343" w:author="Robin Matthews" w:date="2021-07-13T15:10:00Z" w:initials="RM">
    <w:p w14:paraId="379469FF" w14:textId="77777777" w:rsidR="00A26296" w:rsidRDefault="00A26296">
      <w:pPr>
        <w:pStyle w:val="Commentaire"/>
      </w:pPr>
      <w:r>
        <w:rPr>
          <w:rStyle w:val="Marquedecommentaire"/>
        </w:rPr>
        <w:annotationRef/>
      </w:r>
      <w:r>
        <w:t>Not found:</w:t>
      </w:r>
    </w:p>
    <w:p w14:paraId="1E1FCF19" w14:textId="77777777" w:rsidR="00A26296" w:rsidRDefault="00A26296">
      <w:pPr>
        <w:pStyle w:val="Commentaire"/>
      </w:pPr>
      <w:r>
        <w:t>C. Li et al.</w:t>
      </w:r>
    </w:p>
    <w:p w14:paraId="756F69A2" w14:textId="77777777" w:rsidR="00A26296" w:rsidRDefault="00A26296">
      <w:pPr>
        <w:pStyle w:val="Commentaire"/>
      </w:pPr>
    </w:p>
    <w:p w14:paraId="4D361A6B" w14:textId="77777777" w:rsidR="00A26296" w:rsidRDefault="00A26296">
      <w:pPr>
        <w:pStyle w:val="Commentaire"/>
      </w:pPr>
      <w:r>
        <w:t>Extra stuff:</w:t>
      </w:r>
    </w:p>
    <w:p w14:paraId="340CC53B" w14:textId="77777777" w:rsidR="00A26296" w:rsidRDefault="00A26296">
      <w:pPr>
        <w:pStyle w:val="Commentaire"/>
      </w:pPr>
      <w:r>
        <w:t xml:space="preserve">(Li et al., </w:t>
      </w:r>
    </w:p>
    <w:p w14:paraId="6FBC345A" w14:textId="77777777" w:rsidR="00A26296" w:rsidRDefault="00A26296">
      <w:pPr>
        <w:pStyle w:val="Commentaire"/>
      </w:pPr>
    </w:p>
    <w:p w14:paraId="578AF57A" w14:textId="77777777" w:rsidR="00A26296" w:rsidRDefault="00A26296">
      <w:pPr>
        <w:pStyle w:val="Commentaire"/>
      </w:pPr>
      <w:r>
        <w:t>Correct:</w:t>
      </w:r>
    </w:p>
    <w:p w14:paraId="324FCEBB" w14:textId="77777777" w:rsidR="00A26296" w:rsidRDefault="00A26296">
      <w:pPr>
        <w:pStyle w:val="Commentaire"/>
      </w:pPr>
      <w:r>
        <w:t>C. Li et al. (2020)</w:t>
      </w:r>
    </w:p>
    <w:p w14:paraId="38ECC428" w14:textId="3ABAB40D" w:rsidR="00A26296" w:rsidRDefault="00A26296">
      <w:pPr>
        <w:pStyle w:val="Commentaire"/>
      </w:pPr>
      <w:r>
        <w:t>(C. Li et al., 2020)</w:t>
      </w:r>
    </w:p>
  </w:comment>
  <w:comment w:id="6350" w:author="Robin Matthews" w:date="2021-07-13T15:10:00Z" w:initials="RM">
    <w:p w14:paraId="3879476C" w14:textId="77777777" w:rsidR="00A26296" w:rsidRDefault="00A26296">
      <w:pPr>
        <w:pStyle w:val="Commentaire"/>
      </w:pPr>
      <w:r>
        <w:rPr>
          <w:rStyle w:val="Marquedecommentaire"/>
        </w:rPr>
        <w:annotationRef/>
      </w:r>
      <w:r>
        <w:t>Not found:</w:t>
      </w:r>
    </w:p>
    <w:p w14:paraId="1C5C5CAC" w14:textId="77777777" w:rsidR="00A26296" w:rsidRDefault="00A26296">
      <w:pPr>
        <w:pStyle w:val="Commentaire"/>
      </w:pPr>
      <w:r>
        <w:t>C. Li et al.</w:t>
      </w:r>
    </w:p>
    <w:p w14:paraId="4A9411DF" w14:textId="77777777" w:rsidR="00A26296" w:rsidRDefault="00A26296">
      <w:pPr>
        <w:pStyle w:val="Commentaire"/>
      </w:pPr>
    </w:p>
    <w:p w14:paraId="64CEC1CA" w14:textId="77777777" w:rsidR="00A26296" w:rsidRDefault="00A26296">
      <w:pPr>
        <w:pStyle w:val="Commentaire"/>
      </w:pPr>
      <w:r>
        <w:t>Extra stuff:</w:t>
      </w:r>
    </w:p>
    <w:p w14:paraId="2F1FCF59" w14:textId="77777777" w:rsidR="00A26296" w:rsidRDefault="00A26296">
      <w:pPr>
        <w:pStyle w:val="Commentaire"/>
      </w:pPr>
      <w:r>
        <w:t xml:space="preserve">(Li et al., </w:t>
      </w:r>
    </w:p>
    <w:p w14:paraId="414FFA01" w14:textId="77777777" w:rsidR="00A26296" w:rsidRDefault="00A26296">
      <w:pPr>
        <w:pStyle w:val="Commentaire"/>
      </w:pPr>
    </w:p>
    <w:p w14:paraId="366FE376" w14:textId="77777777" w:rsidR="00A26296" w:rsidRDefault="00A26296">
      <w:pPr>
        <w:pStyle w:val="Commentaire"/>
      </w:pPr>
      <w:r>
        <w:t>Correct:</w:t>
      </w:r>
    </w:p>
    <w:p w14:paraId="2F7B7B7C" w14:textId="77777777" w:rsidR="00A26296" w:rsidRDefault="00A26296">
      <w:pPr>
        <w:pStyle w:val="Commentaire"/>
      </w:pPr>
      <w:r>
        <w:t>C. Li et al. (2020)</w:t>
      </w:r>
    </w:p>
    <w:p w14:paraId="44C06507" w14:textId="2F3D0802" w:rsidR="00A26296" w:rsidRDefault="00A26296">
      <w:pPr>
        <w:pStyle w:val="Commentaire"/>
      </w:pPr>
      <w:r>
        <w:t>(C. Li et al., 2020)</w:t>
      </w:r>
    </w:p>
  </w:comment>
  <w:comment w:id="6357" w:author="Robin Matthews" w:date="2021-07-13T15:10:00Z" w:initials="RM">
    <w:p w14:paraId="44CB707B" w14:textId="77777777" w:rsidR="00A26296" w:rsidRDefault="00A26296">
      <w:pPr>
        <w:pStyle w:val="Commentaire"/>
      </w:pPr>
      <w:r>
        <w:rPr>
          <w:rStyle w:val="Marquedecommentaire"/>
        </w:rPr>
        <w:annotationRef/>
      </w:r>
      <w:r>
        <w:t>Not found:</w:t>
      </w:r>
    </w:p>
    <w:p w14:paraId="600079B2" w14:textId="77777777" w:rsidR="00A26296" w:rsidRDefault="00A26296">
      <w:pPr>
        <w:pStyle w:val="Commentaire"/>
      </w:pPr>
      <w:r>
        <w:t>C. Li et al.</w:t>
      </w:r>
    </w:p>
    <w:p w14:paraId="57C60D84" w14:textId="77777777" w:rsidR="00A26296" w:rsidRDefault="00A26296">
      <w:pPr>
        <w:pStyle w:val="Commentaire"/>
      </w:pPr>
    </w:p>
    <w:p w14:paraId="24E7D9B1" w14:textId="77777777" w:rsidR="00A26296" w:rsidRDefault="00A26296">
      <w:pPr>
        <w:pStyle w:val="Commentaire"/>
      </w:pPr>
      <w:r>
        <w:t>Extra stuff:</w:t>
      </w:r>
    </w:p>
    <w:p w14:paraId="5C883BA1" w14:textId="77777777" w:rsidR="00A26296" w:rsidRDefault="00A26296">
      <w:pPr>
        <w:pStyle w:val="Commentaire"/>
      </w:pPr>
      <w:r>
        <w:t xml:space="preserve">(Li et al., </w:t>
      </w:r>
    </w:p>
    <w:p w14:paraId="355FFF39" w14:textId="77777777" w:rsidR="00A26296" w:rsidRDefault="00A26296">
      <w:pPr>
        <w:pStyle w:val="Commentaire"/>
      </w:pPr>
    </w:p>
    <w:p w14:paraId="23E07FE2" w14:textId="77777777" w:rsidR="00A26296" w:rsidRDefault="00A26296">
      <w:pPr>
        <w:pStyle w:val="Commentaire"/>
      </w:pPr>
      <w:r>
        <w:t>Correct:</w:t>
      </w:r>
    </w:p>
    <w:p w14:paraId="11800213" w14:textId="77777777" w:rsidR="00A26296" w:rsidRDefault="00A26296">
      <w:pPr>
        <w:pStyle w:val="Commentaire"/>
      </w:pPr>
      <w:r>
        <w:t>C. Li et al. (2020)</w:t>
      </w:r>
    </w:p>
    <w:p w14:paraId="2EAA6247" w14:textId="76DC50DD" w:rsidR="00A26296" w:rsidRDefault="00A26296">
      <w:pPr>
        <w:pStyle w:val="Commentaire"/>
      </w:pPr>
      <w:r>
        <w:t>(C. Li et al., 2020)</w:t>
      </w:r>
    </w:p>
  </w:comment>
  <w:comment w:id="6364" w:author="Robin Matthews" w:date="2021-07-13T15:10:00Z" w:initials="RM">
    <w:p w14:paraId="5F2F7994" w14:textId="77777777" w:rsidR="00A26296" w:rsidRDefault="00A26296">
      <w:pPr>
        <w:pStyle w:val="Commentaire"/>
      </w:pPr>
      <w:r>
        <w:rPr>
          <w:rStyle w:val="Marquedecommentaire"/>
        </w:rPr>
        <w:annotationRef/>
      </w:r>
      <w:r>
        <w:t>Not found:</w:t>
      </w:r>
    </w:p>
    <w:p w14:paraId="3A2C305A" w14:textId="77777777" w:rsidR="00A26296" w:rsidRDefault="00A26296">
      <w:pPr>
        <w:pStyle w:val="Commentaire"/>
      </w:pPr>
      <w:r>
        <w:t>C. Li et al.</w:t>
      </w:r>
    </w:p>
    <w:p w14:paraId="7695BE96" w14:textId="77777777" w:rsidR="00A26296" w:rsidRDefault="00A26296">
      <w:pPr>
        <w:pStyle w:val="Commentaire"/>
      </w:pPr>
    </w:p>
    <w:p w14:paraId="273E1022" w14:textId="77777777" w:rsidR="00A26296" w:rsidRDefault="00A26296">
      <w:pPr>
        <w:pStyle w:val="Commentaire"/>
      </w:pPr>
      <w:r>
        <w:t>Extra stuff:</w:t>
      </w:r>
    </w:p>
    <w:p w14:paraId="28C5695E" w14:textId="77777777" w:rsidR="00A26296" w:rsidRDefault="00A26296">
      <w:pPr>
        <w:pStyle w:val="Commentaire"/>
      </w:pPr>
      <w:r>
        <w:t xml:space="preserve">(Li et al., </w:t>
      </w:r>
    </w:p>
    <w:p w14:paraId="08E38326" w14:textId="77777777" w:rsidR="00A26296" w:rsidRDefault="00A26296">
      <w:pPr>
        <w:pStyle w:val="Commentaire"/>
      </w:pPr>
    </w:p>
    <w:p w14:paraId="5E2824C7" w14:textId="77777777" w:rsidR="00A26296" w:rsidRDefault="00A26296">
      <w:pPr>
        <w:pStyle w:val="Commentaire"/>
      </w:pPr>
      <w:r>
        <w:t>Correct:</w:t>
      </w:r>
    </w:p>
    <w:p w14:paraId="403D4FF5" w14:textId="77777777" w:rsidR="00A26296" w:rsidRDefault="00A26296">
      <w:pPr>
        <w:pStyle w:val="Commentaire"/>
      </w:pPr>
      <w:r>
        <w:t>C. Li et al. (2020)</w:t>
      </w:r>
    </w:p>
    <w:p w14:paraId="6B17362C" w14:textId="0B313A7B" w:rsidR="00A26296" w:rsidRDefault="00A26296">
      <w:pPr>
        <w:pStyle w:val="Commentaire"/>
      </w:pPr>
      <w:r>
        <w:t>(C. Li et al., 2020)</w:t>
      </w:r>
    </w:p>
  </w:comment>
  <w:comment w:id="6371" w:author="Robin Matthews" w:date="2021-07-13T15:10:00Z" w:initials="RM">
    <w:p w14:paraId="47D5BF34" w14:textId="77777777" w:rsidR="00A26296" w:rsidRDefault="00A26296">
      <w:pPr>
        <w:pStyle w:val="Commentaire"/>
      </w:pPr>
      <w:r>
        <w:rPr>
          <w:rStyle w:val="Marquedecommentaire"/>
        </w:rPr>
        <w:annotationRef/>
      </w:r>
      <w:r>
        <w:t>Not found:</w:t>
      </w:r>
    </w:p>
    <w:p w14:paraId="3A09C942" w14:textId="77777777" w:rsidR="00A26296" w:rsidRDefault="00A26296">
      <w:pPr>
        <w:pStyle w:val="Commentaire"/>
      </w:pPr>
      <w:r>
        <w:t>C. Li et al.</w:t>
      </w:r>
    </w:p>
    <w:p w14:paraId="1434A1BD" w14:textId="77777777" w:rsidR="00A26296" w:rsidRDefault="00A26296">
      <w:pPr>
        <w:pStyle w:val="Commentaire"/>
      </w:pPr>
    </w:p>
    <w:p w14:paraId="697F4B31" w14:textId="77777777" w:rsidR="00A26296" w:rsidRDefault="00A26296">
      <w:pPr>
        <w:pStyle w:val="Commentaire"/>
      </w:pPr>
      <w:r>
        <w:t>Extra stuff:</w:t>
      </w:r>
    </w:p>
    <w:p w14:paraId="38596F7D" w14:textId="77777777" w:rsidR="00A26296" w:rsidRDefault="00A26296">
      <w:pPr>
        <w:pStyle w:val="Commentaire"/>
      </w:pPr>
      <w:r>
        <w:t xml:space="preserve">(Li et al., </w:t>
      </w:r>
    </w:p>
    <w:p w14:paraId="39AB0A03" w14:textId="77777777" w:rsidR="00A26296" w:rsidRDefault="00A26296">
      <w:pPr>
        <w:pStyle w:val="Commentaire"/>
      </w:pPr>
    </w:p>
    <w:p w14:paraId="6AFCFD83" w14:textId="77777777" w:rsidR="00A26296" w:rsidRDefault="00A26296">
      <w:pPr>
        <w:pStyle w:val="Commentaire"/>
      </w:pPr>
      <w:r>
        <w:t>Correct:</w:t>
      </w:r>
    </w:p>
    <w:p w14:paraId="55270438" w14:textId="77777777" w:rsidR="00A26296" w:rsidRDefault="00A26296">
      <w:pPr>
        <w:pStyle w:val="Commentaire"/>
      </w:pPr>
      <w:r>
        <w:t>C. Li et al. (2020)</w:t>
      </w:r>
    </w:p>
    <w:p w14:paraId="004F70FF" w14:textId="54D9CC2F" w:rsidR="00A26296" w:rsidRDefault="00A26296">
      <w:pPr>
        <w:pStyle w:val="Commentaire"/>
      </w:pPr>
      <w:r>
        <w:t>(C. Li et al., 2020)</w:t>
      </w:r>
    </w:p>
  </w:comment>
  <w:comment w:id="6379" w:author="Robin Matthews" w:date="2021-07-13T15:10:00Z" w:initials="RM">
    <w:p w14:paraId="28BBEB03" w14:textId="77777777" w:rsidR="00A26296" w:rsidRDefault="00A26296">
      <w:pPr>
        <w:pStyle w:val="Commentaire"/>
      </w:pPr>
      <w:r>
        <w:rPr>
          <w:rStyle w:val="Marquedecommentaire"/>
        </w:rPr>
        <w:annotationRef/>
      </w:r>
      <w:r>
        <w:t>Not found:</w:t>
      </w:r>
    </w:p>
    <w:p w14:paraId="74BC621D" w14:textId="77777777" w:rsidR="00A26296" w:rsidRDefault="00A26296">
      <w:pPr>
        <w:pStyle w:val="Commentaire"/>
      </w:pPr>
      <w:r>
        <w:t>C. Li et al.</w:t>
      </w:r>
    </w:p>
    <w:p w14:paraId="5C929C5F" w14:textId="77777777" w:rsidR="00A26296" w:rsidRDefault="00A26296">
      <w:pPr>
        <w:pStyle w:val="Commentaire"/>
      </w:pPr>
    </w:p>
    <w:p w14:paraId="4DF01527" w14:textId="77777777" w:rsidR="00A26296" w:rsidRDefault="00A26296">
      <w:pPr>
        <w:pStyle w:val="Commentaire"/>
      </w:pPr>
      <w:r>
        <w:t>Extra stuff:</w:t>
      </w:r>
    </w:p>
    <w:p w14:paraId="55E02765" w14:textId="77777777" w:rsidR="00A26296" w:rsidRDefault="00A26296">
      <w:pPr>
        <w:pStyle w:val="Commentaire"/>
      </w:pPr>
      <w:r>
        <w:t xml:space="preserve">(Li et al., </w:t>
      </w:r>
    </w:p>
    <w:p w14:paraId="1EDF19AF" w14:textId="77777777" w:rsidR="00A26296" w:rsidRDefault="00A26296">
      <w:pPr>
        <w:pStyle w:val="Commentaire"/>
      </w:pPr>
    </w:p>
    <w:p w14:paraId="5AEEE826" w14:textId="77777777" w:rsidR="00A26296" w:rsidRDefault="00A26296">
      <w:pPr>
        <w:pStyle w:val="Commentaire"/>
      </w:pPr>
      <w:r>
        <w:t>Correct:</w:t>
      </w:r>
    </w:p>
    <w:p w14:paraId="13571079" w14:textId="77777777" w:rsidR="00A26296" w:rsidRDefault="00A26296">
      <w:pPr>
        <w:pStyle w:val="Commentaire"/>
      </w:pPr>
      <w:r>
        <w:t>C. Li et al. (2020)</w:t>
      </w:r>
    </w:p>
    <w:p w14:paraId="0ADD1197" w14:textId="0E1FBD90" w:rsidR="00A26296" w:rsidRDefault="00A26296">
      <w:pPr>
        <w:pStyle w:val="Commentaire"/>
      </w:pPr>
      <w:r>
        <w:t>(C. Li et al., 2020)</w:t>
      </w:r>
    </w:p>
  </w:comment>
  <w:comment w:id="6383" w:author="Robin Matthews" w:date="2021-07-13T15:10:00Z" w:initials="RM">
    <w:p w14:paraId="4C7A8D28" w14:textId="77777777" w:rsidR="00A26296" w:rsidRDefault="00A26296">
      <w:pPr>
        <w:pStyle w:val="Commentaire"/>
      </w:pPr>
      <w:r>
        <w:rPr>
          <w:rStyle w:val="Marquedecommentaire"/>
        </w:rPr>
        <w:annotationRef/>
      </w:r>
      <w:r>
        <w:t>Not found:</w:t>
      </w:r>
    </w:p>
    <w:p w14:paraId="74DCAC1F" w14:textId="77777777" w:rsidR="00A26296" w:rsidRDefault="00A26296">
      <w:pPr>
        <w:pStyle w:val="Commentaire"/>
      </w:pPr>
      <w:r>
        <w:t>C. Li et al.</w:t>
      </w:r>
    </w:p>
    <w:p w14:paraId="0F9DC00C" w14:textId="77777777" w:rsidR="00A26296" w:rsidRDefault="00A26296">
      <w:pPr>
        <w:pStyle w:val="Commentaire"/>
      </w:pPr>
    </w:p>
    <w:p w14:paraId="100664FF" w14:textId="77777777" w:rsidR="00A26296" w:rsidRDefault="00A26296">
      <w:pPr>
        <w:pStyle w:val="Commentaire"/>
      </w:pPr>
      <w:r>
        <w:t>Extra stuff:</w:t>
      </w:r>
    </w:p>
    <w:p w14:paraId="73081D02" w14:textId="77777777" w:rsidR="00A26296" w:rsidRDefault="00A26296">
      <w:pPr>
        <w:pStyle w:val="Commentaire"/>
      </w:pPr>
      <w:r>
        <w:t xml:space="preserve">(Li et al., </w:t>
      </w:r>
    </w:p>
    <w:p w14:paraId="57EA163E" w14:textId="77777777" w:rsidR="00A26296" w:rsidRDefault="00A26296">
      <w:pPr>
        <w:pStyle w:val="Commentaire"/>
      </w:pPr>
    </w:p>
    <w:p w14:paraId="7F02B5E4" w14:textId="77777777" w:rsidR="00A26296" w:rsidRDefault="00A26296">
      <w:pPr>
        <w:pStyle w:val="Commentaire"/>
      </w:pPr>
      <w:r>
        <w:t>Correct:</w:t>
      </w:r>
    </w:p>
    <w:p w14:paraId="41730823" w14:textId="77777777" w:rsidR="00A26296" w:rsidRDefault="00A26296">
      <w:pPr>
        <w:pStyle w:val="Commentaire"/>
      </w:pPr>
      <w:r>
        <w:t>C. Li et al. (2020)</w:t>
      </w:r>
    </w:p>
    <w:p w14:paraId="356E591F" w14:textId="750BF47D" w:rsidR="00A26296" w:rsidRDefault="00A26296">
      <w:pPr>
        <w:pStyle w:val="Commentaire"/>
      </w:pPr>
      <w:r>
        <w:t>(C. Li et al., 2020)</w:t>
      </w:r>
    </w:p>
  </w:comment>
  <w:comment w:id="6393" w:author="Robin Matthews" w:date="2021-07-13T15:10:00Z" w:initials="RM">
    <w:p w14:paraId="6ACC74C3" w14:textId="77777777" w:rsidR="00A26296" w:rsidRDefault="00A26296">
      <w:pPr>
        <w:pStyle w:val="Commentaire"/>
      </w:pPr>
      <w:r>
        <w:rPr>
          <w:rStyle w:val="Marquedecommentaire"/>
        </w:rPr>
        <w:annotationRef/>
      </w:r>
      <w:r>
        <w:t>Extra stuff:</w:t>
      </w:r>
    </w:p>
    <w:p w14:paraId="13A4DC2A" w14:textId="77777777" w:rsidR="00A26296" w:rsidRDefault="00A26296">
      <w:pPr>
        <w:pStyle w:val="Commentaire"/>
      </w:pPr>
      <w:r>
        <w:t>, ;</w:t>
      </w:r>
    </w:p>
    <w:p w14:paraId="094CA3B9" w14:textId="77777777" w:rsidR="00A26296" w:rsidRDefault="00A26296">
      <w:pPr>
        <w:pStyle w:val="Commentaire"/>
      </w:pPr>
    </w:p>
    <w:p w14:paraId="77F99B64" w14:textId="77777777" w:rsidR="00A26296" w:rsidRDefault="00A26296">
      <w:pPr>
        <w:pStyle w:val="Commentaire"/>
      </w:pPr>
      <w:r>
        <w:t>Correct:</w:t>
      </w:r>
    </w:p>
    <w:p w14:paraId="370FC0EA" w14:textId="77777777" w:rsidR="00A26296" w:rsidRDefault="00A26296">
      <w:pPr>
        <w:pStyle w:val="Commentaire"/>
      </w:pPr>
      <w:r>
        <w:t>Imbach et al. (2018)</w:t>
      </w:r>
    </w:p>
    <w:p w14:paraId="09E69D9A" w14:textId="7268AFDD" w:rsidR="00A26296" w:rsidRDefault="00A26296">
      <w:pPr>
        <w:pStyle w:val="Commentaire"/>
      </w:pPr>
      <w:r>
        <w:t>(Imbach et al., 2018)</w:t>
      </w:r>
    </w:p>
  </w:comment>
  <w:comment w:id="6394" w:author="Robin Matthews" w:date="2021-07-13T15:10:00Z" w:initials="RM">
    <w:p w14:paraId="50616557" w14:textId="77777777" w:rsidR="00A26296" w:rsidRDefault="00A26296">
      <w:pPr>
        <w:pStyle w:val="Commentaire"/>
      </w:pPr>
      <w:r>
        <w:rPr>
          <w:rStyle w:val="Marquedecommentaire"/>
        </w:rPr>
        <w:annotationRef/>
      </w:r>
      <w:r>
        <w:t>Extra stuff:</w:t>
      </w:r>
    </w:p>
    <w:p w14:paraId="2B407F94" w14:textId="77777777" w:rsidR="00A26296" w:rsidRDefault="00A26296">
      <w:pPr>
        <w:pStyle w:val="Commentaire"/>
      </w:pPr>
      <w:r>
        <w:t>, ;</w:t>
      </w:r>
    </w:p>
    <w:p w14:paraId="7B0413DF" w14:textId="77777777" w:rsidR="00A26296" w:rsidRDefault="00A26296">
      <w:pPr>
        <w:pStyle w:val="Commentaire"/>
      </w:pPr>
    </w:p>
    <w:p w14:paraId="20F75D38" w14:textId="77777777" w:rsidR="00A26296" w:rsidRDefault="00A26296">
      <w:pPr>
        <w:pStyle w:val="Commentaire"/>
      </w:pPr>
      <w:r>
        <w:t>Correct:</w:t>
      </w:r>
    </w:p>
    <w:p w14:paraId="7B2BA6E9" w14:textId="77777777" w:rsidR="00A26296" w:rsidRDefault="00A26296">
      <w:pPr>
        <w:pStyle w:val="Commentaire"/>
      </w:pPr>
      <w:r>
        <w:t>Angeles-Malaspina et al. (2018)</w:t>
      </w:r>
    </w:p>
    <w:p w14:paraId="3188F74C" w14:textId="54AF3420" w:rsidR="00A26296" w:rsidRDefault="00A26296">
      <w:pPr>
        <w:pStyle w:val="Commentaire"/>
      </w:pPr>
      <w:r>
        <w:t>(Angeles-Malaspina et al., 2018)</w:t>
      </w:r>
    </w:p>
  </w:comment>
  <w:comment w:id="6395" w:author="Robin Matthews" w:date="2021-07-13T15:10:00Z" w:initials="RM">
    <w:p w14:paraId="79C19BB4" w14:textId="77777777" w:rsidR="00A26296" w:rsidRDefault="00A26296">
      <w:pPr>
        <w:pStyle w:val="Commentaire"/>
      </w:pPr>
      <w:r>
        <w:rPr>
          <w:rStyle w:val="Marquedecommentaire"/>
        </w:rPr>
        <w:annotationRef/>
      </w:r>
      <w:r>
        <w:t>Not found:</w:t>
      </w:r>
    </w:p>
    <w:p w14:paraId="1580DC00" w14:textId="77777777" w:rsidR="00A26296" w:rsidRDefault="00A26296">
      <w:pPr>
        <w:pStyle w:val="Commentaire"/>
      </w:pPr>
      <w:r>
        <w:t>2014a</w:t>
      </w:r>
    </w:p>
    <w:p w14:paraId="7AD57241" w14:textId="77777777" w:rsidR="00A26296" w:rsidRDefault="00A26296">
      <w:pPr>
        <w:pStyle w:val="Commentaire"/>
      </w:pPr>
    </w:p>
    <w:p w14:paraId="67A7A9CF" w14:textId="77777777" w:rsidR="00A26296" w:rsidRDefault="00A26296">
      <w:pPr>
        <w:pStyle w:val="Commentaire"/>
      </w:pPr>
      <w:r>
        <w:t>Extra stuff:</w:t>
      </w:r>
    </w:p>
    <w:p w14:paraId="4454E22F" w14:textId="77777777" w:rsidR="00A26296" w:rsidRDefault="00A26296">
      <w:pPr>
        <w:pStyle w:val="Commentaire"/>
      </w:pPr>
      <w:r>
        <w:t>, 2014)</w:t>
      </w:r>
    </w:p>
    <w:p w14:paraId="561CF908" w14:textId="77777777" w:rsidR="00A26296" w:rsidRDefault="00A26296">
      <w:pPr>
        <w:pStyle w:val="Commentaire"/>
      </w:pPr>
    </w:p>
    <w:p w14:paraId="4C91EEB4" w14:textId="77777777" w:rsidR="00A26296" w:rsidRDefault="00A26296">
      <w:pPr>
        <w:pStyle w:val="Commentaire"/>
      </w:pPr>
      <w:r>
        <w:t>Correct:</w:t>
      </w:r>
    </w:p>
    <w:p w14:paraId="522E6B51" w14:textId="77777777" w:rsidR="00A26296" w:rsidRDefault="00A26296">
      <w:pPr>
        <w:pStyle w:val="Commentaire"/>
      </w:pPr>
      <w:r>
        <w:t>Chou et al. (2014a)</w:t>
      </w:r>
    </w:p>
    <w:p w14:paraId="19162311" w14:textId="59D7DFC9" w:rsidR="00A26296" w:rsidRDefault="00A26296">
      <w:pPr>
        <w:pStyle w:val="Commentaire"/>
      </w:pPr>
      <w:r>
        <w:t>(Chou et al., 2014a)</w:t>
      </w:r>
    </w:p>
  </w:comment>
  <w:comment w:id="6397" w:author="Robin Matthews" w:date="2021-07-13T15:10:00Z" w:initials="RM">
    <w:p w14:paraId="0D021226" w14:textId="77777777" w:rsidR="00A26296" w:rsidRDefault="00A26296">
      <w:pPr>
        <w:pStyle w:val="Commentaire"/>
      </w:pPr>
      <w:r>
        <w:rPr>
          <w:rStyle w:val="Marquedecommentaire"/>
        </w:rPr>
        <w:annotationRef/>
      </w:r>
      <w:r>
        <w:t>Not found:</w:t>
      </w:r>
    </w:p>
    <w:p w14:paraId="5957DBB0" w14:textId="77777777" w:rsidR="00A26296" w:rsidRDefault="00A26296">
      <w:pPr>
        <w:pStyle w:val="Commentaire"/>
      </w:pPr>
      <w:r>
        <w:t>C. Li et al.</w:t>
      </w:r>
    </w:p>
    <w:p w14:paraId="330E8604" w14:textId="77777777" w:rsidR="00A26296" w:rsidRDefault="00A26296">
      <w:pPr>
        <w:pStyle w:val="Commentaire"/>
      </w:pPr>
    </w:p>
    <w:p w14:paraId="37A708D1" w14:textId="77777777" w:rsidR="00A26296" w:rsidRDefault="00A26296">
      <w:pPr>
        <w:pStyle w:val="Commentaire"/>
      </w:pPr>
      <w:r>
        <w:t>Extra stuff:</w:t>
      </w:r>
    </w:p>
    <w:p w14:paraId="0040FEF0" w14:textId="77777777" w:rsidR="00A26296" w:rsidRDefault="00A26296">
      <w:pPr>
        <w:pStyle w:val="Commentaire"/>
      </w:pPr>
      <w:r>
        <w:t xml:space="preserve">(Li et al., </w:t>
      </w:r>
    </w:p>
    <w:p w14:paraId="62562131" w14:textId="77777777" w:rsidR="00A26296" w:rsidRDefault="00A26296">
      <w:pPr>
        <w:pStyle w:val="Commentaire"/>
      </w:pPr>
    </w:p>
    <w:p w14:paraId="5FF12AE1" w14:textId="77777777" w:rsidR="00A26296" w:rsidRDefault="00A26296">
      <w:pPr>
        <w:pStyle w:val="Commentaire"/>
      </w:pPr>
      <w:r>
        <w:t>Correct:</w:t>
      </w:r>
    </w:p>
    <w:p w14:paraId="1F9B70A4" w14:textId="77777777" w:rsidR="00A26296" w:rsidRDefault="00A26296">
      <w:pPr>
        <w:pStyle w:val="Commentaire"/>
      </w:pPr>
      <w:r>
        <w:t>C. Li et al. (2020)</w:t>
      </w:r>
    </w:p>
    <w:p w14:paraId="12886276" w14:textId="293D0298" w:rsidR="00A26296" w:rsidRDefault="00A26296">
      <w:pPr>
        <w:pStyle w:val="Commentaire"/>
      </w:pPr>
      <w:r>
        <w:t>(C. Li et al., 2020)</w:t>
      </w:r>
    </w:p>
  </w:comment>
  <w:comment w:id="6399" w:author="Robin Matthews" w:date="2021-07-13T15:10:00Z" w:initials="RM">
    <w:p w14:paraId="48442066" w14:textId="77777777" w:rsidR="00A26296" w:rsidRDefault="00A26296">
      <w:pPr>
        <w:pStyle w:val="Commentaire"/>
      </w:pPr>
      <w:r>
        <w:rPr>
          <w:rStyle w:val="Marquedecommentaire"/>
        </w:rPr>
        <w:annotationRef/>
      </w:r>
      <w:r>
        <w:t>Not found:</w:t>
      </w:r>
    </w:p>
    <w:p w14:paraId="0B963119" w14:textId="77777777" w:rsidR="00A26296" w:rsidRDefault="00A26296">
      <w:pPr>
        <w:pStyle w:val="Commentaire"/>
      </w:pPr>
      <w:r>
        <w:t>C. Li et al.</w:t>
      </w:r>
    </w:p>
    <w:p w14:paraId="6C5D5465" w14:textId="77777777" w:rsidR="00A26296" w:rsidRDefault="00A26296">
      <w:pPr>
        <w:pStyle w:val="Commentaire"/>
      </w:pPr>
    </w:p>
    <w:p w14:paraId="44FBA7C6" w14:textId="77777777" w:rsidR="00A26296" w:rsidRDefault="00A26296">
      <w:pPr>
        <w:pStyle w:val="Commentaire"/>
      </w:pPr>
      <w:r>
        <w:t>Extra stuff:</w:t>
      </w:r>
    </w:p>
    <w:p w14:paraId="549AF9FD" w14:textId="77777777" w:rsidR="00A26296" w:rsidRDefault="00A26296">
      <w:pPr>
        <w:pStyle w:val="Commentaire"/>
      </w:pPr>
      <w:r>
        <w:t xml:space="preserve">(Li et al., </w:t>
      </w:r>
    </w:p>
    <w:p w14:paraId="274DAA0C" w14:textId="77777777" w:rsidR="00A26296" w:rsidRDefault="00A26296">
      <w:pPr>
        <w:pStyle w:val="Commentaire"/>
      </w:pPr>
    </w:p>
    <w:p w14:paraId="2433E1F4" w14:textId="77777777" w:rsidR="00A26296" w:rsidRDefault="00A26296">
      <w:pPr>
        <w:pStyle w:val="Commentaire"/>
      </w:pPr>
      <w:r>
        <w:t>Correct:</w:t>
      </w:r>
    </w:p>
    <w:p w14:paraId="658006B7" w14:textId="77777777" w:rsidR="00A26296" w:rsidRDefault="00A26296">
      <w:pPr>
        <w:pStyle w:val="Commentaire"/>
      </w:pPr>
      <w:r>
        <w:t>C. Li et al. (2020)</w:t>
      </w:r>
    </w:p>
    <w:p w14:paraId="09D33E1A" w14:textId="7B8E7FB5" w:rsidR="00A26296" w:rsidRDefault="00A26296">
      <w:pPr>
        <w:pStyle w:val="Commentaire"/>
      </w:pPr>
      <w:r>
        <w:t>(C. Li et al., 2020)</w:t>
      </w:r>
    </w:p>
  </w:comment>
  <w:comment w:id="6404" w:author="Robin Matthews" w:date="2021-07-13T15:10:00Z" w:initials="RM">
    <w:p w14:paraId="209B0D93" w14:textId="77777777" w:rsidR="00A26296" w:rsidRDefault="00A26296">
      <w:pPr>
        <w:pStyle w:val="Commentaire"/>
      </w:pPr>
      <w:r>
        <w:rPr>
          <w:rStyle w:val="Marquedecommentaire"/>
        </w:rPr>
        <w:annotationRef/>
      </w:r>
      <w:r>
        <w:t>Not found:</w:t>
      </w:r>
    </w:p>
    <w:p w14:paraId="68617AFF" w14:textId="77777777" w:rsidR="00A26296" w:rsidRDefault="00A26296">
      <w:pPr>
        <w:pStyle w:val="Commentaire"/>
      </w:pPr>
      <w:r>
        <w:t>C. Li et al.</w:t>
      </w:r>
    </w:p>
    <w:p w14:paraId="063E8A9D" w14:textId="77777777" w:rsidR="00A26296" w:rsidRDefault="00A26296">
      <w:pPr>
        <w:pStyle w:val="Commentaire"/>
      </w:pPr>
    </w:p>
    <w:p w14:paraId="5EAE789C" w14:textId="77777777" w:rsidR="00A26296" w:rsidRDefault="00A26296">
      <w:pPr>
        <w:pStyle w:val="Commentaire"/>
      </w:pPr>
      <w:r>
        <w:t>Extra stuff:</w:t>
      </w:r>
    </w:p>
    <w:p w14:paraId="05B8FA6C" w14:textId="77777777" w:rsidR="00A26296" w:rsidRDefault="00A26296">
      <w:pPr>
        <w:pStyle w:val="Commentaire"/>
      </w:pPr>
      <w:r>
        <w:t xml:space="preserve">(Li et al., </w:t>
      </w:r>
    </w:p>
    <w:p w14:paraId="50D8949E" w14:textId="77777777" w:rsidR="00A26296" w:rsidRDefault="00A26296">
      <w:pPr>
        <w:pStyle w:val="Commentaire"/>
      </w:pPr>
    </w:p>
    <w:p w14:paraId="323BCC3A" w14:textId="77777777" w:rsidR="00A26296" w:rsidRDefault="00A26296">
      <w:pPr>
        <w:pStyle w:val="Commentaire"/>
      </w:pPr>
      <w:r>
        <w:t>Correct:</w:t>
      </w:r>
    </w:p>
    <w:p w14:paraId="6AC9BB75" w14:textId="77777777" w:rsidR="00A26296" w:rsidRDefault="00A26296">
      <w:pPr>
        <w:pStyle w:val="Commentaire"/>
      </w:pPr>
      <w:r>
        <w:t>C. Li et al. (2020)</w:t>
      </w:r>
    </w:p>
    <w:p w14:paraId="42B6371A" w14:textId="5829705D" w:rsidR="00A26296" w:rsidRDefault="00A26296">
      <w:pPr>
        <w:pStyle w:val="Commentaire"/>
      </w:pPr>
      <w:r>
        <w:t>(C. Li et al., 2020)</w:t>
      </w:r>
    </w:p>
  </w:comment>
  <w:comment w:id="6406" w:author="Robin Matthews" w:date="2021-07-13T15:10:00Z" w:initials="RM">
    <w:p w14:paraId="10A07CB2" w14:textId="77777777" w:rsidR="00A26296" w:rsidRDefault="00A26296">
      <w:pPr>
        <w:pStyle w:val="Commentaire"/>
      </w:pPr>
      <w:r>
        <w:rPr>
          <w:rStyle w:val="Marquedecommentaire"/>
        </w:rPr>
        <w:annotationRef/>
      </w:r>
      <w:r>
        <w:t>Not found:</w:t>
      </w:r>
    </w:p>
    <w:p w14:paraId="5D8C79FE" w14:textId="77777777" w:rsidR="00A26296" w:rsidRDefault="00A26296">
      <w:pPr>
        <w:pStyle w:val="Commentaire"/>
      </w:pPr>
      <w:r>
        <w:t>C. Li et al.</w:t>
      </w:r>
    </w:p>
    <w:p w14:paraId="7AF7ACB0" w14:textId="77777777" w:rsidR="00A26296" w:rsidRDefault="00A26296">
      <w:pPr>
        <w:pStyle w:val="Commentaire"/>
      </w:pPr>
    </w:p>
    <w:p w14:paraId="088E3FCC" w14:textId="77777777" w:rsidR="00A26296" w:rsidRDefault="00A26296">
      <w:pPr>
        <w:pStyle w:val="Commentaire"/>
      </w:pPr>
      <w:r>
        <w:t>Extra stuff:</w:t>
      </w:r>
    </w:p>
    <w:p w14:paraId="24A1E4C7" w14:textId="77777777" w:rsidR="00A26296" w:rsidRDefault="00A26296">
      <w:pPr>
        <w:pStyle w:val="Commentaire"/>
      </w:pPr>
      <w:r>
        <w:t xml:space="preserve">(Li et al., </w:t>
      </w:r>
    </w:p>
    <w:p w14:paraId="2EF87EA9" w14:textId="77777777" w:rsidR="00A26296" w:rsidRDefault="00A26296">
      <w:pPr>
        <w:pStyle w:val="Commentaire"/>
      </w:pPr>
    </w:p>
    <w:p w14:paraId="7919A99B" w14:textId="77777777" w:rsidR="00A26296" w:rsidRDefault="00A26296">
      <w:pPr>
        <w:pStyle w:val="Commentaire"/>
      </w:pPr>
      <w:r>
        <w:t>Correct:</w:t>
      </w:r>
    </w:p>
    <w:p w14:paraId="75297DD6" w14:textId="77777777" w:rsidR="00A26296" w:rsidRDefault="00A26296">
      <w:pPr>
        <w:pStyle w:val="Commentaire"/>
      </w:pPr>
      <w:r>
        <w:t>C. Li et al. (2020)</w:t>
      </w:r>
    </w:p>
    <w:p w14:paraId="45C0B028" w14:textId="53CD63F1" w:rsidR="00A26296" w:rsidRDefault="00A26296">
      <w:pPr>
        <w:pStyle w:val="Commentaire"/>
      </w:pPr>
      <w:r>
        <w:t>(C. Li et al., 2020)</w:t>
      </w:r>
    </w:p>
  </w:comment>
  <w:comment w:id="6413" w:author="Robin Matthews" w:date="2021-07-13T15:10:00Z" w:initials="RM">
    <w:p w14:paraId="6CA03A75" w14:textId="77777777" w:rsidR="00A26296" w:rsidRDefault="00A26296">
      <w:pPr>
        <w:pStyle w:val="Commentaire"/>
      </w:pPr>
      <w:r>
        <w:rPr>
          <w:rStyle w:val="Marquedecommentaire"/>
        </w:rPr>
        <w:annotationRef/>
      </w:r>
      <w:r>
        <w:t>Extra stuff:</w:t>
      </w:r>
    </w:p>
    <w:p w14:paraId="56BBB2C3" w14:textId="77777777" w:rsidR="00A26296" w:rsidRDefault="00A26296">
      <w:pPr>
        <w:pStyle w:val="Commentaire"/>
      </w:pPr>
      <w:r>
        <w:t xml:space="preserve">(, </w:t>
      </w:r>
    </w:p>
    <w:p w14:paraId="31011B1A" w14:textId="77777777" w:rsidR="00A26296" w:rsidRDefault="00A26296">
      <w:pPr>
        <w:pStyle w:val="Commentaire"/>
      </w:pPr>
    </w:p>
    <w:p w14:paraId="5951FAD9" w14:textId="77777777" w:rsidR="00A26296" w:rsidRDefault="00A26296">
      <w:pPr>
        <w:pStyle w:val="Commentaire"/>
      </w:pPr>
      <w:r>
        <w:t>Correct:</w:t>
      </w:r>
    </w:p>
    <w:p w14:paraId="67FD14AF" w14:textId="77777777" w:rsidR="00A26296" w:rsidRDefault="00A26296">
      <w:pPr>
        <w:pStyle w:val="Commentaire"/>
      </w:pPr>
      <w:r>
        <w:t>Coppola et al. (2021b)</w:t>
      </w:r>
    </w:p>
    <w:p w14:paraId="3A2F8414" w14:textId="730F6067" w:rsidR="00A26296" w:rsidRDefault="00A26296">
      <w:pPr>
        <w:pStyle w:val="Commentaire"/>
      </w:pPr>
      <w:r>
        <w:t>(Coppola et al., 2021b)</w:t>
      </w:r>
    </w:p>
  </w:comment>
  <w:comment w:id="6415" w:author="Robin Matthews" w:date="2021-07-13T15:10:00Z" w:initials="RM">
    <w:p w14:paraId="5CF346A6" w14:textId="77777777" w:rsidR="00A26296" w:rsidRDefault="00A26296">
      <w:pPr>
        <w:pStyle w:val="Commentaire"/>
      </w:pPr>
      <w:r>
        <w:rPr>
          <w:rStyle w:val="Marquedecommentaire"/>
        </w:rPr>
        <w:annotationRef/>
      </w:r>
      <w:r>
        <w:t>Extra stuff:</w:t>
      </w:r>
    </w:p>
    <w:p w14:paraId="6545F4BE" w14:textId="77777777" w:rsidR="00A26296" w:rsidRDefault="00A26296">
      <w:pPr>
        <w:pStyle w:val="Commentaire"/>
      </w:pPr>
      <w:r>
        <w:t xml:space="preserve">, </w:t>
      </w:r>
    </w:p>
    <w:p w14:paraId="55191828" w14:textId="77777777" w:rsidR="00A26296" w:rsidRDefault="00A26296">
      <w:pPr>
        <w:pStyle w:val="Commentaire"/>
      </w:pPr>
    </w:p>
    <w:p w14:paraId="7E2A0A44" w14:textId="77777777" w:rsidR="00A26296" w:rsidRDefault="00A26296">
      <w:pPr>
        <w:pStyle w:val="Commentaire"/>
      </w:pPr>
      <w:r>
        <w:t>Correct:</w:t>
      </w:r>
    </w:p>
    <w:p w14:paraId="6EEF84C1" w14:textId="77777777" w:rsidR="00A26296" w:rsidRDefault="00A26296">
      <w:pPr>
        <w:pStyle w:val="Commentaire"/>
      </w:pPr>
      <w:r>
        <w:t>Angeles-Malaspina et al. (2018)</w:t>
      </w:r>
    </w:p>
    <w:p w14:paraId="21EE18BF" w14:textId="75C4D3F3" w:rsidR="00A26296" w:rsidRDefault="00A26296">
      <w:pPr>
        <w:pStyle w:val="Commentaire"/>
      </w:pPr>
      <w:r>
        <w:t>(Angeles-Malaspina et al., 2018)</w:t>
      </w:r>
    </w:p>
  </w:comment>
  <w:comment w:id="6416" w:author="Robin Matthews" w:date="2021-07-13T15:10:00Z" w:initials="RM">
    <w:p w14:paraId="7B7143D9" w14:textId="77777777" w:rsidR="00A26296" w:rsidRDefault="00A26296">
      <w:pPr>
        <w:pStyle w:val="Commentaire"/>
      </w:pPr>
      <w:r>
        <w:rPr>
          <w:rStyle w:val="Marquedecommentaire"/>
        </w:rPr>
        <w:annotationRef/>
      </w:r>
      <w:r>
        <w:t>Not found:</w:t>
      </w:r>
    </w:p>
    <w:p w14:paraId="449D2CE0" w14:textId="77777777" w:rsidR="00A26296" w:rsidRDefault="00A26296">
      <w:pPr>
        <w:pStyle w:val="Commentaire"/>
      </w:pPr>
      <w:r>
        <w:t>2014a</w:t>
      </w:r>
    </w:p>
    <w:p w14:paraId="1AF12394" w14:textId="77777777" w:rsidR="00A26296" w:rsidRDefault="00A26296">
      <w:pPr>
        <w:pStyle w:val="Commentaire"/>
      </w:pPr>
    </w:p>
    <w:p w14:paraId="71A099AE" w14:textId="77777777" w:rsidR="00A26296" w:rsidRDefault="00A26296">
      <w:pPr>
        <w:pStyle w:val="Commentaire"/>
      </w:pPr>
      <w:r>
        <w:t>Extra stuff:</w:t>
      </w:r>
    </w:p>
    <w:p w14:paraId="33FCDE87" w14:textId="77777777" w:rsidR="00A26296" w:rsidRDefault="00A26296">
      <w:pPr>
        <w:pStyle w:val="Commentaire"/>
      </w:pPr>
      <w:r>
        <w:t>, 2014)</w:t>
      </w:r>
    </w:p>
    <w:p w14:paraId="03A0D602" w14:textId="77777777" w:rsidR="00A26296" w:rsidRDefault="00A26296">
      <w:pPr>
        <w:pStyle w:val="Commentaire"/>
      </w:pPr>
    </w:p>
    <w:p w14:paraId="1F4CF478" w14:textId="77777777" w:rsidR="00A26296" w:rsidRDefault="00A26296">
      <w:pPr>
        <w:pStyle w:val="Commentaire"/>
      </w:pPr>
      <w:r>
        <w:t>Correct:</w:t>
      </w:r>
    </w:p>
    <w:p w14:paraId="7459B8B7" w14:textId="77777777" w:rsidR="00A26296" w:rsidRDefault="00A26296">
      <w:pPr>
        <w:pStyle w:val="Commentaire"/>
      </w:pPr>
      <w:r>
        <w:t>Chou et al. (2014a)</w:t>
      </w:r>
    </w:p>
    <w:p w14:paraId="5D67E760" w14:textId="3110365F" w:rsidR="00A26296" w:rsidRDefault="00A26296">
      <w:pPr>
        <w:pStyle w:val="Commentaire"/>
      </w:pPr>
      <w:r>
        <w:t>(Chou et al., 2014a)</w:t>
      </w:r>
    </w:p>
  </w:comment>
  <w:comment w:id="6420" w:author="Robin Matthews" w:date="2021-07-13T15:10:00Z" w:initials="RM">
    <w:p w14:paraId="7CA78FD5" w14:textId="77777777" w:rsidR="00A26296" w:rsidRDefault="00A26296">
      <w:pPr>
        <w:pStyle w:val="Commentaire"/>
      </w:pPr>
      <w:r>
        <w:rPr>
          <w:rStyle w:val="Marquedecommentaire"/>
        </w:rPr>
        <w:annotationRef/>
      </w:r>
      <w:r>
        <w:t>Not found:</w:t>
      </w:r>
    </w:p>
    <w:p w14:paraId="67C12B2C" w14:textId="77777777" w:rsidR="00A26296" w:rsidRDefault="00A26296">
      <w:pPr>
        <w:pStyle w:val="Commentaire"/>
      </w:pPr>
      <w:r>
        <w:t>Angeles-Malaspina et al.</w:t>
      </w:r>
    </w:p>
    <w:p w14:paraId="7D609554" w14:textId="77777777" w:rsidR="00A26296" w:rsidRDefault="00A26296">
      <w:pPr>
        <w:pStyle w:val="Commentaire"/>
      </w:pPr>
    </w:p>
    <w:p w14:paraId="28BEE8E7" w14:textId="77777777" w:rsidR="00A26296" w:rsidRDefault="00A26296">
      <w:pPr>
        <w:pStyle w:val="Commentaire"/>
      </w:pPr>
      <w:r>
        <w:t>Extra stuff:</w:t>
      </w:r>
    </w:p>
    <w:p w14:paraId="0DB44D5C" w14:textId="77777777" w:rsidR="00A26296" w:rsidRDefault="00A26296">
      <w:pPr>
        <w:pStyle w:val="Commentaire"/>
      </w:pPr>
      <w:r>
        <w:t xml:space="preserve">Angeles-Malaspina, González-Cruz &amp; Ramírez-Beltran; </w:t>
      </w:r>
    </w:p>
    <w:p w14:paraId="357480A8" w14:textId="77777777" w:rsidR="00A26296" w:rsidRDefault="00A26296">
      <w:pPr>
        <w:pStyle w:val="Commentaire"/>
      </w:pPr>
    </w:p>
    <w:p w14:paraId="1814681A" w14:textId="77777777" w:rsidR="00A26296" w:rsidRDefault="00A26296">
      <w:pPr>
        <w:pStyle w:val="Commentaire"/>
      </w:pPr>
      <w:r>
        <w:t>Correct:</w:t>
      </w:r>
    </w:p>
    <w:p w14:paraId="76A95A02" w14:textId="77777777" w:rsidR="00A26296" w:rsidRDefault="00A26296">
      <w:pPr>
        <w:pStyle w:val="Commentaire"/>
      </w:pPr>
      <w:r>
        <w:t>Angeles-Malaspina et al. (2018)</w:t>
      </w:r>
    </w:p>
    <w:p w14:paraId="5B74744A" w14:textId="59EEF723" w:rsidR="00A26296" w:rsidRDefault="00A26296">
      <w:pPr>
        <w:pStyle w:val="Commentaire"/>
      </w:pPr>
      <w:r>
        <w:t>(Angeles-Malaspina et al., 2018)</w:t>
      </w:r>
    </w:p>
  </w:comment>
  <w:comment w:id="6421" w:author="Robin Matthews" w:date="2021-07-13T15:10:00Z" w:initials="RM">
    <w:p w14:paraId="732FEA38" w14:textId="77777777" w:rsidR="00A26296" w:rsidRDefault="00A26296">
      <w:pPr>
        <w:pStyle w:val="Commentaire"/>
      </w:pPr>
      <w:r>
        <w:rPr>
          <w:rStyle w:val="Marquedecommentaire"/>
        </w:rPr>
        <w:annotationRef/>
      </w:r>
      <w:r>
        <w:t>Extra stuff:</w:t>
      </w:r>
    </w:p>
    <w:p w14:paraId="0325F15F" w14:textId="77777777" w:rsidR="00A26296" w:rsidRDefault="00A26296">
      <w:pPr>
        <w:pStyle w:val="Commentaire"/>
      </w:pPr>
      <w:r>
        <w:t xml:space="preserve">, </w:t>
      </w:r>
    </w:p>
    <w:p w14:paraId="3E9CE28B" w14:textId="77777777" w:rsidR="00A26296" w:rsidRDefault="00A26296">
      <w:pPr>
        <w:pStyle w:val="Commentaire"/>
      </w:pPr>
    </w:p>
    <w:p w14:paraId="0CBC04C0" w14:textId="77777777" w:rsidR="00A26296" w:rsidRDefault="00A26296">
      <w:pPr>
        <w:pStyle w:val="Commentaire"/>
      </w:pPr>
      <w:r>
        <w:t>Correct:</w:t>
      </w:r>
    </w:p>
    <w:p w14:paraId="6C1CD6D3" w14:textId="77777777" w:rsidR="00A26296" w:rsidRDefault="00A26296">
      <w:pPr>
        <w:pStyle w:val="Commentaire"/>
      </w:pPr>
      <w:r>
        <w:t>McLean et al. (2015)</w:t>
      </w:r>
    </w:p>
    <w:p w14:paraId="2C71FB0E" w14:textId="296A5943" w:rsidR="00A26296" w:rsidRDefault="00A26296">
      <w:pPr>
        <w:pStyle w:val="Commentaire"/>
      </w:pPr>
      <w:r>
        <w:t>(McLean et al., 2015)</w:t>
      </w:r>
    </w:p>
  </w:comment>
  <w:comment w:id="6422" w:author="Robin Matthews" w:date="2021-07-13T15:10:00Z" w:initials="RM">
    <w:p w14:paraId="1F89E588" w14:textId="77777777" w:rsidR="00A26296" w:rsidRDefault="00A26296">
      <w:pPr>
        <w:pStyle w:val="Commentaire"/>
      </w:pPr>
      <w:r>
        <w:rPr>
          <w:rStyle w:val="Marquedecommentaire"/>
        </w:rPr>
        <w:annotationRef/>
      </w:r>
      <w:r>
        <w:t>Extra stuff:</w:t>
      </w:r>
    </w:p>
    <w:p w14:paraId="4FDC0E98" w14:textId="77777777" w:rsidR="00A26296" w:rsidRDefault="00A26296">
      <w:pPr>
        <w:pStyle w:val="Commentaire"/>
      </w:pPr>
      <w:r>
        <w:t>, )</w:t>
      </w:r>
    </w:p>
    <w:p w14:paraId="5EC9B7B0" w14:textId="77777777" w:rsidR="00A26296" w:rsidRDefault="00A26296">
      <w:pPr>
        <w:pStyle w:val="Commentaire"/>
      </w:pPr>
    </w:p>
    <w:p w14:paraId="2C7306EF" w14:textId="77777777" w:rsidR="00A26296" w:rsidRDefault="00A26296">
      <w:pPr>
        <w:pStyle w:val="Commentaire"/>
      </w:pPr>
      <w:r>
        <w:t>Correct:</w:t>
      </w:r>
    </w:p>
    <w:p w14:paraId="7BD17CD9" w14:textId="77777777" w:rsidR="00A26296" w:rsidRDefault="00A26296">
      <w:pPr>
        <w:pStyle w:val="Commentaire"/>
      </w:pPr>
      <w:r>
        <w:t>Dunn et al. (2020)</w:t>
      </w:r>
    </w:p>
    <w:p w14:paraId="5A44842F" w14:textId="2EAF84E6" w:rsidR="00A26296" w:rsidRDefault="00A26296">
      <w:pPr>
        <w:pStyle w:val="Commentaire"/>
      </w:pPr>
      <w:r>
        <w:t>(Dunn et al., 2020)</w:t>
      </w:r>
    </w:p>
  </w:comment>
  <w:comment w:id="6423" w:author="Robin Matthews" w:date="2021-07-13T15:10:00Z" w:initials="RM">
    <w:p w14:paraId="4BC12C02" w14:textId="77777777" w:rsidR="00A26296" w:rsidRDefault="00A26296">
      <w:pPr>
        <w:pStyle w:val="Commentaire"/>
      </w:pPr>
      <w:r>
        <w:rPr>
          <w:rStyle w:val="Marquedecommentaire"/>
        </w:rPr>
        <w:annotationRef/>
      </w:r>
      <w:r>
        <w:t>Not found:</w:t>
      </w:r>
    </w:p>
    <w:p w14:paraId="503BD4C2" w14:textId="77777777" w:rsidR="00A26296" w:rsidRDefault="00A26296">
      <w:pPr>
        <w:pStyle w:val="Commentaire"/>
      </w:pPr>
      <w:r>
        <w:t>C. Li et al.</w:t>
      </w:r>
    </w:p>
    <w:p w14:paraId="0B06CC03" w14:textId="77777777" w:rsidR="00A26296" w:rsidRDefault="00A26296">
      <w:pPr>
        <w:pStyle w:val="Commentaire"/>
      </w:pPr>
      <w:r>
        <w:t>2020</w:t>
      </w:r>
    </w:p>
    <w:p w14:paraId="4459FC85" w14:textId="77777777" w:rsidR="00A26296" w:rsidRDefault="00A26296">
      <w:pPr>
        <w:pStyle w:val="Commentaire"/>
      </w:pPr>
    </w:p>
    <w:p w14:paraId="705B9FD7" w14:textId="77777777" w:rsidR="00A26296" w:rsidRDefault="00A26296">
      <w:pPr>
        <w:pStyle w:val="Commentaire"/>
      </w:pPr>
      <w:r>
        <w:t>Extra stuff:</w:t>
      </w:r>
    </w:p>
    <w:p w14:paraId="2C2EEE35" w14:textId="77777777" w:rsidR="00A26296" w:rsidRDefault="00A26296">
      <w:pPr>
        <w:pStyle w:val="Commentaire"/>
      </w:pPr>
      <w:r>
        <w:t>(</w:t>
      </w:r>
    </w:p>
    <w:p w14:paraId="70BF2258" w14:textId="77777777" w:rsidR="00A26296" w:rsidRDefault="00A26296">
      <w:pPr>
        <w:pStyle w:val="Commentaire"/>
      </w:pPr>
    </w:p>
    <w:p w14:paraId="55BA78FA" w14:textId="77777777" w:rsidR="00A26296" w:rsidRDefault="00A26296">
      <w:pPr>
        <w:pStyle w:val="Commentaire"/>
      </w:pPr>
      <w:r>
        <w:t>Correct:</w:t>
      </w:r>
    </w:p>
    <w:p w14:paraId="769DE971" w14:textId="77777777" w:rsidR="00A26296" w:rsidRDefault="00A26296">
      <w:pPr>
        <w:pStyle w:val="Commentaire"/>
      </w:pPr>
      <w:r>
        <w:t>C. Li et al. (2020)</w:t>
      </w:r>
    </w:p>
    <w:p w14:paraId="3750C1D2" w14:textId="231193A8" w:rsidR="00A26296" w:rsidRDefault="00A26296">
      <w:pPr>
        <w:pStyle w:val="Commentaire"/>
      </w:pPr>
      <w:r>
        <w:t>(C. Li et al., 2020)</w:t>
      </w:r>
    </w:p>
  </w:comment>
  <w:comment w:id="6424" w:author="Robin Matthews" w:date="2021-07-14T23:45:00Z" w:initials="RM">
    <w:p w14:paraId="7497EC95" w14:textId="486028D6" w:rsidR="007B761B" w:rsidRDefault="007B761B">
      <w:pPr>
        <w:pStyle w:val="Commentaire"/>
      </w:pPr>
      <w:r>
        <w:rPr>
          <w:rStyle w:val="Marquedecommentaire"/>
        </w:rPr>
        <w:annotationRef/>
      </w:r>
      <w:r>
        <w:t>Is it missing ‘C. Li et al., 2020’ here?</w:t>
      </w:r>
    </w:p>
  </w:comment>
  <w:comment w:id="6429" w:author="Robin Matthews" w:date="2021-07-13T15:10:00Z" w:initials="RM">
    <w:p w14:paraId="291D34AC" w14:textId="77777777" w:rsidR="00A26296" w:rsidRDefault="00A26296">
      <w:pPr>
        <w:pStyle w:val="Commentaire"/>
      </w:pPr>
      <w:r>
        <w:rPr>
          <w:rStyle w:val="Marquedecommentaire"/>
        </w:rPr>
        <w:annotationRef/>
      </w:r>
      <w:r>
        <w:t>Not found:</w:t>
      </w:r>
    </w:p>
    <w:p w14:paraId="53BDDDA8" w14:textId="77777777" w:rsidR="00A26296" w:rsidRDefault="00A26296">
      <w:pPr>
        <w:pStyle w:val="Commentaire"/>
      </w:pPr>
      <w:r>
        <w:t>Angeles-Malaspina et al.</w:t>
      </w:r>
    </w:p>
    <w:p w14:paraId="6C8B2AC4" w14:textId="77777777" w:rsidR="00A26296" w:rsidRDefault="00A26296">
      <w:pPr>
        <w:pStyle w:val="Commentaire"/>
      </w:pPr>
    </w:p>
    <w:p w14:paraId="1056EABD" w14:textId="77777777" w:rsidR="00A26296" w:rsidRDefault="00A26296">
      <w:pPr>
        <w:pStyle w:val="Commentaire"/>
      </w:pPr>
      <w:r>
        <w:t>Extra stuff:</w:t>
      </w:r>
    </w:p>
    <w:p w14:paraId="26BD02CB" w14:textId="77777777" w:rsidR="00A26296" w:rsidRDefault="00A26296">
      <w:pPr>
        <w:pStyle w:val="Commentaire"/>
      </w:pPr>
      <w:r>
        <w:t xml:space="preserve">Angeles-Malaspina, González-Cruz &amp; Ramírez-Beltran; </w:t>
      </w:r>
    </w:p>
    <w:p w14:paraId="5384EE04" w14:textId="77777777" w:rsidR="00A26296" w:rsidRDefault="00A26296">
      <w:pPr>
        <w:pStyle w:val="Commentaire"/>
      </w:pPr>
    </w:p>
    <w:p w14:paraId="384126FC" w14:textId="77777777" w:rsidR="00A26296" w:rsidRDefault="00A26296">
      <w:pPr>
        <w:pStyle w:val="Commentaire"/>
      </w:pPr>
      <w:r>
        <w:t>Correct:</w:t>
      </w:r>
    </w:p>
    <w:p w14:paraId="1F6BB658" w14:textId="77777777" w:rsidR="00A26296" w:rsidRDefault="00A26296">
      <w:pPr>
        <w:pStyle w:val="Commentaire"/>
      </w:pPr>
      <w:r>
        <w:t>Angeles-Malaspina et al. (2018)</w:t>
      </w:r>
    </w:p>
    <w:p w14:paraId="52CED14A" w14:textId="023F12D5" w:rsidR="00A26296" w:rsidRDefault="00A26296">
      <w:pPr>
        <w:pStyle w:val="Commentaire"/>
      </w:pPr>
      <w:r>
        <w:t>(Angeles-Malaspina et al., 2018)</w:t>
      </w:r>
    </w:p>
  </w:comment>
  <w:comment w:id="6430" w:author="Robin Matthews" w:date="2021-07-13T15:10:00Z" w:initials="RM">
    <w:p w14:paraId="2CB31E8A" w14:textId="77777777" w:rsidR="00A26296" w:rsidRDefault="00A26296">
      <w:pPr>
        <w:pStyle w:val="Commentaire"/>
      </w:pPr>
      <w:r>
        <w:rPr>
          <w:rStyle w:val="Marquedecommentaire"/>
        </w:rPr>
        <w:annotationRef/>
      </w:r>
      <w:r>
        <w:t>Not found:</w:t>
      </w:r>
    </w:p>
    <w:p w14:paraId="24A0A442" w14:textId="77777777" w:rsidR="00A26296" w:rsidRDefault="00A26296">
      <w:pPr>
        <w:pStyle w:val="Commentaire"/>
      </w:pPr>
      <w:r>
        <w:t>2014a</w:t>
      </w:r>
    </w:p>
    <w:p w14:paraId="04CC48FD" w14:textId="77777777" w:rsidR="00A26296" w:rsidRDefault="00A26296">
      <w:pPr>
        <w:pStyle w:val="Commentaire"/>
      </w:pPr>
    </w:p>
    <w:p w14:paraId="4C568447" w14:textId="77777777" w:rsidR="00A26296" w:rsidRDefault="00A26296">
      <w:pPr>
        <w:pStyle w:val="Commentaire"/>
      </w:pPr>
      <w:r>
        <w:t>Extra stuff:</w:t>
      </w:r>
    </w:p>
    <w:p w14:paraId="38A33C49" w14:textId="77777777" w:rsidR="00A26296" w:rsidRDefault="00A26296">
      <w:pPr>
        <w:pStyle w:val="Commentaire"/>
      </w:pPr>
      <w:r>
        <w:t>, 2014)</w:t>
      </w:r>
    </w:p>
    <w:p w14:paraId="3995E014" w14:textId="77777777" w:rsidR="00A26296" w:rsidRDefault="00A26296">
      <w:pPr>
        <w:pStyle w:val="Commentaire"/>
      </w:pPr>
    </w:p>
    <w:p w14:paraId="45DF2073" w14:textId="77777777" w:rsidR="00A26296" w:rsidRDefault="00A26296">
      <w:pPr>
        <w:pStyle w:val="Commentaire"/>
      </w:pPr>
      <w:r>
        <w:t>Correct:</w:t>
      </w:r>
    </w:p>
    <w:p w14:paraId="60A49B3A" w14:textId="77777777" w:rsidR="00A26296" w:rsidRDefault="00A26296">
      <w:pPr>
        <w:pStyle w:val="Commentaire"/>
      </w:pPr>
      <w:r>
        <w:t>Chou et al. (2014a)</w:t>
      </w:r>
    </w:p>
    <w:p w14:paraId="20A818E0" w14:textId="25E3EEE4" w:rsidR="00A26296" w:rsidRDefault="00A26296">
      <w:pPr>
        <w:pStyle w:val="Commentaire"/>
      </w:pPr>
      <w:r>
        <w:t>(Chou et al., 2014a)</w:t>
      </w:r>
    </w:p>
  </w:comment>
  <w:comment w:id="6431" w:author="Robin Matthews" w:date="2021-07-13T15:10:00Z" w:initials="RM">
    <w:p w14:paraId="00DFCB40" w14:textId="77777777" w:rsidR="00A26296" w:rsidRDefault="00A26296">
      <w:pPr>
        <w:pStyle w:val="Commentaire"/>
      </w:pPr>
      <w:r>
        <w:rPr>
          <w:rStyle w:val="Marquedecommentaire"/>
        </w:rPr>
        <w:annotationRef/>
      </w:r>
      <w:r>
        <w:t>Not found:</w:t>
      </w:r>
    </w:p>
    <w:p w14:paraId="20CFBF5B" w14:textId="77777777" w:rsidR="00A26296" w:rsidRDefault="00A26296">
      <w:pPr>
        <w:pStyle w:val="Commentaire"/>
      </w:pPr>
      <w:r>
        <w:t>C. Li et al.</w:t>
      </w:r>
    </w:p>
    <w:p w14:paraId="022A6C46" w14:textId="77777777" w:rsidR="00A26296" w:rsidRDefault="00A26296">
      <w:pPr>
        <w:pStyle w:val="Commentaire"/>
      </w:pPr>
    </w:p>
    <w:p w14:paraId="7F0E57B3" w14:textId="77777777" w:rsidR="00A26296" w:rsidRDefault="00A26296">
      <w:pPr>
        <w:pStyle w:val="Commentaire"/>
      </w:pPr>
      <w:r>
        <w:t>Extra stuff:</w:t>
      </w:r>
    </w:p>
    <w:p w14:paraId="221AADAB" w14:textId="77777777" w:rsidR="00A26296" w:rsidRDefault="00A26296">
      <w:pPr>
        <w:pStyle w:val="Commentaire"/>
      </w:pPr>
      <w:r>
        <w:t xml:space="preserve">(Li et al., </w:t>
      </w:r>
    </w:p>
    <w:p w14:paraId="3534CDEF" w14:textId="77777777" w:rsidR="00A26296" w:rsidRDefault="00A26296">
      <w:pPr>
        <w:pStyle w:val="Commentaire"/>
      </w:pPr>
    </w:p>
    <w:p w14:paraId="6970C758" w14:textId="77777777" w:rsidR="00A26296" w:rsidRDefault="00A26296">
      <w:pPr>
        <w:pStyle w:val="Commentaire"/>
      </w:pPr>
      <w:r>
        <w:t>Correct:</w:t>
      </w:r>
    </w:p>
    <w:p w14:paraId="56D5D637" w14:textId="77777777" w:rsidR="00A26296" w:rsidRDefault="00A26296">
      <w:pPr>
        <w:pStyle w:val="Commentaire"/>
      </w:pPr>
      <w:r>
        <w:t>C. Li et al. (2020)</w:t>
      </w:r>
    </w:p>
    <w:p w14:paraId="38613DED" w14:textId="6487DA77" w:rsidR="00A26296" w:rsidRDefault="00A26296">
      <w:pPr>
        <w:pStyle w:val="Commentaire"/>
      </w:pPr>
      <w:r>
        <w:t>(C. Li et al., 2020)</w:t>
      </w:r>
    </w:p>
  </w:comment>
  <w:comment w:id="6436" w:author="Robin Matthews" w:date="2021-07-13T15:10:00Z" w:initials="RM">
    <w:p w14:paraId="17F21355" w14:textId="77777777" w:rsidR="00A26296" w:rsidRDefault="00A26296">
      <w:pPr>
        <w:pStyle w:val="Commentaire"/>
      </w:pPr>
      <w:r>
        <w:rPr>
          <w:rStyle w:val="Marquedecommentaire"/>
        </w:rPr>
        <w:annotationRef/>
      </w:r>
      <w:r>
        <w:t>Not found:</w:t>
      </w:r>
    </w:p>
    <w:p w14:paraId="6E6314F5" w14:textId="77777777" w:rsidR="00A26296" w:rsidRDefault="00A26296">
      <w:pPr>
        <w:pStyle w:val="Commentaire"/>
      </w:pPr>
      <w:r>
        <w:t>C. Li et al.</w:t>
      </w:r>
    </w:p>
    <w:p w14:paraId="196FE25A" w14:textId="77777777" w:rsidR="00A26296" w:rsidRDefault="00A26296">
      <w:pPr>
        <w:pStyle w:val="Commentaire"/>
      </w:pPr>
    </w:p>
    <w:p w14:paraId="0B09C1E3" w14:textId="77777777" w:rsidR="00A26296" w:rsidRDefault="00A26296">
      <w:pPr>
        <w:pStyle w:val="Commentaire"/>
      </w:pPr>
      <w:r>
        <w:t>Extra stuff:</w:t>
      </w:r>
    </w:p>
    <w:p w14:paraId="49281FD3" w14:textId="77777777" w:rsidR="00A26296" w:rsidRDefault="00A26296">
      <w:pPr>
        <w:pStyle w:val="Commentaire"/>
      </w:pPr>
      <w:r>
        <w:t xml:space="preserve">(Li et al., </w:t>
      </w:r>
    </w:p>
    <w:p w14:paraId="43C2AAB9" w14:textId="77777777" w:rsidR="00A26296" w:rsidRDefault="00A26296">
      <w:pPr>
        <w:pStyle w:val="Commentaire"/>
      </w:pPr>
    </w:p>
    <w:p w14:paraId="3F2E4816" w14:textId="77777777" w:rsidR="00A26296" w:rsidRDefault="00A26296">
      <w:pPr>
        <w:pStyle w:val="Commentaire"/>
      </w:pPr>
      <w:r>
        <w:t>Correct:</w:t>
      </w:r>
    </w:p>
    <w:p w14:paraId="513256A4" w14:textId="77777777" w:rsidR="00A26296" w:rsidRDefault="00A26296">
      <w:pPr>
        <w:pStyle w:val="Commentaire"/>
      </w:pPr>
      <w:r>
        <w:t>C. Li et al. (2020)</w:t>
      </w:r>
    </w:p>
    <w:p w14:paraId="4C71E546" w14:textId="1332ADD1" w:rsidR="00A26296" w:rsidRDefault="00A26296">
      <w:pPr>
        <w:pStyle w:val="Commentaire"/>
      </w:pPr>
      <w:r>
        <w:t>(C. Li et al., 2020)</w:t>
      </w:r>
    </w:p>
  </w:comment>
  <w:comment w:id="6439" w:author="Robin Matthews" w:date="2021-07-13T15:11:00Z" w:initials="RM">
    <w:p w14:paraId="18CB90C2" w14:textId="77777777" w:rsidR="00A26296" w:rsidRDefault="00A26296">
      <w:pPr>
        <w:pStyle w:val="Commentaire"/>
      </w:pPr>
      <w:r>
        <w:rPr>
          <w:rStyle w:val="Marquedecommentaire"/>
        </w:rPr>
        <w:annotationRef/>
      </w:r>
      <w:r>
        <w:t>Not found:</w:t>
      </w:r>
    </w:p>
    <w:p w14:paraId="613DFB17" w14:textId="77777777" w:rsidR="00A26296" w:rsidRDefault="00A26296">
      <w:pPr>
        <w:pStyle w:val="Commentaire"/>
      </w:pPr>
      <w:r>
        <w:t>C. Li et al.</w:t>
      </w:r>
    </w:p>
    <w:p w14:paraId="3F96B86D" w14:textId="77777777" w:rsidR="00A26296" w:rsidRDefault="00A26296">
      <w:pPr>
        <w:pStyle w:val="Commentaire"/>
      </w:pPr>
    </w:p>
    <w:p w14:paraId="455BBFCC" w14:textId="77777777" w:rsidR="00A26296" w:rsidRDefault="00A26296">
      <w:pPr>
        <w:pStyle w:val="Commentaire"/>
      </w:pPr>
      <w:r>
        <w:t>Extra stuff:</w:t>
      </w:r>
    </w:p>
    <w:p w14:paraId="20045982" w14:textId="77777777" w:rsidR="00A26296" w:rsidRDefault="00A26296">
      <w:pPr>
        <w:pStyle w:val="Commentaire"/>
      </w:pPr>
      <w:r>
        <w:t xml:space="preserve">(Li et al., </w:t>
      </w:r>
    </w:p>
    <w:p w14:paraId="00BF348B" w14:textId="77777777" w:rsidR="00A26296" w:rsidRDefault="00A26296">
      <w:pPr>
        <w:pStyle w:val="Commentaire"/>
      </w:pPr>
    </w:p>
    <w:p w14:paraId="7CF0B57D" w14:textId="77777777" w:rsidR="00A26296" w:rsidRDefault="00A26296">
      <w:pPr>
        <w:pStyle w:val="Commentaire"/>
      </w:pPr>
      <w:r>
        <w:t>Correct:</w:t>
      </w:r>
    </w:p>
    <w:p w14:paraId="02DBDDEE" w14:textId="77777777" w:rsidR="00A26296" w:rsidRDefault="00A26296">
      <w:pPr>
        <w:pStyle w:val="Commentaire"/>
      </w:pPr>
      <w:r>
        <w:t>C. Li et al. (2020)</w:t>
      </w:r>
    </w:p>
    <w:p w14:paraId="13A99813" w14:textId="47DDA477" w:rsidR="00A26296" w:rsidRDefault="00A26296">
      <w:pPr>
        <w:pStyle w:val="Commentaire"/>
      </w:pPr>
      <w:r>
        <w:t>(C. Li et al., 2020)</w:t>
      </w:r>
    </w:p>
  </w:comment>
  <w:comment w:id="6442" w:author="Robin Matthews" w:date="2021-07-13T15:11:00Z" w:initials="RM">
    <w:p w14:paraId="348DAAA6" w14:textId="77777777" w:rsidR="00A26296" w:rsidRDefault="00A26296">
      <w:pPr>
        <w:pStyle w:val="Commentaire"/>
      </w:pPr>
      <w:r>
        <w:rPr>
          <w:rStyle w:val="Marquedecommentaire"/>
        </w:rPr>
        <w:annotationRef/>
      </w:r>
      <w:r>
        <w:t>Not found:</w:t>
      </w:r>
    </w:p>
    <w:p w14:paraId="41E5C031" w14:textId="77777777" w:rsidR="00A26296" w:rsidRDefault="00A26296">
      <w:pPr>
        <w:pStyle w:val="Commentaire"/>
      </w:pPr>
      <w:r>
        <w:t>C. Li et al.</w:t>
      </w:r>
    </w:p>
    <w:p w14:paraId="0A752E51" w14:textId="77777777" w:rsidR="00A26296" w:rsidRDefault="00A26296">
      <w:pPr>
        <w:pStyle w:val="Commentaire"/>
      </w:pPr>
    </w:p>
    <w:p w14:paraId="2FA817CE" w14:textId="77777777" w:rsidR="00A26296" w:rsidRDefault="00A26296">
      <w:pPr>
        <w:pStyle w:val="Commentaire"/>
      </w:pPr>
      <w:r>
        <w:t>Extra stuff:</w:t>
      </w:r>
    </w:p>
    <w:p w14:paraId="21BB6323" w14:textId="77777777" w:rsidR="00A26296" w:rsidRDefault="00A26296">
      <w:pPr>
        <w:pStyle w:val="Commentaire"/>
      </w:pPr>
      <w:r>
        <w:t xml:space="preserve">(Li et al., </w:t>
      </w:r>
    </w:p>
    <w:p w14:paraId="4F1E078C" w14:textId="77777777" w:rsidR="00A26296" w:rsidRDefault="00A26296">
      <w:pPr>
        <w:pStyle w:val="Commentaire"/>
      </w:pPr>
    </w:p>
    <w:p w14:paraId="7CAB5E96" w14:textId="77777777" w:rsidR="00A26296" w:rsidRDefault="00A26296">
      <w:pPr>
        <w:pStyle w:val="Commentaire"/>
      </w:pPr>
      <w:r>
        <w:t>Correct:</w:t>
      </w:r>
    </w:p>
    <w:p w14:paraId="441C7E35" w14:textId="77777777" w:rsidR="00A26296" w:rsidRDefault="00A26296">
      <w:pPr>
        <w:pStyle w:val="Commentaire"/>
      </w:pPr>
      <w:r>
        <w:t>C. Li et al. (2020)</w:t>
      </w:r>
    </w:p>
    <w:p w14:paraId="56591FE4" w14:textId="14228C86" w:rsidR="00A26296" w:rsidRDefault="00A26296">
      <w:pPr>
        <w:pStyle w:val="Commentaire"/>
      </w:pPr>
      <w:r>
        <w:t>(C. Li et al., 2020)</w:t>
      </w:r>
    </w:p>
  </w:comment>
  <w:comment w:id="6448" w:author="Robin Matthews" w:date="2021-07-13T15:11:00Z" w:initials="RM">
    <w:p w14:paraId="669CEA2A" w14:textId="77777777" w:rsidR="00A26296" w:rsidRDefault="00A26296">
      <w:pPr>
        <w:pStyle w:val="Commentaire"/>
      </w:pPr>
      <w:r>
        <w:rPr>
          <w:rStyle w:val="Marquedecommentaire"/>
        </w:rPr>
        <w:annotationRef/>
      </w:r>
      <w:r>
        <w:t>Extra stuff:</w:t>
      </w:r>
    </w:p>
    <w:p w14:paraId="4D6982DA" w14:textId="77777777" w:rsidR="00A26296" w:rsidRDefault="00A26296">
      <w:pPr>
        <w:pStyle w:val="Commentaire"/>
      </w:pPr>
      <w:r>
        <w:t xml:space="preserve">(, </w:t>
      </w:r>
    </w:p>
    <w:p w14:paraId="658E604E" w14:textId="77777777" w:rsidR="00A26296" w:rsidRDefault="00A26296">
      <w:pPr>
        <w:pStyle w:val="Commentaire"/>
      </w:pPr>
    </w:p>
    <w:p w14:paraId="128781FC" w14:textId="77777777" w:rsidR="00A26296" w:rsidRDefault="00A26296">
      <w:pPr>
        <w:pStyle w:val="Commentaire"/>
      </w:pPr>
      <w:r>
        <w:t>Correct:</w:t>
      </w:r>
    </w:p>
    <w:p w14:paraId="53854F9F" w14:textId="77777777" w:rsidR="00A26296" w:rsidRDefault="00A26296">
      <w:pPr>
        <w:pStyle w:val="Commentaire"/>
      </w:pPr>
      <w:r>
        <w:t>Coppola et al. (2021b)</w:t>
      </w:r>
    </w:p>
    <w:p w14:paraId="29CDB4B4" w14:textId="3C4C6A31" w:rsidR="00A26296" w:rsidRDefault="00A26296">
      <w:pPr>
        <w:pStyle w:val="Commentaire"/>
      </w:pPr>
      <w:r>
        <w:t>(Coppola et al., 2021b)</w:t>
      </w:r>
    </w:p>
  </w:comment>
  <w:comment w:id="6450" w:author="Robin Matthews" w:date="2021-07-13T15:11:00Z" w:initials="RM">
    <w:p w14:paraId="1027AB0F" w14:textId="77777777" w:rsidR="00A26296" w:rsidRDefault="00A26296">
      <w:pPr>
        <w:pStyle w:val="Commentaire"/>
      </w:pPr>
      <w:r>
        <w:rPr>
          <w:rStyle w:val="Marquedecommentaire"/>
        </w:rPr>
        <w:annotationRef/>
      </w:r>
      <w:r>
        <w:t>Not found:</w:t>
      </w:r>
    </w:p>
    <w:p w14:paraId="35925B66" w14:textId="77777777" w:rsidR="00A26296" w:rsidRDefault="00A26296">
      <w:pPr>
        <w:pStyle w:val="Commentaire"/>
      </w:pPr>
      <w:r>
        <w:t>Angeles-Malaspina et al.</w:t>
      </w:r>
    </w:p>
    <w:p w14:paraId="22C598CA" w14:textId="77777777" w:rsidR="00A26296" w:rsidRDefault="00A26296">
      <w:pPr>
        <w:pStyle w:val="Commentaire"/>
      </w:pPr>
    </w:p>
    <w:p w14:paraId="73437F14" w14:textId="77777777" w:rsidR="00A26296" w:rsidRDefault="00A26296">
      <w:pPr>
        <w:pStyle w:val="Commentaire"/>
      </w:pPr>
      <w:r>
        <w:t>Extra stuff:</w:t>
      </w:r>
    </w:p>
    <w:p w14:paraId="6559499D" w14:textId="77777777" w:rsidR="00A26296" w:rsidRDefault="00A26296">
      <w:pPr>
        <w:pStyle w:val="Commentaire"/>
      </w:pPr>
      <w:r>
        <w:t xml:space="preserve">Angeles-Malaspina, González-Cruz &amp; Ramírez-Beltran; </w:t>
      </w:r>
    </w:p>
    <w:p w14:paraId="53AD0826" w14:textId="77777777" w:rsidR="00A26296" w:rsidRDefault="00A26296">
      <w:pPr>
        <w:pStyle w:val="Commentaire"/>
      </w:pPr>
    </w:p>
    <w:p w14:paraId="1BE28BA2" w14:textId="77777777" w:rsidR="00A26296" w:rsidRDefault="00A26296">
      <w:pPr>
        <w:pStyle w:val="Commentaire"/>
      </w:pPr>
      <w:r>
        <w:t>Correct:</w:t>
      </w:r>
    </w:p>
    <w:p w14:paraId="503650C6" w14:textId="77777777" w:rsidR="00A26296" w:rsidRDefault="00A26296">
      <w:pPr>
        <w:pStyle w:val="Commentaire"/>
      </w:pPr>
      <w:r>
        <w:t>Angeles-Malaspina et al. (2018)</w:t>
      </w:r>
    </w:p>
    <w:p w14:paraId="2C398890" w14:textId="4EC58954" w:rsidR="00A26296" w:rsidRDefault="00A26296">
      <w:pPr>
        <w:pStyle w:val="Commentaire"/>
      </w:pPr>
      <w:r>
        <w:t>(Angeles-Malaspina et al., 2018)</w:t>
      </w:r>
    </w:p>
  </w:comment>
  <w:comment w:id="6451" w:author="Robin Matthews" w:date="2021-07-13T15:11:00Z" w:initials="RM">
    <w:p w14:paraId="62B31ED8" w14:textId="77777777" w:rsidR="00A26296" w:rsidRDefault="00A26296">
      <w:pPr>
        <w:pStyle w:val="Commentaire"/>
      </w:pPr>
      <w:r>
        <w:rPr>
          <w:rStyle w:val="Marquedecommentaire"/>
        </w:rPr>
        <w:annotationRef/>
      </w:r>
      <w:r>
        <w:t>Not found:</w:t>
      </w:r>
    </w:p>
    <w:p w14:paraId="4EEC2AE1" w14:textId="77777777" w:rsidR="00A26296" w:rsidRDefault="00A26296">
      <w:pPr>
        <w:pStyle w:val="Commentaire"/>
      </w:pPr>
      <w:r>
        <w:t>2014a</w:t>
      </w:r>
    </w:p>
    <w:p w14:paraId="0D84009F" w14:textId="77777777" w:rsidR="00A26296" w:rsidRDefault="00A26296">
      <w:pPr>
        <w:pStyle w:val="Commentaire"/>
      </w:pPr>
    </w:p>
    <w:p w14:paraId="74EC169D" w14:textId="77777777" w:rsidR="00A26296" w:rsidRDefault="00A26296">
      <w:pPr>
        <w:pStyle w:val="Commentaire"/>
      </w:pPr>
      <w:r>
        <w:t>Extra stuff:</w:t>
      </w:r>
    </w:p>
    <w:p w14:paraId="642347CF" w14:textId="77777777" w:rsidR="00A26296" w:rsidRDefault="00A26296">
      <w:pPr>
        <w:pStyle w:val="Commentaire"/>
      </w:pPr>
      <w:r>
        <w:t>, 2014</w:t>
      </w:r>
    </w:p>
    <w:p w14:paraId="23669A17" w14:textId="77777777" w:rsidR="00A26296" w:rsidRDefault="00A26296">
      <w:pPr>
        <w:pStyle w:val="Commentaire"/>
      </w:pPr>
    </w:p>
    <w:p w14:paraId="47057556" w14:textId="77777777" w:rsidR="00A26296" w:rsidRDefault="00A26296">
      <w:pPr>
        <w:pStyle w:val="Commentaire"/>
      </w:pPr>
      <w:r>
        <w:t>Correct:</w:t>
      </w:r>
    </w:p>
    <w:p w14:paraId="5997AF04" w14:textId="77777777" w:rsidR="00A26296" w:rsidRDefault="00A26296">
      <w:pPr>
        <w:pStyle w:val="Commentaire"/>
      </w:pPr>
      <w:r>
        <w:t>Chou et al. (2014a)</w:t>
      </w:r>
    </w:p>
    <w:p w14:paraId="46EE0ECA" w14:textId="2B222158" w:rsidR="00A26296" w:rsidRDefault="00A26296">
      <w:pPr>
        <w:pStyle w:val="Commentaire"/>
      </w:pPr>
      <w:r>
        <w:t>(Chou et al., 2014a)</w:t>
      </w:r>
    </w:p>
  </w:comment>
  <w:comment w:id="6452" w:author="Robin Matthews" w:date="2021-07-13T15:11:00Z" w:initials="RM">
    <w:p w14:paraId="0EC2F739" w14:textId="77777777" w:rsidR="00A26296" w:rsidRDefault="00A26296">
      <w:pPr>
        <w:pStyle w:val="Commentaire"/>
      </w:pPr>
      <w:r>
        <w:rPr>
          <w:rStyle w:val="Marquedecommentaire"/>
        </w:rPr>
        <w:annotationRef/>
      </w:r>
      <w:r>
        <w:t>Extra stuff:</w:t>
      </w:r>
    </w:p>
    <w:p w14:paraId="6A73E5FA" w14:textId="77777777" w:rsidR="00A26296" w:rsidRDefault="00A26296">
      <w:pPr>
        <w:pStyle w:val="Commentaire"/>
      </w:pPr>
      <w:r>
        <w:t>, )</w:t>
      </w:r>
    </w:p>
    <w:p w14:paraId="759653F8" w14:textId="77777777" w:rsidR="00A26296" w:rsidRDefault="00A26296">
      <w:pPr>
        <w:pStyle w:val="Commentaire"/>
      </w:pPr>
    </w:p>
    <w:p w14:paraId="25B9D1F3" w14:textId="77777777" w:rsidR="00A26296" w:rsidRDefault="00A26296">
      <w:pPr>
        <w:pStyle w:val="Commentaire"/>
      </w:pPr>
      <w:r>
        <w:t>Correct:</w:t>
      </w:r>
    </w:p>
    <w:p w14:paraId="0789515C" w14:textId="77777777" w:rsidR="00A26296" w:rsidRDefault="00A26296">
      <w:pPr>
        <w:pStyle w:val="Commentaire"/>
      </w:pPr>
      <w:r>
        <w:t>Hall et al. (2013)</w:t>
      </w:r>
    </w:p>
    <w:p w14:paraId="1D300C44" w14:textId="3A02FA28" w:rsidR="00A26296" w:rsidRDefault="00A26296">
      <w:pPr>
        <w:pStyle w:val="Commentaire"/>
      </w:pPr>
      <w:r>
        <w:t>(Hall et al., 2013)</w:t>
      </w:r>
    </w:p>
  </w:comment>
  <w:comment w:id="6456" w:author="Robin Matthews" w:date="2021-07-13T15:11:00Z" w:initials="RM">
    <w:p w14:paraId="58AE1985" w14:textId="77777777" w:rsidR="00A26296" w:rsidRDefault="00A26296">
      <w:pPr>
        <w:pStyle w:val="Commentaire"/>
      </w:pPr>
      <w:r>
        <w:rPr>
          <w:rStyle w:val="Marquedecommentaire"/>
        </w:rPr>
        <w:annotationRef/>
      </w:r>
      <w:r>
        <w:t>Extra stuff:</w:t>
      </w:r>
    </w:p>
    <w:p w14:paraId="2575C653" w14:textId="77777777" w:rsidR="00A26296" w:rsidRDefault="00A26296">
      <w:pPr>
        <w:pStyle w:val="Commentaire"/>
      </w:pPr>
      <w:r>
        <w:t>(, ;</w:t>
      </w:r>
    </w:p>
    <w:p w14:paraId="46DF8AFC" w14:textId="77777777" w:rsidR="00A26296" w:rsidRDefault="00A26296">
      <w:pPr>
        <w:pStyle w:val="Commentaire"/>
      </w:pPr>
    </w:p>
    <w:p w14:paraId="25853B61" w14:textId="77777777" w:rsidR="00A26296" w:rsidRDefault="00A26296">
      <w:pPr>
        <w:pStyle w:val="Commentaire"/>
      </w:pPr>
      <w:r>
        <w:t>Correct:</w:t>
      </w:r>
    </w:p>
    <w:p w14:paraId="57EB4876" w14:textId="77777777" w:rsidR="00A26296" w:rsidRDefault="00A26296">
      <w:pPr>
        <w:pStyle w:val="Commentaire"/>
      </w:pPr>
      <w:r>
        <w:t>Dereczynski et al. (2020)</w:t>
      </w:r>
    </w:p>
    <w:p w14:paraId="1B397918" w14:textId="7847A910" w:rsidR="00A26296" w:rsidRDefault="00A26296">
      <w:pPr>
        <w:pStyle w:val="Commentaire"/>
      </w:pPr>
      <w:r>
        <w:t>(Dereczynski et al., 2020)</w:t>
      </w:r>
    </w:p>
  </w:comment>
  <w:comment w:id="6459" w:author="Robin Matthews" w:date="2021-07-13T15:11:00Z" w:initials="RM">
    <w:p w14:paraId="06BA2E05" w14:textId="77777777" w:rsidR="00A26296" w:rsidRDefault="00A26296">
      <w:pPr>
        <w:pStyle w:val="Commentaire"/>
      </w:pPr>
      <w:r>
        <w:rPr>
          <w:rStyle w:val="Marquedecommentaire"/>
        </w:rPr>
        <w:annotationRef/>
      </w:r>
      <w:r>
        <w:t>Extra stuff:</w:t>
      </w:r>
    </w:p>
    <w:p w14:paraId="7C6A7154" w14:textId="77777777" w:rsidR="00A26296" w:rsidRDefault="00A26296">
      <w:pPr>
        <w:pStyle w:val="Commentaire"/>
      </w:pPr>
      <w:r>
        <w:t>, )</w:t>
      </w:r>
    </w:p>
    <w:p w14:paraId="52CBE632" w14:textId="77777777" w:rsidR="00A26296" w:rsidRDefault="00A26296">
      <w:pPr>
        <w:pStyle w:val="Commentaire"/>
      </w:pPr>
    </w:p>
    <w:p w14:paraId="1B46E776" w14:textId="77777777" w:rsidR="00A26296" w:rsidRDefault="00A26296">
      <w:pPr>
        <w:pStyle w:val="Commentaire"/>
      </w:pPr>
      <w:r>
        <w:t>Correct:</w:t>
      </w:r>
    </w:p>
    <w:p w14:paraId="14E2EF43" w14:textId="77777777" w:rsidR="00A26296" w:rsidRDefault="00A26296">
      <w:pPr>
        <w:pStyle w:val="Commentaire"/>
      </w:pPr>
      <w:r>
        <w:t>Dunn et al. (2020)</w:t>
      </w:r>
    </w:p>
    <w:p w14:paraId="40DBFED5" w14:textId="6101A558" w:rsidR="00A26296" w:rsidRDefault="00A26296">
      <w:pPr>
        <w:pStyle w:val="Commentaire"/>
      </w:pPr>
      <w:r>
        <w:t>(Dunn et al., 2020)</w:t>
      </w:r>
    </w:p>
  </w:comment>
  <w:comment w:id="6460" w:author="Robin Matthews" w:date="2021-07-13T15:11:00Z" w:initials="RM">
    <w:p w14:paraId="7D4E249E" w14:textId="77777777" w:rsidR="00A26296" w:rsidRDefault="00A26296">
      <w:pPr>
        <w:pStyle w:val="Commentaire"/>
      </w:pPr>
      <w:r>
        <w:rPr>
          <w:rStyle w:val="Marquedecommentaire"/>
        </w:rPr>
        <w:annotationRef/>
      </w:r>
      <w:r>
        <w:t>Not found:</w:t>
      </w:r>
    </w:p>
    <w:p w14:paraId="5758421A" w14:textId="77777777" w:rsidR="00A26296" w:rsidRDefault="00A26296">
      <w:pPr>
        <w:pStyle w:val="Commentaire"/>
      </w:pPr>
      <w:r>
        <w:t>C. Li et al.</w:t>
      </w:r>
    </w:p>
    <w:p w14:paraId="67115CC0" w14:textId="77777777" w:rsidR="00A26296" w:rsidRDefault="00A26296">
      <w:pPr>
        <w:pStyle w:val="Commentaire"/>
      </w:pPr>
    </w:p>
    <w:p w14:paraId="0BEA492E" w14:textId="77777777" w:rsidR="00A26296" w:rsidRDefault="00A26296">
      <w:pPr>
        <w:pStyle w:val="Commentaire"/>
      </w:pPr>
      <w:r>
        <w:t>Extra stuff:</w:t>
      </w:r>
    </w:p>
    <w:p w14:paraId="26522CD0" w14:textId="77777777" w:rsidR="00A26296" w:rsidRDefault="00A26296">
      <w:pPr>
        <w:pStyle w:val="Commentaire"/>
      </w:pPr>
      <w:r>
        <w:t xml:space="preserve">(Li et al., </w:t>
      </w:r>
    </w:p>
    <w:p w14:paraId="17CD1E9C" w14:textId="77777777" w:rsidR="00A26296" w:rsidRDefault="00A26296">
      <w:pPr>
        <w:pStyle w:val="Commentaire"/>
      </w:pPr>
    </w:p>
    <w:p w14:paraId="55BF79CD" w14:textId="77777777" w:rsidR="00A26296" w:rsidRDefault="00A26296">
      <w:pPr>
        <w:pStyle w:val="Commentaire"/>
      </w:pPr>
      <w:r>
        <w:t>Correct:</w:t>
      </w:r>
    </w:p>
    <w:p w14:paraId="6843D9BB" w14:textId="77777777" w:rsidR="00A26296" w:rsidRDefault="00A26296">
      <w:pPr>
        <w:pStyle w:val="Commentaire"/>
      </w:pPr>
      <w:r>
        <w:t>C. Li et al. (2020)</w:t>
      </w:r>
    </w:p>
    <w:p w14:paraId="4EAA1EDB" w14:textId="0E04DAB1" w:rsidR="00A26296" w:rsidRDefault="00A26296">
      <w:pPr>
        <w:pStyle w:val="Commentaire"/>
      </w:pPr>
      <w:r>
        <w:t>(C. Li et al., 2020)</w:t>
      </w:r>
    </w:p>
  </w:comment>
  <w:comment w:id="6464" w:author="Robin Matthews" w:date="2021-07-13T15:11:00Z" w:initials="RM">
    <w:p w14:paraId="5A57ADF0" w14:textId="77777777" w:rsidR="00A26296" w:rsidRDefault="00A26296">
      <w:pPr>
        <w:pStyle w:val="Commentaire"/>
      </w:pPr>
      <w:r>
        <w:rPr>
          <w:rStyle w:val="Marquedecommentaire"/>
        </w:rPr>
        <w:annotationRef/>
      </w:r>
      <w:r>
        <w:t>Not found:</w:t>
      </w:r>
    </w:p>
    <w:p w14:paraId="7A61FD8D" w14:textId="77777777" w:rsidR="00A26296" w:rsidRDefault="00A26296">
      <w:pPr>
        <w:pStyle w:val="Commentaire"/>
      </w:pPr>
      <w:r>
        <w:t>C. Li et al.</w:t>
      </w:r>
    </w:p>
    <w:p w14:paraId="3A4CBBE5" w14:textId="77777777" w:rsidR="00A26296" w:rsidRDefault="00A26296">
      <w:pPr>
        <w:pStyle w:val="Commentaire"/>
      </w:pPr>
    </w:p>
    <w:p w14:paraId="6CDD96B4" w14:textId="77777777" w:rsidR="00A26296" w:rsidRDefault="00A26296">
      <w:pPr>
        <w:pStyle w:val="Commentaire"/>
      </w:pPr>
      <w:r>
        <w:t>Extra stuff:</w:t>
      </w:r>
    </w:p>
    <w:p w14:paraId="63E4AD8D" w14:textId="77777777" w:rsidR="00A26296" w:rsidRDefault="00A26296">
      <w:pPr>
        <w:pStyle w:val="Commentaire"/>
      </w:pPr>
      <w:r>
        <w:t xml:space="preserve">(Li et al., </w:t>
      </w:r>
    </w:p>
    <w:p w14:paraId="5B18AB81" w14:textId="77777777" w:rsidR="00A26296" w:rsidRDefault="00A26296">
      <w:pPr>
        <w:pStyle w:val="Commentaire"/>
      </w:pPr>
    </w:p>
    <w:p w14:paraId="0F101B24" w14:textId="77777777" w:rsidR="00A26296" w:rsidRDefault="00A26296">
      <w:pPr>
        <w:pStyle w:val="Commentaire"/>
      </w:pPr>
      <w:r>
        <w:t>Correct:</w:t>
      </w:r>
    </w:p>
    <w:p w14:paraId="0028FE1C" w14:textId="77777777" w:rsidR="00A26296" w:rsidRDefault="00A26296">
      <w:pPr>
        <w:pStyle w:val="Commentaire"/>
      </w:pPr>
      <w:r>
        <w:t>C. Li et al. (2020)</w:t>
      </w:r>
    </w:p>
    <w:p w14:paraId="1587FA25" w14:textId="3FA93730" w:rsidR="00A26296" w:rsidRDefault="00A26296">
      <w:pPr>
        <w:pStyle w:val="Commentaire"/>
      </w:pPr>
      <w:r>
        <w:t>(C. Li et al., 2020)</w:t>
      </w:r>
    </w:p>
  </w:comment>
  <w:comment w:id="6466" w:author="Robin Matthews" w:date="2021-07-13T15:11:00Z" w:initials="RM">
    <w:p w14:paraId="75B7F28B" w14:textId="77777777" w:rsidR="00A26296" w:rsidRDefault="00A26296">
      <w:pPr>
        <w:pStyle w:val="Commentaire"/>
      </w:pPr>
      <w:r>
        <w:rPr>
          <w:rStyle w:val="Marquedecommentaire"/>
        </w:rPr>
        <w:annotationRef/>
      </w:r>
      <w:r>
        <w:t>Not found:</w:t>
      </w:r>
    </w:p>
    <w:p w14:paraId="44FAEB08" w14:textId="77777777" w:rsidR="00A26296" w:rsidRDefault="00A26296">
      <w:pPr>
        <w:pStyle w:val="Commentaire"/>
      </w:pPr>
      <w:r>
        <w:t>C. Li et al.</w:t>
      </w:r>
    </w:p>
    <w:p w14:paraId="44C39695" w14:textId="77777777" w:rsidR="00A26296" w:rsidRDefault="00A26296">
      <w:pPr>
        <w:pStyle w:val="Commentaire"/>
      </w:pPr>
    </w:p>
    <w:p w14:paraId="7BF64646" w14:textId="77777777" w:rsidR="00A26296" w:rsidRDefault="00A26296">
      <w:pPr>
        <w:pStyle w:val="Commentaire"/>
      </w:pPr>
      <w:r>
        <w:t>Extra stuff:</w:t>
      </w:r>
    </w:p>
    <w:p w14:paraId="4CAE7566" w14:textId="77777777" w:rsidR="00A26296" w:rsidRDefault="00A26296">
      <w:pPr>
        <w:pStyle w:val="Commentaire"/>
      </w:pPr>
      <w:r>
        <w:t xml:space="preserve">(Li et al., </w:t>
      </w:r>
    </w:p>
    <w:p w14:paraId="6CAC06EC" w14:textId="77777777" w:rsidR="00A26296" w:rsidRDefault="00A26296">
      <w:pPr>
        <w:pStyle w:val="Commentaire"/>
      </w:pPr>
    </w:p>
    <w:p w14:paraId="7620B297" w14:textId="77777777" w:rsidR="00A26296" w:rsidRDefault="00A26296">
      <w:pPr>
        <w:pStyle w:val="Commentaire"/>
      </w:pPr>
      <w:r>
        <w:t>Correct:</w:t>
      </w:r>
    </w:p>
    <w:p w14:paraId="716F769B" w14:textId="77777777" w:rsidR="00A26296" w:rsidRDefault="00A26296">
      <w:pPr>
        <w:pStyle w:val="Commentaire"/>
      </w:pPr>
      <w:r>
        <w:t>C. Li et al. (2020)</w:t>
      </w:r>
    </w:p>
    <w:p w14:paraId="609BAC48" w14:textId="5C2609C0" w:rsidR="00A26296" w:rsidRDefault="00A26296">
      <w:pPr>
        <w:pStyle w:val="Commentaire"/>
      </w:pPr>
      <w:r>
        <w:t>(C. Li et al., 2020)</w:t>
      </w:r>
    </w:p>
  </w:comment>
  <w:comment w:id="6468" w:author="Robin Matthews" w:date="2021-07-13T15:11:00Z" w:initials="RM">
    <w:p w14:paraId="1959846D" w14:textId="77777777" w:rsidR="00A26296" w:rsidRDefault="00A26296">
      <w:pPr>
        <w:pStyle w:val="Commentaire"/>
      </w:pPr>
      <w:r>
        <w:rPr>
          <w:rStyle w:val="Marquedecommentaire"/>
        </w:rPr>
        <w:annotationRef/>
      </w:r>
      <w:r>
        <w:t>Not found:</w:t>
      </w:r>
    </w:p>
    <w:p w14:paraId="3FDC3A7C" w14:textId="77777777" w:rsidR="00A26296" w:rsidRDefault="00A26296">
      <w:pPr>
        <w:pStyle w:val="Commentaire"/>
      </w:pPr>
      <w:r>
        <w:t>C. Li et al.</w:t>
      </w:r>
    </w:p>
    <w:p w14:paraId="2183CC4F" w14:textId="77777777" w:rsidR="00A26296" w:rsidRDefault="00A26296">
      <w:pPr>
        <w:pStyle w:val="Commentaire"/>
      </w:pPr>
    </w:p>
    <w:p w14:paraId="6E53A72F" w14:textId="77777777" w:rsidR="00A26296" w:rsidRDefault="00A26296">
      <w:pPr>
        <w:pStyle w:val="Commentaire"/>
      </w:pPr>
      <w:r>
        <w:t>Extra stuff:</w:t>
      </w:r>
    </w:p>
    <w:p w14:paraId="62C47886" w14:textId="77777777" w:rsidR="00A26296" w:rsidRDefault="00A26296">
      <w:pPr>
        <w:pStyle w:val="Commentaire"/>
      </w:pPr>
      <w:r>
        <w:t xml:space="preserve">(Li et al., </w:t>
      </w:r>
    </w:p>
    <w:p w14:paraId="7F6712E2" w14:textId="77777777" w:rsidR="00A26296" w:rsidRDefault="00A26296">
      <w:pPr>
        <w:pStyle w:val="Commentaire"/>
      </w:pPr>
    </w:p>
    <w:p w14:paraId="7DB1F102" w14:textId="77777777" w:rsidR="00A26296" w:rsidRDefault="00A26296">
      <w:pPr>
        <w:pStyle w:val="Commentaire"/>
      </w:pPr>
      <w:r>
        <w:t>Correct:</w:t>
      </w:r>
    </w:p>
    <w:p w14:paraId="47326E4F" w14:textId="77777777" w:rsidR="00A26296" w:rsidRDefault="00A26296">
      <w:pPr>
        <w:pStyle w:val="Commentaire"/>
      </w:pPr>
      <w:r>
        <w:t>C. Li et al. (2020)</w:t>
      </w:r>
    </w:p>
    <w:p w14:paraId="10DE2A00" w14:textId="74BEA1F7" w:rsidR="00A26296" w:rsidRDefault="00A26296">
      <w:pPr>
        <w:pStyle w:val="Commentaire"/>
      </w:pPr>
      <w:r>
        <w:t>(C. Li et al., 2020)</w:t>
      </w:r>
    </w:p>
  </w:comment>
  <w:comment w:id="6472" w:author="Robin Matthews" w:date="2021-07-13T15:11:00Z" w:initials="RM">
    <w:p w14:paraId="300ECAB0" w14:textId="77777777" w:rsidR="00A26296" w:rsidRDefault="00A26296">
      <w:pPr>
        <w:pStyle w:val="Commentaire"/>
      </w:pPr>
      <w:r>
        <w:rPr>
          <w:rStyle w:val="Marquedecommentaire"/>
        </w:rPr>
        <w:annotationRef/>
      </w:r>
      <w:r>
        <w:t>Not found:</w:t>
      </w:r>
    </w:p>
    <w:p w14:paraId="2765758E" w14:textId="77777777" w:rsidR="00A26296" w:rsidRDefault="00A26296">
      <w:pPr>
        <w:pStyle w:val="Commentaire"/>
      </w:pPr>
      <w:r>
        <w:t>C. Li et al.</w:t>
      </w:r>
    </w:p>
    <w:p w14:paraId="237C7A6F" w14:textId="77777777" w:rsidR="00A26296" w:rsidRDefault="00A26296">
      <w:pPr>
        <w:pStyle w:val="Commentaire"/>
      </w:pPr>
    </w:p>
    <w:p w14:paraId="1AF1161C" w14:textId="77777777" w:rsidR="00A26296" w:rsidRDefault="00A26296">
      <w:pPr>
        <w:pStyle w:val="Commentaire"/>
      </w:pPr>
      <w:r>
        <w:t>Extra stuff:</w:t>
      </w:r>
    </w:p>
    <w:p w14:paraId="02059B03" w14:textId="77777777" w:rsidR="00A26296" w:rsidRDefault="00A26296">
      <w:pPr>
        <w:pStyle w:val="Commentaire"/>
      </w:pPr>
      <w:r>
        <w:t xml:space="preserve">(Li et al., </w:t>
      </w:r>
    </w:p>
    <w:p w14:paraId="439C33BE" w14:textId="77777777" w:rsidR="00A26296" w:rsidRDefault="00A26296">
      <w:pPr>
        <w:pStyle w:val="Commentaire"/>
      </w:pPr>
    </w:p>
    <w:p w14:paraId="117C4FE1" w14:textId="77777777" w:rsidR="00A26296" w:rsidRDefault="00A26296">
      <w:pPr>
        <w:pStyle w:val="Commentaire"/>
      </w:pPr>
      <w:r>
        <w:t>Correct:</w:t>
      </w:r>
    </w:p>
    <w:p w14:paraId="538135F7" w14:textId="77777777" w:rsidR="00A26296" w:rsidRDefault="00A26296">
      <w:pPr>
        <w:pStyle w:val="Commentaire"/>
      </w:pPr>
      <w:r>
        <w:t>C. Li et al. (2020)</w:t>
      </w:r>
    </w:p>
    <w:p w14:paraId="72E3D9AC" w14:textId="1F003846" w:rsidR="00A26296" w:rsidRDefault="00A26296">
      <w:pPr>
        <w:pStyle w:val="Commentaire"/>
      </w:pPr>
      <w:r>
        <w:t>(C. Li et al., 2020)</w:t>
      </w:r>
    </w:p>
  </w:comment>
  <w:comment w:id="6474" w:author="Robin Matthews" w:date="2021-07-13T15:11:00Z" w:initials="RM">
    <w:p w14:paraId="6E59D939" w14:textId="77777777" w:rsidR="00A26296" w:rsidRDefault="00A26296">
      <w:pPr>
        <w:pStyle w:val="Commentaire"/>
      </w:pPr>
      <w:r>
        <w:rPr>
          <w:rStyle w:val="Marquedecommentaire"/>
        </w:rPr>
        <w:annotationRef/>
      </w:r>
      <w:r>
        <w:t>Not found:</w:t>
      </w:r>
    </w:p>
    <w:p w14:paraId="00BBBEEC" w14:textId="77777777" w:rsidR="00A26296" w:rsidRDefault="00A26296">
      <w:pPr>
        <w:pStyle w:val="Commentaire"/>
      </w:pPr>
      <w:r>
        <w:t>C. Li et al.</w:t>
      </w:r>
    </w:p>
    <w:p w14:paraId="109F4EB2" w14:textId="77777777" w:rsidR="00A26296" w:rsidRDefault="00A26296">
      <w:pPr>
        <w:pStyle w:val="Commentaire"/>
      </w:pPr>
    </w:p>
    <w:p w14:paraId="2E49FDBB" w14:textId="77777777" w:rsidR="00A26296" w:rsidRDefault="00A26296">
      <w:pPr>
        <w:pStyle w:val="Commentaire"/>
      </w:pPr>
      <w:r>
        <w:t>Extra stuff:</w:t>
      </w:r>
    </w:p>
    <w:p w14:paraId="443AAE65" w14:textId="77777777" w:rsidR="00A26296" w:rsidRDefault="00A26296">
      <w:pPr>
        <w:pStyle w:val="Commentaire"/>
      </w:pPr>
      <w:r>
        <w:t xml:space="preserve">(Li et al., </w:t>
      </w:r>
    </w:p>
    <w:p w14:paraId="53EB89AE" w14:textId="77777777" w:rsidR="00A26296" w:rsidRDefault="00A26296">
      <w:pPr>
        <w:pStyle w:val="Commentaire"/>
      </w:pPr>
    </w:p>
    <w:p w14:paraId="3DBC76AC" w14:textId="77777777" w:rsidR="00A26296" w:rsidRDefault="00A26296">
      <w:pPr>
        <w:pStyle w:val="Commentaire"/>
      </w:pPr>
      <w:r>
        <w:t>Correct:</w:t>
      </w:r>
    </w:p>
    <w:p w14:paraId="592ED0E0" w14:textId="77777777" w:rsidR="00A26296" w:rsidRDefault="00A26296">
      <w:pPr>
        <w:pStyle w:val="Commentaire"/>
      </w:pPr>
      <w:r>
        <w:t>C. Li et al. (2020)</w:t>
      </w:r>
    </w:p>
    <w:p w14:paraId="7EA559FF" w14:textId="74100EB2" w:rsidR="00A26296" w:rsidRDefault="00A26296">
      <w:pPr>
        <w:pStyle w:val="Commentaire"/>
      </w:pPr>
      <w:r>
        <w:t>(C. Li et al., 2020)</w:t>
      </w:r>
    </w:p>
  </w:comment>
  <w:comment w:id="6483" w:author="Robin Matthews" w:date="2021-07-13T15:11:00Z" w:initials="RM">
    <w:p w14:paraId="2F687C6C" w14:textId="77777777" w:rsidR="00A26296" w:rsidRDefault="00A26296">
      <w:pPr>
        <w:pStyle w:val="Commentaire"/>
      </w:pPr>
      <w:r>
        <w:rPr>
          <w:rStyle w:val="Marquedecommentaire"/>
        </w:rPr>
        <w:annotationRef/>
      </w:r>
      <w:r>
        <w:t>Extra stuff:</w:t>
      </w:r>
    </w:p>
    <w:p w14:paraId="2467AD00" w14:textId="77777777" w:rsidR="00A26296" w:rsidRDefault="00A26296">
      <w:pPr>
        <w:pStyle w:val="Commentaire"/>
      </w:pPr>
      <w:r>
        <w:t xml:space="preserve">, </w:t>
      </w:r>
    </w:p>
    <w:p w14:paraId="05680ABF" w14:textId="77777777" w:rsidR="00A26296" w:rsidRDefault="00A26296">
      <w:pPr>
        <w:pStyle w:val="Commentaire"/>
      </w:pPr>
    </w:p>
    <w:p w14:paraId="1D608BA0" w14:textId="77777777" w:rsidR="00A26296" w:rsidRDefault="00A26296">
      <w:pPr>
        <w:pStyle w:val="Commentaire"/>
      </w:pPr>
      <w:r>
        <w:t>Correct:</w:t>
      </w:r>
    </w:p>
    <w:p w14:paraId="794856CF" w14:textId="77777777" w:rsidR="00A26296" w:rsidRDefault="00A26296">
      <w:pPr>
        <w:pStyle w:val="Commentaire"/>
      </w:pPr>
      <w:r>
        <w:t>López-Franca et al. (2016)</w:t>
      </w:r>
    </w:p>
    <w:p w14:paraId="510A6CB2" w14:textId="67372D98" w:rsidR="00A26296" w:rsidRDefault="00A26296">
      <w:pPr>
        <w:pStyle w:val="Commentaire"/>
      </w:pPr>
      <w:r>
        <w:t>(López-Franca et al., 2016)</w:t>
      </w:r>
    </w:p>
  </w:comment>
  <w:comment w:id="6484" w:author="Robin Matthews" w:date="2021-07-13T15:11:00Z" w:initials="RM">
    <w:p w14:paraId="56E8E05B" w14:textId="77777777" w:rsidR="00A26296" w:rsidRDefault="00A26296">
      <w:pPr>
        <w:pStyle w:val="Commentaire"/>
      </w:pPr>
      <w:r>
        <w:rPr>
          <w:rStyle w:val="Marquedecommentaire"/>
        </w:rPr>
        <w:annotationRef/>
      </w:r>
      <w:r>
        <w:t>Extra stuff:</w:t>
      </w:r>
    </w:p>
    <w:p w14:paraId="2EE0D909" w14:textId="77777777" w:rsidR="00A26296" w:rsidRDefault="00A26296">
      <w:pPr>
        <w:pStyle w:val="Commentaire"/>
      </w:pPr>
      <w:r>
        <w:t xml:space="preserve">, </w:t>
      </w:r>
    </w:p>
    <w:p w14:paraId="3E12884C" w14:textId="77777777" w:rsidR="00A26296" w:rsidRDefault="00A26296">
      <w:pPr>
        <w:pStyle w:val="Commentaire"/>
      </w:pPr>
    </w:p>
    <w:p w14:paraId="6CC16E8A" w14:textId="77777777" w:rsidR="00A26296" w:rsidRDefault="00A26296">
      <w:pPr>
        <w:pStyle w:val="Commentaire"/>
      </w:pPr>
      <w:r>
        <w:t>Correct:</w:t>
      </w:r>
    </w:p>
    <w:p w14:paraId="37E68418" w14:textId="77777777" w:rsidR="00A26296" w:rsidRDefault="00A26296">
      <w:pPr>
        <w:pStyle w:val="Commentaire"/>
      </w:pPr>
      <w:r>
        <w:t>Coppola et al. (2021b)</w:t>
      </w:r>
    </w:p>
    <w:p w14:paraId="290FD99C" w14:textId="21665EFE" w:rsidR="00A26296" w:rsidRDefault="00A26296">
      <w:pPr>
        <w:pStyle w:val="Commentaire"/>
      </w:pPr>
      <w:r>
        <w:t>(Coppola et al., 2021b)</w:t>
      </w:r>
    </w:p>
  </w:comment>
  <w:comment w:id="6485" w:author="Robin Matthews" w:date="2021-07-13T15:11:00Z" w:initials="RM">
    <w:p w14:paraId="3D8BB672" w14:textId="77777777" w:rsidR="00A26296" w:rsidRDefault="00A26296">
      <w:pPr>
        <w:pStyle w:val="Commentaire"/>
      </w:pPr>
      <w:r>
        <w:rPr>
          <w:rStyle w:val="Marquedecommentaire"/>
        </w:rPr>
        <w:annotationRef/>
      </w:r>
      <w:r>
        <w:t>Not found:</w:t>
      </w:r>
    </w:p>
    <w:p w14:paraId="2A40B41D" w14:textId="77777777" w:rsidR="00A26296" w:rsidRDefault="00A26296">
      <w:pPr>
        <w:pStyle w:val="Commentaire"/>
      </w:pPr>
      <w:r>
        <w:t>2014a</w:t>
      </w:r>
    </w:p>
    <w:p w14:paraId="370B2581" w14:textId="77777777" w:rsidR="00A26296" w:rsidRDefault="00A26296">
      <w:pPr>
        <w:pStyle w:val="Commentaire"/>
      </w:pPr>
    </w:p>
    <w:p w14:paraId="45C9BB96" w14:textId="77777777" w:rsidR="00A26296" w:rsidRDefault="00A26296">
      <w:pPr>
        <w:pStyle w:val="Commentaire"/>
      </w:pPr>
      <w:r>
        <w:t>Extra stuff:</w:t>
      </w:r>
    </w:p>
    <w:p w14:paraId="73B4B2BD" w14:textId="77777777" w:rsidR="00A26296" w:rsidRDefault="00A26296">
      <w:pPr>
        <w:pStyle w:val="Commentaire"/>
      </w:pPr>
      <w:r>
        <w:t>, 2014)</w:t>
      </w:r>
    </w:p>
    <w:p w14:paraId="2955FFA8" w14:textId="77777777" w:rsidR="00A26296" w:rsidRDefault="00A26296">
      <w:pPr>
        <w:pStyle w:val="Commentaire"/>
      </w:pPr>
    </w:p>
    <w:p w14:paraId="4AF35800" w14:textId="77777777" w:rsidR="00A26296" w:rsidRDefault="00A26296">
      <w:pPr>
        <w:pStyle w:val="Commentaire"/>
      </w:pPr>
      <w:r>
        <w:t>Correct:</w:t>
      </w:r>
    </w:p>
    <w:p w14:paraId="00B12FCC" w14:textId="77777777" w:rsidR="00A26296" w:rsidRDefault="00A26296">
      <w:pPr>
        <w:pStyle w:val="Commentaire"/>
      </w:pPr>
      <w:r>
        <w:t>Chou et al. (2014a)</w:t>
      </w:r>
    </w:p>
    <w:p w14:paraId="6C0E4FE9" w14:textId="28835FC8" w:rsidR="00A26296" w:rsidRDefault="00A26296">
      <w:pPr>
        <w:pStyle w:val="Commentaire"/>
      </w:pPr>
      <w:r>
        <w:t>(Chou et al., 2014a)</w:t>
      </w:r>
    </w:p>
  </w:comment>
  <w:comment w:id="6490" w:author="Robin Matthews" w:date="2021-07-13T15:11:00Z" w:initials="RM">
    <w:p w14:paraId="45849084" w14:textId="77777777" w:rsidR="00A26296" w:rsidRDefault="00A26296">
      <w:pPr>
        <w:pStyle w:val="Commentaire"/>
      </w:pPr>
      <w:r>
        <w:rPr>
          <w:rStyle w:val="Marquedecommentaire"/>
        </w:rPr>
        <w:annotationRef/>
      </w:r>
      <w:r>
        <w:t>Extra stuff:</w:t>
      </w:r>
    </w:p>
    <w:p w14:paraId="2F260361" w14:textId="77777777" w:rsidR="00A26296" w:rsidRDefault="00A26296">
      <w:pPr>
        <w:pStyle w:val="Commentaire"/>
      </w:pPr>
      <w:r>
        <w:t xml:space="preserve">; </w:t>
      </w:r>
    </w:p>
    <w:p w14:paraId="5529156E" w14:textId="77777777" w:rsidR="00A26296" w:rsidRDefault="00A26296">
      <w:pPr>
        <w:pStyle w:val="Commentaire"/>
      </w:pPr>
    </w:p>
    <w:p w14:paraId="2E3670FF" w14:textId="77777777" w:rsidR="00A26296" w:rsidRDefault="00A26296">
      <w:pPr>
        <w:pStyle w:val="Commentaire"/>
      </w:pPr>
      <w:r>
        <w:t>Correct:</w:t>
      </w:r>
    </w:p>
    <w:p w14:paraId="191849E7" w14:textId="77777777" w:rsidR="00A26296" w:rsidRDefault="00A26296">
      <w:pPr>
        <w:pStyle w:val="Commentaire"/>
      </w:pPr>
      <w:r>
        <w:t>Avila-Diaz et al. (2020)</w:t>
      </w:r>
    </w:p>
    <w:p w14:paraId="37B582F6" w14:textId="53D7DE2F" w:rsidR="00A26296" w:rsidRDefault="00A26296">
      <w:pPr>
        <w:pStyle w:val="Commentaire"/>
      </w:pPr>
      <w:r>
        <w:t>(Avila-Diaz et al., 2020)</w:t>
      </w:r>
    </w:p>
  </w:comment>
  <w:comment w:id="6491" w:author="Robin Matthews" w:date="2021-07-13T15:11:00Z" w:initials="RM">
    <w:p w14:paraId="1900182D" w14:textId="77777777" w:rsidR="00A26296" w:rsidRDefault="00A26296">
      <w:pPr>
        <w:pStyle w:val="Commentaire"/>
      </w:pPr>
      <w:r>
        <w:rPr>
          <w:rStyle w:val="Marquedecommentaire"/>
        </w:rPr>
        <w:annotationRef/>
      </w:r>
      <w:r>
        <w:t>Extra stuff:</w:t>
      </w:r>
    </w:p>
    <w:p w14:paraId="6F882CEA" w14:textId="77777777" w:rsidR="00A26296" w:rsidRDefault="00A26296">
      <w:pPr>
        <w:pStyle w:val="Commentaire"/>
      </w:pPr>
      <w:r>
        <w:t xml:space="preserve">, </w:t>
      </w:r>
    </w:p>
    <w:p w14:paraId="0C80420E" w14:textId="77777777" w:rsidR="00A26296" w:rsidRDefault="00A26296">
      <w:pPr>
        <w:pStyle w:val="Commentaire"/>
      </w:pPr>
    </w:p>
    <w:p w14:paraId="6163720B" w14:textId="77777777" w:rsidR="00A26296" w:rsidRDefault="00A26296">
      <w:pPr>
        <w:pStyle w:val="Commentaire"/>
      </w:pPr>
      <w:r>
        <w:t>Correct:</w:t>
      </w:r>
    </w:p>
    <w:p w14:paraId="08B44F75" w14:textId="77777777" w:rsidR="00A26296" w:rsidRDefault="00A26296">
      <w:pPr>
        <w:pStyle w:val="Commentaire"/>
      </w:pPr>
      <w:r>
        <w:t>Geirinhas et al. (2018)</w:t>
      </w:r>
    </w:p>
    <w:p w14:paraId="6122E8A9" w14:textId="0858F8CD" w:rsidR="00A26296" w:rsidRDefault="00A26296">
      <w:pPr>
        <w:pStyle w:val="Commentaire"/>
      </w:pPr>
      <w:r>
        <w:t>(Geirinhas et al., 2018)</w:t>
      </w:r>
    </w:p>
  </w:comment>
  <w:comment w:id="6492" w:author="Robin Matthews" w:date="2021-07-13T15:11:00Z" w:initials="RM">
    <w:p w14:paraId="66B3A2FE" w14:textId="77777777" w:rsidR="00A26296" w:rsidRDefault="00A26296">
      <w:pPr>
        <w:pStyle w:val="Commentaire"/>
      </w:pPr>
      <w:r>
        <w:rPr>
          <w:rStyle w:val="Marquedecommentaire"/>
        </w:rPr>
        <w:annotationRef/>
      </w:r>
      <w:r>
        <w:t>Extra stuff:</w:t>
      </w:r>
    </w:p>
    <w:p w14:paraId="2CDBE818" w14:textId="77777777" w:rsidR="00A26296" w:rsidRDefault="00A26296">
      <w:pPr>
        <w:pStyle w:val="Commentaire"/>
      </w:pPr>
      <w:r>
        <w:t>, )</w:t>
      </w:r>
    </w:p>
    <w:p w14:paraId="09C84AD8" w14:textId="77777777" w:rsidR="00A26296" w:rsidRDefault="00A26296">
      <w:pPr>
        <w:pStyle w:val="Commentaire"/>
      </w:pPr>
    </w:p>
    <w:p w14:paraId="6D9B80DA" w14:textId="77777777" w:rsidR="00A26296" w:rsidRDefault="00A26296">
      <w:pPr>
        <w:pStyle w:val="Commentaire"/>
      </w:pPr>
      <w:r>
        <w:t>Correct:</w:t>
      </w:r>
    </w:p>
    <w:p w14:paraId="1BFDB8A3" w14:textId="77777777" w:rsidR="00A26296" w:rsidRDefault="00A26296">
      <w:pPr>
        <w:pStyle w:val="Commentaire"/>
      </w:pPr>
      <w:r>
        <w:t>Dunn et al. (2020)</w:t>
      </w:r>
    </w:p>
    <w:p w14:paraId="678C0910" w14:textId="6FA11217" w:rsidR="00A26296" w:rsidRDefault="00A26296">
      <w:pPr>
        <w:pStyle w:val="Commentaire"/>
      </w:pPr>
      <w:r>
        <w:t>(Dunn et al., 2020)</w:t>
      </w:r>
    </w:p>
  </w:comment>
  <w:comment w:id="6493" w:author="Robin Matthews" w:date="2021-07-13T15:11:00Z" w:initials="RM">
    <w:p w14:paraId="1F7630C0" w14:textId="77777777" w:rsidR="00A26296" w:rsidRDefault="00A26296">
      <w:pPr>
        <w:pStyle w:val="Commentaire"/>
      </w:pPr>
      <w:r>
        <w:rPr>
          <w:rStyle w:val="Marquedecommentaire"/>
        </w:rPr>
        <w:annotationRef/>
      </w:r>
      <w:r>
        <w:t>Not found:</w:t>
      </w:r>
    </w:p>
    <w:p w14:paraId="67F3353F" w14:textId="77777777" w:rsidR="00A26296" w:rsidRDefault="00A26296">
      <w:pPr>
        <w:pStyle w:val="Commentaire"/>
      </w:pPr>
      <w:r>
        <w:t>C. Li et al.</w:t>
      </w:r>
    </w:p>
    <w:p w14:paraId="7BEDE6BA" w14:textId="77777777" w:rsidR="00A26296" w:rsidRDefault="00A26296">
      <w:pPr>
        <w:pStyle w:val="Commentaire"/>
      </w:pPr>
    </w:p>
    <w:p w14:paraId="11E0B745" w14:textId="77777777" w:rsidR="00A26296" w:rsidRDefault="00A26296">
      <w:pPr>
        <w:pStyle w:val="Commentaire"/>
      </w:pPr>
      <w:r>
        <w:t>Extra stuff:</w:t>
      </w:r>
    </w:p>
    <w:p w14:paraId="58EB6721" w14:textId="77777777" w:rsidR="00A26296" w:rsidRDefault="00A26296">
      <w:pPr>
        <w:pStyle w:val="Commentaire"/>
      </w:pPr>
      <w:r>
        <w:t xml:space="preserve">(Li et al., </w:t>
      </w:r>
    </w:p>
    <w:p w14:paraId="0D810834" w14:textId="77777777" w:rsidR="00A26296" w:rsidRDefault="00A26296">
      <w:pPr>
        <w:pStyle w:val="Commentaire"/>
      </w:pPr>
    </w:p>
    <w:p w14:paraId="51ABB37E" w14:textId="77777777" w:rsidR="00A26296" w:rsidRDefault="00A26296">
      <w:pPr>
        <w:pStyle w:val="Commentaire"/>
      </w:pPr>
      <w:r>
        <w:t>Correct:</w:t>
      </w:r>
    </w:p>
    <w:p w14:paraId="1BB44F17" w14:textId="77777777" w:rsidR="00A26296" w:rsidRDefault="00A26296">
      <w:pPr>
        <w:pStyle w:val="Commentaire"/>
      </w:pPr>
      <w:r>
        <w:t>C. Li et al. (2020)</w:t>
      </w:r>
    </w:p>
    <w:p w14:paraId="379F0C6F" w14:textId="6F4AD814" w:rsidR="00A26296" w:rsidRDefault="00A26296">
      <w:pPr>
        <w:pStyle w:val="Commentaire"/>
      </w:pPr>
      <w:r>
        <w:t>(C. Li et al., 2020)</w:t>
      </w:r>
    </w:p>
  </w:comment>
  <w:comment w:id="6498" w:author="Robin Matthews" w:date="2021-07-13T15:11:00Z" w:initials="RM">
    <w:p w14:paraId="6E28C380" w14:textId="77777777" w:rsidR="00A26296" w:rsidRDefault="00A26296">
      <w:pPr>
        <w:pStyle w:val="Commentaire"/>
      </w:pPr>
      <w:r>
        <w:rPr>
          <w:rStyle w:val="Marquedecommentaire"/>
        </w:rPr>
        <w:annotationRef/>
      </w:r>
      <w:r>
        <w:t>Not found:</w:t>
      </w:r>
    </w:p>
    <w:p w14:paraId="4C7FC059" w14:textId="77777777" w:rsidR="00A26296" w:rsidRDefault="00A26296">
      <w:pPr>
        <w:pStyle w:val="Commentaire"/>
      </w:pPr>
      <w:r>
        <w:t>C. Li et al.</w:t>
      </w:r>
    </w:p>
    <w:p w14:paraId="7931A93B" w14:textId="77777777" w:rsidR="00A26296" w:rsidRDefault="00A26296">
      <w:pPr>
        <w:pStyle w:val="Commentaire"/>
      </w:pPr>
    </w:p>
    <w:p w14:paraId="14FE1637" w14:textId="77777777" w:rsidR="00A26296" w:rsidRDefault="00A26296">
      <w:pPr>
        <w:pStyle w:val="Commentaire"/>
      </w:pPr>
      <w:r>
        <w:t>Extra stuff:</w:t>
      </w:r>
    </w:p>
    <w:p w14:paraId="0917DA5D" w14:textId="77777777" w:rsidR="00A26296" w:rsidRDefault="00A26296">
      <w:pPr>
        <w:pStyle w:val="Commentaire"/>
      </w:pPr>
      <w:r>
        <w:t xml:space="preserve">(Li et al., </w:t>
      </w:r>
    </w:p>
    <w:p w14:paraId="4C4F0C46" w14:textId="77777777" w:rsidR="00A26296" w:rsidRDefault="00A26296">
      <w:pPr>
        <w:pStyle w:val="Commentaire"/>
      </w:pPr>
    </w:p>
    <w:p w14:paraId="2179C5FC" w14:textId="77777777" w:rsidR="00A26296" w:rsidRDefault="00A26296">
      <w:pPr>
        <w:pStyle w:val="Commentaire"/>
      </w:pPr>
      <w:r>
        <w:t>Correct:</w:t>
      </w:r>
    </w:p>
    <w:p w14:paraId="26C5C113" w14:textId="77777777" w:rsidR="00A26296" w:rsidRDefault="00A26296">
      <w:pPr>
        <w:pStyle w:val="Commentaire"/>
      </w:pPr>
      <w:r>
        <w:t>C. Li et al. (2020)</w:t>
      </w:r>
    </w:p>
    <w:p w14:paraId="0E9DBDBC" w14:textId="0B8CB991" w:rsidR="00A26296" w:rsidRDefault="00A26296">
      <w:pPr>
        <w:pStyle w:val="Commentaire"/>
      </w:pPr>
      <w:r>
        <w:t>(C. Li et al., 2020)</w:t>
      </w:r>
    </w:p>
  </w:comment>
  <w:comment w:id="6501" w:author="Robin Matthews" w:date="2021-07-13T15:11:00Z" w:initials="RM">
    <w:p w14:paraId="108606C3" w14:textId="77777777" w:rsidR="00A26296" w:rsidRDefault="00A26296">
      <w:pPr>
        <w:pStyle w:val="Commentaire"/>
      </w:pPr>
      <w:r>
        <w:rPr>
          <w:rStyle w:val="Marquedecommentaire"/>
        </w:rPr>
        <w:annotationRef/>
      </w:r>
      <w:r>
        <w:t>Not found:</w:t>
      </w:r>
    </w:p>
    <w:p w14:paraId="1A06EFF3" w14:textId="77777777" w:rsidR="00A26296" w:rsidRDefault="00A26296">
      <w:pPr>
        <w:pStyle w:val="Commentaire"/>
      </w:pPr>
      <w:r>
        <w:t>C. Li et al.</w:t>
      </w:r>
    </w:p>
    <w:p w14:paraId="299226FB" w14:textId="77777777" w:rsidR="00A26296" w:rsidRDefault="00A26296">
      <w:pPr>
        <w:pStyle w:val="Commentaire"/>
      </w:pPr>
    </w:p>
    <w:p w14:paraId="5B751476" w14:textId="77777777" w:rsidR="00A26296" w:rsidRDefault="00A26296">
      <w:pPr>
        <w:pStyle w:val="Commentaire"/>
      </w:pPr>
      <w:r>
        <w:t>Extra stuff:</w:t>
      </w:r>
    </w:p>
    <w:p w14:paraId="2A8FD15D" w14:textId="77777777" w:rsidR="00A26296" w:rsidRDefault="00A26296">
      <w:pPr>
        <w:pStyle w:val="Commentaire"/>
      </w:pPr>
      <w:r>
        <w:t xml:space="preserve">(Li et al., </w:t>
      </w:r>
    </w:p>
    <w:p w14:paraId="73139F22" w14:textId="77777777" w:rsidR="00A26296" w:rsidRDefault="00A26296">
      <w:pPr>
        <w:pStyle w:val="Commentaire"/>
      </w:pPr>
    </w:p>
    <w:p w14:paraId="16691B46" w14:textId="77777777" w:rsidR="00A26296" w:rsidRDefault="00A26296">
      <w:pPr>
        <w:pStyle w:val="Commentaire"/>
      </w:pPr>
      <w:r>
        <w:t>Correct:</w:t>
      </w:r>
    </w:p>
    <w:p w14:paraId="38EC6791" w14:textId="77777777" w:rsidR="00A26296" w:rsidRDefault="00A26296">
      <w:pPr>
        <w:pStyle w:val="Commentaire"/>
      </w:pPr>
      <w:r>
        <w:t>C. Li et al. (2020)</w:t>
      </w:r>
    </w:p>
    <w:p w14:paraId="322E7399" w14:textId="604E0462" w:rsidR="00A26296" w:rsidRDefault="00A26296">
      <w:pPr>
        <w:pStyle w:val="Commentaire"/>
      </w:pPr>
      <w:r>
        <w:t>(C. Li et al., 2020)</w:t>
      </w:r>
    </w:p>
  </w:comment>
  <w:comment w:id="6504" w:author="Robin Matthews" w:date="2021-07-13T15:11:00Z" w:initials="RM">
    <w:p w14:paraId="22E5062E" w14:textId="77777777" w:rsidR="00A26296" w:rsidRDefault="00A26296">
      <w:pPr>
        <w:pStyle w:val="Commentaire"/>
      </w:pPr>
      <w:r>
        <w:rPr>
          <w:rStyle w:val="Marquedecommentaire"/>
        </w:rPr>
        <w:annotationRef/>
      </w:r>
      <w:r>
        <w:t>Not found:</w:t>
      </w:r>
    </w:p>
    <w:p w14:paraId="4F2A2F4C" w14:textId="77777777" w:rsidR="00A26296" w:rsidRDefault="00A26296">
      <w:pPr>
        <w:pStyle w:val="Commentaire"/>
      </w:pPr>
      <w:r>
        <w:t>C. Li et al.</w:t>
      </w:r>
    </w:p>
    <w:p w14:paraId="6C94FD60" w14:textId="77777777" w:rsidR="00A26296" w:rsidRDefault="00A26296">
      <w:pPr>
        <w:pStyle w:val="Commentaire"/>
      </w:pPr>
    </w:p>
    <w:p w14:paraId="03B85836" w14:textId="77777777" w:rsidR="00A26296" w:rsidRDefault="00A26296">
      <w:pPr>
        <w:pStyle w:val="Commentaire"/>
      </w:pPr>
      <w:r>
        <w:t>Extra stuff:</w:t>
      </w:r>
    </w:p>
    <w:p w14:paraId="34BD1E29" w14:textId="77777777" w:rsidR="00A26296" w:rsidRDefault="00A26296">
      <w:pPr>
        <w:pStyle w:val="Commentaire"/>
      </w:pPr>
      <w:r>
        <w:t xml:space="preserve">(Li et al., </w:t>
      </w:r>
    </w:p>
    <w:p w14:paraId="2863A024" w14:textId="77777777" w:rsidR="00A26296" w:rsidRDefault="00A26296">
      <w:pPr>
        <w:pStyle w:val="Commentaire"/>
      </w:pPr>
    </w:p>
    <w:p w14:paraId="458EBAE2" w14:textId="77777777" w:rsidR="00A26296" w:rsidRDefault="00A26296">
      <w:pPr>
        <w:pStyle w:val="Commentaire"/>
      </w:pPr>
      <w:r>
        <w:t>Correct:</w:t>
      </w:r>
    </w:p>
    <w:p w14:paraId="2F087974" w14:textId="77777777" w:rsidR="00A26296" w:rsidRDefault="00A26296">
      <w:pPr>
        <w:pStyle w:val="Commentaire"/>
      </w:pPr>
      <w:r>
        <w:t>C. Li et al. (2020)</w:t>
      </w:r>
    </w:p>
    <w:p w14:paraId="477EB65C" w14:textId="73282776" w:rsidR="00A26296" w:rsidRDefault="00A26296">
      <w:pPr>
        <w:pStyle w:val="Commentaire"/>
      </w:pPr>
      <w:r>
        <w:t>(C. Li et al., 2020)</w:t>
      </w:r>
    </w:p>
  </w:comment>
  <w:comment w:id="6507" w:author="Robin Matthews" w:date="2021-07-13T15:11:00Z" w:initials="RM">
    <w:p w14:paraId="18336A51" w14:textId="77777777" w:rsidR="00A26296" w:rsidRDefault="00A26296">
      <w:pPr>
        <w:pStyle w:val="Commentaire"/>
      </w:pPr>
      <w:r>
        <w:rPr>
          <w:rStyle w:val="Marquedecommentaire"/>
        </w:rPr>
        <w:annotationRef/>
      </w:r>
      <w:r>
        <w:t>Not found:</w:t>
      </w:r>
    </w:p>
    <w:p w14:paraId="31178AE1" w14:textId="77777777" w:rsidR="00A26296" w:rsidRDefault="00A26296">
      <w:pPr>
        <w:pStyle w:val="Commentaire"/>
      </w:pPr>
      <w:r>
        <w:t>C. Li et al.</w:t>
      </w:r>
    </w:p>
    <w:p w14:paraId="47BFFD20" w14:textId="77777777" w:rsidR="00A26296" w:rsidRDefault="00A26296">
      <w:pPr>
        <w:pStyle w:val="Commentaire"/>
      </w:pPr>
    </w:p>
    <w:p w14:paraId="6707ABD4" w14:textId="77777777" w:rsidR="00A26296" w:rsidRDefault="00A26296">
      <w:pPr>
        <w:pStyle w:val="Commentaire"/>
      </w:pPr>
      <w:r>
        <w:t>Extra stuff:</w:t>
      </w:r>
    </w:p>
    <w:p w14:paraId="41C156B1" w14:textId="77777777" w:rsidR="00A26296" w:rsidRDefault="00A26296">
      <w:pPr>
        <w:pStyle w:val="Commentaire"/>
      </w:pPr>
      <w:r>
        <w:t xml:space="preserve">(Li et al., </w:t>
      </w:r>
    </w:p>
    <w:p w14:paraId="5521BCD2" w14:textId="77777777" w:rsidR="00A26296" w:rsidRDefault="00A26296">
      <w:pPr>
        <w:pStyle w:val="Commentaire"/>
      </w:pPr>
    </w:p>
    <w:p w14:paraId="153DC005" w14:textId="77777777" w:rsidR="00A26296" w:rsidRDefault="00A26296">
      <w:pPr>
        <w:pStyle w:val="Commentaire"/>
      </w:pPr>
      <w:r>
        <w:t>Correct:</w:t>
      </w:r>
    </w:p>
    <w:p w14:paraId="7492FB88" w14:textId="77777777" w:rsidR="00A26296" w:rsidRDefault="00A26296">
      <w:pPr>
        <w:pStyle w:val="Commentaire"/>
      </w:pPr>
      <w:r>
        <w:t>C. Li et al. (2020)</w:t>
      </w:r>
    </w:p>
    <w:p w14:paraId="1BB4C08A" w14:textId="45C8939B" w:rsidR="00A26296" w:rsidRDefault="00A26296">
      <w:pPr>
        <w:pStyle w:val="Commentaire"/>
      </w:pPr>
      <w:r>
        <w:t>(C. Li et al., 2020)</w:t>
      </w:r>
    </w:p>
  </w:comment>
  <w:comment w:id="6510" w:author="Robin Matthews" w:date="2021-07-13T15:11:00Z" w:initials="RM">
    <w:p w14:paraId="66983090" w14:textId="77777777" w:rsidR="00A26296" w:rsidRDefault="00A26296">
      <w:pPr>
        <w:pStyle w:val="Commentaire"/>
      </w:pPr>
      <w:r>
        <w:rPr>
          <w:rStyle w:val="Marquedecommentaire"/>
        </w:rPr>
        <w:annotationRef/>
      </w:r>
      <w:r>
        <w:t>Not found:</w:t>
      </w:r>
    </w:p>
    <w:p w14:paraId="4F06AB1C" w14:textId="77777777" w:rsidR="00A26296" w:rsidRDefault="00A26296">
      <w:pPr>
        <w:pStyle w:val="Commentaire"/>
      </w:pPr>
      <w:r>
        <w:t>C. Li et al.</w:t>
      </w:r>
    </w:p>
    <w:p w14:paraId="084AC3B1" w14:textId="77777777" w:rsidR="00A26296" w:rsidRDefault="00A26296">
      <w:pPr>
        <w:pStyle w:val="Commentaire"/>
      </w:pPr>
    </w:p>
    <w:p w14:paraId="7E8A1CF1" w14:textId="77777777" w:rsidR="00A26296" w:rsidRDefault="00A26296">
      <w:pPr>
        <w:pStyle w:val="Commentaire"/>
      </w:pPr>
      <w:r>
        <w:t>Extra stuff:</w:t>
      </w:r>
    </w:p>
    <w:p w14:paraId="7AA7CBA7" w14:textId="77777777" w:rsidR="00A26296" w:rsidRDefault="00A26296">
      <w:pPr>
        <w:pStyle w:val="Commentaire"/>
      </w:pPr>
      <w:r>
        <w:t xml:space="preserve">(Li et al., </w:t>
      </w:r>
    </w:p>
    <w:p w14:paraId="3D7A909F" w14:textId="77777777" w:rsidR="00A26296" w:rsidRDefault="00A26296">
      <w:pPr>
        <w:pStyle w:val="Commentaire"/>
      </w:pPr>
    </w:p>
    <w:p w14:paraId="1C1CDE32" w14:textId="77777777" w:rsidR="00A26296" w:rsidRDefault="00A26296">
      <w:pPr>
        <w:pStyle w:val="Commentaire"/>
      </w:pPr>
      <w:r>
        <w:t>Correct:</w:t>
      </w:r>
    </w:p>
    <w:p w14:paraId="774E495B" w14:textId="77777777" w:rsidR="00A26296" w:rsidRDefault="00A26296">
      <w:pPr>
        <w:pStyle w:val="Commentaire"/>
      </w:pPr>
      <w:r>
        <w:t>C. Li et al. (2020)</w:t>
      </w:r>
    </w:p>
    <w:p w14:paraId="56D8E0A6" w14:textId="1161274A" w:rsidR="00A26296" w:rsidRDefault="00A26296">
      <w:pPr>
        <w:pStyle w:val="Commentaire"/>
      </w:pPr>
      <w:r>
        <w:t>(C. Li et al., 2020)</w:t>
      </w:r>
    </w:p>
  </w:comment>
  <w:comment w:id="6517" w:author="Robin Matthews" w:date="2021-07-13T15:11:00Z" w:initials="RM">
    <w:p w14:paraId="5CDA947C" w14:textId="77777777" w:rsidR="00A26296" w:rsidRDefault="00A26296">
      <w:pPr>
        <w:pStyle w:val="Commentaire"/>
      </w:pPr>
      <w:r>
        <w:rPr>
          <w:rStyle w:val="Marquedecommentaire"/>
        </w:rPr>
        <w:annotationRef/>
      </w:r>
      <w:r>
        <w:t>Extra stuff:</w:t>
      </w:r>
    </w:p>
    <w:p w14:paraId="52712467" w14:textId="77777777" w:rsidR="00A26296" w:rsidRDefault="00A26296">
      <w:pPr>
        <w:pStyle w:val="Commentaire"/>
      </w:pPr>
      <w:r>
        <w:t xml:space="preserve">, </w:t>
      </w:r>
    </w:p>
    <w:p w14:paraId="48AD3B58" w14:textId="77777777" w:rsidR="00A26296" w:rsidRDefault="00A26296">
      <w:pPr>
        <w:pStyle w:val="Commentaire"/>
      </w:pPr>
    </w:p>
    <w:p w14:paraId="4898253F" w14:textId="77777777" w:rsidR="00A26296" w:rsidRDefault="00A26296">
      <w:pPr>
        <w:pStyle w:val="Commentaire"/>
      </w:pPr>
      <w:r>
        <w:t>Correct:</w:t>
      </w:r>
    </w:p>
    <w:p w14:paraId="2C8E1C91" w14:textId="77777777" w:rsidR="00A26296" w:rsidRDefault="00A26296">
      <w:pPr>
        <w:pStyle w:val="Commentaire"/>
      </w:pPr>
      <w:r>
        <w:t>López-Franca et al. (2016)</w:t>
      </w:r>
    </w:p>
    <w:p w14:paraId="196D1E0F" w14:textId="62EAADDB" w:rsidR="00A26296" w:rsidRDefault="00A26296">
      <w:pPr>
        <w:pStyle w:val="Commentaire"/>
      </w:pPr>
      <w:r>
        <w:t>(López-Franca et al., 2016)</w:t>
      </w:r>
    </w:p>
  </w:comment>
  <w:comment w:id="6518" w:author="Robin Matthews" w:date="2021-07-13T15:11:00Z" w:initials="RM">
    <w:p w14:paraId="0E902EAE" w14:textId="77777777" w:rsidR="00A26296" w:rsidRDefault="00A26296">
      <w:pPr>
        <w:pStyle w:val="Commentaire"/>
      </w:pPr>
      <w:r>
        <w:rPr>
          <w:rStyle w:val="Marquedecommentaire"/>
        </w:rPr>
        <w:annotationRef/>
      </w:r>
      <w:r>
        <w:t>Extra stuff:</w:t>
      </w:r>
    </w:p>
    <w:p w14:paraId="6DA5B3C7" w14:textId="77777777" w:rsidR="00A26296" w:rsidRDefault="00A26296">
      <w:pPr>
        <w:pStyle w:val="Commentaire"/>
      </w:pPr>
      <w:r>
        <w:t>, ;</w:t>
      </w:r>
    </w:p>
    <w:p w14:paraId="4D17FA86" w14:textId="77777777" w:rsidR="00A26296" w:rsidRDefault="00A26296">
      <w:pPr>
        <w:pStyle w:val="Commentaire"/>
      </w:pPr>
    </w:p>
    <w:p w14:paraId="19E1EABA" w14:textId="77777777" w:rsidR="00A26296" w:rsidRDefault="00A26296">
      <w:pPr>
        <w:pStyle w:val="Commentaire"/>
      </w:pPr>
      <w:r>
        <w:t>Correct:</w:t>
      </w:r>
    </w:p>
    <w:p w14:paraId="3033E55F" w14:textId="77777777" w:rsidR="00A26296" w:rsidRDefault="00A26296">
      <w:pPr>
        <w:pStyle w:val="Commentaire"/>
      </w:pPr>
      <w:r>
        <w:t>Coppola et al. (2021b)</w:t>
      </w:r>
    </w:p>
    <w:p w14:paraId="52BC1BB0" w14:textId="51F32AA7" w:rsidR="00A26296" w:rsidRDefault="00A26296">
      <w:pPr>
        <w:pStyle w:val="Commentaire"/>
      </w:pPr>
      <w:r>
        <w:t>(Coppola et al., 2021b)</w:t>
      </w:r>
    </w:p>
  </w:comment>
  <w:comment w:id="6519" w:author="Robin Matthews" w:date="2021-07-13T15:11:00Z" w:initials="RM">
    <w:p w14:paraId="02DD454A" w14:textId="77777777" w:rsidR="00A26296" w:rsidRDefault="00A26296">
      <w:pPr>
        <w:pStyle w:val="Commentaire"/>
      </w:pPr>
      <w:r>
        <w:rPr>
          <w:rStyle w:val="Marquedecommentaire"/>
        </w:rPr>
        <w:annotationRef/>
      </w:r>
      <w:r>
        <w:t>Not found:</w:t>
      </w:r>
    </w:p>
    <w:p w14:paraId="0E594D47" w14:textId="77777777" w:rsidR="00A26296" w:rsidRDefault="00A26296">
      <w:pPr>
        <w:pStyle w:val="Commentaire"/>
      </w:pPr>
      <w:r>
        <w:t>2014a</w:t>
      </w:r>
    </w:p>
    <w:p w14:paraId="0D58856A" w14:textId="77777777" w:rsidR="00A26296" w:rsidRDefault="00A26296">
      <w:pPr>
        <w:pStyle w:val="Commentaire"/>
      </w:pPr>
    </w:p>
    <w:p w14:paraId="455B0114" w14:textId="77777777" w:rsidR="00A26296" w:rsidRDefault="00A26296">
      <w:pPr>
        <w:pStyle w:val="Commentaire"/>
      </w:pPr>
      <w:r>
        <w:t>Extra stuff:</w:t>
      </w:r>
    </w:p>
    <w:p w14:paraId="2B17540E" w14:textId="77777777" w:rsidR="00A26296" w:rsidRDefault="00A26296">
      <w:pPr>
        <w:pStyle w:val="Commentaire"/>
      </w:pPr>
      <w:r>
        <w:t>, 2014)</w:t>
      </w:r>
    </w:p>
    <w:p w14:paraId="5E69DB9A" w14:textId="77777777" w:rsidR="00A26296" w:rsidRDefault="00A26296">
      <w:pPr>
        <w:pStyle w:val="Commentaire"/>
      </w:pPr>
    </w:p>
    <w:p w14:paraId="799F37C6" w14:textId="77777777" w:rsidR="00A26296" w:rsidRDefault="00A26296">
      <w:pPr>
        <w:pStyle w:val="Commentaire"/>
      </w:pPr>
      <w:r>
        <w:t>Correct:</w:t>
      </w:r>
    </w:p>
    <w:p w14:paraId="612D9B4E" w14:textId="77777777" w:rsidR="00A26296" w:rsidRDefault="00A26296">
      <w:pPr>
        <w:pStyle w:val="Commentaire"/>
      </w:pPr>
      <w:r>
        <w:t>Chou et al. (2014a)</w:t>
      </w:r>
    </w:p>
    <w:p w14:paraId="17ADF2DA" w14:textId="2DABE5C4" w:rsidR="00A26296" w:rsidRDefault="00A26296">
      <w:pPr>
        <w:pStyle w:val="Commentaire"/>
      </w:pPr>
      <w:r>
        <w:t>(Chou et al., 2014a)</w:t>
      </w:r>
    </w:p>
  </w:comment>
  <w:comment w:id="6523" w:author="Robin Matthews" w:date="2021-07-13T15:11:00Z" w:initials="RM">
    <w:p w14:paraId="380EE797" w14:textId="77777777" w:rsidR="00A26296" w:rsidRDefault="00A26296">
      <w:pPr>
        <w:pStyle w:val="Commentaire"/>
      </w:pPr>
      <w:r>
        <w:rPr>
          <w:rStyle w:val="Marquedecommentaire"/>
        </w:rPr>
        <w:annotationRef/>
      </w:r>
      <w:r>
        <w:t>Extra stuff:</w:t>
      </w:r>
    </w:p>
    <w:p w14:paraId="16F81FC3" w14:textId="77777777" w:rsidR="00A26296" w:rsidRDefault="00A26296">
      <w:pPr>
        <w:pStyle w:val="Commentaire"/>
      </w:pPr>
      <w:r>
        <w:t xml:space="preserve">(, </w:t>
      </w:r>
    </w:p>
    <w:p w14:paraId="0EAF7E54" w14:textId="77777777" w:rsidR="00A26296" w:rsidRDefault="00A26296">
      <w:pPr>
        <w:pStyle w:val="Commentaire"/>
      </w:pPr>
    </w:p>
    <w:p w14:paraId="4FB4A1AD" w14:textId="77777777" w:rsidR="00A26296" w:rsidRDefault="00A26296">
      <w:pPr>
        <w:pStyle w:val="Commentaire"/>
      </w:pPr>
      <w:r>
        <w:t>Correct:</w:t>
      </w:r>
    </w:p>
    <w:p w14:paraId="483989A5" w14:textId="77777777" w:rsidR="00A26296" w:rsidRDefault="00A26296">
      <w:pPr>
        <w:pStyle w:val="Commentaire"/>
      </w:pPr>
      <w:r>
        <w:t>Dereczynski et al. (2020)</w:t>
      </w:r>
    </w:p>
    <w:p w14:paraId="425F438B" w14:textId="626252EF" w:rsidR="00A26296" w:rsidRDefault="00A26296">
      <w:pPr>
        <w:pStyle w:val="Commentaire"/>
      </w:pPr>
      <w:r>
        <w:t>(Dereczynski et al., 2020)</w:t>
      </w:r>
    </w:p>
  </w:comment>
  <w:comment w:id="6525" w:author="Robin Matthews" w:date="2021-07-13T15:11:00Z" w:initials="RM">
    <w:p w14:paraId="3271F7EF" w14:textId="77777777" w:rsidR="00A26296" w:rsidRDefault="00A26296">
      <w:pPr>
        <w:pStyle w:val="Commentaire"/>
      </w:pPr>
      <w:r>
        <w:rPr>
          <w:rStyle w:val="Marquedecommentaire"/>
        </w:rPr>
        <w:annotationRef/>
      </w:r>
      <w:r>
        <w:t>Extra stuff:</w:t>
      </w:r>
    </w:p>
    <w:p w14:paraId="3A6D98E2" w14:textId="77777777" w:rsidR="00A26296" w:rsidRDefault="00A26296">
      <w:pPr>
        <w:pStyle w:val="Commentaire"/>
      </w:pPr>
      <w:r>
        <w:t>, ;</w:t>
      </w:r>
    </w:p>
    <w:p w14:paraId="196A1B51" w14:textId="77777777" w:rsidR="00A26296" w:rsidRDefault="00A26296">
      <w:pPr>
        <w:pStyle w:val="Commentaire"/>
      </w:pPr>
    </w:p>
    <w:p w14:paraId="113A6BF9" w14:textId="77777777" w:rsidR="00A26296" w:rsidRDefault="00A26296">
      <w:pPr>
        <w:pStyle w:val="Commentaire"/>
      </w:pPr>
      <w:r>
        <w:t>Correct:</w:t>
      </w:r>
    </w:p>
    <w:p w14:paraId="68345F44" w14:textId="77777777" w:rsidR="00A26296" w:rsidRDefault="00A26296">
      <w:pPr>
        <w:pStyle w:val="Commentaire"/>
      </w:pPr>
      <w:r>
        <w:t>Avila-Diaz et al. (2020)</w:t>
      </w:r>
    </w:p>
    <w:p w14:paraId="230CC7C5" w14:textId="3C37A8D1" w:rsidR="00A26296" w:rsidRDefault="00A26296">
      <w:pPr>
        <w:pStyle w:val="Commentaire"/>
      </w:pPr>
      <w:r>
        <w:t>(Avila-Diaz et al., 2020)</w:t>
      </w:r>
    </w:p>
  </w:comment>
  <w:comment w:id="6526" w:author="Robin Matthews" w:date="2021-07-13T15:11:00Z" w:initials="RM">
    <w:p w14:paraId="7EF9030A" w14:textId="77777777" w:rsidR="00A26296" w:rsidRDefault="00A26296">
      <w:pPr>
        <w:pStyle w:val="Commentaire"/>
      </w:pPr>
      <w:r>
        <w:rPr>
          <w:rStyle w:val="Marquedecommentaire"/>
        </w:rPr>
        <w:annotationRef/>
      </w:r>
      <w:r>
        <w:t>Extra stuff:</w:t>
      </w:r>
    </w:p>
    <w:p w14:paraId="5AD1CF40" w14:textId="77777777" w:rsidR="00A26296" w:rsidRDefault="00A26296">
      <w:pPr>
        <w:pStyle w:val="Commentaire"/>
      </w:pPr>
      <w:r>
        <w:t>, ;</w:t>
      </w:r>
    </w:p>
    <w:p w14:paraId="6F51D815" w14:textId="77777777" w:rsidR="00A26296" w:rsidRDefault="00A26296">
      <w:pPr>
        <w:pStyle w:val="Commentaire"/>
      </w:pPr>
    </w:p>
    <w:p w14:paraId="4E20CA22" w14:textId="77777777" w:rsidR="00A26296" w:rsidRDefault="00A26296">
      <w:pPr>
        <w:pStyle w:val="Commentaire"/>
      </w:pPr>
      <w:r>
        <w:t>Correct:</w:t>
      </w:r>
    </w:p>
    <w:p w14:paraId="5D295030" w14:textId="77777777" w:rsidR="00A26296" w:rsidRDefault="00A26296">
      <w:pPr>
        <w:pStyle w:val="Commentaire"/>
      </w:pPr>
      <w:r>
        <w:t>Geirinhas et al. (2018)</w:t>
      </w:r>
    </w:p>
    <w:p w14:paraId="47EAA11F" w14:textId="14F624A5" w:rsidR="00A26296" w:rsidRDefault="00A26296">
      <w:pPr>
        <w:pStyle w:val="Commentaire"/>
      </w:pPr>
      <w:r>
        <w:t>(Geirinhas et al., 2018)</w:t>
      </w:r>
    </w:p>
  </w:comment>
  <w:comment w:id="6527" w:author="Robin Matthews" w:date="2021-07-13T15:11:00Z" w:initials="RM">
    <w:p w14:paraId="070A357D" w14:textId="77777777" w:rsidR="00A26296" w:rsidRDefault="00A26296">
      <w:pPr>
        <w:pStyle w:val="Commentaire"/>
      </w:pPr>
      <w:r>
        <w:rPr>
          <w:rStyle w:val="Marquedecommentaire"/>
        </w:rPr>
        <w:annotationRef/>
      </w:r>
      <w:r>
        <w:t>Extra stuff:</w:t>
      </w:r>
    </w:p>
    <w:p w14:paraId="3DE6C88C" w14:textId="77777777" w:rsidR="00A26296" w:rsidRDefault="00A26296">
      <w:pPr>
        <w:pStyle w:val="Commentaire"/>
      </w:pPr>
      <w:r>
        <w:t>, )</w:t>
      </w:r>
    </w:p>
    <w:p w14:paraId="2F4BF622" w14:textId="77777777" w:rsidR="00A26296" w:rsidRDefault="00A26296">
      <w:pPr>
        <w:pStyle w:val="Commentaire"/>
      </w:pPr>
    </w:p>
    <w:p w14:paraId="58E75A94" w14:textId="77777777" w:rsidR="00A26296" w:rsidRDefault="00A26296">
      <w:pPr>
        <w:pStyle w:val="Commentaire"/>
      </w:pPr>
      <w:r>
        <w:t>Correct:</w:t>
      </w:r>
    </w:p>
    <w:p w14:paraId="6DCDE0A6" w14:textId="77777777" w:rsidR="00A26296" w:rsidRDefault="00A26296">
      <w:pPr>
        <w:pStyle w:val="Commentaire"/>
      </w:pPr>
      <w:r>
        <w:t>Dunn et al. (2020)</w:t>
      </w:r>
    </w:p>
    <w:p w14:paraId="70136554" w14:textId="0E301F3E" w:rsidR="00A26296" w:rsidRDefault="00A26296">
      <w:pPr>
        <w:pStyle w:val="Commentaire"/>
      </w:pPr>
      <w:r>
        <w:t>(Dunn et al., 2020)</w:t>
      </w:r>
    </w:p>
  </w:comment>
  <w:comment w:id="6528" w:author="Robin Matthews" w:date="2021-07-13T15:12:00Z" w:initials="RM">
    <w:p w14:paraId="3A78531F" w14:textId="77777777" w:rsidR="00A26296" w:rsidRDefault="00A26296">
      <w:pPr>
        <w:pStyle w:val="Commentaire"/>
      </w:pPr>
      <w:r>
        <w:rPr>
          <w:rStyle w:val="Marquedecommentaire"/>
        </w:rPr>
        <w:annotationRef/>
      </w:r>
      <w:r>
        <w:t>Not found:</w:t>
      </w:r>
    </w:p>
    <w:p w14:paraId="3048D02F" w14:textId="77777777" w:rsidR="00A26296" w:rsidRDefault="00A26296">
      <w:pPr>
        <w:pStyle w:val="Commentaire"/>
      </w:pPr>
      <w:r>
        <w:t>C. Li et al.</w:t>
      </w:r>
    </w:p>
    <w:p w14:paraId="3E9B7696" w14:textId="77777777" w:rsidR="00A26296" w:rsidRDefault="00A26296">
      <w:pPr>
        <w:pStyle w:val="Commentaire"/>
      </w:pPr>
    </w:p>
    <w:p w14:paraId="2EBFAB1A" w14:textId="77777777" w:rsidR="00A26296" w:rsidRDefault="00A26296">
      <w:pPr>
        <w:pStyle w:val="Commentaire"/>
      </w:pPr>
      <w:r>
        <w:t>Extra stuff:</w:t>
      </w:r>
    </w:p>
    <w:p w14:paraId="363AF417" w14:textId="77777777" w:rsidR="00A26296" w:rsidRDefault="00A26296">
      <w:pPr>
        <w:pStyle w:val="Commentaire"/>
      </w:pPr>
      <w:r>
        <w:t xml:space="preserve">(Li et al., </w:t>
      </w:r>
    </w:p>
    <w:p w14:paraId="00F7C860" w14:textId="77777777" w:rsidR="00A26296" w:rsidRDefault="00A26296">
      <w:pPr>
        <w:pStyle w:val="Commentaire"/>
      </w:pPr>
    </w:p>
    <w:p w14:paraId="62DC4F32" w14:textId="77777777" w:rsidR="00A26296" w:rsidRDefault="00A26296">
      <w:pPr>
        <w:pStyle w:val="Commentaire"/>
      </w:pPr>
      <w:r>
        <w:t>Correct:</w:t>
      </w:r>
    </w:p>
    <w:p w14:paraId="2CBF97AF" w14:textId="77777777" w:rsidR="00A26296" w:rsidRDefault="00A26296">
      <w:pPr>
        <w:pStyle w:val="Commentaire"/>
      </w:pPr>
      <w:r>
        <w:t>C. Li et al. (2020)</w:t>
      </w:r>
    </w:p>
    <w:p w14:paraId="3F080945" w14:textId="4D2ADC35" w:rsidR="00A26296" w:rsidRDefault="00A26296">
      <w:pPr>
        <w:pStyle w:val="Commentaire"/>
      </w:pPr>
      <w:r>
        <w:t>(C. Li et al., 2020)</w:t>
      </w:r>
    </w:p>
  </w:comment>
  <w:comment w:id="6533" w:author="Robin Matthews" w:date="2021-07-13T15:12:00Z" w:initials="RM">
    <w:p w14:paraId="4BE97612" w14:textId="77777777" w:rsidR="00A26296" w:rsidRDefault="00A26296">
      <w:pPr>
        <w:pStyle w:val="Commentaire"/>
      </w:pPr>
      <w:r>
        <w:rPr>
          <w:rStyle w:val="Marquedecommentaire"/>
        </w:rPr>
        <w:annotationRef/>
      </w:r>
      <w:r>
        <w:t>Not found:</w:t>
      </w:r>
    </w:p>
    <w:p w14:paraId="40818B10" w14:textId="77777777" w:rsidR="00A26296" w:rsidRDefault="00A26296">
      <w:pPr>
        <w:pStyle w:val="Commentaire"/>
      </w:pPr>
      <w:r>
        <w:t>C. Li et al.</w:t>
      </w:r>
    </w:p>
    <w:p w14:paraId="3250537A" w14:textId="77777777" w:rsidR="00A26296" w:rsidRDefault="00A26296">
      <w:pPr>
        <w:pStyle w:val="Commentaire"/>
      </w:pPr>
    </w:p>
    <w:p w14:paraId="4F92BDE5" w14:textId="77777777" w:rsidR="00A26296" w:rsidRDefault="00A26296">
      <w:pPr>
        <w:pStyle w:val="Commentaire"/>
      </w:pPr>
      <w:r>
        <w:t>Extra stuff:</w:t>
      </w:r>
    </w:p>
    <w:p w14:paraId="4DDF0DC0" w14:textId="77777777" w:rsidR="00A26296" w:rsidRDefault="00A26296">
      <w:pPr>
        <w:pStyle w:val="Commentaire"/>
      </w:pPr>
      <w:r>
        <w:t xml:space="preserve">(Li et al., </w:t>
      </w:r>
    </w:p>
    <w:p w14:paraId="2C3A17A6" w14:textId="77777777" w:rsidR="00A26296" w:rsidRDefault="00A26296">
      <w:pPr>
        <w:pStyle w:val="Commentaire"/>
      </w:pPr>
    </w:p>
    <w:p w14:paraId="52FAB7A7" w14:textId="77777777" w:rsidR="00A26296" w:rsidRDefault="00A26296">
      <w:pPr>
        <w:pStyle w:val="Commentaire"/>
      </w:pPr>
      <w:r>
        <w:t>Correct:</w:t>
      </w:r>
    </w:p>
    <w:p w14:paraId="639B136B" w14:textId="77777777" w:rsidR="00A26296" w:rsidRDefault="00A26296">
      <w:pPr>
        <w:pStyle w:val="Commentaire"/>
      </w:pPr>
      <w:r>
        <w:t>C. Li et al. (2020)</w:t>
      </w:r>
    </w:p>
    <w:p w14:paraId="3A349266" w14:textId="4F44D7CC" w:rsidR="00A26296" w:rsidRDefault="00A26296">
      <w:pPr>
        <w:pStyle w:val="Commentaire"/>
      </w:pPr>
      <w:r>
        <w:t>(C. Li et al., 2020)</w:t>
      </w:r>
    </w:p>
  </w:comment>
  <w:comment w:id="6536" w:author="Robin Matthews" w:date="2021-07-13T15:12:00Z" w:initials="RM">
    <w:p w14:paraId="60FDF1E0" w14:textId="77777777" w:rsidR="00A26296" w:rsidRDefault="00A26296">
      <w:pPr>
        <w:pStyle w:val="Commentaire"/>
      </w:pPr>
      <w:r>
        <w:rPr>
          <w:rStyle w:val="Marquedecommentaire"/>
        </w:rPr>
        <w:annotationRef/>
      </w:r>
      <w:r>
        <w:t>Not found:</w:t>
      </w:r>
    </w:p>
    <w:p w14:paraId="531725A4" w14:textId="77777777" w:rsidR="00A26296" w:rsidRDefault="00A26296">
      <w:pPr>
        <w:pStyle w:val="Commentaire"/>
      </w:pPr>
      <w:r>
        <w:t>C. Li et al.</w:t>
      </w:r>
    </w:p>
    <w:p w14:paraId="72DC7200" w14:textId="77777777" w:rsidR="00A26296" w:rsidRDefault="00A26296">
      <w:pPr>
        <w:pStyle w:val="Commentaire"/>
      </w:pPr>
    </w:p>
    <w:p w14:paraId="571EE077" w14:textId="77777777" w:rsidR="00A26296" w:rsidRDefault="00A26296">
      <w:pPr>
        <w:pStyle w:val="Commentaire"/>
      </w:pPr>
      <w:r>
        <w:t>Extra stuff:</w:t>
      </w:r>
    </w:p>
    <w:p w14:paraId="5808FD79" w14:textId="77777777" w:rsidR="00A26296" w:rsidRDefault="00A26296">
      <w:pPr>
        <w:pStyle w:val="Commentaire"/>
      </w:pPr>
      <w:r>
        <w:t xml:space="preserve">(Li et al., </w:t>
      </w:r>
    </w:p>
    <w:p w14:paraId="1709EF4E" w14:textId="77777777" w:rsidR="00A26296" w:rsidRDefault="00A26296">
      <w:pPr>
        <w:pStyle w:val="Commentaire"/>
      </w:pPr>
    </w:p>
    <w:p w14:paraId="511602EC" w14:textId="77777777" w:rsidR="00A26296" w:rsidRDefault="00A26296">
      <w:pPr>
        <w:pStyle w:val="Commentaire"/>
      </w:pPr>
      <w:r>
        <w:t>Correct:</w:t>
      </w:r>
    </w:p>
    <w:p w14:paraId="0A677387" w14:textId="77777777" w:rsidR="00A26296" w:rsidRDefault="00A26296">
      <w:pPr>
        <w:pStyle w:val="Commentaire"/>
      </w:pPr>
      <w:r>
        <w:t>C. Li et al. (2020)</w:t>
      </w:r>
    </w:p>
    <w:p w14:paraId="3EF97CE8" w14:textId="3DC7BBAA" w:rsidR="00A26296" w:rsidRDefault="00A26296">
      <w:pPr>
        <w:pStyle w:val="Commentaire"/>
      </w:pPr>
      <w:r>
        <w:t>(C. Li et al., 2020)</w:t>
      </w:r>
    </w:p>
  </w:comment>
  <w:comment w:id="6539" w:author="Robin Matthews" w:date="2021-07-13T15:12:00Z" w:initials="RM">
    <w:p w14:paraId="2E913ED9" w14:textId="77777777" w:rsidR="00A26296" w:rsidRDefault="00A26296">
      <w:pPr>
        <w:pStyle w:val="Commentaire"/>
      </w:pPr>
      <w:r>
        <w:rPr>
          <w:rStyle w:val="Marquedecommentaire"/>
        </w:rPr>
        <w:annotationRef/>
      </w:r>
      <w:r>
        <w:t>Not found:</w:t>
      </w:r>
    </w:p>
    <w:p w14:paraId="3F5D7A96" w14:textId="77777777" w:rsidR="00A26296" w:rsidRDefault="00A26296">
      <w:pPr>
        <w:pStyle w:val="Commentaire"/>
      </w:pPr>
      <w:r>
        <w:t>C. Li et al.</w:t>
      </w:r>
    </w:p>
    <w:p w14:paraId="7C4B9A2A" w14:textId="77777777" w:rsidR="00A26296" w:rsidRDefault="00A26296">
      <w:pPr>
        <w:pStyle w:val="Commentaire"/>
      </w:pPr>
    </w:p>
    <w:p w14:paraId="19F23337" w14:textId="77777777" w:rsidR="00A26296" w:rsidRDefault="00A26296">
      <w:pPr>
        <w:pStyle w:val="Commentaire"/>
      </w:pPr>
      <w:r>
        <w:t>Extra stuff:</w:t>
      </w:r>
    </w:p>
    <w:p w14:paraId="4C5ECF00" w14:textId="77777777" w:rsidR="00A26296" w:rsidRDefault="00A26296">
      <w:pPr>
        <w:pStyle w:val="Commentaire"/>
      </w:pPr>
      <w:r>
        <w:t xml:space="preserve">(Li et al., </w:t>
      </w:r>
    </w:p>
    <w:p w14:paraId="3C03F4C8" w14:textId="77777777" w:rsidR="00A26296" w:rsidRDefault="00A26296">
      <w:pPr>
        <w:pStyle w:val="Commentaire"/>
      </w:pPr>
    </w:p>
    <w:p w14:paraId="67F3DC05" w14:textId="77777777" w:rsidR="00A26296" w:rsidRDefault="00A26296">
      <w:pPr>
        <w:pStyle w:val="Commentaire"/>
      </w:pPr>
      <w:r>
        <w:t>Correct:</w:t>
      </w:r>
    </w:p>
    <w:p w14:paraId="4017CB0C" w14:textId="77777777" w:rsidR="00A26296" w:rsidRDefault="00A26296">
      <w:pPr>
        <w:pStyle w:val="Commentaire"/>
      </w:pPr>
      <w:r>
        <w:t>C. Li et al. (2020)</w:t>
      </w:r>
    </w:p>
    <w:p w14:paraId="77F45FD2" w14:textId="6BD569D7" w:rsidR="00A26296" w:rsidRDefault="00A26296">
      <w:pPr>
        <w:pStyle w:val="Commentaire"/>
      </w:pPr>
      <w:r>
        <w:t>(C. Li et al., 2020)</w:t>
      </w:r>
    </w:p>
  </w:comment>
  <w:comment w:id="6542" w:author="Robin Matthews" w:date="2021-07-13T15:12:00Z" w:initials="RM">
    <w:p w14:paraId="57435BDF" w14:textId="77777777" w:rsidR="00A26296" w:rsidRDefault="00A26296">
      <w:pPr>
        <w:pStyle w:val="Commentaire"/>
      </w:pPr>
      <w:r>
        <w:rPr>
          <w:rStyle w:val="Marquedecommentaire"/>
        </w:rPr>
        <w:annotationRef/>
      </w:r>
      <w:r>
        <w:t>Not found:</w:t>
      </w:r>
    </w:p>
    <w:p w14:paraId="7B00710E" w14:textId="77777777" w:rsidR="00A26296" w:rsidRDefault="00A26296">
      <w:pPr>
        <w:pStyle w:val="Commentaire"/>
      </w:pPr>
      <w:r>
        <w:t>C. Li et al.</w:t>
      </w:r>
    </w:p>
    <w:p w14:paraId="62BF3A40" w14:textId="77777777" w:rsidR="00A26296" w:rsidRDefault="00A26296">
      <w:pPr>
        <w:pStyle w:val="Commentaire"/>
      </w:pPr>
    </w:p>
    <w:p w14:paraId="43F96F42" w14:textId="77777777" w:rsidR="00A26296" w:rsidRDefault="00A26296">
      <w:pPr>
        <w:pStyle w:val="Commentaire"/>
      </w:pPr>
      <w:r>
        <w:t>Extra stuff:</w:t>
      </w:r>
    </w:p>
    <w:p w14:paraId="2A814581" w14:textId="77777777" w:rsidR="00A26296" w:rsidRDefault="00A26296">
      <w:pPr>
        <w:pStyle w:val="Commentaire"/>
      </w:pPr>
      <w:r>
        <w:t xml:space="preserve">(Li et al., </w:t>
      </w:r>
    </w:p>
    <w:p w14:paraId="02F7FDCA" w14:textId="77777777" w:rsidR="00A26296" w:rsidRDefault="00A26296">
      <w:pPr>
        <w:pStyle w:val="Commentaire"/>
      </w:pPr>
    </w:p>
    <w:p w14:paraId="05F37F4D" w14:textId="77777777" w:rsidR="00A26296" w:rsidRDefault="00A26296">
      <w:pPr>
        <w:pStyle w:val="Commentaire"/>
      </w:pPr>
      <w:r>
        <w:t>Correct:</w:t>
      </w:r>
    </w:p>
    <w:p w14:paraId="3E872677" w14:textId="77777777" w:rsidR="00A26296" w:rsidRDefault="00A26296">
      <w:pPr>
        <w:pStyle w:val="Commentaire"/>
      </w:pPr>
      <w:r>
        <w:t>C. Li et al. (2020)</w:t>
      </w:r>
    </w:p>
    <w:p w14:paraId="1AF0B750" w14:textId="61DB8443" w:rsidR="00A26296" w:rsidRDefault="00A26296">
      <w:pPr>
        <w:pStyle w:val="Commentaire"/>
      </w:pPr>
      <w:r>
        <w:t>(C. Li et al., 2020)</w:t>
      </w:r>
    </w:p>
  </w:comment>
  <w:comment w:id="6545" w:author="Robin Matthews" w:date="2021-07-13T15:12:00Z" w:initials="RM">
    <w:p w14:paraId="0A02EDD6" w14:textId="77777777" w:rsidR="00A26296" w:rsidRDefault="00A26296">
      <w:pPr>
        <w:pStyle w:val="Commentaire"/>
      </w:pPr>
      <w:r>
        <w:rPr>
          <w:rStyle w:val="Marquedecommentaire"/>
        </w:rPr>
        <w:annotationRef/>
      </w:r>
      <w:r>
        <w:t>Not found:</w:t>
      </w:r>
    </w:p>
    <w:p w14:paraId="76B3C955" w14:textId="77777777" w:rsidR="00A26296" w:rsidRDefault="00A26296">
      <w:pPr>
        <w:pStyle w:val="Commentaire"/>
      </w:pPr>
      <w:r>
        <w:t>C. Li et al.</w:t>
      </w:r>
    </w:p>
    <w:p w14:paraId="2B530DF6" w14:textId="77777777" w:rsidR="00A26296" w:rsidRDefault="00A26296">
      <w:pPr>
        <w:pStyle w:val="Commentaire"/>
      </w:pPr>
    </w:p>
    <w:p w14:paraId="61F4B744" w14:textId="77777777" w:rsidR="00A26296" w:rsidRDefault="00A26296">
      <w:pPr>
        <w:pStyle w:val="Commentaire"/>
      </w:pPr>
      <w:r>
        <w:t>Extra stuff:</w:t>
      </w:r>
    </w:p>
    <w:p w14:paraId="7C3ACBA8" w14:textId="77777777" w:rsidR="00A26296" w:rsidRDefault="00A26296">
      <w:pPr>
        <w:pStyle w:val="Commentaire"/>
      </w:pPr>
      <w:r>
        <w:t xml:space="preserve">(Li et al., </w:t>
      </w:r>
    </w:p>
    <w:p w14:paraId="06605184" w14:textId="77777777" w:rsidR="00A26296" w:rsidRDefault="00A26296">
      <w:pPr>
        <w:pStyle w:val="Commentaire"/>
      </w:pPr>
    </w:p>
    <w:p w14:paraId="539BA103" w14:textId="77777777" w:rsidR="00A26296" w:rsidRDefault="00A26296">
      <w:pPr>
        <w:pStyle w:val="Commentaire"/>
      </w:pPr>
      <w:r>
        <w:t>Correct:</w:t>
      </w:r>
    </w:p>
    <w:p w14:paraId="14E523E8" w14:textId="77777777" w:rsidR="00A26296" w:rsidRDefault="00A26296">
      <w:pPr>
        <w:pStyle w:val="Commentaire"/>
      </w:pPr>
      <w:r>
        <w:t>C. Li et al. (2020)</w:t>
      </w:r>
    </w:p>
    <w:p w14:paraId="63A0D06A" w14:textId="359F4A08" w:rsidR="00A26296" w:rsidRDefault="00A26296">
      <w:pPr>
        <w:pStyle w:val="Commentaire"/>
      </w:pPr>
      <w:r>
        <w:t>(C. Li et al., 2020)</w:t>
      </w:r>
    </w:p>
  </w:comment>
  <w:comment w:id="6554" w:author="Robin Matthews" w:date="2021-07-13T15:12:00Z" w:initials="RM">
    <w:p w14:paraId="22A7716A" w14:textId="77777777" w:rsidR="00A26296" w:rsidRDefault="00A26296">
      <w:pPr>
        <w:pStyle w:val="Commentaire"/>
      </w:pPr>
      <w:r>
        <w:rPr>
          <w:rStyle w:val="Marquedecommentaire"/>
        </w:rPr>
        <w:annotationRef/>
      </w:r>
      <w:r>
        <w:t>Extra stuff:</w:t>
      </w:r>
    </w:p>
    <w:p w14:paraId="5A239AD7" w14:textId="77777777" w:rsidR="00A26296" w:rsidRDefault="00A26296">
      <w:pPr>
        <w:pStyle w:val="Commentaire"/>
      </w:pPr>
      <w:r>
        <w:t xml:space="preserve">, </w:t>
      </w:r>
    </w:p>
    <w:p w14:paraId="22822CA5" w14:textId="77777777" w:rsidR="00A26296" w:rsidRDefault="00A26296">
      <w:pPr>
        <w:pStyle w:val="Commentaire"/>
      </w:pPr>
    </w:p>
    <w:p w14:paraId="0F31C16A" w14:textId="77777777" w:rsidR="00A26296" w:rsidRDefault="00A26296">
      <w:pPr>
        <w:pStyle w:val="Commentaire"/>
      </w:pPr>
      <w:r>
        <w:t>Correct:</w:t>
      </w:r>
    </w:p>
    <w:p w14:paraId="5B06C1CE" w14:textId="77777777" w:rsidR="00A26296" w:rsidRDefault="00A26296">
      <w:pPr>
        <w:pStyle w:val="Commentaire"/>
      </w:pPr>
      <w:r>
        <w:t>López-Franca et al. (2016)</w:t>
      </w:r>
    </w:p>
    <w:p w14:paraId="1138BF33" w14:textId="2D45DAEC" w:rsidR="00A26296" w:rsidRDefault="00A26296">
      <w:pPr>
        <w:pStyle w:val="Commentaire"/>
      </w:pPr>
      <w:r>
        <w:t>(López-Franca et al., 2016)</w:t>
      </w:r>
    </w:p>
  </w:comment>
  <w:comment w:id="6555" w:author="Robin Matthews" w:date="2021-07-13T15:12:00Z" w:initials="RM">
    <w:p w14:paraId="3509DDA3" w14:textId="77777777" w:rsidR="00A26296" w:rsidRDefault="00A26296">
      <w:pPr>
        <w:pStyle w:val="Commentaire"/>
      </w:pPr>
      <w:r>
        <w:rPr>
          <w:rStyle w:val="Marquedecommentaire"/>
        </w:rPr>
        <w:annotationRef/>
      </w:r>
      <w:r>
        <w:t>Extra stuff:</w:t>
      </w:r>
    </w:p>
    <w:p w14:paraId="4D64D947" w14:textId="77777777" w:rsidR="00A26296" w:rsidRDefault="00A26296">
      <w:pPr>
        <w:pStyle w:val="Commentaire"/>
      </w:pPr>
      <w:r>
        <w:t xml:space="preserve">, </w:t>
      </w:r>
    </w:p>
    <w:p w14:paraId="10930C06" w14:textId="77777777" w:rsidR="00A26296" w:rsidRDefault="00A26296">
      <w:pPr>
        <w:pStyle w:val="Commentaire"/>
      </w:pPr>
    </w:p>
    <w:p w14:paraId="7CD1EC0B" w14:textId="77777777" w:rsidR="00A26296" w:rsidRDefault="00A26296">
      <w:pPr>
        <w:pStyle w:val="Commentaire"/>
      </w:pPr>
      <w:r>
        <w:t>Correct:</w:t>
      </w:r>
    </w:p>
    <w:p w14:paraId="2A2AA685" w14:textId="77777777" w:rsidR="00A26296" w:rsidRDefault="00A26296">
      <w:pPr>
        <w:pStyle w:val="Commentaire"/>
      </w:pPr>
      <w:r>
        <w:t>Coppola et al. (2021b)</w:t>
      </w:r>
    </w:p>
    <w:p w14:paraId="265F7AC2" w14:textId="41430898" w:rsidR="00A26296" w:rsidRDefault="00A26296">
      <w:pPr>
        <w:pStyle w:val="Commentaire"/>
      </w:pPr>
      <w:r>
        <w:t>(Coppola et al., 2021b)</w:t>
      </w:r>
    </w:p>
  </w:comment>
  <w:comment w:id="6556" w:author="Robin Matthews" w:date="2021-07-13T15:12:00Z" w:initials="RM">
    <w:p w14:paraId="58C34016" w14:textId="77777777" w:rsidR="00A26296" w:rsidRDefault="00A26296">
      <w:pPr>
        <w:pStyle w:val="Commentaire"/>
      </w:pPr>
      <w:r>
        <w:rPr>
          <w:rStyle w:val="Marquedecommentaire"/>
        </w:rPr>
        <w:annotationRef/>
      </w:r>
      <w:r>
        <w:t>Not found:</w:t>
      </w:r>
    </w:p>
    <w:p w14:paraId="6CC7D18A" w14:textId="77777777" w:rsidR="00A26296" w:rsidRDefault="00A26296">
      <w:pPr>
        <w:pStyle w:val="Commentaire"/>
      </w:pPr>
      <w:r>
        <w:t>2014a</w:t>
      </w:r>
    </w:p>
    <w:p w14:paraId="52B62B6F" w14:textId="77777777" w:rsidR="00A26296" w:rsidRDefault="00A26296">
      <w:pPr>
        <w:pStyle w:val="Commentaire"/>
      </w:pPr>
    </w:p>
    <w:p w14:paraId="5BB26C81" w14:textId="77777777" w:rsidR="00A26296" w:rsidRDefault="00A26296">
      <w:pPr>
        <w:pStyle w:val="Commentaire"/>
      </w:pPr>
      <w:r>
        <w:t>Extra stuff:</w:t>
      </w:r>
    </w:p>
    <w:p w14:paraId="08D5B4B2" w14:textId="77777777" w:rsidR="00A26296" w:rsidRDefault="00A26296">
      <w:pPr>
        <w:pStyle w:val="Commentaire"/>
      </w:pPr>
      <w:r>
        <w:t>, 2014)</w:t>
      </w:r>
    </w:p>
    <w:p w14:paraId="542E7527" w14:textId="77777777" w:rsidR="00A26296" w:rsidRDefault="00A26296">
      <w:pPr>
        <w:pStyle w:val="Commentaire"/>
      </w:pPr>
    </w:p>
    <w:p w14:paraId="6766822A" w14:textId="77777777" w:rsidR="00A26296" w:rsidRDefault="00A26296">
      <w:pPr>
        <w:pStyle w:val="Commentaire"/>
      </w:pPr>
      <w:r>
        <w:t>Correct:</w:t>
      </w:r>
    </w:p>
    <w:p w14:paraId="25B69FB6" w14:textId="77777777" w:rsidR="00A26296" w:rsidRDefault="00A26296">
      <w:pPr>
        <w:pStyle w:val="Commentaire"/>
      </w:pPr>
      <w:r>
        <w:t>Chou et al. (2014a)</w:t>
      </w:r>
    </w:p>
    <w:p w14:paraId="53CF35AE" w14:textId="6A19C98E" w:rsidR="00A26296" w:rsidRDefault="00A26296">
      <w:pPr>
        <w:pStyle w:val="Commentaire"/>
      </w:pPr>
      <w:r>
        <w:t>(Chou et al., 2014a)</w:t>
      </w:r>
    </w:p>
  </w:comment>
  <w:comment w:id="6561" w:author="Robin Matthews" w:date="2021-07-13T15:12:00Z" w:initials="RM">
    <w:p w14:paraId="5FC670DB" w14:textId="77777777" w:rsidR="00A26296" w:rsidRDefault="00A26296">
      <w:pPr>
        <w:pStyle w:val="Commentaire"/>
      </w:pPr>
      <w:r>
        <w:rPr>
          <w:rStyle w:val="Marquedecommentaire"/>
        </w:rPr>
        <w:annotationRef/>
      </w:r>
      <w:r>
        <w:t>Extra stuff:</w:t>
      </w:r>
    </w:p>
    <w:p w14:paraId="05486D18" w14:textId="77777777" w:rsidR="00A26296" w:rsidRDefault="00A26296">
      <w:pPr>
        <w:pStyle w:val="Commentaire"/>
      </w:pPr>
      <w:r>
        <w:t xml:space="preserve">; </w:t>
      </w:r>
    </w:p>
    <w:p w14:paraId="4B5C8F52" w14:textId="77777777" w:rsidR="00A26296" w:rsidRDefault="00A26296">
      <w:pPr>
        <w:pStyle w:val="Commentaire"/>
      </w:pPr>
    </w:p>
    <w:p w14:paraId="60D4AEDD" w14:textId="77777777" w:rsidR="00A26296" w:rsidRDefault="00A26296">
      <w:pPr>
        <w:pStyle w:val="Commentaire"/>
      </w:pPr>
      <w:r>
        <w:t>Correct:</w:t>
      </w:r>
    </w:p>
    <w:p w14:paraId="304896C6" w14:textId="77777777" w:rsidR="00A26296" w:rsidRDefault="00A26296">
      <w:pPr>
        <w:pStyle w:val="Commentaire"/>
      </w:pPr>
      <w:r>
        <w:t>Avila-Diaz et al. (2020)</w:t>
      </w:r>
    </w:p>
    <w:p w14:paraId="0EA73853" w14:textId="6BCCF8D4" w:rsidR="00A26296" w:rsidRDefault="00A26296">
      <w:pPr>
        <w:pStyle w:val="Commentaire"/>
      </w:pPr>
      <w:r>
        <w:t>(Avila-Diaz et al., 2020)</w:t>
      </w:r>
    </w:p>
  </w:comment>
  <w:comment w:id="6562" w:author="Robin Matthews" w:date="2021-07-13T15:12:00Z" w:initials="RM">
    <w:p w14:paraId="056BDFF0" w14:textId="77777777" w:rsidR="00A26296" w:rsidRDefault="00A26296">
      <w:pPr>
        <w:pStyle w:val="Commentaire"/>
      </w:pPr>
      <w:r>
        <w:rPr>
          <w:rStyle w:val="Marquedecommentaire"/>
        </w:rPr>
        <w:annotationRef/>
      </w:r>
      <w:r>
        <w:t>Extra stuff:</w:t>
      </w:r>
    </w:p>
    <w:p w14:paraId="7AAA4CD5" w14:textId="77777777" w:rsidR="00A26296" w:rsidRDefault="00A26296">
      <w:pPr>
        <w:pStyle w:val="Commentaire"/>
      </w:pPr>
      <w:r>
        <w:t>, ;</w:t>
      </w:r>
    </w:p>
    <w:p w14:paraId="62FD12BD" w14:textId="77777777" w:rsidR="00A26296" w:rsidRDefault="00A26296">
      <w:pPr>
        <w:pStyle w:val="Commentaire"/>
      </w:pPr>
    </w:p>
    <w:p w14:paraId="160F7658" w14:textId="77777777" w:rsidR="00A26296" w:rsidRDefault="00A26296">
      <w:pPr>
        <w:pStyle w:val="Commentaire"/>
      </w:pPr>
      <w:r>
        <w:t>Correct:</w:t>
      </w:r>
    </w:p>
    <w:p w14:paraId="10E94A8E" w14:textId="77777777" w:rsidR="00A26296" w:rsidRDefault="00A26296">
      <w:pPr>
        <w:pStyle w:val="Commentaire"/>
      </w:pPr>
      <w:r>
        <w:t>Geirinhas et al. (2018)</w:t>
      </w:r>
    </w:p>
    <w:p w14:paraId="11F978D9" w14:textId="60DDEAD9" w:rsidR="00A26296" w:rsidRDefault="00A26296">
      <w:pPr>
        <w:pStyle w:val="Commentaire"/>
      </w:pPr>
      <w:r>
        <w:t>(Geirinhas et al., 2018)</w:t>
      </w:r>
    </w:p>
  </w:comment>
  <w:comment w:id="6563" w:author="Robin Matthews" w:date="2021-07-13T15:12:00Z" w:initials="RM">
    <w:p w14:paraId="7554BB3A" w14:textId="77777777" w:rsidR="00A26296" w:rsidRDefault="00A26296">
      <w:pPr>
        <w:pStyle w:val="Commentaire"/>
      </w:pPr>
      <w:r>
        <w:rPr>
          <w:rStyle w:val="Marquedecommentaire"/>
        </w:rPr>
        <w:annotationRef/>
      </w:r>
      <w:r>
        <w:t>Extra stuff:</w:t>
      </w:r>
    </w:p>
    <w:p w14:paraId="596D7649" w14:textId="77777777" w:rsidR="00A26296" w:rsidRDefault="00A26296">
      <w:pPr>
        <w:pStyle w:val="Commentaire"/>
      </w:pPr>
      <w:r>
        <w:t>, )</w:t>
      </w:r>
    </w:p>
    <w:p w14:paraId="0EE11F88" w14:textId="77777777" w:rsidR="00A26296" w:rsidRDefault="00A26296">
      <w:pPr>
        <w:pStyle w:val="Commentaire"/>
      </w:pPr>
    </w:p>
    <w:p w14:paraId="65618D28" w14:textId="77777777" w:rsidR="00A26296" w:rsidRDefault="00A26296">
      <w:pPr>
        <w:pStyle w:val="Commentaire"/>
      </w:pPr>
      <w:r>
        <w:t>Correct:</w:t>
      </w:r>
    </w:p>
    <w:p w14:paraId="10F32152" w14:textId="77777777" w:rsidR="00A26296" w:rsidRDefault="00A26296">
      <w:pPr>
        <w:pStyle w:val="Commentaire"/>
      </w:pPr>
      <w:r>
        <w:t>Dunn et al. (2020)</w:t>
      </w:r>
    </w:p>
    <w:p w14:paraId="6240B238" w14:textId="5A520D98" w:rsidR="00A26296" w:rsidRDefault="00A26296">
      <w:pPr>
        <w:pStyle w:val="Commentaire"/>
      </w:pPr>
      <w:r>
        <w:t>(Dunn et al., 2020)</w:t>
      </w:r>
    </w:p>
  </w:comment>
  <w:comment w:id="6564" w:author="Robin Matthews" w:date="2021-07-13T15:12:00Z" w:initials="RM">
    <w:p w14:paraId="42941FF8" w14:textId="77777777" w:rsidR="00A26296" w:rsidRDefault="00A26296">
      <w:pPr>
        <w:pStyle w:val="Commentaire"/>
      </w:pPr>
      <w:r>
        <w:rPr>
          <w:rStyle w:val="Marquedecommentaire"/>
        </w:rPr>
        <w:annotationRef/>
      </w:r>
      <w:r>
        <w:t>Not found:</w:t>
      </w:r>
    </w:p>
    <w:p w14:paraId="2D80F387" w14:textId="77777777" w:rsidR="00A26296" w:rsidRDefault="00A26296">
      <w:pPr>
        <w:pStyle w:val="Commentaire"/>
      </w:pPr>
      <w:r>
        <w:t>C. Li et al.</w:t>
      </w:r>
    </w:p>
    <w:p w14:paraId="196383B1" w14:textId="77777777" w:rsidR="00A26296" w:rsidRDefault="00A26296">
      <w:pPr>
        <w:pStyle w:val="Commentaire"/>
      </w:pPr>
    </w:p>
    <w:p w14:paraId="6F20AF4E" w14:textId="77777777" w:rsidR="00A26296" w:rsidRDefault="00A26296">
      <w:pPr>
        <w:pStyle w:val="Commentaire"/>
      </w:pPr>
      <w:r>
        <w:t>Extra stuff:</w:t>
      </w:r>
    </w:p>
    <w:p w14:paraId="10C80EDD" w14:textId="77777777" w:rsidR="00A26296" w:rsidRDefault="00A26296">
      <w:pPr>
        <w:pStyle w:val="Commentaire"/>
      </w:pPr>
      <w:r>
        <w:t xml:space="preserve">(Li et al., </w:t>
      </w:r>
    </w:p>
    <w:p w14:paraId="1C2C33C3" w14:textId="77777777" w:rsidR="00A26296" w:rsidRDefault="00A26296">
      <w:pPr>
        <w:pStyle w:val="Commentaire"/>
      </w:pPr>
    </w:p>
    <w:p w14:paraId="7F6EDF54" w14:textId="77777777" w:rsidR="00A26296" w:rsidRDefault="00A26296">
      <w:pPr>
        <w:pStyle w:val="Commentaire"/>
      </w:pPr>
      <w:r>
        <w:t>Correct:</w:t>
      </w:r>
    </w:p>
    <w:p w14:paraId="0787EF1E" w14:textId="77777777" w:rsidR="00A26296" w:rsidRDefault="00A26296">
      <w:pPr>
        <w:pStyle w:val="Commentaire"/>
      </w:pPr>
      <w:r>
        <w:t>C. Li et al. (2020)</w:t>
      </w:r>
    </w:p>
    <w:p w14:paraId="0457C3A4" w14:textId="04ED029B" w:rsidR="00A26296" w:rsidRDefault="00A26296">
      <w:pPr>
        <w:pStyle w:val="Commentaire"/>
      </w:pPr>
      <w:r>
        <w:t>(C. Li et al., 2020)</w:t>
      </w:r>
    </w:p>
  </w:comment>
  <w:comment w:id="6569" w:author="Robin Matthews" w:date="2021-07-13T15:12:00Z" w:initials="RM">
    <w:p w14:paraId="3C36C8E8" w14:textId="77777777" w:rsidR="00A26296" w:rsidRDefault="00A26296">
      <w:pPr>
        <w:pStyle w:val="Commentaire"/>
      </w:pPr>
      <w:r>
        <w:rPr>
          <w:rStyle w:val="Marquedecommentaire"/>
        </w:rPr>
        <w:annotationRef/>
      </w:r>
      <w:r>
        <w:t>Not found:</w:t>
      </w:r>
    </w:p>
    <w:p w14:paraId="7C96EF47" w14:textId="77777777" w:rsidR="00A26296" w:rsidRDefault="00A26296">
      <w:pPr>
        <w:pStyle w:val="Commentaire"/>
      </w:pPr>
      <w:r>
        <w:t>C. Li et al.</w:t>
      </w:r>
    </w:p>
    <w:p w14:paraId="0488C210" w14:textId="77777777" w:rsidR="00A26296" w:rsidRDefault="00A26296">
      <w:pPr>
        <w:pStyle w:val="Commentaire"/>
      </w:pPr>
    </w:p>
    <w:p w14:paraId="72CD2514" w14:textId="77777777" w:rsidR="00A26296" w:rsidRDefault="00A26296">
      <w:pPr>
        <w:pStyle w:val="Commentaire"/>
      </w:pPr>
      <w:r>
        <w:t>Extra stuff:</w:t>
      </w:r>
    </w:p>
    <w:p w14:paraId="7E124C9E" w14:textId="77777777" w:rsidR="00A26296" w:rsidRDefault="00A26296">
      <w:pPr>
        <w:pStyle w:val="Commentaire"/>
      </w:pPr>
      <w:r>
        <w:t xml:space="preserve">(Li et al., </w:t>
      </w:r>
    </w:p>
    <w:p w14:paraId="1917A7DE" w14:textId="77777777" w:rsidR="00A26296" w:rsidRDefault="00A26296">
      <w:pPr>
        <w:pStyle w:val="Commentaire"/>
      </w:pPr>
    </w:p>
    <w:p w14:paraId="137151C5" w14:textId="77777777" w:rsidR="00A26296" w:rsidRDefault="00A26296">
      <w:pPr>
        <w:pStyle w:val="Commentaire"/>
      </w:pPr>
      <w:r>
        <w:t>Correct:</w:t>
      </w:r>
    </w:p>
    <w:p w14:paraId="1B64115E" w14:textId="77777777" w:rsidR="00A26296" w:rsidRDefault="00A26296">
      <w:pPr>
        <w:pStyle w:val="Commentaire"/>
      </w:pPr>
      <w:r>
        <w:t>C. Li et al. (2020)</w:t>
      </w:r>
    </w:p>
    <w:p w14:paraId="0F19BEFA" w14:textId="68FAFB6B" w:rsidR="00A26296" w:rsidRDefault="00A26296">
      <w:pPr>
        <w:pStyle w:val="Commentaire"/>
      </w:pPr>
      <w:r>
        <w:t>(C. Li et al., 2020)</w:t>
      </w:r>
    </w:p>
  </w:comment>
  <w:comment w:id="6572" w:author="Robin Matthews" w:date="2021-07-13T15:12:00Z" w:initials="RM">
    <w:p w14:paraId="31369505" w14:textId="77777777" w:rsidR="00A26296" w:rsidRDefault="00A26296">
      <w:pPr>
        <w:pStyle w:val="Commentaire"/>
      </w:pPr>
      <w:r>
        <w:rPr>
          <w:rStyle w:val="Marquedecommentaire"/>
        </w:rPr>
        <w:annotationRef/>
      </w:r>
      <w:r>
        <w:t>Not found:</w:t>
      </w:r>
    </w:p>
    <w:p w14:paraId="0A923FC8" w14:textId="77777777" w:rsidR="00A26296" w:rsidRDefault="00A26296">
      <w:pPr>
        <w:pStyle w:val="Commentaire"/>
      </w:pPr>
      <w:r>
        <w:t>C. Li et al.</w:t>
      </w:r>
    </w:p>
    <w:p w14:paraId="15F51714" w14:textId="77777777" w:rsidR="00A26296" w:rsidRDefault="00A26296">
      <w:pPr>
        <w:pStyle w:val="Commentaire"/>
      </w:pPr>
    </w:p>
    <w:p w14:paraId="1CF80098" w14:textId="77777777" w:rsidR="00A26296" w:rsidRDefault="00A26296">
      <w:pPr>
        <w:pStyle w:val="Commentaire"/>
      </w:pPr>
      <w:r>
        <w:t>Extra stuff:</w:t>
      </w:r>
    </w:p>
    <w:p w14:paraId="144034EC" w14:textId="77777777" w:rsidR="00A26296" w:rsidRDefault="00A26296">
      <w:pPr>
        <w:pStyle w:val="Commentaire"/>
      </w:pPr>
      <w:r>
        <w:t xml:space="preserve">(Li et al., </w:t>
      </w:r>
    </w:p>
    <w:p w14:paraId="381FDBCE" w14:textId="77777777" w:rsidR="00A26296" w:rsidRDefault="00A26296">
      <w:pPr>
        <w:pStyle w:val="Commentaire"/>
      </w:pPr>
    </w:p>
    <w:p w14:paraId="71D10C1A" w14:textId="77777777" w:rsidR="00A26296" w:rsidRDefault="00A26296">
      <w:pPr>
        <w:pStyle w:val="Commentaire"/>
      </w:pPr>
      <w:r>
        <w:t>Correct:</w:t>
      </w:r>
    </w:p>
    <w:p w14:paraId="1A0E8600" w14:textId="77777777" w:rsidR="00A26296" w:rsidRDefault="00A26296">
      <w:pPr>
        <w:pStyle w:val="Commentaire"/>
      </w:pPr>
      <w:r>
        <w:t>C. Li et al. (2020)</w:t>
      </w:r>
    </w:p>
    <w:p w14:paraId="2366EB09" w14:textId="3A377A81" w:rsidR="00A26296" w:rsidRDefault="00A26296">
      <w:pPr>
        <w:pStyle w:val="Commentaire"/>
      </w:pPr>
      <w:r>
        <w:t>(C. Li et al., 2020)</w:t>
      </w:r>
    </w:p>
  </w:comment>
  <w:comment w:id="6575" w:author="Robin Matthews" w:date="2021-07-13T15:12:00Z" w:initials="RM">
    <w:p w14:paraId="4F2FB106" w14:textId="77777777" w:rsidR="00A26296" w:rsidRDefault="00A26296">
      <w:pPr>
        <w:pStyle w:val="Commentaire"/>
      </w:pPr>
      <w:r>
        <w:rPr>
          <w:rStyle w:val="Marquedecommentaire"/>
        </w:rPr>
        <w:annotationRef/>
      </w:r>
      <w:r>
        <w:t>Not found:</w:t>
      </w:r>
    </w:p>
    <w:p w14:paraId="6E687F6C" w14:textId="77777777" w:rsidR="00A26296" w:rsidRDefault="00A26296">
      <w:pPr>
        <w:pStyle w:val="Commentaire"/>
      </w:pPr>
      <w:r>
        <w:t>C. Li et al.</w:t>
      </w:r>
    </w:p>
    <w:p w14:paraId="5C02982A" w14:textId="77777777" w:rsidR="00A26296" w:rsidRDefault="00A26296">
      <w:pPr>
        <w:pStyle w:val="Commentaire"/>
      </w:pPr>
    </w:p>
    <w:p w14:paraId="59907092" w14:textId="77777777" w:rsidR="00A26296" w:rsidRDefault="00A26296">
      <w:pPr>
        <w:pStyle w:val="Commentaire"/>
      </w:pPr>
      <w:r>
        <w:t>Extra stuff:</w:t>
      </w:r>
    </w:p>
    <w:p w14:paraId="2593D37D" w14:textId="77777777" w:rsidR="00A26296" w:rsidRDefault="00A26296">
      <w:pPr>
        <w:pStyle w:val="Commentaire"/>
      </w:pPr>
      <w:r>
        <w:t xml:space="preserve">(Li et al., </w:t>
      </w:r>
    </w:p>
    <w:p w14:paraId="316F0F82" w14:textId="77777777" w:rsidR="00A26296" w:rsidRDefault="00A26296">
      <w:pPr>
        <w:pStyle w:val="Commentaire"/>
      </w:pPr>
    </w:p>
    <w:p w14:paraId="3FAF7CFF" w14:textId="77777777" w:rsidR="00A26296" w:rsidRDefault="00A26296">
      <w:pPr>
        <w:pStyle w:val="Commentaire"/>
      </w:pPr>
      <w:r>
        <w:t>Correct:</w:t>
      </w:r>
    </w:p>
    <w:p w14:paraId="259F57A4" w14:textId="77777777" w:rsidR="00A26296" w:rsidRDefault="00A26296">
      <w:pPr>
        <w:pStyle w:val="Commentaire"/>
      </w:pPr>
      <w:r>
        <w:t>C. Li et al. (2020)</w:t>
      </w:r>
    </w:p>
    <w:p w14:paraId="1A8816C9" w14:textId="6CF1E486" w:rsidR="00A26296" w:rsidRDefault="00A26296">
      <w:pPr>
        <w:pStyle w:val="Commentaire"/>
      </w:pPr>
      <w:r>
        <w:t>(C. Li et al., 2020)</w:t>
      </w:r>
    </w:p>
  </w:comment>
  <w:comment w:id="6578" w:author="Robin Matthews" w:date="2021-07-13T15:12:00Z" w:initials="RM">
    <w:p w14:paraId="70D21EB6" w14:textId="77777777" w:rsidR="00A26296" w:rsidRDefault="00A26296">
      <w:pPr>
        <w:pStyle w:val="Commentaire"/>
      </w:pPr>
      <w:r>
        <w:rPr>
          <w:rStyle w:val="Marquedecommentaire"/>
        </w:rPr>
        <w:annotationRef/>
      </w:r>
      <w:r>
        <w:t>Not found:</w:t>
      </w:r>
    </w:p>
    <w:p w14:paraId="05B7AB95" w14:textId="77777777" w:rsidR="00A26296" w:rsidRDefault="00A26296">
      <w:pPr>
        <w:pStyle w:val="Commentaire"/>
      </w:pPr>
      <w:r>
        <w:t>C. Li et al.</w:t>
      </w:r>
    </w:p>
    <w:p w14:paraId="56F6E77C" w14:textId="77777777" w:rsidR="00A26296" w:rsidRDefault="00A26296">
      <w:pPr>
        <w:pStyle w:val="Commentaire"/>
      </w:pPr>
    </w:p>
    <w:p w14:paraId="0CF1C17F" w14:textId="77777777" w:rsidR="00A26296" w:rsidRDefault="00A26296">
      <w:pPr>
        <w:pStyle w:val="Commentaire"/>
      </w:pPr>
      <w:r>
        <w:t>Extra stuff:</w:t>
      </w:r>
    </w:p>
    <w:p w14:paraId="52053653" w14:textId="77777777" w:rsidR="00A26296" w:rsidRDefault="00A26296">
      <w:pPr>
        <w:pStyle w:val="Commentaire"/>
      </w:pPr>
      <w:r>
        <w:t xml:space="preserve">(Li et al., </w:t>
      </w:r>
    </w:p>
    <w:p w14:paraId="3D9B0808" w14:textId="77777777" w:rsidR="00A26296" w:rsidRDefault="00A26296">
      <w:pPr>
        <w:pStyle w:val="Commentaire"/>
      </w:pPr>
    </w:p>
    <w:p w14:paraId="50231B44" w14:textId="77777777" w:rsidR="00A26296" w:rsidRDefault="00A26296">
      <w:pPr>
        <w:pStyle w:val="Commentaire"/>
      </w:pPr>
      <w:r>
        <w:t>Correct:</w:t>
      </w:r>
    </w:p>
    <w:p w14:paraId="5A55F157" w14:textId="77777777" w:rsidR="00A26296" w:rsidRDefault="00A26296">
      <w:pPr>
        <w:pStyle w:val="Commentaire"/>
      </w:pPr>
      <w:r>
        <w:t>C. Li et al. (2020)</w:t>
      </w:r>
    </w:p>
    <w:p w14:paraId="674B7414" w14:textId="2E1869DA" w:rsidR="00A26296" w:rsidRDefault="00A26296">
      <w:pPr>
        <w:pStyle w:val="Commentaire"/>
      </w:pPr>
      <w:r>
        <w:t>(C. Li et al., 2020)</w:t>
      </w:r>
    </w:p>
  </w:comment>
  <w:comment w:id="6583" w:author="Robin Matthews" w:date="2021-07-13T15:12:00Z" w:initials="RM">
    <w:p w14:paraId="7EF6E5FC" w14:textId="77777777" w:rsidR="00A26296" w:rsidRDefault="00A26296">
      <w:pPr>
        <w:pStyle w:val="Commentaire"/>
      </w:pPr>
      <w:r>
        <w:rPr>
          <w:rStyle w:val="Marquedecommentaire"/>
        </w:rPr>
        <w:annotationRef/>
      </w:r>
      <w:r>
        <w:t>Not found:</w:t>
      </w:r>
    </w:p>
    <w:p w14:paraId="5862F0E4" w14:textId="77777777" w:rsidR="00A26296" w:rsidRDefault="00A26296">
      <w:pPr>
        <w:pStyle w:val="Commentaire"/>
      </w:pPr>
      <w:r>
        <w:t>C. Li et al.</w:t>
      </w:r>
    </w:p>
    <w:p w14:paraId="78C51DDD" w14:textId="77777777" w:rsidR="00A26296" w:rsidRDefault="00A26296">
      <w:pPr>
        <w:pStyle w:val="Commentaire"/>
      </w:pPr>
    </w:p>
    <w:p w14:paraId="502AD09A" w14:textId="77777777" w:rsidR="00A26296" w:rsidRDefault="00A26296">
      <w:pPr>
        <w:pStyle w:val="Commentaire"/>
      </w:pPr>
      <w:r>
        <w:t>Extra stuff:</w:t>
      </w:r>
    </w:p>
    <w:p w14:paraId="09A778CA" w14:textId="77777777" w:rsidR="00A26296" w:rsidRDefault="00A26296">
      <w:pPr>
        <w:pStyle w:val="Commentaire"/>
      </w:pPr>
      <w:r>
        <w:t xml:space="preserve">(Li et al., </w:t>
      </w:r>
    </w:p>
    <w:p w14:paraId="1C0AE9F3" w14:textId="77777777" w:rsidR="00A26296" w:rsidRDefault="00A26296">
      <w:pPr>
        <w:pStyle w:val="Commentaire"/>
      </w:pPr>
    </w:p>
    <w:p w14:paraId="2FD9B84E" w14:textId="77777777" w:rsidR="00A26296" w:rsidRDefault="00A26296">
      <w:pPr>
        <w:pStyle w:val="Commentaire"/>
      </w:pPr>
      <w:r>
        <w:t>Correct:</w:t>
      </w:r>
    </w:p>
    <w:p w14:paraId="2AEA908F" w14:textId="77777777" w:rsidR="00A26296" w:rsidRDefault="00A26296">
      <w:pPr>
        <w:pStyle w:val="Commentaire"/>
      </w:pPr>
      <w:r>
        <w:t>C. Li et al. (2020)</w:t>
      </w:r>
    </w:p>
    <w:p w14:paraId="383AEC0F" w14:textId="03B897CB" w:rsidR="00A26296" w:rsidRDefault="00A26296">
      <w:pPr>
        <w:pStyle w:val="Commentaire"/>
      </w:pPr>
      <w:r>
        <w:t>(C. Li et al., 2020)</w:t>
      </w:r>
    </w:p>
  </w:comment>
  <w:comment w:id="6590" w:author="Robin Matthews" w:date="2021-07-13T15:12:00Z" w:initials="RM">
    <w:p w14:paraId="581FFAF9" w14:textId="77777777" w:rsidR="00A26296" w:rsidRDefault="00A26296">
      <w:pPr>
        <w:pStyle w:val="Commentaire"/>
      </w:pPr>
      <w:r>
        <w:rPr>
          <w:rStyle w:val="Marquedecommentaire"/>
        </w:rPr>
        <w:annotationRef/>
      </w:r>
      <w:r>
        <w:t>Extra stuff:</w:t>
      </w:r>
    </w:p>
    <w:p w14:paraId="406EAA77" w14:textId="77777777" w:rsidR="00A26296" w:rsidRDefault="00A26296">
      <w:pPr>
        <w:pStyle w:val="Commentaire"/>
      </w:pPr>
      <w:r>
        <w:t xml:space="preserve">, </w:t>
      </w:r>
    </w:p>
    <w:p w14:paraId="215E4AB1" w14:textId="77777777" w:rsidR="00A26296" w:rsidRDefault="00A26296">
      <w:pPr>
        <w:pStyle w:val="Commentaire"/>
      </w:pPr>
    </w:p>
    <w:p w14:paraId="516AA8E0" w14:textId="77777777" w:rsidR="00A26296" w:rsidRDefault="00A26296">
      <w:pPr>
        <w:pStyle w:val="Commentaire"/>
      </w:pPr>
      <w:r>
        <w:t>Correct:</w:t>
      </w:r>
    </w:p>
    <w:p w14:paraId="651AAE4D" w14:textId="77777777" w:rsidR="00A26296" w:rsidRDefault="00A26296">
      <w:pPr>
        <w:pStyle w:val="Commentaire"/>
      </w:pPr>
      <w:r>
        <w:t>López-Franca et al. (2016)</w:t>
      </w:r>
    </w:p>
    <w:p w14:paraId="32DC028C" w14:textId="4B9DABF2" w:rsidR="00A26296" w:rsidRDefault="00A26296">
      <w:pPr>
        <w:pStyle w:val="Commentaire"/>
      </w:pPr>
      <w:r>
        <w:t>(López-Franca et al., 2016)</w:t>
      </w:r>
    </w:p>
  </w:comment>
  <w:comment w:id="6591" w:author="Robin Matthews" w:date="2021-07-13T15:12:00Z" w:initials="RM">
    <w:p w14:paraId="212A0324" w14:textId="77777777" w:rsidR="00A26296" w:rsidRDefault="00A26296">
      <w:pPr>
        <w:pStyle w:val="Commentaire"/>
      </w:pPr>
      <w:r>
        <w:rPr>
          <w:rStyle w:val="Marquedecommentaire"/>
        </w:rPr>
        <w:annotationRef/>
      </w:r>
      <w:r>
        <w:t>Extra stuff:</w:t>
      </w:r>
    </w:p>
    <w:p w14:paraId="6F777E37" w14:textId="77777777" w:rsidR="00A26296" w:rsidRDefault="00A26296">
      <w:pPr>
        <w:pStyle w:val="Commentaire"/>
      </w:pPr>
      <w:r>
        <w:t xml:space="preserve">, </w:t>
      </w:r>
    </w:p>
    <w:p w14:paraId="5661A1A2" w14:textId="77777777" w:rsidR="00A26296" w:rsidRDefault="00A26296">
      <w:pPr>
        <w:pStyle w:val="Commentaire"/>
      </w:pPr>
    </w:p>
    <w:p w14:paraId="00AEB80E" w14:textId="77777777" w:rsidR="00A26296" w:rsidRDefault="00A26296">
      <w:pPr>
        <w:pStyle w:val="Commentaire"/>
      </w:pPr>
      <w:r>
        <w:t>Correct:</w:t>
      </w:r>
    </w:p>
    <w:p w14:paraId="6E6415EB" w14:textId="77777777" w:rsidR="00A26296" w:rsidRDefault="00A26296">
      <w:pPr>
        <w:pStyle w:val="Commentaire"/>
      </w:pPr>
      <w:r>
        <w:t>Coppola et al. (2021b)</w:t>
      </w:r>
    </w:p>
    <w:p w14:paraId="14FF8DCF" w14:textId="10A9C505" w:rsidR="00A26296" w:rsidRDefault="00A26296">
      <w:pPr>
        <w:pStyle w:val="Commentaire"/>
      </w:pPr>
      <w:r>
        <w:t>(Coppola et al., 2021b)</w:t>
      </w:r>
    </w:p>
  </w:comment>
  <w:comment w:id="6592" w:author="Robin Matthews" w:date="2021-07-13T15:12:00Z" w:initials="RM">
    <w:p w14:paraId="09643C2E" w14:textId="77777777" w:rsidR="00A26296" w:rsidRDefault="00A26296">
      <w:pPr>
        <w:pStyle w:val="Commentaire"/>
      </w:pPr>
      <w:r>
        <w:rPr>
          <w:rStyle w:val="Marquedecommentaire"/>
        </w:rPr>
        <w:annotationRef/>
      </w:r>
      <w:r>
        <w:t>Not found:</w:t>
      </w:r>
    </w:p>
    <w:p w14:paraId="7D627B60" w14:textId="77777777" w:rsidR="00A26296" w:rsidRDefault="00A26296">
      <w:pPr>
        <w:pStyle w:val="Commentaire"/>
      </w:pPr>
      <w:r>
        <w:t>2014a</w:t>
      </w:r>
    </w:p>
    <w:p w14:paraId="6E2759D8" w14:textId="77777777" w:rsidR="00A26296" w:rsidRDefault="00A26296">
      <w:pPr>
        <w:pStyle w:val="Commentaire"/>
      </w:pPr>
    </w:p>
    <w:p w14:paraId="253E55AE" w14:textId="77777777" w:rsidR="00A26296" w:rsidRDefault="00A26296">
      <w:pPr>
        <w:pStyle w:val="Commentaire"/>
      </w:pPr>
      <w:r>
        <w:t>Extra stuff:</w:t>
      </w:r>
    </w:p>
    <w:p w14:paraId="6CB69E88" w14:textId="77777777" w:rsidR="00A26296" w:rsidRDefault="00A26296">
      <w:pPr>
        <w:pStyle w:val="Commentaire"/>
      </w:pPr>
      <w:r>
        <w:t>, 2014)</w:t>
      </w:r>
    </w:p>
    <w:p w14:paraId="77656370" w14:textId="77777777" w:rsidR="00A26296" w:rsidRDefault="00A26296">
      <w:pPr>
        <w:pStyle w:val="Commentaire"/>
      </w:pPr>
    </w:p>
    <w:p w14:paraId="54F54FEC" w14:textId="77777777" w:rsidR="00A26296" w:rsidRDefault="00A26296">
      <w:pPr>
        <w:pStyle w:val="Commentaire"/>
      </w:pPr>
      <w:r>
        <w:t>Correct:</w:t>
      </w:r>
    </w:p>
    <w:p w14:paraId="685F514D" w14:textId="77777777" w:rsidR="00A26296" w:rsidRDefault="00A26296">
      <w:pPr>
        <w:pStyle w:val="Commentaire"/>
      </w:pPr>
      <w:r>
        <w:t>Chou et al. (2014a)</w:t>
      </w:r>
    </w:p>
    <w:p w14:paraId="3F995D55" w14:textId="2BBEDBFA" w:rsidR="00A26296" w:rsidRDefault="00A26296">
      <w:pPr>
        <w:pStyle w:val="Commentaire"/>
      </w:pPr>
      <w:r>
        <w:t>(Chou et al., 2014a)</w:t>
      </w:r>
    </w:p>
  </w:comment>
  <w:comment w:id="6596" w:author="Robin Matthews" w:date="2021-07-13T15:12:00Z" w:initials="RM">
    <w:p w14:paraId="5A4243A5" w14:textId="77777777" w:rsidR="00A26296" w:rsidRDefault="00A26296">
      <w:pPr>
        <w:pStyle w:val="Commentaire"/>
      </w:pPr>
      <w:r>
        <w:rPr>
          <w:rStyle w:val="Marquedecommentaire"/>
        </w:rPr>
        <w:annotationRef/>
      </w:r>
      <w:r>
        <w:t>Extra stuff:</w:t>
      </w:r>
    </w:p>
    <w:p w14:paraId="55E3C101" w14:textId="77777777" w:rsidR="00A26296" w:rsidRDefault="00A26296">
      <w:pPr>
        <w:pStyle w:val="Commentaire"/>
      </w:pPr>
      <w:r>
        <w:t xml:space="preserve">(, </w:t>
      </w:r>
    </w:p>
    <w:p w14:paraId="7120056E" w14:textId="77777777" w:rsidR="00A26296" w:rsidRDefault="00A26296">
      <w:pPr>
        <w:pStyle w:val="Commentaire"/>
      </w:pPr>
    </w:p>
    <w:p w14:paraId="0556BDF9" w14:textId="77777777" w:rsidR="00A26296" w:rsidRDefault="00A26296">
      <w:pPr>
        <w:pStyle w:val="Commentaire"/>
      </w:pPr>
      <w:r>
        <w:t>Correct:</w:t>
      </w:r>
    </w:p>
    <w:p w14:paraId="25E724B5" w14:textId="77777777" w:rsidR="00A26296" w:rsidRDefault="00A26296">
      <w:pPr>
        <w:pStyle w:val="Commentaire"/>
      </w:pPr>
      <w:r>
        <w:t>Dereczynski et al. (2020)</w:t>
      </w:r>
    </w:p>
    <w:p w14:paraId="0AE47DE1" w14:textId="2F77ECED" w:rsidR="00A26296" w:rsidRDefault="00A26296">
      <w:pPr>
        <w:pStyle w:val="Commentaire"/>
      </w:pPr>
      <w:r>
        <w:t>(Dereczynski et al., 2020)</w:t>
      </w:r>
    </w:p>
  </w:comment>
  <w:comment w:id="6598" w:author="Robin Matthews" w:date="2021-07-13T15:12:00Z" w:initials="RM">
    <w:p w14:paraId="6A3898BE" w14:textId="77777777" w:rsidR="00A26296" w:rsidRDefault="00A26296">
      <w:pPr>
        <w:pStyle w:val="Commentaire"/>
      </w:pPr>
      <w:r>
        <w:rPr>
          <w:rStyle w:val="Marquedecommentaire"/>
        </w:rPr>
        <w:annotationRef/>
      </w:r>
      <w:r>
        <w:t>Extra stuff:</w:t>
      </w:r>
    </w:p>
    <w:p w14:paraId="37A43CA1" w14:textId="77777777" w:rsidR="00A26296" w:rsidRDefault="00A26296">
      <w:pPr>
        <w:pStyle w:val="Commentaire"/>
      </w:pPr>
      <w:r>
        <w:t xml:space="preserve"> , </w:t>
      </w:r>
    </w:p>
    <w:p w14:paraId="28A9D8C7" w14:textId="77777777" w:rsidR="00A26296" w:rsidRDefault="00A26296">
      <w:pPr>
        <w:pStyle w:val="Commentaire"/>
      </w:pPr>
    </w:p>
    <w:p w14:paraId="43F6772F" w14:textId="77777777" w:rsidR="00A26296" w:rsidRDefault="00A26296">
      <w:pPr>
        <w:pStyle w:val="Commentaire"/>
      </w:pPr>
      <w:r>
        <w:t>Correct:</w:t>
      </w:r>
    </w:p>
    <w:p w14:paraId="035206A5" w14:textId="77777777" w:rsidR="00A26296" w:rsidRDefault="00A26296">
      <w:pPr>
        <w:pStyle w:val="Commentaire"/>
      </w:pPr>
      <w:r>
        <w:t>Olmo et al. (2020)</w:t>
      </w:r>
    </w:p>
    <w:p w14:paraId="4473A72A" w14:textId="7CD5A35B" w:rsidR="00A26296" w:rsidRDefault="00A26296">
      <w:pPr>
        <w:pStyle w:val="Commentaire"/>
      </w:pPr>
      <w:r>
        <w:t>(Olmo et al., 2020)</w:t>
      </w:r>
    </w:p>
  </w:comment>
  <w:comment w:id="6599" w:author="Robin Matthews" w:date="2021-07-13T15:12:00Z" w:initials="RM">
    <w:p w14:paraId="5DA7D3B7" w14:textId="77777777" w:rsidR="00A26296" w:rsidRDefault="00A26296">
      <w:pPr>
        <w:pStyle w:val="Commentaire"/>
      </w:pPr>
      <w:r>
        <w:rPr>
          <w:rStyle w:val="Marquedecommentaire"/>
        </w:rPr>
        <w:annotationRef/>
      </w:r>
      <w:r>
        <w:t>Extra stuff:</w:t>
      </w:r>
    </w:p>
    <w:p w14:paraId="542520DC" w14:textId="77777777" w:rsidR="00A26296" w:rsidRDefault="00A26296">
      <w:pPr>
        <w:pStyle w:val="Commentaire"/>
      </w:pPr>
      <w:r>
        <w:t>, )</w:t>
      </w:r>
    </w:p>
    <w:p w14:paraId="2255EF1C" w14:textId="77777777" w:rsidR="00A26296" w:rsidRDefault="00A26296">
      <w:pPr>
        <w:pStyle w:val="Commentaire"/>
      </w:pPr>
    </w:p>
    <w:p w14:paraId="2A3B2997" w14:textId="77777777" w:rsidR="00A26296" w:rsidRDefault="00A26296">
      <w:pPr>
        <w:pStyle w:val="Commentaire"/>
      </w:pPr>
      <w:r>
        <w:t>Correct:</w:t>
      </w:r>
    </w:p>
    <w:p w14:paraId="25F37774" w14:textId="77777777" w:rsidR="00A26296" w:rsidRDefault="00A26296">
      <w:pPr>
        <w:pStyle w:val="Commentaire"/>
      </w:pPr>
      <w:r>
        <w:t>Dunn et al. (2020)</w:t>
      </w:r>
    </w:p>
    <w:p w14:paraId="26046A5A" w14:textId="083A5E55" w:rsidR="00A26296" w:rsidRDefault="00A26296">
      <w:pPr>
        <w:pStyle w:val="Commentaire"/>
      </w:pPr>
      <w:r>
        <w:t>(Dunn et al., 2020)</w:t>
      </w:r>
    </w:p>
  </w:comment>
  <w:comment w:id="6600" w:author="Robin Matthews" w:date="2021-07-13T15:12:00Z" w:initials="RM">
    <w:p w14:paraId="62130CCB" w14:textId="77777777" w:rsidR="00A26296" w:rsidRDefault="00A26296">
      <w:pPr>
        <w:pStyle w:val="Commentaire"/>
      </w:pPr>
      <w:r>
        <w:rPr>
          <w:rStyle w:val="Marquedecommentaire"/>
        </w:rPr>
        <w:annotationRef/>
      </w:r>
      <w:r>
        <w:t>Not found:</w:t>
      </w:r>
    </w:p>
    <w:p w14:paraId="6C98F5C3" w14:textId="77777777" w:rsidR="00A26296" w:rsidRDefault="00A26296">
      <w:pPr>
        <w:pStyle w:val="Commentaire"/>
      </w:pPr>
      <w:r>
        <w:t>C. Li et al.</w:t>
      </w:r>
    </w:p>
    <w:p w14:paraId="391C9205" w14:textId="77777777" w:rsidR="00A26296" w:rsidRDefault="00A26296">
      <w:pPr>
        <w:pStyle w:val="Commentaire"/>
      </w:pPr>
    </w:p>
    <w:p w14:paraId="514752BA" w14:textId="77777777" w:rsidR="00A26296" w:rsidRDefault="00A26296">
      <w:pPr>
        <w:pStyle w:val="Commentaire"/>
      </w:pPr>
      <w:r>
        <w:t>Extra stuff:</w:t>
      </w:r>
    </w:p>
    <w:p w14:paraId="2DE0E28C" w14:textId="77777777" w:rsidR="00A26296" w:rsidRDefault="00A26296">
      <w:pPr>
        <w:pStyle w:val="Commentaire"/>
      </w:pPr>
      <w:r>
        <w:t xml:space="preserve">(Li et al., </w:t>
      </w:r>
    </w:p>
    <w:p w14:paraId="2394DA63" w14:textId="77777777" w:rsidR="00A26296" w:rsidRDefault="00A26296">
      <w:pPr>
        <w:pStyle w:val="Commentaire"/>
      </w:pPr>
    </w:p>
    <w:p w14:paraId="0708FB6C" w14:textId="77777777" w:rsidR="00A26296" w:rsidRDefault="00A26296">
      <w:pPr>
        <w:pStyle w:val="Commentaire"/>
      </w:pPr>
      <w:r>
        <w:t>Correct:</w:t>
      </w:r>
    </w:p>
    <w:p w14:paraId="2B435CA5" w14:textId="77777777" w:rsidR="00A26296" w:rsidRDefault="00A26296">
      <w:pPr>
        <w:pStyle w:val="Commentaire"/>
      </w:pPr>
      <w:r>
        <w:t>C. Li et al. (2020)</w:t>
      </w:r>
    </w:p>
    <w:p w14:paraId="790A7327" w14:textId="5245E1F5" w:rsidR="00A26296" w:rsidRDefault="00A26296">
      <w:pPr>
        <w:pStyle w:val="Commentaire"/>
      </w:pPr>
      <w:r>
        <w:t>(C. Li et al., 2020)</w:t>
      </w:r>
    </w:p>
  </w:comment>
  <w:comment w:id="6605" w:author="Robin Matthews" w:date="2021-07-13T15:12:00Z" w:initials="RM">
    <w:p w14:paraId="7D20C54D" w14:textId="77777777" w:rsidR="00A26296" w:rsidRDefault="00A26296">
      <w:pPr>
        <w:pStyle w:val="Commentaire"/>
      </w:pPr>
      <w:r>
        <w:rPr>
          <w:rStyle w:val="Marquedecommentaire"/>
        </w:rPr>
        <w:annotationRef/>
      </w:r>
      <w:r>
        <w:t>Not found:</w:t>
      </w:r>
    </w:p>
    <w:p w14:paraId="7FFC34BE" w14:textId="77777777" w:rsidR="00A26296" w:rsidRDefault="00A26296">
      <w:pPr>
        <w:pStyle w:val="Commentaire"/>
      </w:pPr>
      <w:r>
        <w:t>C. Li et al.</w:t>
      </w:r>
    </w:p>
    <w:p w14:paraId="1EC9F1B2" w14:textId="77777777" w:rsidR="00A26296" w:rsidRDefault="00A26296">
      <w:pPr>
        <w:pStyle w:val="Commentaire"/>
      </w:pPr>
    </w:p>
    <w:p w14:paraId="65D01095" w14:textId="77777777" w:rsidR="00A26296" w:rsidRDefault="00A26296">
      <w:pPr>
        <w:pStyle w:val="Commentaire"/>
      </w:pPr>
      <w:r>
        <w:t>Extra stuff:</w:t>
      </w:r>
    </w:p>
    <w:p w14:paraId="2C667E2C" w14:textId="77777777" w:rsidR="00A26296" w:rsidRDefault="00A26296">
      <w:pPr>
        <w:pStyle w:val="Commentaire"/>
      </w:pPr>
      <w:r>
        <w:t xml:space="preserve">(Li et al., </w:t>
      </w:r>
    </w:p>
    <w:p w14:paraId="5AB2CBA8" w14:textId="77777777" w:rsidR="00A26296" w:rsidRDefault="00A26296">
      <w:pPr>
        <w:pStyle w:val="Commentaire"/>
      </w:pPr>
    </w:p>
    <w:p w14:paraId="473CD808" w14:textId="77777777" w:rsidR="00A26296" w:rsidRDefault="00A26296">
      <w:pPr>
        <w:pStyle w:val="Commentaire"/>
      </w:pPr>
      <w:r>
        <w:t>Correct:</w:t>
      </w:r>
    </w:p>
    <w:p w14:paraId="04E240BD" w14:textId="77777777" w:rsidR="00A26296" w:rsidRDefault="00A26296">
      <w:pPr>
        <w:pStyle w:val="Commentaire"/>
      </w:pPr>
      <w:r>
        <w:t>C. Li et al. (2020)</w:t>
      </w:r>
    </w:p>
    <w:p w14:paraId="3292C9CE" w14:textId="76DA453C" w:rsidR="00A26296" w:rsidRDefault="00A26296">
      <w:pPr>
        <w:pStyle w:val="Commentaire"/>
      </w:pPr>
      <w:r>
        <w:t>(C. Li et al., 2020)</w:t>
      </w:r>
    </w:p>
  </w:comment>
  <w:comment w:id="6608" w:author="Robin Matthews" w:date="2021-07-13T15:12:00Z" w:initials="RM">
    <w:p w14:paraId="4CC47360" w14:textId="77777777" w:rsidR="00A26296" w:rsidRDefault="00A26296">
      <w:pPr>
        <w:pStyle w:val="Commentaire"/>
      </w:pPr>
      <w:r>
        <w:rPr>
          <w:rStyle w:val="Marquedecommentaire"/>
        </w:rPr>
        <w:annotationRef/>
      </w:r>
      <w:r>
        <w:t>Not found:</w:t>
      </w:r>
    </w:p>
    <w:p w14:paraId="193D2AA0" w14:textId="77777777" w:rsidR="00A26296" w:rsidRDefault="00A26296">
      <w:pPr>
        <w:pStyle w:val="Commentaire"/>
      </w:pPr>
      <w:r>
        <w:t>C. Li et al.</w:t>
      </w:r>
    </w:p>
    <w:p w14:paraId="37244484" w14:textId="77777777" w:rsidR="00A26296" w:rsidRDefault="00A26296">
      <w:pPr>
        <w:pStyle w:val="Commentaire"/>
      </w:pPr>
    </w:p>
    <w:p w14:paraId="1ADB66F5" w14:textId="77777777" w:rsidR="00A26296" w:rsidRDefault="00A26296">
      <w:pPr>
        <w:pStyle w:val="Commentaire"/>
      </w:pPr>
      <w:r>
        <w:t>Extra stuff:</w:t>
      </w:r>
    </w:p>
    <w:p w14:paraId="7CD2D32E" w14:textId="77777777" w:rsidR="00A26296" w:rsidRDefault="00A26296">
      <w:pPr>
        <w:pStyle w:val="Commentaire"/>
      </w:pPr>
      <w:r>
        <w:t xml:space="preserve">(Li et al., </w:t>
      </w:r>
    </w:p>
    <w:p w14:paraId="77CFF5ED" w14:textId="77777777" w:rsidR="00A26296" w:rsidRDefault="00A26296">
      <w:pPr>
        <w:pStyle w:val="Commentaire"/>
      </w:pPr>
    </w:p>
    <w:p w14:paraId="140E5195" w14:textId="77777777" w:rsidR="00A26296" w:rsidRDefault="00A26296">
      <w:pPr>
        <w:pStyle w:val="Commentaire"/>
      </w:pPr>
      <w:r>
        <w:t>Correct:</w:t>
      </w:r>
    </w:p>
    <w:p w14:paraId="6BD248C0" w14:textId="77777777" w:rsidR="00A26296" w:rsidRDefault="00A26296">
      <w:pPr>
        <w:pStyle w:val="Commentaire"/>
      </w:pPr>
      <w:r>
        <w:t>C. Li et al. (2020)</w:t>
      </w:r>
    </w:p>
    <w:p w14:paraId="61881502" w14:textId="7D3DCC83" w:rsidR="00A26296" w:rsidRDefault="00A26296">
      <w:pPr>
        <w:pStyle w:val="Commentaire"/>
      </w:pPr>
      <w:r>
        <w:t>(C. Li et al., 2020)</w:t>
      </w:r>
    </w:p>
  </w:comment>
  <w:comment w:id="6611" w:author="Robin Matthews" w:date="2021-07-13T15:12:00Z" w:initials="RM">
    <w:p w14:paraId="13CAD81E" w14:textId="77777777" w:rsidR="00A26296" w:rsidRDefault="00A26296">
      <w:pPr>
        <w:pStyle w:val="Commentaire"/>
      </w:pPr>
      <w:r>
        <w:rPr>
          <w:rStyle w:val="Marquedecommentaire"/>
        </w:rPr>
        <w:annotationRef/>
      </w:r>
      <w:r>
        <w:t>Not found:</w:t>
      </w:r>
    </w:p>
    <w:p w14:paraId="71CCB32F" w14:textId="77777777" w:rsidR="00A26296" w:rsidRDefault="00A26296">
      <w:pPr>
        <w:pStyle w:val="Commentaire"/>
      </w:pPr>
      <w:r>
        <w:t>C. Li et al.</w:t>
      </w:r>
    </w:p>
    <w:p w14:paraId="6D40B4D2" w14:textId="77777777" w:rsidR="00A26296" w:rsidRDefault="00A26296">
      <w:pPr>
        <w:pStyle w:val="Commentaire"/>
      </w:pPr>
    </w:p>
    <w:p w14:paraId="697E657C" w14:textId="77777777" w:rsidR="00A26296" w:rsidRDefault="00A26296">
      <w:pPr>
        <w:pStyle w:val="Commentaire"/>
      </w:pPr>
      <w:r>
        <w:t>Extra stuff:</w:t>
      </w:r>
    </w:p>
    <w:p w14:paraId="247C026F" w14:textId="77777777" w:rsidR="00A26296" w:rsidRDefault="00A26296">
      <w:pPr>
        <w:pStyle w:val="Commentaire"/>
      </w:pPr>
      <w:r>
        <w:t xml:space="preserve">(Li et al., </w:t>
      </w:r>
    </w:p>
    <w:p w14:paraId="0370B8CF" w14:textId="77777777" w:rsidR="00A26296" w:rsidRDefault="00A26296">
      <w:pPr>
        <w:pStyle w:val="Commentaire"/>
      </w:pPr>
    </w:p>
    <w:p w14:paraId="298EBB95" w14:textId="77777777" w:rsidR="00A26296" w:rsidRDefault="00A26296">
      <w:pPr>
        <w:pStyle w:val="Commentaire"/>
      </w:pPr>
      <w:r>
        <w:t>Correct:</w:t>
      </w:r>
    </w:p>
    <w:p w14:paraId="34D89280" w14:textId="77777777" w:rsidR="00A26296" w:rsidRDefault="00A26296">
      <w:pPr>
        <w:pStyle w:val="Commentaire"/>
      </w:pPr>
      <w:r>
        <w:t>C. Li et al. (2020)</w:t>
      </w:r>
    </w:p>
    <w:p w14:paraId="76332D39" w14:textId="73790EAA" w:rsidR="00A26296" w:rsidRDefault="00A26296">
      <w:pPr>
        <w:pStyle w:val="Commentaire"/>
      </w:pPr>
      <w:r>
        <w:t>(C. Li et al., 2020)</w:t>
      </w:r>
    </w:p>
  </w:comment>
  <w:comment w:id="6616" w:author="Robin Matthews" w:date="2021-07-13T15:12:00Z" w:initials="RM">
    <w:p w14:paraId="6F347933" w14:textId="77777777" w:rsidR="00A26296" w:rsidRDefault="00A26296">
      <w:pPr>
        <w:pStyle w:val="Commentaire"/>
      </w:pPr>
      <w:r>
        <w:rPr>
          <w:rStyle w:val="Marquedecommentaire"/>
        </w:rPr>
        <w:annotationRef/>
      </w:r>
      <w:r>
        <w:t>Not found:</w:t>
      </w:r>
    </w:p>
    <w:p w14:paraId="51E5422B" w14:textId="77777777" w:rsidR="00A26296" w:rsidRDefault="00A26296">
      <w:pPr>
        <w:pStyle w:val="Commentaire"/>
      </w:pPr>
      <w:r>
        <w:t>C. Li et al.</w:t>
      </w:r>
    </w:p>
    <w:p w14:paraId="195CC44B" w14:textId="77777777" w:rsidR="00A26296" w:rsidRDefault="00A26296">
      <w:pPr>
        <w:pStyle w:val="Commentaire"/>
      </w:pPr>
    </w:p>
    <w:p w14:paraId="26435981" w14:textId="77777777" w:rsidR="00A26296" w:rsidRDefault="00A26296">
      <w:pPr>
        <w:pStyle w:val="Commentaire"/>
      </w:pPr>
      <w:r>
        <w:t>Extra stuff:</w:t>
      </w:r>
    </w:p>
    <w:p w14:paraId="66EF05D0" w14:textId="77777777" w:rsidR="00A26296" w:rsidRDefault="00A26296">
      <w:pPr>
        <w:pStyle w:val="Commentaire"/>
      </w:pPr>
      <w:r>
        <w:t xml:space="preserve">(Li et al., </w:t>
      </w:r>
    </w:p>
    <w:p w14:paraId="06CC63B4" w14:textId="77777777" w:rsidR="00A26296" w:rsidRDefault="00A26296">
      <w:pPr>
        <w:pStyle w:val="Commentaire"/>
      </w:pPr>
    </w:p>
    <w:p w14:paraId="752EC7A1" w14:textId="77777777" w:rsidR="00A26296" w:rsidRDefault="00A26296">
      <w:pPr>
        <w:pStyle w:val="Commentaire"/>
      </w:pPr>
      <w:r>
        <w:t>Correct:</w:t>
      </w:r>
    </w:p>
    <w:p w14:paraId="79CAA7EE" w14:textId="77777777" w:rsidR="00A26296" w:rsidRDefault="00A26296">
      <w:pPr>
        <w:pStyle w:val="Commentaire"/>
      </w:pPr>
      <w:r>
        <w:t>C. Li et al. (2020)</w:t>
      </w:r>
    </w:p>
    <w:p w14:paraId="63C55555" w14:textId="6E994D0B" w:rsidR="00A26296" w:rsidRDefault="00A26296">
      <w:pPr>
        <w:pStyle w:val="Commentaire"/>
      </w:pPr>
      <w:r>
        <w:t>(C. Li et al., 2020)</w:t>
      </w:r>
    </w:p>
  </w:comment>
  <w:comment w:id="6619" w:author="Robin Matthews" w:date="2021-07-13T15:12:00Z" w:initials="RM">
    <w:p w14:paraId="44070B74" w14:textId="77777777" w:rsidR="00A26296" w:rsidRDefault="00A26296">
      <w:pPr>
        <w:pStyle w:val="Commentaire"/>
      </w:pPr>
      <w:r>
        <w:rPr>
          <w:rStyle w:val="Marquedecommentaire"/>
        </w:rPr>
        <w:annotationRef/>
      </w:r>
      <w:r>
        <w:t>Not found:</w:t>
      </w:r>
    </w:p>
    <w:p w14:paraId="443499BE" w14:textId="77777777" w:rsidR="00A26296" w:rsidRDefault="00A26296">
      <w:pPr>
        <w:pStyle w:val="Commentaire"/>
      </w:pPr>
      <w:r>
        <w:t>C. Li et al.</w:t>
      </w:r>
    </w:p>
    <w:p w14:paraId="2513B5A8" w14:textId="77777777" w:rsidR="00A26296" w:rsidRDefault="00A26296">
      <w:pPr>
        <w:pStyle w:val="Commentaire"/>
      </w:pPr>
    </w:p>
    <w:p w14:paraId="4E98433B" w14:textId="77777777" w:rsidR="00A26296" w:rsidRDefault="00A26296">
      <w:pPr>
        <w:pStyle w:val="Commentaire"/>
      </w:pPr>
      <w:r>
        <w:t>Extra stuff:</w:t>
      </w:r>
    </w:p>
    <w:p w14:paraId="4581AE27" w14:textId="77777777" w:rsidR="00A26296" w:rsidRDefault="00A26296">
      <w:pPr>
        <w:pStyle w:val="Commentaire"/>
      </w:pPr>
      <w:r>
        <w:t xml:space="preserve">(Li et al., </w:t>
      </w:r>
    </w:p>
    <w:p w14:paraId="59E48263" w14:textId="77777777" w:rsidR="00A26296" w:rsidRDefault="00A26296">
      <w:pPr>
        <w:pStyle w:val="Commentaire"/>
      </w:pPr>
    </w:p>
    <w:p w14:paraId="5A6109EC" w14:textId="77777777" w:rsidR="00A26296" w:rsidRDefault="00A26296">
      <w:pPr>
        <w:pStyle w:val="Commentaire"/>
      </w:pPr>
      <w:r>
        <w:t>Correct:</w:t>
      </w:r>
    </w:p>
    <w:p w14:paraId="792C50F4" w14:textId="77777777" w:rsidR="00A26296" w:rsidRDefault="00A26296">
      <w:pPr>
        <w:pStyle w:val="Commentaire"/>
      </w:pPr>
      <w:r>
        <w:t>C. Li et al. (2020)</w:t>
      </w:r>
    </w:p>
    <w:p w14:paraId="61F19079" w14:textId="342A953B" w:rsidR="00A26296" w:rsidRDefault="00A26296">
      <w:pPr>
        <w:pStyle w:val="Commentaire"/>
      </w:pPr>
      <w:r>
        <w:t>(C. Li et al., 2020)</w:t>
      </w:r>
    </w:p>
  </w:comment>
  <w:comment w:id="6626" w:author="Robin Matthews" w:date="2021-07-13T15:13:00Z" w:initials="RM">
    <w:p w14:paraId="1153E567" w14:textId="77777777" w:rsidR="00A26296" w:rsidRDefault="00A26296">
      <w:pPr>
        <w:pStyle w:val="Commentaire"/>
      </w:pPr>
      <w:r>
        <w:rPr>
          <w:rStyle w:val="Marquedecommentaire"/>
        </w:rPr>
        <w:annotationRef/>
      </w:r>
      <w:r>
        <w:t>Extra stuff:</w:t>
      </w:r>
    </w:p>
    <w:p w14:paraId="0769099C" w14:textId="77777777" w:rsidR="00A26296" w:rsidRDefault="00A26296">
      <w:pPr>
        <w:pStyle w:val="Commentaire"/>
      </w:pPr>
      <w:r>
        <w:t xml:space="preserve">, </w:t>
      </w:r>
    </w:p>
    <w:p w14:paraId="64F5677A" w14:textId="77777777" w:rsidR="00A26296" w:rsidRDefault="00A26296">
      <w:pPr>
        <w:pStyle w:val="Commentaire"/>
      </w:pPr>
    </w:p>
    <w:p w14:paraId="61BC51D2" w14:textId="77777777" w:rsidR="00A26296" w:rsidRDefault="00A26296">
      <w:pPr>
        <w:pStyle w:val="Commentaire"/>
      </w:pPr>
      <w:r>
        <w:t>Correct:</w:t>
      </w:r>
    </w:p>
    <w:p w14:paraId="439E140A" w14:textId="77777777" w:rsidR="00A26296" w:rsidRDefault="00A26296">
      <w:pPr>
        <w:pStyle w:val="Commentaire"/>
      </w:pPr>
      <w:r>
        <w:t>López-Franca et al. (2016)</w:t>
      </w:r>
    </w:p>
    <w:p w14:paraId="5B7E9064" w14:textId="22738B0B" w:rsidR="00A26296" w:rsidRDefault="00A26296">
      <w:pPr>
        <w:pStyle w:val="Commentaire"/>
      </w:pPr>
      <w:r>
        <w:t>(López-Franca et al., 2016)</w:t>
      </w:r>
    </w:p>
  </w:comment>
  <w:comment w:id="6627" w:author="Robin Matthews" w:date="2021-07-13T15:13:00Z" w:initials="RM">
    <w:p w14:paraId="6EFC1310" w14:textId="77777777" w:rsidR="00A26296" w:rsidRDefault="00A26296">
      <w:pPr>
        <w:pStyle w:val="Commentaire"/>
      </w:pPr>
      <w:r>
        <w:rPr>
          <w:rStyle w:val="Marquedecommentaire"/>
        </w:rPr>
        <w:annotationRef/>
      </w:r>
      <w:r>
        <w:t>Extra stuff:</w:t>
      </w:r>
    </w:p>
    <w:p w14:paraId="226B1368" w14:textId="77777777" w:rsidR="00A26296" w:rsidRDefault="00A26296">
      <w:pPr>
        <w:pStyle w:val="Commentaire"/>
      </w:pPr>
      <w:r>
        <w:t xml:space="preserve">, </w:t>
      </w:r>
    </w:p>
    <w:p w14:paraId="6C9608BC" w14:textId="77777777" w:rsidR="00A26296" w:rsidRDefault="00A26296">
      <w:pPr>
        <w:pStyle w:val="Commentaire"/>
      </w:pPr>
    </w:p>
    <w:p w14:paraId="0FD357EF" w14:textId="77777777" w:rsidR="00A26296" w:rsidRDefault="00A26296">
      <w:pPr>
        <w:pStyle w:val="Commentaire"/>
      </w:pPr>
      <w:r>
        <w:t>Correct:</w:t>
      </w:r>
    </w:p>
    <w:p w14:paraId="0E99E635" w14:textId="77777777" w:rsidR="00A26296" w:rsidRDefault="00A26296">
      <w:pPr>
        <w:pStyle w:val="Commentaire"/>
      </w:pPr>
      <w:r>
        <w:t>Coppola et al. (2021b)</w:t>
      </w:r>
    </w:p>
    <w:p w14:paraId="20DBC516" w14:textId="412126AB" w:rsidR="00A26296" w:rsidRDefault="00A26296">
      <w:pPr>
        <w:pStyle w:val="Commentaire"/>
      </w:pPr>
      <w:r>
        <w:t>(Coppola et al., 2021b)</w:t>
      </w:r>
    </w:p>
  </w:comment>
  <w:comment w:id="6628" w:author="Robin Matthews" w:date="2021-07-13T15:13:00Z" w:initials="RM">
    <w:p w14:paraId="786313A3" w14:textId="77777777" w:rsidR="00A26296" w:rsidRDefault="00A26296">
      <w:pPr>
        <w:pStyle w:val="Commentaire"/>
      </w:pPr>
      <w:r>
        <w:rPr>
          <w:rStyle w:val="Marquedecommentaire"/>
        </w:rPr>
        <w:annotationRef/>
      </w:r>
      <w:r>
        <w:t>Not found:</w:t>
      </w:r>
    </w:p>
    <w:p w14:paraId="5C4FEEA7" w14:textId="77777777" w:rsidR="00A26296" w:rsidRDefault="00A26296">
      <w:pPr>
        <w:pStyle w:val="Commentaire"/>
      </w:pPr>
      <w:r>
        <w:t>2014a</w:t>
      </w:r>
    </w:p>
    <w:p w14:paraId="296C0A70" w14:textId="77777777" w:rsidR="00A26296" w:rsidRDefault="00A26296">
      <w:pPr>
        <w:pStyle w:val="Commentaire"/>
      </w:pPr>
    </w:p>
    <w:p w14:paraId="1A4C2A8A" w14:textId="77777777" w:rsidR="00A26296" w:rsidRDefault="00A26296">
      <w:pPr>
        <w:pStyle w:val="Commentaire"/>
      </w:pPr>
      <w:r>
        <w:t>Extra stuff:</w:t>
      </w:r>
    </w:p>
    <w:p w14:paraId="21529B18" w14:textId="77777777" w:rsidR="00A26296" w:rsidRDefault="00A26296">
      <w:pPr>
        <w:pStyle w:val="Commentaire"/>
      </w:pPr>
      <w:r>
        <w:t>, 2014)</w:t>
      </w:r>
    </w:p>
    <w:p w14:paraId="263C62B8" w14:textId="77777777" w:rsidR="00A26296" w:rsidRDefault="00A26296">
      <w:pPr>
        <w:pStyle w:val="Commentaire"/>
      </w:pPr>
    </w:p>
    <w:p w14:paraId="2C17ED7F" w14:textId="77777777" w:rsidR="00A26296" w:rsidRDefault="00A26296">
      <w:pPr>
        <w:pStyle w:val="Commentaire"/>
      </w:pPr>
      <w:r>
        <w:t>Correct:</w:t>
      </w:r>
    </w:p>
    <w:p w14:paraId="496E42D7" w14:textId="77777777" w:rsidR="00A26296" w:rsidRDefault="00A26296">
      <w:pPr>
        <w:pStyle w:val="Commentaire"/>
      </w:pPr>
      <w:r>
        <w:t>Chou et al. (2014a)</w:t>
      </w:r>
    </w:p>
    <w:p w14:paraId="0C97E09C" w14:textId="26071F47" w:rsidR="00A26296" w:rsidRDefault="00A26296">
      <w:pPr>
        <w:pStyle w:val="Commentaire"/>
      </w:pPr>
      <w:r>
        <w:t>(Chou et al., 2014a)</w:t>
      </w:r>
    </w:p>
  </w:comment>
  <w:comment w:id="6632" w:author="Robin Matthews" w:date="2021-07-13T15:13:00Z" w:initials="RM">
    <w:p w14:paraId="3727CAEF" w14:textId="77777777" w:rsidR="00A26296" w:rsidRDefault="00A26296">
      <w:pPr>
        <w:pStyle w:val="Commentaire"/>
      </w:pPr>
      <w:r>
        <w:rPr>
          <w:rStyle w:val="Marquedecommentaire"/>
        </w:rPr>
        <w:annotationRef/>
      </w:r>
      <w:r>
        <w:t>Extra stuff:</w:t>
      </w:r>
    </w:p>
    <w:p w14:paraId="15B5525E" w14:textId="77777777" w:rsidR="00A26296" w:rsidRDefault="00A26296">
      <w:pPr>
        <w:pStyle w:val="Commentaire"/>
      </w:pPr>
      <w:r>
        <w:t xml:space="preserve">(, </w:t>
      </w:r>
    </w:p>
    <w:p w14:paraId="085D479B" w14:textId="77777777" w:rsidR="00A26296" w:rsidRDefault="00A26296">
      <w:pPr>
        <w:pStyle w:val="Commentaire"/>
      </w:pPr>
    </w:p>
    <w:p w14:paraId="34AEC173" w14:textId="77777777" w:rsidR="00A26296" w:rsidRDefault="00A26296">
      <w:pPr>
        <w:pStyle w:val="Commentaire"/>
      </w:pPr>
      <w:r>
        <w:t>Correct:</w:t>
      </w:r>
    </w:p>
    <w:p w14:paraId="4CC02A9F" w14:textId="77777777" w:rsidR="00A26296" w:rsidRDefault="00A26296">
      <w:pPr>
        <w:pStyle w:val="Commentaire"/>
      </w:pPr>
      <w:r>
        <w:t>Dereczynski et al. (2020)</w:t>
      </w:r>
    </w:p>
    <w:p w14:paraId="19045BB8" w14:textId="032FFA3F" w:rsidR="00A26296" w:rsidRDefault="00A26296">
      <w:pPr>
        <w:pStyle w:val="Commentaire"/>
      </w:pPr>
      <w:r>
        <w:t>(Dereczynski et al., 2020)</w:t>
      </w:r>
    </w:p>
  </w:comment>
  <w:comment w:id="6634" w:author="Robin Matthews" w:date="2021-07-13T15:13:00Z" w:initials="RM">
    <w:p w14:paraId="5B375277" w14:textId="77777777" w:rsidR="00A26296" w:rsidRDefault="00A26296">
      <w:pPr>
        <w:pStyle w:val="Commentaire"/>
      </w:pPr>
      <w:r>
        <w:rPr>
          <w:rStyle w:val="Marquedecommentaire"/>
        </w:rPr>
        <w:annotationRef/>
      </w:r>
      <w:r>
        <w:t>Extra stuff:</w:t>
      </w:r>
    </w:p>
    <w:p w14:paraId="2A0E17D9" w14:textId="77777777" w:rsidR="00A26296" w:rsidRDefault="00A26296">
      <w:pPr>
        <w:pStyle w:val="Commentaire"/>
      </w:pPr>
      <w:r>
        <w:t xml:space="preserve">, </w:t>
      </w:r>
    </w:p>
    <w:p w14:paraId="47737D44" w14:textId="77777777" w:rsidR="00A26296" w:rsidRDefault="00A26296">
      <w:pPr>
        <w:pStyle w:val="Commentaire"/>
      </w:pPr>
    </w:p>
    <w:p w14:paraId="7DAD7045" w14:textId="77777777" w:rsidR="00A26296" w:rsidRDefault="00A26296">
      <w:pPr>
        <w:pStyle w:val="Commentaire"/>
      </w:pPr>
      <w:r>
        <w:t>Correct:</w:t>
      </w:r>
    </w:p>
    <w:p w14:paraId="2FDA9086" w14:textId="77777777" w:rsidR="00A26296" w:rsidRDefault="00A26296">
      <w:pPr>
        <w:pStyle w:val="Commentaire"/>
      </w:pPr>
      <w:r>
        <w:t>Avila-Diaz et al. (2020)</w:t>
      </w:r>
    </w:p>
    <w:p w14:paraId="618FCD67" w14:textId="6EE73F31" w:rsidR="00A26296" w:rsidRDefault="00A26296">
      <w:pPr>
        <w:pStyle w:val="Commentaire"/>
      </w:pPr>
      <w:r>
        <w:t>(Avila-Diaz et al., 2020)</w:t>
      </w:r>
    </w:p>
  </w:comment>
  <w:comment w:id="6635" w:author="Robin Matthews" w:date="2021-07-13T15:13:00Z" w:initials="RM">
    <w:p w14:paraId="0DEBDFA5" w14:textId="77777777" w:rsidR="00A26296" w:rsidRDefault="00A26296">
      <w:pPr>
        <w:pStyle w:val="Commentaire"/>
      </w:pPr>
      <w:r>
        <w:rPr>
          <w:rStyle w:val="Marquedecommentaire"/>
        </w:rPr>
        <w:annotationRef/>
      </w:r>
      <w:r>
        <w:t>Extra stuff:</w:t>
      </w:r>
    </w:p>
    <w:p w14:paraId="76B041F3" w14:textId="77777777" w:rsidR="00A26296" w:rsidRDefault="00A26296">
      <w:pPr>
        <w:pStyle w:val="Commentaire"/>
      </w:pPr>
      <w:r>
        <w:t>, ;</w:t>
      </w:r>
    </w:p>
    <w:p w14:paraId="1DEA50FE" w14:textId="77777777" w:rsidR="00A26296" w:rsidRDefault="00A26296">
      <w:pPr>
        <w:pStyle w:val="Commentaire"/>
      </w:pPr>
    </w:p>
    <w:p w14:paraId="31024E00" w14:textId="77777777" w:rsidR="00A26296" w:rsidRDefault="00A26296">
      <w:pPr>
        <w:pStyle w:val="Commentaire"/>
      </w:pPr>
      <w:r>
        <w:t>Correct:</w:t>
      </w:r>
    </w:p>
    <w:p w14:paraId="33B0281A" w14:textId="77777777" w:rsidR="00A26296" w:rsidRDefault="00A26296">
      <w:pPr>
        <w:pStyle w:val="Commentaire"/>
      </w:pPr>
      <w:r>
        <w:t>Geirinhas et al. (2018)</w:t>
      </w:r>
    </w:p>
    <w:p w14:paraId="494DEA33" w14:textId="07FF4650" w:rsidR="00A26296" w:rsidRDefault="00A26296">
      <w:pPr>
        <w:pStyle w:val="Commentaire"/>
      </w:pPr>
      <w:r>
        <w:t>(Geirinhas et al., 2018)</w:t>
      </w:r>
    </w:p>
  </w:comment>
  <w:comment w:id="6636" w:author="Robin Matthews" w:date="2021-07-13T15:13:00Z" w:initials="RM">
    <w:p w14:paraId="52914C2F" w14:textId="77777777" w:rsidR="00A26296" w:rsidRDefault="00A26296">
      <w:pPr>
        <w:pStyle w:val="Commentaire"/>
      </w:pPr>
      <w:r>
        <w:rPr>
          <w:rStyle w:val="Marquedecommentaire"/>
        </w:rPr>
        <w:annotationRef/>
      </w:r>
      <w:r>
        <w:t>Extra stuff:</w:t>
      </w:r>
    </w:p>
    <w:p w14:paraId="31449043" w14:textId="77777777" w:rsidR="00A26296" w:rsidRDefault="00A26296">
      <w:pPr>
        <w:pStyle w:val="Commentaire"/>
      </w:pPr>
      <w:r>
        <w:t xml:space="preserve">, </w:t>
      </w:r>
    </w:p>
    <w:p w14:paraId="112BAAE2" w14:textId="77777777" w:rsidR="00A26296" w:rsidRDefault="00A26296">
      <w:pPr>
        <w:pStyle w:val="Commentaire"/>
      </w:pPr>
    </w:p>
    <w:p w14:paraId="73EDB475" w14:textId="77777777" w:rsidR="00A26296" w:rsidRDefault="00A26296">
      <w:pPr>
        <w:pStyle w:val="Commentaire"/>
      </w:pPr>
      <w:r>
        <w:t>Correct:</w:t>
      </w:r>
    </w:p>
    <w:p w14:paraId="4D4909AD" w14:textId="77777777" w:rsidR="00A26296" w:rsidRDefault="00A26296">
      <w:pPr>
        <w:pStyle w:val="Commentaire"/>
      </w:pPr>
      <w:r>
        <w:t>Rusticucci et al. (2017)</w:t>
      </w:r>
    </w:p>
    <w:p w14:paraId="70259563" w14:textId="060506D2" w:rsidR="00A26296" w:rsidRDefault="00A26296">
      <w:pPr>
        <w:pStyle w:val="Commentaire"/>
      </w:pPr>
      <w:r>
        <w:t>(Rusticucci et al., 2017)</w:t>
      </w:r>
    </w:p>
  </w:comment>
  <w:comment w:id="6637" w:author="Robin Matthews" w:date="2021-07-13T15:13:00Z" w:initials="RM">
    <w:p w14:paraId="33195F14" w14:textId="77777777" w:rsidR="00A26296" w:rsidRDefault="00A26296">
      <w:pPr>
        <w:pStyle w:val="Commentaire"/>
      </w:pPr>
      <w:r>
        <w:rPr>
          <w:rStyle w:val="Marquedecommentaire"/>
        </w:rPr>
        <w:annotationRef/>
      </w:r>
      <w:r>
        <w:t>Extra stuff:</w:t>
      </w:r>
    </w:p>
    <w:p w14:paraId="060B9E7E" w14:textId="77777777" w:rsidR="00A26296" w:rsidRDefault="00A26296">
      <w:pPr>
        <w:pStyle w:val="Commentaire"/>
      </w:pPr>
      <w:r>
        <w:t>, )</w:t>
      </w:r>
    </w:p>
    <w:p w14:paraId="59A3A13B" w14:textId="77777777" w:rsidR="00A26296" w:rsidRDefault="00A26296">
      <w:pPr>
        <w:pStyle w:val="Commentaire"/>
      </w:pPr>
    </w:p>
    <w:p w14:paraId="7CBC953F" w14:textId="77777777" w:rsidR="00A26296" w:rsidRDefault="00A26296">
      <w:pPr>
        <w:pStyle w:val="Commentaire"/>
      </w:pPr>
      <w:r>
        <w:t>Correct:</w:t>
      </w:r>
    </w:p>
    <w:p w14:paraId="1D73BE11" w14:textId="77777777" w:rsidR="00A26296" w:rsidRDefault="00A26296">
      <w:pPr>
        <w:pStyle w:val="Commentaire"/>
      </w:pPr>
      <w:r>
        <w:t>Dunn et al. (2020)</w:t>
      </w:r>
    </w:p>
    <w:p w14:paraId="592CE221" w14:textId="7C4F663E" w:rsidR="00A26296" w:rsidRDefault="00A26296">
      <w:pPr>
        <w:pStyle w:val="Commentaire"/>
      </w:pPr>
      <w:r>
        <w:t>(Dunn et al., 2020)</w:t>
      </w:r>
    </w:p>
  </w:comment>
  <w:comment w:id="6642" w:author="Robin Matthews" w:date="2021-07-13T15:13:00Z" w:initials="RM">
    <w:p w14:paraId="26CEE01D" w14:textId="77777777" w:rsidR="00A26296" w:rsidRDefault="00A26296">
      <w:pPr>
        <w:pStyle w:val="Commentaire"/>
      </w:pPr>
      <w:r>
        <w:rPr>
          <w:rStyle w:val="Marquedecommentaire"/>
        </w:rPr>
        <w:annotationRef/>
      </w:r>
      <w:r>
        <w:t>Extra stuff:</w:t>
      </w:r>
    </w:p>
    <w:p w14:paraId="4FAB9488" w14:textId="77777777" w:rsidR="00A26296" w:rsidRDefault="00A26296">
      <w:pPr>
        <w:pStyle w:val="Commentaire"/>
      </w:pPr>
      <w:r>
        <w:t xml:space="preserve">(, </w:t>
      </w:r>
    </w:p>
    <w:p w14:paraId="0C55D502" w14:textId="77777777" w:rsidR="00A26296" w:rsidRDefault="00A26296">
      <w:pPr>
        <w:pStyle w:val="Commentaire"/>
      </w:pPr>
    </w:p>
    <w:p w14:paraId="56D189C9" w14:textId="77777777" w:rsidR="00A26296" w:rsidRDefault="00A26296">
      <w:pPr>
        <w:pStyle w:val="Commentaire"/>
      </w:pPr>
      <w:r>
        <w:t>Correct:</w:t>
      </w:r>
    </w:p>
    <w:p w14:paraId="6D96FA5A" w14:textId="77777777" w:rsidR="00A26296" w:rsidRDefault="00A26296">
      <w:pPr>
        <w:pStyle w:val="Commentaire"/>
      </w:pPr>
      <w:r>
        <w:t>Seong et al. (2020)</w:t>
      </w:r>
    </w:p>
    <w:p w14:paraId="097837F1" w14:textId="540F392B" w:rsidR="00A26296" w:rsidRDefault="00A26296">
      <w:pPr>
        <w:pStyle w:val="Commentaire"/>
      </w:pPr>
      <w:r>
        <w:t>(Seong et al., 2020)</w:t>
      </w:r>
    </w:p>
  </w:comment>
  <w:comment w:id="6644" w:author="Robin Matthews" w:date="2021-07-13T15:13:00Z" w:initials="RM">
    <w:p w14:paraId="71D4F28F" w14:textId="77777777" w:rsidR="00A26296" w:rsidRDefault="00A26296">
      <w:pPr>
        <w:pStyle w:val="Commentaire"/>
      </w:pPr>
      <w:r>
        <w:rPr>
          <w:rStyle w:val="Marquedecommentaire"/>
        </w:rPr>
        <w:annotationRef/>
      </w:r>
      <w:r>
        <w:t>Not found:</w:t>
      </w:r>
    </w:p>
    <w:p w14:paraId="36A52ED9" w14:textId="77777777" w:rsidR="00A26296" w:rsidRDefault="00A26296">
      <w:pPr>
        <w:pStyle w:val="Commentaire"/>
      </w:pPr>
      <w:r>
        <w:t>Z. Wang et al.</w:t>
      </w:r>
    </w:p>
    <w:p w14:paraId="62BB81F9" w14:textId="77777777" w:rsidR="00A26296" w:rsidRDefault="00A26296">
      <w:pPr>
        <w:pStyle w:val="Commentaire"/>
      </w:pPr>
      <w:r>
        <w:t>2017a</w:t>
      </w:r>
    </w:p>
    <w:p w14:paraId="25BFC9B5" w14:textId="77777777" w:rsidR="00A26296" w:rsidRDefault="00A26296">
      <w:pPr>
        <w:pStyle w:val="Commentaire"/>
      </w:pPr>
    </w:p>
    <w:p w14:paraId="179EF5A8" w14:textId="77777777" w:rsidR="00A26296" w:rsidRDefault="00A26296">
      <w:pPr>
        <w:pStyle w:val="Commentaire"/>
      </w:pPr>
      <w:r>
        <w:t>Extra stuff:</w:t>
      </w:r>
    </w:p>
    <w:p w14:paraId="4836D0E2" w14:textId="77777777" w:rsidR="00A26296" w:rsidRDefault="00A26296">
      <w:pPr>
        <w:pStyle w:val="Commentaire"/>
      </w:pPr>
      <w:r>
        <w:t>Wang et al., 2017)</w:t>
      </w:r>
    </w:p>
    <w:p w14:paraId="43B64831" w14:textId="77777777" w:rsidR="00A26296" w:rsidRDefault="00A26296">
      <w:pPr>
        <w:pStyle w:val="Commentaire"/>
      </w:pPr>
    </w:p>
    <w:p w14:paraId="63B1D526" w14:textId="77777777" w:rsidR="00A26296" w:rsidRDefault="00A26296">
      <w:pPr>
        <w:pStyle w:val="Commentaire"/>
      </w:pPr>
      <w:r>
        <w:t>Correct:</w:t>
      </w:r>
    </w:p>
    <w:p w14:paraId="2F4DF1A1" w14:textId="77777777" w:rsidR="00A26296" w:rsidRDefault="00A26296">
      <w:pPr>
        <w:pStyle w:val="Commentaire"/>
      </w:pPr>
      <w:r>
        <w:t>Z. Wang et al. (2017a)</w:t>
      </w:r>
    </w:p>
    <w:p w14:paraId="7183052E" w14:textId="5C3B7CD6" w:rsidR="00A26296" w:rsidRDefault="00A26296">
      <w:pPr>
        <w:pStyle w:val="Commentaire"/>
      </w:pPr>
      <w:r>
        <w:t>(Z. Wang et al., 2017a)</w:t>
      </w:r>
    </w:p>
  </w:comment>
  <w:comment w:id="6646" w:author="Robin Matthews" w:date="2021-07-13T15:13:00Z" w:initials="RM">
    <w:p w14:paraId="7FE6863D" w14:textId="77777777" w:rsidR="00A26296" w:rsidRDefault="00A26296">
      <w:pPr>
        <w:pStyle w:val="Commentaire"/>
      </w:pPr>
      <w:r>
        <w:rPr>
          <w:rStyle w:val="Marquedecommentaire"/>
        </w:rPr>
        <w:annotationRef/>
      </w:r>
      <w:r>
        <w:t>Not found:</w:t>
      </w:r>
    </w:p>
    <w:p w14:paraId="501246A3" w14:textId="77777777" w:rsidR="00A26296" w:rsidRDefault="00A26296">
      <w:pPr>
        <w:pStyle w:val="Commentaire"/>
      </w:pPr>
      <w:r>
        <w:t>C. Li et al.</w:t>
      </w:r>
    </w:p>
    <w:p w14:paraId="150858D3" w14:textId="77777777" w:rsidR="00A26296" w:rsidRDefault="00A26296">
      <w:pPr>
        <w:pStyle w:val="Commentaire"/>
      </w:pPr>
    </w:p>
    <w:p w14:paraId="61EE1064" w14:textId="77777777" w:rsidR="00A26296" w:rsidRDefault="00A26296">
      <w:pPr>
        <w:pStyle w:val="Commentaire"/>
      </w:pPr>
      <w:r>
        <w:t>Extra stuff:</w:t>
      </w:r>
    </w:p>
    <w:p w14:paraId="30E45549" w14:textId="77777777" w:rsidR="00A26296" w:rsidRDefault="00A26296">
      <w:pPr>
        <w:pStyle w:val="Commentaire"/>
      </w:pPr>
      <w:r>
        <w:t xml:space="preserve">(Li et al., </w:t>
      </w:r>
    </w:p>
    <w:p w14:paraId="5C977086" w14:textId="77777777" w:rsidR="00A26296" w:rsidRDefault="00A26296">
      <w:pPr>
        <w:pStyle w:val="Commentaire"/>
      </w:pPr>
    </w:p>
    <w:p w14:paraId="6A3BA366" w14:textId="77777777" w:rsidR="00A26296" w:rsidRDefault="00A26296">
      <w:pPr>
        <w:pStyle w:val="Commentaire"/>
      </w:pPr>
      <w:r>
        <w:t>Correct:</w:t>
      </w:r>
    </w:p>
    <w:p w14:paraId="33718041" w14:textId="77777777" w:rsidR="00A26296" w:rsidRDefault="00A26296">
      <w:pPr>
        <w:pStyle w:val="Commentaire"/>
      </w:pPr>
      <w:r>
        <w:t>C. Li et al. (2020)</w:t>
      </w:r>
    </w:p>
    <w:p w14:paraId="5190A3ED" w14:textId="24520FA9" w:rsidR="00A26296" w:rsidRDefault="00A26296">
      <w:pPr>
        <w:pStyle w:val="Commentaire"/>
      </w:pPr>
      <w:r>
        <w:t>(C. Li et al., 2020)</w:t>
      </w:r>
    </w:p>
  </w:comment>
  <w:comment w:id="6651" w:author="Robin Matthews" w:date="2021-07-13T15:13:00Z" w:initials="RM">
    <w:p w14:paraId="7B4E3C9A" w14:textId="77777777" w:rsidR="00A26296" w:rsidRDefault="00A26296">
      <w:pPr>
        <w:pStyle w:val="Commentaire"/>
      </w:pPr>
      <w:r>
        <w:rPr>
          <w:rStyle w:val="Marquedecommentaire"/>
        </w:rPr>
        <w:annotationRef/>
      </w:r>
      <w:r>
        <w:t>Not found:</w:t>
      </w:r>
    </w:p>
    <w:p w14:paraId="261323D5" w14:textId="77777777" w:rsidR="00A26296" w:rsidRDefault="00A26296">
      <w:pPr>
        <w:pStyle w:val="Commentaire"/>
      </w:pPr>
      <w:r>
        <w:t>C. Li et al.</w:t>
      </w:r>
    </w:p>
    <w:p w14:paraId="3D471DA3" w14:textId="77777777" w:rsidR="00A26296" w:rsidRDefault="00A26296">
      <w:pPr>
        <w:pStyle w:val="Commentaire"/>
      </w:pPr>
    </w:p>
    <w:p w14:paraId="3D90FB38" w14:textId="77777777" w:rsidR="00A26296" w:rsidRDefault="00A26296">
      <w:pPr>
        <w:pStyle w:val="Commentaire"/>
      </w:pPr>
      <w:r>
        <w:t>Extra stuff:</w:t>
      </w:r>
    </w:p>
    <w:p w14:paraId="3DDE78DA" w14:textId="77777777" w:rsidR="00A26296" w:rsidRDefault="00A26296">
      <w:pPr>
        <w:pStyle w:val="Commentaire"/>
      </w:pPr>
      <w:r>
        <w:t xml:space="preserve">(Li et al., </w:t>
      </w:r>
    </w:p>
    <w:p w14:paraId="14215065" w14:textId="77777777" w:rsidR="00A26296" w:rsidRDefault="00A26296">
      <w:pPr>
        <w:pStyle w:val="Commentaire"/>
      </w:pPr>
    </w:p>
    <w:p w14:paraId="2FBDE82B" w14:textId="77777777" w:rsidR="00A26296" w:rsidRDefault="00A26296">
      <w:pPr>
        <w:pStyle w:val="Commentaire"/>
      </w:pPr>
      <w:r>
        <w:t>Correct:</w:t>
      </w:r>
    </w:p>
    <w:p w14:paraId="15A8F2EC" w14:textId="77777777" w:rsidR="00A26296" w:rsidRDefault="00A26296">
      <w:pPr>
        <w:pStyle w:val="Commentaire"/>
      </w:pPr>
      <w:r>
        <w:t>C. Li et al. (2020)</w:t>
      </w:r>
    </w:p>
    <w:p w14:paraId="1BB5BBDB" w14:textId="0D7C0C26" w:rsidR="00A26296" w:rsidRDefault="00A26296">
      <w:pPr>
        <w:pStyle w:val="Commentaire"/>
      </w:pPr>
      <w:r>
        <w:t>(C. Li et al., 2020)</w:t>
      </w:r>
    </w:p>
  </w:comment>
  <w:comment w:id="6654" w:author="Robin Matthews" w:date="2021-07-13T15:13:00Z" w:initials="RM">
    <w:p w14:paraId="24077D0D" w14:textId="77777777" w:rsidR="00A26296" w:rsidRDefault="00A26296">
      <w:pPr>
        <w:pStyle w:val="Commentaire"/>
      </w:pPr>
      <w:r>
        <w:rPr>
          <w:rStyle w:val="Marquedecommentaire"/>
        </w:rPr>
        <w:annotationRef/>
      </w:r>
      <w:r>
        <w:t>Not found:</w:t>
      </w:r>
    </w:p>
    <w:p w14:paraId="30600743" w14:textId="77777777" w:rsidR="00A26296" w:rsidRDefault="00A26296">
      <w:pPr>
        <w:pStyle w:val="Commentaire"/>
      </w:pPr>
      <w:r>
        <w:t>C. Li et al.</w:t>
      </w:r>
    </w:p>
    <w:p w14:paraId="6E3812A3" w14:textId="77777777" w:rsidR="00A26296" w:rsidRDefault="00A26296">
      <w:pPr>
        <w:pStyle w:val="Commentaire"/>
      </w:pPr>
    </w:p>
    <w:p w14:paraId="5EEF46C3" w14:textId="77777777" w:rsidR="00A26296" w:rsidRDefault="00A26296">
      <w:pPr>
        <w:pStyle w:val="Commentaire"/>
      </w:pPr>
      <w:r>
        <w:t>Extra stuff:</w:t>
      </w:r>
    </w:p>
    <w:p w14:paraId="229BE567" w14:textId="77777777" w:rsidR="00A26296" w:rsidRDefault="00A26296">
      <w:pPr>
        <w:pStyle w:val="Commentaire"/>
      </w:pPr>
      <w:r>
        <w:t xml:space="preserve">(Li et al., </w:t>
      </w:r>
    </w:p>
    <w:p w14:paraId="43526E30" w14:textId="77777777" w:rsidR="00A26296" w:rsidRDefault="00A26296">
      <w:pPr>
        <w:pStyle w:val="Commentaire"/>
      </w:pPr>
    </w:p>
    <w:p w14:paraId="33EFD277" w14:textId="77777777" w:rsidR="00A26296" w:rsidRDefault="00A26296">
      <w:pPr>
        <w:pStyle w:val="Commentaire"/>
      </w:pPr>
      <w:r>
        <w:t>Correct:</w:t>
      </w:r>
    </w:p>
    <w:p w14:paraId="0673B9FE" w14:textId="77777777" w:rsidR="00A26296" w:rsidRDefault="00A26296">
      <w:pPr>
        <w:pStyle w:val="Commentaire"/>
      </w:pPr>
      <w:r>
        <w:t>C. Li et al. (2020)</w:t>
      </w:r>
    </w:p>
    <w:p w14:paraId="32E0A8E5" w14:textId="20B2EAAA" w:rsidR="00A26296" w:rsidRDefault="00A26296">
      <w:pPr>
        <w:pStyle w:val="Commentaire"/>
      </w:pPr>
      <w:r>
        <w:t>(C. Li et al., 2020)</w:t>
      </w:r>
    </w:p>
  </w:comment>
  <w:comment w:id="6657" w:author="Robin Matthews" w:date="2021-07-13T15:13:00Z" w:initials="RM">
    <w:p w14:paraId="1FEC361C" w14:textId="77777777" w:rsidR="00A26296" w:rsidRDefault="00A26296">
      <w:pPr>
        <w:pStyle w:val="Commentaire"/>
      </w:pPr>
      <w:r>
        <w:rPr>
          <w:rStyle w:val="Marquedecommentaire"/>
        </w:rPr>
        <w:annotationRef/>
      </w:r>
      <w:r>
        <w:t>Not found:</w:t>
      </w:r>
    </w:p>
    <w:p w14:paraId="338F46F7" w14:textId="77777777" w:rsidR="00A26296" w:rsidRDefault="00A26296">
      <w:pPr>
        <w:pStyle w:val="Commentaire"/>
      </w:pPr>
      <w:r>
        <w:t>C. Li et al.</w:t>
      </w:r>
    </w:p>
    <w:p w14:paraId="5DB5E32B" w14:textId="77777777" w:rsidR="00A26296" w:rsidRDefault="00A26296">
      <w:pPr>
        <w:pStyle w:val="Commentaire"/>
      </w:pPr>
    </w:p>
    <w:p w14:paraId="0A7A7A15" w14:textId="77777777" w:rsidR="00A26296" w:rsidRDefault="00A26296">
      <w:pPr>
        <w:pStyle w:val="Commentaire"/>
      </w:pPr>
      <w:r>
        <w:t>Extra stuff:</w:t>
      </w:r>
    </w:p>
    <w:p w14:paraId="7669DACC" w14:textId="77777777" w:rsidR="00A26296" w:rsidRDefault="00A26296">
      <w:pPr>
        <w:pStyle w:val="Commentaire"/>
      </w:pPr>
      <w:r>
        <w:t xml:space="preserve">(Li et al., </w:t>
      </w:r>
    </w:p>
    <w:p w14:paraId="344E3DEA" w14:textId="77777777" w:rsidR="00A26296" w:rsidRDefault="00A26296">
      <w:pPr>
        <w:pStyle w:val="Commentaire"/>
      </w:pPr>
    </w:p>
    <w:p w14:paraId="6EA5EA90" w14:textId="77777777" w:rsidR="00A26296" w:rsidRDefault="00A26296">
      <w:pPr>
        <w:pStyle w:val="Commentaire"/>
      </w:pPr>
      <w:r>
        <w:t>Correct:</w:t>
      </w:r>
    </w:p>
    <w:p w14:paraId="0BC0825D" w14:textId="77777777" w:rsidR="00A26296" w:rsidRDefault="00A26296">
      <w:pPr>
        <w:pStyle w:val="Commentaire"/>
      </w:pPr>
      <w:r>
        <w:t>C. Li et al. (2020)</w:t>
      </w:r>
    </w:p>
    <w:p w14:paraId="6637313A" w14:textId="7355D9A9" w:rsidR="00A26296" w:rsidRDefault="00A26296">
      <w:pPr>
        <w:pStyle w:val="Commentaire"/>
      </w:pPr>
      <w:r>
        <w:t>(C. Li et al., 2020)</w:t>
      </w:r>
    </w:p>
  </w:comment>
  <w:comment w:id="6660" w:author="Robin Matthews" w:date="2021-07-13T15:13:00Z" w:initials="RM">
    <w:p w14:paraId="65068C4F" w14:textId="77777777" w:rsidR="00A26296" w:rsidRDefault="00A26296">
      <w:pPr>
        <w:pStyle w:val="Commentaire"/>
      </w:pPr>
      <w:r>
        <w:rPr>
          <w:rStyle w:val="Marquedecommentaire"/>
        </w:rPr>
        <w:annotationRef/>
      </w:r>
      <w:r>
        <w:t>Not found:</w:t>
      </w:r>
    </w:p>
    <w:p w14:paraId="3DEC3FED" w14:textId="77777777" w:rsidR="00A26296" w:rsidRDefault="00A26296">
      <w:pPr>
        <w:pStyle w:val="Commentaire"/>
      </w:pPr>
      <w:r>
        <w:t>C. Li et al.</w:t>
      </w:r>
    </w:p>
    <w:p w14:paraId="3503D82D" w14:textId="77777777" w:rsidR="00A26296" w:rsidRDefault="00A26296">
      <w:pPr>
        <w:pStyle w:val="Commentaire"/>
      </w:pPr>
    </w:p>
    <w:p w14:paraId="78FF6A71" w14:textId="77777777" w:rsidR="00A26296" w:rsidRDefault="00A26296">
      <w:pPr>
        <w:pStyle w:val="Commentaire"/>
      </w:pPr>
      <w:r>
        <w:t>Extra stuff:</w:t>
      </w:r>
    </w:p>
    <w:p w14:paraId="0D0BEA12" w14:textId="77777777" w:rsidR="00A26296" w:rsidRDefault="00A26296">
      <w:pPr>
        <w:pStyle w:val="Commentaire"/>
      </w:pPr>
      <w:r>
        <w:t xml:space="preserve">(Li et al., </w:t>
      </w:r>
    </w:p>
    <w:p w14:paraId="5C1C4E23" w14:textId="77777777" w:rsidR="00A26296" w:rsidRDefault="00A26296">
      <w:pPr>
        <w:pStyle w:val="Commentaire"/>
      </w:pPr>
    </w:p>
    <w:p w14:paraId="0B9AFDAC" w14:textId="77777777" w:rsidR="00A26296" w:rsidRDefault="00A26296">
      <w:pPr>
        <w:pStyle w:val="Commentaire"/>
      </w:pPr>
      <w:r>
        <w:t>Correct:</w:t>
      </w:r>
    </w:p>
    <w:p w14:paraId="7CC8EFF2" w14:textId="77777777" w:rsidR="00A26296" w:rsidRDefault="00A26296">
      <w:pPr>
        <w:pStyle w:val="Commentaire"/>
      </w:pPr>
      <w:r>
        <w:t>C. Li et al. (2020)</w:t>
      </w:r>
    </w:p>
    <w:p w14:paraId="0C52D4AC" w14:textId="43AA1CD0" w:rsidR="00A26296" w:rsidRDefault="00A26296">
      <w:pPr>
        <w:pStyle w:val="Commentaire"/>
      </w:pPr>
      <w:r>
        <w:t>(C. Li et al., 2020)</w:t>
      </w:r>
    </w:p>
  </w:comment>
  <w:comment w:id="6663" w:author="Robin Matthews" w:date="2021-07-13T15:13:00Z" w:initials="RM">
    <w:p w14:paraId="3DF5993A" w14:textId="77777777" w:rsidR="00A26296" w:rsidRDefault="00A26296">
      <w:pPr>
        <w:pStyle w:val="Commentaire"/>
      </w:pPr>
      <w:r>
        <w:rPr>
          <w:rStyle w:val="Marquedecommentaire"/>
        </w:rPr>
        <w:annotationRef/>
      </w:r>
      <w:r>
        <w:t>Not found:</w:t>
      </w:r>
    </w:p>
    <w:p w14:paraId="426309AA" w14:textId="77777777" w:rsidR="00A26296" w:rsidRDefault="00A26296">
      <w:pPr>
        <w:pStyle w:val="Commentaire"/>
      </w:pPr>
      <w:r>
        <w:t>C. Li et al.</w:t>
      </w:r>
    </w:p>
    <w:p w14:paraId="1A61D2EF" w14:textId="77777777" w:rsidR="00A26296" w:rsidRDefault="00A26296">
      <w:pPr>
        <w:pStyle w:val="Commentaire"/>
      </w:pPr>
    </w:p>
    <w:p w14:paraId="4C05B332" w14:textId="77777777" w:rsidR="00A26296" w:rsidRDefault="00A26296">
      <w:pPr>
        <w:pStyle w:val="Commentaire"/>
      </w:pPr>
      <w:r>
        <w:t>Extra stuff:</w:t>
      </w:r>
    </w:p>
    <w:p w14:paraId="6AB9A8AB" w14:textId="77777777" w:rsidR="00A26296" w:rsidRDefault="00A26296">
      <w:pPr>
        <w:pStyle w:val="Commentaire"/>
      </w:pPr>
      <w:r>
        <w:t xml:space="preserve">(Li et al., </w:t>
      </w:r>
    </w:p>
    <w:p w14:paraId="67275B69" w14:textId="77777777" w:rsidR="00A26296" w:rsidRDefault="00A26296">
      <w:pPr>
        <w:pStyle w:val="Commentaire"/>
      </w:pPr>
    </w:p>
    <w:p w14:paraId="273D8163" w14:textId="77777777" w:rsidR="00A26296" w:rsidRDefault="00A26296">
      <w:pPr>
        <w:pStyle w:val="Commentaire"/>
      </w:pPr>
      <w:r>
        <w:t>Correct:</w:t>
      </w:r>
    </w:p>
    <w:p w14:paraId="063192B8" w14:textId="77777777" w:rsidR="00A26296" w:rsidRDefault="00A26296">
      <w:pPr>
        <w:pStyle w:val="Commentaire"/>
      </w:pPr>
      <w:r>
        <w:t>C. Li et al. (2020)</w:t>
      </w:r>
    </w:p>
    <w:p w14:paraId="693758A2" w14:textId="36D65604" w:rsidR="00A26296" w:rsidRDefault="00A26296">
      <w:pPr>
        <w:pStyle w:val="Commentaire"/>
      </w:pPr>
      <w:r>
        <w:t>(C. Li et al., 2020)</w:t>
      </w:r>
    </w:p>
  </w:comment>
  <w:comment w:id="6671" w:author="Robin Matthews" w:date="2021-07-13T15:13:00Z" w:initials="RM">
    <w:p w14:paraId="44C68C24" w14:textId="77777777" w:rsidR="00A26296" w:rsidRDefault="00A26296">
      <w:pPr>
        <w:pStyle w:val="Commentaire"/>
      </w:pPr>
      <w:r>
        <w:rPr>
          <w:rStyle w:val="Marquedecommentaire"/>
        </w:rPr>
        <w:annotationRef/>
      </w:r>
      <w:r>
        <w:t>Extra stuff:</w:t>
      </w:r>
    </w:p>
    <w:p w14:paraId="313E6448" w14:textId="77777777" w:rsidR="00A26296" w:rsidRDefault="00A26296">
      <w:pPr>
        <w:pStyle w:val="Commentaire"/>
      </w:pPr>
      <w:r>
        <w:t xml:space="preserve">, </w:t>
      </w:r>
    </w:p>
    <w:p w14:paraId="4B447DE0" w14:textId="77777777" w:rsidR="00A26296" w:rsidRDefault="00A26296">
      <w:pPr>
        <w:pStyle w:val="Commentaire"/>
      </w:pPr>
    </w:p>
    <w:p w14:paraId="4DA07419" w14:textId="77777777" w:rsidR="00A26296" w:rsidRDefault="00A26296">
      <w:pPr>
        <w:pStyle w:val="Commentaire"/>
      </w:pPr>
      <w:r>
        <w:t>Correct:</w:t>
      </w:r>
    </w:p>
    <w:p w14:paraId="5A1ECA26" w14:textId="77777777" w:rsidR="00A26296" w:rsidRDefault="00A26296">
      <w:pPr>
        <w:pStyle w:val="Commentaire"/>
      </w:pPr>
      <w:r>
        <w:t>López-Franca et al. (2016)</w:t>
      </w:r>
    </w:p>
    <w:p w14:paraId="5D5AAC9C" w14:textId="6A3DF6A2" w:rsidR="00A26296" w:rsidRDefault="00A26296">
      <w:pPr>
        <w:pStyle w:val="Commentaire"/>
      </w:pPr>
      <w:r>
        <w:t>(López-Franca et al., 2016)</w:t>
      </w:r>
    </w:p>
  </w:comment>
  <w:comment w:id="6673" w:author="Robin Matthews" w:date="2021-07-13T15:13:00Z" w:initials="RM">
    <w:p w14:paraId="016B3FC5" w14:textId="77777777" w:rsidR="00A26296" w:rsidRDefault="00A26296">
      <w:pPr>
        <w:pStyle w:val="Commentaire"/>
      </w:pPr>
      <w:r>
        <w:rPr>
          <w:rStyle w:val="Marquedecommentaire"/>
        </w:rPr>
        <w:annotationRef/>
      </w:r>
      <w:r>
        <w:t>Extra stuff:</w:t>
      </w:r>
    </w:p>
    <w:p w14:paraId="07B57924" w14:textId="77777777" w:rsidR="00A26296" w:rsidRDefault="00A26296">
      <w:pPr>
        <w:pStyle w:val="Commentaire"/>
      </w:pPr>
      <w:r>
        <w:t>, ;</w:t>
      </w:r>
    </w:p>
    <w:p w14:paraId="6FC69A4D" w14:textId="77777777" w:rsidR="00A26296" w:rsidRDefault="00A26296">
      <w:pPr>
        <w:pStyle w:val="Commentaire"/>
      </w:pPr>
    </w:p>
    <w:p w14:paraId="5F6B440E" w14:textId="77777777" w:rsidR="00A26296" w:rsidRDefault="00A26296">
      <w:pPr>
        <w:pStyle w:val="Commentaire"/>
      </w:pPr>
      <w:r>
        <w:t>Correct:</w:t>
      </w:r>
    </w:p>
    <w:p w14:paraId="052987E5" w14:textId="77777777" w:rsidR="00A26296" w:rsidRDefault="00A26296">
      <w:pPr>
        <w:pStyle w:val="Commentaire"/>
      </w:pPr>
      <w:r>
        <w:t>Coppola et al. (2021b)</w:t>
      </w:r>
    </w:p>
    <w:p w14:paraId="71D06027" w14:textId="254F1956" w:rsidR="00A26296" w:rsidRDefault="00A26296">
      <w:pPr>
        <w:pStyle w:val="Commentaire"/>
      </w:pPr>
      <w:r>
        <w:t>(Coppola et al., 2021b)</w:t>
      </w:r>
    </w:p>
  </w:comment>
  <w:comment w:id="6674" w:author="Robin Matthews" w:date="2021-07-13T15:13:00Z" w:initials="RM">
    <w:p w14:paraId="7A9253DE" w14:textId="77777777" w:rsidR="00A26296" w:rsidRDefault="00A26296">
      <w:pPr>
        <w:pStyle w:val="Commentaire"/>
      </w:pPr>
      <w:r>
        <w:rPr>
          <w:rStyle w:val="Marquedecommentaire"/>
        </w:rPr>
        <w:annotationRef/>
      </w:r>
      <w:r>
        <w:t>Not found:</w:t>
      </w:r>
    </w:p>
    <w:p w14:paraId="083EB2F7" w14:textId="77777777" w:rsidR="00A26296" w:rsidRDefault="00A26296">
      <w:pPr>
        <w:pStyle w:val="Commentaire"/>
      </w:pPr>
      <w:r>
        <w:t>2014a</w:t>
      </w:r>
    </w:p>
    <w:p w14:paraId="6F9E4CA7" w14:textId="77777777" w:rsidR="00A26296" w:rsidRDefault="00A26296">
      <w:pPr>
        <w:pStyle w:val="Commentaire"/>
      </w:pPr>
    </w:p>
    <w:p w14:paraId="522E37FF" w14:textId="77777777" w:rsidR="00A26296" w:rsidRDefault="00A26296">
      <w:pPr>
        <w:pStyle w:val="Commentaire"/>
      </w:pPr>
      <w:r>
        <w:t>Extra stuff:</w:t>
      </w:r>
    </w:p>
    <w:p w14:paraId="40C4A3EA" w14:textId="77777777" w:rsidR="00A26296" w:rsidRDefault="00A26296">
      <w:pPr>
        <w:pStyle w:val="Commentaire"/>
      </w:pPr>
      <w:r>
        <w:t>, 2014)</w:t>
      </w:r>
    </w:p>
    <w:p w14:paraId="390CD609" w14:textId="77777777" w:rsidR="00A26296" w:rsidRDefault="00A26296">
      <w:pPr>
        <w:pStyle w:val="Commentaire"/>
      </w:pPr>
    </w:p>
    <w:p w14:paraId="77F7C6B2" w14:textId="77777777" w:rsidR="00A26296" w:rsidRDefault="00A26296">
      <w:pPr>
        <w:pStyle w:val="Commentaire"/>
      </w:pPr>
      <w:r>
        <w:t>Correct:</w:t>
      </w:r>
    </w:p>
    <w:p w14:paraId="35A9DEE1" w14:textId="77777777" w:rsidR="00A26296" w:rsidRDefault="00A26296">
      <w:pPr>
        <w:pStyle w:val="Commentaire"/>
      </w:pPr>
      <w:r>
        <w:t>Chou et al. (2014a)</w:t>
      </w:r>
    </w:p>
    <w:p w14:paraId="6C5B8C18" w14:textId="50D83D45" w:rsidR="00A26296" w:rsidRDefault="00A26296">
      <w:pPr>
        <w:pStyle w:val="Commentaire"/>
      </w:pPr>
      <w:r>
        <w:t>(Chou et al., 2014a)</w:t>
      </w:r>
    </w:p>
  </w:comment>
  <w:comment w:id="6683" w:author="Robin Matthews" w:date="2021-07-13T15:13:00Z" w:initials="RM">
    <w:p w14:paraId="1825C171" w14:textId="77777777" w:rsidR="00A26296" w:rsidRDefault="00A26296">
      <w:pPr>
        <w:pStyle w:val="Commentaire"/>
      </w:pPr>
      <w:r>
        <w:rPr>
          <w:rStyle w:val="Marquedecommentaire"/>
        </w:rPr>
        <w:annotationRef/>
      </w:r>
      <w:r>
        <w:t>Extra stuff:</w:t>
      </w:r>
    </w:p>
    <w:p w14:paraId="2EF2D124" w14:textId="77777777" w:rsidR="00A26296" w:rsidRDefault="00A26296">
      <w:pPr>
        <w:pStyle w:val="Commentaire"/>
      </w:pPr>
      <w:r>
        <w:t xml:space="preserve">, </w:t>
      </w:r>
    </w:p>
    <w:p w14:paraId="3134DEE1" w14:textId="77777777" w:rsidR="00A26296" w:rsidRDefault="00A26296">
      <w:pPr>
        <w:pStyle w:val="Commentaire"/>
      </w:pPr>
    </w:p>
    <w:p w14:paraId="2E4FD938" w14:textId="77777777" w:rsidR="00A26296" w:rsidRDefault="00A26296">
      <w:pPr>
        <w:pStyle w:val="Commentaire"/>
      </w:pPr>
      <w:r>
        <w:t>Correct:</w:t>
      </w:r>
    </w:p>
    <w:p w14:paraId="4D56613B" w14:textId="77777777" w:rsidR="00A26296" w:rsidRDefault="00A26296">
      <w:pPr>
        <w:pStyle w:val="Commentaire"/>
      </w:pPr>
      <w:r>
        <w:t>Dereczynski et al. (2020)</w:t>
      </w:r>
    </w:p>
    <w:p w14:paraId="0F75C0E8" w14:textId="05DD00B5" w:rsidR="00A26296" w:rsidRDefault="00A26296">
      <w:pPr>
        <w:pStyle w:val="Commentaire"/>
      </w:pPr>
      <w:r>
        <w:t>(Dereczynski et al., 2020)</w:t>
      </w:r>
    </w:p>
  </w:comment>
  <w:comment w:id="6684" w:author="Robin Matthews" w:date="2021-07-13T15:13:00Z" w:initials="RM">
    <w:p w14:paraId="184DD315" w14:textId="77777777" w:rsidR="00A26296" w:rsidRDefault="00A26296">
      <w:pPr>
        <w:pStyle w:val="Commentaire"/>
      </w:pPr>
      <w:r>
        <w:rPr>
          <w:rStyle w:val="Marquedecommentaire"/>
        </w:rPr>
        <w:annotationRef/>
      </w:r>
      <w:r>
        <w:t>Extra stuff:</w:t>
      </w:r>
    </w:p>
    <w:p w14:paraId="40A280B7" w14:textId="77777777" w:rsidR="00A26296" w:rsidRDefault="00A26296">
      <w:pPr>
        <w:pStyle w:val="Commentaire"/>
      </w:pPr>
      <w:r>
        <w:t xml:space="preserve">, </w:t>
      </w:r>
    </w:p>
    <w:p w14:paraId="2957DEEE" w14:textId="77777777" w:rsidR="00A26296" w:rsidRDefault="00A26296">
      <w:pPr>
        <w:pStyle w:val="Commentaire"/>
      </w:pPr>
    </w:p>
    <w:p w14:paraId="252B298B" w14:textId="77777777" w:rsidR="00A26296" w:rsidRDefault="00A26296">
      <w:pPr>
        <w:pStyle w:val="Commentaire"/>
      </w:pPr>
      <w:r>
        <w:t>Correct:</w:t>
      </w:r>
    </w:p>
    <w:p w14:paraId="18946474" w14:textId="77777777" w:rsidR="00A26296" w:rsidRDefault="00A26296">
      <w:pPr>
        <w:pStyle w:val="Commentaire"/>
      </w:pPr>
      <w:r>
        <w:t>Ceccherini et al. (2016)</w:t>
      </w:r>
    </w:p>
    <w:p w14:paraId="64ABA4D9" w14:textId="0FDE6C9E" w:rsidR="00A26296" w:rsidRDefault="00A26296">
      <w:pPr>
        <w:pStyle w:val="Commentaire"/>
      </w:pPr>
      <w:r>
        <w:t>(Ceccherini et al., 2016)</w:t>
      </w:r>
    </w:p>
  </w:comment>
  <w:comment w:id="6685" w:author="Robin Matthews" w:date="2021-07-15T12:30:00Z" w:initials="RM">
    <w:p w14:paraId="7D8112D2" w14:textId="73E61C66" w:rsidR="0074094D" w:rsidRDefault="0074094D">
      <w:pPr>
        <w:pStyle w:val="Commentaire"/>
      </w:pPr>
      <w:r>
        <w:rPr>
          <w:rStyle w:val="Marquedecommentaire"/>
        </w:rPr>
        <w:annotationRef/>
      </w:r>
      <w:r>
        <w:t>What’s the ‘1980-2014’ part about?</w:t>
      </w:r>
    </w:p>
  </w:comment>
  <w:comment w:id="6686" w:author="Robin Matthews" w:date="2021-07-13T15:13:00Z" w:initials="RM">
    <w:p w14:paraId="70AFBF00" w14:textId="77777777" w:rsidR="00A26296" w:rsidRDefault="00A26296">
      <w:pPr>
        <w:pStyle w:val="Commentaire"/>
      </w:pPr>
      <w:r>
        <w:rPr>
          <w:rStyle w:val="Marquedecommentaire"/>
        </w:rPr>
        <w:annotationRef/>
      </w:r>
      <w:r>
        <w:t>Extra stuff:</w:t>
      </w:r>
    </w:p>
    <w:p w14:paraId="17073CA3" w14:textId="77777777" w:rsidR="00A26296" w:rsidRDefault="00A26296">
      <w:pPr>
        <w:pStyle w:val="Commentaire"/>
      </w:pPr>
      <w:r>
        <w:t>, )</w:t>
      </w:r>
    </w:p>
    <w:p w14:paraId="2EC20168" w14:textId="77777777" w:rsidR="00A26296" w:rsidRDefault="00A26296">
      <w:pPr>
        <w:pStyle w:val="Commentaire"/>
      </w:pPr>
    </w:p>
    <w:p w14:paraId="5CEEA256" w14:textId="77777777" w:rsidR="00A26296" w:rsidRDefault="00A26296">
      <w:pPr>
        <w:pStyle w:val="Commentaire"/>
      </w:pPr>
      <w:r>
        <w:t>Correct:</w:t>
      </w:r>
    </w:p>
    <w:p w14:paraId="4CB04149" w14:textId="77777777" w:rsidR="00A26296" w:rsidRDefault="00A26296">
      <w:pPr>
        <w:pStyle w:val="Commentaire"/>
      </w:pPr>
      <w:r>
        <w:t>Dunn et al. (2020)</w:t>
      </w:r>
    </w:p>
    <w:p w14:paraId="612F43CC" w14:textId="20C571ED" w:rsidR="00A26296" w:rsidRDefault="00A26296">
      <w:pPr>
        <w:pStyle w:val="Commentaire"/>
      </w:pPr>
      <w:r>
        <w:t>(Dunn et al., 2020)</w:t>
      </w:r>
    </w:p>
  </w:comment>
  <w:comment w:id="6677" w:author="Robin Matthews" w:date="2021-07-14T22:11:00Z" w:initials="RM">
    <w:p w14:paraId="272B4675" w14:textId="2DCE8B10" w:rsidR="008161C1" w:rsidRDefault="008161C1">
      <w:pPr>
        <w:pStyle w:val="Commentaire"/>
      </w:pPr>
      <w:r>
        <w:rPr>
          <w:rStyle w:val="Marquedecommentaire"/>
        </w:rPr>
        <w:annotationRef/>
      </w:r>
      <w:r>
        <w:t>Unclear what the 1984-2014 part is about.</w:t>
      </w:r>
    </w:p>
  </w:comment>
  <w:comment w:id="6687" w:author="Robin Matthews" w:date="2021-07-13T15:13:00Z" w:initials="RM">
    <w:p w14:paraId="7E951FE5" w14:textId="77777777" w:rsidR="00A26296" w:rsidRDefault="00A26296">
      <w:pPr>
        <w:pStyle w:val="Commentaire"/>
      </w:pPr>
      <w:r>
        <w:rPr>
          <w:rStyle w:val="Marquedecommentaire"/>
        </w:rPr>
        <w:annotationRef/>
      </w:r>
      <w:r>
        <w:t>Not found:</w:t>
      </w:r>
    </w:p>
    <w:p w14:paraId="1E2DCE4C" w14:textId="77777777" w:rsidR="00A26296" w:rsidRDefault="00A26296">
      <w:pPr>
        <w:pStyle w:val="Commentaire"/>
      </w:pPr>
      <w:r>
        <w:t>C. Li et al.</w:t>
      </w:r>
    </w:p>
    <w:p w14:paraId="40409D5F" w14:textId="77777777" w:rsidR="00A26296" w:rsidRDefault="00A26296">
      <w:pPr>
        <w:pStyle w:val="Commentaire"/>
      </w:pPr>
    </w:p>
    <w:p w14:paraId="4526D6DB" w14:textId="77777777" w:rsidR="00A26296" w:rsidRDefault="00A26296">
      <w:pPr>
        <w:pStyle w:val="Commentaire"/>
      </w:pPr>
      <w:r>
        <w:t>Extra stuff:</w:t>
      </w:r>
    </w:p>
    <w:p w14:paraId="636061EC" w14:textId="77777777" w:rsidR="00A26296" w:rsidRDefault="00A26296">
      <w:pPr>
        <w:pStyle w:val="Commentaire"/>
      </w:pPr>
      <w:r>
        <w:t xml:space="preserve">(Li et al., </w:t>
      </w:r>
    </w:p>
    <w:p w14:paraId="35CB8704" w14:textId="77777777" w:rsidR="00A26296" w:rsidRDefault="00A26296">
      <w:pPr>
        <w:pStyle w:val="Commentaire"/>
      </w:pPr>
    </w:p>
    <w:p w14:paraId="27034F3B" w14:textId="77777777" w:rsidR="00A26296" w:rsidRDefault="00A26296">
      <w:pPr>
        <w:pStyle w:val="Commentaire"/>
      </w:pPr>
      <w:r>
        <w:t>Correct:</w:t>
      </w:r>
    </w:p>
    <w:p w14:paraId="29EC13FD" w14:textId="77777777" w:rsidR="00A26296" w:rsidRDefault="00A26296">
      <w:pPr>
        <w:pStyle w:val="Commentaire"/>
      </w:pPr>
      <w:r>
        <w:t>C. Li et al. (2020)</w:t>
      </w:r>
    </w:p>
    <w:p w14:paraId="04A44CFE" w14:textId="60C79B2A" w:rsidR="00A26296" w:rsidRDefault="00A26296">
      <w:pPr>
        <w:pStyle w:val="Commentaire"/>
      </w:pPr>
      <w:r>
        <w:t>(C. Li et al., 2020)</w:t>
      </w:r>
    </w:p>
  </w:comment>
  <w:comment w:id="6692" w:author="Robin Matthews" w:date="2021-07-13T15:13:00Z" w:initials="RM">
    <w:p w14:paraId="0EF294DF" w14:textId="77777777" w:rsidR="00A26296" w:rsidRDefault="00A26296">
      <w:pPr>
        <w:pStyle w:val="Commentaire"/>
      </w:pPr>
      <w:r>
        <w:rPr>
          <w:rStyle w:val="Marquedecommentaire"/>
        </w:rPr>
        <w:annotationRef/>
      </w:r>
      <w:r>
        <w:t>Not found:</w:t>
      </w:r>
    </w:p>
    <w:p w14:paraId="14F4713B" w14:textId="77777777" w:rsidR="00A26296" w:rsidRDefault="00A26296">
      <w:pPr>
        <w:pStyle w:val="Commentaire"/>
      </w:pPr>
      <w:r>
        <w:t>C. Li et al.</w:t>
      </w:r>
    </w:p>
    <w:p w14:paraId="5DE4424F" w14:textId="77777777" w:rsidR="00A26296" w:rsidRDefault="00A26296">
      <w:pPr>
        <w:pStyle w:val="Commentaire"/>
      </w:pPr>
    </w:p>
    <w:p w14:paraId="18DAA562" w14:textId="77777777" w:rsidR="00A26296" w:rsidRDefault="00A26296">
      <w:pPr>
        <w:pStyle w:val="Commentaire"/>
      </w:pPr>
      <w:r>
        <w:t>Extra stuff:</w:t>
      </w:r>
    </w:p>
    <w:p w14:paraId="107EC5F0" w14:textId="77777777" w:rsidR="00A26296" w:rsidRDefault="00A26296">
      <w:pPr>
        <w:pStyle w:val="Commentaire"/>
      </w:pPr>
      <w:r>
        <w:t xml:space="preserve">(Li et al., </w:t>
      </w:r>
    </w:p>
    <w:p w14:paraId="3E11D783" w14:textId="77777777" w:rsidR="00A26296" w:rsidRDefault="00A26296">
      <w:pPr>
        <w:pStyle w:val="Commentaire"/>
      </w:pPr>
    </w:p>
    <w:p w14:paraId="18D1CCAC" w14:textId="77777777" w:rsidR="00A26296" w:rsidRDefault="00A26296">
      <w:pPr>
        <w:pStyle w:val="Commentaire"/>
      </w:pPr>
      <w:r>
        <w:t>Correct:</w:t>
      </w:r>
    </w:p>
    <w:p w14:paraId="41969A20" w14:textId="77777777" w:rsidR="00A26296" w:rsidRDefault="00A26296">
      <w:pPr>
        <w:pStyle w:val="Commentaire"/>
      </w:pPr>
      <w:r>
        <w:t>C. Li et al. (2020)</w:t>
      </w:r>
    </w:p>
    <w:p w14:paraId="45B8672D" w14:textId="49A3A58D" w:rsidR="00A26296" w:rsidRDefault="00A26296">
      <w:pPr>
        <w:pStyle w:val="Commentaire"/>
      </w:pPr>
      <w:r>
        <w:t>(C. Li et al., 2020)</w:t>
      </w:r>
    </w:p>
  </w:comment>
  <w:comment w:id="6695" w:author="Robin Matthews" w:date="2021-07-13T15:13:00Z" w:initials="RM">
    <w:p w14:paraId="3E9D9776" w14:textId="77777777" w:rsidR="00A26296" w:rsidRDefault="00A26296">
      <w:pPr>
        <w:pStyle w:val="Commentaire"/>
      </w:pPr>
      <w:r>
        <w:rPr>
          <w:rStyle w:val="Marquedecommentaire"/>
        </w:rPr>
        <w:annotationRef/>
      </w:r>
      <w:r>
        <w:t>Not found:</w:t>
      </w:r>
    </w:p>
    <w:p w14:paraId="29B6FC24" w14:textId="77777777" w:rsidR="00A26296" w:rsidRDefault="00A26296">
      <w:pPr>
        <w:pStyle w:val="Commentaire"/>
      </w:pPr>
      <w:r>
        <w:t>C. Li et al.</w:t>
      </w:r>
    </w:p>
    <w:p w14:paraId="017D5967" w14:textId="77777777" w:rsidR="00A26296" w:rsidRDefault="00A26296">
      <w:pPr>
        <w:pStyle w:val="Commentaire"/>
      </w:pPr>
    </w:p>
    <w:p w14:paraId="3E14E38E" w14:textId="77777777" w:rsidR="00A26296" w:rsidRDefault="00A26296">
      <w:pPr>
        <w:pStyle w:val="Commentaire"/>
      </w:pPr>
      <w:r>
        <w:t>Extra stuff:</w:t>
      </w:r>
    </w:p>
    <w:p w14:paraId="0E7A7E5E" w14:textId="77777777" w:rsidR="00A26296" w:rsidRDefault="00A26296">
      <w:pPr>
        <w:pStyle w:val="Commentaire"/>
      </w:pPr>
      <w:r>
        <w:t xml:space="preserve">(Li et al., </w:t>
      </w:r>
    </w:p>
    <w:p w14:paraId="3E448F26" w14:textId="77777777" w:rsidR="00A26296" w:rsidRDefault="00A26296">
      <w:pPr>
        <w:pStyle w:val="Commentaire"/>
      </w:pPr>
    </w:p>
    <w:p w14:paraId="63DCF242" w14:textId="77777777" w:rsidR="00A26296" w:rsidRDefault="00A26296">
      <w:pPr>
        <w:pStyle w:val="Commentaire"/>
      </w:pPr>
      <w:r>
        <w:t>Correct:</w:t>
      </w:r>
    </w:p>
    <w:p w14:paraId="6AA60BCF" w14:textId="77777777" w:rsidR="00A26296" w:rsidRDefault="00A26296">
      <w:pPr>
        <w:pStyle w:val="Commentaire"/>
      </w:pPr>
      <w:r>
        <w:t>C. Li et al. (2020)</w:t>
      </w:r>
    </w:p>
    <w:p w14:paraId="0205B4AA" w14:textId="7F1FE18E" w:rsidR="00A26296" w:rsidRDefault="00A26296">
      <w:pPr>
        <w:pStyle w:val="Commentaire"/>
      </w:pPr>
      <w:r>
        <w:t>(C. Li et al., 2020)</w:t>
      </w:r>
    </w:p>
  </w:comment>
  <w:comment w:id="6698" w:author="Robin Matthews" w:date="2021-07-13T15:13:00Z" w:initials="RM">
    <w:p w14:paraId="6CF9F5D9" w14:textId="77777777" w:rsidR="00A26296" w:rsidRDefault="00A26296">
      <w:pPr>
        <w:pStyle w:val="Commentaire"/>
      </w:pPr>
      <w:r>
        <w:rPr>
          <w:rStyle w:val="Marquedecommentaire"/>
        </w:rPr>
        <w:annotationRef/>
      </w:r>
      <w:r>
        <w:t>Not found:</w:t>
      </w:r>
    </w:p>
    <w:p w14:paraId="200AC95E" w14:textId="77777777" w:rsidR="00A26296" w:rsidRDefault="00A26296">
      <w:pPr>
        <w:pStyle w:val="Commentaire"/>
      </w:pPr>
      <w:r>
        <w:t>C. Li et al.</w:t>
      </w:r>
    </w:p>
    <w:p w14:paraId="07331807" w14:textId="77777777" w:rsidR="00A26296" w:rsidRDefault="00A26296">
      <w:pPr>
        <w:pStyle w:val="Commentaire"/>
      </w:pPr>
    </w:p>
    <w:p w14:paraId="430E7638" w14:textId="77777777" w:rsidR="00A26296" w:rsidRDefault="00A26296">
      <w:pPr>
        <w:pStyle w:val="Commentaire"/>
      </w:pPr>
      <w:r>
        <w:t>Extra stuff:</w:t>
      </w:r>
    </w:p>
    <w:p w14:paraId="765E29E8" w14:textId="77777777" w:rsidR="00A26296" w:rsidRDefault="00A26296">
      <w:pPr>
        <w:pStyle w:val="Commentaire"/>
      </w:pPr>
      <w:r>
        <w:t xml:space="preserve">(Li et al., </w:t>
      </w:r>
    </w:p>
    <w:p w14:paraId="1D82AEB2" w14:textId="77777777" w:rsidR="00A26296" w:rsidRDefault="00A26296">
      <w:pPr>
        <w:pStyle w:val="Commentaire"/>
      </w:pPr>
    </w:p>
    <w:p w14:paraId="4B54365C" w14:textId="77777777" w:rsidR="00A26296" w:rsidRDefault="00A26296">
      <w:pPr>
        <w:pStyle w:val="Commentaire"/>
      </w:pPr>
      <w:r>
        <w:t>Correct:</w:t>
      </w:r>
    </w:p>
    <w:p w14:paraId="0179E9F5" w14:textId="77777777" w:rsidR="00A26296" w:rsidRDefault="00A26296">
      <w:pPr>
        <w:pStyle w:val="Commentaire"/>
      </w:pPr>
      <w:r>
        <w:t>C. Li et al. (2020)</w:t>
      </w:r>
    </w:p>
    <w:p w14:paraId="4C87FB32" w14:textId="3D1111E1" w:rsidR="00A26296" w:rsidRDefault="00A26296">
      <w:pPr>
        <w:pStyle w:val="Commentaire"/>
      </w:pPr>
      <w:r>
        <w:t>(C. Li et al., 2020)</w:t>
      </w:r>
    </w:p>
  </w:comment>
  <w:comment w:id="6701" w:author="Robin Matthews" w:date="2021-07-13T15:13:00Z" w:initials="RM">
    <w:p w14:paraId="1C9BD9F2" w14:textId="77777777" w:rsidR="00A26296" w:rsidRDefault="00A26296">
      <w:pPr>
        <w:pStyle w:val="Commentaire"/>
      </w:pPr>
      <w:r>
        <w:rPr>
          <w:rStyle w:val="Marquedecommentaire"/>
        </w:rPr>
        <w:annotationRef/>
      </w:r>
      <w:r>
        <w:t>Not found:</w:t>
      </w:r>
    </w:p>
    <w:p w14:paraId="2E4CDC8D" w14:textId="77777777" w:rsidR="00A26296" w:rsidRDefault="00A26296">
      <w:pPr>
        <w:pStyle w:val="Commentaire"/>
      </w:pPr>
      <w:r>
        <w:t>C. Li et al.</w:t>
      </w:r>
    </w:p>
    <w:p w14:paraId="3D5FEEA4" w14:textId="77777777" w:rsidR="00A26296" w:rsidRDefault="00A26296">
      <w:pPr>
        <w:pStyle w:val="Commentaire"/>
      </w:pPr>
    </w:p>
    <w:p w14:paraId="1B69CBDB" w14:textId="77777777" w:rsidR="00A26296" w:rsidRDefault="00A26296">
      <w:pPr>
        <w:pStyle w:val="Commentaire"/>
      </w:pPr>
      <w:r>
        <w:t>Extra stuff:</w:t>
      </w:r>
    </w:p>
    <w:p w14:paraId="53C60D9C" w14:textId="77777777" w:rsidR="00A26296" w:rsidRDefault="00A26296">
      <w:pPr>
        <w:pStyle w:val="Commentaire"/>
      </w:pPr>
      <w:r>
        <w:t xml:space="preserve">(Li et al., </w:t>
      </w:r>
    </w:p>
    <w:p w14:paraId="0C6892F3" w14:textId="77777777" w:rsidR="00A26296" w:rsidRDefault="00A26296">
      <w:pPr>
        <w:pStyle w:val="Commentaire"/>
      </w:pPr>
    </w:p>
    <w:p w14:paraId="2822528B" w14:textId="77777777" w:rsidR="00A26296" w:rsidRDefault="00A26296">
      <w:pPr>
        <w:pStyle w:val="Commentaire"/>
      </w:pPr>
      <w:r>
        <w:t>Correct:</w:t>
      </w:r>
    </w:p>
    <w:p w14:paraId="7AD7AD3E" w14:textId="77777777" w:rsidR="00A26296" w:rsidRDefault="00A26296">
      <w:pPr>
        <w:pStyle w:val="Commentaire"/>
      </w:pPr>
      <w:r>
        <w:t>C. Li et al. (2020)</w:t>
      </w:r>
    </w:p>
    <w:p w14:paraId="3383E9E8" w14:textId="3F1E1DBB" w:rsidR="00A26296" w:rsidRDefault="00A26296">
      <w:pPr>
        <w:pStyle w:val="Commentaire"/>
      </w:pPr>
      <w:r>
        <w:t>(C. Li et al., 2020)</w:t>
      </w:r>
    </w:p>
  </w:comment>
  <w:comment w:id="6704" w:author="Robin Matthews" w:date="2021-07-13T15:13:00Z" w:initials="RM">
    <w:p w14:paraId="30F9F92A" w14:textId="77777777" w:rsidR="00A26296" w:rsidRDefault="00A26296">
      <w:pPr>
        <w:pStyle w:val="Commentaire"/>
      </w:pPr>
      <w:r>
        <w:rPr>
          <w:rStyle w:val="Marquedecommentaire"/>
        </w:rPr>
        <w:annotationRef/>
      </w:r>
      <w:r>
        <w:t>Not found:</w:t>
      </w:r>
    </w:p>
    <w:p w14:paraId="0DC5437A" w14:textId="77777777" w:rsidR="00A26296" w:rsidRDefault="00A26296">
      <w:pPr>
        <w:pStyle w:val="Commentaire"/>
      </w:pPr>
      <w:r>
        <w:t>C. Li et al.</w:t>
      </w:r>
    </w:p>
    <w:p w14:paraId="7EFB8E49" w14:textId="77777777" w:rsidR="00A26296" w:rsidRDefault="00A26296">
      <w:pPr>
        <w:pStyle w:val="Commentaire"/>
      </w:pPr>
    </w:p>
    <w:p w14:paraId="5F34C91F" w14:textId="77777777" w:rsidR="00A26296" w:rsidRDefault="00A26296">
      <w:pPr>
        <w:pStyle w:val="Commentaire"/>
      </w:pPr>
      <w:r>
        <w:t>Extra stuff:</w:t>
      </w:r>
    </w:p>
    <w:p w14:paraId="39E8C1F0" w14:textId="77777777" w:rsidR="00A26296" w:rsidRDefault="00A26296">
      <w:pPr>
        <w:pStyle w:val="Commentaire"/>
      </w:pPr>
      <w:r>
        <w:t xml:space="preserve">(Li et al., </w:t>
      </w:r>
    </w:p>
    <w:p w14:paraId="04605E82" w14:textId="77777777" w:rsidR="00A26296" w:rsidRDefault="00A26296">
      <w:pPr>
        <w:pStyle w:val="Commentaire"/>
      </w:pPr>
    </w:p>
    <w:p w14:paraId="7465E76E" w14:textId="77777777" w:rsidR="00A26296" w:rsidRDefault="00A26296">
      <w:pPr>
        <w:pStyle w:val="Commentaire"/>
      </w:pPr>
      <w:r>
        <w:t>Correct:</w:t>
      </w:r>
    </w:p>
    <w:p w14:paraId="4BBC0CDE" w14:textId="77777777" w:rsidR="00A26296" w:rsidRDefault="00A26296">
      <w:pPr>
        <w:pStyle w:val="Commentaire"/>
      </w:pPr>
      <w:r>
        <w:t>C. Li et al. (2020)</w:t>
      </w:r>
    </w:p>
    <w:p w14:paraId="2E6897E8" w14:textId="08466CA1" w:rsidR="00A26296" w:rsidRDefault="00A26296">
      <w:pPr>
        <w:pStyle w:val="Commentaire"/>
      </w:pPr>
      <w:r>
        <w:t>(C. Li et al., 2020)</w:t>
      </w:r>
    </w:p>
  </w:comment>
  <w:comment w:id="6712" w:author="Robin Matthews" w:date="2021-07-13T15:13:00Z" w:initials="RM">
    <w:p w14:paraId="0CE75DF7" w14:textId="77777777" w:rsidR="00A26296" w:rsidRDefault="00A26296">
      <w:pPr>
        <w:pStyle w:val="Commentaire"/>
      </w:pPr>
      <w:r>
        <w:rPr>
          <w:rStyle w:val="Marquedecommentaire"/>
        </w:rPr>
        <w:annotationRef/>
      </w:r>
      <w:r>
        <w:t>Extra stuff:</w:t>
      </w:r>
    </w:p>
    <w:p w14:paraId="32F83368" w14:textId="77777777" w:rsidR="00A26296" w:rsidRDefault="00A26296">
      <w:pPr>
        <w:pStyle w:val="Commentaire"/>
      </w:pPr>
      <w:r>
        <w:t xml:space="preserve">, </w:t>
      </w:r>
    </w:p>
    <w:p w14:paraId="7D09BCF7" w14:textId="77777777" w:rsidR="00A26296" w:rsidRDefault="00A26296">
      <w:pPr>
        <w:pStyle w:val="Commentaire"/>
      </w:pPr>
    </w:p>
    <w:p w14:paraId="070AEEEC" w14:textId="77777777" w:rsidR="00A26296" w:rsidRDefault="00A26296">
      <w:pPr>
        <w:pStyle w:val="Commentaire"/>
      </w:pPr>
      <w:r>
        <w:t>Correct:</w:t>
      </w:r>
    </w:p>
    <w:p w14:paraId="4AA96549" w14:textId="77777777" w:rsidR="00A26296" w:rsidRDefault="00A26296">
      <w:pPr>
        <w:pStyle w:val="Commentaire"/>
      </w:pPr>
      <w:r>
        <w:t>López-Franca et al. (2016)</w:t>
      </w:r>
    </w:p>
    <w:p w14:paraId="7E205287" w14:textId="5F9F8F96" w:rsidR="00A26296" w:rsidRDefault="00A26296">
      <w:pPr>
        <w:pStyle w:val="Commentaire"/>
      </w:pPr>
      <w:r>
        <w:t>(López-Franca et al., 2016)</w:t>
      </w:r>
    </w:p>
  </w:comment>
  <w:comment w:id="6713" w:author="Robin Matthews" w:date="2021-07-13T15:13:00Z" w:initials="RM">
    <w:p w14:paraId="4D4F7DEF" w14:textId="77777777" w:rsidR="00A26296" w:rsidRDefault="00A26296">
      <w:pPr>
        <w:pStyle w:val="Commentaire"/>
      </w:pPr>
      <w:r>
        <w:rPr>
          <w:rStyle w:val="Marquedecommentaire"/>
        </w:rPr>
        <w:annotationRef/>
      </w:r>
      <w:r>
        <w:t>Extra stuff:</w:t>
      </w:r>
    </w:p>
    <w:p w14:paraId="5A6356B2" w14:textId="77777777" w:rsidR="00A26296" w:rsidRDefault="00A26296">
      <w:pPr>
        <w:pStyle w:val="Commentaire"/>
      </w:pPr>
      <w:r>
        <w:t>, ;</w:t>
      </w:r>
    </w:p>
    <w:p w14:paraId="51EFF719" w14:textId="77777777" w:rsidR="00A26296" w:rsidRDefault="00A26296">
      <w:pPr>
        <w:pStyle w:val="Commentaire"/>
      </w:pPr>
    </w:p>
    <w:p w14:paraId="31BBB1AE" w14:textId="77777777" w:rsidR="00A26296" w:rsidRDefault="00A26296">
      <w:pPr>
        <w:pStyle w:val="Commentaire"/>
      </w:pPr>
      <w:r>
        <w:t>Correct:</w:t>
      </w:r>
    </w:p>
    <w:p w14:paraId="6974F889" w14:textId="77777777" w:rsidR="00A26296" w:rsidRDefault="00A26296">
      <w:pPr>
        <w:pStyle w:val="Commentaire"/>
      </w:pPr>
      <w:r>
        <w:t>Coppola et al. (2021b)</w:t>
      </w:r>
    </w:p>
    <w:p w14:paraId="43FB1B25" w14:textId="476F86F2" w:rsidR="00A26296" w:rsidRDefault="00A26296">
      <w:pPr>
        <w:pStyle w:val="Commentaire"/>
      </w:pPr>
      <w:r>
        <w:t>(Coppola et al., 2021b)</w:t>
      </w:r>
    </w:p>
  </w:comment>
  <w:comment w:id="6714" w:author="Robin Matthews" w:date="2021-07-13T15:13:00Z" w:initials="RM">
    <w:p w14:paraId="4AFE43F9" w14:textId="77777777" w:rsidR="00A26296" w:rsidRDefault="00A26296">
      <w:pPr>
        <w:pStyle w:val="Commentaire"/>
      </w:pPr>
      <w:r>
        <w:rPr>
          <w:rStyle w:val="Marquedecommentaire"/>
        </w:rPr>
        <w:annotationRef/>
      </w:r>
      <w:r>
        <w:t>Not found:</w:t>
      </w:r>
    </w:p>
    <w:p w14:paraId="0598876C" w14:textId="77777777" w:rsidR="00A26296" w:rsidRDefault="00A26296">
      <w:pPr>
        <w:pStyle w:val="Commentaire"/>
      </w:pPr>
      <w:r>
        <w:t>2014a</w:t>
      </w:r>
    </w:p>
    <w:p w14:paraId="776B731D" w14:textId="77777777" w:rsidR="00A26296" w:rsidRDefault="00A26296">
      <w:pPr>
        <w:pStyle w:val="Commentaire"/>
      </w:pPr>
    </w:p>
    <w:p w14:paraId="67576C94" w14:textId="77777777" w:rsidR="00A26296" w:rsidRDefault="00A26296">
      <w:pPr>
        <w:pStyle w:val="Commentaire"/>
      </w:pPr>
      <w:r>
        <w:t>Extra stuff:</w:t>
      </w:r>
    </w:p>
    <w:p w14:paraId="6EF943F1" w14:textId="77777777" w:rsidR="00A26296" w:rsidRDefault="00A26296">
      <w:pPr>
        <w:pStyle w:val="Commentaire"/>
      </w:pPr>
      <w:r>
        <w:t>, 2014)</w:t>
      </w:r>
    </w:p>
    <w:p w14:paraId="66ECD65D" w14:textId="77777777" w:rsidR="00A26296" w:rsidRDefault="00A26296">
      <w:pPr>
        <w:pStyle w:val="Commentaire"/>
      </w:pPr>
    </w:p>
    <w:p w14:paraId="462B62CF" w14:textId="77777777" w:rsidR="00A26296" w:rsidRDefault="00A26296">
      <w:pPr>
        <w:pStyle w:val="Commentaire"/>
      </w:pPr>
      <w:r>
        <w:t>Correct:</w:t>
      </w:r>
    </w:p>
    <w:p w14:paraId="3962D33D" w14:textId="77777777" w:rsidR="00A26296" w:rsidRDefault="00A26296">
      <w:pPr>
        <w:pStyle w:val="Commentaire"/>
      </w:pPr>
      <w:r>
        <w:t>Chou et al. (2014a)</w:t>
      </w:r>
    </w:p>
    <w:p w14:paraId="29003FBE" w14:textId="1F4E9AA9" w:rsidR="00A26296" w:rsidRDefault="00A26296">
      <w:pPr>
        <w:pStyle w:val="Commentaire"/>
      </w:pPr>
      <w:r>
        <w:t>(Chou et al., 2014a)</w:t>
      </w:r>
    </w:p>
  </w:comment>
  <w:comment w:id="6716" w:author="Robin Matthews" w:date="2021-07-13T15:13:00Z" w:initials="RM">
    <w:p w14:paraId="4E427AD7" w14:textId="77777777" w:rsidR="00A26296" w:rsidRDefault="00A26296">
      <w:pPr>
        <w:pStyle w:val="Commentaire"/>
      </w:pPr>
      <w:r>
        <w:rPr>
          <w:rStyle w:val="Marquedecommentaire"/>
        </w:rPr>
        <w:annotationRef/>
      </w:r>
      <w:r>
        <w:t>Not found:</w:t>
      </w:r>
    </w:p>
    <w:p w14:paraId="35602359" w14:textId="77777777" w:rsidR="00A26296" w:rsidRDefault="00A26296">
      <w:pPr>
        <w:pStyle w:val="Commentaire"/>
      </w:pPr>
      <w:r>
        <w:t>C. Li et al.</w:t>
      </w:r>
    </w:p>
    <w:p w14:paraId="556E1BA4" w14:textId="77777777" w:rsidR="00A26296" w:rsidRDefault="00A26296">
      <w:pPr>
        <w:pStyle w:val="Commentaire"/>
      </w:pPr>
    </w:p>
    <w:p w14:paraId="070F3484" w14:textId="77777777" w:rsidR="00A26296" w:rsidRDefault="00A26296">
      <w:pPr>
        <w:pStyle w:val="Commentaire"/>
      </w:pPr>
      <w:r>
        <w:t>Extra stuff:</w:t>
      </w:r>
    </w:p>
    <w:p w14:paraId="5629EB88" w14:textId="77777777" w:rsidR="00A26296" w:rsidRDefault="00A26296">
      <w:pPr>
        <w:pStyle w:val="Commentaire"/>
      </w:pPr>
      <w:r>
        <w:t>(Li et al., a)</w:t>
      </w:r>
    </w:p>
    <w:p w14:paraId="55419E50" w14:textId="77777777" w:rsidR="00A26296" w:rsidRDefault="00A26296">
      <w:pPr>
        <w:pStyle w:val="Commentaire"/>
      </w:pPr>
    </w:p>
    <w:p w14:paraId="6A1559B4" w14:textId="77777777" w:rsidR="00A26296" w:rsidRDefault="00A26296">
      <w:pPr>
        <w:pStyle w:val="Commentaire"/>
      </w:pPr>
      <w:r>
        <w:t>Correct:</w:t>
      </w:r>
    </w:p>
    <w:p w14:paraId="5B30F93C" w14:textId="77777777" w:rsidR="00A26296" w:rsidRDefault="00A26296">
      <w:pPr>
        <w:pStyle w:val="Commentaire"/>
      </w:pPr>
      <w:r>
        <w:t>C. Li et al. (2020)</w:t>
      </w:r>
    </w:p>
    <w:p w14:paraId="5126C193" w14:textId="00D662F8" w:rsidR="00A26296" w:rsidRDefault="00A26296">
      <w:pPr>
        <w:pStyle w:val="Commentaire"/>
      </w:pPr>
      <w:r>
        <w:t>(C. Li et al., 2020)</w:t>
      </w:r>
    </w:p>
  </w:comment>
  <w:comment w:id="6719" w:author="Robin Matthews" w:date="2021-07-13T15:13:00Z" w:initials="RM">
    <w:p w14:paraId="65C1824E" w14:textId="77777777" w:rsidR="00A26296" w:rsidRDefault="00A26296">
      <w:pPr>
        <w:pStyle w:val="Commentaire"/>
      </w:pPr>
      <w:r>
        <w:rPr>
          <w:rStyle w:val="Marquedecommentaire"/>
        </w:rPr>
        <w:annotationRef/>
      </w:r>
      <w:r>
        <w:t>Not found:</w:t>
      </w:r>
    </w:p>
    <w:p w14:paraId="57E13E54" w14:textId="77777777" w:rsidR="00A26296" w:rsidRDefault="00A26296">
      <w:pPr>
        <w:pStyle w:val="Commentaire"/>
      </w:pPr>
      <w:r>
        <w:t>C. Li et al.</w:t>
      </w:r>
    </w:p>
    <w:p w14:paraId="48190167" w14:textId="77777777" w:rsidR="00A26296" w:rsidRDefault="00A26296">
      <w:pPr>
        <w:pStyle w:val="Commentaire"/>
      </w:pPr>
    </w:p>
    <w:p w14:paraId="753C1E8C" w14:textId="77777777" w:rsidR="00A26296" w:rsidRDefault="00A26296">
      <w:pPr>
        <w:pStyle w:val="Commentaire"/>
      </w:pPr>
      <w:r>
        <w:t>Extra stuff:</w:t>
      </w:r>
    </w:p>
    <w:p w14:paraId="4E2BF7B7" w14:textId="77777777" w:rsidR="00A26296" w:rsidRDefault="00A26296">
      <w:pPr>
        <w:pStyle w:val="Commentaire"/>
      </w:pPr>
      <w:r>
        <w:t>(Li et al., a)</w:t>
      </w:r>
    </w:p>
    <w:p w14:paraId="14CFF801" w14:textId="77777777" w:rsidR="00A26296" w:rsidRDefault="00A26296">
      <w:pPr>
        <w:pStyle w:val="Commentaire"/>
      </w:pPr>
    </w:p>
    <w:p w14:paraId="4094F519" w14:textId="77777777" w:rsidR="00A26296" w:rsidRDefault="00A26296">
      <w:pPr>
        <w:pStyle w:val="Commentaire"/>
      </w:pPr>
      <w:r>
        <w:t>Correct:</w:t>
      </w:r>
    </w:p>
    <w:p w14:paraId="5D43FF6F" w14:textId="77777777" w:rsidR="00A26296" w:rsidRDefault="00A26296">
      <w:pPr>
        <w:pStyle w:val="Commentaire"/>
      </w:pPr>
      <w:r>
        <w:t>C. Li et al. (2020)</w:t>
      </w:r>
    </w:p>
    <w:p w14:paraId="14AAFF83" w14:textId="14AB3006" w:rsidR="00A26296" w:rsidRDefault="00A26296">
      <w:pPr>
        <w:pStyle w:val="Commentaire"/>
      </w:pPr>
      <w:r>
        <w:t>(C. Li et al., 2020)</w:t>
      </w:r>
    </w:p>
  </w:comment>
  <w:comment w:id="6722" w:author="Robin Matthews" w:date="2021-07-13T15:13:00Z" w:initials="RM">
    <w:p w14:paraId="438DB5CC" w14:textId="77777777" w:rsidR="00A26296" w:rsidRDefault="00A26296">
      <w:pPr>
        <w:pStyle w:val="Commentaire"/>
      </w:pPr>
      <w:r>
        <w:rPr>
          <w:rStyle w:val="Marquedecommentaire"/>
        </w:rPr>
        <w:annotationRef/>
      </w:r>
      <w:r>
        <w:t>Not found:</w:t>
      </w:r>
    </w:p>
    <w:p w14:paraId="20109433" w14:textId="77777777" w:rsidR="00A26296" w:rsidRDefault="00A26296">
      <w:pPr>
        <w:pStyle w:val="Commentaire"/>
      </w:pPr>
      <w:r>
        <w:t>C. Li et al.</w:t>
      </w:r>
    </w:p>
    <w:p w14:paraId="51CE0A3A" w14:textId="77777777" w:rsidR="00A26296" w:rsidRDefault="00A26296">
      <w:pPr>
        <w:pStyle w:val="Commentaire"/>
      </w:pPr>
    </w:p>
    <w:p w14:paraId="727B9A41" w14:textId="77777777" w:rsidR="00A26296" w:rsidRDefault="00A26296">
      <w:pPr>
        <w:pStyle w:val="Commentaire"/>
      </w:pPr>
      <w:r>
        <w:t>Extra stuff:</w:t>
      </w:r>
    </w:p>
    <w:p w14:paraId="59ED7142" w14:textId="77777777" w:rsidR="00A26296" w:rsidRDefault="00A26296">
      <w:pPr>
        <w:pStyle w:val="Commentaire"/>
      </w:pPr>
      <w:r>
        <w:t>(Li et al., a)</w:t>
      </w:r>
    </w:p>
    <w:p w14:paraId="0B7C8CE6" w14:textId="77777777" w:rsidR="00A26296" w:rsidRDefault="00A26296">
      <w:pPr>
        <w:pStyle w:val="Commentaire"/>
      </w:pPr>
    </w:p>
    <w:p w14:paraId="6A6D5069" w14:textId="77777777" w:rsidR="00A26296" w:rsidRDefault="00A26296">
      <w:pPr>
        <w:pStyle w:val="Commentaire"/>
      </w:pPr>
      <w:r>
        <w:t>Correct:</w:t>
      </w:r>
    </w:p>
    <w:p w14:paraId="27291FA0" w14:textId="77777777" w:rsidR="00A26296" w:rsidRDefault="00A26296">
      <w:pPr>
        <w:pStyle w:val="Commentaire"/>
      </w:pPr>
      <w:r>
        <w:t>C. Li et al. (2020)</w:t>
      </w:r>
    </w:p>
    <w:p w14:paraId="315C01F3" w14:textId="6FAF043B" w:rsidR="00A26296" w:rsidRDefault="00A26296">
      <w:pPr>
        <w:pStyle w:val="Commentaire"/>
      </w:pPr>
      <w:r>
        <w:t>(C. Li et al., 2020)</w:t>
      </w:r>
    </w:p>
  </w:comment>
  <w:comment w:id="6725" w:author="Robin Matthews" w:date="2021-07-13T15:13:00Z" w:initials="RM">
    <w:p w14:paraId="489469F7" w14:textId="77777777" w:rsidR="00A26296" w:rsidRDefault="00A26296">
      <w:pPr>
        <w:pStyle w:val="Commentaire"/>
      </w:pPr>
      <w:r>
        <w:rPr>
          <w:rStyle w:val="Marquedecommentaire"/>
        </w:rPr>
        <w:annotationRef/>
      </w:r>
      <w:r>
        <w:t>Not found:</w:t>
      </w:r>
    </w:p>
    <w:p w14:paraId="4ABCEE52" w14:textId="77777777" w:rsidR="00A26296" w:rsidRDefault="00A26296">
      <w:pPr>
        <w:pStyle w:val="Commentaire"/>
      </w:pPr>
      <w:r>
        <w:t>C. Li et al.</w:t>
      </w:r>
    </w:p>
    <w:p w14:paraId="690D0390" w14:textId="77777777" w:rsidR="00A26296" w:rsidRDefault="00A26296">
      <w:pPr>
        <w:pStyle w:val="Commentaire"/>
      </w:pPr>
    </w:p>
    <w:p w14:paraId="6B3C4274" w14:textId="77777777" w:rsidR="00A26296" w:rsidRDefault="00A26296">
      <w:pPr>
        <w:pStyle w:val="Commentaire"/>
      </w:pPr>
      <w:r>
        <w:t>Extra stuff:</w:t>
      </w:r>
    </w:p>
    <w:p w14:paraId="5FD9E5D7" w14:textId="77777777" w:rsidR="00A26296" w:rsidRDefault="00A26296">
      <w:pPr>
        <w:pStyle w:val="Commentaire"/>
      </w:pPr>
      <w:r>
        <w:t>(Li et al., a)</w:t>
      </w:r>
    </w:p>
    <w:p w14:paraId="2AC85237" w14:textId="77777777" w:rsidR="00A26296" w:rsidRDefault="00A26296">
      <w:pPr>
        <w:pStyle w:val="Commentaire"/>
      </w:pPr>
    </w:p>
    <w:p w14:paraId="38BC78E2" w14:textId="77777777" w:rsidR="00A26296" w:rsidRDefault="00A26296">
      <w:pPr>
        <w:pStyle w:val="Commentaire"/>
      </w:pPr>
      <w:r>
        <w:t>Correct:</w:t>
      </w:r>
    </w:p>
    <w:p w14:paraId="1FC0C670" w14:textId="77777777" w:rsidR="00A26296" w:rsidRDefault="00A26296">
      <w:pPr>
        <w:pStyle w:val="Commentaire"/>
      </w:pPr>
      <w:r>
        <w:t>C. Li et al. (2020)</w:t>
      </w:r>
    </w:p>
    <w:p w14:paraId="49D11D1A" w14:textId="41896CB6" w:rsidR="00A26296" w:rsidRDefault="00A26296">
      <w:pPr>
        <w:pStyle w:val="Commentaire"/>
      </w:pPr>
      <w:r>
        <w:t>(C. Li et al., 2020)</w:t>
      </w:r>
    </w:p>
  </w:comment>
  <w:comment w:id="6728" w:author="Robin Matthews" w:date="2021-07-13T15:14:00Z" w:initials="RM">
    <w:p w14:paraId="67B3E673" w14:textId="77777777" w:rsidR="00A26296" w:rsidRDefault="00A26296">
      <w:pPr>
        <w:pStyle w:val="Commentaire"/>
      </w:pPr>
      <w:r>
        <w:rPr>
          <w:rStyle w:val="Marquedecommentaire"/>
        </w:rPr>
        <w:annotationRef/>
      </w:r>
      <w:r>
        <w:t>Not found:</w:t>
      </w:r>
    </w:p>
    <w:p w14:paraId="46964F88" w14:textId="77777777" w:rsidR="00A26296" w:rsidRDefault="00A26296">
      <w:pPr>
        <w:pStyle w:val="Commentaire"/>
      </w:pPr>
      <w:r>
        <w:t>C. Li et al.</w:t>
      </w:r>
    </w:p>
    <w:p w14:paraId="3A1F3A1C" w14:textId="77777777" w:rsidR="00A26296" w:rsidRDefault="00A26296">
      <w:pPr>
        <w:pStyle w:val="Commentaire"/>
      </w:pPr>
    </w:p>
    <w:p w14:paraId="6FF55865" w14:textId="77777777" w:rsidR="00A26296" w:rsidRDefault="00A26296">
      <w:pPr>
        <w:pStyle w:val="Commentaire"/>
      </w:pPr>
      <w:r>
        <w:t>Extra stuff:</w:t>
      </w:r>
    </w:p>
    <w:p w14:paraId="5186A687" w14:textId="77777777" w:rsidR="00A26296" w:rsidRDefault="00A26296">
      <w:pPr>
        <w:pStyle w:val="Commentaire"/>
      </w:pPr>
      <w:r>
        <w:t>(Li et al., a)</w:t>
      </w:r>
    </w:p>
    <w:p w14:paraId="232C7864" w14:textId="77777777" w:rsidR="00A26296" w:rsidRDefault="00A26296">
      <w:pPr>
        <w:pStyle w:val="Commentaire"/>
      </w:pPr>
    </w:p>
    <w:p w14:paraId="0B71531B" w14:textId="77777777" w:rsidR="00A26296" w:rsidRDefault="00A26296">
      <w:pPr>
        <w:pStyle w:val="Commentaire"/>
      </w:pPr>
      <w:r>
        <w:t>Correct:</w:t>
      </w:r>
    </w:p>
    <w:p w14:paraId="7FD3CFAC" w14:textId="77777777" w:rsidR="00A26296" w:rsidRDefault="00A26296">
      <w:pPr>
        <w:pStyle w:val="Commentaire"/>
      </w:pPr>
      <w:r>
        <w:t>C. Li et al. (2020)</w:t>
      </w:r>
    </w:p>
    <w:p w14:paraId="6FA670A4" w14:textId="7BD2E8C0" w:rsidR="00A26296" w:rsidRDefault="00A26296">
      <w:pPr>
        <w:pStyle w:val="Commentaire"/>
      </w:pPr>
      <w:r>
        <w:t>(C. Li et al., 2020)</w:t>
      </w:r>
    </w:p>
  </w:comment>
  <w:comment w:id="6731" w:author="Robin Matthews" w:date="2021-07-13T15:14:00Z" w:initials="RM">
    <w:p w14:paraId="24F0535C" w14:textId="77777777" w:rsidR="00A26296" w:rsidRDefault="00A26296">
      <w:pPr>
        <w:pStyle w:val="Commentaire"/>
      </w:pPr>
      <w:r>
        <w:rPr>
          <w:rStyle w:val="Marquedecommentaire"/>
        </w:rPr>
        <w:annotationRef/>
      </w:r>
      <w:r>
        <w:t>Not found:</w:t>
      </w:r>
    </w:p>
    <w:p w14:paraId="409B38C8" w14:textId="77777777" w:rsidR="00A26296" w:rsidRDefault="00A26296">
      <w:pPr>
        <w:pStyle w:val="Commentaire"/>
      </w:pPr>
      <w:r>
        <w:t>C. Li et al.</w:t>
      </w:r>
    </w:p>
    <w:p w14:paraId="705BACEF" w14:textId="77777777" w:rsidR="00A26296" w:rsidRDefault="00A26296">
      <w:pPr>
        <w:pStyle w:val="Commentaire"/>
      </w:pPr>
    </w:p>
    <w:p w14:paraId="72AC4F65" w14:textId="77777777" w:rsidR="00A26296" w:rsidRDefault="00A26296">
      <w:pPr>
        <w:pStyle w:val="Commentaire"/>
      </w:pPr>
      <w:r>
        <w:t>Extra stuff:</w:t>
      </w:r>
    </w:p>
    <w:p w14:paraId="52809EF8" w14:textId="77777777" w:rsidR="00A26296" w:rsidRDefault="00A26296">
      <w:pPr>
        <w:pStyle w:val="Commentaire"/>
      </w:pPr>
      <w:r>
        <w:t>(Li et al., a)</w:t>
      </w:r>
    </w:p>
    <w:p w14:paraId="075E5CC4" w14:textId="77777777" w:rsidR="00A26296" w:rsidRDefault="00A26296">
      <w:pPr>
        <w:pStyle w:val="Commentaire"/>
      </w:pPr>
    </w:p>
    <w:p w14:paraId="4F880619" w14:textId="77777777" w:rsidR="00A26296" w:rsidRDefault="00A26296">
      <w:pPr>
        <w:pStyle w:val="Commentaire"/>
      </w:pPr>
      <w:r>
        <w:t>Correct:</w:t>
      </w:r>
    </w:p>
    <w:p w14:paraId="3F163C80" w14:textId="77777777" w:rsidR="00A26296" w:rsidRDefault="00A26296">
      <w:pPr>
        <w:pStyle w:val="Commentaire"/>
      </w:pPr>
      <w:r>
        <w:t>C. Li et al. (2020)</w:t>
      </w:r>
    </w:p>
    <w:p w14:paraId="3F9C9016" w14:textId="531BDD68" w:rsidR="00A26296" w:rsidRDefault="00A26296">
      <w:pPr>
        <w:pStyle w:val="Commentaire"/>
      </w:pPr>
      <w:r>
        <w:t>(C. Li et al., 2020)</w:t>
      </w:r>
    </w:p>
  </w:comment>
  <w:comment w:id="6738" w:author="Robin Matthews" w:date="2021-07-13T15:14:00Z" w:initials="RM">
    <w:p w14:paraId="4027A543" w14:textId="77777777" w:rsidR="00A26296" w:rsidRDefault="00A26296">
      <w:pPr>
        <w:pStyle w:val="Commentaire"/>
      </w:pPr>
      <w:r>
        <w:rPr>
          <w:rStyle w:val="Marquedecommentaire"/>
        </w:rPr>
        <w:annotationRef/>
      </w:r>
      <w:r>
        <w:t>Not found:</w:t>
      </w:r>
    </w:p>
    <w:p w14:paraId="18984717" w14:textId="77777777" w:rsidR="00A26296" w:rsidRDefault="00A26296">
      <w:pPr>
        <w:pStyle w:val="Commentaire"/>
      </w:pPr>
      <w:r>
        <w:t>2020b</w:t>
      </w:r>
    </w:p>
    <w:p w14:paraId="0D1DCF0D" w14:textId="77777777" w:rsidR="00A26296" w:rsidRDefault="00A26296">
      <w:pPr>
        <w:pStyle w:val="Commentaire"/>
      </w:pPr>
    </w:p>
    <w:p w14:paraId="5BA706CD" w14:textId="77777777" w:rsidR="00A26296" w:rsidRDefault="00A26296">
      <w:pPr>
        <w:pStyle w:val="Commentaire"/>
      </w:pPr>
      <w:r>
        <w:t>Extra stuff:</w:t>
      </w:r>
    </w:p>
    <w:p w14:paraId="3318F87E" w14:textId="77777777" w:rsidR="00A26296" w:rsidRDefault="00A26296">
      <w:pPr>
        <w:pStyle w:val="Commentaire"/>
      </w:pPr>
      <w:r>
        <w:t>(, 2020</w:t>
      </w:r>
    </w:p>
    <w:p w14:paraId="3E51600A" w14:textId="77777777" w:rsidR="00A26296" w:rsidRDefault="00A26296">
      <w:pPr>
        <w:pStyle w:val="Commentaire"/>
      </w:pPr>
    </w:p>
    <w:p w14:paraId="3169B2FA" w14:textId="77777777" w:rsidR="00A26296" w:rsidRDefault="00A26296">
      <w:pPr>
        <w:pStyle w:val="Commentaire"/>
      </w:pPr>
      <w:r>
        <w:t>Correct:</w:t>
      </w:r>
    </w:p>
    <w:p w14:paraId="144CD2BF" w14:textId="77777777" w:rsidR="00A26296" w:rsidRDefault="00A26296">
      <w:pPr>
        <w:pStyle w:val="Commentaire"/>
      </w:pPr>
      <w:r>
        <w:t>Sun et al. (2020b)</w:t>
      </w:r>
    </w:p>
    <w:p w14:paraId="793F6517" w14:textId="623D9BF6" w:rsidR="00A26296" w:rsidRDefault="00A26296">
      <w:pPr>
        <w:pStyle w:val="Commentaire"/>
      </w:pPr>
      <w:r>
        <w:t>(Sun et al., 2020b)</w:t>
      </w:r>
    </w:p>
  </w:comment>
  <w:comment w:id="6740" w:author="Robin Matthews" w:date="2021-07-13T15:14:00Z" w:initials="RM">
    <w:p w14:paraId="41CAFAD4" w14:textId="77777777" w:rsidR="00A26296" w:rsidRDefault="00A26296">
      <w:pPr>
        <w:pStyle w:val="Commentaire"/>
      </w:pPr>
      <w:r>
        <w:rPr>
          <w:rStyle w:val="Marquedecommentaire"/>
        </w:rPr>
        <w:annotationRef/>
      </w:r>
      <w:r>
        <w:t>Extra stuff:</w:t>
      </w:r>
    </w:p>
    <w:p w14:paraId="205D4F0A" w14:textId="77777777" w:rsidR="00A26296" w:rsidRDefault="00A26296">
      <w:pPr>
        <w:pStyle w:val="Commentaire"/>
      </w:pPr>
      <w:r>
        <w:t xml:space="preserve">, </w:t>
      </w:r>
    </w:p>
    <w:p w14:paraId="48DD2C48" w14:textId="77777777" w:rsidR="00A26296" w:rsidRDefault="00A26296">
      <w:pPr>
        <w:pStyle w:val="Commentaire"/>
      </w:pPr>
    </w:p>
    <w:p w14:paraId="4A3E12DE" w14:textId="77777777" w:rsidR="00A26296" w:rsidRDefault="00A26296">
      <w:pPr>
        <w:pStyle w:val="Commentaire"/>
      </w:pPr>
      <w:r>
        <w:t>Correct:</w:t>
      </w:r>
    </w:p>
    <w:p w14:paraId="5D8BC9E7" w14:textId="77777777" w:rsidR="00A26296" w:rsidRDefault="00A26296">
      <w:pPr>
        <w:pStyle w:val="Commentaire"/>
      </w:pPr>
      <w:r>
        <w:t>Dunn et al. (2020)</w:t>
      </w:r>
    </w:p>
    <w:p w14:paraId="11571192" w14:textId="56CD879F" w:rsidR="00A26296" w:rsidRDefault="00A26296">
      <w:pPr>
        <w:pStyle w:val="Commentaire"/>
      </w:pPr>
      <w:r>
        <w:t>(Dunn et al., 2020)</w:t>
      </w:r>
    </w:p>
  </w:comment>
  <w:comment w:id="6741" w:author="Robin Matthews" w:date="2021-07-13T15:14:00Z" w:initials="RM">
    <w:p w14:paraId="592C392B" w14:textId="77777777" w:rsidR="00A26296" w:rsidRDefault="00A26296">
      <w:pPr>
        <w:pStyle w:val="Commentaire"/>
      </w:pPr>
      <w:r>
        <w:rPr>
          <w:rStyle w:val="Marquedecommentaire"/>
        </w:rPr>
        <w:annotationRef/>
      </w:r>
      <w:r>
        <w:t>Extra stuff:</w:t>
      </w:r>
    </w:p>
    <w:p w14:paraId="01DC4057" w14:textId="77777777" w:rsidR="00A26296" w:rsidRDefault="00A26296">
      <w:pPr>
        <w:pStyle w:val="Commentaire"/>
      </w:pPr>
      <w:r>
        <w:t>, )</w:t>
      </w:r>
    </w:p>
    <w:p w14:paraId="18077066" w14:textId="77777777" w:rsidR="00A26296" w:rsidRDefault="00A26296">
      <w:pPr>
        <w:pStyle w:val="Commentaire"/>
      </w:pPr>
    </w:p>
    <w:p w14:paraId="09629640" w14:textId="77777777" w:rsidR="00A26296" w:rsidRDefault="00A26296">
      <w:pPr>
        <w:pStyle w:val="Commentaire"/>
      </w:pPr>
      <w:r>
        <w:t>Correct:</w:t>
      </w:r>
    </w:p>
    <w:p w14:paraId="547FC0EE" w14:textId="77777777" w:rsidR="00A26296" w:rsidRDefault="00A26296">
      <w:pPr>
        <w:pStyle w:val="Commentaire"/>
      </w:pPr>
      <w:r>
        <w:t>Stephenson et al. (2014)</w:t>
      </w:r>
    </w:p>
    <w:p w14:paraId="15A33397" w14:textId="44193C5C" w:rsidR="00A26296" w:rsidRDefault="00A26296">
      <w:pPr>
        <w:pStyle w:val="Commentaire"/>
      </w:pPr>
      <w:r>
        <w:t>(Stephenson et al., 2014)</w:t>
      </w:r>
    </w:p>
  </w:comment>
  <w:comment w:id="6745" w:author="Robin Matthews" w:date="2021-07-13T15:14:00Z" w:initials="RM">
    <w:p w14:paraId="115F5AC4" w14:textId="77777777" w:rsidR="00A26296" w:rsidRDefault="00A26296">
      <w:pPr>
        <w:pStyle w:val="Commentaire"/>
      </w:pPr>
      <w:r>
        <w:rPr>
          <w:rStyle w:val="Marquedecommentaire"/>
        </w:rPr>
        <w:annotationRef/>
      </w:r>
      <w:r>
        <w:t>Not found:</w:t>
      </w:r>
    </w:p>
    <w:p w14:paraId="6AAF933F" w14:textId="77777777" w:rsidR="00A26296" w:rsidRDefault="00A26296">
      <w:pPr>
        <w:pStyle w:val="Commentaire"/>
      </w:pPr>
      <w:r>
        <w:t>C. Li et al.</w:t>
      </w:r>
    </w:p>
    <w:p w14:paraId="55CF2E01" w14:textId="77777777" w:rsidR="00A26296" w:rsidRDefault="00A26296">
      <w:pPr>
        <w:pStyle w:val="Commentaire"/>
      </w:pPr>
    </w:p>
    <w:p w14:paraId="02FBBFBD" w14:textId="77777777" w:rsidR="00A26296" w:rsidRDefault="00A26296">
      <w:pPr>
        <w:pStyle w:val="Commentaire"/>
      </w:pPr>
      <w:r>
        <w:t>Extra stuff:</w:t>
      </w:r>
    </w:p>
    <w:p w14:paraId="462CE282" w14:textId="77777777" w:rsidR="00A26296" w:rsidRDefault="00A26296">
      <w:pPr>
        <w:pStyle w:val="Commentaire"/>
      </w:pPr>
      <w:r>
        <w:t xml:space="preserve">(Li et al., </w:t>
      </w:r>
    </w:p>
    <w:p w14:paraId="1BF6D730" w14:textId="77777777" w:rsidR="00A26296" w:rsidRDefault="00A26296">
      <w:pPr>
        <w:pStyle w:val="Commentaire"/>
      </w:pPr>
    </w:p>
    <w:p w14:paraId="013E5500" w14:textId="77777777" w:rsidR="00A26296" w:rsidRDefault="00A26296">
      <w:pPr>
        <w:pStyle w:val="Commentaire"/>
      </w:pPr>
      <w:r>
        <w:t>Correct:</w:t>
      </w:r>
    </w:p>
    <w:p w14:paraId="3BC07554" w14:textId="77777777" w:rsidR="00A26296" w:rsidRDefault="00A26296">
      <w:pPr>
        <w:pStyle w:val="Commentaire"/>
      </w:pPr>
      <w:r>
        <w:t>C. Li et al. (2020)</w:t>
      </w:r>
    </w:p>
    <w:p w14:paraId="0CF6DF73" w14:textId="6161F4CD" w:rsidR="00A26296" w:rsidRDefault="00A26296">
      <w:pPr>
        <w:pStyle w:val="Commentaire"/>
      </w:pPr>
      <w:r>
        <w:t>(C. Li et al., 2020)</w:t>
      </w:r>
    </w:p>
  </w:comment>
  <w:comment w:id="6747" w:author="Robin Matthews" w:date="2021-07-13T15:14:00Z" w:initials="RM">
    <w:p w14:paraId="4DC52155" w14:textId="77777777" w:rsidR="00A26296" w:rsidRDefault="00A26296">
      <w:pPr>
        <w:pStyle w:val="Commentaire"/>
      </w:pPr>
      <w:r>
        <w:rPr>
          <w:rStyle w:val="Marquedecommentaire"/>
        </w:rPr>
        <w:annotationRef/>
      </w:r>
      <w:r>
        <w:t>Extra stuff:</w:t>
      </w:r>
    </w:p>
    <w:p w14:paraId="79E6F3FA" w14:textId="77777777" w:rsidR="00A26296" w:rsidRDefault="00A26296">
      <w:pPr>
        <w:pStyle w:val="Commentaire"/>
      </w:pPr>
      <w:r>
        <w:t xml:space="preserve">, </w:t>
      </w:r>
    </w:p>
    <w:p w14:paraId="7B8CE32B" w14:textId="77777777" w:rsidR="00A26296" w:rsidRDefault="00A26296">
      <w:pPr>
        <w:pStyle w:val="Commentaire"/>
      </w:pPr>
    </w:p>
    <w:p w14:paraId="36D5D15D" w14:textId="77777777" w:rsidR="00A26296" w:rsidRDefault="00A26296">
      <w:pPr>
        <w:pStyle w:val="Commentaire"/>
      </w:pPr>
      <w:r>
        <w:t>Correct:</w:t>
      </w:r>
    </w:p>
    <w:p w14:paraId="42B0AEA8" w14:textId="77777777" w:rsidR="00A26296" w:rsidRDefault="00A26296">
      <w:pPr>
        <w:pStyle w:val="Commentaire"/>
      </w:pPr>
      <w:r>
        <w:t>Imbach et al. (2018)</w:t>
      </w:r>
    </w:p>
    <w:p w14:paraId="1B2CA9F8" w14:textId="0F292DAA" w:rsidR="00A26296" w:rsidRDefault="00A26296">
      <w:pPr>
        <w:pStyle w:val="Commentaire"/>
      </w:pPr>
      <w:r>
        <w:t>(Imbach et al., 2018)</w:t>
      </w:r>
    </w:p>
  </w:comment>
  <w:comment w:id="6748" w:author="Robin Matthews" w:date="2021-07-13T15:14:00Z" w:initials="RM">
    <w:p w14:paraId="319DD9BE" w14:textId="77777777" w:rsidR="00A26296" w:rsidRDefault="00A26296">
      <w:pPr>
        <w:pStyle w:val="Commentaire"/>
      </w:pPr>
      <w:r>
        <w:rPr>
          <w:rStyle w:val="Marquedecommentaire"/>
        </w:rPr>
        <w:annotationRef/>
      </w:r>
      <w:r>
        <w:t>Not found:</w:t>
      </w:r>
    </w:p>
    <w:p w14:paraId="00D19757" w14:textId="77777777" w:rsidR="00A26296" w:rsidRDefault="00A26296">
      <w:pPr>
        <w:pStyle w:val="Commentaire"/>
      </w:pPr>
      <w:r>
        <w:t>2014a</w:t>
      </w:r>
    </w:p>
    <w:p w14:paraId="4F657098" w14:textId="77777777" w:rsidR="00A26296" w:rsidRDefault="00A26296">
      <w:pPr>
        <w:pStyle w:val="Commentaire"/>
      </w:pPr>
    </w:p>
    <w:p w14:paraId="0D50882B" w14:textId="77777777" w:rsidR="00A26296" w:rsidRDefault="00A26296">
      <w:pPr>
        <w:pStyle w:val="Commentaire"/>
      </w:pPr>
      <w:r>
        <w:t>Extra stuff:</w:t>
      </w:r>
    </w:p>
    <w:p w14:paraId="26FDEE16" w14:textId="77777777" w:rsidR="00A26296" w:rsidRDefault="00A26296">
      <w:pPr>
        <w:pStyle w:val="Commentaire"/>
      </w:pPr>
      <w:r>
        <w:t>, 2014)</w:t>
      </w:r>
    </w:p>
    <w:p w14:paraId="7D956C6F" w14:textId="77777777" w:rsidR="00A26296" w:rsidRDefault="00A26296">
      <w:pPr>
        <w:pStyle w:val="Commentaire"/>
      </w:pPr>
    </w:p>
    <w:p w14:paraId="5BCA9E19" w14:textId="77777777" w:rsidR="00A26296" w:rsidRDefault="00A26296">
      <w:pPr>
        <w:pStyle w:val="Commentaire"/>
      </w:pPr>
      <w:r>
        <w:t>Correct:</w:t>
      </w:r>
    </w:p>
    <w:p w14:paraId="71699691" w14:textId="77777777" w:rsidR="00A26296" w:rsidRDefault="00A26296">
      <w:pPr>
        <w:pStyle w:val="Commentaire"/>
      </w:pPr>
      <w:r>
        <w:t>Chou et al. (2014a)</w:t>
      </w:r>
    </w:p>
    <w:p w14:paraId="4A51F1DA" w14:textId="7AC23727" w:rsidR="00A26296" w:rsidRDefault="00A26296">
      <w:pPr>
        <w:pStyle w:val="Commentaire"/>
      </w:pPr>
      <w:r>
        <w:t>(Chou et al., 2014a)</w:t>
      </w:r>
    </w:p>
  </w:comment>
  <w:comment w:id="6752" w:author="Robin Matthews" w:date="2021-07-13T15:14:00Z" w:initials="RM">
    <w:p w14:paraId="5EEA009C" w14:textId="77777777" w:rsidR="00A26296" w:rsidRDefault="00A26296">
      <w:pPr>
        <w:pStyle w:val="Commentaire"/>
      </w:pPr>
      <w:r>
        <w:rPr>
          <w:rStyle w:val="Marquedecommentaire"/>
        </w:rPr>
        <w:annotationRef/>
      </w:r>
      <w:r>
        <w:t>Not found:</w:t>
      </w:r>
    </w:p>
    <w:p w14:paraId="24BB6A6C" w14:textId="77777777" w:rsidR="00A26296" w:rsidRDefault="00A26296">
      <w:pPr>
        <w:pStyle w:val="Commentaire"/>
      </w:pPr>
      <w:r>
        <w:t>C. Li et al.</w:t>
      </w:r>
    </w:p>
    <w:p w14:paraId="093E446C" w14:textId="77777777" w:rsidR="00A26296" w:rsidRDefault="00A26296">
      <w:pPr>
        <w:pStyle w:val="Commentaire"/>
      </w:pPr>
    </w:p>
    <w:p w14:paraId="33833EB7" w14:textId="77777777" w:rsidR="00A26296" w:rsidRDefault="00A26296">
      <w:pPr>
        <w:pStyle w:val="Commentaire"/>
      </w:pPr>
      <w:r>
        <w:t>Extra stuff:</w:t>
      </w:r>
    </w:p>
    <w:p w14:paraId="087DBF2B" w14:textId="77777777" w:rsidR="00A26296" w:rsidRDefault="00A26296">
      <w:pPr>
        <w:pStyle w:val="Commentaire"/>
      </w:pPr>
      <w:r>
        <w:t xml:space="preserve">(Li et al., </w:t>
      </w:r>
    </w:p>
    <w:p w14:paraId="4A101AF4" w14:textId="77777777" w:rsidR="00A26296" w:rsidRDefault="00A26296">
      <w:pPr>
        <w:pStyle w:val="Commentaire"/>
      </w:pPr>
    </w:p>
    <w:p w14:paraId="409418A4" w14:textId="77777777" w:rsidR="00A26296" w:rsidRDefault="00A26296">
      <w:pPr>
        <w:pStyle w:val="Commentaire"/>
      </w:pPr>
      <w:r>
        <w:t>Correct:</w:t>
      </w:r>
    </w:p>
    <w:p w14:paraId="78FEDEBD" w14:textId="77777777" w:rsidR="00A26296" w:rsidRDefault="00A26296">
      <w:pPr>
        <w:pStyle w:val="Commentaire"/>
      </w:pPr>
      <w:r>
        <w:t>C. Li et al. (2020)</w:t>
      </w:r>
    </w:p>
    <w:p w14:paraId="783A55CA" w14:textId="64B3E00F" w:rsidR="00A26296" w:rsidRDefault="00A26296">
      <w:pPr>
        <w:pStyle w:val="Commentaire"/>
      </w:pPr>
      <w:r>
        <w:t>(C. Li et al., 2020)</w:t>
      </w:r>
    </w:p>
  </w:comment>
  <w:comment w:id="6754" w:author="Robin Matthews" w:date="2021-07-13T15:14:00Z" w:initials="RM">
    <w:p w14:paraId="6CBE14DB" w14:textId="77777777" w:rsidR="00A26296" w:rsidRDefault="00A26296">
      <w:pPr>
        <w:pStyle w:val="Commentaire"/>
      </w:pPr>
      <w:r>
        <w:rPr>
          <w:rStyle w:val="Marquedecommentaire"/>
        </w:rPr>
        <w:annotationRef/>
      </w:r>
      <w:r>
        <w:t>Not found:</w:t>
      </w:r>
    </w:p>
    <w:p w14:paraId="6821BF3E" w14:textId="77777777" w:rsidR="00A26296" w:rsidRDefault="00A26296">
      <w:pPr>
        <w:pStyle w:val="Commentaire"/>
      </w:pPr>
      <w:r>
        <w:t>2014a</w:t>
      </w:r>
    </w:p>
    <w:p w14:paraId="6BDCCB7A" w14:textId="77777777" w:rsidR="00A26296" w:rsidRDefault="00A26296">
      <w:pPr>
        <w:pStyle w:val="Commentaire"/>
      </w:pPr>
    </w:p>
    <w:p w14:paraId="3F184C11" w14:textId="77777777" w:rsidR="00A26296" w:rsidRDefault="00A26296">
      <w:pPr>
        <w:pStyle w:val="Commentaire"/>
      </w:pPr>
      <w:r>
        <w:t>Extra stuff:</w:t>
      </w:r>
    </w:p>
    <w:p w14:paraId="68B0F156" w14:textId="77777777" w:rsidR="00A26296" w:rsidRDefault="00A26296">
      <w:pPr>
        <w:pStyle w:val="Commentaire"/>
      </w:pPr>
      <w:r>
        <w:t>, 2014)</w:t>
      </w:r>
    </w:p>
    <w:p w14:paraId="6C7F54B3" w14:textId="77777777" w:rsidR="00A26296" w:rsidRDefault="00A26296">
      <w:pPr>
        <w:pStyle w:val="Commentaire"/>
      </w:pPr>
    </w:p>
    <w:p w14:paraId="3C7DBF65" w14:textId="77777777" w:rsidR="00A26296" w:rsidRDefault="00A26296">
      <w:pPr>
        <w:pStyle w:val="Commentaire"/>
      </w:pPr>
      <w:r>
        <w:t>Correct:</w:t>
      </w:r>
    </w:p>
    <w:p w14:paraId="6F77CCD6" w14:textId="77777777" w:rsidR="00A26296" w:rsidRDefault="00A26296">
      <w:pPr>
        <w:pStyle w:val="Commentaire"/>
      </w:pPr>
      <w:r>
        <w:t>Chou et al. (2014a)</w:t>
      </w:r>
    </w:p>
    <w:p w14:paraId="708CEEFC" w14:textId="61FA29E6" w:rsidR="00A26296" w:rsidRDefault="00A26296">
      <w:pPr>
        <w:pStyle w:val="Commentaire"/>
      </w:pPr>
      <w:r>
        <w:t>(Chou et al., 2014a)</w:t>
      </w:r>
    </w:p>
  </w:comment>
  <w:comment w:id="6757" w:author="Robin Matthews" w:date="2021-07-13T15:14:00Z" w:initials="RM">
    <w:p w14:paraId="7869E690" w14:textId="77777777" w:rsidR="00A26296" w:rsidRDefault="00A26296">
      <w:pPr>
        <w:pStyle w:val="Commentaire"/>
      </w:pPr>
      <w:r>
        <w:rPr>
          <w:rStyle w:val="Marquedecommentaire"/>
        </w:rPr>
        <w:annotationRef/>
      </w:r>
      <w:r>
        <w:t>Not found:</w:t>
      </w:r>
    </w:p>
    <w:p w14:paraId="6974381D" w14:textId="77777777" w:rsidR="00A26296" w:rsidRDefault="00A26296">
      <w:pPr>
        <w:pStyle w:val="Commentaire"/>
      </w:pPr>
      <w:r>
        <w:t>C. Li et al.</w:t>
      </w:r>
    </w:p>
    <w:p w14:paraId="6274D2FB" w14:textId="77777777" w:rsidR="00A26296" w:rsidRDefault="00A26296">
      <w:pPr>
        <w:pStyle w:val="Commentaire"/>
      </w:pPr>
    </w:p>
    <w:p w14:paraId="3762173D" w14:textId="77777777" w:rsidR="00A26296" w:rsidRDefault="00A26296">
      <w:pPr>
        <w:pStyle w:val="Commentaire"/>
      </w:pPr>
      <w:r>
        <w:t>Extra stuff:</w:t>
      </w:r>
    </w:p>
    <w:p w14:paraId="42396F27" w14:textId="77777777" w:rsidR="00A26296" w:rsidRDefault="00A26296">
      <w:pPr>
        <w:pStyle w:val="Commentaire"/>
      </w:pPr>
      <w:r>
        <w:t xml:space="preserve">(Li et al., </w:t>
      </w:r>
    </w:p>
    <w:p w14:paraId="6C12E922" w14:textId="77777777" w:rsidR="00A26296" w:rsidRDefault="00A26296">
      <w:pPr>
        <w:pStyle w:val="Commentaire"/>
      </w:pPr>
    </w:p>
    <w:p w14:paraId="447C8C70" w14:textId="77777777" w:rsidR="00A26296" w:rsidRDefault="00A26296">
      <w:pPr>
        <w:pStyle w:val="Commentaire"/>
      </w:pPr>
      <w:r>
        <w:t>Correct:</w:t>
      </w:r>
    </w:p>
    <w:p w14:paraId="099AE142" w14:textId="77777777" w:rsidR="00A26296" w:rsidRDefault="00A26296">
      <w:pPr>
        <w:pStyle w:val="Commentaire"/>
      </w:pPr>
      <w:r>
        <w:t>C. Li et al. (2020)</w:t>
      </w:r>
    </w:p>
    <w:p w14:paraId="4AAF118B" w14:textId="15C06730" w:rsidR="00A26296" w:rsidRDefault="00A26296">
      <w:pPr>
        <w:pStyle w:val="Commentaire"/>
      </w:pPr>
      <w:r>
        <w:t>(C. Li et al., 2020)</w:t>
      </w:r>
    </w:p>
  </w:comment>
  <w:comment w:id="6759" w:author="Robin Matthews" w:date="2021-07-13T15:14:00Z" w:initials="RM">
    <w:p w14:paraId="1815C5B3" w14:textId="77777777" w:rsidR="00A26296" w:rsidRDefault="00A26296">
      <w:pPr>
        <w:pStyle w:val="Commentaire"/>
      </w:pPr>
      <w:r>
        <w:rPr>
          <w:rStyle w:val="Marquedecommentaire"/>
        </w:rPr>
        <w:annotationRef/>
      </w:r>
      <w:r>
        <w:t>Not found:</w:t>
      </w:r>
    </w:p>
    <w:p w14:paraId="4FCE202B" w14:textId="77777777" w:rsidR="00A26296" w:rsidRDefault="00A26296">
      <w:pPr>
        <w:pStyle w:val="Commentaire"/>
      </w:pPr>
      <w:r>
        <w:t>2014a</w:t>
      </w:r>
    </w:p>
    <w:p w14:paraId="064C4D70" w14:textId="77777777" w:rsidR="00A26296" w:rsidRDefault="00A26296">
      <w:pPr>
        <w:pStyle w:val="Commentaire"/>
      </w:pPr>
    </w:p>
    <w:p w14:paraId="0EA7E14C" w14:textId="77777777" w:rsidR="00A26296" w:rsidRDefault="00A26296">
      <w:pPr>
        <w:pStyle w:val="Commentaire"/>
      </w:pPr>
      <w:r>
        <w:t>Extra stuff:</w:t>
      </w:r>
    </w:p>
    <w:p w14:paraId="56E53026" w14:textId="77777777" w:rsidR="00A26296" w:rsidRDefault="00A26296">
      <w:pPr>
        <w:pStyle w:val="Commentaire"/>
      </w:pPr>
      <w:r>
        <w:t>, 2014</w:t>
      </w:r>
    </w:p>
    <w:p w14:paraId="70037951" w14:textId="77777777" w:rsidR="00A26296" w:rsidRDefault="00A26296">
      <w:pPr>
        <w:pStyle w:val="Commentaire"/>
      </w:pPr>
    </w:p>
    <w:p w14:paraId="78092FEC" w14:textId="77777777" w:rsidR="00A26296" w:rsidRDefault="00A26296">
      <w:pPr>
        <w:pStyle w:val="Commentaire"/>
      </w:pPr>
      <w:r>
        <w:t>Correct:</w:t>
      </w:r>
    </w:p>
    <w:p w14:paraId="40E11FDD" w14:textId="77777777" w:rsidR="00A26296" w:rsidRDefault="00A26296">
      <w:pPr>
        <w:pStyle w:val="Commentaire"/>
      </w:pPr>
      <w:r>
        <w:t>Chou et al. (2014a)</w:t>
      </w:r>
    </w:p>
    <w:p w14:paraId="65E63FA6" w14:textId="17903CDA" w:rsidR="00A26296" w:rsidRDefault="00A26296">
      <w:pPr>
        <w:pStyle w:val="Commentaire"/>
      </w:pPr>
      <w:r>
        <w:t>(Chou et al., 2014a)</w:t>
      </w:r>
    </w:p>
  </w:comment>
  <w:comment w:id="6760" w:author="Robin Matthews" w:date="2021-07-13T15:14:00Z" w:initials="RM">
    <w:p w14:paraId="3E736C8D" w14:textId="77777777" w:rsidR="00A26296" w:rsidRDefault="00A26296">
      <w:pPr>
        <w:pStyle w:val="Commentaire"/>
      </w:pPr>
      <w:r>
        <w:rPr>
          <w:rStyle w:val="Marquedecommentaire"/>
        </w:rPr>
        <w:annotationRef/>
      </w:r>
      <w:r>
        <w:t>Extra stuff:</w:t>
      </w:r>
    </w:p>
    <w:p w14:paraId="5214145E" w14:textId="77777777" w:rsidR="00A26296" w:rsidRDefault="00A26296">
      <w:pPr>
        <w:pStyle w:val="Commentaire"/>
      </w:pPr>
      <w:r>
        <w:t xml:space="preserve">, </w:t>
      </w:r>
    </w:p>
    <w:p w14:paraId="24C0B9CA" w14:textId="77777777" w:rsidR="00A26296" w:rsidRDefault="00A26296">
      <w:pPr>
        <w:pStyle w:val="Commentaire"/>
      </w:pPr>
    </w:p>
    <w:p w14:paraId="096E3555" w14:textId="77777777" w:rsidR="00A26296" w:rsidRDefault="00A26296">
      <w:pPr>
        <w:pStyle w:val="Commentaire"/>
      </w:pPr>
      <w:r>
        <w:t>Correct:</w:t>
      </w:r>
    </w:p>
    <w:p w14:paraId="0BDFA7DE" w14:textId="77777777" w:rsidR="00A26296" w:rsidRDefault="00A26296">
      <w:pPr>
        <w:pStyle w:val="Commentaire"/>
      </w:pPr>
      <w:r>
        <w:t>Coppola et al. (2021b)</w:t>
      </w:r>
    </w:p>
    <w:p w14:paraId="7151CD62" w14:textId="1E37B675" w:rsidR="00A26296" w:rsidRDefault="00A26296">
      <w:pPr>
        <w:pStyle w:val="Commentaire"/>
      </w:pPr>
      <w:r>
        <w:t>(Coppola et al., 2021b)</w:t>
      </w:r>
    </w:p>
  </w:comment>
  <w:comment w:id="6761" w:author="Robin Matthews" w:date="2021-07-13T15:14:00Z" w:initials="RM">
    <w:p w14:paraId="55A3B531" w14:textId="77777777" w:rsidR="00A26296" w:rsidRDefault="00A26296">
      <w:pPr>
        <w:pStyle w:val="Commentaire"/>
      </w:pPr>
      <w:r>
        <w:rPr>
          <w:rStyle w:val="Marquedecommentaire"/>
        </w:rPr>
        <w:annotationRef/>
      </w:r>
      <w:r>
        <w:t>Extra stuff:</w:t>
      </w:r>
    </w:p>
    <w:p w14:paraId="16080DF6" w14:textId="77777777" w:rsidR="00A26296" w:rsidRDefault="00A26296">
      <w:pPr>
        <w:pStyle w:val="Commentaire"/>
      </w:pPr>
      <w:r>
        <w:t xml:space="preserve">, </w:t>
      </w:r>
    </w:p>
    <w:p w14:paraId="47FB3AD5" w14:textId="77777777" w:rsidR="00A26296" w:rsidRDefault="00A26296">
      <w:pPr>
        <w:pStyle w:val="Commentaire"/>
      </w:pPr>
    </w:p>
    <w:p w14:paraId="6205A3E5" w14:textId="77777777" w:rsidR="00A26296" w:rsidRDefault="00A26296">
      <w:pPr>
        <w:pStyle w:val="Commentaire"/>
      </w:pPr>
      <w:r>
        <w:t>Correct:</w:t>
      </w:r>
    </w:p>
    <w:p w14:paraId="3C337217" w14:textId="77777777" w:rsidR="00A26296" w:rsidRDefault="00A26296">
      <w:pPr>
        <w:pStyle w:val="Commentaire"/>
      </w:pPr>
      <w:r>
        <w:t>Kusunoki et al. (2019)</w:t>
      </w:r>
    </w:p>
    <w:p w14:paraId="507B6906" w14:textId="1CACB78C" w:rsidR="00A26296" w:rsidRDefault="00A26296">
      <w:pPr>
        <w:pStyle w:val="Commentaire"/>
      </w:pPr>
      <w:r>
        <w:t>(Kusunoki et al., 2019)</w:t>
      </w:r>
    </w:p>
  </w:comment>
  <w:comment w:id="6762" w:author="Robin Matthews" w:date="2021-07-13T15:14:00Z" w:initials="RM">
    <w:p w14:paraId="1093ABA7" w14:textId="77777777" w:rsidR="00A26296" w:rsidRDefault="00A26296">
      <w:pPr>
        <w:pStyle w:val="Commentaire"/>
      </w:pPr>
      <w:r>
        <w:rPr>
          <w:rStyle w:val="Marquedecommentaire"/>
        </w:rPr>
        <w:annotationRef/>
      </w:r>
      <w:r>
        <w:t>Extra stuff:</w:t>
      </w:r>
    </w:p>
    <w:p w14:paraId="3281705C" w14:textId="77777777" w:rsidR="00A26296" w:rsidRDefault="00A26296">
      <w:pPr>
        <w:pStyle w:val="Commentaire"/>
      </w:pPr>
      <w:r>
        <w:t>, )</w:t>
      </w:r>
    </w:p>
    <w:p w14:paraId="2EFF263F" w14:textId="77777777" w:rsidR="00A26296" w:rsidRDefault="00A26296">
      <w:pPr>
        <w:pStyle w:val="Commentaire"/>
      </w:pPr>
    </w:p>
    <w:p w14:paraId="5EC05ED7" w14:textId="77777777" w:rsidR="00A26296" w:rsidRDefault="00A26296">
      <w:pPr>
        <w:pStyle w:val="Commentaire"/>
      </w:pPr>
      <w:r>
        <w:t>Correct:</w:t>
      </w:r>
    </w:p>
    <w:p w14:paraId="371BB55F" w14:textId="77777777" w:rsidR="00A26296" w:rsidRDefault="00A26296">
      <w:pPr>
        <w:pStyle w:val="Commentaire"/>
      </w:pPr>
      <w:r>
        <w:t>Nakaegawa et al. (2013)</w:t>
      </w:r>
    </w:p>
    <w:p w14:paraId="538496B1" w14:textId="3D09D5ED" w:rsidR="00A26296" w:rsidRDefault="00A26296">
      <w:pPr>
        <w:pStyle w:val="Commentaire"/>
      </w:pPr>
      <w:r>
        <w:t>(Nakaegawa et al., 2013)</w:t>
      </w:r>
    </w:p>
  </w:comment>
  <w:comment w:id="6766" w:author="Robin Matthews" w:date="2021-07-13T15:14:00Z" w:initials="RM">
    <w:p w14:paraId="0F5E59F8" w14:textId="77777777" w:rsidR="00A26296" w:rsidRDefault="00A26296">
      <w:pPr>
        <w:pStyle w:val="Commentaire"/>
      </w:pPr>
      <w:r>
        <w:rPr>
          <w:rStyle w:val="Marquedecommentaire"/>
        </w:rPr>
        <w:annotationRef/>
      </w:r>
      <w:r>
        <w:t>Not found:</w:t>
      </w:r>
    </w:p>
    <w:p w14:paraId="04D685B2" w14:textId="77777777" w:rsidR="00A26296" w:rsidRDefault="00A26296">
      <w:pPr>
        <w:pStyle w:val="Commentaire"/>
      </w:pPr>
      <w:r>
        <w:t>2020b</w:t>
      </w:r>
    </w:p>
    <w:p w14:paraId="377C0C8C" w14:textId="77777777" w:rsidR="00A26296" w:rsidRDefault="00A26296">
      <w:pPr>
        <w:pStyle w:val="Commentaire"/>
      </w:pPr>
    </w:p>
    <w:p w14:paraId="111A8385" w14:textId="77777777" w:rsidR="00A26296" w:rsidRDefault="00A26296">
      <w:pPr>
        <w:pStyle w:val="Commentaire"/>
      </w:pPr>
      <w:r>
        <w:t>Extra stuff:</w:t>
      </w:r>
    </w:p>
    <w:p w14:paraId="0ABB9DB3" w14:textId="77777777" w:rsidR="00A26296" w:rsidRDefault="00A26296">
      <w:pPr>
        <w:pStyle w:val="Commentaire"/>
      </w:pPr>
      <w:r>
        <w:t>(, 2020</w:t>
      </w:r>
    </w:p>
    <w:p w14:paraId="68CDE296" w14:textId="77777777" w:rsidR="00A26296" w:rsidRDefault="00A26296">
      <w:pPr>
        <w:pStyle w:val="Commentaire"/>
      </w:pPr>
    </w:p>
    <w:p w14:paraId="1FD2E2EE" w14:textId="77777777" w:rsidR="00A26296" w:rsidRDefault="00A26296">
      <w:pPr>
        <w:pStyle w:val="Commentaire"/>
      </w:pPr>
      <w:r>
        <w:t>Correct:</w:t>
      </w:r>
    </w:p>
    <w:p w14:paraId="75543FFA" w14:textId="77777777" w:rsidR="00A26296" w:rsidRDefault="00A26296">
      <w:pPr>
        <w:pStyle w:val="Commentaire"/>
      </w:pPr>
      <w:r>
        <w:t>Sun et al. (2020b)</w:t>
      </w:r>
    </w:p>
    <w:p w14:paraId="6A6A78AE" w14:textId="3C275108" w:rsidR="00A26296" w:rsidRDefault="00A26296">
      <w:pPr>
        <w:pStyle w:val="Commentaire"/>
      </w:pPr>
      <w:r>
        <w:t>(Sun et al., 2020b)</w:t>
      </w:r>
    </w:p>
  </w:comment>
  <w:comment w:id="6768" w:author="Robin Matthews" w:date="2021-07-13T15:14:00Z" w:initials="RM">
    <w:p w14:paraId="32AE1B48" w14:textId="77777777" w:rsidR="00A26296" w:rsidRDefault="00A26296">
      <w:pPr>
        <w:pStyle w:val="Commentaire"/>
      </w:pPr>
      <w:r>
        <w:rPr>
          <w:rStyle w:val="Marquedecommentaire"/>
        </w:rPr>
        <w:annotationRef/>
      </w:r>
      <w:r>
        <w:t>Extra stuff:</w:t>
      </w:r>
    </w:p>
    <w:p w14:paraId="6CDFE65A" w14:textId="77777777" w:rsidR="00A26296" w:rsidRDefault="00A26296">
      <w:pPr>
        <w:pStyle w:val="Commentaire"/>
      </w:pPr>
      <w:r>
        <w:t xml:space="preserve">, </w:t>
      </w:r>
    </w:p>
    <w:p w14:paraId="42BC234D" w14:textId="77777777" w:rsidR="00A26296" w:rsidRDefault="00A26296">
      <w:pPr>
        <w:pStyle w:val="Commentaire"/>
      </w:pPr>
    </w:p>
    <w:p w14:paraId="7B93005C" w14:textId="77777777" w:rsidR="00A26296" w:rsidRDefault="00A26296">
      <w:pPr>
        <w:pStyle w:val="Commentaire"/>
      </w:pPr>
      <w:r>
        <w:t>Correct:</w:t>
      </w:r>
    </w:p>
    <w:p w14:paraId="790748FA" w14:textId="77777777" w:rsidR="00A26296" w:rsidRDefault="00A26296">
      <w:pPr>
        <w:pStyle w:val="Commentaire"/>
      </w:pPr>
      <w:r>
        <w:t>Dunn et al. (2020)</w:t>
      </w:r>
    </w:p>
    <w:p w14:paraId="4D549385" w14:textId="2787A1F2" w:rsidR="00A26296" w:rsidRDefault="00A26296">
      <w:pPr>
        <w:pStyle w:val="Commentaire"/>
      </w:pPr>
      <w:r>
        <w:t>(Dunn et al., 2020)</w:t>
      </w:r>
    </w:p>
  </w:comment>
  <w:comment w:id="6769" w:author="Robin Matthews" w:date="2021-07-13T15:14:00Z" w:initials="RM">
    <w:p w14:paraId="50B2CB14" w14:textId="77777777" w:rsidR="00A26296" w:rsidRDefault="00A26296">
      <w:pPr>
        <w:pStyle w:val="Commentaire"/>
      </w:pPr>
      <w:r>
        <w:rPr>
          <w:rStyle w:val="Marquedecommentaire"/>
        </w:rPr>
        <w:annotationRef/>
      </w:r>
      <w:r>
        <w:t>Extra stuff:</w:t>
      </w:r>
    </w:p>
    <w:p w14:paraId="1C0C8CB0" w14:textId="77777777" w:rsidR="00A26296" w:rsidRDefault="00A26296">
      <w:pPr>
        <w:pStyle w:val="Commentaire"/>
      </w:pPr>
      <w:r>
        <w:t xml:space="preserve">, </w:t>
      </w:r>
    </w:p>
    <w:p w14:paraId="064A59A9" w14:textId="77777777" w:rsidR="00A26296" w:rsidRDefault="00A26296">
      <w:pPr>
        <w:pStyle w:val="Commentaire"/>
      </w:pPr>
    </w:p>
    <w:p w14:paraId="58FA000B" w14:textId="77777777" w:rsidR="00A26296" w:rsidRDefault="00A26296">
      <w:pPr>
        <w:pStyle w:val="Commentaire"/>
      </w:pPr>
      <w:r>
        <w:t>Correct:</w:t>
      </w:r>
    </w:p>
    <w:p w14:paraId="066C7135" w14:textId="77777777" w:rsidR="00A26296" w:rsidRDefault="00A26296">
      <w:pPr>
        <w:pStyle w:val="Commentaire"/>
      </w:pPr>
      <w:r>
        <w:t>McLean et al. (2015)</w:t>
      </w:r>
    </w:p>
    <w:p w14:paraId="73E1FC64" w14:textId="093FBFF8" w:rsidR="00A26296" w:rsidRDefault="00A26296">
      <w:pPr>
        <w:pStyle w:val="Commentaire"/>
      </w:pPr>
      <w:r>
        <w:t>(McLean et al., 2015)</w:t>
      </w:r>
    </w:p>
  </w:comment>
  <w:comment w:id="6770" w:author="Robin Matthews" w:date="2021-07-13T15:14:00Z" w:initials="RM">
    <w:p w14:paraId="4577F370" w14:textId="77777777" w:rsidR="00A26296" w:rsidRDefault="00A26296">
      <w:pPr>
        <w:pStyle w:val="Commentaire"/>
      </w:pPr>
      <w:r>
        <w:rPr>
          <w:rStyle w:val="Marquedecommentaire"/>
        </w:rPr>
        <w:annotationRef/>
      </w:r>
      <w:r>
        <w:t>Extra stuff:</w:t>
      </w:r>
    </w:p>
    <w:p w14:paraId="4334DE51" w14:textId="77777777" w:rsidR="00A26296" w:rsidRDefault="00A26296">
      <w:pPr>
        <w:pStyle w:val="Commentaire"/>
      </w:pPr>
      <w:r>
        <w:t>, )</w:t>
      </w:r>
    </w:p>
    <w:p w14:paraId="166941A8" w14:textId="77777777" w:rsidR="00A26296" w:rsidRDefault="00A26296">
      <w:pPr>
        <w:pStyle w:val="Commentaire"/>
      </w:pPr>
    </w:p>
    <w:p w14:paraId="62FA7EF3" w14:textId="77777777" w:rsidR="00A26296" w:rsidRDefault="00A26296">
      <w:pPr>
        <w:pStyle w:val="Commentaire"/>
      </w:pPr>
      <w:r>
        <w:t>Correct:</w:t>
      </w:r>
    </w:p>
    <w:p w14:paraId="76AD50F1" w14:textId="77777777" w:rsidR="00A26296" w:rsidRDefault="00A26296">
      <w:pPr>
        <w:pStyle w:val="Commentaire"/>
      </w:pPr>
      <w:r>
        <w:t>Stephenson et al. (2014)</w:t>
      </w:r>
    </w:p>
    <w:p w14:paraId="2D527949" w14:textId="72073000" w:rsidR="00A26296" w:rsidRDefault="00A26296">
      <w:pPr>
        <w:pStyle w:val="Commentaire"/>
      </w:pPr>
      <w:r>
        <w:t>(Stephenson et al., 2014)</w:t>
      </w:r>
    </w:p>
  </w:comment>
  <w:comment w:id="6774" w:author="Robin Matthews" w:date="2021-07-13T15:14:00Z" w:initials="RM">
    <w:p w14:paraId="7703CCE5" w14:textId="77777777" w:rsidR="00A26296" w:rsidRDefault="00A26296">
      <w:pPr>
        <w:pStyle w:val="Commentaire"/>
      </w:pPr>
      <w:r>
        <w:rPr>
          <w:rStyle w:val="Marquedecommentaire"/>
        </w:rPr>
        <w:annotationRef/>
      </w:r>
      <w:r>
        <w:t>Not found:</w:t>
      </w:r>
    </w:p>
    <w:p w14:paraId="7345E051" w14:textId="77777777" w:rsidR="00A26296" w:rsidRDefault="00A26296">
      <w:pPr>
        <w:pStyle w:val="Commentaire"/>
      </w:pPr>
      <w:r>
        <w:t>C. Li et al.</w:t>
      </w:r>
    </w:p>
    <w:p w14:paraId="65DDF2DC" w14:textId="77777777" w:rsidR="00A26296" w:rsidRDefault="00A26296">
      <w:pPr>
        <w:pStyle w:val="Commentaire"/>
      </w:pPr>
    </w:p>
    <w:p w14:paraId="2D04168A" w14:textId="77777777" w:rsidR="00A26296" w:rsidRDefault="00A26296">
      <w:pPr>
        <w:pStyle w:val="Commentaire"/>
      </w:pPr>
      <w:r>
        <w:t>Extra stuff:</w:t>
      </w:r>
    </w:p>
    <w:p w14:paraId="34177313" w14:textId="77777777" w:rsidR="00A26296" w:rsidRDefault="00A26296">
      <w:pPr>
        <w:pStyle w:val="Commentaire"/>
      </w:pPr>
      <w:r>
        <w:t xml:space="preserve">(Li et al., </w:t>
      </w:r>
    </w:p>
    <w:p w14:paraId="44D8FF61" w14:textId="77777777" w:rsidR="00A26296" w:rsidRDefault="00A26296">
      <w:pPr>
        <w:pStyle w:val="Commentaire"/>
      </w:pPr>
    </w:p>
    <w:p w14:paraId="0A1B61A4" w14:textId="77777777" w:rsidR="00A26296" w:rsidRDefault="00A26296">
      <w:pPr>
        <w:pStyle w:val="Commentaire"/>
      </w:pPr>
      <w:r>
        <w:t>Correct:</w:t>
      </w:r>
    </w:p>
    <w:p w14:paraId="04992643" w14:textId="77777777" w:rsidR="00A26296" w:rsidRDefault="00A26296">
      <w:pPr>
        <w:pStyle w:val="Commentaire"/>
      </w:pPr>
      <w:r>
        <w:t>C. Li et al. (2020)</w:t>
      </w:r>
    </w:p>
    <w:p w14:paraId="706DEF00" w14:textId="025D9436" w:rsidR="00A26296" w:rsidRDefault="00A26296">
      <w:pPr>
        <w:pStyle w:val="Commentaire"/>
      </w:pPr>
      <w:r>
        <w:t>(C. Li et al., 2020)</w:t>
      </w:r>
    </w:p>
  </w:comment>
  <w:comment w:id="6776" w:author="Robin Matthews" w:date="2021-07-13T15:14:00Z" w:initials="RM">
    <w:p w14:paraId="718CE600" w14:textId="77777777" w:rsidR="00A26296" w:rsidRDefault="00A26296">
      <w:pPr>
        <w:pStyle w:val="Commentaire"/>
      </w:pPr>
      <w:r>
        <w:rPr>
          <w:rStyle w:val="Marquedecommentaire"/>
        </w:rPr>
        <w:annotationRef/>
      </w:r>
      <w:r>
        <w:t>Not found:</w:t>
      </w:r>
    </w:p>
    <w:p w14:paraId="1FD84522" w14:textId="77777777" w:rsidR="00A26296" w:rsidRDefault="00A26296">
      <w:pPr>
        <w:pStyle w:val="Commentaire"/>
      </w:pPr>
      <w:r>
        <w:t>2014a</w:t>
      </w:r>
    </w:p>
    <w:p w14:paraId="3B762356" w14:textId="77777777" w:rsidR="00A26296" w:rsidRDefault="00A26296">
      <w:pPr>
        <w:pStyle w:val="Commentaire"/>
      </w:pPr>
    </w:p>
    <w:p w14:paraId="47559ABA" w14:textId="77777777" w:rsidR="00A26296" w:rsidRDefault="00A26296">
      <w:pPr>
        <w:pStyle w:val="Commentaire"/>
      </w:pPr>
      <w:r>
        <w:t>Extra stuff:</w:t>
      </w:r>
    </w:p>
    <w:p w14:paraId="1FCCC6BE" w14:textId="77777777" w:rsidR="00A26296" w:rsidRDefault="00A26296">
      <w:pPr>
        <w:pStyle w:val="Commentaire"/>
      </w:pPr>
      <w:r>
        <w:t>, 2014)</w:t>
      </w:r>
    </w:p>
    <w:p w14:paraId="7539562E" w14:textId="77777777" w:rsidR="00A26296" w:rsidRDefault="00A26296">
      <w:pPr>
        <w:pStyle w:val="Commentaire"/>
      </w:pPr>
    </w:p>
    <w:p w14:paraId="69D909F6" w14:textId="77777777" w:rsidR="00A26296" w:rsidRDefault="00A26296">
      <w:pPr>
        <w:pStyle w:val="Commentaire"/>
      </w:pPr>
      <w:r>
        <w:t>Correct:</w:t>
      </w:r>
    </w:p>
    <w:p w14:paraId="7032372F" w14:textId="77777777" w:rsidR="00A26296" w:rsidRDefault="00A26296">
      <w:pPr>
        <w:pStyle w:val="Commentaire"/>
      </w:pPr>
      <w:r>
        <w:t>Chou et al. (2014a)</w:t>
      </w:r>
    </w:p>
    <w:p w14:paraId="16653CF4" w14:textId="517BFA5D" w:rsidR="00A26296" w:rsidRDefault="00A26296">
      <w:pPr>
        <w:pStyle w:val="Commentaire"/>
      </w:pPr>
      <w:r>
        <w:t>(Chou et al., 2014a)</w:t>
      </w:r>
    </w:p>
  </w:comment>
  <w:comment w:id="6779" w:author="Robin Matthews" w:date="2021-07-13T15:14:00Z" w:initials="RM">
    <w:p w14:paraId="361C83A9" w14:textId="77777777" w:rsidR="00A26296" w:rsidRDefault="00A26296">
      <w:pPr>
        <w:pStyle w:val="Commentaire"/>
      </w:pPr>
      <w:r>
        <w:rPr>
          <w:rStyle w:val="Marquedecommentaire"/>
        </w:rPr>
        <w:annotationRef/>
      </w:r>
      <w:r>
        <w:t>Not found:</w:t>
      </w:r>
    </w:p>
    <w:p w14:paraId="6796D0A8" w14:textId="77777777" w:rsidR="00A26296" w:rsidRDefault="00A26296">
      <w:pPr>
        <w:pStyle w:val="Commentaire"/>
      </w:pPr>
      <w:r>
        <w:t>C. Li et al.</w:t>
      </w:r>
    </w:p>
    <w:p w14:paraId="7F4AFC16" w14:textId="77777777" w:rsidR="00A26296" w:rsidRDefault="00A26296">
      <w:pPr>
        <w:pStyle w:val="Commentaire"/>
      </w:pPr>
    </w:p>
    <w:p w14:paraId="2D2E082C" w14:textId="77777777" w:rsidR="00A26296" w:rsidRDefault="00A26296">
      <w:pPr>
        <w:pStyle w:val="Commentaire"/>
      </w:pPr>
      <w:r>
        <w:t>Extra stuff:</w:t>
      </w:r>
    </w:p>
    <w:p w14:paraId="3D882DEF" w14:textId="77777777" w:rsidR="00A26296" w:rsidRDefault="00A26296">
      <w:pPr>
        <w:pStyle w:val="Commentaire"/>
      </w:pPr>
      <w:r>
        <w:t xml:space="preserve">(Li et al., </w:t>
      </w:r>
    </w:p>
    <w:p w14:paraId="1F96750E" w14:textId="77777777" w:rsidR="00A26296" w:rsidRDefault="00A26296">
      <w:pPr>
        <w:pStyle w:val="Commentaire"/>
      </w:pPr>
    </w:p>
    <w:p w14:paraId="50EE00B9" w14:textId="77777777" w:rsidR="00A26296" w:rsidRDefault="00A26296">
      <w:pPr>
        <w:pStyle w:val="Commentaire"/>
      </w:pPr>
      <w:r>
        <w:t>Correct:</w:t>
      </w:r>
    </w:p>
    <w:p w14:paraId="3EA18EDC" w14:textId="77777777" w:rsidR="00A26296" w:rsidRDefault="00A26296">
      <w:pPr>
        <w:pStyle w:val="Commentaire"/>
      </w:pPr>
      <w:r>
        <w:t>C. Li et al. (2020)</w:t>
      </w:r>
    </w:p>
    <w:p w14:paraId="03963C12" w14:textId="56F26D9B" w:rsidR="00A26296" w:rsidRDefault="00A26296">
      <w:pPr>
        <w:pStyle w:val="Commentaire"/>
      </w:pPr>
      <w:r>
        <w:t>(C. Li et al., 2020)</w:t>
      </w:r>
    </w:p>
  </w:comment>
  <w:comment w:id="6781" w:author="Robin Matthews" w:date="2021-07-13T15:14:00Z" w:initials="RM">
    <w:p w14:paraId="451E8D7B" w14:textId="77777777" w:rsidR="00A26296" w:rsidRDefault="00A26296">
      <w:pPr>
        <w:pStyle w:val="Commentaire"/>
      </w:pPr>
      <w:r>
        <w:rPr>
          <w:rStyle w:val="Marquedecommentaire"/>
        </w:rPr>
        <w:annotationRef/>
      </w:r>
      <w:r>
        <w:t>Not found:</w:t>
      </w:r>
    </w:p>
    <w:p w14:paraId="1DF67DDE" w14:textId="77777777" w:rsidR="00A26296" w:rsidRDefault="00A26296">
      <w:pPr>
        <w:pStyle w:val="Commentaire"/>
      </w:pPr>
      <w:r>
        <w:t>2014a</w:t>
      </w:r>
    </w:p>
    <w:p w14:paraId="117439A7" w14:textId="77777777" w:rsidR="00A26296" w:rsidRDefault="00A26296">
      <w:pPr>
        <w:pStyle w:val="Commentaire"/>
      </w:pPr>
    </w:p>
    <w:p w14:paraId="1D50B23E" w14:textId="77777777" w:rsidR="00A26296" w:rsidRDefault="00A26296">
      <w:pPr>
        <w:pStyle w:val="Commentaire"/>
      </w:pPr>
      <w:r>
        <w:t>Extra stuff:</w:t>
      </w:r>
    </w:p>
    <w:p w14:paraId="1C83AE2A" w14:textId="77777777" w:rsidR="00A26296" w:rsidRDefault="00A26296">
      <w:pPr>
        <w:pStyle w:val="Commentaire"/>
      </w:pPr>
      <w:r>
        <w:t>, 2014)</w:t>
      </w:r>
    </w:p>
    <w:p w14:paraId="321265A6" w14:textId="77777777" w:rsidR="00A26296" w:rsidRDefault="00A26296">
      <w:pPr>
        <w:pStyle w:val="Commentaire"/>
      </w:pPr>
    </w:p>
    <w:p w14:paraId="4E4ED6AE" w14:textId="77777777" w:rsidR="00A26296" w:rsidRDefault="00A26296">
      <w:pPr>
        <w:pStyle w:val="Commentaire"/>
      </w:pPr>
      <w:r>
        <w:t>Correct:</w:t>
      </w:r>
    </w:p>
    <w:p w14:paraId="1AF41000" w14:textId="77777777" w:rsidR="00A26296" w:rsidRDefault="00A26296">
      <w:pPr>
        <w:pStyle w:val="Commentaire"/>
      </w:pPr>
      <w:r>
        <w:t>Chou et al. (2014a)</w:t>
      </w:r>
    </w:p>
    <w:p w14:paraId="4ADC18AE" w14:textId="20167EAF" w:rsidR="00A26296" w:rsidRDefault="00A26296">
      <w:pPr>
        <w:pStyle w:val="Commentaire"/>
      </w:pPr>
      <w:r>
        <w:t>(Chou et al., 2014a)</w:t>
      </w:r>
    </w:p>
  </w:comment>
  <w:comment w:id="6785" w:author="Robin Matthews" w:date="2021-07-13T15:14:00Z" w:initials="RM">
    <w:p w14:paraId="71706155" w14:textId="77777777" w:rsidR="00A26296" w:rsidRDefault="00A26296">
      <w:pPr>
        <w:pStyle w:val="Commentaire"/>
      </w:pPr>
      <w:r>
        <w:rPr>
          <w:rStyle w:val="Marquedecommentaire"/>
        </w:rPr>
        <w:annotationRef/>
      </w:r>
      <w:r>
        <w:t>Not found:</w:t>
      </w:r>
    </w:p>
    <w:p w14:paraId="2BF7D8E5" w14:textId="77777777" w:rsidR="00A26296" w:rsidRDefault="00A26296">
      <w:pPr>
        <w:pStyle w:val="Commentaire"/>
      </w:pPr>
      <w:r>
        <w:t>C. Li et al.</w:t>
      </w:r>
    </w:p>
    <w:p w14:paraId="23FF3771" w14:textId="77777777" w:rsidR="00A26296" w:rsidRDefault="00A26296">
      <w:pPr>
        <w:pStyle w:val="Commentaire"/>
      </w:pPr>
    </w:p>
    <w:p w14:paraId="1618B13F" w14:textId="77777777" w:rsidR="00A26296" w:rsidRDefault="00A26296">
      <w:pPr>
        <w:pStyle w:val="Commentaire"/>
      </w:pPr>
      <w:r>
        <w:t>Extra stuff:</w:t>
      </w:r>
    </w:p>
    <w:p w14:paraId="628D206A" w14:textId="77777777" w:rsidR="00A26296" w:rsidRDefault="00A26296">
      <w:pPr>
        <w:pStyle w:val="Commentaire"/>
      </w:pPr>
      <w:r>
        <w:t xml:space="preserve">(Li et al., </w:t>
      </w:r>
    </w:p>
    <w:p w14:paraId="2E2AA29A" w14:textId="77777777" w:rsidR="00A26296" w:rsidRDefault="00A26296">
      <w:pPr>
        <w:pStyle w:val="Commentaire"/>
      </w:pPr>
    </w:p>
    <w:p w14:paraId="63343ECB" w14:textId="77777777" w:rsidR="00A26296" w:rsidRDefault="00A26296">
      <w:pPr>
        <w:pStyle w:val="Commentaire"/>
      </w:pPr>
      <w:r>
        <w:t>Correct:</w:t>
      </w:r>
    </w:p>
    <w:p w14:paraId="2125A5A9" w14:textId="77777777" w:rsidR="00A26296" w:rsidRDefault="00A26296">
      <w:pPr>
        <w:pStyle w:val="Commentaire"/>
      </w:pPr>
      <w:r>
        <w:t>C. Li et al. (2020)</w:t>
      </w:r>
    </w:p>
    <w:p w14:paraId="55A5E3AF" w14:textId="3C5117F1" w:rsidR="00A26296" w:rsidRDefault="00A26296">
      <w:pPr>
        <w:pStyle w:val="Commentaire"/>
      </w:pPr>
      <w:r>
        <w:t>(C. Li et al., 2020)</w:t>
      </w:r>
    </w:p>
  </w:comment>
  <w:comment w:id="6787" w:author="Robin Matthews" w:date="2021-07-13T15:14:00Z" w:initials="RM">
    <w:p w14:paraId="6DC76EC9" w14:textId="77777777" w:rsidR="00A26296" w:rsidRDefault="00A26296">
      <w:pPr>
        <w:pStyle w:val="Commentaire"/>
      </w:pPr>
      <w:r>
        <w:rPr>
          <w:rStyle w:val="Marquedecommentaire"/>
        </w:rPr>
        <w:annotationRef/>
      </w:r>
      <w:r>
        <w:t>Extra stuff:</w:t>
      </w:r>
    </w:p>
    <w:p w14:paraId="5D22A01D" w14:textId="77777777" w:rsidR="00A26296" w:rsidRDefault="00A26296">
      <w:pPr>
        <w:pStyle w:val="Commentaire"/>
      </w:pPr>
      <w:r>
        <w:t xml:space="preserve">, </w:t>
      </w:r>
    </w:p>
    <w:p w14:paraId="0DD9A144" w14:textId="77777777" w:rsidR="00A26296" w:rsidRDefault="00A26296">
      <w:pPr>
        <w:pStyle w:val="Commentaire"/>
      </w:pPr>
    </w:p>
    <w:p w14:paraId="04604339" w14:textId="77777777" w:rsidR="00A26296" w:rsidRDefault="00A26296">
      <w:pPr>
        <w:pStyle w:val="Commentaire"/>
      </w:pPr>
      <w:r>
        <w:t>Correct:</w:t>
      </w:r>
    </w:p>
    <w:p w14:paraId="14871AB8" w14:textId="77777777" w:rsidR="00A26296" w:rsidRDefault="00A26296">
      <w:pPr>
        <w:pStyle w:val="Commentaire"/>
      </w:pPr>
      <w:r>
        <w:t>Coppola et al. (2021b)</w:t>
      </w:r>
    </w:p>
    <w:p w14:paraId="5A7176AF" w14:textId="1E18BA6B" w:rsidR="00A26296" w:rsidRDefault="00A26296">
      <w:pPr>
        <w:pStyle w:val="Commentaire"/>
      </w:pPr>
      <w:r>
        <w:t>(Coppola et al., 2021b)</w:t>
      </w:r>
    </w:p>
  </w:comment>
  <w:comment w:id="6788" w:author="Robin Matthews" w:date="2021-07-13T15:14:00Z" w:initials="RM">
    <w:p w14:paraId="738F83FA" w14:textId="77777777" w:rsidR="00A26296" w:rsidRDefault="00A26296">
      <w:pPr>
        <w:pStyle w:val="Commentaire"/>
      </w:pPr>
      <w:r>
        <w:rPr>
          <w:rStyle w:val="Marquedecommentaire"/>
        </w:rPr>
        <w:annotationRef/>
      </w:r>
      <w:r>
        <w:t>Not found:</w:t>
      </w:r>
    </w:p>
    <w:p w14:paraId="64B16219" w14:textId="77777777" w:rsidR="00A26296" w:rsidRDefault="00A26296">
      <w:pPr>
        <w:pStyle w:val="Commentaire"/>
      </w:pPr>
      <w:r>
        <w:t>2014a</w:t>
      </w:r>
    </w:p>
    <w:p w14:paraId="0EBCBBFB" w14:textId="77777777" w:rsidR="00A26296" w:rsidRDefault="00A26296">
      <w:pPr>
        <w:pStyle w:val="Commentaire"/>
      </w:pPr>
    </w:p>
    <w:p w14:paraId="61546A86" w14:textId="77777777" w:rsidR="00A26296" w:rsidRDefault="00A26296">
      <w:pPr>
        <w:pStyle w:val="Commentaire"/>
      </w:pPr>
      <w:r>
        <w:t>Extra stuff:</w:t>
      </w:r>
    </w:p>
    <w:p w14:paraId="2D226DEC" w14:textId="77777777" w:rsidR="00A26296" w:rsidRDefault="00A26296">
      <w:pPr>
        <w:pStyle w:val="Commentaire"/>
      </w:pPr>
      <w:r>
        <w:t>, 2014</w:t>
      </w:r>
    </w:p>
    <w:p w14:paraId="4D24192F" w14:textId="77777777" w:rsidR="00A26296" w:rsidRDefault="00A26296">
      <w:pPr>
        <w:pStyle w:val="Commentaire"/>
      </w:pPr>
    </w:p>
    <w:p w14:paraId="43C39B0B" w14:textId="77777777" w:rsidR="00A26296" w:rsidRDefault="00A26296">
      <w:pPr>
        <w:pStyle w:val="Commentaire"/>
      </w:pPr>
      <w:r>
        <w:t>Correct:</w:t>
      </w:r>
    </w:p>
    <w:p w14:paraId="580CC7E6" w14:textId="77777777" w:rsidR="00A26296" w:rsidRDefault="00A26296">
      <w:pPr>
        <w:pStyle w:val="Commentaire"/>
      </w:pPr>
      <w:r>
        <w:t>Chou et al. (2014a)</w:t>
      </w:r>
    </w:p>
    <w:p w14:paraId="418355FA" w14:textId="7D5D9D24" w:rsidR="00A26296" w:rsidRDefault="00A26296">
      <w:pPr>
        <w:pStyle w:val="Commentaire"/>
      </w:pPr>
      <w:r>
        <w:t>(Chou et al., 2014a)</w:t>
      </w:r>
    </w:p>
  </w:comment>
  <w:comment w:id="6789" w:author="Robin Matthews" w:date="2021-07-13T15:14:00Z" w:initials="RM">
    <w:p w14:paraId="53FDEDFF" w14:textId="77777777" w:rsidR="00A26296" w:rsidRDefault="00A26296">
      <w:pPr>
        <w:pStyle w:val="Commentaire"/>
      </w:pPr>
      <w:r>
        <w:rPr>
          <w:rStyle w:val="Marquedecommentaire"/>
        </w:rPr>
        <w:annotationRef/>
      </w:r>
      <w:r>
        <w:t>Extra stuff:</w:t>
      </w:r>
    </w:p>
    <w:p w14:paraId="4FA310A3" w14:textId="77777777" w:rsidR="00A26296" w:rsidRDefault="00A26296">
      <w:pPr>
        <w:pStyle w:val="Commentaire"/>
      </w:pPr>
      <w:r>
        <w:t xml:space="preserve">, </w:t>
      </w:r>
    </w:p>
    <w:p w14:paraId="5A5A217D" w14:textId="77777777" w:rsidR="00A26296" w:rsidRDefault="00A26296">
      <w:pPr>
        <w:pStyle w:val="Commentaire"/>
      </w:pPr>
    </w:p>
    <w:p w14:paraId="425AF591" w14:textId="77777777" w:rsidR="00A26296" w:rsidRDefault="00A26296">
      <w:pPr>
        <w:pStyle w:val="Commentaire"/>
      </w:pPr>
      <w:r>
        <w:t>Correct:</w:t>
      </w:r>
    </w:p>
    <w:p w14:paraId="21AC34E1" w14:textId="77777777" w:rsidR="00A26296" w:rsidRDefault="00A26296">
      <w:pPr>
        <w:pStyle w:val="Commentaire"/>
      </w:pPr>
      <w:r>
        <w:t>Nakaegawa et al. (2013)</w:t>
      </w:r>
    </w:p>
    <w:p w14:paraId="1D1609D9" w14:textId="66756DB5" w:rsidR="00A26296" w:rsidRDefault="00A26296">
      <w:pPr>
        <w:pStyle w:val="Commentaire"/>
      </w:pPr>
      <w:r>
        <w:t>(Nakaegawa et al., 2013)</w:t>
      </w:r>
    </w:p>
  </w:comment>
  <w:comment w:id="6790" w:author="Robin Matthews" w:date="2021-07-13T15:14:00Z" w:initials="RM">
    <w:p w14:paraId="477855BB" w14:textId="77777777" w:rsidR="00A26296" w:rsidRDefault="00A26296">
      <w:pPr>
        <w:pStyle w:val="Commentaire"/>
      </w:pPr>
      <w:r>
        <w:rPr>
          <w:rStyle w:val="Marquedecommentaire"/>
        </w:rPr>
        <w:annotationRef/>
      </w:r>
      <w:r>
        <w:t>Extra stuff:</w:t>
      </w:r>
    </w:p>
    <w:p w14:paraId="693C7EE5" w14:textId="77777777" w:rsidR="00A26296" w:rsidRDefault="00A26296">
      <w:pPr>
        <w:pStyle w:val="Commentaire"/>
      </w:pPr>
      <w:r>
        <w:t>, )</w:t>
      </w:r>
    </w:p>
    <w:p w14:paraId="47738D71" w14:textId="77777777" w:rsidR="00A26296" w:rsidRDefault="00A26296">
      <w:pPr>
        <w:pStyle w:val="Commentaire"/>
      </w:pPr>
    </w:p>
    <w:p w14:paraId="79EE373E" w14:textId="77777777" w:rsidR="00A26296" w:rsidRDefault="00A26296">
      <w:pPr>
        <w:pStyle w:val="Commentaire"/>
      </w:pPr>
      <w:r>
        <w:t>Correct:</w:t>
      </w:r>
    </w:p>
    <w:p w14:paraId="6321567D" w14:textId="77777777" w:rsidR="00A26296" w:rsidRDefault="00A26296">
      <w:pPr>
        <w:pStyle w:val="Commentaire"/>
      </w:pPr>
      <w:r>
        <w:t>Hall et al. (2013)</w:t>
      </w:r>
    </w:p>
    <w:p w14:paraId="47190DD8" w14:textId="10FFF6D8" w:rsidR="00A26296" w:rsidRDefault="00A26296">
      <w:pPr>
        <w:pStyle w:val="Commentaire"/>
      </w:pPr>
      <w:r>
        <w:t>(Hall et al., 2013)</w:t>
      </w:r>
    </w:p>
  </w:comment>
  <w:comment w:id="6794" w:author="Robin Matthews" w:date="2021-07-13T15:14:00Z" w:initials="RM">
    <w:p w14:paraId="503332DD" w14:textId="77777777" w:rsidR="00A26296" w:rsidRDefault="00A26296">
      <w:pPr>
        <w:pStyle w:val="Commentaire"/>
      </w:pPr>
      <w:r>
        <w:rPr>
          <w:rStyle w:val="Marquedecommentaire"/>
        </w:rPr>
        <w:annotationRef/>
      </w:r>
      <w:r>
        <w:t>Not found:</w:t>
      </w:r>
    </w:p>
    <w:p w14:paraId="5ECB01A4" w14:textId="77777777" w:rsidR="00A26296" w:rsidRDefault="00A26296">
      <w:pPr>
        <w:pStyle w:val="Commentaire"/>
      </w:pPr>
      <w:r>
        <w:t>2020b</w:t>
      </w:r>
    </w:p>
    <w:p w14:paraId="155CD602" w14:textId="77777777" w:rsidR="00A26296" w:rsidRDefault="00A26296">
      <w:pPr>
        <w:pStyle w:val="Commentaire"/>
      </w:pPr>
    </w:p>
    <w:p w14:paraId="568D241D" w14:textId="77777777" w:rsidR="00A26296" w:rsidRDefault="00A26296">
      <w:pPr>
        <w:pStyle w:val="Commentaire"/>
      </w:pPr>
      <w:r>
        <w:t>Extra stuff:</w:t>
      </w:r>
    </w:p>
    <w:p w14:paraId="03C3D030" w14:textId="77777777" w:rsidR="00A26296" w:rsidRDefault="00A26296">
      <w:pPr>
        <w:pStyle w:val="Commentaire"/>
      </w:pPr>
      <w:r>
        <w:t>(, 2020</w:t>
      </w:r>
    </w:p>
    <w:p w14:paraId="19091845" w14:textId="77777777" w:rsidR="00A26296" w:rsidRDefault="00A26296">
      <w:pPr>
        <w:pStyle w:val="Commentaire"/>
      </w:pPr>
    </w:p>
    <w:p w14:paraId="2847B899" w14:textId="77777777" w:rsidR="00A26296" w:rsidRDefault="00A26296">
      <w:pPr>
        <w:pStyle w:val="Commentaire"/>
      </w:pPr>
      <w:r>
        <w:t>Correct:</w:t>
      </w:r>
    </w:p>
    <w:p w14:paraId="1CBA7E5D" w14:textId="77777777" w:rsidR="00A26296" w:rsidRDefault="00A26296">
      <w:pPr>
        <w:pStyle w:val="Commentaire"/>
      </w:pPr>
      <w:r>
        <w:t>Sun et al. (2020b)</w:t>
      </w:r>
    </w:p>
    <w:p w14:paraId="448F2C2A" w14:textId="398E7E17" w:rsidR="00A26296" w:rsidRDefault="00A26296">
      <w:pPr>
        <w:pStyle w:val="Commentaire"/>
      </w:pPr>
      <w:r>
        <w:t>(Sun et al., 2020b)</w:t>
      </w:r>
    </w:p>
  </w:comment>
  <w:comment w:id="6796" w:author="Robin Matthews" w:date="2021-07-13T15:14:00Z" w:initials="RM">
    <w:p w14:paraId="3C996ABA" w14:textId="77777777" w:rsidR="00A26296" w:rsidRDefault="00A26296">
      <w:pPr>
        <w:pStyle w:val="Commentaire"/>
      </w:pPr>
      <w:r>
        <w:rPr>
          <w:rStyle w:val="Marquedecommentaire"/>
        </w:rPr>
        <w:annotationRef/>
      </w:r>
      <w:r>
        <w:t>Extra stuff:</w:t>
      </w:r>
    </w:p>
    <w:p w14:paraId="73980B5B" w14:textId="77777777" w:rsidR="00A26296" w:rsidRDefault="00A26296">
      <w:pPr>
        <w:pStyle w:val="Commentaire"/>
      </w:pPr>
      <w:r>
        <w:t xml:space="preserve">, </w:t>
      </w:r>
    </w:p>
    <w:p w14:paraId="1C81B807" w14:textId="77777777" w:rsidR="00A26296" w:rsidRDefault="00A26296">
      <w:pPr>
        <w:pStyle w:val="Commentaire"/>
      </w:pPr>
    </w:p>
    <w:p w14:paraId="699F5994" w14:textId="77777777" w:rsidR="00A26296" w:rsidRDefault="00A26296">
      <w:pPr>
        <w:pStyle w:val="Commentaire"/>
      </w:pPr>
      <w:r>
        <w:t>Correct:</w:t>
      </w:r>
    </w:p>
    <w:p w14:paraId="282EA4A4" w14:textId="77777777" w:rsidR="00A26296" w:rsidRDefault="00A26296">
      <w:pPr>
        <w:pStyle w:val="Commentaire"/>
      </w:pPr>
      <w:r>
        <w:t>Dunn et al. (2020)</w:t>
      </w:r>
    </w:p>
    <w:p w14:paraId="3349BA47" w14:textId="206EE82B" w:rsidR="00A26296" w:rsidRDefault="00A26296">
      <w:pPr>
        <w:pStyle w:val="Commentaire"/>
      </w:pPr>
      <w:r>
        <w:t>(Dunn et al., 2020)</w:t>
      </w:r>
    </w:p>
  </w:comment>
  <w:comment w:id="6797" w:author="Robin Matthews" w:date="2021-07-13T15:14:00Z" w:initials="RM">
    <w:p w14:paraId="021727B9" w14:textId="77777777" w:rsidR="00A26296" w:rsidRDefault="00A26296">
      <w:pPr>
        <w:pStyle w:val="Commentaire"/>
      </w:pPr>
      <w:r>
        <w:rPr>
          <w:rStyle w:val="Marquedecommentaire"/>
        </w:rPr>
        <w:annotationRef/>
      </w:r>
      <w:r>
        <w:t>Extra stuff:</w:t>
      </w:r>
    </w:p>
    <w:p w14:paraId="4C3BD8BE" w14:textId="77777777" w:rsidR="00A26296" w:rsidRDefault="00A26296">
      <w:pPr>
        <w:pStyle w:val="Commentaire"/>
      </w:pPr>
      <w:r>
        <w:t>, )</w:t>
      </w:r>
    </w:p>
    <w:p w14:paraId="4C869552" w14:textId="77777777" w:rsidR="00A26296" w:rsidRDefault="00A26296">
      <w:pPr>
        <w:pStyle w:val="Commentaire"/>
      </w:pPr>
    </w:p>
    <w:p w14:paraId="49E2B4A5" w14:textId="77777777" w:rsidR="00A26296" w:rsidRDefault="00A26296">
      <w:pPr>
        <w:pStyle w:val="Commentaire"/>
      </w:pPr>
      <w:r>
        <w:t>Correct:</w:t>
      </w:r>
    </w:p>
    <w:p w14:paraId="39A34409" w14:textId="77777777" w:rsidR="00A26296" w:rsidRDefault="00A26296">
      <w:pPr>
        <w:pStyle w:val="Commentaire"/>
      </w:pPr>
      <w:r>
        <w:t>Dereczynski et al. (2020)</w:t>
      </w:r>
    </w:p>
    <w:p w14:paraId="092F465D" w14:textId="4775E3D0" w:rsidR="00A26296" w:rsidRDefault="00A26296">
      <w:pPr>
        <w:pStyle w:val="Commentaire"/>
      </w:pPr>
      <w:r>
        <w:t>(Dereczynski et al., 2020)</w:t>
      </w:r>
    </w:p>
  </w:comment>
  <w:comment w:id="6801" w:author="Robin Matthews" w:date="2021-07-13T15:15:00Z" w:initials="RM">
    <w:p w14:paraId="2F8ACB7B" w14:textId="77777777" w:rsidR="00A26296" w:rsidRDefault="00A26296">
      <w:pPr>
        <w:pStyle w:val="Commentaire"/>
      </w:pPr>
      <w:r>
        <w:rPr>
          <w:rStyle w:val="Marquedecommentaire"/>
        </w:rPr>
        <w:annotationRef/>
      </w:r>
      <w:r>
        <w:t>Not found:</w:t>
      </w:r>
    </w:p>
    <w:p w14:paraId="5B796C2D" w14:textId="77777777" w:rsidR="00A26296" w:rsidRDefault="00A26296">
      <w:pPr>
        <w:pStyle w:val="Commentaire"/>
      </w:pPr>
      <w:r>
        <w:t>S. Li et al.</w:t>
      </w:r>
    </w:p>
    <w:p w14:paraId="68D35911" w14:textId="77777777" w:rsidR="00A26296" w:rsidRDefault="00A26296">
      <w:pPr>
        <w:pStyle w:val="Commentaire"/>
      </w:pPr>
    </w:p>
    <w:p w14:paraId="7AB968B8" w14:textId="77777777" w:rsidR="00A26296" w:rsidRDefault="00A26296">
      <w:pPr>
        <w:pStyle w:val="Commentaire"/>
      </w:pPr>
      <w:r>
        <w:t>Extra stuff:</w:t>
      </w:r>
    </w:p>
    <w:p w14:paraId="53B3B036" w14:textId="77777777" w:rsidR="00A26296" w:rsidRDefault="00A26296">
      <w:pPr>
        <w:pStyle w:val="Commentaire"/>
      </w:pPr>
      <w:r>
        <w:t xml:space="preserve">(Li et al., </w:t>
      </w:r>
    </w:p>
    <w:p w14:paraId="3D1247DC" w14:textId="77777777" w:rsidR="00A26296" w:rsidRDefault="00A26296">
      <w:pPr>
        <w:pStyle w:val="Commentaire"/>
      </w:pPr>
    </w:p>
    <w:p w14:paraId="31B6A0BB" w14:textId="77777777" w:rsidR="00A26296" w:rsidRDefault="00A26296">
      <w:pPr>
        <w:pStyle w:val="Commentaire"/>
      </w:pPr>
      <w:r>
        <w:t>Correct:</w:t>
      </w:r>
    </w:p>
    <w:p w14:paraId="439BEEE4" w14:textId="77777777" w:rsidR="00A26296" w:rsidRDefault="00A26296">
      <w:pPr>
        <w:pStyle w:val="Commentaire"/>
      </w:pPr>
      <w:r>
        <w:t>S. Li et al. (2019)</w:t>
      </w:r>
    </w:p>
    <w:p w14:paraId="12FED63A" w14:textId="502884EF" w:rsidR="00A26296" w:rsidRDefault="00A26296">
      <w:pPr>
        <w:pStyle w:val="Commentaire"/>
      </w:pPr>
      <w:r>
        <w:t>(S. Li et al., 2019)</w:t>
      </w:r>
    </w:p>
  </w:comment>
  <w:comment w:id="6803" w:author="Robin Matthews" w:date="2021-07-13T15:15:00Z" w:initials="RM">
    <w:p w14:paraId="4063C81B" w14:textId="77777777" w:rsidR="00A26296" w:rsidRDefault="00A26296">
      <w:pPr>
        <w:pStyle w:val="Commentaire"/>
      </w:pPr>
      <w:r>
        <w:rPr>
          <w:rStyle w:val="Marquedecommentaire"/>
        </w:rPr>
        <w:annotationRef/>
      </w:r>
      <w:r>
        <w:t>Extra stuff:</w:t>
      </w:r>
    </w:p>
    <w:p w14:paraId="632A2C45" w14:textId="77777777" w:rsidR="00A26296" w:rsidRDefault="00A26296">
      <w:pPr>
        <w:pStyle w:val="Commentaire"/>
      </w:pPr>
      <w:r>
        <w:t>, )</w:t>
      </w:r>
    </w:p>
    <w:p w14:paraId="36B08DD1" w14:textId="77777777" w:rsidR="00A26296" w:rsidRDefault="00A26296">
      <w:pPr>
        <w:pStyle w:val="Commentaire"/>
      </w:pPr>
    </w:p>
    <w:p w14:paraId="01BA62A0" w14:textId="77777777" w:rsidR="00A26296" w:rsidRDefault="00A26296">
      <w:pPr>
        <w:pStyle w:val="Commentaire"/>
      </w:pPr>
      <w:r>
        <w:t>Correct:</w:t>
      </w:r>
    </w:p>
    <w:p w14:paraId="7B1544CB" w14:textId="77777777" w:rsidR="00A26296" w:rsidRDefault="00A26296">
      <w:pPr>
        <w:pStyle w:val="Commentaire"/>
      </w:pPr>
      <w:r>
        <w:t>Otto et al. (2018a)</w:t>
      </w:r>
    </w:p>
    <w:p w14:paraId="699524B7" w14:textId="79FD06D8" w:rsidR="00A26296" w:rsidRDefault="00A26296">
      <w:pPr>
        <w:pStyle w:val="Commentaire"/>
      </w:pPr>
      <w:r>
        <w:t>(Otto et al., 2018a)</w:t>
      </w:r>
    </w:p>
  </w:comment>
  <w:comment w:id="6807" w:author="Robin Matthews" w:date="2021-07-13T15:15:00Z" w:initials="RM">
    <w:p w14:paraId="76854ACD" w14:textId="77777777" w:rsidR="00A26296" w:rsidRDefault="00A26296">
      <w:pPr>
        <w:pStyle w:val="Commentaire"/>
      </w:pPr>
      <w:r>
        <w:rPr>
          <w:rStyle w:val="Marquedecommentaire"/>
        </w:rPr>
        <w:annotationRef/>
      </w:r>
      <w:r>
        <w:t>Not found:</w:t>
      </w:r>
    </w:p>
    <w:p w14:paraId="2396311D" w14:textId="77777777" w:rsidR="00A26296" w:rsidRDefault="00A26296">
      <w:pPr>
        <w:pStyle w:val="Commentaire"/>
      </w:pPr>
      <w:r>
        <w:t>C. Li et al.</w:t>
      </w:r>
    </w:p>
    <w:p w14:paraId="5D9571EE" w14:textId="77777777" w:rsidR="00A26296" w:rsidRDefault="00A26296">
      <w:pPr>
        <w:pStyle w:val="Commentaire"/>
      </w:pPr>
    </w:p>
    <w:p w14:paraId="4C834F1C" w14:textId="77777777" w:rsidR="00A26296" w:rsidRDefault="00A26296">
      <w:pPr>
        <w:pStyle w:val="Commentaire"/>
      </w:pPr>
      <w:r>
        <w:t>Extra stuff:</w:t>
      </w:r>
    </w:p>
    <w:p w14:paraId="6F838FF7" w14:textId="77777777" w:rsidR="00A26296" w:rsidRDefault="00A26296">
      <w:pPr>
        <w:pStyle w:val="Commentaire"/>
      </w:pPr>
      <w:r>
        <w:t xml:space="preserve">(Li et al., </w:t>
      </w:r>
    </w:p>
    <w:p w14:paraId="4433F40B" w14:textId="77777777" w:rsidR="00A26296" w:rsidRDefault="00A26296">
      <w:pPr>
        <w:pStyle w:val="Commentaire"/>
      </w:pPr>
    </w:p>
    <w:p w14:paraId="09C97F76" w14:textId="77777777" w:rsidR="00A26296" w:rsidRDefault="00A26296">
      <w:pPr>
        <w:pStyle w:val="Commentaire"/>
      </w:pPr>
      <w:r>
        <w:t>Correct:</w:t>
      </w:r>
    </w:p>
    <w:p w14:paraId="2BACE6E0" w14:textId="77777777" w:rsidR="00A26296" w:rsidRDefault="00A26296">
      <w:pPr>
        <w:pStyle w:val="Commentaire"/>
      </w:pPr>
      <w:r>
        <w:t>C. Li et al. (2020)</w:t>
      </w:r>
    </w:p>
    <w:p w14:paraId="61839F5D" w14:textId="2321DB05" w:rsidR="00A26296" w:rsidRDefault="00A26296">
      <w:pPr>
        <w:pStyle w:val="Commentaire"/>
      </w:pPr>
      <w:r>
        <w:t>(C. Li et al., 2020)</w:t>
      </w:r>
    </w:p>
  </w:comment>
  <w:comment w:id="6809" w:author="Robin Matthews" w:date="2021-07-13T15:15:00Z" w:initials="RM">
    <w:p w14:paraId="40899072" w14:textId="77777777" w:rsidR="00A26296" w:rsidRDefault="00A26296">
      <w:pPr>
        <w:pStyle w:val="Commentaire"/>
      </w:pPr>
      <w:r>
        <w:rPr>
          <w:rStyle w:val="Marquedecommentaire"/>
        </w:rPr>
        <w:annotationRef/>
      </w:r>
      <w:r>
        <w:t>Not found:</w:t>
      </w:r>
    </w:p>
    <w:p w14:paraId="11D69162" w14:textId="77777777" w:rsidR="00A26296" w:rsidRDefault="00A26296">
      <w:pPr>
        <w:pStyle w:val="Commentaire"/>
      </w:pPr>
      <w:r>
        <w:t>2014a</w:t>
      </w:r>
    </w:p>
    <w:p w14:paraId="1F985129" w14:textId="77777777" w:rsidR="00A26296" w:rsidRDefault="00A26296">
      <w:pPr>
        <w:pStyle w:val="Commentaire"/>
      </w:pPr>
    </w:p>
    <w:p w14:paraId="737B64BA" w14:textId="77777777" w:rsidR="00A26296" w:rsidRDefault="00A26296">
      <w:pPr>
        <w:pStyle w:val="Commentaire"/>
      </w:pPr>
      <w:r>
        <w:t>Extra stuff:</w:t>
      </w:r>
    </w:p>
    <w:p w14:paraId="67916A2E" w14:textId="77777777" w:rsidR="00A26296" w:rsidRDefault="00A26296">
      <w:pPr>
        <w:pStyle w:val="Commentaire"/>
      </w:pPr>
      <w:r>
        <w:t>, 2014)</w:t>
      </w:r>
    </w:p>
    <w:p w14:paraId="23CA7D8F" w14:textId="77777777" w:rsidR="00A26296" w:rsidRDefault="00A26296">
      <w:pPr>
        <w:pStyle w:val="Commentaire"/>
      </w:pPr>
    </w:p>
    <w:p w14:paraId="643257CF" w14:textId="77777777" w:rsidR="00A26296" w:rsidRDefault="00A26296">
      <w:pPr>
        <w:pStyle w:val="Commentaire"/>
      </w:pPr>
      <w:r>
        <w:t>Correct:</w:t>
      </w:r>
    </w:p>
    <w:p w14:paraId="3EA5631A" w14:textId="77777777" w:rsidR="00A26296" w:rsidRDefault="00A26296">
      <w:pPr>
        <w:pStyle w:val="Commentaire"/>
      </w:pPr>
      <w:r>
        <w:t>Chou et al. (2014a)</w:t>
      </w:r>
    </w:p>
    <w:p w14:paraId="5BBCCFF5" w14:textId="69D7BF93" w:rsidR="00A26296" w:rsidRDefault="00A26296">
      <w:pPr>
        <w:pStyle w:val="Commentaire"/>
      </w:pPr>
      <w:r>
        <w:t>(Chou et al., 2014a)</w:t>
      </w:r>
    </w:p>
  </w:comment>
  <w:comment w:id="6812" w:author="Robin Matthews" w:date="2021-07-13T15:15:00Z" w:initials="RM">
    <w:p w14:paraId="43F93887" w14:textId="77777777" w:rsidR="00A26296" w:rsidRDefault="00A26296">
      <w:pPr>
        <w:pStyle w:val="Commentaire"/>
      </w:pPr>
      <w:r>
        <w:rPr>
          <w:rStyle w:val="Marquedecommentaire"/>
        </w:rPr>
        <w:annotationRef/>
      </w:r>
      <w:r>
        <w:t>Not found:</w:t>
      </w:r>
    </w:p>
    <w:p w14:paraId="03E24F45" w14:textId="77777777" w:rsidR="00A26296" w:rsidRDefault="00A26296">
      <w:pPr>
        <w:pStyle w:val="Commentaire"/>
      </w:pPr>
      <w:r>
        <w:t>C. Li et al.</w:t>
      </w:r>
    </w:p>
    <w:p w14:paraId="6F5B7689" w14:textId="77777777" w:rsidR="00A26296" w:rsidRDefault="00A26296">
      <w:pPr>
        <w:pStyle w:val="Commentaire"/>
      </w:pPr>
    </w:p>
    <w:p w14:paraId="6FFBABC1" w14:textId="77777777" w:rsidR="00A26296" w:rsidRDefault="00A26296">
      <w:pPr>
        <w:pStyle w:val="Commentaire"/>
      </w:pPr>
      <w:r>
        <w:t>Extra stuff:</w:t>
      </w:r>
    </w:p>
    <w:p w14:paraId="006D9D2D" w14:textId="77777777" w:rsidR="00A26296" w:rsidRDefault="00A26296">
      <w:pPr>
        <w:pStyle w:val="Commentaire"/>
      </w:pPr>
      <w:r>
        <w:t xml:space="preserve">(Li et al., </w:t>
      </w:r>
    </w:p>
    <w:p w14:paraId="389FF1F9" w14:textId="77777777" w:rsidR="00A26296" w:rsidRDefault="00A26296">
      <w:pPr>
        <w:pStyle w:val="Commentaire"/>
      </w:pPr>
    </w:p>
    <w:p w14:paraId="49B3CD4C" w14:textId="77777777" w:rsidR="00A26296" w:rsidRDefault="00A26296">
      <w:pPr>
        <w:pStyle w:val="Commentaire"/>
      </w:pPr>
      <w:r>
        <w:t>Correct:</w:t>
      </w:r>
    </w:p>
    <w:p w14:paraId="1C70A097" w14:textId="77777777" w:rsidR="00A26296" w:rsidRDefault="00A26296">
      <w:pPr>
        <w:pStyle w:val="Commentaire"/>
      </w:pPr>
      <w:r>
        <w:t>C. Li et al. (2020)</w:t>
      </w:r>
    </w:p>
    <w:p w14:paraId="30EEAC2C" w14:textId="27CD72FC" w:rsidR="00A26296" w:rsidRDefault="00A26296">
      <w:pPr>
        <w:pStyle w:val="Commentaire"/>
      </w:pPr>
      <w:r>
        <w:t>(C. Li et al., 2020)</w:t>
      </w:r>
    </w:p>
  </w:comment>
  <w:comment w:id="6814" w:author="Robin Matthews" w:date="2021-07-13T15:15:00Z" w:initials="RM">
    <w:p w14:paraId="5EA8C5B2" w14:textId="77777777" w:rsidR="00A26296" w:rsidRDefault="00A26296">
      <w:pPr>
        <w:pStyle w:val="Commentaire"/>
      </w:pPr>
      <w:r>
        <w:rPr>
          <w:rStyle w:val="Marquedecommentaire"/>
        </w:rPr>
        <w:annotationRef/>
      </w:r>
      <w:r>
        <w:t>Not found:</w:t>
      </w:r>
    </w:p>
    <w:p w14:paraId="403C000A" w14:textId="77777777" w:rsidR="00A26296" w:rsidRDefault="00A26296">
      <w:pPr>
        <w:pStyle w:val="Commentaire"/>
      </w:pPr>
      <w:r>
        <w:t>2014a</w:t>
      </w:r>
    </w:p>
    <w:p w14:paraId="4C9B9DA3" w14:textId="77777777" w:rsidR="00A26296" w:rsidRDefault="00A26296">
      <w:pPr>
        <w:pStyle w:val="Commentaire"/>
      </w:pPr>
    </w:p>
    <w:p w14:paraId="2B692433" w14:textId="77777777" w:rsidR="00A26296" w:rsidRDefault="00A26296">
      <w:pPr>
        <w:pStyle w:val="Commentaire"/>
      </w:pPr>
      <w:r>
        <w:t>Extra stuff:</w:t>
      </w:r>
    </w:p>
    <w:p w14:paraId="0C67DD13" w14:textId="77777777" w:rsidR="00A26296" w:rsidRDefault="00A26296">
      <w:pPr>
        <w:pStyle w:val="Commentaire"/>
      </w:pPr>
      <w:r>
        <w:t>, 2014)</w:t>
      </w:r>
    </w:p>
    <w:p w14:paraId="0F2D25AB" w14:textId="77777777" w:rsidR="00A26296" w:rsidRDefault="00A26296">
      <w:pPr>
        <w:pStyle w:val="Commentaire"/>
      </w:pPr>
    </w:p>
    <w:p w14:paraId="05161160" w14:textId="77777777" w:rsidR="00A26296" w:rsidRDefault="00A26296">
      <w:pPr>
        <w:pStyle w:val="Commentaire"/>
      </w:pPr>
      <w:r>
        <w:t>Correct:</w:t>
      </w:r>
    </w:p>
    <w:p w14:paraId="702FAFB6" w14:textId="77777777" w:rsidR="00A26296" w:rsidRDefault="00A26296">
      <w:pPr>
        <w:pStyle w:val="Commentaire"/>
      </w:pPr>
      <w:r>
        <w:t>Chou et al. (2014a)</w:t>
      </w:r>
    </w:p>
    <w:p w14:paraId="42C4459C" w14:textId="7074C948" w:rsidR="00A26296" w:rsidRDefault="00A26296">
      <w:pPr>
        <w:pStyle w:val="Commentaire"/>
      </w:pPr>
      <w:r>
        <w:t>(Chou et al., 2014a)</w:t>
      </w:r>
    </w:p>
  </w:comment>
  <w:comment w:id="6817" w:author="Robin Matthews" w:date="2021-07-13T15:15:00Z" w:initials="RM">
    <w:p w14:paraId="431A3A59" w14:textId="77777777" w:rsidR="00A26296" w:rsidRDefault="00A26296">
      <w:pPr>
        <w:pStyle w:val="Commentaire"/>
      </w:pPr>
      <w:r>
        <w:rPr>
          <w:rStyle w:val="Marquedecommentaire"/>
        </w:rPr>
        <w:annotationRef/>
      </w:r>
      <w:r>
        <w:t>Not found:</w:t>
      </w:r>
    </w:p>
    <w:p w14:paraId="262F458B" w14:textId="77777777" w:rsidR="00A26296" w:rsidRDefault="00A26296">
      <w:pPr>
        <w:pStyle w:val="Commentaire"/>
      </w:pPr>
      <w:r>
        <w:t>C. Li et al.</w:t>
      </w:r>
    </w:p>
    <w:p w14:paraId="4D3BD156" w14:textId="77777777" w:rsidR="00A26296" w:rsidRDefault="00A26296">
      <w:pPr>
        <w:pStyle w:val="Commentaire"/>
      </w:pPr>
    </w:p>
    <w:p w14:paraId="7FEFCDFD" w14:textId="77777777" w:rsidR="00A26296" w:rsidRDefault="00A26296">
      <w:pPr>
        <w:pStyle w:val="Commentaire"/>
      </w:pPr>
      <w:r>
        <w:t>Extra stuff:</w:t>
      </w:r>
    </w:p>
    <w:p w14:paraId="7CEFD5A4" w14:textId="77777777" w:rsidR="00A26296" w:rsidRDefault="00A26296">
      <w:pPr>
        <w:pStyle w:val="Commentaire"/>
      </w:pPr>
      <w:r>
        <w:t xml:space="preserve">(Li et al., </w:t>
      </w:r>
    </w:p>
    <w:p w14:paraId="1C556F4F" w14:textId="77777777" w:rsidR="00A26296" w:rsidRDefault="00A26296">
      <w:pPr>
        <w:pStyle w:val="Commentaire"/>
      </w:pPr>
    </w:p>
    <w:p w14:paraId="3CB15FCD" w14:textId="77777777" w:rsidR="00A26296" w:rsidRDefault="00A26296">
      <w:pPr>
        <w:pStyle w:val="Commentaire"/>
      </w:pPr>
      <w:r>
        <w:t>Correct:</w:t>
      </w:r>
    </w:p>
    <w:p w14:paraId="6D3BCD04" w14:textId="77777777" w:rsidR="00A26296" w:rsidRDefault="00A26296">
      <w:pPr>
        <w:pStyle w:val="Commentaire"/>
      </w:pPr>
      <w:r>
        <w:t>C. Li et al. (2020)</w:t>
      </w:r>
    </w:p>
    <w:p w14:paraId="7551C891" w14:textId="2A350878" w:rsidR="00A26296" w:rsidRDefault="00A26296">
      <w:pPr>
        <w:pStyle w:val="Commentaire"/>
      </w:pPr>
      <w:r>
        <w:t>(C. Li et al., 2020)</w:t>
      </w:r>
    </w:p>
  </w:comment>
  <w:comment w:id="6819" w:author="Robin Matthews" w:date="2021-07-13T15:15:00Z" w:initials="RM">
    <w:p w14:paraId="60D2888D" w14:textId="77777777" w:rsidR="00A26296" w:rsidRDefault="00A26296">
      <w:pPr>
        <w:pStyle w:val="Commentaire"/>
      </w:pPr>
      <w:r>
        <w:rPr>
          <w:rStyle w:val="Marquedecommentaire"/>
        </w:rPr>
        <w:annotationRef/>
      </w:r>
      <w:r>
        <w:t>Not found:</w:t>
      </w:r>
    </w:p>
    <w:p w14:paraId="6F46D87F" w14:textId="77777777" w:rsidR="00A26296" w:rsidRDefault="00A26296">
      <w:pPr>
        <w:pStyle w:val="Commentaire"/>
      </w:pPr>
      <w:r>
        <w:t>2014a</w:t>
      </w:r>
    </w:p>
    <w:p w14:paraId="0971ED76" w14:textId="77777777" w:rsidR="00A26296" w:rsidRDefault="00A26296">
      <w:pPr>
        <w:pStyle w:val="Commentaire"/>
      </w:pPr>
    </w:p>
    <w:p w14:paraId="524F42CD" w14:textId="77777777" w:rsidR="00A26296" w:rsidRDefault="00A26296">
      <w:pPr>
        <w:pStyle w:val="Commentaire"/>
      </w:pPr>
      <w:r>
        <w:t>Extra stuff:</w:t>
      </w:r>
    </w:p>
    <w:p w14:paraId="5667C9E2" w14:textId="77777777" w:rsidR="00A26296" w:rsidRDefault="00A26296">
      <w:pPr>
        <w:pStyle w:val="Commentaire"/>
      </w:pPr>
      <w:r>
        <w:t>, 2014)</w:t>
      </w:r>
    </w:p>
    <w:p w14:paraId="5C400CAA" w14:textId="77777777" w:rsidR="00A26296" w:rsidRDefault="00A26296">
      <w:pPr>
        <w:pStyle w:val="Commentaire"/>
      </w:pPr>
    </w:p>
    <w:p w14:paraId="5558FD4D" w14:textId="77777777" w:rsidR="00A26296" w:rsidRDefault="00A26296">
      <w:pPr>
        <w:pStyle w:val="Commentaire"/>
      </w:pPr>
      <w:r>
        <w:t>Correct:</w:t>
      </w:r>
    </w:p>
    <w:p w14:paraId="0DBFF271" w14:textId="77777777" w:rsidR="00A26296" w:rsidRDefault="00A26296">
      <w:pPr>
        <w:pStyle w:val="Commentaire"/>
      </w:pPr>
      <w:r>
        <w:t>Chou et al. (2014a)</w:t>
      </w:r>
    </w:p>
    <w:p w14:paraId="0DFDA733" w14:textId="17C48363" w:rsidR="00A26296" w:rsidRDefault="00A26296">
      <w:pPr>
        <w:pStyle w:val="Commentaire"/>
      </w:pPr>
      <w:r>
        <w:t>(Chou et al., 2014a)</w:t>
      </w:r>
    </w:p>
  </w:comment>
  <w:comment w:id="6823" w:author="Robin Matthews" w:date="2021-07-13T15:15:00Z" w:initials="RM">
    <w:p w14:paraId="1E74BE89" w14:textId="77777777" w:rsidR="00A26296" w:rsidRDefault="00A26296">
      <w:pPr>
        <w:pStyle w:val="Commentaire"/>
      </w:pPr>
      <w:r>
        <w:rPr>
          <w:rStyle w:val="Marquedecommentaire"/>
        </w:rPr>
        <w:annotationRef/>
      </w:r>
      <w:r>
        <w:t>Not found:</w:t>
      </w:r>
    </w:p>
    <w:p w14:paraId="407823F5" w14:textId="77777777" w:rsidR="00A26296" w:rsidRDefault="00A26296">
      <w:pPr>
        <w:pStyle w:val="Commentaire"/>
      </w:pPr>
      <w:r>
        <w:t>2020b</w:t>
      </w:r>
    </w:p>
    <w:p w14:paraId="42A812F0" w14:textId="77777777" w:rsidR="00A26296" w:rsidRDefault="00A26296">
      <w:pPr>
        <w:pStyle w:val="Commentaire"/>
      </w:pPr>
    </w:p>
    <w:p w14:paraId="12A5BD83" w14:textId="77777777" w:rsidR="00A26296" w:rsidRDefault="00A26296">
      <w:pPr>
        <w:pStyle w:val="Commentaire"/>
      </w:pPr>
      <w:r>
        <w:t>Extra stuff:</w:t>
      </w:r>
    </w:p>
    <w:p w14:paraId="49190130" w14:textId="77777777" w:rsidR="00A26296" w:rsidRDefault="00A26296">
      <w:pPr>
        <w:pStyle w:val="Commentaire"/>
      </w:pPr>
      <w:r>
        <w:t>(, 2020</w:t>
      </w:r>
    </w:p>
    <w:p w14:paraId="058B3005" w14:textId="77777777" w:rsidR="00A26296" w:rsidRDefault="00A26296">
      <w:pPr>
        <w:pStyle w:val="Commentaire"/>
      </w:pPr>
    </w:p>
    <w:p w14:paraId="59B75213" w14:textId="77777777" w:rsidR="00A26296" w:rsidRDefault="00A26296">
      <w:pPr>
        <w:pStyle w:val="Commentaire"/>
      </w:pPr>
      <w:r>
        <w:t>Correct:</w:t>
      </w:r>
    </w:p>
    <w:p w14:paraId="3B40D101" w14:textId="77777777" w:rsidR="00A26296" w:rsidRDefault="00A26296">
      <w:pPr>
        <w:pStyle w:val="Commentaire"/>
      </w:pPr>
      <w:r>
        <w:t>Sun et al. (2020b)</w:t>
      </w:r>
    </w:p>
    <w:p w14:paraId="6FB4397F" w14:textId="409EF73E" w:rsidR="00A26296" w:rsidRDefault="00A26296">
      <w:pPr>
        <w:pStyle w:val="Commentaire"/>
      </w:pPr>
      <w:r>
        <w:t>(Sun et al., 2020b)</w:t>
      </w:r>
    </w:p>
  </w:comment>
  <w:comment w:id="6825" w:author="Robin Matthews" w:date="2021-07-13T15:15:00Z" w:initials="RM">
    <w:p w14:paraId="34F5E6F8" w14:textId="77777777" w:rsidR="00A26296" w:rsidRDefault="00A26296">
      <w:pPr>
        <w:pStyle w:val="Commentaire"/>
      </w:pPr>
      <w:r>
        <w:rPr>
          <w:rStyle w:val="Marquedecommentaire"/>
        </w:rPr>
        <w:annotationRef/>
      </w:r>
      <w:r>
        <w:t>Extra stuff:</w:t>
      </w:r>
    </w:p>
    <w:p w14:paraId="1F68D522" w14:textId="77777777" w:rsidR="00A26296" w:rsidRDefault="00A26296">
      <w:pPr>
        <w:pStyle w:val="Commentaire"/>
      </w:pPr>
      <w:r>
        <w:t xml:space="preserve">, </w:t>
      </w:r>
    </w:p>
    <w:p w14:paraId="0FC2A244" w14:textId="77777777" w:rsidR="00A26296" w:rsidRDefault="00A26296">
      <w:pPr>
        <w:pStyle w:val="Commentaire"/>
      </w:pPr>
    </w:p>
    <w:p w14:paraId="49A4857E" w14:textId="77777777" w:rsidR="00A26296" w:rsidRDefault="00A26296">
      <w:pPr>
        <w:pStyle w:val="Commentaire"/>
      </w:pPr>
      <w:r>
        <w:t>Correct:</w:t>
      </w:r>
    </w:p>
    <w:p w14:paraId="2EA55664" w14:textId="77777777" w:rsidR="00A26296" w:rsidRDefault="00A26296">
      <w:pPr>
        <w:pStyle w:val="Commentaire"/>
      </w:pPr>
      <w:r>
        <w:t>Dunn et al. (2020)</w:t>
      </w:r>
    </w:p>
    <w:p w14:paraId="6E6678C9" w14:textId="17EFFC91" w:rsidR="00A26296" w:rsidRDefault="00A26296">
      <w:pPr>
        <w:pStyle w:val="Commentaire"/>
      </w:pPr>
      <w:r>
        <w:t>(Dunn et al., 2020)</w:t>
      </w:r>
    </w:p>
  </w:comment>
  <w:comment w:id="6826" w:author="Robin Matthews" w:date="2021-07-13T15:15:00Z" w:initials="RM">
    <w:p w14:paraId="6514DFF0" w14:textId="77777777" w:rsidR="00A26296" w:rsidRDefault="00A26296">
      <w:pPr>
        <w:pStyle w:val="Commentaire"/>
      </w:pPr>
      <w:r>
        <w:rPr>
          <w:rStyle w:val="Marquedecommentaire"/>
        </w:rPr>
        <w:annotationRef/>
      </w:r>
      <w:r>
        <w:t>Extra stuff:</w:t>
      </w:r>
    </w:p>
    <w:p w14:paraId="62151F5E" w14:textId="77777777" w:rsidR="00A26296" w:rsidRDefault="00A26296">
      <w:pPr>
        <w:pStyle w:val="Commentaire"/>
      </w:pPr>
      <w:r>
        <w:t xml:space="preserve">, </w:t>
      </w:r>
    </w:p>
    <w:p w14:paraId="3285BC33" w14:textId="77777777" w:rsidR="00A26296" w:rsidRDefault="00A26296">
      <w:pPr>
        <w:pStyle w:val="Commentaire"/>
      </w:pPr>
    </w:p>
    <w:p w14:paraId="24D4236E" w14:textId="77777777" w:rsidR="00A26296" w:rsidRDefault="00A26296">
      <w:pPr>
        <w:pStyle w:val="Commentaire"/>
      </w:pPr>
      <w:r>
        <w:t>Correct:</w:t>
      </w:r>
    </w:p>
    <w:p w14:paraId="70939749" w14:textId="77777777" w:rsidR="00A26296" w:rsidRDefault="00A26296">
      <w:pPr>
        <w:pStyle w:val="Commentaire"/>
      </w:pPr>
      <w:r>
        <w:t>Dereczynski et al. (2020)</w:t>
      </w:r>
    </w:p>
    <w:p w14:paraId="722988B7" w14:textId="691FC487" w:rsidR="00A26296" w:rsidRDefault="00A26296">
      <w:pPr>
        <w:pStyle w:val="Commentaire"/>
      </w:pPr>
      <w:r>
        <w:t>(Dereczynski et al., 2020)</w:t>
      </w:r>
    </w:p>
  </w:comment>
  <w:comment w:id="6827" w:author="Robin Matthews" w:date="2021-07-13T15:15:00Z" w:initials="RM">
    <w:p w14:paraId="67A084E6" w14:textId="77777777" w:rsidR="00A26296" w:rsidRDefault="00A26296">
      <w:pPr>
        <w:pStyle w:val="Commentaire"/>
      </w:pPr>
      <w:r>
        <w:rPr>
          <w:rStyle w:val="Marquedecommentaire"/>
        </w:rPr>
        <w:annotationRef/>
      </w:r>
      <w:r>
        <w:t>Extra stuff:</w:t>
      </w:r>
    </w:p>
    <w:p w14:paraId="611228B5" w14:textId="77777777" w:rsidR="00A26296" w:rsidRDefault="00A26296">
      <w:pPr>
        <w:pStyle w:val="Commentaire"/>
      </w:pPr>
      <w:r>
        <w:t>, )</w:t>
      </w:r>
    </w:p>
    <w:p w14:paraId="61E66DAB" w14:textId="77777777" w:rsidR="00A26296" w:rsidRDefault="00A26296">
      <w:pPr>
        <w:pStyle w:val="Commentaire"/>
      </w:pPr>
    </w:p>
    <w:p w14:paraId="00DBF2A2" w14:textId="77777777" w:rsidR="00A26296" w:rsidRDefault="00A26296">
      <w:pPr>
        <w:pStyle w:val="Commentaire"/>
      </w:pPr>
      <w:r>
        <w:t>Correct:</w:t>
      </w:r>
    </w:p>
    <w:p w14:paraId="117AD6A1" w14:textId="77777777" w:rsidR="00A26296" w:rsidRDefault="00A26296">
      <w:pPr>
        <w:pStyle w:val="Commentaire"/>
      </w:pPr>
      <w:r>
        <w:t>Avila-Diaz et al. (2020)</w:t>
      </w:r>
    </w:p>
    <w:p w14:paraId="021814A5" w14:textId="3088ABA1" w:rsidR="00A26296" w:rsidRDefault="00A26296">
      <w:pPr>
        <w:pStyle w:val="Commentaire"/>
      </w:pPr>
      <w:r>
        <w:t>(Avila-Diaz et al., 2020)</w:t>
      </w:r>
    </w:p>
  </w:comment>
  <w:comment w:id="6828" w:author="Robin Matthews" w:date="2021-07-13T15:15:00Z" w:initials="RM">
    <w:p w14:paraId="34580E62" w14:textId="77777777" w:rsidR="00A26296" w:rsidRDefault="00A26296">
      <w:pPr>
        <w:pStyle w:val="Commentaire"/>
      </w:pPr>
      <w:r>
        <w:rPr>
          <w:rStyle w:val="Marquedecommentaire"/>
        </w:rPr>
        <w:annotationRef/>
      </w:r>
      <w:r>
        <w:t>Not found:</w:t>
      </w:r>
    </w:p>
    <w:p w14:paraId="14A9095C" w14:textId="77777777" w:rsidR="00A26296" w:rsidRDefault="00A26296">
      <w:pPr>
        <w:pStyle w:val="Commentaire"/>
      </w:pPr>
      <w:r>
        <w:t>S. Li et al.</w:t>
      </w:r>
    </w:p>
    <w:p w14:paraId="1F0075CE" w14:textId="77777777" w:rsidR="00A26296" w:rsidRDefault="00A26296">
      <w:pPr>
        <w:pStyle w:val="Commentaire"/>
      </w:pPr>
    </w:p>
    <w:p w14:paraId="6C527ED7" w14:textId="77777777" w:rsidR="00A26296" w:rsidRDefault="00A26296">
      <w:pPr>
        <w:pStyle w:val="Commentaire"/>
      </w:pPr>
      <w:r>
        <w:t>Extra stuff:</w:t>
      </w:r>
    </w:p>
    <w:p w14:paraId="267E7000" w14:textId="77777777" w:rsidR="00A26296" w:rsidRDefault="00A26296">
      <w:pPr>
        <w:pStyle w:val="Commentaire"/>
      </w:pPr>
      <w:r>
        <w:t>(Li et al., d)</w:t>
      </w:r>
    </w:p>
    <w:p w14:paraId="75E79299" w14:textId="77777777" w:rsidR="00A26296" w:rsidRDefault="00A26296">
      <w:pPr>
        <w:pStyle w:val="Commentaire"/>
      </w:pPr>
    </w:p>
    <w:p w14:paraId="42891CA2" w14:textId="77777777" w:rsidR="00A26296" w:rsidRDefault="00A26296">
      <w:pPr>
        <w:pStyle w:val="Commentaire"/>
      </w:pPr>
      <w:r>
        <w:t>Correct:</w:t>
      </w:r>
    </w:p>
    <w:p w14:paraId="56100FF6" w14:textId="77777777" w:rsidR="00A26296" w:rsidRDefault="00A26296">
      <w:pPr>
        <w:pStyle w:val="Commentaire"/>
      </w:pPr>
      <w:r>
        <w:t>S. Li et al. (2019)</w:t>
      </w:r>
    </w:p>
    <w:p w14:paraId="070F5AE0" w14:textId="41414375" w:rsidR="00A26296" w:rsidRDefault="00A26296">
      <w:pPr>
        <w:pStyle w:val="Commentaire"/>
      </w:pPr>
      <w:r>
        <w:t>(S. Li et al., 2019)</w:t>
      </w:r>
    </w:p>
  </w:comment>
  <w:comment w:id="6833" w:author="Robin Matthews" w:date="2021-07-13T15:15:00Z" w:initials="RM">
    <w:p w14:paraId="33EDCBE1" w14:textId="77777777" w:rsidR="00A26296" w:rsidRDefault="00A26296">
      <w:pPr>
        <w:pStyle w:val="Commentaire"/>
      </w:pPr>
      <w:r>
        <w:rPr>
          <w:rStyle w:val="Marquedecommentaire"/>
        </w:rPr>
        <w:annotationRef/>
      </w:r>
      <w:r>
        <w:t>Not found:</w:t>
      </w:r>
    </w:p>
    <w:p w14:paraId="2E270F70" w14:textId="77777777" w:rsidR="00A26296" w:rsidRDefault="00A26296">
      <w:pPr>
        <w:pStyle w:val="Commentaire"/>
      </w:pPr>
      <w:r>
        <w:t>C. Li et al.</w:t>
      </w:r>
    </w:p>
    <w:p w14:paraId="1E9D6E7E" w14:textId="77777777" w:rsidR="00A26296" w:rsidRDefault="00A26296">
      <w:pPr>
        <w:pStyle w:val="Commentaire"/>
      </w:pPr>
    </w:p>
    <w:p w14:paraId="7F223E04" w14:textId="77777777" w:rsidR="00A26296" w:rsidRDefault="00A26296">
      <w:pPr>
        <w:pStyle w:val="Commentaire"/>
      </w:pPr>
      <w:r>
        <w:t>Extra stuff:</w:t>
      </w:r>
    </w:p>
    <w:p w14:paraId="5083759F" w14:textId="77777777" w:rsidR="00A26296" w:rsidRDefault="00A26296">
      <w:pPr>
        <w:pStyle w:val="Commentaire"/>
      </w:pPr>
      <w:r>
        <w:t xml:space="preserve">(Li et al., </w:t>
      </w:r>
    </w:p>
    <w:p w14:paraId="7926F6D4" w14:textId="77777777" w:rsidR="00A26296" w:rsidRDefault="00A26296">
      <w:pPr>
        <w:pStyle w:val="Commentaire"/>
      </w:pPr>
    </w:p>
    <w:p w14:paraId="0CE00C43" w14:textId="77777777" w:rsidR="00A26296" w:rsidRDefault="00A26296">
      <w:pPr>
        <w:pStyle w:val="Commentaire"/>
      </w:pPr>
      <w:r>
        <w:t>Correct:</w:t>
      </w:r>
    </w:p>
    <w:p w14:paraId="4EB4B0E5" w14:textId="77777777" w:rsidR="00A26296" w:rsidRDefault="00A26296">
      <w:pPr>
        <w:pStyle w:val="Commentaire"/>
      </w:pPr>
      <w:r>
        <w:t>C. Li et al. (2020)</w:t>
      </w:r>
    </w:p>
    <w:p w14:paraId="22910B1F" w14:textId="04F31B69" w:rsidR="00A26296" w:rsidRDefault="00A26296">
      <w:pPr>
        <w:pStyle w:val="Commentaire"/>
      </w:pPr>
      <w:r>
        <w:t>(C. Li et al., 2020)</w:t>
      </w:r>
    </w:p>
  </w:comment>
  <w:comment w:id="6835" w:author="Robin Matthews" w:date="2021-07-13T15:15:00Z" w:initials="RM">
    <w:p w14:paraId="06AF8D35" w14:textId="77777777" w:rsidR="00A26296" w:rsidRDefault="00A26296">
      <w:pPr>
        <w:pStyle w:val="Commentaire"/>
      </w:pPr>
      <w:r>
        <w:rPr>
          <w:rStyle w:val="Marquedecommentaire"/>
        </w:rPr>
        <w:annotationRef/>
      </w:r>
      <w:r>
        <w:t>Not found:</w:t>
      </w:r>
    </w:p>
    <w:p w14:paraId="12228743" w14:textId="77777777" w:rsidR="00A26296" w:rsidRDefault="00A26296">
      <w:pPr>
        <w:pStyle w:val="Commentaire"/>
      </w:pPr>
      <w:r>
        <w:t>C. Li et al.</w:t>
      </w:r>
    </w:p>
    <w:p w14:paraId="45E20FFF" w14:textId="77777777" w:rsidR="00A26296" w:rsidRDefault="00A26296">
      <w:pPr>
        <w:pStyle w:val="Commentaire"/>
      </w:pPr>
    </w:p>
    <w:p w14:paraId="038BC8CB" w14:textId="77777777" w:rsidR="00A26296" w:rsidRDefault="00A26296">
      <w:pPr>
        <w:pStyle w:val="Commentaire"/>
      </w:pPr>
      <w:r>
        <w:t>Extra stuff:</w:t>
      </w:r>
    </w:p>
    <w:p w14:paraId="125777AD" w14:textId="77777777" w:rsidR="00A26296" w:rsidRDefault="00A26296">
      <w:pPr>
        <w:pStyle w:val="Commentaire"/>
      </w:pPr>
      <w:r>
        <w:t>(Li et al., a)</w:t>
      </w:r>
    </w:p>
    <w:p w14:paraId="796B2E29" w14:textId="77777777" w:rsidR="00A26296" w:rsidRDefault="00A26296">
      <w:pPr>
        <w:pStyle w:val="Commentaire"/>
      </w:pPr>
    </w:p>
    <w:p w14:paraId="11C552A4" w14:textId="77777777" w:rsidR="00A26296" w:rsidRDefault="00A26296">
      <w:pPr>
        <w:pStyle w:val="Commentaire"/>
      </w:pPr>
      <w:r>
        <w:t>Correct:</w:t>
      </w:r>
    </w:p>
    <w:p w14:paraId="50D469A9" w14:textId="77777777" w:rsidR="00A26296" w:rsidRDefault="00A26296">
      <w:pPr>
        <w:pStyle w:val="Commentaire"/>
      </w:pPr>
      <w:r>
        <w:t>C. Li et al. (2020)</w:t>
      </w:r>
    </w:p>
    <w:p w14:paraId="142093EC" w14:textId="7FE65CF2" w:rsidR="00A26296" w:rsidRDefault="00A26296">
      <w:pPr>
        <w:pStyle w:val="Commentaire"/>
      </w:pPr>
      <w:r>
        <w:t>(C. Li et al., 2020)</w:t>
      </w:r>
    </w:p>
  </w:comment>
  <w:comment w:id="6838" w:author="Robin Matthews" w:date="2021-07-13T15:15:00Z" w:initials="RM">
    <w:p w14:paraId="1C85FD90" w14:textId="77777777" w:rsidR="00A26296" w:rsidRDefault="00A26296">
      <w:pPr>
        <w:pStyle w:val="Commentaire"/>
      </w:pPr>
      <w:r>
        <w:rPr>
          <w:rStyle w:val="Marquedecommentaire"/>
        </w:rPr>
        <w:annotationRef/>
      </w:r>
      <w:r>
        <w:t>Not found:</w:t>
      </w:r>
    </w:p>
    <w:p w14:paraId="251F1946" w14:textId="77777777" w:rsidR="00A26296" w:rsidRDefault="00A26296">
      <w:pPr>
        <w:pStyle w:val="Commentaire"/>
      </w:pPr>
      <w:r>
        <w:t>C. Li et al.</w:t>
      </w:r>
    </w:p>
    <w:p w14:paraId="2B21E754" w14:textId="77777777" w:rsidR="00A26296" w:rsidRDefault="00A26296">
      <w:pPr>
        <w:pStyle w:val="Commentaire"/>
      </w:pPr>
    </w:p>
    <w:p w14:paraId="732AFCE4" w14:textId="77777777" w:rsidR="00A26296" w:rsidRDefault="00A26296">
      <w:pPr>
        <w:pStyle w:val="Commentaire"/>
      </w:pPr>
      <w:r>
        <w:t>Extra stuff:</w:t>
      </w:r>
    </w:p>
    <w:p w14:paraId="2550A2D5" w14:textId="77777777" w:rsidR="00A26296" w:rsidRDefault="00A26296">
      <w:pPr>
        <w:pStyle w:val="Commentaire"/>
      </w:pPr>
      <w:r>
        <w:t xml:space="preserve">(Li et al., </w:t>
      </w:r>
    </w:p>
    <w:p w14:paraId="4DFC417E" w14:textId="77777777" w:rsidR="00A26296" w:rsidRDefault="00A26296">
      <w:pPr>
        <w:pStyle w:val="Commentaire"/>
      </w:pPr>
    </w:p>
    <w:p w14:paraId="24FD083B" w14:textId="77777777" w:rsidR="00A26296" w:rsidRDefault="00A26296">
      <w:pPr>
        <w:pStyle w:val="Commentaire"/>
      </w:pPr>
      <w:r>
        <w:t>Correct:</w:t>
      </w:r>
    </w:p>
    <w:p w14:paraId="782BAE21" w14:textId="77777777" w:rsidR="00A26296" w:rsidRDefault="00A26296">
      <w:pPr>
        <w:pStyle w:val="Commentaire"/>
      </w:pPr>
      <w:r>
        <w:t>C. Li et al. (2020)</w:t>
      </w:r>
    </w:p>
    <w:p w14:paraId="350363A4" w14:textId="3EC4245F" w:rsidR="00A26296" w:rsidRDefault="00A26296">
      <w:pPr>
        <w:pStyle w:val="Commentaire"/>
      </w:pPr>
      <w:r>
        <w:t>(C. Li et al., 2020)</w:t>
      </w:r>
    </w:p>
  </w:comment>
  <w:comment w:id="6842" w:author="Robin Matthews" w:date="2021-07-13T15:15:00Z" w:initials="RM">
    <w:p w14:paraId="15F57D28" w14:textId="77777777" w:rsidR="00A26296" w:rsidRDefault="00A26296">
      <w:pPr>
        <w:pStyle w:val="Commentaire"/>
      </w:pPr>
      <w:r>
        <w:rPr>
          <w:rStyle w:val="Marquedecommentaire"/>
        </w:rPr>
        <w:annotationRef/>
      </w:r>
      <w:r>
        <w:t>Not found:</w:t>
      </w:r>
    </w:p>
    <w:p w14:paraId="76D89B8C" w14:textId="77777777" w:rsidR="00A26296" w:rsidRDefault="00A26296">
      <w:pPr>
        <w:pStyle w:val="Commentaire"/>
      </w:pPr>
      <w:r>
        <w:t>C. Li et al.</w:t>
      </w:r>
    </w:p>
    <w:p w14:paraId="621B8EB2" w14:textId="77777777" w:rsidR="00A26296" w:rsidRDefault="00A26296">
      <w:pPr>
        <w:pStyle w:val="Commentaire"/>
      </w:pPr>
    </w:p>
    <w:p w14:paraId="28B2C8B5" w14:textId="77777777" w:rsidR="00A26296" w:rsidRDefault="00A26296">
      <w:pPr>
        <w:pStyle w:val="Commentaire"/>
      </w:pPr>
      <w:r>
        <w:t>Extra stuff:</w:t>
      </w:r>
    </w:p>
    <w:p w14:paraId="10A36188" w14:textId="77777777" w:rsidR="00A26296" w:rsidRDefault="00A26296">
      <w:pPr>
        <w:pStyle w:val="Commentaire"/>
      </w:pPr>
      <w:r>
        <w:t>(Li et al., a)</w:t>
      </w:r>
    </w:p>
    <w:p w14:paraId="70D4F151" w14:textId="77777777" w:rsidR="00A26296" w:rsidRDefault="00A26296">
      <w:pPr>
        <w:pStyle w:val="Commentaire"/>
      </w:pPr>
    </w:p>
    <w:p w14:paraId="49FBA938" w14:textId="77777777" w:rsidR="00A26296" w:rsidRDefault="00A26296">
      <w:pPr>
        <w:pStyle w:val="Commentaire"/>
      </w:pPr>
      <w:r>
        <w:t>Correct:</w:t>
      </w:r>
    </w:p>
    <w:p w14:paraId="1230F5B0" w14:textId="77777777" w:rsidR="00A26296" w:rsidRDefault="00A26296">
      <w:pPr>
        <w:pStyle w:val="Commentaire"/>
      </w:pPr>
      <w:r>
        <w:t>C. Li et al. (2020)</w:t>
      </w:r>
    </w:p>
    <w:p w14:paraId="13975238" w14:textId="7B4E2B6A" w:rsidR="00A26296" w:rsidRDefault="00A26296">
      <w:pPr>
        <w:pStyle w:val="Commentaire"/>
      </w:pPr>
      <w:r>
        <w:t>(C. Li et al., 2020)</w:t>
      </w:r>
    </w:p>
  </w:comment>
  <w:comment w:id="6847" w:author="Robin Matthews" w:date="2021-07-13T15:15:00Z" w:initials="RM">
    <w:p w14:paraId="42B3B6A8" w14:textId="77777777" w:rsidR="00A26296" w:rsidRDefault="00A26296">
      <w:pPr>
        <w:pStyle w:val="Commentaire"/>
      </w:pPr>
      <w:r>
        <w:rPr>
          <w:rStyle w:val="Marquedecommentaire"/>
        </w:rPr>
        <w:annotationRef/>
      </w:r>
      <w:r>
        <w:t>Not found:</w:t>
      </w:r>
    </w:p>
    <w:p w14:paraId="72DBD65F" w14:textId="77777777" w:rsidR="00A26296" w:rsidRDefault="00A26296">
      <w:pPr>
        <w:pStyle w:val="Commentaire"/>
      </w:pPr>
      <w:r>
        <w:t>2020b</w:t>
      </w:r>
    </w:p>
    <w:p w14:paraId="22EA631C" w14:textId="77777777" w:rsidR="00A26296" w:rsidRDefault="00A26296">
      <w:pPr>
        <w:pStyle w:val="Commentaire"/>
      </w:pPr>
    </w:p>
    <w:p w14:paraId="4950A555" w14:textId="77777777" w:rsidR="00A26296" w:rsidRDefault="00A26296">
      <w:pPr>
        <w:pStyle w:val="Commentaire"/>
      </w:pPr>
      <w:r>
        <w:t>Extra stuff:</w:t>
      </w:r>
    </w:p>
    <w:p w14:paraId="747E73A7" w14:textId="77777777" w:rsidR="00A26296" w:rsidRDefault="00A26296">
      <w:pPr>
        <w:pStyle w:val="Commentaire"/>
      </w:pPr>
      <w:r>
        <w:t>(, 2020</w:t>
      </w:r>
    </w:p>
    <w:p w14:paraId="38C49BC8" w14:textId="77777777" w:rsidR="00A26296" w:rsidRDefault="00A26296">
      <w:pPr>
        <w:pStyle w:val="Commentaire"/>
      </w:pPr>
    </w:p>
    <w:p w14:paraId="3139C73C" w14:textId="77777777" w:rsidR="00A26296" w:rsidRDefault="00A26296">
      <w:pPr>
        <w:pStyle w:val="Commentaire"/>
      </w:pPr>
      <w:r>
        <w:t>Correct:</w:t>
      </w:r>
    </w:p>
    <w:p w14:paraId="75275154" w14:textId="77777777" w:rsidR="00A26296" w:rsidRDefault="00A26296">
      <w:pPr>
        <w:pStyle w:val="Commentaire"/>
      </w:pPr>
      <w:r>
        <w:t>Sun et al. (2020b)</w:t>
      </w:r>
    </w:p>
    <w:p w14:paraId="7E8B7FCA" w14:textId="0067E886" w:rsidR="00A26296" w:rsidRDefault="00A26296">
      <w:pPr>
        <w:pStyle w:val="Commentaire"/>
      </w:pPr>
      <w:r>
        <w:t>(Sun et al., 2020b)</w:t>
      </w:r>
    </w:p>
  </w:comment>
  <w:comment w:id="6849" w:author="Robin Matthews" w:date="2021-07-13T15:15:00Z" w:initials="RM">
    <w:p w14:paraId="28AEFDF8" w14:textId="77777777" w:rsidR="00A26296" w:rsidRDefault="00A26296">
      <w:pPr>
        <w:pStyle w:val="Commentaire"/>
      </w:pPr>
      <w:r>
        <w:rPr>
          <w:rStyle w:val="Marquedecommentaire"/>
        </w:rPr>
        <w:annotationRef/>
      </w:r>
      <w:r>
        <w:t>Extra stuff:</w:t>
      </w:r>
    </w:p>
    <w:p w14:paraId="4D2C67CF" w14:textId="77777777" w:rsidR="00A26296" w:rsidRDefault="00A26296">
      <w:pPr>
        <w:pStyle w:val="Commentaire"/>
      </w:pPr>
      <w:r>
        <w:t xml:space="preserve">, </w:t>
      </w:r>
    </w:p>
    <w:p w14:paraId="346805AC" w14:textId="77777777" w:rsidR="00A26296" w:rsidRDefault="00A26296">
      <w:pPr>
        <w:pStyle w:val="Commentaire"/>
      </w:pPr>
    </w:p>
    <w:p w14:paraId="5BE30100" w14:textId="77777777" w:rsidR="00A26296" w:rsidRDefault="00A26296">
      <w:pPr>
        <w:pStyle w:val="Commentaire"/>
      </w:pPr>
      <w:r>
        <w:t>Correct:</w:t>
      </w:r>
    </w:p>
    <w:p w14:paraId="56DDBB8C" w14:textId="77777777" w:rsidR="00A26296" w:rsidRDefault="00A26296">
      <w:pPr>
        <w:pStyle w:val="Commentaire"/>
      </w:pPr>
      <w:r>
        <w:t>Dunn et al. (2020)</w:t>
      </w:r>
    </w:p>
    <w:p w14:paraId="1E8F62FA" w14:textId="1370CD4B" w:rsidR="00A26296" w:rsidRDefault="00A26296">
      <w:pPr>
        <w:pStyle w:val="Commentaire"/>
      </w:pPr>
      <w:r>
        <w:t>(Dunn et al., 2020)</w:t>
      </w:r>
    </w:p>
  </w:comment>
  <w:comment w:id="6850" w:author="Robin Matthews" w:date="2021-07-13T15:15:00Z" w:initials="RM">
    <w:p w14:paraId="0B36A880" w14:textId="77777777" w:rsidR="00A26296" w:rsidRDefault="00A26296">
      <w:pPr>
        <w:pStyle w:val="Commentaire"/>
      </w:pPr>
      <w:r>
        <w:rPr>
          <w:rStyle w:val="Marquedecommentaire"/>
        </w:rPr>
        <w:annotationRef/>
      </w:r>
      <w:r>
        <w:t>Extra stuff:</w:t>
      </w:r>
    </w:p>
    <w:p w14:paraId="31C2C61F" w14:textId="77777777" w:rsidR="00A26296" w:rsidRDefault="00A26296">
      <w:pPr>
        <w:pStyle w:val="Commentaire"/>
      </w:pPr>
      <w:r>
        <w:t xml:space="preserve">, </w:t>
      </w:r>
    </w:p>
    <w:p w14:paraId="209AF90B" w14:textId="77777777" w:rsidR="00A26296" w:rsidRDefault="00A26296">
      <w:pPr>
        <w:pStyle w:val="Commentaire"/>
      </w:pPr>
    </w:p>
    <w:p w14:paraId="5D5B0F1E" w14:textId="77777777" w:rsidR="00A26296" w:rsidRDefault="00A26296">
      <w:pPr>
        <w:pStyle w:val="Commentaire"/>
      </w:pPr>
      <w:r>
        <w:t>Correct:</w:t>
      </w:r>
    </w:p>
    <w:p w14:paraId="3AE9E567" w14:textId="77777777" w:rsidR="00A26296" w:rsidRDefault="00A26296">
      <w:pPr>
        <w:pStyle w:val="Commentaire"/>
      </w:pPr>
      <w:r>
        <w:t>Dereczynski et al. (2020)</w:t>
      </w:r>
    </w:p>
    <w:p w14:paraId="26F6000D" w14:textId="3A126F05" w:rsidR="00A26296" w:rsidRDefault="00A26296">
      <w:pPr>
        <w:pStyle w:val="Commentaire"/>
      </w:pPr>
      <w:r>
        <w:t>(Dereczynski et al., 2020)</w:t>
      </w:r>
    </w:p>
  </w:comment>
  <w:comment w:id="6851" w:author="Robin Matthews" w:date="2021-07-13T15:15:00Z" w:initials="RM">
    <w:p w14:paraId="4AAABB9E" w14:textId="77777777" w:rsidR="00A26296" w:rsidRDefault="00A26296">
      <w:pPr>
        <w:pStyle w:val="Commentaire"/>
      </w:pPr>
      <w:r>
        <w:rPr>
          <w:rStyle w:val="Marquedecommentaire"/>
        </w:rPr>
        <w:annotationRef/>
      </w:r>
      <w:r>
        <w:t>Extra stuff:</w:t>
      </w:r>
    </w:p>
    <w:p w14:paraId="125BCC89" w14:textId="77777777" w:rsidR="00A26296" w:rsidRDefault="00A26296">
      <w:pPr>
        <w:pStyle w:val="Commentaire"/>
      </w:pPr>
      <w:r>
        <w:t>, )</w:t>
      </w:r>
    </w:p>
    <w:p w14:paraId="4B825C10" w14:textId="77777777" w:rsidR="00A26296" w:rsidRDefault="00A26296">
      <w:pPr>
        <w:pStyle w:val="Commentaire"/>
      </w:pPr>
    </w:p>
    <w:p w14:paraId="5F444C58" w14:textId="77777777" w:rsidR="00A26296" w:rsidRDefault="00A26296">
      <w:pPr>
        <w:pStyle w:val="Commentaire"/>
      </w:pPr>
      <w:r>
        <w:t>Correct:</w:t>
      </w:r>
    </w:p>
    <w:p w14:paraId="42A0AF19" w14:textId="77777777" w:rsidR="00A26296" w:rsidRDefault="00A26296">
      <w:pPr>
        <w:pStyle w:val="Commentaire"/>
      </w:pPr>
      <w:r>
        <w:t>Avila-Diaz et al. (2020)</w:t>
      </w:r>
    </w:p>
    <w:p w14:paraId="55BC308C" w14:textId="296A2567" w:rsidR="00A26296" w:rsidRDefault="00A26296">
      <w:pPr>
        <w:pStyle w:val="Commentaire"/>
      </w:pPr>
      <w:r>
        <w:t>(Avila-Diaz et al., 2020)</w:t>
      </w:r>
    </w:p>
  </w:comment>
  <w:comment w:id="6852" w:author="Robin Matthews" w:date="2021-07-13T15:15:00Z" w:initials="RM">
    <w:p w14:paraId="086FC4EF" w14:textId="77777777" w:rsidR="00A26296" w:rsidRDefault="00A26296">
      <w:pPr>
        <w:pStyle w:val="Commentaire"/>
      </w:pPr>
      <w:r>
        <w:rPr>
          <w:rStyle w:val="Marquedecommentaire"/>
        </w:rPr>
        <w:annotationRef/>
      </w:r>
      <w:r>
        <w:t>Not found:</w:t>
      </w:r>
    </w:p>
    <w:p w14:paraId="0E9FD554" w14:textId="77777777" w:rsidR="00A26296" w:rsidRDefault="00A26296">
      <w:pPr>
        <w:pStyle w:val="Commentaire"/>
      </w:pPr>
      <w:r>
        <w:t>S. Li et al.</w:t>
      </w:r>
    </w:p>
    <w:p w14:paraId="1D2DEA78" w14:textId="77777777" w:rsidR="00A26296" w:rsidRDefault="00A26296">
      <w:pPr>
        <w:pStyle w:val="Commentaire"/>
      </w:pPr>
    </w:p>
    <w:p w14:paraId="6CBDBA81" w14:textId="77777777" w:rsidR="00A26296" w:rsidRDefault="00A26296">
      <w:pPr>
        <w:pStyle w:val="Commentaire"/>
      </w:pPr>
      <w:r>
        <w:t>Extra stuff:</w:t>
      </w:r>
    </w:p>
    <w:p w14:paraId="791D46B8" w14:textId="77777777" w:rsidR="00A26296" w:rsidRDefault="00A26296">
      <w:pPr>
        <w:pStyle w:val="Commentaire"/>
      </w:pPr>
      <w:r>
        <w:t>(Li et al., d)</w:t>
      </w:r>
    </w:p>
    <w:p w14:paraId="6C25A83E" w14:textId="77777777" w:rsidR="00A26296" w:rsidRDefault="00A26296">
      <w:pPr>
        <w:pStyle w:val="Commentaire"/>
      </w:pPr>
    </w:p>
    <w:p w14:paraId="4B41B015" w14:textId="77777777" w:rsidR="00A26296" w:rsidRDefault="00A26296">
      <w:pPr>
        <w:pStyle w:val="Commentaire"/>
      </w:pPr>
      <w:r>
        <w:t>Correct:</w:t>
      </w:r>
    </w:p>
    <w:p w14:paraId="354BA044" w14:textId="77777777" w:rsidR="00A26296" w:rsidRDefault="00A26296">
      <w:pPr>
        <w:pStyle w:val="Commentaire"/>
      </w:pPr>
      <w:r>
        <w:t>S. Li et al. (2019)</w:t>
      </w:r>
    </w:p>
    <w:p w14:paraId="3C253592" w14:textId="31502A18" w:rsidR="00A26296" w:rsidRDefault="00A26296">
      <w:pPr>
        <w:pStyle w:val="Commentaire"/>
      </w:pPr>
      <w:r>
        <w:t>(S. Li et al., 2019)</w:t>
      </w:r>
    </w:p>
  </w:comment>
  <w:comment w:id="6859" w:author="Robin Matthews" w:date="2021-07-13T15:15:00Z" w:initials="RM">
    <w:p w14:paraId="1E44AED7" w14:textId="77777777" w:rsidR="00A26296" w:rsidRDefault="00A26296">
      <w:pPr>
        <w:pStyle w:val="Commentaire"/>
      </w:pPr>
      <w:r>
        <w:rPr>
          <w:rStyle w:val="Marquedecommentaire"/>
        </w:rPr>
        <w:annotationRef/>
      </w:r>
      <w:r>
        <w:t>Not found:</w:t>
      </w:r>
    </w:p>
    <w:p w14:paraId="717F4E5D" w14:textId="77777777" w:rsidR="00A26296" w:rsidRDefault="00A26296">
      <w:pPr>
        <w:pStyle w:val="Commentaire"/>
      </w:pPr>
      <w:r>
        <w:t>C. Li et al.</w:t>
      </w:r>
    </w:p>
    <w:p w14:paraId="3F16CB9F" w14:textId="77777777" w:rsidR="00A26296" w:rsidRDefault="00A26296">
      <w:pPr>
        <w:pStyle w:val="Commentaire"/>
      </w:pPr>
    </w:p>
    <w:p w14:paraId="3CB22D0E" w14:textId="77777777" w:rsidR="00A26296" w:rsidRDefault="00A26296">
      <w:pPr>
        <w:pStyle w:val="Commentaire"/>
      </w:pPr>
      <w:r>
        <w:t>Extra stuff:</w:t>
      </w:r>
    </w:p>
    <w:p w14:paraId="6D217AD8" w14:textId="77777777" w:rsidR="00A26296" w:rsidRDefault="00A26296">
      <w:pPr>
        <w:pStyle w:val="Commentaire"/>
      </w:pPr>
      <w:r>
        <w:t xml:space="preserve">(Li et al., </w:t>
      </w:r>
    </w:p>
    <w:p w14:paraId="232725DA" w14:textId="77777777" w:rsidR="00A26296" w:rsidRDefault="00A26296">
      <w:pPr>
        <w:pStyle w:val="Commentaire"/>
      </w:pPr>
    </w:p>
    <w:p w14:paraId="536BD698" w14:textId="77777777" w:rsidR="00A26296" w:rsidRDefault="00A26296">
      <w:pPr>
        <w:pStyle w:val="Commentaire"/>
      </w:pPr>
      <w:r>
        <w:t>Correct:</w:t>
      </w:r>
    </w:p>
    <w:p w14:paraId="07087A34" w14:textId="77777777" w:rsidR="00A26296" w:rsidRDefault="00A26296">
      <w:pPr>
        <w:pStyle w:val="Commentaire"/>
      </w:pPr>
      <w:r>
        <w:t>C. Li et al. (2020)</w:t>
      </w:r>
    </w:p>
    <w:p w14:paraId="6EC1C72C" w14:textId="6B44D1DD" w:rsidR="00A26296" w:rsidRDefault="00A26296">
      <w:pPr>
        <w:pStyle w:val="Commentaire"/>
      </w:pPr>
      <w:r>
        <w:t>(C. Li et al., 2020)</w:t>
      </w:r>
    </w:p>
  </w:comment>
  <w:comment w:id="6861" w:author="Robin Matthews" w:date="2021-07-13T15:15:00Z" w:initials="RM">
    <w:p w14:paraId="628E7340" w14:textId="77777777" w:rsidR="00A26296" w:rsidRDefault="00A26296">
      <w:pPr>
        <w:pStyle w:val="Commentaire"/>
      </w:pPr>
      <w:r>
        <w:rPr>
          <w:rStyle w:val="Marquedecommentaire"/>
        </w:rPr>
        <w:annotationRef/>
      </w:r>
      <w:r>
        <w:t>Not found:</w:t>
      </w:r>
    </w:p>
    <w:p w14:paraId="243A93CF" w14:textId="77777777" w:rsidR="00A26296" w:rsidRDefault="00A26296">
      <w:pPr>
        <w:pStyle w:val="Commentaire"/>
      </w:pPr>
      <w:r>
        <w:t>2014a</w:t>
      </w:r>
    </w:p>
    <w:p w14:paraId="5832BB1C" w14:textId="77777777" w:rsidR="00A26296" w:rsidRDefault="00A26296">
      <w:pPr>
        <w:pStyle w:val="Commentaire"/>
      </w:pPr>
    </w:p>
    <w:p w14:paraId="3168EE13" w14:textId="77777777" w:rsidR="00A26296" w:rsidRDefault="00A26296">
      <w:pPr>
        <w:pStyle w:val="Commentaire"/>
      </w:pPr>
      <w:r>
        <w:t>Extra stuff:</w:t>
      </w:r>
    </w:p>
    <w:p w14:paraId="15234395" w14:textId="77777777" w:rsidR="00A26296" w:rsidRDefault="00A26296">
      <w:pPr>
        <w:pStyle w:val="Commentaire"/>
      </w:pPr>
      <w:r>
        <w:t>, 2014)</w:t>
      </w:r>
    </w:p>
    <w:p w14:paraId="4B780AAA" w14:textId="77777777" w:rsidR="00A26296" w:rsidRDefault="00A26296">
      <w:pPr>
        <w:pStyle w:val="Commentaire"/>
      </w:pPr>
    </w:p>
    <w:p w14:paraId="00EC6A46" w14:textId="77777777" w:rsidR="00A26296" w:rsidRDefault="00A26296">
      <w:pPr>
        <w:pStyle w:val="Commentaire"/>
      </w:pPr>
      <w:r>
        <w:t>Correct:</w:t>
      </w:r>
    </w:p>
    <w:p w14:paraId="3C0AD20F" w14:textId="77777777" w:rsidR="00A26296" w:rsidRDefault="00A26296">
      <w:pPr>
        <w:pStyle w:val="Commentaire"/>
      </w:pPr>
      <w:r>
        <w:t>Chou et al. (2014a)</w:t>
      </w:r>
    </w:p>
    <w:p w14:paraId="18C4C13C" w14:textId="06296FD8" w:rsidR="00A26296" w:rsidRDefault="00A26296">
      <w:pPr>
        <w:pStyle w:val="Commentaire"/>
      </w:pPr>
      <w:r>
        <w:t>(Chou et al., 2014a)</w:t>
      </w:r>
    </w:p>
  </w:comment>
  <w:comment w:id="6862" w:author="Robin Matthews" w:date="2021-07-13T15:15:00Z" w:initials="RM">
    <w:p w14:paraId="238F0600" w14:textId="77777777" w:rsidR="00A26296" w:rsidRDefault="00A26296">
      <w:pPr>
        <w:pStyle w:val="Commentaire"/>
      </w:pPr>
      <w:r>
        <w:rPr>
          <w:rStyle w:val="Marquedecommentaire"/>
        </w:rPr>
        <w:annotationRef/>
      </w:r>
      <w:r>
        <w:t>Not found:</w:t>
      </w:r>
    </w:p>
    <w:p w14:paraId="53491A77" w14:textId="77777777" w:rsidR="00A26296" w:rsidRDefault="00A26296">
      <w:pPr>
        <w:pStyle w:val="Commentaire"/>
      </w:pPr>
      <w:r>
        <w:t>C. Li et al.</w:t>
      </w:r>
    </w:p>
    <w:p w14:paraId="49E291E1" w14:textId="77777777" w:rsidR="00A26296" w:rsidRDefault="00A26296">
      <w:pPr>
        <w:pStyle w:val="Commentaire"/>
      </w:pPr>
    </w:p>
    <w:p w14:paraId="59A19B2A" w14:textId="77777777" w:rsidR="00A26296" w:rsidRDefault="00A26296">
      <w:pPr>
        <w:pStyle w:val="Commentaire"/>
      </w:pPr>
      <w:r>
        <w:t>Extra stuff:</w:t>
      </w:r>
    </w:p>
    <w:p w14:paraId="1D08726E" w14:textId="77777777" w:rsidR="00A26296" w:rsidRDefault="00A26296">
      <w:pPr>
        <w:pStyle w:val="Commentaire"/>
      </w:pPr>
      <w:r>
        <w:t xml:space="preserve">(Li et al., </w:t>
      </w:r>
    </w:p>
    <w:p w14:paraId="5FCDABBD" w14:textId="77777777" w:rsidR="00A26296" w:rsidRDefault="00A26296">
      <w:pPr>
        <w:pStyle w:val="Commentaire"/>
      </w:pPr>
    </w:p>
    <w:p w14:paraId="3A3A8077" w14:textId="77777777" w:rsidR="00A26296" w:rsidRDefault="00A26296">
      <w:pPr>
        <w:pStyle w:val="Commentaire"/>
      </w:pPr>
      <w:r>
        <w:t>Correct:</w:t>
      </w:r>
    </w:p>
    <w:p w14:paraId="6BF99312" w14:textId="77777777" w:rsidR="00A26296" w:rsidRDefault="00A26296">
      <w:pPr>
        <w:pStyle w:val="Commentaire"/>
      </w:pPr>
      <w:r>
        <w:t>C. Li et al. (2020)</w:t>
      </w:r>
    </w:p>
    <w:p w14:paraId="381DAB08" w14:textId="608C08A8" w:rsidR="00A26296" w:rsidRDefault="00A26296">
      <w:pPr>
        <w:pStyle w:val="Commentaire"/>
      </w:pPr>
      <w:r>
        <w:t>(C. Li et al., 2020)</w:t>
      </w:r>
    </w:p>
  </w:comment>
  <w:comment w:id="6866" w:author="Robin Matthews" w:date="2021-07-13T15:15:00Z" w:initials="RM">
    <w:p w14:paraId="66A5ABE5" w14:textId="77777777" w:rsidR="00A26296" w:rsidRDefault="00A26296">
      <w:pPr>
        <w:pStyle w:val="Commentaire"/>
      </w:pPr>
      <w:r>
        <w:rPr>
          <w:rStyle w:val="Marquedecommentaire"/>
        </w:rPr>
        <w:annotationRef/>
      </w:r>
      <w:r>
        <w:t>Not found:</w:t>
      </w:r>
    </w:p>
    <w:p w14:paraId="7A0CCDBF" w14:textId="77777777" w:rsidR="00A26296" w:rsidRDefault="00A26296">
      <w:pPr>
        <w:pStyle w:val="Commentaire"/>
      </w:pPr>
      <w:r>
        <w:t>C. Li et al.</w:t>
      </w:r>
    </w:p>
    <w:p w14:paraId="5D9ED481" w14:textId="77777777" w:rsidR="00A26296" w:rsidRDefault="00A26296">
      <w:pPr>
        <w:pStyle w:val="Commentaire"/>
      </w:pPr>
    </w:p>
    <w:p w14:paraId="2CBF96BF" w14:textId="77777777" w:rsidR="00A26296" w:rsidRDefault="00A26296">
      <w:pPr>
        <w:pStyle w:val="Commentaire"/>
      </w:pPr>
      <w:r>
        <w:t>Extra stuff:</w:t>
      </w:r>
    </w:p>
    <w:p w14:paraId="1BBDC67B" w14:textId="77777777" w:rsidR="00A26296" w:rsidRDefault="00A26296">
      <w:pPr>
        <w:pStyle w:val="Commentaire"/>
      </w:pPr>
      <w:r>
        <w:t>(Li et al., a)</w:t>
      </w:r>
    </w:p>
    <w:p w14:paraId="365CAFDD" w14:textId="77777777" w:rsidR="00A26296" w:rsidRDefault="00A26296">
      <w:pPr>
        <w:pStyle w:val="Commentaire"/>
      </w:pPr>
    </w:p>
    <w:p w14:paraId="77F51A2B" w14:textId="77777777" w:rsidR="00A26296" w:rsidRDefault="00A26296">
      <w:pPr>
        <w:pStyle w:val="Commentaire"/>
      </w:pPr>
      <w:r>
        <w:t>Correct:</w:t>
      </w:r>
    </w:p>
    <w:p w14:paraId="5C839489" w14:textId="77777777" w:rsidR="00A26296" w:rsidRDefault="00A26296">
      <w:pPr>
        <w:pStyle w:val="Commentaire"/>
      </w:pPr>
      <w:r>
        <w:t>C. Li et al. (2020)</w:t>
      </w:r>
    </w:p>
    <w:p w14:paraId="4AEF281F" w14:textId="3EE62D54" w:rsidR="00A26296" w:rsidRDefault="00A26296">
      <w:pPr>
        <w:pStyle w:val="Commentaire"/>
      </w:pPr>
      <w:r>
        <w:t>(C. Li et al., 2020)</w:t>
      </w:r>
    </w:p>
  </w:comment>
  <w:comment w:id="6869" w:author="Robin Matthews" w:date="2021-07-13T15:16:00Z" w:initials="RM">
    <w:p w14:paraId="2E40CFDB" w14:textId="77777777" w:rsidR="00A26296" w:rsidRDefault="00A26296">
      <w:pPr>
        <w:pStyle w:val="Commentaire"/>
      </w:pPr>
      <w:r>
        <w:rPr>
          <w:rStyle w:val="Marquedecommentaire"/>
        </w:rPr>
        <w:annotationRef/>
      </w:r>
      <w:r>
        <w:t>Not found:</w:t>
      </w:r>
    </w:p>
    <w:p w14:paraId="5935C9FB" w14:textId="77777777" w:rsidR="00A26296" w:rsidRDefault="00A26296">
      <w:pPr>
        <w:pStyle w:val="Commentaire"/>
      </w:pPr>
      <w:r>
        <w:t>C. Li et al.</w:t>
      </w:r>
    </w:p>
    <w:p w14:paraId="332552E9" w14:textId="77777777" w:rsidR="00A26296" w:rsidRDefault="00A26296">
      <w:pPr>
        <w:pStyle w:val="Commentaire"/>
      </w:pPr>
    </w:p>
    <w:p w14:paraId="75F04226" w14:textId="77777777" w:rsidR="00A26296" w:rsidRDefault="00A26296">
      <w:pPr>
        <w:pStyle w:val="Commentaire"/>
      </w:pPr>
      <w:r>
        <w:t>Extra stuff:</w:t>
      </w:r>
    </w:p>
    <w:p w14:paraId="6CC1BB94" w14:textId="77777777" w:rsidR="00A26296" w:rsidRDefault="00A26296">
      <w:pPr>
        <w:pStyle w:val="Commentaire"/>
      </w:pPr>
      <w:r>
        <w:t xml:space="preserve">(Li et al., </w:t>
      </w:r>
    </w:p>
    <w:p w14:paraId="1DEC5DC6" w14:textId="77777777" w:rsidR="00A26296" w:rsidRDefault="00A26296">
      <w:pPr>
        <w:pStyle w:val="Commentaire"/>
      </w:pPr>
    </w:p>
    <w:p w14:paraId="28C16DF6" w14:textId="77777777" w:rsidR="00A26296" w:rsidRDefault="00A26296">
      <w:pPr>
        <w:pStyle w:val="Commentaire"/>
      </w:pPr>
      <w:r>
        <w:t>Correct:</w:t>
      </w:r>
    </w:p>
    <w:p w14:paraId="78DA6A25" w14:textId="77777777" w:rsidR="00A26296" w:rsidRDefault="00A26296">
      <w:pPr>
        <w:pStyle w:val="Commentaire"/>
      </w:pPr>
      <w:r>
        <w:t>C. Li et al. (2020)</w:t>
      </w:r>
    </w:p>
    <w:p w14:paraId="01561C89" w14:textId="6E27082C" w:rsidR="00A26296" w:rsidRDefault="00A26296">
      <w:pPr>
        <w:pStyle w:val="Commentaire"/>
      </w:pPr>
      <w:r>
        <w:t>(C. Li et al., 2020)</w:t>
      </w:r>
    </w:p>
  </w:comment>
  <w:comment w:id="6871" w:author="Robin Matthews" w:date="2021-07-13T15:16:00Z" w:initials="RM">
    <w:p w14:paraId="39F4FF44" w14:textId="77777777" w:rsidR="00A26296" w:rsidRDefault="00A26296">
      <w:pPr>
        <w:pStyle w:val="Commentaire"/>
      </w:pPr>
      <w:r>
        <w:rPr>
          <w:rStyle w:val="Marquedecommentaire"/>
        </w:rPr>
        <w:annotationRef/>
      </w:r>
      <w:r>
        <w:t>Not found:</w:t>
      </w:r>
    </w:p>
    <w:p w14:paraId="003123F5" w14:textId="77777777" w:rsidR="00A26296" w:rsidRDefault="00A26296">
      <w:pPr>
        <w:pStyle w:val="Commentaire"/>
      </w:pPr>
      <w:r>
        <w:t>C. Li et al.</w:t>
      </w:r>
    </w:p>
    <w:p w14:paraId="5C039FD0" w14:textId="77777777" w:rsidR="00A26296" w:rsidRDefault="00A26296">
      <w:pPr>
        <w:pStyle w:val="Commentaire"/>
      </w:pPr>
    </w:p>
    <w:p w14:paraId="1168CE31" w14:textId="77777777" w:rsidR="00A26296" w:rsidRDefault="00A26296">
      <w:pPr>
        <w:pStyle w:val="Commentaire"/>
      </w:pPr>
      <w:r>
        <w:t>Extra stuff:</w:t>
      </w:r>
    </w:p>
    <w:p w14:paraId="2C15C7CA" w14:textId="77777777" w:rsidR="00A26296" w:rsidRDefault="00A26296">
      <w:pPr>
        <w:pStyle w:val="Commentaire"/>
      </w:pPr>
      <w:r>
        <w:t>(Li et al., a)</w:t>
      </w:r>
    </w:p>
    <w:p w14:paraId="07B77CE7" w14:textId="77777777" w:rsidR="00A26296" w:rsidRDefault="00A26296">
      <w:pPr>
        <w:pStyle w:val="Commentaire"/>
      </w:pPr>
    </w:p>
    <w:p w14:paraId="0CE2E6DD" w14:textId="77777777" w:rsidR="00A26296" w:rsidRDefault="00A26296">
      <w:pPr>
        <w:pStyle w:val="Commentaire"/>
      </w:pPr>
      <w:r>
        <w:t>Correct:</w:t>
      </w:r>
    </w:p>
    <w:p w14:paraId="057E79DC" w14:textId="77777777" w:rsidR="00A26296" w:rsidRDefault="00A26296">
      <w:pPr>
        <w:pStyle w:val="Commentaire"/>
      </w:pPr>
      <w:r>
        <w:t>C. Li et al. (2020)</w:t>
      </w:r>
    </w:p>
    <w:p w14:paraId="66653CAC" w14:textId="60159382" w:rsidR="00A26296" w:rsidRDefault="00A26296">
      <w:pPr>
        <w:pStyle w:val="Commentaire"/>
      </w:pPr>
      <w:r>
        <w:t>(C. Li et al., 2020)</w:t>
      </w:r>
    </w:p>
  </w:comment>
  <w:comment w:id="6877" w:author="Robin Matthews" w:date="2021-07-13T15:16:00Z" w:initials="RM">
    <w:p w14:paraId="0B4F77A5" w14:textId="77777777" w:rsidR="00A26296" w:rsidRDefault="00A26296">
      <w:pPr>
        <w:pStyle w:val="Commentaire"/>
      </w:pPr>
      <w:r>
        <w:rPr>
          <w:rStyle w:val="Marquedecommentaire"/>
        </w:rPr>
        <w:annotationRef/>
      </w:r>
      <w:r>
        <w:t>Not found:</w:t>
      </w:r>
    </w:p>
    <w:p w14:paraId="5A092F37" w14:textId="77777777" w:rsidR="00A26296" w:rsidRDefault="00A26296">
      <w:pPr>
        <w:pStyle w:val="Commentaire"/>
      </w:pPr>
      <w:r>
        <w:t>2020b</w:t>
      </w:r>
    </w:p>
    <w:p w14:paraId="201F80D3" w14:textId="77777777" w:rsidR="00A26296" w:rsidRDefault="00A26296">
      <w:pPr>
        <w:pStyle w:val="Commentaire"/>
      </w:pPr>
    </w:p>
    <w:p w14:paraId="0AD4D3AB" w14:textId="77777777" w:rsidR="00A26296" w:rsidRDefault="00A26296">
      <w:pPr>
        <w:pStyle w:val="Commentaire"/>
      </w:pPr>
      <w:r>
        <w:t>Extra stuff:</w:t>
      </w:r>
    </w:p>
    <w:p w14:paraId="388CF6DF" w14:textId="77777777" w:rsidR="00A26296" w:rsidRDefault="00A26296">
      <w:pPr>
        <w:pStyle w:val="Commentaire"/>
      </w:pPr>
      <w:r>
        <w:t>(, 2020</w:t>
      </w:r>
    </w:p>
    <w:p w14:paraId="5BCC91F4" w14:textId="77777777" w:rsidR="00A26296" w:rsidRDefault="00A26296">
      <w:pPr>
        <w:pStyle w:val="Commentaire"/>
      </w:pPr>
    </w:p>
    <w:p w14:paraId="1AEFA191" w14:textId="77777777" w:rsidR="00A26296" w:rsidRDefault="00A26296">
      <w:pPr>
        <w:pStyle w:val="Commentaire"/>
      </w:pPr>
      <w:r>
        <w:t>Correct:</w:t>
      </w:r>
    </w:p>
    <w:p w14:paraId="42BFBF45" w14:textId="77777777" w:rsidR="00A26296" w:rsidRDefault="00A26296">
      <w:pPr>
        <w:pStyle w:val="Commentaire"/>
      </w:pPr>
      <w:r>
        <w:t>Sun et al. (2020b)</w:t>
      </w:r>
    </w:p>
    <w:p w14:paraId="60B52AB7" w14:textId="51199567" w:rsidR="00A26296" w:rsidRDefault="00A26296">
      <w:pPr>
        <w:pStyle w:val="Commentaire"/>
      </w:pPr>
      <w:r>
        <w:t>(Sun et al., 2020b)</w:t>
      </w:r>
    </w:p>
  </w:comment>
  <w:comment w:id="6879" w:author="Robin Matthews" w:date="2021-07-13T15:16:00Z" w:initials="RM">
    <w:p w14:paraId="34A8DCDD" w14:textId="77777777" w:rsidR="00A26296" w:rsidRDefault="00A26296">
      <w:pPr>
        <w:pStyle w:val="Commentaire"/>
      </w:pPr>
      <w:r>
        <w:rPr>
          <w:rStyle w:val="Marquedecommentaire"/>
        </w:rPr>
        <w:annotationRef/>
      </w:r>
      <w:r>
        <w:t>Extra stuff:</w:t>
      </w:r>
    </w:p>
    <w:p w14:paraId="7222CD7D" w14:textId="77777777" w:rsidR="00A26296" w:rsidRDefault="00A26296">
      <w:pPr>
        <w:pStyle w:val="Commentaire"/>
      </w:pPr>
      <w:r>
        <w:t xml:space="preserve">, </w:t>
      </w:r>
    </w:p>
    <w:p w14:paraId="69AF6418" w14:textId="77777777" w:rsidR="00A26296" w:rsidRDefault="00A26296">
      <w:pPr>
        <w:pStyle w:val="Commentaire"/>
      </w:pPr>
    </w:p>
    <w:p w14:paraId="795116EA" w14:textId="77777777" w:rsidR="00A26296" w:rsidRDefault="00A26296">
      <w:pPr>
        <w:pStyle w:val="Commentaire"/>
      </w:pPr>
      <w:r>
        <w:t>Correct:</w:t>
      </w:r>
    </w:p>
    <w:p w14:paraId="23615A2A" w14:textId="77777777" w:rsidR="00A26296" w:rsidRDefault="00A26296">
      <w:pPr>
        <w:pStyle w:val="Commentaire"/>
      </w:pPr>
      <w:r>
        <w:t>Dunn et al. (2020)</w:t>
      </w:r>
    </w:p>
    <w:p w14:paraId="7168A32F" w14:textId="68CCCF87" w:rsidR="00A26296" w:rsidRDefault="00A26296">
      <w:pPr>
        <w:pStyle w:val="Commentaire"/>
      </w:pPr>
      <w:r>
        <w:t>(Dunn et al., 2020)</w:t>
      </w:r>
    </w:p>
  </w:comment>
  <w:comment w:id="6880" w:author="Robin Matthews" w:date="2021-07-13T15:16:00Z" w:initials="RM">
    <w:p w14:paraId="73658A16" w14:textId="77777777" w:rsidR="00A26296" w:rsidRDefault="00A26296">
      <w:pPr>
        <w:pStyle w:val="Commentaire"/>
      </w:pPr>
      <w:r>
        <w:rPr>
          <w:rStyle w:val="Marquedecommentaire"/>
        </w:rPr>
        <w:annotationRef/>
      </w:r>
      <w:r>
        <w:t>Extra stuff:</w:t>
      </w:r>
    </w:p>
    <w:p w14:paraId="5E6579A4" w14:textId="77777777" w:rsidR="00A26296" w:rsidRDefault="00A26296">
      <w:pPr>
        <w:pStyle w:val="Commentaire"/>
      </w:pPr>
      <w:r>
        <w:t xml:space="preserve">, </w:t>
      </w:r>
    </w:p>
    <w:p w14:paraId="55B08B5C" w14:textId="77777777" w:rsidR="00A26296" w:rsidRDefault="00A26296">
      <w:pPr>
        <w:pStyle w:val="Commentaire"/>
      </w:pPr>
    </w:p>
    <w:p w14:paraId="3D48DDF5" w14:textId="77777777" w:rsidR="00A26296" w:rsidRDefault="00A26296">
      <w:pPr>
        <w:pStyle w:val="Commentaire"/>
      </w:pPr>
      <w:r>
        <w:t>Correct:</w:t>
      </w:r>
    </w:p>
    <w:p w14:paraId="23F884A0" w14:textId="77777777" w:rsidR="00A26296" w:rsidRDefault="00A26296">
      <w:pPr>
        <w:pStyle w:val="Commentaire"/>
      </w:pPr>
      <w:r>
        <w:t>Dereczynski et al. (2020)</w:t>
      </w:r>
    </w:p>
    <w:p w14:paraId="12B8529D" w14:textId="1004B709" w:rsidR="00A26296" w:rsidRDefault="00A26296">
      <w:pPr>
        <w:pStyle w:val="Commentaire"/>
      </w:pPr>
      <w:r>
        <w:t>(Dereczynski et al., 2020)</w:t>
      </w:r>
    </w:p>
  </w:comment>
  <w:comment w:id="6881" w:author="Robin Matthews" w:date="2021-07-13T15:16:00Z" w:initials="RM">
    <w:p w14:paraId="2DC49C76" w14:textId="77777777" w:rsidR="00A26296" w:rsidRDefault="00A26296">
      <w:pPr>
        <w:pStyle w:val="Commentaire"/>
      </w:pPr>
      <w:r>
        <w:rPr>
          <w:rStyle w:val="Marquedecommentaire"/>
        </w:rPr>
        <w:annotationRef/>
      </w:r>
      <w:r>
        <w:t>Extra stuff:</w:t>
      </w:r>
    </w:p>
    <w:p w14:paraId="75A3F053" w14:textId="77777777" w:rsidR="00A26296" w:rsidRDefault="00A26296">
      <w:pPr>
        <w:pStyle w:val="Commentaire"/>
      </w:pPr>
      <w:r>
        <w:t>, )</w:t>
      </w:r>
    </w:p>
    <w:p w14:paraId="2C088109" w14:textId="77777777" w:rsidR="00A26296" w:rsidRDefault="00A26296">
      <w:pPr>
        <w:pStyle w:val="Commentaire"/>
      </w:pPr>
    </w:p>
    <w:p w14:paraId="232EB9ED" w14:textId="77777777" w:rsidR="00A26296" w:rsidRDefault="00A26296">
      <w:pPr>
        <w:pStyle w:val="Commentaire"/>
      </w:pPr>
      <w:r>
        <w:t>Correct:</w:t>
      </w:r>
    </w:p>
    <w:p w14:paraId="494BB29E" w14:textId="77777777" w:rsidR="00A26296" w:rsidRDefault="00A26296">
      <w:pPr>
        <w:pStyle w:val="Commentaire"/>
      </w:pPr>
      <w:r>
        <w:t>Avila-Diaz et al. (2020)</w:t>
      </w:r>
    </w:p>
    <w:p w14:paraId="5DB44D99" w14:textId="78102F36" w:rsidR="00A26296" w:rsidRDefault="00A26296">
      <w:pPr>
        <w:pStyle w:val="Commentaire"/>
      </w:pPr>
      <w:r>
        <w:t>(Avila-Diaz et al., 2020)</w:t>
      </w:r>
    </w:p>
  </w:comment>
  <w:comment w:id="6882" w:author="Robin Matthews" w:date="2021-07-13T15:16:00Z" w:initials="RM">
    <w:p w14:paraId="498DDA46" w14:textId="77777777" w:rsidR="00A26296" w:rsidRDefault="00A26296">
      <w:pPr>
        <w:pStyle w:val="Commentaire"/>
      </w:pPr>
      <w:r>
        <w:rPr>
          <w:rStyle w:val="Marquedecommentaire"/>
        </w:rPr>
        <w:annotationRef/>
      </w:r>
      <w:r>
        <w:t>Not found:</w:t>
      </w:r>
    </w:p>
    <w:p w14:paraId="078F079B" w14:textId="77777777" w:rsidR="00A26296" w:rsidRDefault="00A26296">
      <w:pPr>
        <w:pStyle w:val="Commentaire"/>
      </w:pPr>
      <w:r>
        <w:t>S. Li et al.</w:t>
      </w:r>
    </w:p>
    <w:p w14:paraId="0F952966" w14:textId="77777777" w:rsidR="00A26296" w:rsidRDefault="00A26296">
      <w:pPr>
        <w:pStyle w:val="Commentaire"/>
      </w:pPr>
    </w:p>
    <w:p w14:paraId="0E0A7099" w14:textId="77777777" w:rsidR="00A26296" w:rsidRDefault="00A26296">
      <w:pPr>
        <w:pStyle w:val="Commentaire"/>
      </w:pPr>
      <w:r>
        <w:t>Extra stuff:</w:t>
      </w:r>
    </w:p>
    <w:p w14:paraId="0E2FA273" w14:textId="77777777" w:rsidR="00A26296" w:rsidRDefault="00A26296">
      <w:pPr>
        <w:pStyle w:val="Commentaire"/>
      </w:pPr>
      <w:r>
        <w:t>(Li et al., d)</w:t>
      </w:r>
    </w:p>
    <w:p w14:paraId="1270944A" w14:textId="77777777" w:rsidR="00A26296" w:rsidRDefault="00A26296">
      <w:pPr>
        <w:pStyle w:val="Commentaire"/>
      </w:pPr>
    </w:p>
    <w:p w14:paraId="7E51F1DE" w14:textId="77777777" w:rsidR="00A26296" w:rsidRDefault="00A26296">
      <w:pPr>
        <w:pStyle w:val="Commentaire"/>
      </w:pPr>
      <w:r>
        <w:t>Correct:</w:t>
      </w:r>
    </w:p>
    <w:p w14:paraId="533B0241" w14:textId="77777777" w:rsidR="00A26296" w:rsidRDefault="00A26296">
      <w:pPr>
        <w:pStyle w:val="Commentaire"/>
      </w:pPr>
      <w:r>
        <w:t>S. Li et al. (2019)</w:t>
      </w:r>
    </w:p>
    <w:p w14:paraId="6D33442F" w14:textId="19D25F77" w:rsidR="00A26296" w:rsidRDefault="00A26296">
      <w:pPr>
        <w:pStyle w:val="Commentaire"/>
      </w:pPr>
      <w:r>
        <w:t>(S. Li et al., 2019)</w:t>
      </w:r>
    </w:p>
  </w:comment>
  <w:comment w:id="6889" w:author="Robin Matthews" w:date="2021-07-13T15:16:00Z" w:initials="RM">
    <w:p w14:paraId="2B3E0380" w14:textId="77777777" w:rsidR="00A26296" w:rsidRDefault="00A26296">
      <w:pPr>
        <w:pStyle w:val="Commentaire"/>
      </w:pPr>
      <w:r>
        <w:rPr>
          <w:rStyle w:val="Marquedecommentaire"/>
        </w:rPr>
        <w:annotationRef/>
      </w:r>
      <w:r>
        <w:t>Not found:</w:t>
      </w:r>
    </w:p>
    <w:p w14:paraId="2C6A4598" w14:textId="77777777" w:rsidR="00A26296" w:rsidRDefault="00A26296">
      <w:pPr>
        <w:pStyle w:val="Commentaire"/>
      </w:pPr>
      <w:r>
        <w:t>C. Li et al.</w:t>
      </w:r>
    </w:p>
    <w:p w14:paraId="0E3C92A9" w14:textId="77777777" w:rsidR="00A26296" w:rsidRDefault="00A26296">
      <w:pPr>
        <w:pStyle w:val="Commentaire"/>
      </w:pPr>
    </w:p>
    <w:p w14:paraId="735468FD" w14:textId="77777777" w:rsidR="00A26296" w:rsidRDefault="00A26296">
      <w:pPr>
        <w:pStyle w:val="Commentaire"/>
      </w:pPr>
      <w:r>
        <w:t>Extra stuff:</w:t>
      </w:r>
    </w:p>
    <w:p w14:paraId="7D8E3FFE" w14:textId="77777777" w:rsidR="00A26296" w:rsidRDefault="00A26296">
      <w:pPr>
        <w:pStyle w:val="Commentaire"/>
      </w:pPr>
      <w:r>
        <w:t xml:space="preserve">(Li et al., </w:t>
      </w:r>
    </w:p>
    <w:p w14:paraId="283EE386" w14:textId="77777777" w:rsidR="00A26296" w:rsidRDefault="00A26296">
      <w:pPr>
        <w:pStyle w:val="Commentaire"/>
      </w:pPr>
    </w:p>
    <w:p w14:paraId="3B7CA6D8" w14:textId="77777777" w:rsidR="00A26296" w:rsidRDefault="00A26296">
      <w:pPr>
        <w:pStyle w:val="Commentaire"/>
      </w:pPr>
      <w:r>
        <w:t>Correct:</w:t>
      </w:r>
    </w:p>
    <w:p w14:paraId="47142CEE" w14:textId="77777777" w:rsidR="00A26296" w:rsidRDefault="00A26296">
      <w:pPr>
        <w:pStyle w:val="Commentaire"/>
      </w:pPr>
      <w:r>
        <w:t>C. Li et al. (2020)</w:t>
      </w:r>
    </w:p>
    <w:p w14:paraId="224608C9" w14:textId="6C0C85EB" w:rsidR="00A26296" w:rsidRDefault="00A26296">
      <w:pPr>
        <w:pStyle w:val="Commentaire"/>
      </w:pPr>
      <w:r>
        <w:t>(C. Li et al., 2020)</w:t>
      </w:r>
    </w:p>
  </w:comment>
  <w:comment w:id="6891" w:author="Robin Matthews" w:date="2021-07-13T15:16:00Z" w:initials="RM">
    <w:p w14:paraId="7B0042B7" w14:textId="77777777" w:rsidR="00A26296" w:rsidRDefault="00A26296">
      <w:pPr>
        <w:pStyle w:val="Commentaire"/>
      </w:pPr>
      <w:r>
        <w:rPr>
          <w:rStyle w:val="Marquedecommentaire"/>
        </w:rPr>
        <w:annotationRef/>
      </w:r>
      <w:r>
        <w:t>Not found:</w:t>
      </w:r>
    </w:p>
    <w:p w14:paraId="7A397FD7" w14:textId="77777777" w:rsidR="00A26296" w:rsidRDefault="00A26296">
      <w:pPr>
        <w:pStyle w:val="Commentaire"/>
      </w:pPr>
      <w:r>
        <w:t>2014a</w:t>
      </w:r>
    </w:p>
    <w:p w14:paraId="58ACFAD3" w14:textId="77777777" w:rsidR="00A26296" w:rsidRDefault="00A26296">
      <w:pPr>
        <w:pStyle w:val="Commentaire"/>
      </w:pPr>
    </w:p>
    <w:p w14:paraId="725F0891" w14:textId="77777777" w:rsidR="00A26296" w:rsidRDefault="00A26296">
      <w:pPr>
        <w:pStyle w:val="Commentaire"/>
      </w:pPr>
      <w:r>
        <w:t>Extra stuff:</w:t>
      </w:r>
    </w:p>
    <w:p w14:paraId="0A49B65F" w14:textId="77777777" w:rsidR="00A26296" w:rsidRDefault="00A26296">
      <w:pPr>
        <w:pStyle w:val="Commentaire"/>
      </w:pPr>
      <w:r>
        <w:t>, 2014)</w:t>
      </w:r>
    </w:p>
    <w:p w14:paraId="3BDBDE48" w14:textId="77777777" w:rsidR="00A26296" w:rsidRDefault="00A26296">
      <w:pPr>
        <w:pStyle w:val="Commentaire"/>
      </w:pPr>
    </w:p>
    <w:p w14:paraId="69C4AA55" w14:textId="77777777" w:rsidR="00A26296" w:rsidRDefault="00A26296">
      <w:pPr>
        <w:pStyle w:val="Commentaire"/>
      </w:pPr>
      <w:r>
        <w:t>Correct:</w:t>
      </w:r>
    </w:p>
    <w:p w14:paraId="559FFA1D" w14:textId="77777777" w:rsidR="00A26296" w:rsidRDefault="00A26296">
      <w:pPr>
        <w:pStyle w:val="Commentaire"/>
      </w:pPr>
      <w:r>
        <w:t>Chou et al. (2014a)</w:t>
      </w:r>
    </w:p>
    <w:p w14:paraId="097D4430" w14:textId="754B1442" w:rsidR="00A26296" w:rsidRDefault="00A26296">
      <w:pPr>
        <w:pStyle w:val="Commentaire"/>
      </w:pPr>
      <w:r>
        <w:t>(Chou et al., 2014a)</w:t>
      </w:r>
    </w:p>
  </w:comment>
  <w:comment w:id="6892" w:author="Robin Matthews" w:date="2021-07-13T15:16:00Z" w:initials="RM">
    <w:p w14:paraId="5405451A" w14:textId="77777777" w:rsidR="00A26296" w:rsidRDefault="00A26296">
      <w:pPr>
        <w:pStyle w:val="Commentaire"/>
      </w:pPr>
      <w:r>
        <w:rPr>
          <w:rStyle w:val="Marquedecommentaire"/>
        </w:rPr>
        <w:annotationRef/>
      </w:r>
      <w:r>
        <w:t>Not found:</w:t>
      </w:r>
    </w:p>
    <w:p w14:paraId="4661523F" w14:textId="77777777" w:rsidR="00A26296" w:rsidRDefault="00A26296">
      <w:pPr>
        <w:pStyle w:val="Commentaire"/>
      </w:pPr>
      <w:r>
        <w:t>C. Li et al.</w:t>
      </w:r>
    </w:p>
    <w:p w14:paraId="0DCEB71D" w14:textId="77777777" w:rsidR="00A26296" w:rsidRDefault="00A26296">
      <w:pPr>
        <w:pStyle w:val="Commentaire"/>
      </w:pPr>
    </w:p>
    <w:p w14:paraId="7532F279" w14:textId="77777777" w:rsidR="00A26296" w:rsidRDefault="00A26296">
      <w:pPr>
        <w:pStyle w:val="Commentaire"/>
      </w:pPr>
      <w:r>
        <w:t>Extra stuff:</w:t>
      </w:r>
    </w:p>
    <w:p w14:paraId="457FA267" w14:textId="77777777" w:rsidR="00A26296" w:rsidRDefault="00A26296">
      <w:pPr>
        <w:pStyle w:val="Commentaire"/>
      </w:pPr>
      <w:r>
        <w:t xml:space="preserve">(Li et al., </w:t>
      </w:r>
    </w:p>
    <w:p w14:paraId="4E7CA9BF" w14:textId="77777777" w:rsidR="00A26296" w:rsidRDefault="00A26296">
      <w:pPr>
        <w:pStyle w:val="Commentaire"/>
      </w:pPr>
    </w:p>
    <w:p w14:paraId="61AAFE44" w14:textId="77777777" w:rsidR="00A26296" w:rsidRDefault="00A26296">
      <w:pPr>
        <w:pStyle w:val="Commentaire"/>
      </w:pPr>
      <w:r>
        <w:t>Correct:</w:t>
      </w:r>
    </w:p>
    <w:p w14:paraId="4E6A4328" w14:textId="77777777" w:rsidR="00A26296" w:rsidRDefault="00A26296">
      <w:pPr>
        <w:pStyle w:val="Commentaire"/>
      </w:pPr>
      <w:r>
        <w:t>C. Li et al. (2020)</w:t>
      </w:r>
    </w:p>
    <w:p w14:paraId="12677C35" w14:textId="5D9F3703" w:rsidR="00A26296" w:rsidRDefault="00A26296">
      <w:pPr>
        <w:pStyle w:val="Commentaire"/>
      </w:pPr>
      <w:r>
        <w:t>(C. Li et al., 2020)</w:t>
      </w:r>
    </w:p>
  </w:comment>
  <w:comment w:id="6896" w:author="Robin Matthews" w:date="2021-07-13T15:16:00Z" w:initials="RM">
    <w:p w14:paraId="0333347F" w14:textId="77777777" w:rsidR="00A26296" w:rsidRDefault="00A26296">
      <w:pPr>
        <w:pStyle w:val="Commentaire"/>
      </w:pPr>
      <w:r>
        <w:rPr>
          <w:rStyle w:val="Marquedecommentaire"/>
        </w:rPr>
        <w:annotationRef/>
      </w:r>
      <w:r>
        <w:t>Not found:</w:t>
      </w:r>
    </w:p>
    <w:p w14:paraId="45C63593" w14:textId="77777777" w:rsidR="00A26296" w:rsidRDefault="00A26296">
      <w:pPr>
        <w:pStyle w:val="Commentaire"/>
      </w:pPr>
      <w:r>
        <w:t>C. Li et al.</w:t>
      </w:r>
    </w:p>
    <w:p w14:paraId="4D52D169" w14:textId="77777777" w:rsidR="00A26296" w:rsidRDefault="00A26296">
      <w:pPr>
        <w:pStyle w:val="Commentaire"/>
      </w:pPr>
    </w:p>
    <w:p w14:paraId="7C19EE4F" w14:textId="77777777" w:rsidR="00A26296" w:rsidRDefault="00A26296">
      <w:pPr>
        <w:pStyle w:val="Commentaire"/>
      </w:pPr>
      <w:r>
        <w:t>Extra stuff:</w:t>
      </w:r>
    </w:p>
    <w:p w14:paraId="4B69BBE3" w14:textId="77777777" w:rsidR="00A26296" w:rsidRDefault="00A26296">
      <w:pPr>
        <w:pStyle w:val="Commentaire"/>
      </w:pPr>
      <w:r>
        <w:t>(Li et al., a)</w:t>
      </w:r>
    </w:p>
    <w:p w14:paraId="3A84D6BE" w14:textId="77777777" w:rsidR="00A26296" w:rsidRDefault="00A26296">
      <w:pPr>
        <w:pStyle w:val="Commentaire"/>
      </w:pPr>
    </w:p>
    <w:p w14:paraId="467384D1" w14:textId="77777777" w:rsidR="00A26296" w:rsidRDefault="00A26296">
      <w:pPr>
        <w:pStyle w:val="Commentaire"/>
      </w:pPr>
      <w:r>
        <w:t>Correct:</w:t>
      </w:r>
    </w:p>
    <w:p w14:paraId="1B76EE21" w14:textId="77777777" w:rsidR="00A26296" w:rsidRDefault="00A26296">
      <w:pPr>
        <w:pStyle w:val="Commentaire"/>
      </w:pPr>
      <w:r>
        <w:t>C. Li et al. (2020)</w:t>
      </w:r>
    </w:p>
    <w:p w14:paraId="57005523" w14:textId="3C9A39F6" w:rsidR="00A26296" w:rsidRDefault="00A26296">
      <w:pPr>
        <w:pStyle w:val="Commentaire"/>
      </w:pPr>
      <w:r>
        <w:t>(C. Li et al., 2020)</w:t>
      </w:r>
    </w:p>
  </w:comment>
  <w:comment w:id="6899" w:author="Robin Matthews" w:date="2021-07-13T15:16:00Z" w:initials="RM">
    <w:p w14:paraId="1400E5CF" w14:textId="77777777" w:rsidR="00A26296" w:rsidRDefault="00A26296">
      <w:pPr>
        <w:pStyle w:val="Commentaire"/>
      </w:pPr>
      <w:r>
        <w:rPr>
          <w:rStyle w:val="Marquedecommentaire"/>
        </w:rPr>
        <w:annotationRef/>
      </w:r>
      <w:r>
        <w:t>Not found:</w:t>
      </w:r>
    </w:p>
    <w:p w14:paraId="317933DF" w14:textId="77777777" w:rsidR="00A26296" w:rsidRDefault="00A26296">
      <w:pPr>
        <w:pStyle w:val="Commentaire"/>
      </w:pPr>
      <w:r>
        <w:t>C. Li et al.</w:t>
      </w:r>
    </w:p>
    <w:p w14:paraId="38D5E804" w14:textId="77777777" w:rsidR="00A26296" w:rsidRDefault="00A26296">
      <w:pPr>
        <w:pStyle w:val="Commentaire"/>
      </w:pPr>
    </w:p>
    <w:p w14:paraId="11BF7407" w14:textId="77777777" w:rsidR="00A26296" w:rsidRDefault="00A26296">
      <w:pPr>
        <w:pStyle w:val="Commentaire"/>
      </w:pPr>
      <w:r>
        <w:t>Extra stuff:</w:t>
      </w:r>
    </w:p>
    <w:p w14:paraId="4D8270FD" w14:textId="77777777" w:rsidR="00A26296" w:rsidRDefault="00A26296">
      <w:pPr>
        <w:pStyle w:val="Commentaire"/>
      </w:pPr>
      <w:r>
        <w:t xml:space="preserve">(Li et al., </w:t>
      </w:r>
    </w:p>
    <w:p w14:paraId="3FC885DA" w14:textId="77777777" w:rsidR="00A26296" w:rsidRDefault="00A26296">
      <w:pPr>
        <w:pStyle w:val="Commentaire"/>
      </w:pPr>
    </w:p>
    <w:p w14:paraId="138A04E1" w14:textId="77777777" w:rsidR="00A26296" w:rsidRDefault="00A26296">
      <w:pPr>
        <w:pStyle w:val="Commentaire"/>
      </w:pPr>
      <w:r>
        <w:t>Correct:</w:t>
      </w:r>
    </w:p>
    <w:p w14:paraId="183EC5FB" w14:textId="77777777" w:rsidR="00A26296" w:rsidRDefault="00A26296">
      <w:pPr>
        <w:pStyle w:val="Commentaire"/>
      </w:pPr>
      <w:r>
        <w:t>C. Li et al. (2020)</w:t>
      </w:r>
    </w:p>
    <w:p w14:paraId="600D3F73" w14:textId="3B3DF358" w:rsidR="00A26296" w:rsidRDefault="00A26296">
      <w:pPr>
        <w:pStyle w:val="Commentaire"/>
      </w:pPr>
      <w:r>
        <w:t>(C. Li et al., 2020)</w:t>
      </w:r>
    </w:p>
  </w:comment>
  <w:comment w:id="6901" w:author="Robin Matthews" w:date="2021-07-13T15:16:00Z" w:initials="RM">
    <w:p w14:paraId="1C258634" w14:textId="77777777" w:rsidR="00A26296" w:rsidRDefault="00A26296">
      <w:pPr>
        <w:pStyle w:val="Commentaire"/>
      </w:pPr>
      <w:r>
        <w:rPr>
          <w:rStyle w:val="Marquedecommentaire"/>
        </w:rPr>
        <w:annotationRef/>
      </w:r>
      <w:r>
        <w:t>Not found:</w:t>
      </w:r>
    </w:p>
    <w:p w14:paraId="46C11FFF" w14:textId="77777777" w:rsidR="00A26296" w:rsidRDefault="00A26296">
      <w:pPr>
        <w:pStyle w:val="Commentaire"/>
      </w:pPr>
      <w:r>
        <w:t>C. Li et al.</w:t>
      </w:r>
    </w:p>
    <w:p w14:paraId="54E6519A" w14:textId="77777777" w:rsidR="00A26296" w:rsidRDefault="00A26296">
      <w:pPr>
        <w:pStyle w:val="Commentaire"/>
      </w:pPr>
    </w:p>
    <w:p w14:paraId="6F3954FB" w14:textId="77777777" w:rsidR="00A26296" w:rsidRDefault="00A26296">
      <w:pPr>
        <w:pStyle w:val="Commentaire"/>
      </w:pPr>
      <w:r>
        <w:t>Extra stuff:</w:t>
      </w:r>
    </w:p>
    <w:p w14:paraId="50893F18" w14:textId="77777777" w:rsidR="00A26296" w:rsidRDefault="00A26296">
      <w:pPr>
        <w:pStyle w:val="Commentaire"/>
      </w:pPr>
      <w:r>
        <w:t>(Li et al., a)</w:t>
      </w:r>
    </w:p>
    <w:p w14:paraId="71C8BB0F" w14:textId="77777777" w:rsidR="00A26296" w:rsidRDefault="00A26296">
      <w:pPr>
        <w:pStyle w:val="Commentaire"/>
      </w:pPr>
    </w:p>
    <w:p w14:paraId="3D13181D" w14:textId="77777777" w:rsidR="00A26296" w:rsidRDefault="00A26296">
      <w:pPr>
        <w:pStyle w:val="Commentaire"/>
      </w:pPr>
      <w:r>
        <w:t>Correct:</w:t>
      </w:r>
    </w:p>
    <w:p w14:paraId="70AD6B5E" w14:textId="77777777" w:rsidR="00A26296" w:rsidRDefault="00A26296">
      <w:pPr>
        <w:pStyle w:val="Commentaire"/>
      </w:pPr>
      <w:r>
        <w:t>C. Li et al. (2020)</w:t>
      </w:r>
    </w:p>
    <w:p w14:paraId="4B539BC1" w14:textId="47FCD9DA" w:rsidR="00A26296" w:rsidRDefault="00A26296">
      <w:pPr>
        <w:pStyle w:val="Commentaire"/>
      </w:pPr>
      <w:r>
        <w:t>(C. Li et al., 2020)</w:t>
      </w:r>
    </w:p>
  </w:comment>
  <w:comment w:id="6906" w:author="Robin Matthews" w:date="2021-07-13T15:16:00Z" w:initials="RM">
    <w:p w14:paraId="77E2A56C" w14:textId="77777777" w:rsidR="00A26296" w:rsidRDefault="00A26296">
      <w:pPr>
        <w:pStyle w:val="Commentaire"/>
      </w:pPr>
      <w:r>
        <w:rPr>
          <w:rStyle w:val="Marquedecommentaire"/>
        </w:rPr>
        <w:annotationRef/>
      </w:r>
      <w:r>
        <w:t>Not found:</w:t>
      </w:r>
    </w:p>
    <w:p w14:paraId="5687FC43" w14:textId="77777777" w:rsidR="00A26296" w:rsidRDefault="00A26296">
      <w:pPr>
        <w:pStyle w:val="Commentaire"/>
      </w:pPr>
      <w:r>
        <w:t>2020b</w:t>
      </w:r>
    </w:p>
    <w:p w14:paraId="34496CA6" w14:textId="77777777" w:rsidR="00A26296" w:rsidRDefault="00A26296">
      <w:pPr>
        <w:pStyle w:val="Commentaire"/>
      </w:pPr>
    </w:p>
    <w:p w14:paraId="6588B4D9" w14:textId="77777777" w:rsidR="00A26296" w:rsidRDefault="00A26296">
      <w:pPr>
        <w:pStyle w:val="Commentaire"/>
      </w:pPr>
      <w:r>
        <w:t>Extra stuff:</w:t>
      </w:r>
    </w:p>
    <w:p w14:paraId="29EB79D8" w14:textId="77777777" w:rsidR="00A26296" w:rsidRDefault="00A26296">
      <w:pPr>
        <w:pStyle w:val="Commentaire"/>
      </w:pPr>
      <w:r>
        <w:t>(, 2020</w:t>
      </w:r>
    </w:p>
    <w:p w14:paraId="38DC4F15" w14:textId="77777777" w:rsidR="00A26296" w:rsidRDefault="00A26296">
      <w:pPr>
        <w:pStyle w:val="Commentaire"/>
      </w:pPr>
    </w:p>
    <w:p w14:paraId="087DA0A7" w14:textId="77777777" w:rsidR="00A26296" w:rsidRDefault="00A26296">
      <w:pPr>
        <w:pStyle w:val="Commentaire"/>
      </w:pPr>
      <w:r>
        <w:t>Correct:</w:t>
      </w:r>
    </w:p>
    <w:p w14:paraId="5D41F6CC" w14:textId="77777777" w:rsidR="00A26296" w:rsidRDefault="00A26296">
      <w:pPr>
        <w:pStyle w:val="Commentaire"/>
      </w:pPr>
      <w:r>
        <w:t>Sun et al. (2020b)</w:t>
      </w:r>
    </w:p>
    <w:p w14:paraId="14935BF2" w14:textId="46A5E85F" w:rsidR="00A26296" w:rsidRDefault="00A26296">
      <w:pPr>
        <w:pStyle w:val="Commentaire"/>
      </w:pPr>
      <w:r>
        <w:t>(Sun et al., 2020b)</w:t>
      </w:r>
    </w:p>
  </w:comment>
  <w:comment w:id="6908" w:author="Robin Matthews" w:date="2021-07-13T15:16:00Z" w:initials="RM">
    <w:p w14:paraId="0BB367FC" w14:textId="77777777" w:rsidR="00A26296" w:rsidRDefault="00A26296">
      <w:pPr>
        <w:pStyle w:val="Commentaire"/>
      </w:pPr>
      <w:r>
        <w:rPr>
          <w:rStyle w:val="Marquedecommentaire"/>
        </w:rPr>
        <w:annotationRef/>
      </w:r>
      <w:r>
        <w:t>Extra stuff:</w:t>
      </w:r>
    </w:p>
    <w:p w14:paraId="79076E6A" w14:textId="77777777" w:rsidR="00A26296" w:rsidRDefault="00A26296">
      <w:pPr>
        <w:pStyle w:val="Commentaire"/>
      </w:pPr>
      <w:r>
        <w:t xml:space="preserve">, </w:t>
      </w:r>
    </w:p>
    <w:p w14:paraId="50AE2D59" w14:textId="77777777" w:rsidR="00A26296" w:rsidRDefault="00A26296">
      <w:pPr>
        <w:pStyle w:val="Commentaire"/>
      </w:pPr>
    </w:p>
    <w:p w14:paraId="5D7FA2D0" w14:textId="77777777" w:rsidR="00A26296" w:rsidRDefault="00A26296">
      <w:pPr>
        <w:pStyle w:val="Commentaire"/>
      </w:pPr>
      <w:r>
        <w:t>Correct:</w:t>
      </w:r>
    </w:p>
    <w:p w14:paraId="07F27E33" w14:textId="77777777" w:rsidR="00A26296" w:rsidRDefault="00A26296">
      <w:pPr>
        <w:pStyle w:val="Commentaire"/>
      </w:pPr>
      <w:r>
        <w:t>Dunn et al. (2020)</w:t>
      </w:r>
    </w:p>
    <w:p w14:paraId="4F8037AB" w14:textId="7CE031B5" w:rsidR="00A26296" w:rsidRDefault="00A26296">
      <w:pPr>
        <w:pStyle w:val="Commentaire"/>
      </w:pPr>
      <w:r>
        <w:t>(Dunn et al., 2020)</w:t>
      </w:r>
    </w:p>
  </w:comment>
  <w:comment w:id="6909" w:author="Robin Matthews" w:date="2021-07-13T15:16:00Z" w:initials="RM">
    <w:p w14:paraId="518E0655" w14:textId="77777777" w:rsidR="00A26296" w:rsidRDefault="00A26296">
      <w:pPr>
        <w:pStyle w:val="Commentaire"/>
      </w:pPr>
      <w:r>
        <w:rPr>
          <w:rStyle w:val="Marquedecommentaire"/>
        </w:rPr>
        <w:annotationRef/>
      </w:r>
      <w:r>
        <w:t>Extra stuff:</w:t>
      </w:r>
    </w:p>
    <w:p w14:paraId="202C500A" w14:textId="77777777" w:rsidR="00A26296" w:rsidRDefault="00A26296">
      <w:pPr>
        <w:pStyle w:val="Commentaire"/>
      </w:pPr>
      <w:r>
        <w:t xml:space="preserve">, </w:t>
      </w:r>
    </w:p>
    <w:p w14:paraId="36BFE2A9" w14:textId="77777777" w:rsidR="00A26296" w:rsidRDefault="00A26296">
      <w:pPr>
        <w:pStyle w:val="Commentaire"/>
      </w:pPr>
    </w:p>
    <w:p w14:paraId="66920110" w14:textId="77777777" w:rsidR="00A26296" w:rsidRDefault="00A26296">
      <w:pPr>
        <w:pStyle w:val="Commentaire"/>
      </w:pPr>
      <w:r>
        <w:t>Correct:</w:t>
      </w:r>
    </w:p>
    <w:p w14:paraId="481B654D" w14:textId="77777777" w:rsidR="00A26296" w:rsidRDefault="00A26296">
      <w:pPr>
        <w:pStyle w:val="Commentaire"/>
      </w:pPr>
      <w:r>
        <w:t>Dereczynski et al. (2020)</w:t>
      </w:r>
    </w:p>
    <w:p w14:paraId="083ADED2" w14:textId="5E0A1CC1" w:rsidR="00A26296" w:rsidRDefault="00A26296">
      <w:pPr>
        <w:pStyle w:val="Commentaire"/>
      </w:pPr>
      <w:r>
        <w:t>(Dereczynski et al., 2020)</w:t>
      </w:r>
    </w:p>
  </w:comment>
  <w:comment w:id="6910" w:author="Robin Matthews" w:date="2021-07-13T15:16:00Z" w:initials="RM">
    <w:p w14:paraId="125FA0EF" w14:textId="77777777" w:rsidR="00A26296" w:rsidRDefault="00A26296">
      <w:pPr>
        <w:pStyle w:val="Commentaire"/>
      </w:pPr>
      <w:r>
        <w:rPr>
          <w:rStyle w:val="Marquedecommentaire"/>
        </w:rPr>
        <w:annotationRef/>
      </w:r>
      <w:r>
        <w:t>Extra stuff:</w:t>
      </w:r>
    </w:p>
    <w:p w14:paraId="16B881CF" w14:textId="77777777" w:rsidR="00A26296" w:rsidRDefault="00A26296">
      <w:pPr>
        <w:pStyle w:val="Commentaire"/>
      </w:pPr>
      <w:r>
        <w:t>, )</w:t>
      </w:r>
    </w:p>
    <w:p w14:paraId="474CFEAC" w14:textId="77777777" w:rsidR="00A26296" w:rsidRDefault="00A26296">
      <w:pPr>
        <w:pStyle w:val="Commentaire"/>
      </w:pPr>
    </w:p>
    <w:p w14:paraId="0725E37C" w14:textId="77777777" w:rsidR="00A26296" w:rsidRDefault="00A26296">
      <w:pPr>
        <w:pStyle w:val="Commentaire"/>
      </w:pPr>
      <w:r>
        <w:t>Correct:</w:t>
      </w:r>
    </w:p>
    <w:p w14:paraId="0E5BB425" w14:textId="77777777" w:rsidR="00A26296" w:rsidRDefault="00A26296">
      <w:pPr>
        <w:pStyle w:val="Commentaire"/>
      </w:pPr>
      <w:r>
        <w:t>Olmo et al. (2020)</w:t>
      </w:r>
    </w:p>
    <w:p w14:paraId="51AB5928" w14:textId="6F1AB127" w:rsidR="00A26296" w:rsidRDefault="00A26296">
      <w:pPr>
        <w:pStyle w:val="Commentaire"/>
      </w:pPr>
      <w:r>
        <w:t>(Olmo et al., 2020)</w:t>
      </w:r>
    </w:p>
  </w:comment>
  <w:comment w:id="6911" w:author="Robin Matthews" w:date="2021-07-13T15:16:00Z" w:initials="RM">
    <w:p w14:paraId="6E95CEBE" w14:textId="77777777" w:rsidR="00A26296" w:rsidRDefault="00A26296">
      <w:pPr>
        <w:pStyle w:val="Commentaire"/>
      </w:pPr>
      <w:r>
        <w:rPr>
          <w:rStyle w:val="Marquedecommentaire"/>
        </w:rPr>
        <w:annotationRef/>
      </w:r>
      <w:r>
        <w:t>Not found:</w:t>
      </w:r>
    </w:p>
    <w:p w14:paraId="3D4D52C9" w14:textId="77777777" w:rsidR="00A26296" w:rsidRDefault="00A26296">
      <w:pPr>
        <w:pStyle w:val="Commentaire"/>
      </w:pPr>
      <w:r>
        <w:t>S. Li et al.</w:t>
      </w:r>
    </w:p>
    <w:p w14:paraId="412F5434" w14:textId="77777777" w:rsidR="00A26296" w:rsidRDefault="00A26296">
      <w:pPr>
        <w:pStyle w:val="Commentaire"/>
      </w:pPr>
    </w:p>
    <w:p w14:paraId="4E5B3207" w14:textId="77777777" w:rsidR="00A26296" w:rsidRDefault="00A26296">
      <w:pPr>
        <w:pStyle w:val="Commentaire"/>
      </w:pPr>
      <w:r>
        <w:t>Extra stuff:</w:t>
      </w:r>
    </w:p>
    <w:p w14:paraId="2524048B" w14:textId="77777777" w:rsidR="00A26296" w:rsidRDefault="00A26296">
      <w:pPr>
        <w:pStyle w:val="Commentaire"/>
      </w:pPr>
      <w:r>
        <w:t>(Li et al., d)</w:t>
      </w:r>
    </w:p>
    <w:p w14:paraId="325C6F4E" w14:textId="77777777" w:rsidR="00A26296" w:rsidRDefault="00A26296">
      <w:pPr>
        <w:pStyle w:val="Commentaire"/>
      </w:pPr>
    </w:p>
    <w:p w14:paraId="2D0C068B" w14:textId="77777777" w:rsidR="00A26296" w:rsidRDefault="00A26296">
      <w:pPr>
        <w:pStyle w:val="Commentaire"/>
      </w:pPr>
      <w:r>
        <w:t>Correct:</w:t>
      </w:r>
    </w:p>
    <w:p w14:paraId="2DE36E1B" w14:textId="77777777" w:rsidR="00A26296" w:rsidRDefault="00A26296">
      <w:pPr>
        <w:pStyle w:val="Commentaire"/>
      </w:pPr>
      <w:r>
        <w:t>S. Li et al. (2019)</w:t>
      </w:r>
    </w:p>
    <w:p w14:paraId="0F4E88CB" w14:textId="0903D98E" w:rsidR="00A26296" w:rsidRDefault="00A26296">
      <w:pPr>
        <w:pStyle w:val="Commentaire"/>
      </w:pPr>
      <w:r>
        <w:t>(S. Li et al., 2019)</w:t>
      </w:r>
    </w:p>
  </w:comment>
  <w:comment w:id="6919" w:author="Robin Matthews" w:date="2021-07-13T15:16:00Z" w:initials="RM">
    <w:p w14:paraId="21EFA756" w14:textId="77777777" w:rsidR="00A26296" w:rsidRDefault="00A26296">
      <w:pPr>
        <w:pStyle w:val="Commentaire"/>
      </w:pPr>
      <w:r>
        <w:rPr>
          <w:rStyle w:val="Marquedecommentaire"/>
        </w:rPr>
        <w:annotationRef/>
      </w:r>
      <w:r>
        <w:t>Not found:</w:t>
      </w:r>
    </w:p>
    <w:p w14:paraId="6FC4D821" w14:textId="77777777" w:rsidR="00A26296" w:rsidRDefault="00A26296">
      <w:pPr>
        <w:pStyle w:val="Commentaire"/>
      </w:pPr>
      <w:r>
        <w:t>C. Li et al.</w:t>
      </w:r>
    </w:p>
    <w:p w14:paraId="55519C15" w14:textId="77777777" w:rsidR="00A26296" w:rsidRDefault="00A26296">
      <w:pPr>
        <w:pStyle w:val="Commentaire"/>
      </w:pPr>
    </w:p>
    <w:p w14:paraId="712A6AB6" w14:textId="77777777" w:rsidR="00A26296" w:rsidRDefault="00A26296">
      <w:pPr>
        <w:pStyle w:val="Commentaire"/>
      </w:pPr>
      <w:r>
        <w:t>Extra stuff:</w:t>
      </w:r>
    </w:p>
    <w:p w14:paraId="31F31774" w14:textId="77777777" w:rsidR="00A26296" w:rsidRDefault="00A26296">
      <w:pPr>
        <w:pStyle w:val="Commentaire"/>
      </w:pPr>
      <w:r>
        <w:t xml:space="preserve">(Li et al., </w:t>
      </w:r>
    </w:p>
    <w:p w14:paraId="492176DE" w14:textId="77777777" w:rsidR="00A26296" w:rsidRDefault="00A26296">
      <w:pPr>
        <w:pStyle w:val="Commentaire"/>
      </w:pPr>
    </w:p>
    <w:p w14:paraId="7FD73520" w14:textId="77777777" w:rsidR="00A26296" w:rsidRDefault="00A26296">
      <w:pPr>
        <w:pStyle w:val="Commentaire"/>
      </w:pPr>
      <w:r>
        <w:t>Correct:</w:t>
      </w:r>
    </w:p>
    <w:p w14:paraId="6296EA7C" w14:textId="77777777" w:rsidR="00A26296" w:rsidRDefault="00A26296">
      <w:pPr>
        <w:pStyle w:val="Commentaire"/>
      </w:pPr>
      <w:r>
        <w:t>C. Li et al. (2020)</w:t>
      </w:r>
    </w:p>
    <w:p w14:paraId="7C53703D" w14:textId="52AE7C46" w:rsidR="00A26296" w:rsidRDefault="00A26296">
      <w:pPr>
        <w:pStyle w:val="Commentaire"/>
      </w:pPr>
      <w:r>
        <w:t>(C. Li et al., 2020)</w:t>
      </w:r>
    </w:p>
  </w:comment>
  <w:comment w:id="6921" w:author="Robin Matthews" w:date="2021-07-13T15:16:00Z" w:initials="RM">
    <w:p w14:paraId="18D595E5" w14:textId="77777777" w:rsidR="00A26296" w:rsidRDefault="00A26296">
      <w:pPr>
        <w:pStyle w:val="Commentaire"/>
      </w:pPr>
      <w:r>
        <w:rPr>
          <w:rStyle w:val="Marquedecommentaire"/>
        </w:rPr>
        <w:annotationRef/>
      </w:r>
      <w:r>
        <w:t>Not found:</w:t>
      </w:r>
    </w:p>
    <w:p w14:paraId="5012BC75" w14:textId="77777777" w:rsidR="00A26296" w:rsidRDefault="00A26296">
      <w:pPr>
        <w:pStyle w:val="Commentaire"/>
      </w:pPr>
      <w:r>
        <w:t>2014a</w:t>
      </w:r>
    </w:p>
    <w:p w14:paraId="6D9BE9E0" w14:textId="77777777" w:rsidR="00A26296" w:rsidRDefault="00A26296">
      <w:pPr>
        <w:pStyle w:val="Commentaire"/>
      </w:pPr>
    </w:p>
    <w:p w14:paraId="610C16AC" w14:textId="77777777" w:rsidR="00A26296" w:rsidRDefault="00A26296">
      <w:pPr>
        <w:pStyle w:val="Commentaire"/>
      </w:pPr>
      <w:r>
        <w:t>Extra stuff:</w:t>
      </w:r>
    </w:p>
    <w:p w14:paraId="4059DCC2" w14:textId="77777777" w:rsidR="00A26296" w:rsidRDefault="00A26296">
      <w:pPr>
        <w:pStyle w:val="Commentaire"/>
      </w:pPr>
      <w:r>
        <w:t>, 2014)</w:t>
      </w:r>
    </w:p>
    <w:p w14:paraId="35947EBE" w14:textId="77777777" w:rsidR="00A26296" w:rsidRDefault="00A26296">
      <w:pPr>
        <w:pStyle w:val="Commentaire"/>
      </w:pPr>
    </w:p>
    <w:p w14:paraId="505883B0" w14:textId="77777777" w:rsidR="00A26296" w:rsidRDefault="00A26296">
      <w:pPr>
        <w:pStyle w:val="Commentaire"/>
      </w:pPr>
      <w:r>
        <w:t>Correct:</w:t>
      </w:r>
    </w:p>
    <w:p w14:paraId="78A2B69B" w14:textId="77777777" w:rsidR="00A26296" w:rsidRDefault="00A26296">
      <w:pPr>
        <w:pStyle w:val="Commentaire"/>
      </w:pPr>
      <w:r>
        <w:t>Chou et al. (2014a)</w:t>
      </w:r>
    </w:p>
    <w:p w14:paraId="602F66DA" w14:textId="15444961" w:rsidR="00A26296" w:rsidRDefault="00A26296">
      <w:pPr>
        <w:pStyle w:val="Commentaire"/>
      </w:pPr>
      <w:r>
        <w:t>(Chou et al., 2014a)</w:t>
      </w:r>
    </w:p>
  </w:comment>
  <w:comment w:id="6924" w:author="Robin Matthews" w:date="2021-07-13T15:16:00Z" w:initials="RM">
    <w:p w14:paraId="517FC0BE" w14:textId="77777777" w:rsidR="00A26296" w:rsidRDefault="00A26296">
      <w:pPr>
        <w:pStyle w:val="Commentaire"/>
      </w:pPr>
      <w:r>
        <w:rPr>
          <w:rStyle w:val="Marquedecommentaire"/>
        </w:rPr>
        <w:annotationRef/>
      </w:r>
      <w:r>
        <w:t>Not found:</w:t>
      </w:r>
    </w:p>
    <w:p w14:paraId="2D025093" w14:textId="77777777" w:rsidR="00A26296" w:rsidRDefault="00A26296">
      <w:pPr>
        <w:pStyle w:val="Commentaire"/>
      </w:pPr>
      <w:r>
        <w:t>C. Li et al.</w:t>
      </w:r>
    </w:p>
    <w:p w14:paraId="5DCF82CD" w14:textId="77777777" w:rsidR="00A26296" w:rsidRDefault="00A26296">
      <w:pPr>
        <w:pStyle w:val="Commentaire"/>
      </w:pPr>
    </w:p>
    <w:p w14:paraId="4BFB59AA" w14:textId="77777777" w:rsidR="00A26296" w:rsidRDefault="00A26296">
      <w:pPr>
        <w:pStyle w:val="Commentaire"/>
      </w:pPr>
      <w:r>
        <w:t>Extra stuff:</w:t>
      </w:r>
    </w:p>
    <w:p w14:paraId="475BD3AB" w14:textId="77777777" w:rsidR="00A26296" w:rsidRDefault="00A26296">
      <w:pPr>
        <w:pStyle w:val="Commentaire"/>
      </w:pPr>
      <w:r>
        <w:t xml:space="preserve">(Li et al., </w:t>
      </w:r>
    </w:p>
    <w:p w14:paraId="6EBBFB1F" w14:textId="77777777" w:rsidR="00A26296" w:rsidRDefault="00A26296">
      <w:pPr>
        <w:pStyle w:val="Commentaire"/>
      </w:pPr>
    </w:p>
    <w:p w14:paraId="0ABC4FB6" w14:textId="77777777" w:rsidR="00A26296" w:rsidRDefault="00A26296">
      <w:pPr>
        <w:pStyle w:val="Commentaire"/>
      </w:pPr>
      <w:r>
        <w:t>Correct:</w:t>
      </w:r>
    </w:p>
    <w:p w14:paraId="4AF1CA3B" w14:textId="77777777" w:rsidR="00A26296" w:rsidRDefault="00A26296">
      <w:pPr>
        <w:pStyle w:val="Commentaire"/>
      </w:pPr>
      <w:r>
        <w:t>C. Li et al. (2020)</w:t>
      </w:r>
    </w:p>
    <w:p w14:paraId="11B16F18" w14:textId="38E80855" w:rsidR="00A26296" w:rsidRDefault="00A26296">
      <w:pPr>
        <w:pStyle w:val="Commentaire"/>
      </w:pPr>
      <w:r>
        <w:t>(C. Li et al., 2020)</w:t>
      </w:r>
    </w:p>
  </w:comment>
  <w:comment w:id="6926" w:author="Robin Matthews" w:date="2021-07-13T15:16:00Z" w:initials="RM">
    <w:p w14:paraId="63AE3387" w14:textId="77777777" w:rsidR="00A26296" w:rsidRDefault="00A26296">
      <w:pPr>
        <w:pStyle w:val="Commentaire"/>
      </w:pPr>
      <w:r>
        <w:rPr>
          <w:rStyle w:val="Marquedecommentaire"/>
        </w:rPr>
        <w:annotationRef/>
      </w:r>
      <w:r>
        <w:t>Not found:</w:t>
      </w:r>
    </w:p>
    <w:p w14:paraId="509CE4F7" w14:textId="77777777" w:rsidR="00A26296" w:rsidRDefault="00A26296">
      <w:pPr>
        <w:pStyle w:val="Commentaire"/>
      </w:pPr>
      <w:r>
        <w:t>2014a</w:t>
      </w:r>
    </w:p>
    <w:p w14:paraId="1E65E1A7" w14:textId="77777777" w:rsidR="00A26296" w:rsidRDefault="00A26296">
      <w:pPr>
        <w:pStyle w:val="Commentaire"/>
      </w:pPr>
    </w:p>
    <w:p w14:paraId="08F0106A" w14:textId="77777777" w:rsidR="00A26296" w:rsidRDefault="00A26296">
      <w:pPr>
        <w:pStyle w:val="Commentaire"/>
      </w:pPr>
      <w:r>
        <w:t>Extra stuff:</w:t>
      </w:r>
    </w:p>
    <w:p w14:paraId="630DA592" w14:textId="77777777" w:rsidR="00A26296" w:rsidRDefault="00A26296">
      <w:pPr>
        <w:pStyle w:val="Commentaire"/>
      </w:pPr>
      <w:r>
        <w:t>, 2014)</w:t>
      </w:r>
    </w:p>
    <w:p w14:paraId="148A8A69" w14:textId="77777777" w:rsidR="00A26296" w:rsidRDefault="00A26296">
      <w:pPr>
        <w:pStyle w:val="Commentaire"/>
      </w:pPr>
    </w:p>
    <w:p w14:paraId="0BFD0E0A" w14:textId="77777777" w:rsidR="00A26296" w:rsidRDefault="00A26296">
      <w:pPr>
        <w:pStyle w:val="Commentaire"/>
      </w:pPr>
      <w:r>
        <w:t>Correct:</w:t>
      </w:r>
    </w:p>
    <w:p w14:paraId="3BBFF29A" w14:textId="77777777" w:rsidR="00A26296" w:rsidRDefault="00A26296">
      <w:pPr>
        <w:pStyle w:val="Commentaire"/>
      </w:pPr>
      <w:r>
        <w:t>Chou et al. (2014a)</w:t>
      </w:r>
    </w:p>
    <w:p w14:paraId="0AF08E5E" w14:textId="4DCAC50D" w:rsidR="00A26296" w:rsidRDefault="00A26296">
      <w:pPr>
        <w:pStyle w:val="Commentaire"/>
      </w:pPr>
      <w:r>
        <w:t>(Chou et al., 2014a)</w:t>
      </w:r>
    </w:p>
  </w:comment>
  <w:comment w:id="6929" w:author="Robin Matthews" w:date="2021-07-13T15:16:00Z" w:initials="RM">
    <w:p w14:paraId="2C6B148A" w14:textId="77777777" w:rsidR="00A26296" w:rsidRDefault="00A26296">
      <w:pPr>
        <w:pStyle w:val="Commentaire"/>
      </w:pPr>
      <w:r>
        <w:rPr>
          <w:rStyle w:val="Marquedecommentaire"/>
        </w:rPr>
        <w:annotationRef/>
      </w:r>
      <w:r>
        <w:t>Not found:</w:t>
      </w:r>
    </w:p>
    <w:p w14:paraId="4883552D" w14:textId="77777777" w:rsidR="00A26296" w:rsidRDefault="00A26296">
      <w:pPr>
        <w:pStyle w:val="Commentaire"/>
      </w:pPr>
      <w:r>
        <w:t>C. Li et al.</w:t>
      </w:r>
    </w:p>
    <w:p w14:paraId="278D3009" w14:textId="77777777" w:rsidR="00A26296" w:rsidRDefault="00A26296">
      <w:pPr>
        <w:pStyle w:val="Commentaire"/>
      </w:pPr>
    </w:p>
    <w:p w14:paraId="244D03E6" w14:textId="77777777" w:rsidR="00A26296" w:rsidRDefault="00A26296">
      <w:pPr>
        <w:pStyle w:val="Commentaire"/>
      </w:pPr>
      <w:r>
        <w:t>Extra stuff:</w:t>
      </w:r>
    </w:p>
    <w:p w14:paraId="172C5CF5" w14:textId="77777777" w:rsidR="00A26296" w:rsidRDefault="00A26296">
      <w:pPr>
        <w:pStyle w:val="Commentaire"/>
      </w:pPr>
      <w:r>
        <w:t xml:space="preserve">(Li et al., </w:t>
      </w:r>
    </w:p>
    <w:p w14:paraId="67E53A79" w14:textId="77777777" w:rsidR="00A26296" w:rsidRDefault="00A26296">
      <w:pPr>
        <w:pStyle w:val="Commentaire"/>
      </w:pPr>
    </w:p>
    <w:p w14:paraId="27E1EA16" w14:textId="77777777" w:rsidR="00A26296" w:rsidRDefault="00A26296">
      <w:pPr>
        <w:pStyle w:val="Commentaire"/>
      </w:pPr>
      <w:r>
        <w:t>Correct:</w:t>
      </w:r>
    </w:p>
    <w:p w14:paraId="04F8B013" w14:textId="77777777" w:rsidR="00A26296" w:rsidRDefault="00A26296">
      <w:pPr>
        <w:pStyle w:val="Commentaire"/>
      </w:pPr>
      <w:r>
        <w:t>C. Li et al. (2020)</w:t>
      </w:r>
    </w:p>
    <w:p w14:paraId="61DD27E8" w14:textId="53876EE4" w:rsidR="00A26296" w:rsidRDefault="00A26296">
      <w:pPr>
        <w:pStyle w:val="Commentaire"/>
      </w:pPr>
      <w:r>
        <w:t>(C. Li et al., 2020)</w:t>
      </w:r>
    </w:p>
  </w:comment>
  <w:comment w:id="6931" w:author="Robin Matthews" w:date="2021-07-13T15:16:00Z" w:initials="RM">
    <w:p w14:paraId="48EAE1EB" w14:textId="77777777" w:rsidR="00A26296" w:rsidRDefault="00A26296">
      <w:pPr>
        <w:pStyle w:val="Commentaire"/>
      </w:pPr>
      <w:r>
        <w:rPr>
          <w:rStyle w:val="Marquedecommentaire"/>
        </w:rPr>
        <w:annotationRef/>
      </w:r>
      <w:r>
        <w:t>Not found:</w:t>
      </w:r>
    </w:p>
    <w:p w14:paraId="2456CDC7" w14:textId="77777777" w:rsidR="00A26296" w:rsidRDefault="00A26296">
      <w:pPr>
        <w:pStyle w:val="Commentaire"/>
      </w:pPr>
      <w:r>
        <w:t>2014a</w:t>
      </w:r>
    </w:p>
    <w:p w14:paraId="59FD1BAF" w14:textId="77777777" w:rsidR="00A26296" w:rsidRDefault="00A26296">
      <w:pPr>
        <w:pStyle w:val="Commentaire"/>
      </w:pPr>
    </w:p>
    <w:p w14:paraId="72CEDFE1" w14:textId="77777777" w:rsidR="00A26296" w:rsidRDefault="00A26296">
      <w:pPr>
        <w:pStyle w:val="Commentaire"/>
      </w:pPr>
      <w:r>
        <w:t>Extra stuff:</w:t>
      </w:r>
    </w:p>
    <w:p w14:paraId="27B1A056" w14:textId="77777777" w:rsidR="00A26296" w:rsidRDefault="00A26296">
      <w:pPr>
        <w:pStyle w:val="Commentaire"/>
      </w:pPr>
      <w:r>
        <w:t>, 2014)</w:t>
      </w:r>
    </w:p>
    <w:p w14:paraId="72C66388" w14:textId="77777777" w:rsidR="00A26296" w:rsidRDefault="00A26296">
      <w:pPr>
        <w:pStyle w:val="Commentaire"/>
      </w:pPr>
    </w:p>
    <w:p w14:paraId="5AA51FF1" w14:textId="77777777" w:rsidR="00A26296" w:rsidRDefault="00A26296">
      <w:pPr>
        <w:pStyle w:val="Commentaire"/>
      </w:pPr>
      <w:r>
        <w:t>Correct:</w:t>
      </w:r>
    </w:p>
    <w:p w14:paraId="74AD84C8" w14:textId="77777777" w:rsidR="00A26296" w:rsidRDefault="00A26296">
      <w:pPr>
        <w:pStyle w:val="Commentaire"/>
      </w:pPr>
      <w:r>
        <w:t>Chou et al. (2014a)</w:t>
      </w:r>
    </w:p>
    <w:p w14:paraId="0F490D00" w14:textId="3FCBEB6F" w:rsidR="00A26296" w:rsidRDefault="00A26296">
      <w:pPr>
        <w:pStyle w:val="Commentaire"/>
      </w:pPr>
      <w:r>
        <w:t>(Chou et al., 2014a)</w:t>
      </w:r>
    </w:p>
  </w:comment>
  <w:comment w:id="6935" w:author="Robin Matthews" w:date="2021-07-13T15:16:00Z" w:initials="RM">
    <w:p w14:paraId="52F1A6DF" w14:textId="77777777" w:rsidR="00A26296" w:rsidRDefault="00A26296">
      <w:pPr>
        <w:pStyle w:val="Commentaire"/>
      </w:pPr>
      <w:r>
        <w:rPr>
          <w:rStyle w:val="Marquedecommentaire"/>
        </w:rPr>
        <w:annotationRef/>
      </w:r>
      <w:r>
        <w:t>Extra stuff:</w:t>
      </w:r>
    </w:p>
    <w:p w14:paraId="3901B684" w14:textId="77777777" w:rsidR="00A26296" w:rsidRDefault="00A26296">
      <w:pPr>
        <w:pStyle w:val="Commentaire"/>
      </w:pPr>
      <w:r>
        <w:t xml:space="preserve">, </w:t>
      </w:r>
    </w:p>
    <w:p w14:paraId="1D8D8153" w14:textId="77777777" w:rsidR="00A26296" w:rsidRDefault="00A26296">
      <w:pPr>
        <w:pStyle w:val="Commentaire"/>
      </w:pPr>
    </w:p>
    <w:p w14:paraId="1E116126" w14:textId="77777777" w:rsidR="00A26296" w:rsidRDefault="00A26296">
      <w:pPr>
        <w:pStyle w:val="Commentaire"/>
      </w:pPr>
      <w:r>
        <w:t>Correct:</w:t>
      </w:r>
    </w:p>
    <w:p w14:paraId="7C9BC397" w14:textId="77777777" w:rsidR="00A26296" w:rsidRDefault="00A26296">
      <w:pPr>
        <w:pStyle w:val="Commentaire"/>
      </w:pPr>
      <w:r>
        <w:t>Dunn et al. (2020)</w:t>
      </w:r>
    </w:p>
    <w:p w14:paraId="30DEC80C" w14:textId="7EAB71FC" w:rsidR="00A26296" w:rsidRDefault="00A26296">
      <w:pPr>
        <w:pStyle w:val="Commentaire"/>
      </w:pPr>
      <w:r>
        <w:t>(Dunn et al., 2020)</w:t>
      </w:r>
    </w:p>
  </w:comment>
  <w:comment w:id="6937" w:author="Robin Matthews" w:date="2021-07-13T15:16:00Z" w:initials="RM">
    <w:p w14:paraId="55C58261" w14:textId="77777777" w:rsidR="00A26296" w:rsidRDefault="00A26296">
      <w:pPr>
        <w:pStyle w:val="Commentaire"/>
      </w:pPr>
      <w:r>
        <w:rPr>
          <w:rStyle w:val="Marquedecommentaire"/>
        </w:rPr>
        <w:annotationRef/>
      </w:r>
      <w:r>
        <w:t>Extra stuff:</w:t>
      </w:r>
    </w:p>
    <w:p w14:paraId="2F34523C" w14:textId="77777777" w:rsidR="00A26296" w:rsidRDefault="00A26296">
      <w:pPr>
        <w:pStyle w:val="Commentaire"/>
      </w:pPr>
      <w:r>
        <w:t xml:space="preserve">, </w:t>
      </w:r>
    </w:p>
    <w:p w14:paraId="0EAB1B3E" w14:textId="77777777" w:rsidR="00A26296" w:rsidRDefault="00A26296">
      <w:pPr>
        <w:pStyle w:val="Commentaire"/>
      </w:pPr>
    </w:p>
    <w:p w14:paraId="349D4CCC" w14:textId="77777777" w:rsidR="00A26296" w:rsidRDefault="00A26296">
      <w:pPr>
        <w:pStyle w:val="Commentaire"/>
      </w:pPr>
      <w:r>
        <w:t>Correct:</w:t>
      </w:r>
    </w:p>
    <w:p w14:paraId="11759B71" w14:textId="77777777" w:rsidR="00A26296" w:rsidRDefault="00A26296">
      <w:pPr>
        <w:pStyle w:val="Commentaire"/>
      </w:pPr>
      <w:r>
        <w:t>Dereczynski et al. (2020)</w:t>
      </w:r>
    </w:p>
    <w:p w14:paraId="3F199F1F" w14:textId="67D901EF" w:rsidR="00A26296" w:rsidRDefault="00A26296">
      <w:pPr>
        <w:pStyle w:val="Commentaire"/>
      </w:pPr>
      <w:r>
        <w:t>(Dereczynski et al., 2020)</w:t>
      </w:r>
    </w:p>
  </w:comment>
  <w:comment w:id="6938" w:author="Robin Matthews" w:date="2021-07-13T15:17:00Z" w:initials="RM">
    <w:p w14:paraId="6E23B054" w14:textId="77777777" w:rsidR="00A26296" w:rsidRDefault="00A26296">
      <w:pPr>
        <w:pStyle w:val="Commentaire"/>
      </w:pPr>
      <w:r>
        <w:rPr>
          <w:rStyle w:val="Marquedecommentaire"/>
        </w:rPr>
        <w:annotationRef/>
      </w:r>
      <w:r>
        <w:t>Extra stuff:</w:t>
      </w:r>
    </w:p>
    <w:p w14:paraId="5FF291F1" w14:textId="77777777" w:rsidR="00A26296" w:rsidRDefault="00A26296">
      <w:pPr>
        <w:pStyle w:val="Commentaire"/>
      </w:pPr>
      <w:r>
        <w:t xml:space="preserve">, </w:t>
      </w:r>
    </w:p>
    <w:p w14:paraId="5A977BEC" w14:textId="77777777" w:rsidR="00A26296" w:rsidRDefault="00A26296">
      <w:pPr>
        <w:pStyle w:val="Commentaire"/>
      </w:pPr>
    </w:p>
    <w:p w14:paraId="5F392AF4" w14:textId="77777777" w:rsidR="00A26296" w:rsidRDefault="00A26296">
      <w:pPr>
        <w:pStyle w:val="Commentaire"/>
      </w:pPr>
      <w:r>
        <w:t>Correct:</w:t>
      </w:r>
    </w:p>
    <w:p w14:paraId="20E939DB" w14:textId="77777777" w:rsidR="00A26296" w:rsidRDefault="00A26296">
      <w:pPr>
        <w:pStyle w:val="Commentaire"/>
      </w:pPr>
      <w:r>
        <w:t>Olmo et al. (2020)</w:t>
      </w:r>
    </w:p>
    <w:p w14:paraId="12A907A5" w14:textId="2E5D40DB" w:rsidR="00A26296" w:rsidRDefault="00A26296">
      <w:pPr>
        <w:pStyle w:val="Commentaire"/>
      </w:pPr>
      <w:r>
        <w:t>(Olmo et al., 2020)</w:t>
      </w:r>
    </w:p>
  </w:comment>
  <w:comment w:id="6939" w:author="Robin Matthews" w:date="2021-07-13T15:17:00Z" w:initials="RM">
    <w:p w14:paraId="05225CCC" w14:textId="77777777" w:rsidR="00A26296" w:rsidRDefault="00A26296">
      <w:pPr>
        <w:pStyle w:val="Commentaire"/>
      </w:pPr>
      <w:r>
        <w:rPr>
          <w:rStyle w:val="Marquedecommentaire"/>
        </w:rPr>
        <w:annotationRef/>
      </w:r>
      <w:r>
        <w:t>Extra stuff:</w:t>
      </w:r>
    </w:p>
    <w:p w14:paraId="716CA8BD" w14:textId="77777777" w:rsidR="00A26296" w:rsidRDefault="00A26296">
      <w:pPr>
        <w:pStyle w:val="Commentaire"/>
      </w:pPr>
      <w:r>
        <w:t xml:space="preserve">  ()</w:t>
      </w:r>
    </w:p>
    <w:p w14:paraId="35F1AD48" w14:textId="77777777" w:rsidR="00A26296" w:rsidRDefault="00A26296">
      <w:pPr>
        <w:pStyle w:val="Commentaire"/>
      </w:pPr>
    </w:p>
    <w:p w14:paraId="4F5295DC" w14:textId="77777777" w:rsidR="00A26296" w:rsidRDefault="00A26296">
      <w:pPr>
        <w:pStyle w:val="Commentaire"/>
      </w:pPr>
      <w:r>
        <w:t>Correct:</w:t>
      </w:r>
    </w:p>
    <w:p w14:paraId="34452226" w14:textId="77777777" w:rsidR="00A26296" w:rsidRDefault="00A26296">
      <w:pPr>
        <w:pStyle w:val="Commentaire"/>
      </w:pPr>
      <w:r>
        <w:t>Avila-Diaz et al. (2020)</w:t>
      </w:r>
    </w:p>
    <w:p w14:paraId="00E1E83B" w14:textId="5B3BDB74" w:rsidR="00A26296" w:rsidRDefault="00A26296">
      <w:pPr>
        <w:pStyle w:val="Commentaire"/>
      </w:pPr>
      <w:r>
        <w:t>(Avila-Diaz et al., 2020)</w:t>
      </w:r>
    </w:p>
  </w:comment>
  <w:comment w:id="6940" w:author="Robin Matthews" w:date="2021-07-13T15:17:00Z" w:initials="RM">
    <w:p w14:paraId="26F5705B" w14:textId="77777777" w:rsidR="00A26296" w:rsidRDefault="00A26296">
      <w:pPr>
        <w:pStyle w:val="Commentaire"/>
      </w:pPr>
      <w:r>
        <w:rPr>
          <w:rStyle w:val="Marquedecommentaire"/>
        </w:rPr>
        <w:annotationRef/>
      </w:r>
      <w:r>
        <w:t>Not found:</w:t>
      </w:r>
    </w:p>
    <w:p w14:paraId="387C54B1" w14:textId="77777777" w:rsidR="00A26296" w:rsidRDefault="00A26296">
      <w:pPr>
        <w:pStyle w:val="Commentaire"/>
      </w:pPr>
      <w:r>
        <w:t>S. Li et al.</w:t>
      </w:r>
    </w:p>
    <w:p w14:paraId="1CE0D1AE" w14:textId="77777777" w:rsidR="00A26296" w:rsidRDefault="00A26296">
      <w:pPr>
        <w:pStyle w:val="Commentaire"/>
      </w:pPr>
    </w:p>
    <w:p w14:paraId="514C8345" w14:textId="77777777" w:rsidR="00A26296" w:rsidRDefault="00A26296">
      <w:pPr>
        <w:pStyle w:val="Commentaire"/>
      </w:pPr>
      <w:r>
        <w:t>Extra stuff:</w:t>
      </w:r>
    </w:p>
    <w:p w14:paraId="740CCF5D" w14:textId="77777777" w:rsidR="00A26296" w:rsidRDefault="00A26296">
      <w:pPr>
        <w:pStyle w:val="Commentaire"/>
      </w:pPr>
      <w:r>
        <w:t>(Li et al., d)</w:t>
      </w:r>
    </w:p>
    <w:p w14:paraId="73CABE85" w14:textId="77777777" w:rsidR="00A26296" w:rsidRDefault="00A26296">
      <w:pPr>
        <w:pStyle w:val="Commentaire"/>
      </w:pPr>
    </w:p>
    <w:p w14:paraId="3489FC82" w14:textId="77777777" w:rsidR="00A26296" w:rsidRDefault="00A26296">
      <w:pPr>
        <w:pStyle w:val="Commentaire"/>
      </w:pPr>
      <w:r>
        <w:t>Correct:</w:t>
      </w:r>
    </w:p>
    <w:p w14:paraId="65E339F1" w14:textId="77777777" w:rsidR="00A26296" w:rsidRDefault="00A26296">
      <w:pPr>
        <w:pStyle w:val="Commentaire"/>
      </w:pPr>
      <w:r>
        <w:t>S. Li et al. (2019)</w:t>
      </w:r>
    </w:p>
    <w:p w14:paraId="2C360440" w14:textId="5932B574" w:rsidR="00A26296" w:rsidRDefault="00A26296">
      <w:pPr>
        <w:pStyle w:val="Commentaire"/>
      </w:pPr>
      <w:r>
        <w:t>(S. Li et al., 2019)</w:t>
      </w:r>
    </w:p>
  </w:comment>
  <w:comment w:id="6947" w:author="Robin Matthews" w:date="2021-07-13T15:17:00Z" w:initials="RM">
    <w:p w14:paraId="68E068F5" w14:textId="77777777" w:rsidR="00A26296" w:rsidRDefault="00A26296">
      <w:pPr>
        <w:pStyle w:val="Commentaire"/>
      </w:pPr>
      <w:r>
        <w:rPr>
          <w:rStyle w:val="Marquedecommentaire"/>
        </w:rPr>
        <w:annotationRef/>
      </w:r>
      <w:r>
        <w:t>Not found:</w:t>
      </w:r>
    </w:p>
    <w:p w14:paraId="76E98CB8" w14:textId="77777777" w:rsidR="00A26296" w:rsidRDefault="00A26296">
      <w:pPr>
        <w:pStyle w:val="Commentaire"/>
      </w:pPr>
      <w:r>
        <w:t>C. Li et al.</w:t>
      </w:r>
    </w:p>
    <w:p w14:paraId="3D9522E1" w14:textId="77777777" w:rsidR="00A26296" w:rsidRDefault="00A26296">
      <w:pPr>
        <w:pStyle w:val="Commentaire"/>
      </w:pPr>
    </w:p>
    <w:p w14:paraId="38D086E7" w14:textId="77777777" w:rsidR="00A26296" w:rsidRDefault="00A26296">
      <w:pPr>
        <w:pStyle w:val="Commentaire"/>
      </w:pPr>
      <w:r>
        <w:t>Extra stuff:</w:t>
      </w:r>
    </w:p>
    <w:p w14:paraId="0C7D7A66" w14:textId="77777777" w:rsidR="00A26296" w:rsidRDefault="00A26296">
      <w:pPr>
        <w:pStyle w:val="Commentaire"/>
      </w:pPr>
      <w:r>
        <w:t xml:space="preserve">(Li et al., </w:t>
      </w:r>
    </w:p>
    <w:p w14:paraId="12DD4DFF" w14:textId="77777777" w:rsidR="00A26296" w:rsidRDefault="00A26296">
      <w:pPr>
        <w:pStyle w:val="Commentaire"/>
      </w:pPr>
    </w:p>
    <w:p w14:paraId="304E1C8D" w14:textId="77777777" w:rsidR="00A26296" w:rsidRDefault="00A26296">
      <w:pPr>
        <w:pStyle w:val="Commentaire"/>
      </w:pPr>
      <w:r>
        <w:t>Correct:</w:t>
      </w:r>
    </w:p>
    <w:p w14:paraId="7E5B9A76" w14:textId="77777777" w:rsidR="00A26296" w:rsidRDefault="00A26296">
      <w:pPr>
        <w:pStyle w:val="Commentaire"/>
      </w:pPr>
      <w:r>
        <w:t>C. Li et al. (2020)</w:t>
      </w:r>
    </w:p>
    <w:p w14:paraId="0056A218" w14:textId="1B41ADA9" w:rsidR="00A26296" w:rsidRDefault="00A26296">
      <w:pPr>
        <w:pStyle w:val="Commentaire"/>
      </w:pPr>
      <w:r>
        <w:t>(C. Li et al., 2020)</w:t>
      </w:r>
    </w:p>
  </w:comment>
  <w:comment w:id="6949" w:author="Robin Matthews" w:date="2021-07-13T15:17:00Z" w:initials="RM">
    <w:p w14:paraId="3C78BFDC" w14:textId="77777777" w:rsidR="00A26296" w:rsidRDefault="00A26296">
      <w:pPr>
        <w:pStyle w:val="Commentaire"/>
      </w:pPr>
      <w:r>
        <w:rPr>
          <w:rStyle w:val="Marquedecommentaire"/>
        </w:rPr>
        <w:annotationRef/>
      </w:r>
      <w:r>
        <w:t>Not found:</w:t>
      </w:r>
    </w:p>
    <w:p w14:paraId="693887EA" w14:textId="77777777" w:rsidR="00A26296" w:rsidRDefault="00A26296">
      <w:pPr>
        <w:pStyle w:val="Commentaire"/>
      </w:pPr>
      <w:r>
        <w:t>2014a</w:t>
      </w:r>
    </w:p>
    <w:p w14:paraId="2D4F759F" w14:textId="77777777" w:rsidR="00A26296" w:rsidRDefault="00A26296">
      <w:pPr>
        <w:pStyle w:val="Commentaire"/>
      </w:pPr>
    </w:p>
    <w:p w14:paraId="7002A5F6" w14:textId="77777777" w:rsidR="00A26296" w:rsidRDefault="00A26296">
      <w:pPr>
        <w:pStyle w:val="Commentaire"/>
      </w:pPr>
      <w:r>
        <w:t>Extra stuff:</w:t>
      </w:r>
    </w:p>
    <w:p w14:paraId="618B6476" w14:textId="77777777" w:rsidR="00A26296" w:rsidRDefault="00A26296">
      <w:pPr>
        <w:pStyle w:val="Commentaire"/>
      </w:pPr>
      <w:r>
        <w:t>, 2014)</w:t>
      </w:r>
    </w:p>
    <w:p w14:paraId="199DB2F4" w14:textId="77777777" w:rsidR="00A26296" w:rsidRDefault="00A26296">
      <w:pPr>
        <w:pStyle w:val="Commentaire"/>
      </w:pPr>
    </w:p>
    <w:p w14:paraId="24F05390" w14:textId="77777777" w:rsidR="00A26296" w:rsidRDefault="00A26296">
      <w:pPr>
        <w:pStyle w:val="Commentaire"/>
      </w:pPr>
      <w:r>
        <w:t>Correct:</w:t>
      </w:r>
    </w:p>
    <w:p w14:paraId="69435FFE" w14:textId="77777777" w:rsidR="00A26296" w:rsidRDefault="00A26296">
      <w:pPr>
        <w:pStyle w:val="Commentaire"/>
      </w:pPr>
      <w:r>
        <w:t>Chou et al. (2014a)</w:t>
      </w:r>
    </w:p>
    <w:p w14:paraId="567C7CE8" w14:textId="58C6726E" w:rsidR="00A26296" w:rsidRDefault="00A26296">
      <w:pPr>
        <w:pStyle w:val="Commentaire"/>
      </w:pPr>
      <w:r>
        <w:t>(Chou et al., 2014a)</w:t>
      </w:r>
    </w:p>
  </w:comment>
  <w:comment w:id="6950" w:author="Robin Matthews" w:date="2021-07-13T15:17:00Z" w:initials="RM">
    <w:p w14:paraId="7EAD8B0A" w14:textId="77777777" w:rsidR="00A26296" w:rsidRDefault="00A26296">
      <w:pPr>
        <w:pStyle w:val="Commentaire"/>
      </w:pPr>
      <w:r>
        <w:rPr>
          <w:rStyle w:val="Marquedecommentaire"/>
        </w:rPr>
        <w:annotationRef/>
      </w:r>
      <w:r>
        <w:t>Not found:</w:t>
      </w:r>
    </w:p>
    <w:p w14:paraId="62BE9762" w14:textId="77777777" w:rsidR="00A26296" w:rsidRDefault="00A26296">
      <w:pPr>
        <w:pStyle w:val="Commentaire"/>
      </w:pPr>
      <w:r>
        <w:t>C. Li et al.</w:t>
      </w:r>
    </w:p>
    <w:p w14:paraId="7154AC0E" w14:textId="77777777" w:rsidR="00A26296" w:rsidRDefault="00A26296">
      <w:pPr>
        <w:pStyle w:val="Commentaire"/>
      </w:pPr>
    </w:p>
    <w:p w14:paraId="7E8D7764" w14:textId="77777777" w:rsidR="00A26296" w:rsidRDefault="00A26296">
      <w:pPr>
        <w:pStyle w:val="Commentaire"/>
      </w:pPr>
      <w:r>
        <w:t>Extra stuff:</w:t>
      </w:r>
    </w:p>
    <w:p w14:paraId="2FA77080" w14:textId="77777777" w:rsidR="00A26296" w:rsidRDefault="00A26296">
      <w:pPr>
        <w:pStyle w:val="Commentaire"/>
      </w:pPr>
      <w:r>
        <w:t xml:space="preserve">(Li et al., </w:t>
      </w:r>
    </w:p>
    <w:p w14:paraId="4E085F4E" w14:textId="77777777" w:rsidR="00A26296" w:rsidRDefault="00A26296">
      <w:pPr>
        <w:pStyle w:val="Commentaire"/>
      </w:pPr>
    </w:p>
    <w:p w14:paraId="6B0FAA71" w14:textId="77777777" w:rsidR="00A26296" w:rsidRDefault="00A26296">
      <w:pPr>
        <w:pStyle w:val="Commentaire"/>
      </w:pPr>
      <w:r>
        <w:t>Correct:</w:t>
      </w:r>
    </w:p>
    <w:p w14:paraId="57793366" w14:textId="77777777" w:rsidR="00A26296" w:rsidRDefault="00A26296">
      <w:pPr>
        <w:pStyle w:val="Commentaire"/>
      </w:pPr>
      <w:r>
        <w:t>C. Li et al. (2020)</w:t>
      </w:r>
    </w:p>
    <w:p w14:paraId="4C5D4390" w14:textId="5FB5AA1E" w:rsidR="00A26296" w:rsidRDefault="00A26296">
      <w:pPr>
        <w:pStyle w:val="Commentaire"/>
      </w:pPr>
      <w:r>
        <w:t>(C. Li et al., 2020)</w:t>
      </w:r>
    </w:p>
  </w:comment>
  <w:comment w:id="6954" w:author="Robin Matthews" w:date="2021-07-13T15:17:00Z" w:initials="RM">
    <w:p w14:paraId="4FD7AFD0" w14:textId="77777777" w:rsidR="00A26296" w:rsidRDefault="00A26296">
      <w:pPr>
        <w:pStyle w:val="Commentaire"/>
      </w:pPr>
      <w:r>
        <w:rPr>
          <w:rStyle w:val="Marquedecommentaire"/>
        </w:rPr>
        <w:annotationRef/>
      </w:r>
      <w:r>
        <w:t>Not found:</w:t>
      </w:r>
    </w:p>
    <w:p w14:paraId="01F0273F" w14:textId="77777777" w:rsidR="00A26296" w:rsidRDefault="00A26296">
      <w:pPr>
        <w:pStyle w:val="Commentaire"/>
      </w:pPr>
      <w:r>
        <w:t>C. Li et al.</w:t>
      </w:r>
    </w:p>
    <w:p w14:paraId="27C8E999" w14:textId="77777777" w:rsidR="00A26296" w:rsidRDefault="00A26296">
      <w:pPr>
        <w:pStyle w:val="Commentaire"/>
      </w:pPr>
    </w:p>
    <w:p w14:paraId="2BEC199E" w14:textId="77777777" w:rsidR="00A26296" w:rsidRDefault="00A26296">
      <w:pPr>
        <w:pStyle w:val="Commentaire"/>
      </w:pPr>
      <w:r>
        <w:t>Extra stuff:</w:t>
      </w:r>
    </w:p>
    <w:p w14:paraId="54482CB2" w14:textId="77777777" w:rsidR="00A26296" w:rsidRDefault="00A26296">
      <w:pPr>
        <w:pStyle w:val="Commentaire"/>
      </w:pPr>
      <w:r>
        <w:t>(Li et al., a)</w:t>
      </w:r>
    </w:p>
    <w:p w14:paraId="1F979FC3" w14:textId="77777777" w:rsidR="00A26296" w:rsidRDefault="00A26296">
      <w:pPr>
        <w:pStyle w:val="Commentaire"/>
      </w:pPr>
    </w:p>
    <w:p w14:paraId="13C47157" w14:textId="77777777" w:rsidR="00A26296" w:rsidRDefault="00A26296">
      <w:pPr>
        <w:pStyle w:val="Commentaire"/>
      </w:pPr>
      <w:r>
        <w:t>Correct:</w:t>
      </w:r>
    </w:p>
    <w:p w14:paraId="219A13DF" w14:textId="77777777" w:rsidR="00A26296" w:rsidRDefault="00A26296">
      <w:pPr>
        <w:pStyle w:val="Commentaire"/>
      </w:pPr>
      <w:r>
        <w:t>C. Li et al. (2020)</w:t>
      </w:r>
    </w:p>
    <w:p w14:paraId="6F1865AE" w14:textId="2EF917C5" w:rsidR="00A26296" w:rsidRDefault="00A26296">
      <w:pPr>
        <w:pStyle w:val="Commentaire"/>
      </w:pPr>
      <w:r>
        <w:t>(C. Li et al., 2020)</w:t>
      </w:r>
    </w:p>
  </w:comment>
  <w:comment w:id="6957" w:author="Robin Matthews" w:date="2021-07-13T15:17:00Z" w:initials="RM">
    <w:p w14:paraId="5948B6B5" w14:textId="77777777" w:rsidR="00A26296" w:rsidRDefault="00A26296">
      <w:pPr>
        <w:pStyle w:val="Commentaire"/>
      </w:pPr>
      <w:r>
        <w:rPr>
          <w:rStyle w:val="Marquedecommentaire"/>
        </w:rPr>
        <w:annotationRef/>
      </w:r>
      <w:r>
        <w:t>Not found:</w:t>
      </w:r>
    </w:p>
    <w:p w14:paraId="7B25079A" w14:textId="77777777" w:rsidR="00A26296" w:rsidRDefault="00A26296">
      <w:pPr>
        <w:pStyle w:val="Commentaire"/>
      </w:pPr>
      <w:r>
        <w:t>C. Li et al.</w:t>
      </w:r>
    </w:p>
    <w:p w14:paraId="102434D6" w14:textId="77777777" w:rsidR="00A26296" w:rsidRDefault="00A26296">
      <w:pPr>
        <w:pStyle w:val="Commentaire"/>
      </w:pPr>
    </w:p>
    <w:p w14:paraId="51E640D6" w14:textId="77777777" w:rsidR="00A26296" w:rsidRDefault="00A26296">
      <w:pPr>
        <w:pStyle w:val="Commentaire"/>
      </w:pPr>
      <w:r>
        <w:t>Extra stuff:</w:t>
      </w:r>
    </w:p>
    <w:p w14:paraId="2F593092" w14:textId="77777777" w:rsidR="00A26296" w:rsidRDefault="00A26296">
      <w:pPr>
        <w:pStyle w:val="Commentaire"/>
      </w:pPr>
      <w:r>
        <w:t xml:space="preserve">(Li et al., </w:t>
      </w:r>
    </w:p>
    <w:p w14:paraId="7282FB0E" w14:textId="77777777" w:rsidR="00A26296" w:rsidRDefault="00A26296">
      <w:pPr>
        <w:pStyle w:val="Commentaire"/>
      </w:pPr>
    </w:p>
    <w:p w14:paraId="0E5BF177" w14:textId="77777777" w:rsidR="00A26296" w:rsidRDefault="00A26296">
      <w:pPr>
        <w:pStyle w:val="Commentaire"/>
      </w:pPr>
      <w:r>
        <w:t>Correct:</w:t>
      </w:r>
    </w:p>
    <w:p w14:paraId="720E43A0" w14:textId="77777777" w:rsidR="00A26296" w:rsidRDefault="00A26296">
      <w:pPr>
        <w:pStyle w:val="Commentaire"/>
      </w:pPr>
      <w:r>
        <w:t>C. Li et al. (2020)</w:t>
      </w:r>
    </w:p>
    <w:p w14:paraId="335B9AE6" w14:textId="2845359B" w:rsidR="00A26296" w:rsidRDefault="00A26296">
      <w:pPr>
        <w:pStyle w:val="Commentaire"/>
      </w:pPr>
      <w:r>
        <w:t>(C. Li et al., 2020)</w:t>
      </w:r>
    </w:p>
  </w:comment>
  <w:comment w:id="6959" w:author="Robin Matthews" w:date="2021-07-13T15:17:00Z" w:initials="RM">
    <w:p w14:paraId="4029BFA4" w14:textId="77777777" w:rsidR="00A26296" w:rsidRDefault="00A26296">
      <w:pPr>
        <w:pStyle w:val="Commentaire"/>
      </w:pPr>
      <w:r>
        <w:rPr>
          <w:rStyle w:val="Marquedecommentaire"/>
        </w:rPr>
        <w:annotationRef/>
      </w:r>
      <w:r>
        <w:t>Not found:</w:t>
      </w:r>
    </w:p>
    <w:p w14:paraId="38239C43" w14:textId="77777777" w:rsidR="00A26296" w:rsidRDefault="00A26296">
      <w:pPr>
        <w:pStyle w:val="Commentaire"/>
      </w:pPr>
      <w:r>
        <w:t>C. Li et al.</w:t>
      </w:r>
    </w:p>
    <w:p w14:paraId="18ABF9EA" w14:textId="77777777" w:rsidR="00A26296" w:rsidRDefault="00A26296">
      <w:pPr>
        <w:pStyle w:val="Commentaire"/>
      </w:pPr>
    </w:p>
    <w:p w14:paraId="30A0ADE2" w14:textId="77777777" w:rsidR="00A26296" w:rsidRDefault="00A26296">
      <w:pPr>
        <w:pStyle w:val="Commentaire"/>
      </w:pPr>
      <w:r>
        <w:t>Extra stuff:</w:t>
      </w:r>
    </w:p>
    <w:p w14:paraId="484BC0B8" w14:textId="77777777" w:rsidR="00A26296" w:rsidRDefault="00A26296">
      <w:pPr>
        <w:pStyle w:val="Commentaire"/>
      </w:pPr>
      <w:r>
        <w:t>(Li et al., a)</w:t>
      </w:r>
    </w:p>
    <w:p w14:paraId="680133CA" w14:textId="77777777" w:rsidR="00A26296" w:rsidRDefault="00A26296">
      <w:pPr>
        <w:pStyle w:val="Commentaire"/>
      </w:pPr>
    </w:p>
    <w:p w14:paraId="7B4A6F59" w14:textId="77777777" w:rsidR="00A26296" w:rsidRDefault="00A26296">
      <w:pPr>
        <w:pStyle w:val="Commentaire"/>
      </w:pPr>
      <w:r>
        <w:t>Correct:</w:t>
      </w:r>
    </w:p>
    <w:p w14:paraId="6C317D3D" w14:textId="77777777" w:rsidR="00A26296" w:rsidRDefault="00A26296">
      <w:pPr>
        <w:pStyle w:val="Commentaire"/>
      </w:pPr>
      <w:r>
        <w:t>C. Li et al. (2020)</w:t>
      </w:r>
    </w:p>
    <w:p w14:paraId="6947F11C" w14:textId="419E862B" w:rsidR="00A26296" w:rsidRDefault="00A26296">
      <w:pPr>
        <w:pStyle w:val="Commentaire"/>
      </w:pPr>
      <w:r>
        <w:t>(C. Li et al., 2020)</w:t>
      </w:r>
    </w:p>
  </w:comment>
  <w:comment w:id="6966" w:author="Robin Matthews" w:date="2021-07-13T15:17:00Z" w:initials="RM">
    <w:p w14:paraId="1B632A0F" w14:textId="77777777" w:rsidR="00A26296" w:rsidRDefault="00A26296">
      <w:pPr>
        <w:pStyle w:val="Commentaire"/>
      </w:pPr>
      <w:r>
        <w:rPr>
          <w:rStyle w:val="Marquedecommentaire"/>
        </w:rPr>
        <w:annotationRef/>
      </w:r>
      <w:r>
        <w:t>Not found:</w:t>
      </w:r>
    </w:p>
    <w:p w14:paraId="37CC52B7" w14:textId="77777777" w:rsidR="00A26296" w:rsidRDefault="00A26296">
      <w:pPr>
        <w:pStyle w:val="Commentaire"/>
      </w:pPr>
      <w:r>
        <w:t>2020b</w:t>
      </w:r>
    </w:p>
    <w:p w14:paraId="467A0977" w14:textId="77777777" w:rsidR="00A26296" w:rsidRDefault="00A26296">
      <w:pPr>
        <w:pStyle w:val="Commentaire"/>
      </w:pPr>
    </w:p>
    <w:p w14:paraId="2820EE29" w14:textId="77777777" w:rsidR="00A26296" w:rsidRDefault="00A26296">
      <w:pPr>
        <w:pStyle w:val="Commentaire"/>
      </w:pPr>
      <w:r>
        <w:t>Extra stuff:</w:t>
      </w:r>
    </w:p>
    <w:p w14:paraId="25ECA6A0" w14:textId="77777777" w:rsidR="00A26296" w:rsidRDefault="00A26296">
      <w:pPr>
        <w:pStyle w:val="Commentaire"/>
      </w:pPr>
      <w:r>
        <w:t>(, 2020</w:t>
      </w:r>
    </w:p>
    <w:p w14:paraId="456C1BF9" w14:textId="77777777" w:rsidR="00A26296" w:rsidRDefault="00A26296">
      <w:pPr>
        <w:pStyle w:val="Commentaire"/>
      </w:pPr>
    </w:p>
    <w:p w14:paraId="6501C56C" w14:textId="77777777" w:rsidR="00A26296" w:rsidRDefault="00A26296">
      <w:pPr>
        <w:pStyle w:val="Commentaire"/>
      </w:pPr>
      <w:r>
        <w:t>Correct:</w:t>
      </w:r>
    </w:p>
    <w:p w14:paraId="5CDD7007" w14:textId="77777777" w:rsidR="00A26296" w:rsidRDefault="00A26296">
      <w:pPr>
        <w:pStyle w:val="Commentaire"/>
      </w:pPr>
      <w:r>
        <w:t>Sun et al. (2020b)</w:t>
      </w:r>
    </w:p>
    <w:p w14:paraId="7BFFB43B" w14:textId="361FAC30" w:rsidR="00A26296" w:rsidRDefault="00A26296">
      <w:pPr>
        <w:pStyle w:val="Commentaire"/>
      </w:pPr>
      <w:r>
        <w:t>(Sun et al., 2020b)</w:t>
      </w:r>
    </w:p>
  </w:comment>
  <w:comment w:id="6968" w:author="Robin Matthews" w:date="2021-07-13T15:17:00Z" w:initials="RM">
    <w:p w14:paraId="4098C4C3" w14:textId="77777777" w:rsidR="00A26296" w:rsidRDefault="00A26296">
      <w:pPr>
        <w:pStyle w:val="Commentaire"/>
      </w:pPr>
      <w:r>
        <w:rPr>
          <w:rStyle w:val="Marquedecommentaire"/>
        </w:rPr>
        <w:annotationRef/>
      </w:r>
      <w:r>
        <w:t>Extra stuff:</w:t>
      </w:r>
    </w:p>
    <w:p w14:paraId="76763F39" w14:textId="77777777" w:rsidR="00A26296" w:rsidRDefault="00A26296">
      <w:pPr>
        <w:pStyle w:val="Commentaire"/>
      </w:pPr>
      <w:r>
        <w:t xml:space="preserve">, </w:t>
      </w:r>
    </w:p>
    <w:p w14:paraId="72E52BE4" w14:textId="77777777" w:rsidR="00A26296" w:rsidRDefault="00A26296">
      <w:pPr>
        <w:pStyle w:val="Commentaire"/>
      </w:pPr>
    </w:p>
    <w:p w14:paraId="76744FC2" w14:textId="77777777" w:rsidR="00A26296" w:rsidRDefault="00A26296">
      <w:pPr>
        <w:pStyle w:val="Commentaire"/>
      </w:pPr>
      <w:r>
        <w:t>Correct:</w:t>
      </w:r>
    </w:p>
    <w:p w14:paraId="068A2F83" w14:textId="77777777" w:rsidR="00A26296" w:rsidRDefault="00A26296">
      <w:pPr>
        <w:pStyle w:val="Commentaire"/>
      </w:pPr>
      <w:r>
        <w:t>Dunn et al. (2020)</w:t>
      </w:r>
    </w:p>
    <w:p w14:paraId="5CCCE685" w14:textId="7E4D7BC5" w:rsidR="00A26296" w:rsidRDefault="00A26296">
      <w:pPr>
        <w:pStyle w:val="Commentaire"/>
      </w:pPr>
      <w:r>
        <w:t>(Dunn et al., 2020)</w:t>
      </w:r>
    </w:p>
  </w:comment>
  <w:comment w:id="6971" w:author="Robin Matthews" w:date="2021-07-13T15:17:00Z" w:initials="RM">
    <w:p w14:paraId="7F039219" w14:textId="77777777" w:rsidR="00A26296" w:rsidRDefault="00A26296">
      <w:pPr>
        <w:pStyle w:val="Commentaire"/>
      </w:pPr>
      <w:r>
        <w:rPr>
          <w:rStyle w:val="Marquedecommentaire"/>
        </w:rPr>
        <w:annotationRef/>
      </w:r>
      <w:r>
        <w:t>Extra stuff:</w:t>
      </w:r>
    </w:p>
    <w:p w14:paraId="345BBE02" w14:textId="77777777" w:rsidR="00A26296" w:rsidRDefault="00A26296">
      <w:pPr>
        <w:pStyle w:val="Commentaire"/>
      </w:pPr>
      <w:r>
        <w:t>, )</w:t>
      </w:r>
    </w:p>
    <w:p w14:paraId="7CE11C93" w14:textId="77777777" w:rsidR="00A26296" w:rsidRDefault="00A26296">
      <w:pPr>
        <w:pStyle w:val="Commentaire"/>
      </w:pPr>
    </w:p>
    <w:p w14:paraId="4D8BE4E2" w14:textId="77777777" w:rsidR="00A26296" w:rsidRDefault="00A26296">
      <w:pPr>
        <w:pStyle w:val="Commentaire"/>
      </w:pPr>
      <w:r>
        <w:t>Correct:</w:t>
      </w:r>
    </w:p>
    <w:p w14:paraId="32187BBB" w14:textId="77777777" w:rsidR="00A26296" w:rsidRDefault="00A26296">
      <w:pPr>
        <w:pStyle w:val="Commentaire"/>
      </w:pPr>
      <w:r>
        <w:t>Dereczynski et al. (2020)</w:t>
      </w:r>
    </w:p>
    <w:p w14:paraId="3C69D135" w14:textId="704F8075" w:rsidR="00A26296" w:rsidRDefault="00A26296">
      <w:pPr>
        <w:pStyle w:val="Commentaire"/>
      </w:pPr>
      <w:r>
        <w:t>(Dereczynski et al., 2020)</w:t>
      </w:r>
    </w:p>
  </w:comment>
  <w:comment w:id="6972" w:author="Robin Matthews" w:date="2021-07-13T15:17:00Z" w:initials="RM">
    <w:p w14:paraId="6E9C5372" w14:textId="77777777" w:rsidR="00A26296" w:rsidRDefault="00A26296">
      <w:pPr>
        <w:pStyle w:val="Commentaire"/>
      </w:pPr>
      <w:r>
        <w:rPr>
          <w:rStyle w:val="Marquedecommentaire"/>
        </w:rPr>
        <w:annotationRef/>
      </w:r>
      <w:r>
        <w:t>Not found:</w:t>
      </w:r>
    </w:p>
    <w:p w14:paraId="1B25EBDF" w14:textId="77777777" w:rsidR="00A26296" w:rsidRDefault="00A26296">
      <w:pPr>
        <w:pStyle w:val="Commentaire"/>
      </w:pPr>
      <w:r>
        <w:t>S. Li et al.</w:t>
      </w:r>
    </w:p>
    <w:p w14:paraId="76F7FD52" w14:textId="77777777" w:rsidR="00A26296" w:rsidRDefault="00A26296">
      <w:pPr>
        <w:pStyle w:val="Commentaire"/>
      </w:pPr>
    </w:p>
    <w:p w14:paraId="75BCCBC2" w14:textId="77777777" w:rsidR="00A26296" w:rsidRDefault="00A26296">
      <w:pPr>
        <w:pStyle w:val="Commentaire"/>
      </w:pPr>
      <w:r>
        <w:t>Extra stuff:</w:t>
      </w:r>
    </w:p>
    <w:p w14:paraId="7FF3B4DB" w14:textId="77777777" w:rsidR="00A26296" w:rsidRDefault="00A26296">
      <w:pPr>
        <w:pStyle w:val="Commentaire"/>
      </w:pPr>
      <w:r>
        <w:t>(Li et al., d)</w:t>
      </w:r>
    </w:p>
    <w:p w14:paraId="72F50F7B" w14:textId="77777777" w:rsidR="00A26296" w:rsidRDefault="00A26296">
      <w:pPr>
        <w:pStyle w:val="Commentaire"/>
      </w:pPr>
    </w:p>
    <w:p w14:paraId="0007AC2E" w14:textId="77777777" w:rsidR="00A26296" w:rsidRDefault="00A26296">
      <w:pPr>
        <w:pStyle w:val="Commentaire"/>
      </w:pPr>
      <w:r>
        <w:t>Correct:</w:t>
      </w:r>
    </w:p>
    <w:p w14:paraId="5A910BF8" w14:textId="77777777" w:rsidR="00A26296" w:rsidRDefault="00A26296">
      <w:pPr>
        <w:pStyle w:val="Commentaire"/>
      </w:pPr>
      <w:r>
        <w:t>S. Li et al. (2019)</w:t>
      </w:r>
    </w:p>
    <w:p w14:paraId="2E8ABE9C" w14:textId="0985015D" w:rsidR="00A26296" w:rsidRDefault="00A26296">
      <w:pPr>
        <w:pStyle w:val="Commentaire"/>
      </w:pPr>
      <w:r>
        <w:t>(S. Li et al., 2019)</w:t>
      </w:r>
    </w:p>
  </w:comment>
  <w:comment w:id="6980" w:author="Robin Matthews" w:date="2021-07-13T15:17:00Z" w:initials="RM">
    <w:p w14:paraId="0DA9BE58" w14:textId="77777777" w:rsidR="00A26296" w:rsidRDefault="00A26296">
      <w:pPr>
        <w:pStyle w:val="Commentaire"/>
      </w:pPr>
      <w:r>
        <w:rPr>
          <w:rStyle w:val="Marquedecommentaire"/>
        </w:rPr>
        <w:annotationRef/>
      </w:r>
      <w:r>
        <w:t>Not found:</w:t>
      </w:r>
    </w:p>
    <w:p w14:paraId="1BA36AFB" w14:textId="77777777" w:rsidR="00A26296" w:rsidRDefault="00A26296">
      <w:pPr>
        <w:pStyle w:val="Commentaire"/>
      </w:pPr>
      <w:r>
        <w:t>C. Li et al.</w:t>
      </w:r>
    </w:p>
    <w:p w14:paraId="65AC0EBC" w14:textId="77777777" w:rsidR="00A26296" w:rsidRDefault="00A26296">
      <w:pPr>
        <w:pStyle w:val="Commentaire"/>
      </w:pPr>
    </w:p>
    <w:p w14:paraId="5D0DB397" w14:textId="77777777" w:rsidR="00A26296" w:rsidRDefault="00A26296">
      <w:pPr>
        <w:pStyle w:val="Commentaire"/>
      </w:pPr>
      <w:r>
        <w:t>Extra stuff:</w:t>
      </w:r>
    </w:p>
    <w:p w14:paraId="78FD6E12" w14:textId="77777777" w:rsidR="00A26296" w:rsidRDefault="00A26296">
      <w:pPr>
        <w:pStyle w:val="Commentaire"/>
      </w:pPr>
      <w:r>
        <w:t xml:space="preserve">(Li et al., </w:t>
      </w:r>
    </w:p>
    <w:p w14:paraId="6BF97B1E" w14:textId="77777777" w:rsidR="00A26296" w:rsidRDefault="00A26296">
      <w:pPr>
        <w:pStyle w:val="Commentaire"/>
      </w:pPr>
    </w:p>
    <w:p w14:paraId="4327A217" w14:textId="77777777" w:rsidR="00A26296" w:rsidRDefault="00A26296">
      <w:pPr>
        <w:pStyle w:val="Commentaire"/>
      </w:pPr>
      <w:r>
        <w:t>Correct:</w:t>
      </w:r>
    </w:p>
    <w:p w14:paraId="33F7D53F" w14:textId="77777777" w:rsidR="00A26296" w:rsidRDefault="00A26296">
      <w:pPr>
        <w:pStyle w:val="Commentaire"/>
      </w:pPr>
      <w:r>
        <w:t>C. Li et al. (2020)</w:t>
      </w:r>
    </w:p>
    <w:p w14:paraId="49CB6E02" w14:textId="45BC95EC" w:rsidR="00A26296" w:rsidRDefault="00A26296">
      <w:pPr>
        <w:pStyle w:val="Commentaire"/>
      </w:pPr>
      <w:r>
        <w:t>(C. Li et al., 2020)</w:t>
      </w:r>
    </w:p>
  </w:comment>
  <w:comment w:id="6982" w:author="Robin Matthews" w:date="2021-07-13T15:17:00Z" w:initials="RM">
    <w:p w14:paraId="546B20DE" w14:textId="77777777" w:rsidR="00A26296" w:rsidRDefault="00A26296">
      <w:pPr>
        <w:pStyle w:val="Commentaire"/>
      </w:pPr>
      <w:r>
        <w:rPr>
          <w:rStyle w:val="Marquedecommentaire"/>
        </w:rPr>
        <w:annotationRef/>
      </w:r>
      <w:r>
        <w:t>Not found:</w:t>
      </w:r>
    </w:p>
    <w:p w14:paraId="1375030C" w14:textId="77777777" w:rsidR="00A26296" w:rsidRDefault="00A26296">
      <w:pPr>
        <w:pStyle w:val="Commentaire"/>
      </w:pPr>
      <w:r>
        <w:t>2014a</w:t>
      </w:r>
    </w:p>
    <w:p w14:paraId="01387530" w14:textId="77777777" w:rsidR="00A26296" w:rsidRDefault="00A26296">
      <w:pPr>
        <w:pStyle w:val="Commentaire"/>
      </w:pPr>
    </w:p>
    <w:p w14:paraId="55668320" w14:textId="77777777" w:rsidR="00A26296" w:rsidRDefault="00A26296">
      <w:pPr>
        <w:pStyle w:val="Commentaire"/>
      </w:pPr>
      <w:r>
        <w:t>Extra stuff:</w:t>
      </w:r>
    </w:p>
    <w:p w14:paraId="0B52CF36" w14:textId="77777777" w:rsidR="00A26296" w:rsidRDefault="00A26296">
      <w:pPr>
        <w:pStyle w:val="Commentaire"/>
      </w:pPr>
      <w:r>
        <w:t>, 2014)</w:t>
      </w:r>
    </w:p>
    <w:p w14:paraId="018BD9E4" w14:textId="77777777" w:rsidR="00A26296" w:rsidRDefault="00A26296">
      <w:pPr>
        <w:pStyle w:val="Commentaire"/>
      </w:pPr>
    </w:p>
    <w:p w14:paraId="4ECA8C59" w14:textId="77777777" w:rsidR="00A26296" w:rsidRDefault="00A26296">
      <w:pPr>
        <w:pStyle w:val="Commentaire"/>
      </w:pPr>
      <w:r>
        <w:t>Correct:</w:t>
      </w:r>
    </w:p>
    <w:p w14:paraId="30AD8A92" w14:textId="77777777" w:rsidR="00A26296" w:rsidRDefault="00A26296">
      <w:pPr>
        <w:pStyle w:val="Commentaire"/>
      </w:pPr>
      <w:r>
        <w:t>Chou et al. (2014a)</w:t>
      </w:r>
    </w:p>
    <w:p w14:paraId="1B94BB61" w14:textId="0CA9DF94" w:rsidR="00A26296" w:rsidRDefault="00A26296">
      <w:pPr>
        <w:pStyle w:val="Commentaire"/>
      </w:pPr>
      <w:r>
        <w:t>(Chou et al., 2014a)</w:t>
      </w:r>
    </w:p>
  </w:comment>
  <w:comment w:id="6983" w:author="Robin Matthews" w:date="2021-07-13T15:17:00Z" w:initials="RM">
    <w:p w14:paraId="4AFCBFFB" w14:textId="77777777" w:rsidR="00A26296" w:rsidRDefault="00A26296">
      <w:pPr>
        <w:pStyle w:val="Commentaire"/>
      </w:pPr>
      <w:r>
        <w:rPr>
          <w:rStyle w:val="Marquedecommentaire"/>
        </w:rPr>
        <w:annotationRef/>
      </w:r>
      <w:r>
        <w:t>Not found:</w:t>
      </w:r>
    </w:p>
    <w:p w14:paraId="75EC198E" w14:textId="77777777" w:rsidR="00A26296" w:rsidRDefault="00A26296">
      <w:pPr>
        <w:pStyle w:val="Commentaire"/>
      </w:pPr>
      <w:r>
        <w:t>C. Li et al.</w:t>
      </w:r>
    </w:p>
    <w:p w14:paraId="15D8A758" w14:textId="77777777" w:rsidR="00A26296" w:rsidRDefault="00A26296">
      <w:pPr>
        <w:pStyle w:val="Commentaire"/>
      </w:pPr>
    </w:p>
    <w:p w14:paraId="000D6C89" w14:textId="77777777" w:rsidR="00A26296" w:rsidRDefault="00A26296">
      <w:pPr>
        <w:pStyle w:val="Commentaire"/>
      </w:pPr>
      <w:r>
        <w:t>Extra stuff:</w:t>
      </w:r>
    </w:p>
    <w:p w14:paraId="6D8F2DC8" w14:textId="77777777" w:rsidR="00A26296" w:rsidRDefault="00A26296">
      <w:pPr>
        <w:pStyle w:val="Commentaire"/>
      </w:pPr>
      <w:r>
        <w:t xml:space="preserve">(Li et al., </w:t>
      </w:r>
    </w:p>
    <w:p w14:paraId="22DC291C" w14:textId="77777777" w:rsidR="00A26296" w:rsidRDefault="00A26296">
      <w:pPr>
        <w:pStyle w:val="Commentaire"/>
      </w:pPr>
    </w:p>
    <w:p w14:paraId="72C6EFB5" w14:textId="77777777" w:rsidR="00A26296" w:rsidRDefault="00A26296">
      <w:pPr>
        <w:pStyle w:val="Commentaire"/>
      </w:pPr>
      <w:r>
        <w:t>Correct:</w:t>
      </w:r>
    </w:p>
    <w:p w14:paraId="37D3177B" w14:textId="77777777" w:rsidR="00A26296" w:rsidRDefault="00A26296">
      <w:pPr>
        <w:pStyle w:val="Commentaire"/>
      </w:pPr>
      <w:r>
        <w:t>C. Li et al. (2020)</w:t>
      </w:r>
    </w:p>
    <w:p w14:paraId="5A3C9B5E" w14:textId="38389729" w:rsidR="00A26296" w:rsidRDefault="00A26296">
      <w:pPr>
        <w:pStyle w:val="Commentaire"/>
      </w:pPr>
      <w:r>
        <w:t>(C. Li et al., 2020)</w:t>
      </w:r>
    </w:p>
  </w:comment>
  <w:comment w:id="6987" w:author="Robin Matthews" w:date="2021-07-13T15:17:00Z" w:initials="RM">
    <w:p w14:paraId="167606D9" w14:textId="77777777" w:rsidR="00A26296" w:rsidRDefault="00A26296">
      <w:pPr>
        <w:pStyle w:val="Commentaire"/>
      </w:pPr>
      <w:r>
        <w:rPr>
          <w:rStyle w:val="Marquedecommentaire"/>
        </w:rPr>
        <w:annotationRef/>
      </w:r>
      <w:r>
        <w:t>Not found:</w:t>
      </w:r>
    </w:p>
    <w:p w14:paraId="7358A60E" w14:textId="77777777" w:rsidR="00A26296" w:rsidRDefault="00A26296">
      <w:pPr>
        <w:pStyle w:val="Commentaire"/>
      </w:pPr>
      <w:r>
        <w:t>C. Li et al.</w:t>
      </w:r>
    </w:p>
    <w:p w14:paraId="0AFF2D39" w14:textId="77777777" w:rsidR="00A26296" w:rsidRDefault="00A26296">
      <w:pPr>
        <w:pStyle w:val="Commentaire"/>
      </w:pPr>
    </w:p>
    <w:p w14:paraId="30FD69FB" w14:textId="77777777" w:rsidR="00A26296" w:rsidRDefault="00A26296">
      <w:pPr>
        <w:pStyle w:val="Commentaire"/>
      </w:pPr>
      <w:r>
        <w:t>Extra stuff:</w:t>
      </w:r>
    </w:p>
    <w:p w14:paraId="5F529ACC" w14:textId="77777777" w:rsidR="00A26296" w:rsidRDefault="00A26296">
      <w:pPr>
        <w:pStyle w:val="Commentaire"/>
      </w:pPr>
      <w:r>
        <w:t>(Li et al., a)</w:t>
      </w:r>
    </w:p>
    <w:p w14:paraId="2817E5EA" w14:textId="77777777" w:rsidR="00A26296" w:rsidRDefault="00A26296">
      <w:pPr>
        <w:pStyle w:val="Commentaire"/>
      </w:pPr>
    </w:p>
    <w:p w14:paraId="0D9BD9C1" w14:textId="77777777" w:rsidR="00A26296" w:rsidRDefault="00A26296">
      <w:pPr>
        <w:pStyle w:val="Commentaire"/>
      </w:pPr>
      <w:r>
        <w:t>Correct:</w:t>
      </w:r>
    </w:p>
    <w:p w14:paraId="4EA7BCEC" w14:textId="77777777" w:rsidR="00A26296" w:rsidRDefault="00A26296">
      <w:pPr>
        <w:pStyle w:val="Commentaire"/>
      </w:pPr>
      <w:r>
        <w:t>C. Li et al. (2020)</w:t>
      </w:r>
    </w:p>
    <w:p w14:paraId="1E4B6BC3" w14:textId="140778C9" w:rsidR="00A26296" w:rsidRDefault="00A26296">
      <w:pPr>
        <w:pStyle w:val="Commentaire"/>
      </w:pPr>
      <w:r>
        <w:t>(C. Li et al., 2020)</w:t>
      </w:r>
    </w:p>
  </w:comment>
  <w:comment w:id="6990" w:author="Robin Matthews" w:date="2021-07-13T15:17:00Z" w:initials="RM">
    <w:p w14:paraId="7D088BE4" w14:textId="77777777" w:rsidR="00A26296" w:rsidRDefault="00A26296">
      <w:pPr>
        <w:pStyle w:val="Commentaire"/>
      </w:pPr>
      <w:r>
        <w:rPr>
          <w:rStyle w:val="Marquedecommentaire"/>
        </w:rPr>
        <w:annotationRef/>
      </w:r>
      <w:r>
        <w:t>Not found:</w:t>
      </w:r>
    </w:p>
    <w:p w14:paraId="2B87BF6A" w14:textId="77777777" w:rsidR="00A26296" w:rsidRDefault="00A26296">
      <w:pPr>
        <w:pStyle w:val="Commentaire"/>
      </w:pPr>
      <w:r>
        <w:t>C. Li et al.</w:t>
      </w:r>
    </w:p>
    <w:p w14:paraId="1A2DC301" w14:textId="77777777" w:rsidR="00A26296" w:rsidRDefault="00A26296">
      <w:pPr>
        <w:pStyle w:val="Commentaire"/>
      </w:pPr>
    </w:p>
    <w:p w14:paraId="2DD5B88B" w14:textId="77777777" w:rsidR="00A26296" w:rsidRDefault="00A26296">
      <w:pPr>
        <w:pStyle w:val="Commentaire"/>
      </w:pPr>
      <w:r>
        <w:t>Extra stuff:</w:t>
      </w:r>
    </w:p>
    <w:p w14:paraId="00402BEA" w14:textId="77777777" w:rsidR="00A26296" w:rsidRDefault="00A26296">
      <w:pPr>
        <w:pStyle w:val="Commentaire"/>
      </w:pPr>
      <w:r>
        <w:t xml:space="preserve">(Li et al., </w:t>
      </w:r>
    </w:p>
    <w:p w14:paraId="39F19AE0" w14:textId="77777777" w:rsidR="00A26296" w:rsidRDefault="00A26296">
      <w:pPr>
        <w:pStyle w:val="Commentaire"/>
      </w:pPr>
    </w:p>
    <w:p w14:paraId="2237D8A8" w14:textId="77777777" w:rsidR="00A26296" w:rsidRDefault="00A26296">
      <w:pPr>
        <w:pStyle w:val="Commentaire"/>
      </w:pPr>
      <w:r>
        <w:t>Correct:</w:t>
      </w:r>
    </w:p>
    <w:p w14:paraId="576205AC" w14:textId="77777777" w:rsidR="00A26296" w:rsidRDefault="00A26296">
      <w:pPr>
        <w:pStyle w:val="Commentaire"/>
      </w:pPr>
      <w:r>
        <w:t>C. Li et al. (2020)</w:t>
      </w:r>
    </w:p>
    <w:p w14:paraId="629B7F75" w14:textId="66808999" w:rsidR="00A26296" w:rsidRDefault="00A26296">
      <w:pPr>
        <w:pStyle w:val="Commentaire"/>
      </w:pPr>
      <w:r>
        <w:t>(C. Li et al., 2020)</w:t>
      </w:r>
    </w:p>
  </w:comment>
  <w:comment w:id="6992" w:author="Robin Matthews" w:date="2021-07-13T15:17:00Z" w:initials="RM">
    <w:p w14:paraId="58200BAC" w14:textId="77777777" w:rsidR="00A26296" w:rsidRDefault="00A26296">
      <w:pPr>
        <w:pStyle w:val="Commentaire"/>
      </w:pPr>
      <w:r>
        <w:rPr>
          <w:rStyle w:val="Marquedecommentaire"/>
        </w:rPr>
        <w:annotationRef/>
      </w:r>
      <w:r>
        <w:t>Not found:</w:t>
      </w:r>
    </w:p>
    <w:p w14:paraId="438A94EB" w14:textId="77777777" w:rsidR="00A26296" w:rsidRDefault="00A26296">
      <w:pPr>
        <w:pStyle w:val="Commentaire"/>
      </w:pPr>
      <w:r>
        <w:t>C. Li et al.</w:t>
      </w:r>
    </w:p>
    <w:p w14:paraId="5FD8B929" w14:textId="77777777" w:rsidR="00A26296" w:rsidRDefault="00A26296">
      <w:pPr>
        <w:pStyle w:val="Commentaire"/>
      </w:pPr>
    </w:p>
    <w:p w14:paraId="0D788E57" w14:textId="77777777" w:rsidR="00A26296" w:rsidRDefault="00A26296">
      <w:pPr>
        <w:pStyle w:val="Commentaire"/>
      </w:pPr>
      <w:r>
        <w:t>Extra stuff:</w:t>
      </w:r>
    </w:p>
    <w:p w14:paraId="4D0BF1C1" w14:textId="77777777" w:rsidR="00A26296" w:rsidRDefault="00A26296">
      <w:pPr>
        <w:pStyle w:val="Commentaire"/>
      </w:pPr>
      <w:r>
        <w:t>(Li et al., a)</w:t>
      </w:r>
    </w:p>
    <w:p w14:paraId="4E2DA6AE" w14:textId="77777777" w:rsidR="00A26296" w:rsidRDefault="00A26296">
      <w:pPr>
        <w:pStyle w:val="Commentaire"/>
      </w:pPr>
    </w:p>
    <w:p w14:paraId="2D36A55F" w14:textId="77777777" w:rsidR="00A26296" w:rsidRDefault="00A26296">
      <w:pPr>
        <w:pStyle w:val="Commentaire"/>
      </w:pPr>
      <w:r>
        <w:t>Correct:</w:t>
      </w:r>
    </w:p>
    <w:p w14:paraId="6B77FEAB" w14:textId="77777777" w:rsidR="00A26296" w:rsidRDefault="00A26296">
      <w:pPr>
        <w:pStyle w:val="Commentaire"/>
      </w:pPr>
      <w:r>
        <w:t>C. Li et al. (2020)</w:t>
      </w:r>
    </w:p>
    <w:p w14:paraId="2736CBFF" w14:textId="7571CF05" w:rsidR="00A26296" w:rsidRDefault="00A26296">
      <w:pPr>
        <w:pStyle w:val="Commentaire"/>
      </w:pPr>
      <w:r>
        <w:t>(C. Li et al., 2020)</w:t>
      </w:r>
    </w:p>
  </w:comment>
  <w:comment w:id="6995" w:author="Robin Matthews" w:date="2021-07-13T15:17:00Z" w:initials="RM">
    <w:p w14:paraId="267B462F" w14:textId="77777777" w:rsidR="00A26296" w:rsidRDefault="00A26296">
      <w:pPr>
        <w:pStyle w:val="Commentaire"/>
      </w:pPr>
      <w:r>
        <w:rPr>
          <w:rStyle w:val="Marquedecommentaire"/>
        </w:rPr>
        <w:annotationRef/>
      </w:r>
      <w:r>
        <w:t>Not found:</w:t>
      </w:r>
    </w:p>
    <w:p w14:paraId="5555AABD" w14:textId="77777777" w:rsidR="00A26296" w:rsidRDefault="00A26296">
      <w:pPr>
        <w:pStyle w:val="Commentaire"/>
      </w:pPr>
      <w:r>
        <w:t>L. Xu et al., 2019</w:t>
      </w:r>
    </w:p>
    <w:p w14:paraId="2B7E095F" w14:textId="77777777" w:rsidR="00A26296" w:rsidRDefault="00A26296">
      <w:pPr>
        <w:pStyle w:val="Commentaire"/>
      </w:pPr>
    </w:p>
    <w:p w14:paraId="5F17E82C" w14:textId="77777777" w:rsidR="00A26296" w:rsidRDefault="00A26296">
      <w:pPr>
        <w:pStyle w:val="Commentaire"/>
      </w:pPr>
      <w:r>
        <w:t>Extra stuff:</w:t>
      </w:r>
    </w:p>
    <w:p w14:paraId="3F31A13E" w14:textId="77777777" w:rsidR="00A26296" w:rsidRDefault="00A26296">
      <w:pPr>
        <w:pStyle w:val="Commentaire"/>
      </w:pPr>
      <w:r>
        <w:t>(; ; Xu et al., 2019a; )</w:t>
      </w:r>
    </w:p>
    <w:p w14:paraId="1C6C1D4C" w14:textId="77777777" w:rsidR="00A26296" w:rsidRDefault="00A26296">
      <w:pPr>
        <w:pStyle w:val="Commentaire"/>
      </w:pPr>
    </w:p>
    <w:p w14:paraId="4BA8BC1D" w14:textId="77777777" w:rsidR="00A26296" w:rsidRDefault="00A26296">
      <w:pPr>
        <w:pStyle w:val="Commentaire"/>
      </w:pPr>
      <w:r>
        <w:t>Correct:</w:t>
      </w:r>
    </w:p>
    <w:p w14:paraId="700F06A1" w14:textId="234572FD" w:rsidR="00A26296" w:rsidRDefault="00A26296">
      <w:pPr>
        <w:pStyle w:val="Commentaire"/>
      </w:pPr>
      <w:r>
        <w:t>(Chou et al., 2014a; Imbach et al., 2018; L. Xu et al., 2019; Spinoni et al., 2020)</w:t>
      </w:r>
    </w:p>
  </w:comment>
  <w:comment w:id="6998" w:author="Robin Matthews" w:date="2021-07-13T15:17:00Z" w:initials="RM">
    <w:p w14:paraId="0A935632" w14:textId="77777777" w:rsidR="00A26296" w:rsidRDefault="00A26296">
      <w:pPr>
        <w:pStyle w:val="Commentaire"/>
      </w:pPr>
      <w:r>
        <w:rPr>
          <w:rStyle w:val="Marquedecommentaire"/>
        </w:rPr>
        <w:annotationRef/>
      </w:r>
      <w:r>
        <w:t>Not found:</w:t>
      </w:r>
    </w:p>
    <w:p w14:paraId="2CA91260" w14:textId="77777777" w:rsidR="00A26296" w:rsidRDefault="00A26296">
      <w:pPr>
        <w:pStyle w:val="Commentaire"/>
      </w:pPr>
      <w:r>
        <w:t>L. Xu et al., 2019</w:t>
      </w:r>
    </w:p>
    <w:p w14:paraId="4E3240D8" w14:textId="77777777" w:rsidR="00A26296" w:rsidRDefault="00A26296">
      <w:pPr>
        <w:pStyle w:val="Commentaire"/>
      </w:pPr>
    </w:p>
    <w:p w14:paraId="7092B478" w14:textId="77777777" w:rsidR="00A26296" w:rsidRDefault="00A26296">
      <w:pPr>
        <w:pStyle w:val="Commentaire"/>
      </w:pPr>
      <w:r>
        <w:t>Extra stuff:</w:t>
      </w:r>
    </w:p>
    <w:p w14:paraId="0D62DF9E" w14:textId="77777777" w:rsidR="00A26296" w:rsidRDefault="00A26296">
      <w:pPr>
        <w:pStyle w:val="Commentaire"/>
      </w:pPr>
      <w:r>
        <w:t>(; Xu et al., 2019a)</w:t>
      </w:r>
    </w:p>
    <w:p w14:paraId="40CC6FD5" w14:textId="77777777" w:rsidR="00A26296" w:rsidRDefault="00A26296">
      <w:pPr>
        <w:pStyle w:val="Commentaire"/>
      </w:pPr>
    </w:p>
    <w:p w14:paraId="3C2FEEFF" w14:textId="77777777" w:rsidR="00A26296" w:rsidRDefault="00A26296">
      <w:pPr>
        <w:pStyle w:val="Commentaire"/>
      </w:pPr>
      <w:r>
        <w:t>Correct:</w:t>
      </w:r>
    </w:p>
    <w:p w14:paraId="43701A89" w14:textId="15F06ECD" w:rsidR="00A26296" w:rsidRDefault="00A26296">
      <w:pPr>
        <w:pStyle w:val="Commentaire"/>
      </w:pPr>
      <w:r>
        <w:t>(Imbach et al., 2018; L. Xu et al., 2019)</w:t>
      </w:r>
    </w:p>
  </w:comment>
  <w:comment w:id="7003" w:author="Robin Matthews" w:date="2021-07-13T15:17:00Z" w:initials="RM">
    <w:p w14:paraId="570142CE" w14:textId="77777777" w:rsidR="00A26296" w:rsidRDefault="00A26296">
      <w:pPr>
        <w:pStyle w:val="Commentaire"/>
      </w:pPr>
      <w:r>
        <w:rPr>
          <w:rStyle w:val="Marquedecommentaire"/>
        </w:rPr>
        <w:annotationRef/>
      </w:r>
      <w:r>
        <w:t>Not found:</w:t>
      </w:r>
    </w:p>
    <w:p w14:paraId="74401ACF" w14:textId="77777777" w:rsidR="00A26296" w:rsidRDefault="00A26296">
      <w:pPr>
        <w:pStyle w:val="Commentaire"/>
      </w:pPr>
      <w:r>
        <w:t>L. Xu et al., 2019</w:t>
      </w:r>
    </w:p>
    <w:p w14:paraId="0014168D" w14:textId="77777777" w:rsidR="00A26296" w:rsidRDefault="00A26296">
      <w:pPr>
        <w:pStyle w:val="Commentaire"/>
      </w:pPr>
    </w:p>
    <w:p w14:paraId="4A688924" w14:textId="77777777" w:rsidR="00A26296" w:rsidRDefault="00A26296">
      <w:pPr>
        <w:pStyle w:val="Commentaire"/>
      </w:pPr>
      <w:r>
        <w:t>Extra stuff:</w:t>
      </w:r>
    </w:p>
    <w:p w14:paraId="74A7D246" w14:textId="77777777" w:rsidR="00A26296" w:rsidRDefault="00A26296">
      <w:pPr>
        <w:pStyle w:val="Commentaire"/>
      </w:pPr>
      <w:r>
        <w:t>(Xu et al., 2019a; )</w:t>
      </w:r>
    </w:p>
    <w:p w14:paraId="1BCFBA9A" w14:textId="77777777" w:rsidR="00A26296" w:rsidRDefault="00A26296">
      <w:pPr>
        <w:pStyle w:val="Commentaire"/>
      </w:pPr>
    </w:p>
    <w:p w14:paraId="42614FC1" w14:textId="77777777" w:rsidR="00A26296" w:rsidRDefault="00A26296">
      <w:pPr>
        <w:pStyle w:val="Commentaire"/>
      </w:pPr>
      <w:r>
        <w:t>Correct:</w:t>
      </w:r>
    </w:p>
    <w:p w14:paraId="7FD167B6" w14:textId="2A3D846B" w:rsidR="00A26296" w:rsidRDefault="00A26296">
      <w:pPr>
        <w:pStyle w:val="Commentaire"/>
      </w:pPr>
      <w:r>
        <w:t>(L. Xu et al., 2019; Cook et al., 2020)</w:t>
      </w:r>
    </w:p>
  </w:comment>
  <w:comment w:id="7006" w:author="Robin Matthews" w:date="2021-07-13T15:17:00Z" w:initials="RM">
    <w:p w14:paraId="051B0CF3" w14:textId="77777777" w:rsidR="00A26296" w:rsidRDefault="00A26296">
      <w:pPr>
        <w:pStyle w:val="Commentaire"/>
      </w:pPr>
      <w:r>
        <w:rPr>
          <w:rStyle w:val="Marquedecommentaire"/>
        </w:rPr>
        <w:annotationRef/>
      </w:r>
      <w:r>
        <w:t>Not found:</w:t>
      </w:r>
    </w:p>
    <w:p w14:paraId="3439B4DB" w14:textId="77777777" w:rsidR="00A26296" w:rsidRDefault="00A26296">
      <w:pPr>
        <w:pStyle w:val="Commentaire"/>
      </w:pPr>
      <w:r>
        <w:t>L. Xu et al., 2019</w:t>
      </w:r>
    </w:p>
    <w:p w14:paraId="279E20DE" w14:textId="77777777" w:rsidR="00A26296" w:rsidRDefault="00A26296">
      <w:pPr>
        <w:pStyle w:val="Commentaire"/>
      </w:pPr>
    </w:p>
    <w:p w14:paraId="0B74DA96" w14:textId="77777777" w:rsidR="00A26296" w:rsidRDefault="00A26296">
      <w:pPr>
        <w:pStyle w:val="Commentaire"/>
      </w:pPr>
      <w:r>
        <w:t>Extra stuff:</w:t>
      </w:r>
    </w:p>
    <w:p w14:paraId="1A9A7049" w14:textId="77777777" w:rsidR="00A26296" w:rsidRDefault="00A26296">
      <w:pPr>
        <w:pStyle w:val="Commentaire"/>
      </w:pPr>
      <w:r>
        <w:t>(; Xu et al., 2019a; )</w:t>
      </w:r>
    </w:p>
    <w:p w14:paraId="6CADF227" w14:textId="77777777" w:rsidR="00A26296" w:rsidRDefault="00A26296">
      <w:pPr>
        <w:pStyle w:val="Commentaire"/>
      </w:pPr>
    </w:p>
    <w:p w14:paraId="07863333" w14:textId="77777777" w:rsidR="00A26296" w:rsidRDefault="00A26296">
      <w:pPr>
        <w:pStyle w:val="Commentaire"/>
      </w:pPr>
      <w:r>
        <w:t>Correct:</w:t>
      </w:r>
    </w:p>
    <w:p w14:paraId="0C0E1B96" w14:textId="4266D8A2" w:rsidR="00A26296" w:rsidRDefault="00A26296">
      <w:pPr>
        <w:pStyle w:val="Commentaire"/>
      </w:pPr>
      <w:r>
        <w:t>(Naumann et al., 2018; L. Xu et al., 2019; Gu et al., 2020)</w:t>
      </w:r>
    </w:p>
  </w:comment>
  <w:comment w:id="7009" w:author="Robin Matthews" w:date="2021-07-13T15:17:00Z" w:initials="RM">
    <w:p w14:paraId="3482D42D" w14:textId="77777777" w:rsidR="00A26296" w:rsidRDefault="00A26296">
      <w:pPr>
        <w:pStyle w:val="Commentaire"/>
      </w:pPr>
      <w:r>
        <w:rPr>
          <w:rStyle w:val="Marquedecommentaire"/>
        </w:rPr>
        <w:annotationRef/>
      </w:r>
      <w:r>
        <w:t>Not found:</w:t>
      </w:r>
    </w:p>
    <w:p w14:paraId="561E7932" w14:textId="77777777" w:rsidR="00A26296" w:rsidRDefault="00A26296">
      <w:pPr>
        <w:pStyle w:val="Commentaire"/>
      </w:pPr>
      <w:r>
        <w:t>Vicente-Serrano et al., 2020c</w:t>
      </w:r>
    </w:p>
    <w:p w14:paraId="5CDF58B8" w14:textId="77777777" w:rsidR="00A26296" w:rsidRDefault="00A26296">
      <w:pPr>
        <w:pStyle w:val="Commentaire"/>
      </w:pPr>
    </w:p>
    <w:p w14:paraId="74C16ABD" w14:textId="77777777" w:rsidR="00A26296" w:rsidRDefault="00A26296">
      <w:pPr>
        <w:pStyle w:val="Commentaire"/>
      </w:pPr>
      <w:r>
        <w:t>Extra stuff:</w:t>
      </w:r>
    </w:p>
    <w:p w14:paraId="24E31D6B" w14:textId="77777777" w:rsidR="00A26296" w:rsidRDefault="00A26296">
      <w:pPr>
        <w:pStyle w:val="Commentaire"/>
      </w:pPr>
      <w:r>
        <w:t>(; ; ; Vicente-Serrano et al., 2020a)</w:t>
      </w:r>
    </w:p>
    <w:p w14:paraId="014F34ED" w14:textId="77777777" w:rsidR="00A26296" w:rsidRDefault="00A26296">
      <w:pPr>
        <w:pStyle w:val="Commentaire"/>
      </w:pPr>
    </w:p>
    <w:p w14:paraId="707E86E9" w14:textId="77777777" w:rsidR="00A26296" w:rsidRDefault="00A26296">
      <w:pPr>
        <w:pStyle w:val="Commentaire"/>
      </w:pPr>
      <w:r>
        <w:t>Correct:</w:t>
      </w:r>
    </w:p>
    <w:p w14:paraId="7AACF920" w14:textId="410A7EC6" w:rsidR="00A26296" w:rsidRDefault="00A26296">
      <w:pPr>
        <w:pStyle w:val="Commentaire"/>
      </w:pPr>
      <w:r>
        <w:t>(Cook et al., 2014a, 2020; Dai et al., 2018; Lu et al., 2019; Vicente-Serrano et al., 2020c)</w:t>
      </w:r>
    </w:p>
  </w:comment>
  <w:comment w:id="7012" w:author="Robin Matthews" w:date="2021-07-13T15:18:00Z" w:initials="RM">
    <w:p w14:paraId="415601CA" w14:textId="77777777" w:rsidR="00A26296" w:rsidRDefault="00A26296">
      <w:pPr>
        <w:pStyle w:val="Commentaire"/>
      </w:pPr>
      <w:r>
        <w:rPr>
          <w:rStyle w:val="Marquedecommentaire"/>
        </w:rPr>
        <w:annotationRef/>
      </w:r>
      <w:r>
        <w:t>Not found:</w:t>
      </w:r>
    </w:p>
    <w:p w14:paraId="6A24ADCF" w14:textId="77777777" w:rsidR="00A26296" w:rsidRDefault="00A26296">
      <w:pPr>
        <w:pStyle w:val="Commentaire"/>
      </w:pPr>
      <w:r>
        <w:t>Vicente-Serrano et al., 2020c</w:t>
      </w:r>
    </w:p>
    <w:p w14:paraId="7D7D0832" w14:textId="77777777" w:rsidR="00A26296" w:rsidRDefault="00A26296">
      <w:pPr>
        <w:pStyle w:val="Commentaire"/>
      </w:pPr>
    </w:p>
    <w:p w14:paraId="4762D7C7" w14:textId="77777777" w:rsidR="00A26296" w:rsidRDefault="00A26296">
      <w:pPr>
        <w:pStyle w:val="Commentaire"/>
      </w:pPr>
      <w:r>
        <w:t>Extra stuff:</w:t>
      </w:r>
    </w:p>
    <w:p w14:paraId="3F3F0034" w14:textId="77777777" w:rsidR="00A26296" w:rsidRDefault="00A26296">
      <w:pPr>
        <w:pStyle w:val="Commentaire"/>
      </w:pPr>
      <w:r>
        <w:t>(; Vicente-Serrano et al., 2020a)</w:t>
      </w:r>
    </w:p>
    <w:p w14:paraId="2BB41FE9" w14:textId="77777777" w:rsidR="00A26296" w:rsidRDefault="00A26296">
      <w:pPr>
        <w:pStyle w:val="Commentaire"/>
      </w:pPr>
    </w:p>
    <w:p w14:paraId="7E0C3B49" w14:textId="77777777" w:rsidR="00A26296" w:rsidRDefault="00A26296">
      <w:pPr>
        <w:pStyle w:val="Commentaire"/>
      </w:pPr>
      <w:r>
        <w:t>Correct:</w:t>
      </w:r>
    </w:p>
    <w:p w14:paraId="6B62358E" w14:textId="364B5D53" w:rsidR="00A26296" w:rsidRDefault="00A26296">
      <w:pPr>
        <w:pStyle w:val="Commentaire"/>
      </w:pPr>
      <w:r>
        <w:t>(Cook et al., 2014a; Vicente-Serrano et al., 2020c)</w:t>
      </w:r>
    </w:p>
  </w:comment>
  <w:comment w:id="7017" w:author="Robin Matthews" w:date="2021-07-13T15:18:00Z" w:initials="RM">
    <w:p w14:paraId="15244212" w14:textId="77777777" w:rsidR="00A26296" w:rsidRDefault="00A26296">
      <w:pPr>
        <w:pStyle w:val="Commentaire"/>
      </w:pPr>
      <w:r>
        <w:rPr>
          <w:rStyle w:val="Marquedecommentaire"/>
        </w:rPr>
        <w:annotationRef/>
      </w:r>
      <w:r>
        <w:t>Not found:</w:t>
      </w:r>
    </w:p>
    <w:p w14:paraId="5642FC61" w14:textId="77777777" w:rsidR="00A26296" w:rsidRDefault="00A26296">
      <w:pPr>
        <w:pStyle w:val="Commentaire"/>
      </w:pPr>
      <w:r>
        <w:t>L. Xu et al., 2019</w:t>
      </w:r>
    </w:p>
    <w:p w14:paraId="3B9CF2CB" w14:textId="77777777" w:rsidR="00A26296" w:rsidRDefault="00A26296">
      <w:pPr>
        <w:pStyle w:val="Commentaire"/>
      </w:pPr>
    </w:p>
    <w:p w14:paraId="21F4940B" w14:textId="77777777" w:rsidR="00A26296" w:rsidRDefault="00A26296">
      <w:pPr>
        <w:pStyle w:val="Commentaire"/>
      </w:pPr>
      <w:r>
        <w:t>Extra stuff:</w:t>
      </w:r>
    </w:p>
    <w:p w14:paraId="3B274AF8" w14:textId="77777777" w:rsidR="00A26296" w:rsidRDefault="00A26296">
      <w:pPr>
        <w:pStyle w:val="Commentaire"/>
      </w:pPr>
      <w:r>
        <w:t>(; ; Xu et al., 2019a)</w:t>
      </w:r>
    </w:p>
    <w:p w14:paraId="10C7A4D4" w14:textId="77777777" w:rsidR="00A26296" w:rsidRDefault="00A26296">
      <w:pPr>
        <w:pStyle w:val="Commentaire"/>
      </w:pPr>
    </w:p>
    <w:p w14:paraId="031E761A" w14:textId="77777777" w:rsidR="00A26296" w:rsidRDefault="00A26296">
      <w:pPr>
        <w:pStyle w:val="Commentaire"/>
      </w:pPr>
      <w:r>
        <w:t>Correct:</w:t>
      </w:r>
    </w:p>
    <w:p w14:paraId="03E51461" w14:textId="42A57460" w:rsidR="00A26296" w:rsidRDefault="00A26296">
      <w:pPr>
        <w:pStyle w:val="Commentaire"/>
      </w:pPr>
      <w:r>
        <w:t>(Chou et al., 2014a; Touma et al., 2015; L. Xu et al., 2019)</w:t>
      </w:r>
    </w:p>
  </w:comment>
  <w:comment w:id="7022" w:author="Robin Matthews" w:date="2021-07-13T15:18:00Z" w:initials="RM">
    <w:p w14:paraId="14CA9EC6" w14:textId="77777777" w:rsidR="00A26296" w:rsidRDefault="00A26296">
      <w:pPr>
        <w:pStyle w:val="Commentaire"/>
      </w:pPr>
      <w:r>
        <w:rPr>
          <w:rStyle w:val="Marquedecommentaire"/>
        </w:rPr>
        <w:annotationRef/>
      </w:r>
      <w:r>
        <w:t>Not found:</w:t>
      </w:r>
    </w:p>
    <w:p w14:paraId="0F1A9B2C" w14:textId="77777777" w:rsidR="00A26296" w:rsidRDefault="00A26296">
      <w:pPr>
        <w:pStyle w:val="Commentaire"/>
      </w:pPr>
      <w:r>
        <w:t>L. Xu et al., 2019</w:t>
      </w:r>
    </w:p>
    <w:p w14:paraId="74FCC25F" w14:textId="77777777" w:rsidR="00A26296" w:rsidRDefault="00A26296">
      <w:pPr>
        <w:pStyle w:val="Commentaire"/>
      </w:pPr>
    </w:p>
    <w:p w14:paraId="301C9967" w14:textId="77777777" w:rsidR="00A26296" w:rsidRDefault="00A26296">
      <w:pPr>
        <w:pStyle w:val="Commentaire"/>
      </w:pPr>
      <w:r>
        <w:t>Extra stuff:</w:t>
      </w:r>
    </w:p>
    <w:p w14:paraId="2EDC1B56" w14:textId="77777777" w:rsidR="00A26296" w:rsidRDefault="00A26296">
      <w:pPr>
        <w:pStyle w:val="Commentaire"/>
      </w:pPr>
      <w:r>
        <w:t>(; ; Xu et al., 2019a; )</w:t>
      </w:r>
    </w:p>
    <w:p w14:paraId="313B6136" w14:textId="77777777" w:rsidR="00A26296" w:rsidRDefault="00A26296">
      <w:pPr>
        <w:pStyle w:val="Commentaire"/>
      </w:pPr>
    </w:p>
    <w:p w14:paraId="6B712807" w14:textId="77777777" w:rsidR="00A26296" w:rsidRDefault="00A26296">
      <w:pPr>
        <w:pStyle w:val="Commentaire"/>
      </w:pPr>
      <w:r>
        <w:t>Correct:</w:t>
      </w:r>
    </w:p>
    <w:p w14:paraId="1024BF9E" w14:textId="6F1976D9" w:rsidR="00A26296" w:rsidRDefault="00A26296">
      <w:pPr>
        <w:pStyle w:val="Commentaire"/>
      </w:pPr>
      <w:r>
        <w:t>(Chou et al., 2014a; Touma et al., 2015; L. Xu et al., 2019; Spinoni et al., 2020)</w:t>
      </w:r>
    </w:p>
  </w:comment>
  <w:comment w:id="7025" w:author="Robin Matthews" w:date="2021-07-13T15:18:00Z" w:initials="RM">
    <w:p w14:paraId="6C9C9A4D" w14:textId="77777777" w:rsidR="00A26296" w:rsidRDefault="00A26296">
      <w:pPr>
        <w:pStyle w:val="Commentaire"/>
      </w:pPr>
      <w:r>
        <w:rPr>
          <w:rStyle w:val="Marquedecommentaire"/>
        </w:rPr>
        <w:annotationRef/>
      </w:r>
      <w:r>
        <w:t>Not found:</w:t>
      </w:r>
    </w:p>
    <w:p w14:paraId="629956A9" w14:textId="77777777" w:rsidR="00A26296" w:rsidRDefault="00A26296">
      <w:pPr>
        <w:pStyle w:val="Commentaire"/>
      </w:pPr>
      <w:r>
        <w:t>L. Xu et al.</w:t>
      </w:r>
    </w:p>
    <w:p w14:paraId="6F4D62E2" w14:textId="77777777" w:rsidR="00A26296" w:rsidRDefault="00A26296">
      <w:pPr>
        <w:pStyle w:val="Commentaire"/>
      </w:pPr>
    </w:p>
    <w:p w14:paraId="11F5C842" w14:textId="77777777" w:rsidR="00A26296" w:rsidRDefault="00A26296">
      <w:pPr>
        <w:pStyle w:val="Commentaire"/>
      </w:pPr>
      <w:r>
        <w:t>Extra stuff:</w:t>
      </w:r>
    </w:p>
    <w:p w14:paraId="13B832CE" w14:textId="77777777" w:rsidR="00A26296" w:rsidRDefault="00A26296">
      <w:pPr>
        <w:pStyle w:val="Commentaire"/>
      </w:pPr>
      <w:r>
        <w:t>(Xu et al., a)</w:t>
      </w:r>
    </w:p>
    <w:p w14:paraId="3BEACF27" w14:textId="77777777" w:rsidR="00A26296" w:rsidRDefault="00A26296">
      <w:pPr>
        <w:pStyle w:val="Commentaire"/>
      </w:pPr>
    </w:p>
    <w:p w14:paraId="0D39FD80" w14:textId="77777777" w:rsidR="00A26296" w:rsidRDefault="00A26296">
      <w:pPr>
        <w:pStyle w:val="Commentaire"/>
      </w:pPr>
      <w:r>
        <w:t>Correct:</w:t>
      </w:r>
    </w:p>
    <w:p w14:paraId="24C01E8A" w14:textId="77777777" w:rsidR="00A26296" w:rsidRDefault="00A26296">
      <w:pPr>
        <w:pStyle w:val="Commentaire"/>
      </w:pPr>
      <w:r>
        <w:t>L. Xu et al. (2019)</w:t>
      </w:r>
    </w:p>
    <w:p w14:paraId="1D6810AA" w14:textId="7960601B" w:rsidR="00A26296" w:rsidRDefault="00A26296">
      <w:pPr>
        <w:pStyle w:val="Commentaire"/>
      </w:pPr>
      <w:r>
        <w:t>(L. Xu et al., 2019)</w:t>
      </w:r>
    </w:p>
  </w:comment>
  <w:comment w:id="7030" w:author="Robin Matthews" w:date="2021-07-13T15:18:00Z" w:initials="RM">
    <w:p w14:paraId="21615106" w14:textId="77777777" w:rsidR="00A26296" w:rsidRDefault="00A26296">
      <w:pPr>
        <w:pStyle w:val="Commentaire"/>
      </w:pPr>
      <w:r>
        <w:rPr>
          <w:rStyle w:val="Marquedecommentaire"/>
        </w:rPr>
        <w:annotationRef/>
      </w:r>
      <w:r>
        <w:t>Not found:</w:t>
      </w:r>
    </w:p>
    <w:p w14:paraId="7637F0B1" w14:textId="77777777" w:rsidR="00A26296" w:rsidRDefault="00A26296">
      <w:pPr>
        <w:pStyle w:val="Commentaire"/>
      </w:pPr>
      <w:r>
        <w:t>L. Xu et al.</w:t>
      </w:r>
    </w:p>
    <w:p w14:paraId="054FFB0B" w14:textId="77777777" w:rsidR="00A26296" w:rsidRDefault="00A26296">
      <w:pPr>
        <w:pStyle w:val="Commentaire"/>
      </w:pPr>
    </w:p>
    <w:p w14:paraId="0EEB2D05" w14:textId="77777777" w:rsidR="00A26296" w:rsidRDefault="00A26296">
      <w:pPr>
        <w:pStyle w:val="Commentaire"/>
      </w:pPr>
      <w:r>
        <w:t>Extra stuff:</w:t>
      </w:r>
    </w:p>
    <w:p w14:paraId="570ED4E0" w14:textId="77777777" w:rsidR="00A26296" w:rsidRDefault="00A26296">
      <w:pPr>
        <w:pStyle w:val="Commentaire"/>
      </w:pPr>
      <w:r>
        <w:t>(Xu et al., a)</w:t>
      </w:r>
    </w:p>
    <w:p w14:paraId="597D9152" w14:textId="77777777" w:rsidR="00A26296" w:rsidRDefault="00A26296">
      <w:pPr>
        <w:pStyle w:val="Commentaire"/>
      </w:pPr>
    </w:p>
    <w:p w14:paraId="58865AD8" w14:textId="77777777" w:rsidR="00A26296" w:rsidRDefault="00A26296">
      <w:pPr>
        <w:pStyle w:val="Commentaire"/>
      </w:pPr>
      <w:r>
        <w:t>Correct:</w:t>
      </w:r>
    </w:p>
    <w:p w14:paraId="0AAD5464" w14:textId="77777777" w:rsidR="00A26296" w:rsidRDefault="00A26296">
      <w:pPr>
        <w:pStyle w:val="Commentaire"/>
      </w:pPr>
      <w:r>
        <w:t>L. Xu et al. (2019)</w:t>
      </w:r>
    </w:p>
    <w:p w14:paraId="37C1D34C" w14:textId="368B2951" w:rsidR="00A26296" w:rsidRDefault="00A26296">
      <w:pPr>
        <w:pStyle w:val="Commentaire"/>
      </w:pPr>
      <w:r>
        <w:t>(L. Xu et al., 2019)</w:t>
      </w:r>
    </w:p>
  </w:comment>
  <w:comment w:id="7033" w:author="Robin Matthews" w:date="2021-07-13T15:18:00Z" w:initials="RM">
    <w:p w14:paraId="511C9449" w14:textId="77777777" w:rsidR="00A26296" w:rsidRDefault="00A26296">
      <w:pPr>
        <w:pStyle w:val="Commentaire"/>
      </w:pPr>
      <w:r>
        <w:rPr>
          <w:rStyle w:val="Marquedecommentaire"/>
        </w:rPr>
        <w:annotationRef/>
      </w:r>
      <w:r>
        <w:t>Not found:</w:t>
      </w:r>
    </w:p>
    <w:p w14:paraId="309463E7" w14:textId="77777777" w:rsidR="00A26296" w:rsidRDefault="00A26296">
      <w:pPr>
        <w:pStyle w:val="Commentaire"/>
      </w:pPr>
      <w:r>
        <w:t>Vicente-Serrano et al., 2020c</w:t>
      </w:r>
    </w:p>
    <w:p w14:paraId="15D8D815" w14:textId="77777777" w:rsidR="00A26296" w:rsidRDefault="00A26296">
      <w:pPr>
        <w:pStyle w:val="Commentaire"/>
      </w:pPr>
    </w:p>
    <w:p w14:paraId="324EF8A2" w14:textId="77777777" w:rsidR="00A26296" w:rsidRDefault="00A26296">
      <w:pPr>
        <w:pStyle w:val="Commentaire"/>
      </w:pPr>
      <w:r>
        <w:t>Extra stuff:</w:t>
      </w:r>
    </w:p>
    <w:p w14:paraId="506E251C" w14:textId="77777777" w:rsidR="00A26296" w:rsidRDefault="00A26296">
      <w:pPr>
        <w:pStyle w:val="Commentaire"/>
      </w:pPr>
      <w:r>
        <w:t>(; ; ; Vicente-Serrano et al., 2020a)</w:t>
      </w:r>
    </w:p>
    <w:p w14:paraId="0A9EF018" w14:textId="77777777" w:rsidR="00A26296" w:rsidRDefault="00A26296">
      <w:pPr>
        <w:pStyle w:val="Commentaire"/>
      </w:pPr>
    </w:p>
    <w:p w14:paraId="18CF6103" w14:textId="77777777" w:rsidR="00A26296" w:rsidRDefault="00A26296">
      <w:pPr>
        <w:pStyle w:val="Commentaire"/>
      </w:pPr>
      <w:r>
        <w:t>Correct:</w:t>
      </w:r>
    </w:p>
    <w:p w14:paraId="025D9BD1" w14:textId="66C96E81" w:rsidR="00A26296" w:rsidRDefault="00A26296">
      <w:pPr>
        <w:pStyle w:val="Commentaire"/>
      </w:pPr>
      <w:r>
        <w:t>(Cook et al., 2014a, 2020; Dai et al., 2018; Lu et al., 2019; Vicente-Serrano et al., 2020c)</w:t>
      </w:r>
    </w:p>
  </w:comment>
  <w:comment w:id="7039" w:author="Robin Matthews" w:date="2021-07-13T15:18:00Z" w:initials="RM">
    <w:p w14:paraId="5C270785" w14:textId="77777777" w:rsidR="00A26296" w:rsidRDefault="00A26296">
      <w:pPr>
        <w:pStyle w:val="Commentaire"/>
      </w:pPr>
      <w:r>
        <w:rPr>
          <w:rStyle w:val="Marquedecommentaire"/>
        </w:rPr>
        <w:annotationRef/>
      </w:r>
      <w:r>
        <w:t>Not found:</w:t>
      </w:r>
    </w:p>
    <w:p w14:paraId="39AE5DDB" w14:textId="77777777" w:rsidR="00A26296" w:rsidRDefault="00A26296">
      <w:pPr>
        <w:pStyle w:val="Commentaire"/>
      </w:pPr>
      <w:r>
        <w:t>L. Xu et al., 2019</w:t>
      </w:r>
    </w:p>
    <w:p w14:paraId="29438320" w14:textId="77777777" w:rsidR="00A26296" w:rsidRDefault="00A26296">
      <w:pPr>
        <w:pStyle w:val="Commentaire"/>
      </w:pPr>
    </w:p>
    <w:p w14:paraId="07AD8AB4" w14:textId="77777777" w:rsidR="00A26296" w:rsidRDefault="00A26296">
      <w:pPr>
        <w:pStyle w:val="Commentaire"/>
      </w:pPr>
      <w:r>
        <w:t>Extra stuff:</w:t>
      </w:r>
    </w:p>
    <w:p w14:paraId="76D8BC9D" w14:textId="77777777" w:rsidR="00A26296" w:rsidRDefault="00A26296">
      <w:pPr>
        <w:pStyle w:val="Commentaire"/>
      </w:pPr>
      <w:r>
        <w:t>(; ; Xu et al., 2019a)</w:t>
      </w:r>
    </w:p>
    <w:p w14:paraId="779F3C76" w14:textId="77777777" w:rsidR="00A26296" w:rsidRDefault="00A26296">
      <w:pPr>
        <w:pStyle w:val="Commentaire"/>
      </w:pPr>
    </w:p>
    <w:p w14:paraId="3EF4DC27" w14:textId="77777777" w:rsidR="00A26296" w:rsidRDefault="00A26296">
      <w:pPr>
        <w:pStyle w:val="Commentaire"/>
      </w:pPr>
      <w:r>
        <w:t>Correct:</w:t>
      </w:r>
    </w:p>
    <w:p w14:paraId="29048AC9" w14:textId="52AEA26D" w:rsidR="00A26296" w:rsidRDefault="00A26296">
      <w:pPr>
        <w:pStyle w:val="Commentaire"/>
      </w:pPr>
      <w:r>
        <w:t>(Chou et al., 2014a; Touma et al., 2015; L. Xu et al., 2019)</w:t>
      </w:r>
    </w:p>
  </w:comment>
  <w:comment w:id="7042" w:author="Robin Matthews" w:date="2021-07-13T15:18:00Z" w:initials="RM">
    <w:p w14:paraId="2F89B7B9" w14:textId="77777777" w:rsidR="00A26296" w:rsidRDefault="00A26296">
      <w:pPr>
        <w:pStyle w:val="Commentaire"/>
      </w:pPr>
      <w:r>
        <w:rPr>
          <w:rStyle w:val="Marquedecommentaire"/>
        </w:rPr>
        <w:annotationRef/>
      </w:r>
      <w:r>
        <w:t>Not found:</w:t>
      </w:r>
    </w:p>
    <w:p w14:paraId="05194836" w14:textId="77777777" w:rsidR="00A26296" w:rsidRDefault="00A26296">
      <w:pPr>
        <w:pStyle w:val="Commentaire"/>
      </w:pPr>
      <w:r>
        <w:t>L. Xu et al., 2019</w:t>
      </w:r>
    </w:p>
    <w:p w14:paraId="694C0233" w14:textId="77777777" w:rsidR="00A26296" w:rsidRDefault="00A26296">
      <w:pPr>
        <w:pStyle w:val="Commentaire"/>
      </w:pPr>
    </w:p>
    <w:p w14:paraId="49E300B5" w14:textId="77777777" w:rsidR="00A26296" w:rsidRDefault="00A26296">
      <w:pPr>
        <w:pStyle w:val="Commentaire"/>
      </w:pPr>
      <w:r>
        <w:t>Extra stuff:</w:t>
      </w:r>
    </w:p>
    <w:p w14:paraId="051BA864" w14:textId="77777777" w:rsidR="00A26296" w:rsidRDefault="00A26296">
      <w:pPr>
        <w:pStyle w:val="Commentaire"/>
      </w:pPr>
      <w:r>
        <w:t>(; ; Xu et al., 2019a; )</w:t>
      </w:r>
    </w:p>
    <w:p w14:paraId="5501B65F" w14:textId="77777777" w:rsidR="00A26296" w:rsidRDefault="00A26296">
      <w:pPr>
        <w:pStyle w:val="Commentaire"/>
      </w:pPr>
    </w:p>
    <w:p w14:paraId="44FC7197" w14:textId="77777777" w:rsidR="00A26296" w:rsidRDefault="00A26296">
      <w:pPr>
        <w:pStyle w:val="Commentaire"/>
      </w:pPr>
      <w:r>
        <w:t>Correct:</w:t>
      </w:r>
    </w:p>
    <w:p w14:paraId="75445D99" w14:textId="239E94E2" w:rsidR="00A26296" w:rsidRDefault="00A26296">
      <w:pPr>
        <w:pStyle w:val="Commentaire"/>
      </w:pPr>
      <w:r>
        <w:t>(Chou et al., 2014a; Touma et al., 2015; L. Xu et al., 2019; Spinoni et al., 2020)</w:t>
      </w:r>
    </w:p>
  </w:comment>
  <w:comment w:id="7045" w:author="Robin Matthews" w:date="2021-07-13T15:18:00Z" w:initials="RM">
    <w:p w14:paraId="39C06A21" w14:textId="77777777" w:rsidR="00A26296" w:rsidRDefault="00A26296">
      <w:pPr>
        <w:pStyle w:val="Commentaire"/>
      </w:pPr>
      <w:r>
        <w:rPr>
          <w:rStyle w:val="Marquedecommentaire"/>
        </w:rPr>
        <w:annotationRef/>
      </w:r>
      <w:r>
        <w:t>Not found:</w:t>
      </w:r>
    </w:p>
    <w:p w14:paraId="0FD2DE6F" w14:textId="77777777" w:rsidR="00A26296" w:rsidRDefault="00A26296">
      <w:pPr>
        <w:pStyle w:val="Commentaire"/>
      </w:pPr>
      <w:r>
        <w:t>L. Xu et al.</w:t>
      </w:r>
    </w:p>
    <w:p w14:paraId="0D40A9A1" w14:textId="77777777" w:rsidR="00A26296" w:rsidRDefault="00A26296">
      <w:pPr>
        <w:pStyle w:val="Commentaire"/>
      </w:pPr>
    </w:p>
    <w:p w14:paraId="2AFDE6F0" w14:textId="77777777" w:rsidR="00A26296" w:rsidRDefault="00A26296">
      <w:pPr>
        <w:pStyle w:val="Commentaire"/>
      </w:pPr>
      <w:r>
        <w:t>Extra stuff:</w:t>
      </w:r>
    </w:p>
    <w:p w14:paraId="06C3FA91" w14:textId="77777777" w:rsidR="00A26296" w:rsidRDefault="00A26296">
      <w:pPr>
        <w:pStyle w:val="Commentaire"/>
      </w:pPr>
      <w:r>
        <w:t>(Xu et al., a)</w:t>
      </w:r>
    </w:p>
    <w:p w14:paraId="189926FF" w14:textId="77777777" w:rsidR="00A26296" w:rsidRDefault="00A26296">
      <w:pPr>
        <w:pStyle w:val="Commentaire"/>
      </w:pPr>
    </w:p>
    <w:p w14:paraId="4A30D8D3" w14:textId="77777777" w:rsidR="00A26296" w:rsidRDefault="00A26296">
      <w:pPr>
        <w:pStyle w:val="Commentaire"/>
      </w:pPr>
      <w:r>
        <w:t>Correct:</w:t>
      </w:r>
    </w:p>
    <w:p w14:paraId="09AFBD0E" w14:textId="77777777" w:rsidR="00A26296" w:rsidRDefault="00A26296">
      <w:pPr>
        <w:pStyle w:val="Commentaire"/>
      </w:pPr>
      <w:r>
        <w:t>L. Xu et al. (2019)</w:t>
      </w:r>
    </w:p>
    <w:p w14:paraId="27981F8D" w14:textId="35F47F74" w:rsidR="00A26296" w:rsidRDefault="00A26296">
      <w:pPr>
        <w:pStyle w:val="Commentaire"/>
      </w:pPr>
      <w:r>
        <w:t>(L. Xu et al., 2019)</w:t>
      </w:r>
    </w:p>
  </w:comment>
  <w:comment w:id="7050" w:author="Robin Matthews" w:date="2021-07-13T15:18:00Z" w:initials="RM">
    <w:p w14:paraId="359D5E19" w14:textId="77777777" w:rsidR="00A26296" w:rsidRDefault="00A26296">
      <w:pPr>
        <w:pStyle w:val="Commentaire"/>
      </w:pPr>
      <w:r>
        <w:rPr>
          <w:rStyle w:val="Marquedecommentaire"/>
        </w:rPr>
        <w:annotationRef/>
      </w:r>
      <w:r>
        <w:t>Not found:</w:t>
      </w:r>
    </w:p>
    <w:p w14:paraId="4F299C00" w14:textId="77777777" w:rsidR="00A26296" w:rsidRDefault="00A26296">
      <w:pPr>
        <w:pStyle w:val="Commentaire"/>
      </w:pPr>
      <w:r>
        <w:t>L. Xu et al.</w:t>
      </w:r>
    </w:p>
    <w:p w14:paraId="1D973BBE" w14:textId="77777777" w:rsidR="00A26296" w:rsidRDefault="00A26296">
      <w:pPr>
        <w:pStyle w:val="Commentaire"/>
      </w:pPr>
    </w:p>
    <w:p w14:paraId="7E1A0176" w14:textId="77777777" w:rsidR="00A26296" w:rsidRDefault="00A26296">
      <w:pPr>
        <w:pStyle w:val="Commentaire"/>
      </w:pPr>
      <w:r>
        <w:t>Extra stuff:</w:t>
      </w:r>
    </w:p>
    <w:p w14:paraId="750C7AAA" w14:textId="77777777" w:rsidR="00A26296" w:rsidRDefault="00A26296">
      <w:pPr>
        <w:pStyle w:val="Commentaire"/>
      </w:pPr>
      <w:r>
        <w:t>(Xu et al., a)</w:t>
      </w:r>
    </w:p>
    <w:p w14:paraId="517B08A1" w14:textId="77777777" w:rsidR="00A26296" w:rsidRDefault="00A26296">
      <w:pPr>
        <w:pStyle w:val="Commentaire"/>
      </w:pPr>
    </w:p>
    <w:p w14:paraId="399E93C7" w14:textId="77777777" w:rsidR="00A26296" w:rsidRDefault="00A26296">
      <w:pPr>
        <w:pStyle w:val="Commentaire"/>
      </w:pPr>
      <w:r>
        <w:t>Correct:</w:t>
      </w:r>
    </w:p>
    <w:p w14:paraId="49D86B68" w14:textId="77777777" w:rsidR="00A26296" w:rsidRDefault="00A26296">
      <w:pPr>
        <w:pStyle w:val="Commentaire"/>
      </w:pPr>
      <w:r>
        <w:t>L. Xu et al. (2019)</w:t>
      </w:r>
    </w:p>
    <w:p w14:paraId="11E374DC" w14:textId="0E9D4AE1" w:rsidR="00A26296" w:rsidRDefault="00A26296">
      <w:pPr>
        <w:pStyle w:val="Commentaire"/>
      </w:pPr>
      <w:r>
        <w:t>(L. Xu et al., 2019)</w:t>
      </w:r>
    </w:p>
  </w:comment>
  <w:comment w:id="7053" w:author="Robin Matthews" w:date="2021-07-13T15:18:00Z" w:initials="RM">
    <w:p w14:paraId="2D717CAE" w14:textId="77777777" w:rsidR="00A26296" w:rsidRDefault="00A26296">
      <w:pPr>
        <w:pStyle w:val="Commentaire"/>
      </w:pPr>
      <w:r>
        <w:rPr>
          <w:rStyle w:val="Marquedecommentaire"/>
        </w:rPr>
        <w:annotationRef/>
      </w:r>
      <w:r>
        <w:t>Not found:</w:t>
      </w:r>
    </w:p>
    <w:p w14:paraId="38B6E887" w14:textId="77777777" w:rsidR="00A26296" w:rsidRDefault="00A26296">
      <w:pPr>
        <w:pStyle w:val="Commentaire"/>
      </w:pPr>
      <w:r>
        <w:t>Vicente-Serrano et al., 2020c</w:t>
      </w:r>
    </w:p>
    <w:p w14:paraId="05857901" w14:textId="77777777" w:rsidR="00A26296" w:rsidRDefault="00A26296">
      <w:pPr>
        <w:pStyle w:val="Commentaire"/>
      </w:pPr>
    </w:p>
    <w:p w14:paraId="7FB5CE2F" w14:textId="77777777" w:rsidR="00A26296" w:rsidRDefault="00A26296">
      <w:pPr>
        <w:pStyle w:val="Commentaire"/>
      </w:pPr>
      <w:r>
        <w:t>Extra stuff:</w:t>
      </w:r>
    </w:p>
    <w:p w14:paraId="1E099932" w14:textId="77777777" w:rsidR="00A26296" w:rsidRDefault="00A26296">
      <w:pPr>
        <w:pStyle w:val="Commentaire"/>
      </w:pPr>
      <w:r>
        <w:t>(; ; ; Vicente-Serrano et al., 2020a)</w:t>
      </w:r>
    </w:p>
    <w:p w14:paraId="43EBCB7E" w14:textId="77777777" w:rsidR="00A26296" w:rsidRDefault="00A26296">
      <w:pPr>
        <w:pStyle w:val="Commentaire"/>
      </w:pPr>
    </w:p>
    <w:p w14:paraId="06D3C8B7" w14:textId="77777777" w:rsidR="00A26296" w:rsidRDefault="00A26296">
      <w:pPr>
        <w:pStyle w:val="Commentaire"/>
      </w:pPr>
      <w:r>
        <w:t>Correct:</w:t>
      </w:r>
    </w:p>
    <w:p w14:paraId="15D370E2" w14:textId="05C7C483" w:rsidR="00A26296" w:rsidRDefault="00A26296">
      <w:pPr>
        <w:pStyle w:val="Commentaire"/>
      </w:pPr>
      <w:r>
        <w:t>(Cook et al., 2014a, 2020; Dai et al., 2018; Lu et al., 2019; Vicente-Serrano et al., 2020c)</w:t>
      </w:r>
    </w:p>
  </w:comment>
  <w:comment w:id="7058" w:author="Robin Matthews" w:date="2021-07-13T15:18:00Z" w:initials="RM">
    <w:p w14:paraId="02D3D4CF" w14:textId="77777777" w:rsidR="00A26296" w:rsidRDefault="00A26296">
      <w:pPr>
        <w:pStyle w:val="Commentaire"/>
      </w:pPr>
      <w:r>
        <w:rPr>
          <w:rStyle w:val="Marquedecommentaire"/>
        </w:rPr>
        <w:annotationRef/>
      </w:r>
      <w:r>
        <w:t>Not found:</w:t>
      </w:r>
    </w:p>
    <w:p w14:paraId="3EA410BB" w14:textId="77777777" w:rsidR="00A26296" w:rsidRDefault="00A26296">
      <w:pPr>
        <w:pStyle w:val="Commentaire"/>
      </w:pPr>
      <w:r>
        <w:t>L. Xu et al., 2019</w:t>
      </w:r>
    </w:p>
    <w:p w14:paraId="4745818B" w14:textId="77777777" w:rsidR="00A26296" w:rsidRDefault="00A26296">
      <w:pPr>
        <w:pStyle w:val="Commentaire"/>
      </w:pPr>
    </w:p>
    <w:p w14:paraId="7B524FE7" w14:textId="77777777" w:rsidR="00A26296" w:rsidRDefault="00A26296">
      <w:pPr>
        <w:pStyle w:val="Commentaire"/>
      </w:pPr>
      <w:r>
        <w:t>Extra stuff:</w:t>
      </w:r>
    </w:p>
    <w:p w14:paraId="13CDDA92" w14:textId="77777777" w:rsidR="00A26296" w:rsidRDefault="00A26296">
      <w:pPr>
        <w:pStyle w:val="Commentaire"/>
      </w:pPr>
      <w:r>
        <w:t>(; ; Xu et al., 2019a)</w:t>
      </w:r>
    </w:p>
    <w:p w14:paraId="440135B9" w14:textId="77777777" w:rsidR="00A26296" w:rsidRDefault="00A26296">
      <w:pPr>
        <w:pStyle w:val="Commentaire"/>
      </w:pPr>
    </w:p>
    <w:p w14:paraId="50F41613" w14:textId="77777777" w:rsidR="00A26296" w:rsidRDefault="00A26296">
      <w:pPr>
        <w:pStyle w:val="Commentaire"/>
      </w:pPr>
      <w:r>
        <w:t>Correct:</w:t>
      </w:r>
    </w:p>
    <w:p w14:paraId="45345991" w14:textId="3EFFC951" w:rsidR="00A26296" w:rsidRDefault="00A26296">
      <w:pPr>
        <w:pStyle w:val="Commentaire"/>
      </w:pPr>
      <w:r>
        <w:t>(Chou et al., 2014a; Touma et al., 2015; L. Xu et al., 2019)</w:t>
      </w:r>
    </w:p>
  </w:comment>
  <w:comment w:id="7061" w:author="Robin Matthews" w:date="2021-07-13T15:18:00Z" w:initials="RM">
    <w:p w14:paraId="7144978E" w14:textId="77777777" w:rsidR="00A26296" w:rsidRDefault="00A26296">
      <w:pPr>
        <w:pStyle w:val="Commentaire"/>
      </w:pPr>
      <w:r>
        <w:rPr>
          <w:rStyle w:val="Marquedecommentaire"/>
        </w:rPr>
        <w:annotationRef/>
      </w:r>
      <w:r>
        <w:t>Not found:</w:t>
      </w:r>
    </w:p>
    <w:p w14:paraId="4414C408" w14:textId="77777777" w:rsidR="00A26296" w:rsidRDefault="00A26296">
      <w:pPr>
        <w:pStyle w:val="Commentaire"/>
      </w:pPr>
      <w:r>
        <w:t>L. Xu et al., 2019</w:t>
      </w:r>
    </w:p>
    <w:p w14:paraId="07954D84" w14:textId="77777777" w:rsidR="00A26296" w:rsidRDefault="00A26296">
      <w:pPr>
        <w:pStyle w:val="Commentaire"/>
      </w:pPr>
    </w:p>
    <w:p w14:paraId="67168A76" w14:textId="77777777" w:rsidR="00A26296" w:rsidRDefault="00A26296">
      <w:pPr>
        <w:pStyle w:val="Commentaire"/>
      </w:pPr>
      <w:r>
        <w:t>Extra stuff:</w:t>
      </w:r>
    </w:p>
    <w:p w14:paraId="0B8A4AD2" w14:textId="77777777" w:rsidR="00A26296" w:rsidRDefault="00A26296">
      <w:pPr>
        <w:pStyle w:val="Commentaire"/>
      </w:pPr>
      <w:r>
        <w:t>(; Xu et al., 2019a)</w:t>
      </w:r>
    </w:p>
    <w:p w14:paraId="684958CD" w14:textId="77777777" w:rsidR="00A26296" w:rsidRDefault="00A26296">
      <w:pPr>
        <w:pStyle w:val="Commentaire"/>
      </w:pPr>
    </w:p>
    <w:p w14:paraId="25CCFB32" w14:textId="77777777" w:rsidR="00A26296" w:rsidRDefault="00A26296">
      <w:pPr>
        <w:pStyle w:val="Commentaire"/>
      </w:pPr>
      <w:r>
        <w:t>Correct:</w:t>
      </w:r>
    </w:p>
    <w:p w14:paraId="21A0E1E5" w14:textId="43CD746C" w:rsidR="00A26296" w:rsidRDefault="00A26296">
      <w:pPr>
        <w:pStyle w:val="Commentaire"/>
      </w:pPr>
      <w:r>
        <w:t>(Touma et al., 2015; L. Xu et al., 2019)</w:t>
      </w:r>
    </w:p>
  </w:comment>
  <w:comment w:id="7064" w:author="Robin Matthews" w:date="2021-07-13T15:18:00Z" w:initials="RM">
    <w:p w14:paraId="7092C622" w14:textId="77777777" w:rsidR="00A26296" w:rsidRDefault="00A26296">
      <w:pPr>
        <w:pStyle w:val="Commentaire"/>
      </w:pPr>
      <w:r>
        <w:rPr>
          <w:rStyle w:val="Marquedecommentaire"/>
        </w:rPr>
        <w:annotationRef/>
      </w:r>
      <w:r>
        <w:t>Not found:</w:t>
      </w:r>
    </w:p>
    <w:p w14:paraId="1A821DD2" w14:textId="77777777" w:rsidR="00A26296" w:rsidRDefault="00A26296">
      <w:pPr>
        <w:pStyle w:val="Commentaire"/>
      </w:pPr>
      <w:r>
        <w:t>L. Xu et al., 2019</w:t>
      </w:r>
    </w:p>
    <w:p w14:paraId="0C012B2E" w14:textId="77777777" w:rsidR="00A26296" w:rsidRDefault="00A26296">
      <w:pPr>
        <w:pStyle w:val="Commentaire"/>
      </w:pPr>
    </w:p>
    <w:p w14:paraId="380762A3" w14:textId="77777777" w:rsidR="00A26296" w:rsidRDefault="00A26296">
      <w:pPr>
        <w:pStyle w:val="Commentaire"/>
      </w:pPr>
      <w:r>
        <w:t>Extra stuff:</w:t>
      </w:r>
    </w:p>
    <w:p w14:paraId="0DD6D872" w14:textId="77777777" w:rsidR="00A26296" w:rsidRDefault="00A26296">
      <w:pPr>
        <w:pStyle w:val="Commentaire"/>
      </w:pPr>
      <w:r>
        <w:t>(; ; Xu et al., 2019a)</w:t>
      </w:r>
    </w:p>
    <w:p w14:paraId="02F526B9" w14:textId="77777777" w:rsidR="00A26296" w:rsidRDefault="00A26296">
      <w:pPr>
        <w:pStyle w:val="Commentaire"/>
      </w:pPr>
    </w:p>
    <w:p w14:paraId="1F61E00A" w14:textId="77777777" w:rsidR="00A26296" w:rsidRDefault="00A26296">
      <w:pPr>
        <w:pStyle w:val="Commentaire"/>
      </w:pPr>
      <w:r>
        <w:t>Correct:</w:t>
      </w:r>
    </w:p>
    <w:p w14:paraId="7263DC21" w14:textId="08DCA5B2" w:rsidR="00A26296" w:rsidRDefault="00A26296">
      <w:pPr>
        <w:pStyle w:val="Commentaire"/>
      </w:pPr>
      <w:r>
        <w:t>(Chou et al., 2014a; Touma et al., 2015; L. Xu et al., 2019)</w:t>
      </w:r>
    </w:p>
  </w:comment>
  <w:comment w:id="7067" w:author="Robin Matthews" w:date="2021-07-13T15:18:00Z" w:initials="RM">
    <w:p w14:paraId="3A8A4C49" w14:textId="77777777" w:rsidR="00A26296" w:rsidRDefault="00A26296">
      <w:pPr>
        <w:pStyle w:val="Commentaire"/>
      </w:pPr>
      <w:r>
        <w:rPr>
          <w:rStyle w:val="Marquedecommentaire"/>
        </w:rPr>
        <w:annotationRef/>
      </w:r>
      <w:r>
        <w:t>Not found:</w:t>
      </w:r>
    </w:p>
    <w:p w14:paraId="3F9D86E5" w14:textId="77777777" w:rsidR="00A26296" w:rsidRDefault="00A26296">
      <w:pPr>
        <w:pStyle w:val="Commentaire"/>
      </w:pPr>
      <w:r>
        <w:t>L. Xu et al., 2019</w:t>
      </w:r>
    </w:p>
    <w:p w14:paraId="351D6ED8" w14:textId="77777777" w:rsidR="00A26296" w:rsidRDefault="00A26296">
      <w:pPr>
        <w:pStyle w:val="Commentaire"/>
      </w:pPr>
    </w:p>
    <w:p w14:paraId="3191B996" w14:textId="77777777" w:rsidR="00A26296" w:rsidRDefault="00A26296">
      <w:pPr>
        <w:pStyle w:val="Commentaire"/>
      </w:pPr>
      <w:r>
        <w:t>Extra stuff:</w:t>
      </w:r>
    </w:p>
    <w:p w14:paraId="3D7A72A5" w14:textId="77777777" w:rsidR="00A26296" w:rsidRDefault="00A26296">
      <w:pPr>
        <w:pStyle w:val="Commentaire"/>
      </w:pPr>
      <w:r>
        <w:t>(; Xu et al., 2019a)</w:t>
      </w:r>
    </w:p>
    <w:p w14:paraId="464C83AE" w14:textId="77777777" w:rsidR="00A26296" w:rsidRDefault="00A26296">
      <w:pPr>
        <w:pStyle w:val="Commentaire"/>
      </w:pPr>
    </w:p>
    <w:p w14:paraId="2B1C590B" w14:textId="77777777" w:rsidR="00A26296" w:rsidRDefault="00A26296">
      <w:pPr>
        <w:pStyle w:val="Commentaire"/>
      </w:pPr>
      <w:r>
        <w:t>Correct:</w:t>
      </w:r>
    </w:p>
    <w:p w14:paraId="176BAD70" w14:textId="7990C2A0" w:rsidR="00A26296" w:rsidRDefault="00A26296">
      <w:pPr>
        <w:pStyle w:val="Commentaire"/>
      </w:pPr>
      <w:r>
        <w:t>(Touma et al., 2015; L. Xu et al., 2019)</w:t>
      </w:r>
    </w:p>
  </w:comment>
  <w:comment w:id="7070" w:author="Robin Matthews" w:date="2021-07-13T15:18:00Z" w:initials="RM">
    <w:p w14:paraId="78736A9B" w14:textId="77777777" w:rsidR="00A26296" w:rsidRDefault="00A26296">
      <w:pPr>
        <w:pStyle w:val="Commentaire"/>
      </w:pPr>
      <w:r>
        <w:rPr>
          <w:rStyle w:val="Marquedecommentaire"/>
        </w:rPr>
        <w:annotationRef/>
      </w:r>
      <w:r>
        <w:t>Not found:</w:t>
      </w:r>
    </w:p>
    <w:p w14:paraId="3707B0DA" w14:textId="77777777" w:rsidR="00A26296" w:rsidRDefault="00A26296">
      <w:pPr>
        <w:pStyle w:val="Commentaire"/>
      </w:pPr>
      <w:r>
        <w:t>L. Xu et al.</w:t>
      </w:r>
    </w:p>
    <w:p w14:paraId="6F1DA2A1" w14:textId="77777777" w:rsidR="00A26296" w:rsidRDefault="00A26296">
      <w:pPr>
        <w:pStyle w:val="Commentaire"/>
      </w:pPr>
    </w:p>
    <w:p w14:paraId="72F81B72" w14:textId="77777777" w:rsidR="00A26296" w:rsidRDefault="00A26296">
      <w:pPr>
        <w:pStyle w:val="Commentaire"/>
      </w:pPr>
      <w:r>
        <w:t>Extra stuff:</w:t>
      </w:r>
    </w:p>
    <w:p w14:paraId="031A257F" w14:textId="77777777" w:rsidR="00A26296" w:rsidRDefault="00A26296">
      <w:pPr>
        <w:pStyle w:val="Commentaire"/>
      </w:pPr>
      <w:r>
        <w:t>(Xu et al., a)</w:t>
      </w:r>
    </w:p>
    <w:p w14:paraId="019907FC" w14:textId="77777777" w:rsidR="00A26296" w:rsidRDefault="00A26296">
      <w:pPr>
        <w:pStyle w:val="Commentaire"/>
      </w:pPr>
    </w:p>
    <w:p w14:paraId="6C088CC0" w14:textId="77777777" w:rsidR="00A26296" w:rsidRDefault="00A26296">
      <w:pPr>
        <w:pStyle w:val="Commentaire"/>
      </w:pPr>
      <w:r>
        <w:t>Correct:</w:t>
      </w:r>
    </w:p>
    <w:p w14:paraId="408E97E8" w14:textId="77777777" w:rsidR="00A26296" w:rsidRDefault="00A26296">
      <w:pPr>
        <w:pStyle w:val="Commentaire"/>
      </w:pPr>
      <w:r>
        <w:t>L. Xu et al. (2019)</w:t>
      </w:r>
    </w:p>
    <w:p w14:paraId="68C1B5E9" w14:textId="39666BDC" w:rsidR="00A26296" w:rsidRDefault="00A26296">
      <w:pPr>
        <w:pStyle w:val="Commentaire"/>
      </w:pPr>
      <w:r>
        <w:t>(L. Xu et al., 2019)</w:t>
      </w:r>
    </w:p>
  </w:comment>
  <w:comment w:id="7073" w:author="Robin Matthews" w:date="2021-07-13T15:19:00Z" w:initials="RM">
    <w:p w14:paraId="023B36B5" w14:textId="77777777" w:rsidR="00A26296" w:rsidRDefault="00A26296">
      <w:pPr>
        <w:pStyle w:val="Commentaire"/>
      </w:pPr>
      <w:r>
        <w:rPr>
          <w:rStyle w:val="Marquedecommentaire"/>
        </w:rPr>
        <w:annotationRef/>
      </w:r>
      <w:r>
        <w:t>Not found:</w:t>
      </w:r>
    </w:p>
    <w:p w14:paraId="258ADB78" w14:textId="77777777" w:rsidR="00A26296" w:rsidRDefault="00A26296">
      <w:pPr>
        <w:pStyle w:val="Commentaire"/>
      </w:pPr>
      <w:r>
        <w:t>L. Xu et al., 2019</w:t>
      </w:r>
    </w:p>
    <w:p w14:paraId="68878BD1" w14:textId="77777777" w:rsidR="00A26296" w:rsidRDefault="00A26296">
      <w:pPr>
        <w:pStyle w:val="Commentaire"/>
      </w:pPr>
    </w:p>
    <w:p w14:paraId="65EA219A" w14:textId="77777777" w:rsidR="00A26296" w:rsidRDefault="00A26296">
      <w:pPr>
        <w:pStyle w:val="Commentaire"/>
      </w:pPr>
      <w:r>
        <w:t>Extra stuff:</w:t>
      </w:r>
    </w:p>
    <w:p w14:paraId="4AF00EAF" w14:textId="77777777" w:rsidR="00A26296" w:rsidRDefault="00A26296">
      <w:pPr>
        <w:pStyle w:val="Commentaire"/>
      </w:pPr>
      <w:r>
        <w:t>(; Xu et al., 2019a; )</w:t>
      </w:r>
    </w:p>
    <w:p w14:paraId="45FA8FD0" w14:textId="77777777" w:rsidR="00A26296" w:rsidRDefault="00A26296">
      <w:pPr>
        <w:pStyle w:val="Commentaire"/>
      </w:pPr>
    </w:p>
    <w:p w14:paraId="1FEEE70F" w14:textId="77777777" w:rsidR="00A26296" w:rsidRDefault="00A26296">
      <w:pPr>
        <w:pStyle w:val="Commentaire"/>
      </w:pPr>
      <w:r>
        <w:t>Correct:</w:t>
      </w:r>
    </w:p>
    <w:p w14:paraId="658A9843" w14:textId="2B22F48E" w:rsidR="00A26296" w:rsidRDefault="00A26296">
      <w:pPr>
        <w:pStyle w:val="Commentaire"/>
      </w:pPr>
      <w:r>
        <w:t>(Naumann et al., 2018; L. Xu et al., 2019; Gu et al., 2020)</w:t>
      </w:r>
    </w:p>
  </w:comment>
  <w:comment w:id="7076" w:author="Robin Matthews" w:date="2021-07-13T15:19:00Z" w:initials="RM">
    <w:p w14:paraId="1473433E" w14:textId="77777777" w:rsidR="00A26296" w:rsidRDefault="00A26296">
      <w:pPr>
        <w:pStyle w:val="Commentaire"/>
      </w:pPr>
      <w:r>
        <w:rPr>
          <w:rStyle w:val="Marquedecommentaire"/>
        </w:rPr>
        <w:annotationRef/>
      </w:r>
      <w:r>
        <w:t>Not found:</w:t>
      </w:r>
    </w:p>
    <w:p w14:paraId="5A9AA853" w14:textId="77777777" w:rsidR="00A26296" w:rsidRDefault="00A26296">
      <w:pPr>
        <w:pStyle w:val="Commentaire"/>
      </w:pPr>
      <w:r>
        <w:t>Vicente-Serrano et al., 2020c</w:t>
      </w:r>
    </w:p>
    <w:p w14:paraId="5FF2F4D2" w14:textId="77777777" w:rsidR="00A26296" w:rsidRDefault="00A26296">
      <w:pPr>
        <w:pStyle w:val="Commentaire"/>
      </w:pPr>
    </w:p>
    <w:p w14:paraId="4FE68E85" w14:textId="77777777" w:rsidR="00A26296" w:rsidRDefault="00A26296">
      <w:pPr>
        <w:pStyle w:val="Commentaire"/>
      </w:pPr>
      <w:r>
        <w:t>Extra stuff:</w:t>
      </w:r>
    </w:p>
    <w:p w14:paraId="390B3041" w14:textId="77777777" w:rsidR="00A26296" w:rsidRDefault="00A26296">
      <w:pPr>
        <w:pStyle w:val="Commentaire"/>
      </w:pPr>
      <w:r>
        <w:t>(; ; ; Vicente-Serrano et al., 2020a)</w:t>
      </w:r>
    </w:p>
    <w:p w14:paraId="293ABBB6" w14:textId="77777777" w:rsidR="00A26296" w:rsidRDefault="00A26296">
      <w:pPr>
        <w:pStyle w:val="Commentaire"/>
      </w:pPr>
    </w:p>
    <w:p w14:paraId="2A2C457A" w14:textId="77777777" w:rsidR="00A26296" w:rsidRDefault="00A26296">
      <w:pPr>
        <w:pStyle w:val="Commentaire"/>
      </w:pPr>
      <w:r>
        <w:t>Correct:</w:t>
      </w:r>
    </w:p>
    <w:p w14:paraId="559A568A" w14:textId="7F721509" w:rsidR="00A26296" w:rsidRDefault="00A26296">
      <w:pPr>
        <w:pStyle w:val="Commentaire"/>
      </w:pPr>
      <w:r>
        <w:t>(Cook et al., 2014a, 2020; Dai et al., 2018; Lu et al., 2019; Vicente-Serrano et al., 2020c)</w:t>
      </w:r>
    </w:p>
  </w:comment>
  <w:comment w:id="7079" w:author="Robin Matthews" w:date="2021-07-13T15:19:00Z" w:initials="RM">
    <w:p w14:paraId="4E7E1A43" w14:textId="77777777" w:rsidR="00A26296" w:rsidRDefault="00A26296">
      <w:pPr>
        <w:pStyle w:val="Commentaire"/>
      </w:pPr>
      <w:r>
        <w:rPr>
          <w:rStyle w:val="Marquedecommentaire"/>
        </w:rPr>
        <w:annotationRef/>
      </w:r>
      <w:r>
        <w:t>Not found:</w:t>
      </w:r>
    </w:p>
    <w:p w14:paraId="7BA9EF43" w14:textId="77777777" w:rsidR="00A26296" w:rsidRDefault="00A26296">
      <w:pPr>
        <w:pStyle w:val="Commentaire"/>
      </w:pPr>
      <w:r>
        <w:t>L. Xu et al., 2019</w:t>
      </w:r>
    </w:p>
    <w:p w14:paraId="3DC4C4B1" w14:textId="77777777" w:rsidR="00A26296" w:rsidRDefault="00A26296">
      <w:pPr>
        <w:pStyle w:val="Commentaire"/>
      </w:pPr>
    </w:p>
    <w:p w14:paraId="527887BD" w14:textId="77777777" w:rsidR="00A26296" w:rsidRDefault="00A26296">
      <w:pPr>
        <w:pStyle w:val="Commentaire"/>
      </w:pPr>
      <w:r>
        <w:t>Extra stuff:</w:t>
      </w:r>
    </w:p>
    <w:p w14:paraId="0C0C4E1D" w14:textId="77777777" w:rsidR="00A26296" w:rsidRDefault="00A26296">
      <w:pPr>
        <w:pStyle w:val="Commentaire"/>
      </w:pPr>
      <w:r>
        <w:t>(; ; Xu et al., 2019a; )</w:t>
      </w:r>
    </w:p>
    <w:p w14:paraId="3614D573" w14:textId="77777777" w:rsidR="00A26296" w:rsidRDefault="00A26296">
      <w:pPr>
        <w:pStyle w:val="Commentaire"/>
      </w:pPr>
    </w:p>
    <w:p w14:paraId="30420C42" w14:textId="77777777" w:rsidR="00A26296" w:rsidRDefault="00A26296">
      <w:pPr>
        <w:pStyle w:val="Commentaire"/>
      </w:pPr>
      <w:r>
        <w:t>Correct:</w:t>
      </w:r>
    </w:p>
    <w:p w14:paraId="30FBB569" w14:textId="70DD1AB6" w:rsidR="00A26296" w:rsidRDefault="00A26296">
      <w:pPr>
        <w:pStyle w:val="Commentaire"/>
      </w:pPr>
      <w:r>
        <w:t>(Chou et al., 2014a; Touma et al., 2015; L. Xu et al., 2019; Spinoni et al., 2020)</w:t>
      </w:r>
    </w:p>
  </w:comment>
  <w:comment w:id="7082" w:author="Robin Matthews" w:date="2021-07-13T15:19:00Z" w:initials="RM">
    <w:p w14:paraId="0D8D9C5C" w14:textId="77777777" w:rsidR="00A26296" w:rsidRDefault="00A26296">
      <w:pPr>
        <w:pStyle w:val="Commentaire"/>
      </w:pPr>
      <w:r>
        <w:rPr>
          <w:rStyle w:val="Marquedecommentaire"/>
        </w:rPr>
        <w:annotationRef/>
      </w:r>
      <w:r>
        <w:t>Not found:</w:t>
      </w:r>
    </w:p>
    <w:p w14:paraId="790754E7" w14:textId="77777777" w:rsidR="00A26296" w:rsidRDefault="00A26296">
      <w:pPr>
        <w:pStyle w:val="Commentaire"/>
      </w:pPr>
      <w:r>
        <w:t>L. Xu et al.</w:t>
      </w:r>
    </w:p>
    <w:p w14:paraId="25805480" w14:textId="77777777" w:rsidR="00A26296" w:rsidRDefault="00A26296">
      <w:pPr>
        <w:pStyle w:val="Commentaire"/>
      </w:pPr>
    </w:p>
    <w:p w14:paraId="0FFDF673" w14:textId="77777777" w:rsidR="00A26296" w:rsidRDefault="00A26296">
      <w:pPr>
        <w:pStyle w:val="Commentaire"/>
      </w:pPr>
      <w:r>
        <w:t>Extra stuff:</w:t>
      </w:r>
    </w:p>
    <w:p w14:paraId="7CBF706E" w14:textId="77777777" w:rsidR="00A26296" w:rsidRDefault="00A26296">
      <w:pPr>
        <w:pStyle w:val="Commentaire"/>
      </w:pPr>
      <w:r>
        <w:t>(Xu et al., a)</w:t>
      </w:r>
    </w:p>
    <w:p w14:paraId="2BC8C93F" w14:textId="77777777" w:rsidR="00A26296" w:rsidRDefault="00A26296">
      <w:pPr>
        <w:pStyle w:val="Commentaire"/>
      </w:pPr>
    </w:p>
    <w:p w14:paraId="540392DB" w14:textId="77777777" w:rsidR="00A26296" w:rsidRDefault="00A26296">
      <w:pPr>
        <w:pStyle w:val="Commentaire"/>
      </w:pPr>
      <w:r>
        <w:t>Correct:</w:t>
      </w:r>
    </w:p>
    <w:p w14:paraId="4A67B352" w14:textId="77777777" w:rsidR="00A26296" w:rsidRDefault="00A26296">
      <w:pPr>
        <w:pStyle w:val="Commentaire"/>
      </w:pPr>
      <w:r>
        <w:t>L. Xu et al. (2019)</w:t>
      </w:r>
    </w:p>
    <w:p w14:paraId="566D7EF5" w14:textId="07572ADB" w:rsidR="00A26296" w:rsidRDefault="00A26296">
      <w:pPr>
        <w:pStyle w:val="Commentaire"/>
      </w:pPr>
      <w:r>
        <w:t>(L. Xu et al., 2019)</w:t>
      </w:r>
    </w:p>
  </w:comment>
  <w:comment w:id="7087" w:author="Robin Matthews" w:date="2021-07-13T15:19:00Z" w:initials="RM">
    <w:p w14:paraId="339BE949" w14:textId="77777777" w:rsidR="00A26296" w:rsidRDefault="00A26296">
      <w:pPr>
        <w:pStyle w:val="Commentaire"/>
      </w:pPr>
      <w:r>
        <w:rPr>
          <w:rStyle w:val="Marquedecommentaire"/>
        </w:rPr>
        <w:annotationRef/>
      </w:r>
      <w:r>
        <w:t>Not found:</w:t>
      </w:r>
    </w:p>
    <w:p w14:paraId="71A893E9" w14:textId="77777777" w:rsidR="00A26296" w:rsidRDefault="00A26296">
      <w:pPr>
        <w:pStyle w:val="Commentaire"/>
      </w:pPr>
      <w:r>
        <w:t>L. Xu et al., 2019</w:t>
      </w:r>
    </w:p>
    <w:p w14:paraId="76310F37" w14:textId="77777777" w:rsidR="00A26296" w:rsidRDefault="00A26296">
      <w:pPr>
        <w:pStyle w:val="Commentaire"/>
      </w:pPr>
    </w:p>
    <w:p w14:paraId="4DAB746D" w14:textId="77777777" w:rsidR="00A26296" w:rsidRDefault="00A26296">
      <w:pPr>
        <w:pStyle w:val="Commentaire"/>
      </w:pPr>
      <w:r>
        <w:t>Extra stuff:</w:t>
      </w:r>
    </w:p>
    <w:p w14:paraId="65D422C8" w14:textId="77777777" w:rsidR="00A26296" w:rsidRDefault="00A26296">
      <w:pPr>
        <w:pStyle w:val="Commentaire"/>
      </w:pPr>
      <w:r>
        <w:t>(; Xu et al., 2019a; )</w:t>
      </w:r>
    </w:p>
    <w:p w14:paraId="447CEA8F" w14:textId="77777777" w:rsidR="00A26296" w:rsidRDefault="00A26296">
      <w:pPr>
        <w:pStyle w:val="Commentaire"/>
      </w:pPr>
    </w:p>
    <w:p w14:paraId="1FF093B9" w14:textId="77777777" w:rsidR="00A26296" w:rsidRDefault="00A26296">
      <w:pPr>
        <w:pStyle w:val="Commentaire"/>
      </w:pPr>
      <w:r>
        <w:t>Correct:</w:t>
      </w:r>
    </w:p>
    <w:p w14:paraId="5FFD70C6" w14:textId="6B5FEC7B" w:rsidR="00A26296" w:rsidRDefault="00A26296">
      <w:pPr>
        <w:pStyle w:val="Commentaire"/>
      </w:pPr>
      <w:r>
        <w:t>(Naumann et al., 2018; L. Xu et al., 2019; Gu et al., 2020)</w:t>
      </w:r>
    </w:p>
  </w:comment>
  <w:comment w:id="7090" w:author="Robin Matthews" w:date="2021-07-13T15:19:00Z" w:initials="RM">
    <w:p w14:paraId="1C8D2ED5" w14:textId="77777777" w:rsidR="00A26296" w:rsidRDefault="00A26296">
      <w:pPr>
        <w:pStyle w:val="Commentaire"/>
      </w:pPr>
      <w:r>
        <w:rPr>
          <w:rStyle w:val="Marquedecommentaire"/>
        </w:rPr>
        <w:annotationRef/>
      </w:r>
      <w:r>
        <w:t>Not found:</w:t>
      </w:r>
    </w:p>
    <w:p w14:paraId="13F36CB9" w14:textId="77777777" w:rsidR="00A26296" w:rsidRDefault="00A26296">
      <w:pPr>
        <w:pStyle w:val="Commentaire"/>
      </w:pPr>
      <w:r>
        <w:t>Vicente-Serrano et al., 2020c</w:t>
      </w:r>
    </w:p>
    <w:p w14:paraId="6D8C1550" w14:textId="77777777" w:rsidR="00A26296" w:rsidRDefault="00A26296">
      <w:pPr>
        <w:pStyle w:val="Commentaire"/>
      </w:pPr>
    </w:p>
    <w:p w14:paraId="408CFB97" w14:textId="77777777" w:rsidR="00A26296" w:rsidRDefault="00A26296">
      <w:pPr>
        <w:pStyle w:val="Commentaire"/>
      </w:pPr>
      <w:r>
        <w:t>Extra stuff:</w:t>
      </w:r>
    </w:p>
    <w:p w14:paraId="448B7ECF" w14:textId="77777777" w:rsidR="00A26296" w:rsidRDefault="00A26296">
      <w:pPr>
        <w:pStyle w:val="Commentaire"/>
      </w:pPr>
      <w:r>
        <w:t>(; ; ; Vicente-Serrano et al., 2020a)</w:t>
      </w:r>
    </w:p>
    <w:p w14:paraId="4DF7730B" w14:textId="77777777" w:rsidR="00A26296" w:rsidRDefault="00A26296">
      <w:pPr>
        <w:pStyle w:val="Commentaire"/>
      </w:pPr>
    </w:p>
    <w:p w14:paraId="4C473CB9" w14:textId="77777777" w:rsidR="00A26296" w:rsidRDefault="00A26296">
      <w:pPr>
        <w:pStyle w:val="Commentaire"/>
      </w:pPr>
      <w:r>
        <w:t>Correct:</w:t>
      </w:r>
    </w:p>
    <w:p w14:paraId="3D58A901" w14:textId="63F15767" w:rsidR="00A26296" w:rsidRDefault="00A26296">
      <w:pPr>
        <w:pStyle w:val="Commentaire"/>
      </w:pPr>
      <w:r>
        <w:t>(Cook et al., 2014a, 2020; Dai et al., 2018; Lu et al., 2019; Vicente-Serrano et al., 2020c)</w:t>
      </w:r>
    </w:p>
  </w:comment>
  <w:comment w:id="7095" w:author="Robin Matthews" w:date="2021-07-13T15:19:00Z" w:initials="RM">
    <w:p w14:paraId="4FF7441F" w14:textId="77777777" w:rsidR="00A26296" w:rsidRDefault="00A26296">
      <w:pPr>
        <w:pStyle w:val="Commentaire"/>
      </w:pPr>
      <w:r>
        <w:rPr>
          <w:rStyle w:val="Marquedecommentaire"/>
        </w:rPr>
        <w:annotationRef/>
      </w:r>
      <w:r>
        <w:t>Not found:</w:t>
      </w:r>
    </w:p>
    <w:p w14:paraId="1E80FCE2" w14:textId="77777777" w:rsidR="00A26296" w:rsidRDefault="00A26296">
      <w:pPr>
        <w:pStyle w:val="Commentaire"/>
      </w:pPr>
      <w:r>
        <w:t>L. Xu et al., 2019</w:t>
      </w:r>
    </w:p>
    <w:p w14:paraId="18160F39" w14:textId="77777777" w:rsidR="00A26296" w:rsidRDefault="00A26296">
      <w:pPr>
        <w:pStyle w:val="Commentaire"/>
      </w:pPr>
    </w:p>
    <w:p w14:paraId="7CA08707" w14:textId="77777777" w:rsidR="00A26296" w:rsidRDefault="00A26296">
      <w:pPr>
        <w:pStyle w:val="Commentaire"/>
      </w:pPr>
      <w:r>
        <w:t>Extra stuff:</w:t>
      </w:r>
    </w:p>
    <w:p w14:paraId="1A36FDEE" w14:textId="77777777" w:rsidR="00A26296" w:rsidRDefault="00A26296">
      <w:pPr>
        <w:pStyle w:val="Commentaire"/>
      </w:pPr>
      <w:r>
        <w:t>(; Xu et al., 2019a)</w:t>
      </w:r>
    </w:p>
    <w:p w14:paraId="1AEAD256" w14:textId="77777777" w:rsidR="00A26296" w:rsidRDefault="00A26296">
      <w:pPr>
        <w:pStyle w:val="Commentaire"/>
      </w:pPr>
    </w:p>
    <w:p w14:paraId="6E711562" w14:textId="77777777" w:rsidR="00A26296" w:rsidRDefault="00A26296">
      <w:pPr>
        <w:pStyle w:val="Commentaire"/>
      </w:pPr>
      <w:r>
        <w:t>Correct:</w:t>
      </w:r>
    </w:p>
    <w:p w14:paraId="1202D00E" w14:textId="034E3A8E" w:rsidR="00A26296" w:rsidRDefault="00A26296">
      <w:pPr>
        <w:pStyle w:val="Commentaire"/>
      </w:pPr>
      <w:r>
        <w:t>(Touma et al., 2015; L. Xu et al., 2019)</w:t>
      </w:r>
    </w:p>
  </w:comment>
  <w:comment w:id="7100" w:author="Robin Matthews" w:date="2021-07-13T15:19:00Z" w:initials="RM">
    <w:p w14:paraId="7BBF0EF1" w14:textId="77777777" w:rsidR="00A26296" w:rsidRDefault="00A26296">
      <w:pPr>
        <w:pStyle w:val="Commentaire"/>
      </w:pPr>
      <w:r>
        <w:rPr>
          <w:rStyle w:val="Marquedecommentaire"/>
        </w:rPr>
        <w:annotationRef/>
      </w:r>
      <w:r>
        <w:t>Not found:</w:t>
      </w:r>
    </w:p>
    <w:p w14:paraId="6F216F53" w14:textId="77777777" w:rsidR="00A26296" w:rsidRDefault="00A26296">
      <w:pPr>
        <w:pStyle w:val="Commentaire"/>
      </w:pPr>
      <w:r>
        <w:t>L. Xu et al., 2019</w:t>
      </w:r>
    </w:p>
    <w:p w14:paraId="78626BE0" w14:textId="77777777" w:rsidR="00A26296" w:rsidRDefault="00A26296">
      <w:pPr>
        <w:pStyle w:val="Commentaire"/>
      </w:pPr>
    </w:p>
    <w:p w14:paraId="66C4BBED" w14:textId="77777777" w:rsidR="00A26296" w:rsidRDefault="00A26296">
      <w:pPr>
        <w:pStyle w:val="Commentaire"/>
      </w:pPr>
      <w:r>
        <w:t>Extra stuff:</w:t>
      </w:r>
    </w:p>
    <w:p w14:paraId="1FDF44CA" w14:textId="77777777" w:rsidR="00A26296" w:rsidRDefault="00A26296">
      <w:pPr>
        <w:pStyle w:val="Commentaire"/>
      </w:pPr>
      <w:r>
        <w:t>(; Xu et al., 2019a)</w:t>
      </w:r>
    </w:p>
    <w:p w14:paraId="7419EE92" w14:textId="77777777" w:rsidR="00A26296" w:rsidRDefault="00A26296">
      <w:pPr>
        <w:pStyle w:val="Commentaire"/>
      </w:pPr>
    </w:p>
    <w:p w14:paraId="02764012" w14:textId="77777777" w:rsidR="00A26296" w:rsidRDefault="00A26296">
      <w:pPr>
        <w:pStyle w:val="Commentaire"/>
      </w:pPr>
      <w:r>
        <w:t>Correct:</w:t>
      </w:r>
    </w:p>
    <w:p w14:paraId="658D8190" w14:textId="0D8491DD" w:rsidR="00A26296" w:rsidRDefault="00A26296">
      <w:pPr>
        <w:pStyle w:val="Commentaire"/>
      </w:pPr>
      <w:r>
        <w:t>(Touma et al., 2015; L. Xu et al., 2019)</w:t>
      </w:r>
    </w:p>
  </w:comment>
  <w:comment w:id="7103" w:author="Robin Matthews" w:date="2021-07-13T15:19:00Z" w:initials="RM">
    <w:p w14:paraId="7FFEF0BB" w14:textId="77777777" w:rsidR="00A26296" w:rsidRDefault="00A26296">
      <w:pPr>
        <w:pStyle w:val="Commentaire"/>
      </w:pPr>
      <w:r>
        <w:rPr>
          <w:rStyle w:val="Marquedecommentaire"/>
        </w:rPr>
        <w:annotationRef/>
      </w:r>
      <w:r>
        <w:t>Not found:</w:t>
      </w:r>
    </w:p>
    <w:p w14:paraId="52F613F7" w14:textId="77777777" w:rsidR="00A26296" w:rsidRDefault="00A26296">
      <w:pPr>
        <w:pStyle w:val="Commentaire"/>
      </w:pPr>
      <w:r>
        <w:t>L. Xu et al.</w:t>
      </w:r>
    </w:p>
    <w:p w14:paraId="6127113E" w14:textId="77777777" w:rsidR="00A26296" w:rsidRDefault="00A26296">
      <w:pPr>
        <w:pStyle w:val="Commentaire"/>
      </w:pPr>
    </w:p>
    <w:p w14:paraId="0A9D241D" w14:textId="77777777" w:rsidR="00A26296" w:rsidRDefault="00A26296">
      <w:pPr>
        <w:pStyle w:val="Commentaire"/>
      </w:pPr>
      <w:r>
        <w:t>Extra stuff:</w:t>
      </w:r>
    </w:p>
    <w:p w14:paraId="2F408AA4" w14:textId="77777777" w:rsidR="00A26296" w:rsidRDefault="00A26296">
      <w:pPr>
        <w:pStyle w:val="Commentaire"/>
      </w:pPr>
      <w:r>
        <w:t>(Xu et al., a)</w:t>
      </w:r>
    </w:p>
    <w:p w14:paraId="375B7C9E" w14:textId="77777777" w:rsidR="00A26296" w:rsidRDefault="00A26296">
      <w:pPr>
        <w:pStyle w:val="Commentaire"/>
      </w:pPr>
    </w:p>
    <w:p w14:paraId="694996E1" w14:textId="77777777" w:rsidR="00A26296" w:rsidRDefault="00A26296">
      <w:pPr>
        <w:pStyle w:val="Commentaire"/>
      </w:pPr>
      <w:r>
        <w:t>Correct:</w:t>
      </w:r>
    </w:p>
    <w:p w14:paraId="531D2D1E" w14:textId="77777777" w:rsidR="00A26296" w:rsidRDefault="00A26296">
      <w:pPr>
        <w:pStyle w:val="Commentaire"/>
      </w:pPr>
      <w:r>
        <w:t>L. Xu et al. (2019)</w:t>
      </w:r>
    </w:p>
    <w:p w14:paraId="00DD6E5C" w14:textId="2158C179" w:rsidR="00A26296" w:rsidRDefault="00A26296">
      <w:pPr>
        <w:pStyle w:val="Commentaire"/>
      </w:pPr>
      <w:r>
        <w:t>(L. Xu et al., 2019)</w:t>
      </w:r>
    </w:p>
  </w:comment>
  <w:comment w:id="7106" w:author="Robin Matthews" w:date="2021-07-13T15:19:00Z" w:initials="RM">
    <w:p w14:paraId="66B385D4" w14:textId="77777777" w:rsidR="00A26296" w:rsidRDefault="00A26296">
      <w:pPr>
        <w:pStyle w:val="Commentaire"/>
      </w:pPr>
      <w:r>
        <w:rPr>
          <w:rStyle w:val="Marquedecommentaire"/>
        </w:rPr>
        <w:annotationRef/>
      </w:r>
      <w:r>
        <w:t>Not found:</w:t>
      </w:r>
    </w:p>
    <w:p w14:paraId="06119BA6" w14:textId="77777777" w:rsidR="00A26296" w:rsidRDefault="00A26296">
      <w:pPr>
        <w:pStyle w:val="Commentaire"/>
      </w:pPr>
      <w:r>
        <w:t>L. Xu et al.</w:t>
      </w:r>
    </w:p>
    <w:p w14:paraId="75C4EEBA" w14:textId="77777777" w:rsidR="00A26296" w:rsidRDefault="00A26296">
      <w:pPr>
        <w:pStyle w:val="Commentaire"/>
      </w:pPr>
    </w:p>
    <w:p w14:paraId="77BD1B50" w14:textId="77777777" w:rsidR="00A26296" w:rsidRDefault="00A26296">
      <w:pPr>
        <w:pStyle w:val="Commentaire"/>
      </w:pPr>
      <w:r>
        <w:t>Extra stuff:</w:t>
      </w:r>
    </w:p>
    <w:p w14:paraId="6A8D27A1" w14:textId="77777777" w:rsidR="00A26296" w:rsidRDefault="00A26296">
      <w:pPr>
        <w:pStyle w:val="Commentaire"/>
      </w:pPr>
      <w:r>
        <w:t>(Xu et al., a)</w:t>
      </w:r>
    </w:p>
    <w:p w14:paraId="6DBB683E" w14:textId="77777777" w:rsidR="00A26296" w:rsidRDefault="00A26296">
      <w:pPr>
        <w:pStyle w:val="Commentaire"/>
      </w:pPr>
    </w:p>
    <w:p w14:paraId="5CAEA0CD" w14:textId="77777777" w:rsidR="00A26296" w:rsidRDefault="00A26296">
      <w:pPr>
        <w:pStyle w:val="Commentaire"/>
      </w:pPr>
      <w:r>
        <w:t>Correct:</w:t>
      </w:r>
    </w:p>
    <w:p w14:paraId="06527085" w14:textId="77777777" w:rsidR="00A26296" w:rsidRDefault="00A26296">
      <w:pPr>
        <w:pStyle w:val="Commentaire"/>
      </w:pPr>
      <w:r>
        <w:t>L. Xu et al. (2019)</w:t>
      </w:r>
    </w:p>
    <w:p w14:paraId="0E582F55" w14:textId="23B341AF" w:rsidR="00A26296" w:rsidRDefault="00A26296">
      <w:pPr>
        <w:pStyle w:val="Commentaire"/>
      </w:pPr>
      <w:r>
        <w:t>(L. Xu et al., 2019)</w:t>
      </w:r>
    </w:p>
  </w:comment>
  <w:comment w:id="7109" w:author="Robin Matthews" w:date="2021-07-13T15:19:00Z" w:initials="RM">
    <w:p w14:paraId="3F1D2AA5" w14:textId="77777777" w:rsidR="00A26296" w:rsidRDefault="00A26296">
      <w:pPr>
        <w:pStyle w:val="Commentaire"/>
      </w:pPr>
      <w:r>
        <w:rPr>
          <w:rStyle w:val="Marquedecommentaire"/>
        </w:rPr>
        <w:annotationRef/>
      </w:r>
      <w:r>
        <w:t>Not found:</w:t>
      </w:r>
    </w:p>
    <w:p w14:paraId="7529C6BE" w14:textId="77777777" w:rsidR="00A26296" w:rsidRDefault="00A26296">
      <w:pPr>
        <w:pStyle w:val="Commentaire"/>
      </w:pPr>
      <w:r>
        <w:t>Vicente-Serrano et al., 2020c</w:t>
      </w:r>
    </w:p>
    <w:p w14:paraId="2EB83D99" w14:textId="77777777" w:rsidR="00A26296" w:rsidRDefault="00A26296">
      <w:pPr>
        <w:pStyle w:val="Commentaire"/>
      </w:pPr>
    </w:p>
    <w:p w14:paraId="792CC0E2" w14:textId="77777777" w:rsidR="00A26296" w:rsidRDefault="00A26296">
      <w:pPr>
        <w:pStyle w:val="Commentaire"/>
      </w:pPr>
      <w:r>
        <w:t>Extra stuff:</w:t>
      </w:r>
    </w:p>
    <w:p w14:paraId="5D0FF26D" w14:textId="77777777" w:rsidR="00A26296" w:rsidRDefault="00A26296">
      <w:pPr>
        <w:pStyle w:val="Commentaire"/>
      </w:pPr>
      <w:r>
        <w:t>(; ; ; Vicente-Serrano et al., 2020a)</w:t>
      </w:r>
    </w:p>
    <w:p w14:paraId="33449CCB" w14:textId="77777777" w:rsidR="00A26296" w:rsidRDefault="00A26296">
      <w:pPr>
        <w:pStyle w:val="Commentaire"/>
      </w:pPr>
    </w:p>
    <w:p w14:paraId="320FBA12" w14:textId="77777777" w:rsidR="00A26296" w:rsidRDefault="00A26296">
      <w:pPr>
        <w:pStyle w:val="Commentaire"/>
      </w:pPr>
      <w:r>
        <w:t>Correct:</w:t>
      </w:r>
    </w:p>
    <w:p w14:paraId="6F87910D" w14:textId="2062146A" w:rsidR="00A26296" w:rsidRDefault="00A26296">
      <w:pPr>
        <w:pStyle w:val="Commentaire"/>
      </w:pPr>
      <w:r>
        <w:t>(Cook et al., 2014a, 2020; Dai et al., 2018; Lu et al., 2019; Vicente-Serrano et al., 2020c)</w:t>
      </w:r>
    </w:p>
  </w:comment>
  <w:comment w:id="7114" w:author="Robin Matthews" w:date="2021-07-13T15:19:00Z" w:initials="RM">
    <w:p w14:paraId="3138F023" w14:textId="77777777" w:rsidR="00A26296" w:rsidRDefault="00A26296">
      <w:pPr>
        <w:pStyle w:val="Commentaire"/>
      </w:pPr>
      <w:r>
        <w:rPr>
          <w:rStyle w:val="Marquedecommentaire"/>
        </w:rPr>
        <w:annotationRef/>
      </w:r>
      <w:r>
        <w:t>Not found:</w:t>
      </w:r>
    </w:p>
    <w:p w14:paraId="5E3D8BDC" w14:textId="77777777" w:rsidR="00A26296" w:rsidRDefault="00A26296">
      <w:pPr>
        <w:pStyle w:val="Commentaire"/>
      </w:pPr>
      <w:r>
        <w:t>L. Xu et al., 2019</w:t>
      </w:r>
    </w:p>
    <w:p w14:paraId="6F5AE5BF" w14:textId="77777777" w:rsidR="00A26296" w:rsidRDefault="00A26296">
      <w:pPr>
        <w:pStyle w:val="Commentaire"/>
      </w:pPr>
    </w:p>
    <w:p w14:paraId="067CB9F5" w14:textId="77777777" w:rsidR="00A26296" w:rsidRDefault="00A26296">
      <w:pPr>
        <w:pStyle w:val="Commentaire"/>
      </w:pPr>
      <w:r>
        <w:t>Extra stuff:</w:t>
      </w:r>
    </w:p>
    <w:p w14:paraId="062899A9" w14:textId="77777777" w:rsidR="00A26296" w:rsidRDefault="00A26296">
      <w:pPr>
        <w:pStyle w:val="Commentaire"/>
      </w:pPr>
      <w:r>
        <w:t>(; Xu et al., 2019a)</w:t>
      </w:r>
    </w:p>
    <w:p w14:paraId="1255D015" w14:textId="77777777" w:rsidR="00A26296" w:rsidRDefault="00A26296">
      <w:pPr>
        <w:pStyle w:val="Commentaire"/>
      </w:pPr>
    </w:p>
    <w:p w14:paraId="3DA7D810" w14:textId="77777777" w:rsidR="00A26296" w:rsidRDefault="00A26296">
      <w:pPr>
        <w:pStyle w:val="Commentaire"/>
      </w:pPr>
      <w:r>
        <w:t>Correct:</w:t>
      </w:r>
    </w:p>
    <w:p w14:paraId="15FB1374" w14:textId="6B18AE36" w:rsidR="00A26296" w:rsidRDefault="00A26296">
      <w:pPr>
        <w:pStyle w:val="Commentaire"/>
      </w:pPr>
      <w:r>
        <w:t>(Touma et al., 2015; L. Xu et al., 2019)</w:t>
      </w:r>
    </w:p>
  </w:comment>
  <w:comment w:id="7117" w:author="Robin Matthews" w:date="2021-07-13T15:19:00Z" w:initials="RM">
    <w:p w14:paraId="0F542B51" w14:textId="77777777" w:rsidR="00A26296" w:rsidRDefault="00A26296">
      <w:pPr>
        <w:pStyle w:val="Commentaire"/>
      </w:pPr>
      <w:r>
        <w:rPr>
          <w:rStyle w:val="Marquedecommentaire"/>
        </w:rPr>
        <w:annotationRef/>
      </w:r>
      <w:r>
        <w:t>Not found:</w:t>
      </w:r>
    </w:p>
    <w:p w14:paraId="67B66F18" w14:textId="77777777" w:rsidR="00A26296" w:rsidRDefault="00A26296">
      <w:pPr>
        <w:pStyle w:val="Commentaire"/>
      </w:pPr>
      <w:r>
        <w:t>L. Xu et al., 2019</w:t>
      </w:r>
    </w:p>
    <w:p w14:paraId="512C25A1" w14:textId="77777777" w:rsidR="00A26296" w:rsidRDefault="00A26296">
      <w:pPr>
        <w:pStyle w:val="Commentaire"/>
      </w:pPr>
    </w:p>
    <w:p w14:paraId="61CC70A0" w14:textId="77777777" w:rsidR="00A26296" w:rsidRDefault="00A26296">
      <w:pPr>
        <w:pStyle w:val="Commentaire"/>
      </w:pPr>
      <w:r>
        <w:t>Extra stuff:</w:t>
      </w:r>
    </w:p>
    <w:p w14:paraId="3BDE1570" w14:textId="77777777" w:rsidR="00A26296" w:rsidRDefault="00A26296">
      <w:pPr>
        <w:pStyle w:val="Commentaire"/>
      </w:pPr>
      <w:r>
        <w:t>(; ; Xu et al., 2019a; )</w:t>
      </w:r>
    </w:p>
    <w:p w14:paraId="7EBECD78" w14:textId="77777777" w:rsidR="00A26296" w:rsidRDefault="00A26296">
      <w:pPr>
        <w:pStyle w:val="Commentaire"/>
      </w:pPr>
    </w:p>
    <w:p w14:paraId="6007E830" w14:textId="77777777" w:rsidR="00A26296" w:rsidRDefault="00A26296">
      <w:pPr>
        <w:pStyle w:val="Commentaire"/>
      </w:pPr>
      <w:r>
        <w:t>Correct:</w:t>
      </w:r>
    </w:p>
    <w:p w14:paraId="3BB6B80F" w14:textId="2A635454" w:rsidR="00A26296" w:rsidRDefault="00A26296">
      <w:pPr>
        <w:pStyle w:val="Commentaire"/>
      </w:pPr>
      <w:r>
        <w:t>(Chou et al., 2014a; Touma et al., 2015; L. Xu et al., 2019; Spinoni et al., 2020)</w:t>
      </w:r>
    </w:p>
  </w:comment>
  <w:comment w:id="7120" w:author="Robin Matthews" w:date="2021-07-13T15:19:00Z" w:initials="RM">
    <w:p w14:paraId="558D365A" w14:textId="77777777" w:rsidR="00A26296" w:rsidRDefault="00A26296">
      <w:pPr>
        <w:pStyle w:val="Commentaire"/>
      </w:pPr>
      <w:r>
        <w:rPr>
          <w:rStyle w:val="Marquedecommentaire"/>
        </w:rPr>
        <w:annotationRef/>
      </w:r>
      <w:r>
        <w:t>Not found:</w:t>
      </w:r>
    </w:p>
    <w:p w14:paraId="149B4D47" w14:textId="77777777" w:rsidR="00A26296" w:rsidRDefault="00A26296">
      <w:pPr>
        <w:pStyle w:val="Commentaire"/>
      </w:pPr>
      <w:r>
        <w:t>L. Xu et al.</w:t>
      </w:r>
    </w:p>
    <w:p w14:paraId="357D339F" w14:textId="77777777" w:rsidR="00A26296" w:rsidRDefault="00A26296">
      <w:pPr>
        <w:pStyle w:val="Commentaire"/>
      </w:pPr>
    </w:p>
    <w:p w14:paraId="65019F24" w14:textId="77777777" w:rsidR="00A26296" w:rsidRDefault="00A26296">
      <w:pPr>
        <w:pStyle w:val="Commentaire"/>
      </w:pPr>
      <w:r>
        <w:t>Extra stuff:</w:t>
      </w:r>
    </w:p>
    <w:p w14:paraId="4953F308" w14:textId="77777777" w:rsidR="00A26296" w:rsidRDefault="00A26296">
      <w:pPr>
        <w:pStyle w:val="Commentaire"/>
      </w:pPr>
      <w:r>
        <w:t>(Xu et al., a)</w:t>
      </w:r>
    </w:p>
    <w:p w14:paraId="607EEAFF" w14:textId="77777777" w:rsidR="00A26296" w:rsidRDefault="00A26296">
      <w:pPr>
        <w:pStyle w:val="Commentaire"/>
      </w:pPr>
    </w:p>
    <w:p w14:paraId="1E3FBAD0" w14:textId="77777777" w:rsidR="00A26296" w:rsidRDefault="00A26296">
      <w:pPr>
        <w:pStyle w:val="Commentaire"/>
      </w:pPr>
      <w:r>
        <w:t>Correct:</w:t>
      </w:r>
    </w:p>
    <w:p w14:paraId="11873405" w14:textId="77777777" w:rsidR="00A26296" w:rsidRDefault="00A26296">
      <w:pPr>
        <w:pStyle w:val="Commentaire"/>
      </w:pPr>
      <w:r>
        <w:t>L. Xu et al. (2019)</w:t>
      </w:r>
    </w:p>
    <w:p w14:paraId="1EBD0090" w14:textId="0AE35DF7" w:rsidR="00A26296" w:rsidRDefault="00A26296">
      <w:pPr>
        <w:pStyle w:val="Commentaire"/>
      </w:pPr>
      <w:r>
        <w:t>(L. Xu et al., 2019)</w:t>
      </w:r>
    </w:p>
  </w:comment>
  <w:comment w:id="7125" w:author="Robin Matthews" w:date="2021-07-13T15:19:00Z" w:initials="RM">
    <w:p w14:paraId="7F109656" w14:textId="77777777" w:rsidR="00A26296" w:rsidRDefault="00A26296">
      <w:pPr>
        <w:pStyle w:val="Commentaire"/>
      </w:pPr>
      <w:r>
        <w:rPr>
          <w:rStyle w:val="Marquedecommentaire"/>
        </w:rPr>
        <w:annotationRef/>
      </w:r>
      <w:r>
        <w:t>Not found:</w:t>
      </w:r>
    </w:p>
    <w:p w14:paraId="38B8DBA0" w14:textId="77777777" w:rsidR="00A26296" w:rsidRDefault="00A26296">
      <w:pPr>
        <w:pStyle w:val="Commentaire"/>
      </w:pPr>
      <w:r>
        <w:t>L. Xu et al., 2019</w:t>
      </w:r>
    </w:p>
    <w:p w14:paraId="572D4A19" w14:textId="77777777" w:rsidR="00A26296" w:rsidRDefault="00A26296">
      <w:pPr>
        <w:pStyle w:val="Commentaire"/>
      </w:pPr>
    </w:p>
    <w:p w14:paraId="0253FABE" w14:textId="77777777" w:rsidR="00A26296" w:rsidRDefault="00A26296">
      <w:pPr>
        <w:pStyle w:val="Commentaire"/>
      </w:pPr>
      <w:r>
        <w:t>Extra stuff:</w:t>
      </w:r>
    </w:p>
    <w:p w14:paraId="6E608EB5" w14:textId="77777777" w:rsidR="00A26296" w:rsidRDefault="00A26296">
      <w:pPr>
        <w:pStyle w:val="Commentaire"/>
      </w:pPr>
      <w:r>
        <w:t>(; Xu et al., 2019a; )</w:t>
      </w:r>
    </w:p>
    <w:p w14:paraId="502CDEF6" w14:textId="77777777" w:rsidR="00A26296" w:rsidRDefault="00A26296">
      <w:pPr>
        <w:pStyle w:val="Commentaire"/>
      </w:pPr>
    </w:p>
    <w:p w14:paraId="11353A07" w14:textId="77777777" w:rsidR="00A26296" w:rsidRDefault="00A26296">
      <w:pPr>
        <w:pStyle w:val="Commentaire"/>
      </w:pPr>
      <w:r>
        <w:t>Correct:</w:t>
      </w:r>
    </w:p>
    <w:p w14:paraId="71761C1C" w14:textId="41FFC668" w:rsidR="00A26296" w:rsidRDefault="00A26296">
      <w:pPr>
        <w:pStyle w:val="Commentaire"/>
      </w:pPr>
      <w:r>
        <w:t>(Naumann et al., 2018; L. Xu et al., 2019; Gu et al., 2020)</w:t>
      </w:r>
    </w:p>
  </w:comment>
  <w:comment w:id="7128" w:author="Robin Matthews" w:date="2021-07-13T15:20:00Z" w:initials="RM">
    <w:p w14:paraId="279FEEE8" w14:textId="77777777" w:rsidR="00A26296" w:rsidRDefault="00A26296">
      <w:pPr>
        <w:pStyle w:val="Commentaire"/>
      </w:pPr>
      <w:r>
        <w:rPr>
          <w:rStyle w:val="Marquedecommentaire"/>
        </w:rPr>
        <w:annotationRef/>
      </w:r>
      <w:r>
        <w:t>Not found:</w:t>
      </w:r>
    </w:p>
    <w:p w14:paraId="4CCC49EF" w14:textId="77777777" w:rsidR="00A26296" w:rsidRDefault="00A26296">
      <w:pPr>
        <w:pStyle w:val="Commentaire"/>
      </w:pPr>
      <w:r>
        <w:t>Vicente-Serrano et al., 2020c</w:t>
      </w:r>
    </w:p>
    <w:p w14:paraId="4CEF80AF" w14:textId="77777777" w:rsidR="00A26296" w:rsidRDefault="00A26296">
      <w:pPr>
        <w:pStyle w:val="Commentaire"/>
      </w:pPr>
    </w:p>
    <w:p w14:paraId="004A0890" w14:textId="77777777" w:rsidR="00A26296" w:rsidRDefault="00A26296">
      <w:pPr>
        <w:pStyle w:val="Commentaire"/>
      </w:pPr>
      <w:r>
        <w:t>Extra stuff:</w:t>
      </w:r>
    </w:p>
    <w:p w14:paraId="646E09DE" w14:textId="77777777" w:rsidR="00A26296" w:rsidRDefault="00A26296">
      <w:pPr>
        <w:pStyle w:val="Commentaire"/>
      </w:pPr>
      <w:r>
        <w:t>(; ; Vicente-Serrano et al., 2020a)</w:t>
      </w:r>
    </w:p>
    <w:p w14:paraId="25E7CFD6" w14:textId="77777777" w:rsidR="00A26296" w:rsidRDefault="00A26296">
      <w:pPr>
        <w:pStyle w:val="Commentaire"/>
      </w:pPr>
    </w:p>
    <w:p w14:paraId="7AD526B2" w14:textId="77777777" w:rsidR="00A26296" w:rsidRDefault="00A26296">
      <w:pPr>
        <w:pStyle w:val="Commentaire"/>
      </w:pPr>
      <w:r>
        <w:t>Correct:</w:t>
      </w:r>
    </w:p>
    <w:p w14:paraId="03E88D24" w14:textId="5E3A879A" w:rsidR="00A26296" w:rsidRDefault="00A26296">
      <w:pPr>
        <w:pStyle w:val="Commentaire"/>
      </w:pPr>
      <w:r>
        <w:t>(Cook et al., 2014a; Dai et al., 2018; Vicente-Serrano et al., 2020c)</w:t>
      </w:r>
    </w:p>
  </w:comment>
  <w:comment w:id="7133" w:author="Robin Matthews" w:date="2021-07-13T15:20:00Z" w:initials="RM">
    <w:p w14:paraId="1D80363C" w14:textId="77777777" w:rsidR="00A26296" w:rsidRDefault="00A26296">
      <w:pPr>
        <w:pStyle w:val="Commentaire"/>
      </w:pPr>
      <w:r>
        <w:rPr>
          <w:rStyle w:val="Marquedecommentaire"/>
        </w:rPr>
        <w:annotationRef/>
      </w:r>
      <w:r>
        <w:t>Not found:</w:t>
      </w:r>
    </w:p>
    <w:p w14:paraId="4A2AEF89" w14:textId="77777777" w:rsidR="00A26296" w:rsidRDefault="00A26296">
      <w:pPr>
        <w:pStyle w:val="Commentaire"/>
      </w:pPr>
      <w:r>
        <w:t>L. Xu et al., 2019</w:t>
      </w:r>
    </w:p>
    <w:p w14:paraId="29BEF740" w14:textId="77777777" w:rsidR="00A26296" w:rsidRDefault="00A26296">
      <w:pPr>
        <w:pStyle w:val="Commentaire"/>
      </w:pPr>
    </w:p>
    <w:p w14:paraId="51CCD119" w14:textId="77777777" w:rsidR="00A26296" w:rsidRDefault="00A26296">
      <w:pPr>
        <w:pStyle w:val="Commentaire"/>
      </w:pPr>
      <w:r>
        <w:t>Extra stuff:</w:t>
      </w:r>
    </w:p>
    <w:p w14:paraId="46DBB549" w14:textId="77777777" w:rsidR="00A26296" w:rsidRDefault="00A26296">
      <w:pPr>
        <w:pStyle w:val="Commentaire"/>
      </w:pPr>
      <w:r>
        <w:t>(; ; Xu et al., 2019a; )</w:t>
      </w:r>
    </w:p>
    <w:p w14:paraId="5B6D2AA5" w14:textId="77777777" w:rsidR="00A26296" w:rsidRDefault="00A26296">
      <w:pPr>
        <w:pStyle w:val="Commentaire"/>
      </w:pPr>
    </w:p>
    <w:p w14:paraId="469F7A2F" w14:textId="77777777" w:rsidR="00A26296" w:rsidRDefault="00A26296">
      <w:pPr>
        <w:pStyle w:val="Commentaire"/>
      </w:pPr>
      <w:r>
        <w:t>Correct:</w:t>
      </w:r>
    </w:p>
    <w:p w14:paraId="5D67C984" w14:textId="6F1F3D5B" w:rsidR="00A26296" w:rsidRDefault="00A26296">
      <w:pPr>
        <w:pStyle w:val="Commentaire"/>
      </w:pPr>
      <w:r>
        <w:t>(Chou et al., 2014a; Touma et al., 2015; L. Xu et al., 2019; Spinoni et al., 2020)</w:t>
      </w:r>
    </w:p>
  </w:comment>
  <w:comment w:id="7136" w:author="Robin Matthews" w:date="2021-07-13T15:20:00Z" w:initials="RM">
    <w:p w14:paraId="1DC0D558" w14:textId="77777777" w:rsidR="00A26296" w:rsidRDefault="00A26296">
      <w:pPr>
        <w:pStyle w:val="Commentaire"/>
      </w:pPr>
      <w:r>
        <w:rPr>
          <w:rStyle w:val="Marquedecommentaire"/>
        </w:rPr>
        <w:annotationRef/>
      </w:r>
      <w:r>
        <w:t>Not found:</w:t>
      </w:r>
    </w:p>
    <w:p w14:paraId="71F922E6" w14:textId="77777777" w:rsidR="00A26296" w:rsidRDefault="00A26296">
      <w:pPr>
        <w:pStyle w:val="Commentaire"/>
      </w:pPr>
      <w:r>
        <w:t>L. Xu et al.</w:t>
      </w:r>
    </w:p>
    <w:p w14:paraId="4F3537BE" w14:textId="77777777" w:rsidR="00A26296" w:rsidRDefault="00A26296">
      <w:pPr>
        <w:pStyle w:val="Commentaire"/>
      </w:pPr>
    </w:p>
    <w:p w14:paraId="2171C9EC" w14:textId="77777777" w:rsidR="00A26296" w:rsidRDefault="00A26296">
      <w:pPr>
        <w:pStyle w:val="Commentaire"/>
      </w:pPr>
      <w:r>
        <w:t>Extra stuff:</w:t>
      </w:r>
    </w:p>
    <w:p w14:paraId="59FD9994" w14:textId="77777777" w:rsidR="00A26296" w:rsidRDefault="00A26296">
      <w:pPr>
        <w:pStyle w:val="Commentaire"/>
      </w:pPr>
      <w:r>
        <w:t>(Xu et al., a)</w:t>
      </w:r>
    </w:p>
    <w:p w14:paraId="366F1026" w14:textId="77777777" w:rsidR="00A26296" w:rsidRDefault="00A26296">
      <w:pPr>
        <w:pStyle w:val="Commentaire"/>
      </w:pPr>
    </w:p>
    <w:p w14:paraId="5CFDA0D2" w14:textId="77777777" w:rsidR="00A26296" w:rsidRDefault="00A26296">
      <w:pPr>
        <w:pStyle w:val="Commentaire"/>
      </w:pPr>
      <w:r>
        <w:t>Correct:</w:t>
      </w:r>
    </w:p>
    <w:p w14:paraId="316EE417" w14:textId="77777777" w:rsidR="00A26296" w:rsidRDefault="00A26296">
      <w:pPr>
        <w:pStyle w:val="Commentaire"/>
      </w:pPr>
      <w:r>
        <w:t>L. Xu et al. (2019)</w:t>
      </w:r>
    </w:p>
    <w:p w14:paraId="3FB5FBFD" w14:textId="063121B2" w:rsidR="00A26296" w:rsidRDefault="00A26296">
      <w:pPr>
        <w:pStyle w:val="Commentaire"/>
      </w:pPr>
      <w:r>
        <w:t>(L. Xu et al., 2019)</w:t>
      </w:r>
    </w:p>
  </w:comment>
  <w:comment w:id="7141" w:author="Robin Matthews" w:date="2021-07-13T15:20:00Z" w:initials="RM">
    <w:p w14:paraId="700A7807" w14:textId="77777777" w:rsidR="00A26296" w:rsidRDefault="00A26296">
      <w:pPr>
        <w:pStyle w:val="Commentaire"/>
      </w:pPr>
      <w:r>
        <w:rPr>
          <w:rStyle w:val="Marquedecommentaire"/>
        </w:rPr>
        <w:annotationRef/>
      </w:r>
      <w:r>
        <w:t>Not found:</w:t>
      </w:r>
    </w:p>
    <w:p w14:paraId="3C722C73" w14:textId="77777777" w:rsidR="00A26296" w:rsidRDefault="00A26296">
      <w:pPr>
        <w:pStyle w:val="Commentaire"/>
      </w:pPr>
      <w:r>
        <w:t>L. Xu et al., 2019</w:t>
      </w:r>
    </w:p>
    <w:p w14:paraId="7F50D794" w14:textId="77777777" w:rsidR="00A26296" w:rsidRDefault="00A26296">
      <w:pPr>
        <w:pStyle w:val="Commentaire"/>
      </w:pPr>
    </w:p>
    <w:p w14:paraId="3B4338B8" w14:textId="77777777" w:rsidR="00A26296" w:rsidRDefault="00A26296">
      <w:pPr>
        <w:pStyle w:val="Commentaire"/>
      </w:pPr>
      <w:r>
        <w:t>Extra stuff:</w:t>
      </w:r>
    </w:p>
    <w:p w14:paraId="678A6FED" w14:textId="77777777" w:rsidR="00A26296" w:rsidRDefault="00A26296">
      <w:pPr>
        <w:pStyle w:val="Commentaire"/>
      </w:pPr>
      <w:r>
        <w:t>(; Xu et al., 2019a; )</w:t>
      </w:r>
    </w:p>
    <w:p w14:paraId="7F1160DC" w14:textId="77777777" w:rsidR="00A26296" w:rsidRDefault="00A26296">
      <w:pPr>
        <w:pStyle w:val="Commentaire"/>
      </w:pPr>
    </w:p>
    <w:p w14:paraId="0313D83D" w14:textId="77777777" w:rsidR="00A26296" w:rsidRDefault="00A26296">
      <w:pPr>
        <w:pStyle w:val="Commentaire"/>
      </w:pPr>
      <w:r>
        <w:t>Correct:</w:t>
      </w:r>
    </w:p>
    <w:p w14:paraId="6874B57F" w14:textId="2B5B5927" w:rsidR="00A26296" w:rsidRDefault="00A26296">
      <w:pPr>
        <w:pStyle w:val="Commentaire"/>
      </w:pPr>
      <w:r>
        <w:t>(Naumann et al., 2018; L. Xu et al., 2019; Gu et al., 2020)</w:t>
      </w:r>
    </w:p>
  </w:comment>
  <w:comment w:id="7144" w:author="Robin Matthews" w:date="2021-07-13T15:20:00Z" w:initials="RM">
    <w:p w14:paraId="5E51B8EE" w14:textId="77777777" w:rsidR="00A26296" w:rsidRDefault="00A26296">
      <w:pPr>
        <w:pStyle w:val="Commentaire"/>
      </w:pPr>
      <w:r>
        <w:rPr>
          <w:rStyle w:val="Marquedecommentaire"/>
        </w:rPr>
        <w:annotationRef/>
      </w:r>
      <w:r>
        <w:t>Not found:</w:t>
      </w:r>
    </w:p>
    <w:p w14:paraId="5D9921E1" w14:textId="77777777" w:rsidR="00A26296" w:rsidRDefault="00A26296">
      <w:pPr>
        <w:pStyle w:val="Commentaire"/>
      </w:pPr>
      <w:r>
        <w:t>Vicente-Serrano et al., 2020c</w:t>
      </w:r>
    </w:p>
    <w:p w14:paraId="11BDBAB4" w14:textId="77777777" w:rsidR="00A26296" w:rsidRDefault="00A26296">
      <w:pPr>
        <w:pStyle w:val="Commentaire"/>
      </w:pPr>
    </w:p>
    <w:p w14:paraId="20B3AFFB" w14:textId="77777777" w:rsidR="00A26296" w:rsidRDefault="00A26296">
      <w:pPr>
        <w:pStyle w:val="Commentaire"/>
      </w:pPr>
      <w:r>
        <w:t>Extra stuff:</w:t>
      </w:r>
    </w:p>
    <w:p w14:paraId="5C66471D" w14:textId="77777777" w:rsidR="00A26296" w:rsidRDefault="00A26296">
      <w:pPr>
        <w:pStyle w:val="Commentaire"/>
      </w:pPr>
      <w:r>
        <w:t>(; ; ; Vicente-Serrano et al., 2020a)</w:t>
      </w:r>
    </w:p>
    <w:p w14:paraId="08DD76C1" w14:textId="77777777" w:rsidR="00A26296" w:rsidRDefault="00A26296">
      <w:pPr>
        <w:pStyle w:val="Commentaire"/>
      </w:pPr>
    </w:p>
    <w:p w14:paraId="257D2B4F" w14:textId="77777777" w:rsidR="00A26296" w:rsidRDefault="00A26296">
      <w:pPr>
        <w:pStyle w:val="Commentaire"/>
      </w:pPr>
      <w:r>
        <w:t>Correct:</w:t>
      </w:r>
    </w:p>
    <w:p w14:paraId="72D463D4" w14:textId="4DF32CC5" w:rsidR="00A26296" w:rsidRDefault="00A26296">
      <w:pPr>
        <w:pStyle w:val="Commentaire"/>
      </w:pPr>
      <w:r>
        <w:t>(Cook et al., 2014a, 2020; Dai et al., 2018; Lu et al., 2019; Vicente-Serrano et al., 2020c)</w:t>
      </w:r>
    </w:p>
  </w:comment>
  <w:comment w:id="7149" w:author="Robin Matthews" w:date="2021-07-13T15:20:00Z" w:initials="RM">
    <w:p w14:paraId="01B75D5F" w14:textId="77777777" w:rsidR="00A26296" w:rsidRDefault="00A26296">
      <w:pPr>
        <w:pStyle w:val="Commentaire"/>
      </w:pPr>
      <w:r>
        <w:rPr>
          <w:rStyle w:val="Marquedecommentaire"/>
        </w:rPr>
        <w:annotationRef/>
      </w:r>
      <w:r>
        <w:t>Not found:</w:t>
      </w:r>
    </w:p>
    <w:p w14:paraId="1094E263" w14:textId="77777777" w:rsidR="00A26296" w:rsidRDefault="00A26296">
      <w:pPr>
        <w:pStyle w:val="Commentaire"/>
      </w:pPr>
      <w:r>
        <w:t>R. Zhai et al.</w:t>
      </w:r>
    </w:p>
    <w:p w14:paraId="19EEA3CF" w14:textId="77777777" w:rsidR="00A26296" w:rsidRDefault="00A26296">
      <w:pPr>
        <w:pStyle w:val="Commentaire"/>
      </w:pPr>
    </w:p>
    <w:p w14:paraId="219CF409" w14:textId="77777777" w:rsidR="00A26296" w:rsidRDefault="00A26296">
      <w:pPr>
        <w:pStyle w:val="Commentaire"/>
      </w:pPr>
      <w:r>
        <w:t>Extra stuff:</w:t>
      </w:r>
    </w:p>
    <w:p w14:paraId="584B3FF3" w14:textId="77777777" w:rsidR="00A26296" w:rsidRDefault="00A26296">
      <w:pPr>
        <w:pStyle w:val="Commentaire"/>
      </w:pPr>
      <w:r>
        <w:t>(Zhai et al., b)</w:t>
      </w:r>
    </w:p>
    <w:p w14:paraId="30751B3D" w14:textId="77777777" w:rsidR="00A26296" w:rsidRDefault="00A26296">
      <w:pPr>
        <w:pStyle w:val="Commentaire"/>
      </w:pPr>
    </w:p>
    <w:p w14:paraId="5C62C1E0" w14:textId="77777777" w:rsidR="00A26296" w:rsidRDefault="00A26296">
      <w:pPr>
        <w:pStyle w:val="Commentaire"/>
      </w:pPr>
      <w:r>
        <w:t>Correct:</w:t>
      </w:r>
    </w:p>
    <w:p w14:paraId="53C88A63" w14:textId="77777777" w:rsidR="00A26296" w:rsidRDefault="00A26296">
      <w:pPr>
        <w:pStyle w:val="Commentaire"/>
      </w:pPr>
      <w:r>
        <w:t>R. Zhai et al. (2020)</w:t>
      </w:r>
    </w:p>
    <w:p w14:paraId="09D255D7" w14:textId="4F71E0CA" w:rsidR="00A26296" w:rsidRDefault="00A26296">
      <w:pPr>
        <w:pStyle w:val="Commentaire"/>
      </w:pPr>
      <w:r>
        <w:t>(R. Zhai et al., 2020)</w:t>
      </w:r>
    </w:p>
  </w:comment>
  <w:comment w:id="7159" w:author="Robin Matthews" w:date="2021-07-13T15:20:00Z" w:initials="RM">
    <w:p w14:paraId="11600233" w14:textId="77777777" w:rsidR="00A26296" w:rsidRDefault="00A26296">
      <w:pPr>
        <w:pStyle w:val="Commentaire"/>
      </w:pPr>
      <w:r>
        <w:rPr>
          <w:rStyle w:val="Marquedecommentaire"/>
        </w:rPr>
        <w:annotationRef/>
      </w:r>
      <w:r>
        <w:t>Extra stuff:</w:t>
      </w:r>
    </w:p>
    <w:p w14:paraId="7C50AB87" w14:textId="77777777" w:rsidR="00A26296" w:rsidRDefault="00A26296">
      <w:pPr>
        <w:pStyle w:val="Commentaire"/>
      </w:pPr>
      <w:r>
        <w:t>(, ;</w:t>
      </w:r>
    </w:p>
    <w:p w14:paraId="2534E0FA" w14:textId="77777777" w:rsidR="00A26296" w:rsidRDefault="00A26296">
      <w:pPr>
        <w:pStyle w:val="Commentaire"/>
      </w:pPr>
    </w:p>
    <w:p w14:paraId="53483F8A" w14:textId="77777777" w:rsidR="00A26296" w:rsidRDefault="00A26296">
      <w:pPr>
        <w:pStyle w:val="Commentaire"/>
      </w:pPr>
      <w:r>
        <w:t>Correct:</w:t>
      </w:r>
    </w:p>
    <w:p w14:paraId="2FA03659" w14:textId="77777777" w:rsidR="00A26296" w:rsidRDefault="00A26296">
      <w:pPr>
        <w:pStyle w:val="Commentaire"/>
      </w:pPr>
      <w:r>
        <w:t>Hu et al. (2020)</w:t>
      </w:r>
    </w:p>
    <w:p w14:paraId="6707E7DC" w14:textId="3051CCAC" w:rsidR="00A26296" w:rsidRDefault="00A26296">
      <w:pPr>
        <w:pStyle w:val="Commentaire"/>
      </w:pPr>
      <w:r>
        <w:t>(Hu et al., 2020)</w:t>
      </w:r>
    </w:p>
  </w:comment>
  <w:comment w:id="7161" w:author="Robin Matthews" w:date="2021-07-13T15:20:00Z" w:initials="RM">
    <w:p w14:paraId="7208C509" w14:textId="77777777" w:rsidR="00A26296" w:rsidRDefault="00A26296">
      <w:pPr>
        <w:pStyle w:val="Commentaire"/>
      </w:pPr>
      <w:r>
        <w:rPr>
          <w:rStyle w:val="Marquedecommentaire"/>
        </w:rPr>
        <w:annotationRef/>
      </w:r>
      <w:r>
        <w:t>Extra stuff:</w:t>
      </w:r>
    </w:p>
    <w:p w14:paraId="095E49A4" w14:textId="77777777" w:rsidR="00A26296" w:rsidRDefault="00A26296">
      <w:pPr>
        <w:pStyle w:val="Commentaire"/>
      </w:pPr>
      <w:r>
        <w:t>, )</w:t>
      </w:r>
    </w:p>
    <w:p w14:paraId="70858A6F" w14:textId="77777777" w:rsidR="00A26296" w:rsidRDefault="00A26296">
      <w:pPr>
        <w:pStyle w:val="Commentaire"/>
      </w:pPr>
    </w:p>
    <w:p w14:paraId="3D95CFD2" w14:textId="77777777" w:rsidR="00A26296" w:rsidRDefault="00A26296">
      <w:pPr>
        <w:pStyle w:val="Commentaire"/>
      </w:pPr>
      <w:r>
        <w:t>Correct:</w:t>
      </w:r>
    </w:p>
    <w:p w14:paraId="70ED15A3" w14:textId="77777777" w:rsidR="00A26296" w:rsidRDefault="00A26296">
      <w:pPr>
        <w:pStyle w:val="Commentaire"/>
      </w:pPr>
      <w:r>
        <w:t>Seong et al. (2020)</w:t>
      </w:r>
    </w:p>
    <w:p w14:paraId="42557251" w14:textId="5263F6AA" w:rsidR="00A26296" w:rsidRDefault="00A26296">
      <w:pPr>
        <w:pStyle w:val="Commentaire"/>
      </w:pPr>
      <w:r>
        <w:t>(Seong et al., 2020)</w:t>
      </w:r>
    </w:p>
  </w:comment>
  <w:comment w:id="7163" w:author="Robin Matthews" w:date="2021-07-13T15:20:00Z" w:initials="RM">
    <w:p w14:paraId="11E141E6" w14:textId="77777777" w:rsidR="00A26296" w:rsidRDefault="00A26296">
      <w:pPr>
        <w:pStyle w:val="Commentaire"/>
      </w:pPr>
      <w:r>
        <w:rPr>
          <w:rStyle w:val="Marquedecommentaire"/>
        </w:rPr>
        <w:annotationRef/>
      </w:r>
      <w:r>
        <w:t>Not found:</w:t>
      </w:r>
    </w:p>
    <w:p w14:paraId="511E1012" w14:textId="77777777" w:rsidR="00A26296" w:rsidRDefault="00A26296">
      <w:pPr>
        <w:pStyle w:val="Commentaire"/>
      </w:pPr>
      <w:r>
        <w:t>C. Li et al.</w:t>
      </w:r>
    </w:p>
    <w:p w14:paraId="104FEE49" w14:textId="77777777" w:rsidR="00A26296" w:rsidRDefault="00A26296">
      <w:pPr>
        <w:pStyle w:val="Commentaire"/>
      </w:pPr>
    </w:p>
    <w:p w14:paraId="5916F5F0" w14:textId="77777777" w:rsidR="00A26296" w:rsidRDefault="00A26296">
      <w:pPr>
        <w:pStyle w:val="Commentaire"/>
      </w:pPr>
      <w:r>
        <w:t>Extra stuff:</w:t>
      </w:r>
    </w:p>
    <w:p w14:paraId="6AF0D123" w14:textId="77777777" w:rsidR="00A26296" w:rsidRDefault="00A26296">
      <w:pPr>
        <w:pStyle w:val="Commentaire"/>
      </w:pPr>
      <w:r>
        <w:t xml:space="preserve">(Li et al., </w:t>
      </w:r>
    </w:p>
    <w:p w14:paraId="52F32FBF" w14:textId="77777777" w:rsidR="00A26296" w:rsidRDefault="00A26296">
      <w:pPr>
        <w:pStyle w:val="Commentaire"/>
      </w:pPr>
    </w:p>
    <w:p w14:paraId="5C8E80F0" w14:textId="77777777" w:rsidR="00A26296" w:rsidRDefault="00A26296">
      <w:pPr>
        <w:pStyle w:val="Commentaire"/>
      </w:pPr>
      <w:r>
        <w:t>Correct:</w:t>
      </w:r>
    </w:p>
    <w:p w14:paraId="1FE0F54A" w14:textId="77777777" w:rsidR="00A26296" w:rsidRDefault="00A26296">
      <w:pPr>
        <w:pStyle w:val="Commentaire"/>
      </w:pPr>
      <w:r>
        <w:t>C. Li et al. (2020)</w:t>
      </w:r>
    </w:p>
    <w:p w14:paraId="7CEEB775" w14:textId="142ED2C8" w:rsidR="00A26296" w:rsidRDefault="00A26296">
      <w:pPr>
        <w:pStyle w:val="Commentaire"/>
      </w:pPr>
      <w:r>
        <w:t>(C. Li et al., 2020)</w:t>
      </w:r>
    </w:p>
  </w:comment>
  <w:comment w:id="7168" w:author="Robin Matthews" w:date="2021-07-13T15:20:00Z" w:initials="RM">
    <w:p w14:paraId="212D5DB1" w14:textId="77777777" w:rsidR="00A26296" w:rsidRDefault="00A26296">
      <w:pPr>
        <w:pStyle w:val="Commentaire"/>
      </w:pPr>
      <w:r>
        <w:rPr>
          <w:rStyle w:val="Marquedecommentaire"/>
        </w:rPr>
        <w:annotationRef/>
      </w:r>
      <w:r>
        <w:t>Not found:</w:t>
      </w:r>
    </w:p>
    <w:p w14:paraId="3CDBC7C7" w14:textId="77777777" w:rsidR="00A26296" w:rsidRDefault="00A26296">
      <w:pPr>
        <w:pStyle w:val="Commentaire"/>
      </w:pPr>
      <w:r>
        <w:t>C. Li et al.</w:t>
      </w:r>
    </w:p>
    <w:p w14:paraId="52750672" w14:textId="77777777" w:rsidR="00A26296" w:rsidRDefault="00A26296">
      <w:pPr>
        <w:pStyle w:val="Commentaire"/>
      </w:pPr>
    </w:p>
    <w:p w14:paraId="04BA2D0A" w14:textId="77777777" w:rsidR="00A26296" w:rsidRDefault="00A26296">
      <w:pPr>
        <w:pStyle w:val="Commentaire"/>
      </w:pPr>
      <w:r>
        <w:t>Extra stuff:</w:t>
      </w:r>
    </w:p>
    <w:p w14:paraId="4526B762" w14:textId="77777777" w:rsidR="00A26296" w:rsidRDefault="00A26296">
      <w:pPr>
        <w:pStyle w:val="Commentaire"/>
      </w:pPr>
      <w:r>
        <w:t xml:space="preserve">(Li et al., </w:t>
      </w:r>
    </w:p>
    <w:p w14:paraId="714ED33E" w14:textId="77777777" w:rsidR="00A26296" w:rsidRDefault="00A26296">
      <w:pPr>
        <w:pStyle w:val="Commentaire"/>
      </w:pPr>
    </w:p>
    <w:p w14:paraId="532269C5" w14:textId="77777777" w:rsidR="00A26296" w:rsidRDefault="00A26296">
      <w:pPr>
        <w:pStyle w:val="Commentaire"/>
      </w:pPr>
      <w:r>
        <w:t>Correct:</w:t>
      </w:r>
    </w:p>
    <w:p w14:paraId="49AB49DD" w14:textId="77777777" w:rsidR="00A26296" w:rsidRDefault="00A26296">
      <w:pPr>
        <w:pStyle w:val="Commentaire"/>
      </w:pPr>
      <w:r>
        <w:t>C. Li et al. (2020)</w:t>
      </w:r>
    </w:p>
    <w:p w14:paraId="71B2AD1A" w14:textId="4B3D8BA9" w:rsidR="00A26296" w:rsidRDefault="00A26296">
      <w:pPr>
        <w:pStyle w:val="Commentaire"/>
      </w:pPr>
      <w:r>
        <w:t>(C. Li et al., 2020)</w:t>
      </w:r>
    </w:p>
  </w:comment>
  <w:comment w:id="7171" w:author="Robin Matthews" w:date="2021-07-13T15:20:00Z" w:initials="RM">
    <w:p w14:paraId="7B1BEA87" w14:textId="77777777" w:rsidR="00A26296" w:rsidRDefault="00A26296">
      <w:pPr>
        <w:pStyle w:val="Commentaire"/>
      </w:pPr>
      <w:r>
        <w:rPr>
          <w:rStyle w:val="Marquedecommentaire"/>
        </w:rPr>
        <w:annotationRef/>
      </w:r>
      <w:r>
        <w:t>Not found:</w:t>
      </w:r>
    </w:p>
    <w:p w14:paraId="3EF672E0" w14:textId="77777777" w:rsidR="00A26296" w:rsidRDefault="00A26296">
      <w:pPr>
        <w:pStyle w:val="Commentaire"/>
      </w:pPr>
      <w:r>
        <w:t>C. Li et al.</w:t>
      </w:r>
    </w:p>
    <w:p w14:paraId="4F91643D" w14:textId="77777777" w:rsidR="00A26296" w:rsidRDefault="00A26296">
      <w:pPr>
        <w:pStyle w:val="Commentaire"/>
      </w:pPr>
    </w:p>
    <w:p w14:paraId="1FDC7124" w14:textId="77777777" w:rsidR="00A26296" w:rsidRDefault="00A26296">
      <w:pPr>
        <w:pStyle w:val="Commentaire"/>
      </w:pPr>
      <w:r>
        <w:t>Extra stuff:</w:t>
      </w:r>
    </w:p>
    <w:p w14:paraId="377DD3F1" w14:textId="77777777" w:rsidR="00A26296" w:rsidRDefault="00A26296">
      <w:pPr>
        <w:pStyle w:val="Commentaire"/>
      </w:pPr>
      <w:r>
        <w:t xml:space="preserve">(Li et al., </w:t>
      </w:r>
    </w:p>
    <w:p w14:paraId="23637C8A" w14:textId="77777777" w:rsidR="00A26296" w:rsidRDefault="00A26296">
      <w:pPr>
        <w:pStyle w:val="Commentaire"/>
      </w:pPr>
    </w:p>
    <w:p w14:paraId="2AC5C62C" w14:textId="77777777" w:rsidR="00A26296" w:rsidRDefault="00A26296">
      <w:pPr>
        <w:pStyle w:val="Commentaire"/>
      </w:pPr>
      <w:r>
        <w:t>Correct:</w:t>
      </w:r>
    </w:p>
    <w:p w14:paraId="24B2C7C2" w14:textId="77777777" w:rsidR="00A26296" w:rsidRDefault="00A26296">
      <w:pPr>
        <w:pStyle w:val="Commentaire"/>
      </w:pPr>
      <w:r>
        <w:t>C. Li et al. (2020)</w:t>
      </w:r>
    </w:p>
    <w:p w14:paraId="366AFF8E" w14:textId="79A635D1" w:rsidR="00A26296" w:rsidRDefault="00A26296">
      <w:pPr>
        <w:pStyle w:val="Commentaire"/>
      </w:pPr>
      <w:r>
        <w:t>(C. Li et al., 2020)</w:t>
      </w:r>
    </w:p>
  </w:comment>
  <w:comment w:id="7176" w:author="Robin Matthews" w:date="2021-07-13T15:20:00Z" w:initials="RM">
    <w:p w14:paraId="5B7866DC" w14:textId="77777777" w:rsidR="00A26296" w:rsidRDefault="00A26296">
      <w:pPr>
        <w:pStyle w:val="Commentaire"/>
      </w:pPr>
      <w:r>
        <w:rPr>
          <w:rStyle w:val="Marquedecommentaire"/>
        </w:rPr>
        <w:annotationRef/>
      </w:r>
      <w:r>
        <w:t>Not found:</w:t>
      </w:r>
    </w:p>
    <w:p w14:paraId="1809BDBD" w14:textId="77777777" w:rsidR="00A26296" w:rsidRDefault="00A26296">
      <w:pPr>
        <w:pStyle w:val="Commentaire"/>
      </w:pPr>
      <w:r>
        <w:t>C. Li et al.</w:t>
      </w:r>
    </w:p>
    <w:p w14:paraId="225F2B26" w14:textId="77777777" w:rsidR="00A26296" w:rsidRDefault="00A26296">
      <w:pPr>
        <w:pStyle w:val="Commentaire"/>
      </w:pPr>
    </w:p>
    <w:p w14:paraId="02BA331F" w14:textId="77777777" w:rsidR="00A26296" w:rsidRDefault="00A26296">
      <w:pPr>
        <w:pStyle w:val="Commentaire"/>
      </w:pPr>
      <w:r>
        <w:t>Extra stuff:</w:t>
      </w:r>
    </w:p>
    <w:p w14:paraId="2D2E1E06" w14:textId="77777777" w:rsidR="00A26296" w:rsidRDefault="00A26296">
      <w:pPr>
        <w:pStyle w:val="Commentaire"/>
      </w:pPr>
      <w:r>
        <w:t xml:space="preserve">(Li et al., </w:t>
      </w:r>
    </w:p>
    <w:p w14:paraId="60104930" w14:textId="77777777" w:rsidR="00A26296" w:rsidRDefault="00A26296">
      <w:pPr>
        <w:pStyle w:val="Commentaire"/>
      </w:pPr>
    </w:p>
    <w:p w14:paraId="54F1E27D" w14:textId="77777777" w:rsidR="00A26296" w:rsidRDefault="00A26296">
      <w:pPr>
        <w:pStyle w:val="Commentaire"/>
      </w:pPr>
      <w:r>
        <w:t>Correct:</w:t>
      </w:r>
    </w:p>
    <w:p w14:paraId="0C6E9986" w14:textId="77777777" w:rsidR="00A26296" w:rsidRDefault="00A26296">
      <w:pPr>
        <w:pStyle w:val="Commentaire"/>
      </w:pPr>
      <w:r>
        <w:t>C. Li et al. (2020)</w:t>
      </w:r>
    </w:p>
    <w:p w14:paraId="7C6DFE01" w14:textId="0A046D0B" w:rsidR="00A26296" w:rsidRDefault="00A26296">
      <w:pPr>
        <w:pStyle w:val="Commentaire"/>
      </w:pPr>
      <w:r>
        <w:t>(C. Li et al., 2020)</w:t>
      </w:r>
    </w:p>
  </w:comment>
  <w:comment w:id="7179" w:author="Robin Matthews" w:date="2021-07-13T15:20:00Z" w:initials="RM">
    <w:p w14:paraId="513967B8" w14:textId="77777777" w:rsidR="00A26296" w:rsidRDefault="00A26296">
      <w:pPr>
        <w:pStyle w:val="Commentaire"/>
      </w:pPr>
      <w:r>
        <w:rPr>
          <w:rStyle w:val="Marquedecommentaire"/>
        </w:rPr>
        <w:annotationRef/>
      </w:r>
      <w:r>
        <w:t>Not found:</w:t>
      </w:r>
    </w:p>
    <w:p w14:paraId="7B202D8B" w14:textId="77777777" w:rsidR="00A26296" w:rsidRDefault="00A26296">
      <w:pPr>
        <w:pStyle w:val="Commentaire"/>
      </w:pPr>
      <w:r>
        <w:t>C. Li et al.</w:t>
      </w:r>
    </w:p>
    <w:p w14:paraId="795B00BE" w14:textId="77777777" w:rsidR="00A26296" w:rsidRDefault="00A26296">
      <w:pPr>
        <w:pStyle w:val="Commentaire"/>
      </w:pPr>
    </w:p>
    <w:p w14:paraId="1922114D" w14:textId="77777777" w:rsidR="00A26296" w:rsidRDefault="00A26296">
      <w:pPr>
        <w:pStyle w:val="Commentaire"/>
      </w:pPr>
      <w:r>
        <w:t>Extra stuff:</w:t>
      </w:r>
    </w:p>
    <w:p w14:paraId="1C8BB7DC" w14:textId="77777777" w:rsidR="00A26296" w:rsidRDefault="00A26296">
      <w:pPr>
        <w:pStyle w:val="Commentaire"/>
      </w:pPr>
      <w:r>
        <w:t xml:space="preserve">(Li et al., </w:t>
      </w:r>
    </w:p>
    <w:p w14:paraId="5AB7CAAA" w14:textId="77777777" w:rsidR="00A26296" w:rsidRDefault="00A26296">
      <w:pPr>
        <w:pStyle w:val="Commentaire"/>
      </w:pPr>
    </w:p>
    <w:p w14:paraId="4C43F88D" w14:textId="77777777" w:rsidR="00A26296" w:rsidRDefault="00A26296">
      <w:pPr>
        <w:pStyle w:val="Commentaire"/>
      </w:pPr>
      <w:r>
        <w:t>Correct:</w:t>
      </w:r>
    </w:p>
    <w:p w14:paraId="192D7DD7" w14:textId="77777777" w:rsidR="00A26296" w:rsidRDefault="00A26296">
      <w:pPr>
        <w:pStyle w:val="Commentaire"/>
      </w:pPr>
      <w:r>
        <w:t>C. Li et al. (2020)</w:t>
      </w:r>
    </w:p>
    <w:p w14:paraId="45AEFB34" w14:textId="014165E5" w:rsidR="00A26296" w:rsidRDefault="00A26296">
      <w:pPr>
        <w:pStyle w:val="Commentaire"/>
      </w:pPr>
      <w:r>
        <w:t>(C. Li et al., 2020)</w:t>
      </w:r>
    </w:p>
  </w:comment>
  <w:comment w:id="7182" w:author="Robin Matthews" w:date="2021-07-13T15:20:00Z" w:initials="RM">
    <w:p w14:paraId="0B3D061E" w14:textId="77777777" w:rsidR="00A26296" w:rsidRDefault="00A26296">
      <w:pPr>
        <w:pStyle w:val="Commentaire"/>
      </w:pPr>
      <w:r>
        <w:rPr>
          <w:rStyle w:val="Marquedecommentaire"/>
        </w:rPr>
        <w:annotationRef/>
      </w:r>
      <w:r>
        <w:t>Not found:</w:t>
      </w:r>
    </w:p>
    <w:p w14:paraId="5AE6F479" w14:textId="77777777" w:rsidR="00A26296" w:rsidRDefault="00A26296">
      <w:pPr>
        <w:pStyle w:val="Commentaire"/>
      </w:pPr>
      <w:r>
        <w:t>C. Li et al.</w:t>
      </w:r>
    </w:p>
    <w:p w14:paraId="7E27CFC2" w14:textId="77777777" w:rsidR="00A26296" w:rsidRDefault="00A26296">
      <w:pPr>
        <w:pStyle w:val="Commentaire"/>
      </w:pPr>
    </w:p>
    <w:p w14:paraId="196C7EC1" w14:textId="77777777" w:rsidR="00A26296" w:rsidRDefault="00A26296">
      <w:pPr>
        <w:pStyle w:val="Commentaire"/>
      </w:pPr>
      <w:r>
        <w:t>Extra stuff:</w:t>
      </w:r>
    </w:p>
    <w:p w14:paraId="3ACBA41A" w14:textId="77777777" w:rsidR="00A26296" w:rsidRDefault="00A26296">
      <w:pPr>
        <w:pStyle w:val="Commentaire"/>
      </w:pPr>
      <w:r>
        <w:t xml:space="preserve">(Li et al., </w:t>
      </w:r>
    </w:p>
    <w:p w14:paraId="49D830B1" w14:textId="77777777" w:rsidR="00A26296" w:rsidRDefault="00A26296">
      <w:pPr>
        <w:pStyle w:val="Commentaire"/>
      </w:pPr>
    </w:p>
    <w:p w14:paraId="380FB844" w14:textId="77777777" w:rsidR="00A26296" w:rsidRDefault="00A26296">
      <w:pPr>
        <w:pStyle w:val="Commentaire"/>
      </w:pPr>
      <w:r>
        <w:t>Correct:</w:t>
      </w:r>
    </w:p>
    <w:p w14:paraId="44EC8303" w14:textId="77777777" w:rsidR="00A26296" w:rsidRDefault="00A26296">
      <w:pPr>
        <w:pStyle w:val="Commentaire"/>
      </w:pPr>
      <w:r>
        <w:t>C. Li et al. (2020)</w:t>
      </w:r>
    </w:p>
    <w:p w14:paraId="0F96579C" w14:textId="406AF16B" w:rsidR="00A26296" w:rsidRDefault="00A26296">
      <w:pPr>
        <w:pStyle w:val="Commentaire"/>
      </w:pPr>
      <w:r>
        <w:t>(C. Li et al., 2020)</w:t>
      </w:r>
    </w:p>
  </w:comment>
  <w:comment w:id="7190" w:author="Robin Matthews" w:date="2021-07-13T15:20:00Z" w:initials="RM">
    <w:p w14:paraId="46B25961" w14:textId="77777777" w:rsidR="00A26296" w:rsidRDefault="00A26296">
      <w:pPr>
        <w:pStyle w:val="Commentaire"/>
      </w:pPr>
      <w:r>
        <w:rPr>
          <w:rStyle w:val="Marquedecommentaire"/>
        </w:rPr>
        <w:annotationRef/>
      </w:r>
      <w:r>
        <w:t>Not found:</w:t>
      </w:r>
    </w:p>
    <w:p w14:paraId="1C1AF5C1" w14:textId="77777777" w:rsidR="00A26296" w:rsidRDefault="00A26296">
      <w:pPr>
        <w:pStyle w:val="Commentaire"/>
      </w:pPr>
      <w:r>
        <w:t>2020a</w:t>
      </w:r>
    </w:p>
    <w:p w14:paraId="6BBEFD51" w14:textId="77777777" w:rsidR="00A26296" w:rsidRDefault="00A26296">
      <w:pPr>
        <w:pStyle w:val="Commentaire"/>
      </w:pPr>
    </w:p>
    <w:p w14:paraId="0798B7E2" w14:textId="77777777" w:rsidR="00A26296" w:rsidRDefault="00A26296">
      <w:pPr>
        <w:pStyle w:val="Commentaire"/>
      </w:pPr>
      <w:r>
        <w:t>Extra stuff:</w:t>
      </w:r>
    </w:p>
    <w:p w14:paraId="2234CB59" w14:textId="77777777" w:rsidR="00A26296" w:rsidRDefault="00A26296">
      <w:pPr>
        <w:pStyle w:val="Commentaire"/>
      </w:pPr>
      <w:r>
        <w:t>, 2020</w:t>
      </w:r>
    </w:p>
    <w:p w14:paraId="1C71918E" w14:textId="77777777" w:rsidR="00A26296" w:rsidRDefault="00A26296">
      <w:pPr>
        <w:pStyle w:val="Commentaire"/>
      </w:pPr>
    </w:p>
    <w:p w14:paraId="5D712487" w14:textId="77777777" w:rsidR="00A26296" w:rsidRDefault="00A26296">
      <w:pPr>
        <w:pStyle w:val="Commentaire"/>
      </w:pPr>
      <w:r>
        <w:t>Correct:</w:t>
      </w:r>
    </w:p>
    <w:p w14:paraId="2199CC02" w14:textId="77777777" w:rsidR="00A26296" w:rsidRDefault="00A26296">
      <w:pPr>
        <w:pStyle w:val="Commentaire"/>
      </w:pPr>
      <w:r>
        <w:t>Peña-Angulo et al. (2020a)</w:t>
      </w:r>
    </w:p>
    <w:p w14:paraId="2940CC37" w14:textId="2434245F" w:rsidR="00A26296" w:rsidRDefault="00A26296">
      <w:pPr>
        <w:pStyle w:val="Commentaire"/>
      </w:pPr>
      <w:r>
        <w:t>(Peña-Angulo et al., 2020a)</w:t>
      </w:r>
    </w:p>
  </w:comment>
  <w:comment w:id="7192" w:author="Robin Matthews" w:date="2021-07-13T15:20:00Z" w:initials="RM">
    <w:p w14:paraId="57DBB8E6" w14:textId="77777777" w:rsidR="00A26296" w:rsidRDefault="00A26296">
      <w:pPr>
        <w:pStyle w:val="Commentaire"/>
      </w:pPr>
      <w:r>
        <w:rPr>
          <w:rStyle w:val="Marquedecommentaire"/>
        </w:rPr>
        <w:annotationRef/>
      </w:r>
      <w:r>
        <w:t>Extra stuff:</w:t>
      </w:r>
    </w:p>
    <w:p w14:paraId="7B96DA65" w14:textId="77777777" w:rsidR="00A26296" w:rsidRDefault="00A26296">
      <w:pPr>
        <w:pStyle w:val="Commentaire"/>
      </w:pPr>
      <w:r>
        <w:t xml:space="preserve">, </w:t>
      </w:r>
    </w:p>
    <w:p w14:paraId="2EF67107" w14:textId="77777777" w:rsidR="00A26296" w:rsidRDefault="00A26296">
      <w:pPr>
        <w:pStyle w:val="Commentaire"/>
      </w:pPr>
    </w:p>
    <w:p w14:paraId="1C9FC626" w14:textId="77777777" w:rsidR="00A26296" w:rsidRDefault="00A26296">
      <w:pPr>
        <w:pStyle w:val="Commentaire"/>
      </w:pPr>
      <w:r>
        <w:t>Correct:</w:t>
      </w:r>
    </w:p>
    <w:p w14:paraId="59022DAD" w14:textId="77777777" w:rsidR="00A26296" w:rsidRDefault="00A26296">
      <w:pPr>
        <w:pStyle w:val="Commentaire"/>
      </w:pPr>
      <w:r>
        <w:t>Mernild et al. (2014)</w:t>
      </w:r>
    </w:p>
    <w:p w14:paraId="7939B41C" w14:textId="439F1978" w:rsidR="00A26296" w:rsidRDefault="00A26296">
      <w:pPr>
        <w:pStyle w:val="Commentaire"/>
      </w:pPr>
      <w:r>
        <w:t>(Mernild et al., 2014)</w:t>
      </w:r>
    </w:p>
  </w:comment>
  <w:comment w:id="7193" w:author="Robin Matthews" w:date="2021-07-13T15:20:00Z" w:initials="RM">
    <w:p w14:paraId="32B01D3B" w14:textId="77777777" w:rsidR="00A26296" w:rsidRDefault="00A26296">
      <w:pPr>
        <w:pStyle w:val="Commentaire"/>
      </w:pPr>
      <w:r>
        <w:rPr>
          <w:rStyle w:val="Marquedecommentaire"/>
        </w:rPr>
        <w:annotationRef/>
      </w:r>
      <w:r>
        <w:t>Extra stuff:</w:t>
      </w:r>
    </w:p>
    <w:p w14:paraId="1C5EFE97" w14:textId="77777777" w:rsidR="00A26296" w:rsidRDefault="00A26296">
      <w:pPr>
        <w:pStyle w:val="Commentaire"/>
      </w:pPr>
      <w:r>
        <w:t xml:space="preserve">, </w:t>
      </w:r>
    </w:p>
    <w:p w14:paraId="2245A0BD" w14:textId="77777777" w:rsidR="00A26296" w:rsidRDefault="00A26296">
      <w:pPr>
        <w:pStyle w:val="Commentaire"/>
      </w:pPr>
    </w:p>
    <w:p w14:paraId="42E3B924" w14:textId="77777777" w:rsidR="00A26296" w:rsidRDefault="00A26296">
      <w:pPr>
        <w:pStyle w:val="Commentaire"/>
      </w:pPr>
      <w:r>
        <w:t>Correct:</w:t>
      </w:r>
    </w:p>
    <w:p w14:paraId="51B08CAE" w14:textId="77777777" w:rsidR="00A26296" w:rsidRDefault="00A26296">
      <w:pPr>
        <w:pStyle w:val="Commentaire"/>
      </w:pPr>
      <w:r>
        <w:t>Sui et al. (2017)</w:t>
      </w:r>
    </w:p>
    <w:p w14:paraId="02D729C3" w14:textId="7D11D08A" w:rsidR="00A26296" w:rsidRDefault="00A26296">
      <w:pPr>
        <w:pStyle w:val="Commentaire"/>
      </w:pPr>
      <w:r>
        <w:t>(Sui et al., 2017)</w:t>
      </w:r>
    </w:p>
  </w:comment>
  <w:comment w:id="7194" w:author="Robin Matthews" w:date="2021-07-13T15:20:00Z" w:initials="RM">
    <w:p w14:paraId="1E756114" w14:textId="77777777" w:rsidR="00A26296" w:rsidRDefault="00A26296">
      <w:pPr>
        <w:pStyle w:val="Commentaire"/>
      </w:pPr>
      <w:r>
        <w:rPr>
          <w:rStyle w:val="Marquedecommentaire"/>
        </w:rPr>
        <w:annotationRef/>
      </w:r>
      <w:r>
        <w:t>Extra stuff:</w:t>
      </w:r>
    </w:p>
    <w:p w14:paraId="388A611D" w14:textId="77777777" w:rsidR="00A26296" w:rsidRDefault="00A26296">
      <w:pPr>
        <w:pStyle w:val="Commentaire"/>
      </w:pPr>
      <w:r>
        <w:t>, )</w:t>
      </w:r>
    </w:p>
    <w:p w14:paraId="6C76971F" w14:textId="77777777" w:rsidR="00A26296" w:rsidRDefault="00A26296">
      <w:pPr>
        <w:pStyle w:val="Commentaire"/>
      </w:pPr>
    </w:p>
    <w:p w14:paraId="6ADA3239" w14:textId="77777777" w:rsidR="00A26296" w:rsidRDefault="00A26296">
      <w:pPr>
        <w:pStyle w:val="Commentaire"/>
      </w:pPr>
      <w:r>
        <w:t>Correct:</w:t>
      </w:r>
    </w:p>
    <w:p w14:paraId="6E94C225" w14:textId="77777777" w:rsidR="00A26296" w:rsidRDefault="00A26296">
      <w:pPr>
        <w:pStyle w:val="Commentaire"/>
      </w:pPr>
      <w:r>
        <w:t>Dunn et al. (2020)</w:t>
      </w:r>
    </w:p>
    <w:p w14:paraId="373EA225" w14:textId="5BE8FBFA" w:rsidR="00A26296" w:rsidRDefault="00A26296">
      <w:pPr>
        <w:pStyle w:val="Commentaire"/>
      </w:pPr>
      <w:r>
        <w:t>(Dunn et al., 2020)</w:t>
      </w:r>
    </w:p>
  </w:comment>
  <w:comment w:id="7195" w:author="Robin Matthews" w:date="2021-07-13T15:20:00Z" w:initials="RM">
    <w:p w14:paraId="2F8EEC2C" w14:textId="77777777" w:rsidR="00A26296" w:rsidRDefault="00A26296">
      <w:pPr>
        <w:pStyle w:val="Commentaire"/>
      </w:pPr>
      <w:r>
        <w:rPr>
          <w:rStyle w:val="Marquedecommentaire"/>
        </w:rPr>
        <w:annotationRef/>
      </w:r>
      <w:r>
        <w:t>Not found:</w:t>
      </w:r>
    </w:p>
    <w:p w14:paraId="4011B062" w14:textId="77777777" w:rsidR="00A26296" w:rsidRDefault="00A26296">
      <w:pPr>
        <w:pStyle w:val="Commentaire"/>
      </w:pPr>
      <w:r>
        <w:t>C. Li et al.</w:t>
      </w:r>
    </w:p>
    <w:p w14:paraId="34005B7D" w14:textId="77777777" w:rsidR="00A26296" w:rsidRDefault="00A26296">
      <w:pPr>
        <w:pStyle w:val="Commentaire"/>
      </w:pPr>
    </w:p>
    <w:p w14:paraId="1E6F731A" w14:textId="77777777" w:rsidR="00A26296" w:rsidRDefault="00A26296">
      <w:pPr>
        <w:pStyle w:val="Commentaire"/>
      </w:pPr>
      <w:r>
        <w:t>Extra stuff:</w:t>
      </w:r>
    </w:p>
    <w:p w14:paraId="65E58C27" w14:textId="77777777" w:rsidR="00A26296" w:rsidRDefault="00A26296">
      <w:pPr>
        <w:pStyle w:val="Commentaire"/>
      </w:pPr>
      <w:r>
        <w:t xml:space="preserve">(Li et al., </w:t>
      </w:r>
    </w:p>
    <w:p w14:paraId="274BE84F" w14:textId="77777777" w:rsidR="00A26296" w:rsidRDefault="00A26296">
      <w:pPr>
        <w:pStyle w:val="Commentaire"/>
      </w:pPr>
    </w:p>
    <w:p w14:paraId="1876EAB0" w14:textId="77777777" w:rsidR="00A26296" w:rsidRDefault="00A26296">
      <w:pPr>
        <w:pStyle w:val="Commentaire"/>
      </w:pPr>
      <w:r>
        <w:t>Correct:</w:t>
      </w:r>
    </w:p>
    <w:p w14:paraId="5F1D28B1" w14:textId="77777777" w:rsidR="00A26296" w:rsidRDefault="00A26296">
      <w:pPr>
        <w:pStyle w:val="Commentaire"/>
      </w:pPr>
      <w:r>
        <w:t>C. Li et al. (2020)</w:t>
      </w:r>
    </w:p>
    <w:p w14:paraId="19836736" w14:textId="7CAEE97C" w:rsidR="00A26296" w:rsidRDefault="00A26296">
      <w:pPr>
        <w:pStyle w:val="Commentaire"/>
      </w:pPr>
      <w:r>
        <w:t>(C. Li et al., 2020)</w:t>
      </w:r>
    </w:p>
  </w:comment>
  <w:comment w:id="7198" w:author="Robin Matthews" w:date="2021-07-13T15:20:00Z" w:initials="RM">
    <w:p w14:paraId="32F54B6D" w14:textId="77777777" w:rsidR="00A26296" w:rsidRDefault="00A26296">
      <w:pPr>
        <w:pStyle w:val="Commentaire"/>
      </w:pPr>
      <w:r>
        <w:rPr>
          <w:rStyle w:val="Marquedecommentaire"/>
        </w:rPr>
        <w:annotationRef/>
      </w:r>
      <w:r>
        <w:t>Not found:</w:t>
      </w:r>
    </w:p>
    <w:p w14:paraId="59B6EFB6" w14:textId="77777777" w:rsidR="00A26296" w:rsidRDefault="00A26296">
      <w:pPr>
        <w:pStyle w:val="Commentaire"/>
      </w:pPr>
      <w:r>
        <w:t>C. Li et al.</w:t>
      </w:r>
    </w:p>
    <w:p w14:paraId="400B74CD" w14:textId="77777777" w:rsidR="00A26296" w:rsidRDefault="00A26296">
      <w:pPr>
        <w:pStyle w:val="Commentaire"/>
      </w:pPr>
    </w:p>
    <w:p w14:paraId="3C3AC13A" w14:textId="77777777" w:rsidR="00A26296" w:rsidRDefault="00A26296">
      <w:pPr>
        <w:pStyle w:val="Commentaire"/>
      </w:pPr>
      <w:r>
        <w:t>Extra stuff:</w:t>
      </w:r>
    </w:p>
    <w:p w14:paraId="4AD32D35" w14:textId="77777777" w:rsidR="00A26296" w:rsidRDefault="00A26296">
      <w:pPr>
        <w:pStyle w:val="Commentaire"/>
      </w:pPr>
      <w:r>
        <w:t xml:space="preserve">(Li et al., </w:t>
      </w:r>
    </w:p>
    <w:p w14:paraId="4570BFBE" w14:textId="77777777" w:rsidR="00A26296" w:rsidRDefault="00A26296">
      <w:pPr>
        <w:pStyle w:val="Commentaire"/>
      </w:pPr>
    </w:p>
    <w:p w14:paraId="5C30F020" w14:textId="77777777" w:rsidR="00A26296" w:rsidRDefault="00A26296">
      <w:pPr>
        <w:pStyle w:val="Commentaire"/>
      </w:pPr>
      <w:r>
        <w:t>Correct:</w:t>
      </w:r>
    </w:p>
    <w:p w14:paraId="21ECF00D" w14:textId="77777777" w:rsidR="00A26296" w:rsidRDefault="00A26296">
      <w:pPr>
        <w:pStyle w:val="Commentaire"/>
      </w:pPr>
      <w:r>
        <w:t>C. Li et al. (2020)</w:t>
      </w:r>
    </w:p>
    <w:p w14:paraId="416C02A6" w14:textId="19C1F333" w:rsidR="00A26296" w:rsidRDefault="00A26296">
      <w:pPr>
        <w:pStyle w:val="Commentaire"/>
      </w:pPr>
      <w:r>
        <w:t>(C. Li et al., 2020)</w:t>
      </w:r>
    </w:p>
  </w:comment>
  <w:comment w:id="7206" w:author="Robin Matthews" w:date="2021-07-13T15:20:00Z" w:initials="RM">
    <w:p w14:paraId="0522E5D6" w14:textId="77777777" w:rsidR="00A26296" w:rsidRDefault="00A26296">
      <w:pPr>
        <w:pStyle w:val="Commentaire"/>
      </w:pPr>
      <w:r>
        <w:rPr>
          <w:rStyle w:val="Marquedecommentaire"/>
        </w:rPr>
        <w:annotationRef/>
      </w:r>
      <w:r>
        <w:t>Not found:</w:t>
      </w:r>
    </w:p>
    <w:p w14:paraId="43A94F90" w14:textId="77777777" w:rsidR="00A26296" w:rsidRDefault="00A26296">
      <w:pPr>
        <w:pStyle w:val="Commentaire"/>
      </w:pPr>
      <w:r>
        <w:t>2018b</w:t>
      </w:r>
    </w:p>
    <w:p w14:paraId="226A0F82" w14:textId="77777777" w:rsidR="00A26296" w:rsidRDefault="00A26296">
      <w:pPr>
        <w:pStyle w:val="Commentaire"/>
      </w:pPr>
    </w:p>
    <w:p w14:paraId="41165BC7" w14:textId="77777777" w:rsidR="00A26296" w:rsidRDefault="00A26296">
      <w:pPr>
        <w:pStyle w:val="Commentaire"/>
      </w:pPr>
      <w:r>
        <w:t>Extra stuff:</w:t>
      </w:r>
    </w:p>
    <w:p w14:paraId="4E97C761" w14:textId="77777777" w:rsidR="00A26296" w:rsidRDefault="00A26296">
      <w:pPr>
        <w:pStyle w:val="Commentaire"/>
      </w:pPr>
      <w:r>
        <w:t>(, 2018</w:t>
      </w:r>
    </w:p>
    <w:p w14:paraId="4049ACC2" w14:textId="77777777" w:rsidR="00A26296" w:rsidRDefault="00A26296">
      <w:pPr>
        <w:pStyle w:val="Commentaire"/>
      </w:pPr>
    </w:p>
    <w:p w14:paraId="632A28DD" w14:textId="77777777" w:rsidR="00A26296" w:rsidRDefault="00A26296">
      <w:pPr>
        <w:pStyle w:val="Commentaire"/>
      </w:pPr>
      <w:r>
        <w:t>Correct:</w:t>
      </w:r>
    </w:p>
    <w:p w14:paraId="259A0ABB" w14:textId="77777777" w:rsidR="00A26296" w:rsidRDefault="00A26296">
      <w:pPr>
        <w:pStyle w:val="Commentaire"/>
      </w:pPr>
      <w:r>
        <w:t>Wehner et al. (2018b)</w:t>
      </w:r>
    </w:p>
    <w:p w14:paraId="51C84723" w14:textId="219A8140" w:rsidR="00A26296" w:rsidRDefault="00A26296">
      <w:pPr>
        <w:pStyle w:val="Commentaire"/>
      </w:pPr>
      <w:r>
        <w:t>(Wehner et al., 2018b)</w:t>
      </w:r>
    </w:p>
  </w:comment>
  <w:comment w:id="7208" w:author="Robin Matthews" w:date="2021-07-13T15:20:00Z" w:initials="RM">
    <w:p w14:paraId="58878276" w14:textId="77777777" w:rsidR="00A26296" w:rsidRDefault="00A26296">
      <w:pPr>
        <w:pStyle w:val="Commentaire"/>
      </w:pPr>
      <w:r>
        <w:rPr>
          <w:rStyle w:val="Marquedecommentaire"/>
        </w:rPr>
        <w:annotationRef/>
      </w:r>
      <w:r>
        <w:t>Extra stuff:</w:t>
      </w:r>
    </w:p>
    <w:p w14:paraId="0D4957D4" w14:textId="77777777" w:rsidR="00A26296" w:rsidRDefault="00A26296">
      <w:pPr>
        <w:pStyle w:val="Commentaire"/>
      </w:pPr>
      <w:r>
        <w:t>, )</w:t>
      </w:r>
    </w:p>
    <w:p w14:paraId="11A2720B" w14:textId="77777777" w:rsidR="00A26296" w:rsidRDefault="00A26296">
      <w:pPr>
        <w:pStyle w:val="Commentaire"/>
      </w:pPr>
    </w:p>
    <w:p w14:paraId="65496A3D" w14:textId="77777777" w:rsidR="00A26296" w:rsidRDefault="00A26296">
      <w:pPr>
        <w:pStyle w:val="Commentaire"/>
      </w:pPr>
      <w:r>
        <w:t>Correct:</w:t>
      </w:r>
    </w:p>
    <w:p w14:paraId="09788593" w14:textId="77777777" w:rsidR="00A26296" w:rsidRDefault="00A26296">
      <w:pPr>
        <w:pStyle w:val="Commentaire"/>
      </w:pPr>
      <w:r>
        <w:t>Cardell et al. (2020)</w:t>
      </w:r>
    </w:p>
    <w:p w14:paraId="370907D7" w14:textId="6FA91996" w:rsidR="00A26296" w:rsidRDefault="00A26296">
      <w:pPr>
        <w:pStyle w:val="Commentaire"/>
      </w:pPr>
      <w:r>
        <w:t>(Cardell et al., 2020)</w:t>
      </w:r>
    </w:p>
  </w:comment>
  <w:comment w:id="7209" w:author="Robin Matthews" w:date="2021-07-13T15:20:00Z" w:initials="RM">
    <w:p w14:paraId="17993571" w14:textId="77777777" w:rsidR="00A26296" w:rsidRDefault="00A26296">
      <w:pPr>
        <w:pStyle w:val="Commentaire"/>
      </w:pPr>
      <w:r>
        <w:rPr>
          <w:rStyle w:val="Marquedecommentaire"/>
        </w:rPr>
        <w:annotationRef/>
      </w:r>
      <w:r>
        <w:t>Not found:</w:t>
      </w:r>
    </w:p>
    <w:p w14:paraId="0AE931DF" w14:textId="77777777" w:rsidR="00A26296" w:rsidRDefault="00A26296">
      <w:pPr>
        <w:pStyle w:val="Commentaire"/>
      </w:pPr>
      <w:r>
        <w:t>C. Li et al.</w:t>
      </w:r>
    </w:p>
    <w:p w14:paraId="1D8A6139" w14:textId="77777777" w:rsidR="00A26296" w:rsidRDefault="00A26296">
      <w:pPr>
        <w:pStyle w:val="Commentaire"/>
      </w:pPr>
    </w:p>
    <w:p w14:paraId="530ECE13" w14:textId="77777777" w:rsidR="00A26296" w:rsidRDefault="00A26296">
      <w:pPr>
        <w:pStyle w:val="Commentaire"/>
      </w:pPr>
      <w:r>
        <w:t>Extra stuff:</w:t>
      </w:r>
    </w:p>
    <w:p w14:paraId="1A8BB7DF" w14:textId="77777777" w:rsidR="00A26296" w:rsidRDefault="00A26296">
      <w:pPr>
        <w:pStyle w:val="Commentaire"/>
      </w:pPr>
      <w:r>
        <w:t xml:space="preserve">(Li et al., </w:t>
      </w:r>
    </w:p>
    <w:p w14:paraId="5BCB8EF1" w14:textId="77777777" w:rsidR="00A26296" w:rsidRDefault="00A26296">
      <w:pPr>
        <w:pStyle w:val="Commentaire"/>
      </w:pPr>
    </w:p>
    <w:p w14:paraId="0DC200CC" w14:textId="77777777" w:rsidR="00A26296" w:rsidRDefault="00A26296">
      <w:pPr>
        <w:pStyle w:val="Commentaire"/>
      </w:pPr>
      <w:r>
        <w:t>Correct:</w:t>
      </w:r>
    </w:p>
    <w:p w14:paraId="6C742849" w14:textId="77777777" w:rsidR="00A26296" w:rsidRDefault="00A26296">
      <w:pPr>
        <w:pStyle w:val="Commentaire"/>
      </w:pPr>
      <w:r>
        <w:t>C. Li et al. (2020)</w:t>
      </w:r>
    </w:p>
    <w:p w14:paraId="7CFEE6CD" w14:textId="3F3A5B0D" w:rsidR="00A26296" w:rsidRDefault="00A26296">
      <w:pPr>
        <w:pStyle w:val="Commentaire"/>
      </w:pPr>
      <w:r>
        <w:t>(C. Li et al., 2020)</w:t>
      </w:r>
    </w:p>
  </w:comment>
  <w:comment w:id="7212" w:author="Robin Matthews" w:date="2021-07-13T15:20:00Z" w:initials="RM">
    <w:p w14:paraId="0259FDC2" w14:textId="77777777" w:rsidR="00A26296" w:rsidRDefault="00A26296">
      <w:pPr>
        <w:pStyle w:val="Commentaire"/>
      </w:pPr>
      <w:r>
        <w:rPr>
          <w:rStyle w:val="Marquedecommentaire"/>
        </w:rPr>
        <w:annotationRef/>
      </w:r>
      <w:r>
        <w:t>Not found:</w:t>
      </w:r>
    </w:p>
    <w:p w14:paraId="397C87C3" w14:textId="77777777" w:rsidR="00A26296" w:rsidRDefault="00A26296">
      <w:pPr>
        <w:pStyle w:val="Commentaire"/>
      </w:pPr>
      <w:r>
        <w:t>C. Li et al.</w:t>
      </w:r>
    </w:p>
    <w:p w14:paraId="029DD89F" w14:textId="77777777" w:rsidR="00A26296" w:rsidRDefault="00A26296">
      <w:pPr>
        <w:pStyle w:val="Commentaire"/>
      </w:pPr>
    </w:p>
    <w:p w14:paraId="21419F0B" w14:textId="77777777" w:rsidR="00A26296" w:rsidRDefault="00A26296">
      <w:pPr>
        <w:pStyle w:val="Commentaire"/>
      </w:pPr>
      <w:r>
        <w:t>Extra stuff:</w:t>
      </w:r>
    </w:p>
    <w:p w14:paraId="44BE2E3A" w14:textId="77777777" w:rsidR="00A26296" w:rsidRDefault="00A26296">
      <w:pPr>
        <w:pStyle w:val="Commentaire"/>
      </w:pPr>
      <w:r>
        <w:t xml:space="preserve">(Li et al., </w:t>
      </w:r>
    </w:p>
    <w:p w14:paraId="5781FF6B" w14:textId="77777777" w:rsidR="00A26296" w:rsidRDefault="00A26296">
      <w:pPr>
        <w:pStyle w:val="Commentaire"/>
      </w:pPr>
    </w:p>
    <w:p w14:paraId="30C80349" w14:textId="77777777" w:rsidR="00A26296" w:rsidRDefault="00A26296">
      <w:pPr>
        <w:pStyle w:val="Commentaire"/>
      </w:pPr>
      <w:r>
        <w:t>Correct:</w:t>
      </w:r>
    </w:p>
    <w:p w14:paraId="2E0AE2F5" w14:textId="77777777" w:rsidR="00A26296" w:rsidRDefault="00A26296">
      <w:pPr>
        <w:pStyle w:val="Commentaire"/>
      </w:pPr>
      <w:r>
        <w:t>C. Li et al. (2020)</w:t>
      </w:r>
    </w:p>
    <w:p w14:paraId="6654ECB1" w14:textId="72B1AB4A" w:rsidR="00A26296" w:rsidRDefault="00A26296">
      <w:pPr>
        <w:pStyle w:val="Commentaire"/>
      </w:pPr>
      <w:r>
        <w:t>(C. Li et al., 2020)</w:t>
      </w:r>
    </w:p>
  </w:comment>
  <w:comment w:id="7218" w:author="Robin Matthews" w:date="2021-07-13T15:20:00Z" w:initials="RM">
    <w:p w14:paraId="5C99E6A9" w14:textId="77777777" w:rsidR="00A26296" w:rsidRDefault="00A26296">
      <w:pPr>
        <w:pStyle w:val="Commentaire"/>
      </w:pPr>
      <w:r>
        <w:rPr>
          <w:rStyle w:val="Marquedecommentaire"/>
        </w:rPr>
        <w:annotationRef/>
      </w:r>
      <w:r>
        <w:t>Not found:</w:t>
      </w:r>
    </w:p>
    <w:p w14:paraId="14C38ABE" w14:textId="77777777" w:rsidR="00A26296" w:rsidRDefault="00A26296">
      <w:pPr>
        <w:pStyle w:val="Commentaire"/>
      </w:pPr>
      <w:r>
        <w:t>2018b</w:t>
      </w:r>
    </w:p>
    <w:p w14:paraId="362314E1" w14:textId="77777777" w:rsidR="00A26296" w:rsidRDefault="00A26296">
      <w:pPr>
        <w:pStyle w:val="Commentaire"/>
      </w:pPr>
    </w:p>
    <w:p w14:paraId="3763E621" w14:textId="77777777" w:rsidR="00A26296" w:rsidRDefault="00A26296">
      <w:pPr>
        <w:pStyle w:val="Commentaire"/>
      </w:pPr>
      <w:r>
        <w:t>Extra stuff:</w:t>
      </w:r>
    </w:p>
    <w:p w14:paraId="6B64FE4F" w14:textId="77777777" w:rsidR="00A26296" w:rsidRDefault="00A26296">
      <w:pPr>
        <w:pStyle w:val="Commentaire"/>
      </w:pPr>
      <w:r>
        <w:t>(, 2018;</w:t>
      </w:r>
    </w:p>
    <w:p w14:paraId="03AB7F9F" w14:textId="77777777" w:rsidR="00A26296" w:rsidRDefault="00A26296">
      <w:pPr>
        <w:pStyle w:val="Commentaire"/>
      </w:pPr>
    </w:p>
    <w:p w14:paraId="22FF95A3" w14:textId="77777777" w:rsidR="00A26296" w:rsidRDefault="00A26296">
      <w:pPr>
        <w:pStyle w:val="Commentaire"/>
      </w:pPr>
      <w:r>
        <w:t>Correct:</w:t>
      </w:r>
    </w:p>
    <w:p w14:paraId="51FF8A3D" w14:textId="77777777" w:rsidR="00A26296" w:rsidRDefault="00A26296">
      <w:pPr>
        <w:pStyle w:val="Commentaire"/>
      </w:pPr>
      <w:r>
        <w:t>Wehner et al. (2018b)</w:t>
      </w:r>
    </w:p>
    <w:p w14:paraId="6DE2BD41" w14:textId="536722C5" w:rsidR="00A26296" w:rsidRDefault="00A26296">
      <w:pPr>
        <w:pStyle w:val="Commentaire"/>
      </w:pPr>
      <w:r>
        <w:t>(Wehner et al., 2018b)</w:t>
      </w:r>
    </w:p>
  </w:comment>
  <w:comment w:id="7220" w:author="Robin Matthews" w:date="2021-07-13T15:20:00Z" w:initials="RM">
    <w:p w14:paraId="5D89CB8F" w14:textId="77777777" w:rsidR="00A26296" w:rsidRDefault="00A26296">
      <w:pPr>
        <w:pStyle w:val="Commentaire"/>
      </w:pPr>
      <w:r>
        <w:rPr>
          <w:rStyle w:val="Marquedecommentaire"/>
        </w:rPr>
        <w:annotationRef/>
      </w:r>
      <w:r>
        <w:t>Extra stuff:</w:t>
      </w:r>
    </w:p>
    <w:p w14:paraId="313D8244" w14:textId="77777777" w:rsidR="00A26296" w:rsidRDefault="00A26296">
      <w:pPr>
        <w:pStyle w:val="Commentaire"/>
      </w:pPr>
      <w:r>
        <w:t>, )</w:t>
      </w:r>
    </w:p>
    <w:p w14:paraId="6EC87416" w14:textId="77777777" w:rsidR="00A26296" w:rsidRDefault="00A26296">
      <w:pPr>
        <w:pStyle w:val="Commentaire"/>
      </w:pPr>
    </w:p>
    <w:p w14:paraId="5FF5E3D8" w14:textId="77777777" w:rsidR="00A26296" w:rsidRDefault="00A26296">
      <w:pPr>
        <w:pStyle w:val="Commentaire"/>
      </w:pPr>
      <w:r>
        <w:t>Correct:</w:t>
      </w:r>
    </w:p>
    <w:p w14:paraId="7050C64A" w14:textId="77777777" w:rsidR="00A26296" w:rsidRDefault="00A26296">
      <w:pPr>
        <w:pStyle w:val="Commentaire"/>
      </w:pPr>
      <w:r>
        <w:t>Cardell et al. (2020)</w:t>
      </w:r>
    </w:p>
    <w:p w14:paraId="2AA48F5A" w14:textId="65D3F127" w:rsidR="00A26296" w:rsidRDefault="00A26296">
      <w:pPr>
        <w:pStyle w:val="Commentaire"/>
      </w:pPr>
      <w:r>
        <w:t>(Cardell et al., 2020)</w:t>
      </w:r>
    </w:p>
  </w:comment>
  <w:comment w:id="7221" w:author="Robin Matthews" w:date="2021-07-13T15:20:00Z" w:initials="RM">
    <w:p w14:paraId="330384C4" w14:textId="77777777" w:rsidR="00A26296" w:rsidRDefault="00A26296">
      <w:pPr>
        <w:pStyle w:val="Commentaire"/>
      </w:pPr>
      <w:r>
        <w:rPr>
          <w:rStyle w:val="Marquedecommentaire"/>
        </w:rPr>
        <w:annotationRef/>
      </w:r>
      <w:r>
        <w:t>Not found:</w:t>
      </w:r>
    </w:p>
    <w:p w14:paraId="5D153311" w14:textId="77777777" w:rsidR="00A26296" w:rsidRDefault="00A26296">
      <w:pPr>
        <w:pStyle w:val="Commentaire"/>
      </w:pPr>
      <w:r>
        <w:t>C. Li et al.</w:t>
      </w:r>
    </w:p>
    <w:p w14:paraId="05515EE2" w14:textId="77777777" w:rsidR="00A26296" w:rsidRDefault="00A26296">
      <w:pPr>
        <w:pStyle w:val="Commentaire"/>
      </w:pPr>
    </w:p>
    <w:p w14:paraId="46273713" w14:textId="77777777" w:rsidR="00A26296" w:rsidRDefault="00A26296">
      <w:pPr>
        <w:pStyle w:val="Commentaire"/>
      </w:pPr>
      <w:r>
        <w:t>Extra stuff:</w:t>
      </w:r>
    </w:p>
    <w:p w14:paraId="56CD96C3" w14:textId="77777777" w:rsidR="00A26296" w:rsidRDefault="00A26296">
      <w:pPr>
        <w:pStyle w:val="Commentaire"/>
      </w:pPr>
      <w:r>
        <w:t xml:space="preserve">(Li et al., </w:t>
      </w:r>
    </w:p>
    <w:p w14:paraId="12AE6497" w14:textId="77777777" w:rsidR="00A26296" w:rsidRDefault="00A26296">
      <w:pPr>
        <w:pStyle w:val="Commentaire"/>
      </w:pPr>
    </w:p>
    <w:p w14:paraId="3EC2788C" w14:textId="77777777" w:rsidR="00A26296" w:rsidRDefault="00A26296">
      <w:pPr>
        <w:pStyle w:val="Commentaire"/>
      </w:pPr>
      <w:r>
        <w:t>Correct:</w:t>
      </w:r>
    </w:p>
    <w:p w14:paraId="5D939C4D" w14:textId="77777777" w:rsidR="00A26296" w:rsidRDefault="00A26296">
      <w:pPr>
        <w:pStyle w:val="Commentaire"/>
      </w:pPr>
      <w:r>
        <w:t>C. Li et al. (2020)</w:t>
      </w:r>
    </w:p>
    <w:p w14:paraId="6E64D7C8" w14:textId="02E01CB4" w:rsidR="00A26296" w:rsidRDefault="00A26296">
      <w:pPr>
        <w:pStyle w:val="Commentaire"/>
      </w:pPr>
      <w:r>
        <w:t>(C. Li et al., 2020)</w:t>
      </w:r>
    </w:p>
  </w:comment>
  <w:comment w:id="7224" w:author="Robin Matthews" w:date="2021-07-13T15:20:00Z" w:initials="RM">
    <w:p w14:paraId="22DC6935" w14:textId="77777777" w:rsidR="00A26296" w:rsidRDefault="00A26296">
      <w:pPr>
        <w:pStyle w:val="Commentaire"/>
      </w:pPr>
      <w:r>
        <w:rPr>
          <w:rStyle w:val="Marquedecommentaire"/>
        </w:rPr>
        <w:annotationRef/>
      </w:r>
      <w:r>
        <w:t>Not found:</w:t>
      </w:r>
    </w:p>
    <w:p w14:paraId="71743E06" w14:textId="77777777" w:rsidR="00A26296" w:rsidRDefault="00A26296">
      <w:pPr>
        <w:pStyle w:val="Commentaire"/>
      </w:pPr>
      <w:r>
        <w:t>C. Li et al.</w:t>
      </w:r>
    </w:p>
    <w:p w14:paraId="2853B1F8" w14:textId="77777777" w:rsidR="00A26296" w:rsidRDefault="00A26296">
      <w:pPr>
        <w:pStyle w:val="Commentaire"/>
      </w:pPr>
    </w:p>
    <w:p w14:paraId="698FE53F" w14:textId="77777777" w:rsidR="00A26296" w:rsidRDefault="00A26296">
      <w:pPr>
        <w:pStyle w:val="Commentaire"/>
      </w:pPr>
      <w:r>
        <w:t>Extra stuff:</w:t>
      </w:r>
    </w:p>
    <w:p w14:paraId="3D881ADE" w14:textId="77777777" w:rsidR="00A26296" w:rsidRDefault="00A26296">
      <w:pPr>
        <w:pStyle w:val="Commentaire"/>
      </w:pPr>
      <w:r>
        <w:t xml:space="preserve">(Li et al., </w:t>
      </w:r>
    </w:p>
    <w:p w14:paraId="040F80D6" w14:textId="77777777" w:rsidR="00A26296" w:rsidRDefault="00A26296">
      <w:pPr>
        <w:pStyle w:val="Commentaire"/>
      </w:pPr>
    </w:p>
    <w:p w14:paraId="41DAA029" w14:textId="77777777" w:rsidR="00A26296" w:rsidRDefault="00A26296">
      <w:pPr>
        <w:pStyle w:val="Commentaire"/>
      </w:pPr>
      <w:r>
        <w:t>Correct:</w:t>
      </w:r>
    </w:p>
    <w:p w14:paraId="413CF071" w14:textId="77777777" w:rsidR="00A26296" w:rsidRDefault="00A26296">
      <w:pPr>
        <w:pStyle w:val="Commentaire"/>
      </w:pPr>
      <w:r>
        <w:t>C. Li et al. (2020)</w:t>
      </w:r>
    </w:p>
    <w:p w14:paraId="04F028DC" w14:textId="59E0F00C" w:rsidR="00A26296" w:rsidRDefault="00A26296">
      <w:pPr>
        <w:pStyle w:val="Commentaire"/>
      </w:pPr>
      <w:r>
        <w:t>(C. Li et al., 2020)</w:t>
      </w:r>
    </w:p>
  </w:comment>
  <w:comment w:id="7230" w:author="Robin Matthews" w:date="2021-07-13T15:20:00Z" w:initials="RM">
    <w:p w14:paraId="02F93F43" w14:textId="77777777" w:rsidR="00A26296" w:rsidRDefault="00A26296">
      <w:pPr>
        <w:pStyle w:val="Commentaire"/>
      </w:pPr>
      <w:r>
        <w:rPr>
          <w:rStyle w:val="Marquedecommentaire"/>
        </w:rPr>
        <w:annotationRef/>
      </w:r>
      <w:r>
        <w:t>Extra stuff:</w:t>
      </w:r>
    </w:p>
    <w:p w14:paraId="2C8445AC" w14:textId="77777777" w:rsidR="00A26296" w:rsidRDefault="00A26296">
      <w:pPr>
        <w:pStyle w:val="Commentaire"/>
      </w:pPr>
      <w:r>
        <w:t xml:space="preserve">(, </w:t>
      </w:r>
    </w:p>
    <w:p w14:paraId="45B01CBC" w14:textId="77777777" w:rsidR="00A26296" w:rsidRDefault="00A26296">
      <w:pPr>
        <w:pStyle w:val="Commentaire"/>
      </w:pPr>
    </w:p>
    <w:p w14:paraId="3084523E" w14:textId="77777777" w:rsidR="00A26296" w:rsidRDefault="00A26296">
      <w:pPr>
        <w:pStyle w:val="Commentaire"/>
      </w:pPr>
      <w:r>
        <w:t>Correct:</w:t>
      </w:r>
    </w:p>
    <w:p w14:paraId="2D714B0F" w14:textId="77777777" w:rsidR="00A26296" w:rsidRDefault="00A26296">
      <w:pPr>
        <w:pStyle w:val="Commentaire"/>
      </w:pPr>
      <w:r>
        <w:t>Cardell et al. (2020)</w:t>
      </w:r>
    </w:p>
    <w:p w14:paraId="657FF74C" w14:textId="6E595284" w:rsidR="00A26296" w:rsidRDefault="00A26296">
      <w:pPr>
        <w:pStyle w:val="Commentaire"/>
      </w:pPr>
      <w:r>
        <w:t>(Cardell et al., 2020)</w:t>
      </w:r>
    </w:p>
  </w:comment>
  <w:comment w:id="7232" w:author="Robin Matthews" w:date="2021-07-13T15:21:00Z" w:initials="RM">
    <w:p w14:paraId="33D358AC" w14:textId="77777777" w:rsidR="00A26296" w:rsidRDefault="00A26296">
      <w:pPr>
        <w:pStyle w:val="Commentaire"/>
      </w:pPr>
      <w:r>
        <w:rPr>
          <w:rStyle w:val="Marquedecommentaire"/>
        </w:rPr>
        <w:annotationRef/>
      </w:r>
      <w:r>
        <w:t>Not found:</w:t>
      </w:r>
    </w:p>
    <w:p w14:paraId="15E04D48" w14:textId="77777777" w:rsidR="00A26296" w:rsidRDefault="00A26296">
      <w:pPr>
        <w:pStyle w:val="Commentaire"/>
      </w:pPr>
      <w:r>
        <w:t>2013b</w:t>
      </w:r>
    </w:p>
    <w:p w14:paraId="2B7570E4" w14:textId="77777777" w:rsidR="00A26296" w:rsidRDefault="00A26296">
      <w:pPr>
        <w:pStyle w:val="Commentaire"/>
      </w:pPr>
    </w:p>
    <w:p w14:paraId="572847C5" w14:textId="77777777" w:rsidR="00A26296" w:rsidRDefault="00A26296">
      <w:pPr>
        <w:pStyle w:val="Commentaire"/>
      </w:pPr>
      <w:r>
        <w:t>Extra stuff:</w:t>
      </w:r>
    </w:p>
    <w:p w14:paraId="672FCEC1" w14:textId="77777777" w:rsidR="00A26296" w:rsidRDefault="00A26296">
      <w:pPr>
        <w:pStyle w:val="Commentaire"/>
      </w:pPr>
      <w:r>
        <w:t>, 2013)</w:t>
      </w:r>
    </w:p>
    <w:p w14:paraId="307C7752" w14:textId="77777777" w:rsidR="00A26296" w:rsidRDefault="00A26296">
      <w:pPr>
        <w:pStyle w:val="Commentaire"/>
      </w:pPr>
    </w:p>
    <w:p w14:paraId="6994E01F" w14:textId="77777777" w:rsidR="00A26296" w:rsidRDefault="00A26296">
      <w:pPr>
        <w:pStyle w:val="Commentaire"/>
      </w:pPr>
      <w:r>
        <w:t>Correct:</w:t>
      </w:r>
    </w:p>
    <w:p w14:paraId="79950E16" w14:textId="77777777" w:rsidR="00A26296" w:rsidRDefault="00A26296">
      <w:pPr>
        <w:pStyle w:val="Commentaire"/>
      </w:pPr>
      <w:r>
        <w:t>Sillmann et al. (2013b)</w:t>
      </w:r>
    </w:p>
    <w:p w14:paraId="37F3AB76" w14:textId="664A621E" w:rsidR="00A26296" w:rsidRDefault="00A26296">
      <w:pPr>
        <w:pStyle w:val="Commentaire"/>
      </w:pPr>
      <w:r>
        <w:t>(Sillmann et al., 2013b)</w:t>
      </w:r>
    </w:p>
  </w:comment>
  <w:comment w:id="7236" w:author="Robin Matthews" w:date="2021-07-13T15:21:00Z" w:initials="RM">
    <w:p w14:paraId="0A9104CA" w14:textId="77777777" w:rsidR="00A26296" w:rsidRDefault="00A26296">
      <w:pPr>
        <w:pStyle w:val="Commentaire"/>
      </w:pPr>
      <w:r>
        <w:rPr>
          <w:rStyle w:val="Marquedecommentaire"/>
        </w:rPr>
        <w:annotationRef/>
      </w:r>
      <w:r>
        <w:t>Not found:</w:t>
      </w:r>
    </w:p>
    <w:p w14:paraId="34D129EB" w14:textId="77777777" w:rsidR="00A26296" w:rsidRDefault="00A26296">
      <w:pPr>
        <w:pStyle w:val="Commentaire"/>
      </w:pPr>
      <w:r>
        <w:t>2020a</w:t>
      </w:r>
    </w:p>
    <w:p w14:paraId="188F474B" w14:textId="77777777" w:rsidR="00A26296" w:rsidRDefault="00A26296">
      <w:pPr>
        <w:pStyle w:val="Commentaire"/>
      </w:pPr>
    </w:p>
    <w:p w14:paraId="09533AA9" w14:textId="77777777" w:rsidR="00A26296" w:rsidRDefault="00A26296">
      <w:pPr>
        <w:pStyle w:val="Commentaire"/>
      </w:pPr>
      <w:r>
        <w:t>Extra stuff:</w:t>
      </w:r>
    </w:p>
    <w:p w14:paraId="24F08D00" w14:textId="77777777" w:rsidR="00A26296" w:rsidRDefault="00A26296">
      <w:pPr>
        <w:pStyle w:val="Commentaire"/>
      </w:pPr>
      <w:r>
        <w:t>, 2020</w:t>
      </w:r>
    </w:p>
    <w:p w14:paraId="1E5409D7" w14:textId="77777777" w:rsidR="00A26296" w:rsidRDefault="00A26296">
      <w:pPr>
        <w:pStyle w:val="Commentaire"/>
      </w:pPr>
    </w:p>
    <w:p w14:paraId="36559D0B" w14:textId="77777777" w:rsidR="00A26296" w:rsidRDefault="00A26296">
      <w:pPr>
        <w:pStyle w:val="Commentaire"/>
      </w:pPr>
      <w:r>
        <w:t>Correct:</w:t>
      </w:r>
    </w:p>
    <w:p w14:paraId="17720B28" w14:textId="77777777" w:rsidR="00A26296" w:rsidRDefault="00A26296">
      <w:pPr>
        <w:pStyle w:val="Commentaire"/>
      </w:pPr>
      <w:r>
        <w:t>Peña-Angulo et al. (2020a)</w:t>
      </w:r>
    </w:p>
    <w:p w14:paraId="12CEBA29" w14:textId="0D22CEAF" w:rsidR="00A26296" w:rsidRDefault="00A26296">
      <w:pPr>
        <w:pStyle w:val="Commentaire"/>
      </w:pPr>
      <w:r>
        <w:t>(Peña-Angulo et al., 2020a)</w:t>
      </w:r>
    </w:p>
  </w:comment>
  <w:comment w:id="7237" w:author="Robin Matthews" w:date="2021-07-13T15:21:00Z" w:initials="RM">
    <w:p w14:paraId="162B2E9C" w14:textId="77777777" w:rsidR="00A26296" w:rsidRDefault="00A26296">
      <w:pPr>
        <w:pStyle w:val="Commentaire"/>
      </w:pPr>
      <w:r>
        <w:rPr>
          <w:rStyle w:val="Marquedecommentaire"/>
        </w:rPr>
        <w:annotationRef/>
      </w:r>
      <w:r>
        <w:t>Extra stuff:</w:t>
      </w:r>
    </w:p>
    <w:p w14:paraId="6D9B3E9F" w14:textId="77777777" w:rsidR="00A26296" w:rsidRDefault="00A26296">
      <w:pPr>
        <w:pStyle w:val="Commentaire"/>
      </w:pPr>
      <w:r>
        <w:t>, ;</w:t>
      </w:r>
    </w:p>
    <w:p w14:paraId="5880793D" w14:textId="77777777" w:rsidR="00A26296" w:rsidRDefault="00A26296">
      <w:pPr>
        <w:pStyle w:val="Commentaire"/>
      </w:pPr>
    </w:p>
    <w:p w14:paraId="53B58FE0" w14:textId="77777777" w:rsidR="00A26296" w:rsidRDefault="00A26296">
      <w:pPr>
        <w:pStyle w:val="Commentaire"/>
      </w:pPr>
      <w:r>
        <w:t>Correct:</w:t>
      </w:r>
    </w:p>
    <w:p w14:paraId="57E24863" w14:textId="77777777" w:rsidR="00A26296" w:rsidRDefault="00A26296">
      <w:pPr>
        <w:pStyle w:val="Commentaire"/>
      </w:pPr>
      <w:r>
        <w:t>El Kenawy et al. (2013)</w:t>
      </w:r>
    </w:p>
    <w:p w14:paraId="48D650EF" w14:textId="1EFFE6CB" w:rsidR="00A26296" w:rsidRDefault="00A26296">
      <w:pPr>
        <w:pStyle w:val="Commentaire"/>
      </w:pPr>
      <w:r>
        <w:t>(El Kenawy et al., 2013)</w:t>
      </w:r>
    </w:p>
  </w:comment>
  <w:comment w:id="7241" w:author="Robin Matthews" w:date="2021-07-13T15:21:00Z" w:initials="RM">
    <w:p w14:paraId="00657A21" w14:textId="77777777" w:rsidR="00A26296" w:rsidRDefault="00A26296">
      <w:pPr>
        <w:pStyle w:val="Commentaire"/>
      </w:pPr>
      <w:r>
        <w:rPr>
          <w:rStyle w:val="Marquedecommentaire"/>
        </w:rPr>
        <w:annotationRef/>
      </w:r>
      <w:r>
        <w:t>Extra stuff:</w:t>
      </w:r>
    </w:p>
    <w:p w14:paraId="4F8AE47D" w14:textId="77777777" w:rsidR="00A26296" w:rsidRDefault="00A26296">
      <w:pPr>
        <w:pStyle w:val="Commentaire"/>
      </w:pPr>
      <w:r>
        <w:t xml:space="preserve">, </w:t>
      </w:r>
    </w:p>
    <w:p w14:paraId="42FFAC0A" w14:textId="77777777" w:rsidR="00A26296" w:rsidRDefault="00A26296">
      <w:pPr>
        <w:pStyle w:val="Commentaire"/>
      </w:pPr>
    </w:p>
    <w:p w14:paraId="405F5EFA" w14:textId="77777777" w:rsidR="00A26296" w:rsidRDefault="00A26296">
      <w:pPr>
        <w:pStyle w:val="Commentaire"/>
      </w:pPr>
      <w:r>
        <w:t>Correct:</w:t>
      </w:r>
    </w:p>
    <w:p w14:paraId="072CDEBF" w14:textId="77777777" w:rsidR="00A26296" w:rsidRDefault="00A26296">
      <w:pPr>
        <w:pStyle w:val="Commentaire"/>
      </w:pPr>
      <w:r>
        <w:t>Acero et al. (2014)</w:t>
      </w:r>
    </w:p>
    <w:p w14:paraId="6C2E0B2D" w14:textId="5F69F7F6" w:rsidR="00A26296" w:rsidRDefault="00A26296">
      <w:pPr>
        <w:pStyle w:val="Commentaire"/>
      </w:pPr>
      <w:r>
        <w:t>(Acero et al., 2014)</w:t>
      </w:r>
    </w:p>
  </w:comment>
  <w:comment w:id="7243" w:author="Robin Matthews" w:date="2021-07-13T15:21:00Z" w:initials="RM">
    <w:p w14:paraId="3C84342D" w14:textId="77777777" w:rsidR="00A26296" w:rsidRDefault="00A26296">
      <w:pPr>
        <w:pStyle w:val="Commentaire"/>
      </w:pPr>
      <w:r>
        <w:rPr>
          <w:rStyle w:val="Marquedecommentaire"/>
        </w:rPr>
        <w:annotationRef/>
      </w:r>
      <w:r>
        <w:t>Extra stuff:</w:t>
      </w:r>
    </w:p>
    <w:p w14:paraId="458B3CBF" w14:textId="77777777" w:rsidR="00A26296" w:rsidRDefault="00A26296">
      <w:pPr>
        <w:pStyle w:val="Commentaire"/>
      </w:pPr>
      <w:r>
        <w:t xml:space="preserve">, </w:t>
      </w:r>
    </w:p>
    <w:p w14:paraId="4933A555" w14:textId="77777777" w:rsidR="00A26296" w:rsidRDefault="00A26296">
      <w:pPr>
        <w:pStyle w:val="Commentaire"/>
      </w:pPr>
    </w:p>
    <w:p w14:paraId="72C54A27" w14:textId="77777777" w:rsidR="00A26296" w:rsidRDefault="00A26296">
      <w:pPr>
        <w:pStyle w:val="Commentaire"/>
      </w:pPr>
      <w:r>
        <w:t>Correct:</w:t>
      </w:r>
    </w:p>
    <w:p w14:paraId="38391880" w14:textId="77777777" w:rsidR="00A26296" w:rsidRDefault="00A26296">
      <w:pPr>
        <w:pStyle w:val="Commentaire"/>
      </w:pPr>
      <w:r>
        <w:t>Fioravanti et al. (2016)</w:t>
      </w:r>
    </w:p>
    <w:p w14:paraId="503EFD8F" w14:textId="016DB5C7" w:rsidR="00A26296" w:rsidRDefault="00A26296">
      <w:pPr>
        <w:pStyle w:val="Commentaire"/>
      </w:pPr>
      <w:r>
        <w:t>(Fioravanti et al., 2016)</w:t>
      </w:r>
    </w:p>
  </w:comment>
  <w:comment w:id="7244" w:author="Robin Matthews" w:date="2021-07-13T15:21:00Z" w:initials="RM">
    <w:p w14:paraId="6B3299FC" w14:textId="77777777" w:rsidR="00A26296" w:rsidRDefault="00A26296">
      <w:pPr>
        <w:pStyle w:val="Commentaire"/>
      </w:pPr>
      <w:r>
        <w:rPr>
          <w:rStyle w:val="Marquedecommentaire"/>
        </w:rPr>
        <w:annotationRef/>
      </w:r>
      <w:r>
        <w:t>Extra stuff:</w:t>
      </w:r>
    </w:p>
    <w:p w14:paraId="2F8C8E55" w14:textId="77777777" w:rsidR="00A26296" w:rsidRDefault="00A26296">
      <w:pPr>
        <w:pStyle w:val="Commentaire"/>
      </w:pPr>
      <w:r>
        <w:t xml:space="preserve">, </w:t>
      </w:r>
    </w:p>
    <w:p w14:paraId="49F816E4" w14:textId="77777777" w:rsidR="00A26296" w:rsidRDefault="00A26296">
      <w:pPr>
        <w:pStyle w:val="Commentaire"/>
      </w:pPr>
    </w:p>
    <w:p w14:paraId="1964A81E" w14:textId="77777777" w:rsidR="00A26296" w:rsidRDefault="00A26296">
      <w:pPr>
        <w:pStyle w:val="Commentaire"/>
      </w:pPr>
      <w:r>
        <w:t>Correct:</w:t>
      </w:r>
    </w:p>
    <w:p w14:paraId="18CA4489" w14:textId="77777777" w:rsidR="00A26296" w:rsidRDefault="00A26296">
      <w:pPr>
        <w:pStyle w:val="Commentaire"/>
      </w:pPr>
      <w:r>
        <w:t>Ruml et al. (2017)</w:t>
      </w:r>
    </w:p>
    <w:p w14:paraId="6642D42C" w14:textId="22B40B7F" w:rsidR="00A26296" w:rsidRDefault="00A26296">
      <w:pPr>
        <w:pStyle w:val="Commentaire"/>
      </w:pPr>
      <w:r>
        <w:t>(Ruml et al., 2017)</w:t>
      </w:r>
    </w:p>
  </w:comment>
  <w:comment w:id="7245" w:author="Robin Matthews" w:date="2021-07-13T15:21:00Z" w:initials="RM">
    <w:p w14:paraId="09AB300A" w14:textId="77777777" w:rsidR="00A26296" w:rsidRDefault="00A26296">
      <w:pPr>
        <w:pStyle w:val="Commentaire"/>
      </w:pPr>
      <w:r>
        <w:rPr>
          <w:rStyle w:val="Marquedecommentaire"/>
        </w:rPr>
        <w:annotationRef/>
      </w:r>
      <w:r>
        <w:t>Extra stuff:</w:t>
      </w:r>
    </w:p>
    <w:p w14:paraId="529352A4" w14:textId="77777777" w:rsidR="00A26296" w:rsidRDefault="00A26296">
      <w:pPr>
        <w:pStyle w:val="Commentaire"/>
      </w:pPr>
      <w:r>
        <w:t xml:space="preserve">, </w:t>
      </w:r>
    </w:p>
    <w:p w14:paraId="4BAEA5D6" w14:textId="77777777" w:rsidR="00A26296" w:rsidRDefault="00A26296">
      <w:pPr>
        <w:pStyle w:val="Commentaire"/>
      </w:pPr>
    </w:p>
    <w:p w14:paraId="1F496F25" w14:textId="77777777" w:rsidR="00A26296" w:rsidRDefault="00A26296">
      <w:pPr>
        <w:pStyle w:val="Commentaire"/>
      </w:pPr>
      <w:r>
        <w:t>Correct:</w:t>
      </w:r>
    </w:p>
    <w:p w14:paraId="3FC4E8DA" w14:textId="77777777" w:rsidR="00A26296" w:rsidRDefault="00A26296">
      <w:pPr>
        <w:pStyle w:val="Commentaire"/>
      </w:pPr>
      <w:r>
        <w:t>Türkeş and Erlat (2018)</w:t>
      </w:r>
    </w:p>
    <w:p w14:paraId="16E93C6D" w14:textId="0025CE3D" w:rsidR="00A26296" w:rsidRDefault="00A26296">
      <w:pPr>
        <w:pStyle w:val="Commentaire"/>
      </w:pPr>
      <w:r>
        <w:t>(Türkeş and Erlat, 2018)</w:t>
      </w:r>
    </w:p>
  </w:comment>
  <w:comment w:id="7246" w:author="Robin Matthews" w:date="2021-07-13T15:21:00Z" w:initials="RM">
    <w:p w14:paraId="42536766" w14:textId="77777777" w:rsidR="00A26296" w:rsidRDefault="00A26296">
      <w:pPr>
        <w:pStyle w:val="Commentaire"/>
      </w:pPr>
      <w:r>
        <w:rPr>
          <w:rStyle w:val="Marquedecommentaire"/>
        </w:rPr>
        <w:annotationRef/>
      </w:r>
      <w:r>
        <w:t>Not found:</w:t>
      </w:r>
    </w:p>
    <w:p w14:paraId="1FBE2A17" w14:textId="77777777" w:rsidR="00A26296" w:rsidRDefault="00A26296">
      <w:pPr>
        <w:pStyle w:val="Commentaire"/>
      </w:pPr>
      <w:r>
        <w:t>Donat et al., 2013b, 2014a, 2016a</w:t>
      </w:r>
    </w:p>
    <w:p w14:paraId="017972C6" w14:textId="77777777" w:rsidR="00A26296" w:rsidRDefault="00A26296">
      <w:pPr>
        <w:pStyle w:val="Commentaire"/>
      </w:pPr>
      <w:r>
        <w:t>Driouech et al., 2021</w:t>
      </w:r>
    </w:p>
    <w:p w14:paraId="2192BE4E" w14:textId="77777777" w:rsidR="00A26296" w:rsidRDefault="00A26296">
      <w:pPr>
        <w:pStyle w:val="Commentaire"/>
      </w:pPr>
    </w:p>
    <w:p w14:paraId="06DC6ACD" w14:textId="77777777" w:rsidR="00A26296" w:rsidRDefault="00A26296">
      <w:pPr>
        <w:pStyle w:val="Commentaire"/>
      </w:pPr>
      <w:r>
        <w:t>Extra stuff:</w:t>
      </w:r>
    </w:p>
    <w:p w14:paraId="20F4D053" w14:textId="77777777" w:rsidR="00A26296" w:rsidRDefault="00A26296">
      <w:pPr>
        <w:pStyle w:val="Commentaire"/>
      </w:pPr>
      <w:r>
        <w:t>Donat et al., 2013, 2014, 2016; ; Driouech et al., 2020; Dunn et al.2020)</w:t>
      </w:r>
    </w:p>
    <w:p w14:paraId="7E4841C0" w14:textId="77777777" w:rsidR="00A26296" w:rsidRDefault="00A26296">
      <w:pPr>
        <w:pStyle w:val="Commentaire"/>
      </w:pPr>
    </w:p>
    <w:p w14:paraId="27B91A65" w14:textId="77777777" w:rsidR="00A26296" w:rsidRDefault="00A26296">
      <w:pPr>
        <w:pStyle w:val="Commentaire"/>
      </w:pPr>
      <w:r>
        <w:t>Correct:</w:t>
      </w:r>
    </w:p>
    <w:p w14:paraId="7E495667" w14:textId="03364BB1" w:rsidR="00A26296" w:rsidRDefault="00A26296">
      <w:pPr>
        <w:pStyle w:val="Commentaire"/>
      </w:pPr>
      <w:r>
        <w:t>(Donat et al., 2013b, 2014a, 2016a; Filahi et al., 2016; Driouech et al., 2021)</w:t>
      </w:r>
    </w:p>
  </w:comment>
  <w:comment w:id="7252" w:author="Robin Matthews" w:date="2021-07-13T15:21:00Z" w:initials="RM">
    <w:p w14:paraId="57B5DC3E" w14:textId="77777777" w:rsidR="00A26296" w:rsidRDefault="00A26296">
      <w:pPr>
        <w:pStyle w:val="Commentaire"/>
      </w:pPr>
      <w:r>
        <w:rPr>
          <w:rStyle w:val="Marquedecommentaire"/>
        </w:rPr>
        <w:annotationRef/>
      </w:r>
      <w:r>
        <w:t>Not found:</w:t>
      </w:r>
    </w:p>
    <w:p w14:paraId="01296C29" w14:textId="77777777" w:rsidR="00A26296" w:rsidRDefault="00A26296">
      <w:pPr>
        <w:pStyle w:val="Commentaire"/>
      </w:pPr>
      <w:r>
        <w:t>Z. Wang et al.</w:t>
      </w:r>
    </w:p>
    <w:p w14:paraId="4CE3ED9A" w14:textId="77777777" w:rsidR="00A26296" w:rsidRDefault="00A26296">
      <w:pPr>
        <w:pStyle w:val="Commentaire"/>
      </w:pPr>
      <w:r>
        <w:t>2017a</w:t>
      </w:r>
    </w:p>
    <w:p w14:paraId="44AEAAA8" w14:textId="77777777" w:rsidR="00A26296" w:rsidRDefault="00A26296">
      <w:pPr>
        <w:pStyle w:val="Commentaire"/>
      </w:pPr>
    </w:p>
    <w:p w14:paraId="51C778DC" w14:textId="77777777" w:rsidR="00A26296" w:rsidRDefault="00A26296">
      <w:pPr>
        <w:pStyle w:val="Commentaire"/>
      </w:pPr>
      <w:r>
        <w:t>Extra stuff:</w:t>
      </w:r>
    </w:p>
    <w:p w14:paraId="479A4011" w14:textId="77777777" w:rsidR="00A26296" w:rsidRDefault="00A26296">
      <w:pPr>
        <w:pStyle w:val="Commentaire"/>
      </w:pPr>
      <w:r>
        <w:t>(Wang et al., 2017c)</w:t>
      </w:r>
    </w:p>
    <w:p w14:paraId="10AA4A33" w14:textId="77777777" w:rsidR="00A26296" w:rsidRDefault="00A26296">
      <w:pPr>
        <w:pStyle w:val="Commentaire"/>
      </w:pPr>
    </w:p>
    <w:p w14:paraId="7BCE3EE9" w14:textId="77777777" w:rsidR="00A26296" w:rsidRDefault="00A26296">
      <w:pPr>
        <w:pStyle w:val="Commentaire"/>
      </w:pPr>
      <w:r>
        <w:t>Correct:</w:t>
      </w:r>
    </w:p>
    <w:p w14:paraId="51961722" w14:textId="77777777" w:rsidR="00A26296" w:rsidRDefault="00A26296">
      <w:pPr>
        <w:pStyle w:val="Commentaire"/>
      </w:pPr>
      <w:r>
        <w:t>Z. Wang et al. (2017a)</w:t>
      </w:r>
    </w:p>
    <w:p w14:paraId="350D9DDA" w14:textId="06024A1F" w:rsidR="00A26296" w:rsidRDefault="00A26296">
      <w:pPr>
        <w:pStyle w:val="Commentaire"/>
      </w:pPr>
      <w:r>
        <w:t>(Z. Wang et al., 2017a)</w:t>
      </w:r>
    </w:p>
  </w:comment>
  <w:comment w:id="7254" w:author="Robin Matthews" w:date="2021-07-13T15:21:00Z" w:initials="RM">
    <w:p w14:paraId="17BEF56D" w14:textId="77777777" w:rsidR="00A26296" w:rsidRDefault="00A26296">
      <w:pPr>
        <w:pStyle w:val="Commentaire"/>
      </w:pPr>
      <w:r>
        <w:rPr>
          <w:rStyle w:val="Marquedecommentaire"/>
        </w:rPr>
        <w:annotationRef/>
      </w:r>
      <w:r>
        <w:t>Not found:</w:t>
      </w:r>
    </w:p>
    <w:p w14:paraId="3178ED47" w14:textId="77777777" w:rsidR="00A26296" w:rsidRDefault="00A26296">
      <w:pPr>
        <w:pStyle w:val="Commentaire"/>
      </w:pPr>
      <w:r>
        <w:t>C. Li et al.</w:t>
      </w:r>
    </w:p>
    <w:p w14:paraId="611B170A" w14:textId="77777777" w:rsidR="00A26296" w:rsidRDefault="00A26296">
      <w:pPr>
        <w:pStyle w:val="Commentaire"/>
      </w:pPr>
    </w:p>
    <w:p w14:paraId="7A327BF3" w14:textId="77777777" w:rsidR="00A26296" w:rsidRDefault="00A26296">
      <w:pPr>
        <w:pStyle w:val="Commentaire"/>
      </w:pPr>
      <w:r>
        <w:t>Extra stuff:</w:t>
      </w:r>
    </w:p>
    <w:p w14:paraId="4D40556E" w14:textId="77777777" w:rsidR="00A26296" w:rsidRDefault="00A26296">
      <w:pPr>
        <w:pStyle w:val="Commentaire"/>
      </w:pPr>
      <w:r>
        <w:t xml:space="preserve">(Li et al., </w:t>
      </w:r>
    </w:p>
    <w:p w14:paraId="61B21CC3" w14:textId="77777777" w:rsidR="00A26296" w:rsidRDefault="00A26296">
      <w:pPr>
        <w:pStyle w:val="Commentaire"/>
      </w:pPr>
    </w:p>
    <w:p w14:paraId="52B30772" w14:textId="77777777" w:rsidR="00A26296" w:rsidRDefault="00A26296">
      <w:pPr>
        <w:pStyle w:val="Commentaire"/>
      </w:pPr>
      <w:r>
        <w:t>Correct:</w:t>
      </w:r>
    </w:p>
    <w:p w14:paraId="3D5C3C8F" w14:textId="77777777" w:rsidR="00A26296" w:rsidRDefault="00A26296">
      <w:pPr>
        <w:pStyle w:val="Commentaire"/>
      </w:pPr>
      <w:r>
        <w:t>C. Li et al. (2020)</w:t>
      </w:r>
    </w:p>
    <w:p w14:paraId="79EFEF93" w14:textId="168BFFDC" w:rsidR="00A26296" w:rsidRDefault="00A26296">
      <w:pPr>
        <w:pStyle w:val="Commentaire"/>
      </w:pPr>
      <w:r>
        <w:t>(C. Li et al., 2020)</w:t>
      </w:r>
    </w:p>
  </w:comment>
  <w:comment w:id="7257" w:author="Robin Matthews" w:date="2021-07-13T15:21:00Z" w:initials="RM">
    <w:p w14:paraId="0BF76DE4" w14:textId="77777777" w:rsidR="00A26296" w:rsidRDefault="00A26296">
      <w:pPr>
        <w:pStyle w:val="Commentaire"/>
      </w:pPr>
      <w:r>
        <w:rPr>
          <w:rStyle w:val="Marquedecommentaire"/>
        </w:rPr>
        <w:annotationRef/>
      </w:r>
      <w:r>
        <w:t>Not found:</w:t>
      </w:r>
    </w:p>
    <w:p w14:paraId="5388E03D" w14:textId="77777777" w:rsidR="00A26296" w:rsidRDefault="00A26296">
      <w:pPr>
        <w:pStyle w:val="Commentaire"/>
      </w:pPr>
      <w:r>
        <w:t>C. Li et al.</w:t>
      </w:r>
    </w:p>
    <w:p w14:paraId="7D75AB0D" w14:textId="77777777" w:rsidR="00A26296" w:rsidRDefault="00A26296">
      <w:pPr>
        <w:pStyle w:val="Commentaire"/>
      </w:pPr>
    </w:p>
    <w:p w14:paraId="1CC227B5" w14:textId="77777777" w:rsidR="00A26296" w:rsidRDefault="00A26296">
      <w:pPr>
        <w:pStyle w:val="Commentaire"/>
      </w:pPr>
      <w:r>
        <w:t>Extra stuff:</w:t>
      </w:r>
    </w:p>
    <w:p w14:paraId="67FAF982" w14:textId="77777777" w:rsidR="00A26296" w:rsidRDefault="00A26296">
      <w:pPr>
        <w:pStyle w:val="Commentaire"/>
      </w:pPr>
      <w:r>
        <w:t xml:space="preserve">(Li et al., </w:t>
      </w:r>
    </w:p>
    <w:p w14:paraId="77969C9D" w14:textId="77777777" w:rsidR="00A26296" w:rsidRDefault="00A26296">
      <w:pPr>
        <w:pStyle w:val="Commentaire"/>
      </w:pPr>
    </w:p>
    <w:p w14:paraId="59CF4B26" w14:textId="77777777" w:rsidR="00A26296" w:rsidRDefault="00A26296">
      <w:pPr>
        <w:pStyle w:val="Commentaire"/>
      </w:pPr>
      <w:r>
        <w:t>Correct:</w:t>
      </w:r>
    </w:p>
    <w:p w14:paraId="38ACDF30" w14:textId="77777777" w:rsidR="00A26296" w:rsidRDefault="00A26296">
      <w:pPr>
        <w:pStyle w:val="Commentaire"/>
      </w:pPr>
      <w:r>
        <w:t>C. Li et al. (2020)</w:t>
      </w:r>
    </w:p>
    <w:p w14:paraId="1092189D" w14:textId="5AFAF82C" w:rsidR="00A26296" w:rsidRDefault="00A26296">
      <w:pPr>
        <w:pStyle w:val="Commentaire"/>
      </w:pPr>
      <w:r>
        <w:t>(C. Li et al., 2020)</w:t>
      </w:r>
    </w:p>
  </w:comment>
  <w:comment w:id="7263" w:author="Robin Matthews" w:date="2021-07-13T15:21:00Z" w:initials="RM">
    <w:p w14:paraId="790B8C2B" w14:textId="77777777" w:rsidR="00A26296" w:rsidRDefault="00A26296">
      <w:pPr>
        <w:pStyle w:val="Commentaire"/>
      </w:pPr>
      <w:r>
        <w:rPr>
          <w:rStyle w:val="Marquedecommentaire"/>
        </w:rPr>
        <w:annotationRef/>
      </w:r>
      <w:r>
        <w:t>Extra stuff:</w:t>
      </w:r>
    </w:p>
    <w:p w14:paraId="5647823B" w14:textId="77777777" w:rsidR="00A26296" w:rsidRDefault="00A26296">
      <w:pPr>
        <w:pStyle w:val="Commentaire"/>
      </w:pPr>
      <w:r>
        <w:t xml:space="preserve">(, </w:t>
      </w:r>
    </w:p>
    <w:p w14:paraId="302FDBAF" w14:textId="77777777" w:rsidR="00A26296" w:rsidRDefault="00A26296">
      <w:pPr>
        <w:pStyle w:val="Commentaire"/>
      </w:pPr>
    </w:p>
    <w:p w14:paraId="502C9EAD" w14:textId="77777777" w:rsidR="00A26296" w:rsidRDefault="00A26296">
      <w:pPr>
        <w:pStyle w:val="Commentaire"/>
      </w:pPr>
      <w:r>
        <w:t>Correct:</w:t>
      </w:r>
    </w:p>
    <w:p w14:paraId="00DEBBA3" w14:textId="77777777" w:rsidR="00A26296" w:rsidRDefault="00A26296">
      <w:pPr>
        <w:pStyle w:val="Commentaire"/>
      </w:pPr>
      <w:r>
        <w:t>Cardoso et al. (2019)</w:t>
      </w:r>
    </w:p>
    <w:p w14:paraId="73E5D870" w14:textId="7BD111DC" w:rsidR="00A26296" w:rsidRDefault="00A26296">
      <w:pPr>
        <w:pStyle w:val="Commentaire"/>
      </w:pPr>
      <w:r>
        <w:t>(Cardoso et al., 2019)</w:t>
      </w:r>
    </w:p>
  </w:comment>
  <w:comment w:id="7265" w:author="Robin Matthews" w:date="2021-07-13T15:21:00Z" w:initials="RM">
    <w:p w14:paraId="47AE8B34" w14:textId="77777777" w:rsidR="00A26296" w:rsidRDefault="00A26296">
      <w:pPr>
        <w:pStyle w:val="Commentaire"/>
      </w:pPr>
      <w:r>
        <w:rPr>
          <w:rStyle w:val="Marquedecommentaire"/>
        </w:rPr>
        <w:annotationRef/>
      </w:r>
      <w:r>
        <w:t>Extra stuff:</w:t>
      </w:r>
    </w:p>
    <w:p w14:paraId="5D625AD1" w14:textId="77777777" w:rsidR="00A26296" w:rsidRDefault="00A26296">
      <w:pPr>
        <w:pStyle w:val="Commentaire"/>
      </w:pPr>
      <w:r>
        <w:t>, )</w:t>
      </w:r>
    </w:p>
    <w:p w14:paraId="206FF547" w14:textId="77777777" w:rsidR="00A26296" w:rsidRDefault="00A26296">
      <w:pPr>
        <w:pStyle w:val="Commentaire"/>
      </w:pPr>
    </w:p>
    <w:p w14:paraId="57A559CF" w14:textId="77777777" w:rsidR="00A26296" w:rsidRDefault="00A26296">
      <w:pPr>
        <w:pStyle w:val="Commentaire"/>
      </w:pPr>
      <w:r>
        <w:t>Correct:</w:t>
      </w:r>
    </w:p>
    <w:p w14:paraId="4B6340FC" w14:textId="77777777" w:rsidR="00A26296" w:rsidRDefault="00A26296">
      <w:pPr>
        <w:pStyle w:val="Commentaire"/>
      </w:pPr>
      <w:r>
        <w:t>Zollo et al. (2016)</w:t>
      </w:r>
    </w:p>
    <w:p w14:paraId="31CA73E5" w14:textId="39C0D465" w:rsidR="00A26296" w:rsidRDefault="00A26296">
      <w:pPr>
        <w:pStyle w:val="Commentaire"/>
      </w:pPr>
      <w:r>
        <w:t>(Zollo et al., 2016)</w:t>
      </w:r>
    </w:p>
  </w:comment>
  <w:comment w:id="7266" w:author="Robin Matthews" w:date="2021-07-13T15:21:00Z" w:initials="RM">
    <w:p w14:paraId="3A3E0461" w14:textId="77777777" w:rsidR="00A26296" w:rsidRDefault="00A26296">
      <w:pPr>
        <w:pStyle w:val="Commentaire"/>
      </w:pPr>
      <w:r>
        <w:rPr>
          <w:rStyle w:val="Marquedecommentaire"/>
        </w:rPr>
        <w:annotationRef/>
      </w:r>
      <w:r>
        <w:t>Extra stuff:</w:t>
      </w:r>
    </w:p>
    <w:p w14:paraId="0400CFF3" w14:textId="77777777" w:rsidR="00A26296" w:rsidRDefault="00A26296">
      <w:pPr>
        <w:pStyle w:val="Commentaire"/>
      </w:pPr>
      <w:r>
        <w:t>, )</w:t>
      </w:r>
    </w:p>
    <w:p w14:paraId="769C3893" w14:textId="77777777" w:rsidR="00A26296" w:rsidRDefault="00A26296">
      <w:pPr>
        <w:pStyle w:val="Commentaire"/>
      </w:pPr>
    </w:p>
    <w:p w14:paraId="6449F8B2" w14:textId="77777777" w:rsidR="00A26296" w:rsidRDefault="00A26296">
      <w:pPr>
        <w:pStyle w:val="Commentaire"/>
      </w:pPr>
      <w:r>
        <w:t>Correct:</w:t>
      </w:r>
    </w:p>
    <w:p w14:paraId="3CE9BA3A" w14:textId="77777777" w:rsidR="00A26296" w:rsidRDefault="00A26296">
      <w:pPr>
        <w:pStyle w:val="Commentaire"/>
      </w:pPr>
      <w:r>
        <w:t>Weber et al. (2018)</w:t>
      </w:r>
    </w:p>
    <w:p w14:paraId="34BA4E34" w14:textId="6D9A24A0" w:rsidR="00A26296" w:rsidRDefault="00A26296">
      <w:pPr>
        <w:pStyle w:val="Commentaire"/>
      </w:pPr>
      <w:r>
        <w:t>(Weber et al., 2018)</w:t>
      </w:r>
    </w:p>
  </w:comment>
  <w:comment w:id="7267" w:author="Robin Matthews" w:date="2021-07-13T15:21:00Z" w:initials="RM">
    <w:p w14:paraId="54673226" w14:textId="77777777" w:rsidR="00A26296" w:rsidRDefault="00A26296">
      <w:pPr>
        <w:pStyle w:val="Commentaire"/>
      </w:pPr>
      <w:r>
        <w:rPr>
          <w:rStyle w:val="Marquedecommentaire"/>
        </w:rPr>
        <w:annotationRef/>
      </w:r>
      <w:r>
        <w:t>Not found:</w:t>
      </w:r>
    </w:p>
    <w:p w14:paraId="7423D03B" w14:textId="77777777" w:rsidR="00A26296" w:rsidRDefault="00A26296">
      <w:pPr>
        <w:pStyle w:val="Commentaire"/>
      </w:pPr>
      <w:r>
        <w:t>C. Li et al.</w:t>
      </w:r>
    </w:p>
    <w:p w14:paraId="00A6EA39" w14:textId="77777777" w:rsidR="00A26296" w:rsidRDefault="00A26296">
      <w:pPr>
        <w:pStyle w:val="Commentaire"/>
      </w:pPr>
    </w:p>
    <w:p w14:paraId="6F056344" w14:textId="77777777" w:rsidR="00A26296" w:rsidRDefault="00A26296">
      <w:pPr>
        <w:pStyle w:val="Commentaire"/>
      </w:pPr>
      <w:r>
        <w:t>Extra stuff:</w:t>
      </w:r>
    </w:p>
    <w:p w14:paraId="66C728A6" w14:textId="77777777" w:rsidR="00A26296" w:rsidRDefault="00A26296">
      <w:pPr>
        <w:pStyle w:val="Commentaire"/>
      </w:pPr>
      <w:r>
        <w:t xml:space="preserve">(Li et al., </w:t>
      </w:r>
    </w:p>
    <w:p w14:paraId="2526AD28" w14:textId="77777777" w:rsidR="00A26296" w:rsidRDefault="00A26296">
      <w:pPr>
        <w:pStyle w:val="Commentaire"/>
      </w:pPr>
    </w:p>
    <w:p w14:paraId="07799971" w14:textId="77777777" w:rsidR="00A26296" w:rsidRDefault="00A26296">
      <w:pPr>
        <w:pStyle w:val="Commentaire"/>
      </w:pPr>
      <w:r>
        <w:t>Correct:</w:t>
      </w:r>
    </w:p>
    <w:p w14:paraId="26116B35" w14:textId="77777777" w:rsidR="00A26296" w:rsidRDefault="00A26296">
      <w:pPr>
        <w:pStyle w:val="Commentaire"/>
      </w:pPr>
      <w:r>
        <w:t>C. Li et al. (2020)</w:t>
      </w:r>
    </w:p>
    <w:p w14:paraId="7487F8E7" w14:textId="054AA5D3" w:rsidR="00A26296" w:rsidRDefault="00A26296">
      <w:pPr>
        <w:pStyle w:val="Commentaire"/>
      </w:pPr>
      <w:r>
        <w:t>(C. Li et al., 2020)</w:t>
      </w:r>
    </w:p>
  </w:comment>
  <w:comment w:id="7270" w:author="Robin Matthews" w:date="2021-07-13T15:21:00Z" w:initials="RM">
    <w:p w14:paraId="5F70C5AD" w14:textId="77777777" w:rsidR="00A26296" w:rsidRDefault="00A26296">
      <w:pPr>
        <w:pStyle w:val="Commentaire"/>
      </w:pPr>
      <w:r>
        <w:rPr>
          <w:rStyle w:val="Marquedecommentaire"/>
        </w:rPr>
        <w:annotationRef/>
      </w:r>
      <w:r>
        <w:t>Not found:</w:t>
      </w:r>
    </w:p>
    <w:p w14:paraId="65CDAA69" w14:textId="77777777" w:rsidR="00A26296" w:rsidRDefault="00A26296">
      <w:pPr>
        <w:pStyle w:val="Commentaire"/>
      </w:pPr>
      <w:r>
        <w:t>C. Li et al.</w:t>
      </w:r>
    </w:p>
    <w:p w14:paraId="4E9DC57C" w14:textId="77777777" w:rsidR="00A26296" w:rsidRDefault="00A26296">
      <w:pPr>
        <w:pStyle w:val="Commentaire"/>
      </w:pPr>
    </w:p>
    <w:p w14:paraId="4FA8D45A" w14:textId="77777777" w:rsidR="00A26296" w:rsidRDefault="00A26296">
      <w:pPr>
        <w:pStyle w:val="Commentaire"/>
      </w:pPr>
      <w:r>
        <w:t>Extra stuff:</w:t>
      </w:r>
    </w:p>
    <w:p w14:paraId="389D2A89" w14:textId="77777777" w:rsidR="00A26296" w:rsidRDefault="00A26296">
      <w:pPr>
        <w:pStyle w:val="Commentaire"/>
      </w:pPr>
      <w:r>
        <w:t xml:space="preserve">(Li et al., </w:t>
      </w:r>
    </w:p>
    <w:p w14:paraId="3D6E39B2" w14:textId="77777777" w:rsidR="00A26296" w:rsidRDefault="00A26296">
      <w:pPr>
        <w:pStyle w:val="Commentaire"/>
      </w:pPr>
    </w:p>
    <w:p w14:paraId="78F141A5" w14:textId="77777777" w:rsidR="00A26296" w:rsidRDefault="00A26296">
      <w:pPr>
        <w:pStyle w:val="Commentaire"/>
      </w:pPr>
      <w:r>
        <w:t>Correct:</w:t>
      </w:r>
    </w:p>
    <w:p w14:paraId="1EDDE574" w14:textId="77777777" w:rsidR="00A26296" w:rsidRDefault="00A26296">
      <w:pPr>
        <w:pStyle w:val="Commentaire"/>
      </w:pPr>
      <w:r>
        <w:t>C. Li et al. (2020)</w:t>
      </w:r>
    </w:p>
    <w:p w14:paraId="5B4F7283" w14:textId="41B86410" w:rsidR="00A26296" w:rsidRDefault="00A26296">
      <w:pPr>
        <w:pStyle w:val="Commentaire"/>
      </w:pPr>
      <w:r>
        <w:t>(C. Li et al., 2020)</w:t>
      </w:r>
    </w:p>
  </w:comment>
  <w:comment w:id="7277" w:author="Robin Matthews" w:date="2021-07-13T15:21:00Z" w:initials="RM">
    <w:p w14:paraId="5B234A60" w14:textId="77777777" w:rsidR="00A26296" w:rsidRDefault="00A26296">
      <w:pPr>
        <w:pStyle w:val="Commentaire"/>
      </w:pPr>
      <w:r>
        <w:rPr>
          <w:rStyle w:val="Marquedecommentaire"/>
        </w:rPr>
        <w:annotationRef/>
      </w:r>
      <w:r>
        <w:t>Extra stuff:</w:t>
      </w:r>
    </w:p>
    <w:p w14:paraId="540F4456" w14:textId="77777777" w:rsidR="00A26296" w:rsidRDefault="00A26296">
      <w:pPr>
        <w:pStyle w:val="Commentaire"/>
      </w:pPr>
      <w:r>
        <w:t xml:space="preserve">(, </w:t>
      </w:r>
    </w:p>
    <w:p w14:paraId="49E3DF0E" w14:textId="77777777" w:rsidR="00A26296" w:rsidRDefault="00A26296">
      <w:pPr>
        <w:pStyle w:val="Commentaire"/>
      </w:pPr>
    </w:p>
    <w:p w14:paraId="48621368" w14:textId="77777777" w:rsidR="00A26296" w:rsidRDefault="00A26296">
      <w:pPr>
        <w:pStyle w:val="Commentaire"/>
      </w:pPr>
      <w:r>
        <w:t>Correct:</w:t>
      </w:r>
    </w:p>
    <w:p w14:paraId="181A5681" w14:textId="77777777" w:rsidR="00A26296" w:rsidRDefault="00A26296">
      <w:pPr>
        <w:pStyle w:val="Commentaire"/>
      </w:pPr>
      <w:r>
        <w:t>Cardoso et al. (2019)</w:t>
      </w:r>
    </w:p>
    <w:p w14:paraId="42532C60" w14:textId="45754FEE" w:rsidR="00A26296" w:rsidRDefault="00A26296">
      <w:pPr>
        <w:pStyle w:val="Commentaire"/>
      </w:pPr>
      <w:r>
        <w:t>(Cardoso et al., 2019)</w:t>
      </w:r>
    </w:p>
  </w:comment>
  <w:comment w:id="7279" w:author="Robin Matthews" w:date="2021-07-13T15:21:00Z" w:initials="RM">
    <w:p w14:paraId="2700AAAA" w14:textId="77777777" w:rsidR="00A26296" w:rsidRDefault="00A26296">
      <w:pPr>
        <w:pStyle w:val="Commentaire"/>
      </w:pPr>
      <w:r>
        <w:rPr>
          <w:rStyle w:val="Marquedecommentaire"/>
        </w:rPr>
        <w:annotationRef/>
      </w:r>
      <w:r>
        <w:t>Extra stuff:</w:t>
      </w:r>
    </w:p>
    <w:p w14:paraId="1864230C" w14:textId="77777777" w:rsidR="00A26296" w:rsidRDefault="00A26296">
      <w:pPr>
        <w:pStyle w:val="Commentaire"/>
      </w:pPr>
      <w:r>
        <w:t xml:space="preserve">, </w:t>
      </w:r>
    </w:p>
    <w:p w14:paraId="4717E90B" w14:textId="77777777" w:rsidR="00A26296" w:rsidRDefault="00A26296">
      <w:pPr>
        <w:pStyle w:val="Commentaire"/>
      </w:pPr>
    </w:p>
    <w:p w14:paraId="67F601D1" w14:textId="77777777" w:rsidR="00A26296" w:rsidRDefault="00A26296">
      <w:pPr>
        <w:pStyle w:val="Commentaire"/>
      </w:pPr>
      <w:r>
        <w:t>Correct:</w:t>
      </w:r>
    </w:p>
    <w:p w14:paraId="06C65584" w14:textId="77777777" w:rsidR="00A26296" w:rsidRDefault="00A26296">
      <w:pPr>
        <w:pStyle w:val="Commentaire"/>
      </w:pPr>
      <w:r>
        <w:t>Tomozeiu et al. (2014)</w:t>
      </w:r>
    </w:p>
    <w:p w14:paraId="0448AD42" w14:textId="01CB63ED" w:rsidR="00A26296" w:rsidRDefault="00A26296">
      <w:pPr>
        <w:pStyle w:val="Commentaire"/>
      </w:pPr>
      <w:r>
        <w:t>(Tomozeiu et al., 2014)</w:t>
      </w:r>
    </w:p>
  </w:comment>
  <w:comment w:id="7280" w:author="Robin Matthews" w:date="2021-07-13T15:21:00Z" w:initials="RM">
    <w:p w14:paraId="498DACAF" w14:textId="77777777" w:rsidR="00A26296" w:rsidRDefault="00A26296">
      <w:pPr>
        <w:pStyle w:val="Commentaire"/>
      </w:pPr>
      <w:r>
        <w:rPr>
          <w:rStyle w:val="Marquedecommentaire"/>
        </w:rPr>
        <w:annotationRef/>
      </w:r>
      <w:r>
        <w:t>Extra stuff:</w:t>
      </w:r>
    </w:p>
    <w:p w14:paraId="7016B5A9" w14:textId="77777777" w:rsidR="00A26296" w:rsidRDefault="00A26296">
      <w:pPr>
        <w:pStyle w:val="Commentaire"/>
      </w:pPr>
      <w:r>
        <w:t xml:space="preserve">, </w:t>
      </w:r>
    </w:p>
    <w:p w14:paraId="78F3C208" w14:textId="77777777" w:rsidR="00A26296" w:rsidRDefault="00A26296">
      <w:pPr>
        <w:pStyle w:val="Commentaire"/>
      </w:pPr>
    </w:p>
    <w:p w14:paraId="36F5B682" w14:textId="77777777" w:rsidR="00A26296" w:rsidRDefault="00A26296">
      <w:pPr>
        <w:pStyle w:val="Commentaire"/>
      </w:pPr>
      <w:r>
        <w:t>Correct:</w:t>
      </w:r>
    </w:p>
    <w:p w14:paraId="1920D716" w14:textId="77777777" w:rsidR="00A26296" w:rsidRDefault="00A26296">
      <w:pPr>
        <w:pStyle w:val="Commentaire"/>
      </w:pPr>
      <w:r>
        <w:t>Abaurrea et al. (2018)</w:t>
      </w:r>
    </w:p>
    <w:p w14:paraId="5FD56507" w14:textId="1BE81FA4" w:rsidR="00A26296" w:rsidRDefault="00A26296">
      <w:pPr>
        <w:pStyle w:val="Commentaire"/>
      </w:pPr>
      <w:r>
        <w:t>(Abaurrea et al., 2018)</w:t>
      </w:r>
    </w:p>
  </w:comment>
  <w:comment w:id="7283" w:author="Robin Matthews" w:date="2021-07-13T15:21:00Z" w:initials="RM">
    <w:p w14:paraId="76355282" w14:textId="77777777" w:rsidR="00A26296" w:rsidRDefault="00A26296">
      <w:pPr>
        <w:pStyle w:val="Commentaire"/>
      </w:pPr>
      <w:r>
        <w:rPr>
          <w:rStyle w:val="Marquedecommentaire"/>
        </w:rPr>
        <w:annotationRef/>
      </w:r>
      <w:r>
        <w:t>Extra stuff:</w:t>
      </w:r>
    </w:p>
    <w:p w14:paraId="24BB7177" w14:textId="77777777" w:rsidR="00A26296" w:rsidRDefault="00A26296">
      <w:pPr>
        <w:pStyle w:val="Commentaire"/>
      </w:pPr>
      <w:r>
        <w:t xml:space="preserve">, </w:t>
      </w:r>
    </w:p>
    <w:p w14:paraId="07B17F4A" w14:textId="77777777" w:rsidR="00A26296" w:rsidRDefault="00A26296">
      <w:pPr>
        <w:pStyle w:val="Commentaire"/>
      </w:pPr>
    </w:p>
    <w:p w14:paraId="515EEE25" w14:textId="77777777" w:rsidR="00A26296" w:rsidRDefault="00A26296">
      <w:pPr>
        <w:pStyle w:val="Commentaire"/>
      </w:pPr>
      <w:r>
        <w:t>Correct:</w:t>
      </w:r>
    </w:p>
    <w:p w14:paraId="374827BA" w14:textId="77777777" w:rsidR="00A26296" w:rsidRDefault="00A26296">
      <w:pPr>
        <w:pStyle w:val="Commentaire"/>
      </w:pPr>
      <w:r>
        <w:t>Nastos and Kapsomenakis (2015)</w:t>
      </w:r>
    </w:p>
    <w:p w14:paraId="0ADD1DF0" w14:textId="6628CDC7" w:rsidR="00A26296" w:rsidRDefault="00A26296">
      <w:pPr>
        <w:pStyle w:val="Commentaire"/>
      </w:pPr>
      <w:r>
        <w:t>(Nastos and Kapsomenakis, 2015)</w:t>
      </w:r>
    </w:p>
  </w:comment>
  <w:comment w:id="7284" w:author="Robin Matthews" w:date="2021-07-13T15:21:00Z" w:initials="RM">
    <w:p w14:paraId="0378F7DC" w14:textId="77777777" w:rsidR="00A26296" w:rsidRDefault="00A26296">
      <w:pPr>
        <w:pStyle w:val="Commentaire"/>
      </w:pPr>
      <w:r>
        <w:rPr>
          <w:rStyle w:val="Marquedecommentaire"/>
        </w:rPr>
        <w:annotationRef/>
      </w:r>
      <w:r>
        <w:t>Extra stuff:</w:t>
      </w:r>
    </w:p>
    <w:p w14:paraId="1067CB64" w14:textId="77777777" w:rsidR="00A26296" w:rsidRDefault="00A26296">
      <w:pPr>
        <w:pStyle w:val="Commentaire"/>
      </w:pPr>
      <w:r>
        <w:t xml:space="preserve">, </w:t>
      </w:r>
    </w:p>
    <w:p w14:paraId="0649F541" w14:textId="77777777" w:rsidR="00A26296" w:rsidRDefault="00A26296">
      <w:pPr>
        <w:pStyle w:val="Commentaire"/>
      </w:pPr>
    </w:p>
    <w:p w14:paraId="1D489E83" w14:textId="77777777" w:rsidR="00A26296" w:rsidRDefault="00A26296">
      <w:pPr>
        <w:pStyle w:val="Commentaire"/>
      </w:pPr>
      <w:r>
        <w:t>Correct:</w:t>
      </w:r>
    </w:p>
    <w:p w14:paraId="3FA60662" w14:textId="77777777" w:rsidR="00A26296" w:rsidRDefault="00A26296">
      <w:pPr>
        <w:pStyle w:val="Commentaire"/>
      </w:pPr>
      <w:r>
        <w:t>Cardell et al. (2020)</w:t>
      </w:r>
    </w:p>
    <w:p w14:paraId="11F01C6B" w14:textId="5F4FA8C1" w:rsidR="00A26296" w:rsidRDefault="00A26296">
      <w:pPr>
        <w:pStyle w:val="Commentaire"/>
      </w:pPr>
      <w:r>
        <w:t>(Cardell et al., 2020)</w:t>
      </w:r>
    </w:p>
  </w:comment>
  <w:comment w:id="7285" w:author="Robin Matthews" w:date="2021-07-13T15:21:00Z" w:initials="RM">
    <w:p w14:paraId="5D7C83E0" w14:textId="77777777" w:rsidR="00A26296" w:rsidRDefault="00A26296">
      <w:pPr>
        <w:pStyle w:val="Commentaire"/>
      </w:pPr>
      <w:r>
        <w:rPr>
          <w:rStyle w:val="Marquedecommentaire"/>
        </w:rPr>
        <w:annotationRef/>
      </w:r>
      <w:r>
        <w:t>Extra stuff:</w:t>
      </w:r>
    </w:p>
    <w:p w14:paraId="7369DA51" w14:textId="77777777" w:rsidR="00A26296" w:rsidRDefault="00A26296">
      <w:pPr>
        <w:pStyle w:val="Commentaire"/>
      </w:pPr>
      <w:r>
        <w:t xml:space="preserve">, </w:t>
      </w:r>
    </w:p>
    <w:p w14:paraId="16A3E8F7" w14:textId="77777777" w:rsidR="00A26296" w:rsidRDefault="00A26296">
      <w:pPr>
        <w:pStyle w:val="Commentaire"/>
      </w:pPr>
    </w:p>
    <w:p w14:paraId="3F867792" w14:textId="77777777" w:rsidR="00A26296" w:rsidRDefault="00A26296">
      <w:pPr>
        <w:pStyle w:val="Commentaire"/>
      </w:pPr>
      <w:r>
        <w:t>Correct:</w:t>
      </w:r>
    </w:p>
    <w:p w14:paraId="0E356625" w14:textId="77777777" w:rsidR="00A26296" w:rsidRDefault="00A26296">
      <w:pPr>
        <w:pStyle w:val="Commentaire"/>
      </w:pPr>
      <w:r>
        <w:t>Zollo et al. (2016)</w:t>
      </w:r>
    </w:p>
    <w:p w14:paraId="71C1B110" w14:textId="319C5DED" w:rsidR="00A26296" w:rsidRDefault="00A26296">
      <w:pPr>
        <w:pStyle w:val="Commentaire"/>
      </w:pPr>
      <w:r>
        <w:t>(Zollo et al., 2016)</w:t>
      </w:r>
    </w:p>
  </w:comment>
  <w:comment w:id="7286" w:author="Robin Matthews" w:date="2021-07-13T15:21:00Z" w:initials="RM">
    <w:p w14:paraId="4E59484C" w14:textId="77777777" w:rsidR="00A26296" w:rsidRDefault="00A26296">
      <w:pPr>
        <w:pStyle w:val="Commentaire"/>
      </w:pPr>
      <w:r>
        <w:rPr>
          <w:rStyle w:val="Marquedecommentaire"/>
        </w:rPr>
        <w:annotationRef/>
      </w:r>
      <w:r>
        <w:t>Extra stuff:</w:t>
      </w:r>
    </w:p>
    <w:p w14:paraId="327DDB7A" w14:textId="77777777" w:rsidR="00A26296" w:rsidRDefault="00A26296">
      <w:pPr>
        <w:pStyle w:val="Commentaire"/>
      </w:pPr>
      <w:r>
        <w:t xml:space="preserve">, </w:t>
      </w:r>
    </w:p>
    <w:p w14:paraId="06284384" w14:textId="77777777" w:rsidR="00A26296" w:rsidRDefault="00A26296">
      <w:pPr>
        <w:pStyle w:val="Commentaire"/>
      </w:pPr>
    </w:p>
    <w:p w14:paraId="517F5751" w14:textId="77777777" w:rsidR="00A26296" w:rsidRDefault="00A26296">
      <w:pPr>
        <w:pStyle w:val="Commentaire"/>
      </w:pPr>
      <w:r>
        <w:t>Correct:</w:t>
      </w:r>
    </w:p>
    <w:p w14:paraId="13B28613" w14:textId="77777777" w:rsidR="00A26296" w:rsidRDefault="00A26296">
      <w:pPr>
        <w:pStyle w:val="Commentaire"/>
      </w:pPr>
      <w:r>
        <w:t>Weber et al. (2018)</w:t>
      </w:r>
    </w:p>
    <w:p w14:paraId="40AE7238" w14:textId="42CE3F19" w:rsidR="00A26296" w:rsidRDefault="00A26296">
      <w:pPr>
        <w:pStyle w:val="Commentaire"/>
      </w:pPr>
      <w:r>
        <w:t>(Weber et al., 2018)</w:t>
      </w:r>
    </w:p>
  </w:comment>
  <w:comment w:id="7287" w:author="Robin Matthews" w:date="2021-07-13T15:21:00Z" w:initials="RM">
    <w:p w14:paraId="2BE5D573" w14:textId="77777777" w:rsidR="00A26296" w:rsidRDefault="00A26296">
      <w:pPr>
        <w:pStyle w:val="Commentaire"/>
      </w:pPr>
      <w:r>
        <w:rPr>
          <w:rStyle w:val="Marquedecommentaire"/>
        </w:rPr>
        <w:annotationRef/>
      </w:r>
      <w:r>
        <w:t>Extra stuff:</w:t>
      </w:r>
    </w:p>
    <w:p w14:paraId="7C94E0B0" w14:textId="77777777" w:rsidR="00A26296" w:rsidRDefault="00A26296">
      <w:pPr>
        <w:pStyle w:val="Commentaire"/>
      </w:pPr>
      <w:r>
        <w:t>, )</w:t>
      </w:r>
    </w:p>
    <w:p w14:paraId="2ADE3716" w14:textId="77777777" w:rsidR="00A26296" w:rsidRDefault="00A26296">
      <w:pPr>
        <w:pStyle w:val="Commentaire"/>
      </w:pPr>
    </w:p>
    <w:p w14:paraId="1215C5AA" w14:textId="77777777" w:rsidR="00A26296" w:rsidRDefault="00A26296">
      <w:pPr>
        <w:pStyle w:val="Commentaire"/>
      </w:pPr>
      <w:r>
        <w:t>Correct:</w:t>
      </w:r>
    </w:p>
    <w:p w14:paraId="618CE817" w14:textId="77777777" w:rsidR="00A26296" w:rsidRDefault="00A26296">
      <w:pPr>
        <w:pStyle w:val="Commentaire"/>
      </w:pPr>
      <w:r>
        <w:t>Coppola et al. (2021a)</w:t>
      </w:r>
    </w:p>
    <w:p w14:paraId="3B8AE445" w14:textId="75B0A5BA" w:rsidR="00A26296" w:rsidRDefault="00A26296">
      <w:pPr>
        <w:pStyle w:val="Commentaire"/>
      </w:pPr>
      <w:r>
        <w:t>(Coppola et al., 2021a)</w:t>
      </w:r>
    </w:p>
  </w:comment>
  <w:comment w:id="7288" w:author="Robin Matthews" w:date="2021-07-13T15:21:00Z" w:initials="RM">
    <w:p w14:paraId="55F8990D" w14:textId="77777777" w:rsidR="00A26296" w:rsidRDefault="00A26296">
      <w:pPr>
        <w:pStyle w:val="Commentaire"/>
      </w:pPr>
      <w:r>
        <w:rPr>
          <w:rStyle w:val="Marquedecommentaire"/>
        </w:rPr>
        <w:annotationRef/>
      </w:r>
      <w:r>
        <w:t>Not found:</w:t>
      </w:r>
    </w:p>
    <w:p w14:paraId="54AFE34C" w14:textId="77777777" w:rsidR="00A26296" w:rsidRDefault="00A26296">
      <w:pPr>
        <w:pStyle w:val="Commentaire"/>
      </w:pPr>
      <w:r>
        <w:t>C. Li et al.</w:t>
      </w:r>
    </w:p>
    <w:p w14:paraId="45846517" w14:textId="77777777" w:rsidR="00A26296" w:rsidRDefault="00A26296">
      <w:pPr>
        <w:pStyle w:val="Commentaire"/>
      </w:pPr>
    </w:p>
    <w:p w14:paraId="0AA0EF45" w14:textId="77777777" w:rsidR="00A26296" w:rsidRDefault="00A26296">
      <w:pPr>
        <w:pStyle w:val="Commentaire"/>
      </w:pPr>
      <w:r>
        <w:t>Extra stuff:</w:t>
      </w:r>
    </w:p>
    <w:p w14:paraId="58048393" w14:textId="77777777" w:rsidR="00A26296" w:rsidRDefault="00A26296">
      <w:pPr>
        <w:pStyle w:val="Commentaire"/>
      </w:pPr>
      <w:r>
        <w:t xml:space="preserve">(Li et al., </w:t>
      </w:r>
    </w:p>
    <w:p w14:paraId="5297869E" w14:textId="77777777" w:rsidR="00A26296" w:rsidRDefault="00A26296">
      <w:pPr>
        <w:pStyle w:val="Commentaire"/>
      </w:pPr>
    </w:p>
    <w:p w14:paraId="129EEA1B" w14:textId="77777777" w:rsidR="00A26296" w:rsidRDefault="00A26296">
      <w:pPr>
        <w:pStyle w:val="Commentaire"/>
      </w:pPr>
      <w:r>
        <w:t>Correct:</w:t>
      </w:r>
    </w:p>
    <w:p w14:paraId="74063F94" w14:textId="77777777" w:rsidR="00A26296" w:rsidRDefault="00A26296">
      <w:pPr>
        <w:pStyle w:val="Commentaire"/>
      </w:pPr>
      <w:r>
        <w:t>C. Li et al. (2020)</w:t>
      </w:r>
    </w:p>
    <w:p w14:paraId="175E8007" w14:textId="2EC1F698" w:rsidR="00A26296" w:rsidRDefault="00A26296">
      <w:pPr>
        <w:pStyle w:val="Commentaire"/>
      </w:pPr>
      <w:r>
        <w:t>(C. Li et al., 2020)</w:t>
      </w:r>
    </w:p>
  </w:comment>
  <w:comment w:id="7291" w:author="Robin Matthews" w:date="2021-07-13T15:21:00Z" w:initials="RM">
    <w:p w14:paraId="67463D00" w14:textId="77777777" w:rsidR="00A26296" w:rsidRDefault="00A26296">
      <w:pPr>
        <w:pStyle w:val="Commentaire"/>
      </w:pPr>
      <w:r>
        <w:rPr>
          <w:rStyle w:val="Marquedecommentaire"/>
        </w:rPr>
        <w:annotationRef/>
      </w:r>
      <w:r>
        <w:t>Not found:</w:t>
      </w:r>
    </w:p>
    <w:p w14:paraId="4DF4647B" w14:textId="77777777" w:rsidR="00A26296" w:rsidRDefault="00A26296">
      <w:pPr>
        <w:pStyle w:val="Commentaire"/>
      </w:pPr>
      <w:r>
        <w:t>C. Li et al.</w:t>
      </w:r>
    </w:p>
    <w:p w14:paraId="58D912DE" w14:textId="77777777" w:rsidR="00A26296" w:rsidRDefault="00A26296">
      <w:pPr>
        <w:pStyle w:val="Commentaire"/>
      </w:pPr>
    </w:p>
    <w:p w14:paraId="4874B968" w14:textId="77777777" w:rsidR="00A26296" w:rsidRDefault="00A26296">
      <w:pPr>
        <w:pStyle w:val="Commentaire"/>
      </w:pPr>
      <w:r>
        <w:t>Extra stuff:</w:t>
      </w:r>
    </w:p>
    <w:p w14:paraId="442D396F" w14:textId="77777777" w:rsidR="00A26296" w:rsidRDefault="00A26296">
      <w:pPr>
        <w:pStyle w:val="Commentaire"/>
      </w:pPr>
      <w:r>
        <w:t xml:space="preserve">(Li et al., </w:t>
      </w:r>
    </w:p>
    <w:p w14:paraId="46B6AAB5" w14:textId="77777777" w:rsidR="00A26296" w:rsidRDefault="00A26296">
      <w:pPr>
        <w:pStyle w:val="Commentaire"/>
      </w:pPr>
    </w:p>
    <w:p w14:paraId="1C702035" w14:textId="77777777" w:rsidR="00A26296" w:rsidRDefault="00A26296">
      <w:pPr>
        <w:pStyle w:val="Commentaire"/>
      </w:pPr>
      <w:r>
        <w:t>Correct:</w:t>
      </w:r>
    </w:p>
    <w:p w14:paraId="7EB7BF72" w14:textId="77777777" w:rsidR="00A26296" w:rsidRDefault="00A26296">
      <w:pPr>
        <w:pStyle w:val="Commentaire"/>
      </w:pPr>
      <w:r>
        <w:t>C. Li et al. (2020)</w:t>
      </w:r>
    </w:p>
    <w:p w14:paraId="5EF972F6" w14:textId="6A38746B" w:rsidR="00A26296" w:rsidRDefault="00A26296">
      <w:pPr>
        <w:pStyle w:val="Commentaire"/>
      </w:pPr>
      <w:r>
        <w:t>(C. Li et al., 2020)</w:t>
      </w:r>
    </w:p>
  </w:comment>
  <w:comment w:id="7298" w:author="Robin Matthews" w:date="2021-07-13T15:21:00Z" w:initials="RM">
    <w:p w14:paraId="5B4969EE" w14:textId="77777777" w:rsidR="00A26296" w:rsidRDefault="00A26296">
      <w:pPr>
        <w:pStyle w:val="Commentaire"/>
      </w:pPr>
      <w:r>
        <w:rPr>
          <w:rStyle w:val="Marquedecommentaire"/>
        </w:rPr>
        <w:annotationRef/>
      </w:r>
      <w:r>
        <w:t>Extra stuff:</w:t>
      </w:r>
    </w:p>
    <w:p w14:paraId="690517C6" w14:textId="77777777" w:rsidR="00A26296" w:rsidRDefault="00A26296">
      <w:pPr>
        <w:pStyle w:val="Commentaire"/>
      </w:pPr>
      <w:r>
        <w:t xml:space="preserve">(, </w:t>
      </w:r>
    </w:p>
    <w:p w14:paraId="2F53B22E" w14:textId="77777777" w:rsidR="00A26296" w:rsidRDefault="00A26296">
      <w:pPr>
        <w:pStyle w:val="Commentaire"/>
      </w:pPr>
    </w:p>
    <w:p w14:paraId="1E7AD3BA" w14:textId="77777777" w:rsidR="00A26296" w:rsidRDefault="00A26296">
      <w:pPr>
        <w:pStyle w:val="Commentaire"/>
      </w:pPr>
      <w:r>
        <w:t>Correct:</w:t>
      </w:r>
    </w:p>
    <w:p w14:paraId="0B5B476D" w14:textId="77777777" w:rsidR="00A26296" w:rsidRDefault="00A26296">
      <w:pPr>
        <w:pStyle w:val="Commentaire"/>
      </w:pPr>
      <w:r>
        <w:t>Cardoso et al. (2019)</w:t>
      </w:r>
    </w:p>
    <w:p w14:paraId="0F51E53A" w14:textId="47CFDDF7" w:rsidR="00A26296" w:rsidRDefault="00A26296">
      <w:pPr>
        <w:pStyle w:val="Commentaire"/>
      </w:pPr>
      <w:r>
        <w:t>(Cardoso et al., 2019)</w:t>
      </w:r>
    </w:p>
  </w:comment>
  <w:comment w:id="7300" w:author="Robin Matthews" w:date="2021-07-13T15:21:00Z" w:initials="RM">
    <w:p w14:paraId="5403225C" w14:textId="77777777" w:rsidR="00A26296" w:rsidRDefault="00A26296">
      <w:pPr>
        <w:pStyle w:val="Commentaire"/>
      </w:pPr>
      <w:r>
        <w:rPr>
          <w:rStyle w:val="Marquedecommentaire"/>
        </w:rPr>
        <w:annotationRef/>
      </w:r>
      <w:r>
        <w:t>Extra stuff:</w:t>
      </w:r>
    </w:p>
    <w:p w14:paraId="0D7CF9E5" w14:textId="77777777" w:rsidR="00A26296" w:rsidRDefault="00A26296">
      <w:pPr>
        <w:pStyle w:val="Commentaire"/>
      </w:pPr>
      <w:r>
        <w:t xml:space="preserve">, </w:t>
      </w:r>
    </w:p>
    <w:p w14:paraId="16577759" w14:textId="77777777" w:rsidR="00A26296" w:rsidRDefault="00A26296">
      <w:pPr>
        <w:pStyle w:val="Commentaire"/>
      </w:pPr>
    </w:p>
    <w:p w14:paraId="3BBD19FD" w14:textId="77777777" w:rsidR="00A26296" w:rsidRDefault="00A26296">
      <w:pPr>
        <w:pStyle w:val="Commentaire"/>
      </w:pPr>
      <w:r>
        <w:t>Correct:</w:t>
      </w:r>
    </w:p>
    <w:p w14:paraId="2BEDB84A" w14:textId="77777777" w:rsidR="00A26296" w:rsidRDefault="00A26296">
      <w:pPr>
        <w:pStyle w:val="Commentaire"/>
      </w:pPr>
      <w:r>
        <w:t>Nastos and Kapsomenakis (2015)</w:t>
      </w:r>
    </w:p>
    <w:p w14:paraId="7DED92BC" w14:textId="59C3C62C" w:rsidR="00A26296" w:rsidRDefault="00A26296">
      <w:pPr>
        <w:pStyle w:val="Commentaire"/>
      </w:pPr>
      <w:r>
        <w:t>(Nastos and Kapsomenakis, 2015)</w:t>
      </w:r>
    </w:p>
  </w:comment>
  <w:comment w:id="7301" w:author="Robin Matthews" w:date="2021-07-13T15:21:00Z" w:initials="RM">
    <w:p w14:paraId="5E636D0F" w14:textId="77777777" w:rsidR="00A26296" w:rsidRDefault="00A26296">
      <w:pPr>
        <w:pStyle w:val="Commentaire"/>
      </w:pPr>
      <w:r>
        <w:rPr>
          <w:rStyle w:val="Marquedecommentaire"/>
        </w:rPr>
        <w:annotationRef/>
      </w:r>
      <w:r>
        <w:t>Extra stuff:</w:t>
      </w:r>
    </w:p>
    <w:p w14:paraId="068293A6" w14:textId="77777777" w:rsidR="00A26296" w:rsidRDefault="00A26296">
      <w:pPr>
        <w:pStyle w:val="Commentaire"/>
      </w:pPr>
      <w:r>
        <w:t xml:space="preserve">, </w:t>
      </w:r>
    </w:p>
    <w:p w14:paraId="3D7E6782" w14:textId="77777777" w:rsidR="00A26296" w:rsidRDefault="00A26296">
      <w:pPr>
        <w:pStyle w:val="Commentaire"/>
      </w:pPr>
    </w:p>
    <w:p w14:paraId="33F2D227" w14:textId="77777777" w:rsidR="00A26296" w:rsidRDefault="00A26296">
      <w:pPr>
        <w:pStyle w:val="Commentaire"/>
      </w:pPr>
      <w:r>
        <w:t>Correct:</w:t>
      </w:r>
    </w:p>
    <w:p w14:paraId="731D1418" w14:textId="77777777" w:rsidR="00A26296" w:rsidRDefault="00A26296">
      <w:pPr>
        <w:pStyle w:val="Commentaire"/>
      </w:pPr>
      <w:r>
        <w:t>Tomozeiu et al. (2014)</w:t>
      </w:r>
    </w:p>
    <w:p w14:paraId="38290852" w14:textId="3D98DEA5" w:rsidR="00A26296" w:rsidRDefault="00A26296">
      <w:pPr>
        <w:pStyle w:val="Commentaire"/>
      </w:pPr>
      <w:r>
        <w:t>(Tomozeiu et al., 2014)</w:t>
      </w:r>
    </w:p>
  </w:comment>
  <w:comment w:id="7302" w:author="Robin Matthews" w:date="2021-07-13T15:21:00Z" w:initials="RM">
    <w:p w14:paraId="598624A8" w14:textId="77777777" w:rsidR="00A26296" w:rsidRDefault="00A26296">
      <w:pPr>
        <w:pStyle w:val="Commentaire"/>
      </w:pPr>
      <w:r>
        <w:rPr>
          <w:rStyle w:val="Marquedecommentaire"/>
        </w:rPr>
        <w:annotationRef/>
      </w:r>
      <w:r>
        <w:t>Extra stuff:</w:t>
      </w:r>
    </w:p>
    <w:p w14:paraId="4E18D40B" w14:textId="77777777" w:rsidR="00A26296" w:rsidRDefault="00A26296">
      <w:pPr>
        <w:pStyle w:val="Commentaire"/>
      </w:pPr>
      <w:r>
        <w:t xml:space="preserve">, </w:t>
      </w:r>
    </w:p>
    <w:p w14:paraId="677E83B9" w14:textId="77777777" w:rsidR="00A26296" w:rsidRDefault="00A26296">
      <w:pPr>
        <w:pStyle w:val="Commentaire"/>
      </w:pPr>
    </w:p>
    <w:p w14:paraId="68D1702E" w14:textId="77777777" w:rsidR="00A26296" w:rsidRDefault="00A26296">
      <w:pPr>
        <w:pStyle w:val="Commentaire"/>
      </w:pPr>
      <w:r>
        <w:t>Correct:</w:t>
      </w:r>
    </w:p>
    <w:p w14:paraId="5D0758DB" w14:textId="77777777" w:rsidR="00A26296" w:rsidRDefault="00A26296">
      <w:pPr>
        <w:pStyle w:val="Commentaire"/>
      </w:pPr>
      <w:r>
        <w:t>Cardell et al. (2020)</w:t>
      </w:r>
    </w:p>
    <w:p w14:paraId="45ADF4A8" w14:textId="7DE8BD05" w:rsidR="00A26296" w:rsidRDefault="00A26296">
      <w:pPr>
        <w:pStyle w:val="Commentaire"/>
      </w:pPr>
      <w:r>
        <w:t>(Cardell et al., 2020)</w:t>
      </w:r>
    </w:p>
  </w:comment>
  <w:comment w:id="7303" w:author="Robin Matthews" w:date="2021-07-13T15:22:00Z" w:initials="RM">
    <w:p w14:paraId="16049209" w14:textId="77777777" w:rsidR="00A26296" w:rsidRDefault="00A26296">
      <w:pPr>
        <w:pStyle w:val="Commentaire"/>
      </w:pPr>
      <w:r>
        <w:rPr>
          <w:rStyle w:val="Marquedecommentaire"/>
        </w:rPr>
        <w:annotationRef/>
      </w:r>
      <w:r>
        <w:t>Extra stuff:</w:t>
      </w:r>
    </w:p>
    <w:p w14:paraId="1BCB764E" w14:textId="77777777" w:rsidR="00A26296" w:rsidRDefault="00A26296">
      <w:pPr>
        <w:pStyle w:val="Commentaire"/>
      </w:pPr>
      <w:r>
        <w:t xml:space="preserve">, </w:t>
      </w:r>
    </w:p>
    <w:p w14:paraId="249D59FA" w14:textId="77777777" w:rsidR="00A26296" w:rsidRDefault="00A26296">
      <w:pPr>
        <w:pStyle w:val="Commentaire"/>
      </w:pPr>
    </w:p>
    <w:p w14:paraId="443FA511" w14:textId="77777777" w:rsidR="00A26296" w:rsidRDefault="00A26296">
      <w:pPr>
        <w:pStyle w:val="Commentaire"/>
      </w:pPr>
      <w:r>
        <w:t>Correct:</w:t>
      </w:r>
    </w:p>
    <w:p w14:paraId="69282861" w14:textId="77777777" w:rsidR="00A26296" w:rsidRDefault="00A26296">
      <w:pPr>
        <w:pStyle w:val="Commentaire"/>
      </w:pPr>
      <w:r>
        <w:t>Zollo et al. (2016)</w:t>
      </w:r>
    </w:p>
    <w:p w14:paraId="686541F0" w14:textId="44A1F5DE" w:rsidR="00A26296" w:rsidRDefault="00A26296">
      <w:pPr>
        <w:pStyle w:val="Commentaire"/>
      </w:pPr>
      <w:r>
        <w:t>(Zollo et al., 2016)</w:t>
      </w:r>
    </w:p>
  </w:comment>
  <w:comment w:id="7304" w:author="Robin Matthews" w:date="2021-07-13T15:22:00Z" w:initials="RM">
    <w:p w14:paraId="3BB35371" w14:textId="77777777" w:rsidR="00A26296" w:rsidRDefault="00A26296">
      <w:pPr>
        <w:pStyle w:val="Commentaire"/>
      </w:pPr>
      <w:r>
        <w:rPr>
          <w:rStyle w:val="Marquedecommentaire"/>
        </w:rPr>
        <w:annotationRef/>
      </w:r>
      <w:r>
        <w:t>Extra stuff:</w:t>
      </w:r>
    </w:p>
    <w:p w14:paraId="106DBEE5" w14:textId="77777777" w:rsidR="00A26296" w:rsidRDefault="00A26296">
      <w:pPr>
        <w:pStyle w:val="Commentaire"/>
      </w:pPr>
      <w:r>
        <w:t xml:space="preserve">, </w:t>
      </w:r>
    </w:p>
    <w:p w14:paraId="21F2C2ED" w14:textId="77777777" w:rsidR="00A26296" w:rsidRDefault="00A26296">
      <w:pPr>
        <w:pStyle w:val="Commentaire"/>
      </w:pPr>
    </w:p>
    <w:p w14:paraId="45D86137" w14:textId="77777777" w:rsidR="00A26296" w:rsidRDefault="00A26296">
      <w:pPr>
        <w:pStyle w:val="Commentaire"/>
      </w:pPr>
      <w:r>
        <w:t>Correct:</w:t>
      </w:r>
    </w:p>
    <w:p w14:paraId="0AE8B522" w14:textId="77777777" w:rsidR="00A26296" w:rsidRDefault="00A26296">
      <w:pPr>
        <w:pStyle w:val="Commentaire"/>
      </w:pPr>
      <w:r>
        <w:t>Giorgi et al. (2014)</w:t>
      </w:r>
    </w:p>
    <w:p w14:paraId="39679031" w14:textId="1C799AC4" w:rsidR="00A26296" w:rsidRDefault="00A26296">
      <w:pPr>
        <w:pStyle w:val="Commentaire"/>
      </w:pPr>
      <w:r>
        <w:t>(Giorgi et al., 2014)</w:t>
      </w:r>
    </w:p>
  </w:comment>
  <w:comment w:id="7305" w:author="Robin Matthews" w:date="2021-07-13T15:22:00Z" w:initials="RM">
    <w:p w14:paraId="722510AF" w14:textId="77777777" w:rsidR="00A26296" w:rsidRDefault="00A26296">
      <w:pPr>
        <w:pStyle w:val="Commentaire"/>
      </w:pPr>
      <w:r>
        <w:rPr>
          <w:rStyle w:val="Marquedecommentaire"/>
        </w:rPr>
        <w:annotationRef/>
      </w:r>
      <w:r>
        <w:t>Extra stuff:</w:t>
      </w:r>
    </w:p>
    <w:p w14:paraId="3323B326" w14:textId="77777777" w:rsidR="00A26296" w:rsidRDefault="00A26296">
      <w:pPr>
        <w:pStyle w:val="Commentaire"/>
      </w:pPr>
      <w:r>
        <w:t xml:space="preserve">, </w:t>
      </w:r>
    </w:p>
    <w:p w14:paraId="3C76E65F" w14:textId="77777777" w:rsidR="00A26296" w:rsidRDefault="00A26296">
      <w:pPr>
        <w:pStyle w:val="Commentaire"/>
      </w:pPr>
    </w:p>
    <w:p w14:paraId="516CC440" w14:textId="77777777" w:rsidR="00A26296" w:rsidRDefault="00A26296">
      <w:pPr>
        <w:pStyle w:val="Commentaire"/>
      </w:pPr>
      <w:r>
        <w:t>Correct:</w:t>
      </w:r>
    </w:p>
    <w:p w14:paraId="3EDAAC3C" w14:textId="77777777" w:rsidR="00A26296" w:rsidRDefault="00A26296">
      <w:pPr>
        <w:pStyle w:val="Commentaire"/>
      </w:pPr>
      <w:r>
        <w:t>Driouech et al. (2020)</w:t>
      </w:r>
    </w:p>
    <w:p w14:paraId="42C0E175" w14:textId="660E477F" w:rsidR="00A26296" w:rsidRDefault="00A26296">
      <w:pPr>
        <w:pStyle w:val="Commentaire"/>
      </w:pPr>
      <w:r>
        <w:t>(Driouech et al., 2020)</w:t>
      </w:r>
    </w:p>
  </w:comment>
  <w:comment w:id="7306" w:author="Robin Matthews" w:date="2021-07-13T15:22:00Z" w:initials="RM">
    <w:p w14:paraId="3BBB2125" w14:textId="77777777" w:rsidR="00A26296" w:rsidRDefault="00A26296">
      <w:pPr>
        <w:pStyle w:val="Commentaire"/>
      </w:pPr>
      <w:r>
        <w:rPr>
          <w:rStyle w:val="Marquedecommentaire"/>
        </w:rPr>
        <w:annotationRef/>
      </w:r>
      <w:r>
        <w:t>Extra stuff:</w:t>
      </w:r>
    </w:p>
    <w:p w14:paraId="57F1771F" w14:textId="77777777" w:rsidR="00A26296" w:rsidRDefault="00A26296">
      <w:pPr>
        <w:pStyle w:val="Commentaire"/>
      </w:pPr>
      <w:r>
        <w:t xml:space="preserve">, </w:t>
      </w:r>
    </w:p>
    <w:p w14:paraId="241344FB" w14:textId="77777777" w:rsidR="00A26296" w:rsidRDefault="00A26296">
      <w:pPr>
        <w:pStyle w:val="Commentaire"/>
      </w:pPr>
    </w:p>
    <w:p w14:paraId="3FCC3499" w14:textId="77777777" w:rsidR="00A26296" w:rsidRDefault="00A26296">
      <w:pPr>
        <w:pStyle w:val="Commentaire"/>
      </w:pPr>
      <w:r>
        <w:t>Correct:</w:t>
      </w:r>
    </w:p>
    <w:p w14:paraId="6A9EB414" w14:textId="77777777" w:rsidR="00A26296" w:rsidRDefault="00A26296">
      <w:pPr>
        <w:pStyle w:val="Commentaire"/>
      </w:pPr>
      <w:r>
        <w:t>Coppola et al. (2021a)</w:t>
      </w:r>
    </w:p>
    <w:p w14:paraId="02DA74F1" w14:textId="656F59BA" w:rsidR="00A26296" w:rsidRDefault="00A26296">
      <w:pPr>
        <w:pStyle w:val="Commentaire"/>
      </w:pPr>
      <w:r>
        <w:t>(Coppola et al., 2021a)</w:t>
      </w:r>
    </w:p>
  </w:comment>
  <w:comment w:id="7307" w:author="Robin Matthews" w:date="2021-07-13T15:22:00Z" w:initials="RM">
    <w:p w14:paraId="649FFB16" w14:textId="77777777" w:rsidR="00A26296" w:rsidRDefault="00A26296">
      <w:pPr>
        <w:pStyle w:val="Commentaire"/>
      </w:pPr>
      <w:r>
        <w:rPr>
          <w:rStyle w:val="Marquedecommentaire"/>
        </w:rPr>
        <w:annotationRef/>
      </w:r>
      <w:r>
        <w:t>Extra stuff:</w:t>
      </w:r>
    </w:p>
    <w:p w14:paraId="3AF72415" w14:textId="77777777" w:rsidR="00A26296" w:rsidRDefault="00A26296">
      <w:pPr>
        <w:pStyle w:val="Commentaire"/>
      </w:pPr>
      <w:r>
        <w:t>, )</w:t>
      </w:r>
    </w:p>
    <w:p w14:paraId="6CFA792D" w14:textId="77777777" w:rsidR="00A26296" w:rsidRDefault="00A26296">
      <w:pPr>
        <w:pStyle w:val="Commentaire"/>
      </w:pPr>
    </w:p>
    <w:p w14:paraId="22E77551" w14:textId="77777777" w:rsidR="00A26296" w:rsidRDefault="00A26296">
      <w:pPr>
        <w:pStyle w:val="Commentaire"/>
      </w:pPr>
      <w:r>
        <w:t>Correct:</w:t>
      </w:r>
    </w:p>
    <w:p w14:paraId="38D2968C" w14:textId="77777777" w:rsidR="00A26296" w:rsidRDefault="00A26296">
      <w:pPr>
        <w:pStyle w:val="Commentaire"/>
      </w:pPr>
      <w:r>
        <w:t>Engelbrecht et al. (2015)</w:t>
      </w:r>
    </w:p>
    <w:p w14:paraId="463732A9" w14:textId="01E6394D" w:rsidR="00A26296" w:rsidRDefault="00A26296">
      <w:pPr>
        <w:pStyle w:val="Commentaire"/>
      </w:pPr>
      <w:r>
        <w:t>(Engelbrecht et al., 2015)</w:t>
      </w:r>
    </w:p>
  </w:comment>
  <w:comment w:id="7311" w:author="Robin Matthews" w:date="2021-07-13T15:22:00Z" w:initials="RM">
    <w:p w14:paraId="14D795D2" w14:textId="77777777" w:rsidR="00A26296" w:rsidRDefault="00A26296">
      <w:pPr>
        <w:pStyle w:val="Commentaire"/>
      </w:pPr>
      <w:r>
        <w:rPr>
          <w:rStyle w:val="Marquedecommentaire"/>
        </w:rPr>
        <w:annotationRef/>
      </w:r>
      <w:r>
        <w:t>Extra stuff:</w:t>
      </w:r>
    </w:p>
    <w:p w14:paraId="3AEB00B8" w14:textId="77777777" w:rsidR="00A26296" w:rsidRDefault="00A26296">
      <w:pPr>
        <w:pStyle w:val="Commentaire"/>
      </w:pPr>
      <w:r>
        <w:t xml:space="preserve">(; ; ; </w:t>
      </w:r>
    </w:p>
    <w:p w14:paraId="39C04E7D" w14:textId="77777777" w:rsidR="00A26296" w:rsidRDefault="00A26296">
      <w:pPr>
        <w:pStyle w:val="Commentaire"/>
      </w:pPr>
    </w:p>
    <w:p w14:paraId="294687AA" w14:textId="77777777" w:rsidR="00A26296" w:rsidRDefault="00A26296">
      <w:pPr>
        <w:pStyle w:val="Commentaire"/>
      </w:pPr>
      <w:r>
        <w:t>Correct:</w:t>
      </w:r>
    </w:p>
    <w:p w14:paraId="7FC3936F" w14:textId="11CF55E9" w:rsidR="00A26296" w:rsidRDefault="00A26296">
      <w:pPr>
        <w:pStyle w:val="Commentaire"/>
      </w:pPr>
      <w:r>
        <w:t>(Twardosz and Kossowska-Cezak, 2013; Shevchenko et al., 2014; Christidis et al., 2015; Scherrer et al., 2016)</w:t>
      </w:r>
    </w:p>
  </w:comment>
  <w:comment w:id="7313" w:author="Robin Matthews" w:date="2021-07-13T15:22:00Z" w:initials="RM">
    <w:p w14:paraId="32058345" w14:textId="77777777" w:rsidR="00A26296" w:rsidRDefault="00A26296">
      <w:pPr>
        <w:pStyle w:val="Commentaire"/>
      </w:pPr>
      <w:r>
        <w:rPr>
          <w:rStyle w:val="Marquedecommentaire"/>
        </w:rPr>
        <w:annotationRef/>
      </w:r>
      <w:r>
        <w:t>Extra stuff:</w:t>
      </w:r>
    </w:p>
    <w:p w14:paraId="796219F7" w14:textId="77777777" w:rsidR="00A26296" w:rsidRDefault="00A26296">
      <w:pPr>
        <w:pStyle w:val="Commentaire"/>
      </w:pPr>
      <w:r>
        <w:t>, )</w:t>
      </w:r>
    </w:p>
    <w:p w14:paraId="4B5C4E28" w14:textId="77777777" w:rsidR="00A26296" w:rsidRDefault="00A26296">
      <w:pPr>
        <w:pStyle w:val="Commentaire"/>
      </w:pPr>
    </w:p>
    <w:p w14:paraId="3F40EDA0" w14:textId="77777777" w:rsidR="00A26296" w:rsidRDefault="00A26296">
      <w:pPr>
        <w:pStyle w:val="Commentaire"/>
      </w:pPr>
      <w:r>
        <w:t>Correct:</w:t>
      </w:r>
    </w:p>
    <w:p w14:paraId="59DD7CA7" w14:textId="77777777" w:rsidR="00A26296" w:rsidRDefault="00A26296">
      <w:pPr>
        <w:pStyle w:val="Commentaire"/>
      </w:pPr>
      <w:r>
        <w:t>Dunn et al. (2020)</w:t>
      </w:r>
    </w:p>
    <w:p w14:paraId="56A84511" w14:textId="2103F952" w:rsidR="00A26296" w:rsidRDefault="00A26296">
      <w:pPr>
        <w:pStyle w:val="Commentaire"/>
      </w:pPr>
      <w:r>
        <w:t>(Dunn et al., 2020)</w:t>
      </w:r>
    </w:p>
  </w:comment>
  <w:comment w:id="7318" w:author="Robin Matthews" w:date="2021-07-13T15:22:00Z" w:initials="RM">
    <w:p w14:paraId="43C51B5A" w14:textId="77777777" w:rsidR="00A26296" w:rsidRDefault="00A26296">
      <w:pPr>
        <w:pStyle w:val="Commentaire"/>
      </w:pPr>
      <w:r>
        <w:rPr>
          <w:rStyle w:val="Marquedecommentaire"/>
        </w:rPr>
        <w:annotationRef/>
      </w:r>
      <w:r>
        <w:t>Extra stuff:</w:t>
      </w:r>
    </w:p>
    <w:p w14:paraId="3E4FB19C" w14:textId="77777777" w:rsidR="00A26296" w:rsidRDefault="00A26296">
      <w:pPr>
        <w:pStyle w:val="Commentaire"/>
      </w:pPr>
      <w:r>
        <w:t xml:space="preserve">(, </w:t>
      </w:r>
    </w:p>
    <w:p w14:paraId="2B40E5F3" w14:textId="77777777" w:rsidR="00A26296" w:rsidRDefault="00A26296">
      <w:pPr>
        <w:pStyle w:val="Commentaire"/>
      </w:pPr>
    </w:p>
    <w:p w14:paraId="04E31F48" w14:textId="77777777" w:rsidR="00A26296" w:rsidRDefault="00A26296">
      <w:pPr>
        <w:pStyle w:val="Commentaire"/>
      </w:pPr>
      <w:r>
        <w:t>Correct:</w:t>
      </w:r>
    </w:p>
    <w:p w14:paraId="1699BFB2" w14:textId="77777777" w:rsidR="00A26296" w:rsidRDefault="00A26296">
      <w:pPr>
        <w:pStyle w:val="Commentaire"/>
      </w:pPr>
      <w:r>
        <w:t>Seong et al. (2020)</w:t>
      </w:r>
    </w:p>
    <w:p w14:paraId="4725FCD0" w14:textId="235BD114" w:rsidR="00A26296" w:rsidRDefault="00A26296">
      <w:pPr>
        <w:pStyle w:val="Commentaire"/>
      </w:pPr>
      <w:r>
        <w:t>(Seong et al., 2020)</w:t>
      </w:r>
    </w:p>
  </w:comment>
  <w:comment w:id="7321" w:author="Robin Matthews" w:date="2021-07-13T15:22:00Z" w:initials="RM">
    <w:p w14:paraId="2D1DF37E" w14:textId="77777777" w:rsidR="00A26296" w:rsidRDefault="00A26296">
      <w:pPr>
        <w:pStyle w:val="Commentaire"/>
      </w:pPr>
      <w:r>
        <w:rPr>
          <w:rStyle w:val="Marquedecommentaire"/>
        </w:rPr>
        <w:annotationRef/>
      </w:r>
      <w:r>
        <w:t>Not found:</w:t>
      </w:r>
    </w:p>
    <w:p w14:paraId="7E69D475" w14:textId="77777777" w:rsidR="00A26296" w:rsidRDefault="00A26296">
      <w:pPr>
        <w:pStyle w:val="Commentaire"/>
      </w:pPr>
      <w:r>
        <w:t>Z. Wang et al.</w:t>
      </w:r>
    </w:p>
    <w:p w14:paraId="0C330BB2" w14:textId="77777777" w:rsidR="00A26296" w:rsidRDefault="00A26296">
      <w:pPr>
        <w:pStyle w:val="Commentaire"/>
      </w:pPr>
      <w:r>
        <w:t>2017a</w:t>
      </w:r>
    </w:p>
    <w:p w14:paraId="46E72FDD" w14:textId="77777777" w:rsidR="00A26296" w:rsidRDefault="00A26296">
      <w:pPr>
        <w:pStyle w:val="Commentaire"/>
      </w:pPr>
    </w:p>
    <w:p w14:paraId="39D9A4A2" w14:textId="77777777" w:rsidR="00A26296" w:rsidRDefault="00A26296">
      <w:pPr>
        <w:pStyle w:val="Commentaire"/>
      </w:pPr>
      <w:r>
        <w:t>Extra stuff:</w:t>
      </w:r>
    </w:p>
    <w:p w14:paraId="6C7FC854" w14:textId="77777777" w:rsidR="00A26296" w:rsidRDefault="00A26296">
      <w:pPr>
        <w:pStyle w:val="Commentaire"/>
      </w:pPr>
      <w:r>
        <w:t>Wang et al., 2017</w:t>
      </w:r>
    </w:p>
    <w:p w14:paraId="7DC27573" w14:textId="77777777" w:rsidR="00A26296" w:rsidRDefault="00A26296">
      <w:pPr>
        <w:pStyle w:val="Commentaire"/>
      </w:pPr>
    </w:p>
    <w:p w14:paraId="0C1E2E00" w14:textId="77777777" w:rsidR="00A26296" w:rsidRDefault="00A26296">
      <w:pPr>
        <w:pStyle w:val="Commentaire"/>
      </w:pPr>
      <w:r>
        <w:t>Correct:</w:t>
      </w:r>
    </w:p>
    <w:p w14:paraId="716BC2AB" w14:textId="77777777" w:rsidR="00A26296" w:rsidRDefault="00A26296">
      <w:pPr>
        <w:pStyle w:val="Commentaire"/>
      </w:pPr>
      <w:r>
        <w:t>Z. Wang et al. (2017a)</w:t>
      </w:r>
    </w:p>
    <w:p w14:paraId="238A7105" w14:textId="4E1805CB" w:rsidR="00A26296" w:rsidRDefault="00A26296">
      <w:pPr>
        <w:pStyle w:val="Commentaire"/>
      </w:pPr>
      <w:r>
        <w:t>(Z. Wang et al., 2017a)</w:t>
      </w:r>
    </w:p>
  </w:comment>
  <w:comment w:id="7323" w:author="Robin Matthews" w:date="2021-07-13T15:22:00Z" w:initials="RM">
    <w:p w14:paraId="3EE0A2F0" w14:textId="77777777" w:rsidR="00A26296" w:rsidRDefault="00A26296">
      <w:pPr>
        <w:pStyle w:val="Commentaire"/>
      </w:pPr>
      <w:r>
        <w:rPr>
          <w:rStyle w:val="Marquedecommentaire"/>
        </w:rPr>
        <w:annotationRef/>
      </w:r>
      <w:r>
        <w:t>Not found:</w:t>
      </w:r>
    </w:p>
    <w:p w14:paraId="4CE612F1" w14:textId="77777777" w:rsidR="00A26296" w:rsidRDefault="00A26296">
      <w:pPr>
        <w:pStyle w:val="Commentaire"/>
      </w:pPr>
      <w:r>
        <w:t>2017a, 2018</w:t>
      </w:r>
    </w:p>
    <w:p w14:paraId="6AB168AB" w14:textId="77777777" w:rsidR="00A26296" w:rsidRDefault="00A26296">
      <w:pPr>
        <w:pStyle w:val="Commentaire"/>
      </w:pPr>
    </w:p>
    <w:p w14:paraId="0B448635" w14:textId="77777777" w:rsidR="00A26296" w:rsidRDefault="00A26296">
      <w:pPr>
        <w:pStyle w:val="Commentaire"/>
      </w:pPr>
      <w:r>
        <w:t>Extra stuff:</w:t>
      </w:r>
    </w:p>
    <w:p w14:paraId="6B9EE2E5" w14:textId="77777777" w:rsidR="00A26296" w:rsidRDefault="00A26296">
      <w:pPr>
        <w:pStyle w:val="Commentaire"/>
      </w:pPr>
      <w:r>
        <w:t>, 2017, 2018;</w:t>
      </w:r>
    </w:p>
    <w:p w14:paraId="6C47CF4C" w14:textId="77777777" w:rsidR="00A26296" w:rsidRDefault="00A26296">
      <w:pPr>
        <w:pStyle w:val="Commentaire"/>
      </w:pPr>
    </w:p>
    <w:p w14:paraId="0964AD1B" w14:textId="77777777" w:rsidR="00A26296" w:rsidRDefault="00A26296">
      <w:pPr>
        <w:pStyle w:val="Commentaire"/>
      </w:pPr>
      <w:r>
        <w:t>Correct:</w:t>
      </w:r>
    </w:p>
    <w:p w14:paraId="33B095AB" w14:textId="77777777" w:rsidR="00A26296" w:rsidRDefault="00A26296">
      <w:pPr>
        <w:pStyle w:val="Commentaire"/>
      </w:pPr>
      <w:r>
        <w:t>Sippel et al. (2017a, 2018)</w:t>
      </w:r>
    </w:p>
    <w:p w14:paraId="2E38298E" w14:textId="186A7D71" w:rsidR="00A26296" w:rsidRDefault="00A26296">
      <w:pPr>
        <w:pStyle w:val="Commentaire"/>
      </w:pPr>
      <w:r>
        <w:t>(Sippel et al., 2017a, 2018)</w:t>
      </w:r>
    </w:p>
  </w:comment>
  <w:comment w:id="7324" w:author="Robin Matthews" w:date="2021-07-13T15:22:00Z" w:initials="RM">
    <w:p w14:paraId="48024D6A" w14:textId="77777777" w:rsidR="00A26296" w:rsidRDefault="00A26296">
      <w:pPr>
        <w:pStyle w:val="Commentaire"/>
      </w:pPr>
      <w:r>
        <w:rPr>
          <w:rStyle w:val="Marquedecommentaire"/>
        </w:rPr>
        <w:annotationRef/>
      </w:r>
      <w:r>
        <w:t>Not found:</w:t>
      </w:r>
    </w:p>
    <w:p w14:paraId="66621CCA" w14:textId="77777777" w:rsidR="00A26296" w:rsidRDefault="00A26296">
      <w:pPr>
        <w:pStyle w:val="Commentaire"/>
      </w:pPr>
      <w:r>
        <w:t>2014, 2016a</w:t>
      </w:r>
    </w:p>
    <w:p w14:paraId="187D5F51" w14:textId="77777777" w:rsidR="00A26296" w:rsidRDefault="00A26296">
      <w:pPr>
        <w:pStyle w:val="Commentaire"/>
      </w:pPr>
    </w:p>
    <w:p w14:paraId="517137B7" w14:textId="77777777" w:rsidR="00A26296" w:rsidRDefault="00A26296">
      <w:pPr>
        <w:pStyle w:val="Commentaire"/>
      </w:pPr>
      <w:r>
        <w:t>Extra stuff:</w:t>
      </w:r>
    </w:p>
    <w:p w14:paraId="01F72B7A" w14:textId="77777777" w:rsidR="00A26296" w:rsidRDefault="00A26296">
      <w:pPr>
        <w:pStyle w:val="Commentaire"/>
      </w:pPr>
      <w:r>
        <w:t>, 2014, 2016</w:t>
      </w:r>
    </w:p>
    <w:p w14:paraId="283C6445" w14:textId="77777777" w:rsidR="00A26296" w:rsidRDefault="00A26296">
      <w:pPr>
        <w:pStyle w:val="Commentaire"/>
      </w:pPr>
    </w:p>
    <w:p w14:paraId="2AC9D52B" w14:textId="77777777" w:rsidR="00A26296" w:rsidRDefault="00A26296">
      <w:pPr>
        <w:pStyle w:val="Commentaire"/>
      </w:pPr>
      <w:r>
        <w:t>Correct:</w:t>
      </w:r>
    </w:p>
    <w:p w14:paraId="509503B9" w14:textId="77777777" w:rsidR="00A26296" w:rsidRDefault="00A26296">
      <w:pPr>
        <w:pStyle w:val="Commentaire"/>
      </w:pPr>
      <w:r>
        <w:t>Dong et al. (2014, 2016a)</w:t>
      </w:r>
    </w:p>
    <w:p w14:paraId="46A10284" w14:textId="7FBCBEA6" w:rsidR="00A26296" w:rsidRDefault="00A26296">
      <w:pPr>
        <w:pStyle w:val="Commentaire"/>
      </w:pPr>
      <w:r>
        <w:t>(Dong et al., 2014, 2016a)</w:t>
      </w:r>
    </w:p>
  </w:comment>
  <w:comment w:id="7325" w:author="Robin Matthews" w:date="2021-07-13T15:22:00Z" w:initials="RM">
    <w:p w14:paraId="15938523" w14:textId="77777777" w:rsidR="00A26296" w:rsidRDefault="00A26296">
      <w:pPr>
        <w:pStyle w:val="Commentaire"/>
      </w:pPr>
      <w:r>
        <w:rPr>
          <w:rStyle w:val="Marquedecommentaire"/>
        </w:rPr>
        <w:annotationRef/>
      </w:r>
      <w:r>
        <w:t>Extra stuff:</w:t>
      </w:r>
    </w:p>
    <w:p w14:paraId="2F83C0BC" w14:textId="77777777" w:rsidR="00A26296" w:rsidRDefault="00A26296">
      <w:pPr>
        <w:pStyle w:val="Commentaire"/>
      </w:pPr>
      <w:r>
        <w:t xml:space="preserve">, </w:t>
      </w:r>
    </w:p>
    <w:p w14:paraId="5E7A3326" w14:textId="77777777" w:rsidR="00A26296" w:rsidRDefault="00A26296">
      <w:pPr>
        <w:pStyle w:val="Commentaire"/>
      </w:pPr>
    </w:p>
    <w:p w14:paraId="28D45F4C" w14:textId="77777777" w:rsidR="00A26296" w:rsidRDefault="00A26296">
      <w:pPr>
        <w:pStyle w:val="Commentaire"/>
      </w:pPr>
      <w:r>
        <w:t>Correct:</w:t>
      </w:r>
    </w:p>
    <w:p w14:paraId="451E15FC" w14:textId="77777777" w:rsidR="00A26296" w:rsidRDefault="00A26296">
      <w:pPr>
        <w:pStyle w:val="Commentaire"/>
      </w:pPr>
      <w:r>
        <w:t>Sippel et al. (2016)</w:t>
      </w:r>
    </w:p>
    <w:p w14:paraId="7C96F576" w14:textId="2E3E4162" w:rsidR="00A26296" w:rsidRDefault="00A26296">
      <w:pPr>
        <w:pStyle w:val="Commentaire"/>
      </w:pPr>
      <w:r>
        <w:t>(Sippel et al., 2016)</w:t>
      </w:r>
    </w:p>
  </w:comment>
  <w:comment w:id="7326" w:author="Robin Matthews" w:date="2021-07-13T15:22:00Z" w:initials="RM">
    <w:p w14:paraId="4B4775F6" w14:textId="77777777" w:rsidR="00A26296" w:rsidRDefault="00A26296">
      <w:pPr>
        <w:pStyle w:val="Commentaire"/>
      </w:pPr>
      <w:r>
        <w:rPr>
          <w:rStyle w:val="Marquedecommentaire"/>
        </w:rPr>
        <w:annotationRef/>
      </w:r>
      <w:r>
        <w:t>Extra stuff:</w:t>
      </w:r>
    </w:p>
    <w:p w14:paraId="070EC0CE" w14:textId="77777777" w:rsidR="00A26296" w:rsidRDefault="00A26296">
      <w:pPr>
        <w:pStyle w:val="Commentaire"/>
      </w:pPr>
      <w:r>
        <w:t xml:space="preserve">, </w:t>
      </w:r>
    </w:p>
    <w:p w14:paraId="21970599" w14:textId="77777777" w:rsidR="00A26296" w:rsidRDefault="00A26296">
      <w:pPr>
        <w:pStyle w:val="Commentaire"/>
      </w:pPr>
    </w:p>
    <w:p w14:paraId="5AAEB52C" w14:textId="77777777" w:rsidR="00A26296" w:rsidRDefault="00A26296">
      <w:pPr>
        <w:pStyle w:val="Commentaire"/>
      </w:pPr>
      <w:r>
        <w:t>Correct:</w:t>
      </w:r>
    </w:p>
    <w:p w14:paraId="0E149739" w14:textId="77777777" w:rsidR="00A26296" w:rsidRDefault="00A26296">
      <w:pPr>
        <w:pStyle w:val="Commentaire"/>
      </w:pPr>
      <w:r>
        <w:t>Christidis et al. (2015)</w:t>
      </w:r>
    </w:p>
    <w:p w14:paraId="71A753A4" w14:textId="46FA2911" w:rsidR="00A26296" w:rsidRDefault="00A26296">
      <w:pPr>
        <w:pStyle w:val="Commentaire"/>
      </w:pPr>
      <w:r>
        <w:t>(Christidis et al., 2015)</w:t>
      </w:r>
    </w:p>
  </w:comment>
  <w:comment w:id="7327" w:author="Robin Matthews" w:date="2021-07-13T15:22:00Z" w:initials="RM">
    <w:p w14:paraId="454FCE95" w14:textId="77777777" w:rsidR="00A26296" w:rsidRDefault="00A26296">
      <w:pPr>
        <w:pStyle w:val="Commentaire"/>
      </w:pPr>
      <w:r>
        <w:rPr>
          <w:rStyle w:val="Marquedecommentaire"/>
        </w:rPr>
        <w:annotationRef/>
      </w:r>
      <w:r>
        <w:t>Extra stuff:</w:t>
      </w:r>
    </w:p>
    <w:p w14:paraId="35D99020" w14:textId="77777777" w:rsidR="00A26296" w:rsidRDefault="00A26296">
      <w:pPr>
        <w:pStyle w:val="Commentaire"/>
      </w:pPr>
      <w:r>
        <w:t xml:space="preserve">, </w:t>
      </w:r>
    </w:p>
    <w:p w14:paraId="628CF16A" w14:textId="77777777" w:rsidR="00A26296" w:rsidRDefault="00A26296">
      <w:pPr>
        <w:pStyle w:val="Commentaire"/>
      </w:pPr>
    </w:p>
    <w:p w14:paraId="78C04DB4" w14:textId="77777777" w:rsidR="00A26296" w:rsidRDefault="00A26296">
      <w:pPr>
        <w:pStyle w:val="Commentaire"/>
      </w:pPr>
      <w:r>
        <w:t>Correct:</w:t>
      </w:r>
    </w:p>
    <w:p w14:paraId="2269037C" w14:textId="77777777" w:rsidR="00A26296" w:rsidRDefault="00A26296">
      <w:pPr>
        <w:pStyle w:val="Commentaire"/>
      </w:pPr>
      <w:r>
        <w:t>Cattiaux and Ribes (2018)</w:t>
      </w:r>
    </w:p>
    <w:p w14:paraId="4DABDC81" w14:textId="31B77687" w:rsidR="00A26296" w:rsidRDefault="00A26296">
      <w:pPr>
        <w:pStyle w:val="Commentaire"/>
      </w:pPr>
      <w:r>
        <w:t>(Cattiaux and Ribes, 2018)</w:t>
      </w:r>
    </w:p>
  </w:comment>
  <w:comment w:id="7328" w:author="Robin Matthews" w:date="2021-07-13T15:22:00Z" w:initials="RM">
    <w:p w14:paraId="06D8ABC1" w14:textId="77777777" w:rsidR="00A26296" w:rsidRDefault="00A26296">
      <w:pPr>
        <w:pStyle w:val="Commentaire"/>
      </w:pPr>
      <w:r>
        <w:rPr>
          <w:rStyle w:val="Marquedecommentaire"/>
        </w:rPr>
        <w:annotationRef/>
      </w:r>
      <w:r>
        <w:t>Extra stuff:</w:t>
      </w:r>
    </w:p>
    <w:p w14:paraId="11F47BA2" w14:textId="77777777" w:rsidR="00A26296" w:rsidRDefault="00A26296">
      <w:pPr>
        <w:pStyle w:val="Commentaire"/>
      </w:pPr>
      <w:r>
        <w:t>, )</w:t>
      </w:r>
    </w:p>
    <w:p w14:paraId="54A967AF" w14:textId="77777777" w:rsidR="00A26296" w:rsidRDefault="00A26296">
      <w:pPr>
        <w:pStyle w:val="Commentaire"/>
      </w:pPr>
    </w:p>
    <w:p w14:paraId="273C050B" w14:textId="77777777" w:rsidR="00A26296" w:rsidRDefault="00A26296">
      <w:pPr>
        <w:pStyle w:val="Commentaire"/>
      </w:pPr>
      <w:r>
        <w:t>Correct:</w:t>
      </w:r>
    </w:p>
    <w:p w14:paraId="6F2D49A3" w14:textId="77777777" w:rsidR="00A26296" w:rsidRDefault="00A26296">
      <w:pPr>
        <w:pStyle w:val="Commentaire"/>
      </w:pPr>
      <w:r>
        <w:t>Leach et al. (2020)</w:t>
      </w:r>
    </w:p>
    <w:p w14:paraId="0958F778" w14:textId="376EF68A" w:rsidR="00A26296" w:rsidRDefault="00A26296">
      <w:pPr>
        <w:pStyle w:val="Commentaire"/>
      </w:pPr>
      <w:r>
        <w:t>(Leach et al., 2020)</w:t>
      </w:r>
    </w:p>
  </w:comment>
  <w:comment w:id="7329" w:author="Robin Matthews" w:date="2021-07-13T15:22:00Z" w:initials="RM">
    <w:p w14:paraId="60C1BCC3" w14:textId="77777777" w:rsidR="00A26296" w:rsidRDefault="00A26296">
      <w:pPr>
        <w:pStyle w:val="Commentaire"/>
      </w:pPr>
      <w:r>
        <w:rPr>
          <w:rStyle w:val="Marquedecommentaire"/>
        </w:rPr>
        <w:annotationRef/>
      </w:r>
      <w:r>
        <w:t>Not found:</w:t>
      </w:r>
    </w:p>
    <w:p w14:paraId="7F906203" w14:textId="77777777" w:rsidR="00A26296" w:rsidRDefault="00A26296">
      <w:pPr>
        <w:pStyle w:val="Commentaire"/>
      </w:pPr>
      <w:r>
        <w:t>C. Li et al.</w:t>
      </w:r>
    </w:p>
    <w:p w14:paraId="4D030526" w14:textId="77777777" w:rsidR="00A26296" w:rsidRDefault="00A26296">
      <w:pPr>
        <w:pStyle w:val="Commentaire"/>
      </w:pPr>
    </w:p>
    <w:p w14:paraId="1D77646B" w14:textId="77777777" w:rsidR="00A26296" w:rsidRDefault="00A26296">
      <w:pPr>
        <w:pStyle w:val="Commentaire"/>
      </w:pPr>
      <w:r>
        <w:t>Extra stuff:</w:t>
      </w:r>
    </w:p>
    <w:p w14:paraId="1F98EEC0" w14:textId="77777777" w:rsidR="00A26296" w:rsidRDefault="00A26296">
      <w:pPr>
        <w:pStyle w:val="Commentaire"/>
      </w:pPr>
      <w:r>
        <w:t xml:space="preserve">(Li et al., </w:t>
      </w:r>
    </w:p>
    <w:p w14:paraId="6E0A0605" w14:textId="77777777" w:rsidR="00A26296" w:rsidRDefault="00A26296">
      <w:pPr>
        <w:pStyle w:val="Commentaire"/>
      </w:pPr>
    </w:p>
    <w:p w14:paraId="3C1BD2B4" w14:textId="77777777" w:rsidR="00A26296" w:rsidRDefault="00A26296">
      <w:pPr>
        <w:pStyle w:val="Commentaire"/>
      </w:pPr>
      <w:r>
        <w:t>Correct:</w:t>
      </w:r>
    </w:p>
    <w:p w14:paraId="4C7649F5" w14:textId="77777777" w:rsidR="00A26296" w:rsidRDefault="00A26296">
      <w:pPr>
        <w:pStyle w:val="Commentaire"/>
      </w:pPr>
      <w:r>
        <w:t>C. Li et al. (2020)</w:t>
      </w:r>
    </w:p>
    <w:p w14:paraId="7CDE9E9F" w14:textId="71001E4F" w:rsidR="00A26296" w:rsidRDefault="00A26296">
      <w:pPr>
        <w:pStyle w:val="Commentaire"/>
      </w:pPr>
      <w:r>
        <w:t>(C. Li et al., 2020)</w:t>
      </w:r>
    </w:p>
  </w:comment>
  <w:comment w:id="7334" w:author="Robin Matthews" w:date="2021-07-13T15:22:00Z" w:initials="RM">
    <w:p w14:paraId="1A96532A" w14:textId="77777777" w:rsidR="00A26296" w:rsidRDefault="00A26296">
      <w:pPr>
        <w:pStyle w:val="Commentaire"/>
      </w:pPr>
      <w:r>
        <w:rPr>
          <w:rStyle w:val="Marquedecommentaire"/>
        </w:rPr>
        <w:annotationRef/>
      </w:r>
      <w:r>
        <w:t>Not found:</w:t>
      </w:r>
    </w:p>
    <w:p w14:paraId="0DB4F095" w14:textId="77777777" w:rsidR="00A26296" w:rsidRDefault="00A26296">
      <w:pPr>
        <w:pStyle w:val="Commentaire"/>
      </w:pPr>
      <w:r>
        <w:t>C. Li et al.</w:t>
      </w:r>
    </w:p>
    <w:p w14:paraId="10AF77ED" w14:textId="77777777" w:rsidR="00A26296" w:rsidRDefault="00A26296">
      <w:pPr>
        <w:pStyle w:val="Commentaire"/>
      </w:pPr>
    </w:p>
    <w:p w14:paraId="11CC3EF0" w14:textId="77777777" w:rsidR="00A26296" w:rsidRDefault="00A26296">
      <w:pPr>
        <w:pStyle w:val="Commentaire"/>
      </w:pPr>
      <w:r>
        <w:t>Extra stuff:</w:t>
      </w:r>
    </w:p>
    <w:p w14:paraId="3D5D56F6" w14:textId="77777777" w:rsidR="00A26296" w:rsidRDefault="00A26296">
      <w:pPr>
        <w:pStyle w:val="Commentaire"/>
      </w:pPr>
      <w:r>
        <w:t xml:space="preserve">(Li et al., </w:t>
      </w:r>
    </w:p>
    <w:p w14:paraId="1C54581A" w14:textId="77777777" w:rsidR="00A26296" w:rsidRDefault="00A26296">
      <w:pPr>
        <w:pStyle w:val="Commentaire"/>
      </w:pPr>
    </w:p>
    <w:p w14:paraId="16428E02" w14:textId="77777777" w:rsidR="00A26296" w:rsidRDefault="00A26296">
      <w:pPr>
        <w:pStyle w:val="Commentaire"/>
      </w:pPr>
      <w:r>
        <w:t>Correct:</w:t>
      </w:r>
    </w:p>
    <w:p w14:paraId="6BA01DAA" w14:textId="77777777" w:rsidR="00A26296" w:rsidRDefault="00A26296">
      <w:pPr>
        <w:pStyle w:val="Commentaire"/>
      </w:pPr>
      <w:r>
        <w:t>C. Li et al. (2020)</w:t>
      </w:r>
    </w:p>
    <w:p w14:paraId="31F8AF9A" w14:textId="789EF253" w:rsidR="00A26296" w:rsidRDefault="00A26296">
      <w:pPr>
        <w:pStyle w:val="Commentaire"/>
      </w:pPr>
      <w:r>
        <w:t>(C. Li et al., 2020)</w:t>
      </w:r>
    </w:p>
  </w:comment>
  <w:comment w:id="7340" w:author="Robin Matthews" w:date="2021-07-13T15:22:00Z" w:initials="RM">
    <w:p w14:paraId="4A9B8A20" w14:textId="77777777" w:rsidR="00A26296" w:rsidRDefault="00A26296">
      <w:pPr>
        <w:pStyle w:val="Commentaire"/>
      </w:pPr>
      <w:r>
        <w:rPr>
          <w:rStyle w:val="Marquedecommentaire"/>
        </w:rPr>
        <w:annotationRef/>
      </w:r>
      <w:r>
        <w:t>Extra stuff:</w:t>
      </w:r>
    </w:p>
    <w:p w14:paraId="6EF2A74C" w14:textId="77777777" w:rsidR="00A26296" w:rsidRDefault="00A26296">
      <w:pPr>
        <w:pStyle w:val="Commentaire"/>
      </w:pPr>
      <w:r>
        <w:t xml:space="preserve">(, </w:t>
      </w:r>
    </w:p>
    <w:p w14:paraId="67D2C9A0" w14:textId="77777777" w:rsidR="00A26296" w:rsidRDefault="00A26296">
      <w:pPr>
        <w:pStyle w:val="Commentaire"/>
      </w:pPr>
    </w:p>
    <w:p w14:paraId="0A72BA44" w14:textId="77777777" w:rsidR="00A26296" w:rsidRDefault="00A26296">
      <w:pPr>
        <w:pStyle w:val="Commentaire"/>
      </w:pPr>
      <w:r>
        <w:t>Correct:</w:t>
      </w:r>
    </w:p>
    <w:p w14:paraId="0626CE70" w14:textId="77777777" w:rsidR="00A26296" w:rsidRDefault="00A26296">
      <w:pPr>
        <w:pStyle w:val="Commentaire"/>
      </w:pPr>
      <w:r>
        <w:t>Lau and Nath (2014)</w:t>
      </w:r>
    </w:p>
    <w:p w14:paraId="76763726" w14:textId="19CA53F7" w:rsidR="00A26296" w:rsidRDefault="00A26296">
      <w:pPr>
        <w:pStyle w:val="Commentaire"/>
      </w:pPr>
      <w:r>
        <w:t>(Lau and Nath, 2014)</w:t>
      </w:r>
    </w:p>
  </w:comment>
  <w:comment w:id="7342" w:author="Robin Matthews" w:date="2021-07-13T15:22:00Z" w:initials="RM">
    <w:p w14:paraId="038C2E91" w14:textId="77777777" w:rsidR="00A26296" w:rsidRDefault="00A26296">
      <w:pPr>
        <w:pStyle w:val="Commentaire"/>
      </w:pPr>
      <w:r>
        <w:rPr>
          <w:rStyle w:val="Marquedecommentaire"/>
        </w:rPr>
        <w:annotationRef/>
      </w:r>
      <w:r>
        <w:t>Extra stuff:</w:t>
      </w:r>
    </w:p>
    <w:p w14:paraId="2C141C29" w14:textId="77777777" w:rsidR="00A26296" w:rsidRDefault="00A26296">
      <w:pPr>
        <w:pStyle w:val="Commentaire"/>
      </w:pPr>
      <w:r>
        <w:t>, )</w:t>
      </w:r>
    </w:p>
    <w:p w14:paraId="18E07B00" w14:textId="77777777" w:rsidR="00A26296" w:rsidRDefault="00A26296">
      <w:pPr>
        <w:pStyle w:val="Commentaire"/>
      </w:pPr>
    </w:p>
    <w:p w14:paraId="5BE476E4" w14:textId="77777777" w:rsidR="00A26296" w:rsidRDefault="00A26296">
      <w:pPr>
        <w:pStyle w:val="Commentaire"/>
      </w:pPr>
      <w:r>
        <w:t>Correct:</w:t>
      </w:r>
    </w:p>
    <w:p w14:paraId="5608D57A" w14:textId="77777777" w:rsidR="00A26296" w:rsidRDefault="00A26296">
      <w:pPr>
        <w:pStyle w:val="Commentaire"/>
      </w:pPr>
      <w:r>
        <w:t>Lhotka et al. (2018)</w:t>
      </w:r>
    </w:p>
    <w:p w14:paraId="67172B4A" w14:textId="2BF27E37" w:rsidR="00A26296" w:rsidRDefault="00A26296">
      <w:pPr>
        <w:pStyle w:val="Commentaire"/>
      </w:pPr>
      <w:r>
        <w:t>(Lhotka et al., 2018)</w:t>
      </w:r>
    </w:p>
  </w:comment>
  <w:comment w:id="7343" w:author="Robin Matthews" w:date="2021-07-13T15:22:00Z" w:initials="RM">
    <w:p w14:paraId="16069D0F" w14:textId="77777777" w:rsidR="00A26296" w:rsidRDefault="00A26296">
      <w:pPr>
        <w:pStyle w:val="Commentaire"/>
      </w:pPr>
      <w:r>
        <w:rPr>
          <w:rStyle w:val="Marquedecommentaire"/>
        </w:rPr>
        <w:annotationRef/>
      </w:r>
      <w:r>
        <w:t>Not found:</w:t>
      </w:r>
    </w:p>
    <w:p w14:paraId="78879A8D" w14:textId="77777777" w:rsidR="00A26296" w:rsidRDefault="00A26296">
      <w:pPr>
        <w:pStyle w:val="Commentaire"/>
      </w:pPr>
      <w:r>
        <w:t>C. Li et al.</w:t>
      </w:r>
    </w:p>
    <w:p w14:paraId="29B60F40" w14:textId="77777777" w:rsidR="00A26296" w:rsidRDefault="00A26296">
      <w:pPr>
        <w:pStyle w:val="Commentaire"/>
      </w:pPr>
    </w:p>
    <w:p w14:paraId="1D72E107" w14:textId="77777777" w:rsidR="00A26296" w:rsidRDefault="00A26296">
      <w:pPr>
        <w:pStyle w:val="Commentaire"/>
      </w:pPr>
      <w:r>
        <w:t>Extra stuff:</w:t>
      </w:r>
    </w:p>
    <w:p w14:paraId="481857C6" w14:textId="77777777" w:rsidR="00A26296" w:rsidRDefault="00A26296">
      <w:pPr>
        <w:pStyle w:val="Commentaire"/>
      </w:pPr>
      <w:r>
        <w:t xml:space="preserve">(Li et al., </w:t>
      </w:r>
    </w:p>
    <w:p w14:paraId="442828F5" w14:textId="77777777" w:rsidR="00A26296" w:rsidRDefault="00A26296">
      <w:pPr>
        <w:pStyle w:val="Commentaire"/>
      </w:pPr>
    </w:p>
    <w:p w14:paraId="56EBDBAB" w14:textId="77777777" w:rsidR="00A26296" w:rsidRDefault="00A26296">
      <w:pPr>
        <w:pStyle w:val="Commentaire"/>
      </w:pPr>
      <w:r>
        <w:t>Correct:</w:t>
      </w:r>
    </w:p>
    <w:p w14:paraId="74332933" w14:textId="77777777" w:rsidR="00A26296" w:rsidRDefault="00A26296">
      <w:pPr>
        <w:pStyle w:val="Commentaire"/>
      </w:pPr>
      <w:r>
        <w:t>C. Li et al. (2020)</w:t>
      </w:r>
    </w:p>
    <w:p w14:paraId="55802604" w14:textId="69C07652" w:rsidR="00A26296" w:rsidRDefault="00A26296">
      <w:pPr>
        <w:pStyle w:val="Commentaire"/>
      </w:pPr>
      <w:r>
        <w:t>(C. Li et al., 2020)</w:t>
      </w:r>
    </w:p>
  </w:comment>
  <w:comment w:id="7346" w:author="Robin Matthews" w:date="2021-07-13T15:22:00Z" w:initials="RM">
    <w:p w14:paraId="7BB10380" w14:textId="77777777" w:rsidR="00A26296" w:rsidRDefault="00A26296">
      <w:pPr>
        <w:pStyle w:val="Commentaire"/>
      </w:pPr>
      <w:r>
        <w:rPr>
          <w:rStyle w:val="Marquedecommentaire"/>
        </w:rPr>
        <w:annotationRef/>
      </w:r>
      <w:r>
        <w:t>Not found:</w:t>
      </w:r>
    </w:p>
    <w:p w14:paraId="455DC465" w14:textId="77777777" w:rsidR="00A26296" w:rsidRDefault="00A26296">
      <w:pPr>
        <w:pStyle w:val="Commentaire"/>
      </w:pPr>
      <w:r>
        <w:t>C. Li et al.</w:t>
      </w:r>
    </w:p>
    <w:p w14:paraId="08DE3962" w14:textId="77777777" w:rsidR="00A26296" w:rsidRDefault="00A26296">
      <w:pPr>
        <w:pStyle w:val="Commentaire"/>
      </w:pPr>
    </w:p>
    <w:p w14:paraId="11DFED78" w14:textId="77777777" w:rsidR="00A26296" w:rsidRDefault="00A26296">
      <w:pPr>
        <w:pStyle w:val="Commentaire"/>
      </w:pPr>
      <w:r>
        <w:t>Extra stuff:</w:t>
      </w:r>
    </w:p>
    <w:p w14:paraId="2F865CE5" w14:textId="77777777" w:rsidR="00A26296" w:rsidRDefault="00A26296">
      <w:pPr>
        <w:pStyle w:val="Commentaire"/>
      </w:pPr>
      <w:r>
        <w:t xml:space="preserve">(Li et al., </w:t>
      </w:r>
    </w:p>
    <w:p w14:paraId="2119C9CC" w14:textId="77777777" w:rsidR="00A26296" w:rsidRDefault="00A26296">
      <w:pPr>
        <w:pStyle w:val="Commentaire"/>
      </w:pPr>
    </w:p>
    <w:p w14:paraId="6677AEBC" w14:textId="77777777" w:rsidR="00A26296" w:rsidRDefault="00A26296">
      <w:pPr>
        <w:pStyle w:val="Commentaire"/>
      </w:pPr>
      <w:r>
        <w:t>Correct:</w:t>
      </w:r>
    </w:p>
    <w:p w14:paraId="3663E1AC" w14:textId="77777777" w:rsidR="00A26296" w:rsidRDefault="00A26296">
      <w:pPr>
        <w:pStyle w:val="Commentaire"/>
      </w:pPr>
      <w:r>
        <w:t>C. Li et al. (2020)</w:t>
      </w:r>
    </w:p>
    <w:p w14:paraId="4575DFBC" w14:textId="30D565B7" w:rsidR="00A26296" w:rsidRDefault="00A26296">
      <w:pPr>
        <w:pStyle w:val="Commentaire"/>
      </w:pPr>
      <w:r>
        <w:t>(C. Li et al., 2020)</w:t>
      </w:r>
    </w:p>
  </w:comment>
  <w:comment w:id="7350" w:author="Robin Matthews" w:date="2021-07-15T10:16:00Z" w:initials="RM">
    <w:p w14:paraId="4F2C315A" w14:textId="77777777" w:rsidR="00655B9D" w:rsidRDefault="00655B9D" w:rsidP="00655B9D">
      <w:pPr>
        <w:pStyle w:val="Commentaire"/>
      </w:pPr>
      <w:r>
        <w:rPr>
          <w:rStyle w:val="Marquedecommentaire"/>
        </w:rPr>
        <w:annotationRef/>
      </w:r>
      <w:r>
        <w:t>Mendeley field also contains ‘’ :</w:t>
      </w:r>
    </w:p>
    <w:p w14:paraId="6D6E3C68" w14:textId="77777777" w:rsidR="00655B9D" w:rsidRDefault="00655B9D" w:rsidP="00655B9D">
      <w:pPr>
        <w:rPr>
          <w:rFonts w:eastAsiaTheme="minorHAnsi" w:cs="Times New Roman"/>
          <w:noProof/>
          <w:color w:val="000000" w:themeColor="text1"/>
          <w:sz w:val="16"/>
          <w:szCs w:val="16"/>
          <w:lang w:val="en-GB" w:eastAsia="en-US"/>
        </w:rPr>
      </w:pPr>
      <w:r w:rsidRPr="00394D63">
        <w:rPr>
          <w:rFonts w:eastAsiaTheme="minorHAnsi" w:cs="Times New Roman"/>
          <w:noProof/>
          <w:color w:val="000000" w:themeColor="text1"/>
          <w:sz w:val="16"/>
          <w:szCs w:val="16"/>
          <w:lang w:val="en-GB" w:eastAsia="en-US"/>
        </w:rPr>
        <w:t>Vogel et al., 2017</w:t>
      </w:r>
    </w:p>
    <w:p w14:paraId="39106582" w14:textId="77777777" w:rsidR="00655B9D" w:rsidRDefault="00655B9D" w:rsidP="00655B9D">
      <w:pPr>
        <w:rPr>
          <w:rFonts w:eastAsiaTheme="minorHAnsi" w:cs="Times New Roman"/>
          <w:color w:val="000000" w:themeColor="text1"/>
          <w:sz w:val="16"/>
          <w:szCs w:val="16"/>
          <w:lang w:val="en-GB" w:eastAsia="en-US"/>
        </w:rPr>
      </w:pPr>
      <w:r w:rsidRPr="00394D63">
        <w:rPr>
          <w:rFonts w:eastAsiaTheme="minorHAnsi" w:cs="Times New Roman"/>
          <w:noProof/>
          <w:color w:val="000000" w:themeColor="text1"/>
          <w:sz w:val="16"/>
          <w:szCs w:val="16"/>
          <w:lang w:val="en-GB" w:eastAsia="en-US"/>
        </w:rPr>
        <w:t>Rasmijn et al., 2018</w:t>
      </w:r>
    </w:p>
    <w:p w14:paraId="4512EC4A" w14:textId="77777777" w:rsidR="00655B9D" w:rsidRDefault="00655B9D" w:rsidP="00655B9D">
      <w:pPr>
        <w:pStyle w:val="Commentaire"/>
      </w:pPr>
    </w:p>
    <w:p w14:paraId="01FFB857" w14:textId="77777777" w:rsidR="00655B9D" w:rsidRDefault="00655B9D" w:rsidP="00655B9D">
      <w:pPr>
        <w:pStyle w:val="Commentaire"/>
      </w:pPr>
      <w:r>
        <w:t>Want me to remove them?</w:t>
      </w:r>
    </w:p>
  </w:comment>
  <w:comment w:id="7355" w:author="Robin Matthews" w:date="2021-07-13T15:22:00Z" w:initials="RM">
    <w:p w14:paraId="45AFA6A6" w14:textId="77777777" w:rsidR="00A26296" w:rsidRDefault="00A26296">
      <w:pPr>
        <w:pStyle w:val="Commentaire"/>
      </w:pPr>
      <w:r>
        <w:rPr>
          <w:rStyle w:val="Marquedecommentaire"/>
        </w:rPr>
        <w:annotationRef/>
      </w:r>
      <w:r>
        <w:t>Not found:</w:t>
      </w:r>
    </w:p>
    <w:p w14:paraId="527AE6DA" w14:textId="77777777" w:rsidR="00A26296" w:rsidRDefault="00A26296">
      <w:pPr>
        <w:pStyle w:val="Commentaire"/>
      </w:pPr>
      <w:r>
        <w:t>Lau and Nath, 2014</w:t>
      </w:r>
    </w:p>
    <w:p w14:paraId="53C79BC5" w14:textId="77777777" w:rsidR="00A26296" w:rsidRDefault="00A26296">
      <w:pPr>
        <w:pStyle w:val="Commentaire"/>
      </w:pPr>
      <w:r>
        <w:t>Vogel et al., 2017</w:t>
      </w:r>
    </w:p>
    <w:p w14:paraId="0EA2D35E" w14:textId="77777777" w:rsidR="00A26296" w:rsidRDefault="00A26296">
      <w:pPr>
        <w:pStyle w:val="Commentaire"/>
      </w:pPr>
      <w:r>
        <w:t>Lhotka et al., 2018</w:t>
      </w:r>
    </w:p>
    <w:p w14:paraId="11D55373" w14:textId="77777777" w:rsidR="00A26296" w:rsidRDefault="00A26296">
      <w:pPr>
        <w:pStyle w:val="Commentaire"/>
      </w:pPr>
      <w:r>
        <w:t>Rasmijn et al., 2018</w:t>
      </w:r>
    </w:p>
    <w:p w14:paraId="54ED2DFD" w14:textId="77777777" w:rsidR="00A26296" w:rsidRDefault="00A26296">
      <w:pPr>
        <w:pStyle w:val="Commentaire"/>
      </w:pPr>
    </w:p>
    <w:p w14:paraId="60F243F0" w14:textId="77777777" w:rsidR="00A26296" w:rsidRDefault="00A26296">
      <w:pPr>
        <w:pStyle w:val="Commentaire"/>
      </w:pPr>
      <w:r>
        <w:t>Correct:</w:t>
      </w:r>
    </w:p>
    <w:p w14:paraId="3C0CFCEE" w14:textId="49253810" w:rsidR="00A26296" w:rsidRDefault="00A26296">
      <w:pPr>
        <w:pStyle w:val="Commentaire"/>
      </w:pPr>
      <w:r>
        <w:t>(Lau and Nath, 2014; Russo et al., 2015; Vogel et al., 2017; Lhotka et al., 2018; Rasmijn et al., 2018)</w:t>
      </w:r>
    </w:p>
  </w:comment>
  <w:comment w:id="7357" w:author="Robin Matthews" w:date="2021-07-13T15:22:00Z" w:initials="RM">
    <w:p w14:paraId="43F541FC" w14:textId="77777777" w:rsidR="00A26296" w:rsidRDefault="00A26296">
      <w:pPr>
        <w:pStyle w:val="Commentaire"/>
      </w:pPr>
      <w:r>
        <w:rPr>
          <w:rStyle w:val="Marquedecommentaire"/>
        </w:rPr>
        <w:annotationRef/>
      </w:r>
      <w:r>
        <w:t>Extra stuff:</w:t>
      </w:r>
    </w:p>
    <w:p w14:paraId="6AFDBDC6" w14:textId="77777777" w:rsidR="00A26296" w:rsidRDefault="00A26296">
      <w:pPr>
        <w:pStyle w:val="Commentaire"/>
      </w:pPr>
      <w:r>
        <w:t xml:space="preserve">, </w:t>
      </w:r>
    </w:p>
    <w:p w14:paraId="248FB11F" w14:textId="77777777" w:rsidR="00A26296" w:rsidRDefault="00A26296">
      <w:pPr>
        <w:pStyle w:val="Commentaire"/>
      </w:pPr>
    </w:p>
    <w:p w14:paraId="6157C38A" w14:textId="77777777" w:rsidR="00A26296" w:rsidRDefault="00A26296">
      <w:pPr>
        <w:pStyle w:val="Commentaire"/>
      </w:pPr>
      <w:r>
        <w:t>Correct:</w:t>
      </w:r>
    </w:p>
    <w:p w14:paraId="29E9BE5C" w14:textId="77777777" w:rsidR="00A26296" w:rsidRDefault="00A26296">
      <w:pPr>
        <w:pStyle w:val="Commentaire"/>
      </w:pPr>
      <w:r>
        <w:t>Lau and Nath (2014)</w:t>
      </w:r>
    </w:p>
    <w:p w14:paraId="5EBC8721" w14:textId="07388E24" w:rsidR="00A26296" w:rsidRDefault="00A26296">
      <w:pPr>
        <w:pStyle w:val="Commentaire"/>
      </w:pPr>
      <w:r>
        <w:t>(Lau and Nath, 2014)</w:t>
      </w:r>
    </w:p>
  </w:comment>
  <w:comment w:id="7358" w:author="Robin Matthews" w:date="2021-07-13T15:22:00Z" w:initials="RM">
    <w:p w14:paraId="0EE61BA9" w14:textId="77777777" w:rsidR="00A26296" w:rsidRDefault="00A26296">
      <w:pPr>
        <w:pStyle w:val="Commentaire"/>
      </w:pPr>
      <w:r>
        <w:rPr>
          <w:rStyle w:val="Marquedecommentaire"/>
        </w:rPr>
        <w:annotationRef/>
      </w:r>
      <w:r>
        <w:t>Extra stuff:</w:t>
      </w:r>
    </w:p>
    <w:p w14:paraId="56AD7B7C" w14:textId="77777777" w:rsidR="00A26296" w:rsidRDefault="00A26296">
      <w:pPr>
        <w:pStyle w:val="Commentaire"/>
      </w:pPr>
      <w:r>
        <w:t>, )</w:t>
      </w:r>
    </w:p>
    <w:p w14:paraId="07E0F468" w14:textId="77777777" w:rsidR="00A26296" w:rsidRDefault="00A26296">
      <w:pPr>
        <w:pStyle w:val="Commentaire"/>
      </w:pPr>
    </w:p>
    <w:p w14:paraId="776129DC" w14:textId="77777777" w:rsidR="00A26296" w:rsidRDefault="00A26296">
      <w:pPr>
        <w:pStyle w:val="Commentaire"/>
      </w:pPr>
      <w:r>
        <w:t>Correct:</w:t>
      </w:r>
    </w:p>
    <w:p w14:paraId="5B37058A" w14:textId="77777777" w:rsidR="00A26296" w:rsidRDefault="00A26296">
      <w:pPr>
        <w:pStyle w:val="Commentaire"/>
      </w:pPr>
      <w:r>
        <w:t>Lhotka et al. (2018)</w:t>
      </w:r>
    </w:p>
    <w:p w14:paraId="3AD47882" w14:textId="68DC6FF9" w:rsidR="00A26296" w:rsidRDefault="00A26296">
      <w:pPr>
        <w:pStyle w:val="Commentaire"/>
      </w:pPr>
      <w:r>
        <w:t>(Lhotka et al., 2018)</w:t>
      </w:r>
    </w:p>
  </w:comment>
  <w:comment w:id="7359" w:author="Robin Matthews" w:date="2021-07-13T15:22:00Z" w:initials="RM">
    <w:p w14:paraId="30E737B9" w14:textId="77777777" w:rsidR="00A26296" w:rsidRDefault="00A26296">
      <w:pPr>
        <w:pStyle w:val="Commentaire"/>
      </w:pPr>
      <w:r>
        <w:rPr>
          <w:rStyle w:val="Marquedecommentaire"/>
        </w:rPr>
        <w:annotationRef/>
      </w:r>
      <w:r>
        <w:t>Not found:</w:t>
      </w:r>
    </w:p>
    <w:p w14:paraId="1F42055D" w14:textId="77777777" w:rsidR="00A26296" w:rsidRDefault="00A26296">
      <w:pPr>
        <w:pStyle w:val="Commentaire"/>
      </w:pPr>
      <w:r>
        <w:t>C. Li et al.</w:t>
      </w:r>
    </w:p>
    <w:p w14:paraId="6DB066A9" w14:textId="77777777" w:rsidR="00A26296" w:rsidRDefault="00A26296">
      <w:pPr>
        <w:pStyle w:val="Commentaire"/>
      </w:pPr>
    </w:p>
    <w:p w14:paraId="1CCE40BA" w14:textId="77777777" w:rsidR="00A26296" w:rsidRDefault="00A26296">
      <w:pPr>
        <w:pStyle w:val="Commentaire"/>
      </w:pPr>
      <w:r>
        <w:t>Extra stuff:</w:t>
      </w:r>
    </w:p>
    <w:p w14:paraId="26886E96" w14:textId="77777777" w:rsidR="00A26296" w:rsidRDefault="00A26296">
      <w:pPr>
        <w:pStyle w:val="Commentaire"/>
      </w:pPr>
      <w:r>
        <w:t xml:space="preserve">(Li et al., </w:t>
      </w:r>
    </w:p>
    <w:p w14:paraId="405FA033" w14:textId="77777777" w:rsidR="00A26296" w:rsidRDefault="00A26296">
      <w:pPr>
        <w:pStyle w:val="Commentaire"/>
      </w:pPr>
    </w:p>
    <w:p w14:paraId="00612EBB" w14:textId="77777777" w:rsidR="00A26296" w:rsidRDefault="00A26296">
      <w:pPr>
        <w:pStyle w:val="Commentaire"/>
      </w:pPr>
      <w:r>
        <w:t>Correct:</w:t>
      </w:r>
    </w:p>
    <w:p w14:paraId="60229204" w14:textId="77777777" w:rsidR="00A26296" w:rsidRDefault="00A26296">
      <w:pPr>
        <w:pStyle w:val="Commentaire"/>
      </w:pPr>
      <w:r>
        <w:t>C. Li et al. (2020)</w:t>
      </w:r>
    </w:p>
    <w:p w14:paraId="7DBCAEB6" w14:textId="2948963F" w:rsidR="00A26296" w:rsidRDefault="00A26296">
      <w:pPr>
        <w:pStyle w:val="Commentaire"/>
      </w:pPr>
      <w:r>
        <w:t>(C. Li et al., 2020)</w:t>
      </w:r>
    </w:p>
  </w:comment>
  <w:comment w:id="7362" w:author="Robin Matthews" w:date="2021-07-13T15:23:00Z" w:initials="RM">
    <w:p w14:paraId="0FA92815" w14:textId="77777777" w:rsidR="00A26296" w:rsidRDefault="00A26296">
      <w:pPr>
        <w:pStyle w:val="Commentaire"/>
      </w:pPr>
      <w:r>
        <w:rPr>
          <w:rStyle w:val="Marquedecommentaire"/>
        </w:rPr>
        <w:annotationRef/>
      </w:r>
      <w:r>
        <w:t>Not found:</w:t>
      </w:r>
    </w:p>
    <w:p w14:paraId="51892D29" w14:textId="77777777" w:rsidR="00A26296" w:rsidRDefault="00A26296">
      <w:pPr>
        <w:pStyle w:val="Commentaire"/>
      </w:pPr>
      <w:r>
        <w:t>C. Li et al.</w:t>
      </w:r>
    </w:p>
    <w:p w14:paraId="20407E04" w14:textId="77777777" w:rsidR="00A26296" w:rsidRDefault="00A26296">
      <w:pPr>
        <w:pStyle w:val="Commentaire"/>
      </w:pPr>
    </w:p>
    <w:p w14:paraId="5AFB9A5D" w14:textId="77777777" w:rsidR="00A26296" w:rsidRDefault="00A26296">
      <w:pPr>
        <w:pStyle w:val="Commentaire"/>
      </w:pPr>
      <w:r>
        <w:t>Extra stuff:</w:t>
      </w:r>
    </w:p>
    <w:p w14:paraId="052D0CB4" w14:textId="77777777" w:rsidR="00A26296" w:rsidRDefault="00A26296">
      <w:pPr>
        <w:pStyle w:val="Commentaire"/>
      </w:pPr>
      <w:r>
        <w:t xml:space="preserve">(Li et al., </w:t>
      </w:r>
    </w:p>
    <w:p w14:paraId="23F51753" w14:textId="77777777" w:rsidR="00A26296" w:rsidRDefault="00A26296">
      <w:pPr>
        <w:pStyle w:val="Commentaire"/>
      </w:pPr>
    </w:p>
    <w:p w14:paraId="098A328F" w14:textId="77777777" w:rsidR="00A26296" w:rsidRDefault="00A26296">
      <w:pPr>
        <w:pStyle w:val="Commentaire"/>
      </w:pPr>
      <w:r>
        <w:t>Correct:</w:t>
      </w:r>
    </w:p>
    <w:p w14:paraId="599C58CA" w14:textId="77777777" w:rsidR="00A26296" w:rsidRDefault="00A26296">
      <w:pPr>
        <w:pStyle w:val="Commentaire"/>
      </w:pPr>
      <w:r>
        <w:t>C. Li et al. (2020)</w:t>
      </w:r>
    </w:p>
    <w:p w14:paraId="598F9996" w14:textId="5E072D96" w:rsidR="00A26296" w:rsidRDefault="00A26296">
      <w:pPr>
        <w:pStyle w:val="Commentaire"/>
      </w:pPr>
      <w:r>
        <w:t>(C. Li et al., 2020)</w:t>
      </w:r>
    </w:p>
  </w:comment>
  <w:comment w:id="7367" w:author="Robin Matthews" w:date="2021-07-13T15:23:00Z" w:initials="RM">
    <w:p w14:paraId="797E8976" w14:textId="77777777" w:rsidR="00A26296" w:rsidRDefault="00A26296">
      <w:pPr>
        <w:pStyle w:val="Commentaire"/>
      </w:pPr>
      <w:r>
        <w:rPr>
          <w:rStyle w:val="Marquedecommentaire"/>
        </w:rPr>
        <w:annotationRef/>
      </w:r>
      <w:r>
        <w:t>Extra stuff:</w:t>
      </w:r>
    </w:p>
    <w:p w14:paraId="08B39377" w14:textId="77777777" w:rsidR="00A26296" w:rsidRDefault="00A26296">
      <w:pPr>
        <w:pStyle w:val="Commentaire"/>
      </w:pPr>
      <w:r>
        <w:t xml:space="preserve">(, </w:t>
      </w:r>
    </w:p>
    <w:p w14:paraId="14E04E50" w14:textId="77777777" w:rsidR="00A26296" w:rsidRDefault="00A26296">
      <w:pPr>
        <w:pStyle w:val="Commentaire"/>
      </w:pPr>
    </w:p>
    <w:p w14:paraId="507EC4AE" w14:textId="77777777" w:rsidR="00A26296" w:rsidRDefault="00A26296">
      <w:pPr>
        <w:pStyle w:val="Commentaire"/>
      </w:pPr>
      <w:r>
        <w:t>Correct:</w:t>
      </w:r>
    </w:p>
    <w:p w14:paraId="449FCCC6" w14:textId="77777777" w:rsidR="00A26296" w:rsidRDefault="00A26296">
      <w:pPr>
        <w:pStyle w:val="Commentaire"/>
      </w:pPr>
      <w:r>
        <w:t>Lau and Nath (2014)</w:t>
      </w:r>
    </w:p>
    <w:p w14:paraId="67C8874B" w14:textId="417FB2B4" w:rsidR="00A26296" w:rsidRDefault="00A26296">
      <w:pPr>
        <w:pStyle w:val="Commentaire"/>
      </w:pPr>
      <w:r>
        <w:t>(Lau and Nath, 2014)</w:t>
      </w:r>
    </w:p>
  </w:comment>
  <w:comment w:id="7369" w:author="Robin Matthews" w:date="2021-07-13T15:23:00Z" w:initials="RM">
    <w:p w14:paraId="74648763" w14:textId="77777777" w:rsidR="00A26296" w:rsidRDefault="00A26296">
      <w:pPr>
        <w:pStyle w:val="Commentaire"/>
      </w:pPr>
      <w:r>
        <w:rPr>
          <w:rStyle w:val="Marquedecommentaire"/>
        </w:rPr>
        <w:annotationRef/>
      </w:r>
      <w:r>
        <w:t>Extra stuff:</w:t>
      </w:r>
    </w:p>
    <w:p w14:paraId="6A4D97C7" w14:textId="77777777" w:rsidR="00A26296" w:rsidRDefault="00A26296">
      <w:pPr>
        <w:pStyle w:val="Commentaire"/>
      </w:pPr>
      <w:r>
        <w:t>, )</w:t>
      </w:r>
    </w:p>
    <w:p w14:paraId="38640ACF" w14:textId="77777777" w:rsidR="00A26296" w:rsidRDefault="00A26296">
      <w:pPr>
        <w:pStyle w:val="Commentaire"/>
      </w:pPr>
    </w:p>
    <w:p w14:paraId="12292F49" w14:textId="77777777" w:rsidR="00A26296" w:rsidRDefault="00A26296">
      <w:pPr>
        <w:pStyle w:val="Commentaire"/>
      </w:pPr>
      <w:r>
        <w:t>Correct:</w:t>
      </w:r>
    </w:p>
    <w:p w14:paraId="32378CF6" w14:textId="77777777" w:rsidR="00A26296" w:rsidRDefault="00A26296">
      <w:pPr>
        <w:pStyle w:val="Commentaire"/>
      </w:pPr>
      <w:r>
        <w:t>Lhotka et al. (2018)</w:t>
      </w:r>
    </w:p>
    <w:p w14:paraId="4ECB1A46" w14:textId="182790A9" w:rsidR="00A26296" w:rsidRDefault="00A26296">
      <w:pPr>
        <w:pStyle w:val="Commentaire"/>
      </w:pPr>
      <w:r>
        <w:t>(Lhotka et al., 2018)</w:t>
      </w:r>
    </w:p>
  </w:comment>
  <w:comment w:id="7374" w:author="Robin Matthews" w:date="2021-07-13T15:23:00Z" w:initials="RM">
    <w:p w14:paraId="0D12F32C" w14:textId="77777777" w:rsidR="00A26296" w:rsidRDefault="00A26296">
      <w:pPr>
        <w:pStyle w:val="Commentaire"/>
      </w:pPr>
      <w:r>
        <w:rPr>
          <w:rStyle w:val="Marquedecommentaire"/>
        </w:rPr>
        <w:annotationRef/>
      </w:r>
      <w:r>
        <w:t>Not found:</w:t>
      </w:r>
    </w:p>
    <w:p w14:paraId="5F398BA1" w14:textId="77777777" w:rsidR="00A26296" w:rsidRDefault="00A26296">
      <w:pPr>
        <w:pStyle w:val="Commentaire"/>
      </w:pPr>
      <w:r>
        <w:t>2020a</w:t>
      </w:r>
    </w:p>
    <w:p w14:paraId="6B40285D" w14:textId="77777777" w:rsidR="00A26296" w:rsidRDefault="00A26296">
      <w:pPr>
        <w:pStyle w:val="Commentaire"/>
      </w:pPr>
    </w:p>
    <w:p w14:paraId="5C99AB09" w14:textId="77777777" w:rsidR="00A26296" w:rsidRDefault="00A26296">
      <w:pPr>
        <w:pStyle w:val="Commentaire"/>
      </w:pPr>
      <w:r>
        <w:t>Extra stuff:</w:t>
      </w:r>
    </w:p>
    <w:p w14:paraId="48F0DF7D" w14:textId="77777777" w:rsidR="00A26296" w:rsidRDefault="00A26296">
      <w:pPr>
        <w:pStyle w:val="Commentaire"/>
      </w:pPr>
      <w:r>
        <w:t>, 2020</w:t>
      </w:r>
    </w:p>
    <w:p w14:paraId="20CE7CA8" w14:textId="77777777" w:rsidR="00A26296" w:rsidRDefault="00A26296">
      <w:pPr>
        <w:pStyle w:val="Commentaire"/>
      </w:pPr>
    </w:p>
    <w:p w14:paraId="515A8B8A" w14:textId="77777777" w:rsidR="00A26296" w:rsidRDefault="00A26296">
      <w:pPr>
        <w:pStyle w:val="Commentaire"/>
      </w:pPr>
      <w:r>
        <w:t>Correct:</w:t>
      </w:r>
    </w:p>
    <w:p w14:paraId="6198882A" w14:textId="77777777" w:rsidR="00A26296" w:rsidRDefault="00A26296">
      <w:pPr>
        <w:pStyle w:val="Commentaire"/>
      </w:pPr>
      <w:r>
        <w:t>Peña-Angulo et al. (2020a)</w:t>
      </w:r>
    </w:p>
    <w:p w14:paraId="1A80DCBE" w14:textId="33ACAB98" w:rsidR="00A26296" w:rsidRDefault="00A26296">
      <w:pPr>
        <w:pStyle w:val="Commentaire"/>
      </w:pPr>
      <w:r>
        <w:t>(Peña-Angulo et al., 2020a)</w:t>
      </w:r>
    </w:p>
  </w:comment>
  <w:comment w:id="7376" w:author="Robin Matthews" w:date="2021-07-13T15:23:00Z" w:initials="RM">
    <w:p w14:paraId="10BC9AFD" w14:textId="77777777" w:rsidR="00A26296" w:rsidRDefault="00A26296">
      <w:pPr>
        <w:pStyle w:val="Commentaire"/>
      </w:pPr>
      <w:r>
        <w:rPr>
          <w:rStyle w:val="Marquedecommentaire"/>
        </w:rPr>
        <w:annotationRef/>
      </w:r>
      <w:r>
        <w:t>Not found:</w:t>
      </w:r>
    </w:p>
    <w:p w14:paraId="47E13725" w14:textId="77777777" w:rsidR="00A26296" w:rsidRDefault="00A26296">
      <w:pPr>
        <w:pStyle w:val="Commentaire"/>
      </w:pPr>
      <w:r>
        <w:t>P. Zhang et al.</w:t>
      </w:r>
    </w:p>
    <w:p w14:paraId="6AB4D602" w14:textId="77777777" w:rsidR="00A26296" w:rsidRDefault="00A26296">
      <w:pPr>
        <w:pStyle w:val="Commentaire"/>
      </w:pPr>
    </w:p>
    <w:p w14:paraId="576A7621" w14:textId="77777777" w:rsidR="00A26296" w:rsidRDefault="00A26296">
      <w:pPr>
        <w:pStyle w:val="Commentaire"/>
      </w:pPr>
      <w:r>
        <w:t>Extra stuff:</w:t>
      </w:r>
    </w:p>
    <w:p w14:paraId="5D5CBA73" w14:textId="77777777" w:rsidR="00A26296" w:rsidRDefault="00A26296">
      <w:pPr>
        <w:pStyle w:val="Commentaire"/>
      </w:pPr>
      <w:r>
        <w:t>Zhang et al., b</w:t>
      </w:r>
    </w:p>
    <w:p w14:paraId="7780B0D9" w14:textId="77777777" w:rsidR="00A26296" w:rsidRDefault="00A26296">
      <w:pPr>
        <w:pStyle w:val="Commentaire"/>
      </w:pPr>
    </w:p>
    <w:p w14:paraId="628C0939" w14:textId="77777777" w:rsidR="00A26296" w:rsidRDefault="00A26296">
      <w:pPr>
        <w:pStyle w:val="Commentaire"/>
      </w:pPr>
      <w:r>
        <w:t>Correct:</w:t>
      </w:r>
    </w:p>
    <w:p w14:paraId="1C8D2109" w14:textId="77777777" w:rsidR="00A26296" w:rsidRDefault="00A26296">
      <w:pPr>
        <w:pStyle w:val="Commentaire"/>
      </w:pPr>
      <w:r>
        <w:t>P. Zhang et al. (2019)</w:t>
      </w:r>
    </w:p>
    <w:p w14:paraId="5CB6079E" w14:textId="6D3924CB" w:rsidR="00A26296" w:rsidRDefault="00A26296">
      <w:pPr>
        <w:pStyle w:val="Commentaire"/>
      </w:pPr>
      <w:r>
        <w:t>(P. Zhang et al., 2019)</w:t>
      </w:r>
    </w:p>
  </w:comment>
  <w:comment w:id="7377" w:author="Robin Matthews" w:date="2021-07-13T15:23:00Z" w:initials="RM">
    <w:p w14:paraId="096EFB08" w14:textId="77777777" w:rsidR="00A26296" w:rsidRDefault="00A26296">
      <w:pPr>
        <w:pStyle w:val="Commentaire"/>
      </w:pPr>
      <w:r>
        <w:rPr>
          <w:rStyle w:val="Marquedecommentaire"/>
        </w:rPr>
        <w:annotationRef/>
      </w:r>
      <w:r>
        <w:t>Not found:</w:t>
      </w:r>
    </w:p>
    <w:p w14:paraId="199EDAB8" w14:textId="77777777" w:rsidR="00A26296" w:rsidRDefault="00A26296">
      <w:pPr>
        <w:pStyle w:val="Commentaire"/>
      </w:pPr>
      <w:r>
        <w:t>2016a</w:t>
      </w:r>
    </w:p>
    <w:p w14:paraId="7F760BB0" w14:textId="77777777" w:rsidR="00A26296" w:rsidRDefault="00A26296">
      <w:pPr>
        <w:pStyle w:val="Commentaire"/>
      </w:pPr>
    </w:p>
    <w:p w14:paraId="418A2183" w14:textId="77777777" w:rsidR="00A26296" w:rsidRDefault="00A26296">
      <w:pPr>
        <w:pStyle w:val="Commentaire"/>
      </w:pPr>
      <w:r>
        <w:t>Extra stuff:</w:t>
      </w:r>
    </w:p>
    <w:p w14:paraId="56DA672F" w14:textId="77777777" w:rsidR="00A26296" w:rsidRDefault="00A26296">
      <w:pPr>
        <w:pStyle w:val="Commentaire"/>
      </w:pPr>
      <w:r>
        <w:t>, 2016</w:t>
      </w:r>
    </w:p>
    <w:p w14:paraId="2F65830F" w14:textId="77777777" w:rsidR="00A26296" w:rsidRDefault="00A26296">
      <w:pPr>
        <w:pStyle w:val="Commentaire"/>
      </w:pPr>
    </w:p>
    <w:p w14:paraId="0FF1B85F" w14:textId="77777777" w:rsidR="00A26296" w:rsidRDefault="00A26296">
      <w:pPr>
        <w:pStyle w:val="Commentaire"/>
      </w:pPr>
      <w:r>
        <w:t>Correct:</w:t>
      </w:r>
    </w:p>
    <w:p w14:paraId="37786B2A" w14:textId="77777777" w:rsidR="00A26296" w:rsidRDefault="00A26296">
      <w:pPr>
        <w:pStyle w:val="Commentaire"/>
      </w:pPr>
      <w:r>
        <w:t>Donat et al. (2016a)</w:t>
      </w:r>
    </w:p>
    <w:p w14:paraId="2AF49D67" w14:textId="21B40C57" w:rsidR="00A26296" w:rsidRDefault="00A26296">
      <w:pPr>
        <w:pStyle w:val="Commentaire"/>
      </w:pPr>
      <w:r>
        <w:t>(Donat et al., 2016a)</w:t>
      </w:r>
    </w:p>
  </w:comment>
  <w:comment w:id="7378" w:author="Robin Matthews" w:date="2021-07-13T15:23:00Z" w:initials="RM">
    <w:p w14:paraId="29A34FAE" w14:textId="77777777" w:rsidR="00A26296" w:rsidRDefault="00A26296">
      <w:pPr>
        <w:pStyle w:val="Commentaire"/>
      </w:pPr>
      <w:r>
        <w:rPr>
          <w:rStyle w:val="Marquedecommentaire"/>
        </w:rPr>
        <w:annotationRef/>
      </w:r>
      <w:r>
        <w:t>Extra stuff:</w:t>
      </w:r>
    </w:p>
    <w:p w14:paraId="6F5244E9" w14:textId="77777777" w:rsidR="00A26296" w:rsidRDefault="00A26296">
      <w:pPr>
        <w:pStyle w:val="Commentaire"/>
      </w:pPr>
      <w:r>
        <w:t>, )</w:t>
      </w:r>
    </w:p>
    <w:p w14:paraId="73B5EF46" w14:textId="77777777" w:rsidR="00A26296" w:rsidRDefault="00A26296">
      <w:pPr>
        <w:pStyle w:val="Commentaire"/>
      </w:pPr>
    </w:p>
    <w:p w14:paraId="67627864" w14:textId="77777777" w:rsidR="00A26296" w:rsidRDefault="00A26296">
      <w:pPr>
        <w:pStyle w:val="Commentaire"/>
      </w:pPr>
      <w:r>
        <w:t>Correct:</w:t>
      </w:r>
    </w:p>
    <w:p w14:paraId="028D97BB" w14:textId="77777777" w:rsidR="00A26296" w:rsidRDefault="00A26296">
      <w:pPr>
        <w:pStyle w:val="Commentaire"/>
      </w:pPr>
      <w:r>
        <w:t>Dunn et al. (2020)</w:t>
      </w:r>
    </w:p>
    <w:p w14:paraId="194A4E65" w14:textId="0D028235" w:rsidR="00A26296" w:rsidRDefault="00A26296">
      <w:pPr>
        <w:pStyle w:val="Commentaire"/>
      </w:pPr>
      <w:r>
        <w:t>(Dunn et al., 2020)</w:t>
      </w:r>
    </w:p>
  </w:comment>
  <w:comment w:id="7383" w:author="Robin Matthews" w:date="2021-07-13T15:23:00Z" w:initials="RM">
    <w:p w14:paraId="5DF9B66A" w14:textId="77777777" w:rsidR="00A26296" w:rsidRDefault="00A26296">
      <w:pPr>
        <w:pStyle w:val="Commentaire"/>
      </w:pPr>
      <w:r>
        <w:rPr>
          <w:rStyle w:val="Marquedecommentaire"/>
        </w:rPr>
        <w:annotationRef/>
      </w:r>
      <w:r>
        <w:t>Extra stuff:</w:t>
      </w:r>
    </w:p>
    <w:p w14:paraId="2B1C0940" w14:textId="77777777" w:rsidR="00A26296" w:rsidRDefault="00A26296">
      <w:pPr>
        <w:pStyle w:val="Commentaire"/>
      </w:pPr>
      <w:r>
        <w:t xml:space="preserve">(, </w:t>
      </w:r>
    </w:p>
    <w:p w14:paraId="06B723C9" w14:textId="77777777" w:rsidR="00A26296" w:rsidRDefault="00A26296">
      <w:pPr>
        <w:pStyle w:val="Commentaire"/>
      </w:pPr>
    </w:p>
    <w:p w14:paraId="6CA3DCFF" w14:textId="77777777" w:rsidR="00A26296" w:rsidRDefault="00A26296">
      <w:pPr>
        <w:pStyle w:val="Commentaire"/>
      </w:pPr>
      <w:r>
        <w:t>Correct:</w:t>
      </w:r>
    </w:p>
    <w:p w14:paraId="7DE885FE" w14:textId="77777777" w:rsidR="00A26296" w:rsidRDefault="00A26296">
      <w:pPr>
        <w:pStyle w:val="Commentaire"/>
      </w:pPr>
      <w:r>
        <w:t>Seong et al. (2020)</w:t>
      </w:r>
    </w:p>
    <w:p w14:paraId="3BB924B4" w14:textId="5C694F6B" w:rsidR="00A26296" w:rsidRDefault="00A26296">
      <w:pPr>
        <w:pStyle w:val="Commentaire"/>
      </w:pPr>
      <w:r>
        <w:t>(Seong et al., 2020)</w:t>
      </w:r>
    </w:p>
  </w:comment>
  <w:comment w:id="7385" w:author="Robin Matthews" w:date="2021-07-13T15:23:00Z" w:initials="RM">
    <w:p w14:paraId="4E3CB7A3" w14:textId="77777777" w:rsidR="00A26296" w:rsidRDefault="00A26296">
      <w:pPr>
        <w:pStyle w:val="Commentaire"/>
      </w:pPr>
      <w:r>
        <w:rPr>
          <w:rStyle w:val="Marquedecommentaire"/>
        </w:rPr>
        <w:annotationRef/>
      </w:r>
      <w:r>
        <w:t>Not found:</w:t>
      </w:r>
    </w:p>
    <w:p w14:paraId="4D48BDF6" w14:textId="77777777" w:rsidR="00A26296" w:rsidRDefault="00A26296">
      <w:pPr>
        <w:pStyle w:val="Commentaire"/>
      </w:pPr>
      <w:r>
        <w:t>Z. Wang et al.</w:t>
      </w:r>
    </w:p>
    <w:p w14:paraId="4094F2B4" w14:textId="77777777" w:rsidR="00A26296" w:rsidRDefault="00A26296">
      <w:pPr>
        <w:pStyle w:val="Commentaire"/>
      </w:pPr>
      <w:r>
        <w:t>2017a</w:t>
      </w:r>
    </w:p>
    <w:p w14:paraId="1C054BE6" w14:textId="77777777" w:rsidR="00A26296" w:rsidRDefault="00A26296">
      <w:pPr>
        <w:pStyle w:val="Commentaire"/>
      </w:pPr>
    </w:p>
    <w:p w14:paraId="5DE20F7C" w14:textId="77777777" w:rsidR="00A26296" w:rsidRDefault="00A26296">
      <w:pPr>
        <w:pStyle w:val="Commentaire"/>
      </w:pPr>
      <w:r>
        <w:t>Extra stuff:</w:t>
      </w:r>
    </w:p>
    <w:p w14:paraId="6DCC0422" w14:textId="77777777" w:rsidR="00A26296" w:rsidRDefault="00A26296">
      <w:pPr>
        <w:pStyle w:val="Commentaire"/>
      </w:pPr>
      <w:r>
        <w:t>Wang et al., 2017;</w:t>
      </w:r>
    </w:p>
    <w:p w14:paraId="6DB054A1" w14:textId="77777777" w:rsidR="00A26296" w:rsidRDefault="00A26296">
      <w:pPr>
        <w:pStyle w:val="Commentaire"/>
      </w:pPr>
    </w:p>
    <w:p w14:paraId="6F0E8331" w14:textId="77777777" w:rsidR="00A26296" w:rsidRDefault="00A26296">
      <w:pPr>
        <w:pStyle w:val="Commentaire"/>
      </w:pPr>
      <w:r>
        <w:t>Correct:</w:t>
      </w:r>
    </w:p>
    <w:p w14:paraId="1BCAF4A1" w14:textId="77777777" w:rsidR="00A26296" w:rsidRDefault="00A26296">
      <w:pPr>
        <w:pStyle w:val="Commentaire"/>
      </w:pPr>
      <w:r>
        <w:t>Z. Wang et al. (2017a)</w:t>
      </w:r>
    </w:p>
    <w:p w14:paraId="49A6C5E6" w14:textId="54177F62" w:rsidR="00A26296" w:rsidRDefault="00A26296">
      <w:pPr>
        <w:pStyle w:val="Commentaire"/>
      </w:pPr>
      <w:r>
        <w:t>(Z. Wang et al., 2017a)</w:t>
      </w:r>
    </w:p>
  </w:comment>
  <w:comment w:id="7387" w:author="Robin Matthews" w:date="2021-07-13T15:23:00Z" w:initials="RM">
    <w:p w14:paraId="33EFBEBC" w14:textId="77777777" w:rsidR="00A26296" w:rsidRDefault="00A26296">
      <w:pPr>
        <w:pStyle w:val="Commentaire"/>
      </w:pPr>
      <w:r>
        <w:rPr>
          <w:rStyle w:val="Marquedecommentaire"/>
        </w:rPr>
        <w:annotationRef/>
      </w:r>
      <w:r>
        <w:t>Extra stuff:</w:t>
      </w:r>
    </w:p>
    <w:p w14:paraId="1617E6A5" w14:textId="77777777" w:rsidR="00A26296" w:rsidRDefault="00A26296">
      <w:pPr>
        <w:pStyle w:val="Commentaire"/>
      </w:pPr>
      <w:r>
        <w:t xml:space="preserve">, </w:t>
      </w:r>
    </w:p>
    <w:p w14:paraId="1C473720" w14:textId="77777777" w:rsidR="00A26296" w:rsidRDefault="00A26296">
      <w:pPr>
        <w:pStyle w:val="Commentaire"/>
      </w:pPr>
    </w:p>
    <w:p w14:paraId="5B54D766" w14:textId="77777777" w:rsidR="00A26296" w:rsidRDefault="00A26296">
      <w:pPr>
        <w:pStyle w:val="Commentaire"/>
      </w:pPr>
      <w:r>
        <w:t>Correct:</w:t>
      </w:r>
    </w:p>
    <w:p w14:paraId="645DB9C1" w14:textId="77777777" w:rsidR="00A26296" w:rsidRDefault="00A26296">
      <w:pPr>
        <w:pStyle w:val="Commentaire"/>
      </w:pPr>
      <w:r>
        <w:t>Sippel and Otto (2014)</w:t>
      </w:r>
    </w:p>
    <w:p w14:paraId="0B738F80" w14:textId="7AAC1F5D" w:rsidR="00A26296" w:rsidRDefault="00A26296">
      <w:pPr>
        <w:pStyle w:val="Commentaire"/>
      </w:pPr>
      <w:r>
        <w:t>(Sippel and Otto, 2014)</w:t>
      </w:r>
    </w:p>
  </w:comment>
  <w:comment w:id="7388" w:author="Robin Matthews" w:date="2021-07-13T15:23:00Z" w:initials="RM">
    <w:p w14:paraId="393A68EC" w14:textId="77777777" w:rsidR="00A26296" w:rsidRDefault="00A26296">
      <w:pPr>
        <w:pStyle w:val="Commentaire"/>
      </w:pPr>
      <w:r>
        <w:rPr>
          <w:rStyle w:val="Marquedecommentaire"/>
        </w:rPr>
        <w:annotationRef/>
      </w:r>
      <w:r>
        <w:t>Extra stuff:</w:t>
      </w:r>
    </w:p>
    <w:p w14:paraId="4863685C" w14:textId="77777777" w:rsidR="00A26296" w:rsidRDefault="00A26296">
      <w:pPr>
        <w:pStyle w:val="Commentaire"/>
      </w:pPr>
      <w:r>
        <w:t xml:space="preserve">, </w:t>
      </w:r>
    </w:p>
    <w:p w14:paraId="3AE74E36" w14:textId="77777777" w:rsidR="00A26296" w:rsidRDefault="00A26296">
      <w:pPr>
        <w:pStyle w:val="Commentaire"/>
      </w:pPr>
    </w:p>
    <w:p w14:paraId="3FFAAFFC" w14:textId="77777777" w:rsidR="00A26296" w:rsidRDefault="00A26296">
      <w:pPr>
        <w:pStyle w:val="Commentaire"/>
      </w:pPr>
      <w:r>
        <w:t>Correct:</w:t>
      </w:r>
    </w:p>
    <w:p w14:paraId="5D3555C5" w14:textId="77777777" w:rsidR="00A26296" w:rsidRDefault="00A26296">
      <w:pPr>
        <w:pStyle w:val="Commentaire"/>
      </w:pPr>
      <w:r>
        <w:t>Leach et al. (2020)</w:t>
      </w:r>
    </w:p>
    <w:p w14:paraId="219404EA" w14:textId="62284114" w:rsidR="00A26296" w:rsidRDefault="00A26296">
      <w:pPr>
        <w:pStyle w:val="Commentaire"/>
      </w:pPr>
      <w:r>
        <w:t>(Leach et al., 2020)</w:t>
      </w:r>
    </w:p>
  </w:comment>
  <w:comment w:id="7389" w:author="Robin Matthews" w:date="2021-07-13T15:23:00Z" w:initials="RM">
    <w:p w14:paraId="1FD893CB" w14:textId="77777777" w:rsidR="00A26296" w:rsidRDefault="00A26296">
      <w:pPr>
        <w:pStyle w:val="Commentaire"/>
      </w:pPr>
      <w:r>
        <w:rPr>
          <w:rStyle w:val="Marquedecommentaire"/>
        </w:rPr>
        <w:annotationRef/>
      </w:r>
      <w:r>
        <w:t>Extra stuff:</w:t>
      </w:r>
    </w:p>
    <w:p w14:paraId="771F1A02" w14:textId="77777777" w:rsidR="00A26296" w:rsidRDefault="00A26296">
      <w:pPr>
        <w:pStyle w:val="Commentaire"/>
      </w:pPr>
      <w:r>
        <w:t>, )</w:t>
      </w:r>
    </w:p>
    <w:p w14:paraId="4AD68E9F" w14:textId="77777777" w:rsidR="00A26296" w:rsidRDefault="00A26296">
      <w:pPr>
        <w:pStyle w:val="Commentaire"/>
      </w:pPr>
    </w:p>
    <w:p w14:paraId="07391C8C" w14:textId="77777777" w:rsidR="00A26296" w:rsidRDefault="00A26296">
      <w:pPr>
        <w:pStyle w:val="Commentaire"/>
      </w:pPr>
      <w:r>
        <w:t>Correct:</w:t>
      </w:r>
    </w:p>
    <w:p w14:paraId="31AC8FE5" w14:textId="77777777" w:rsidR="00A26296" w:rsidRDefault="00A26296">
      <w:pPr>
        <w:pStyle w:val="Commentaire"/>
      </w:pPr>
      <w:r>
        <w:t>Hauser et al. (2016)</w:t>
      </w:r>
    </w:p>
    <w:p w14:paraId="46AE8F75" w14:textId="441918EF" w:rsidR="00A26296" w:rsidRDefault="00A26296">
      <w:pPr>
        <w:pStyle w:val="Commentaire"/>
      </w:pPr>
      <w:r>
        <w:t>(Hauser et al., 2016)</w:t>
      </w:r>
    </w:p>
  </w:comment>
  <w:comment w:id="7390" w:author="Robin Matthews" w:date="2021-07-13T15:23:00Z" w:initials="RM">
    <w:p w14:paraId="03526C87" w14:textId="77777777" w:rsidR="00A26296" w:rsidRDefault="00A26296">
      <w:pPr>
        <w:pStyle w:val="Commentaire"/>
      </w:pPr>
      <w:r>
        <w:rPr>
          <w:rStyle w:val="Marquedecommentaire"/>
        </w:rPr>
        <w:annotationRef/>
      </w:r>
      <w:r>
        <w:t>Not found:</w:t>
      </w:r>
    </w:p>
    <w:p w14:paraId="63485D34" w14:textId="77777777" w:rsidR="00A26296" w:rsidRDefault="00A26296">
      <w:pPr>
        <w:pStyle w:val="Commentaire"/>
      </w:pPr>
      <w:r>
        <w:t>C. Li et al.</w:t>
      </w:r>
    </w:p>
    <w:p w14:paraId="4900ABFC" w14:textId="77777777" w:rsidR="00A26296" w:rsidRDefault="00A26296">
      <w:pPr>
        <w:pStyle w:val="Commentaire"/>
      </w:pPr>
    </w:p>
    <w:p w14:paraId="65BCE62F" w14:textId="77777777" w:rsidR="00A26296" w:rsidRDefault="00A26296">
      <w:pPr>
        <w:pStyle w:val="Commentaire"/>
      </w:pPr>
      <w:r>
        <w:t>Extra stuff:</w:t>
      </w:r>
    </w:p>
    <w:p w14:paraId="5B11D69F" w14:textId="77777777" w:rsidR="00A26296" w:rsidRDefault="00A26296">
      <w:pPr>
        <w:pStyle w:val="Commentaire"/>
      </w:pPr>
      <w:r>
        <w:t xml:space="preserve">(Li et al., </w:t>
      </w:r>
    </w:p>
    <w:p w14:paraId="3FA23EED" w14:textId="77777777" w:rsidR="00A26296" w:rsidRDefault="00A26296">
      <w:pPr>
        <w:pStyle w:val="Commentaire"/>
      </w:pPr>
    </w:p>
    <w:p w14:paraId="2B3A6E88" w14:textId="77777777" w:rsidR="00A26296" w:rsidRDefault="00A26296">
      <w:pPr>
        <w:pStyle w:val="Commentaire"/>
      </w:pPr>
      <w:r>
        <w:t>Correct:</w:t>
      </w:r>
    </w:p>
    <w:p w14:paraId="08AB2A76" w14:textId="77777777" w:rsidR="00A26296" w:rsidRDefault="00A26296">
      <w:pPr>
        <w:pStyle w:val="Commentaire"/>
      </w:pPr>
      <w:r>
        <w:t>C. Li et al. (2020)</w:t>
      </w:r>
    </w:p>
    <w:p w14:paraId="0A73C3F9" w14:textId="2988B13B" w:rsidR="00A26296" w:rsidRDefault="00A26296">
      <w:pPr>
        <w:pStyle w:val="Commentaire"/>
      </w:pPr>
      <w:r>
        <w:t>(C. Li et al., 2020)</w:t>
      </w:r>
    </w:p>
  </w:comment>
  <w:comment w:id="7395" w:author="Robin Matthews" w:date="2021-07-13T15:23:00Z" w:initials="RM">
    <w:p w14:paraId="76A7FFAE" w14:textId="77777777" w:rsidR="00A26296" w:rsidRDefault="00A26296">
      <w:pPr>
        <w:pStyle w:val="Commentaire"/>
      </w:pPr>
      <w:r>
        <w:rPr>
          <w:rStyle w:val="Marquedecommentaire"/>
        </w:rPr>
        <w:annotationRef/>
      </w:r>
      <w:r>
        <w:t>Not found:</w:t>
      </w:r>
    </w:p>
    <w:p w14:paraId="375371F1" w14:textId="77777777" w:rsidR="00A26296" w:rsidRDefault="00A26296">
      <w:pPr>
        <w:pStyle w:val="Commentaire"/>
      </w:pPr>
      <w:r>
        <w:t>C. Li et al.</w:t>
      </w:r>
    </w:p>
    <w:p w14:paraId="1AAB6010" w14:textId="77777777" w:rsidR="00A26296" w:rsidRDefault="00A26296">
      <w:pPr>
        <w:pStyle w:val="Commentaire"/>
      </w:pPr>
    </w:p>
    <w:p w14:paraId="45E32498" w14:textId="77777777" w:rsidR="00A26296" w:rsidRDefault="00A26296">
      <w:pPr>
        <w:pStyle w:val="Commentaire"/>
      </w:pPr>
      <w:r>
        <w:t>Extra stuff:</w:t>
      </w:r>
    </w:p>
    <w:p w14:paraId="2F4A612E" w14:textId="77777777" w:rsidR="00A26296" w:rsidRDefault="00A26296">
      <w:pPr>
        <w:pStyle w:val="Commentaire"/>
      </w:pPr>
      <w:r>
        <w:t xml:space="preserve">(Li et al., </w:t>
      </w:r>
    </w:p>
    <w:p w14:paraId="49098775" w14:textId="77777777" w:rsidR="00A26296" w:rsidRDefault="00A26296">
      <w:pPr>
        <w:pStyle w:val="Commentaire"/>
      </w:pPr>
    </w:p>
    <w:p w14:paraId="0F93D4A3" w14:textId="77777777" w:rsidR="00A26296" w:rsidRDefault="00A26296">
      <w:pPr>
        <w:pStyle w:val="Commentaire"/>
      </w:pPr>
      <w:r>
        <w:t>Correct:</w:t>
      </w:r>
    </w:p>
    <w:p w14:paraId="084F2591" w14:textId="77777777" w:rsidR="00A26296" w:rsidRDefault="00A26296">
      <w:pPr>
        <w:pStyle w:val="Commentaire"/>
      </w:pPr>
      <w:r>
        <w:t>C. Li et al. (2020)</w:t>
      </w:r>
    </w:p>
    <w:p w14:paraId="320B1445" w14:textId="5F60E25F" w:rsidR="00A26296" w:rsidRDefault="00A26296">
      <w:pPr>
        <w:pStyle w:val="Commentaire"/>
      </w:pPr>
      <w:r>
        <w:t>(C. Li et al., 2020)</w:t>
      </w:r>
    </w:p>
  </w:comment>
  <w:comment w:id="7401" w:author="Robin Matthews" w:date="2021-07-13T15:23:00Z" w:initials="RM">
    <w:p w14:paraId="6157C9B2" w14:textId="77777777" w:rsidR="00A26296" w:rsidRDefault="00A26296">
      <w:pPr>
        <w:pStyle w:val="Commentaire"/>
      </w:pPr>
      <w:r>
        <w:rPr>
          <w:rStyle w:val="Marquedecommentaire"/>
        </w:rPr>
        <w:annotationRef/>
      </w:r>
      <w:r>
        <w:t>Not found:</w:t>
      </w:r>
    </w:p>
    <w:p w14:paraId="0B699D43" w14:textId="77777777" w:rsidR="00A26296" w:rsidRDefault="00A26296">
      <w:pPr>
        <w:pStyle w:val="Commentaire"/>
      </w:pPr>
      <w:r>
        <w:t>2018b</w:t>
      </w:r>
    </w:p>
    <w:p w14:paraId="64FE89D6" w14:textId="77777777" w:rsidR="00A26296" w:rsidRDefault="00A26296">
      <w:pPr>
        <w:pStyle w:val="Commentaire"/>
      </w:pPr>
    </w:p>
    <w:p w14:paraId="1679F198" w14:textId="77777777" w:rsidR="00A26296" w:rsidRDefault="00A26296">
      <w:pPr>
        <w:pStyle w:val="Commentaire"/>
      </w:pPr>
      <w:r>
        <w:t>Extra stuff:</w:t>
      </w:r>
    </w:p>
    <w:p w14:paraId="364DCF49" w14:textId="77777777" w:rsidR="00A26296" w:rsidRDefault="00A26296">
      <w:pPr>
        <w:pStyle w:val="Commentaire"/>
      </w:pPr>
      <w:r>
        <w:t>(, 2018</w:t>
      </w:r>
    </w:p>
    <w:p w14:paraId="003E08C1" w14:textId="77777777" w:rsidR="00A26296" w:rsidRDefault="00A26296">
      <w:pPr>
        <w:pStyle w:val="Commentaire"/>
      </w:pPr>
    </w:p>
    <w:p w14:paraId="1AA3C71A" w14:textId="77777777" w:rsidR="00A26296" w:rsidRDefault="00A26296">
      <w:pPr>
        <w:pStyle w:val="Commentaire"/>
      </w:pPr>
      <w:r>
        <w:t>Correct:</w:t>
      </w:r>
    </w:p>
    <w:p w14:paraId="361591B7" w14:textId="77777777" w:rsidR="00A26296" w:rsidRDefault="00A26296">
      <w:pPr>
        <w:pStyle w:val="Commentaire"/>
      </w:pPr>
      <w:r>
        <w:t>Wehner et al. (2018b)</w:t>
      </w:r>
    </w:p>
    <w:p w14:paraId="305E8815" w14:textId="7483EBAD" w:rsidR="00A26296" w:rsidRDefault="00A26296">
      <w:pPr>
        <w:pStyle w:val="Commentaire"/>
      </w:pPr>
      <w:r>
        <w:t>(Wehner et al., 2018b)</w:t>
      </w:r>
    </w:p>
  </w:comment>
  <w:comment w:id="7403" w:author="Robin Matthews" w:date="2021-07-13T15:23:00Z" w:initials="RM">
    <w:p w14:paraId="564AAF6E" w14:textId="77777777" w:rsidR="00A26296" w:rsidRDefault="00A26296">
      <w:pPr>
        <w:pStyle w:val="Commentaire"/>
      </w:pPr>
      <w:r>
        <w:rPr>
          <w:rStyle w:val="Marquedecommentaire"/>
        </w:rPr>
        <w:annotationRef/>
      </w:r>
      <w:r>
        <w:t>Extra stuff:</w:t>
      </w:r>
    </w:p>
    <w:p w14:paraId="44A3CE02" w14:textId="77777777" w:rsidR="00A26296" w:rsidRDefault="00A26296">
      <w:pPr>
        <w:pStyle w:val="Commentaire"/>
      </w:pPr>
      <w:r>
        <w:t>, )</w:t>
      </w:r>
    </w:p>
    <w:p w14:paraId="65AAF617" w14:textId="77777777" w:rsidR="00A26296" w:rsidRDefault="00A26296">
      <w:pPr>
        <w:pStyle w:val="Commentaire"/>
      </w:pPr>
    </w:p>
    <w:p w14:paraId="742063CB" w14:textId="77777777" w:rsidR="00A26296" w:rsidRDefault="00A26296">
      <w:pPr>
        <w:pStyle w:val="Commentaire"/>
      </w:pPr>
      <w:r>
        <w:t>Correct:</w:t>
      </w:r>
    </w:p>
    <w:p w14:paraId="5DE826D6" w14:textId="77777777" w:rsidR="00A26296" w:rsidRDefault="00A26296">
      <w:pPr>
        <w:pStyle w:val="Commentaire"/>
      </w:pPr>
      <w:r>
        <w:t>Cardell et al. (2020)</w:t>
      </w:r>
    </w:p>
    <w:p w14:paraId="47071785" w14:textId="2E26BEC1" w:rsidR="00A26296" w:rsidRDefault="00A26296">
      <w:pPr>
        <w:pStyle w:val="Commentaire"/>
      </w:pPr>
      <w:r>
        <w:t>(Cardell et al., 2020)</w:t>
      </w:r>
    </w:p>
  </w:comment>
  <w:comment w:id="7404" w:author="Robin Matthews" w:date="2021-07-13T15:23:00Z" w:initials="RM">
    <w:p w14:paraId="77650273" w14:textId="77777777" w:rsidR="00A26296" w:rsidRDefault="00A26296">
      <w:pPr>
        <w:pStyle w:val="Commentaire"/>
      </w:pPr>
      <w:r>
        <w:rPr>
          <w:rStyle w:val="Marquedecommentaire"/>
        </w:rPr>
        <w:annotationRef/>
      </w:r>
      <w:r>
        <w:t>Not found:</w:t>
      </w:r>
    </w:p>
    <w:p w14:paraId="41D23A2F" w14:textId="77777777" w:rsidR="00A26296" w:rsidRDefault="00A26296">
      <w:pPr>
        <w:pStyle w:val="Commentaire"/>
      </w:pPr>
      <w:r>
        <w:t>C. Li et al.</w:t>
      </w:r>
    </w:p>
    <w:p w14:paraId="0F70B1AE" w14:textId="77777777" w:rsidR="00A26296" w:rsidRDefault="00A26296">
      <w:pPr>
        <w:pStyle w:val="Commentaire"/>
      </w:pPr>
    </w:p>
    <w:p w14:paraId="1DD135B2" w14:textId="77777777" w:rsidR="00A26296" w:rsidRDefault="00A26296">
      <w:pPr>
        <w:pStyle w:val="Commentaire"/>
      </w:pPr>
      <w:r>
        <w:t>Extra stuff:</w:t>
      </w:r>
    </w:p>
    <w:p w14:paraId="38ECB4C9" w14:textId="77777777" w:rsidR="00A26296" w:rsidRDefault="00A26296">
      <w:pPr>
        <w:pStyle w:val="Commentaire"/>
      </w:pPr>
      <w:r>
        <w:t xml:space="preserve">(Li et al., </w:t>
      </w:r>
    </w:p>
    <w:p w14:paraId="187CBF6D" w14:textId="77777777" w:rsidR="00A26296" w:rsidRDefault="00A26296">
      <w:pPr>
        <w:pStyle w:val="Commentaire"/>
      </w:pPr>
    </w:p>
    <w:p w14:paraId="18CCDC3B" w14:textId="77777777" w:rsidR="00A26296" w:rsidRDefault="00A26296">
      <w:pPr>
        <w:pStyle w:val="Commentaire"/>
      </w:pPr>
      <w:r>
        <w:t>Correct:</w:t>
      </w:r>
    </w:p>
    <w:p w14:paraId="02084032" w14:textId="77777777" w:rsidR="00A26296" w:rsidRDefault="00A26296">
      <w:pPr>
        <w:pStyle w:val="Commentaire"/>
      </w:pPr>
      <w:r>
        <w:t>C. Li et al. (2020)</w:t>
      </w:r>
    </w:p>
    <w:p w14:paraId="534BE180" w14:textId="11937CBB" w:rsidR="00A26296" w:rsidRDefault="00A26296">
      <w:pPr>
        <w:pStyle w:val="Commentaire"/>
      </w:pPr>
      <w:r>
        <w:t>(C. Li et al., 2020)</w:t>
      </w:r>
    </w:p>
  </w:comment>
  <w:comment w:id="7409" w:author="Robin Matthews" w:date="2021-07-13T15:23:00Z" w:initials="RM">
    <w:p w14:paraId="04A3BE68" w14:textId="77777777" w:rsidR="00A26296" w:rsidRDefault="00A26296">
      <w:pPr>
        <w:pStyle w:val="Commentaire"/>
      </w:pPr>
      <w:r>
        <w:rPr>
          <w:rStyle w:val="Marquedecommentaire"/>
        </w:rPr>
        <w:annotationRef/>
      </w:r>
      <w:r>
        <w:t>Not found:</w:t>
      </w:r>
    </w:p>
    <w:p w14:paraId="7142E60F" w14:textId="77777777" w:rsidR="00A26296" w:rsidRDefault="00A26296">
      <w:pPr>
        <w:pStyle w:val="Commentaire"/>
      </w:pPr>
      <w:r>
        <w:t>C. Li et al.</w:t>
      </w:r>
    </w:p>
    <w:p w14:paraId="1D729C06" w14:textId="77777777" w:rsidR="00A26296" w:rsidRDefault="00A26296">
      <w:pPr>
        <w:pStyle w:val="Commentaire"/>
      </w:pPr>
    </w:p>
    <w:p w14:paraId="13D57121" w14:textId="77777777" w:rsidR="00A26296" w:rsidRDefault="00A26296">
      <w:pPr>
        <w:pStyle w:val="Commentaire"/>
      </w:pPr>
      <w:r>
        <w:t>Extra stuff:</w:t>
      </w:r>
    </w:p>
    <w:p w14:paraId="060265A8" w14:textId="77777777" w:rsidR="00A26296" w:rsidRDefault="00A26296">
      <w:pPr>
        <w:pStyle w:val="Commentaire"/>
      </w:pPr>
      <w:r>
        <w:t xml:space="preserve">(Li et al., </w:t>
      </w:r>
    </w:p>
    <w:p w14:paraId="6C89D16F" w14:textId="77777777" w:rsidR="00A26296" w:rsidRDefault="00A26296">
      <w:pPr>
        <w:pStyle w:val="Commentaire"/>
      </w:pPr>
    </w:p>
    <w:p w14:paraId="3ECC9E50" w14:textId="77777777" w:rsidR="00A26296" w:rsidRDefault="00A26296">
      <w:pPr>
        <w:pStyle w:val="Commentaire"/>
      </w:pPr>
      <w:r>
        <w:t>Correct:</w:t>
      </w:r>
    </w:p>
    <w:p w14:paraId="6189DB25" w14:textId="77777777" w:rsidR="00A26296" w:rsidRDefault="00A26296">
      <w:pPr>
        <w:pStyle w:val="Commentaire"/>
      </w:pPr>
      <w:r>
        <w:t>C. Li et al. (2020)</w:t>
      </w:r>
    </w:p>
    <w:p w14:paraId="24936A1D" w14:textId="00A8FBED" w:rsidR="00A26296" w:rsidRDefault="00A26296">
      <w:pPr>
        <w:pStyle w:val="Commentaire"/>
      </w:pPr>
      <w:r>
        <w:t>(C. Li et al., 2020)</w:t>
      </w:r>
    </w:p>
  </w:comment>
  <w:comment w:id="7415" w:author="Robin Matthews" w:date="2021-07-13T15:23:00Z" w:initials="RM">
    <w:p w14:paraId="55AE8276" w14:textId="77777777" w:rsidR="00A26296" w:rsidRDefault="00A26296">
      <w:pPr>
        <w:pStyle w:val="Commentaire"/>
      </w:pPr>
      <w:r>
        <w:rPr>
          <w:rStyle w:val="Marquedecommentaire"/>
        </w:rPr>
        <w:annotationRef/>
      </w:r>
      <w:r>
        <w:t>Not found:</w:t>
      </w:r>
    </w:p>
    <w:p w14:paraId="1664F754" w14:textId="77777777" w:rsidR="00A26296" w:rsidRDefault="00A26296">
      <w:pPr>
        <w:pStyle w:val="Commentaire"/>
      </w:pPr>
      <w:r>
        <w:t>2018b</w:t>
      </w:r>
    </w:p>
    <w:p w14:paraId="1C1B9E7C" w14:textId="77777777" w:rsidR="00A26296" w:rsidRDefault="00A26296">
      <w:pPr>
        <w:pStyle w:val="Commentaire"/>
      </w:pPr>
    </w:p>
    <w:p w14:paraId="71F6172D" w14:textId="77777777" w:rsidR="00A26296" w:rsidRDefault="00A26296">
      <w:pPr>
        <w:pStyle w:val="Commentaire"/>
      </w:pPr>
      <w:r>
        <w:t>Extra stuff:</w:t>
      </w:r>
    </w:p>
    <w:p w14:paraId="2FEEDC67" w14:textId="77777777" w:rsidR="00A26296" w:rsidRDefault="00A26296">
      <w:pPr>
        <w:pStyle w:val="Commentaire"/>
      </w:pPr>
      <w:r>
        <w:t>(, 2018</w:t>
      </w:r>
    </w:p>
    <w:p w14:paraId="46FBCD35" w14:textId="77777777" w:rsidR="00A26296" w:rsidRDefault="00A26296">
      <w:pPr>
        <w:pStyle w:val="Commentaire"/>
      </w:pPr>
    </w:p>
    <w:p w14:paraId="1DA79490" w14:textId="77777777" w:rsidR="00A26296" w:rsidRDefault="00A26296">
      <w:pPr>
        <w:pStyle w:val="Commentaire"/>
      </w:pPr>
      <w:r>
        <w:t>Correct:</w:t>
      </w:r>
    </w:p>
    <w:p w14:paraId="7EBD1F7A" w14:textId="77777777" w:rsidR="00A26296" w:rsidRDefault="00A26296">
      <w:pPr>
        <w:pStyle w:val="Commentaire"/>
      </w:pPr>
      <w:r>
        <w:t>Wehner et al. (2018b)</w:t>
      </w:r>
    </w:p>
    <w:p w14:paraId="6012414D" w14:textId="386D7E56" w:rsidR="00A26296" w:rsidRDefault="00A26296">
      <w:pPr>
        <w:pStyle w:val="Commentaire"/>
      </w:pPr>
      <w:r>
        <w:t>(Wehner et al., 2018b)</w:t>
      </w:r>
    </w:p>
  </w:comment>
  <w:comment w:id="7417" w:author="Robin Matthews" w:date="2021-07-13T15:23:00Z" w:initials="RM">
    <w:p w14:paraId="1EA2B021" w14:textId="77777777" w:rsidR="00A26296" w:rsidRDefault="00A26296">
      <w:pPr>
        <w:pStyle w:val="Commentaire"/>
      </w:pPr>
      <w:r>
        <w:rPr>
          <w:rStyle w:val="Marquedecommentaire"/>
        </w:rPr>
        <w:annotationRef/>
      </w:r>
      <w:r>
        <w:t>Extra stuff:</w:t>
      </w:r>
    </w:p>
    <w:p w14:paraId="0DB6AE19" w14:textId="77777777" w:rsidR="00A26296" w:rsidRDefault="00A26296">
      <w:pPr>
        <w:pStyle w:val="Commentaire"/>
      </w:pPr>
      <w:r>
        <w:t xml:space="preserve">, </w:t>
      </w:r>
    </w:p>
    <w:p w14:paraId="55C1298F" w14:textId="77777777" w:rsidR="00A26296" w:rsidRDefault="00A26296">
      <w:pPr>
        <w:pStyle w:val="Commentaire"/>
      </w:pPr>
    </w:p>
    <w:p w14:paraId="17898B5B" w14:textId="77777777" w:rsidR="00A26296" w:rsidRDefault="00A26296">
      <w:pPr>
        <w:pStyle w:val="Commentaire"/>
      </w:pPr>
      <w:r>
        <w:t>Correct:</w:t>
      </w:r>
    </w:p>
    <w:p w14:paraId="1824F9AB" w14:textId="77777777" w:rsidR="00A26296" w:rsidRDefault="00A26296">
      <w:pPr>
        <w:pStyle w:val="Commentaire"/>
      </w:pPr>
      <w:r>
        <w:t>Cardell et al. (2020)</w:t>
      </w:r>
    </w:p>
    <w:p w14:paraId="7692EB6B" w14:textId="5D8AD5C8" w:rsidR="00A26296" w:rsidRDefault="00A26296">
      <w:pPr>
        <w:pStyle w:val="Commentaire"/>
      </w:pPr>
      <w:r>
        <w:t>(Cardell et al., 2020)</w:t>
      </w:r>
    </w:p>
  </w:comment>
  <w:comment w:id="7418" w:author="Robin Matthews" w:date="2021-07-13T15:23:00Z" w:initials="RM">
    <w:p w14:paraId="531E0A5F" w14:textId="77777777" w:rsidR="00A26296" w:rsidRDefault="00A26296">
      <w:pPr>
        <w:pStyle w:val="Commentaire"/>
      </w:pPr>
      <w:r>
        <w:rPr>
          <w:rStyle w:val="Marquedecommentaire"/>
        </w:rPr>
        <w:annotationRef/>
      </w:r>
      <w:r>
        <w:t>Not found:</w:t>
      </w:r>
    </w:p>
    <w:p w14:paraId="5FA30110" w14:textId="77777777" w:rsidR="00A26296" w:rsidRDefault="00A26296">
      <w:pPr>
        <w:pStyle w:val="Commentaire"/>
      </w:pPr>
      <w:r>
        <w:t>2019b</w:t>
      </w:r>
    </w:p>
    <w:p w14:paraId="641DFDAB" w14:textId="77777777" w:rsidR="00A26296" w:rsidRDefault="00A26296">
      <w:pPr>
        <w:pStyle w:val="Commentaire"/>
      </w:pPr>
    </w:p>
    <w:p w14:paraId="35756F7D" w14:textId="77777777" w:rsidR="00A26296" w:rsidRDefault="00A26296">
      <w:pPr>
        <w:pStyle w:val="Commentaire"/>
      </w:pPr>
      <w:r>
        <w:t>Extra stuff:</w:t>
      </w:r>
    </w:p>
    <w:p w14:paraId="23E8A482" w14:textId="77777777" w:rsidR="00A26296" w:rsidRDefault="00A26296">
      <w:pPr>
        <w:pStyle w:val="Commentaire"/>
      </w:pPr>
      <w:r>
        <w:t>, 2019)</w:t>
      </w:r>
    </w:p>
    <w:p w14:paraId="0F51980F" w14:textId="77777777" w:rsidR="00A26296" w:rsidRDefault="00A26296">
      <w:pPr>
        <w:pStyle w:val="Commentaire"/>
      </w:pPr>
    </w:p>
    <w:p w14:paraId="574DAFAD" w14:textId="77777777" w:rsidR="00A26296" w:rsidRDefault="00A26296">
      <w:pPr>
        <w:pStyle w:val="Commentaire"/>
      </w:pPr>
      <w:r>
        <w:t>Correct:</w:t>
      </w:r>
    </w:p>
    <w:p w14:paraId="34C65916" w14:textId="77777777" w:rsidR="00A26296" w:rsidRDefault="00A26296">
      <w:pPr>
        <w:pStyle w:val="Commentaire"/>
      </w:pPr>
      <w:r>
        <w:t>Khlebnikova et al. (2019b)</w:t>
      </w:r>
    </w:p>
    <w:p w14:paraId="5D2CD246" w14:textId="38548193" w:rsidR="00A26296" w:rsidRDefault="00A26296">
      <w:pPr>
        <w:pStyle w:val="Commentaire"/>
      </w:pPr>
      <w:r>
        <w:t>(Khlebnikova et al., 2019b)</w:t>
      </w:r>
    </w:p>
  </w:comment>
  <w:comment w:id="7419" w:author="Robin Matthews" w:date="2021-07-13T15:23:00Z" w:initials="RM">
    <w:p w14:paraId="238C712A" w14:textId="77777777" w:rsidR="00A26296" w:rsidRDefault="00A26296">
      <w:pPr>
        <w:pStyle w:val="Commentaire"/>
      </w:pPr>
      <w:r>
        <w:rPr>
          <w:rStyle w:val="Marquedecommentaire"/>
        </w:rPr>
        <w:annotationRef/>
      </w:r>
      <w:r>
        <w:t>Not found:</w:t>
      </w:r>
    </w:p>
    <w:p w14:paraId="2B217536" w14:textId="77777777" w:rsidR="00A26296" w:rsidRDefault="00A26296">
      <w:pPr>
        <w:pStyle w:val="Commentaire"/>
      </w:pPr>
      <w:r>
        <w:t>C. Li et al.</w:t>
      </w:r>
    </w:p>
    <w:p w14:paraId="66852270" w14:textId="77777777" w:rsidR="00A26296" w:rsidRDefault="00A26296">
      <w:pPr>
        <w:pStyle w:val="Commentaire"/>
      </w:pPr>
    </w:p>
    <w:p w14:paraId="024A9071" w14:textId="77777777" w:rsidR="00A26296" w:rsidRDefault="00A26296">
      <w:pPr>
        <w:pStyle w:val="Commentaire"/>
      </w:pPr>
      <w:r>
        <w:t>Extra stuff:</w:t>
      </w:r>
    </w:p>
    <w:p w14:paraId="2472AF38" w14:textId="77777777" w:rsidR="00A26296" w:rsidRDefault="00A26296">
      <w:pPr>
        <w:pStyle w:val="Commentaire"/>
      </w:pPr>
      <w:r>
        <w:t xml:space="preserve">(Li et al., </w:t>
      </w:r>
    </w:p>
    <w:p w14:paraId="6F8BDAC9" w14:textId="77777777" w:rsidR="00A26296" w:rsidRDefault="00A26296">
      <w:pPr>
        <w:pStyle w:val="Commentaire"/>
      </w:pPr>
    </w:p>
    <w:p w14:paraId="57C40FF0" w14:textId="77777777" w:rsidR="00A26296" w:rsidRDefault="00A26296">
      <w:pPr>
        <w:pStyle w:val="Commentaire"/>
      </w:pPr>
      <w:r>
        <w:t>Correct:</w:t>
      </w:r>
    </w:p>
    <w:p w14:paraId="154B2147" w14:textId="77777777" w:rsidR="00A26296" w:rsidRDefault="00A26296">
      <w:pPr>
        <w:pStyle w:val="Commentaire"/>
      </w:pPr>
      <w:r>
        <w:t>C. Li et al. (2020)</w:t>
      </w:r>
    </w:p>
    <w:p w14:paraId="522D3C02" w14:textId="7E48510B" w:rsidR="00A26296" w:rsidRDefault="00A26296">
      <w:pPr>
        <w:pStyle w:val="Commentaire"/>
      </w:pPr>
      <w:r>
        <w:t>(C. Li et al., 2020)</w:t>
      </w:r>
    </w:p>
  </w:comment>
  <w:comment w:id="7424" w:author="Robin Matthews" w:date="2021-07-13T15:23:00Z" w:initials="RM">
    <w:p w14:paraId="635BC394" w14:textId="77777777" w:rsidR="00A26296" w:rsidRDefault="00A26296">
      <w:pPr>
        <w:pStyle w:val="Commentaire"/>
      </w:pPr>
      <w:r>
        <w:rPr>
          <w:rStyle w:val="Marquedecommentaire"/>
        </w:rPr>
        <w:annotationRef/>
      </w:r>
      <w:r>
        <w:t>Not found:</w:t>
      </w:r>
    </w:p>
    <w:p w14:paraId="6E6572DE" w14:textId="77777777" w:rsidR="00A26296" w:rsidRDefault="00A26296">
      <w:pPr>
        <w:pStyle w:val="Commentaire"/>
      </w:pPr>
      <w:r>
        <w:t>C. Li et al.</w:t>
      </w:r>
    </w:p>
    <w:p w14:paraId="77668FA6" w14:textId="77777777" w:rsidR="00A26296" w:rsidRDefault="00A26296">
      <w:pPr>
        <w:pStyle w:val="Commentaire"/>
      </w:pPr>
    </w:p>
    <w:p w14:paraId="3F55D2BC" w14:textId="77777777" w:rsidR="00A26296" w:rsidRDefault="00A26296">
      <w:pPr>
        <w:pStyle w:val="Commentaire"/>
      </w:pPr>
      <w:r>
        <w:t>Extra stuff:</w:t>
      </w:r>
    </w:p>
    <w:p w14:paraId="5468BEF7" w14:textId="77777777" w:rsidR="00A26296" w:rsidRDefault="00A26296">
      <w:pPr>
        <w:pStyle w:val="Commentaire"/>
      </w:pPr>
      <w:r>
        <w:t xml:space="preserve">(Li et al., </w:t>
      </w:r>
    </w:p>
    <w:p w14:paraId="3E749684" w14:textId="77777777" w:rsidR="00A26296" w:rsidRDefault="00A26296">
      <w:pPr>
        <w:pStyle w:val="Commentaire"/>
      </w:pPr>
    </w:p>
    <w:p w14:paraId="5208B961" w14:textId="77777777" w:rsidR="00A26296" w:rsidRDefault="00A26296">
      <w:pPr>
        <w:pStyle w:val="Commentaire"/>
      </w:pPr>
      <w:r>
        <w:t>Correct:</w:t>
      </w:r>
    </w:p>
    <w:p w14:paraId="6387FB6E" w14:textId="77777777" w:rsidR="00A26296" w:rsidRDefault="00A26296">
      <w:pPr>
        <w:pStyle w:val="Commentaire"/>
      </w:pPr>
      <w:r>
        <w:t>C. Li et al. (2020)</w:t>
      </w:r>
    </w:p>
    <w:p w14:paraId="727D3019" w14:textId="72C59236" w:rsidR="00A26296" w:rsidRDefault="00A26296">
      <w:pPr>
        <w:pStyle w:val="Commentaire"/>
      </w:pPr>
      <w:r>
        <w:t>(C. Li et al., 2020)</w:t>
      </w:r>
    </w:p>
  </w:comment>
  <w:comment w:id="7429" w:author="Robin Matthews" w:date="2021-07-13T15:23:00Z" w:initials="RM">
    <w:p w14:paraId="4DA7C348" w14:textId="77777777" w:rsidR="00A26296" w:rsidRDefault="00A26296">
      <w:pPr>
        <w:pStyle w:val="Commentaire"/>
      </w:pPr>
      <w:r>
        <w:rPr>
          <w:rStyle w:val="Marquedecommentaire"/>
        </w:rPr>
        <w:annotationRef/>
      </w:r>
      <w:r>
        <w:t>Extra stuff:</w:t>
      </w:r>
    </w:p>
    <w:p w14:paraId="469EAF51" w14:textId="77777777" w:rsidR="00A26296" w:rsidRDefault="00A26296">
      <w:pPr>
        <w:pStyle w:val="Commentaire"/>
      </w:pPr>
      <w:r>
        <w:t xml:space="preserve">(, </w:t>
      </w:r>
    </w:p>
    <w:p w14:paraId="52B17BD1" w14:textId="77777777" w:rsidR="00A26296" w:rsidRDefault="00A26296">
      <w:pPr>
        <w:pStyle w:val="Commentaire"/>
      </w:pPr>
    </w:p>
    <w:p w14:paraId="41C64E20" w14:textId="77777777" w:rsidR="00A26296" w:rsidRDefault="00A26296">
      <w:pPr>
        <w:pStyle w:val="Commentaire"/>
      </w:pPr>
      <w:r>
        <w:t>Correct:</w:t>
      </w:r>
    </w:p>
    <w:p w14:paraId="4F3D3FA8" w14:textId="77777777" w:rsidR="00A26296" w:rsidRDefault="00A26296">
      <w:pPr>
        <w:pStyle w:val="Commentaire"/>
      </w:pPr>
      <w:r>
        <w:t>Cardell et al. (2020)</w:t>
      </w:r>
    </w:p>
    <w:p w14:paraId="431EEFC5" w14:textId="7BBFFDA6" w:rsidR="00A26296" w:rsidRDefault="00A26296">
      <w:pPr>
        <w:pStyle w:val="Commentaire"/>
      </w:pPr>
      <w:r>
        <w:t>(Cardell et al., 2020)</w:t>
      </w:r>
    </w:p>
  </w:comment>
  <w:comment w:id="7431" w:author="Robin Matthews" w:date="2021-07-13T15:23:00Z" w:initials="RM">
    <w:p w14:paraId="5F18E689" w14:textId="77777777" w:rsidR="00A26296" w:rsidRDefault="00A26296">
      <w:pPr>
        <w:pStyle w:val="Commentaire"/>
      </w:pPr>
      <w:r>
        <w:rPr>
          <w:rStyle w:val="Marquedecommentaire"/>
        </w:rPr>
        <w:annotationRef/>
      </w:r>
      <w:r>
        <w:t>Not found:</w:t>
      </w:r>
    </w:p>
    <w:p w14:paraId="148E7C9C" w14:textId="77777777" w:rsidR="00A26296" w:rsidRDefault="00A26296">
      <w:pPr>
        <w:pStyle w:val="Commentaire"/>
      </w:pPr>
      <w:r>
        <w:t>2019b</w:t>
      </w:r>
    </w:p>
    <w:p w14:paraId="2C6E7985" w14:textId="77777777" w:rsidR="00A26296" w:rsidRDefault="00A26296">
      <w:pPr>
        <w:pStyle w:val="Commentaire"/>
      </w:pPr>
    </w:p>
    <w:p w14:paraId="0B1CABF5" w14:textId="77777777" w:rsidR="00A26296" w:rsidRDefault="00A26296">
      <w:pPr>
        <w:pStyle w:val="Commentaire"/>
      </w:pPr>
      <w:r>
        <w:t>Extra stuff:</w:t>
      </w:r>
    </w:p>
    <w:p w14:paraId="4DCEBFFB" w14:textId="77777777" w:rsidR="00A26296" w:rsidRDefault="00A26296">
      <w:pPr>
        <w:pStyle w:val="Commentaire"/>
      </w:pPr>
      <w:r>
        <w:t>, 2019</w:t>
      </w:r>
    </w:p>
    <w:p w14:paraId="35108D9A" w14:textId="77777777" w:rsidR="00A26296" w:rsidRDefault="00A26296">
      <w:pPr>
        <w:pStyle w:val="Commentaire"/>
      </w:pPr>
    </w:p>
    <w:p w14:paraId="621617D6" w14:textId="77777777" w:rsidR="00A26296" w:rsidRDefault="00A26296">
      <w:pPr>
        <w:pStyle w:val="Commentaire"/>
      </w:pPr>
      <w:r>
        <w:t>Correct:</w:t>
      </w:r>
    </w:p>
    <w:p w14:paraId="225BA046" w14:textId="77777777" w:rsidR="00A26296" w:rsidRDefault="00A26296">
      <w:pPr>
        <w:pStyle w:val="Commentaire"/>
      </w:pPr>
      <w:r>
        <w:t>Khlebnikova et al. (2019b)</w:t>
      </w:r>
    </w:p>
    <w:p w14:paraId="4D287A3A" w14:textId="30206E5B" w:rsidR="00A26296" w:rsidRDefault="00A26296">
      <w:pPr>
        <w:pStyle w:val="Commentaire"/>
      </w:pPr>
      <w:r>
        <w:t>(Khlebnikova et al., 2019b)</w:t>
      </w:r>
    </w:p>
  </w:comment>
  <w:comment w:id="7432" w:author="Robin Matthews" w:date="2021-07-13T15:23:00Z" w:initials="RM">
    <w:p w14:paraId="7C1A6B9A" w14:textId="77777777" w:rsidR="00A26296" w:rsidRDefault="00A26296">
      <w:pPr>
        <w:pStyle w:val="Commentaire"/>
      </w:pPr>
      <w:r>
        <w:rPr>
          <w:rStyle w:val="Marquedecommentaire"/>
        </w:rPr>
        <w:annotationRef/>
      </w:r>
      <w:r>
        <w:t>Not found:</w:t>
      </w:r>
    </w:p>
    <w:p w14:paraId="15E62CF4" w14:textId="77777777" w:rsidR="00A26296" w:rsidRDefault="00A26296">
      <w:pPr>
        <w:pStyle w:val="Commentaire"/>
      </w:pPr>
      <w:r>
        <w:t>2013b</w:t>
      </w:r>
    </w:p>
    <w:p w14:paraId="448ABF4C" w14:textId="77777777" w:rsidR="00A26296" w:rsidRDefault="00A26296">
      <w:pPr>
        <w:pStyle w:val="Commentaire"/>
      </w:pPr>
    </w:p>
    <w:p w14:paraId="4D464971" w14:textId="77777777" w:rsidR="00A26296" w:rsidRDefault="00A26296">
      <w:pPr>
        <w:pStyle w:val="Commentaire"/>
      </w:pPr>
      <w:r>
        <w:t>Extra stuff:</w:t>
      </w:r>
    </w:p>
    <w:p w14:paraId="65CDEC21" w14:textId="77777777" w:rsidR="00A26296" w:rsidRDefault="00A26296">
      <w:pPr>
        <w:pStyle w:val="Commentaire"/>
      </w:pPr>
      <w:r>
        <w:t>, 2013)</w:t>
      </w:r>
    </w:p>
    <w:p w14:paraId="23360D92" w14:textId="77777777" w:rsidR="00A26296" w:rsidRDefault="00A26296">
      <w:pPr>
        <w:pStyle w:val="Commentaire"/>
      </w:pPr>
    </w:p>
    <w:p w14:paraId="5CB3C474" w14:textId="77777777" w:rsidR="00A26296" w:rsidRDefault="00A26296">
      <w:pPr>
        <w:pStyle w:val="Commentaire"/>
      </w:pPr>
      <w:r>
        <w:t>Correct:</w:t>
      </w:r>
    </w:p>
    <w:p w14:paraId="32779770" w14:textId="77777777" w:rsidR="00A26296" w:rsidRDefault="00A26296">
      <w:pPr>
        <w:pStyle w:val="Commentaire"/>
      </w:pPr>
      <w:r>
        <w:t>Sillmann et al. (2013b)</w:t>
      </w:r>
    </w:p>
    <w:p w14:paraId="25632FD2" w14:textId="30F9743D" w:rsidR="00A26296" w:rsidRDefault="00A26296">
      <w:pPr>
        <w:pStyle w:val="Commentaire"/>
      </w:pPr>
      <w:r>
        <w:t>(Sillmann et al., 2013b)</w:t>
      </w:r>
    </w:p>
  </w:comment>
  <w:comment w:id="7435" w:author="Robin Matthews" w:date="2021-07-13T15:23:00Z" w:initials="RM">
    <w:p w14:paraId="5A90377A" w14:textId="77777777" w:rsidR="00A26296" w:rsidRDefault="00A26296">
      <w:pPr>
        <w:pStyle w:val="Commentaire"/>
      </w:pPr>
      <w:r>
        <w:rPr>
          <w:rStyle w:val="Marquedecommentaire"/>
        </w:rPr>
        <w:annotationRef/>
      </w:r>
      <w:r>
        <w:t>Extra stuff:</w:t>
      </w:r>
    </w:p>
    <w:p w14:paraId="3532924E" w14:textId="77777777" w:rsidR="00A26296" w:rsidRDefault="00A26296">
      <w:pPr>
        <w:pStyle w:val="Commentaire"/>
      </w:pPr>
      <w:r>
        <w:t xml:space="preserve">(; </w:t>
      </w:r>
    </w:p>
    <w:p w14:paraId="1C777C5F" w14:textId="77777777" w:rsidR="00A26296" w:rsidRDefault="00A26296">
      <w:pPr>
        <w:pStyle w:val="Commentaire"/>
      </w:pPr>
    </w:p>
    <w:p w14:paraId="0ABD48F6" w14:textId="77777777" w:rsidR="00A26296" w:rsidRDefault="00A26296">
      <w:pPr>
        <w:pStyle w:val="Commentaire"/>
      </w:pPr>
      <w:r>
        <w:t>Correct:</w:t>
      </w:r>
    </w:p>
    <w:p w14:paraId="666C4E2B" w14:textId="1AA4BB18" w:rsidR="00A26296" w:rsidRDefault="00A26296">
      <w:pPr>
        <w:pStyle w:val="Commentaire"/>
      </w:pPr>
      <w:r>
        <w:t>(Matthes et al., 2015; Vikhamar-Schuler et al., 2016)</w:t>
      </w:r>
    </w:p>
  </w:comment>
  <w:comment w:id="7437" w:author="Robin Matthews" w:date="2021-07-13T15:23:00Z" w:initials="RM">
    <w:p w14:paraId="0D4BEDC2" w14:textId="77777777" w:rsidR="00A26296" w:rsidRDefault="00A26296">
      <w:pPr>
        <w:pStyle w:val="Commentaire"/>
      </w:pPr>
      <w:r>
        <w:rPr>
          <w:rStyle w:val="Marquedecommentaire"/>
        </w:rPr>
        <w:annotationRef/>
      </w:r>
      <w:r>
        <w:t>Extra stuff:</w:t>
      </w:r>
    </w:p>
    <w:p w14:paraId="7ED8C0CF" w14:textId="77777777" w:rsidR="00A26296" w:rsidRDefault="00A26296">
      <w:pPr>
        <w:pStyle w:val="Commentaire"/>
      </w:pPr>
      <w:r>
        <w:t>, )</w:t>
      </w:r>
    </w:p>
    <w:p w14:paraId="5F626233" w14:textId="77777777" w:rsidR="00A26296" w:rsidRDefault="00A26296">
      <w:pPr>
        <w:pStyle w:val="Commentaire"/>
      </w:pPr>
    </w:p>
    <w:p w14:paraId="23AB1F5D" w14:textId="77777777" w:rsidR="00A26296" w:rsidRDefault="00A26296">
      <w:pPr>
        <w:pStyle w:val="Commentaire"/>
      </w:pPr>
      <w:r>
        <w:t>Correct:</w:t>
      </w:r>
    </w:p>
    <w:p w14:paraId="6059C854" w14:textId="77777777" w:rsidR="00A26296" w:rsidRDefault="00A26296">
      <w:pPr>
        <w:pStyle w:val="Commentaire"/>
      </w:pPr>
      <w:r>
        <w:t>Dunn et al. (2020)</w:t>
      </w:r>
    </w:p>
    <w:p w14:paraId="68C6FDE6" w14:textId="6F672F21" w:rsidR="00A26296" w:rsidRDefault="00A26296">
      <w:pPr>
        <w:pStyle w:val="Commentaire"/>
      </w:pPr>
      <w:r>
        <w:t>(Dunn et al., 2020)</w:t>
      </w:r>
    </w:p>
  </w:comment>
  <w:comment w:id="7442" w:author="Robin Matthews" w:date="2021-07-13T15:24:00Z" w:initials="RM">
    <w:p w14:paraId="31DB36D4" w14:textId="77777777" w:rsidR="00A26296" w:rsidRDefault="00A26296">
      <w:pPr>
        <w:pStyle w:val="Commentaire"/>
      </w:pPr>
      <w:r>
        <w:rPr>
          <w:rStyle w:val="Marquedecommentaire"/>
        </w:rPr>
        <w:annotationRef/>
      </w:r>
      <w:r>
        <w:t>Extra stuff:</w:t>
      </w:r>
    </w:p>
    <w:p w14:paraId="5B8B4081" w14:textId="77777777" w:rsidR="00A26296" w:rsidRDefault="00A26296">
      <w:pPr>
        <w:pStyle w:val="Commentaire"/>
      </w:pPr>
      <w:r>
        <w:t xml:space="preserve">(, </w:t>
      </w:r>
    </w:p>
    <w:p w14:paraId="2AC626A0" w14:textId="77777777" w:rsidR="00A26296" w:rsidRDefault="00A26296">
      <w:pPr>
        <w:pStyle w:val="Commentaire"/>
      </w:pPr>
    </w:p>
    <w:p w14:paraId="26448C66" w14:textId="77777777" w:rsidR="00A26296" w:rsidRDefault="00A26296">
      <w:pPr>
        <w:pStyle w:val="Commentaire"/>
      </w:pPr>
      <w:r>
        <w:t>Correct:</w:t>
      </w:r>
    </w:p>
    <w:p w14:paraId="3A3764AB" w14:textId="77777777" w:rsidR="00A26296" w:rsidRDefault="00A26296">
      <w:pPr>
        <w:pStyle w:val="Commentaire"/>
      </w:pPr>
      <w:r>
        <w:t>Seong et al. (2020)</w:t>
      </w:r>
    </w:p>
    <w:p w14:paraId="4FDDCAC2" w14:textId="7A1DD12E" w:rsidR="00A26296" w:rsidRDefault="00A26296">
      <w:pPr>
        <w:pStyle w:val="Commentaire"/>
      </w:pPr>
      <w:r>
        <w:t>(Seong et al., 2020)</w:t>
      </w:r>
    </w:p>
  </w:comment>
  <w:comment w:id="7444" w:author="Robin Matthews" w:date="2021-07-13T15:24:00Z" w:initials="RM">
    <w:p w14:paraId="0BFF2348" w14:textId="77777777" w:rsidR="00A26296" w:rsidRDefault="00A26296">
      <w:pPr>
        <w:pStyle w:val="Commentaire"/>
      </w:pPr>
      <w:r>
        <w:rPr>
          <w:rStyle w:val="Marquedecommentaire"/>
        </w:rPr>
        <w:annotationRef/>
      </w:r>
      <w:r>
        <w:t>Not found:</w:t>
      </w:r>
    </w:p>
    <w:p w14:paraId="57C91577" w14:textId="77777777" w:rsidR="00A26296" w:rsidRDefault="00A26296">
      <w:pPr>
        <w:pStyle w:val="Commentaire"/>
      </w:pPr>
      <w:r>
        <w:t>Z. Wang et al.</w:t>
      </w:r>
    </w:p>
    <w:p w14:paraId="12B67001" w14:textId="77777777" w:rsidR="00A26296" w:rsidRDefault="00A26296">
      <w:pPr>
        <w:pStyle w:val="Commentaire"/>
      </w:pPr>
      <w:r>
        <w:t>2017a</w:t>
      </w:r>
    </w:p>
    <w:p w14:paraId="487794BA" w14:textId="77777777" w:rsidR="00A26296" w:rsidRDefault="00A26296">
      <w:pPr>
        <w:pStyle w:val="Commentaire"/>
      </w:pPr>
    </w:p>
    <w:p w14:paraId="1E1D7B79" w14:textId="77777777" w:rsidR="00A26296" w:rsidRDefault="00A26296">
      <w:pPr>
        <w:pStyle w:val="Commentaire"/>
      </w:pPr>
      <w:r>
        <w:t>Extra stuff:</w:t>
      </w:r>
    </w:p>
    <w:p w14:paraId="3BCE6F5A" w14:textId="77777777" w:rsidR="00A26296" w:rsidRDefault="00A26296">
      <w:pPr>
        <w:pStyle w:val="Commentaire"/>
      </w:pPr>
      <w:r>
        <w:t>Wang et al., 2017</w:t>
      </w:r>
    </w:p>
    <w:p w14:paraId="0A22C295" w14:textId="77777777" w:rsidR="00A26296" w:rsidRDefault="00A26296">
      <w:pPr>
        <w:pStyle w:val="Commentaire"/>
      </w:pPr>
    </w:p>
    <w:p w14:paraId="08E44C88" w14:textId="77777777" w:rsidR="00A26296" w:rsidRDefault="00A26296">
      <w:pPr>
        <w:pStyle w:val="Commentaire"/>
      </w:pPr>
      <w:r>
        <w:t>Correct:</w:t>
      </w:r>
    </w:p>
    <w:p w14:paraId="1C9787FB" w14:textId="77777777" w:rsidR="00A26296" w:rsidRDefault="00A26296">
      <w:pPr>
        <w:pStyle w:val="Commentaire"/>
      </w:pPr>
      <w:r>
        <w:t>Z. Wang et al. (2017a)</w:t>
      </w:r>
    </w:p>
    <w:p w14:paraId="5940C9FE" w14:textId="7C486433" w:rsidR="00A26296" w:rsidRDefault="00A26296">
      <w:pPr>
        <w:pStyle w:val="Commentaire"/>
      </w:pPr>
      <w:r>
        <w:t>(Z. Wang et al., 2017a)</w:t>
      </w:r>
    </w:p>
  </w:comment>
  <w:comment w:id="7446" w:author="Robin Matthews" w:date="2021-07-13T15:24:00Z" w:initials="RM">
    <w:p w14:paraId="6837485D" w14:textId="77777777" w:rsidR="00A26296" w:rsidRDefault="00A26296">
      <w:pPr>
        <w:pStyle w:val="Commentaire"/>
      </w:pPr>
      <w:r>
        <w:rPr>
          <w:rStyle w:val="Marquedecommentaire"/>
        </w:rPr>
        <w:annotationRef/>
      </w:r>
      <w:r>
        <w:t>Extra stuff:</w:t>
      </w:r>
    </w:p>
    <w:p w14:paraId="4BA3DD82" w14:textId="77777777" w:rsidR="00A26296" w:rsidRDefault="00A26296">
      <w:pPr>
        <w:pStyle w:val="Commentaire"/>
      </w:pPr>
      <w:r>
        <w:t xml:space="preserve">, </w:t>
      </w:r>
    </w:p>
    <w:p w14:paraId="05180E83" w14:textId="77777777" w:rsidR="00A26296" w:rsidRDefault="00A26296">
      <w:pPr>
        <w:pStyle w:val="Commentaire"/>
      </w:pPr>
    </w:p>
    <w:p w14:paraId="78294B63" w14:textId="77777777" w:rsidR="00A26296" w:rsidRDefault="00A26296">
      <w:pPr>
        <w:pStyle w:val="Commentaire"/>
      </w:pPr>
      <w:r>
        <w:t>Correct:</w:t>
      </w:r>
    </w:p>
    <w:p w14:paraId="5CCAE64E" w14:textId="77777777" w:rsidR="00A26296" w:rsidRDefault="00A26296">
      <w:pPr>
        <w:pStyle w:val="Commentaire"/>
      </w:pPr>
      <w:r>
        <w:t>Otto et al. (2012)</w:t>
      </w:r>
    </w:p>
    <w:p w14:paraId="3B79C505" w14:textId="6EF22163" w:rsidR="00A26296" w:rsidRDefault="00A26296">
      <w:pPr>
        <w:pStyle w:val="Commentaire"/>
      </w:pPr>
      <w:r>
        <w:t>(Otto et al., 2012)</w:t>
      </w:r>
    </w:p>
  </w:comment>
  <w:comment w:id="7447" w:author="Robin Matthews" w:date="2021-07-13T15:24:00Z" w:initials="RM">
    <w:p w14:paraId="4A161F02" w14:textId="77777777" w:rsidR="00A26296" w:rsidRDefault="00A26296">
      <w:pPr>
        <w:pStyle w:val="Commentaire"/>
      </w:pPr>
      <w:r>
        <w:rPr>
          <w:rStyle w:val="Marquedecommentaire"/>
        </w:rPr>
        <w:annotationRef/>
      </w:r>
      <w:r>
        <w:t>Extra stuff:</w:t>
      </w:r>
    </w:p>
    <w:p w14:paraId="030E1A04" w14:textId="77777777" w:rsidR="00A26296" w:rsidRDefault="00A26296">
      <w:pPr>
        <w:pStyle w:val="Commentaire"/>
      </w:pPr>
      <w:r>
        <w:t xml:space="preserve">, </w:t>
      </w:r>
    </w:p>
    <w:p w14:paraId="1EA295DA" w14:textId="77777777" w:rsidR="00A26296" w:rsidRDefault="00A26296">
      <w:pPr>
        <w:pStyle w:val="Commentaire"/>
      </w:pPr>
    </w:p>
    <w:p w14:paraId="797121CE" w14:textId="77777777" w:rsidR="00A26296" w:rsidRDefault="00A26296">
      <w:pPr>
        <w:pStyle w:val="Commentaire"/>
      </w:pPr>
      <w:r>
        <w:t>Correct:</w:t>
      </w:r>
    </w:p>
    <w:p w14:paraId="7AE681C6" w14:textId="77777777" w:rsidR="00A26296" w:rsidRDefault="00A26296">
      <w:pPr>
        <w:pStyle w:val="Commentaire"/>
      </w:pPr>
      <w:r>
        <w:t>Massey et al. (2012)</w:t>
      </w:r>
    </w:p>
    <w:p w14:paraId="428F454A" w14:textId="780D824F" w:rsidR="00A26296" w:rsidRDefault="00A26296">
      <w:pPr>
        <w:pStyle w:val="Commentaire"/>
      </w:pPr>
      <w:r>
        <w:t>(Massey et al., 2012)</w:t>
      </w:r>
    </w:p>
  </w:comment>
  <w:comment w:id="7448" w:author="Robin Matthews" w:date="2021-07-13T15:24:00Z" w:initials="RM">
    <w:p w14:paraId="017B95E2" w14:textId="77777777" w:rsidR="00A26296" w:rsidRDefault="00A26296">
      <w:pPr>
        <w:pStyle w:val="Commentaire"/>
      </w:pPr>
      <w:r>
        <w:rPr>
          <w:rStyle w:val="Marquedecommentaire"/>
        </w:rPr>
        <w:annotationRef/>
      </w:r>
      <w:r>
        <w:t>Extra stuff:</w:t>
      </w:r>
    </w:p>
    <w:p w14:paraId="7723C35B" w14:textId="77777777" w:rsidR="00A26296" w:rsidRDefault="00A26296">
      <w:pPr>
        <w:pStyle w:val="Commentaire"/>
      </w:pPr>
      <w:r>
        <w:t xml:space="preserve">, </w:t>
      </w:r>
    </w:p>
    <w:p w14:paraId="58659E0D" w14:textId="77777777" w:rsidR="00A26296" w:rsidRDefault="00A26296">
      <w:pPr>
        <w:pStyle w:val="Commentaire"/>
      </w:pPr>
    </w:p>
    <w:p w14:paraId="705C39F1" w14:textId="77777777" w:rsidR="00A26296" w:rsidRDefault="00A26296">
      <w:pPr>
        <w:pStyle w:val="Commentaire"/>
      </w:pPr>
      <w:r>
        <w:t>Correct:</w:t>
      </w:r>
    </w:p>
    <w:p w14:paraId="178B98CD" w14:textId="77777777" w:rsidR="00A26296" w:rsidRDefault="00A26296">
      <w:pPr>
        <w:pStyle w:val="Commentaire"/>
      </w:pPr>
      <w:r>
        <w:t>Christiansen et al. (2018)</w:t>
      </w:r>
    </w:p>
    <w:p w14:paraId="347BD6AF" w14:textId="6171BED9" w:rsidR="00A26296" w:rsidRDefault="00A26296">
      <w:pPr>
        <w:pStyle w:val="Commentaire"/>
      </w:pPr>
      <w:r>
        <w:t>(Christiansen et al., 2018)</w:t>
      </w:r>
    </w:p>
  </w:comment>
  <w:comment w:id="7449" w:author="Robin Matthews" w:date="2021-07-13T15:24:00Z" w:initials="RM">
    <w:p w14:paraId="5EC05C77" w14:textId="77777777" w:rsidR="00A26296" w:rsidRDefault="00A26296">
      <w:pPr>
        <w:pStyle w:val="Commentaire"/>
      </w:pPr>
      <w:r>
        <w:rPr>
          <w:rStyle w:val="Marquedecommentaire"/>
        </w:rPr>
        <w:annotationRef/>
      </w:r>
      <w:r>
        <w:t>Not found:</w:t>
      </w:r>
    </w:p>
    <w:p w14:paraId="12C6D4D3" w14:textId="77777777" w:rsidR="00A26296" w:rsidRDefault="00A26296">
      <w:pPr>
        <w:pStyle w:val="Commentaire"/>
      </w:pPr>
      <w:r>
        <w:t>King et al., 2015b</w:t>
      </w:r>
    </w:p>
    <w:p w14:paraId="417F729A" w14:textId="77777777" w:rsidR="00A26296" w:rsidRDefault="00A26296">
      <w:pPr>
        <w:pStyle w:val="Commentaire"/>
      </w:pPr>
    </w:p>
    <w:p w14:paraId="5EFC878D" w14:textId="77777777" w:rsidR="00A26296" w:rsidRDefault="00A26296">
      <w:pPr>
        <w:pStyle w:val="Commentaire"/>
      </w:pPr>
      <w:r>
        <w:t>Extra stuff:</w:t>
      </w:r>
    </w:p>
    <w:p w14:paraId="41C50104" w14:textId="77777777" w:rsidR="00A26296" w:rsidRDefault="00A26296">
      <w:pPr>
        <w:pStyle w:val="Commentaire"/>
      </w:pPr>
      <w:r>
        <w:t>King et al., 2015; )</w:t>
      </w:r>
    </w:p>
    <w:p w14:paraId="40B73318" w14:textId="77777777" w:rsidR="00A26296" w:rsidRDefault="00A26296">
      <w:pPr>
        <w:pStyle w:val="Commentaire"/>
      </w:pPr>
    </w:p>
    <w:p w14:paraId="7D10056E" w14:textId="77777777" w:rsidR="00A26296" w:rsidRDefault="00A26296">
      <w:pPr>
        <w:pStyle w:val="Commentaire"/>
      </w:pPr>
      <w:r>
        <w:t>Correct:</w:t>
      </w:r>
    </w:p>
    <w:p w14:paraId="2AC8C024" w14:textId="6AAD4B5D" w:rsidR="00A26296" w:rsidRDefault="00A26296">
      <w:pPr>
        <w:pStyle w:val="Commentaire"/>
      </w:pPr>
      <w:r>
        <w:t>(King et al., 2015b; Roth et al., 2018)</w:t>
      </w:r>
    </w:p>
  </w:comment>
  <w:comment w:id="7450" w:author="Robin Matthews" w:date="2021-07-13T15:24:00Z" w:initials="RM">
    <w:p w14:paraId="32B7FC0C" w14:textId="77777777" w:rsidR="00A26296" w:rsidRDefault="00A26296">
      <w:pPr>
        <w:pStyle w:val="Commentaire"/>
      </w:pPr>
      <w:r>
        <w:rPr>
          <w:rStyle w:val="Marquedecommentaire"/>
        </w:rPr>
        <w:annotationRef/>
      </w:r>
      <w:r>
        <w:t>Not found:</w:t>
      </w:r>
    </w:p>
    <w:p w14:paraId="464C8E8E" w14:textId="77777777" w:rsidR="00A26296" w:rsidRDefault="00A26296">
      <w:pPr>
        <w:pStyle w:val="Commentaire"/>
      </w:pPr>
      <w:r>
        <w:t>C. Li et al.</w:t>
      </w:r>
    </w:p>
    <w:p w14:paraId="2FD94817" w14:textId="77777777" w:rsidR="00A26296" w:rsidRDefault="00A26296">
      <w:pPr>
        <w:pStyle w:val="Commentaire"/>
      </w:pPr>
    </w:p>
    <w:p w14:paraId="0E03F69C" w14:textId="77777777" w:rsidR="00A26296" w:rsidRDefault="00A26296">
      <w:pPr>
        <w:pStyle w:val="Commentaire"/>
      </w:pPr>
      <w:r>
        <w:t>Extra stuff:</w:t>
      </w:r>
    </w:p>
    <w:p w14:paraId="4CE80A8F" w14:textId="77777777" w:rsidR="00A26296" w:rsidRDefault="00A26296">
      <w:pPr>
        <w:pStyle w:val="Commentaire"/>
      </w:pPr>
      <w:r>
        <w:t xml:space="preserve">(Li et al., </w:t>
      </w:r>
    </w:p>
    <w:p w14:paraId="34A3BD17" w14:textId="77777777" w:rsidR="00A26296" w:rsidRDefault="00A26296">
      <w:pPr>
        <w:pStyle w:val="Commentaire"/>
      </w:pPr>
    </w:p>
    <w:p w14:paraId="1485DAAB" w14:textId="77777777" w:rsidR="00A26296" w:rsidRDefault="00A26296">
      <w:pPr>
        <w:pStyle w:val="Commentaire"/>
      </w:pPr>
      <w:r>
        <w:t>Correct:</w:t>
      </w:r>
    </w:p>
    <w:p w14:paraId="3E4C462B" w14:textId="77777777" w:rsidR="00A26296" w:rsidRDefault="00A26296">
      <w:pPr>
        <w:pStyle w:val="Commentaire"/>
      </w:pPr>
      <w:r>
        <w:t>C. Li et al. (2020)</w:t>
      </w:r>
    </w:p>
    <w:p w14:paraId="00957273" w14:textId="0F2CAA7A" w:rsidR="00A26296" w:rsidRDefault="00A26296">
      <w:pPr>
        <w:pStyle w:val="Commentaire"/>
      </w:pPr>
      <w:r>
        <w:t>(C. Li et al., 2020)</w:t>
      </w:r>
    </w:p>
  </w:comment>
  <w:comment w:id="7455" w:author="Robin Matthews" w:date="2021-07-13T15:24:00Z" w:initials="RM">
    <w:p w14:paraId="37F8E5E1" w14:textId="77777777" w:rsidR="00A26296" w:rsidRDefault="00A26296">
      <w:pPr>
        <w:pStyle w:val="Commentaire"/>
      </w:pPr>
      <w:r>
        <w:rPr>
          <w:rStyle w:val="Marquedecommentaire"/>
        </w:rPr>
        <w:annotationRef/>
      </w:r>
      <w:r>
        <w:t>Not found:</w:t>
      </w:r>
    </w:p>
    <w:p w14:paraId="71197011" w14:textId="77777777" w:rsidR="00A26296" w:rsidRDefault="00A26296">
      <w:pPr>
        <w:pStyle w:val="Commentaire"/>
      </w:pPr>
      <w:r>
        <w:t>C. Li et al.</w:t>
      </w:r>
    </w:p>
    <w:p w14:paraId="61F8D528" w14:textId="77777777" w:rsidR="00A26296" w:rsidRDefault="00A26296">
      <w:pPr>
        <w:pStyle w:val="Commentaire"/>
      </w:pPr>
    </w:p>
    <w:p w14:paraId="49FFBF0B" w14:textId="77777777" w:rsidR="00A26296" w:rsidRDefault="00A26296">
      <w:pPr>
        <w:pStyle w:val="Commentaire"/>
      </w:pPr>
      <w:r>
        <w:t>Extra stuff:</w:t>
      </w:r>
    </w:p>
    <w:p w14:paraId="044598F3" w14:textId="77777777" w:rsidR="00A26296" w:rsidRDefault="00A26296">
      <w:pPr>
        <w:pStyle w:val="Commentaire"/>
      </w:pPr>
      <w:r>
        <w:t xml:space="preserve">(Li et al., </w:t>
      </w:r>
    </w:p>
    <w:p w14:paraId="686B32F5" w14:textId="77777777" w:rsidR="00A26296" w:rsidRDefault="00A26296">
      <w:pPr>
        <w:pStyle w:val="Commentaire"/>
      </w:pPr>
    </w:p>
    <w:p w14:paraId="49F2907B" w14:textId="77777777" w:rsidR="00A26296" w:rsidRDefault="00A26296">
      <w:pPr>
        <w:pStyle w:val="Commentaire"/>
      </w:pPr>
      <w:r>
        <w:t>Correct:</w:t>
      </w:r>
    </w:p>
    <w:p w14:paraId="2C75AF6D" w14:textId="77777777" w:rsidR="00A26296" w:rsidRDefault="00A26296">
      <w:pPr>
        <w:pStyle w:val="Commentaire"/>
      </w:pPr>
      <w:r>
        <w:t>C. Li et al. (2020)</w:t>
      </w:r>
    </w:p>
    <w:p w14:paraId="6394625A" w14:textId="39D7A2AB" w:rsidR="00A26296" w:rsidRDefault="00A26296">
      <w:pPr>
        <w:pStyle w:val="Commentaire"/>
      </w:pPr>
      <w:r>
        <w:t>(C. Li et al., 2020)</w:t>
      </w:r>
    </w:p>
  </w:comment>
  <w:comment w:id="7461" w:author="Robin Matthews" w:date="2021-07-13T15:24:00Z" w:initials="RM">
    <w:p w14:paraId="09B1C3B2" w14:textId="77777777" w:rsidR="00A26296" w:rsidRDefault="00A26296">
      <w:pPr>
        <w:pStyle w:val="Commentaire"/>
      </w:pPr>
      <w:r>
        <w:rPr>
          <w:rStyle w:val="Marquedecommentaire"/>
        </w:rPr>
        <w:annotationRef/>
      </w:r>
      <w:r>
        <w:t>Extra stuff:</w:t>
      </w:r>
    </w:p>
    <w:p w14:paraId="29DDF296" w14:textId="77777777" w:rsidR="00A26296" w:rsidRDefault="00A26296">
      <w:pPr>
        <w:pStyle w:val="Commentaire"/>
      </w:pPr>
      <w:r>
        <w:t xml:space="preserve">(, </w:t>
      </w:r>
    </w:p>
    <w:p w14:paraId="7926F02B" w14:textId="77777777" w:rsidR="00A26296" w:rsidRDefault="00A26296">
      <w:pPr>
        <w:pStyle w:val="Commentaire"/>
      </w:pPr>
    </w:p>
    <w:p w14:paraId="3FF36DC9" w14:textId="77777777" w:rsidR="00A26296" w:rsidRDefault="00A26296">
      <w:pPr>
        <w:pStyle w:val="Commentaire"/>
      </w:pPr>
      <w:r>
        <w:t>Correct:</w:t>
      </w:r>
    </w:p>
    <w:p w14:paraId="1AEB99D4" w14:textId="77777777" w:rsidR="00A26296" w:rsidRDefault="00A26296">
      <w:pPr>
        <w:pStyle w:val="Commentaire"/>
      </w:pPr>
      <w:r>
        <w:t>Jacob et al. (2018)</w:t>
      </w:r>
    </w:p>
    <w:p w14:paraId="1336B1D1" w14:textId="5B79276A" w:rsidR="00A26296" w:rsidRDefault="00A26296">
      <w:pPr>
        <w:pStyle w:val="Commentaire"/>
      </w:pPr>
      <w:r>
        <w:t>(Jacob et al., 2018)</w:t>
      </w:r>
    </w:p>
  </w:comment>
  <w:comment w:id="7463" w:author="Robin Matthews" w:date="2021-07-13T15:24:00Z" w:initials="RM">
    <w:p w14:paraId="3A1D6EFE" w14:textId="77777777" w:rsidR="00A26296" w:rsidRDefault="00A26296">
      <w:pPr>
        <w:pStyle w:val="Commentaire"/>
      </w:pPr>
      <w:r>
        <w:rPr>
          <w:rStyle w:val="Marquedecommentaire"/>
        </w:rPr>
        <w:annotationRef/>
      </w:r>
      <w:r>
        <w:t>Extra stuff:</w:t>
      </w:r>
    </w:p>
    <w:p w14:paraId="78EE0695" w14:textId="77777777" w:rsidR="00A26296" w:rsidRDefault="00A26296">
      <w:pPr>
        <w:pStyle w:val="Commentaire"/>
      </w:pPr>
      <w:r>
        <w:t xml:space="preserve">; </w:t>
      </w:r>
    </w:p>
    <w:p w14:paraId="5C9B09EB" w14:textId="77777777" w:rsidR="00A26296" w:rsidRDefault="00A26296">
      <w:pPr>
        <w:pStyle w:val="Commentaire"/>
      </w:pPr>
    </w:p>
    <w:p w14:paraId="01D77721" w14:textId="77777777" w:rsidR="00A26296" w:rsidRDefault="00A26296">
      <w:pPr>
        <w:pStyle w:val="Commentaire"/>
      </w:pPr>
      <w:r>
        <w:t>Correct:</w:t>
      </w:r>
    </w:p>
    <w:p w14:paraId="2E135538" w14:textId="4201CF9B" w:rsidR="00A26296" w:rsidRDefault="00A26296">
      <w:pPr>
        <w:pStyle w:val="Commentaire"/>
      </w:pPr>
      <w:r>
        <w:t>(Laliberté et al., 2015; Sigmond et al., 2018)</w:t>
      </w:r>
    </w:p>
  </w:comment>
  <w:comment w:id="7464" w:author="Robin Matthews" w:date="2021-07-13T15:24:00Z" w:initials="RM">
    <w:p w14:paraId="3867DB2D" w14:textId="77777777" w:rsidR="00A26296" w:rsidRDefault="00A26296">
      <w:pPr>
        <w:pStyle w:val="Commentaire"/>
      </w:pPr>
      <w:r>
        <w:rPr>
          <w:rStyle w:val="Marquedecommentaire"/>
        </w:rPr>
        <w:annotationRef/>
      </w:r>
      <w:r>
        <w:t>Extra stuff:</w:t>
      </w:r>
    </w:p>
    <w:p w14:paraId="367D5CC8" w14:textId="77777777" w:rsidR="00A26296" w:rsidRDefault="00A26296">
      <w:pPr>
        <w:pStyle w:val="Commentaire"/>
      </w:pPr>
      <w:r>
        <w:t xml:space="preserve">, </w:t>
      </w:r>
    </w:p>
    <w:p w14:paraId="4BDD91B6" w14:textId="77777777" w:rsidR="00A26296" w:rsidRDefault="00A26296">
      <w:pPr>
        <w:pStyle w:val="Commentaire"/>
      </w:pPr>
    </w:p>
    <w:p w14:paraId="41EF9558" w14:textId="77777777" w:rsidR="00A26296" w:rsidRDefault="00A26296">
      <w:pPr>
        <w:pStyle w:val="Commentaire"/>
      </w:pPr>
      <w:r>
        <w:t>Correct:</w:t>
      </w:r>
    </w:p>
    <w:p w14:paraId="1F22FAC2" w14:textId="77777777" w:rsidR="00A26296" w:rsidRDefault="00A26296">
      <w:pPr>
        <w:pStyle w:val="Commentaire"/>
      </w:pPr>
      <w:r>
        <w:t>Dosio and Fischer (2018)</w:t>
      </w:r>
    </w:p>
    <w:p w14:paraId="4B089099" w14:textId="1BFA9D0D" w:rsidR="00A26296" w:rsidRDefault="00A26296">
      <w:pPr>
        <w:pStyle w:val="Commentaire"/>
      </w:pPr>
      <w:r>
        <w:t>(Dosio and Fischer, 2018)</w:t>
      </w:r>
    </w:p>
  </w:comment>
  <w:comment w:id="7465" w:author="Robin Matthews" w:date="2021-07-13T15:24:00Z" w:initials="RM">
    <w:p w14:paraId="195579C8" w14:textId="77777777" w:rsidR="00A26296" w:rsidRDefault="00A26296">
      <w:pPr>
        <w:pStyle w:val="Commentaire"/>
      </w:pPr>
      <w:r>
        <w:rPr>
          <w:rStyle w:val="Marquedecommentaire"/>
        </w:rPr>
        <w:annotationRef/>
      </w:r>
      <w:r>
        <w:t>Extra stuff:</w:t>
      </w:r>
    </w:p>
    <w:p w14:paraId="17C1820A" w14:textId="77777777" w:rsidR="00A26296" w:rsidRDefault="00A26296">
      <w:pPr>
        <w:pStyle w:val="Commentaire"/>
      </w:pPr>
      <w:r>
        <w:t>, )</w:t>
      </w:r>
    </w:p>
    <w:p w14:paraId="0E3B8B42" w14:textId="77777777" w:rsidR="00A26296" w:rsidRDefault="00A26296">
      <w:pPr>
        <w:pStyle w:val="Commentaire"/>
      </w:pPr>
    </w:p>
    <w:p w14:paraId="264F9877" w14:textId="77777777" w:rsidR="00A26296" w:rsidRDefault="00A26296">
      <w:pPr>
        <w:pStyle w:val="Commentaire"/>
      </w:pPr>
      <w:r>
        <w:t>Correct:</w:t>
      </w:r>
    </w:p>
    <w:p w14:paraId="4283B39C" w14:textId="77777777" w:rsidR="00A26296" w:rsidRDefault="00A26296">
      <w:pPr>
        <w:pStyle w:val="Commentaire"/>
      </w:pPr>
      <w:r>
        <w:t>Forzieri et al. (2016)</w:t>
      </w:r>
    </w:p>
    <w:p w14:paraId="372A213B" w14:textId="518E33B9" w:rsidR="00A26296" w:rsidRDefault="00A26296">
      <w:pPr>
        <w:pStyle w:val="Commentaire"/>
      </w:pPr>
      <w:r>
        <w:t>(Forzieri et al., 2016)</w:t>
      </w:r>
    </w:p>
  </w:comment>
  <w:comment w:id="7466" w:author="Robin Matthews" w:date="2021-07-13T15:24:00Z" w:initials="RM">
    <w:p w14:paraId="2E16C19F" w14:textId="77777777" w:rsidR="00A26296" w:rsidRDefault="00A26296">
      <w:pPr>
        <w:pStyle w:val="Commentaire"/>
      </w:pPr>
      <w:r>
        <w:rPr>
          <w:rStyle w:val="Marquedecommentaire"/>
        </w:rPr>
        <w:annotationRef/>
      </w:r>
      <w:r>
        <w:t>Not found:</w:t>
      </w:r>
    </w:p>
    <w:p w14:paraId="608E5502" w14:textId="77777777" w:rsidR="00A26296" w:rsidRDefault="00A26296">
      <w:pPr>
        <w:pStyle w:val="Commentaire"/>
      </w:pPr>
      <w:r>
        <w:t>C. Li et al.</w:t>
      </w:r>
    </w:p>
    <w:p w14:paraId="360B8970" w14:textId="77777777" w:rsidR="00A26296" w:rsidRDefault="00A26296">
      <w:pPr>
        <w:pStyle w:val="Commentaire"/>
      </w:pPr>
    </w:p>
    <w:p w14:paraId="044CE16B" w14:textId="77777777" w:rsidR="00A26296" w:rsidRDefault="00A26296">
      <w:pPr>
        <w:pStyle w:val="Commentaire"/>
      </w:pPr>
      <w:r>
        <w:t>Extra stuff:</w:t>
      </w:r>
    </w:p>
    <w:p w14:paraId="3A3119E7" w14:textId="77777777" w:rsidR="00A26296" w:rsidRDefault="00A26296">
      <w:pPr>
        <w:pStyle w:val="Commentaire"/>
      </w:pPr>
      <w:r>
        <w:t xml:space="preserve">(Li et al., </w:t>
      </w:r>
    </w:p>
    <w:p w14:paraId="1AAFA735" w14:textId="77777777" w:rsidR="00A26296" w:rsidRDefault="00A26296">
      <w:pPr>
        <w:pStyle w:val="Commentaire"/>
      </w:pPr>
    </w:p>
    <w:p w14:paraId="3FADEE27" w14:textId="77777777" w:rsidR="00A26296" w:rsidRDefault="00A26296">
      <w:pPr>
        <w:pStyle w:val="Commentaire"/>
      </w:pPr>
      <w:r>
        <w:t>Correct:</w:t>
      </w:r>
    </w:p>
    <w:p w14:paraId="3394CEDD" w14:textId="77777777" w:rsidR="00A26296" w:rsidRDefault="00A26296">
      <w:pPr>
        <w:pStyle w:val="Commentaire"/>
      </w:pPr>
      <w:r>
        <w:t>C. Li et al. (2020)</w:t>
      </w:r>
    </w:p>
    <w:p w14:paraId="554235D9" w14:textId="6ED0B88B" w:rsidR="00A26296" w:rsidRDefault="00A26296">
      <w:pPr>
        <w:pStyle w:val="Commentaire"/>
      </w:pPr>
      <w:r>
        <w:t>(C. Li et al., 2020)</w:t>
      </w:r>
    </w:p>
  </w:comment>
  <w:comment w:id="7469" w:author="Robin Matthews" w:date="2021-07-13T15:24:00Z" w:initials="RM">
    <w:p w14:paraId="523AABA0" w14:textId="77777777" w:rsidR="00A26296" w:rsidRDefault="00A26296">
      <w:pPr>
        <w:pStyle w:val="Commentaire"/>
      </w:pPr>
      <w:r>
        <w:rPr>
          <w:rStyle w:val="Marquedecommentaire"/>
        </w:rPr>
        <w:annotationRef/>
      </w:r>
      <w:r>
        <w:t>Not found:</w:t>
      </w:r>
    </w:p>
    <w:p w14:paraId="640E6115" w14:textId="77777777" w:rsidR="00A26296" w:rsidRDefault="00A26296">
      <w:pPr>
        <w:pStyle w:val="Commentaire"/>
      </w:pPr>
      <w:r>
        <w:t>C. Li et al.</w:t>
      </w:r>
    </w:p>
    <w:p w14:paraId="5DE5DFC9" w14:textId="77777777" w:rsidR="00A26296" w:rsidRDefault="00A26296">
      <w:pPr>
        <w:pStyle w:val="Commentaire"/>
      </w:pPr>
    </w:p>
    <w:p w14:paraId="2F78E1E4" w14:textId="77777777" w:rsidR="00A26296" w:rsidRDefault="00A26296">
      <w:pPr>
        <w:pStyle w:val="Commentaire"/>
      </w:pPr>
      <w:r>
        <w:t>Extra stuff:</w:t>
      </w:r>
    </w:p>
    <w:p w14:paraId="56408CAB" w14:textId="77777777" w:rsidR="00A26296" w:rsidRDefault="00A26296">
      <w:pPr>
        <w:pStyle w:val="Commentaire"/>
      </w:pPr>
      <w:r>
        <w:t xml:space="preserve">(Li et al., </w:t>
      </w:r>
    </w:p>
    <w:p w14:paraId="01093D1B" w14:textId="77777777" w:rsidR="00A26296" w:rsidRDefault="00A26296">
      <w:pPr>
        <w:pStyle w:val="Commentaire"/>
      </w:pPr>
    </w:p>
    <w:p w14:paraId="10E274EE" w14:textId="77777777" w:rsidR="00A26296" w:rsidRDefault="00A26296">
      <w:pPr>
        <w:pStyle w:val="Commentaire"/>
      </w:pPr>
      <w:r>
        <w:t>Correct:</w:t>
      </w:r>
    </w:p>
    <w:p w14:paraId="282C9869" w14:textId="77777777" w:rsidR="00A26296" w:rsidRDefault="00A26296">
      <w:pPr>
        <w:pStyle w:val="Commentaire"/>
      </w:pPr>
      <w:r>
        <w:t>C. Li et al. (2020)</w:t>
      </w:r>
    </w:p>
    <w:p w14:paraId="4FD5C792" w14:textId="51DFC6F1" w:rsidR="00A26296" w:rsidRDefault="00A26296">
      <w:pPr>
        <w:pStyle w:val="Commentaire"/>
      </w:pPr>
      <w:r>
        <w:t>(C. Li et al., 2020)</w:t>
      </w:r>
    </w:p>
  </w:comment>
  <w:comment w:id="7474" w:author="Robin Matthews" w:date="2021-07-13T15:24:00Z" w:initials="RM">
    <w:p w14:paraId="00E52B45" w14:textId="77777777" w:rsidR="00A26296" w:rsidRDefault="00A26296">
      <w:pPr>
        <w:pStyle w:val="Commentaire"/>
      </w:pPr>
      <w:r>
        <w:rPr>
          <w:rStyle w:val="Marquedecommentaire"/>
        </w:rPr>
        <w:annotationRef/>
      </w:r>
      <w:r>
        <w:t>Extra stuff:</w:t>
      </w:r>
    </w:p>
    <w:p w14:paraId="59E8F14D" w14:textId="77777777" w:rsidR="00A26296" w:rsidRDefault="00A26296">
      <w:pPr>
        <w:pStyle w:val="Commentaire"/>
      </w:pPr>
      <w:r>
        <w:t xml:space="preserve">(, </w:t>
      </w:r>
    </w:p>
    <w:p w14:paraId="772C77F3" w14:textId="77777777" w:rsidR="00A26296" w:rsidRDefault="00A26296">
      <w:pPr>
        <w:pStyle w:val="Commentaire"/>
      </w:pPr>
    </w:p>
    <w:p w14:paraId="7F068346" w14:textId="77777777" w:rsidR="00A26296" w:rsidRDefault="00A26296">
      <w:pPr>
        <w:pStyle w:val="Commentaire"/>
      </w:pPr>
      <w:r>
        <w:t>Correct:</w:t>
      </w:r>
    </w:p>
    <w:p w14:paraId="3706CAD9" w14:textId="77777777" w:rsidR="00A26296" w:rsidRDefault="00A26296">
      <w:pPr>
        <w:pStyle w:val="Commentaire"/>
      </w:pPr>
      <w:r>
        <w:t>Jacob et al. (2018)</w:t>
      </w:r>
    </w:p>
    <w:p w14:paraId="2927AE77" w14:textId="1AA0C458" w:rsidR="00A26296" w:rsidRDefault="00A26296">
      <w:pPr>
        <w:pStyle w:val="Commentaire"/>
      </w:pPr>
      <w:r>
        <w:t>(Jacob et al., 2018)</w:t>
      </w:r>
    </w:p>
  </w:comment>
  <w:comment w:id="7476" w:author="Robin Matthews" w:date="2021-07-13T15:24:00Z" w:initials="RM">
    <w:p w14:paraId="1A66609D" w14:textId="77777777" w:rsidR="00A26296" w:rsidRDefault="00A26296">
      <w:pPr>
        <w:pStyle w:val="Commentaire"/>
      </w:pPr>
      <w:r>
        <w:rPr>
          <w:rStyle w:val="Marquedecommentaire"/>
        </w:rPr>
        <w:annotationRef/>
      </w:r>
      <w:r>
        <w:t>Extra stuff:</w:t>
      </w:r>
    </w:p>
    <w:p w14:paraId="49490CB1" w14:textId="77777777" w:rsidR="00A26296" w:rsidRDefault="00A26296">
      <w:pPr>
        <w:pStyle w:val="Commentaire"/>
      </w:pPr>
      <w:r>
        <w:t xml:space="preserve">; </w:t>
      </w:r>
    </w:p>
    <w:p w14:paraId="3A699EAF" w14:textId="77777777" w:rsidR="00A26296" w:rsidRDefault="00A26296">
      <w:pPr>
        <w:pStyle w:val="Commentaire"/>
      </w:pPr>
    </w:p>
    <w:p w14:paraId="7ECD5C81" w14:textId="77777777" w:rsidR="00A26296" w:rsidRDefault="00A26296">
      <w:pPr>
        <w:pStyle w:val="Commentaire"/>
      </w:pPr>
      <w:r>
        <w:t>Correct:</w:t>
      </w:r>
    </w:p>
    <w:p w14:paraId="7136B8E4" w14:textId="2762AC63" w:rsidR="00A26296" w:rsidRDefault="00A26296">
      <w:pPr>
        <w:pStyle w:val="Commentaire"/>
      </w:pPr>
      <w:r>
        <w:t>(Laliberté et al., 2015; Sigmond et al., 2018)</w:t>
      </w:r>
    </w:p>
  </w:comment>
  <w:comment w:id="7477" w:author="Robin Matthews" w:date="2021-07-13T15:24:00Z" w:initials="RM">
    <w:p w14:paraId="3EB60AC6" w14:textId="77777777" w:rsidR="00A26296" w:rsidRDefault="00A26296">
      <w:pPr>
        <w:pStyle w:val="Commentaire"/>
      </w:pPr>
      <w:r>
        <w:rPr>
          <w:rStyle w:val="Marquedecommentaire"/>
        </w:rPr>
        <w:annotationRef/>
      </w:r>
      <w:r>
        <w:t>Extra stuff:</w:t>
      </w:r>
    </w:p>
    <w:p w14:paraId="624B7AFF" w14:textId="77777777" w:rsidR="00A26296" w:rsidRDefault="00A26296">
      <w:pPr>
        <w:pStyle w:val="Commentaire"/>
      </w:pPr>
      <w:r>
        <w:t xml:space="preserve">, </w:t>
      </w:r>
    </w:p>
    <w:p w14:paraId="7D3875CD" w14:textId="77777777" w:rsidR="00A26296" w:rsidRDefault="00A26296">
      <w:pPr>
        <w:pStyle w:val="Commentaire"/>
      </w:pPr>
    </w:p>
    <w:p w14:paraId="3F221538" w14:textId="77777777" w:rsidR="00A26296" w:rsidRDefault="00A26296">
      <w:pPr>
        <w:pStyle w:val="Commentaire"/>
      </w:pPr>
      <w:r>
        <w:t>Correct:</w:t>
      </w:r>
    </w:p>
    <w:p w14:paraId="7FD85904" w14:textId="77777777" w:rsidR="00A26296" w:rsidRDefault="00A26296">
      <w:pPr>
        <w:pStyle w:val="Commentaire"/>
      </w:pPr>
      <w:r>
        <w:t>Dosio and Fischer (2018)</w:t>
      </w:r>
    </w:p>
    <w:p w14:paraId="654EEE05" w14:textId="29DBFE18" w:rsidR="00A26296" w:rsidRDefault="00A26296">
      <w:pPr>
        <w:pStyle w:val="Commentaire"/>
      </w:pPr>
      <w:r>
        <w:t>(Dosio and Fischer, 2018)</w:t>
      </w:r>
    </w:p>
  </w:comment>
  <w:comment w:id="7478" w:author="Robin Matthews" w:date="2021-07-13T15:24:00Z" w:initials="RM">
    <w:p w14:paraId="2496B961" w14:textId="77777777" w:rsidR="00A26296" w:rsidRDefault="00A26296">
      <w:pPr>
        <w:pStyle w:val="Commentaire"/>
      </w:pPr>
      <w:r>
        <w:rPr>
          <w:rStyle w:val="Marquedecommentaire"/>
        </w:rPr>
        <w:annotationRef/>
      </w:r>
      <w:r>
        <w:t>Extra stuff:</w:t>
      </w:r>
    </w:p>
    <w:p w14:paraId="08F2335C" w14:textId="77777777" w:rsidR="00A26296" w:rsidRDefault="00A26296">
      <w:pPr>
        <w:pStyle w:val="Commentaire"/>
      </w:pPr>
      <w:r>
        <w:t>, )</w:t>
      </w:r>
    </w:p>
    <w:p w14:paraId="464F117C" w14:textId="77777777" w:rsidR="00A26296" w:rsidRDefault="00A26296">
      <w:pPr>
        <w:pStyle w:val="Commentaire"/>
      </w:pPr>
    </w:p>
    <w:p w14:paraId="6113B635" w14:textId="77777777" w:rsidR="00A26296" w:rsidRDefault="00A26296">
      <w:pPr>
        <w:pStyle w:val="Commentaire"/>
      </w:pPr>
      <w:r>
        <w:t>Correct:</w:t>
      </w:r>
    </w:p>
    <w:p w14:paraId="188F4445" w14:textId="77777777" w:rsidR="00A26296" w:rsidRDefault="00A26296">
      <w:pPr>
        <w:pStyle w:val="Commentaire"/>
      </w:pPr>
      <w:r>
        <w:t>Forzieri et al. (2016)</w:t>
      </w:r>
    </w:p>
    <w:p w14:paraId="2413188B" w14:textId="4B3ADB50" w:rsidR="00A26296" w:rsidRDefault="00A26296">
      <w:pPr>
        <w:pStyle w:val="Commentaire"/>
      </w:pPr>
      <w:r>
        <w:t>(Forzieri et al., 2016)</w:t>
      </w:r>
    </w:p>
  </w:comment>
  <w:comment w:id="7479" w:author="Robin Matthews" w:date="2021-07-13T15:24:00Z" w:initials="RM">
    <w:p w14:paraId="20B7CF22" w14:textId="77777777" w:rsidR="00A26296" w:rsidRDefault="00A26296">
      <w:pPr>
        <w:pStyle w:val="Commentaire"/>
      </w:pPr>
      <w:r>
        <w:rPr>
          <w:rStyle w:val="Marquedecommentaire"/>
        </w:rPr>
        <w:annotationRef/>
      </w:r>
      <w:r>
        <w:t>Not found:</w:t>
      </w:r>
    </w:p>
    <w:p w14:paraId="6D6D9435" w14:textId="77777777" w:rsidR="00A26296" w:rsidRDefault="00A26296">
      <w:pPr>
        <w:pStyle w:val="Commentaire"/>
      </w:pPr>
      <w:r>
        <w:t>C. Li et al.</w:t>
      </w:r>
    </w:p>
    <w:p w14:paraId="4726E55B" w14:textId="77777777" w:rsidR="00A26296" w:rsidRDefault="00A26296">
      <w:pPr>
        <w:pStyle w:val="Commentaire"/>
      </w:pPr>
    </w:p>
    <w:p w14:paraId="535530C4" w14:textId="77777777" w:rsidR="00A26296" w:rsidRDefault="00A26296">
      <w:pPr>
        <w:pStyle w:val="Commentaire"/>
      </w:pPr>
      <w:r>
        <w:t>Extra stuff:</w:t>
      </w:r>
    </w:p>
    <w:p w14:paraId="62F99C77" w14:textId="77777777" w:rsidR="00A26296" w:rsidRDefault="00A26296">
      <w:pPr>
        <w:pStyle w:val="Commentaire"/>
      </w:pPr>
      <w:r>
        <w:t xml:space="preserve">(Li et al., </w:t>
      </w:r>
    </w:p>
    <w:p w14:paraId="66B8234D" w14:textId="77777777" w:rsidR="00A26296" w:rsidRDefault="00A26296">
      <w:pPr>
        <w:pStyle w:val="Commentaire"/>
      </w:pPr>
    </w:p>
    <w:p w14:paraId="4B999BE4" w14:textId="77777777" w:rsidR="00A26296" w:rsidRDefault="00A26296">
      <w:pPr>
        <w:pStyle w:val="Commentaire"/>
      </w:pPr>
      <w:r>
        <w:t>Correct:</w:t>
      </w:r>
    </w:p>
    <w:p w14:paraId="5FD3A229" w14:textId="77777777" w:rsidR="00A26296" w:rsidRDefault="00A26296">
      <w:pPr>
        <w:pStyle w:val="Commentaire"/>
      </w:pPr>
      <w:r>
        <w:t>C. Li et al. (2020)</w:t>
      </w:r>
    </w:p>
    <w:p w14:paraId="3638DA2E" w14:textId="5500E000" w:rsidR="00A26296" w:rsidRDefault="00A26296">
      <w:pPr>
        <w:pStyle w:val="Commentaire"/>
      </w:pPr>
      <w:r>
        <w:t>(C. Li et al., 2020)</w:t>
      </w:r>
    </w:p>
  </w:comment>
  <w:comment w:id="7482" w:author="Robin Matthews" w:date="2021-07-13T15:24:00Z" w:initials="RM">
    <w:p w14:paraId="3589C1AA" w14:textId="77777777" w:rsidR="00A26296" w:rsidRDefault="00A26296">
      <w:pPr>
        <w:pStyle w:val="Commentaire"/>
      </w:pPr>
      <w:r>
        <w:rPr>
          <w:rStyle w:val="Marquedecommentaire"/>
        </w:rPr>
        <w:annotationRef/>
      </w:r>
      <w:r>
        <w:t>Not found:</w:t>
      </w:r>
    </w:p>
    <w:p w14:paraId="61472EF0" w14:textId="77777777" w:rsidR="00A26296" w:rsidRDefault="00A26296">
      <w:pPr>
        <w:pStyle w:val="Commentaire"/>
      </w:pPr>
      <w:r>
        <w:t>C. Li et al.</w:t>
      </w:r>
    </w:p>
    <w:p w14:paraId="7C6C405F" w14:textId="77777777" w:rsidR="00A26296" w:rsidRDefault="00A26296">
      <w:pPr>
        <w:pStyle w:val="Commentaire"/>
      </w:pPr>
    </w:p>
    <w:p w14:paraId="5AB4E6D8" w14:textId="77777777" w:rsidR="00A26296" w:rsidRDefault="00A26296">
      <w:pPr>
        <w:pStyle w:val="Commentaire"/>
      </w:pPr>
      <w:r>
        <w:t>Extra stuff:</w:t>
      </w:r>
    </w:p>
    <w:p w14:paraId="136CD6B0" w14:textId="77777777" w:rsidR="00A26296" w:rsidRDefault="00A26296">
      <w:pPr>
        <w:pStyle w:val="Commentaire"/>
      </w:pPr>
      <w:r>
        <w:t xml:space="preserve">(Li et al., </w:t>
      </w:r>
    </w:p>
    <w:p w14:paraId="0D6C94D3" w14:textId="77777777" w:rsidR="00A26296" w:rsidRDefault="00A26296">
      <w:pPr>
        <w:pStyle w:val="Commentaire"/>
      </w:pPr>
    </w:p>
    <w:p w14:paraId="2EAD9839" w14:textId="77777777" w:rsidR="00A26296" w:rsidRDefault="00A26296">
      <w:pPr>
        <w:pStyle w:val="Commentaire"/>
      </w:pPr>
      <w:r>
        <w:t>Correct:</w:t>
      </w:r>
    </w:p>
    <w:p w14:paraId="515B510C" w14:textId="77777777" w:rsidR="00A26296" w:rsidRDefault="00A26296">
      <w:pPr>
        <w:pStyle w:val="Commentaire"/>
      </w:pPr>
      <w:r>
        <w:t>C. Li et al. (2020)</w:t>
      </w:r>
    </w:p>
    <w:p w14:paraId="5B62BAF0" w14:textId="37411094" w:rsidR="00A26296" w:rsidRDefault="00A26296">
      <w:pPr>
        <w:pStyle w:val="Commentaire"/>
      </w:pPr>
      <w:r>
        <w:t>(C. Li et al., 2020)</w:t>
      </w:r>
    </w:p>
  </w:comment>
  <w:comment w:id="7485" w:author="Robin Matthews" w:date="2021-07-13T15:24:00Z" w:initials="RM">
    <w:p w14:paraId="3C292100" w14:textId="77777777" w:rsidR="00A26296" w:rsidRDefault="00A26296">
      <w:pPr>
        <w:pStyle w:val="Commentaire"/>
      </w:pPr>
      <w:r>
        <w:rPr>
          <w:rStyle w:val="Marquedecommentaire"/>
        </w:rPr>
        <w:annotationRef/>
      </w:r>
      <w:r>
        <w:t>Extra stuff:</w:t>
      </w:r>
    </w:p>
    <w:p w14:paraId="0FB5C7C8" w14:textId="77777777" w:rsidR="00A26296" w:rsidRDefault="00A26296">
      <w:pPr>
        <w:pStyle w:val="Commentaire"/>
      </w:pPr>
      <w:r>
        <w:t xml:space="preserve">(, </w:t>
      </w:r>
    </w:p>
    <w:p w14:paraId="51AD65CC" w14:textId="77777777" w:rsidR="00A26296" w:rsidRDefault="00A26296">
      <w:pPr>
        <w:pStyle w:val="Commentaire"/>
      </w:pPr>
    </w:p>
    <w:p w14:paraId="6F31BE0C" w14:textId="77777777" w:rsidR="00A26296" w:rsidRDefault="00A26296">
      <w:pPr>
        <w:pStyle w:val="Commentaire"/>
      </w:pPr>
      <w:r>
        <w:t>Correct:</w:t>
      </w:r>
    </w:p>
    <w:p w14:paraId="666D261E" w14:textId="77777777" w:rsidR="00A26296" w:rsidRDefault="00A26296">
      <w:pPr>
        <w:pStyle w:val="Commentaire"/>
      </w:pPr>
      <w:r>
        <w:t>Jacob et al. (2018)</w:t>
      </w:r>
    </w:p>
    <w:p w14:paraId="050C7C81" w14:textId="045C2984" w:rsidR="00A26296" w:rsidRDefault="00A26296">
      <w:pPr>
        <w:pStyle w:val="Commentaire"/>
      </w:pPr>
      <w:r>
        <w:t>(Jacob et al., 2018)</w:t>
      </w:r>
    </w:p>
  </w:comment>
  <w:comment w:id="7487" w:author="Robin Matthews" w:date="2021-07-13T15:24:00Z" w:initials="RM">
    <w:p w14:paraId="7E7D266A" w14:textId="77777777" w:rsidR="00A26296" w:rsidRDefault="00A26296">
      <w:pPr>
        <w:pStyle w:val="Commentaire"/>
      </w:pPr>
      <w:r>
        <w:rPr>
          <w:rStyle w:val="Marquedecommentaire"/>
        </w:rPr>
        <w:annotationRef/>
      </w:r>
      <w:r>
        <w:t>Extra stuff:</w:t>
      </w:r>
    </w:p>
    <w:p w14:paraId="4CD0CFE2" w14:textId="77777777" w:rsidR="00A26296" w:rsidRDefault="00A26296">
      <w:pPr>
        <w:pStyle w:val="Commentaire"/>
      </w:pPr>
      <w:r>
        <w:t xml:space="preserve">; </w:t>
      </w:r>
    </w:p>
    <w:p w14:paraId="531EDC79" w14:textId="77777777" w:rsidR="00A26296" w:rsidRDefault="00A26296">
      <w:pPr>
        <w:pStyle w:val="Commentaire"/>
      </w:pPr>
    </w:p>
    <w:p w14:paraId="4040EFAB" w14:textId="77777777" w:rsidR="00A26296" w:rsidRDefault="00A26296">
      <w:pPr>
        <w:pStyle w:val="Commentaire"/>
      </w:pPr>
      <w:r>
        <w:t>Correct:</w:t>
      </w:r>
    </w:p>
    <w:p w14:paraId="2E0C3CCC" w14:textId="16375BA6" w:rsidR="00A26296" w:rsidRDefault="00A26296">
      <w:pPr>
        <w:pStyle w:val="Commentaire"/>
      </w:pPr>
      <w:r>
        <w:t>(Laliberté et al., 2015; Sigmond et al., 2018)</w:t>
      </w:r>
    </w:p>
  </w:comment>
  <w:comment w:id="7488" w:author="Robin Matthews" w:date="2021-07-13T15:24:00Z" w:initials="RM">
    <w:p w14:paraId="05756A6B" w14:textId="77777777" w:rsidR="00A26296" w:rsidRDefault="00A26296">
      <w:pPr>
        <w:pStyle w:val="Commentaire"/>
      </w:pPr>
      <w:r>
        <w:rPr>
          <w:rStyle w:val="Marquedecommentaire"/>
        </w:rPr>
        <w:annotationRef/>
      </w:r>
      <w:r>
        <w:t>Extra stuff:</w:t>
      </w:r>
    </w:p>
    <w:p w14:paraId="45B3FBB6" w14:textId="77777777" w:rsidR="00A26296" w:rsidRDefault="00A26296">
      <w:pPr>
        <w:pStyle w:val="Commentaire"/>
      </w:pPr>
      <w:r>
        <w:t xml:space="preserve">, </w:t>
      </w:r>
    </w:p>
    <w:p w14:paraId="4F25C5D8" w14:textId="77777777" w:rsidR="00A26296" w:rsidRDefault="00A26296">
      <w:pPr>
        <w:pStyle w:val="Commentaire"/>
      </w:pPr>
    </w:p>
    <w:p w14:paraId="35055551" w14:textId="77777777" w:rsidR="00A26296" w:rsidRDefault="00A26296">
      <w:pPr>
        <w:pStyle w:val="Commentaire"/>
      </w:pPr>
      <w:r>
        <w:t>Correct:</w:t>
      </w:r>
    </w:p>
    <w:p w14:paraId="24B527DC" w14:textId="77777777" w:rsidR="00A26296" w:rsidRDefault="00A26296">
      <w:pPr>
        <w:pStyle w:val="Commentaire"/>
      </w:pPr>
      <w:r>
        <w:t>Dosio and Fischer (2018)</w:t>
      </w:r>
    </w:p>
    <w:p w14:paraId="76915425" w14:textId="54C6EBD3" w:rsidR="00A26296" w:rsidRDefault="00A26296">
      <w:pPr>
        <w:pStyle w:val="Commentaire"/>
      </w:pPr>
      <w:r>
        <w:t>(Dosio and Fischer, 2018)</w:t>
      </w:r>
    </w:p>
  </w:comment>
  <w:comment w:id="7489" w:author="Robin Matthews" w:date="2021-07-13T15:24:00Z" w:initials="RM">
    <w:p w14:paraId="30E9EB97" w14:textId="77777777" w:rsidR="00A26296" w:rsidRDefault="00A26296">
      <w:pPr>
        <w:pStyle w:val="Commentaire"/>
      </w:pPr>
      <w:r>
        <w:rPr>
          <w:rStyle w:val="Marquedecommentaire"/>
        </w:rPr>
        <w:annotationRef/>
      </w:r>
      <w:r>
        <w:t>Extra stuff:</w:t>
      </w:r>
    </w:p>
    <w:p w14:paraId="2613A418" w14:textId="77777777" w:rsidR="00A26296" w:rsidRDefault="00A26296">
      <w:pPr>
        <w:pStyle w:val="Commentaire"/>
      </w:pPr>
      <w:r>
        <w:t>, )</w:t>
      </w:r>
    </w:p>
    <w:p w14:paraId="1F936FA3" w14:textId="77777777" w:rsidR="00A26296" w:rsidRDefault="00A26296">
      <w:pPr>
        <w:pStyle w:val="Commentaire"/>
      </w:pPr>
    </w:p>
    <w:p w14:paraId="707AAF10" w14:textId="77777777" w:rsidR="00A26296" w:rsidRDefault="00A26296">
      <w:pPr>
        <w:pStyle w:val="Commentaire"/>
      </w:pPr>
      <w:r>
        <w:t>Correct:</w:t>
      </w:r>
    </w:p>
    <w:p w14:paraId="2C082EF2" w14:textId="77777777" w:rsidR="00A26296" w:rsidRDefault="00A26296">
      <w:pPr>
        <w:pStyle w:val="Commentaire"/>
      </w:pPr>
      <w:r>
        <w:t>Forzieri et al. (2016)</w:t>
      </w:r>
    </w:p>
    <w:p w14:paraId="02E2B5AA" w14:textId="50FDBD59" w:rsidR="00A26296" w:rsidRDefault="00A26296">
      <w:pPr>
        <w:pStyle w:val="Commentaire"/>
      </w:pPr>
      <w:r>
        <w:t>(Forzieri et al., 2016)</w:t>
      </w:r>
    </w:p>
  </w:comment>
  <w:comment w:id="7493" w:author="Robin Matthews" w:date="2021-07-13T15:24:00Z" w:initials="RM">
    <w:p w14:paraId="5AD4D707" w14:textId="77777777" w:rsidR="00A26296" w:rsidRDefault="00A26296">
      <w:pPr>
        <w:pStyle w:val="Commentaire"/>
      </w:pPr>
      <w:r>
        <w:rPr>
          <w:rStyle w:val="Marquedecommentaire"/>
        </w:rPr>
        <w:annotationRef/>
      </w:r>
      <w:r>
        <w:t>Not found:</w:t>
      </w:r>
    </w:p>
    <w:p w14:paraId="5EAAA12C" w14:textId="77777777" w:rsidR="00A26296" w:rsidRDefault="00A26296">
      <w:pPr>
        <w:pStyle w:val="Commentaire"/>
      </w:pPr>
      <w:r>
        <w:t>2020b</w:t>
      </w:r>
    </w:p>
    <w:p w14:paraId="448C5023" w14:textId="77777777" w:rsidR="00A26296" w:rsidRDefault="00A26296">
      <w:pPr>
        <w:pStyle w:val="Commentaire"/>
      </w:pPr>
    </w:p>
    <w:p w14:paraId="396002AE" w14:textId="77777777" w:rsidR="00A26296" w:rsidRDefault="00A26296">
      <w:pPr>
        <w:pStyle w:val="Commentaire"/>
      </w:pPr>
      <w:r>
        <w:t>Extra stuff:</w:t>
      </w:r>
    </w:p>
    <w:p w14:paraId="2C368425" w14:textId="77777777" w:rsidR="00A26296" w:rsidRDefault="00A26296">
      <w:pPr>
        <w:pStyle w:val="Commentaire"/>
      </w:pPr>
      <w:r>
        <w:t>(, 2020a)</w:t>
      </w:r>
    </w:p>
    <w:p w14:paraId="1BF7E87F" w14:textId="77777777" w:rsidR="00A26296" w:rsidRDefault="00A26296">
      <w:pPr>
        <w:pStyle w:val="Commentaire"/>
      </w:pPr>
    </w:p>
    <w:p w14:paraId="4311E4E6" w14:textId="77777777" w:rsidR="00A26296" w:rsidRDefault="00A26296">
      <w:pPr>
        <w:pStyle w:val="Commentaire"/>
      </w:pPr>
      <w:r>
        <w:t>Correct:</w:t>
      </w:r>
    </w:p>
    <w:p w14:paraId="7E2DA8C7" w14:textId="77777777" w:rsidR="00A26296" w:rsidRDefault="00A26296">
      <w:pPr>
        <w:pStyle w:val="Commentaire"/>
      </w:pPr>
      <w:r>
        <w:t>Sun et al. (2020b)</w:t>
      </w:r>
    </w:p>
    <w:p w14:paraId="590EF788" w14:textId="38B0E403" w:rsidR="00A26296" w:rsidRDefault="00A26296">
      <w:pPr>
        <w:pStyle w:val="Commentaire"/>
      </w:pPr>
      <w:r>
        <w:t>(Sun et al., 2020b)</w:t>
      </w:r>
    </w:p>
  </w:comment>
  <w:comment w:id="7498" w:author="Robin Matthews" w:date="2021-07-13T15:24:00Z" w:initials="RM">
    <w:p w14:paraId="498D19DB" w14:textId="77777777" w:rsidR="00A26296" w:rsidRDefault="00A26296">
      <w:pPr>
        <w:pStyle w:val="Commentaire"/>
      </w:pPr>
      <w:r>
        <w:rPr>
          <w:rStyle w:val="Marquedecommentaire"/>
        </w:rPr>
        <w:annotationRef/>
      </w:r>
      <w:r>
        <w:t>Not found:</w:t>
      </w:r>
    </w:p>
    <w:p w14:paraId="56020754" w14:textId="77777777" w:rsidR="00A26296" w:rsidRDefault="00A26296">
      <w:pPr>
        <w:pStyle w:val="Commentaire"/>
      </w:pPr>
      <w:r>
        <w:t>C. Li et al.</w:t>
      </w:r>
    </w:p>
    <w:p w14:paraId="7902AC01" w14:textId="77777777" w:rsidR="00A26296" w:rsidRDefault="00A26296">
      <w:pPr>
        <w:pStyle w:val="Commentaire"/>
      </w:pPr>
    </w:p>
    <w:p w14:paraId="31D92F7A" w14:textId="77777777" w:rsidR="00A26296" w:rsidRDefault="00A26296">
      <w:pPr>
        <w:pStyle w:val="Commentaire"/>
      </w:pPr>
      <w:r>
        <w:t>Extra stuff:</w:t>
      </w:r>
    </w:p>
    <w:p w14:paraId="1EE10C01" w14:textId="77777777" w:rsidR="00A26296" w:rsidRDefault="00A26296">
      <w:pPr>
        <w:pStyle w:val="Commentaire"/>
      </w:pPr>
      <w:r>
        <w:t>(Li et al., a)</w:t>
      </w:r>
    </w:p>
    <w:p w14:paraId="2F62CD5D" w14:textId="77777777" w:rsidR="00A26296" w:rsidRDefault="00A26296">
      <w:pPr>
        <w:pStyle w:val="Commentaire"/>
      </w:pPr>
    </w:p>
    <w:p w14:paraId="076AFCBF" w14:textId="77777777" w:rsidR="00A26296" w:rsidRDefault="00A26296">
      <w:pPr>
        <w:pStyle w:val="Commentaire"/>
      </w:pPr>
      <w:r>
        <w:t>Correct:</w:t>
      </w:r>
    </w:p>
    <w:p w14:paraId="711A76EB" w14:textId="77777777" w:rsidR="00A26296" w:rsidRDefault="00A26296">
      <w:pPr>
        <w:pStyle w:val="Commentaire"/>
      </w:pPr>
      <w:r>
        <w:t>C. Li et al. (2020)</w:t>
      </w:r>
    </w:p>
    <w:p w14:paraId="58D728F8" w14:textId="1F50F728" w:rsidR="00A26296" w:rsidRDefault="00A26296">
      <w:pPr>
        <w:pStyle w:val="Commentaire"/>
      </w:pPr>
      <w:r>
        <w:t>(C. Li et al., 2020)</w:t>
      </w:r>
    </w:p>
  </w:comment>
  <w:comment w:id="7501" w:author="Robin Matthews" w:date="2021-07-13T15:24:00Z" w:initials="RM">
    <w:p w14:paraId="46AD8EF1" w14:textId="77777777" w:rsidR="00A26296" w:rsidRDefault="00A26296">
      <w:pPr>
        <w:pStyle w:val="Commentaire"/>
      </w:pPr>
      <w:r>
        <w:rPr>
          <w:rStyle w:val="Marquedecommentaire"/>
        </w:rPr>
        <w:annotationRef/>
      </w:r>
      <w:r>
        <w:t>Not found:</w:t>
      </w:r>
    </w:p>
    <w:p w14:paraId="509EDE89" w14:textId="77777777" w:rsidR="00A26296" w:rsidRDefault="00A26296">
      <w:pPr>
        <w:pStyle w:val="Commentaire"/>
      </w:pPr>
      <w:r>
        <w:t>C. Li et al.</w:t>
      </w:r>
    </w:p>
    <w:p w14:paraId="266619A7" w14:textId="77777777" w:rsidR="00A26296" w:rsidRDefault="00A26296">
      <w:pPr>
        <w:pStyle w:val="Commentaire"/>
      </w:pPr>
    </w:p>
    <w:p w14:paraId="40FB795A" w14:textId="77777777" w:rsidR="00A26296" w:rsidRDefault="00A26296">
      <w:pPr>
        <w:pStyle w:val="Commentaire"/>
      </w:pPr>
      <w:r>
        <w:t>Extra stuff:</w:t>
      </w:r>
    </w:p>
    <w:p w14:paraId="51B65302" w14:textId="77777777" w:rsidR="00A26296" w:rsidRDefault="00A26296">
      <w:pPr>
        <w:pStyle w:val="Commentaire"/>
      </w:pPr>
      <w:r>
        <w:t>(Li et al., a)</w:t>
      </w:r>
    </w:p>
    <w:p w14:paraId="15B8E5CC" w14:textId="77777777" w:rsidR="00A26296" w:rsidRDefault="00A26296">
      <w:pPr>
        <w:pStyle w:val="Commentaire"/>
      </w:pPr>
    </w:p>
    <w:p w14:paraId="4F0E78E8" w14:textId="77777777" w:rsidR="00A26296" w:rsidRDefault="00A26296">
      <w:pPr>
        <w:pStyle w:val="Commentaire"/>
      </w:pPr>
      <w:r>
        <w:t>Correct:</w:t>
      </w:r>
    </w:p>
    <w:p w14:paraId="571F056A" w14:textId="77777777" w:rsidR="00A26296" w:rsidRDefault="00A26296">
      <w:pPr>
        <w:pStyle w:val="Commentaire"/>
      </w:pPr>
      <w:r>
        <w:t>C. Li et al. (2020)</w:t>
      </w:r>
    </w:p>
    <w:p w14:paraId="373D1DF9" w14:textId="5C1F913E" w:rsidR="00A26296" w:rsidRDefault="00A26296">
      <w:pPr>
        <w:pStyle w:val="Commentaire"/>
      </w:pPr>
      <w:r>
        <w:t>(C. Li et al., 2020)</w:t>
      </w:r>
    </w:p>
  </w:comment>
  <w:comment w:id="7504" w:author="Robin Matthews" w:date="2021-07-13T15:24:00Z" w:initials="RM">
    <w:p w14:paraId="5AF56EE2" w14:textId="77777777" w:rsidR="00A26296" w:rsidRDefault="00A26296">
      <w:pPr>
        <w:pStyle w:val="Commentaire"/>
      </w:pPr>
      <w:r>
        <w:rPr>
          <w:rStyle w:val="Marquedecommentaire"/>
        </w:rPr>
        <w:annotationRef/>
      </w:r>
      <w:r>
        <w:t>Not found:</w:t>
      </w:r>
    </w:p>
    <w:p w14:paraId="1B05D3AA" w14:textId="77777777" w:rsidR="00A26296" w:rsidRDefault="00A26296">
      <w:pPr>
        <w:pStyle w:val="Commentaire"/>
      </w:pPr>
      <w:r>
        <w:t>C. Li et al.</w:t>
      </w:r>
    </w:p>
    <w:p w14:paraId="1374B98D" w14:textId="77777777" w:rsidR="00A26296" w:rsidRDefault="00A26296">
      <w:pPr>
        <w:pStyle w:val="Commentaire"/>
      </w:pPr>
    </w:p>
    <w:p w14:paraId="765A873D" w14:textId="77777777" w:rsidR="00A26296" w:rsidRDefault="00A26296">
      <w:pPr>
        <w:pStyle w:val="Commentaire"/>
      </w:pPr>
      <w:r>
        <w:t>Extra stuff:</w:t>
      </w:r>
    </w:p>
    <w:p w14:paraId="36F217E5" w14:textId="77777777" w:rsidR="00A26296" w:rsidRDefault="00A26296">
      <w:pPr>
        <w:pStyle w:val="Commentaire"/>
      </w:pPr>
      <w:r>
        <w:t>(Li et al., a)</w:t>
      </w:r>
    </w:p>
    <w:p w14:paraId="036B150A" w14:textId="77777777" w:rsidR="00A26296" w:rsidRDefault="00A26296">
      <w:pPr>
        <w:pStyle w:val="Commentaire"/>
      </w:pPr>
    </w:p>
    <w:p w14:paraId="738B3166" w14:textId="77777777" w:rsidR="00A26296" w:rsidRDefault="00A26296">
      <w:pPr>
        <w:pStyle w:val="Commentaire"/>
      </w:pPr>
      <w:r>
        <w:t>Correct:</w:t>
      </w:r>
    </w:p>
    <w:p w14:paraId="2F22F0E6" w14:textId="77777777" w:rsidR="00A26296" w:rsidRDefault="00A26296">
      <w:pPr>
        <w:pStyle w:val="Commentaire"/>
      </w:pPr>
      <w:r>
        <w:t>C. Li et al. (2020)</w:t>
      </w:r>
    </w:p>
    <w:p w14:paraId="32A2C389" w14:textId="6A806F09" w:rsidR="00A26296" w:rsidRDefault="00A26296">
      <w:pPr>
        <w:pStyle w:val="Commentaire"/>
      </w:pPr>
      <w:r>
        <w:t>(C. Li et al., 2020)</w:t>
      </w:r>
    </w:p>
  </w:comment>
  <w:comment w:id="7507" w:author="Robin Matthews" w:date="2021-07-13T15:24:00Z" w:initials="RM">
    <w:p w14:paraId="3BBFA338" w14:textId="77777777" w:rsidR="00A26296" w:rsidRDefault="00A26296">
      <w:pPr>
        <w:pStyle w:val="Commentaire"/>
      </w:pPr>
      <w:r>
        <w:rPr>
          <w:rStyle w:val="Marquedecommentaire"/>
        </w:rPr>
        <w:annotationRef/>
      </w:r>
      <w:r>
        <w:t>Not found:</w:t>
      </w:r>
    </w:p>
    <w:p w14:paraId="19159189" w14:textId="77777777" w:rsidR="00A26296" w:rsidRDefault="00A26296">
      <w:pPr>
        <w:pStyle w:val="Commentaire"/>
      </w:pPr>
      <w:r>
        <w:t>C. Li et al.</w:t>
      </w:r>
    </w:p>
    <w:p w14:paraId="34564E7F" w14:textId="77777777" w:rsidR="00A26296" w:rsidRDefault="00A26296">
      <w:pPr>
        <w:pStyle w:val="Commentaire"/>
      </w:pPr>
    </w:p>
    <w:p w14:paraId="30AED8B4" w14:textId="77777777" w:rsidR="00A26296" w:rsidRDefault="00A26296">
      <w:pPr>
        <w:pStyle w:val="Commentaire"/>
      </w:pPr>
      <w:r>
        <w:t>Extra stuff:</w:t>
      </w:r>
    </w:p>
    <w:p w14:paraId="566001F8" w14:textId="77777777" w:rsidR="00A26296" w:rsidRDefault="00A26296">
      <w:pPr>
        <w:pStyle w:val="Commentaire"/>
      </w:pPr>
      <w:r>
        <w:t>(Li et al., a)</w:t>
      </w:r>
    </w:p>
    <w:p w14:paraId="5CA32333" w14:textId="77777777" w:rsidR="00A26296" w:rsidRDefault="00A26296">
      <w:pPr>
        <w:pStyle w:val="Commentaire"/>
      </w:pPr>
    </w:p>
    <w:p w14:paraId="4622A956" w14:textId="77777777" w:rsidR="00A26296" w:rsidRDefault="00A26296">
      <w:pPr>
        <w:pStyle w:val="Commentaire"/>
      </w:pPr>
      <w:r>
        <w:t>Correct:</w:t>
      </w:r>
    </w:p>
    <w:p w14:paraId="06E0355F" w14:textId="77777777" w:rsidR="00A26296" w:rsidRDefault="00A26296">
      <w:pPr>
        <w:pStyle w:val="Commentaire"/>
      </w:pPr>
      <w:r>
        <w:t>C. Li et al. (2020)</w:t>
      </w:r>
    </w:p>
    <w:p w14:paraId="3C3E707A" w14:textId="626C28BE" w:rsidR="00A26296" w:rsidRDefault="00A26296">
      <w:pPr>
        <w:pStyle w:val="Commentaire"/>
      </w:pPr>
      <w:r>
        <w:t>(C. Li et al., 2020)</w:t>
      </w:r>
    </w:p>
  </w:comment>
  <w:comment w:id="7510" w:author="Robin Matthews" w:date="2021-07-13T15:24:00Z" w:initials="RM">
    <w:p w14:paraId="50754DC7" w14:textId="77777777" w:rsidR="00A26296" w:rsidRDefault="00A26296">
      <w:pPr>
        <w:pStyle w:val="Commentaire"/>
      </w:pPr>
      <w:r>
        <w:rPr>
          <w:rStyle w:val="Marquedecommentaire"/>
        </w:rPr>
        <w:annotationRef/>
      </w:r>
      <w:r>
        <w:t>Not found:</w:t>
      </w:r>
    </w:p>
    <w:p w14:paraId="06AB4AEF" w14:textId="77777777" w:rsidR="00A26296" w:rsidRDefault="00A26296">
      <w:pPr>
        <w:pStyle w:val="Commentaire"/>
      </w:pPr>
      <w:r>
        <w:t>C. Li et al.</w:t>
      </w:r>
    </w:p>
    <w:p w14:paraId="18977C54" w14:textId="77777777" w:rsidR="00A26296" w:rsidRDefault="00A26296">
      <w:pPr>
        <w:pStyle w:val="Commentaire"/>
      </w:pPr>
    </w:p>
    <w:p w14:paraId="5D4787DC" w14:textId="77777777" w:rsidR="00A26296" w:rsidRDefault="00A26296">
      <w:pPr>
        <w:pStyle w:val="Commentaire"/>
      </w:pPr>
      <w:r>
        <w:t>Extra stuff:</w:t>
      </w:r>
    </w:p>
    <w:p w14:paraId="0D1071DC" w14:textId="77777777" w:rsidR="00A26296" w:rsidRDefault="00A26296">
      <w:pPr>
        <w:pStyle w:val="Commentaire"/>
      </w:pPr>
      <w:r>
        <w:t>(Li et al., a)</w:t>
      </w:r>
    </w:p>
    <w:p w14:paraId="771D2AB5" w14:textId="77777777" w:rsidR="00A26296" w:rsidRDefault="00A26296">
      <w:pPr>
        <w:pStyle w:val="Commentaire"/>
      </w:pPr>
    </w:p>
    <w:p w14:paraId="4D69F23D" w14:textId="77777777" w:rsidR="00A26296" w:rsidRDefault="00A26296">
      <w:pPr>
        <w:pStyle w:val="Commentaire"/>
      </w:pPr>
      <w:r>
        <w:t>Correct:</w:t>
      </w:r>
    </w:p>
    <w:p w14:paraId="444C3186" w14:textId="77777777" w:rsidR="00A26296" w:rsidRDefault="00A26296">
      <w:pPr>
        <w:pStyle w:val="Commentaire"/>
      </w:pPr>
      <w:r>
        <w:t>C. Li et al. (2020)</w:t>
      </w:r>
    </w:p>
    <w:p w14:paraId="5C845B84" w14:textId="3A14C410" w:rsidR="00A26296" w:rsidRDefault="00A26296">
      <w:pPr>
        <w:pStyle w:val="Commentaire"/>
      </w:pPr>
      <w:r>
        <w:t>(C. Li et al., 2020)</w:t>
      </w:r>
    </w:p>
  </w:comment>
  <w:comment w:id="7513" w:author="Robin Matthews" w:date="2021-07-13T15:24:00Z" w:initials="RM">
    <w:p w14:paraId="1DEC5C71" w14:textId="77777777" w:rsidR="00A26296" w:rsidRDefault="00A26296">
      <w:pPr>
        <w:pStyle w:val="Commentaire"/>
      </w:pPr>
      <w:r>
        <w:rPr>
          <w:rStyle w:val="Marquedecommentaire"/>
        </w:rPr>
        <w:annotationRef/>
      </w:r>
      <w:r>
        <w:t>Not found:</w:t>
      </w:r>
    </w:p>
    <w:p w14:paraId="7CFE27E2" w14:textId="77777777" w:rsidR="00A26296" w:rsidRDefault="00A26296">
      <w:pPr>
        <w:pStyle w:val="Commentaire"/>
      </w:pPr>
      <w:r>
        <w:t>C. Li et al.</w:t>
      </w:r>
    </w:p>
    <w:p w14:paraId="510E7433" w14:textId="77777777" w:rsidR="00A26296" w:rsidRDefault="00A26296">
      <w:pPr>
        <w:pStyle w:val="Commentaire"/>
      </w:pPr>
    </w:p>
    <w:p w14:paraId="5B09819E" w14:textId="77777777" w:rsidR="00A26296" w:rsidRDefault="00A26296">
      <w:pPr>
        <w:pStyle w:val="Commentaire"/>
      </w:pPr>
      <w:r>
        <w:t>Extra stuff:</w:t>
      </w:r>
    </w:p>
    <w:p w14:paraId="2279D9ED" w14:textId="77777777" w:rsidR="00A26296" w:rsidRDefault="00A26296">
      <w:pPr>
        <w:pStyle w:val="Commentaire"/>
      </w:pPr>
      <w:r>
        <w:t>(Li et al., a)</w:t>
      </w:r>
    </w:p>
    <w:p w14:paraId="162661BC" w14:textId="77777777" w:rsidR="00A26296" w:rsidRDefault="00A26296">
      <w:pPr>
        <w:pStyle w:val="Commentaire"/>
      </w:pPr>
    </w:p>
    <w:p w14:paraId="24D3B2F9" w14:textId="77777777" w:rsidR="00A26296" w:rsidRDefault="00A26296">
      <w:pPr>
        <w:pStyle w:val="Commentaire"/>
      </w:pPr>
      <w:r>
        <w:t>Correct:</w:t>
      </w:r>
    </w:p>
    <w:p w14:paraId="6C854EF3" w14:textId="77777777" w:rsidR="00A26296" w:rsidRDefault="00A26296">
      <w:pPr>
        <w:pStyle w:val="Commentaire"/>
      </w:pPr>
      <w:r>
        <w:t>C. Li et al. (2020)</w:t>
      </w:r>
    </w:p>
    <w:p w14:paraId="5333068B" w14:textId="5132AFEB" w:rsidR="00A26296" w:rsidRDefault="00A26296">
      <w:pPr>
        <w:pStyle w:val="Commentaire"/>
      </w:pPr>
      <w:r>
        <w:t>(C. Li et al., 2020)</w:t>
      </w:r>
    </w:p>
  </w:comment>
  <w:comment w:id="7518" w:author="Robin Matthews" w:date="2021-07-13T15:24:00Z" w:initials="RM">
    <w:p w14:paraId="3C91C29E" w14:textId="77777777" w:rsidR="00A26296" w:rsidRDefault="00A26296">
      <w:pPr>
        <w:pStyle w:val="Commentaire"/>
      </w:pPr>
      <w:r>
        <w:rPr>
          <w:rStyle w:val="Marquedecommentaire"/>
        </w:rPr>
        <w:annotationRef/>
      </w:r>
      <w:r>
        <w:t>Not found:</w:t>
      </w:r>
    </w:p>
    <w:p w14:paraId="4A1389B9" w14:textId="77777777" w:rsidR="00A26296" w:rsidRDefault="00A26296">
      <w:pPr>
        <w:pStyle w:val="Commentaire"/>
      </w:pPr>
      <w:r>
        <w:t>2020a</w:t>
      </w:r>
    </w:p>
    <w:p w14:paraId="4B1C75E7" w14:textId="77777777" w:rsidR="00A26296" w:rsidRDefault="00A26296">
      <w:pPr>
        <w:pStyle w:val="Commentaire"/>
      </w:pPr>
    </w:p>
    <w:p w14:paraId="4D1BA409" w14:textId="77777777" w:rsidR="00A26296" w:rsidRDefault="00A26296">
      <w:pPr>
        <w:pStyle w:val="Commentaire"/>
      </w:pPr>
      <w:r>
        <w:t>Extra stuff:</w:t>
      </w:r>
    </w:p>
    <w:p w14:paraId="5CAF8B05" w14:textId="77777777" w:rsidR="00A26296" w:rsidRDefault="00A26296">
      <w:pPr>
        <w:pStyle w:val="Commentaire"/>
      </w:pPr>
      <w:r>
        <w:t>, 2020)</w:t>
      </w:r>
    </w:p>
    <w:p w14:paraId="0995C751" w14:textId="77777777" w:rsidR="00A26296" w:rsidRDefault="00A26296">
      <w:pPr>
        <w:pStyle w:val="Commentaire"/>
      </w:pPr>
    </w:p>
    <w:p w14:paraId="37AB3F03" w14:textId="77777777" w:rsidR="00A26296" w:rsidRDefault="00A26296">
      <w:pPr>
        <w:pStyle w:val="Commentaire"/>
      </w:pPr>
      <w:r>
        <w:t>Correct:</w:t>
      </w:r>
    </w:p>
    <w:p w14:paraId="0A984268" w14:textId="77777777" w:rsidR="00A26296" w:rsidRDefault="00A26296">
      <w:pPr>
        <w:pStyle w:val="Commentaire"/>
      </w:pPr>
      <w:r>
        <w:t>Peña-Angulo et al. (2020a)</w:t>
      </w:r>
    </w:p>
    <w:p w14:paraId="171E97EF" w14:textId="0E384309" w:rsidR="00A26296" w:rsidRDefault="00A26296">
      <w:pPr>
        <w:pStyle w:val="Commentaire"/>
      </w:pPr>
      <w:r>
        <w:t>(Peña-Angulo et al., 2020a)</w:t>
      </w:r>
    </w:p>
  </w:comment>
  <w:comment w:id="7524" w:author="Robin Matthews" w:date="2021-07-13T15:25:00Z" w:initials="RM">
    <w:p w14:paraId="6F0DCF47" w14:textId="77777777" w:rsidR="00A26296" w:rsidRDefault="00A26296">
      <w:pPr>
        <w:pStyle w:val="Commentaire"/>
      </w:pPr>
      <w:r>
        <w:rPr>
          <w:rStyle w:val="Marquedecommentaire"/>
        </w:rPr>
        <w:annotationRef/>
      </w:r>
      <w:r>
        <w:t>Not found:</w:t>
      </w:r>
    </w:p>
    <w:p w14:paraId="47BD1C5E" w14:textId="77777777" w:rsidR="00A26296" w:rsidRDefault="00A26296">
      <w:pPr>
        <w:pStyle w:val="Commentaire"/>
      </w:pPr>
      <w:r>
        <w:t>C. Li et al.</w:t>
      </w:r>
    </w:p>
    <w:p w14:paraId="4B1AADDF" w14:textId="77777777" w:rsidR="00A26296" w:rsidRDefault="00A26296">
      <w:pPr>
        <w:pStyle w:val="Commentaire"/>
      </w:pPr>
    </w:p>
    <w:p w14:paraId="168DFC8F" w14:textId="77777777" w:rsidR="00A26296" w:rsidRDefault="00A26296">
      <w:pPr>
        <w:pStyle w:val="Commentaire"/>
      </w:pPr>
      <w:r>
        <w:t>Extra stuff:</w:t>
      </w:r>
    </w:p>
    <w:p w14:paraId="1565AF76" w14:textId="77777777" w:rsidR="00A26296" w:rsidRDefault="00A26296">
      <w:pPr>
        <w:pStyle w:val="Commentaire"/>
      </w:pPr>
      <w:r>
        <w:t xml:space="preserve">(Li et al., </w:t>
      </w:r>
    </w:p>
    <w:p w14:paraId="67DB8116" w14:textId="77777777" w:rsidR="00A26296" w:rsidRDefault="00A26296">
      <w:pPr>
        <w:pStyle w:val="Commentaire"/>
      </w:pPr>
    </w:p>
    <w:p w14:paraId="3228487F" w14:textId="77777777" w:rsidR="00A26296" w:rsidRDefault="00A26296">
      <w:pPr>
        <w:pStyle w:val="Commentaire"/>
      </w:pPr>
      <w:r>
        <w:t>Correct:</w:t>
      </w:r>
    </w:p>
    <w:p w14:paraId="040D3A80" w14:textId="77777777" w:rsidR="00A26296" w:rsidRDefault="00A26296">
      <w:pPr>
        <w:pStyle w:val="Commentaire"/>
      </w:pPr>
      <w:r>
        <w:t>C. Li et al. (2020)</w:t>
      </w:r>
    </w:p>
    <w:p w14:paraId="787FE862" w14:textId="0A8A0237" w:rsidR="00A26296" w:rsidRDefault="00A26296">
      <w:pPr>
        <w:pStyle w:val="Commentaire"/>
      </w:pPr>
      <w:r>
        <w:t>(C. Li et al., 2020)</w:t>
      </w:r>
    </w:p>
  </w:comment>
  <w:comment w:id="7529" w:author="Robin Matthews" w:date="2021-07-13T15:25:00Z" w:initials="RM">
    <w:p w14:paraId="7119513A" w14:textId="77777777" w:rsidR="00A26296" w:rsidRDefault="00A26296">
      <w:pPr>
        <w:pStyle w:val="Commentaire"/>
      </w:pPr>
      <w:r>
        <w:rPr>
          <w:rStyle w:val="Marquedecommentaire"/>
        </w:rPr>
        <w:annotationRef/>
      </w:r>
      <w:r>
        <w:t>Not found:</w:t>
      </w:r>
    </w:p>
    <w:p w14:paraId="13C75964" w14:textId="77777777" w:rsidR="00A26296" w:rsidRDefault="00A26296">
      <w:pPr>
        <w:pStyle w:val="Commentaire"/>
      </w:pPr>
      <w:r>
        <w:t>C. Li et al.</w:t>
      </w:r>
    </w:p>
    <w:p w14:paraId="2CDE13F5" w14:textId="77777777" w:rsidR="00A26296" w:rsidRDefault="00A26296">
      <w:pPr>
        <w:pStyle w:val="Commentaire"/>
      </w:pPr>
    </w:p>
    <w:p w14:paraId="2E915D94" w14:textId="77777777" w:rsidR="00A26296" w:rsidRDefault="00A26296">
      <w:pPr>
        <w:pStyle w:val="Commentaire"/>
      </w:pPr>
      <w:r>
        <w:t>Extra stuff:</w:t>
      </w:r>
    </w:p>
    <w:p w14:paraId="6E0623BD" w14:textId="77777777" w:rsidR="00A26296" w:rsidRDefault="00A26296">
      <w:pPr>
        <w:pStyle w:val="Commentaire"/>
      </w:pPr>
      <w:r>
        <w:t>(Li et al., a)</w:t>
      </w:r>
    </w:p>
    <w:p w14:paraId="1FC39A8A" w14:textId="77777777" w:rsidR="00A26296" w:rsidRDefault="00A26296">
      <w:pPr>
        <w:pStyle w:val="Commentaire"/>
      </w:pPr>
    </w:p>
    <w:p w14:paraId="2BCD83E1" w14:textId="77777777" w:rsidR="00A26296" w:rsidRDefault="00A26296">
      <w:pPr>
        <w:pStyle w:val="Commentaire"/>
      </w:pPr>
      <w:r>
        <w:t>Correct:</w:t>
      </w:r>
    </w:p>
    <w:p w14:paraId="3ACCBF4F" w14:textId="77777777" w:rsidR="00A26296" w:rsidRDefault="00A26296">
      <w:pPr>
        <w:pStyle w:val="Commentaire"/>
      </w:pPr>
      <w:r>
        <w:t>C. Li et al. (2020)</w:t>
      </w:r>
    </w:p>
    <w:p w14:paraId="67E9C48F" w14:textId="5BD3FC4F" w:rsidR="00A26296" w:rsidRDefault="00A26296">
      <w:pPr>
        <w:pStyle w:val="Commentaire"/>
      </w:pPr>
      <w:r>
        <w:t>(C. Li et al., 2020)</w:t>
      </w:r>
    </w:p>
  </w:comment>
  <w:comment w:id="7532" w:author="Robin Matthews" w:date="2021-07-13T15:25:00Z" w:initials="RM">
    <w:p w14:paraId="5327DB85" w14:textId="77777777" w:rsidR="00A26296" w:rsidRDefault="00A26296">
      <w:pPr>
        <w:pStyle w:val="Commentaire"/>
      </w:pPr>
      <w:r>
        <w:rPr>
          <w:rStyle w:val="Marquedecommentaire"/>
        </w:rPr>
        <w:annotationRef/>
      </w:r>
      <w:r>
        <w:t>Not found:</w:t>
      </w:r>
    </w:p>
    <w:p w14:paraId="7038049B" w14:textId="77777777" w:rsidR="00A26296" w:rsidRDefault="00A26296">
      <w:pPr>
        <w:pStyle w:val="Commentaire"/>
      </w:pPr>
      <w:r>
        <w:t>C. Li et al.</w:t>
      </w:r>
    </w:p>
    <w:p w14:paraId="480329B9" w14:textId="77777777" w:rsidR="00A26296" w:rsidRDefault="00A26296">
      <w:pPr>
        <w:pStyle w:val="Commentaire"/>
      </w:pPr>
    </w:p>
    <w:p w14:paraId="75165943" w14:textId="77777777" w:rsidR="00A26296" w:rsidRDefault="00A26296">
      <w:pPr>
        <w:pStyle w:val="Commentaire"/>
      </w:pPr>
      <w:r>
        <w:t>Extra stuff:</w:t>
      </w:r>
    </w:p>
    <w:p w14:paraId="315D1EC4" w14:textId="77777777" w:rsidR="00A26296" w:rsidRDefault="00A26296">
      <w:pPr>
        <w:pStyle w:val="Commentaire"/>
      </w:pPr>
      <w:r>
        <w:t xml:space="preserve">(Li et al., </w:t>
      </w:r>
    </w:p>
    <w:p w14:paraId="20B63F53" w14:textId="77777777" w:rsidR="00A26296" w:rsidRDefault="00A26296">
      <w:pPr>
        <w:pStyle w:val="Commentaire"/>
      </w:pPr>
    </w:p>
    <w:p w14:paraId="6FFE2783" w14:textId="77777777" w:rsidR="00A26296" w:rsidRDefault="00A26296">
      <w:pPr>
        <w:pStyle w:val="Commentaire"/>
      </w:pPr>
      <w:r>
        <w:t>Correct:</w:t>
      </w:r>
    </w:p>
    <w:p w14:paraId="77E75DA1" w14:textId="77777777" w:rsidR="00A26296" w:rsidRDefault="00A26296">
      <w:pPr>
        <w:pStyle w:val="Commentaire"/>
      </w:pPr>
      <w:r>
        <w:t>C. Li et al. (2020)</w:t>
      </w:r>
    </w:p>
    <w:p w14:paraId="171DAE8D" w14:textId="01FFDAA2" w:rsidR="00A26296" w:rsidRDefault="00A26296">
      <w:pPr>
        <w:pStyle w:val="Commentaire"/>
      </w:pPr>
      <w:r>
        <w:t>(C. Li et al., 2020)</w:t>
      </w:r>
    </w:p>
  </w:comment>
  <w:comment w:id="7535" w:author="Robin Matthews" w:date="2021-07-13T15:25:00Z" w:initials="RM">
    <w:p w14:paraId="15D08DB5" w14:textId="77777777" w:rsidR="00A26296" w:rsidRDefault="00A26296">
      <w:pPr>
        <w:pStyle w:val="Commentaire"/>
      </w:pPr>
      <w:r>
        <w:rPr>
          <w:rStyle w:val="Marquedecommentaire"/>
        </w:rPr>
        <w:annotationRef/>
      </w:r>
      <w:r>
        <w:t>Not found:</w:t>
      </w:r>
    </w:p>
    <w:p w14:paraId="2E1E8073" w14:textId="77777777" w:rsidR="00A26296" w:rsidRDefault="00A26296">
      <w:pPr>
        <w:pStyle w:val="Commentaire"/>
      </w:pPr>
      <w:r>
        <w:t>C. Li et al.</w:t>
      </w:r>
    </w:p>
    <w:p w14:paraId="275A97CC" w14:textId="77777777" w:rsidR="00A26296" w:rsidRDefault="00A26296">
      <w:pPr>
        <w:pStyle w:val="Commentaire"/>
      </w:pPr>
    </w:p>
    <w:p w14:paraId="575BA4A9" w14:textId="77777777" w:rsidR="00A26296" w:rsidRDefault="00A26296">
      <w:pPr>
        <w:pStyle w:val="Commentaire"/>
      </w:pPr>
      <w:r>
        <w:t>Extra stuff:</w:t>
      </w:r>
    </w:p>
    <w:p w14:paraId="42053A4A" w14:textId="77777777" w:rsidR="00A26296" w:rsidRDefault="00A26296">
      <w:pPr>
        <w:pStyle w:val="Commentaire"/>
      </w:pPr>
      <w:r>
        <w:t>(Li et al., a)</w:t>
      </w:r>
    </w:p>
    <w:p w14:paraId="7A33302F" w14:textId="77777777" w:rsidR="00A26296" w:rsidRDefault="00A26296">
      <w:pPr>
        <w:pStyle w:val="Commentaire"/>
      </w:pPr>
    </w:p>
    <w:p w14:paraId="767CF1BA" w14:textId="77777777" w:rsidR="00A26296" w:rsidRDefault="00A26296">
      <w:pPr>
        <w:pStyle w:val="Commentaire"/>
      </w:pPr>
      <w:r>
        <w:t>Correct:</w:t>
      </w:r>
    </w:p>
    <w:p w14:paraId="1FDE9133" w14:textId="77777777" w:rsidR="00A26296" w:rsidRDefault="00A26296">
      <w:pPr>
        <w:pStyle w:val="Commentaire"/>
      </w:pPr>
      <w:r>
        <w:t>C. Li et al. (2020)</w:t>
      </w:r>
    </w:p>
    <w:p w14:paraId="619B6CEB" w14:textId="3875053B" w:rsidR="00A26296" w:rsidRDefault="00A26296">
      <w:pPr>
        <w:pStyle w:val="Commentaire"/>
      </w:pPr>
      <w:r>
        <w:t>(C. Li et al., 2020)</w:t>
      </w:r>
    </w:p>
  </w:comment>
  <w:comment w:id="7538" w:author="Robin Matthews" w:date="2021-07-13T15:25:00Z" w:initials="RM">
    <w:p w14:paraId="7EBE4372" w14:textId="77777777" w:rsidR="00A26296" w:rsidRDefault="00A26296">
      <w:pPr>
        <w:pStyle w:val="Commentaire"/>
      </w:pPr>
      <w:r>
        <w:rPr>
          <w:rStyle w:val="Marquedecommentaire"/>
        </w:rPr>
        <w:annotationRef/>
      </w:r>
      <w:r>
        <w:t>Not found:</w:t>
      </w:r>
    </w:p>
    <w:p w14:paraId="60CB0098" w14:textId="77777777" w:rsidR="00A26296" w:rsidRDefault="00A26296">
      <w:pPr>
        <w:pStyle w:val="Commentaire"/>
      </w:pPr>
      <w:r>
        <w:t>C. Li et al.</w:t>
      </w:r>
    </w:p>
    <w:p w14:paraId="219113DF" w14:textId="77777777" w:rsidR="00A26296" w:rsidRDefault="00A26296">
      <w:pPr>
        <w:pStyle w:val="Commentaire"/>
      </w:pPr>
    </w:p>
    <w:p w14:paraId="774EB20D" w14:textId="77777777" w:rsidR="00A26296" w:rsidRDefault="00A26296">
      <w:pPr>
        <w:pStyle w:val="Commentaire"/>
      </w:pPr>
      <w:r>
        <w:t>Extra stuff:</w:t>
      </w:r>
    </w:p>
    <w:p w14:paraId="3BBB220D" w14:textId="77777777" w:rsidR="00A26296" w:rsidRDefault="00A26296">
      <w:pPr>
        <w:pStyle w:val="Commentaire"/>
      </w:pPr>
      <w:r>
        <w:t xml:space="preserve">(Li et al., </w:t>
      </w:r>
    </w:p>
    <w:p w14:paraId="0AB5F7D0" w14:textId="77777777" w:rsidR="00A26296" w:rsidRDefault="00A26296">
      <w:pPr>
        <w:pStyle w:val="Commentaire"/>
      </w:pPr>
    </w:p>
    <w:p w14:paraId="04D9B440" w14:textId="77777777" w:rsidR="00A26296" w:rsidRDefault="00A26296">
      <w:pPr>
        <w:pStyle w:val="Commentaire"/>
      </w:pPr>
      <w:r>
        <w:t>Correct:</w:t>
      </w:r>
    </w:p>
    <w:p w14:paraId="16691A3B" w14:textId="77777777" w:rsidR="00A26296" w:rsidRDefault="00A26296">
      <w:pPr>
        <w:pStyle w:val="Commentaire"/>
      </w:pPr>
      <w:r>
        <w:t>C. Li et al. (2020)</w:t>
      </w:r>
    </w:p>
    <w:p w14:paraId="514B7372" w14:textId="591FFDD8" w:rsidR="00A26296" w:rsidRDefault="00A26296">
      <w:pPr>
        <w:pStyle w:val="Commentaire"/>
      </w:pPr>
      <w:r>
        <w:t>(C. Li et al., 2020)</w:t>
      </w:r>
    </w:p>
  </w:comment>
  <w:comment w:id="7541" w:author="Robin Matthews" w:date="2021-07-13T15:25:00Z" w:initials="RM">
    <w:p w14:paraId="0AA20397" w14:textId="77777777" w:rsidR="00A26296" w:rsidRDefault="00A26296">
      <w:pPr>
        <w:pStyle w:val="Commentaire"/>
      </w:pPr>
      <w:r>
        <w:rPr>
          <w:rStyle w:val="Marquedecommentaire"/>
        </w:rPr>
        <w:annotationRef/>
      </w:r>
      <w:r>
        <w:t>Not found:</w:t>
      </w:r>
    </w:p>
    <w:p w14:paraId="65A1E6C4" w14:textId="77777777" w:rsidR="00A26296" w:rsidRDefault="00A26296">
      <w:pPr>
        <w:pStyle w:val="Commentaire"/>
      </w:pPr>
      <w:r>
        <w:t>C. Li et al.</w:t>
      </w:r>
    </w:p>
    <w:p w14:paraId="3027A4B9" w14:textId="77777777" w:rsidR="00A26296" w:rsidRDefault="00A26296">
      <w:pPr>
        <w:pStyle w:val="Commentaire"/>
      </w:pPr>
    </w:p>
    <w:p w14:paraId="6B22C7F0" w14:textId="77777777" w:rsidR="00A26296" w:rsidRDefault="00A26296">
      <w:pPr>
        <w:pStyle w:val="Commentaire"/>
      </w:pPr>
      <w:r>
        <w:t>Extra stuff:</w:t>
      </w:r>
    </w:p>
    <w:p w14:paraId="02DA5E53" w14:textId="77777777" w:rsidR="00A26296" w:rsidRDefault="00A26296">
      <w:pPr>
        <w:pStyle w:val="Commentaire"/>
      </w:pPr>
      <w:r>
        <w:t>(Li et al., a)</w:t>
      </w:r>
    </w:p>
    <w:p w14:paraId="434A2E92" w14:textId="77777777" w:rsidR="00A26296" w:rsidRDefault="00A26296">
      <w:pPr>
        <w:pStyle w:val="Commentaire"/>
      </w:pPr>
    </w:p>
    <w:p w14:paraId="09CA3758" w14:textId="77777777" w:rsidR="00A26296" w:rsidRDefault="00A26296">
      <w:pPr>
        <w:pStyle w:val="Commentaire"/>
      </w:pPr>
      <w:r>
        <w:t>Correct:</w:t>
      </w:r>
    </w:p>
    <w:p w14:paraId="50243B3D" w14:textId="77777777" w:rsidR="00A26296" w:rsidRDefault="00A26296">
      <w:pPr>
        <w:pStyle w:val="Commentaire"/>
      </w:pPr>
      <w:r>
        <w:t>C. Li et al. (2020)</w:t>
      </w:r>
    </w:p>
    <w:p w14:paraId="37B6A125" w14:textId="1901734C" w:rsidR="00A26296" w:rsidRDefault="00A26296">
      <w:pPr>
        <w:pStyle w:val="Commentaire"/>
      </w:pPr>
      <w:r>
        <w:t>(C. Li et al., 2020)</w:t>
      </w:r>
    </w:p>
  </w:comment>
  <w:comment w:id="7548" w:author="Robin Matthews" w:date="2021-07-13T15:25:00Z" w:initials="RM">
    <w:p w14:paraId="2D2D103D" w14:textId="77777777" w:rsidR="00A26296" w:rsidRDefault="00A26296">
      <w:pPr>
        <w:pStyle w:val="Commentaire"/>
      </w:pPr>
      <w:r>
        <w:rPr>
          <w:rStyle w:val="Marquedecommentaire"/>
        </w:rPr>
        <w:annotationRef/>
      </w:r>
      <w:r>
        <w:t>Not found:</w:t>
      </w:r>
    </w:p>
    <w:p w14:paraId="5ED0B722" w14:textId="77777777" w:rsidR="00A26296" w:rsidRDefault="00A26296">
      <w:pPr>
        <w:pStyle w:val="Commentaire"/>
      </w:pPr>
      <w:r>
        <w:t>2020b</w:t>
      </w:r>
    </w:p>
    <w:p w14:paraId="2EDE4730" w14:textId="77777777" w:rsidR="00A26296" w:rsidRDefault="00A26296">
      <w:pPr>
        <w:pStyle w:val="Commentaire"/>
      </w:pPr>
    </w:p>
    <w:p w14:paraId="470CC057" w14:textId="77777777" w:rsidR="00A26296" w:rsidRDefault="00A26296">
      <w:pPr>
        <w:pStyle w:val="Commentaire"/>
      </w:pPr>
      <w:r>
        <w:t>Extra stuff:</w:t>
      </w:r>
    </w:p>
    <w:p w14:paraId="3F7E2CA1" w14:textId="77777777" w:rsidR="00A26296" w:rsidRDefault="00A26296">
      <w:pPr>
        <w:pStyle w:val="Commentaire"/>
      </w:pPr>
      <w:r>
        <w:t>(, 2020</w:t>
      </w:r>
    </w:p>
    <w:p w14:paraId="463CC833" w14:textId="77777777" w:rsidR="00A26296" w:rsidRDefault="00A26296">
      <w:pPr>
        <w:pStyle w:val="Commentaire"/>
      </w:pPr>
    </w:p>
    <w:p w14:paraId="3B0345EA" w14:textId="77777777" w:rsidR="00A26296" w:rsidRDefault="00A26296">
      <w:pPr>
        <w:pStyle w:val="Commentaire"/>
      </w:pPr>
      <w:r>
        <w:t>Correct:</w:t>
      </w:r>
    </w:p>
    <w:p w14:paraId="5188F460" w14:textId="77777777" w:rsidR="00A26296" w:rsidRDefault="00A26296">
      <w:pPr>
        <w:pStyle w:val="Commentaire"/>
      </w:pPr>
      <w:r>
        <w:t>Sun et al. (2020b)</w:t>
      </w:r>
    </w:p>
    <w:p w14:paraId="0D8C143A" w14:textId="0E13EDD4" w:rsidR="00A26296" w:rsidRDefault="00A26296">
      <w:pPr>
        <w:pStyle w:val="Commentaire"/>
      </w:pPr>
      <w:r>
        <w:t>(Sun et al., 2020b)</w:t>
      </w:r>
    </w:p>
  </w:comment>
  <w:comment w:id="7550" w:author="Robin Matthews" w:date="2021-07-13T15:25:00Z" w:initials="RM">
    <w:p w14:paraId="1E214AF7" w14:textId="77777777" w:rsidR="00A26296" w:rsidRDefault="00A26296">
      <w:pPr>
        <w:pStyle w:val="Commentaire"/>
      </w:pPr>
      <w:r>
        <w:rPr>
          <w:rStyle w:val="Marquedecommentaire"/>
        </w:rPr>
        <w:annotationRef/>
      </w:r>
      <w:r>
        <w:t>Extra stuff:</w:t>
      </w:r>
    </w:p>
    <w:p w14:paraId="4E9D7D3A" w14:textId="77777777" w:rsidR="00A26296" w:rsidRDefault="00A26296">
      <w:pPr>
        <w:pStyle w:val="Commentaire"/>
      </w:pPr>
      <w:r>
        <w:t xml:space="preserve">, </w:t>
      </w:r>
    </w:p>
    <w:p w14:paraId="68B3A931" w14:textId="77777777" w:rsidR="00A26296" w:rsidRDefault="00A26296">
      <w:pPr>
        <w:pStyle w:val="Commentaire"/>
      </w:pPr>
    </w:p>
    <w:p w14:paraId="623F501C" w14:textId="77777777" w:rsidR="00A26296" w:rsidRDefault="00A26296">
      <w:pPr>
        <w:pStyle w:val="Commentaire"/>
      </w:pPr>
      <w:r>
        <w:t>Correct:</w:t>
      </w:r>
    </w:p>
    <w:p w14:paraId="0A50AAD1" w14:textId="77777777" w:rsidR="00A26296" w:rsidRDefault="00A26296">
      <w:pPr>
        <w:pStyle w:val="Commentaire"/>
      </w:pPr>
      <w:r>
        <w:t>Dunn et al. (2020)</w:t>
      </w:r>
    </w:p>
    <w:p w14:paraId="404B9EAD" w14:textId="53B5C933" w:rsidR="00A26296" w:rsidRDefault="00A26296">
      <w:pPr>
        <w:pStyle w:val="Commentaire"/>
      </w:pPr>
      <w:r>
        <w:t>(Dunn et al., 2020)</w:t>
      </w:r>
    </w:p>
  </w:comment>
  <w:comment w:id="7551" w:author="Robin Matthews" w:date="2021-07-13T15:25:00Z" w:initials="RM">
    <w:p w14:paraId="12FB7662" w14:textId="77777777" w:rsidR="00A26296" w:rsidRDefault="00A26296">
      <w:pPr>
        <w:pStyle w:val="Commentaire"/>
      </w:pPr>
      <w:r>
        <w:rPr>
          <w:rStyle w:val="Marquedecommentaire"/>
        </w:rPr>
        <w:annotationRef/>
      </w:r>
      <w:r>
        <w:t>Extra stuff:</w:t>
      </w:r>
    </w:p>
    <w:p w14:paraId="2013C1F8" w14:textId="77777777" w:rsidR="00A26296" w:rsidRDefault="00A26296">
      <w:pPr>
        <w:pStyle w:val="Commentaire"/>
      </w:pPr>
      <w:r>
        <w:t xml:space="preserve"> , </w:t>
      </w:r>
    </w:p>
    <w:p w14:paraId="29B9A5EF" w14:textId="77777777" w:rsidR="00A26296" w:rsidRDefault="00A26296">
      <w:pPr>
        <w:pStyle w:val="Commentaire"/>
      </w:pPr>
    </w:p>
    <w:p w14:paraId="1E50C0B6" w14:textId="77777777" w:rsidR="00A26296" w:rsidRDefault="00A26296">
      <w:pPr>
        <w:pStyle w:val="Commentaire"/>
      </w:pPr>
      <w:r>
        <w:t>Correct:</w:t>
      </w:r>
    </w:p>
    <w:p w14:paraId="174959E8" w14:textId="77777777" w:rsidR="00A26296" w:rsidRDefault="00A26296">
      <w:pPr>
        <w:pStyle w:val="Commentaire"/>
      </w:pPr>
      <w:r>
        <w:t>Casanueva et al. (2014)</w:t>
      </w:r>
    </w:p>
    <w:p w14:paraId="026D9B85" w14:textId="740AC543" w:rsidR="00A26296" w:rsidRDefault="00A26296">
      <w:pPr>
        <w:pStyle w:val="Commentaire"/>
      </w:pPr>
      <w:r>
        <w:t>(Casanueva et al., 2014)</w:t>
      </w:r>
    </w:p>
  </w:comment>
  <w:comment w:id="7552" w:author="Robin Matthews" w:date="2021-07-13T15:25:00Z" w:initials="RM">
    <w:p w14:paraId="65AFD0D2" w14:textId="77777777" w:rsidR="00A26296" w:rsidRDefault="00A26296">
      <w:pPr>
        <w:pStyle w:val="Commentaire"/>
      </w:pPr>
      <w:r>
        <w:rPr>
          <w:rStyle w:val="Marquedecommentaire"/>
        </w:rPr>
        <w:annotationRef/>
      </w:r>
      <w:r>
        <w:t>Extra stuff:</w:t>
      </w:r>
    </w:p>
    <w:p w14:paraId="6510F9B5" w14:textId="77777777" w:rsidR="00A26296" w:rsidRDefault="00A26296">
      <w:pPr>
        <w:pStyle w:val="Commentaire"/>
      </w:pPr>
      <w:r>
        <w:t xml:space="preserve">, </w:t>
      </w:r>
    </w:p>
    <w:p w14:paraId="117F869E" w14:textId="77777777" w:rsidR="00A26296" w:rsidRDefault="00A26296">
      <w:pPr>
        <w:pStyle w:val="Commentaire"/>
      </w:pPr>
    </w:p>
    <w:p w14:paraId="3B5A318C" w14:textId="77777777" w:rsidR="00A26296" w:rsidRDefault="00A26296">
      <w:pPr>
        <w:pStyle w:val="Commentaire"/>
      </w:pPr>
      <w:r>
        <w:t>Correct:</w:t>
      </w:r>
    </w:p>
    <w:p w14:paraId="3982B1BC" w14:textId="77777777" w:rsidR="00A26296" w:rsidRDefault="00A26296">
      <w:pPr>
        <w:pStyle w:val="Commentaire"/>
      </w:pPr>
      <w:r>
        <w:t>de Lima et al. (2015)</w:t>
      </w:r>
    </w:p>
    <w:p w14:paraId="248039F7" w14:textId="65E95EF9" w:rsidR="00A26296" w:rsidRDefault="00A26296">
      <w:pPr>
        <w:pStyle w:val="Commentaire"/>
      </w:pPr>
      <w:r>
        <w:t>(de Lima et al., 2015)</w:t>
      </w:r>
    </w:p>
  </w:comment>
  <w:comment w:id="7553" w:author="Robin Matthews" w:date="2021-07-13T15:25:00Z" w:initials="RM">
    <w:p w14:paraId="36E88621" w14:textId="77777777" w:rsidR="00A26296" w:rsidRDefault="00A26296">
      <w:pPr>
        <w:pStyle w:val="Commentaire"/>
      </w:pPr>
      <w:r>
        <w:rPr>
          <w:rStyle w:val="Marquedecommentaire"/>
        </w:rPr>
        <w:annotationRef/>
      </w:r>
      <w:r>
        <w:t>Extra stuff:</w:t>
      </w:r>
    </w:p>
    <w:p w14:paraId="53D1E7E1" w14:textId="77777777" w:rsidR="00A26296" w:rsidRDefault="00A26296">
      <w:pPr>
        <w:pStyle w:val="Commentaire"/>
      </w:pPr>
      <w:r>
        <w:t xml:space="preserve">, </w:t>
      </w:r>
    </w:p>
    <w:p w14:paraId="0742F08B" w14:textId="77777777" w:rsidR="00A26296" w:rsidRDefault="00A26296">
      <w:pPr>
        <w:pStyle w:val="Commentaire"/>
      </w:pPr>
    </w:p>
    <w:p w14:paraId="1D1D74AB" w14:textId="77777777" w:rsidR="00A26296" w:rsidRDefault="00A26296">
      <w:pPr>
        <w:pStyle w:val="Commentaire"/>
      </w:pPr>
      <w:r>
        <w:t>Correct:</w:t>
      </w:r>
    </w:p>
    <w:p w14:paraId="523F568F" w14:textId="77777777" w:rsidR="00A26296" w:rsidRDefault="00A26296">
      <w:pPr>
        <w:pStyle w:val="Commentaire"/>
      </w:pPr>
      <w:r>
        <w:t>Gajić-Čapka et al. (2015)</w:t>
      </w:r>
    </w:p>
    <w:p w14:paraId="09692F94" w14:textId="62E892D3" w:rsidR="00A26296" w:rsidRDefault="00A26296">
      <w:pPr>
        <w:pStyle w:val="Commentaire"/>
      </w:pPr>
      <w:r>
        <w:t>(Gajić-Čapka et al., 2015)</w:t>
      </w:r>
    </w:p>
  </w:comment>
  <w:comment w:id="7554" w:author="Robin Matthews" w:date="2021-07-13T15:25:00Z" w:initials="RM">
    <w:p w14:paraId="7BF40598" w14:textId="77777777" w:rsidR="00A26296" w:rsidRDefault="00A26296">
      <w:pPr>
        <w:pStyle w:val="Commentaire"/>
      </w:pPr>
      <w:r>
        <w:rPr>
          <w:rStyle w:val="Marquedecommentaire"/>
        </w:rPr>
        <w:annotationRef/>
      </w:r>
      <w:r>
        <w:t>Extra stuff:</w:t>
      </w:r>
    </w:p>
    <w:p w14:paraId="79AA931A" w14:textId="77777777" w:rsidR="00A26296" w:rsidRDefault="00A26296">
      <w:pPr>
        <w:pStyle w:val="Commentaire"/>
      </w:pPr>
      <w:r>
        <w:t xml:space="preserve">, </w:t>
      </w:r>
    </w:p>
    <w:p w14:paraId="13FAB6A5" w14:textId="77777777" w:rsidR="00A26296" w:rsidRDefault="00A26296">
      <w:pPr>
        <w:pStyle w:val="Commentaire"/>
      </w:pPr>
    </w:p>
    <w:p w14:paraId="192B6D42" w14:textId="77777777" w:rsidR="00A26296" w:rsidRDefault="00A26296">
      <w:pPr>
        <w:pStyle w:val="Commentaire"/>
      </w:pPr>
      <w:r>
        <w:t>Correct:</w:t>
      </w:r>
    </w:p>
    <w:p w14:paraId="76CF4FF3" w14:textId="77777777" w:rsidR="00A26296" w:rsidRDefault="00A26296">
      <w:pPr>
        <w:pStyle w:val="Commentaire"/>
      </w:pPr>
      <w:r>
        <w:t>Ribes et al. (2019)</w:t>
      </w:r>
    </w:p>
    <w:p w14:paraId="7D9030D0" w14:textId="0A3B1A1D" w:rsidR="00A26296" w:rsidRDefault="00A26296">
      <w:pPr>
        <w:pStyle w:val="Commentaire"/>
      </w:pPr>
      <w:r>
        <w:t>(Ribes et al., 2019)</w:t>
      </w:r>
    </w:p>
  </w:comment>
  <w:comment w:id="7555" w:author="Robin Matthews" w:date="2021-07-13T15:25:00Z" w:initials="RM">
    <w:p w14:paraId="23CAA844" w14:textId="77777777" w:rsidR="00A26296" w:rsidRDefault="00A26296">
      <w:pPr>
        <w:pStyle w:val="Commentaire"/>
      </w:pPr>
      <w:r>
        <w:rPr>
          <w:rStyle w:val="Marquedecommentaire"/>
        </w:rPr>
        <w:annotationRef/>
      </w:r>
      <w:r>
        <w:t>Not found:</w:t>
      </w:r>
    </w:p>
    <w:p w14:paraId="6D1F7BCE" w14:textId="77777777" w:rsidR="00A26296" w:rsidRDefault="00A26296">
      <w:pPr>
        <w:pStyle w:val="Commentaire"/>
      </w:pPr>
      <w:r>
        <w:t>2020a</w:t>
      </w:r>
    </w:p>
    <w:p w14:paraId="2BA4FE24" w14:textId="77777777" w:rsidR="00A26296" w:rsidRDefault="00A26296">
      <w:pPr>
        <w:pStyle w:val="Commentaire"/>
      </w:pPr>
    </w:p>
    <w:p w14:paraId="3C88F7DF" w14:textId="77777777" w:rsidR="00A26296" w:rsidRDefault="00A26296">
      <w:pPr>
        <w:pStyle w:val="Commentaire"/>
      </w:pPr>
      <w:r>
        <w:t>Extra stuff:</w:t>
      </w:r>
    </w:p>
    <w:p w14:paraId="4638B40B" w14:textId="77777777" w:rsidR="00A26296" w:rsidRDefault="00A26296">
      <w:pPr>
        <w:pStyle w:val="Commentaire"/>
      </w:pPr>
      <w:r>
        <w:t>, 2020</w:t>
      </w:r>
    </w:p>
    <w:p w14:paraId="60446AF7" w14:textId="77777777" w:rsidR="00A26296" w:rsidRDefault="00A26296">
      <w:pPr>
        <w:pStyle w:val="Commentaire"/>
      </w:pPr>
    </w:p>
    <w:p w14:paraId="1545C4D4" w14:textId="77777777" w:rsidR="00A26296" w:rsidRDefault="00A26296">
      <w:pPr>
        <w:pStyle w:val="Commentaire"/>
      </w:pPr>
      <w:r>
        <w:t>Correct:</w:t>
      </w:r>
    </w:p>
    <w:p w14:paraId="07C5961A" w14:textId="77777777" w:rsidR="00A26296" w:rsidRDefault="00A26296">
      <w:pPr>
        <w:pStyle w:val="Commentaire"/>
      </w:pPr>
      <w:r>
        <w:t>Peña-Angulo et al. (2020a)</w:t>
      </w:r>
    </w:p>
    <w:p w14:paraId="14A6A1EB" w14:textId="421C1460" w:rsidR="00A26296" w:rsidRDefault="00A26296">
      <w:pPr>
        <w:pStyle w:val="Commentaire"/>
      </w:pPr>
      <w:r>
        <w:t>(Peña-Angulo et al., 2020a)</w:t>
      </w:r>
    </w:p>
  </w:comment>
  <w:comment w:id="7556" w:author="Robin Matthews" w:date="2021-07-13T15:25:00Z" w:initials="RM">
    <w:p w14:paraId="3B3BEB61" w14:textId="77777777" w:rsidR="00A26296" w:rsidRDefault="00A26296">
      <w:pPr>
        <w:pStyle w:val="Commentaire"/>
      </w:pPr>
      <w:r>
        <w:rPr>
          <w:rStyle w:val="Marquedecommentaire"/>
        </w:rPr>
        <w:annotationRef/>
      </w:r>
      <w:r>
        <w:t>Extra stuff:</w:t>
      </w:r>
    </w:p>
    <w:p w14:paraId="19647DC0" w14:textId="77777777" w:rsidR="00A26296" w:rsidRDefault="00A26296">
      <w:pPr>
        <w:pStyle w:val="Commentaire"/>
      </w:pPr>
      <w:r>
        <w:t xml:space="preserve">, </w:t>
      </w:r>
    </w:p>
    <w:p w14:paraId="04799AAD" w14:textId="77777777" w:rsidR="00A26296" w:rsidRDefault="00A26296">
      <w:pPr>
        <w:pStyle w:val="Commentaire"/>
      </w:pPr>
    </w:p>
    <w:p w14:paraId="6599F9FA" w14:textId="77777777" w:rsidR="00A26296" w:rsidRDefault="00A26296">
      <w:pPr>
        <w:pStyle w:val="Commentaire"/>
      </w:pPr>
      <w:r>
        <w:t>Correct:</w:t>
      </w:r>
    </w:p>
    <w:p w14:paraId="2EF82B34" w14:textId="77777777" w:rsidR="00A26296" w:rsidRDefault="00A26296">
      <w:pPr>
        <w:pStyle w:val="Commentaire"/>
      </w:pPr>
      <w:r>
        <w:t>Jacob et al. (2018)</w:t>
      </w:r>
    </w:p>
    <w:p w14:paraId="789F5ED2" w14:textId="019E4263" w:rsidR="00A26296" w:rsidRDefault="00A26296">
      <w:pPr>
        <w:pStyle w:val="Commentaire"/>
      </w:pPr>
      <w:r>
        <w:t>(Jacob et al., 2018)</w:t>
      </w:r>
    </w:p>
  </w:comment>
  <w:comment w:id="7557" w:author="Robin Matthews" w:date="2021-07-13T15:25:00Z" w:initials="RM">
    <w:p w14:paraId="1403432C" w14:textId="77777777" w:rsidR="00A26296" w:rsidRDefault="00A26296">
      <w:pPr>
        <w:pStyle w:val="Commentaire"/>
      </w:pPr>
      <w:r>
        <w:rPr>
          <w:rStyle w:val="Marquedecommentaire"/>
        </w:rPr>
        <w:annotationRef/>
      </w:r>
      <w:r>
        <w:t>Extra stuff:</w:t>
      </w:r>
    </w:p>
    <w:p w14:paraId="6C32048D" w14:textId="77777777" w:rsidR="00A26296" w:rsidRDefault="00A26296">
      <w:pPr>
        <w:pStyle w:val="Commentaire"/>
      </w:pPr>
      <w:r>
        <w:t xml:space="preserve">, </w:t>
      </w:r>
    </w:p>
    <w:p w14:paraId="620FDA73" w14:textId="77777777" w:rsidR="00A26296" w:rsidRDefault="00A26296">
      <w:pPr>
        <w:pStyle w:val="Commentaire"/>
      </w:pPr>
    </w:p>
    <w:p w14:paraId="45C7DC3B" w14:textId="77777777" w:rsidR="00A26296" w:rsidRDefault="00A26296">
      <w:pPr>
        <w:pStyle w:val="Commentaire"/>
      </w:pPr>
      <w:r>
        <w:t>Correct:</w:t>
      </w:r>
    </w:p>
    <w:p w14:paraId="286D9762" w14:textId="77777777" w:rsidR="00A26296" w:rsidRDefault="00A26296">
      <w:pPr>
        <w:pStyle w:val="Commentaire"/>
      </w:pPr>
      <w:r>
        <w:t>Rajczak and Schär (2017)</w:t>
      </w:r>
    </w:p>
    <w:p w14:paraId="0713EED7" w14:textId="0F555D2D" w:rsidR="00A26296" w:rsidRDefault="00A26296">
      <w:pPr>
        <w:pStyle w:val="Commentaire"/>
      </w:pPr>
      <w:r>
        <w:t>(Rajczak and Schär, 2017)</w:t>
      </w:r>
    </w:p>
  </w:comment>
  <w:comment w:id="7558" w:author="Robin Matthews" w:date="2021-07-13T15:25:00Z" w:initials="RM">
    <w:p w14:paraId="567FC422" w14:textId="77777777" w:rsidR="00A26296" w:rsidRDefault="00A26296">
      <w:pPr>
        <w:pStyle w:val="Commentaire"/>
      </w:pPr>
      <w:r>
        <w:rPr>
          <w:rStyle w:val="Marquedecommentaire"/>
        </w:rPr>
        <w:annotationRef/>
      </w:r>
      <w:r>
        <w:t>Extra stuff:</w:t>
      </w:r>
    </w:p>
    <w:p w14:paraId="16C5FDBD" w14:textId="77777777" w:rsidR="00A26296" w:rsidRDefault="00A26296">
      <w:pPr>
        <w:pStyle w:val="Commentaire"/>
      </w:pPr>
      <w:r>
        <w:t xml:space="preserve">, </w:t>
      </w:r>
    </w:p>
    <w:p w14:paraId="63A07AC7" w14:textId="77777777" w:rsidR="00A26296" w:rsidRDefault="00A26296">
      <w:pPr>
        <w:pStyle w:val="Commentaire"/>
      </w:pPr>
    </w:p>
    <w:p w14:paraId="09A79EF5" w14:textId="77777777" w:rsidR="00A26296" w:rsidRDefault="00A26296">
      <w:pPr>
        <w:pStyle w:val="Commentaire"/>
      </w:pPr>
      <w:r>
        <w:t>Correct:</w:t>
      </w:r>
    </w:p>
    <w:p w14:paraId="06F61D08" w14:textId="77777777" w:rsidR="00A26296" w:rsidRDefault="00A26296">
      <w:pPr>
        <w:pStyle w:val="Commentaire"/>
      </w:pPr>
      <w:r>
        <w:t>Coppola et al. (2021a)</w:t>
      </w:r>
    </w:p>
    <w:p w14:paraId="5C232B28" w14:textId="2AC4832A" w:rsidR="00A26296" w:rsidRDefault="00A26296">
      <w:pPr>
        <w:pStyle w:val="Commentaire"/>
      </w:pPr>
      <w:r>
        <w:t>(Coppola et al., 2021a)</w:t>
      </w:r>
    </w:p>
  </w:comment>
  <w:comment w:id="7559" w:author="Robin Matthews" w:date="2021-07-13T15:25:00Z" w:initials="RM">
    <w:p w14:paraId="33DD4C30" w14:textId="77777777" w:rsidR="00A26296" w:rsidRDefault="00A26296">
      <w:pPr>
        <w:pStyle w:val="Commentaire"/>
      </w:pPr>
      <w:r>
        <w:rPr>
          <w:rStyle w:val="Marquedecommentaire"/>
        </w:rPr>
        <w:annotationRef/>
      </w:r>
      <w:r>
        <w:t>Not found:</w:t>
      </w:r>
    </w:p>
    <w:p w14:paraId="34B97030" w14:textId="77777777" w:rsidR="00A26296" w:rsidRDefault="00A26296">
      <w:pPr>
        <w:pStyle w:val="Commentaire"/>
      </w:pPr>
      <w:r>
        <w:t>Donat et al., 2014a</w:t>
      </w:r>
    </w:p>
    <w:p w14:paraId="46255D2A" w14:textId="77777777" w:rsidR="00A26296" w:rsidRDefault="00A26296">
      <w:pPr>
        <w:pStyle w:val="Commentaire"/>
      </w:pPr>
      <w:r>
        <w:t>Mathbout et al., 2018b</w:t>
      </w:r>
    </w:p>
    <w:p w14:paraId="576A8542" w14:textId="77777777" w:rsidR="00A26296" w:rsidRDefault="00A26296">
      <w:pPr>
        <w:pStyle w:val="Commentaire"/>
      </w:pPr>
    </w:p>
    <w:p w14:paraId="55448E9B" w14:textId="77777777" w:rsidR="00A26296" w:rsidRDefault="00A26296">
      <w:pPr>
        <w:pStyle w:val="Commentaire"/>
      </w:pPr>
      <w:r>
        <w:t>Extra stuff:</w:t>
      </w:r>
    </w:p>
    <w:p w14:paraId="52FD6EEB" w14:textId="77777777" w:rsidR="00A26296" w:rsidRDefault="00A26296">
      <w:pPr>
        <w:pStyle w:val="Commentaire"/>
      </w:pPr>
      <w:r>
        <w:t>Donat et al., 2014; Mathbout et al., 2018)</w:t>
      </w:r>
    </w:p>
    <w:p w14:paraId="72485F8A" w14:textId="77777777" w:rsidR="00A26296" w:rsidRDefault="00A26296">
      <w:pPr>
        <w:pStyle w:val="Commentaire"/>
      </w:pPr>
    </w:p>
    <w:p w14:paraId="7C4B4E29" w14:textId="77777777" w:rsidR="00A26296" w:rsidRDefault="00A26296">
      <w:pPr>
        <w:pStyle w:val="Commentaire"/>
      </w:pPr>
      <w:r>
        <w:t>Correct:</w:t>
      </w:r>
    </w:p>
    <w:p w14:paraId="36A1C51F" w14:textId="70027A6B" w:rsidR="00A26296" w:rsidRDefault="00A26296">
      <w:pPr>
        <w:pStyle w:val="Commentaire"/>
      </w:pPr>
      <w:r>
        <w:t>(Donat et al., 2014a; Mathbout et al., 2018b)</w:t>
      </w:r>
    </w:p>
  </w:comment>
  <w:comment w:id="7565" w:author="Robin Matthews" w:date="2021-07-13T15:25:00Z" w:initials="RM">
    <w:p w14:paraId="76A3AC70" w14:textId="77777777" w:rsidR="00A26296" w:rsidRDefault="00A26296">
      <w:pPr>
        <w:pStyle w:val="Commentaire"/>
      </w:pPr>
      <w:r>
        <w:rPr>
          <w:rStyle w:val="Marquedecommentaire"/>
        </w:rPr>
        <w:annotationRef/>
      </w:r>
      <w:r>
        <w:t>Not found:</w:t>
      </w:r>
    </w:p>
    <w:p w14:paraId="2D93FA2A" w14:textId="77777777" w:rsidR="00A26296" w:rsidRDefault="00A26296">
      <w:pPr>
        <w:pStyle w:val="Commentaire"/>
      </w:pPr>
      <w:r>
        <w:t>2014a</w:t>
      </w:r>
    </w:p>
    <w:p w14:paraId="56500522" w14:textId="77777777" w:rsidR="00A26296" w:rsidRDefault="00A26296">
      <w:pPr>
        <w:pStyle w:val="Commentaire"/>
      </w:pPr>
    </w:p>
    <w:p w14:paraId="2E0160DD" w14:textId="77777777" w:rsidR="00A26296" w:rsidRDefault="00A26296">
      <w:pPr>
        <w:pStyle w:val="Commentaire"/>
      </w:pPr>
      <w:r>
        <w:t>Extra stuff:</w:t>
      </w:r>
    </w:p>
    <w:p w14:paraId="0C9262F4" w14:textId="77777777" w:rsidR="00A26296" w:rsidRDefault="00A26296">
      <w:pPr>
        <w:pStyle w:val="Commentaire"/>
      </w:pPr>
      <w:r>
        <w:t>(, 2014</w:t>
      </w:r>
    </w:p>
    <w:p w14:paraId="5AD0DCA6" w14:textId="77777777" w:rsidR="00A26296" w:rsidRDefault="00A26296">
      <w:pPr>
        <w:pStyle w:val="Commentaire"/>
      </w:pPr>
    </w:p>
    <w:p w14:paraId="360248A8" w14:textId="77777777" w:rsidR="00A26296" w:rsidRDefault="00A26296">
      <w:pPr>
        <w:pStyle w:val="Commentaire"/>
      </w:pPr>
      <w:r>
        <w:t>Correct:</w:t>
      </w:r>
    </w:p>
    <w:p w14:paraId="6B87562C" w14:textId="77777777" w:rsidR="00A26296" w:rsidRDefault="00A26296">
      <w:pPr>
        <w:pStyle w:val="Commentaire"/>
      </w:pPr>
      <w:r>
        <w:t>Añel et al. (2014a)</w:t>
      </w:r>
    </w:p>
    <w:p w14:paraId="12B95516" w14:textId="4201D1EA" w:rsidR="00A26296" w:rsidRDefault="00A26296">
      <w:pPr>
        <w:pStyle w:val="Commentaire"/>
      </w:pPr>
      <w:r>
        <w:t>(Añel et al., 2014a)</w:t>
      </w:r>
    </w:p>
  </w:comment>
  <w:comment w:id="7567" w:author="Robin Matthews" w:date="2021-07-14T23:01:00Z" w:initials="RM">
    <w:p w14:paraId="52001F73" w14:textId="4F973257" w:rsidR="003512D4" w:rsidRDefault="003512D4">
      <w:pPr>
        <w:pStyle w:val="Commentaire"/>
      </w:pPr>
      <w:r>
        <w:rPr>
          <w:rStyle w:val="Marquedecommentaire"/>
        </w:rPr>
        <w:annotationRef/>
      </w:r>
      <w:r w:rsidR="00037826">
        <w:t>C</w:t>
      </w:r>
      <w:r>
        <w:t>larify which Añel et al. (2014) reference you want to cite. Mendeley link contains two.</w:t>
      </w:r>
    </w:p>
  </w:comment>
  <w:comment w:id="7568" w:author="Robin Matthews" w:date="2021-07-13T15:25:00Z" w:initials="RM">
    <w:p w14:paraId="5CDB8F09" w14:textId="77777777" w:rsidR="00A26296" w:rsidRDefault="00A26296">
      <w:pPr>
        <w:pStyle w:val="Commentaire"/>
      </w:pPr>
      <w:r>
        <w:rPr>
          <w:rStyle w:val="Marquedecommentaire"/>
        </w:rPr>
        <w:annotationRef/>
      </w:r>
      <w:r>
        <w:t>Not found:</w:t>
      </w:r>
    </w:p>
    <w:p w14:paraId="3D09AE9C" w14:textId="77777777" w:rsidR="00A26296" w:rsidRDefault="00A26296">
      <w:pPr>
        <w:pStyle w:val="Commentaire"/>
      </w:pPr>
      <w:r>
        <w:t>Añel et al.</w:t>
      </w:r>
    </w:p>
    <w:p w14:paraId="3DB58F16" w14:textId="77777777" w:rsidR="00A26296" w:rsidRDefault="00A26296">
      <w:pPr>
        <w:pStyle w:val="Commentaire"/>
      </w:pPr>
      <w:r>
        <w:t>2014b</w:t>
      </w:r>
    </w:p>
    <w:p w14:paraId="05FBA5CB" w14:textId="77777777" w:rsidR="00A26296" w:rsidRDefault="00A26296">
      <w:pPr>
        <w:pStyle w:val="Commentaire"/>
      </w:pPr>
    </w:p>
    <w:p w14:paraId="788B17AF" w14:textId="77777777" w:rsidR="00A26296" w:rsidRDefault="00A26296">
      <w:pPr>
        <w:pStyle w:val="Commentaire"/>
      </w:pPr>
      <w:r>
        <w:t>Extra stuff:</w:t>
      </w:r>
    </w:p>
    <w:p w14:paraId="47EB353B" w14:textId="77777777" w:rsidR="00A26296" w:rsidRDefault="00A26296">
      <w:pPr>
        <w:pStyle w:val="Commentaire"/>
      </w:pPr>
      <w:r>
        <w:t>U.S. Department of Agriculture Economic Research Service, 2016)</w:t>
      </w:r>
    </w:p>
    <w:p w14:paraId="53C710B2" w14:textId="77777777" w:rsidR="00A26296" w:rsidRDefault="00A26296">
      <w:pPr>
        <w:pStyle w:val="Commentaire"/>
      </w:pPr>
    </w:p>
    <w:p w14:paraId="04840427" w14:textId="77777777" w:rsidR="00A26296" w:rsidRDefault="00A26296">
      <w:pPr>
        <w:pStyle w:val="Commentaire"/>
      </w:pPr>
      <w:r>
        <w:t>Correct:</w:t>
      </w:r>
    </w:p>
    <w:p w14:paraId="2E33A4BB" w14:textId="77777777" w:rsidR="00A26296" w:rsidRDefault="00A26296">
      <w:pPr>
        <w:pStyle w:val="Commentaire"/>
      </w:pPr>
      <w:r>
        <w:t>Añel et al. (2014b)</w:t>
      </w:r>
    </w:p>
    <w:p w14:paraId="2BCA2842" w14:textId="0E435B20" w:rsidR="00A26296" w:rsidRDefault="00A26296">
      <w:pPr>
        <w:pStyle w:val="Commentaire"/>
      </w:pPr>
      <w:r>
        <w:t>(Añel et al., 2014b)</w:t>
      </w:r>
    </w:p>
  </w:comment>
  <w:comment w:id="7572" w:author="Robin Matthews" w:date="2021-07-13T15:25:00Z" w:initials="RM">
    <w:p w14:paraId="780D8AF2" w14:textId="77777777" w:rsidR="00A26296" w:rsidRDefault="00A26296">
      <w:pPr>
        <w:pStyle w:val="Commentaire"/>
      </w:pPr>
      <w:r>
        <w:rPr>
          <w:rStyle w:val="Marquedecommentaire"/>
        </w:rPr>
        <w:annotationRef/>
      </w:r>
      <w:r>
        <w:t>Not found:</w:t>
      </w:r>
    </w:p>
    <w:p w14:paraId="0053A419" w14:textId="77777777" w:rsidR="00A26296" w:rsidRDefault="00A26296">
      <w:pPr>
        <w:pStyle w:val="Commentaire"/>
      </w:pPr>
      <w:r>
        <w:t>C. Li et al.</w:t>
      </w:r>
    </w:p>
    <w:p w14:paraId="410EF35F" w14:textId="77777777" w:rsidR="00A26296" w:rsidRDefault="00A26296">
      <w:pPr>
        <w:pStyle w:val="Commentaire"/>
      </w:pPr>
    </w:p>
    <w:p w14:paraId="61CC94B9" w14:textId="77777777" w:rsidR="00A26296" w:rsidRDefault="00A26296">
      <w:pPr>
        <w:pStyle w:val="Commentaire"/>
      </w:pPr>
      <w:r>
        <w:t>Extra stuff:</w:t>
      </w:r>
    </w:p>
    <w:p w14:paraId="3FAA2033" w14:textId="77777777" w:rsidR="00A26296" w:rsidRDefault="00A26296">
      <w:pPr>
        <w:pStyle w:val="Commentaire"/>
      </w:pPr>
      <w:r>
        <w:t xml:space="preserve">(Li et al., </w:t>
      </w:r>
    </w:p>
    <w:p w14:paraId="748A813A" w14:textId="77777777" w:rsidR="00A26296" w:rsidRDefault="00A26296">
      <w:pPr>
        <w:pStyle w:val="Commentaire"/>
      </w:pPr>
    </w:p>
    <w:p w14:paraId="2A15B25F" w14:textId="77777777" w:rsidR="00A26296" w:rsidRDefault="00A26296">
      <w:pPr>
        <w:pStyle w:val="Commentaire"/>
      </w:pPr>
      <w:r>
        <w:t>Correct:</w:t>
      </w:r>
    </w:p>
    <w:p w14:paraId="51A333AD" w14:textId="77777777" w:rsidR="00A26296" w:rsidRDefault="00A26296">
      <w:pPr>
        <w:pStyle w:val="Commentaire"/>
      </w:pPr>
      <w:r>
        <w:t>C. Li et al. (2020)</w:t>
      </w:r>
    </w:p>
    <w:p w14:paraId="5005B4F2" w14:textId="7D025C8E" w:rsidR="00A26296" w:rsidRDefault="00A26296">
      <w:pPr>
        <w:pStyle w:val="Commentaire"/>
      </w:pPr>
      <w:r>
        <w:t>(C. Li et al., 2020)</w:t>
      </w:r>
    </w:p>
  </w:comment>
  <w:comment w:id="7574" w:author="Robin Matthews" w:date="2021-07-13T15:25:00Z" w:initials="RM">
    <w:p w14:paraId="0E4A01B6" w14:textId="77777777" w:rsidR="00A26296" w:rsidRDefault="00A26296">
      <w:pPr>
        <w:pStyle w:val="Commentaire"/>
      </w:pPr>
      <w:r>
        <w:rPr>
          <w:rStyle w:val="Marquedecommentaire"/>
        </w:rPr>
        <w:annotationRef/>
      </w:r>
      <w:r>
        <w:t>Extra stuff:</w:t>
      </w:r>
    </w:p>
    <w:p w14:paraId="7F6E8E4C" w14:textId="77777777" w:rsidR="00A26296" w:rsidRDefault="00A26296">
      <w:pPr>
        <w:pStyle w:val="Commentaire"/>
      </w:pPr>
      <w:r>
        <w:t xml:space="preserve">, </w:t>
      </w:r>
    </w:p>
    <w:p w14:paraId="2D18F7DF" w14:textId="77777777" w:rsidR="00A26296" w:rsidRDefault="00A26296">
      <w:pPr>
        <w:pStyle w:val="Commentaire"/>
      </w:pPr>
    </w:p>
    <w:p w14:paraId="74B671A8" w14:textId="77777777" w:rsidR="00A26296" w:rsidRDefault="00A26296">
      <w:pPr>
        <w:pStyle w:val="Commentaire"/>
      </w:pPr>
      <w:r>
        <w:t>Correct:</w:t>
      </w:r>
    </w:p>
    <w:p w14:paraId="428AECCB" w14:textId="77777777" w:rsidR="00A26296" w:rsidRDefault="00A26296">
      <w:pPr>
        <w:pStyle w:val="Commentaire"/>
      </w:pPr>
      <w:r>
        <w:t>Cardell et al. (2020)</w:t>
      </w:r>
    </w:p>
    <w:p w14:paraId="691535CF" w14:textId="66AB009C" w:rsidR="00A26296" w:rsidRDefault="00A26296">
      <w:pPr>
        <w:pStyle w:val="Commentaire"/>
      </w:pPr>
      <w:r>
        <w:t>(Cardell et al., 2020)</w:t>
      </w:r>
    </w:p>
  </w:comment>
  <w:comment w:id="7575" w:author="Robin Matthews" w:date="2021-07-13T15:25:00Z" w:initials="RM">
    <w:p w14:paraId="0CABB0A9" w14:textId="77777777" w:rsidR="00A26296" w:rsidRDefault="00A26296">
      <w:pPr>
        <w:pStyle w:val="Commentaire"/>
      </w:pPr>
      <w:r>
        <w:rPr>
          <w:rStyle w:val="Marquedecommentaire"/>
        </w:rPr>
        <w:annotationRef/>
      </w:r>
      <w:r>
        <w:t>Extra stuff:</w:t>
      </w:r>
    </w:p>
    <w:p w14:paraId="1FEA82D5" w14:textId="77777777" w:rsidR="00A26296" w:rsidRDefault="00A26296">
      <w:pPr>
        <w:pStyle w:val="Commentaire"/>
      </w:pPr>
      <w:r>
        <w:t xml:space="preserve">, </w:t>
      </w:r>
    </w:p>
    <w:p w14:paraId="4D49892E" w14:textId="77777777" w:rsidR="00A26296" w:rsidRDefault="00A26296">
      <w:pPr>
        <w:pStyle w:val="Commentaire"/>
      </w:pPr>
    </w:p>
    <w:p w14:paraId="11C7E55B" w14:textId="77777777" w:rsidR="00A26296" w:rsidRDefault="00A26296">
      <w:pPr>
        <w:pStyle w:val="Commentaire"/>
      </w:pPr>
      <w:r>
        <w:t>Correct:</w:t>
      </w:r>
    </w:p>
    <w:p w14:paraId="40BCACFA" w14:textId="77777777" w:rsidR="00A26296" w:rsidRDefault="00A26296">
      <w:pPr>
        <w:pStyle w:val="Commentaire"/>
      </w:pPr>
      <w:r>
        <w:t>Zollo et al. (2016)</w:t>
      </w:r>
    </w:p>
    <w:p w14:paraId="7729045C" w14:textId="2144CFA9" w:rsidR="00A26296" w:rsidRDefault="00A26296">
      <w:pPr>
        <w:pStyle w:val="Commentaire"/>
      </w:pPr>
      <w:r>
        <w:t>(Zollo et al., 2016)</w:t>
      </w:r>
    </w:p>
  </w:comment>
  <w:comment w:id="7576" w:author="Robin Matthews" w:date="2021-07-13T15:25:00Z" w:initials="RM">
    <w:p w14:paraId="6FB02331" w14:textId="77777777" w:rsidR="00A26296" w:rsidRDefault="00A26296">
      <w:pPr>
        <w:pStyle w:val="Commentaire"/>
      </w:pPr>
      <w:r>
        <w:rPr>
          <w:rStyle w:val="Marquedecommentaire"/>
        </w:rPr>
        <w:annotationRef/>
      </w:r>
      <w:r>
        <w:t>Extra stuff:</w:t>
      </w:r>
    </w:p>
    <w:p w14:paraId="4B958E49" w14:textId="77777777" w:rsidR="00A26296" w:rsidRDefault="00A26296">
      <w:pPr>
        <w:pStyle w:val="Commentaire"/>
      </w:pPr>
      <w:r>
        <w:t>, )</w:t>
      </w:r>
    </w:p>
    <w:p w14:paraId="3139815C" w14:textId="77777777" w:rsidR="00A26296" w:rsidRDefault="00A26296">
      <w:pPr>
        <w:pStyle w:val="Commentaire"/>
      </w:pPr>
    </w:p>
    <w:p w14:paraId="3F1D55BF" w14:textId="77777777" w:rsidR="00A26296" w:rsidRDefault="00A26296">
      <w:pPr>
        <w:pStyle w:val="Commentaire"/>
      </w:pPr>
      <w:r>
        <w:t>Correct:</w:t>
      </w:r>
    </w:p>
    <w:p w14:paraId="43FEBC8F" w14:textId="77777777" w:rsidR="00A26296" w:rsidRDefault="00A26296">
      <w:pPr>
        <w:pStyle w:val="Commentaire"/>
      </w:pPr>
      <w:r>
        <w:t>Samuels et al. (2018)</w:t>
      </w:r>
    </w:p>
    <w:p w14:paraId="42990A6E" w14:textId="1E948FF8" w:rsidR="00A26296" w:rsidRDefault="00A26296">
      <w:pPr>
        <w:pStyle w:val="Commentaire"/>
      </w:pPr>
      <w:r>
        <w:t>(Samuels et al., 2018)</w:t>
      </w:r>
    </w:p>
  </w:comment>
  <w:comment w:id="7577" w:author="Robin Matthews" w:date="2021-07-13T15:25:00Z" w:initials="RM">
    <w:p w14:paraId="009C2FE7" w14:textId="77777777" w:rsidR="00A26296" w:rsidRDefault="00A26296">
      <w:pPr>
        <w:pStyle w:val="Commentaire"/>
      </w:pPr>
      <w:r>
        <w:rPr>
          <w:rStyle w:val="Marquedecommentaire"/>
        </w:rPr>
        <w:annotationRef/>
      </w:r>
      <w:r>
        <w:t>Not found:</w:t>
      </w:r>
    </w:p>
    <w:p w14:paraId="5ACEB210" w14:textId="77777777" w:rsidR="00A26296" w:rsidRDefault="00A26296">
      <w:pPr>
        <w:pStyle w:val="Commentaire"/>
      </w:pPr>
      <w:r>
        <w:t>C. Li et al.</w:t>
      </w:r>
    </w:p>
    <w:p w14:paraId="68B8BF8C" w14:textId="77777777" w:rsidR="00A26296" w:rsidRDefault="00A26296">
      <w:pPr>
        <w:pStyle w:val="Commentaire"/>
      </w:pPr>
    </w:p>
    <w:p w14:paraId="1D05C82A" w14:textId="77777777" w:rsidR="00A26296" w:rsidRDefault="00A26296">
      <w:pPr>
        <w:pStyle w:val="Commentaire"/>
      </w:pPr>
      <w:r>
        <w:t>Extra stuff:</w:t>
      </w:r>
    </w:p>
    <w:p w14:paraId="0B792F01" w14:textId="77777777" w:rsidR="00A26296" w:rsidRDefault="00A26296">
      <w:pPr>
        <w:pStyle w:val="Commentaire"/>
      </w:pPr>
      <w:r>
        <w:t xml:space="preserve">(Li et al., </w:t>
      </w:r>
    </w:p>
    <w:p w14:paraId="6179A1AF" w14:textId="77777777" w:rsidR="00A26296" w:rsidRDefault="00A26296">
      <w:pPr>
        <w:pStyle w:val="Commentaire"/>
      </w:pPr>
    </w:p>
    <w:p w14:paraId="3AFE0757" w14:textId="77777777" w:rsidR="00A26296" w:rsidRDefault="00A26296">
      <w:pPr>
        <w:pStyle w:val="Commentaire"/>
      </w:pPr>
      <w:r>
        <w:t>Correct:</w:t>
      </w:r>
    </w:p>
    <w:p w14:paraId="6106BAE3" w14:textId="77777777" w:rsidR="00A26296" w:rsidRDefault="00A26296">
      <w:pPr>
        <w:pStyle w:val="Commentaire"/>
      </w:pPr>
      <w:r>
        <w:t>C. Li et al. (2020)</w:t>
      </w:r>
    </w:p>
    <w:p w14:paraId="5B4C54CB" w14:textId="5A3C7686" w:rsidR="00A26296" w:rsidRDefault="00A26296">
      <w:pPr>
        <w:pStyle w:val="Commentaire"/>
      </w:pPr>
      <w:r>
        <w:t>(C. Li et al., 2020)</w:t>
      </w:r>
    </w:p>
  </w:comment>
  <w:comment w:id="7580" w:author="Robin Matthews" w:date="2021-07-13T15:25:00Z" w:initials="RM">
    <w:p w14:paraId="62A2866C" w14:textId="77777777" w:rsidR="00A26296" w:rsidRDefault="00A26296">
      <w:pPr>
        <w:pStyle w:val="Commentaire"/>
      </w:pPr>
      <w:r>
        <w:rPr>
          <w:rStyle w:val="Marquedecommentaire"/>
        </w:rPr>
        <w:annotationRef/>
      </w:r>
      <w:r>
        <w:t>Not found:</w:t>
      </w:r>
    </w:p>
    <w:p w14:paraId="2C6FA618" w14:textId="77777777" w:rsidR="00A26296" w:rsidRDefault="00A26296">
      <w:pPr>
        <w:pStyle w:val="Commentaire"/>
      </w:pPr>
      <w:r>
        <w:t>C. Li et al.</w:t>
      </w:r>
    </w:p>
    <w:p w14:paraId="08E6662A" w14:textId="77777777" w:rsidR="00A26296" w:rsidRDefault="00A26296">
      <w:pPr>
        <w:pStyle w:val="Commentaire"/>
      </w:pPr>
    </w:p>
    <w:p w14:paraId="72F759F7" w14:textId="77777777" w:rsidR="00A26296" w:rsidRDefault="00A26296">
      <w:pPr>
        <w:pStyle w:val="Commentaire"/>
      </w:pPr>
      <w:r>
        <w:t>Extra stuff:</w:t>
      </w:r>
    </w:p>
    <w:p w14:paraId="30A65B59" w14:textId="77777777" w:rsidR="00A26296" w:rsidRDefault="00A26296">
      <w:pPr>
        <w:pStyle w:val="Commentaire"/>
      </w:pPr>
      <w:r>
        <w:t>(Li et al., a)</w:t>
      </w:r>
    </w:p>
    <w:p w14:paraId="3E7238F1" w14:textId="77777777" w:rsidR="00A26296" w:rsidRDefault="00A26296">
      <w:pPr>
        <w:pStyle w:val="Commentaire"/>
      </w:pPr>
    </w:p>
    <w:p w14:paraId="64B4F411" w14:textId="77777777" w:rsidR="00A26296" w:rsidRDefault="00A26296">
      <w:pPr>
        <w:pStyle w:val="Commentaire"/>
      </w:pPr>
      <w:r>
        <w:t>Correct:</w:t>
      </w:r>
    </w:p>
    <w:p w14:paraId="706B3CD4" w14:textId="77777777" w:rsidR="00A26296" w:rsidRDefault="00A26296">
      <w:pPr>
        <w:pStyle w:val="Commentaire"/>
      </w:pPr>
      <w:r>
        <w:t>C. Li et al. (2020)</w:t>
      </w:r>
    </w:p>
    <w:p w14:paraId="43C13401" w14:textId="5D097C3D" w:rsidR="00A26296" w:rsidRDefault="00A26296">
      <w:pPr>
        <w:pStyle w:val="Commentaire"/>
      </w:pPr>
      <w:r>
        <w:t>(C. Li et al., 2020)</w:t>
      </w:r>
    </w:p>
  </w:comment>
  <w:comment w:id="7587" w:author="Robin Matthews" w:date="2021-07-13T15:25:00Z" w:initials="RM">
    <w:p w14:paraId="438BCE5F" w14:textId="77777777" w:rsidR="00A26296" w:rsidRDefault="00A26296">
      <w:pPr>
        <w:pStyle w:val="Commentaire"/>
      </w:pPr>
      <w:r>
        <w:rPr>
          <w:rStyle w:val="Marquedecommentaire"/>
        </w:rPr>
        <w:annotationRef/>
      </w:r>
      <w:r>
        <w:t>Extra stuff:</w:t>
      </w:r>
    </w:p>
    <w:p w14:paraId="6D82AE2C" w14:textId="77777777" w:rsidR="00A26296" w:rsidRDefault="00A26296">
      <w:pPr>
        <w:pStyle w:val="Commentaire"/>
      </w:pPr>
      <w:r>
        <w:t xml:space="preserve">, </w:t>
      </w:r>
    </w:p>
    <w:p w14:paraId="1F5A75A3" w14:textId="77777777" w:rsidR="00A26296" w:rsidRDefault="00A26296">
      <w:pPr>
        <w:pStyle w:val="Commentaire"/>
      </w:pPr>
    </w:p>
    <w:p w14:paraId="30683FD2" w14:textId="77777777" w:rsidR="00A26296" w:rsidRDefault="00A26296">
      <w:pPr>
        <w:pStyle w:val="Commentaire"/>
      </w:pPr>
      <w:r>
        <w:t>Correct:</w:t>
      </w:r>
    </w:p>
    <w:p w14:paraId="06C84F45" w14:textId="77777777" w:rsidR="00A26296" w:rsidRDefault="00A26296">
      <w:pPr>
        <w:pStyle w:val="Commentaire"/>
      </w:pPr>
      <w:r>
        <w:t>Cardell et al. (2020)</w:t>
      </w:r>
    </w:p>
    <w:p w14:paraId="44C782CF" w14:textId="4D95B5C0" w:rsidR="00A26296" w:rsidRDefault="00A26296">
      <w:pPr>
        <w:pStyle w:val="Commentaire"/>
      </w:pPr>
      <w:r>
        <w:t>(Cardell et al., 2020)</w:t>
      </w:r>
    </w:p>
  </w:comment>
  <w:comment w:id="7588" w:author="Robin Matthews" w:date="2021-07-13T15:25:00Z" w:initials="RM">
    <w:p w14:paraId="263C6AC2" w14:textId="77777777" w:rsidR="00A26296" w:rsidRDefault="00A26296">
      <w:pPr>
        <w:pStyle w:val="Commentaire"/>
      </w:pPr>
      <w:r>
        <w:rPr>
          <w:rStyle w:val="Marquedecommentaire"/>
        </w:rPr>
        <w:annotationRef/>
      </w:r>
      <w:r>
        <w:t>Extra stuff:</w:t>
      </w:r>
    </w:p>
    <w:p w14:paraId="65B9E5DE" w14:textId="77777777" w:rsidR="00A26296" w:rsidRDefault="00A26296">
      <w:pPr>
        <w:pStyle w:val="Commentaire"/>
      </w:pPr>
      <w:r>
        <w:t xml:space="preserve">, </w:t>
      </w:r>
    </w:p>
    <w:p w14:paraId="4CA7B114" w14:textId="77777777" w:rsidR="00A26296" w:rsidRDefault="00A26296">
      <w:pPr>
        <w:pStyle w:val="Commentaire"/>
      </w:pPr>
    </w:p>
    <w:p w14:paraId="5967C890" w14:textId="77777777" w:rsidR="00A26296" w:rsidRDefault="00A26296">
      <w:pPr>
        <w:pStyle w:val="Commentaire"/>
      </w:pPr>
      <w:r>
        <w:t>Correct:</w:t>
      </w:r>
    </w:p>
    <w:p w14:paraId="1BF5A8E1" w14:textId="77777777" w:rsidR="00A26296" w:rsidRDefault="00A26296">
      <w:pPr>
        <w:pStyle w:val="Commentaire"/>
      </w:pPr>
      <w:r>
        <w:t>Zollo et al. (2016)</w:t>
      </w:r>
    </w:p>
    <w:p w14:paraId="3CBEF23A" w14:textId="3A5C6D85" w:rsidR="00A26296" w:rsidRDefault="00A26296">
      <w:pPr>
        <w:pStyle w:val="Commentaire"/>
      </w:pPr>
      <w:r>
        <w:t>(Zollo et al., 2016)</w:t>
      </w:r>
    </w:p>
  </w:comment>
  <w:comment w:id="7589" w:author="Robin Matthews" w:date="2021-07-13T15:25:00Z" w:initials="RM">
    <w:p w14:paraId="21E0ECE1" w14:textId="77777777" w:rsidR="00A26296" w:rsidRDefault="00A26296">
      <w:pPr>
        <w:pStyle w:val="Commentaire"/>
      </w:pPr>
      <w:r>
        <w:rPr>
          <w:rStyle w:val="Marquedecommentaire"/>
        </w:rPr>
        <w:annotationRef/>
      </w:r>
      <w:r>
        <w:t>Extra stuff:</w:t>
      </w:r>
    </w:p>
    <w:p w14:paraId="1EF06962" w14:textId="77777777" w:rsidR="00A26296" w:rsidRDefault="00A26296">
      <w:pPr>
        <w:pStyle w:val="Commentaire"/>
      </w:pPr>
      <w:r>
        <w:t>, )</w:t>
      </w:r>
    </w:p>
    <w:p w14:paraId="245554EE" w14:textId="77777777" w:rsidR="00A26296" w:rsidRDefault="00A26296">
      <w:pPr>
        <w:pStyle w:val="Commentaire"/>
      </w:pPr>
    </w:p>
    <w:p w14:paraId="5F5C3A46" w14:textId="77777777" w:rsidR="00A26296" w:rsidRDefault="00A26296">
      <w:pPr>
        <w:pStyle w:val="Commentaire"/>
      </w:pPr>
      <w:r>
        <w:t>Correct:</w:t>
      </w:r>
    </w:p>
    <w:p w14:paraId="2A40997E" w14:textId="77777777" w:rsidR="00A26296" w:rsidRDefault="00A26296">
      <w:pPr>
        <w:pStyle w:val="Commentaire"/>
      </w:pPr>
      <w:r>
        <w:t>Samuels et al. (2018)</w:t>
      </w:r>
    </w:p>
    <w:p w14:paraId="43ABA444" w14:textId="0B4D4108" w:rsidR="00A26296" w:rsidRDefault="00A26296">
      <w:pPr>
        <w:pStyle w:val="Commentaire"/>
      </w:pPr>
      <w:r>
        <w:t>(Samuels et al., 2018)</w:t>
      </w:r>
    </w:p>
  </w:comment>
  <w:comment w:id="7590" w:author="Robin Matthews" w:date="2021-07-13T15:25:00Z" w:initials="RM">
    <w:p w14:paraId="14945774" w14:textId="77777777" w:rsidR="00A26296" w:rsidRDefault="00A26296">
      <w:pPr>
        <w:pStyle w:val="Commentaire"/>
      </w:pPr>
      <w:r>
        <w:rPr>
          <w:rStyle w:val="Marquedecommentaire"/>
        </w:rPr>
        <w:annotationRef/>
      </w:r>
      <w:r>
        <w:t>Not found:</w:t>
      </w:r>
    </w:p>
    <w:p w14:paraId="03CC1917" w14:textId="77777777" w:rsidR="00A26296" w:rsidRDefault="00A26296">
      <w:pPr>
        <w:pStyle w:val="Commentaire"/>
      </w:pPr>
      <w:r>
        <w:t>C. Li et al.</w:t>
      </w:r>
    </w:p>
    <w:p w14:paraId="24AA6129" w14:textId="77777777" w:rsidR="00A26296" w:rsidRDefault="00A26296">
      <w:pPr>
        <w:pStyle w:val="Commentaire"/>
      </w:pPr>
    </w:p>
    <w:p w14:paraId="2F8EED60" w14:textId="77777777" w:rsidR="00A26296" w:rsidRDefault="00A26296">
      <w:pPr>
        <w:pStyle w:val="Commentaire"/>
      </w:pPr>
      <w:r>
        <w:t>Extra stuff:</w:t>
      </w:r>
    </w:p>
    <w:p w14:paraId="2B2F414C" w14:textId="77777777" w:rsidR="00A26296" w:rsidRDefault="00A26296">
      <w:pPr>
        <w:pStyle w:val="Commentaire"/>
      </w:pPr>
      <w:r>
        <w:t xml:space="preserve">(Li et al., </w:t>
      </w:r>
    </w:p>
    <w:p w14:paraId="52512AA5" w14:textId="77777777" w:rsidR="00A26296" w:rsidRDefault="00A26296">
      <w:pPr>
        <w:pStyle w:val="Commentaire"/>
      </w:pPr>
    </w:p>
    <w:p w14:paraId="6E9BB41F" w14:textId="77777777" w:rsidR="00A26296" w:rsidRDefault="00A26296">
      <w:pPr>
        <w:pStyle w:val="Commentaire"/>
      </w:pPr>
      <w:r>
        <w:t>Correct:</w:t>
      </w:r>
    </w:p>
    <w:p w14:paraId="23195ACC" w14:textId="77777777" w:rsidR="00A26296" w:rsidRDefault="00A26296">
      <w:pPr>
        <w:pStyle w:val="Commentaire"/>
      </w:pPr>
      <w:r>
        <w:t>C. Li et al. (2020)</w:t>
      </w:r>
    </w:p>
    <w:p w14:paraId="15104C7E" w14:textId="1EBCF9C3" w:rsidR="00A26296" w:rsidRDefault="00A26296">
      <w:pPr>
        <w:pStyle w:val="Commentaire"/>
      </w:pPr>
      <w:r>
        <w:t>(C. Li et al., 2020)</w:t>
      </w:r>
    </w:p>
  </w:comment>
  <w:comment w:id="7593" w:author="Robin Matthews" w:date="2021-07-13T15:26:00Z" w:initials="RM">
    <w:p w14:paraId="4FB8DA5F" w14:textId="77777777" w:rsidR="00A26296" w:rsidRDefault="00A26296">
      <w:pPr>
        <w:pStyle w:val="Commentaire"/>
      </w:pPr>
      <w:r>
        <w:rPr>
          <w:rStyle w:val="Marquedecommentaire"/>
        </w:rPr>
        <w:annotationRef/>
      </w:r>
      <w:r>
        <w:t>Not found:</w:t>
      </w:r>
    </w:p>
    <w:p w14:paraId="337511E6" w14:textId="77777777" w:rsidR="00A26296" w:rsidRDefault="00A26296">
      <w:pPr>
        <w:pStyle w:val="Commentaire"/>
      </w:pPr>
      <w:r>
        <w:t>C. Li et al.</w:t>
      </w:r>
    </w:p>
    <w:p w14:paraId="03095A0B" w14:textId="77777777" w:rsidR="00A26296" w:rsidRDefault="00A26296">
      <w:pPr>
        <w:pStyle w:val="Commentaire"/>
      </w:pPr>
    </w:p>
    <w:p w14:paraId="01113A2A" w14:textId="77777777" w:rsidR="00A26296" w:rsidRDefault="00A26296">
      <w:pPr>
        <w:pStyle w:val="Commentaire"/>
      </w:pPr>
      <w:r>
        <w:t>Extra stuff:</w:t>
      </w:r>
    </w:p>
    <w:p w14:paraId="1767FA8C" w14:textId="77777777" w:rsidR="00A26296" w:rsidRDefault="00A26296">
      <w:pPr>
        <w:pStyle w:val="Commentaire"/>
      </w:pPr>
      <w:r>
        <w:t>(Li et al., a)</w:t>
      </w:r>
    </w:p>
    <w:p w14:paraId="2008F8CC" w14:textId="77777777" w:rsidR="00A26296" w:rsidRDefault="00A26296">
      <w:pPr>
        <w:pStyle w:val="Commentaire"/>
      </w:pPr>
    </w:p>
    <w:p w14:paraId="35728733" w14:textId="77777777" w:rsidR="00A26296" w:rsidRDefault="00A26296">
      <w:pPr>
        <w:pStyle w:val="Commentaire"/>
      </w:pPr>
      <w:r>
        <w:t>Correct:</w:t>
      </w:r>
    </w:p>
    <w:p w14:paraId="3651156E" w14:textId="77777777" w:rsidR="00A26296" w:rsidRDefault="00A26296">
      <w:pPr>
        <w:pStyle w:val="Commentaire"/>
      </w:pPr>
      <w:r>
        <w:t>C. Li et al. (2020)</w:t>
      </w:r>
    </w:p>
    <w:p w14:paraId="0992576A" w14:textId="5FAFEC02" w:rsidR="00A26296" w:rsidRDefault="00A26296">
      <w:pPr>
        <w:pStyle w:val="Commentaire"/>
      </w:pPr>
      <w:r>
        <w:t>(C. Li et al., 2020)</w:t>
      </w:r>
    </w:p>
  </w:comment>
  <w:comment w:id="7601" w:author="Robin Matthews" w:date="2021-07-13T15:26:00Z" w:initials="RM">
    <w:p w14:paraId="46F0561E" w14:textId="77777777" w:rsidR="00A26296" w:rsidRDefault="00A26296">
      <w:pPr>
        <w:pStyle w:val="Commentaire"/>
      </w:pPr>
      <w:r>
        <w:rPr>
          <w:rStyle w:val="Marquedecommentaire"/>
        </w:rPr>
        <w:annotationRef/>
      </w:r>
      <w:r>
        <w:t>Extra stuff:</w:t>
      </w:r>
    </w:p>
    <w:p w14:paraId="4EFCCABD" w14:textId="77777777" w:rsidR="00A26296" w:rsidRDefault="00A26296">
      <w:pPr>
        <w:pStyle w:val="Commentaire"/>
      </w:pPr>
      <w:r>
        <w:t xml:space="preserve">, </w:t>
      </w:r>
    </w:p>
    <w:p w14:paraId="710E781C" w14:textId="77777777" w:rsidR="00A26296" w:rsidRDefault="00A26296">
      <w:pPr>
        <w:pStyle w:val="Commentaire"/>
      </w:pPr>
    </w:p>
    <w:p w14:paraId="766D5135" w14:textId="77777777" w:rsidR="00A26296" w:rsidRDefault="00A26296">
      <w:pPr>
        <w:pStyle w:val="Commentaire"/>
      </w:pPr>
      <w:r>
        <w:t>Correct:</w:t>
      </w:r>
    </w:p>
    <w:p w14:paraId="2986C9D7" w14:textId="77777777" w:rsidR="00A26296" w:rsidRDefault="00A26296">
      <w:pPr>
        <w:pStyle w:val="Commentaire"/>
      </w:pPr>
      <w:r>
        <w:t>Cardell et al. (2020)</w:t>
      </w:r>
    </w:p>
    <w:p w14:paraId="5977187B" w14:textId="32FA1094" w:rsidR="00A26296" w:rsidRDefault="00A26296">
      <w:pPr>
        <w:pStyle w:val="Commentaire"/>
      </w:pPr>
      <w:r>
        <w:t>(Cardell et al., 2020)</w:t>
      </w:r>
    </w:p>
  </w:comment>
  <w:comment w:id="7602" w:author="Robin Matthews" w:date="2021-07-13T15:26:00Z" w:initials="RM">
    <w:p w14:paraId="3EBA18C0" w14:textId="77777777" w:rsidR="00A26296" w:rsidRDefault="00A26296">
      <w:pPr>
        <w:pStyle w:val="Commentaire"/>
      </w:pPr>
      <w:r>
        <w:rPr>
          <w:rStyle w:val="Marquedecommentaire"/>
        </w:rPr>
        <w:annotationRef/>
      </w:r>
      <w:r>
        <w:t>Extra stuff:</w:t>
      </w:r>
    </w:p>
    <w:p w14:paraId="31F915CE" w14:textId="77777777" w:rsidR="00A26296" w:rsidRDefault="00A26296">
      <w:pPr>
        <w:pStyle w:val="Commentaire"/>
      </w:pPr>
      <w:r>
        <w:t xml:space="preserve">, </w:t>
      </w:r>
    </w:p>
    <w:p w14:paraId="42A1DC93" w14:textId="77777777" w:rsidR="00A26296" w:rsidRDefault="00A26296">
      <w:pPr>
        <w:pStyle w:val="Commentaire"/>
      </w:pPr>
    </w:p>
    <w:p w14:paraId="15D535CA" w14:textId="77777777" w:rsidR="00A26296" w:rsidRDefault="00A26296">
      <w:pPr>
        <w:pStyle w:val="Commentaire"/>
      </w:pPr>
      <w:r>
        <w:t>Correct:</w:t>
      </w:r>
    </w:p>
    <w:p w14:paraId="7277BAB6" w14:textId="77777777" w:rsidR="00A26296" w:rsidRDefault="00A26296">
      <w:pPr>
        <w:pStyle w:val="Commentaire"/>
      </w:pPr>
      <w:r>
        <w:t>Tramblay and Somot (2018)</w:t>
      </w:r>
    </w:p>
    <w:p w14:paraId="601C1D17" w14:textId="7642CF53" w:rsidR="00A26296" w:rsidRDefault="00A26296">
      <w:pPr>
        <w:pStyle w:val="Commentaire"/>
      </w:pPr>
      <w:r>
        <w:t>(Tramblay and Somot, 2018)</w:t>
      </w:r>
    </w:p>
  </w:comment>
  <w:comment w:id="7603" w:author="Robin Matthews" w:date="2021-07-13T15:26:00Z" w:initials="RM">
    <w:p w14:paraId="63502032" w14:textId="77777777" w:rsidR="00A26296" w:rsidRDefault="00A26296">
      <w:pPr>
        <w:pStyle w:val="Commentaire"/>
      </w:pPr>
      <w:r>
        <w:rPr>
          <w:rStyle w:val="Marquedecommentaire"/>
        </w:rPr>
        <w:annotationRef/>
      </w:r>
      <w:r>
        <w:t>Extra stuff:</w:t>
      </w:r>
    </w:p>
    <w:p w14:paraId="7A1AF83C" w14:textId="77777777" w:rsidR="00A26296" w:rsidRDefault="00A26296">
      <w:pPr>
        <w:pStyle w:val="Commentaire"/>
      </w:pPr>
      <w:r>
        <w:t xml:space="preserve">, </w:t>
      </w:r>
    </w:p>
    <w:p w14:paraId="074A8102" w14:textId="77777777" w:rsidR="00A26296" w:rsidRDefault="00A26296">
      <w:pPr>
        <w:pStyle w:val="Commentaire"/>
      </w:pPr>
    </w:p>
    <w:p w14:paraId="561CAA7A" w14:textId="77777777" w:rsidR="00A26296" w:rsidRDefault="00A26296">
      <w:pPr>
        <w:pStyle w:val="Commentaire"/>
      </w:pPr>
      <w:r>
        <w:t>Correct:</w:t>
      </w:r>
    </w:p>
    <w:p w14:paraId="30D945E9" w14:textId="77777777" w:rsidR="00A26296" w:rsidRDefault="00A26296">
      <w:pPr>
        <w:pStyle w:val="Commentaire"/>
      </w:pPr>
      <w:r>
        <w:t>Zollo et al. (2016)</w:t>
      </w:r>
    </w:p>
    <w:p w14:paraId="649536B4" w14:textId="1A5BDA22" w:rsidR="00A26296" w:rsidRDefault="00A26296">
      <w:pPr>
        <w:pStyle w:val="Commentaire"/>
      </w:pPr>
      <w:r>
        <w:t>(Zollo et al., 2016)</w:t>
      </w:r>
    </w:p>
  </w:comment>
  <w:comment w:id="7604" w:author="Robin Matthews" w:date="2021-07-13T15:26:00Z" w:initials="RM">
    <w:p w14:paraId="64B22AEE" w14:textId="77777777" w:rsidR="00A26296" w:rsidRDefault="00A26296">
      <w:pPr>
        <w:pStyle w:val="Commentaire"/>
      </w:pPr>
      <w:r>
        <w:rPr>
          <w:rStyle w:val="Marquedecommentaire"/>
        </w:rPr>
        <w:annotationRef/>
      </w:r>
      <w:r>
        <w:t>Extra stuff:</w:t>
      </w:r>
    </w:p>
    <w:p w14:paraId="20884EE0" w14:textId="77777777" w:rsidR="00A26296" w:rsidRDefault="00A26296">
      <w:pPr>
        <w:pStyle w:val="Commentaire"/>
      </w:pPr>
      <w:r>
        <w:t>, ;</w:t>
      </w:r>
    </w:p>
    <w:p w14:paraId="3C021D14" w14:textId="77777777" w:rsidR="00A26296" w:rsidRDefault="00A26296">
      <w:pPr>
        <w:pStyle w:val="Commentaire"/>
      </w:pPr>
    </w:p>
    <w:p w14:paraId="17FB2FED" w14:textId="77777777" w:rsidR="00A26296" w:rsidRDefault="00A26296">
      <w:pPr>
        <w:pStyle w:val="Commentaire"/>
      </w:pPr>
      <w:r>
        <w:t>Correct:</w:t>
      </w:r>
    </w:p>
    <w:p w14:paraId="7C6807CD" w14:textId="77777777" w:rsidR="00A26296" w:rsidRDefault="00A26296">
      <w:pPr>
        <w:pStyle w:val="Commentaire"/>
      </w:pPr>
      <w:r>
        <w:t>Samuels et al. (2018)</w:t>
      </w:r>
    </w:p>
    <w:p w14:paraId="2A70B398" w14:textId="3E004300" w:rsidR="00A26296" w:rsidRDefault="00A26296">
      <w:pPr>
        <w:pStyle w:val="Commentaire"/>
      </w:pPr>
      <w:r>
        <w:t>(Samuels et al., 2018)</w:t>
      </w:r>
    </w:p>
  </w:comment>
  <w:comment w:id="7605" w:author="Robin Matthews" w:date="2021-07-13T15:26:00Z" w:initials="RM">
    <w:p w14:paraId="32C8F890" w14:textId="77777777" w:rsidR="00A26296" w:rsidRDefault="00A26296">
      <w:pPr>
        <w:pStyle w:val="Commentaire"/>
      </w:pPr>
      <w:r>
        <w:rPr>
          <w:rStyle w:val="Marquedecommentaire"/>
        </w:rPr>
        <w:annotationRef/>
      </w:r>
      <w:r>
        <w:t>Extra stuff:</w:t>
      </w:r>
    </w:p>
    <w:p w14:paraId="5A4F91E4" w14:textId="77777777" w:rsidR="00A26296" w:rsidRDefault="00A26296">
      <w:pPr>
        <w:pStyle w:val="Commentaire"/>
      </w:pPr>
      <w:r>
        <w:t xml:space="preserve">, </w:t>
      </w:r>
    </w:p>
    <w:p w14:paraId="4B9DBBB0" w14:textId="77777777" w:rsidR="00A26296" w:rsidRDefault="00A26296">
      <w:pPr>
        <w:pStyle w:val="Commentaire"/>
      </w:pPr>
    </w:p>
    <w:p w14:paraId="2422D0CF" w14:textId="77777777" w:rsidR="00A26296" w:rsidRDefault="00A26296">
      <w:pPr>
        <w:pStyle w:val="Commentaire"/>
      </w:pPr>
      <w:r>
        <w:t>Correct:</w:t>
      </w:r>
    </w:p>
    <w:p w14:paraId="3CB64A11" w14:textId="77777777" w:rsidR="00A26296" w:rsidRDefault="00A26296">
      <w:pPr>
        <w:pStyle w:val="Commentaire"/>
      </w:pPr>
      <w:r>
        <w:t>Monjo et al. (2016)</w:t>
      </w:r>
    </w:p>
    <w:p w14:paraId="6382B7EF" w14:textId="384455A7" w:rsidR="00A26296" w:rsidRDefault="00A26296">
      <w:pPr>
        <w:pStyle w:val="Commentaire"/>
      </w:pPr>
      <w:r>
        <w:t>(Monjo et al., 2016)</w:t>
      </w:r>
    </w:p>
  </w:comment>
  <w:comment w:id="7606" w:author="Robin Matthews" w:date="2021-07-13T15:26:00Z" w:initials="RM">
    <w:p w14:paraId="3FD5ECBF" w14:textId="77777777" w:rsidR="00A26296" w:rsidRDefault="00A26296">
      <w:pPr>
        <w:pStyle w:val="Commentaire"/>
      </w:pPr>
      <w:r>
        <w:rPr>
          <w:rStyle w:val="Marquedecommentaire"/>
        </w:rPr>
        <w:annotationRef/>
      </w:r>
      <w:r>
        <w:t>Extra stuff:</w:t>
      </w:r>
    </w:p>
    <w:p w14:paraId="452ECE25" w14:textId="77777777" w:rsidR="00A26296" w:rsidRDefault="00A26296">
      <w:pPr>
        <w:pStyle w:val="Commentaire"/>
      </w:pPr>
      <w:r>
        <w:t xml:space="preserve">, </w:t>
      </w:r>
    </w:p>
    <w:p w14:paraId="3DE1E798" w14:textId="77777777" w:rsidR="00A26296" w:rsidRDefault="00A26296">
      <w:pPr>
        <w:pStyle w:val="Commentaire"/>
      </w:pPr>
    </w:p>
    <w:p w14:paraId="798D7913" w14:textId="77777777" w:rsidR="00A26296" w:rsidRDefault="00A26296">
      <w:pPr>
        <w:pStyle w:val="Commentaire"/>
      </w:pPr>
      <w:r>
        <w:t>Correct:</w:t>
      </w:r>
    </w:p>
    <w:p w14:paraId="6FA33F52" w14:textId="77777777" w:rsidR="00A26296" w:rsidRDefault="00A26296">
      <w:pPr>
        <w:pStyle w:val="Commentaire"/>
      </w:pPr>
      <w:r>
        <w:t>Rajczak et al. (2013)</w:t>
      </w:r>
    </w:p>
    <w:p w14:paraId="2B52C895" w14:textId="64C11623" w:rsidR="00A26296" w:rsidRDefault="00A26296">
      <w:pPr>
        <w:pStyle w:val="Commentaire"/>
      </w:pPr>
      <w:r>
        <w:t>(Rajczak et al., 2013)</w:t>
      </w:r>
    </w:p>
  </w:comment>
  <w:comment w:id="7607" w:author="Robin Matthews" w:date="2021-07-13T15:26:00Z" w:initials="RM">
    <w:p w14:paraId="2C4863C1" w14:textId="77777777" w:rsidR="00A26296" w:rsidRDefault="00A26296">
      <w:pPr>
        <w:pStyle w:val="Commentaire"/>
      </w:pPr>
      <w:r>
        <w:rPr>
          <w:rStyle w:val="Marquedecommentaire"/>
        </w:rPr>
        <w:annotationRef/>
      </w:r>
      <w:r>
        <w:t>Extra stuff:</w:t>
      </w:r>
    </w:p>
    <w:p w14:paraId="3F3DF1AD" w14:textId="77777777" w:rsidR="00A26296" w:rsidRDefault="00A26296">
      <w:pPr>
        <w:pStyle w:val="Commentaire"/>
      </w:pPr>
      <w:r>
        <w:t xml:space="preserve">, </w:t>
      </w:r>
    </w:p>
    <w:p w14:paraId="69EE6717" w14:textId="77777777" w:rsidR="00A26296" w:rsidRDefault="00A26296">
      <w:pPr>
        <w:pStyle w:val="Commentaire"/>
      </w:pPr>
    </w:p>
    <w:p w14:paraId="685E4753" w14:textId="77777777" w:rsidR="00A26296" w:rsidRDefault="00A26296">
      <w:pPr>
        <w:pStyle w:val="Commentaire"/>
      </w:pPr>
      <w:r>
        <w:t>Correct:</w:t>
      </w:r>
    </w:p>
    <w:p w14:paraId="3EEA696C" w14:textId="77777777" w:rsidR="00A26296" w:rsidRDefault="00A26296">
      <w:pPr>
        <w:pStyle w:val="Commentaire"/>
      </w:pPr>
      <w:r>
        <w:t>Coppola et al. (2021b)</w:t>
      </w:r>
    </w:p>
    <w:p w14:paraId="2514D280" w14:textId="41DB2322" w:rsidR="00A26296" w:rsidRDefault="00A26296">
      <w:pPr>
        <w:pStyle w:val="Commentaire"/>
      </w:pPr>
      <w:r>
        <w:t>(Coppola et al., 2021b)</w:t>
      </w:r>
    </w:p>
  </w:comment>
  <w:comment w:id="7608" w:author="Robin Matthews" w:date="2021-07-13T15:26:00Z" w:initials="RM">
    <w:p w14:paraId="11B3618E" w14:textId="77777777" w:rsidR="00A26296" w:rsidRDefault="00A26296">
      <w:pPr>
        <w:pStyle w:val="Commentaire"/>
      </w:pPr>
      <w:r>
        <w:rPr>
          <w:rStyle w:val="Marquedecommentaire"/>
        </w:rPr>
        <w:annotationRef/>
      </w:r>
      <w:r>
        <w:t>Extra stuff:</w:t>
      </w:r>
    </w:p>
    <w:p w14:paraId="3462B7E4" w14:textId="77777777" w:rsidR="00A26296" w:rsidRDefault="00A26296">
      <w:pPr>
        <w:pStyle w:val="Commentaire"/>
      </w:pPr>
      <w:r>
        <w:t>, )</w:t>
      </w:r>
    </w:p>
    <w:p w14:paraId="014476BD" w14:textId="77777777" w:rsidR="00A26296" w:rsidRDefault="00A26296">
      <w:pPr>
        <w:pStyle w:val="Commentaire"/>
      </w:pPr>
    </w:p>
    <w:p w14:paraId="216E9EE7" w14:textId="77777777" w:rsidR="00A26296" w:rsidRDefault="00A26296">
      <w:pPr>
        <w:pStyle w:val="Commentaire"/>
      </w:pPr>
      <w:r>
        <w:t>Correct:</w:t>
      </w:r>
    </w:p>
    <w:p w14:paraId="4F989AEE" w14:textId="77777777" w:rsidR="00A26296" w:rsidRDefault="00A26296">
      <w:pPr>
        <w:pStyle w:val="Commentaire"/>
      </w:pPr>
      <w:r>
        <w:t>Driouech et al. (2020)</w:t>
      </w:r>
    </w:p>
    <w:p w14:paraId="57973C5E" w14:textId="2C7C76E7" w:rsidR="00A26296" w:rsidRDefault="00A26296">
      <w:pPr>
        <w:pStyle w:val="Commentaire"/>
      </w:pPr>
      <w:r>
        <w:t>(Driouech et al., 2020)</w:t>
      </w:r>
    </w:p>
  </w:comment>
  <w:comment w:id="7612" w:author="Robin Matthews" w:date="2021-07-13T15:26:00Z" w:initials="RM">
    <w:p w14:paraId="4EC02700" w14:textId="77777777" w:rsidR="00A26296" w:rsidRDefault="00A26296">
      <w:pPr>
        <w:pStyle w:val="Commentaire"/>
      </w:pPr>
      <w:r>
        <w:rPr>
          <w:rStyle w:val="Marquedecommentaire"/>
        </w:rPr>
        <w:annotationRef/>
      </w:r>
      <w:r>
        <w:t>Not found:</w:t>
      </w:r>
    </w:p>
    <w:p w14:paraId="22CE513C" w14:textId="77777777" w:rsidR="00A26296" w:rsidRDefault="00A26296">
      <w:pPr>
        <w:pStyle w:val="Commentaire"/>
      </w:pPr>
      <w:r>
        <w:t>2020b</w:t>
      </w:r>
    </w:p>
    <w:p w14:paraId="424DAF78" w14:textId="77777777" w:rsidR="00A26296" w:rsidRDefault="00A26296">
      <w:pPr>
        <w:pStyle w:val="Commentaire"/>
      </w:pPr>
    </w:p>
    <w:p w14:paraId="0190ADFA" w14:textId="77777777" w:rsidR="00A26296" w:rsidRDefault="00A26296">
      <w:pPr>
        <w:pStyle w:val="Commentaire"/>
      </w:pPr>
      <w:r>
        <w:t>Extra stuff:</w:t>
      </w:r>
    </w:p>
    <w:p w14:paraId="0B687197" w14:textId="77777777" w:rsidR="00A26296" w:rsidRDefault="00A26296">
      <w:pPr>
        <w:pStyle w:val="Commentaire"/>
      </w:pPr>
      <w:r>
        <w:t>(, 2020</w:t>
      </w:r>
    </w:p>
    <w:p w14:paraId="13100FEC" w14:textId="77777777" w:rsidR="00A26296" w:rsidRDefault="00A26296">
      <w:pPr>
        <w:pStyle w:val="Commentaire"/>
      </w:pPr>
    </w:p>
    <w:p w14:paraId="2418A243" w14:textId="77777777" w:rsidR="00A26296" w:rsidRDefault="00A26296">
      <w:pPr>
        <w:pStyle w:val="Commentaire"/>
      </w:pPr>
      <w:r>
        <w:t>Correct:</w:t>
      </w:r>
    </w:p>
    <w:p w14:paraId="3A847B09" w14:textId="77777777" w:rsidR="00A26296" w:rsidRDefault="00A26296">
      <w:pPr>
        <w:pStyle w:val="Commentaire"/>
      </w:pPr>
      <w:r>
        <w:t>Sun et al. (2020b)</w:t>
      </w:r>
    </w:p>
    <w:p w14:paraId="28E134BA" w14:textId="0770CCE8" w:rsidR="00A26296" w:rsidRDefault="00A26296">
      <w:pPr>
        <w:pStyle w:val="Commentaire"/>
      </w:pPr>
      <w:r>
        <w:t>(Sun et al., 2020b)</w:t>
      </w:r>
    </w:p>
  </w:comment>
  <w:comment w:id="7614" w:author="Robin Matthews" w:date="2021-07-13T15:26:00Z" w:initials="RM">
    <w:p w14:paraId="562B7144" w14:textId="77777777" w:rsidR="00A26296" w:rsidRDefault="00A26296">
      <w:pPr>
        <w:pStyle w:val="Commentaire"/>
      </w:pPr>
      <w:r>
        <w:rPr>
          <w:rStyle w:val="Marquedecommentaire"/>
        </w:rPr>
        <w:annotationRef/>
      </w:r>
      <w:r>
        <w:t>Extra stuff:</w:t>
      </w:r>
    </w:p>
    <w:p w14:paraId="6BDA8F3F" w14:textId="77777777" w:rsidR="00A26296" w:rsidRDefault="00A26296">
      <w:pPr>
        <w:pStyle w:val="Commentaire"/>
      </w:pPr>
      <w:r>
        <w:t>; ; ; ; )</w:t>
      </w:r>
    </w:p>
    <w:p w14:paraId="7F6D37A7" w14:textId="77777777" w:rsidR="00A26296" w:rsidRDefault="00A26296">
      <w:pPr>
        <w:pStyle w:val="Commentaire"/>
      </w:pPr>
    </w:p>
    <w:p w14:paraId="566E209D" w14:textId="77777777" w:rsidR="00A26296" w:rsidRDefault="00A26296">
      <w:pPr>
        <w:pStyle w:val="Commentaire"/>
      </w:pPr>
      <w:r>
        <w:t>Correct:</w:t>
      </w:r>
    </w:p>
    <w:p w14:paraId="33BEDCC4" w14:textId="59E61062" w:rsidR="00A26296" w:rsidRDefault="00A26296">
      <w:pPr>
        <w:pStyle w:val="Commentaire"/>
      </w:pPr>
      <w:r>
        <w:t>(Croitoru et al., 2013; Willems, 2013; Casanueva et al., 2014; Roth et al., 2014; Fischer et al., 2015)</w:t>
      </w:r>
    </w:p>
  </w:comment>
  <w:comment w:id="7618" w:author="Robin Matthews" w:date="2021-07-13T15:26:00Z" w:initials="RM">
    <w:p w14:paraId="3C6CE822" w14:textId="77777777" w:rsidR="00A26296" w:rsidRDefault="00A26296">
      <w:pPr>
        <w:pStyle w:val="Commentaire"/>
      </w:pPr>
      <w:r>
        <w:rPr>
          <w:rStyle w:val="Marquedecommentaire"/>
        </w:rPr>
        <w:annotationRef/>
      </w:r>
      <w:r>
        <w:t>Extra stuff:</w:t>
      </w:r>
    </w:p>
    <w:p w14:paraId="0C99E39B" w14:textId="77777777" w:rsidR="00A26296" w:rsidRDefault="00A26296">
      <w:pPr>
        <w:pStyle w:val="Commentaire"/>
      </w:pPr>
      <w:r>
        <w:t xml:space="preserve">(, </w:t>
      </w:r>
    </w:p>
    <w:p w14:paraId="2D1AAA4F" w14:textId="77777777" w:rsidR="00A26296" w:rsidRDefault="00A26296">
      <w:pPr>
        <w:pStyle w:val="Commentaire"/>
      </w:pPr>
    </w:p>
    <w:p w14:paraId="0D1824E5" w14:textId="77777777" w:rsidR="00A26296" w:rsidRDefault="00A26296">
      <w:pPr>
        <w:pStyle w:val="Commentaire"/>
      </w:pPr>
      <w:r>
        <w:t>Correct:</w:t>
      </w:r>
    </w:p>
    <w:p w14:paraId="6BD13000" w14:textId="77777777" w:rsidR="00A26296" w:rsidRDefault="00A26296">
      <w:pPr>
        <w:pStyle w:val="Commentaire"/>
      </w:pPr>
      <w:r>
        <w:t>Wilcox et al. (2018)</w:t>
      </w:r>
    </w:p>
    <w:p w14:paraId="2BAF19F3" w14:textId="532B4F88" w:rsidR="00A26296" w:rsidRDefault="00A26296">
      <w:pPr>
        <w:pStyle w:val="Commentaire"/>
      </w:pPr>
      <w:r>
        <w:t>(Wilcox et al., 2018)</w:t>
      </w:r>
    </w:p>
  </w:comment>
  <w:comment w:id="7620" w:author="Robin Matthews" w:date="2021-07-13T15:26:00Z" w:initials="RM">
    <w:p w14:paraId="7A4E3CE2" w14:textId="77777777" w:rsidR="00A26296" w:rsidRDefault="00A26296">
      <w:pPr>
        <w:pStyle w:val="Commentaire"/>
      </w:pPr>
      <w:r>
        <w:rPr>
          <w:rStyle w:val="Marquedecommentaire"/>
        </w:rPr>
        <w:annotationRef/>
      </w:r>
      <w:r>
        <w:t>Not found:</w:t>
      </w:r>
    </w:p>
    <w:p w14:paraId="7DFA4203" w14:textId="77777777" w:rsidR="00A26296" w:rsidRDefault="00A26296">
      <w:pPr>
        <w:pStyle w:val="Commentaire"/>
      </w:pPr>
      <w:r>
        <w:t>2018a</w:t>
      </w:r>
    </w:p>
    <w:p w14:paraId="551CEC68" w14:textId="77777777" w:rsidR="00A26296" w:rsidRDefault="00A26296">
      <w:pPr>
        <w:pStyle w:val="Commentaire"/>
      </w:pPr>
    </w:p>
    <w:p w14:paraId="71FAC0DE" w14:textId="77777777" w:rsidR="00A26296" w:rsidRDefault="00A26296">
      <w:pPr>
        <w:pStyle w:val="Commentaire"/>
      </w:pPr>
      <w:r>
        <w:t>Extra stuff:</w:t>
      </w:r>
    </w:p>
    <w:p w14:paraId="33877578" w14:textId="77777777" w:rsidR="00A26296" w:rsidRDefault="00A26296">
      <w:pPr>
        <w:pStyle w:val="Commentaire"/>
      </w:pPr>
      <w:r>
        <w:t>, 2018</w:t>
      </w:r>
    </w:p>
    <w:p w14:paraId="4726FA7A" w14:textId="77777777" w:rsidR="00A26296" w:rsidRDefault="00A26296">
      <w:pPr>
        <w:pStyle w:val="Commentaire"/>
      </w:pPr>
    </w:p>
    <w:p w14:paraId="3C61742C" w14:textId="77777777" w:rsidR="00A26296" w:rsidRDefault="00A26296">
      <w:pPr>
        <w:pStyle w:val="Commentaire"/>
      </w:pPr>
      <w:r>
        <w:t>Correct:</w:t>
      </w:r>
    </w:p>
    <w:p w14:paraId="3CA60041" w14:textId="77777777" w:rsidR="00A26296" w:rsidRDefault="00A26296">
      <w:pPr>
        <w:pStyle w:val="Commentaire"/>
      </w:pPr>
      <w:r>
        <w:t>Philip et al. (2018a)</w:t>
      </w:r>
    </w:p>
    <w:p w14:paraId="20D8DE1A" w14:textId="4764901D" w:rsidR="00A26296" w:rsidRDefault="00A26296">
      <w:pPr>
        <w:pStyle w:val="Commentaire"/>
      </w:pPr>
      <w:r>
        <w:t>(Philip et al., 2018a)</w:t>
      </w:r>
    </w:p>
  </w:comment>
  <w:comment w:id="7621" w:author="Robin Matthews" w:date="2021-07-13T15:26:00Z" w:initials="RM">
    <w:p w14:paraId="3A41601F" w14:textId="77777777" w:rsidR="00A26296" w:rsidRDefault="00A26296">
      <w:pPr>
        <w:pStyle w:val="Commentaire"/>
      </w:pPr>
      <w:r>
        <w:rPr>
          <w:rStyle w:val="Marquedecommentaire"/>
        </w:rPr>
        <w:annotationRef/>
      </w:r>
      <w:r>
        <w:t>Extra stuff:</w:t>
      </w:r>
    </w:p>
    <w:p w14:paraId="2874D166" w14:textId="77777777" w:rsidR="00A26296" w:rsidRDefault="00A26296">
      <w:pPr>
        <w:pStyle w:val="Commentaire"/>
      </w:pPr>
      <w:r>
        <w:t xml:space="preserve">, </w:t>
      </w:r>
    </w:p>
    <w:p w14:paraId="0E9BC25B" w14:textId="77777777" w:rsidR="00A26296" w:rsidRDefault="00A26296">
      <w:pPr>
        <w:pStyle w:val="Commentaire"/>
      </w:pPr>
    </w:p>
    <w:p w14:paraId="10A5AD53" w14:textId="77777777" w:rsidR="00A26296" w:rsidRDefault="00A26296">
      <w:pPr>
        <w:pStyle w:val="Commentaire"/>
      </w:pPr>
      <w:r>
        <w:t>Correct:</w:t>
      </w:r>
    </w:p>
    <w:p w14:paraId="257CF032" w14:textId="77777777" w:rsidR="00A26296" w:rsidRDefault="00A26296">
      <w:pPr>
        <w:pStyle w:val="Commentaire"/>
      </w:pPr>
      <w:r>
        <w:t>Schaller et al. (2014)</w:t>
      </w:r>
    </w:p>
    <w:p w14:paraId="114D1995" w14:textId="4517707A" w:rsidR="00A26296" w:rsidRDefault="00A26296">
      <w:pPr>
        <w:pStyle w:val="Commentaire"/>
      </w:pPr>
      <w:r>
        <w:t>(Schaller et al., 2014)</w:t>
      </w:r>
    </w:p>
  </w:comment>
  <w:comment w:id="7622" w:author="Robin Matthews" w:date="2021-07-13T15:26:00Z" w:initials="RM">
    <w:p w14:paraId="06B16FD9" w14:textId="77777777" w:rsidR="00A26296" w:rsidRDefault="00A26296">
      <w:pPr>
        <w:pStyle w:val="Commentaire"/>
      </w:pPr>
      <w:r>
        <w:rPr>
          <w:rStyle w:val="Marquedecommentaire"/>
        </w:rPr>
        <w:annotationRef/>
      </w:r>
      <w:r>
        <w:t>Extra stuff:</w:t>
      </w:r>
    </w:p>
    <w:p w14:paraId="41FF56E9" w14:textId="77777777" w:rsidR="00A26296" w:rsidRDefault="00A26296">
      <w:pPr>
        <w:pStyle w:val="Commentaire"/>
      </w:pPr>
      <w:r>
        <w:t>, )</w:t>
      </w:r>
    </w:p>
    <w:p w14:paraId="13056424" w14:textId="77777777" w:rsidR="00A26296" w:rsidRDefault="00A26296">
      <w:pPr>
        <w:pStyle w:val="Commentaire"/>
      </w:pPr>
    </w:p>
    <w:p w14:paraId="27C444B5" w14:textId="77777777" w:rsidR="00A26296" w:rsidRDefault="00A26296">
      <w:pPr>
        <w:pStyle w:val="Commentaire"/>
      </w:pPr>
      <w:r>
        <w:t>Correct:</w:t>
      </w:r>
    </w:p>
    <w:p w14:paraId="3E8B6454" w14:textId="77777777" w:rsidR="00A26296" w:rsidRDefault="00A26296">
      <w:pPr>
        <w:pStyle w:val="Commentaire"/>
      </w:pPr>
      <w:r>
        <w:t>Vautard et al. (2015)</w:t>
      </w:r>
    </w:p>
    <w:p w14:paraId="2B1C4BF4" w14:textId="0494BFDD" w:rsidR="00A26296" w:rsidRDefault="00A26296">
      <w:pPr>
        <w:pStyle w:val="Commentaire"/>
      </w:pPr>
      <w:r>
        <w:t>(Vautard et al., 2015)</w:t>
      </w:r>
    </w:p>
  </w:comment>
  <w:comment w:id="7623" w:author="Robin Matthews" w:date="2021-07-13T15:26:00Z" w:initials="RM">
    <w:p w14:paraId="2C50FBD0" w14:textId="77777777" w:rsidR="00A26296" w:rsidRDefault="00A26296">
      <w:pPr>
        <w:pStyle w:val="Commentaire"/>
      </w:pPr>
      <w:r>
        <w:rPr>
          <w:rStyle w:val="Marquedecommentaire"/>
        </w:rPr>
        <w:annotationRef/>
      </w:r>
      <w:r>
        <w:t>Not found:</w:t>
      </w:r>
    </w:p>
    <w:p w14:paraId="59B9C7BF" w14:textId="77777777" w:rsidR="00A26296" w:rsidRDefault="00A26296">
      <w:pPr>
        <w:pStyle w:val="Commentaire"/>
      </w:pPr>
      <w:r>
        <w:t>C. Li et al.</w:t>
      </w:r>
    </w:p>
    <w:p w14:paraId="395CC345" w14:textId="77777777" w:rsidR="00A26296" w:rsidRDefault="00A26296">
      <w:pPr>
        <w:pStyle w:val="Commentaire"/>
      </w:pPr>
    </w:p>
    <w:p w14:paraId="67E1116F" w14:textId="77777777" w:rsidR="00A26296" w:rsidRDefault="00A26296">
      <w:pPr>
        <w:pStyle w:val="Commentaire"/>
      </w:pPr>
      <w:r>
        <w:t>Extra stuff:</w:t>
      </w:r>
    </w:p>
    <w:p w14:paraId="3E043B77" w14:textId="77777777" w:rsidR="00A26296" w:rsidRDefault="00A26296">
      <w:pPr>
        <w:pStyle w:val="Commentaire"/>
      </w:pPr>
      <w:r>
        <w:t xml:space="preserve">(Li et al., </w:t>
      </w:r>
    </w:p>
    <w:p w14:paraId="56DD038F" w14:textId="77777777" w:rsidR="00A26296" w:rsidRDefault="00A26296">
      <w:pPr>
        <w:pStyle w:val="Commentaire"/>
      </w:pPr>
    </w:p>
    <w:p w14:paraId="29267A36" w14:textId="77777777" w:rsidR="00A26296" w:rsidRDefault="00A26296">
      <w:pPr>
        <w:pStyle w:val="Commentaire"/>
      </w:pPr>
      <w:r>
        <w:t>Correct:</w:t>
      </w:r>
    </w:p>
    <w:p w14:paraId="489FCA02" w14:textId="77777777" w:rsidR="00A26296" w:rsidRDefault="00A26296">
      <w:pPr>
        <w:pStyle w:val="Commentaire"/>
      </w:pPr>
      <w:r>
        <w:t>C. Li et al. (2020)</w:t>
      </w:r>
    </w:p>
    <w:p w14:paraId="7B9A5D35" w14:textId="351579BB" w:rsidR="00A26296" w:rsidRDefault="00A26296">
      <w:pPr>
        <w:pStyle w:val="Commentaire"/>
      </w:pPr>
      <w:r>
        <w:t>(C. Li et al., 2020)</w:t>
      </w:r>
    </w:p>
  </w:comment>
  <w:comment w:id="7628" w:author="Robin Matthews" w:date="2021-07-13T15:26:00Z" w:initials="RM">
    <w:p w14:paraId="272B9B5D" w14:textId="77777777" w:rsidR="00A26296" w:rsidRDefault="00A26296">
      <w:pPr>
        <w:pStyle w:val="Commentaire"/>
      </w:pPr>
      <w:r>
        <w:rPr>
          <w:rStyle w:val="Marquedecommentaire"/>
        </w:rPr>
        <w:annotationRef/>
      </w:r>
      <w:r>
        <w:t>Not found:</w:t>
      </w:r>
    </w:p>
    <w:p w14:paraId="03BDD6AF" w14:textId="77777777" w:rsidR="00A26296" w:rsidRDefault="00A26296">
      <w:pPr>
        <w:pStyle w:val="Commentaire"/>
      </w:pPr>
      <w:r>
        <w:t>C. Li et al.</w:t>
      </w:r>
    </w:p>
    <w:p w14:paraId="7E88F91E" w14:textId="77777777" w:rsidR="00A26296" w:rsidRDefault="00A26296">
      <w:pPr>
        <w:pStyle w:val="Commentaire"/>
      </w:pPr>
    </w:p>
    <w:p w14:paraId="49DA18DD" w14:textId="77777777" w:rsidR="00A26296" w:rsidRDefault="00A26296">
      <w:pPr>
        <w:pStyle w:val="Commentaire"/>
      </w:pPr>
      <w:r>
        <w:t>Extra stuff:</w:t>
      </w:r>
    </w:p>
    <w:p w14:paraId="36E55DA6" w14:textId="77777777" w:rsidR="00A26296" w:rsidRDefault="00A26296">
      <w:pPr>
        <w:pStyle w:val="Commentaire"/>
      </w:pPr>
      <w:r>
        <w:t>(Li et al., a)</w:t>
      </w:r>
    </w:p>
    <w:p w14:paraId="641394C2" w14:textId="77777777" w:rsidR="00A26296" w:rsidRDefault="00A26296">
      <w:pPr>
        <w:pStyle w:val="Commentaire"/>
      </w:pPr>
    </w:p>
    <w:p w14:paraId="29042250" w14:textId="77777777" w:rsidR="00A26296" w:rsidRDefault="00A26296">
      <w:pPr>
        <w:pStyle w:val="Commentaire"/>
      </w:pPr>
      <w:r>
        <w:t>Correct:</w:t>
      </w:r>
    </w:p>
    <w:p w14:paraId="3D193BBA" w14:textId="77777777" w:rsidR="00A26296" w:rsidRDefault="00A26296">
      <w:pPr>
        <w:pStyle w:val="Commentaire"/>
      </w:pPr>
      <w:r>
        <w:t>C. Li et al. (2020)</w:t>
      </w:r>
    </w:p>
    <w:p w14:paraId="00C7264A" w14:textId="0C152617" w:rsidR="00A26296" w:rsidRDefault="00A26296">
      <w:pPr>
        <w:pStyle w:val="Commentaire"/>
      </w:pPr>
      <w:r>
        <w:t>(C. Li et al., 2020)</w:t>
      </w:r>
    </w:p>
  </w:comment>
  <w:comment w:id="7631" w:author="Robin Matthews" w:date="2021-07-15T10:20:00Z" w:initials="RM">
    <w:p w14:paraId="396E89EE" w14:textId="77777777" w:rsidR="00655B9D" w:rsidRDefault="00655B9D" w:rsidP="00655B9D">
      <w:pPr>
        <w:pStyle w:val="Commentaire"/>
      </w:pPr>
      <w:r>
        <w:rPr>
          <w:rStyle w:val="Marquedecommentaire"/>
        </w:rPr>
        <w:annotationRef/>
      </w:r>
      <w:r>
        <w:t>Mendeley field also contains:</w:t>
      </w:r>
    </w:p>
    <w:p w14:paraId="60AE3D89" w14:textId="77777777" w:rsidR="00655B9D" w:rsidRDefault="00655B9D" w:rsidP="00655B9D">
      <w:pPr>
        <w:rPr>
          <w:rFonts w:eastAsiaTheme="minorHAnsi" w:cs="Times New Roman"/>
          <w:noProof/>
          <w:color w:val="000000" w:themeColor="text1"/>
          <w:sz w:val="16"/>
          <w:szCs w:val="16"/>
          <w:lang w:val="en-GB"/>
        </w:rPr>
      </w:pPr>
      <w:r w:rsidRPr="00394D63">
        <w:rPr>
          <w:rFonts w:eastAsiaTheme="minorHAnsi" w:cs="Times New Roman"/>
          <w:noProof/>
          <w:color w:val="000000" w:themeColor="text1"/>
          <w:sz w:val="16"/>
          <w:szCs w:val="16"/>
          <w:lang w:val="en-GB"/>
        </w:rPr>
        <w:t>Rajczak et al., 2013;</w:t>
      </w:r>
    </w:p>
    <w:p w14:paraId="177B94F4" w14:textId="77777777" w:rsidR="00655B9D" w:rsidRPr="00394D63" w:rsidRDefault="00655B9D" w:rsidP="00655B9D">
      <w:r w:rsidRPr="00394D63">
        <w:rPr>
          <w:rFonts w:eastAsiaTheme="minorHAnsi" w:cs="Times New Roman"/>
          <w:noProof/>
          <w:color w:val="000000" w:themeColor="text1"/>
          <w:sz w:val="16"/>
          <w:szCs w:val="16"/>
          <w:lang w:val="en-GB"/>
        </w:rPr>
        <w:t>Tölle et al., 2018</w:t>
      </w:r>
    </w:p>
    <w:p w14:paraId="7B0E027E" w14:textId="77777777" w:rsidR="00655B9D" w:rsidRDefault="00655B9D" w:rsidP="00655B9D">
      <w:pPr>
        <w:pStyle w:val="Commentaire"/>
      </w:pPr>
    </w:p>
    <w:p w14:paraId="6382A245" w14:textId="77777777" w:rsidR="00655B9D" w:rsidRDefault="00655B9D" w:rsidP="00655B9D">
      <w:pPr>
        <w:pStyle w:val="Commentaire"/>
      </w:pPr>
      <w:r>
        <w:t>Want me to remove them?</w:t>
      </w:r>
    </w:p>
  </w:comment>
  <w:comment w:id="7636" w:author="Robin Matthews" w:date="2021-07-13T15:26:00Z" w:initials="RM">
    <w:p w14:paraId="4DC305B6" w14:textId="77777777" w:rsidR="00A26296" w:rsidRDefault="00A26296">
      <w:pPr>
        <w:pStyle w:val="Commentaire"/>
      </w:pPr>
      <w:r>
        <w:rPr>
          <w:rStyle w:val="Marquedecommentaire"/>
        </w:rPr>
        <w:annotationRef/>
      </w:r>
      <w:r>
        <w:t>Not found:</w:t>
      </w:r>
    </w:p>
    <w:p w14:paraId="31B8B278" w14:textId="77777777" w:rsidR="00A26296" w:rsidRDefault="00A26296">
      <w:pPr>
        <w:pStyle w:val="Commentaire"/>
      </w:pPr>
      <w:r>
        <w:t>Rajczak et al., 2013</w:t>
      </w:r>
    </w:p>
    <w:p w14:paraId="3B65621E" w14:textId="77777777" w:rsidR="00A26296" w:rsidRDefault="00A26296">
      <w:pPr>
        <w:pStyle w:val="Commentaire"/>
      </w:pPr>
      <w:r>
        <w:t>Tölle et al., 2018</w:t>
      </w:r>
    </w:p>
    <w:p w14:paraId="1EC77F55" w14:textId="77777777" w:rsidR="00A26296" w:rsidRDefault="00A26296">
      <w:pPr>
        <w:pStyle w:val="Commentaire"/>
      </w:pPr>
    </w:p>
    <w:p w14:paraId="7165F8CF" w14:textId="77777777" w:rsidR="00A26296" w:rsidRDefault="00A26296">
      <w:pPr>
        <w:pStyle w:val="Commentaire"/>
      </w:pPr>
      <w:r>
        <w:t>Correct:</w:t>
      </w:r>
    </w:p>
    <w:p w14:paraId="6E76575D" w14:textId="70071CCD" w:rsidR="00A26296" w:rsidRDefault="00A26296">
      <w:pPr>
        <w:pStyle w:val="Commentaire"/>
      </w:pPr>
      <w:r>
        <w:t>(Rajczak et al., 2013; Rajczak and Schär, 2017; Tölle et al., 2018)</w:t>
      </w:r>
    </w:p>
  </w:comment>
  <w:comment w:id="7637" w:author="Robin Matthews" w:date="2021-07-13T15:26:00Z" w:initials="RM">
    <w:p w14:paraId="354F9037" w14:textId="77777777" w:rsidR="00A26296" w:rsidRDefault="00A26296">
      <w:pPr>
        <w:pStyle w:val="Commentaire"/>
      </w:pPr>
      <w:r>
        <w:rPr>
          <w:rStyle w:val="Marquedecommentaire"/>
        </w:rPr>
        <w:annotationRef/>
      </w:r>
      <w:r>
        <w:t>Extra stuff:</w:t>
      </w:r>
    </w:p>
    <w:p w14:paraId="1BABB91A" w14:textId="77777777" w:rsidR="00A26296" w:rsidRDefault="00A26296">
      <w:pPr>
        <w:pStyle w:val="Commentaire"/>
      </w:pPr>
      <w:r>
        <w:t>, )</w:t>
      </w:r>
    </w:p>
    <w:p w14:paraId="71A34C36" w14:textId="77777777" w:rsidR="00A26296" w:rsidRDefault="00A26296">
      <w:pPr>
        <w:pStyle w:val="Commentaire"/>
      </w:pPr>
    </w:p>
    <w:p w14:paraId="0D19ED7E" w14:textId="77777777" w:rsidR="00A26296" w:rsidRDefault="00A26296">
      <w:pPr>
        <w:pStyle w:val="Commentaire"/>
      </w:pPr>
      <w:r>
        <w:t>Correct:</w:t>
      </w:r>
    </w:p>
    <w:p w14:paraId="64DF4BFB" w14:textId="77777777" w:rsidR="00A26296" w:rsidRDefault="00A26296">
      <w:pPr>
        <w:pStyle w:val="Commentaire"/>
      </w:pPr>
      <w:r>
        <w:t>Donnelly et al. (2017)</w:t>
      </w:r>
    </w:p>
    <w:p w14:paraId="79150EBF" w14:textId="6572D62A" w:rsidR="00A26296" w:rsidRDefault="00A26296">
      <w:pPr>
        <w:pStyle w:val="Commentaire"/>
      </w:pPr>
      <w:r>
        <w:t>(Donnelly et al., 2017)</w:t>
      </w:r>
    </w:p>
  </w:comment>
  <w:comment w:id="7638" w:author="Robin Matthews" w:date="2021-07-13T15:26:00Z" w:initials="RM">
    <w:p w14:paraId="4AE4FA5D" w14:textId="77777777" w:rsidR="00A26296" w:rsidRDefault="00A26296">
      <w:pPr>
        <w:pStyle w:val="Commentaire"/>
      </w:pPr>
      <w:r>
        <w:rPr>
          <w:rStyle w:val="Marquedecommentaire"/>
        </w:rPr>
        <w:annotationRef/>
      </w:r>
      <w:r>
        <w:t>Not found:</w:t>
      </w:r>
    </w:p>
    <w:p w14:paraId="50A81CEC" w14:textId="77777777" w:rsidR="00A26296" w:rsidRDefault="00A26296">
      <w:pPr>
        <w:pStyle w:val="Commentaire"/>
      </w:pPr>
      <w:r>
        <w:t>C. Li et al.</w:t>
      </w:r>
    </w:p>
    <w:p w14:paraId="797AA490" w14:textId="77777777" w:rsidR="00A26296" w:rsidRDefault="00A26296">
      <w:pPr>
        <w:pStyle w:val="Commentaire"/>
      </w:pPr>
    </w:p>
    <w:p w14:paraId="5DBCE7AA" w14:textId="77777777" w:rsidR="00A26296" w:rsidRDefault="00A26296">
      <w:pPr>
        <w:pStyle w:val="Commentaire"/>
      </w:pPr>
      <w:r>
        <w:t>Extra stuff:</w:t>
      </w:r>
    </w:p>
    <w:p w14:paraId="16010E6C" w14:textId="77777777" w:rsidR="00A26296" w:rsidRDefault="00A26296">
      <w:pPr>
        <w:pStyle w:val="Commentaire"/>
      </w:pPr>
      <w:r>
        <w:t xml:space="preserve">(Li et al., </w:t>
      </w:r>
    </w:p>
    <w:p w14:paraId="40E5D290" w14:textId="77777777" w:rsidR="00A26296" w:rsidRDefault="00A26296">
      <w:pPr>
        <w:pStyle w:val="Commentaire"/>
      </w:pPr>
    </w:p>
    <w:p w14:paraId="5FBB14FA" w14:textId="77777777" w:rsidR="00A26296" w:rsidRDefault="00A26296">
      <w:pPr>
        <w:pStyle w:val="Commentaire"/>
      </w:pPr>
      <w:r>
        <w:t>Correct:</w:t>
      </w:r>
    </w:p>
    <w:p w14:paraId="2D0CEE5B" w14:textId="77777777" w:rsidR="00A26296" w:rsidRDefault="00A26296">
      <w:pPr>
        <w:pStyle w:val="Commentaire"/>
      </w:pPr>
      <w:r>
        <w:t>C. Li et al. (2020)</w:t>
      </w:r>
    </w:p>
    <w:p w14:paraId="4573E0B5" w14:textId="6420D4ED" w:rsidR="00A26296" w:rsidRDefault="00A26296">
      <w:pPr>
        <w:pStyle w:val="Commentaire"/>
      </w:pPr>
      <w:r>
        <w:t>(C. Li et al., 2020)</w:t>
      </w:r>
    </w:p>
  </w:comment>
  <w:comment w:id="7643" w:author="Robin Matthews" w:date="2021-07-13T15:26:00Z" w:initials="RM">
    <w:p w14:paraId="617762EC" w14:textId="77777777" w:rsidR="00A26296" w:rsidRDefault="00A26296">
      <w:pPr>
        <w:pStyle w:val="Commentaire"/>
      </w:pPr>
      <w:r>
        <w:rPr>
          <w:rStyle w:val="Marquedecommentaire"/>
        </w:rPr>
        <w:annotationRef/>
      </w:r>
      <w:r>
        <w:t>Not found:</w:t>
      </w:r>
    </w:p>
    <w:p w14:paraId="6E8487F0" w14:textId="77777777" w:rsidR="00A26296" w:rsidRDefault="00A26296">
      <w:pPr>
        <w:pStyle w:val="Commentaire"/>
      </w:pPr>
      <w:r>
        <w:t>C. Li et al.</w:t>
      </w:r>
    </w:p>
    <w:p w14:paraId="170C2ADE" w14:textId="77777777" w:rsidR="00A26296" w:rsidRDefault="00A26296">
      <w:pPr>
        <w:pStyle w:val="Commentaire"/>
      </w:pPr>
    </w:p>
    <w:p w14:paraId="3AA486F3" w14:textId="77777777" w:rsidR="00A26296" w:rsidRDefault="00A26296">
      <w:pPr>
        <w:pStyle w:val="Commentaire"/>
      </w:pPr>
      <w:r>
        <w:t>Extra stuff:</w:t>
      </w:r>
    </w:p>
    <w:p w14:paraId="45221D7D" w14:textId="77777777" w:rsidR="00A26296" w:rsidRDefault="00A26296">
      <w:pPr>
        <w:pStyle w:val="Commentaire"/>
      </w:pPr>
      <w:r>
        <w:t>(Li et al., a)</w:t>
      </w:r>
    </w:p>
    <w:p w14:paraId="3FD3CF71" w14:textId="77777777" w:rsidR="00A26296" w:rsidRDefault="00A26296">
      <w:pPr>
        <w:pStyle w:val="Commentaire"/>
      </w:pPr>
    </w:p>
    <w:p w14:paraId="4B78920A" w14:textId="77777777" w:rsidR="00A26296" w:rsidRDefault="00A26296">
      <w:pPr>
        <w:pStyle w:val="Commentaire"/>
      </w:pPr>
      <w:r>
        <w:t>Correct:</w:t>
      </w:r>
    </w:p>
    <w:p w14:paraId="43FFEAA1" w14:textId="77777777" w:rsidR="00A26296" w:rsidRDefault="00A26296">
      <w:pPr>
        <w:pStyle w:val="Commentaire"/>
      </w:pPr>
      <w:r>
        <w:t>C. Li et al. (2020)</w:t>
      </w:r>
    </w:p>
    <w:p w14:paraId="5CEA58FC" w14:textId="4BD8FC07" w:rsidR="00A26296" w:rsidRDefault="00A26296">
      <w:pPr>
        <w:pStyle w:val="Commentaire"/>
      </w:pPr>
      <w:r>
        <w:t>(C. Li et al., 2020)</w:t>
      </w:r>
    </w:p>
  </w:comment>
  <w:comment w:id="7646" w:author="Robin Matthews" w:date="2021-07-15T10:20:00Z" w:initials="RM">
    <w:p w14:paraId="7E9941CE" w14:textId="77777777" w:rsidR="00655B9D" w:rsidRDefault="00655B9D" w:rsidP="00655B9D">
      <w:pPr>
        <w:pStyle w:val="Commentaire"/>
      </w:pPr>
      <w:r>
        <w:rPr>
          <w:rStyle w:val="Marquedecommentaire"/>
        </w:rPr>
        <w:annotationRef/>
      </w:r>
      <w:r>
        <w:t>Mendeley field also contains:</w:t>
      </w:r>
    </w:p>
    <w:p w14:paraId="587E77FE" w14:textId="77777777" w:rsidR="00655B9D" w:rsidRDefault="00655B9D" w:rsidP="00655B9D">
      <w:pPr>
        <w:rPr>
          <w:rFonts w:eastAsiaTheme="minorHAnsi" w:cs="Times New Roman"/>
          <w:noProof/>
          <w:color w:val="000000" w:themeColor="text1"/>
          <w:sz w:val="16"/>
          <w:szCs w:val="16"/>
          <w:lang w:val="en-GB"/>
        </w:rPr>
      </w:pPr>
      <w:r w:rsidRPr="00394D63">
        <w:rPr>
          <w:rFonts w:eastAsiaTheme="minorHAnsi" w:cs="Times New Roman"/>
          <w:noProof/>
          <w:color w:val="000000" w:themeColor="text1"/>
          <w:sz w:val="16"/>
          <w:szCs w:val="16"/>
          <w:lang w:val="en-GB"/>
        </w:rPr>
        <w:t>Rajczak et al., 2013;</w:t>
      </w:r>
    </w:p>
    <w:p w14:paraId="06CE245E" w14:textId="77777777" w:rsidR="00655B9D" w:rsidRPr="00394D63" w:rsidRDefault="00655B9D" w:rsidP="00655B9D">
      <w:r w:rsidRPr="00394D63">
        <w:rPr>
          <w:rFonts w:eastAsiaTheme="minorHAnsi" w:cs="Times New Roman"/>
          <w:noProof/>
          <w:color w:val="000000" w:themeColor="text1"/>
          <w:sz w:val="16"/>
          <w:szCs w:val="16"/>
          <w:lang w:val="en-GB"/>
        </w:rPr>
        <w:t>Tölle et al., 2018</w:t>
      </w:r>
    </w:p>
    <w:p w14:paraId="2D55DC80" w14:textId="77777777" w:rsidR="00655B9D" w:rsidRDefault="00655B9D" w:rsidP="00655B9D">
      <w:pPr>
        <w:pStyle w:val="Commentaire"/>
      </w:pPr>
    </w:p>
    <w:p w14:paraId="51F8F6BC" w14:textId="77777777" w:rsidR="00655B9D" w:rsidRDefault="00655B9D" w:rsidP="00655B9D">
      <w:pPr>
        <w:pStyle w:val="Commentaire"/>
      </w:pPr>
      <w:r>
        <w:t>Want me to remove them?</w:t>
      </w:r>
    </w:p>
  </w:comment>
  <w:comment w:id="7650" w:author="Robin Matthews" w:date="2021-07-13T15:26:00Z" w:initials="RM">
    <w:p w14:paraId="7C58EBD4" w14:textId="77777777" w:rsidR="00A26296" w:rsidRDefault="00A26296">
      <w:pPr>
        <w:pStyle w:val="Commentaire"/>
      </w:pPr>
      <w:r>
        <w:rPr>
          <w:rStyle w:val="Marquedecommentaire"/>
        </w:rPr>
        <w:annotationRef/>
      </w:r>
      <w:r>
        <w:t>Not found:</w:t>
      </w:r>
    </w:p>
    <w:p w14:paraId="3A28BE10" w14:textId="77777777" w:rsidR="00A26296" w:rsidRDefault="00A26296">
      <w:pPr>
        <w:pStyle w:val="Commentaire"/>
      </w:pPr>
      <w:r>
        <w:t>Rajczak et al., 2013</w:t>
      </w:r>
    </w:p>
    <w:p w14:paraId="313C0123" w14:textId="77777777" w:rsidR="00A26296" w:rsidRDefault="00A26296">
      <w:pPr>
        <w:pStyle w:val="Commentaire"/>
      </w:pPr>
      <w:r>
        <w:t>Tölle et al., 2018</w:t>
      </w:r>
    </w:p>
    <w:p w14:paraId="52B46A8D" w14:textId="77777777" w:rsidR="00A26296" w:rsidRDefault="00A26296">
      <w:pPr>
        <w:pStyle w:val="Commentaire"/>
      </w:pPr>
    </w:p>
    <w:p w14:paraId="3C94FDD3" w14:textId="77777777" w:rsidR="00A26296" w:rsidRDefault="00A26296">
      <w:pPr>
        <w:pStyle w:val="Commentaire"/>
      </w:pPr>
      <w:r>
        <w:t>Correct:</w:t>
      </w:r>
    </w:p>
    <w:p w14:paraId="3296886E" w14:textId="3ADA6949" w:rsidR="00A26296" w:rsidRDefault="00A26296">
      <w:pPr>
        <w:pStyle w:val="Commentaire"/>
      </w:pPr>
      <w:r>
        <w:t>(Rajczak et al., 2013; Rajczak and Schär, 2017; Tölle et al., 2018)</w:t>
      </w:r>
    </w:p>
  </w:comment>
  <w:comment w:id="7651" w:author="Robin Matthews" w:date="2021-07-13T15:26:00Z" w:initials="RM">
    <w:p w14:paraId="6940FDC3" w14:textId="77777777" w:rsidR="00A26296" w:rsidRDefault="00A26296">
      <w:pPr>
        <w:pStyle w:val="Commentaire"/>
      </w:pPr>
      <w:r>
        <w:rPr>
          <w:rStyle w:val="Marquedecommentaire"/>
        </w:rPr>
        <w:annotationRef/>
      </w:r>
      <w:r>
        <w:t>Extra stuff:</w:t>
      </w:r>
    </w:p>
    <w:p w14:paraId="1CBC936D" w14:textId="77777777" w:rsidR="00A26296" w:rsidRDefault="00A26296">
      <w:pPr>
        <w:pStyle w:val="Commentaire"/>
      </w:pPr>
      <w:r>
        <w:t>, )</w:t>
      </w:r>
    </w:p>
    <w:p w14:paraId="39B098C4" w14:textId="77777777" w:rsidR="00A26296" w:rsidRDefault="00A26296">
      <w:pPr>
        <w:pStyle w:val="Commentaire"/>
      </w:pPr>
    </w:p>
    <w:p w14:paraId="4EC3A6CF" w14:textId="77777777" w:rsidR="00A26296" w:rsidRDefault="00A26296">
      <w:pPr>
        <w:pStyle w:val="Commentaire"/>
      </w:pPr>
      <w:r>
        <w:t>Correct:</w:t>
      </w:r>
    </w:p>
    <w:p w14:paraId="22435349" w14:textId="77777777" w:rsidR="00A26296" w:rsidRDefault="00A26296">
      <w:pPr>
        <w:pStyle w:val="Commentaire"/>
      </w:pPr>
      <w:r>
        <w:t>Donnelly et al. (2017)</w:t>
      </w:r>
    </w:p>
    <w:p w14:paraId="32762826" w14:textId="0BDEEC44" w:rsidR="00A26296" w:rsidRDefault="00A26296">
      <w:pPr>
        <w:pStyle w:val="Commentaire"/>
      </w:pPr>
      <w:r>
        <w:t>(Donnelly et al., 2017)</w:t>
      </w:r>
    </w:p>
  </w:comment>
  <w:comment w:id="7653" w:author="Robin Matthews" w:date="2021-07-13T15:26:00Z" w:initials="RM">
    <w:p w14:paraId="3A6D4C29" w14:textId="77777777" w:rsidR="00A26296" w:rsidRDefault="00A26296">
      <w:pPr>
        <w:pStyle w:val="Commentaire"/>
      </w:pPr>
      <w:r>
        <w:rPr>
          <w:rStyle w:val="Marquedecommentaire"/>
        </w:rPr>
        <w:annotationRef/>
      </w:r>
      <w:r>
        <w:t>Not found:</w:t>
      </w:r>
    </w:p>
    <w:p w14:paraId="08176B51" w14:textId="77777777" w:rsidR="00A26296" w:rsidRDefault="00A26296">
      <w:pPr>
        <w:pStyle w:val="Commentaire"/>
      </w:pPr>
      <w:r>
        <w:t>C. Li et al.</w:t>
      </w:r>
    </w:p>
    <w:p w14:paraId="1D0D6893" w14:textId="77777777" w:rsidR="00A26296" w:rsidRDefault="00A26296">
      <w:pPr>
        <w:pStyle w:val="Commentaire"/>
      </w:pPr>
    </w:p>
    <w:p w14:paraId="6D99ADAE" w14:textId="77777777" w:rsidR="00A26296" w:rsidRDefault="00A26296">
      <w:pPr>
        <w:pStyle w:val="Commentaire"/>
      </w:pPr>
      <w:r>
        <w:t>Extra stuff:</w:t>
      </w:r>
    </w:p>
    <w:p w14:paraId="5A2C3422" w14:textId="77777777" w:rsidR="00A26296" w:rsidRDefault="00A26296">
      <w:pPr>
        <w:pStyle w:val="Commentaire"/>
      </w:pPr>
      <w:r>
        <w:t xml:space="preserve">(Li et al., </w:t>
      </w:r>
    </w:p>
    <w:p w14:paraId="57DFAD7A" w14:textId="77777777" w:rsidR="00A26296" w:rsidRDefault="00A26296">
      <w:pPr>
        <w:pStyle w:val="Commentaire"/>
      </w:pPr>
    </w:p>
    <w:p w14:paraId="4B108B2F" w14:textId="77777777" w:rsidR="00A26296" w:rsidRDefault="00A26296">
      <w:pPr>
        <w:pStyle w:val="Commentaire"/>
      </w:pPr>
      <w:r>
        <w:t>Correct:</w:t>
      </w:r>
    </w:p>
    <w:p w14:paraId="414B14C4" w14:textId="77777777" w:rsidR="00A26296" w:rsidRDefault="00A26296">
      <w:pPr>
        <w:pStyle w:val="Commentaire"/>
      </w:pPr>
      <w:r>
        <w:t>C. Li et al. (2020)</w:t>
      </w:r>
    </w:p>
    <w:p w14:paraId="1CA6849D" w14:textId="78687971" w:rsidR="00A26296" w:rsidRDefault="00A26296">
      <w:pPr>
        <w:pStyle w:val="Commentaire"/>
      </w:pPr>
      <w:r>
        <w:t>(C. Li et al., 2020)</w:t>
      </w:r>
    </w:p>
  </w:comment>
  <w:comment w:id="7656" w:author="Robin Matthews" w:date="2021-07-13T15:26:00Z" w:initials="RM">
    <w:p w14:paraId="07B4D5A6" w14:textId="77777777" w:rsidR="00A26296" w:rsidRDefault="00A26296">
      <w:pPr>
        <w:pStyle w:val="Commentaire"/>
      </w:pPr>
      <w:r>
        <w:rPr>
          <w:rStyle w:val="Marquedecommentaire"/>
        </w:rPr>
        <w:annotationRef/>
      </w:r>
      <w:r>
        <w:t>Not found:</w:t>
      </w:r>
    </w:p>
    <w:p w14:paraId="03D41A5C" w14:textId="77777777" w:rsidR="00A26296" w:rsidRDefault="00A26296">
      <w:pPr>
        <w:pStyle w:val="Commentaire"/>
      </w:pPr>
      <w:r>
        <w:t>C. Li et al.</w:t>
      </w:r>
    </w:p>
    <w:p w14:paraId="60D120A6" w14:textId="77777777" w:rsidR="00A26296" w:rsidRDefault="00A26296">
      <w:pPr>
        <w:pStyle w:val="Commentaire"/>
      </w:pPr>
    </w:p>
    <w:p w14:paraId="5B3203BB" w14:textId="77777777" w:rsidR="00A26296" w:rsidRDefault="00A26296">
      <w:pPr>
        <w:pStyle w:val="Commentaire"/>
      </w:pPr>
      <w:r>
        <w:t>Extra stuff:</w:t>
      </w:r>
    </w:p>
    <w:p w14:paraId="50AC782A" w14:textId="77777777" w:rsidR="00A26296" w:rsidRDefault="00A26296">
      <w:pPr>
        <w:pStyle w:val="Commentaire"/>
      </w:pPr>
      <w:r>
        <w:t>(Li et al., a)</w:t>
      </w:r>
    </w:p>
    <w:p w14:paraId="7FB59506" w14:textId="77777777" w:rsidR="00A26296" w:rsidRDefault="00A26296">
      <w:pPr>
        <w:pStyle w:val="Commentaire"/>
      </w:pPr>
    </w:p>
    <w:p w14:paraId="7BE26EBF" w14:textId="77777777" w:rsidR="00A26296" w:rsidRDefault="00A26296">
      <w:pPr>
        <w:pStyle w:val="Commentaire"/>
      </w:pPr>
      <w:r>
        <w:t>Correct:</w:t>
      </w:r>
    </w:p>
    <w:p w14:paraId="2764E46B" w14:textId="77777777" w:rsidR="00A26296" w:rsidRDefault="00A26296">
      <w:pPr>
        <w:pStyle w:val="Commentaire"/>
      </w:pPr>
      <w:r>
        <w:t>C. Li et al. (2020)</w:t>
      </w:r>
    </w:p>
    <w:p w14:paraId="47AFFAD3" w14:textId="649B9584" w:rsidR="00A26296" w:rsidRDefault="00A26296">
      <w:pPr>
        <w:pStyle w:val="Commentaire"/>
      </w:pPr>
      <w:r>
        <w:t>(C. Li et al., 2020)</w:t>
      </w:r>
    </w:p>
  </w:comment>
  <w:comment w:id="7659" w:author="Robin Matthews" w:date="2021-07-15T10:24:00Z" w:initials="RM">
    <w:p w14:paraId="47277701" w14:textId="77777777" w:rsidR="00655B9D" w:rsidRDefault="00655B9D" w:rsidP="00655B9D">
      <w:pPr>
        <w:pStyle w:val="Commentaire"/>
      </w:pPr>
      <w:r>
        <w:rPr>
          <w:rStyle w:val="Marquedecommentaire"/>
        </w:rPr>
        <w:annotationRef/>
      </w:r>
      <w:r>
        <w:t>Mendeley field also contains:</w:t>
      </w:r>
    </w:p>
    <w:p w14:paraId="500D4265" w14:textId="77777777" w:rsidR="00655B9D" w:rsidRDefault="00655B9D" w:rsidP="00655B9D">
      <w:pPr>
        <w:rPr>
          <w:rFonts w:eastAsiaTheme="minorHAnsi" w:cs="Times New Roman"/>
          <w:noProof/>
          <w:color w:val="000000" w:themeColor="text1"/>
          <w:sz w:val="16"/>
          <w:szCs w:val="16"/>
          <w:lang w:val="en-GB"/>
        </w:rPr>
      </w:pPr>
      <w:r w:rsidRPr="00394D63">
        <w:rPr>
          <w:rFonts w:eastAsiaTheme="minorHAnsi" w:cs="Times New Roman"/>
          <w:noProof/>
          <w:color w:val="000000" w:themeColor="text1"/>
          <w:sz w:val="16"/>
          <w:szCs w:val="16"/>
          <w:lang w:val="en-GB"/>
        </w:rPr>
        <w:t>Rajczak et al., 2013</w:t>
      </w:r>
    </w:p>
    <w:p w14:paraId="27B8FF26" w14:textId="77777777" w:rsidR="00655B9D" w:rsidRPr="00394D63" w:rsidRDefault="00655B9D" w:rsidP="00655B9D">
      <w:r>
        <w:rPr>
          <w:rFonts w:eastAsiaTheme="minorHAnsi" w:cs="Times New Roman"/>
          <w:noProof/>
          <w:color w:val="000000" w:themeColor="text1"/>
          <w:sz w:val="16"/>
          <w:szCs w:val="16"/>
          <w:lang w:val="en-GB"/>
        </w:rPr>
        <w:t>T</w:t>
      </w:r>
      <w:r w:rsidRPr="00394D63">
        <w:rPr>
          <w:rFonts w:eastAsiaTheme="minorHAnsi" w:cs="Times New Roman"/>
          <w:noProof/>
          <w:color w:val="000000" w:themeColor="text1"/>
          <w:sz w:val="16"/>
          <w:szCs w:val="16"/>
          <w:lang w:val="en-GB"/>
        </w:rPr>
        <w:t>ölle et al., 2018</w:t>
      </w:r>
    </w:p>
    <w:p w14:paraId="7F212234" w14:textId="77777777" w:rsidR="00655B9D" w:rsidRDefault="00655B9D" w:rsidP="00655B9D">
      <w:pPr>
        <w:pStyle w:val="Commentaire"/>
      </w:pPr>
    </w:p>
    <w:p w14:paraId="352A1715" w14:textId="77777777" w:rsidR="00655B9D" w:rsidRDefault="00655B9D" w:rsidP="00655B9D">
      <w:pPr>
        <w:pStyle w:val="Commentaire"/>
      </w:pPr>
      <w:r>
        <w:t>Want me to remove them?</w:t>
      </w:r>
    </w:p>
  </w:comment>
  <w:comment w:id="7664" w:author="Robin Matthews" w:date="2021-07-13T15:27:00Z" w:initials="RM">
    <w:p w14:paraId="7B213B97" w14:textId="77777777" w:rsidR="00A26296" w:rsidRDefault="00A26296">
      <w:pPr>
        <w:pStyle w:val="Commentaire"/>
      </w:pPr>
      <w:r>
        <w:rPr>
          <w:rStyle w:val="Marquedecommentaire"/>
        </w:rPr>
        <w:annotationRef/>
      </w:r>
      <w:r>
        <w:t>Not found:</w:t>
      </w:r>
    </w:p>
    <w:p w14:paraId="7CAC5443" w14:textId="77777777" w:rsidR="00A26296" w:rsidRDefault="00A26296">
      <w:pPr>
        <w:pStyle w:val="Commentaire"/>
      </w:pPr>
      <w:r>
        <w:t>Rajczak et al., 2013</w:t>
      </w:r>
    </w:p>
    <w:p w14:paraId="24040236" w14:textId="77777777" w:rsidR="00A26296" w:rsidRDefault="00A26296">
      <w:pPr>
        <w:pStyle w:val="Commentaire"/>
      </w:pPr>
      <w:r>
        <w:t>Tölle et al., 2018</w:t>
      </w:r>
    </w:p>
    <w:p w14:paraId="4722848E" w14:textId="77777777" w:rsidR="00A26296" w:rsidRDefault="00A26296">
      <w:pPr>
        <w:pStyle w:val="Commentaire"/>
      </w:pPr>
    </w:p>
    <w:p w14:paraId="5B806B0A" w14:textId="77777777" w:rsidR="00A26296" w:rsidRDefault="00A26296">
      <w:pPr>
        <w:pStyle w:val="Commentaire"/>
      </w:pPr>
      <w:r>
        <w:t>Correct:</w:t>
      </w:r>
    </w:p>
    <w:p w14:paraId="5EE93354" w14:textId="689753BE" w:rsidR="00A26296" w:rsidRDefault="00A26296">
      <w:pPr>
        <w:pStyle w:val="Commentaire"/>
      </w:pPr>
      <w:r>
        <w:t>(Rajczak et al., 2013; Rajczak and Schär, 2017; Tölle et al., 2018)</w:t>
      </w:r>
    </w:p>
  </w:comment>
  <w:comment w:id="7665" w:author="Robin Matthews" w:date="2021-07-13T15:27:00Z" w:initials="RM">
    <w:p w14:paraId="04DAF43C" w14:textId="77777777" w:rsidR="00A26296" w:rsidRDefault="00A26296">
      <w:pPr>
        <w:pStyle w:val="Commentaire"/>
      </w:pPr>
      <w:r>
        <w:rPr>
          <w:rStyle w:val="Marquedecommentaire"/>
        </w:rPr>
        <w:annotationRef/>
      </w:r>
      <w:r>
        <w:t>Extra stuff:</w:t>
      </w:r>
    </w:p>
    <w:p w14:paraId="2B85D907" w14:textId="77777777" w:rsidR="00A26296" w:rsidRDefault="00A26296">
      <w:pPr>
        <w:pStyle w:val="Commentaire"/>
      </w:pPr>
      <w:r>
        <w:t>, )</w:t>
      </w:r>
    </w:p>
    <w:p w14:paraId="6025F7FA" w14:textId="77777777" w:rsidR="00A26296" w:rsidRDefault="00A26296">
      <w:pPr>
        <w:pStyle w:val="Commentaire"/>
      </w:pPr>
    </w:p>
    <w:p w14:paraId="42464644" w14:textId="77777777" w:rsidR="00A26296" w:rsidRDefault="00A26296">
      <w:pPr>
        <w:pStyle w:val="Commentaire"/>
      </w:pPr>
      <w:r>
        <w:t>Correct:</w:t>
      </w:r>
    </w:p>
    <w:p w14:paraId="01C62A75" w14:textId="77777777" w:rsidR="00A26296" w:rsidRDefault="00A26296">
      <w:pPr>
        <w:pStyle w:val="Commentaire"/>
      </w:pPr>
      <w:r>
        <w:t>Madsen et al. (2014)</w:t>
      </w:r>
    </w:p>
    <w:p w14:paraId="6D7CE7C5" w14:textId="2A578566" w:rsidR="00A26296" w:rsidRDefault="00A26296">
      <w:pPr>
        <w:pStyle w:val="Commentaire"/>
      </w:pPr>
      <w:r>
        <w:t>(Madsen et al., 2014)</w:t>
      </w:r>
    </w:p>
  </w:comment>
  <w:comment w:id="7666" w:author="Robin Matthews" w:date="2021-07-14T23:11:00Z" w:initials="RM">
    <w:p w14:paraId="02F529EE" w14:textId="5C6D93D2" w:rsidR="00F417BF" w:rsidRDefault="00F417BF">
      <w:pPr>
        <w:pStyle w:val="Commentaire"/>
      </w:pPr>
      <w:r>
        <w:rPr>
          <w:rStyle w:val="Marquedecommentaire"/>
        </w:rPr>
        <w:annotationRef/>
      </w:r>
      <w:r>
        <w:t>Heavy?</w:t>
      </w:r>
    </w:p>
  </w:comment>
  <w:comment w:id="7670" w:author="Robin Matthews" w:date="2021-07-13T15:27:00Z" w:initials="RM">
    <w:p w14:paraId="6B562B9B" w14:textId="77777777" w:rsidR="00A26296" w:rsidRDefault="00A26296">
      <w:pPr>
        <w:pStyle w:val="Commentaire"/>
      </w:pPr>
      <w:r>
        <w:rPr>
          <w:rStyle w:val="Marquedecommentaire"/>
        </w:rPr>
        <w:annotationRef/>
      </w:r>
      <w:r>
        <w:t>Not found:</w:t>
      </w:r>
    </w:p>
    <w:p w14:paraId="4F1BC17B" w14:textId="77777777" w:rsidR="00A26296" w:rsidRDefault="00A26296">
      <w:pPr>
        <w:pStyle w:val="Commentaire"/>
      </w:pPr>
      <w:r>
        <w:t>2020b</w:t>
      </w:r>
    </w:p>
    <w:p w14:paraId="3316BB9F" w14:textId="77777777" w:rsidR="00A26296" w:rsidRDefault="00A26296">
      <w:pPr>
        <w:pStyle w:val="Commentaire"/>
      </w:pPr>
    </w:p>
    <w:p w14:paraId="50607065" w14:textId="77777777" w:rsidR="00A26296" w:rsidRDefault="00A26296">
      <w:pPr>
        <w:pStyle w:val="Commentaire"/>
      </w:pPr>
      <w:r>
        <w:t>Extra stuff:</w:t>
      </w:r>
    </w:p>
    <w:p w14:paraId="7D4C0A59" w14:textId="77777777" w:rsidR="00A26296" w:rsidRDefault="00A26296">
      <w:pPr>
        <w:pStyle w:val="Commentaire"/>
      </w:pPr>
      <w:r>
        <w:t>(, 2020</w:t>
      </w:r>
    </w:p>
    <w:p w14:paraId="538FD3EB" w14:textId="77777777" w:rsidR="00A26296" w:rsidRDefault="00A26296">
      <w:pPr>
        <w:pStyle w:val="Commentaire"/>
      </w:pPr>
    </w:p>
    <w:p w14:paraId="544C323B" w14:textId="77777777" w:rsidR="00A26296" w:rsidRDefault="00A26296">
      <w:pPr>
        <w:pStyle w:val="Commentaire"/>
      </w:pPr>
      <w:r>
        <w:t>Correct:</w:t>
      </w:r>
    </w:p>
    <w:p w14:paraId="6954FA17" w14:textId="77777777" w:rsidR="00A26296" w:rsidRDefault="00A26296">
      <w:pPr>
        <w:pStyle w:val="Commentaire"/>
      </w:pPr>
      <w:r>
        <w:t>Sun et al. (2020b)</w:t>
      </w:r>
    </w:p>
    <w:p w14:paraId="682545F2" w14:textId="7C0B3771" w:rsidR="00A26296" w:rsidRDefault="00A26296">
      <w:pPr>
        <w:pStyle w:val="Commentaire"/>
      </w:pPr>
      <w:r>
        <w:t>(Sun et al., 2020b)</w:t>
      </w:r>
    </w:p>
  </w:comment>
  <w:comment w:id="7672" w:author="Robin Matthews" w:date="2021-07-13T15:27:00Z" w:initials="RM">
    <w:p w14:paraId="665D668C" w14:textId="77777777" w:rsidR="00A26296" w:rsidRDefault="00A26296">
      <w:pPr>
        <w:pStyle w:val="Commentaire"/>
      </w:pPr>
      <w:r>
        <w:rPr>
          <w:rStyle w:val="Marquedecommentaire"/>
        </w:rPr>
        <w:annotationRef/>
      </w:r>
      <w:r>
        <w:t>Extra stuff:</w:t>
      </w:r>
    </w:p>
    <w:p w14:paraId="6D4433E4" w14:textId="77777777" w:rsidR="00A26296" w:rsidRDefault="00A26296">
      <w:pPr>
        <w:pStyle w:val="Commentaire"/>
      </w:pPr>
      <w:r>
        <w:t xml:space="preserve">, </w:t>
      </w:r>
    </w:p>
    <w:p w14:paraId="29813437" w14:textId="77777777" w:rsidR="00A26296" w:rsidRDefault="00A26296">
      <w:pPr>
        <w:pStyle w:val="Commentaire"/>
      </w:pPr>
    </w:p>
    <w:p w14:paraId="54C5AA9F" w14:textId="77777777" w:rsidR="00A26296" w:rsidRDefault="00A26296">
      <w:pPr>
        <w:pStyle w:val="Commentaire"/>
      </w:pPr>
      <w:r>
        <w:t>Correct:</w:t>
      </w:r>
    </w:p>
    <w:p w14:paraId="3E37E8D7" w14:textId="77777777" w:rsidR="00A26296" w:rsidRDefault="00A26296">
      <w:pPr>
        <w:pStyle w:val="Commentaire"/>
      </w:pPr>
      <w:r>
        <w:t>Dunn et al. (2020)</w:t>
      </w:r>
    </w:p>
    <w:p w14:paraId="04AA56C9" w14:textId="01EC5574" w:rsidR="00A26296" w:rsidRDefault="00A26296">
      <w:pPr>
        <w:pStyle w:val="Commentaire"/>
      </w:pPr>
      <w:r>
        <w:t>(Dunn et al., 2020)</w:t>
      </w:r>
    </w:p>
  </w:comment>
  <w:comment w:id="7673" w:author="Robin Matthews" w:date="2021-07-13T15:27:00Z" w:initials="RM">
    <w:p w14:paraId="135D95DD" w14:textId="77777777" w:rsidR="00A26296" w:rsidRDefault="00A26296">
      <w:pPr>
        <w:pStyle w:val="Commentaire"/>
      </w:pPr>
      <w:r>
        <w:rPr>
          <w:rStyle w:val="Marquedecommentaire"/>
        </w:rPr>
        <w:annotationRef/>
      </w:r>
      <w:r>
        <w:t>Extra stuff:</w:t>
      </w:r>
    </w:p>
    <w:p w14:paraId="3F91E607" w14:textId="77777777" w:rsidR="00A26296" w:rsidRDefault="00A26296">
      <w:pPr>
        <w:pStyle w:val="Commentaire"/>
      </w:pPr>
      <w:r>
        <w:t>, )</w:t>
      </w:r>
    </w:p>
    <w:p w14:paraId="3968681F" w14:textId="77777777" w:rsidR="00A26296" w:rsidRDefault="00A26296">
      <w:pPr>
        <w:pStyle w:val="Commentaire"/>
      </w:pPr>
    </w:p>
    <w:p w14:paraId="454D2D0E" w14:textId="77777777" w:rsidR="00A26296" w:rsidRDefault="00A26296">
      <w:pPr>
        <w:pStyle w:val="Commentaire"/>
      </w:pPr>
      <w:r>
        <w:t>Correct:</w:t>
      </w:r>
    </w:p>
    <w:p w14:paraId="1C61AB89" w14:textId="77777777" w:rsidR="00A26296" w:rsidRDefault="00A26296">
      <w:pPr>
        <w:pStyle w:val="Commentaire"/>
      </w:pPr>
      <w:r>
        <w:t>Ashabokov et al. (2017)</w:t>
      </w:r>
    </w:p>
    <w:p w14:paraId="3AA3582A" w14:textId="69FE5632" w:rsidR="00A26296" w:rsidRDefault="00A26296">
      <w:pPr>
        <w:pStyle w:val="Commentaire"/>
      </w:pPr>
      <w:r>
        <w:t>(Ashabokov et al., 2017)</w:t>
      </w:r>
    </w:p>
  </w:comment>
  <w:comment w:id="7674" w:author="Robin Matthews" w:date="2021-07-13T15:27:00Z" w:initials="RM">
    <w:p w14:paraId="4F57800E" w14:textId="77777777" w:rsidR="00A26296" w:rsidRDefault="00A26296">
      <w:pPr>
        <w:pStyle w:val="Commentaire"/>
      </w:pPr>
      <w:r>
        <w:rPr>
          <w:rStyle w:val="Marquedecommentaire"/>
        </w:rPr>
        <w:annotationRef/>
      </w:r>
      <w:r>
        <w:t>Not found:</w:t>
      </w:r>
    </w:p>
    <w:p w14:paraId="107534F7" w14:textId="77777777" w:rsidR="00A26296" w:rsidRDefault="00A26296">
      <w:pPr>
        <w:pStyle w:val="Commentaire"/>
      </w:pPr>
      <w:r>
        <w:t>C. Li et al.</w:t>
      </w:r>
    </w:p>
    <w:p w14:paraId="1F363538" w14:textId="77777777" w:rsidR="00A26296" w:rsidRDefault="00A26296">
      <w:pPr>
        <w:pStyle w:val="Commentaire"/>
      </w:pPr>
    </w:p>
    <w:p w14:paraId="25BF38A7" w14:textId="77777777" w:rsidR="00A26296" w:rsidRDefault="00A26296">
      <w:pPr>
        <w:pStyle w:val="Commentaire"/>
      </w:pPr>
      <w:r>
        <w:t>Extra stuff:</w:t>
      </w:r>
    </w:p>
    <w:p w14:paraId="2A59560B" w14:textId="77777777" w:rsidR="00A26296" w:rsidRDefault="00A26296">
      <w:pPr>
        <w:pStyle w:val="Commentaire"/>
      </w:pPr>
      <w:r>
        <w:t xml:space="preserve">(Li et al., </w:t>
      </w:r>
    </w:p>
    <w:p w14:paraId="73D3D916" w14:textId="77777777" w:rsidR="00A26296" w:rsidRDefault="00A26296">
      <w:pPr>
        <w:pStyle w:val="Commentaire"/>
      </w:pPr>
    </w:p>
    <w:p w14:paraId="18096CFD" w14:textId="77777777" w:rsidR="00A26296" w:rsidRDefault="00A26296">
      <w:pPr>
        <w:pStyle w:val="Commentaire"/>
      </w:pPr>
      <w:r>
        <w:t>Correct:</w:t>
      </w:r>
    </w:p>
    <w:p w14:paraId="66D7A92E" w14:textId="77777777" w:rsidR="00A26296" w:rsidRDefault="00A26296">
      <w:pPr>
        <w:pStyle w:val="Commentaire"/>
      </w:pPr>
      <w:r>
        <w:t>C. Li et al. (2020)</w:t>
      </w:r>
    </w:p>
    <w:p w14:paraId="427A4BE2" w14:textId="7A823335" w:rsidR="00A26296" w:rsidRDefault="00A26296">
      <w:pPr>
        <w:pStyle w:val="Commentaire"/>
      </w:pPr>
      <w:r>
        <w:t>(C. Li et al., 2020)</w:t>
      </w:r>
    </w:p>
  </w:comment>
  <w:comment w:id="7679" w:author="Robin Matthews" w:date="2021-07-13T15:27:00Z" w:initials="RM">
    <w:p w14:paraId="398A2455" w14:textId="77777777" w:rsidR="00A26296" w:rsidRDefault="00A26296">
      <w:pPr>
        <w:pStyle w:val="Commentaire"/>
      </w:pPr>
      <w:r>
        <w:rPr>
          <w:rStyle w:val="Marquedecommentaire"/>
        </w:rPr>
        <w:annotationRef/>
      </w:r>
      <w:r>
        <w:t>Not found:</w:t>
      </w:r>
    </w:p>
    <w:p w14:paraId="464F002E" w14:textId="77777777" w:rsidR="00A26296" w:rsidRDefault="00A26296">
      <w:pPr>
        <w:pStyle w:val="Commentaire"/>
      </w:pPr>
      <w:r>
        <w:t>C. Li et al.</w:t>
      </w:r>
    </w:p>
    <w:p w14:paraId="64F3AB21" w14:textId="77777777" w:rsidR="00A26296" w:rsidRDefault="00A26296">
      <w:pPr>
        <w:pStyle w:val="Commentaire"/>
      </w:pPr>
    </w:p>
    <w:p w14:paraId="531BEFC3" w14:textId="77777777" w:rsidR="00A26296" w:rsidRDefault="00A26296">
      <w:pPr>
        <w:pStyle w:val="Commentaire"/>
      </w:pPr>
      <w:r>
        <w:t>Extra stuff:</w:t>
      </w:r>
    </w:p>
    <w:p w14:paraId="6CCFEF9A" w14:textId="77777777" w:rsidR="00A26296" w:rsidRDefault="00A26296">
      <w:pPr>
        <w:pStyle w:val="Commentaire"/>
      </w:pPr>
      <w:r>
        <w:t>(Li et al., a)</w:t>
      </w:r>
    </w:p>
    <w:p w14:paraId="113B23D6" w14:textId="77777777" w:rsidR="00A26296" w:rsidRDefault="00A26296">
      <w:pPr>
        <w:pStyle w:val="Commentaire"/>
      </w:pPr>
    </w:p>
    <w:p w14:paraId="6F51D40F" w14:textId="77777777" w:rsidR="00A26296" w:rsidRDefault="00A26296">
      <w:pPr>
        <w:pStyle w:val="Commentaire"/>
      </w:pPr>
      <w:r>
        <w:t>Correct:</w:t>
      </w:r>
    </w:p>
    <w:p w14:paraId="2D2C8DAE" w14:textId="77777777" w:rsidR="00A26296" w:rsidRDefault="00A26296">
      <w:pPr>
        <w:pStyle w:val="Commentaire"/>
      </w:pPr>
      <w:r>
        <w:t>C. Li et al. (2020)</w:t>
      </w:r>
    </w:p>
    <w:p w14:paraId="01056FAF" w14:textId="21440B74" w:rsidR="00A26296" w:rsidRDefault="00A26296">
      <w:pPr>
        <w:pStyle w:val="Commentaire"/>
      </w:pPr>
      <w:r>
        <w:t>(C. Li et al., 2020)</w:t>
      </w:r>
    </w:p>
  </w:comment>
  <w:comment w:id="7682" w:author="Robin Matthews" w:date="2021-07-13T15:27:00Z" w:initials="RM">
    <w:p w14:paraId="6557B79C" w14:textId="77777777" w:rsidR="00A26296" w:rsidRDefault="00A26296">
      <w:pPr>
        <w:pStyle w:val="Commentaire"/>
      </w:pPr>
      <w:r>
        <w:rPr>
          <w:rStyle w:val="Marquedecommentaire"/>
        </w:rPr>
        <w:annotationRef/>
      </w:r>
      <w:r>
        <w:t>Not found:</w:t>
      </w:r>
    </w:p>
    <w:p w14:paraId="3699E059" w14:textId="77777777" w:rsidR="00A26296" w:rsidRDefault="00A26296">
      <w:pPr>
        <w:pStyle w:val="Commentaire"/>
      </w:pPr>
      <w:r>
        <w:t>C. Li et al.</w:t>
      </w:r>
    </w:p>
    <w:p w14:paraId="6CB75E62" w14:textId="77777777" w:rsidR="00A26296" w:rsidRDefault="00A26296">
      <w:pPr>
        <w:pStyle w:val="Commentaire"/>
      </w:pPr>
    </w:p>
    <w:p w14:paraId="6BAD72F2" w14:textId="77777777" w:rsidR="00A26296" w:rsidRDefault="00A26296">
      <w:pPr>
        <w:pStyle w:val="Commentaire"/>
      </w:pPr>
      <w:r>
        <w:t>Extra stuff:</w:t>
      </w:r>
    </w:p>
    <w:p w14:paraId="71BDEE33" w14:textId="77777777" w:rsidR="00A26296" w:rsidRDefault="00A26296">
      <w:pPr>
        <w:pStyle w:val="Commentaire"/>
      </w:pPr>
      <w:r>
        <w:t xml:space="preserve">(Li et al., </w:t>
      </w:r>
    </w:p>
    <w:p w14:paraId="16F9762C" w14:textId="77777777" w:rsidR="00A26296" w:rsidRDefault="00A26296">
      <w:pPr>
        <w:pStyle w:val="Commentaire"/>
      </w:pPr>
    </w:p>
    <w:p w14:paraId="0EF37D65" w14:textId="77777777" w:rsidR="00A26296" w:rsidRDefault="00A26296">
      <w:pPr>
        <w:pStyle w:val="Commentaire"/>
      </w:pPr>
      <w:r>
        <w:t>Correct:</w:t>
      </w:r>
    </w:p>
    <w:p w14:paraId="5AB1D78C" w14:textId="77777777" w:rsidR="00A26296" w:rsidRDefault="00A26296">
      <w:pPr>
        <w:pStyle w:val="Commentaire"/>
      </w:pPr>
      <w:r>
        <w:t>C. Li et al. (2020)</w:t>
      </w:r>
    </w:p>
    <w:p w14:paraId="796ED31F" w14:textId="73A70C2B" w:rsidR="00A26296" w:rsidRDefault="00A26296">
      <w:pPr>
        <w:pStyle w:val="Commentaire"/>
      </w:pPr>
      <w:r>
        <w:t>(C. Li et al., 2020)</w:t>
      </w:r>
    </w:p>
  </w:comment>
  <w:comment w:id="7685" w:author="Robin Matthews" w:date="2021-07-13T15:27:00Z" w:initials="RM">
    <w:p w14:paraId="05EFCA2A" w14:textId="77777777" w:rsidR="00A26296" w:rsidRDefault="00A26296">
      <w:pPr>
        <w:pStyle w:val="Commentaire"/>
      </w:pPr>
      <w:r>
        <w:rPr>
          <w:rStyle w:val="Marquedecommentaire"/>
        </w:rPr>
        <w:annotationRef/>
      </w:r>
      <w:r>
        <w:t>Not found:</w:t>
      </w:r>
    </w:p>
    <w:p w14:paraId="2847F3B2" w14:textId="77777777" w:rsidR="00A26296" w:rsidRDefault="00A26296">
      <w:pPr>
        <w:pStyle w:val="Commentaire"/>
      </w:pPr>
      <w:r>
        <w:t>C. Li et al.</w:t>
      </w:r>
    </w:p>
    <w:p w14:paraId="62785D35" w14:textId="77777777" w:rsidR="00A26296" w:rsidRDefault="00A26296">
      <w:pPr>
        <w:pStyle w:val="Commentaire"/>
      </w:pPr>
    </w:p>
    <w:p w14:paraId="183AAAC6" w14:textId="77777777" w:rsidR="00A26296" w:rsidRDefault="00A26296">
      <w:pPr>
        <w:pStyle w:val="Commentaire"/>
      </w:pPr>
      <w:r>
        <w:t>Extra stuff:</w:t>
      </w:r>
    </w:p>
    <w:p w14:paraId="6F0FA5BE" w14:textId="77777777" w:rsidR="00A26296" w:rsidRDefault="00A26296">
      <w:pPr>
        <w:pStyle w:val="Commentaire"/>
      </w:pPr>
      <w:r>
        <w:t>(Li et al., a)</w:t>
      </w:r>
    </w:p>
    <w:p w14:paraId="7C9200AD" w14:textId="77777777" w:rsidR="00A26296" w:rsidRDefault="00A26296">
      <w:pPr>
        <w:pStyle w:val="Commentaire"/>
      </w:pPr>
    </w:p>
    <w:p w14:paraId="56790F43" w14:textId="77777777" w:rsidR="00A26296" w:rsidRDefault="00A26296">
      <w:pPr>
        <w:pStyle w:val="Commentaire"/>
      </w:pPr>
      <w:r>
        <w:t>Correct:</w:t>
      </w:r>
    </w:p>
    <w:p w14:paraId="4EC0ECDB" w14:textId="77777777" w:rsidR="00A26296" w:rsidRDefault="00A26296">
      <w:pPr>
        <w:pStyle w:val="Commentaire"/>
      </w:pPr>
      <w:r>
        <w:t>C. Li et al. (2020)</w:t>
      </w:r>
    </w:p>
    <w:p w14:paraId="5D898EE3" w14:textId="5A4B703D" w:rsidR="00A26296" w:rsidRDefault="00A26296">
      <w:pPr>
        <w:pStyle w:val="Commentaire"/>
      </w:pPr>
      <w:r>
        <w:t>(C. Li et al., 2020)</w:t>
      </w:r>
    </w:p>
  </w:comment>
  <w:comment w:id="7688" w:author="Robin Matthews" w:date="2021-07-13T15:27:00Z" w:initials="RM">
    <w:p w14:paraId="5DFCC7DD" w14:textId="77777777" w:rsidR="00A26296" w:rsidRDefault="00A26296">
      <w:pPr>
        <w:pStyle w:val="Commentaire"/>
      </w:pPr>
      <w:r>
        <w:rPr>
          <w:rStyle w:val="Marquedecommentaire"/>
        </w:rPr>
        <w:annotationRef/>
      </w:r>
      <w:r>
        <w:t>Not found:</w:t>
      </w:r>
    </w:p>
    <w:p w14:paraId="357E602E" w14:textId="77777777" w:rsidR="00A26296" w:rsidRDefault="00A26296">
      <w:pPr>
        <w:pStyle w:val="Commentaire"/>
      </w:pPr>
      <w:r>
        <w:t>C. Li et al.</w:t>
      </w:r>
    </w:p>
    <w:p w14:paraId="4ADDCCF1" w14:textId="77777777" w:rsidR="00A26296" w:rsidRDefault="00A26296">
      <w:pPr>
        <w:pStyle w:val="Commentaire"/>
      </w:pPr>
    </w:p>
    <w:p w14:paraId="7A3CECEC" w14:textId="77777777" w:rsidR="00A26296" w:rsidRDefault="00A26296">
      <w:pPr>
        <w:pStyle w:val="Commentaire"/>
      </w:pPr>
      <w:r>
        <w:t>Extra stuff:</w:t>
      </w:r>
    </w:p>
    <w:p w14:paraId="30D5C70B" w14:textId="77777777" w:rsidR="00A26296" w:rsidRDefault="00A26296">
      <w:pPr>
        <w:pStyle w:val="Commentaire"/>
      </w:pPr>
      <w:r>
        <w:t xml:space="preserve">(Li et al., </w:t>
      </w:r>
    </w:p>
    <w:p w14:paraId="38D8FEE4" w14:textId="77777777" w:rsidR="00A26296" w:rsidRDefault="00A26296">
      <w:pPr>
        <w:pStyle w:val="Commentaire"/>
      </w:pPr>
    </w:p>
    <w:p w14:paraId="4E95A9D6" w14:textId="77777777" w:rsidR="00A26296" w:rsidRDefault="00A26296">
      <w:pPr>
        <w:pStyle w:val="Commentaire"/>
      </w:pPr>
      <w:r>
        <w:t>Correct:</w:t>
      </w:r>
    </w:p>
    <w:p w14:paraId="6BFF486C" w14:textId="77777777" w:rsidR="00A26296" w:rsidRDefault="00A26296">
      <w:pPr>
        <w:pStyle w:val="Commentaire"/>
      </w:pPr>
      <w:r>
        <w:t>C. Li et al. (2020)</w:t>
      </w:r>
    </w:p>
    <w:p w14:paraId="61906D65" w14:textId="3B8A429B" w:rsidR="00A26296" w:rsidRDefault="00A26296">
      <w:pPr>
        <w:pStyle w:val="Commentaire"/>
      </w:pPr>
      <w:r>
        <w:t>(C. Li et al., 2020)</w:t>
      </w:r>
    </w:p>
  </w:comment>
  <w:comment w:id="7691" w:author="Robin Matthews" w:date="2021-07-13T15:27:00Z" w:initials="RM">
    <w:p w14:paraId="306E2A27" w14:textId="77777777" w:rsidR="00A26296" w:rsidRDefault="00A26296">
      <w:pPr>
        <w:pStyle w:val="Commentaire"/>
      </w:pPr>
      <w:r>
        <w:rPr>
          <w:rStyle w:val="Marquedecommentaire"/>
        </w:rPr>
        <w:annotationRef/>
      </w:r>
      <w:r>
        <w:t>Not found:</w:t>
      </w:r>
    </w:p>
    <w:p w14:paraId="65F062FD" w14:textId="77777777" w:rsidR="00A26296" w:rsidRDefault="00A26296">
      <w:pPr>
        <w:pStyle w:val="Commentaire"/>
      </w:pPr>
      <w:r>
        <w:t>C. Li et al.</w:t>
      </w:r>
    </w:p>
    <w:p w14:paraId="25F99C8B" w14:textId="77777777" w:rsidR="00A26296" w:rsidRDefault="00A26296">
      <w:pPr>
        <w:pStyle w:val="Commentaire"/>
      </w:pPr>
    </w:p>
    <w:p w14:paraId="71F8766E" w14:textId="77777777" w:rsidR="00A26296" w:rsidRDefault="00A26296">
      <w:pPr>
        <w:pStyle w:val="Commentaire"/>
      </w:pPr>
      <w:r>
        <w:t>Extra stuff:</w:t>
      </w:r>
    </w:p>
    <w:p w14:paraId="49B756C4" w14:textId="77777777" w:rsidR="00A26296" w:rsidRDefault="00A26296">
      <w:pPr>
        <w:pStyle w:val="Commentaire"/>
      </w:pPr>
      <w:r>
        <w:t>(Li et al., a)</w:t>
      </w:r>
    </w:p>
    <w:p w14:paraId="21156C26" w14:textId="77777777" w:rsidR="00A26296" w:rsidRDefault="00A26296">
      <w:pPr>
        <w:pStyle w:val="Commentaire"/>
      </w:pPr>
    </w:p>
    <w:p w14:paraId="0B2F6EE0" w14:textId="77777777" w:rsidR="00A26296" w:rsidRDefault="00A26296">
      <w:pPr>
        <w:pStyle w:val="Commentaire"/>
      </w:pPr>
      <w:r>
        <w:t>Correct:</w:t>
      </w:r>
    </w:p>
    <w:p w14:paraId="35E6C19F" w14:textId="77777777" w:rsidR="00A26296" w:rsidRDefault="00A26296">
      <w:pPr>
        <w:pStyle w:val="Commentaire"/>
      </w:pPr>
      <w:r>
        <w:t>C. Li et al. (2020)</w:t>
      </w:r>
    </w:p>
    <w:p w14:paraId="3EE7C24F" w14:textId="709EB9E4" w:rsidR="00A26296" w:rsidRDefault="00A26296">
      <w:pPr>
        <w:pStyle w:val="Commentaire"/>
      </w:pPr>
      <w:r>
        <w:t>(C. Li et al., 2020)</w:t>
      </w:r>
    </w:p>
  </w:comment>
  <w:comment w:id="7697" w:author="Robin Matthews" w:date="2021-07-13T15:27:00Z" w:initials="RM">
    <w:p w14:paraId="79844614" w14:textId="77777777" w:rsidR="00A26296" w:rsidRDefault="00A26296">
      <w:pPr>
        <w:pStyle w:val="Commentaire"/>
      </w:pPr>
      <w:r>
        <w:rPr>
          <w:rStyle w:val="Marquedecommentaire"/>
        </w:rPr>
        <w:annotationRef/>
      </w:r>
      <w:r>
        <w:t>Extra stuff:</w:t>
      </w:r>
    </w:p>
    <w:p w14:paraId="17D902CC" w14:textId="77777777" w:rsidR="00A26296" w:rsidRDefault="00A26296">
      <w:pPr>
        <w:pStyle w:val="Commentaire"/>
      </w:pPr>
      <w:r>
        <w:t xml:space="preserve">(, </w:t>
      </w:r>
    </w:p>
    <w:p w14:paraId="52D39C3A" w14:textId="77777777" w:rsidR="00A26296" w:rsidRDefault="00A26296">
      <w:pPr>
        <w:pStyle w:val="Commentaire"/>
      </w:pPr>
    </w:p>
    <w:p w14:paraId="49E4A4EC" w14:textId="77777777" w:rsidR="00A26296" w:rsidRDefault="00A26296">
      <w:pPr>
        <w:pStyle w:val="Commentaire"/>
      </w:pPr>
      <w:r>
        <w:t>Correct:</w:t>
      </w:r>
    </w:p>
    <w:p w14:paraId="503EA586" w14:textId="77777777" w:rsidR="00A26296" w:rsidRDefault="00A26296">
      <w:pPr>
        <w:pStyle w:val="Commentaire"/>
      </w:pPr>
      <w:r>
        <w:t>Cardell et al. (2020)</w:t>
      </w:r>
    </w:p>
    <w:p w14:paraId="6D068342" w14:textId="0E60E5AB" w:rsidR="00A26296" w:rsidRDefault="00A26296">
      <w:pPr>
        <w:pStyle w:val="Commentaire"/>
      </w:pPr>
      <w:r>
        <w:t>(Cardell et al., 2020)</w:t>
      </w:r>
    </w:p>
  </w:comment>
  <w:comment w:id="7699" w:author="Robin Matthews" w:date="2021-07-13T15:27:00Z" w:initials="RM">
    <w:p w14:paraId="51A378E6" w14:textId="77777777" w:rsidR="00A26296" w:rsidRDefault="00A26296">
      <w:pPr>
        <w:pStyle w:val="Commentaire"/>
      </w:pPr>
      <w:r>
        <w:rPr>
          <w:rStyle w:val="Marquedecommentaire"/>
        </w:rPr>
        <w:annotationRef/>
      </w:r>
      <w:r>
        <w:t>Extra stuff:</w:t>
      </w:r>
    </w:p>
    <w:p w14:paraId="538E2A7D" w14:textId="77777777" w:rsidR="00A26296" w:rsidRDefault="00A26296">
      <w:pPr>
        <w:pStyle w:val="Commentaire"/>
      </w:pPr>
      <w:r>
        <w:t>, )</w:t>
      </w:r>
    </w:p>
    <w:p w14:paraId="0EF4B9E5" w14:textId="77777777" w:rsidR="00A26296" w:rsidRDefault="00A26296">
      <w:pPr>
        <w:pStyle w:val="Commentaire"/>
      </w:pPr>
    </w:p>
    <w:p w14:paraId="67FD41BF" w14:textId="77777777" w:rsidR="00A26296" w:rsidRDefault="00A26296">
      <w:pPr>
        <w:pStyle w:val="Commentaire"/>
      </w:pPr>
      <w:r>
        <w:t>Correct:</w:t>
      </w:r>
    </w:p>
    <w:p w14:paraId="43892BD9" w14:textId="77777777" w:rsidR="00A26296" w:rsidRDefault="00A26296">
      <w:pPr>
        <w:pStyle w:val="Commentaire"/>
      </w:pPr>
      <w:r>
        <w:t>Rajczak et al. (2013)</w:t>
      </w:r>
    </w:p>
    <w:p w14:paraId="51C231D3" w14:textId="0063FFC6" w:rsidR="00A26296" w:rsidRDefault="00A26296">
      <w:pPr>
        <w:pStyle w:val="Commentaire"/>
      </w:pPr>
      <w:r>
        <w:t>(Rajczak et al., 2013)</w:t>
      </w:r>
    </w:p>
  </w:comment>
  <w:comment w:id="7703" w:author="Robin Matthews" w:date="2021-07-13T15:27:00Z" w:initials="RM">
    <w:p w14:paraId="384E3FB9" w14:textId="77777777" w:rsidR="00A26296" w:rsidRDefault="00A26296">
      <w:pPr>
        <w:pStyle w:val="Commentaire"/>
      </w:pPr>
      <w:r>
        <w:rPr>
          <w:rStyle w:val="Marquedecommentaire"/>
        </w:rPr>
        <w:annotationRef/>
      </w:r>
      <w:r>
        <w:t>Not found:</w:t>
      </w:r>
    </w:p>
    <w:p w14:paraId="762C6316" w14:textId="77777777" w:rsidR="00A26296" w:rsidRDefault="00A26296">
      <w:pPr>
        <w:pStyle w:val="Commentaire"/>
      </w:pPr>
      <w:r>
        <w:t>2020b</w:t>
      </w:r>
    </w:p>
    <w:p w14:paraId="42F14CAD" w14:textId="77777777" w:rsidR="00A26296" w:rsidRDefault="00A26296">
      <w:pPr>
        <w:pStyle w:val="Commentaire"/>
      </w:pPr>
    </w:p>
    <w:p w14:paraId="1F888A43" w14:textId="77777777" w:rsidR="00A26296" w:rsidRDefault="00A26296">
      <w:pPr>
        <w:pStyle w:val="Commentaire"/>
      </w:pPr>
      <w:r>
        <w:t>Extra stuff:</w:t>
      </w:r>
    </w:p>
    <w:p w14:paraId="5B2568FB" w14:textId="77777777" w:rsidR="00A26296" w:rsidRDefault="00A26296">
      <w:pPr>
        <w:pStyle w:val="Commentaire"/>
      </w:pPr>
      <w:r>
        <w:t>(, 2020</w:t>
      </w:r>
    </w:p>
    <w:p w14:paraId="426FA11E" w14:textId="77777777" w:rsidR="00A26296" w:rsidRDefault="00A26296">
      <w:pPr>
        <w:pStyle w:val="Commentaire"/>
      </w:pPr>
    </w:p>
    <w:p w14:paraId="33CC7F12" w14:textId="77777777" w:rsidR="00A26296" w:rsidRDefault="00A26296">
      <w:pPr>
        <w:pStyle w:val="Commentaire"/>
      </w:pPr>
      <w:r>
        <w:t>Correct:</w:t>
      </w:r>
    </w:p>
    <w:p w14:paraId="2135B7F1" w14:textId="77777777" w:rsidR="00A26296" w:rsidRDefault="00A26296">
      <w:pPr>
        <w:pStyle w:val="Commentaire"/>
      </w:pPr>
      <w:r>
        <w:t>Sun et al. (2020b)</w:t>
      </w:r>
    </w:p>
    <w:p w14:paraId="776C6400" w14:textId="24DE6E92" w:rsidR="00A26296" w:rsidRDefault="00A26296">
      <w:pPr>
        <w:pStyle w:val="Commentaire"/>
      </w:pPr>
      <w:r>
        <w:t>(Sun et al., 2020b)</w:t>
      </w:r>
    </w:p>
  </w:comment>
  <w:comment w:id="7705" w:author="Robin Matthews" w:date="2021-07-13T15:27:00Z" w:initials="RM">
    <w:p w14:paraId="1B4F2C23" w14:textId="77777777" w:rsidR="00A26296" w:rsidRDefault="00A26296">
      <w:pPr>
        <w:pStyle w:val="Commentaire"/>
      </w:pPr>
      <w:r>
        <w:rPr>
          <w:rStyle w:val="Marquedecommentaire"/>
        </w:rPr>
        <w:annotationRef/>
      </w:r>
      <w:r>
        <w:t>Extra stuff:</w:t>
      </w:r>
    </w:p>
    <w:p w14:paraId="54B74DA0" w14:textId="77777777" w:rsidR="00A26296" w:rsidRDefault="00A26296">
      <w:pPr>
        <w:pStyle w:val="Commentaire"/>
      </w:pPr>
      <w:r>
        <w:t>, )</w:t>
      </w:r>
    </w:p>
    <w:p w14:paraId="3A9A668A" w14:textId="77777777" w:rsidR="00A26296" w:rsidRDefault="00A26296">
      <w:pPr>
        <w:pStyle w:val="Commentaire"/>
      </w:pPr>
    </w:p>
    <w:p w14:paraId="0ABE8576" w14:textId="77777777" w:rsidR="00A26296" w:rsidRDefault="00A26296">
      <w:pPr>
        <w:pStyle w:val="Commentaire"/>
      </w:pPr>
      <w:r>
        <w:t>Correct:</w:t>
      </w:r>
    </w:p>
    <w:p w14:paraId="4A040DD0" w14:textId="77777777" w:rsidR="00A26296" w:rsidRDefault="00A26296">
      <w:pPr>
        <w:pStyle w:val="Commentaire"/>
      </w:pPr>
      <w:r>
        <w:t>Dunn et al. (2020)</w:t>
      </w:r>
    </w:p>
    <w:p w14:paraId="281B9D37" w14:textId="1892C958" w:rsidR="00A26296" w:rsidRDefault="00A26296">
      <w:pPr>
        <w:pStyle w:val="Commentaire"/>
      </w:pPr>
      <w:r>
        <w:t>(Dunn et al., 2020)</w:t>
      </w:r>
    </w:p>
  </w:comment>
  <w:comment w:id="7706" w:author="Robin Matthews" w:date="2021-07-13T15:27:00Z" w:initials="RM">
    <w:p w14:paraId="3B296B4A" w14:textId="77777777" w:rsidR="00A26296" w:rsidRDefault="00A26296">
      <w:pPr>
        <w:pStyle w:val="Commentaire"/>
      </w:pPr>
      <w:r>
        <w:rPr>
          <w:rStyle w:val="Marquedecommentaire"/>
        </w:rPr>
        <w:annotationRef/>
      </w:r>
      <w:r>
        <w:t>Not found:</w:t>
      </w:r>
    </w:p>
    <w:p w14:paraId="5BBFAC3C" w14:textId="77777777" w:rsidR="00A26296" w:rsidRDefault="00A26296">
      <w:pPr>
        <w:pStyle w:val="Commentaire"/>
      </w:pPr>
      <w:r>
        <w:t>C. Li et al.</w:t>
      </w:r>
    </w:p>
    <w:p w14:paraId="0EF70BB6" w14:textId="77777777" w:rsidR="00A26296" w:rsidRDefault="00A26296">
      <w:pPr>
        <w:pStyle w:val="Commentaire"/>
      </w:pPr>
    </w:p>
    <w:p w14:paraId="3EB01CA9" w14:textId="77777777" w:rsidR="00A26296" w:rsidRDefault="00A26296">
      <w:pPr>
        <w:pStyle w:val="Commentaire"/>
      </w:pPr>
      <w:r>
        <w:t>Extra stuff:</w:t>
      </w:r>
    </w:p>
    <w:p w14:paraId="4238541E" w14:textId="77777777" w:rsidR="00A26296" w:rsidRDefault="00A26296">
      <w:pPr>
        <w:pStyle w:val="Commentaire"/>
      </w:pPr>
      <w:r>
        <w:t xml:space="preserve">(Li et al., </w:t>
      </w:r>
    </w:p>
    <w:p w14:paraId="43AFF13D" w14:textId="77777777" w:rsidR="00A26296" w:rsidRDefault="00A26296">
      <w:pPr>
        <w:pStyle w:val="Commentaire"/>
      </w:pPr>
    </w:p>
    <w:p w14:paraId="0D5101E0" w14:textId="77777777" w:rsidR="00A26296" w:rsidRDefault="00A26296">
      <w:pPr>
        <w:pStyle w:val="Commentaire"/>
      </w:pPr>
      <w:r>
        <w:t>Correct:</w:t>
      </w:r>
    </w:p>
    <w:p w14:paraId="5C0047A1" w14:textId="77777777" w:rsidR="00A26296" w:rsidRDefault="00A26296">
      <w:pPr>
        <w:pStyle w:val="Commentaire"/>
      </w:pPr>
      <w:r>
        <w:t>C. Li et al. (2020)</w:t>
      </w:r>
    </w:p>
    <w:p w14:paraId="2EC4D409" w14:textId="11C8E5B3" w:rsidR="00A26296" w:rsidRDefault="00A26296">
      <w:pPr>
        <w:pStyle w:val="Commentaire"/>
      </w:pPr>
      <w:r>
        <w:t>(C. Li et al., 2020)</w:t>
      </w:r>
    </w:p>
  </w:comment>
  <w:comment w:id="7711" w:author="Robin Matthews" w:date="2021-07-13T15:27:00Z" w:initials="RM">
    <w:p w14:paraId="306AD02D" w14:textId="77777777" w:rsidR="00A26296" w:rsidRDefault="00A26296">
      <w:pPr>
        <w:pStyle w:val="Commentaire"/>
      </w:pPr>
      <w:r>
        <w:rPr>
          <w:rStyle w:val="Marquedecommentaire"/>
        </w:rPr>
        <w:annotationRef/>
      </w:r>
      <w:r>
        <w:t>Not found:</w:t>
      </w:r>
    </w:p>
    <w:p w14:paraId="66C586EA" w14:textId="77777777" w:rsidR="00A26296" w:rsidRDefault="00A26296">
      <w:pPr>
        <w:pStyle w:val="Commentaire"/>
      </w:pPr>
      <w:r>
        <w:t>C. Li et al.</w:t>
      </w:r>
    </w:p>
    <w:p w14:paraId="17D128F2" w14:textId="77777777" w:rsidR="00A26296" w:rsidRDefault="00A26296">
      <w:pPr>
        <w:pStyle w:val="Commentaire"/>
      </w:pPr>
    </w:p>
    <w:p w14:paraId="386F388F" w14:textId="77777777" w:rsidR="00A26296" w:rsidRDefault="00A26296">
      <w:pPr>
        <w:pStyle w:val="Commentaire"/>
      </w:pPr>
      <w:r>
        <w:t>Extra stuff:</w:t>
      </w:r>
    </w:p>
    <w:p w14:paraId="3F050EE0" w14:textId="77777777" w:rsidR="00A26296" w:rsidRDefault="00A26296">
      <w:pPr>
        <w:pStyle w:val="Commentaire"/>
      </w:pPr>
      <w:r>
        <w:t>(Li et al., a)</w:t>
      </w:r>
    </w:p>
    <w:p w14:paraId="08C2B9E7" w14:textId="77777777" w:rsidR="00A26296" w:rsidRDefault="00A26296">
      <w:pPr>
        <w:pStyle w:val="Commentaire"/>
      </w:pPr>
    </w:p>
    <w:p w14:paraId="2E292714" w14:textId="77777777" w:rsidR="00A26296" w:rsidRDefault="00A26296">
      <w:pPr>
        <w:pStyle w:val="Commentaire"/>
      </w:pPr>
      <w:r>
        <w:t>Correct:</w:t>
      </w:r>
    </w:p>
    <w:p w14:paraId="7F3DDE5A" w14:textId="77777777" w:rsidR="00A26296" w:rsidRDefault="00A26296">
      <w:pPr>
        <w:pStyle w:val="Commentaire"/>
      </w:pPr>
      <w:r>
        <w:t>C. Li et al. (2020)</w:t>
      </w:r>
    </w:p>
    <w:p w14:paraId="2E460DD6" w14:textId="03882D18" w:rsidR="00A26296" w:rsidRDefault="00A26296">
      <w:pPr>
        <w:pStyle w:val="Commentaire"/>
      </w:pPr>
      <w:r>
        <w:t>(C. Li et al., 2020)</w:t>
      </w:r>
    </w:p>
  </w:comment>
  <w:comment w:id="7714" w:author="Robin Matthews" w:date="2021-07-13T15:27:00Z" w:initials="RM">
    <w:p w14:paraId="7F651CBE" w14:textId="77777777" w:rsidR="00A26296" w:rsidRDefault="00A26296">
      <w:pPr>
        <w:pStyle w:val="Commentaire"/>
      </w:pPr>
      <w:r>
        <w:rPr>
          <w:rStyle w:val="Marquedecommentaire"/>
        </w:rPr>
        <w:annotationRef/>
      </w:r>
      <w:r>
        <w:t>Not found:</w:t>
      </w:r>
    </w:p>
    <w:p w14:paraId="333F3BD1" w14:textId="77777777" w:rsidR="00A26296" w:rsidRDefault="00A26296">
      <w:pPr>
        <w:pStyle w:val="Commentaire"/>
      </w:pPr>
      <w:r>
        <w:t>C. Li et al.</w:t>
      </w:r>
    </w:p>
    <w:p w14:paraId="7975BB3E" w14:textId="77777777" w:rsidR="00A26296" w:rsidRDefault="00A26296">
      <w:pPr>
        <w:pStyle w:val="Commentaire"/>
      </w:pPr>
    </w:p>
    <w:p w14:paraId="0CB9DD65" w14:textId="77777777" w:rsidR="00A26296" w:rsidRDefault="00A26296">
      <w:pPr>
        <w:pStyle w:val="Commentaire"/>
      </w:pPr>
      <w:r>
        <w:t>Extra stuff:</w:t>
      </w:r>
    </w:p>
    <w:p w14:paraId="304A97F0" w14:textId="77777777" w:rsidR="00A26296" w:rsidRDefault="00A26296">
      <w:pPr>
        <w:pStyle w:val="Commentaire"/>
      </w:pPr>
      <w:r>
        <w:t xml:space="preserve">(Li et al., </w:t>
      </w:r>
    </w:p>
    <w:p w14:paraId="603A35F2" w14:textId="77777777" w:rsidR="00A26296" w:rsidRDefault="00A26296">
      <w:pPr>
        <w:pStyle w:val="Commentaire"/>
      </w:pPr>
    </w:p>
    <w:p w14:paraId="5AB0666D" w14:textId="77777777" w:rsidR="00A26296" w:rsidRDefault="00A26296">
      <w:pPr>
        <w:pStyle w:val="Commentaire"/>
      </w:pPr>
      <w:r>
        <w:t>Correct:</w:t>
      </w:r>
    </w:p>
    <w:p w14:paraId="56F7FB66" w14:textId="77777777" w:rsidR="00A26296" w:rsidRDefault="00A26296">
      <w:pPr>
        <w:pStyle w:val="Commentaire"/>
      </w:pPr>
      <w:r>
        <w:t>C. Li et al. (2020)</w:t>
      </w:r>
    </w:p>
    <w:p w14:paraId="3C7A8880" w14:textId="02744A08" w:rsidR="00A26296" w:rsidRDefault="00A26296">
      <w:pPr>
        <w:pStyle w:val="Commentaire"/>
      </w:pPr>
      <w:r>
        <w:t>(C. Li et al., 2020)</w:t>
      </w:r>
    </w:p>
  </w:comment>
  <w:comment w:id="7717" w:author="Robin Matthews" w:date="2021-07-13T15:27:00Z" w:initials="RM">
    <w:p w14:paraId="54A960CE" w14:textId="77777777" w:rsidR="00A26296" w:rsidRDefault="00A26296">
      <w:pPr>
        <w:pStyle w:val="Commentaire"/>
      </w:pPr>
      <w:r>
        <w:rPr>
          <w:rStyle w:val="Marquedecommentaire"/>
        </w:rPr>
        <w:annotationRef/>
      </w:r>
      <w:r>
        <w:t>Not found:</w:t>
      </w:r>
    </w:p>
    <w:p w14:paraId="1D20ABEB" w14:textId="77777777" w:rsidR="00A26296" w:rsidRDefault="00A26296">
      <w:pPr>
        <w:pStyle w:val="Commentaire"/>
      </w:pPr>
      <w:r>
        <w:t>C. Li et al.</w:t>
      </w:r>
    </w:p>
    <w:p w14:paraId="2B3F1B1C" w14:textId="77777777" w:rsidR="00A26296" w:rsidRDefault="00A26296">
      <w:pPr>
        <w:pStyle w:val="Commentaire"/>
      </w:pPr>
    </w:p>
    <w:p w14:paraId="258F45B6" w14:textId="77777777" w:rsidR="00A26296" w:rsidRDefault="00A26296">
      <w:pPr>
        <w:pStyle w:val="Commentaire"/>
      </w:pPr>
      <w:r>
        <w:t>Extra stuff:</w:t>
      </w:r>
    </w:p>
    <w:p w14:paraId="29FF9D6F" w14:textId="77777777" w:rsidR="00A26296" w:rsidRDefault="00A26296">
      <w:pPr>
        <w:pStyle w:val="Commentaire"/>
      </w:pPr>
      <w:r>
        <w:t>(Li et al., a)</w:t>
      </w:r>
    </w:p>
    <w:p w14:paraId="273E4FD8" w14:textId="77777777" w:rsidR="00A26296" w:rsidRDefault="00A26296">
      <w:pPr>
        <w:pStyle w:val="Commentaire"/>
      </w:pPr>
    </w:p>
    <w:p w14:paraId="6E6ED166" w14:textId="77777777" w:rsidR="00A26296" w:rsidRDefault="00A26296">
      <w:pPr>
        <w:pStyle w:val="Commentaire"/>
      </w:pPr>
      <w:r>
        <w:t>Correct:</w:t>
      </w:r>
    </w:p>
    <w:p w14:paraId="1AEFBA3F" w14:textId="77777777" w:rsidR="00A26296" w:rsidRDefault="00A26296">
      <w:pPr>
        <w:pStyle w:val="Commentaire"/>
      </w:pPr>
      <w:r>
        <w:t>C. Li et al. (2020)</w:t>
      </w:r>
    </w:p>
    <w:p w14:paraId="4940496C" w14:textId="79C8C844" w:rsidR="00A26296" w:rsidRDefault="00A26296">
      <w:pPr>
        <w:pStyle w:val="Commentaire"/>
      </w:pPr>
      <w:r>
        <w:t>(C. Li et al., 2020)</w:t>
      </w:r>
    </w:p>
  </w:comment>
  <w:comment w:id="7723" w:author="Robin Matthews" w:date="2021-07-13T15:27:00Z" w:initials="RM">
    <w:p w14:paraId="67692AA1" w14:textId="77777777" w:rsidR="00A26296" w:rsidRDefault="00A26296">
      <w:pPr>
        <w:pStyle w:val="Commentaire"/>
      </w:pPr>
      <w:r>
        <w:rPr>
          <w:rStyle w:val="Marquedecommentaire"/>
        </w:rPr>
        <w:annotationRef/>
      </w:r>
      <w:r>
        <w:t>Extra stuff:</w:t>
      </w:r>
    </w:p>
    <w:p w14:paraId="2500BD19" w14:textId="77777777" w:rsidR="00A26296" w:rsidRDefault="00A26296">
      <w:pPr>
        <w:pStyle w:val="Commentaire"/>
      </w:pPr>
      <w:r>
        <w:t xml:space="preserve">(, </w:t>
      </w:r>
    </w:p>
    <w:p w14:paraId="7E727F9E" w14:textId="77777777" w:rsidR="00A26296" w:rsidRDefault="00A26296">
      <w:pPr>
        <w:pStyle w:val="Commentaire"/>
      </w:pPr>
    </w:p>
    <w:p w14:paraId="7715D4FC" w14:textId="77777777" w:rsidR="00A26296" w:rsidRDefault="00A26296">
      <w:pPr>
        <w:pStyle w:val="Commentaire"/>
      </w:pPr>
      <w:r>
        <w:t>Correct:</w:t>
      </w:r>
    </w:p>
    <w:p w14:paraId="5028376E" w14:textId="77777777" w:rsidR="00A26296" w:rsidRDefault="00A26296">
      <w:pPr>
        <w:pStyle w:val="Commentaire"/>
      </w:pPr>
      <w:r>
        <w:t>Donnelly et al. (2017)</w:t>
      </w:r>
    </w:p>
    <w:p w14:paraId="6DE9A39C" w14:textId="31E34B55" w:rsidR="00A26296" w:rsidRDefault="00A26296">
      <w:pPr>
        <w:pStyle w:val="Commentaire"/>
      </w:pPr>
      <w:r>
        <w:t>(Donnelly et al., 2017)</w:t>
      </w:r>
    </w:p>
  </w:comment>
  <w:comment w:id="7725" w:author="Robin Matthews" w:date="2021-07-13T15:27:00Z" w:initials="RM">
    <w:p w14:paraId="7FFB1203" w14:textId="77777777" w:rsidR="00A26296" w:rsidRDefault="00A26296">
      <w:pPr>
        <w:pStyle w:val="Commentaire"/>
      </w:pPr>
      <w:r>
        <w:rPr>
          <w:rStyle w:val="Marquedecommentaire"/>
        </w:rPr>
        <w:annotationRef/>
      </w:r>
      <w:r>
        <w:t>Extra stuff:</w:t>
      </w:r>
    </w:p>
    <w:p w14:paraId="32363210" w14:textId="77777777" w:rsidR="00A26296" w:rsidRDefault="00A26296">
      <w:pPr>
        <w:pStyle w:val="Commentaire"/>
      </w:pPr>
      <w:r>
        <w:t>; )</w:t>
      </w:r>
    </w:p>
    <w:p w14:paraId="702DA116" w14:textId="77777777" w:rsidR="00A26296" w:rsidRDefault="00A26296">
      <w:pPr>
        <w:pStyle w:val="Commentaire"/>
      </w:pPr>
    </w:p>
    <w:p w14:paraId="3E90ADFB" w14:textId="77777777" w:rsidR="00A26296" w:rsidRDefault="00A26296">
      <w:pPr>
        <w:pStyle w:val="Commentaire"/>
      </w:pPr>
      <w:r>
        <w:t>Correct:</w:t>
      </w:r>
    </w:p>
    <w:p w14:paraId="7A42B0FD" w14:textId="4F6F5B56" w:rsidR="00A26296" w:rsidRDefault="00A26296">
      <w:pPr>
        <w:pStyle w:val="Commentaire"/>
      </w:pPr>
      <w:r>
        <w:t>(Ramos et al., 2016; Romero and Emanuel, 2017)</w:t>
      </w:r>
    </w:p>
  </w:comment>
  <w:comment w:id="7726" w:author="Robin Matthews" w:date="2021-07-13T15:27:00Z" w:initials="RM">
    <w:p w14:paraId="0063938C" w14:textId="77777777" w:rsidR="00A26296" w:rsidRDefault="00A26296">
      <w:pPr>
        <w:pStyle w:val="Commentaire"/>
      </w:pPr>
      <w:r>
        <w:rPr>
          <w:rStyle w:val="Marquedecommentaire"/>
        </w:rPr>
        <w:annotationRef/>
      </w:r>
      <w:r>
        <w:t>Not found:</w:t>
      </w:r>
    </w:p>
    <w:p w14:paraId="73EB00E8" w14:textId="77777777" w:rsidR="00A26296" w:rsidRDefault="00A26296">
      <w:pPr>
        <w:pStyle w:val="Commentaire"/>
      </w:pPr>
      <w:r>
        <w:t>C. Li et al.</w:t>
      </w:r>
    </w:p>
    <w:p w14:paraId="122BC05B" w14:textId="77777777" w:rsidR="00A26296" w:rsidRDefault="00A26296">
      <w:pPr>
        <w:pStyle w:val="Commentaire"/>
      </w:pPr>
    </w:p>
    <w:p w14:paraId="2E3FAF8E" w14:textId="77777777" w:rsidR="00A26296" w:rsidRDefault="00A26296">
      <w:pPr>
        <w:pStyle w:val="Commentaire"/>
      </w:pPr>
      <w:r>
        <w:t>Extra stuff:</w:t>
      </w:r>
    </w:p>
    <w:p w14:paraId="695DD0A4" w14:textId="77777777" w:rsidR="00A26296" w:rsidRDefault="00A26296">
      <w:pPr>
        <w:pStyle w:val="Commentaire"/>
      </w:pPr>
      <w:r>
        <w:t xml:space="preserve">(Li et al., </w:t>
      </w:r>
    </w:p>
    <w:p w14:paraId="390C5F21" w14:textId="77777777" w:rsidR="00A26296" w:rsidRDefault="00A26296">
      <w:pPr>
        <w:pStyle w:val="Commentaire"/>
      </w:pPr>
    </w:p>
    <w:p w14:paraId="638D81F4" w14:textId="77777777" w:rsidR="00A26296" w:rsidRDefault="00A26296">
      <w:pPr>
        <w:pStyle w:val="Commentaire"/>
      </w:pPr>
      <w:r>
        <w:t>Correct:</w:t>
      </w:r>
    </w:p>
    <w:p w14:paraId="33906692" w14:textId="77777777" w:rsidR="00A26296" w:rsidRDefault="00A26296">
      <w:pPr>
        <w:pStyle w:val="Commentaire"/>
      </w:pPr>
      <w:r>
        <w:t>C. Li et al. (2020)</w:t>
      </w:r>
    </w:p>
    <w:p w14:paraId="53121027" w14:textId="45BBC967" w:rsidR="00A26296" w:rsidRDefault="00A26296">
      <w:pPr>
        <w:pStyle w:val="Commentaire"/>
      </w:pPr>
      <w:r>
        <w:t>(C. Li et al., 2020)</w:t>
      </w:r>
    </w:p>
  </w:comment>
  <w:comment w:id="7730" w:author="Robin Matthews" w:date="2021-07-13T15:27:00Z" w:initials="RM">
    <w:p w14:paraId="79AB4A09" w14:textId="77777777" w:rsidR="00A26296" w:rsidRDefault="00A26296">
      <w:pPr>
        <w:pStyle w:val="Commentaire"/>
      </w:pPr>
      <w:r>
        <w:rPr>
          <w:rStyle w:val="Marquedecommentaire"/>
        </w:rPr>
        <w:annotationRef/>
      </w:r>
      <w:r>
        <w:t>Not found:</w:t>
      </w:r>
    </w:p>
    <w:p w14:paraId="44009ED3" w14:textId="77777777" w:rsidR="00A26296" w:rsidRDefault="00A26296">
      <w:pPr>
        <w:pStyle w:val="Commentaire"/>
      </w:pPr>
      <w:r>
        <w:t>C. Li et al.</w:t>
      </w:r>
    </w:p>
    <w:p w14:paraId="4EEBBCF0" w14:textId="77777777" w:rsidR="00A26296" w:rsidRDefault="00A26296">
      <w:pPr>
        <w:pStyle w:val="Commentaire"/>
      </w:pPr>
    </w:p>
    <w:p w14:paraId="7F0E8E95" w14:textId="77777777" w:rsidR="00A26296" w:rsidRDefault="00A26296">
      <w:pPr>
        <w:pStyle w:val="Commentaire"/>
      </w:pPr>
      <w:r>
        <w:t>Extra stuff:</w:t>
      </w:r>
    </w:p>
    <w:p w14:paraId="294E692E" w14:textId="77777777" w:rsidR="00A26296" w:rsidRDefault="00A26296">
      <w:pPr>
        <w:pStyle w:val="Commentaire"/>
      </w:pPr>
      <w:r>
        <w:t>(Li et al., a)</w:t>
      </w:r>
    </w:p>
    <w:p w14:paraId="07D3F2B1" w14:textId="77777777" w:rsidR="00A26296" w:rsidRDefault="00A26296">
      <w:pPr>
        <w:pStyle w:val="Commentaire"/>
      </w:pPr>
    </w:p>
    <w:p w14:paraId="79A28790" w14:textId="77777777" w:rsidR="00A26296" w:rsidRDefault="00A26296">
      <w:pPr>
        <w:pStyle w:val="Commentaire"/>
      </w:pPr>
      <w:r>
        <w:t>Correct:</w:t>
      </w:r>
    </w:p>
    <w:p w14:paraId="4F3764FA" w14:textId="77777777" w:rsidR="00A26296" w:rsidRDefault="00A26296">
      <w:pPr>
        <w:pStyle w:val="Commentaire"/>
      </w:pPr>
      <w:r>
        <w:t>C. Li et al. (2020)</w:t>
      </w:r>
    </w:p>
    <w:p w14:paraId="18492F99" w14:textId="1B29A676" w:rsidR="00A26296" w:rsidRDefault="00A26296">
      <w:pPr>
        <w:pStyle w:val="Commentaire"/>
      </w:pPr>
      <w:r>
        <w:t>(C. Li et al., 2020)</w:t>
      </w:r>
    </w:p>
  </w:comment>
  <w:comment w:id="7736" w:author="Robin Matthews" w:date="2021-07-13T15:28:00Z" w:initials="RM">
    <w:p w14:paraId="416EDF03" w14:textId="77777777" w:rsidR="00A26296" w:rsidRDefault="00A26296">
      <w:pPr>
        <w:pStyle w:val="Commentaire"/>
      </w:pPr>
      <w:r>
        <w:rPr>
          <w:rStyle w:val="Marquedecommentaire"/>
        </w:rPr>
        <w:annotationRef/>
      </w:r>
      <w:r>
        <w:t>Extra stuff:</w:t>
      </w:r>
    </w:p>
    <w:p w14:paraId="0281CBAC" w14:textId="77777777" w:rsidR="00A26296" w:rsidRDefault="00A26296">
      <w:pPr>
        <w:pStyle w:val="Commentaire"/>
      </w:pPr>
      <w:r>
        <w:t xml:space="preserve">(, </w:t>
      </w:r>
    </w:p>
    <w:p w14:paraId="6DACA9C1" w14:textId="77777777" w:rsidR="00A26296" w:rsidRDefault="00A26296">
      <w:pPr>
        <w:pStyle w:val="Commentaire"/>
      </w:pPr>
    </w:p>
    <w:p w14:paraId="5DCB6C84" w14:textId="77777777" w:rsidR="00A26296" w:rsidRDefault="00A26296">
      <w:pPr>
        <w:pStyle w:val="Commentaire"/>
      </w:pPr>
      <w:r>
        <w:t>Correct:</w:t>
      </w:r>
    </w:p>
    <w:p w14:paraId="39C373DA" w14:textId="77777777" w:rsidR="00A26296" w:rsidRDefault="00A26296">
      <w:pPr>
        <w:pStyle w:val="Commentaire"/>
      </w:pPr>
      <w:r>
        <w:t>Madsen et al. (2014)</w:t>
      </w:r>
    </w:p>
    <w:p w14:paraId="6A6C709B" w14:textId="1A404B83" w:rsidR="00A26296" w:rsidRDefault="00A26296">
      <w:pPr>
        <w:pStyle w:val="Commentaire"/>
      </w:pPr>
      <w:r>
        <w:t>(Madsen et al., 2014)</w:t>
      </w:r>
    </w:p>
  </w:comment>
  <w:comment w:id="7738" w:author="Robin Matthews" w:date="2021-07-13T15:28:00Z" w:initials="RM">
    <w:p w14:paraId="7DC935BD" w14:textId="77777777" w:rsidR="00A26296" w:rsidRDefault="00A26296">
      <w:pPr>
        <w:pStyle w:val="Commentaire"/>
      </w:pPr>
      <w:r>
        <w:rPr>
          <w:rStyle w:val="Marquedecommentaire"/>
        </w:rPr>
        <w:annotationRef/>
      </w:r>
      <w:r>
        <w:t>Extra stuff:</w:t>
      </w:r>
    </w:p>
    <w:p w14:paraId="75DCF294" w14:textId="77777777" w:rsidR="00A26296" w:rsidRDefault="00A26296">
      <w:pPr>
        <w:pStyle w:val="Commentaire"/>
      </w:pPr>
      <w:r>
        <w:t xml:space="preserve">; </w:t>
      </w:r>
    </w:p>
    <w:p w14:paraId="647291F1" w14:textId="77777777" w:rsidR="00A26296" w:rsidRDefault="00A26296">
      <w:pPr>
        <w:pStyle w:val="Commentaire"/>
      </w:pPr>
    </w:p>
    <w:p w14:paraId="672DCCD8" w14:textId="77777777" w:rsidR="00A26296" w:rsidRDefault="00A26296">
      <w:pPr>
        <w:pStyle w:val="Commentaire"/>
      </w:pPr>
      <w:r>
        <w:t>Correct:</w:t>
      </w:r>
    </w:p>
    <w:p w14:paraId="48FD840B" w14:textId="63187473" w:rsidR="00A26296" w:rsidRDefault="00A26296">
      <w:pPr>
        <w:pStyle w:val="Commentaire"/>
      </w:pPr>
      <w:r>
        <w:t>(Ramos et al., 2016; Romero and Emanuel, 2017)</w:t>
      </w:r>
    </w:p>
  </w:comment>
  <w:comment w:id="7739" w:author="Robin Matthews" w:date="2021-07-13T15:28:00Z" w:initials="RM">
    <w:p w14:paraId="0C090F34" w14:textId="77777777" w:rsidR="00A26296" w:rsidRDefault="00A26296">
      <w:pPr>
        <w:pStyle w:val="Commentaire"/>
      </w:pPr>
      <w:r>
        <w:rPr>
          <w:rStyle w:val="Marquedecommentaire"/>
        </w:rPr>
        <w:annotationRef/>
      </w:r>
      <w:r>
        <w:t>Extra stuff:</w:t>
      </w:r>
    </w:p>
    <w:p w14:paraId="533954BF" w14:textId="77777777" w:rsidR="00A26296" w:rsidRDefault="00A26296">
      <w:pPr>
        <w:pStyle w:val="Commentaire"/>
      </w:pPr>
      <w:r>
        <w:t>, )</w:t>
      </w:r>
    </w:p>
    <w:p w14:paraId="7A2314B8" w14:textId="77777777" w:rsidR="00A26296" w:rsidRDefault="00A26296">
      <w:pPr>
        <w:pStyle w:val="Commentaire"/>
      </w:pPr>
    </w:p>
    <w:p w14:paraId="352941E7" w14:textId="77777777" w:rsidR="00A26296" w:rsidRDefault="00A26296">
      <w:pPr>
        <w:pStyle w:val="Commentaire"/>
      </w:pPr>
      <w:r>
        <w:t>Correct:</w:t>
      </w:r>
    </w:p>
    <w:p w14:paraId="356DEAF0" w14:textId="77777777" w:rsidR="00A26296" w:rsidRDefault="00A26296">
      <w:pPr>
        <w:pStyle w:val="Commentaire"/>
      </w:pPr>
      <w:r>
        <w:t>Donnelly et al. (2017)</w:t>
      </w:r>
    </w:p>
    <w:p w14:paraId="2084763A" w14:textId="54DACE9B" w:rsidR="00A26296" w:rsidRDefault="00A26296">
      <w:pPr>
        <w:pStyle w:val="Commentaire"/>
      </w:pPr>
      <w:r>
        <w:t>(Donnelly et al., 2017)</w:t>
      </w:r>
    </w:p>
  </w:comment>
  <w:comment w:id="7744" w:author="Robin Matthews" w:date="2021-07-13T15:28:00Z" w:initials="RM">
    <w:p w14:paraId="1E4B6B3C" w14:textId="77777777" w:rsidR="00A26296" w:rsidRDefault="00A26296">
      <w:pPr>
        <w:pStyle w:val="Commentaire"/>
      </w:pPr>
      <w:r>
        <w:rPr>
          <w:rStyle w:val="Marquedecommentaire"/>
        </w:rPr>
        <w:annotationRef/>
      </w:r>
      <w:r>
        <w:t>Extra stuff:</w:t>
      </w:r>
    </w:p>
    <w:p w14:paraId="766EDF5B" w14:textId="77777777" w:rsidR="00A26296" w:rsidRDefault="00A26296">
      <w:pPr>
        <w:pStyle w:val="Commentaire"/>
      </w:pPr>
      <w:r>
        <w:t xml:space="preserve">, </w:t>
      </w:r>
    </w:p>
    <w:p w14:paraId="21D11CA4" w14:textId="77777777" w:rsidR="00A26296" w:rsidRDefault="00A26296">
      <w:pPr>
        <w:pStyle w:val="Commentaire"/>
      </w:pPr>
    </w:p>
    <w:p w14:paraId="52FBD1E3" w14:textId="77777777" w:rsidR="00A26296" w:rsidRDefault="00A26296">
      <w:pPr>
        <w:pStyle w:val="Commentaire"/>
      </w:pPr>
      <w:r>
        <w:t>Correct:</w:t>
      </w:r>
    </w:p>
    <w:p w14:paraId="70A6FA8A" w14:textId="77777777" w:rsidR="00A26296" w:rsidRDefault="00A26296">
      <w:pPr>
        <w:pStyle w:val="Commentaire"/>
      </w:pPr>
      <w:r>
        <w:t>Walsh et al. (2020)</w:t>
      </w:r>
    </w:p>
    <w:p w14:paraId="4F884C6B" w14:textId="50E671A6" w:rsidR="00A26296" w:rsidRDefault="00A26296">
      <w:pPr>
        <w:pStyle w:val="Commentaire"/>
      </w:pPr>
      <w:r>
        <w:t>(Walsh et al., 2020)</w:t>
      </w:r>
    </w:p>
  </w:comment>
  <w:comment w:id="7745" w:author="Robin Matthews" w:date="2021-07-13T15:28:00Z" w:initials="RM">
    <w:p w14:paraId="771FC70E" w14:textId="77777777" w:rsidR="00A26296" w:rsidRDefault="00A26296">
      <w:pPr>
        <w:pStyle w:val="Commentaire"/>
      </w:pPr>
      <w:r>
        <w:rPr>
          <w:rStyle w:val="Marquedecommentaire"/>
        </w:rPr>
        <w:annotationRef/>
      </w:r>
      <w:r>
        <w:t>Extra stuff:</w:t>
      </w:r>
    </w:p>
    <w:p w14:paraId="249B3775" w14:textId="77777777" w:rsidR="00A26296" w:rsidRDefault="00A26296">
      <w:pPr>
        <w:pStyle w:val="Commentaire"/>
      </w:pPr>
      <w:r>
        <w:t>, )</w:t>
      </w:r>
    </w:p>
    <w:p w14:paraId="556DF30C" w14:textId="77777777" w:rsidR="00A26296" w:rsidRDefault="00A26296">
      <w:pPr>
        <w:pStyle w:val="Commentaire"/>
      </w:pPr>
    </w:p>
    <w:p w14:paraId="289D5103" w14:textId="77777777" w:rsidR="00A26296" w:rsidRDefault="00A26296">
      <w:pPr>
        <w:pStyle w:val="Commentaire"/>
      </w:pPr>
      <w:r>
        <w:t>Correct:</w:t>
      </w:r>
    </w:p>
    <w:p w14:paraId="5CB352C2" w14:textId="77777777" w:rsidR="00A26296" w:rsidRDefault="00A26296">
      <w:pPr>
        <w:pStyle w:val="Commentaire"/>
      </w:pPr>
      <w:r>
        <w:t>Dunn et al. (2020)</w:t>
      </w:r>
    </w:p>
    <w:p w14:paraId="31C98A54" w14:textId="667AB32B" w:rsidR="00A26296" w:rsidRDefault="00A26296">
      <w:pPr>
        <w:pStyle w:val="Commentaire"/>
      </w:pPr>
      <w:r>
        <w:t>(Dunn et al., 2020)</w:t>
      </w:r>
    </w:p>
  </w:comment>
  <w:comment w:id="7746" w:author="Robin Matthews" w:date="2021-07-13T15:28:00Z" w:initials="RM">
    <w:p w14:paraId="16FE73BE" w14:textId="77777777" w:rsidR="00A26296" w:rsidRDefault="00A26296">
      <w:pPr>
        <w:pStyle w:val="Commentaire"/>
      </w:pPr>
      <w:r>
        <w:rPr>
          <w:rStyle w:val="Marquedecommentaire"/>
        </w:rPr>
        <w:annotationRef/>
      </w:r>
      <w:r>
        <w:t>Not found:</w:t>
      </w:r>
    </w:p>
    <w:p w14:paraId="4B71A57D" w14:textId="77777777" w:rsidR="00A26296" w:rsidRDefault="00A26296">
      <w:pPr>
        <w:pStyle w:val="Commentaire"/>
      </w:pPr>
      <w:r>
        <w:t>2018a</w:t>
      </w:r>
    </w:p>
    <w:p w14:paraId="67200FBC" w14:textId="77777777" w:rsidR="00A26296" w:rsidRDefault="00A26296">
      <w:pPr>
        <w:pStyle w:val="Commentaire"/>
      </w:pPr>
    </w:p>
    <w:p w14:paraId="66A2C849" w14:textId="77777777" w:rsidR="00A26296" w:rsidRDefault="00A26296">
      <w:pPr>
        <w:pStyle w:val="Commentaire"/>
      </w:pPr>
      <w:r>
        <w:t>Extra stuff:</w:t>
      </w:r>
    </w:p>
    <w:p w14:paraId="7AE66EE7" w14:textId="77777777" w:rsidR="00A26296" w:rsidRDefault="00A26296">
      <w:pPr>
        <w:pStyle w:val="Commentaire"/>
      </w:pPr>
      <w:r>
        <w:t>(, 2018b)</w:t>
      </w:r>
    </w:p>
    <w:p w14:paraId="3CD49C5B" w14:textId="77777777" w:rsidR="00A26296" w:rsidRDefault="00A26296">
      <w:pPr>
        <w:pStyle w:val="Commentaire"/>
      </w:pPr>
    </w:p>
    <w:p w14:paraId="014DC5DA" w14:textId="77777777" w:rsidR="00A26296" w:rsidRDefault="00A26296">
      <w:pPr>
        <w:pStyle w:val="Commentaire"/>
      </w:pPr>
      <w:r>
        <w:t>Correct:</w:t>
      </w:r>
    </w:p>
    <w:p w14:paraId="1F6A49F0" w14:textId="77777777" w:rsidR="00A26296" w:rsidRDefault="00A26296">
      <w:pPr>
        <w:pStyle w:val="Commentaire"/>
      </w:pPr>
      <w:r>
        <w:t>Spinoni et al. (2018a)</w:t>
      </w:r>
    </w:p>
    <w:p w14:paraId="4B5F91C9" w14:textId="4BA35072" w:rsidR="00A26296" w:rsidRDefault="00A26296">
      <w:pPr>
        <w:pStyle w:val="Commentaire"/>
      </w:pPr>
      <w:r>
        <w:t>(Spinoni et al., 2018a)</w:t>
      </w:r>
    </w:p>
  </w:comment>
  <w:comment w:id="7751" w:author="Robin Matthews" w:date="2021-07-13T15:28:00Z" w:initials="RM">
    <w:p w14:paraId="6580221E" w14:textId="77777777" w:rsidR="00A26296" w:rsidRDefault="00A26296">
      <w:pPr>
        <w:pStyle w:val="Commentaire"/>
      </w:pPr>
      <w:r>
        <w:rPr>
          <w:rStyle w:val="Marquedecommentaire"/>
        </w:rPr>
        <w:annotationRef/>
      </w:r>
      <w:r>
        <w:t>Not found:</w:t>
      </w:r>
    </w:p>
    <w:p w14:paraId="2FEF63A8" w14:textId="77777777" w:rsidR="00A26296" w:rsidRDefault="00A26296">
      <w:pPr>
        <w:pStyle w:val="Commentaire"/>
      </w:pPr>
      <w:r>
        <w:t>2018a</w:t>
      </w:r>
    </w:p>
    <w:p w14:paraId="5647C434" w14:textId="77777777" w:rsidR="00A26296" w:rsidRDefault="00A26296">
      <w:pPr>
        <w:pStyle w:val="Commentaire"/>
      </w:pPr>
    </w:p>
    <w:p w14:paraId="7A017919" w14:textId="77777777" w:rsidR="00A26296" w:rsidRDefault="00A26296">
      <w:pPr>
        <w:pStyle w:val="Commentaire"/>
      </w:pPr>
      <w:r>
        <w:t>Extra stuff:</w:t>
      </w:r>
    </w:p>
    <w:p w14:paraId="16B9129D" w14:textId="77777777" w:rsidR="00A26296" w:rsidRDefault="00A26296">
      <w:pPr>
        <w:pStyle w:val="Commentaire"/>
      </w:pPr>
      <w:r>
        <w:t>(, 2018b)</w:t>
      </w:r>
    </w:p>
    <w:p w14:paraId="3E95D1BD" w14:textId="77777777" w:rsidR="00A26296" w:rsidRDefault="00A26296">
      <w:pPr>
        <w:pStyle w:val="Commentaire"/>
      </w:pPr>
    </w:p>
    <w:p w14:paraId="41C209BC" w14:textId="77777777" w:rsidR="00A26296" w:rsidRDefault="00A26296">
      <w:pPr>
        <w:pStyle w:val="Commentaire"/>
      </w:pPr>
      <w:r>
        <w:t>Correct:</w:t>
      </w:r>
    </w:p>
    <w:p w14:paraId="293FEADD" w14:textId="77777777" w:rsidR="00A26296" w:rsidRDefault="00A26296">
      <w:pPr>
        <w:pStyle w:val="Commentaire"/>
      </w:pPr>
      <w:r>
        <w:t>Spinoni et al. (2018a)</w:t>
      </w:r>
    </w:p>
    <w:p w14:paraId="074C10EE" w14:textId="1421DC88" w:rsidR="00A26296" w:rsidRDefault="00A26296">
      <w:pPr>
        <w:pStyle w:val="Commentaire"/>
      </w:pPr>
      <w:r>
        <w:t>(Spinoni et al., 2018a)</w:t>
      </w:r>
    </w:p>
  </w:comment>
  <w:comment w:id="7756" w:author="Robin Matthews" w:date="2021-07-13T15:28:00Z" w:initials="RM">
    <w:p w14:paraId="5236BD4E" w14:textId="77777777" w:rsidR="00A26296" w:rsidRDefault="00A26296">
      <w:pPr>
        <w:pStyle w:val="Commentaire"/>
      </w:pPr>
      <w:r>
        <w:rPr>
          <w:rStyle w:val="Marquedecommentaire"/>
        </w:rPr>
        <w:annotationRef/>
      </w:r>
      <w:r>
        <w:t>Not found:</w:t>
      </w:r>
    </w:p>
    <w:p w14:paraId="12B7C31B" w14:textId="77777777" w:rsidR="00A26296" w:rsidRDefault="00A26296">
      <w:pPr>
        <w:pStyle w:val="Commentaire"/>
      </w:pPr>
      <w:r>
        <w:t>2018a</w:t>
      </w:r>
    </w:p>
    <w:p w14:paraId="4955A2B4" w14:textId="77777777" w:rsidR="00A26296" w:rsidRDefault="00A26296">
      <w:pPr>
        <w:pStyle w:val="Commentaire"/>
      </w:pPr>
    </w:p>
    <w:p w14:paraId="0F8FA143" w14:textId="77777777" w:rsidR="00A26296" w:rsidRDefault="00A26296">
      <w:pPr>
        <w:pStyle w:val="Commentaire"/>
      </w:pPr>
      <w:r>
        <w:t>Extra stuff:</w:t>
      </w:r>
    </w:p>
    <w:p w14:paraId="316A4942" w14:textId="77777777" w:rsidR="00A26296" w:rsidRDefault="00A26296">
      <w:pPr>
        <w:pStyle w:val="Commentaire"/>
      </w:pPr>
      <w:r>
        <w:t>(, 2018b)</w:t>
      </w:r>
    </w:p>
    <w:p w14:paraId="09E70ADE" w14:textId="77777777" w:rsidR="00A26296" w:rsidRDefault="00A26296">
      <w:pPr>
        <w:pStyle w:val="Commentaire"/>
      </w:pPr>
    </w:p>
    <w:p w14:paraId="19FC2AB7" w14:textId="77777777" w:rsidR="00A26296" w:rsidRDefault="00A26296">
      <w:pPr>
        <w:pStyle w:val="Commentaire"/>
      </w:pPr>
      <w:r>
        <w:t>Correct:</w:t>
      </w:r>
    </w:p>
    <w:p w14:paraId="59C492FB" w14:textId="77777777" w:rsidR="00A26296" w:rsidRDefault="00A26296">
      <w:pPr>
        <w:pStyle w:val="Commentaire"/>
      </w:pPr>
      <w:r>
        <w:t>Spinoni et al. (2018a)</w:t>
      </w:r>
    </w:p>
    <w:p w14:paraId="5F6CED40" w14:textId="65477C86" w:rsidR="00A26296" w:rsidRDefault="00A26296">
      <w:pPr>
        <w:pStyle w:val="Commentaire"/>
      </w:pPr>
      <w:r>
        <w:t>(Spinoni et al., 2018a)</w:t>
      </w:r>
    </w:p>
  </w:comment>
  <w:comment w:id="7761" w:author="Robin Matthews" w:date="2021-07-13T15:28:00Z" w:initials="RM">
    <w:p w14:paraId="4712639C" w14:textId="77777777" w:rsidR="00A26296" w:rsidRDefault="00A26296">
      <w:pPr>
        <w:pStyle w:val="Commentaire"/>
      </w:pPr>
      <w:r>
        <w:rPr>
          <w:rStyle w:val="Marquedecommentaire"/>
        </w:rPr>
        <w:annotationRef/>
      </w:r>
      <w:r>
        <w:t>Not found:</w:t>
      </w:r>
    </w:p>
    <w:p w14:paraId="15D97B5A" w14:textId="77777777" w:rsidR="00A26296" w:rsidRDefault="00A26296">
      <w:pPr>
        <w:pStyle w:val="Commentaire"/>
      </w:pPr>
      <w:r>
        <w:t>2018a</w:t>
      </w:r>
    </w:p>
    <w:p w14:paraId="52BD72DD" w14:textId="77777777" w:rsidR="00A26296" w:rsidRDefault="00A26296">
      <w:pPr>
        <w:pStyle w:val="Commentaire"/>
      </w:pPr>
    </w:p>
    <w:p w14:paraId="3051EDBA" w14:textId="77777777" w:rsidR="00A26296" w:rsidRDefault="00A26296">
      <w:pPr>
        <w:pStyle w:val="Commentaire"/>
      </w:pPr>
      <w:r>
        <w:t>Extra stuff:</w:t>
      </w:r>
    </w:p>
    <w:p w14:paraId="43E3553B" w14:textId="77777777" w:rsidR="00A26296" w:rsidRDefault="00A26296">
      <w:pPr>
        <w:pStyle w:val="Commentaire"/>
      </w:pPr>
      <w:r>
        <w:t>(, 2018b)</w:t>
      </w:r>
    </w:p>
    <w:p w14:paraId="3791A3B5" w14:textId="77777777" w:rsidR="00A26296" w:rsidRDefault="00A26296">
      <w:pPr>
        <w:pStyle w:val="Commentaire"/>
      </w:pPr>
    </w:p>
    <w:p w14:paraId="2A242D58" w14:textId="77777777" w:rsidR="00A26296" w:rsidRDefault="00A26296">
      <w:pPr>
        <w:pStyle w:val="Commentaire"/>
      </w:pPr>
      <w:r>
        <w:t>Correct:</w:t>
      </w:r>
    </w:p>
    <w:p w14:paraId="2F2755EB" w14:textId="77777777" w:rsidR="00A26296" w:rsidRDefault="00A26296">
      <w:pPr>
        <w:pStyle w:val="Commentaire"/>
      </w:pPr>
      <w:r>
        <w:t>Spinoni et al. (2018a)</w:t>
      </w:r>
    </w:p>
    <w:p w14:paraId="66DD9978" w14:textId="1317D2AB" w:rsidR="00A26296" w:rsidRDefault="00A26296">
      <w:pPr>
        <w:pStyle w:val="Commentaire"/>
      </w:pPr>
      <w:r>
        <w:t>(Spinoni et al., 2018a)</w:t>
      </w:r>
    </w:p>
  </w:comment>
  <w:comment w:id="7764" w:author="Robin Matthews" w:date="2021-07-13T15:28:00Z" w:initials="RM">
    <w:p w14:paraId="3D9637C7" w14:textId="77777777" w:rsidR="00A26296" w:rsidRDefault="00A26296">
      <w:pPr>
        <w:pStyle w:val="Commentaire"/>
      </w:pPr>
      <w:r>
        <w:rPr>
          <w:rStyle w:val="Marquedecommentaire"/>
        </w:rPr>
        <w:annotationRef/>
      </w:r>
      <w:r>
        <w:t>Extra stuff:</w:t>
      </w:r>
    </w:p>
    <w:p w14:paraId="17173283" w14:textId="77777777" w:rsidR="00A26296" w:rsidRDefault="00A26296">
      <w:pPr>
        <w:pStyle w:val="Commentaire"/>
      </w:pPr>
      <w:r>
        <w:t xml:space="preserve">(, </w:t>
      </w:r>
    </w:p>
    <w:p w14:paraId="544FA108" w14:textId="77777777" w:rsidR="00A26296" w:rsidRDefault="00A26296">
      <w:pPr>
        <w:pStyle w:val="Commentaire"/>
      </w:pPr>
    </w:p>
    <w:p w14:paraId="23AA10D1" w14:textId="77777777" w:rsidR="00A26296" w:rsidRDefault="00A26296">
      <w:pPr>
        <w:pStyle w:val="Commentaire"/>
      </w:pPr>
      <w:r>
        <w:t>Correct:</w:t>
      </w:r>
    </w:p>
    <w:p w14:paraId="01795EBB" w14:textId="77777777" w:rsidR="00A26296" w:rsidRDefault="00A26296">
      <w:pPr>
        <w:pStyle w:val="Commentaire"/>
      </w:pPr>
      <w:r>
        <w:t>Walsh et al. (2020)</w:t>
      </w:r>
    </w:p>
    <w:p w14:paraId="365C40A9" w14:textId="2833E6E7" w:rsidR="00A26296" w:rsidRDefault="00A26296">
      <w:pPr>
        <w:pStyle w:val="Commentaire"/>
      </w:pPr>
      <w:r>
        <w:t>(Walsh et al., 2020)</w:t>
      </w:r>
    </w:p>
  </w:comment>
  <w:comment w:id="7768" w:author="Robin Matthews" w:date="2021-07-13T15:28:00Z" w:initials="RM">
    <w:p w14:paraId="7A4FDE00" w14:textId="77777777" w:rsidR="00A26296" w:rsidRDefault="00A26296">
      <w:pPr>
        <w:pStyle w:val="Commentaire"/>
      </w:pPr>
      <w:r>
        <w:rPr>
          <w:rStyle w:val="Marquedecommentaire"/>
        </w:rPr>
        <w:annotationRef/>
      </w:r>
      <w:r>
        <w:t>Not found:</w:t>
      </w:r>
    </w:p>
    <w:p w14:paraId="7B04D1B1" w14:textId="77777777" w:rsidR="00A26296" w:rsidRDefault="00A26296">
      <w:pPr>
        <w:pStyle w:val="Commentaire"/>
      </w:pPr>
      <w:r>
        <w:t>Peña-Angulo et al., 2020a</w:t>
      </w:r>
    </w:p>
    <w:p w14:paraId="6838E745" w14:textId="77777777" w:rsidR="00A26296" w:rsidRDefault="00A26296">
      <w:pPr>
        <w:pStyle w:val="Commentaire"/>
      </w:pPr>
    </w:p>
    <w:p w14:paraId="160E03C6" w14:textId="77777777" w:rsidR="00A26296" w:rsidRDefault="00A26296">
      <w:pPr>
        <w:pStyle w:val="Commentaire"/>
      </w:pPr>
      <w:r>
        <w:t>Extra stuff:</w:t>
      </w:r>
    </w:p>
    <w:p w14:paraId="2DA3997C" w14:textId="77777777" w:rsidR="00A26296" w:rsidRDefault="00A26296">
      <w:pPr>
        <w:pStyle w:val="Commentaire"/>
      </w:pPr>
      <w:r>
        <w:t>(; ; Peña-Angulo et al., 2020; ;</w:t>
      </w:r>
    </w:p>
    <w:p w14:paraId="61425092" w14:textId="77777777" w:rsidR="00A26296" w:rsidRDefault="00A26296">
      <w:pPr>
        <w:pStyle w:val="Commentaire"/>
      </w:pPr>
    </w:p>
    <w:p w14:paraId="22F5CF7A" w14:textId="77777777" w:rsidR="00A26296" w:rsidRDefault="00A26296">
      <w:pPr>
        <w:pStyle w:val="Commentaire"/>
      </w:pPr>
      <w:r>
        <w:t>Correct:</w:t>
      </w:r>
    </w:p>
    <w:p w14:paraId="7D0552B9" w14:textId="4B254CEB" w:rsidR="00A26296" w:rsidRDefault="00A26296">
      <w:pPr>
        <w:pStyle w:val="Commentaire"/>
      </w:pPr>
      <w:r>
        <w:t>(Spinoni et al., 2015; Gudmundsson and Seneviratne, 2016; Peña-Angulo et al., 2020a; Vicente-Serrano et al., 2021)</w:t>
      </w:r>
    </w:p>
  </w:comment>
  <w:comment w:id="7770" w:author="Robin Matthews" w:date="2021-07-13T15:28:00Z" w:initials="RM">
    <w:p w14:paraId="62586876" w14:textId="77777777" w:rsidR="00A26296" w:rsidRDefault="00A26296">
      <w:pPr>
        <w:pStyle w:val="Commentaire"/>
      </w:pPr>
      <w:r>
        <w:rPr>
          <w:rStyle w:val="Marquedecommentaire"/>
        </w:rPr>
        <w:annotationRef/>
      </w:r>
      <w:r>
        <w:t>Extra stuff:</w:t>
      </w:r>
    </w:p>
    <w:p w14:paraId="131C705C" w14:textId="77777777" w:rsidR="00A26296" w:rsidRDefault="00A26296">
      <w:pPr>
        <w:pStyle w:val="Commentaire"/>
      </w:pPr>
      <w:r>
        <w:t>, ;</w:t>
      </w:r>
    </w:p>
    <w:p w14:paraId="712651A4" w14:textId="77777777" w:rsidR="00A26296" w:rsidRDefault="00A26296">
      <w:pPr>
        <w:pStyle w:val="Commentaire"/>
      </w:pPr>
    </w:p>
    <w:p w14:paraId="1780B8B4" w14:textId="77777777" w:rsidR="00A26296" w:rsidRDefault="00A26296">
      <w:pPr>
        <w:pStyle w:val="Commentaire"/>
      </w:pPr>
      <w:r>
        <w:t>Correct:</w:t>
      </w:r>
    </w:p>
    <w:p w14:paraId="23A2C0CF" w14:textId="77777777" w:rsidR="00A26296" w:rsidRDefault="00A26296">
      <w:pPr>
        <w:pStyle w:val="Commentaire"/>
      </w:pPr>
      <w:r>
        <w:t>MedECC (2020)</w:t>
      </w:r>
    </w:p>
    <w:p w14:paraId="2A70772C" w14:textId="35CB8C15" w:rsidR="00A26296" w:rsidRDefault="00A26296">
      <w:pPr>
        <w:pStyle w:val="Commentaire"/>
      </w:pPr>
      <w:r>
        <w:t>(MedECC, 2020)</w:t>
      </w:r>
    </w:p>
  </w:comment>
  <w:comment w:id="7771" w:author="Robin Matthews" w:date="2021-07-13T15:28:00Z" w:initials="RM">
    <w:p w14:paraId="529DC925" w14:textId="77777777" w:rsidR="00A26296" w:rsidRDefault="00A26296">
      <w:pPr>
        <w:pStyle w:val="Commentaire"/>
      </w:pPr>
      <w:r>
        <w:rPr>
          <w:rStyle w:val="Marquedecommentaire"/>
        </w:rPr>
        <w:annotationRef/>
      </w:r>
      <w:r>
        <w:t>Extra stuff:</w:t>
      </w:r>
    </w:p>
    <w:p w14:paraId="7DF51EDC" w14:textId="77777777" w:rsidR="00A26296" w:rsidRDefault="00A26296">
      <w:pPr>
        <w:pStyle w:val="Commentaire"/>
      </w:pPr>
      <w:r>
        <w:t>, )</w:t>
      </w:r>
    </w:p>
    <w:p w14:paraId="0B4F0D76" w14:textId="77777777" w:rsidR="00A26296" w:rsidRDefault="00A26296">
      <w:pPr>
        <w:pStyle w:val="Commentaire"/>
      </w:pPr>
    </w:p>
    <w:p w14:paraId="6B818C4C" w14:textId="77777777" w:rsidR="00A26296" w:rsidRDefault="00A26296">
      <w:pPr>
        <w:pStyle w:val="Commentaire"/>
      </w:pPr>
      <w:r>
        <w:t>Correct:</w:t>
      </w:r>
    </w:p>
    <w:p w14:paraId="11AD6D3F" w14:textId="77777777" w:rsidR="00A26296" w:rsidRDefault="00A26296">
      <w:pPr>
        <w:pStyle w:val="Commentaire"/>
      </w:pPr>
      <w:r>
        <w:t>Driouech et al. (2021)</w:t>
      </w:r>
    </w:p>
    <w:p w14:paraId="4239E37F" w14:textId="4544B9FE" w:rsidR="00A26296" w:rsidRDefault="00A26296">
      <w:pPr>
        <w:pStyle w:val="Commentaire"/>
      </w:pPr>
      <w:r>
        <w:t>(Driouech et al., 2021)</w:t>
      </w:r>
    </w:p>
  </w:comment>
  <w:comment w:id="7772" w:author="Robin Matthews" w:date="2021-07-13T15:28:00Z" w:initials="RM">
    <w:p w14:paraId="4E0CEF02" w14:textId="77777777" w:rsidR="00A26296" w:rsidRDefault="00A26296">
      <w:pPr>
        <w:pStyle w:val="Commentaire"/>
      </w:pPr>
      <w:r>
        <w:rPr>
          <w:rStyle w:val="Marquedecommentaire"/>
        </w:rPr>
        <w:annotationRef/>
      </w:r>
      <w:r>
        <w:t>Not found:</w:t>
      </w:r>
    </w:p>
    <w:p w14:paraId="0BC597B5" w14:textId="77777777" w:rsidR="00A26296" w:rsidRDefault="00A26296">
      <w:pPr>
        <w:pStyle w:val="Commentaire"/>
      </w:pPr>
      <w:r>
        <w:t>C. Li et al., 2020</w:t>
      </w:r>
    </w:p>
    <w:p w14:paraId="2BC844B9" w14:textId="77777777" w:rsidR="00A26296" w:rsidRDefault="00A26296">
      <w:pPr>
        <w:pStyle w:val="Commentaire"/>
      </w:pPr>
    </w:p>
    <w:p w14:paraId="757CA41D" w14:textId="77777777" w:rsidR="00A26296" w:rsidRDefault="00A26296">
      <w:pPr>
        <w:pStyle w:val="Commentaire"/>
      </w:pPr>
      <w:r>
        <w:t>Extra stuff:</w:t>
      </w:r>
    </w:p>
    <w:p w14:paraId="22ECE69E" w14:textId="77777777" w:rsidR="00A26296" w:rsidRDefault="00A26296">
      <w:pPr>
        <w:pStyle w:val="Commentaire"/>
      </w:pPr>
      <w:r>
        <w:t>(Interactive Atlas, ; Li et al., 2020)</w:t>
      </w:r>
    </w:p>
    <w:p w14:paraId="4B53E373" w14:textId="77777777" w:rsidR="00A26296" w:rsidRDefault="00A26296">
      <w:pPr>
        <w:pStyle w:val="Commentaire"/>
      </w:pPr>
    </w:p>
    <w:p w14:paraId="5CEF17B5" w14:textId="77777777" w:rsidR="00A26296" w:rsidRDefault="00A26296">
      <w:pPr>
        <w:pStyle w:val="Commentaire"/>
      </w:pPr>
      <w:r>
        <w:t>Correct:</w:t>
      </w:r>
    </w:p>
    <w:p w14:paraId="114BCD51" w14:textId="5B6D5C16" w:rsidR="00A26296" w:rsidRDefault="00A26296">
      <w:pPr>
        <w:pStyle w:val="Commentaire"/>
      </w:pPr>
      <w:r>
        <w:t>(Cardell et al., 2020; C. Li et al., 2020)</w:t>
      </w:r>
    </w:p>
  </w:comment>
  <w:comment w:id="7774" w:author="Robin Matthews" w:date="2021-07-13T15:28:00Z" w:initials="RM">
    <w:p w14:paraId="154EDAB0" w14:textId="77777777" w:rsidR="00A26296" w:rsidRDefault="00A26296">
      <w:pPr>
        <w:pStyle w:val="Commentaire"/>
      </w:pPr>
      <w:r>
        <w:rPr>
          <w:rStyle w:val="Marquedecommentaire"/>
        </w:rPr>
        <w:annotationRef/>
      </w:r>
      <w:r>
        <w:t>Not found:</w:t>
      </w:r>
    </w:p>
    <w:p w14:paraId="5EDBCF95" w14:textId="77777777" w:rsidR="00A26296" w:rsidRDefault="00A26296">
      <w:pPr>
        <w:pStyle w:val="Commentaire"/>
      </w:pPr>
      <w:r>
        <w:t>L. Xu et al., 2019</w:t>
      </w:r>
    </w:p>
    <w:p w14:paraId="6357B888" w14:textId="77777777" w:rsidR="00A26296" w:rsidRDefault="00A26296">
      <w:pPr>
        <w:pStyle w:val="Commentaire"/>
      </w:pPr>
    </w:p>
    <w:p w14:paraId="715FB583" w14:textId="77777777" w:rsidR="00A26296" w:rsidRDefault="00A26296">
      <w:pPr>
        <w:pStyle w:val="Commentaire"/>
      </w:pPr>
      <w:r>
        <w:t>Extra stuff:</w:t>
      </w:r>
    </w:p>
    <w:p w14:paraId="01E36343" w14:textId="77777777" w:rsidR="00A26296" w:rsidRDefault="00A26296">
      <w:pPr>
        <w:pStyle w:val="Commentaire"/>
      </w:pPr>
      <w:r>
        <w:t>(; Xu et al., 2019a)</w:t>
      </w:r>
    </w:p>
    <w:p w14:paraId="0D726CB4" w14:textId="77777777" w:rsidR="00A26296" w:rsidRDefault="00A26296">
      <w:pPr>
        <w:pStyle w:val="Commentaire"/>
      </w:pPr>
    </w:p>
    <w:p w14:paraId="7A19522D" w14:textId="77777777" w:rsidR="00A26296" w:rsidRDefault="00A26296">
      <w:pPr>
        <w:pStyle w:val="Commentaire"/>
      </w:pPr>
      <w:r>
        <w:t>Correct:</w:t>
      </w:r>
    </w:p>
    <w:p w14:paraId="2C7DF6D9" w14:textId="38728C4C" w:rsidR="00A26296" w:rsidRDefault="00A26296">
      <w:pPr>
        <w:pStyle w:val="Commentaire"/>
      </w:pPr>
      <w:r>
        <w:t>(Touma et al., 2015; L. Xu et al., 2019)</w:t>
      </w:r>
    </w:p>
  </w:comment>
  <w:comment w:id="7779" w:author="Robin Matthews" w:date="2021-07-13T15:28:00Z" w:initials="RM">
    <w:p w14:paraId="5DA9B8A5" w14:textId="77777777" w:rsidR="00A26296" w:rsidRDefault="00A26296">
      <w:pPr>
        <w:pStyle w:val="Commentaire"/>
      </w:pPr>
      <w:r>
        <w:rPr>
          <w:rStyle w:val="Marquedecommentaire"/>
        </w:rPr>
        <w:annotationRef/>
      </w:r>
      <w:r>
        <w:t>Not found:</w:t>
      </w:r>
    </w:p>
    <w:p w14:paraId="2A8342EB" w14:textId="77777777" w:rsidR="00A26296" w:rsidRDefault="00A26296">
      <w:pPr>
        <w:pStyle w:val="Commentaire"/>
      </w:pPr>
      <w:r>
        <w:t>C. Li et al., 2020</w:t>
      </w:r>
    </w:p>
    <w:p w14:paraId="24474EE3" w14:textId="77777777" w:rsidR="00A26296" w:rsidRDefault="00A26296">
      <w:pPr>
        <w:pStyle w:val="Commentaire"/>
      </w:pPr>
    </w:p>
    <w:p w14:paraId="3F94A950" w14:textId="77777777" w:rsidR="00A26296" w:rsidRDefault="00A26296">
      <w:pPr>
        <w:pStyle w:val="Commentaire"/>
      </w:pPr>
      <w:r>
        <w:t>Extra stuff:</w:t>
      </w:r>
    </w:p>
    <w:p w14:paraId="6845A9C4" w14:textId="77777777" w:rsidR="00A26296" w:rsidRDefault="00A26296">
      <w:pPr>
        <w:pStyle w:val="Commentaire"/>
      </w:pPr>
      <w:r>
        <w:t>(Interactive Atlas, ; Li et al., 2020)</w:t>
      </w:r>
    </w:p>
    <w:p w14:paraId="254E4FC2" w14:textId="77777777" w:rsidR="00A26296" w:rsidRDefault="00A26296">
      <w:pPr>
        <w:pStyle w:val="Commentaire"/>
      </w:pPr>
    </w:p>
    <w:p w14:paraId="3D5321CC" w14:textId="77777777" w:rsidR="00A26296" w:rsidRDefault="00A26296">
      <w:pPr>
        <w:pStyle w:val="Commentaire"/>
      </w:pPr>
      <w:r>
        <w:t>Correct:</w:t>
      </w:r>
    </w:p>
    <w:p w14:paraId="267D2263" w14:textId="39446AAC" w:rsidR="00A26296" w:rsidRDefault="00A26296">
      <w:pPr>
        <w:pStyle w:val="Commentaire"/>
      </w:pPr>
      <w:r>
        <w:t>(Cardell et al., 2020; C. Li et al., 2020)</w:t>
      </w:r>
    </w:p>
  </w:comment>
  <w:comment w:id="7781" w:author="Robin Matthews" w:date="2021-07-13T15:28:00Z" w:initials="RM">
    <w:p w14:paraId="11E2FB88" w14:textId="77777777" w:rsidR="00A26296" w:rsidRDefault="00A26296">
      <w:pPr>
        <w:pStyle w:val="Commentaire"/>
      </w:pPr>
      <w:r>
        <w:rPr>
          <w:rStyle w:val="Marquedecommentaire"/>
        </w:rPr>
        <w:annotationRef/>
      </w:r>
      <w:r>
        <w:t>Not found:</w:t>
      </w:r>
    </w:p>
    <w:p w14:paraId="44717299" w14:textId="77777777" w:rsidR="00A26296" w:rsidRDefault="00A26296">
      <w:pPr>
        <w:pStyle w:val="Commentaire"/>
      </w:pPr>
      <w:r>
        <w:t>L. Xu et al., 2019</w:t>
      </w:r>
    </w:p>
    <w:p w14:paraId="5435FEA5" w14:textId="77777777" w:rsidR="00A26296" w:rsidRDefault="00A26296">
      <w:pPr>
        <w:pStyle w:val="Commentaire"/>
      </w:pPr>
    </w:p>
    <w:p w14:paraId="0A598AA4" w14:textId="77777777" w:rsidR="00A26296" w:rsidRDefault="00A26296">
      <w:pPr>
        <w:pStyle w:val="Commentaire"/>
      </w:pPr>
      <w:r>
        <w:t>Extra stuff:</w:t>
      </w:r>
    </w:p>
    <w:p w14:paraId="302DDCF3" w14:textId="77777777" w:rsidR="00A26296" w:rsidRDefault="00A26296">
      <w:pPr>
        <w:pStyle w:val="Commentaire"/>
      </w:pPr>
      <w:r>
        <w:t>(; Xu et al., 2019a)</w:t>
      </w:r>
    </w:p>
    <w:p w14:paraId="1F2C4432" w14:textId="77777777" w:rsidR="00A26296" w:rsidRDefault="00A26296">
      <w:pPr>
        <w:pStyle w:val="Commentaire"/>
      </w:pPr>
    </w:p>
    <w:p w14:paraId="54B0D682" w14:textId="77777777" w:rsidR="00A26296" w:rsidRDefault="00A26296">
      <w:pPr>
        <w:pStyle w:val="Commentaire"/>
      </w:pPr>
      <w:r>
        <w:t>Correct:</w:t>
      </w:r>
    </w:p>
    <w:p w14:paraId="16A55503" w14:textId="1F221ADD" w:rsidR="00A26296" w:rsidRDefault="00A26296">
      <w:pPr>
        <w:pStyle w:val="Commentaire"/>
      </w:pPr>
      <w:r>
        <w:t>(Touma et al., 2015; L. Xu et al., 2019)</w:t>
      </w:r>
    </w:p>
  </w:comment>
  <w:comment w:id="7784" w:author="Robin Matthews" w:date="2021-07-13T15:28:00Z" w:initials="RM">
    <w:p w14:paraId="29E64349" w14:textId="77777777" w:rsidR="00A26296" w:rsidRDefault="00A26296">
      <w:pPr>
        <w:pStyle w:val="Commentaire"/>
      </w:pPr>
      <w:r>
        <w:rPr>
          <w:rStyle w:val="Marquedecommentaire"/>
        </w:rPr>
        <w:annotationRef/>
      </w:r>
      <w:r>
        <w:t>Not found:</w:t>
      </w:r>
    </w:p>
    <w:p w14:paraId="5AA3D31F" w14:textId="77777777" w:rsidR="00A26296" w:rsidRDefault="00A26296">
      <w:pPr>
        <w:pStyle w:val="Commentaire"/>
      </w:pPr>
      <w:r>
        <w:t>C. Li et al., 2020</w:t>
      </w:r>
    </w:p>
    <w:p w14:paraId="16345F06" w14:textId="77777777" w:rsidR="00A26296" w:rsidRDefault="00A26296">
      <w:pPr>
        <w:pStyle w:val="Commentaire"/>
      </w:pPr>
    </w:p>
    <w:p w14:paraId="7166C429" w14:textId="77777777" w:rsidR="00A26296" w:rsidRDefault="00A26296">
      <w:pPr>
        <w:pStyle w:val="Commentaire"/>
      </w:pPr>
      <w:r>
        <w:t>Extra stuff:</w:t>
      </w:r>
    </w:p>
    <w:p w14:paraId="6CC46761" w14:textId="77777777" w:rsidR="00A26296" w:rsidRDefault="00A26296">
      <w:pPr>
        <w:pStyle w:val="Commentaire"/>
      </w:pPr>
      <w:r>
        <w:t>(; ; ; Li et al., 2020a; ; )</w:t>
      </w:r>
    </w:p>
    <w:p w14:paraId="469828B2" w14:textId="77777777" w:rsidR="00A26296" w:rsidRDefault="00A26296">
      <w:pPr>
        <w:pStyle w:val="Commentaire"/>
      </w:pPr>
    </w:p>
    <w:p w14:paraId="71FD556B" w14:textId="77777777" w:rsidR="00A26296" w:rsidRDefault="00A26296">
      <w:pPr>
        <w:pStyle w:val="Commentaire"/>
      </w:pPr>
      <w:r>
        <w:t>Correct:</w:t>
      </w:r>
    </w:p>
    <w:p w14:paraId="1F8FE31B" w14:textId="1EC2ED26" w:rsidR="00A26296" w:rsidRDefault="00A26296">
      <w:pPr>
        <w:pStyle w:val="Commentaire"/>
      </w:pPr>
      <w:r>
        <w:t>(Samuels et al., 2018; Cardell et al., 2020; Cook et al., 2020; C. Li et al., 2020; Spinoni et al., 2020; Coppola et al., 2021a)</w:t>
      </w:r>
    </w:p>
  </w:comment>
  <w:comment w:id="7790" w:author="Robin Matthews" w:date="2021-07-13T15:28:00Z" w:initials="RM">
    <w:p w14:paraId="5E987379" w14:textId="77777777" w:rsidR="00A26296" w:rsidRDefault="00A26296">
      <w:pPr>
        <w:pStyle w:val="Commentaire"/>
      </w:pPr>
      <w:r>
        <w:rPr>
          <w:rStyle w:val="Marquedecommentaire"/>
        </w:rPr>
        <w:annotationRef/>
      </w:r>
      <w:r>
        <w:t>Extra stuff:</w:t>
      </w:r>
    </w:p>
    <w:p w14:paraId="2E75DBB7" w14:textId="77777777" w:rsidR="00A26296" w:rsidRDefault="00A26296">
      <w:pPr>
        <w:pStyle w:val="Commentaire"/>
      </w:pPr>
      <w:r>
        <w:t>(, ;</w:t>
      </w:r>
    </w:p>
    <w:p w14:paraId="51236CD4" w14:textId="77777777" w:rsidR="00A26296" w:rsidRDefault="00A26296">
      <w:pPr>
        <w:pStyle w:val="Commentaire"/>
      </w:pPr>
    </w:p>
    <w:p w14:paraId="0A544A5F" w14:textId="77777777" w:rsidR="00A26296" w:rsidRDefault="00A26296">
      <w:pPr>
        <w:pStyle w:val="Commentaire"/>
      </w:pPr>
      <w:r>
        <w:t>Correct:</w:t>
      </w:r>
    </w:p>
    <w:p w14:paraId="0011EAEA" w14:textId="77777777" w:rsidR="00A26296" w:rsidRDefault="00A26296">
      <w:pPr>
        <w:pStyle w:val="Commentaire"/>
      </w:pPr>
      <w:r>
        <w:t>Stagge et al. (2017)</w:t>
      </w:r>
    </w:p>
    <w:p w14:paraId="202BEFF7" w14:textId="4A6DC37C" w:rsidR="00A26296" w:rsidRDefault="00A26296">
      <w:pPr>
        <w:pStyle w:val="Commentaire"/>
      </w:pPr>
      <w:r>
        <w:t>(Stagge et al., 2017)</w:t>
      </w:r>
    </w:p>
  </w:comment>
  <w:comment w:id="7791" w:author="Robin Matthews" w:date="2021-07-13T15:28:00Z" w:initials="RM">
    <w:p w14:paraId="0EA95148" w14:textId="77777777" w:rsidR="00A26296" w:rsidRDefault="00A26296">
      <w:pPr>
        <w:pStyle w:val="Commentaire"/>
      </w:pPr>
      <w:r>
        <w:rPr>
          <w:rStyle w:val="Marquedecommentaire"/>
        </w:rPr>
        <w:annotationRef/>
      </w:r>
      <w:r>
        <w:t>Extra stuff:</w:t>
      </w:r>
    </w:p>
    <w:p w14:paraId="62E4CFEB" w14:textId="77777777" w:rsidR="00A26296" w:rsidRDefault="00A26296">
      <w:pPr>
        <w:pStyle w:val="Commentaire"/>
      </w:pPr>
      <w:r>
        <w:t xml:space="preserve"> , ;</w:t>
      </w:r>
    </w:p>
    <w:p w14:paraId="22931165" w14:textId="77777777" w:rsidR="00A26296" w:rsidRDefault="00A26296">
      <w:pPr>
        <w:pStyle w:val="Commentaire"/>
      </w:pPr>
    </w:p>
    <w:p w14:paraId="7E9A530C" w14:textId="77777777" w:rsidR="00A26296" w:rsidRDefault="00A26296">
      <w:pPr>
        <w:pStyle w:val="Commentaire"/>
      </w:pPr>
      <w:r>
        <w:t>Correct:</w:t>
      </w:r>
    </w:p>
    <w:p w14:paraId="651A2E9C" w14:textId="77777777" w:rsidR="00A26296" w:rsidRDefault="00A26296">
      <w:pPr>
        <w:pStyle w:val="Commentaire"/>
      </w:pPr>
      <w:r>
        <w:t>Spinoni et al. (2019)</w:t>
      </w:r>
    </w:p>
    <w:p w14:paraId="73B59C72" w14:textId="387B021F" w:rsidR="00A26296" w:rsidRDefault="00A26296">
      <w:pPr>
        <w:pStyle w:val="Commentaire"/>
      </w:pPr>
      <w:r>
        <w:t>(Spinoni et al., 2019)</w:t>
      </w:r>
    </w:p>
  </w:comment>
  <w:comment w:id="7793" w:author="Robin Matthews" w:date="2021-07-13T15:28:00Z" w:initials="RM">
    <w:p w14:paraId="2C785606" w14:textId="77777777" w:rsidR="00A26296" w:rsidRDefault="00A26296">
      <w:pPr>
        <w:pStyle w:val="Commentaire"/>
      </w:pPr>
      <w:r>
        <w:rPr>
          <w:rStyle w:val="Marquedecommentaire"/>
        </w:rPr>
        <w:annotationRef/>
      </w:r>
      <w:r>
        <w:t>Extra stuff:</w:t>
      </w:r>
    </w:p>
    <w:p w14:paraId="627ADA89" w14:textId="77777777" w:rsidR="00A26296" w:rsidRDefault="00A26296">
      <w:pPr>
        <w:pStyle w:val="Commentaire"/>
      </w:pPr>
      <w:r>
        <w:t xml:space="preserve"> , )</w:t>
      </w:r>
    </w:p>
    <w:p w14:paraId="16A432C0" w14:textId="77777777" w:rsidR="00A26296" w:rsidRDefault="00A26296">
      <w:pPr>
        <w:pStyle w:val="Commentaire"/>
      </w:pPr>
    </w:p>
    <w:p w14:paraId="71DFF7FC" w14:textId="77777777" w:rsidR="00A26296" w:rsidRDefault="00A26296">
      <w:pPr>
        <w:pStyle w:val="Commentaire"/>
      </w:pPr>
      <w:r>
        <w:t>Correct:</w:t>
      </w:r>
    </w:p>
    <w:p w14:paraId="107880CF" w14:textId="77777777" w:rsidR="00A26296" w:rsidRDefault="00A26296">
      <w:pPr>
        <w:pStyle w:val="Commentaire"/>
      </w:pPr>
      <w:r>
        <w:t>Dai and Zhao (2017)</w:t>
      </w:r>
    </w:p>
    <w:p w14:paraId="4B962F14" w14:textId="79F23A18" w:rsidR="00A26296" w:rsidRDefault="00A26296">
      <w:pPr>
        <w:pStyle w:val="Commentaire"/>
      </w:pPr>
      <w:r>
        <w:t>(Dai and Zhao, 2017)</w:t>
      </w:r>
    </w:p>
  </w:comment>
  <w:comment w:id="7794" w:author="Robin Matthews" w:date="2021-07-13T15:29:00Z" w:initials="RM">
    <w:p w14:paraId="12FB8AA8" w14:textId="77777777" w:rsidR="00A26296" w:rsidRDefault="00A26296">
      <w:pPr>
        <w:pStyle w:val="Commentaire"/>
      </w:pPr>
      <w:r>
        <w:rPr>
          <w:rStyle w:val="Marquedecommentaire"/>
        </w:rPr>
        <w:annotationRef/>
      </w:r>
      <w:r>
        <w:t>Not found:</w:t>
      </w:r>
    </w:p>
    <w:p w14:paraId="29A0C59B" w14:textId="77777777" w:rsidR="00A26296" w:rsidRDefault="00A26296">
      <w:pPr>
        <w:pStyle w:val="Commentaire"/>
      </w:pPr>
      <w:r>
        <w:t>L. Xu et al.</w:t>
      </w:r>
    </w:p>
    <w:p w14:paraId="2D52FA2B" w14:textId="77777777" w:rsidR="00A26296" w:rsidRDefault="00A26296">
      <w:pPr>
        <w:pStyle w:val="Commentaire"/>
      </w:pPr>
    </w:p>
    <w:p w14:paraId="2B575C6C" w14:textId="77777777" w:rsidR="00A26296" w:rsidRDefault="00A26296">
      <w:pPr>
        <w:pStyle w:val="Commentaire"/>
      </w:pPr>
      <w:r>
        <w:t>Extra stuff:</w:t>
      </w:r>
    </w:p>
    <w:p w14:paraId="6C92414C" w14:textId="77777777" w:rsidR="00A26296" w:rsidRDefault="00A26296">
      <w:pPr>
        <w:pStyle w:val="Commentaire"/>
      </w:pPr>
      <w:r>
        <w:t>(Xu et al., a)</w:t>
      </w:r>
    </w:p>
    <w:p w14:paraId="49BFBAFB" w14:textId="77777777" w:rsidR="00A26296" w:rsidRDefault="00A26296">
      <w:pPr>
        <w:pStyle w:val="Commentaire"/>
      </w:pPr>
    </w:p>
    <w:p w14:paraId="3543CD34" w14:textId="77777777" w:rsidR="00A26296" w:rsidRDefault="00A26296">
      <w:pPr>
        <w:pStyle w:val="Commentaire"/>
      </w:pPr>
      <w:r>
        <w:t>Correct:</w:t>
      </w:r>
    </w:p>
    <w:p w14:paraId="55870140" w14:textId="77777777" w:rsidR="00A26296" w:rsidRDefault="00A26296">
      <w:pPr>
        <w:pStyle w:val="Commentaire"/>
      </w:pPr>
      <w:r>
        <w:t>L. Xu et al. (2019)</w:t>
      </w:r>
    </w:p>
    <w:p w14:paraId="4A35B084" w14:textId="3747E23F" w:rsidR="00A26296" w:rsidRDefault="00A26296">
      <w:pPr>
        <w:pStyle w:val="Commentaire"/>
      </w:pPr>
      <w:r>
        <w:t>(L. Xu et al., 2019)</w:t>
      </w:r>
    </w:p>
  </w:comment>
  <w:comment w:id="7797" w:author="Robin Matthews" w:date="2021-07-13T15:29:00Z" w:initials="RM">
    <w:p w14:paraId="31532DEC" w14:textId="77777777" w:rsidR="00A26296" w:rsidRDefault="00A26296">
      <w:pPr>
        <w:pStyle w:val="Commentaire"/>
      </w:pPr>
      <w:r>
        <w:rPr>
          <w:rStyle w:val="Marquedecommentaire"/>
        </w:rPr>
        <w:annotationRef/>
      </w:r>
      <w:r>
        <w:t>Not found:</w:t>
      </w:r>
    </w:p>
    <w:p w14:paraId="59DC6320" w14:textId="77777777" w:rsidR="00A26296" w:rsidRDefault="00A26296">
      <w:pPr>
        <w:pStyle w:val="Commentaire"/>
      </w:pPr>
      <w:r>
        <w:t>L. Xu et al.</w:t>
      </w:r>
    </w:p>
    <w:p w14:paraId="2F6B4FCD" w14:textId="77777777" w:rsidR="00A26296" w:rsidRDefault="00A26296">
      <w:pPr>
        <w:pStyle w:val="Commentaire"/>
      </w:pPr>
    </w:p>
    <w:p w14:paraId="53CE8688" w14:textId="77777777" w:rsidR="00A26296" w:rsidRDefault="00A26296">
      <w:pPr>
        <w:pStyle w:val="Commentaire"/>
      </w:pPr>
      <w:r>
        <w:t>Extra stuff:</w:t>
      </w:r>
    </w:p>
    <w:p w14:paraId="263C1956" w14:textId="77777777" w:rsidR="00A26296" w:rsidRDefault="00A26296">
      <w:pPr>
        <w:pStyle w:val="Commentaire"/>
      </w:pPr>
      <w:r>
        <w:t>(Xu et al., a)</w:t>
      </w:r>
    </w:p>
    <w:p w14:paraId="4B597822" w14:textId="77777777" w:rsidR="00A26296" w:rsidRDefault="00A26296">
      <w:pPr>
        <w:pStyle w:val="Commentaire"/>
      </w:pPr>
    </w:p>
    <w:p w14:paraId="5C6FE809" w14:textId="77777777" w:rsidR="00A26296" w:rsidRDefault="00A26296">
      <w:pPr>
        <w:pStyle w:val="Commentaire"/>
      </w:pPr>
      <w:r>
        <w:t>Correct:</w:t>
      </w:r>
    </w:p>
    <w:p w14:paraId="58210E1D" w14:textId="77777777" w:rsidR="00A26296" w:rsidRDefault="00A26296">
      <w:pPr>
        <w:pStyle w:val="Commentaire"/>
      </w:pPr>
      <w:r>
        <w:t>L. Xu et al. (2019)</w:t>
      </w:r>
    </w:p>
    <w:p w14:paraId="2565E29C" w14:textId="07275ACF" w:rsidR="00A26296" w:rsidRDefault="00A26296">
      <w:pPr>
        <w:pStyle w:val="Commentaire"/>
      </w:pPr>
      <w:r>
        <w:t>(L. Xu et al., 2019)</w:t>
      </w:r>
    </w:p>
  </w:comment>
  <w:comment w:id="7800" w:author="Robin Matthews" w:date="2021-07-13T15:29:00Z" w:initials="RM">
    <w:p w14:paraId="12CCDB72" w14:textId="77777777" w:rsidR="00A26296" w:rsidRDefault="00A26296">
      <w:pPr>
        <w:pStyle w:val="Commentaire"/>
      </w:pPr>
      <w:r>
        <w:rPr>
          <w:rStyle w:val="Marquedecommentaire"/>
        </w:rPr>
        <w:annotationRef/>
      </w:r>
      <w:r>
        <w:t>Not found:</w:t>
      </w:r>
    </w:p>
    <w:p w14:paraId="47EF63B7" w14:textId="77777777" w:rsidR="00A26296" w:rsidRDefault="00A26296">
      <w:pPr>
        <w:pStyle w:val="Commentaire"/>
      </w:pPr>
      <w:r>
        <w:t>L. Xu et al., 2019</w:t>
      </w:r>
    </w:p>
    <w:p w14:paraId="04980215" w14:textId="77777777" w:rsidR="00A26296" w:rsidRDefault="00A26296">
      <w:pPr>
        <w:pStyle w:val="Commentaire"/>
      </w:pPr>
    </w:p>
    <w:p w14:paraId="1A7DBFC5" w14:textId="77777777" w:rsidR="00A26296" w:rsidRDefault="00A26296">
      <w:pPr>
        <w:pStyle w:val="Commentaire"/>
      </w:pPr>
      <w:r>
        <w:t>Extra stuff:</w:t>
      </w:r>
    </w:p>
    <w:p w14:paraId="655C1858" w14:textId="77777777" w:rsidR="00A26296" w:rsidRDefault="00A26296">
      <w:pPr>
        <w:pStyle w:val="Commentaire"/>
      </w:pPr>
      <w:r>
        <w:t>(; ; Xu et al., 2019a)</w:t>
      </w:r>
    </w:p>
    <w:p w14:paraId="4C00D3BE" w14:textId="77777777" w:rsidR="00A26296" w:rsidRDefault="00A26296">
      <w:pPr>
        <w:pStyle w:val="Commentaire"/>
      </w:pPr>
    </w:p>
    <w:p w14:paraId="501A0CD8" w14:textId="77777777" w:rsidR="00A26296" w:rsidRDefault="00A26296">
      <w:pPr>
        <w:pStyle w:val="Commentaire"/>
      </w:pPr>
      <w:r>
        <w:t>Correct:</w:t>
      </w:r>
    </w:p>
    <w:p w14:paraId="0236367E" w14:textId="126BA911" w:rsidR="00A26296" w:rsidRDefault="00A26296">
      <w:pPr>
        <w:pStyle w:val="Commentaire"/>
      </w:pPr>
      <w:r>
        <w:t>(Orlowsky and Seneviratne, 2013; Touma et al., 2015; L. Xu et al., 2019)</w:t>
      </w:r>
    </w:p>
  </w:comment>
  <w:comment w:id="7803" w:author="Robin Matthews" w:date="2021-07-13T15:29:00Z" w:initials="RM">
    <w:p w14:paraId="0F539EC0" w14:textId="77777777" w:rsidR="00A26296" w:rsidRDefault="00A26296">
      <w:pPr>
        <w:pStyle w:val="Commentaire"/>
      </w:pPr>
      <w:r>
        <w:rPr>
          <w:rStyle w:val="Marquedecommentaire"/>
        </w:rPr>
        <w:annotationRef/>
      </w:r>
      <w:r>
        <w:t>Not found:</w:t>
      </w:r>
    </w:p>
    <w:p w14:paraId="45D1581B" w14:textId="77777777" w:rsidR="00A26296" w:rsidRDefault="00A26296">
      <w:pPr>
        <w:pStyle w:val="Commentaire"/>
      </w:pPr>
      <w:r>
        <w:t>L. Xu et al., 2019</w:t>
      </w:r>
    </w:p>
    <w:p w14:paraId="7B016AF0" w14:textId="77777777" w:rsidR="00A26296" w:rsidRDefault="00A26296">
      <w:pPr>
        <w:pStyle w:val="Commentaire"/>
      </w:pPr>
    </w:p>
    <w:p w14:paraId="7405190F" w14:textId="77777777" w:rsidR="00A26296" w:rsidRDefault="00A26296">
      <w:pPr>
        <w:pStyle w:val="Commentaire"/>
      </w:pPr>
      <w:r>
        <w:t>Extra stuff:</w:t>
      </w:r>
    </w:p>
    <w:p w14:paraId="323AED84" w14:textId="77777777" w:rsidR="00A26296" w:rsidRDefault="00A26296">
      <w:pPr>
        <w:pStyle w:val="Commentaire"/>
      </w:pPr>
      <w:r>
        <w:t>(; ; Xu et al., 2019a)</w:t>
      </w:r>
    </w:p>
    <w:p w14:paraId="0DADFA06" w14:textId="77777777" w:rsidR="00A26296" w:rsidRDefault="00A26296">
      <w:pPr>
        <w:pStyle w:val="Commentaire"/>
      </w:pPr>
    </w:p>
    <w:p w14:paraId="2C7E7519" w14:textId="77777777" w:rsidR="00A26296" w:rsidRDefault="00A26296">
      <w:pPr>
        <w:pStyle w:val="Commentaire"/>
      </w:pPr>
      <w:r>
        <w:t>Correct:</w:t>
      </w:r>
    </w:p>
    <w:p w14:paraId="40D4A14F" w14:textId="0A5EFD74" w:rsidR="00A26296" w:rsidRDefault="00A26296">
      <w:pPr>
        <w:pStyle w:val="Commentaire"/>
      </w:pPr>
      <w:r>
        <w:t>(Orlowsky and Seneviratne, 2013; Touma et al., 2015; L. Xu et al., 2019)</w:t>
      </w:r>
    </w:p>
  </w:comment>
  <w:comment w:id="7806" w:author="Robin Matthews" w:date="2021-07-13T15:29:00Z" w:initials="RM">
    <w:p w14:paraId="3A8DCFB1" w14:textId="77777777" w:rsidR="00A26296" w:rsidRDefault="00A26296">
      <w:pPr>
        <w:pStyle w:val="Commentaire"/>
      </w:pPr>
      <w:r>
        <w:rPr>
          <w:rStyle w:val="Marquedecommentaire"/>
        </w:rPr>
        <w:annotationRef/>
      </w:r>
      <w:r>
        <w:t>Not found:</w:t>
      </w:r>
    </w:p>
    <w:p w14:paraId="6DE730F2" w14:textId="77777777" w:rsidR="00A26296" w:rsidRDefault="00A26296">
      <w:pPr>
        <w:pStyle w:val="Commentaire"/>
      </w:pPr>
      <w:r>
        <w:t>Vicente-Serrano et al., 2020c</w:t>
      </w:r>
    </w:p>
    <w:p w14:paraId="114F1F53" w14:textId="77777777" w:rsidR="00A26296" w:rsidRDefault="00A26296">
      <w:pPr>
        <w:pStyle w:val="Commentaire"/>
      </w:pPr>
    </w:p>
    <w:p w14:paraId="540A372A" w14:textId="77777777" w:rsidR="00A26296" w:rsidRDefault="00A26296">
      <w:pPr>
        <w:pStyle w:val="Commentaire"/>
      </w:pPr>
      <w:r>
        <w:t>Extra stuff:</w:t>
      </w:r>
    </w:p>
    <w:p w14:paraId="57C45505" w14:textId="77777777" w:rsidR="00A26296" w:rsidRDefault="00A26296">
      <w:pPr>
        <w:pStyle w:val="Commentaire"/>
      </w:pPr>
      <w:r>
        <w:t>(; ; Vicente-Serrano et al., 2020a)</w:t>
      </w:r>
    </w:p>
    <w:p w14:paraId="3DC50D66" w14:textId="77777777" w:rsidR="00A26296" w:rsidRDefault="00A26296">
      <w:pPr>
        <w:pStyle w:val="Commentaire"/>
      </w:pPr>
    </w:p>
    <w:p w14:paraId="4CD2683C" w14:textId="77777777" w:rsidR="00A26296" w:rsidRDefault="00A26296">
      <w:pPr>
        <w:pStyle w:val="Commentaire"/>
      </w:pPr>
      <w:r>
        <w:t>Correct:</w:t>
      </w:r>
    </w:p>
    <w:p w14:paraId="5E86103B" w14:textId="3EF5B597" w:rsidR="00A26296" w:rsidRDefault="00A26296">
      <w:pPr>
        <w:pStyle w:val="Commentaire"/>
      </w:pPr>
      <w:r>
        <w:t>(Orlowsky and Seneviratne, 2013; Touma et al., 2015; Vicente-Serrano et al., 2020c)</w:t>
      </w:r>
    </w:p>
  </w:comment>
  <w:comment w:id="7812" w:author="Robin Matthews" w:date="2021-07-13T15:29:00Z" w:initials="RM">
    <w:p w14:paraId="2F30824D" w14:textId="77777777" w:rsidR="00A26296" w:rsidRDefault="00A26296">
      <w:pPr>
        <w:pStyle w:val="Commentaire"/>
      </w:pPr>
      <w:r>
        <w:rPr>
          <w:rStyle w:val="Marquedecommentaire"/>
        </w:rPr>
        <w:annotationRef/>
      </w:r>
      <w:r>
        <w:t>Extra stuff:</w:t>
      </w:r>
    </w:p>
    <w:p w14:paraId="686618CC" w14:textId="77777777" w:rsidR="00A26296" w:rsidRDefault="00A26296">
      <w:pPr>
        <w:pStyle w:val="Commentaire"/>
      </w:pPr>
      <w:r>
        <w:t xml:space="preserve"> )</w:t>
      </w:r>
    </w:p>
    <w:p w14:paraId="316E3141" w14:textId="77777777" w:rsidR="00A26296" w:rsidRDefault="00A26296">
      <w:pPr>
        <w:pStyle w:val="Commentaire"/>
      </w:pPr>
    </w:p>
    <w:p w14:paraId="0215EE5B" w14:textId="77777777" w:rsidR="00A26296" w:rsidRDefault="00A26296">
      <w:pPr>
        <w:pStyle w:val="Commentaire"/>
      </w:pPr>
      <w:r>
        <w:t>Correct:</w:t>
      </w:r>
    </w:p>
    <w:p w14:paraId="42647572" w14:textId="77777777" w:rsidR="00A26296" w:rsidRDefault="00A26296">
      <w:pPr>
        <w:pStyle w:val="Commentaire"/>
      </w:pPr>
      <w:r>
        <w:t>García-Herrera et al. (2019)</w:t>
      </w:r>
    </w:p>
    <w:p w14:paraId="355F95D0" w14:textId="22FA6072" w:rsidR="00A26296" w:rsidRDefault="00A26296">
      <w:pPr>
        <w:pStyle w:val="Commentaire"/>
      </w:pPr>
      <w:r>
        <w:t>(García-Herrera et al., 2019)</w:t>
      </w:r>
    </w:p>
  </w:comment>
  <w:comment w:id="7818" w:author="Robin Matthews" w:date="2021-07-13T15:29:00Z" w:initials="RM">
    <w:p w14:paraId="43C00E69" w14:textId="77777777" w:rsidR="00A26296" w:rsidRDefault="00A26296">
      <w:pPr>
        <w:pStyle w:val="Commentaire"/>
      </w:pPr>
      <w:r>
        <w:rPr>
          <w:rStyle w:val="Marquedecommentaire"/>
        </w:rPr>
        <w:annotationRef/>
      </w:r>
      <w:r>
        <w:t>Not found:</w:t>
      </w:r>
    </w:p>
    <w:p w14:paraId="1E1653C7" w14:textId="77777777" w:rsidR="00A26296" w:rsidRDefault="00A26296">
      <w:pPr>
        <w:pStyle w:val="Commentaire"/>
      </w:pPr>
      <w:r>
        <w:t>L. Xu et al.</w:t>
      </w:r>
    </w:p>
    <w:p w14:paraId="524E060C" w14:textId="77777777" w:rsidR="00A26296" w:rsidRDefault="00A26296">
      <w:pPr>
        <w:pStyle w:val="Commentaire"/>
      </w:pPr>
    </w:p>
    <w:p w14:paraId="4FE97821" w14:textId="77777777" w:rsidR="00A26296" w:rsidRDefault="00A26296">
      <w:pPr>
        <w:pStyle w:val="Commentaire"/>
      </w:pPr>
      <w:r>
        <w:t>Extra stuff:</w:t>
      </w:r>
    </w:p>
    <w:p w14:paraId="3A393BD7" w14:textId="77777777" w:rsidR="00A26296" w:rsidRDefault="00A26296">
      <w:pPr>
        <w:pStyle w:val="Commentaire"/>
      </w:pPr>
      <w:r>
        <w:t>(Xu et al., a)</w:t>
      </w:r>
    </w:p>
    <w:p w14:paraId="28860AB9" w14:textId="77777777" w:rsidR="00A26296" w:rsidRDefault="00A26296">
      <w:pPr>
        <w:pStyle w:val="Commentaire"/>
      </w:pPr>
    </w:p>
    <w:p w14:paraId="3B0A215C" w14:textId="77777777" w:rsidR="00A26296" w:rsidRDefault="00A26296">
      <w:pPr>
        <w:pStyle w:val="Commentaire"/>
      </w:pPr>
      <w:r>
        <w:t>Correct:</w:t>
      </w:r>
    </w:p>
    <w:p w14:paraId="5BD4012F" w14:textId="77777777" w:rsidR="00A26296" w:rsidRDefault="00A26296">
      <w:pPr>
        <w:pStyle w:val="Commentaire"/>
      </w:pPr>
      <w:r>
        <w:t>L. Xu et al. (2019)</w:t>
      </w:r>
    </w:p>
    <w:p w14:paraId="06711A3D" w14:textId="6F3E4CDA" w:rsidR="00A26296" w:rsidRDefault="00A26296">
      <w:pPr>
        <w:pStyle w:val="Commentaire"/>
      </w:pPr>
      <w:r>
        <w:t>(L. Xu et al., 2019)</w:t>
      </w:r>
    </w:p>
  </w:comment>
  <w:comment w:id="7821" w:author="Robin Matthews" w:date="2021-07-13T15:29:00Z" w:initials="RM">
    <w:p w14:paraId="59F91494" w14:textId="77777777" w:rsidR="00A26296" w:rsidRDefault="00A26296">
      <w:pPr>
        <w:pStyle w:val="Commentaire"/>
      </w:pPr>
      <w:r>
        <w:rPr>
          <w:rStyle w:val="Marquedecommentaire"/>
        </w:rPr>
        <w:annotationRef/>
      </w:r>
      <w:r>
        <w:t>Not found:</w:t>
      </w:r>
    </w:p>
    <w:p w14:paraId="21A623AB" w14:textId="77777777" w:rsidR="00A26296" w:rsidRDefault="00A26296">
      <w:pPr>
        <w:pStyle w:val="Commentaire"/>
      </w:pPr>
      <w:r>
        <w:t>L. Xu et al., 2019</w:t>
      </w:r>
    </w:p>
    <w:p w14:paraId="5A930B44" w14:textId="77777777" w:rsidR="00A26296" w:rsidRDefault="00A26296">
      <w:pPr>
        <w:pStyle w:val="Commentaire"/>
      </w:pPr>
    </w:p>
    <w:p w14:paraId="43BC3B0F" w14:textId="77777777" w:rsidR="00A26296" w:rsidRDefault="00A26296">
      <w:pPr>
        <w:pStyle w:val="Commentaire"/>
      </w:pPr>
      <w:r>
        <w:t>Extra stuff:</w:t>
      </w:r>
    </w:p>
    <w:p w14:paraId="58CB8EBE" w14:textId="77777777" w:rsidR="00A26296" w:rsidRDefault="00A26296">
      <w:pPr>
        <w:pStyle w:val="Commentaire"/>
      </w:pPr>
      <w:r>
        <w:t>(; ; Xu et al., 2019a)</w:t>
      </w:r>
    </w:p>
    <w:p w14:paraId="0FCE17E3" w14:textId="77777777" w:rsidR="00A26296" w:rsidRDefault="00A26296">
      <w:pPr>
        <w:pStyle w:val="Commentaire"/>
      </w:pPr>
    </w:p>
    <w:p w14:paraId="251E2234" w14:textId="77777777" w:rsidR="00A26296" w:rsidRDefault="00A26296">
      <w:pPr>
        <w:pStyle w:val="Commentaire"/>
      </w:pPr>
      <w:r>
        <w:t>Correct:</w:t>
      </w:r>
    </w:p>
    <w:p w14:paraId="6E536A5F" w14:textId="1012F9A3" w:rsidR="00A26296" w:rsidRDefault="00A26296">
      <w:pPr>
        <w:pStyle w:val="Commentaire"/>
      </w:pPr>
      <w:r>
        <w:t>(Naumann et al., 2018; Samaniego et al., 2018; L. Xu et al., 2019)</w:t>
      </w:r>
    </w:p>
  </w:comment>
  <w:comment w:id="7824" w:author="Robin Matthews" w:date="2021-07-13T15:29:00Z" w:initials="RM">
    <w:p w14:paraId="4C40B5C7" w14:textId="77777777" w:rsidR="00A26296" w:rsidRDefault="00A26296">
      <w:pPr>
        <w:pStyle w:val="Commentaire"/>
      </w:pPr>
      <w:r>
        <w:rPr>
          <w:rStyle w:val="Marquedecommentaire"/>
        </w:rPr>
        <w:annotationRef/>
      </w:r>
      <w:r>
        <w:t>Not found:</w:t>
      </w:r>
    </w:p>
    <w:p w14:paraId="7E9DA21D" w14:textId="77777777" w:rsidR="00A26296" w:rsidRDefault="00A26296">
      <w:pPr>
        <w:pStyle w:val="Commentaire"/>
      </w:pPr>
      <w:r>
        <w:t>L. Xu et al., 2019</w:t>
      </w:r>
    </w:p>
    <w:p w14:paraId="2D401EAF" w14:textId="77777777" w:rsidR="00A26296" w:rsidRDefault="00A26296">
      <w:pPr>
        <w:pStyle w:val="Commentaire"/>
      </w:pPr>
    </w:p>
    <w:p w14:paraId="048FD837" w14:textId="77777777" w:rsidR="00A26296" w:rsidRDefault="00A26296">
      <w:pPr>
        <w:pStyle w:val="Commentaire"/>
      </w:pPr>
      <w:r>
        <w:t>Extra stuff:</w:t>
      </w:r>
    </w:p>
    <w:p w14:paraId="7F35C4A9" w14:textId="77777777" w:rsidR="00A26296" w:rsidRDefault="00A26296">
      <w:pPr>
        <w:pStyle w:val="Commentaire"/>
      </w:pPr>
      <w:r>
        <w:t>(; ; Xu et al., 2019a; )</w:t>
      </w:r>
    </w:p>
    <w:p w14:paraId="771BEC99" w14:textId="77777777" w:rsidR="00A26296" w:rsidRDefault="00A26296">
      <w:pPr>
        <w:pStyle w:val="Commentaire"/>
      </w:pPr>
    </w:p>
    <w:p w14:paraId="0393EA14" w14:textId="77777777" w:rsidR="00A26296" w:rsidRDefault="00A26296">
      <w:pPr>
        <w:pStyle w:val="Commentaire"/>
      </w:pPr>
      <w:r>
        <w:t>Correct:</w:t>
      </w:r>
    </w:p>
    <w:p w14:paraId="14F3567E" w14:textId="5C87A47B" w:rsidR="00A26296" w:rsidRDefault="00A26296">
      <w:pPr>
        <w:pStyle w:val="Commentaire"/>
      </w:pPr>
      <w:r>
        <w:t>(Naumann et al., 2018; Samaniego et al., 2018; L. Xu et al., 2019; Cook et al., 2020)</w:t>
      </w:r>
    </w:p>
  </w:comment>
  <w:comment w:id="7827" w:author="Robin Matthews" w:date="2021-07-13T15:29:00Z" w:initials="RM">
    <w:p w14:paraId="04D4F3D1" w14:textId="77777777" w:rsidR="00A26296" w:rsidRDefault="00A26296">
      <w:pPr>
        <w:pStyle w:val="Commentaire"/>
      </w:pPr>
      <w:r>
        <w:rPr>
          <w:rStyle w:val="Marquedecommentaire"/>
        </w:rPr>
        <w:annotationRef/>
      </w:r>
      <w:r>
        <w:t>Not found:</w:t>
      </w:r>
    </w:p>
    <w:p w14:paraId="53E78C47" w14:textId="77777777" w:rsidR="00A26296" w:rsidRDefault="00A26296">
      <w:pPr>
        <w:pStyle w:val="Commentaire"/>
      </w:pPr>
      <w:r>
        <w:t>Khlebnikova et al., 2019a</w:t>
      </w:r>
    </w:p>
    <w:p w14:paraId="3686EBF9" w14:textId="77777777" w:rsidR="00A26296" w:rsidRDefault="00A26296">
      <w:pPr>
        <w:pStyle w:val="Commentaire"/>
      </w:pPr>
    </w:p>
    <w:p w14:paraId="2D460DF1" w14:textId="77777777" w:rsidR="00A26296" w:rsidRDefault="00A26296">
      <w:pPr>
        <w:pStyle w:val="Commentaire"/>
      </w:pPr>
      <w:r>
        <w:t>Extra stuff:</w:t>
      </w:r>
    </w:p>
    <w:p w14:paraId="33406B02" w14:textId="77777777" w:rsidR="00A26296" w:rsidRDefault="00A26296">
      <w:pPr>
        <w:pStyle w:val="Commentaire"/>
      </w:pPr>
      <w:r>
        <w:t>(Khlebnikova et al., 2019b; )</w:t>
      </w:r>
    </w:p>
    <w:p w14:paraId="008886BC" w14:textId="77777777" w:rsidR="00A26296" w:rsidRDefault="00A26296">
      <w:pPr>
        <w:pStyle w:val="Commentaire"/>
      </w:pPr>
    </w:p>
    <w:p w14:paraId="3C535E8C" w14:textId="77777777" w:rsidR="00A26296" w:rsidRDefault="00A26296">
      <w:pPr>
        <w:pStyle w:val="Commentaire"/>
      </w:pPr>
      <w:r>
        <w:t>Correct:</w:t>
      </w:r>
    </w:p>
    <w:p w14:paraId="5C4944F8" w14:textId="655F067F" w:rsidR="00A26296" w:rsidRDefault="00A26296">
      <w:pPr>
        <w:pStyle w:val="Commentaire"/>
      </w:pPr>
      <w:r>
        <w:t>(Khlebnikova et al., 2019a; Dunn et al., 2020)</w:t>
      </w:r>
    </w:p>
  </w:comment>
  <w:comment w:id="7830" w:author="Robin Matthews" w:date="2021-07-13T15:29:00Z" w:initials="RM">
    <w:p w14:paraId="0A37AE9F" w14:textId="77777777" w:rsidR="00A26296" w:rsidRDefault="00A26296">
      <w:pPr>
        <w:pStyle w:val="Commentaire"/>
      </w:pPr>
      <w:r>
        <w:rPr>
          <w:rStyle w:val="Marquedecommentaire"/>
        </w:rPr>
        <w:annotationRef/>
      </w:r>
      <w:r>
        <w:t>Not found:</w:t>
      </w:r>
    </w:p>
    <w:p w14:paraId="57DD2FF5" w14:textId="77777777" w:rsidR="00A26296" w:rsidRDefault="00A26296">
      <w:pPr>
        <w:pStyle w:val="Commentaire"/>
      </w:pPr>
      <w:r>
        <w:t>L. Xu et al., 2019</w:t>
      </w:r>
    </w:p>
    <w:p w14:paraId="34919D1C" w14:textId="77777777" w:rsidR="00A26296" w:rsidRDefault="00A26296">
      <w:pPr>
        <w:pStyle w:val="Commentaire"/>
      </w:pPr>
    </w:p>
    <w:p w14:paraId="62B400B7" w14:textId="77777777" w:rsidR="00A26296" w:rsidRDefault="00A26296">
      <w:pPr>
        <w:pStyle w:val="Commentaire"/>
      </w:pPr>
      <w:r>
        <w:t>Extra stuff:</w:t>
      </w:r>
    </w:p>
    <w:p w14:paraId="5B0A3491" w14:textId="77777777" w:rsidR="00A26296" w:rsidRDefault="00A26296">
      <w:pPr>
        <w:pStyle w:val="Commentaire"/>
      </w:pPr>
      <w:r>
        <w:t>(; Xu et al., 2019a)</w:t>
      </w:r>
    </w:p>
    <w:p w14:paraId="685CCE22" w14:textId="77777777" w:rsidR="00A26296" w:rsidRDefault="00A26296">
      <w:pPr>
        <w:pStyle w:val="Commentaire"/>
      </w:pPr>
    </w:p>
    <w:p w14:paraId="41FA2BA7" w14:textId="77777777" w:rsidR="00A26296" w:rsidRDefault="00A26296">
      <w:pPr>
        <w:pStyle w:val="Commentaire"/>
      </w:pPr>
      <w:r>
        <w:t>Correct:</w:t>
      </w:r>
    </w:p>
    <w:p w14:paraId="5D4A162B" w14:textId="3569856D" w:rsidR="00A26296" w:rsidRDefault="00A26296">
      <w:pPr>
        <w:pStyle w:val="Commentaire"/>
      </w:pPr>
      <w:r>
        <w:t>(Touma et al., 2015; L. Xu et al., 2019)</w:t>
      </w:r>
    </w:p>
  </w:comment>
  <w:comment w:id="7835" w:author="Robin Matthews" w:date="2021-07-13T15:29:00Z" w:initials="RM">
    <w:p w14:paraId="6CAB73A4" w14:textId="77777777" w:rsidR="00A26296" w:rsidRDefault="00A26296">
      <w:pPr>
        <w:pStyle w:val="Commentaire"/>
      </w:pPr>
      <w:r>
        <w:rPr>
          <w:rStyle w:val="Marquedecommentaire"/>
        </w:rPr>
        <w:annotationRef/>
      </w:r>
      <w:r>
        <w:t>Not found:</w:t>
      </w:r>
    </w:p>
    <w:p w14:paraId="3F0D9DA4" w14:textId="77777777" w:rsidR="00A26296" w:rsidRDefault="00A26296">
      <w:pPr>
        <w:pStyle w:val="Commentaire"/>
      </w:pPr>
      <w:r>
        <w:t>L. Xu et al., 2019</w:t>
      </w:r>
    </w:p>
    <w:p w14:paraId="39514377" w14:textId="77777777" w:rsidR="00A26296" w:rsidRDefault="00A26296">
      <w:pPr>
        <w:pStyle w:val="Commentaire"/>
      </w:pPr>
    </w:p>
    <w:p w14:paraId="7C7434BD" w14:textId="77777777" w:rsidR="00A26296" w:rsidRDefault="00A26296">
      <w:pPr>
        <w:pStyle w:val="Commentaire"/>
      </w:pPr>
      <w:r>
        <w:t>Extra stuff:</w:t>
      </w:r>
    </w:p>
    <w:p w14:paraId="671AA3C2" w14:textId="77777777" w:rsidR="00A26296" w:rsidRDefault="00A26296">
      <w:pPr>
        <w:pStyle w:val="Commentaire"/>
      </w:pPr>
      <w:r>
        <w:t>(; Xu et al., 2019a)</w:t>
      </w:r>
    </w:p>
    <w:p w14:paraId="6EDBBDBD" w14:textId="77777777" w:rsidR="00A26296" w:rsidRDefault="00A26296">
      <w:pPr>
        <w:pStyle w:val="Commentaire"/>
      </w:pPr>
    </w:p>
    <w:p w14:paraId="63CBFAB0" w14:textId="77777777" w:rsidR="00A26296" w:rsidRDefault="00A26296">
      <w:pPr>
        <w:pStyle w:val="Commentaire"/>
      </w:pPr>
      <w:r>
        <w:t>Correct:</w:t>
      </w:r>
    </w:p>
    <w:p w14:paraId="018D0929" w14:textId="235D1CDD" w:rsidR="00A26296" w:rsidRDefault="00A26296">
      <w:pPr>
        <w:pStyle w:val="Commentaire"/>
      </w:pPr>
      <w:r>
        <w:t>(Touma et al., 2015; L. Xu et al., 2019)</w:t>
      </w:r>
    </w:p>
  </w:comment>
  <w:comment w:id="7840" w:author="Robin Matthews" w:date="2021-07-13T15:29:00Z" w:initials="RM">
    <w:p w14:paraId="0A5901E6" w14:textId="77777777" w:rsidR="00A26296" w:rsidRDefault="00A26296">
      <w:pPr>
        <w:pStyle w:val="Commentaire"/>
      </w:pPr>
      <w:r>
        <w:rPr>
          <w:rStyle w:val="Marquedecommentaire"/>
        </w:rPr>
        <w:annotationRef/>
      </w:r>
      <w:r>
        <w:t>Not found:</w:t>
      </w:r>
    </w:p>
    <w:p w14:paraId="116D9E5B" w14:textId="77777777" w:rsidR="00A26296" w:rsidRDefault="00A26296">
      <w:pPr>
        <w:pStyle w:val="Commentaire"/>
      </w:pPr>
      <w:r>
        <w:t>Vicente-Serrano et al., 2020c</w:t>
      </w:r>
    </w:p>
    <w:p w14:paraId="5C2A9A0F" w14:textId="77777777" w:rsidR="00A26296" w:rsidRDefault="00A26296">
      <w:pPr>
        <w:pStyle w:val="Commentaire"/>
      </w:pPr>
    </w:p>
    <w:p w14:paraId="6782841E" w14:textId="77777777" w:rsidR="00A26296" w:rsidRDefault="00A26296">
      <w:pPr>
        <w:pStyle w:val="Commentaire"/>
      </w:pPr>
      <w:r>
        <w:t>Extra stuff:</w:t>
      </w:r>
    </w:p>
    <w:p w14:paraId="23A41B9B" w14:textId="77777777" w:rsidR="00A26296" w:rsidRDefault="00A26296">
      <w:pPr>
        <w:pStyle w:val="Commentaire"/>
      </w:pPr>
      <w:r>
        <w:t>(; ; Vicente-Serrano et al., 2020a)</w:t>
      </w:r>
    </w:p>
    <w:p w14:paraId="17F15CE1" w14:textId="77777777" w:rsidR="00A26296" w:rsidRDefault="00A26296">
      <w:pPr>
        <w:pStyle w:val="Commentaire"/>
      </w:pPr>
    </w:p>
    <w:p w14:paraId="037D0569" w14:textId="77777777" w:rsidR="00A26296" w:rsidRDefault="00A26296">
      <w:pPr>
        <w:pStyle w:val="Commentaire"/>
      </w:pPr>
      <w:r>
        <w:t>Correct:</w:t>
      </w:r>
    </w:p>
    <w:p w14:paraId="312E5CB8" w14:textId="6E454291" w:rsidR="00A26296" w:rsidRDefault="00A26296">
      <w:pPr>
        <w:pStyle w:val="Commentaire"/>
      </w:pPr>
      <w:r>
        <w:t>(Touma et al., 2015; Spinoni et al., 2020; Vicente-Serrano et al., 2020c)</w:t>
      </w:r>
    </w:p>
  </w:comment>
  <w:comment w:id="7845" w:author="Robin Matthews" w:date="2021-07-13T15:29:00Z" w:initials="RM">
    <w:p w14:paraId="1E8193F7" w14:textId="77777777" w:rsidR="00A26296" w:rsidRDefault="00A26296">
      <w:pPr>
        <w:pStyle w:val="Commentaire"/>
      </w:pPr>
      <w:r>
        <w:rPr>
          <w:rStyle w:val="Marquedecommentaire"/>
        </w:rPr>
        <w:annotationRef/>
      </w:r>
      <w:r>
        <w:t>Not found:</w:t>
      </w:r>
    </w:p>
    <w:p w14:paraId="27B14781" w14:textId="77777777" w:rsidR="00A26296" w:rsidRDefault="00A26296">
      <w:pPr>
        <w:pStyle w:val="Commentaire"/>
      </w:pPr>
      <w:r>
        <w:t>L. Xu et al.</w:t>
      </w:r>
    </w:p>
    <w:p w14:paraId="402E8CBD" w14:textId="77777777" w:rsidR="00A26296" w:rsidRDefault="00A26296">
      <w:pPr>
        <w:pStyle w:val="Commentaire"/>
      </w:pPr>
    </w:p>
    <w:p w14:paraId="48BC083F" w14:textId="77777777" w:rsidR="00A26296" w:rsidRDefault="00A26296">
      <w:pPr>
        <w:pStyle w:val="Commentaire"/>
      </w:pPr>
      <w:r>
        <w:t>Extra stuff:</w:t>
      </w:r>
    </w:p>
    <w:p w14:paraId="24A5B3D1" w14:textId="77777777" w:rsidR="00A26296" w:rsidRDefault="00A26296">
      <w:pPr>
        <w:pStyle w:val="Commentaire"/>
      </w:pPr>
      <w:r>
        <w:t>(Xu et al., a)</w:t>
      </w:r>
    </w:p>
    <w:p w14:paraId="2D6302B5" w14:textId="77777777" w:rsidR="00A26296" w:rsidRDefault="00A26296">
      <w:pPr>
        <w:pStyle w:val="Commentaire"/>
      </w:pPr>
    </w:p>
    <w:p w14:paraId="2142DAFA" w14:textId="77777777" w:rsidR="00A26296" w:rsidRDefault="00A26296">
      <w:pPr>
        <w:pStyle w:val="Commentaire"/>
      </w:pPr>
      <w:r>
        <w:t>Correct:</w:t>
      </w:r>
    </w:p>
    <w:p w14:paraId="12326547" w14:textId="77777777" w:rsidR="00A26296" w:rsidRDefault="00A26296">
      <w:pPr>
        <w:pStyle w:val="Commentaire"/>
      </w:pPr>
      <w:r>
        <w:t>L. Xu et al. (2019)</w:t>
      </w:r>
    </w:p>
    <w:p w14:paraId="62A8C1A9" w14:textId="32640DD1" w:rsidR="00A26296" w:rsidRDefault="00A26296">
      <w:pPr>
        <w:pStyle w:val="Commentaire"/>
      </w:pPr>
      <w:r>
        <w:t>(L. Xu et al., 2019)</w:t>
      </w:r>
    </w:p>
  </w:comment>
  <w:comment w:id="7848" w:author="Robin Matthews" w:date="2021-07-13T15:30:00Z" w:initials="RM">
    <w:p w14:paraId="4F11ED0F" w14:textId="77777777" w:rsidR="00A26296" w:rsidRDefault="00A26296">
      <w:pPr>
        <w:pStyle w:val="Commentaire"/>
      </w:pPr>
      <w:r>
        <w:rPr>
          <w:rStyle w:val="Marquedecommentaire"/>
        </w:rPr>
        <w:annotationRef/>
      </w:r>
      <w:r>
        <w:t>Not found:</w:t>
      </w:r>
    </w:p>
    <w:p w14:paraId="54BA2B7F" w14:textId="77777777" w:rsidR="00A26296" w:rsidRDefault="00A26296">
      <w:pPr>
        <w:pStyle w:val="Commentaire"/>
      </w:pPr>
      <w:r>
        <w:t>L. Xu et al.</w:t>
      </w:r>
    </w:p>
    <w:p w14:paraId="413CA448" w14:textId="77777777" w:rsidR="00A26296" w:rsidRDefault="00A26296">
      <w:pPr>
        <w:pStyle w:val="Commentaire"/>
      </w:pPr>
    </w:p>
    <w:p w14:paraId="4E27C942" w14:textId="77777777" w:rsidR="00A26296" w:rsidRDefault="00A26296">
      <w:pPr>
        <w:pStyle w:val="Commentaire"/>
      </w:pPr>
      <w:r>
        <w:t>Extra stuff:</w:t>
      </w:r>
    </w:p>
    <w:p w14:paraId="05B72242" w14:textId="77777777" w:rsidR="00A26296" w:rsidRDefault="00A26296">
      <w:pPr>
        <w:pStyle w:val="Commentaire"/>
      </w:pPr>
      <w:r>
        <w:t>(Xu et al., a)</w:t>
      </w:r>
    </w:p>
    <w:p w14:paraId="5ACC0A62" w14:textId="77777777" w:rsidR="00A26296" w:rsidRDefault="00A26296">
      <w:pPr>
        <w:pStyle w:val="Commentaire"/>
      </w:pPr>
    </w:p>
    <w:p w14:paraId="6DAE63DC" w14:textId="77777777" w:rsidR="00A26296" w:rsidRDefault="00A26296">
      <w:pPr>
        <w:pStyle w:val="Commentaire"/>
      </w:pPr>
      <w:r>
        <w:t>Correct:</w:t>
      </w:r>
    </w:p>
    <w:p w14:paraId="044A5666" w14:textId="77777777" w:rsidR="00A26296" w:rsidRDefault="00A26296">
      <w:pPr>
        <w:pStyle w:val="Commentaire"/>
      </w:pPr>
      <w:r>
        <w:t>L. Xu et al. (2019)</w:t>
      </w:r>
    </w:p>
    <w:p w14:paraId="0B7FA00A" w14:textId="32E13104" w:rsidR="00A26296" w:rsidRDefault="00A26296">
      <w:pPr>
        <w:pStyle w:val="Commentaire"/>
      </w:pPr>
      <w:r>
        <w:t>(L. Xu et al., 2019)</w:t>
      </w:r>
    </w:p>
  </w:comment>
  <w:comment w:id="7851" w:author="Robin Matthews" w:date="2021-07-13T15:30:00Z" w:initials="RM">
    <w:p w14:paraId="0F9E5A7F" w14:textId="77777777" w:rsidR="00A26296" w:rsidRDefault="00A26296">
      <w:pPr>
        <w:pStyle w:val="Commentaire"/>
      </w:pPr>
      <w:r>
        <w:rPr>
          <w:rStyle w:val="Marquedecommentaire"/>
        </w:rPr>
        <w:annotationRef/>
      </w:r>
      <w:r>
        <w:t>Not found:</w:t>
      </w:r>
    </w:p>
    <w:p w14:paraId="7B7C257E" w14:textId="77777777" w:rsidR="00A26296" w:rsidRDefault="00A26296">
      <w:pPr>
        <w:pStyle w:val="Commentaire"/>
      </w:pPr>
      <w:r>
        <w:t>L. Xu et al., 2019</w:t>
      </w:r>
    </w:p>
    <w:p w14:paraId="64A718A4" w14:textId="77777777" w:rsidR="00A26296" w:rsidRDefault="00A26296">
      <w:pPr>
        <w:pStyle w:val="Commentaire"/>
      </w:pPr>
    </w:p>
    <w:p w14:paraId="55B2BEAA" w14:textId="77777777" w:rsidR="00A26296" w:rsidRDefault="00A26296">
      <w:pPr>
        <w:pStyle w:val="Commentaire"/>
      </w:pPr>
      <w:r>
        <w:t>Extra stuff:</w:t>
      </w:r>
    </w:p>
    <w:p w14:paraId="2E1B24EC" w14:textId="77777777" w:rsidR="00A26296" w:rsidRDefault="00A26296">
      <w:pPr>
        <w:pStyle w:val="Commentaire"/>
      </w:pPr>
      <w:r>
        <w:t>(; Xu et al., 2019a)</w:t>
      </w:r>
    </w:p>
    <w:p w14:paraId="3AD12DCD" w14:textId="77777777" w:rsidR="00A26296" w:rsidRDefault="00A26296">
      <w:pPr>
        <w:pStyle w:val="Commentaire"/>
      </w:pPr>
    </w:p>
    <w:p w14:paraId="2141EB69" w14:textId="77777777" w:rsidR="00A26296" w:rsidRDefault="00A26296">
      <w:pPr>
        <w:pStyle w:val="Commentaire"/>
      </w:pPr>
      <w:r>
        <w:t>Correct:</w:t>
      </w:r>
    </w:p>
    <w:p w14:paraId="69E7B09B" w14:textId="78F0D0B7" w:rsidR="00A26296" w:rsidRDefault="00A26296">
      <w:pPr>
        <w:pStyle w:val="Commentaire"/>
      </w:pPr>
      <w:r>
        <w:t>(Touma et al., 2015; L. Xu et al., 2019)</w:t>
      </w:r>
    </w:p>
  </w:comment>
  <w:comment w:id="7854" w:author="Robin Matthews" w:date="2021-07-13T15:30:00Z" w:initials="RM">
    <w:p w14:paraId="335CF8B5" w14:textId="77777777" w:rsidR="00A26296" w:rsidRDefault="00A26296">
      <w:pPr>
        <w:pStyle w:val="Commentaire"/>
      </w:pPr>
      <w:r>
        <w:rPr>
          <w:rStyle w:val="Marquedecommentaire"/>
        </w:rPr>
        <w:annotationRef/>
      </w:r>
      <w:r>
        <w:t>Not found:</w:t>
      </w:r>
    </w:p>
    <w:p w14:paraId="65B8D145" w14:textId="77777777" w:rsidR="00A26296" w:rsidRDefault="00A26296">
      <w:pPr>
        <w:pStyle w:val="Commentaire"/>
      </w:pPr>
      <w:r>
        <w:t>L. Xu et al., 2019</w:t>
      </w:r>
    </w:p>
    <w:p w14:paraId="25AEC1BA" w14:textId="77777777" w:rsidR="00A26296" w:rsidRDefault="00A26296">
      <w:pPr>
        <w:pStyle w:val="Commentaire"/>
      </w:pPr>
    </w:p>
    <w:p w14:paraId="1C66DEF6" w14:textId="77777777" w:rsidR="00A26296" w:rsidRDefault="00A26296">
      <w:pPr>
        <w:pStyle w:val="Commentaire"/>
      </w:pPr>
      <w:r>
        <w:t>Extra stuff:</w:t>
      </w:r>
    </w:p>
    <w:p w14:paraId="379215A4" w14:textId="77777777" w:rsidR="00A26296" w:rsidRDefault="00A26296">
      <w:pPr>
        <w:pStyle w:val="Commentaire"/>
      </w:pPr>
      <w:r>
        <w:t>(; Xu et al., 2019a)</w:t>
      </w:r>
    </w:p>
    <w:p w14:paraId="2D58E20F" w14:textId="77777777" w:rsidR="00A26296" w:rsidRDefault="00A26296">
      <w:pPr>
        <w:pStyle w:val="Commentaire"/>
      </w:pPr>
    </w:p>
    <w:p w14:paraId="04B3F225" w14:textId="77777777" w:rsidR="00A26296" w:rsidRDefault="00A26296">
      <w:pPr>
        <w:pStyle w:val="Commentaire"/>
      </w:pPr>
      <w:r>
        <w:t>Correct:</w:t>
      </w:r>
    </w:p>
    <w:p w14:paraId="71B9021F" w14:textId="065D2E2A" w:rsidR="00A26296" w:rsidRDefault="00A26296">
      <w:pPr>
        <w:pStyle w:val="Commentaire"/>
      </w:pPr>
      <w:r>
        <w:t>(Touma et al., 2015; L. Xu et al., 2019)</w:t>
      </w:r>
    </w:p>
  </w:comment>
  <w:comment w:id="7857" w:author="Robin Matthews" w:date="2021-07-13T15:30:00Z" w:initials="RM">
    <w:p w14:paraId="29EE8202" w14:textId="77777777" w:rsidR="00A26296" w:rsidRDefault="00A26296">
      <w:pPr>
        <w:pStyle w:val="Commentaire"/>
      </w:pPr>
      <w:r>
        <w:rPr>
          <w:rStyle w:val="Marquedecommentaire"/>
        </w:rPr>
        <w:annotationRef/>
      </w:r>
      <w:r>
        <w:t>Not found:</w:t>
      </w:r>
    </w:p>
    <w:p w14:paraId="61447DEF" w14:textId="77777777" w:rsidR="00A26296" w:rsidRDefault="00A26296">
      <w:pPr>
        <w:pStyle w:val="Commentaire"/>
      </w:pPr>
      <w:r>
        <w:t>Vicente-Serrano et al., 2020c</w:t>
      </w:r>
    </w:p>
    <w:p w14:paraId="6A8ECADB" w14:textId="77777777" w:rsidR="00A26296" w:rsidRDefault="00A26296">
      <w:pPr>
        <w:pStyle w:val="Commentaire"/>
      </w:pPr>
    </w:p>
    <w:p w14:paraId="0E004BF8" w14:textId="77777777" w:rsidR="00A26296" w:rsidRDefault="00A26296">
      <w:pPr>
        <w:pStyle w:val="Commentaire"/>
      </w:pPr>
      <w:r>
        <w:t>Extra stuff:</w:t>
      </w:r>
    </w:p>
    <w:p w14:paraId="10C711C4" w14:textId="77777777" w:rsidR="00A26296" w:rsidRDefault="00A26296">
      <w:pPr>
        <w:pStyle w:val="Commentaire"/>
      </w:pPr>
      <w:r>
        <w:t>(; ; Vicente-Serrano et al., 2020a)</w:t>
      </w:r>
    </w:p>
    <w:p w14:paraId="0A50EF42" w14:textId="77777777" w:rsidR="00A26296" w:rsidRDefault="00A26296">
      <w:pPr>
        <w:pStyle w:val="Commentaire"/>
      </w:pPr>
    </w:p>
    <w:p w14:paraId="785F8E70" w14:textId="77777777" w:rsidR="00A26296" w:rsidRDefault="00A26296">
      <w:pPr>
        <w:pStyle w:val="Commentaire"/>
      </w:pPr>
      <w:r>
        <w:t>Correct:</w:t>
      </w:r>
    </w:p>
    <w:p w14:paraId="62858E62" w14:textId="04E859B9" w:rsidR="00A26296" w:rsidRDefault="00A26296">
      <w:pPr>
        <w:pStyle w:val="Commentaire"/>
      </w:pPr>
      <w:r>
        <w:t>(Touma et al., 2015; Spinoni et al., 2020; Vicente-Serrano et al., 2020c)</w:t>
      </w:r>
    </w:p>
  </w:comment>
  <w:comment w:id="7862" w:author="Robin Matthews" w:date="2021-07-13T15:30:00Z" w:initials="RM">
    <w:p w14:paraId="329DFB5A" w14:textId="77777777" w:rsidR="00A26296" w:rsidRDefault="00A26296">
      <w:pPr>
        <w:pStyle w:val="Commentaire"/>
      </w:pPr>
      <w:r>
        <w:rPr>
          <w:rStyle w:val="Marquedecommentaire"/>
        </w:rPr>
        <w:annotationRef/>
      </w:r>
      <w:r>
        <w:t>Not found:</w:t>
      </w:r>
    </w:p>
    <w:p w14:paraId="02DDDE4A" w14:textId="77777777" w:rsidR="00A26296" w:rsidRDefault="00A26296">
      <w:pPr>
        <w:pStyle w:val="Commentaire"/>
      </w:pPr>
      <w:r>
        <w:t>L. Xu et al., 2019</w:t>
      </w:r>
    </w:p>
    <w:p w14:paraId="29335257" w14:textId="77777777" w:rsidR="00A26296" w:rsidRDefault="00A26296">
      <w:pPr>
        <w:pStyle w:val="Commentaire"/>
      </w:pPr>
    </w:p>
    <w:p w14:paraId="33C53A57" w14:textId="77777777" w:rsidR="00A26296" w:rsidRDefault="00A26296">
      <w:pPr>
        <w:pStyle w:val="Commentaire"/>
      </w:pPr>
      <w:r>
        <w:t>Extra stuff:</w:t>
      </w:r>
    </w:p>
    <w:p w14:paraId="51B615AA" w14:textId="77777777" w:rsidR="00A26296" w:rsidRDefault="00A26296">
      <w:pPr>
        <w:pStyle w:val="Commentaire"/>
      </w:pPr>
      <w:r>
        <w:t>(; Xu et al., 2019a; )</w:t>
      </w:r>
    </w:p>
    <w:p w14:paraId="6A633189" w14:textId="77777777" w:rsidR="00A26296" w:rsidRDefault="00A26296">
      <w:pPr>
        <w:pStyle w:val="Commentaire"/>
      </w:pPr>
    </w:p>
    <w:p w14:paraId="3E48765E" w14:textId="77777777" w:rsidR="00A26296" w:rsidRDefault="00A26296">
      <w:pPr>
        <w:pStyle w:val="Commentaire"/>
      </w:pPr>
      <w:r>
        <w:t>Correct:</w:t>
      </w:r>
    </w:p>
    <w:p w14:paraId="7AD4E446" w14:textId="7CF1D03B" w:rsidR="00A26296" w:rsidRDefault="00A26296">
      <w:pPr>
        <w:pStyle w:val="Commentaire"/>
      </w:pPr>
      <w:r>
        <w:t>(Naumann et al., 2018; L. Xu et al., 2019; Cook et al., 2020)</w:t>
      </w:r>
    </w:p>
  </w:comment>
  <w:comment w:id="7865" w:author="Robin Matthews" w:date="2021-07-13T15:30:00Z" w:initials="RM">
    <w:p w14:paraId="1746E4B9" w14:textId="77777777" w:rsidR="00A26296" w:rsidRDefault="00A26296">
      <w:pPr>
        <w:pStyle w:val="Commentaire"/>
      </w:pPr>
      <w:r>
        <w:rPr>
          <w:rStyle w:val="Marquedecommentaire"/>
        </w:rPr>
        <w:annotationRef/>
      </w:r>
      <w:r>
        <w:t>Not found:</w:t>
      </w:r>
    </w:p>
    <w:p w14:paraId="36369912" w14:textId="77777777" w:rsidR="00A26296" w:rsidRDefault="00A26296">
      <w:pPr>
        <w:pStyle w:val="Commentaire"/>
      </w:pPr>
      <w:r>
        <w:t>L. Xu et al., 2019</w:t>
      </w:r>
    </w:p>
    <w:p w14:paraId="4162C5B1" w14:textId="77777777" w:rsidR="00A26296" w:rsidRDefault="00A26296">
      <w:pPr>
        <w:pStyle w:val="Commentaire"/>
      </w:pPr>
    </w:p>
    <w:p w14:paraId="0DB4C2B8" w14:textId="77777777" w:rsidR="00A26296" w:rsidRDefault="00A26296">
      <w:pPr>
        <w:pStyle w:val="Commentaire"/>
      </w:pPr>
      <w:r>
        <w:t>Extra stuff:</w:t>
      </w:r>
    </w:p>
    <w:p w14:paraId="680292EC" w14:textId="77777777" w:rsidR="00A26296" w:rsidRDefault="00A26296">
      <w:pPr>
        <w:pStyle w:val="Commentaire"/>
      </w:pPr>
      <w:r>
        <w:t>(; Xu et al., 2019a; )</w:t>
      </w:r>
    </w:p>
    <w:p w14:paraId="26C9BA96" w14:textId="77777777" w:rsidR="00A26296" w:rsidRDefault="00A26296">
      <w:pPr>
        <w:pStyle w:val="Commentaire"/>
      </w:pPr>
    </w:p>
    <w:p w14:paraId="5BA978BE" w14:textId="77777777" w:rsidR="00A26296" w:rsidRDefault="00A26296">
      <w:pPr>
        <w:pStyle w:val="Commentaire"/>
      </w:pPr>
      <w:r>
        <w:t>Correct:</w:t>
      </w:r>
    </w:p>
    <w:p w14:paraId="576F626C" w14:textId="0F89FA73" w:rsidR="00A26296" w:rsidRDefault="00A26296">
      <w:pPr>
        <w:pStyle w:val="Commentaire"/>
      </w:pPr>
      <w:r>
        <w:t>(Naumann et al., 2018; L. Xu et al., 2019; Cook et al., 2020)</w:t>
      </w:r>
    </w:p>
  </w:comment>
  <w:comment w:id="7868" w:author="Robin Matthews" w:date="2021-07-13T15:30:00Z" w:initials="RM">
    <w:p w14:paraId="4312C217" w14:textId="77777777" w:rsidR="00A26296" w:rsidRDefault="00A26296">
      <w:pPr>
        <w:pStyle w:val="Commentaire"/>
      </w:pPr>
      <w:r>
        <w:rPr>
          <w:rStyle w:val="Marquedecommentaire"/>
        </w:rPr>
        <w:annotationRef/>
      </w:r>
      <w:r>
        <w:t>Not found:</w:t>
      </w:r>
    </w:p>
    <w:p w14:paraId="1BA6C490" w14:textId="77777777" w:rsidR="00A26296" w:rsidRDefault="00A26296">
      <w:pPr>
        <w:pStyle w:val="Commentaire"/>
      </w:pPr>
      <w:r>
        <w:t>L. Xu et al., 2019</w:t>
      </w:r>
    </w:p>
    <w:p w14:paraId="2119E009" w14:textId="77777777" w:rsidR="00A26296" w:rsidRDefault="00A26296">
      <w:pPr>
        <w:pStyle w:val="Commentaire"/>
      </w:pPr>
      <w:r>
        <w:t>Vicente-Serrano et al., 2020c</w:t>
      </w:r>
    </w:p>
    <w:p w14:paraId="3F129229" w14:textId="77777777" w:rsidR="00A26296" w:rsidRDefault="00A26296">
      <w:pPr>
        <w:pStyle w:val="Commentaire"/>
      </w:pPr>
    </w:p>
    <w:p w14:paraId="6A1C7D3F" w14:textId="77777777" w:rsidR="00A26296" w:rsidRDefault="00A26296">
      <w:pPr>
        <w:pStyle w:val="Commentaire"/>
      </w:pPr>
      <w:r>
        <w:t>Extra stuff:</w:t>
      </w:r>
    </w:p>
    <w:p w14:paraId="5EC1E2C6" w14:textId="77777777" w:rsidR="00A26296" w:rsidRDefault="00A26296">
      <w:pPr>
        <w:pStyle w:val="Commentaire"/>
      </w:pPr>
      <w:r>
        <w:t>(; Xu et al., 2019a; ; Vicente-Serrano et al., 2020a)</w:t>
      </w:r>
    </w:p>
    <w:p w14:paraId="72550FE4" w14:textId="77777777" w:rsidR="00A26296" w:rsidRDefault="00A26296">
      <w:pPr>
        <w:pStyle w:val="Commentaire"/>
      </w:pPr>
    </w:p>
    <w:p w14:paraId="39F352BF" w14:textId="77777777" w:rsidR="00A26296" w:rsidRDefault="00A26296">
      <w:pPr>
        <w:pStyle w:val="Commentaire"/>
      </w:pPr>
      <w:r>
        <w:t>Correct:</w:t>
      </w:r>
    </w:p>
    <w:p w14:paraId="1AD117A5" w14:textId="46BA2EEC" w:rsidR="00A26296" w:rsidRDefault="00A26296">
      <w:pPr>
        <w:pStyle w:val="Commentaire"/>
      </w:pPr>
      <w:r>
        <w:t>(Naumann et al., 2018; L. Xu et al., 2019; Cook et al., 2020; Vicente-Serrano et al., 2020c)</w:t>
      </w:r>
    </w:p>
  </w:comment>
  <w:comment w:id="7874" w:author="Robin Matthews" w:date="2021-07-13T15:30:00Z" w:initials="RM">
    <w:p w14:paraId="0DD83BB0" w14:textId="77777777" w:rsidR="00A26296" w:rsidRDefault="00A26296">
      <w:pPr>
        <w:pStyle w:val="Commentaire"/>
      </w:pPr>
      <w:r>
        <w:rPr>
          <w:rStyle w:val="Marquedecommentaire"/>
        </w:rPr>
        <w:annotationRef/>
      </w:r>
      <w:r>
        <w:t>Not found:</w:t>
      </w:r>
    </w:p>
    <w:p w14:paraId="4FC02849" w14:textId="77777777" w:rsidR="00A26296" w:rsidRDefault="00A26296">
      <w:pPr>
        <w:pStyle w:val="Commentaire"/>
      </w:pPr>
      <w:r>
        <w:t>C. Li et al.</w:t>
      </w:r>
    </w:p>
    <w:p w14:paraId="51166315" w14:textId="77777777" w:rsidR="00A26296" w:rsidRDefault="00A26296">
      <w:pPr>
        <w:pStyle w:val="Commentaire"/>
      </w:pPr>
    </w:p>
    <w:p w14:paraId="5CEF1CB9" w14:textId="77777777" w:rsidR="00A26296" w:rsidRDefault="00A26296">
      <w:pPr>
        <w:pStyle w:val="Commentaire"/>
      </w:pPr>
      <w:r>
        <w:t>Extra stuff:</w:t>
      </w:r>
    </w:p>
    <w:p w14:paraId="64D88092" w14:textId="77777777" w:rsidR="00A26296" w:rsidRDefault="00A26296">
      <w:pPr>
        <w:pStyle w:val="Commentaire"/>
      </w:pPr>
      <w:r>
        <w:t xml:space="preserve">(Li et al., </w:t>
      </w:r>
    </w:p>
    <w:p w14:paraId="2309F9BB" w14:textId="77777777" w:rsidR="00A26296" w:rsidRDefault="00A26296">
      <w:pPr>
        <w:pStyle w:val="Commentaire"/>
      </w:pPr>
    </w:p>
    <w:p w14:paraId="2E6E3CA2" w14:textId="77777777" w:rsidR="00A26296" w:rsidRDefault="00A26296">
      <w:pPr>
        <w:pStyle w:val="Commentaire"/>
      </w:pPr>
      <w:r>
        <w:t>Correct:</w:t>
      </w:r>
    </w:p>
    <w:p w14:paraId="12041918" w14:textId="77777777" w:rsidR="00A26296" w:rsidRDefault="00A26296">
      <w:pPr>
        <w:pStyle w:val="Commentaire"/>
      </w:pPr>
      <w:r>
        <w:t>C. Li et al. (2020)</w:t>
      </w:r>
    </w:p>
    <w:p w14:paraId="2DBFEE34" w14:textId="42435A3A" w:rsidR="00A26296" w:rsidRDefault="00A26296">
      <w:pPr>
        <w:pStyle w:val="Commentaire"/>
      </w:pPr>
      <w:r>
        <w:t>(C. Li et al., 2020)</w:t>
      </w:r>
    </w:p>
  </w:comment>
  <w:comment w:id="7879" w:author="Robin Matthews" w:date="2021-07-13T15:30:00Z" w:initials="RM">
    <w:p w14:paraId="40731EC9" w14:textId="77777777" w:rsidR="00A26296" w:rsidRDefault="00A26296">
      <w:pPr>
        <w:pStyle w:val="Commentaire"/>
      </w:pPr>
      <w:r>
        <w:rPr>
          <w:rStyle w:val="Marquedecommentaire"/>
        </w:rPr>
        <w:annotationRef/>
      </w:r>
      <w:r>
        <w:t>Not found:</w:t>
      </w:r>
    </w:p>
    <w:p w14:paraId="535C1884" w14:textId="77777777" w:rsidR="00A26296" w:rsidRDefault="00A26296">
      <w:pPr>
        <w:pStyle w:val="Commentaire"/>
      </w:pPr>
      <w:r>
        <w:t>C. Li et al.</w:t>
      </w:r>
    </w:p>
    <w:p w14:paraId="293FD7E8" w14:textId="77777777" w:rsidR="00A26296" w:rsidRDefault="00A26296">
      <w:pPr>
        <w:pStyle w:val="Commentaire"/>
      </w:pPr>
    </w:p>
    <w:p w14:paraId="7A7BCE21" w14:textId="77777777" w:rsidR="00A26296" w:rsidRDefault="00A26296">
      <w:pPr>
        <w:pStyle w:val="Commentaire"/>
      </w:pPr>
      <w:r>
        <w:t>Extra stuff:</w:t>
      </w:r>
    </w:p>
    <w:p w14:paraId="5DBEBDC2" w14:textId="77777777" w:rsidR="00A26296" w:rsidRDefault="00A26296">
      <w:pPr>
        <w:pStyle w:val="Commentaire"/>
      </w:pPr>
      <w:r>
        <w:t xml:space="preserve">(Li et al., </w:t>
      </w:r>
    </w:p>
    <w:p w14:paraId="22C6892B" w14:textId="77777777" w:rsidR="00A26296" w:rsidRDefault="00A26296">
      <w:pPr>
        <w:pStyle w:val="Commentaire"/>
      </w:pPr>
    </w:p>
    <w:p w14:paraId="61F98233" w14:textId="77777777" w:rsidR="00A26296" w:rsidRDefault="00A26296">
      <w:pPr>
        <w:pStyle w:val="Commentaire"/>
      </w:pPr>
      <w:r>
        <w:t>Correct:</w:t>
      </w:r>
    </w:p>
    <w:p w14:paraId="1D80700C" w14:textId="77777777" w:rsidR="00A26296" w:rsidRDefault="00A26296">
      <w:pPr>
        <w:pStyle w:val="Commentaire"/>
      </w:pPr>
      <w:r>
        <w:t>C. Li et al. (2020)</w:t>
      </w:r>
    </w:p>
    <w:p w14:paraId="388731E1" w14:textId="63572B56" w:rsidR="00A26296" w:rsidRDefault="00A26296">
      <w:pPr>
        <w:pStyle w:val="Commentaire"/>
      </w:pPr>
      <w:r>
        <w:t>(C. Li et al., 2020)</w:t>
      </w:r>
    </w:p>
  </w:comment>
  <w:comment w:id="7882" w:author="Robin Matthews" w:date="2021-07-13T15:30:00Z" w:initials="RM">
    <w:p w14:paraId="4DDC8E24" w14:textId="77777777" w:rsidR="00A26296" w:rsidRDefault="00A26296">
      <w:pPr>
        <w:pStyle w:val="Commentaire"/>
      </w:pPr>
      <w:r>
        <w:rPr>
          <w:rStyle w:val="Marquedecommentaire"/>
        </w:rPr>
        <w:annotationRef/>
      </w:r>
      <w:r>
        <w:t>Not found:</w:t>
      </w:r>
    </w:p>
    <w:p w14:paraId="0ED53AB5" w14:textId="77777777" w:rsidR="00A26296" w:rsidRDefault="00A26296">
      <w:pPr>
        <w:pStyle w:val="Commentaire"/>
      </w:pPr>
      <w:r>
        <w:t>C. Li et al.</w:t>
      </w:r>
    </w:p>
    <w:p w14:paraId="3C96F204" w14:textId="77777777" w:rsidR="00A26296" w:rsidRDefault="00A26296">
      <w:pPr>
        <w:pStyle w:val="Commentaire"/>
      </w:pPr>
    </w:p>
    <w:p w14:paraId="7D6EEC9B" w14:textId="77777777" w:rsidR="00A26296" w:rsidRDefault="00A26296">
      <w:pPr>
        <w:pStyle w:val="Commentaire"/>
      </w:pPr>
      <w:r>
        <w:t>Extra stuff:</w:t>
      </w:r>
    </w:p>
    <w:p w14:paraId="4D3B85B2" w14:textId="77777777" w:rsidR="00A26296" w:rsidRDefault="00A26296">
      <w:pPr>
        <w:pStyle w:val="Commentaire"/>
      </w:pPr>
      <w:r>
        <w:t xml:space="preserve">(Li et al., </w:t>
      </w:r>
    </w:p>
    <w:p w14:paraId="292F004D" w14:textId="77777777" w:rsidR="00A26296" w:rsidRDefault="00A26296">
      <w:pPr>
        <w:pStyle w:val="Commentaire"/>
      </w:pPr>
    </w:p>
    <w:p w14:paraId="17149D1B" w14:textId="77777777" w:rsidR="00A26296" w:rsidRDefault="00A26296">
      <w:pPr>
        <w:pStyle w:val="Commentaire"/>
      </w:pPr>
      <w:r>
        <w:t>Correct:</w:t>
      </w:r>
    </w:p>
    <w:p w14:paraId="663DAE96" w14:textId="77777777" w:rsidR="00A26296" w:rsidRDefault="00A26296">
      <w:pPr>
        <w:pStyle w:val="Commentaire"/>
      </w:pPr>
      <w:r>
        <w:t>C. Li et al. (2020)</w:t>
      </w:r>
    </w:p>
    <w:p w14:paraId="3DB0B7BC" w14:textId="675FA2E8" w:rsidR="00A26296" w:rsidRDefault="00A26296">
      <w:pPr>
        <w:pStyle w:val="Commentaire"/>
      </w:pPr>
      <w:r>
        <w:t>(C. Li et al., 2020)</w:t>
      </w:r>
    </w:p>
  </w:comment>
  <w:comment w:id="7885" w:author="Robin Matthews" w:date="2021-07-13T15:30:00Z" w:initials="RM">
    <w:p w14:paraId="1263C0B8" w14:textId="77777777" w:rsidR="00A26296" w:rsidRDefault="00A26296">
      <w:pPr>
        <w:pStyle w:val="Commentaire"/>
      </w:pPr>
      <w:r>
        <w:rPr>
          <w:rStyle w:val="Marquedecommentaire"/>
        </w:rPr>
        <w:annotationRef/>
      </w:r>
      <w:r>
        <w:t>Not found:</w:t>
      </w:r>
    </w:p>
    <w:p w14:paraId="475B9308" w14:textId="77777777" w:rsidR="00A26296" w:rsidRDefault="00A26296">
      <w:pPr>
        <w:pStyle w:val="Commentaire"/>
      </w:pPr>
      <w:r>
        <w:t>C. Li et al.</w:t>
      </w:r>
    </w:p>
    <w:p w14:paraId="541D3C32" w14:textId="77777777" w:rsidR="00A26296" w:rsidRDefault="00A26296">
      <w:pPr>
        <w:pStyle w:val="Commentaire"/>
      </w:pPr>
    </w:p>
    <w:p w14:paraId="5D33AFD7" w14:textId="77777777" w:rsidR="00A26296" w:rsidRDefault="00A26296">
      <w:pPr>
        <w:pStyle w:val="Commentaire"/>
      </w:pPr>
      <w:r>
        <w:t>Extra stuff:</w:t>
      </w:r>
    </w:p>
    <w:p w14:paraId="15250F4A" w14:textId="77777777" w:rsidR="00A26296" w:rsidRDefault="00A26296">
      <w:pPr>
        <w:pStyle w:val="Commentaire"/>
      </w:pPr>
      <w:r>
        <w:t xml:space="preserve">(Li et al., </w:t>
      </w:r>
    </w:p>
    <w:p w14:paraId="244548CF" w14:textId="77777777" w:rsidR="00A26296" w:rsidRDefault="00A26296">
      <w:pPr>
        <w:pStyle w:val="Commentaire"/>
      </w:pPr>
    </w:p>
    <w:p w14:paraId="51C0692E" w14:textId="77777777" w:rsidR="00A26296" w:rsidRDefault="00A26296">
      <w:pPr>
        <w:pStyle w:val="Commentaire"/>
      </w:pPr>
      <w:r>
        <w:t>Correct:</w:t>
      </w:r>
    </w:p>
    <w:p w14:paraId="759D786F" w14:textId="77777777" w:rsidR="00A26296" w:rsidRDefault="00A26296">
      <w:pPr>
        <w:pStyle w:val="Commentaire"/>
      </w:pPr>
      <w:r>
        <w:t>C. Li et al. (2020)</w:t>
      </w:r>
    </w:p>
    <w:p w14:paraId="440C5028" w14:textId="352226D2" w:rsidR="00A26296" w:rsidRDefault="00A26296">
      <w:pPr>
        <w:pStyle w:val="Commentaire"/>
      </w:pPr>
      <w:r>
        <w:t>(C. Li et al., 2020)</w:t>
      </w:r>
    </w:p>
  </w:comment>
  <w:comment w:id="7888" w:author="Robin Matthews" w:date="2021-07-13T15:30:00Z" w:initials="RM">
    <w:p w14:paraId="753EEC4F" w14:textId="77777777" w:rsidR="00A26296" w:rsidRDefault="00A26296">
      <w:pPr>
        <w:pStyle w:val="Commentaire"/>
      </w:pPr>
      <w:r>
        <w:rPr>
          <w:rStyle w:val="Marquedecommentaire"/>
        </w:rPr>
        <w:annotationRef/>
      </w:r>
      <w:r>
        <w:t>Not found:</w:t>
      </w:r>
    </w:p>
    <w:p w14:paraId="36C25A84" w14:textId="77777777" w:rsidR="00A26296" w:rsidRDefault="00A26296">
      <w:pPr>
        <w:pStyle w:val="Commentaire"/>
      </w:pPr>
      <w:r>
        <w:t>C. Li et al.</w:t>
      </w:r>
    </w:p>
    <w:p w14:paraId="6BD4687F" w14:textId="77777777" w:rsidR="00A26296" w:rsidRDefault="00A26296">
      <w:pPr>
        <w:pStyle w:val="Commentaire"/>
      </w:pPr>
    </w:p>
    <w:p w14:paraId="493E0E25" w14:textId="77777777" w:rsidR="00A26296" w:rsidRDefault="00A26296">
      <w:pPr>
        <w:pStyle w:val="Commentaire"/>
      </w:pPr>
      <w:r>
        <w:t>Extra stuff:</w:t>
      </w:r>
    </w:p>
    <w:p w14:paraId="6D9184D2" w14:textId="77777777" w:rsidR="00A26296" w:rsidRDefault="00A26296">
      <w:pPr>
        <w:pStyle w:val="Commentaire"/>
      </w:pPr>
      <w:r>
        <w:t xml:space="preserve">(Li et al., </w:t>
      </w:r>
    </w:p>
    <w:p w14:paraId="0364CB33" w14:textId="77777777" w:rsidR="00A26296" w:rsidRDefault="00A26296">
      <w:pPr>
        <w:pStyle w:val="Commentaire"/>
      </w:pPr>
    </w:p>
    <w:p w14:paraId="006C3F8F" w14:textId="77777777" w:rsidR="00A26296" w:rsidRDefault="00A26296">
      <w:pPr>
        <w:pStyle w:val="Commentaire"/>
      </w:pPr>
      <w:r>
        <w:t>Correct:</w:t>
      </w:r>
    </w:p>
    <w:p w14:paraId="45E9F24A" w14:textId="77777777" w:rsidR="00A26296" w:rsidRDefault="00A26296">
      <w:pPr>
        <w:pStyle w:val="Commentaire"/>
      </w:pPr>
      <w:r>
        <w:t>C. Li et al. (2020)</w:t>
      </w:r>
    </w:p>
    <w:p w14:paraId="3B475F60" w14:textId="3B00EA62" w:rsidR="00A26296" w:rsidRDefault="00A26296">
      <w:pPr>
        <w:pStyle w:val="Commentaire"/>
      </w:pPr>
      <w:r>
        <w:t>(C. Li et al., 2020)</w:t>
      </w:r>
    </w:p>
  </w:comment>
  <w:comment w:id="7891" w:author="Robin Matthews" w:date="2021-07-13T15:30:00Z" w:initials="RM">
    <w:p w14:paraId="17490685" w14:textId="77777777" w:rsidR="00A26296" w:rsidRDefault="00A26296">
      <w:pPr>
        <w:pStyle w:val="Commentaire"/>
      </w:pPr>
      <w:r>
        <w:rPr>
          <w:rStyle w:val="Marquedecommentaire"/>
        </w:rPr>
        <w:annotationRef/>
      </w:r>
      <w:r>
        <w:t>Not found:</w:t>
      </w:r>
    </w:p>
    <w:p w14:paraId="7D5E45FF" w14:textId="77777777" w:rsidR="00A26296" w:rsidRDefault="00A26296">
      <w:pPr>
        <w:pStyle w:val="Commentaire"/>
      </w:pPr>
      <w:r>
        <w:t>C. Li et al.</w:t>
      </w:r>
    </w:p>
    <w:p w14:paraId="1856A526" w14:textId="77777777" w:rsidR="00A26296" w:rsidRDefault="00A26296">
      <w:pPr>
        <w:pStyle w:val="Commentaire"/>
      </w:pPr>
    </w:p>
    <w:p w14:paraId="5EAA8B24" w14:textId="77777777" w:rsidR="00A26296" w:rsidRDefault="00A26296">
      <w:pPr>
        <w:pStyle w:val="Commentaire"/>
      </w:pPr>
      <w:r>
        <w:t>Extra stuff:</w:t>
      </w:r>
    </w:p>
    <w:p w14:paraId="18BE4435" w14:textId="77777777" w:rsidR="00A26296" w:rsidRDefault="00A26296">
      <w:pPr>
        <w:pStyle w:val="Commentaire"/>
      </w:pPr>
      <w:r>
        <w:t xml:space="preserve">(Li et al., </w:t>
      </w:r>
    </w:p>
    <w:p w14:paraId="266F0EE3" w14:textId="77777777" w:rsidR="00A26296" w:rsidRDefault="00A26296">
      <w:pPr>
        <w:pStyle w:val="Commentaire"/>
      </w:pPr>
    </w:p>
    <w:p w14:paraId="0B84528E" w14:textId="77777777" w:rsidR="00A26296" w:rsidRDefault="00A26296">
      <w:pPr>
        <w:pStyle w:val="Commentaire"/>
      </w:pPr>
      <w:r>
        <w:t>Correct:</w:t>
      </w:r>
    </w:p>
    <w:p w14:paraId="6D708D74" w14:textId="77777777" w:rsidR="00A26296" w:rsidRDefault="00A26296">
      <w:pPr>
        <w:pStyle w:val="Commentaire"/>
      </w:pPr>
      <w:r>
        <w:t>C. Li et al. (2020)</w:t>
      </w:r>
    </w:p>
    <w:p w14:paraId="5C00EDB8" w14:textId="11EF89AA" w:rsidR="00A26296" w:rsidRDefault="00A26296">
      <w:pPr>
        <w:pStyle w:val="Commentaire"/>
      </w:pPr>
      <w:r>
        <w:t>(C. Li et al., 2020)</w:t>
      </w:r>
    </w:p>
  </w:comment>
  <w:comment w:id="7898" w:author="Robin Matthews" w:date="2021-07-13T15:30:00Z" w:initials="RM">
    <w:p w14:paraId="690DD554" w14:textId="77777777" w:rsidR="00A26296" w:rsidRDefault="00A26296">
      <w:pPr>
        <w:pStyle w:val="Commentaire"/>
      </w:pPr>
      <w:r>
        <w:rPr>
          <w:rStyle w:val="Marquedecommentaire"/>
        </w:rPr>
        <w:annotationRef/>
      </w:r>
      <w:r>
        <w:t>Extra stuff:</w:t>
      </w:r>
    </w:p>
    <w:p w14:paraId="5C84A323" w14:textId="77777777" w:rsidR="00A26296" w:rsidRDefault="00A26296">
      <w:pPr>
        <w:pStyle w:val="Commentaire"/>
      </w:pPr>
      <w:r>
        <w:t xml:space="preserve">(; ; </w:t>
      </w:r>
    </w:p>
    <w:p w14:paraId="4DBA0C84" w14:textId="77777777" w:rsidR="00A26296" w:rsidRDefault="00A26296">
      <w:pPr>
        <w:pStyle w:val="Commentaire"/>
      </w:pPr>
    </w:p>
    <w:p w14:paraId="250618F8" w14:textId="77777777" w:rsidR="00A26296" w:rsidRDefault="00A26296">
      <w:pPr>
        <w:pStyle w:val="Commentaire"/>
      </w:pPr>
      <w:r>
        <w:t>Correct:</w:t>
      </w:r>
    </w:p>
    <w:p w14:paraId="04DDD440" w14:textId="75F8B509" w:rsidR="00A26296" w:rsidRDefault="00A26296">
      <w:pPr>
        <w:pStyle w:val="Commentaire"/>
      </w:pPr>
      <w:r>
        <w:t>(Martinez-Austria and Bandala, 2017; Montero-Martínez et al., 2018; García-Cueto et al., 2019)</w:t>
      </w:r>
    </w:p>
  </w:comment>
  <w:comment w:id="7900" w:author="Robin Matthews" w:date="2021-07-13T15:30:00Z" w:initials="RM">
    <w:p w14:paraId="1F00B9E7" w14:textId="77777777" w:rsidR="00A26296" w:rsidRDefault="00A26296">
      <w:pPr>
        <w:pStyle w:val="Commentaire"/>
      </w:pPr>
      <w:r>
        <w:rPr>
          <w:rStyle w:val="Marquedecommentaire"/>
        </w:rPr>
        <w:annotationRef/>
      </w:r>
      <w:r>
        <w:t>Extra stuff:</w:t>
      </w:r>
    </w:p>
    <w:p w14:paraId="68CEDE7B" w14:textId="77777777" w:rsidR="00A26296" w:rsidRDefault="00A26296">
      <w:pPr>
        <w:pStyle w:val="Commentaire"/>
      </w:pPr>
      <w:r>
        <w:t>, )</w:t>
      </w:r>
    </w:p>
    <w:p w14:paraId="44E729A8" w14:textId="77777777" w:rsidR="00A26296" w:rsidRDefault="00A26296">
      <w:pPr>
        <w:pStyle w:val="Commentaire"/>
      </w:pPr>
    </w:p>
    <w:p w14:paraId="75F463B3" w14:textId="77777777" w:rsidR="00A26296" w:rsidRDefault="00A26296">
      <w:pPr>
        <w:pStyle w:val="Commentaire"/>
      </w:pPr>
      <w:r>
        <w:t>Correct:</w:t>
      </w:r>
    </w:p>
    <w:p w14:paraId="46D2A275" w14:textId="77777777" w:rsidR="00A26296" w:rsidRDefault="00A26296">
      <w:pPr>
        <w:pStyle w:val="Commentaire"/>
      </w:pPr>
      <w:r>
        <w:t>Dunn et al. (2020)</w:t>
      </w:r>
    </w:p>
    <w:p w14:paraId="5C2253A7" w14:textId="19AF4FC1" w:rsidR="00A26296" w:rsidRDefault="00A26296">
      <w:pPr>
        <w:pStyle w:val="Commentaire"/>
      </w:pPr>
      <w:r>
        <w:t>(Dunn et al., 2020)</w:t>
      </w:r>
    </w:p>
  </w:comment>
  <w:comment w:id="7901" w:author="Robin Matthews" w:date="2021-07-13T15:30:00Z" w:initials="RM">
    <w:p w14:paraId="1A580FA4" w14:textId="77777777" w:rsidR="00A26296" w:rsidRDefault="00A26296">
      <w:pPr>
        <w:pStyle w:val="Commentaire"/>
      </w:pPr>
      <w:r>
        <w:rPr>
          <w:rStyle w:val="Marquedecommentaire"/>
        </w:rPr>
        <w:annotationRef/>
      </w:r>
      <w:r>
        <w:t>Not found:</w:t>
      </w:r>
    </w:p>
    <w:p w14:paraId="67796D4B" w14:textId="77777777" w:rsidR="00A26296" w:rsidRDefault="00A26296">
      <w:pPr>
        <w:pStyle w:val="Commentaire"/>
      </w:pPr>
      <w:r>
        <w:t>C. Li et al.</w:t>
      </w:r>
    </w:p>
    <w:p w14:paraId="4048C84A" w14:textId="77777777" w:rsidR="00A26296" w:rsidRDefault="00A26296">
      <w:pPr>
        <w:pStyle w:val="Commentaire"/>
      </w:pPr>
    </w:p>
    <w:p w14:paraId="6CF466A0" w14:textId="77777777" w:rsidR="00A26296" w:rsidRDefault="00A26296">
      <w:pPr>
        <w:pStyle w:val="Commentaire"/>
      </w:pPr>
      <w:r>
        <w:t>Extra stuff:</w:t>
      </w:r>
    </w:p>
    <w:p w14:paraId="0A6EA956" w14:textId="77777777" w:rsidR="00A26296" w:rsidRDefault="00A26296">
      <w:pPr>
        <w:pStyle w:val="Commentaire"/>
      </w:pPr>
      <w:r>
        <w:t xml:space="preserve">(Li et al., </w:t>
      </w:r>
    </w:p>
    <w:p w14:paraId="3C147FDC" w14:textId="77777777" w:rsidR="00A26296" w:rsidRDefault="00A26296">
      <w:pPr>
        <w:pStyle w:val="Commentaire"/>
      </w:pPr>
    </w:p>
    <w:p w14:paraId="54BB8503" w14:textId="77777777" w:rsidR="00A26296" w:rsidRDefault="00A26296">
      <w:pPr>
        <w:pStyle w:val="Commentaire"/>
      </w:pPr>
      <w:r>
        <w:t>Correct:</w:t>
      </w:r>
    </w:p>
    <w:p w14:paraId="1FA1D821" w14:textId="77777777" w:rsidR="00A26296" w:rsidRDefault="00A26296">
      <w:pPr>
        <w:pStyle w:val="Commentaire"/>
      </w:pPr>
      <w:r>
        <w:t>C. Li et al. (2020)</w:t>
      </w:r>
    </w:p>
    <w:p w14:paraId="4565DF1D" w14:textId="1EED34B2" w:rsidR="00A26296" w:rsidRDefault="00A26296">
      <w:pPr>
        <w:pStyle w:val="Commentaire"/>
      </w:pPr>
      <w:r>
        <w:t>(C. Li et al., 2020)</w:t>
      </w:r>
    </w:p>
  </w:comment>
  <w:comment w:id="7904" w:author="Robin Matthews" w:date="2021-07-13T15:30:00Z" w:initials="RM">
    <w:p w14:paraId="3EF6B754" w14:textId="77777777" w:rsidR="00A26296" w:rsidRDefault="00A26296">
      <w:pPr>
        <w:pStyle w:val="Commentaire"/>
      </w:pPr>
      <w:r>
        <w:rPr>
          <w:rStyle w:val="Marquedecommentaire"/>
        </w:rPr>
        <w:annotationRef/>
      </w:r>
      <w:r>
        <w:t>Not found:</w:t>
      </w:r>
    </w:p>
    <w:p w14:paraId="59EAFB28" w14:textId="77777777" w:rsidR="00A26296" w:rsidRDefault="00A26296">
      <w:pPr>
        <w:pStyle w:val="Commentaire"/>
      </w:pPr>
      <w:r>
        <w:t>C. Li et al.</w:t>
      </w:r>
    </w:p>
    <w:p w14:paraId="1A2472E8" w14:textId="77777777" w:rsidR="00A26296" w:rsidRDefault="00A26296">
      <w:pPr>
        <w:pStyle w:val="Commentaire"/>
      </w:pPr>
    </w:p>
    <w:p w14:paraId="04F3547A" w14:textId="77777777" w:rsidR="00A26296" w:rsidRDefault="00A26296">
      <w:pPr>
        <w:pStyle w:val="Commentaire"/>
      </w:pPr>
      <w:r>
        <w:t>Extra stuff:</w:t>
      </w:r>
    </w:p>
    <w:p w14:paraId="4565E843" w14:textId="77777777" w:rsidR="00A26296" w:rsidRDefault="00A26296">
      <w:pPr>
        <w:pStyle w:val="Commentaire"/>
      </w:pPr>
      <w:r>
        <w:t xml:space="preserve">(Li et al., </w:t>
      </w:r>
    </w:p>
    <w:p w14:paraId="27710A70" w14:textId="77777777" w:rsidR="00A26296" w:rsidRDefault="00A26296">
      <w:pPr>
        <w:pStyle w:val="Commentaire"/>
      </w:pPr>
    </w:p>
    <w:p w14:paraId="3CE5C2C9" w14:textId="77777777" w:rsidR="00A26296" w:rsidRDefault="00A26296">
      <w:pPr>
        <w:pStyle w:val="Commentaire"/>
      </w:pPr>
      <w:r>
        <w:t>Correct:</w:t>
      </w:r>
    </w:p>
    <w:p w14:paraId="078A06FF" w14:textId="77777777" w:rsidR="00A26296" w:rsidRDefault="00A26296">
      <w:pPr>
        <w:pStyle w:val="Commentaire"/>
      </w:pPr>
      <w:r>
        <w:t>C. Li et al. (2020)</w:t>
      </w:r>
    </w:p>
    <w:p w14:paraId="5FE90A3D" w14:textId="553B1C02" w:rsidR="00A26296" w:rsidRDefault="00A26296">
      <w:pPr>
        <w:pStyle w:val="Commentaire"/>
      </w:pPr>
      <w:r>
        <w:t>(C. Li et al., 2020)</w:t>
      </w:r>
    </w:p>
  </w:comment>
  <w:comment w:id="7907" w:author="Robin Matthews" w:date="2021-07-13T15:30:00Z" w:initials="RM">
    <w:p w14:paraId="6C69CA0C" w14:textId="77777777" w:rsidR="00A26296" w:rsidRDefault="00A26296">
      <w:pPr>
        <w:pStyle w:val="Commentaire"/>
      </w:pPr>
      <w:r>
        <w:rPr>
          <w:rStyle w:val="Marquedecommentaire"/>
        </w:rPr>
        <w:annotationRef/>
      </w:r>
      <w:r>
        <w:t>Not found:</w:t>
      </w:r>
    </w:p>
    <w:p w14:paraId="10750211" w14:textId="77777777" w:rsidR="00A26296" w:rsidRDefault="00A26296">
      <w:pPr>
        <w:pStyle w:val="Commentaire"/>
      </w:pPr>
      <w:r>
        <w:t>C. Li et al.</w:t>
      </w:r>
    </w:p>
    <w:p w14:paraId="7F98EAE1" w14:textId="77777777" w:rsidR="00A26296" w:rsidRDefault="00A26296">
      <w:pPr>
        <w:pStyle w:val="Commentaire"/>
      </w:pPr>
    </w:p>
    <w:p w14:paraId="13DA67AA" w14:textId="77777777" w:rsidR="00A26296" w:rsidRDefault="00A26296">
      <w:pPr>
        <w:pStyle w:val="Commentaire"/>
      </w:pPr>
      <w:r>
        <w:t>Extra stuff:</w:t>
      </w:r>
    </w:p>
    <w:p w14:paraId="4FF169ED" w14:textId="77777777" w:rsidR="00A26296" w:rsidRDefault="00A26296">
      <w:pPr>
        <w:pStyle w:val="Commentaire"/>
      </w:pPr>
      <w:r>
        <w:t xml:space="preserve">(Li et al., </w:t>
      </w:r>
    </w:p>
    <w:p w14:paraId="7FCC20EA" w14:textId="77777777" w:rsidR="00A26296" w:rsidRDefault="00A26296">
      <w:pPr>
        <w:pStyle w:val="Commentaire"/>
      </w:pPr>
    </w:p>
    <w:p w14:paraId="0B23DD47" w14:textId="77777777" w:rsidR="00A26296" w:rsidRDefault="00A26296">
      <w:pPr>
        <w:pStyle w:val="Commentaire"/>
      </w:pPr>
      <w:r>
        <w:t>Correct:</w:t>
      </w:r>
    </w:p>
    <w:p w14:paraId="07B312E3" w14:textId="77777777" w:rsidR="00A26296" w:rsidRDefault="00A26296">
      <w:pPr>
        <w:pStyle w:val="Commentaire"/>
      </w:pPr>
      <w:r>
        <w:t>C. Li et al. (2020)</w:t>
      </w:r>
    </w:p>
    <w:p w14:paraId="06E93ACA" w14:textId="7BE83BA5" w:rsidR="00A26296" w:rsidRDefault="00A26296">
      <w:pPr>
        <w:pStyle w:val="Commentaire"/>
      </w:pPr>
      <w:r>
        <w:t>(C. Li et al., 2020)</w:t>
      </w:r>
    </w:p>
  </w:comment>
  <w:comment w:id="7910" w:author="Robin Matthews" w:date="2021-07-13T15:30:00Z" w:initials="RM">
    <w:p w14:paraId="317EBD86" w14:textId="77777777" w:rsidR="00A26296" w:rsidRDefault="00A26296">
      <w:pPr>
        <w:pStyle w:val="Commentaire"/>
      </w:pPr>
      <w:r>
        <w:rPr>
          <w:rStyle w:val="Marquedecommentaire"/>
        </w:rPr>
        <w:annotationRef/>
      </w:r>
      <w:r>
        <w:t>Not found:</w:t>
      </w:r>
    </w:p>
    <w:p w14:paraId="49122B06" w14:textId="77777777" w:rsidR="00A26296" w:rsidRDefault="00A26296">
      <w:pPr>
        <w:pStyle w:val="Commentaire"/>
      </w:pPr>
      <w:r>
        <w:t>C. Li et al.</w:t>
      </w:r>
    </w:p>
    <w:p w14:paraId="5955400E" w14:textId="77777777" w:rsidR="00A26296" w:rsidRDefault="00A26296">
      <w:pPr>
        <w:pStyle w:val="Commentaire"/>
      </w:pPr>
    </w:p>
    <w:p w14:paraId="7BD07EBB" w14:textId="77777777" w:rsidR="00A26296" w:rsidRDefault="00A26296">
      <w:pPr>
        <w:pStyle w:val="Commentaire"/>
      </w:pPr>
      <w:r>
        <w:t>Extra stuff:</w:t>
      </w:r>
    </w:p>
    <w:p w14:paraId="3653E3ED" w14:textId="77777777" w:rsidR="00A26296" w:rsidRDefault="00A26296">
      <w:pPr>
        <w:pStyle w:val="Commentaire"/>
      </w:pPr>
      <w:r>
        <w:t xml:space="preserve">(Li et al., </w:t>
      </w:r>
    </w:p>
    <w:p w14:paraId="1D7AA78F" w14:textId="77777777" w:rsidR="00A26296" w:rsidRDefault="00A26296">
      <w:pPr>
        <w:pStyle w:val="Commentaire"/>
      </w:pPr>
    </w:p>
    <w:p w14:paraId="565CBC9A" w14:textId="77777777" w:rsidR="00A26296" w:rsidRDefault="00A26296">
      <w:pPr>
        <w:pStyle w:val="Commentaire"/>
      </w:pPr>
      <w:r>
        <w:t>Correct:</w:t>
      </w:r>
    </w:p>
    <w:p w14:paraId="55410E5B" w14:textId="77777777" w:rsidR="00A26296" w:rsidRDefault="00A26296">
      <w:pPr>
        <w:pStyle w:val="Commentaire"/>
      </w:pPr>
      <w:r>
        <w:t>C. Li et al. (2020)</w:t>
      </w:r>
    </w:p>
    <w:p w14:paraId="39E0443D" w14:textId="3BD09A04" w:rsidR="00A26296" w:rsidRDefault="00A26296">
      <w:pPr>
        <w:pStyle w:val="Commentaire"/>
      </w:pPr>
      <w:r>
        <w:t>(C. Li et al., 2020)</w:t>
      </w:r>
    </w:p>
  </w:comment>
  <w:comment w:id="7913" w:author="Robin Matthews" w:date="2021-07-13T15:30:00Z" w:initials="RM">
    <w:p w14:paraId="0F3DE4D6" w14:textId="77777777" w:rsidR="00A26296" w:rsidRDefault="00A26296">
      <w:pPr>
        <w:pStyle w:val="Commentaire"/>
      </w:pPr>
      <w:r>
        <w:rPr>
          <w:rStyle w:val="Marquedecommentaire"/>
        </w:rPr>
        <w:annotationRef/>
      </w:r>
      <w:r>
        <w:t>Not found:</w:t>
      </w:r>
    </w:p>
    <w:p w14:paraId="62C53F0F" w14:textId="77777777" w:rsidR="00A26296" w:rsidRDefault="00A26296">
      <w:pPr>
        <w:pStyle w:val="Commentaire"/>
      </w:pPr>
      <w:r>
        <w:t>C. Li et al.</w:t>
      </w:r>
    </w:p>
    <w:p w14:paraId="5E576A43" w14:textId="77777777" w:rsidR="00A26296" w:rsidRDefault="00A26296">
      <w:pPr>
        <w:pStyle w:val="Commentaire"/>
      </w:pPr>
    </w:p>
    <w:p w14:paraId="0F146B5A" w14:textId="77777777" w:rsidR="00A26296" w:rsidRDefault="00A26296">
      <w:pPr>
        <w:pStyle w:val="Commentaire"/>
      </w:pPr>
      <w:r>
        <w:t>Extra stuff:</w:t>
      </w:r>
    </w:p>
    <w:p w14:paraId="194753EC" w14:textId="77777777" w:rsidR="00A26296" w:rsidRDefault="00A26296">
      <w:pPr>
        <w:pStyle w:val="Commentaire"/>
      </w:pPr>
      <w:r>
        <w:t xml:space="preserve">(Li et al., </w:t>
      </w:r>
    </w:p>
    <w:p w14:paraId="0D359756" w14:textId="77777777" w:rsidR="00A26296" w:rsidRDefault="00A26296">
      <w:pPr>
        <w:pStyle w:val="Commentaire"/>
      </w:pPr>
    </w:p>
    <w:p w14:paraId="56A5A444" w14:textId="77777777" w:rsidR="00A26296" w:rsidRDefault="00A26296">
      <w:pPr>
        <w:pStyle w:val="Commentaire"/>
      </w:pPr>
      <w:r>
        <w:t>Correct:</w:t>
      </w:r>
    </w:p>
    <w:p w14:paraId="0F5CC6CC" w14:textId="77777777" w:rsidR="00A26296" w:rsidRDefault="00A26296">
      <w:pPr>
        <w:pStyle w:val="Commentaire"/>
      </w:pPr>
      <w:r>
        <w:t>C. Li et al. (2020)</w:t>
      </w:r>
    </w:p>
    <w:p w14:paraId="43325FF8" w14:textId="75433169" w:rsidR="00A26296" w:rsidRDefault="00A26296">
      <w:pPr>
        <w:pStyle w:val="Commentaire"/>
      </w:pPr>
      <w:r>
        <w:t>(C. Li et al., 2020)</w:t>
      </w:r>
    </w:p>
  </w:comment>
  <w:comment w:id="7916" w:author="Robin Matthews" w:date="2021-07-13T15:30:00Z" w:initials="RM">
    <w:p w14:paraId="4DFE5ED9" w14:textId="77777777" w:rsidR="00A26296" w:rsidRDefault="00A26296">
      <w:pPr>
        <w:pStyle w:val="Commentaire"/>
      </w:pPr>
      <w:r>
        <w:rPr>
          <w:rStyle w:val="Marquedecommentaire"/>
        </w:rPr>
        <w:annotationRef/>
      </w:r>
      <w:r>
        <w:t>Not found:</w:t>
      </w:r>
    </w:p>
    <w:p w14:paraId="5FAB180D" w14:textId="77777777" w:rsidR="00A26296" w:rsidRDefault="00A26296">
      <w:pPr>
        <w:pStyle w:val="Commentaire"/>
      </w:pPr>
      <w:r>
        <w:t>C. Li et al.</w:t>
      </w:r>
    </w:p>
    <w:p w14:paraId="7CDA604D" w14:textId="77777777" w:rsidR="00A26296" w:rsidRDefault="00A26296">
      <w:pPr>
        <w:pStyle w:val="Commentaire"/>
      </w:pPr>
    </w:p>
    <w:p w14:paraId="78420CEB" w14:textId="77777777" w:rsidR="00A26296" w:rsidRDefault="00A26296">
      <w:pPr>
        <w:pStyle w:val="Commentaire"/>
      </w:pPr>
      <w:r>
        <w:t>Extra stuff:</w:t>
      </w:r>
    </w:p>
    <w:p w14:paraId="45CD68A1" w14:textId="77777777" w:rsidR="00A26296" w:rsidRDefault="00A26296">
      <w:pPr>
        <w:pStyle w:val="Commentaire"/>
      </w:pPr>
      <w:r>
        <w:t xml:space="preserve">(Li et al., </w:t>
      </w:r>
    </w:p>
    <w:p w14:paraId="029E6C14" w14:textId="77777777" w:rsidR="00A26296" w:rsidRDefault="00A26296">
      <w:pPr>
        <w:pStyle w:val="Commentaire"/>
      </w:pPr>
    </w:p>
    <w:p w14:paraId="5A3A19C9" w14:textId="77777777" w:rsidR="00A26296" w:rsidRDefault="00A26296">
      <w:pPr>
        <w:pStyle w:val="Commentaire"/>
      </w:pPr>
      <w:r>
        <w:t>Correct:</w:t>
      </w:r>
    </w:p>
    <w:p w14:paraId="40220646" w14:textId="77777777" w:rsidR="00A26296" w:rsidRDefault="00A26296">
      <w:pPr>
        <w:pStyle w:val="Commentaire"/>
      </w:pPr>
      <w:r>
        <w:t>C. Li et al. (2020)</w:t>
      </w:r>
    </w:p>
    <w:p w14:paraId="61C0CA59" w14:textId="745770AA" w:rsidR="00A26296" w:rsidRDefault="00A26296">
      <w:pPr>
        <w:pStyle w:val="Commentaire"/>
      </w:pPr>
      <w:r>
        <w:t>(C. Li et al., 2020)</w:t>
      </w:r>
    </w:p>
  </w:comment>
  <w:comment w:id="7922" w:author="Robin Matthews" w:date="2021-07-13T15:30:00Z" w:initials="RM">
    <w:p w14:paraId="471CA669" w14:textId="77777777" w:rsidR="00A26296" w:rsidRDefault="00A26296">
      <w:pPr>
        <w:pStyle w:val="Commentaire"/>
      </w:pPr>
      <w:r>
        <w:rPr>
          <w:rStyle w:val="Marquedecommentaire"/>
        </w:rPr>
        <w:annotationRef/>
      </w:r>
      <w:r>
        <w:t>Extra stuff:</w:t>
      </w:r>
    </w:p>
    <w:p w14:paraId="06F320EA" w14:textId="77777777" w:rsidR="00A26296" w:rsidRDefault="00A26296">
      <w:pPr>
        <w:pStyle w:val="Commentaire"/>
      </w:pPr>
      <w:r>
        <w:t xml:space="preserve">(, </w:t>
      </w:r>
    </w:p>
    <w:p w14:paraId="67186F14" w14:textId="77777777" w:rsidR="00A26296" w:rsidRDefault="00A26296">
      <w:pPr>
        <w:pStyle w:val="Commentaire"/>
      </w:pPr>
    </w:p>
    <w:p w14:paraId="19024446" w14:textId="77777777" w:rsidR="00A26296" w:rsidRDefault="00A26296">
      <w:pPr>
        <w:pStyle w:val="Commentaire"/>
      </w:pPr>
      <w:r>
        <w:t>Correct:</w:t>
      </w:r>
    </w:p>
    <w:p w14:paraId="70D99161" w14:textId="77777777" w:rsidR="00A26296" w:rsidRDefault="00A26296">
      <w:pPr>
        <w:pStyle w:val="Commentaire"/>
      </w:pPr>
      <w:r>
        <w:t>Vose et al. (2017)</w:t>
      </w:r>
    </w:p>
    <w:p w14:paraId="06199C87" w14:textId="65AB2641" w:rsidR="00A26296" w:rsidRDefault="00A26296">
      <w:pPr>
        <w:pStyle w:val="Commentaire"/>
      </w:pPr>
      <w:r>
        <w:t>(Vose et al., 2017)</w:t>
      </w:r>
    </w:p>
  </w:comment>
  <w:comment w:id="7924" w:author="Robin Matthews" w:date="2021-07-13T15:31:00Z" w:initials="RM">
    <w:p w14:paraId="7FF8EB3A" w14:textId="77777777" w:rsidR="00A26296" w:rsidRDefault="00A26296">
      <w:pPr>
        <w:pStyle w:val="Commentaire"/>
      </w:pPr>
      <w:r>
        <w:rPr>
          <w:rStyle w:val="Marquedecommentaire"/>
        </w:rPr>
        <w:annotationRef/>
      </w:r>
      <w:r>
        <w:t>Extra stuff:</w:t>
      </w:r>
    </w:p>
    <w:p w14:paraId="3E6AA7F9" w14:textId="77777777" w:rsidR="00A26296" w:rsidRDefault="00A26296">
      <w:pPr>
        <w:pStyle w:val="Commentaire"/>
      </w:pPr>
      <w:r>
        <w:t>, )</w:t>
      </w:r>
    </w:p>
    <w:p w14:paraId="43905912" w14:textId="77777777" w:rsidR="00A26296" w:rsidRDefault="00A26296">
      <w:pPr>
        <w:pStyle w:val="Commentaire"/>
      </w:pPr>
    </w:p>
    <w:p w14:paraId="42EA7F8A" w14:textId="77777777" w:rsidR="00A26296" w:rsidRDefault="00A26296">
      <w:pPr>
        <w:pStyle w:val="Commentaire"/>
      </w:pPr>
      <w:r>
        <w:t>Correct:</w:t>
      </w:r>
    </w:p>
    <w:p w14:paraId="5D2AEE88" w14:textId="77777777" w:rsidR="00A26296" w:rsidRDefault="00A26296">
      <w:pPr>
        <w:pStyle w:val="Commentaire"/>
      </w:pPr>
      <w:r>
        <w:t>Dunn et al. (2020)</w:t>
      </w:r>
    </w:p>
    <w:p w14:paraId="6613520C" w14:textId="530DB31E" w:rsidR="00A26296" w:rsidRDefault="00A26296">
      <w:pPr>
        <w:pStyle w:val="Commentaire"/>
      </w:pPr>
      <w:r>
        <w:t>(Dunn et al., 2020)</w:t>
      </w:r>
    </w:p>
  </w:comment>
  <w:comment w:id="7927" w:author="Robin Matthews" w:date="2021-07-13T15:31:00Z" w:initials="RM">
    <w:p w14:paraId="36EE4B43" w14:textId="77777777" w:rsidR="00A26296" w:rsidRDefault="00A26296">
      <w:pPr>
        <w:pStyle w:val="Commentaire"/>
      </w:pPr>
      <w:r>
        <w:rPr>
          <w:rStyle w:val="Marquedecommentaire"/>
        </w:rPr>
        <w:annotationRef/>
      </w:r>
      <w:r>
        <w:t>Not found:</w:t>
      </w:r>
    </w:p>
    <w:p w14:paraId="582DD5FD" w14:textId="77777777" w:rsidR="00A26296" w:rsidRDefault="00A26296">
      <w:pPr>
        <w:pStyle w:val="Commentaire"/>
      </w:pPr>
      <w:r>
        <w:t>2015a</w:t>
      </w:r>
    </w:p>
    <w:p w14:paraId="06EB7BD5" w14:textId="77777777" w:rsidR="00A26296" w:rsidRDefault="00A26296">
      <w:pPr>
        <w:pStyle w:val="Commentaire"/>
      </w:pPr>
    </w:p>
    <w:p w14:paraId="2A2FFDB6" w14:textId="77777777" w:rsidR="00A26296" w:rsidRDefault="00A26296">
      <w:pPr>
        <w:pStyle w:val="Commentaire"/>
      </w:pPr>
      <w:r>
        <w:t>Extra stuff:</w:t>
      </w:r>
    </w:p>
    <w:p w14:paraId="3BBEC8BB" w14:textId="77777777" w:rsidR="00A26296" w:rsidRDefault="00A26296">
      <w:pPr>
        <w:pStyle w:val="Commentaire"/>
      </w:pPr>
      <w:r>
        <w:t>(, 2015</w:t>
      </w:r>
    </w:p>
    <w:p w14:paraId="04628AAD" w14:textId="77777777" w:rsidR="00A26296" w:rsidRDefault="00A26296">
      <w:pPr>
        <w:pStyle w:val="Commentaire"/>
      </w:pPr>
    </w:p>
    <w:p w14:paraId="59728F39" w14:textId="77777777" w:rsidR="00A26296" w:rsidRDefault="00A26296">
      <w:pPr>
        <w:pStyle w:val="Commentaire"/>
      </w:pPr>
      <w:r>
        <w:t>Correct:</w:t>
      </w:r>
    </w:p>
    <w:p w14:paraId="1ED9E0CF" w14:textId="77777777" w:rsidR="00A26296" w:rsidRDefault="00A26296">
      <w:pPr>
        <w:pStyle w:val="Commentaire"/>
      </w:pPr>
      <w:r>
        <w:t>Seager et al. (2015a)</w:t>
      </w:r>
    </w:p>
    <w:p w14:paraId="054BBEE7" w14:textId="2792281D" w:rsidR="00A26296" w:rsidRDefault="00A26296">
      <w:pPr>
        <w:pStyle w:val="Commentaire"/>
      </w:pPr>
      <w:r>
        <w:t>(Seager et al., 2015a)</w:t>
      </w:r>
    </w:p>
  </w:comment>
  <w:comment w:id="7929" w:author="Robin Matthews" w:date="2021-07-13T15:31:00Z" w:initials="RM">
    <w:p w14:paraId="75B7A0F5" w14:textId="77777777" w:rsidR="00A26296" w:rsidRDefault="00A26296">
      <w:pPr>
        <w:pStyle w:val="Commentaire"/>
      </w:pPr>
      <w:r>
        <w:rPr>
          <w:rStyle w:val="Marquedecommentaire"/>
        </w:rPr>
        <w:annotationRef/>
      </w:r>
      <w:r>
        <w:t>Extra stuff:</w:t>
      </w:r>
    </w:p>
    <w:p w14:paraId="37A42BBA" w14:textId="77777777" w:rsidR="00A26296" w:rsidRDefault="00A26296">
      <w:pPr>
        <w:pStyle w:val="Commentaire"/>
      </w:pPr>
      <w:r>
        <w:t>, )</w:t>
      </w:r>
    </w:p>
    <w:p w14:paraId="7E9213D6" w14:textId="77777777" w:rsidR="00A26296" w:rsidRDefault="00A26296">
      <w:pPr>
        <w:pStyle w:val="Commentaire"/>
      </w:pPr>
    </w:p>
    <w:p w14:paraId="112189D7" w14:textId="77777777" w:rsidR="00A26296" w:rsidRDefault="00A26296">
      <w:pPr>
        <w:pStyle w:val="Commentaire"/>
      </w:pPr>
      <w:r>
        <w:t>Correct:</w:t>
      </w:r>
    </w:p>
    <w:p w14:paraId="11153E36" w14:textId="77777777" w:rsidR="00A26296" w:rsidRDefault="00A26296">
      <w:pPr>
        <w:pStyle w:val="Commentaire"/>
      </w:pPr>
      <w:r>
        <w:t>Angélil et al. (2017)</w:t>
      </w:r>
    </w:p>
    <w:p w14:paraId="594E68BF" w14:textId="77004FF7" w:rsidR="00A26296" w:rsidRDefault="00A26296">
      <w:pPr>
        <w:pStyle w:val="Commentaire"/>
      </w:pPr>
      <w:r>
        <w:t>(Angélil et al., 2017)</w:t>
      </w:r>
    </w:p>
  </w:comment>
  <w:comment w:id="7930" w:author="Robin Matthews" w:date="2021-07-13T15:31:00Z" w:initials="RM">
    <w:p w14:paraId="1EA008A5" w14:textId="77777777" w:rsidR="00A26296" w:rsidRDefault="00A26296">
      <w:pPr>
        <w:pStyle w:val="Commentaire"/>
      </w:pPr>
      <w:r>
        <w:rPr>
          <w:rStyle w:val="Marquedecommentaire"/>
        </w:rPr>
        <w:annotationRef/>
      </w:r>
      <w:r>
        <w:t>Not found:</w:t>
      </w:r>
    </w:p>
    <w:p w14:paraId="30A54DB5" w14:textId="77777777" w:rsidR="00A26296" w:rsidRDefault="00A26296">
      <w:pPr>
        <w:pStyle w:val="Commentaire"/>
      </w:pPr>
      <w:r>
        <w:t>C. Li et al.</w:t>
      </w:r>
    </w:p>
    <w:p w14:paraId="135BE442" w14:textId="77777777" w:rsidR="00A26296" w:rsidRDefault="00A26296">
      <w:pPr>
        <w:pStyle w:val="Commentaire"/>
      </w:pPr>
    </w:p>
    <w:p w14:paraId="7741E441" w14:textId="77777777" w:rsidR="00A26296" w:rsidRDefault="00A26296">
      <w:pPr>
        <w:pStyle w:val="Commentaire"/>
      </w:pPr>
      <w:r>
        <w:t>Extra stuff:</w:t>
      </w:r>
    </w:p>
    <w:p w14:paraId="329EBDF0" w14:textId="77777777" w:rsidR="00A26296" w:rsidRDefault="00A26296">
      <w:pPr>
        <w:pStyle w:val="Commentaire"/>
      </w:pPr>
      <w:r>
        <w:t xml:space="preserve">(Li et al., </w:t>
      </w:r>
    </w:p>
    <w:p w14:paraId="2CA51F9B" w14:textId="77777777" w:rsidR="00A26296" w:rsidRDefault="00A26296">
      <w:pPr>
        <w:pStyle w:val="Commentaire"/>
      </w:pPr>
    </w:p>
    <w:p w14:paraId="675DCD9B" w14:textId="77777777" w:rsidR="00A26296" w:rsidRDefault="00A26296">
      <w:pPr>
        <w:pStyle w:val="Commentaire"/>
      </w:pPr>
      <w:r>
        <w:t>Correct:</w:t>
      </w:r>
    </w:p>
    <w:p w14:paraId="3157F79F" w14:textId="77777777" w:rsidR="00A26296" w:rsidRDefault="00A26296">
      <w:pPr>
        <w:pStyle w:val="Commentaire"/>
      </w:pPr>
      <w:r>
        <w:t>C. Li et al. (2020)</w:t>
      </w:r>
    </w:p>
    <w:p w14:paraId="2DDBBDE6" w14:textId="16C3508D" w:rsidR="00A26296" w:rsidRDefault="00A26296">
      <w:pPr>
        <w:pStyle w:val="Commentaire"/>
      </w:pPr>
      <w:r>
        <w:t>(C. Li et al., 2020)</w:t>
      </w:r>
    </w:p>
  </w:comment>
  <w:comment w:id="7933" w:author="Robin Matthews" w:date="2021-07-13T15:31:00Z" w:initials="RM">
    <w:p w14:paraId="64E26DB4" w14:textId="77777777" w:rsidR="00A26296" w:rsidRDefault="00A26296">
      <w:pPr>
        <w:pStyle w:val="Commentaire"/>
      </w:pPr>
      <w:r>
        <w:rPr>
          <w:rStyle w:val="Marquedecommentaire"/>
        </w:rPr>
        <w:annotationRef/>
      </w:r>
      <w:r>
        <w:t>Not found:</w:t>
      </w:r>
    </w:p>
    <w:p w14:paraId="163F582D" w14:textId="77777777" w:rsidR="00A26296" w:rsidRDefault="00A26296">
      <w:pPr>
        <w:pStyle w:val="Commentaire"/>
      </w:pPr>
      <w:r>
        <w:t>C. Li et al.</w:t>
      </w:r>
    </w:p>
    <w:p w14:paraId="3920C508" w14:textId="77777777" w:rsidR="00A26296" w:rsidRDefault="00A26296">
      <w:pPr>
        <w:pStyle w:val="Commentaire"/>
      </w:pPr>
    </w:p>
    <w:p w14:paraId="09129E46" w14:textId="77777777" w:rsidR="00A26296" w:rsidRDefault="00A26296">
      <w:pPr>
        <w:pStyle w:val="Commentaire"/>
      </w:pPr>
      <w:r>
        <w:t>Extra stuff:</w:t>
      </w:r>
    </w:p>
    <w:p w14:paraId="2461CF8F" w14:textId="77777777" w:rsidR="00A26296" w:rsidRDefault="00A26296">
      <w:pPr>
        <w:pStyle w:val="Commentaire"/>
      </w:pPr>
      <w:r>
        <w:t xml:space="preserve">(Li et al., </w:t>
      </w:r>
    </w:p>
    <w:p w14:paraId="40F61507" w14:textId="77777777" w:rsidR="00A26296" w:rsidRDefault="00A26296">
      <w:pPr>
        <w:pStyle w:val="Commentaire"/>
      </w:pPr>
    </w:p>
    <w:p w14:paraId="5634EC9B" w14:textId="77777777" w:rsidR="00A26296" w:rsidRDefault="00A26296">
      <w:pPr>
        <w:pStyle w:val="Commentaire"/>
      </w:pPr>
      <w:r>
        <w:t>Correct:</w:t>
      </w:r>
    </w:p>
    <w:p w14:paraId="27091DD3" w14:textId="77777777" w:rsidR="00A26296" w:rsidRDefault="00A26296">
      <w:pPr>
        <w:pStyle w:val="Commentaire"/>
      </w:pPr>
      <w:r>
        <w:t>C. Li et al. (2020)</w:t>
      </w:r>
    </w:p>
    <w:p w14:paraId="3DF40585" w14:textId="23C9F175" w:rsidR="00A26296" w:rsidRDefault="00A26296">
      <w:pPr>
        <w:pStyle w:val="Commentaire"/>
      </w:pPr>
      <w:r>
        <w:t>(C. Li et al., 2020)</w:t>
      </w:r>
    </w:p>
  </w:comment>
  <w:comment w:id="7936" w:author="Robin Matthews" w:date="2021-07-13T15:31:00Z" w:initials="RM">
    <w:p w14:paraId="57BF9AAB" w14:textId="77777777" w:rsidR="00A26296" w:rsidRDefault="00A26296">
      <w:pPr>
        <w:pStyle w:val="Commentaire"/>
      </w:pPr>
      <w:r>
        <w:rPr>
          <w:rStyle w:val="Marquedecommentaire"/>
        </w:rPr>
        <w:annotationRef/>
      </w:r>
      <w:r>
        <w:t>Not found:</w:t>
      </w:r>
    </w:p>
    <w:p w14:paraId="6FF59A82" w14:textId="77777777" w:rsidR="00A26296" w:rsidRDefault="00A26296">
      <w:pPr>
        <w:pStyle w:val="Commentaire"/>
      </w:pPr>
      <w:r>
        <w:t>C. Li et al.</w:t>
      </w:r>
    </w:p>
    <w:p w14:paraId="6760B5F7" w14:textId="77777777" w:rsidR="00A26296" w:rsidRDefault="00A26296">
      <w:pPr>
        <w:pStyle w:val="Commentaire"/>
      </w:pPr>
    </w:p>
    <w:p w14:paraId="0379C0B8" w14:textId="77777777" w:rsidR="00A26296" w:rsidRDefault="00A26296">
      <w:pPr>
        <w:pStyle w:val="Commentaire"/>
      </w:pPr>
      <w:r>
        <w:t>Extra stuff:</w:t>
      </w:r>
    </w:p>
    <w:p w14:paraId="4D710C40" w14:textId="77777777" w:rsidR="00A26296" w:rsidRDefault="00A26296">
      <w:pPr>
        <w:pStyle w:val="Commentaire"/>
      </w:pPr>
      <w:r>
        <w:t xml:space="preserve">(Li et al., </w:t>
      </w:r>
    </w:p>
    <w:p w14:paraId="7DF50486" w14:textId="77777777" w:rsidR="00A26296" w:rsidRDefault="00A26296">
      <w:pPr>
        <w:pStyle w:val="Commentaire"/>
      </w:pPr>
    </w:p>
    <w:p w14:paraId="25C1095E" w14:textId="77777777" w:rsidR="00A26296" w:rsidRDefault="00A26296">
      <w:pPr>
        <w:pStyle w:val="Commentaire"/>
      </w:pPr>
      <w:r>
        <w:t>Correct:</w:t>
      </w:r>
    </w:p>
    <w:p w14:paraId="4DB6F89D" w14:textId="77777777" w:rsidR="00A26296" w:rsidRDefault="00A26296">
      <w:pPr>
        <w:pStyle w:val="Commentaire"/>
      </w:pPr>
      <w:r>
        <w:t>C. Li et al. (2020)</w:t>
      </w:r>
    </w:p>
    <w:p w14:paraId="54A5B06A" w14:textId="7F6C86CF" w:rsidR="00A26296" w:rsidRDefault="00A26296">
      <w:pPr>
        <w:pStyle w:val="Commentaire"/>
      </w:pPr>
      <w:r>
        <w:t>(C. Li et al., 2020)</w:t>
      </w:r>
    </w:p>
  </w:comment>
  <w:comment w:id="7939" w:author="Robin Matthews" w:date="2021-07-13T15:31:00Z" w:initials="RM">
    <w:p w14:paraId="184CF112" w14:textId="77777777" w:rsidR="00A26296" w:rsidRDefault="00A26296">
      <w:pPr>
        <w:pStyle w:val="Commentaire"/>
      </w:pPr>
      <w:r>
        <w:rPr>
          <w:rStyle w:val="Marquedecommentaire"/>
        </w:rPr>
        <w:annotationRef/>
      </w:r>
      <w:r>
        <w:t>Not found:</w:t>
      </w:r>
    </w:p>
    <w:p w14:paraId="6A0FE2D6" w14:textId="77777777" w:rsidR="00A26296" w:rsidRDefault="00A26296">
      <w:pPr>
        <w:pStyle w:val="Commentaire"/>
      </w:pPr>
      <w:r>
        <w:t>C. Li et al.</w:t>
      </w:r>
    </w:p>
    <w:p w14:paraId="441ED180" w14:textId="77777777" w:rsidR="00A26296" w:rsidRDefault="00A26296">
      <w:pPr>
        <w:pStyle w:val="Commentaire"/>
      </w:pPr>
    </w:p>
    <w:p w14:paraId="600A77B1" w14:textId="77777777" w:rsidR="00A26296" w:rsidRDefault="00A26296">
      <w:pPr>
        <w:pStyle w:val="Commentaire"/>
      </w:pPr>
      <w:r>
        <w:t>Extra stuff:</w:t>
      </w:r>
    </w:p>
    <w:p w14:paraId="4019530E" w14:textId="77777777" w:rsidR="00A26296" w:rsidRDefault="00A26296">
      <w:pPr>
        <w:pStyle w:val="Commentaire"/>
      </w:pPr>
      <w:r>
        <w:t xml:space="preserve">(Li et al., </w:t>
      </w:r>
    </w:p>
    <w:p w14:paraId="1A0132CA" w14:textId="77777777" w:rsidR="00A26296" w:rsidRDefault="00A26296">
      <w:pPr>
        <w:pStyle w:val="Commentaire"/>
      </w:pPr>
    </w:p>
    <w:p w14:paraId="792E78A8" w14:textId="77777777" w:rsidR="00A26296" w:rsidRDefault="00A26296">
      <w:pPr>
        <w:pStyle w:val="Commentaire"/>
      </w:pPr>
      <w:r>
        <w:t>Correct:</w:t>
      </w:r>
    </w:p>
    <w:p w14:paraId="1AD3CD4B" w14:textId="77777777" w:rsidR="00A26296" w:rsidRDefault="00A26296">
      <w:pPr>
        <w:pStyle w:val="Commentaire"/>
      </w:pPr>
      <w:r>
        <w:t>C. Li et al. (2020)</w:t>
      </w:r>
    </w:p>
    <w:p w14:paraId="17CCDDB2" w14:textId="4A7776AF" w:rsidR="00A26296" w:rsidRDefault="00A26296">
      <w:pPr>
        <w:pStyle w:val="Commentaire"/>
      </w:pPr>
      <w:r>
        <w:t>(C. Li et al., 2020)</w:t>
      </w:r>
    </w:p>
  </w:comment>
  <w:comment w:id="7942" w:author="Robin Matthews" w:date="2021-07-13T15:31:00Z" w:initials="RM">
    <w:p w14:paraId="2A117C51" w14:textId="77777777" w:rsidR="00A26296" w:rsidRDefault="00A26296">
      <w:pPr>
        <w:pStyle w:val="Commentaire"/>
      </w:pPr>
      <w:r>
        <w:rPr>
          <w:rStyle w:val="Marquedecommentaire"/>
        </w:rPr>
        <w:annotationRef/>
      </w:r>
      <w:r>
        <w:t>Not found:</w:t>
      </w:r>
    </w:p>
    <w:p w14:paraId="1B24FCB7" w14:textId="77777777" w:rsidR="00A26296" w:rsidRDefault="00A26296">
      <w:pPr>
        <w:pStyle w:val="Commentaire"/>
      </w:pPr>
      <w:r>
        <w:t>C. Li et al.</w:t>
      </w:r>
    </w:p>
    <w:p w14:paraId="1390B858" w14:textId="77777777" w:rsidR="00A26296" w:rsidRDefault="00A26296">
      <w:pPr>
        <w:pStyle w:val="Commentaire"/>
      </w:pPr>
    </w:p>
    <w:p w14:paraId="4B8CA999" w14:textId="77777777" w:rsidR="00A26296" w:rsidRDefault="00A26296">
      <w:pPr>
        <w:pStyle w:val="Commentaire"/>
      </w:pPr>
      <w:r>
        <w:t>Extra stuff:</w:t>
      </w:r>
    </w:p>
    <w:p w14:paraId="080FBA95" w14:textId="77777777" w:rsidR="00A26296" w:rsidRDefault="00A26296">
      <w:pPr>
        <w:pStyle w:val="Commentaire"/>
      </w:pPr>
      <w:r>
        <w:t xml:space="preserve">(Li et al., </w:t>
      </w:r>
    </w:p>
    <w:p w14:paraId="60E31D5C" w14:textId="77777777" w:rsidR="00A26296" w:rsidRDefault="00A26296">
      <w:pPr>
        <w:pStyle w:val="Commentaire"/>
      </w:pPr>
    </w:p>
    <w:p w14:paraId="4994194E" w14:textId="77777777" w:rsidR="00A26296" w:rsidRDefault="00A26296">
      <w:pPr>
        <w:pStyle w:val="Commentaire"/>
      </w:pPr>
      <w:r>
        <w:t>Correct:</w:t>
      </w:r>
    </w:p>
    <w:p w14:paraId="5A924EE1" w14:textId="77777777" w:rsidR="00A26296" w:rsidRDefault="00A26296">
      <w:pPr>
        <w:pStyle w:val="Commentaire"/>
      </w:pPr>
      <w:r>
        <w:t>C. Li et al. (2020)</w:t>
      </w:r>
    </w:p>
    <w:p w14:paraId="4168C7F6" w14:textId="39E8FCB5" w:rsidR="00A26296" w:rsidRDefault="00A26296">
      <w:pPr>
        <w:pStyle w:val="Commentaire"/>
      </w:pPr>
      <w:r>
        <w:t>(C. Li et al., 2020)</w:t>
      </w:r>
    </w:p>
  </w:comment>
  <w:comment w:id="7945" w:author="Robin Matthews" w:date="2021-07-13T15:31:00Z" w:initials="RM">
    <w:p w14:paraId="64799141" w14:textId="77777777" w:rsidR="00A26296" w:rsidRDefault="00A26296">
      <w:pPr>
        <w:pStyle w:val="Commentaire"/>
      </w:pPr>
      <w:r>
        <w:rPr>
          <w:rStyle w:val="Marquedecommentaire"/>
        </w:rPr>
        <w:annotationRef/>
      </w:r>
      <w:r>
        <w:t>Not found:</w:t>
      </w:r>
    </w:p>
    <w:p w14:paraId="21B26B7E" w14:textId="77777777" w:rsidR="00A26296" w:rsidRDefault="00A26296">
      <w:pPr>
        <w:pStyle w:val="Commentaire"/>
      </w:pPr>
      <w:r>
        <w:t>C. Li et al.</w:t>
      </w:r>
    </w:p>
    <w:p w14:paraId="2B6BCE46" w14:textId="77777777" w:rsidR="00A26296" w:rsidRDefault="00A26296">
      <w:pPr>
        <w:pStyle w:val="Commentaire"/>
      </w:pPr>
    </w:p>
    <w:p w14:paraId="4781C0E8" w14:textId="77777777" w:rsidR="00A26296" w:rsidRDefault="00A26296">
      <w:pPr>
        <w:pStyle w:val="Commentaire"/>
      </w:pPr>
      <w:r>
        <w:t>Extra stuff:</w:t>
      </w:r>
    </w:p>
    <w:p w14:paraId="3BBC8515" w14:textId="77777777" w:rsidR="00A26296" w:rsidRDefault="00A26296">
      <w:pPr>
        <w:pStyle w:val="Commentaire"/>
      </w:pPr>
      <w:r>
        <w:t xml:space="preserve">(Li et al., </w:t>
      </w:r>
    </w:p>
    <w:p w14:paraId="1E968D6F" w14:textId="77777777" w:rsidR="00A26296" w:rsidRDefault="00A26296">
      <w:pPr>
        <w:pStyle w:val="Commentaire"/>
      </w:pPr>
    </w:p>
    <w:p w14:paraId="2F236499" w14:textId="77777777" w:rsidR="00A26296" w:rsidRDefault="00A26296">
      <w:pPr>
        <w:pStyle w:val="Commentaire"/>
      </w:pPr>
      <w:r>
        <w:t>Correct:</w:t>
      </w:r>
    </w:p>
    <w:p w14:paraId="06E1E8CC" w14:textId="77777777" w:rsidR="00A26296" w:rsidRDefault="00A26296">
      <w:pPr>
        <w:pStyle w:val="Commentaire"/>
      </w:pPr>
      <w:r>
        <w:t>C. Li et al. (2020)</w:t>
      </w:r>
    </w:p>
    <w:p w14:paraId="5DB1BAAB" w14:textId="23AC90BC" w:rsidR="00A26296" w:rsidRDefault="00A26296">
      <w:pPr>
        <w:pStyle w:val="Commentaire"/>
      </w:pPr>
      <w:r>
        <w:t>(C. Li et al., 2020)</w:t>
      </w:r>
    </w:p>
  </w:comment>
  <w:comment w:id="7948" w:author="Robin Matthews" w:date="2021-07-13T15:31:00Z" w:initials="RM">
    <w:p w14:paraId="024B599F" w14:textId="77777777" w:rsidR="00A26296" w:rsidRDefault="00A26296">
      <w:pPr>
        <w:pStyle w:val="Commentaire"/>
      </w:pPr>
      <w:r>
        <w:rPr>
          <w:rStyle w:val="Marquedecommentaire"/>
        </w:rPr>
        <w:annotationRef/>
      </w:r>
      <w:r>
        <w:t>Not found:</w:t>
      </w:r>
    </w:p>
    <w:p w14:paraId="3953F58D" w14:textId="77777777" w:rsidR="00A26296" w:rsidRDefault="00A26296">
      <w:pPr>
        <w:pStyle w:val="Commentaire"/>
      </w:pPr>
      <w:r>
        <w:t>C. Li et al.</w:t>
      </w:r>
    </w:p>
    <w:p w14:paraId="47E96C5A" w14:textId="77777777" w:rsidR="00A26296" w:rsidRDefault="00A26296">
      <w:pPr>
        <w:pStyle w:val="Commentaire"/>
      </w:pPr>
    </w:p>
    <w:p w14:paraId="3B16A7D7" w14:textId="77777777" w:rsidR="00A26296" w:rsidRDefault="00A26296">
      <w:pPr>
        <w:pStyle w:val="Commentaire"/>
      </w:pPr>
      <w:r>
        <w:t>Extra stuff:</w:t>
      </w:r>
    </w:p>
    <w:p w14:paraId="60197961" w14:textId="77777777" w:rsidR="00A26296" w:rsidRDefault="00A26296">
      <w:pPr>
        <w:pStyle w:val="Commentaire"/>
      </w:pPr>
      <w:r>
        <w:t xml:space="preserve">(Li et al., </w:t>
      </w:r>
    </w:p>
    <w:p w14:paraId="126516C3" w14:textId="77777777" w:rsidR="00A26296" w:rsidRDefault="00A26296">
      <w:pPr>
        <w:pStyle w:val="Commentaire"/>
      </w:pPr>
    </w:p>
    <w:p w14:paraId="30BE22AA" w14:textId="77777777" w:rsidR="00A26296" w:rsidRDefault="00A26296">
      <w:pPr>
        <w:pStyle w:val="Commentaire"/>
      </w:pPr>
      <w:r>
        <w:t>Correct:</w:t>
      </w:r>
    </w:p>
    <w:p w14:paraId="2ADB9739" w14:textId="77777777" w:rsidR="00A26296" w:rsidRDefault="00A26296">
      <w:pPr>
        <w:pStyle w:val="Commentaire"/>
      </w:pPr>
      <w:r>
        <w:t>C. Li et al. (2020)</w:t>
      </w:r>
    </w:p>
    <w:p w14:paraId="285B737C" w14:textId="45451E21" w:rsidR="00A26296" w:rsidRDefault="00A26296">
      <w:pPr>
        <w:pStyle w:val="Commentaire"/>
      </w:pPr>
      <w:r>
        <w:t>(C. Li et al., 2020)</w:t>
      </w:r>
    </w:p>
  </w:comment>
  <w:comment w:id="7951" w:author="Robin Matthews" w:date="2021-07-13T15:31:00Z" w:initials="RM">
    <w:p w14:paraId="58D017E6" w14:textId="77777777" w:rsidR="00A26296" w:rsidRDefault="00A26296">
      <w:pPr>
        <w:pStyle w:val="Commentaire"/>
      </w:pPr>
      <w:r>
        <w:rPr>
          <w:rStyle w:val="Marquedecommentaire"/>
        </w:rPr>
        <w:annotationRef/>
      </w:r>
      <w:r>
        <w:t>Not found:</w:t>
      </w:r>
    </w:p>
    <w:p w14:paraId="0955D1D9" w14:textId="77777777" w:rsidR="00A26296" w:rsidRDefault="00A26296">
      <w:pPr>
        <w:pStyle w:val="Commentaire"/>
      </w:pPr>
      <w:r>
        <w:t>C. Li et al.</w:t>
      </w:r>
    </w:p>
    <w:p w14:paraId="4D6D716D" w14:textId="77777777" w:rsidR="00A26296" w:rsidRDefault="00A26296">
      <w:pPr>
        <w:pStyle w:val="Commentaire"/>
      </w:pPr>
    </w:p>
    <w:p w14:paraId="2FDE686E" w14:textId="77777777" w:rsidR="00A26296" w:rsidRDefault="00A26296">
      <w:pPr>
        <w:pStyle w:val="Commentaire"/>
      </w:pPr>
      <w:r>
        <w:t>Extra stuff:</w:t>
      </w:r>
    </w:p>
    <w:p w14:paraId="2E2FA649" w14:textId="77777777" w:rsidR="00A26296" w:rsidRDefault="00A26296">
      <w:pPr>
        <w:pStyle w:val="Commentaire"/>
      </w:pPr>
      <w:r>
        <w:t xml:space="preserve">(Li et al., </w:t>
      </w:r>
    </w:p>
    <w:p w14:paraId="450BB199" w14:textId="77777777" w:rsidR="00A26296" w:rsidRDefault="00A26296">
      <w:pPr>
        <w:pStyle w:val="Commentaire"/>
      </w:pPr>
    </w:p>
    <w:p w14:paraId="2D6A45F1" w14:textId="77777777" w:rsidR="00A26296" w:rsidRDefault="00A26296">
      <w:pPr>
        <w:pStyle w:val="Commentaire"/>
      </w:pPr>
      <w:r>
        <w:t>Correct:</w:t>
      </w:r>
    </w:p>
    <w:p w14:paraId="58163FD4" w14:textId="77777777" w:rsidR="00A26296" w:rsidRDefault="00A26296">
      <w:pPr>
        <w:pStyle w:val="Commentaire"/>
      </w:pPr>
      <w:r>
        <w:t>C. Li et al. (2020)</w:t>
      </w:r>
    </w:p>
    <w:p w14:paraId="7B9D1EE6" w14:textId="689B87B2" w:rsidR="00A26296" w:rsidRDefault="00A26296">
      <w:pPr>
        <w:pStyle w:val="Commentaire"/>
      </w:pPr>
      <w:r>
        <w:t>(C. Li et al., 2020)</w:t>
      </w:r>
    </w:p>
  </w:comment>
  <w:comment w:id="7954" w:author="Robin Matthews" w:date="2021-07-13T15:31:00Z" w:initials="RM">
    <w:p w14:paraId="03D93B64" w14:textId="77777777" w:rsidR="00A26296" w:rsidRDefault="00A26296">
      <w:pPr>
        <w:pStyle w:val="Commentaire"/>
      </w:pPr>
      <w:r>
        <w:rPr>
          <w:rStyle w:val="Marquedecommentaire"/>
        </w:rPr>
        <w:annotationRef/>
      </w:r>
      <w:r>
        <w:t>Not found:</w:t>
      </w:r>
    </w:p>
    <w:p w14:paraId="795B8D23" w14:textId="77777777" w:rsidR="00A26296" w:rsidRDefault="00A26296">
      <w:pPr>
        <w:pStyle w:val="Commentaire"/>
      </w:pPr>
      <w:r>
        <w:t>C. Li et al.</w:t>
      </w:r>
    </w:p>
    <w:p w14:paraId="37C5F24A" w14:textId="77777777" w:rsidR="00A26296" w:rsidRDefault="00A26296">
      <w:pPr>
        <w:pStyle w:val="Commentaire"/>
      </w:pPr>
    </w:p>
    <w:p w14:paraId="7CE8D8DE" w14:textId="77777777" w:rsidR="00A26296" w:rsidRDefault="00A26296">
      <w:pPr>
        <w:pStyle w:val="Commentaire"/>
      </w:pPr>
      <w:r>
        <w:t>Extra stuff:</w:t>
      </w:r>
    </w:p>
    <w:p w14:paraId="7966BF7F" w14:textId="77777777" w:rsidR="00A26296" w:rsidRDefault="00A26296">
      <w:pPr>
        <w:pStyle w:val="Commentaire"/>
      </w:pPr>
      <w:r>
        <w:t xml:space="preserve">(Li et al., </w:t>
      </w:r>
    </w:p>
    <w:p w14:paraId="63626886" w14:textId="77777777" w:rsidR="00A26296" w:rsidRDefault="00A26296">
      <w:pPr>
        <w:pStyle w:val="Commentaire"/>
      </w:pPr>
    </w:p>
    <w:p w14:paraId="20D2D9DA" w14:textId="77777777" w:rsidR="00A26296" w:rsidRDefault="00A26296">
      <w:pPr>
        <w:pStyle w:val="Commentaire"/>
      </w:pPr>
      <w:r>
        <w:t>Correct:</w:t>
      </w:r>
    </w:p>
    <w:p w14:paraId="1081BAB1" w14:textId="77777777" w:rsidR="00A26296" w:rsidRDefault="00A26296">
      <w:pPr>
        <w:pStyle w:val="Commentaire"/>
      </w:pPr>
      <w:r>
        <w:t>C. Li et al. (2020)</w:t>
      </w:r>
    </w:p>
    <w:p w14:paraId="55B26374" w14:textId="5BE3C016" w:rsidR="00A26296" w:rsidRDefault="00A26296">
      <w:pPr>
        <w:pStyle w:val="Commentaire"/>
      </w:pPr>
      <w:r>
        <w:t>(C. Li et al., 2020)</w:t>
      </w:r>
    </w:p>
  </w:comment>
  <w:comment w:id="7957" w:author="Robin Matthews" w:date="2021-07-13T15:31:00Z" w:initials="RM">
    <w:p w14:paraId="2C618696" w14:textId="77777777" w:rsidR="00A26296" w:rsidRDefault="00A26296">
      <w:pPr>
        <w:pStyle w:val="Commentaire"/>
      </w:pPr>
      <w:r>
        <w:rPr>
          <w:rStyle w:val="Marquedecommentaire"/>
        </w:rPr>
        <w:annotationRef/>
      </w:r>
      <w:r>
        <w:t>Not found:</w:t>
      </w:r>
    </w:p>
    <w:p w14:paraId="04D0CC1F" w14:textId="77777777" w:rsidR="00A26296" w:rsidRDefault="00A26296">
      <w:pPr>
        <w:pStyle w:val="Commentaire"/>
      </w:pPr>
      <w:r>
        <w:t>C. Li et al.</w:t>
      </w:r>
    </w:p>
    <w:p w14:paraId="235D8780" w14:textId="77777777" w:rsidR="00A26296" w:rsidRDefault="00A26296">
      <w:pPr>
        <w:pStyle w:val="Commentaire"/>
      </w:pPr>
    </w:p>
    <w:p w14:paraId="4051AA6D" w14:textId="77777777" w:rsidR="00A26296" w:rsidRDefault="00A26296">
      <w:pPr>
        <w:pStyle w:val="Commentaire"/>
      </w:pPr>
      <w:r>
        <w:t>Extra stuff:</w:t>
      </w:r>
    </w:p>
    <w:p w14:paraId="68EAD786" w14:textId="77777777" w:rsidR="00A26296" w:rsidRDefault="00A26296">
      <w:pPr>
        <w:pStyle w:val="Commentaire"/>
      </w:pPr>
      <w:r>
        <w:t xml:space="preserve">(Li et al., </w:t>
      </w:r>
    </w:p>
    <w:p w14:paraId="05ED4972" w14:textId="77777777" w:rsidR="00A26296" w:rsidRDefault="00A26296">
      <w:pPr>
        <w:pStyle w:val="Commentaire"/>
      </w:pPr>
    </w:p>
    <w:p w14:paraId="2E820E63" w14:textId="77777777" w:rsidR="00A26296" w:rsidRDefault="00A26296">
      <w:pPr>
        <w:pStyle w:val="Commentaire"/>
      </w:pPr>
      <w:r>
        <w:t>Correct:</w:t>
      </w:r>
    </w:p>
    <w:p w14:paraId="0B1FFC14" w14:textId="77777777" w:rsidR="00A26296" w:rsidRDefault="00A26296">
      <w:pPr>
        <w:pStyle w:val="Commentaire"/>
      </w:pPr>
      <w:r>
        <w:t>C. Li et al. (2020)</w:t>
      </w:r>
    </w:p>
    <w:p w14:paraId="5F57CEDB" w14:textId="65165106" w:rsidR="00A26296" w:rsidRDefault="00A26296">
      <w:pPr>
        <w:pStyle w:val="Commentaire"/>
      </w:pPr>
      <w:r>
        <w:t>(C. Li et al., 2020)</w:t>
      </w:r>
    </w:p>
  </w:comment>
  <w:comment w:id="7960" w:author="Robin Matthews" w:date="2021-07-13T15:31:00Z" w:initials="RM">
    <w:p w14:paraId="42244AD5" w14:textId="77777777" w:rsidR="00A26296" w:rsidRDefault="00A26296">
      <w:pPr>
        <w:pStyle w:val="Commentaire"/>
      </w:pPr>
      <w:r>
        <w:rPr>
          <w:rStyle w:val="Marquedecommentaire"/>
        </w:rPr>
        <w:annotationRef/>
      </w:r>
      <w:r>
        <w:t>Not found:</w:t>
      </w:r>
    </w:p>
    <w:p w14:paraId="0BA62453" w14:textId="77777777" w:rsidR="00A26296" w:rsidRDefault="00A26296">
      <w:pPr>
        <w:pStyle w:val="Commentaire"/>
      </w:pPr>
      <w:r>
        <w:t>C. Li et al.</w:t>
      </w:r>
    </w:p>
    <w:p w14:paraId="5A4DB856" w14:textId="77777777" w:rsidR="00A26296" w:rsidRDefault="00A26296">
      <w:pPr>
        <w:pStyle w:val="Commentaire"/>
      </w:pPr>
    </w:p>
    <w:p w14:paraId="59546A42" w14:textId="77777777" w:rsidR="00A26296" w:rsidRDefault="00A26296">
      <w:pPr>
        <w:pStyle w:val="Commentaire"/>
      </w:pPr>
      <w:r>
        <w:t>Extra stuff:</w:t>
      </w:r>
    </w:p>
    <w:p w14:paraId="6255D4EF" w14:textId="77777777" w:rsidR="00A26296" w:rsidRDefault="00A26296">
      <w:pPr>
        <w:pStyle w:val="Commentaire"/>
      </w:pPr>
      <w:r>
        <w:t xml:space="preserve">(Li et al., </w:t>
      </w:r>
    </w:p>
    <w:p w14:paraId="7836108B" w14:textId="77777777" w:rsidR="00A26296" w:rsidRDefault="00A26296">
      <w:pPr>
        <w:pStyle w:val="Commentaire"/>
      </w:pPr>
    </w:p>
    <w:p w14:paraId="349FE1A4" w14:textId="77777777" w:rsidR="00A26296" w:rsidRDefault="00A26296">
      <w:pPr>
        <w:pStyle w:val="Commentaire"/>
      </w:pPr>
      <w:r>
        <w:t>Correct:</w:t>
      </w:r>
    </w:p>
    <w:p w14:paraId="4031B4EA" w14:textId="77777777" w:rsidR="00A26296" w:rsidRDefault="00A26296">
      <w:pPr>
        <w:pStyle w:val="Commentaire"/>
      </w:pPr>
      <w:r>
        <w:t>C. Li et al. (2020)</w:t>
      </w:r>
    </w:p>
    <w:p w14:paraId="2DA35827" w14:textId="4DF64182" w:rsidR="00A26296" w:rsidRDefault="00A26296">
      <w:pPr>
        <w:pStyle w:val="Commentaire"/>
      </w:pPr>
      <w:r>
        <w:t>(C. Li et al., 2020)</w:t>
      </w:r>
    </w:p>
  </w:comment>
  <w:comment w:id="7963" w:author="Robin Matthews" w:date="2021-07-13T15:31:00Z" w:initials="RM">
    <w:p w14:paraId="3A8CC026" w14:textId="77777777" w:rsidR="00A26296" w:rsidRDefault="00A26296">
      <w:pPr>
        <w:pStyle w:val="Commentaire"/>
      </w:pPr>
      <w:r>
        <w:rPr>
          <w:rStyle w:val="Marquedecommentaire"/>
        </w:rPr>
        <w:annotationRef/>
      </w:r>
      <w:r>
        <w:t>Not found:</w:t>
      </w:r>
    </w:p>
    <w:p w14:paraId="50B8EDCA" w14:textId="77777777" w:rsidR="00A26296" w:rsidRDefault="00A26296">
      <w:pPr>
        <w:pStyle w:val="Commentaire"/>
      </w:pPr>
      <w:r>
        <w:t>C. Li et al.</w:t>
      </w:r>
    </w:p>
    <w:p w14:paraId="1CB566AC" w14:textId="77777777" w:rsidR="00A26296" w:rsidRDefault="00A26296">
      <w:pPr>
        <w:pStyle w:val="Commentaire"/>
      </w:pPr>
    </w:p>
    <w:p w14:paraId="42521235" w14:textId="77777777" w:rsidR="00A26296" w:rsidRDefault="00A26296">
      <w:pPr>
        <w:pStyle w:val="Commentaire"/>
      </w:pPr>
      <w:r>
        <w:t>Extra stuff:</w:t>
      </w:r>
    </w:p>
    <w:p w14:paraId="1EF0519A" w14:textId="77777777" w:rsidR="00A26296" w:rsidRDefault="00A26296">
      <w:pPr>
        <w:pStyle w:val="Commentaire"/>
      </w:pPr>
      <w:r>
        <w:t xml:space="preserve">(Li et al., </w:t>
      </w:r>
    </w:p>
    <w:p w14:paraId="6CF79B55" w14:textId="77777777" w:rsidR="00A26296" w:rsidRDefault="00A26296">
      <w:pPr>
        <w:pStyle w:val="Commentaire"/>
      </w:pPr>
    </w:p>
    <w:p w14:paraId="4688D0CA" w14:textId="77777777" w:rsidR="00A26296" w:rsidRDefault="00A26296">
      <w:pPr>
        <w:pStyle w:val="Commentaire"/>
      </w:pPr>
      <w:r>
        <w:t>Correct:</w:t>
      </w:r>
    </w:p>
    <w:p w14:paraId="73776DD3" w14:textId="77777777" w:rsidR="00A26296" w:rsidRDefault="00A26296">
      <w:pPr>
        <w:pStyle w:val="Commentaire"/>
      </w:pPr>
      <w:r>
        <w:t>C. Li et al. (2020)</w:t>
      </w:r>
    </w:p>
    <w:p w14:paraId="276189D3" w14:textId="47BD2C51" w:rsidR="00A26296" w:rsidRDefault="00A26296">
      <w:pPr>
        <w:pStyle w:val="Commentaire"/>
      </w:pPr>
      <w:r>
        <w:t>(C. Li et al., 2020)</w:t>
      </w:r>
    </w:p>
  </w:comment>
  <w:comment w:id="7966" w:author="Robin Matthews" w:date="2021-07-13T15:31:00Z" w:initials="RM">
    <w:p w14:paraId="265BF638" w14:textId="77777777" w:rsidR="00A26296" w:rsidRDefault="00A26296">
      <w:pPr>
        <w:pStyle w:val="Commentaire"/>
      </w:pPr>
      <w:r>
        <w:rPr>
          <w:rStyle w:val="Marquedecommentaire"/>
        </w:rPr>
        <w:annotationRef/>
      </w:r>
      <w:r>
        <w:t>Not found:</w:t>
      </w:r>
    </w:p>
    <w:p w14:paraId="2103401A" w14:textId="77777777" w:rsidR="00A26296" w:rsidRDefault="00A26296">
      <w:pPr>
        <w:pStyle w:val="Commentaire"/>
      </w:pPr>
      <w:r>
        <w:t>C. Li et al.</w:t>
      </w:r>
    </w:p>
    <w:p w14:paraId="7860E9BB" w14:textId="77777777" w:rsidR="00A26296" w:rsidRDefault="00A26296">
      <w:pPr>
        <w:pStyle w:val="Commentaire"/>
      </w:pPr>
    </w:p>
    <w:p w14:paraId="768634A2" w14:textId="77777777" w:rsidR="00A26296" w:rsidRDefault="00A26296">
      <w:pPr>
        <w:pStyle w:val="Commentaire"/>
      </w:pPr>
      <w:r>
        <w:t>Extra stuff:</w:t>
      </w:r>
    </w:p>
    <w:p w14:paraId="6CD5CD36" w14:textId="77777777" w:rsidR="00A26296" w:rsidRDefault="00A26296">
      <w:pPr>
        <w:pStyle w:val="Commentaire"/>
      </w:pPr>
      <w:r>
        <w:t xml:space="preserve">(Li et al., </w:t>
      </w:r>
    </w:p>
    <w:p w14:paraId="509C4F73" w14:textId="77777777" w:rsidR="00A26296" w:rsidRDefault="00A26296">
      <w:pPr>
        <w:pStyle w:val="Commentaire"/>
      </w:pPr>
    </w:p>
    <w:p w14:paraId="0EAD4208" w14:textId="77777777" w:rsidR="00A26296" w:rsidRDefault="00A26296">
      <w:pPr>
        <w:pStyle w:val="Commentaire"/>
      </w:pPr>
      <w:r>
        <w:t>Correct:</w:t>
      </w:r>
    </w:p>
    <w:p w14:paraId="2BE6CE98" w14:textId="77777777" w:rsidR="00A26296" w:rsidRDefault="00A26296">
      <w:pPr>
        <w:pStyle w:val="Commentaire"/>
      </w:pPr>
      <w:r>
        <w:t>C. Li et al. (2020)</w:t>
      </w:r>
    </w:p>
    <w:p w14:paraId="78256191" w14:textId="50907915" w:rsidR="00A26296" w:rsidRDefault="00A26296">
      <w:pPr>
        <w:pStyle w:val="Commentaire"/>
      </w:pPr>
      <w:r>
        <w:t>(C. Li et al., 2020)</w:t>
      </w:r>
    </w:p>
  </w:comment>
  <w:comment w:id="7969" w:author="Robin Matthews" w:date="2021-07-13T15:31:00Z" w:initials="RM">
    <w:p w14:paraId="22EF66A5" w14:textId="77777777" w:rsidR="00A26296" w:rsidRDefault="00A26296">
      <w:pPr>
        <w:pStyle w:val="Commentaire"/>
      </w:pPr>
      <w:r>
        <w:rPr>
          <w:rStyle w:val="Marquedecommentaire"/>
        </w:rPr>
        <w:annotationRef/>
      </w:r>
      <w:r>
        <w:t>Not found:</w:t>
      </w:r>
    </w:p>
    <w:p w14:paraId="4E4AB0F8" w14:textId="77777777" w:rsidR="00A26296" w:rsidRDefault="00A26296">
      <w:pPr>
        <w:pStyle w:val="Commentaire"/>
      </w:pPr>
      <w:r>
        <w:t>C. Li et al.</w:t>
      </w:r>
    </w:p>
    <w:p w14:paraId="58B4C337" w14:textId="77777777" w:rsidR="00A26296" w:rsidRDefault="00A26296">
      <w:pPr>
        <w:pStyle w:val="Commentaire"/>
      </w:pPr>
    </w:p>
    <w:p w14:paraId="2B3D734A" w14:textId="77777777" w:rsidR="00A26296" w:rsidRDefault="00A26296">
      <w:pPr>
        <w:pStyle w:val="Commentaire"/>
      </w:pPr>
      <w:r>
        <w:t>Extra stuff:</w:t>
      </w:r>
    </w:p>
    <w:p w14:paraId="1B87A993" w14:textId="77777777" w:rsidR="00A26296" w:rsidRDefault="00A26296">
      <w:pPr>
        <w:pStyle w:val="Commentaire"/>
      </w:pPr>
      <w:r>
        <w:t xml:space="preserve">(Li et al., </w:t>
      </w:r>
    </w:p>
    <w:p w14:paraId="7E5FA1FD" w14:textId="77777777" w:rsidR="00A26296" w:rsidRDefault="00A26296">
      <w:pPr>
        <w:pStyle w:val="Commentaire"/>
      </w:pPr>
    </w:p>
    <w:p w14:paraId="7BD46593" w14:textId="77777777" w:rsidR="00A26296" w:rsidRDefault="00A26296">
      <w:pPr>
        <w:pStyle w:val="Commentaire"/>
      </w:pPr>
      <w:r>
        <w:t>Correct:</w:t>
      </w:r>
    </w:p>
    <w:p w14:paraId="0B89D783" w14:textId="77777777" w:rsidR="00A26296" w:rsidRDefault="00A26296">
      <w:pPr>
        <w:pStyle w:val="Commentaire"/>
      </w:pPr>
      <w:r>
        <w:t>C. Li et al. (2020)</w:t>
      </w:r>
    </w:p>
    <w:p w14:paraId="746CBC5D" w14:textId="421D7815" w:rsidR="00A26296" w:rsidRDefault="00A26296">
      <w:pPr>
        <w:pStyle w:val="Commentaire"/>
      </w:pPr>
      <w:r>
        <w:t>(C. Li et al., 2020)</w:t>
      </w:r>
    </w:p>
  </w:comment>
  <w:comment w:id="7972" w:author="Robin Matthews" w:date="2021-07-13T15:31:00Z" w:initials="RM">
    <w:p w14:paraId="42421A6F" w14:textId="77777777" w:rsidR="00A26296" w:rsidRDefault="00A26296">
      <w:pPr>
        <w:pStyle w:val="Commentaire"/>
      </w:pPr>
      <w:r>
        <w:rPr>
          <w:rStyle w:val="Marquedecommentaire"/>
        </w:rPr>
        <w:annotationRef/>
      </w:r>
      <w:r>
        <w:t>Not found:</w:t>
      </w:r>
    </w:p>
    <w:p w14:paraId="0CD9A37D" w14:textId="77777777" w:rsidR="00A26296" w:rsidRDefault="00A26296">
      <w:pPr>
        <w:pStyle w:val="Commentaire"/>
      </w:pPr>
      <w:r>
        <w:t>X. Zhang et al., 2019</w:t>
      </w:r>
    </w:p>
    <w:p w14:paraId="7FAA5834" w14:textId="77777777" w:rsidR="00A26296" w:rsidRDefault="00A26296">
      <w:pPr>
        <w:pStyle w:val="Commentaire"/>
      </w:pPr>
    </w:p>
    <w:p w14:paraId="306E7658" w14:textId="77777777" w:rsidR="00A26296" w:rsidRDefault="00A26296">
      <w:pPr>
        <w:pStyle w:val="Commentaire"/>
      </w:pPr>
      <w:r>
        <w:t>Extra stuff:</w:t>
      </w:r>
    </w:p>
    <w:p w14:paraId="6E6B2665" w14:textId="77777777" w:rsidR="00A26296" w:rsidRDefault="00A26296">
      <w:pPr>
        <w:pStyle w:val="Commentaire"/>
      </w:pPr>
      <w:r>
        <w:t>(; ; Zhang et al., 2019d)</w:t>
      </w:r>
    </w:p>
    <w:p w14:paraId="472F83B2" w14:textId="77777777" w:rsidR="00A26296" w:rsidRDefault="00A26296">
      <w:pPr>
        <w:pStyle w:val="Commentaire"/>
      </w:pPr>
    </w:p>
    <w:p w14:paraId="0C9841B3" w14:textId="77777777" w:rsidR="00A26296" w:rsidRDefault="00A26296">
      <w:pPr>
        <w:pStyle w:val="Commentaire"/>
      </w:pPr>
      <w:r>
        <w:t>Correct:</w:t>
      </w:r>
    </w:p>
    <w:p w14:paraId="2B3639A1" w14:textId="481D3676" w:rsidR="00A26296" w:rsidRDefault="00A26296">
      <w:pPr>
        <w:pStyle w:val="Commentaire"/>
      </w:pPr>
      <w:r>
        <w:t>(Vose et al., 2017; Wehner et al., 2018b; X. Zhang et al., 2019)</w:t>
      </w:r>
    </w:p>
  </w:comment>
  <w:comment w:id="7977" w:author="Robin Matthews" w:date="2021-07-13T15:31:00Z" w:initials="RM">
    <w:p w14:paraId="3351A0D0" w14:textId="77777777" w:rsidR="00A26296" w:rsidRDefault="00A26296">
      <w:pPr>
        <w:pStyle w:val="Commentaire"/>
      </w:pPr>
      <w:r>
        <w:rPr>
          <w:rStyle w:val="Marquedecommentaire"/>
        </w:rPr>
        <w:annotationRef/>
      </w:r>
      <w:r>
        <w:t>Not found:</w:t>
      </w:r>
    </w:p>
    <w:p w14:paraId="6F9EC2A4" w14:textId="77777777" w:rsidR="00A26296" w:rsidRDefault="00A26296">
      <w:pPr>
        <w:pStyle w:val="Commentaire"/>
      </w:pPr>
      <w:r>
        <w:t>C. Li et al.</w:t>
      </w:r>
    </w:p>
    <w:p w14:paraId="210254BC" w14:textId="77777777" w:rsidR="00A26296" w:rsidRDefault="00A26296">
      <w:pPr>
        <w:pStyle w:val="Commentaire"/>
      </w:pPr>
    </w:p>
    <w:p w14:paraId="5C342F3A" w14:textId="77777777" w:rsidR="00A26296" w:rsidRDefault="00A26296">
      <w:pPr>
        <w:pStyle w:val="Commentaire"/>
      </w:pPr>
      <w:r>
        <w:t>Extra stuff:</w:t>
      </w:r>
    </w:p>
    <w:p w14:paraId="20DA48F1" w14:textId="77777777" w:rsidR="00A26296" w:rsidRDefault="00A26296">
      <w:pPr>
        <w:pStyle w:val="Commentaire"/>
      </w:pPr>
      <w:r>
        <w:t xml:space="preserve">(Li et al., </w:t>
      </w:r>
    </w:p>
    <w:p w14:paraId="65549379" w14:textId="77777777" w:rsidR="00A26296" w:rsidRDefault="00A26296">
      <w:pPr>
        <w:pStyle w:val="Commentaire"/>
      </w:pPr>
    </w:p>
    <w:p w14:paraId="3CC7F055" w14:textId="77777777" w:rsidR="00A26296" w:rsidRDefault="00A26296">
      <w:pPr>
        <w:pStyle w:val="Commentaire"/>
      </w:pPr>
      <w:r>
        <w:t>Correct:</w:t>
      </w:r>
    </w:p>
    <w:p w14:paraId="23DADE6A" w14:textId="77777777" w:rsidR="00A26296" w:rsidRDefault="00A26296">
      <w:pPr>
        <w:pStyle w:val="Commentaire"/>
      </w:pPr>
      <w:r>
        <w:t>C. Li et al. (2020)</w:t>
      </w:r>
    </w:p>
    <w:p w14:paraId="1439F86C" w14:textId="1E935D67" w:rsidR="00A26296" w:rsidRDefault="00A26296">
      <w:pPr>
        <w:pStyle w:val="Commentaire"/>
      </w:pPr>
      <w:r>
        <w:t>(C. Li et al., 2020)</w:t>
      </w:r>
    </w:p>
  </w:comment>
  <w:comment w:id="7980" w:author="Robin Matthews" w:date="2021-07-13T15:31:00Z" w:initials="RM">
    <w:p w14:paraId="310648B1" w14:textId="77777777" w:rsidR="00A26296" w:rsidRDefault="00A26296">
      <w:pPr>
        <w:pStyle w:val="Commentaire"/>
      </w:pPr>
      <w:r>
        <w:rPr>
          <w:rStyle w:val="Marquedecommentaire"/>
        </w:rPr>
        <w:annotationRef/>
      </w:r>
      <w:r>
        <w:t>Not found:</w:t>
      </w:r>
    </w:p>
    <w:p w14:paraId="254731D6" w14:textId="77777777" w:rsidR="00A26296" w:rsidRDefault="00A26296">
      <w:pPr>
        <w:pStyle w:val="Commentaire"/>
      </w:pPr>
      <w:r>
        <w:t>C. Li et al.</w:t>
      </w:r>
    </w:p>
    <w:p w14:paraId="05134437" w14:textId="77777777" w:rsidR="00A26296" w:rsidRDefault="00A26296">
      <w:pPr>
        <w:pStyle w:val="Commentaire"/>
      </w:pPr>
    </w:p>
    <w:p w14:paraId="7E363249" w14:textId="77777777" w:rsidR="00A26296" w:rsidRDefault="00A26296">
      <w:pPr>
        <w:pStyle w:val="Commentaire"/>
      </w:pPr>
      <w:r>
        <w:t>Extra stuff:</w:t>
      </w:r>
    </w:p>
    <w:p w14:paraId="6959A3E1" w14:textId="77777777" w:rsidR="00A26296" w:rsidRDefault="00A26296">
      <w:pPr>
        <w:pStyle w:val="Commentaire"/>
      </w:pPr>
      <w:r>
        <w:t xml:space="preserve">(Li et al., </w:t>
      </w:r>
    </w:p>
    <w:p w14:paraId="6C4D90A2" w14:textId="77777777" w:rsidR="00A26296" w:rsidRDefault="00A26296">
      <w:pPr>
        <w:pStyle w:val="Commentaire"/>
      </w:pPr>
    </w:p>
    <w:p w14:paraId="38DBCDFB" w14:textId="77777777" w:rsidR="00A26296" w:rsidRDefault="00A26296">
      <w:pPr>
        <w:pStyle w:val="Commentaire"/>
      </w:pPr>
      <w:r>
        <w:t>Correct:</w:t>
      </w:r>
    </w:p>
    <w:p w14:paraId="54848FAF" w14:textId="77777777" w:rsidR="00A26296" w:rsidRDefault="00A26296">
      <w:pPr>
        <w:pStyle w:val="Commentaire"/>
      </w:pPr>
      <w:r>
        <w:t>C. Li et al. (2020)</w:t>
      </w:r>
    </w:p>
    <w:p w14:paraId="759201F4" w14:textId="7C890942" w:rsidR="00A26296" w:rsidRDefault="00A26296">
      <w:pPr>
        <w:pStyle w:val="Commentaire"/>
      </w:pPr>
      <w:r>
        <w:t>(C. Li et al., 2020)</w:t>
      </w:r>
    </w:p>
  </w:comment>
  <w:comment w:id="7983" w:author="Robin Matthews" w:date="2021-07-13T15:31:00Z" w:initials="RM">
    <w:p w14:paraId="3E4A8A94" w14:textId="77777777" w:rsidR="00A26296" w:rsidRDefault="00A26296">
      <w:pPr>
        <w:pStyle w:val="Commentaire"/>
      </w:pPr>
      <w:r>
        <w:rPr>
          <w:rStyle w:val="Marquedecommentaire"/>
        </w:rPr>
        <w:annotationRef/>
      </w:r>
      <w:r>
        <w:t>Not found:</w:t>
      </w:r>
    </w:p>
    <w:p w14:paraId="0F643B97" w14:textId="77777777" w:rsidR="00A26296" w:rsidRDefault="00A26296">
      <w:pPr>
        <w:pStyle w:val="Commentaire"/>
      </w:pPr>
      <w:r>
        <w:t>X. Zhang et al., 2019</w:t>
      </w:r>
    </w:p>
    <w:p w14:paraId="4E7D7300" w14:textId="77777777" w:rsidR="00A26296" w:rsidRDefault="00A26296">
      <w:pPr>
        <w:pStyle w:val="Commentaire"/>
      </w:pPr>
    </w:p>
    <w:p w14:paraId="635FDF2C" w14:textId="77777777" w:rsidR="00A26296" w:rsidRDefault="00A26296">
      <w:pPr>
        <w:pStyle w:val="Commentaire"/>
      </w:pPr>
      <w:r>
        <w:t>Extra stuff:</w:t>
      </w:r>
    </w:p>
    <w:p w14:paraId="03F4086E" w14:textId="77777777" w:rsidR="00A26296" w:rsidRDefault="00A26296">
      <w:pPr>
        <w:pStyle w:val="Commentaire"/>
      </w:pPr>
      <w:r>
        <w:t>(; ; Zhang et al., 2019d)</w:t>
      </w:r>
    </w:p>
    <w:p w14:paraId="06D4EE1F" w14:textId="77777777" w:rsidR="00A26296" w:rsidRDefault="00A26296">
      <w:pPr>
        <w:pStyle w:val="Commentaire"/>
      </w:pPr>
    </w:p>
    <w:p w14:paraId="2642BC25" w14:textId="77777777" w:rsidR="00A26296" w:rsidRDefault="00A26296">
      <w:pPr>
        <w:pStyle w:val="Commentaire"/>
      </w:pPr>
      <w:r>
        <w:t>Correct:</w:t>
      </w:r>
    </w:p>
    <w:p w14:paraId="108F1361" w14:textId="69389DCC" w:rsidR="00A26296" w:rsidRDefault="00A26296">
      <w:pPr>
        <w:pStyle w:val="Commentaire"/>
      </w:pPr>
      <w:r>
        <w:t>(Vose et al., 2017; Wehner et al., 2018b; X. Zhang et al., 2019)</w:t>
      </w:r>
    </w:p>
  </w:comment>
  <w:comment w:id="7988" w:author="Robin Matthews" w:date="2021-07-13T15:31:00Z" w:initials="RM">
    <w:p w14:paraId="7BBBB01D" w14:textId="77777777" w:rsidR="00A26296" w:rsidRDefault="00A26296">
      <w:pPr>
        <w:pStyle w:val="Commentaire"/>
      </w:pPr>
      <w:r>
        <w:rPr>
          <w:rStyle w:val="Marquedecommentaire"/>
        </w:rPr>
        <w:annotationRef/>
      </w:r>
      <w:r>
        <w:t>Not found:</w:t>
      </w:r>
    </w:p>
    <w:p w14:paraId="0BF59F46" w14:textId="77777777" w:rsidR="00A26296" w:rsidRDefault="00A26296">
      <w:pPr>
        <w:pStyle w:val="Commentaire"/>
      </w:pPr>
      <w:r>
        <w:t>C. Li et al.</w:t>
      </w:r>
    </w:p>
    <w:p w14:paraId="3FC4F3C5" w14:textId="77777777" w:rsidR="00A26296" w:rsidRDefault="00A26296">
      <w:pPr>
        <w:pStyle w:val="Commentaire"/>
      </w:pPr>
    </w:p>
    <w:p w14:paraId="0BB87D88" w14:textId="77777777" w:rsidR="00A26296" w:rsidRDefault="00A26296">
      <w:pPr>
        <w:pStyle w:val="Commentaire"/>
      </w:pPr>
      <w:r>
        <w:t>Extra stuff:</w:t>
      </w:r>
    </w:p>
    <w:p w14:paraId="0AF7C824" w14:textId="77777777" w:rsidR="00A26296" w:rsidRDefault="00A26296">
      <w:pPr>
        <w:pStyle w:val="Commentaire"/>
      </w:pPr>
      <w:r>
        <w:t xml:space="preserve">(Li et al., </w:t>
      </w:r>
    </w:p>
    <w:p w14:paraId="638FD839" w14:textId="77777777" w:rsidR="00A26296" w:rsidRDefault="00A26296">
      <w:pPr>
        <w:pStyle w:val="Commentaire"/>
      </w:pPr>
    </w:p>
    <w:p w14:paraId="25E56FFF" w14:textId="77777777" w:rsidR="00A26296" w:rsidRDefault="00A26296">
      <w:pPr>
        <w:pStyle w:val="Commentaire"/>
      </w:pPr>
      <w:r>
        <w:t>Correct:</w:t>
      </w:r>
    </w:p>
    <w:p w14:paraId="058D97B9" w14:textId="77777777" w:rsidR="00A26296" w:rsidRDefault="00A26296">
      <w:pPr>
        <w:pStyle w:val="Commentaire"/>
      </w:pPr>
      <w:r>
        <w:t>C. Li et al. (2020)</w:t>
      </w:r>
    </w:p>
    <w:p w14:paraId="539F7D49" w14:textId="24023780" w:rsidR="00A26296" w:rsidRDefault="00A26296">
      <w:pPr>
        <w:pStyle w:val="Commentaire"/>
      </w:pPr>
      <w:r>
        <w:t>(C. Li et al., 2020)</w:t>
      </w:r>
    </w:p>
  </w:comment>
  <w:comment w:id="7991" w:author="Robin Matthews" w:date="2021-07-13T15:31:00Z" w:initials="RM">
    <w:p w14:paraId="62B316F9" w14:textId="77777777" w:rsidR="00A26296" w:rsidRDefault="00A26296">
      <w:pPr>
        <w:pStyle w:val="Commentaire"/>
      </w:pPr>
      <w:r>
        <w:rPr>
          <w:rStyle w:val="Marquedecommentaire"/>
        </w:rPr>
        <w:annotationRef/>
      </w:r>
      <w:r>
        <w:t>Not found:</w:t>
      </w:r>
    </w:p>
    <w:p w14:paraId="0E6D7D07" w14:textId="77777777" w:rsidR="00A26296" w:rsidRDefault="00A26296">
      <w:pPr>
        <w:pStyle w:val="Commentaire"/>
      </w:pPr>
      <w:r>
        <w:t>C. Li et al.</w:t>
      </w:r>
    </w:p>
    <w:p w14:paraId="647F057D" w14:textId="77777777" w:rsidR="00A26296" w:rsidRDefault="00A26296">
      <w:pPr>
        <w:pStyle w:val="Commentaire"/>
      </w:pPr>
    </w:p>
    <w:p w14:paraId="11AE992E" w14:textId="77777777" w:rsidR="00A26296" w:rsidRDefault="00A26296">
      <w:pPr>
        <w:pStyle w:val="Commentaire"/>
      </w:pPr>
      <w:r>
        <w:t>Extra stuff:</w:t>
      </w:r>
    </w:p>
    <w:p w14:paraId="4B6B497C" w14:textId="77777777" w:rsidR="00A26296" w:rsidRDefault="00A26296">
      <w:pPr>
        <w:pStyle w:val="Commentaire"/>
      </w:pPr>
      <w:r>
        <w:t xml:space="preserve">(Li et al., </w:t>
      </w:r>
    </w:p>
    <w:p w14:paraId="06117A7B" w14:textId="77777777" w:rsidR="00A26296" w:rsidRDefault="00A26296">
      <w:pPr>
        <w:pStyle w:val="Commentaire"/>
      </w:pPr>
    </w:p>
    <w:p w14:paraId="46640D1E" w14:textId="77777777" w:rsidR="00A26296" w:rsidRDefault="00A26296">
      <w:pPr>
        <w:pStyle w:val="Commentaire"/>
      </w:pPr>
      <w:r>
        <w:t>Correct:</w:t>
      </w:r>
    </w:p>
    <w:p w14:paraId="579F1D7D" w14:textId="77777777" w:rsidR="00A26296" w:rsidRDefault="00A26296">
      <w:pPr>
        <w:pStyle w:val="Commentaire"/>
      </w:pPr>
      <w:r>
        <w:t>C. Li et al. (2020)</w:t>
      </w:r>
    </w:p>
    <w:p w14:paraId="5312AE38" w14:textId="0E3B218D" w:rsidR="00A26296" w:rsidRDefault="00A26296">
      <w:pPr>
        <w:pStyle w:val="Commentaire"/>
      </w:pPr>
      <w:r>
        <w:t>(C. Li et al., 2020)</w:t>
      </w:r>
    </w:p>
  </w:comment>
  <w:comment w:id="7994" w:author="Robin Matthews" w:date="2021-07-13T15:31:00Z" w:initials="RM">
    <w:p w14:paraId="76FE034A" w14:textId="77777777" w:rsidR="00A26296" w:rsidRDefault="00A26296">
      <w:pPr>
        <w:pStyle w:val="Commentaire"/>
      </w:pPr>
      <w:r>
        <w:rPr>
          <w:rStyle w:val="Marquedecommentaire"/>
        </w:rPr>
        <w:annotationRef/>
      </w:r>
      <w:r>
        <w:t>Not found:</w:t>
      </w:r>
    </w:p>
    <w:p w14:paraId="36F649C8" w14:textId="77777777" w:rsidR="00A26296" w:rsidRDefault="00A26296">
      <w:pPr>
        <w:pStyle w:val="Commentaire"/>
      </w:pPr>
      <w:r>
        <w:t>X. Zhang et al., 2019</w:t>
      </w:r>
    </w:p>
    <w:p w14:paraId="436CBF5B" w14:textId="77777777" w:rsidR="00A26296" w:rsidRDefault="00A26296">
      <w:pPr>
        <w:pStyle w:val="Commentaire"/>
      </w:pPr>
    </w:p>
    <w:p w14:paraId="1E81165F" w14:textId="77777777" w:rsidR="00A26296" w:rsidRDefault="00A26296">
      <w:pPr>
        <w:pStyle w:val="Commentaire"/>
      </w:pPr>
      <w:r>
        <w:t>Extra stuff:</w:t>
      </w:r>
    </w:p>
    <w:p w14:paraId="22D93D5D" w14:textId="77777777" w:rsidR="00A26296" w:rsidRDefault="00A26296">
      <w:pPr>
        <w:pStyle w:val="Commentaire"/>
      </w:pPr>
      <w:r>
        <w:t>(; ; Zhang et al., 2019d)</w:t>
      </w:r>
    </w:p>
    <w:p w14:paraId="2A3F5020" w14:textId="77777777" w:rsidR="00A26296" w:rsidRDefault="00A26296">
      <w:pPr>
        <w:pStyle w:val="Commentaire"/>
      </w:pPr>
    </w:p>
    <w:p w14:paraId="258CC448" w14:textId="77777777" w:rsidR="00A26296" w:rsidRDefault="00A26296">
      <w:pPr>
        <w:pStyle w:val="Commentaire"/>
      </w:pPr>
      <w:r>
        <w:t>Correct:</w:t>
      </w:r>
    </w:p>
    <w:p w14:paraId="4CD49BC5" w14:textId="2452D034" w:rsidR="00A26296" w:rsidRDefault="00A26296">
      <w:pPr>
        <w:pStyle w:val="Commentaire"/>
      </w:pPr>
      <w:r>
        <w:t>(Vose et al., 2017; Wehner et al., 2018b; X. Zhang et al., 2019)</w:t>
      </w:r>
    </w:p>
  </w:comment>
  <w:comment w:id="8002" w:author="Robin Matthews" w:date="2021-07-13T15:31:00Z" w:initials="RM">
    <w:p w14:paraId="72764015" w14:textId="77777777" w:rsidR="00A26296" w:rsidRDefault="00A26296">
      <w:pPr>
        <w:pStyle w:val="Commentaire"/>
      </w:pPr>
      <w:r>
        <w:rPr>
          <w:rStyle w:val="Marquedecommentaire"/>
        </w:rPr>
        <w:annotationRef/>
      </w:r>
      <w:r>
        <w:t>Not found:</w:t>
      </w:r>
    </w:p>
    <w:p w14:paraId="3F5048C4" w14:textId="77777777" w:rsidR="00A26296" w:rsidRDefault="00A26296">
      <w:pPr>
        <w:pStyle w:val="Commentaire"/>
      </w:pPr>
      <w:r>
        <w:t>X. Zhang et al., 2019</w:t>
      </w:r>
    </w:p>
    <w:p w14:paraId="72C380E1" w14:textId="77777777" w:rsidR="00A26296" w:rsidRDefault="00A26296">
      <w:pPr>
        <w:pStyle w:val="Commentaire"/>
      </w:pPr>
    </w:p>
    <w:p w14:paraId="58C0A7FD" w14:textId="77777777" w:rsidR="00A26296" w:rsidRDefault="00A26296">
      <w:pPr>
        <w:pStyle w:val="Commentaire"/>
      </w:pPr>
      <w:r>
        <w:t>Extra stuff:</w:t>
      </w:r>
    </w:p>
    <w:p w14:paraId="08D2B0A9" w14:textId="77777777" w:rsidR="00A26296" w:rsidRDefault="00A26296">
      <w:pPr>
        <w:pStyle w:val="Commentaire"/>
      </w:pPr>
      <w:r>
        <w:t>(; Zhang et al., 2019c</w:t>
      </w:r>
    </w:p>
    <w:p w14:paraId="64617026" w14:textId="77777777" w:rsidR="00A26296" w:rsidRDefault="00A26296">
      <w:pPr>
        <w:pStyle w:val="Commentaire"/>
      </w:pPr>
    </w:p>
    <w:p w14:paraId="066C444D" w14:textId="77777777" w:rsidR="00A26296" w:rsidRDefault="00A26296">
      <w:pPr>
        <w:pStyle w:val="Commentaire"/>
      </w:pPr>
      <w:r>
        <w:t>Correct:</w:t>
      </w:r>
    </w:p>
    <w:p w14:paraId="68B7167E" w14:textId="0284EC82" w:rsidR="00A26296" w:rsidRDefault="00A26296">
      <w:pPr>
        <w:pStyle w:val="Commentaire"/>
      </w:pPr>
      <w:r>
        <w:t>(Vincent et al., 2018; X. Zhang et al., 2019)</w:t>
      </w:r>
    </w:p>
  </w:comment>
  <w:comment w:id="8004" w:author="Robin Matthews" w:date="2021-07-13T15:31:00Z" w:initials="RM">
    <w:p w14:paraId="2B2C1A6C" w14:textId="77777777" w:rsidR="00A26296" w:rsidRDefault="00A26296">
      <w:pPr>
        <w:pStyle w:val="Commentaire"/>
      </w:pPr>
      <w:r>
        <w:rPr>
          <w:rStyle w:val="Marquedecommentaire"/>
        </w:rPr>
        <w:annotationRef/>
      </w:r>
      <w:r>
        <w:t>Extra stuff:</w:t>
      </w:r>
    </w:p>
    <w:p w14:paraId="1EAA7ABE" w14:textId="77777777" w:rsidR="00A26296" w:rsidRDefault="00A26296">
      <w:pPr>
        <w:pStyle w:val="Commentaire"/>
      </w:pPr>
      <w:r>
        <w:t>, )</w:t>
      </w:r>
    </w:p>
    <w:p w14:paraId="0B46A926" w14:textId="77777777" w:rsidR="00A26296" w:rsidRDefault="00A26296">
      <w:pPr>
        <w:pStyle w:val="Commentaire"/>
      </w:pPr>
    </w:p>
    <w:p w14:paraId="4AA77F70" w14:textId="77777777" w:rsidR="00A26296" w:rsidRDefault="00A26296">
      <w:pPr>
        <w:pStyle w:val="Commentaire"/>
      </w:pPr>
      <w:r>
        <w:t>Correct:</w:t>
      </w:r>
    </w:p>
    <w:p w14:paraId="60BE0EA8" w14:textId="77777777" w:rsidR="00A26296" w:rsidRDefault="00A26296">
      <w:pPr>
        <w:pStyle w:val="Commentaire"/>
      </w:pPr>
      <w:r>
        <w:t>Dunn et al. (2020)</w:t>
      </w:r>
    </w:p>
    <w:p w14:paraId="4B843477" w14:textId="76451F31" w:rsidR="00A26296" w:rsidRDefault="00A26296">
      <w:pPr>
        <w:pStyle w:val="Commentaire"/>
      </w:pPr>
      <w:r>
        <w:t>(Dunn et al., 2020)</w:t>
      </w:r>
    </w:p>
  </w:comment>
  <w:comment w:id="8005" w:author="Robin Matthews" w:date="2021-07-13T15:31:00Z" w:initials="RM">
    <w:p w14:paraId="18B9A890" w14:textId="77777777" w:rsidR="00A26296" w:rsidRDefault="00A26296">
      <w:pPr>
        <w:pStyle w:val="Commentaire"/>
      </w:pPr>
      <w:r>
        <w:rPr>
          <w:rStyle w:val="Marquedecommentaire"/>
        </w:rPr>
        <w:annotationRef/>
      </w:r>
      <w:r>
        <w:t>Not found:</w:t>
      </w:r>
    </w:p>
    <w:p w14:paraId="61D2F496" w14:textId="77777777" w:rsidR="00A26296" w:rsidRDefault="00A26296">
      <w:pPr>
        <w:pStyle w:val="Commentaire"/>
      </w:pPr>
      <w:r>
        <w:t>C. Li et al.</w:t>
      </w:r>
    </w:p>
    <w:p w14:paraId="4F129C34" w14:textId="77777777" w:rsidR="00A26296" w:rsidRDefault="00A26296">
      <w:pPr>
        <w:pStyle w:val="Commentaire"/>
      </w:pPr>
    </w:p>
    <w:p w14:paraId="3B134D39" w14:textId="77777777" w:rsidR="00A26296" w:rsidRDefault="00A26296">
      <w:pPr>
        <w:pStyle w:val="Commentaire"/>
      </w:pPr>
      <w:r>
        <w:t>Extra stuff:</w:t>
      </w:r>
    </w:p>
    <w:p w14:paraId="342CD09E" w14:textId="77777777" w:rsidR="00A26296" w:rsidRDefault="00A26296">
      <w:pPr>
        <w:pStyle w:val="Commentaire"/>
      </w:pPr>
      <w:r>
        <w:t xml:space="preserve">(Li et al., </w:t>
      </w:r>
    </w:p>
    <w:p w14:paraId="1F9A570B" w14:textId="77777777" w:rsidR="00A26296" w:rsidRDefault="00A26296">
      <w:pPr>
        <w:pStyle w:val="Commentaire"/>
      </w:pPr>
    </w:p>
    <w:p w14:paraId="3CC94E0F" w14:textId="77777777" w:rsidR="00A26296" w:rsidRDefault="00A26296">
      <w:pPr>
        <w:pStyle w:val="Commentaire"/>
      </w:pPr>
      <w:r>
        <w:t>Correct:</w:t>
      </w:r>
    </w:p>
    <w:p w14:paraId="3827B8F8" w14:textId="77777777" w:rsidR="00A26296" w:rsidRDefault="00A26296">
      <w:pPr>
        <w:pStyle w:val="Commentaire"/>
      </w:pPr>
      <w:r>
        <w:t>C. Li et al. (2020)</w:t>
      </w:r>
    </w:p>
    <w:p w14:paraId="22CBDDC2" w14:textId="66EFD5C9" w:rsidR="00A26296" w:rsidRDefault="00A26296">
      <w:pPr>
        <w:pStyle w:val="Commentaire"/>
      </w:pPr>
      <w:r>
        <w:t>(C. Li et al., 2020)</w:t>
      </w:r>
    </w:p>
  </w:comment>
  <w:comment w:id="8008" w:author="Robin Matthews" w:date="2021-07-13T15:31:00Z" w:initials="RM">
    <w:p w14:paraId="667725EB" w14:textId="77777777" w:rsidR="00A26296" w:rsidRDefault="00A26296">
      <w:pPr>
        <w:pStyle w:val="Commentaire"/>
      </w:pPr>
      <w:r>
        <w:rPr>
          <w:rStyle w:val="Marquedecommentaire"/>
        </w:rPr>
        <w:annotationRef/>
      </w:r>
      <w:r>
        <w:t>Not found:</w:t>
      </w:r>
    </w:p>
    <w:p w14:paraId="25CB2250" w14:textId="77777777" w:rsidR="00A26296" w:rsidRDefault="00A26296">
      <w:pPr>
        <w:pStyle w:val="Commentaire"/>
      </w:pPr>
      <w:r>
        <w:t>C. Li et al.</w:t>
      </w:r>
    </w:p>
    <w:p w14:paraId="233DDA5D" w14:textId="77777777" w:rsidR="00A26296" w:rsidRDefault="00A26296">
      <w:pPr>
        <w:pStyle w:val="Commentaire"/>
      </w:pPr>
    </w:p>
    <w:p w14:paraId="64C5AE02" w14:textId="77777777" w:rsidR="00A26296" w:rsidRDefault="00A26296">
      <w:pPr>
        <w:pStyle w:val="Commentaire"/>
      </w:pPr>
      <w:r>
        <w:t>Extra stuff:</w:t>
      </w:r>
    </w:p>
    <w:p w14:paraId="4841156E" w14:textId="77777777" w:rsidR="00A26296" w:rsidRDefault="00A26296">
      <w:pPr>
        <w:pStyle w:val="Commentaire"/>
      </w:pPr>
      <w:r>
        <w:t xml:space="preserve">(Li et al., </w:t>
      </w:r>
    </w:p>
    <w:p w14:paraId="41F4E92E" w14:textId="77777777" w:rsidR="00A26296" w:rsidRDefault="00A26296">
      <w:pPr>
        <w:pStyle w:val="Commentaire"/>
      </w:pPr>
    </w:p>
    <w:p w14:paraId="4EF1B3FB" w14:textId="77777777" w:rsidR="00A26296" w:rsidRDefault="00A26296">
      <w:pPr>
        <w:pStyle w:val="Commentaire"/>
      </w:pPr>
      <w:r>
        <w:t>Correct:</w:t>
      </w:r>
    </w:p>
    <w:p w14:paraId="7615E589" w14:textId="77777777" w:rsidR="00A26296" w:rsidRDefault="00A26296">
      <w:pPr>
        <w:pStyle w:val="Commentaire"/>
      </w:pPr>
      <w:r>
        <w:t>C. Li et al. (2020)</w:t>
      </w:r>
    </w:p>
    <w:p w14:paraId="283A8EA5" w14:textId="4113B108" w:rsidR="00A26296" w:rsidRDefault="00A26296">
      <w:pPr>
        <w:pStyle w:val="Commentaire"/>
      </w:pPr>
      <w:r>
        <w:t>(C. Li et al., 2020)</w:t>
      </w:r>
    </w:p>
  </w:comment>
  <w:comment w:id="8011" w:author="Robin Matthews" w:date="2021-07-13T15:31:00Z" w:initials="RM">
    <w:p w14:paraId="64361B18" w14:textId="77777777" w:rsidR="00A26296" w:rsidRDefault="00A26296">
      <w:pPr>
        <w:pStyle w:val="Commentaire"/>
      </w:pPr>
      <w:r>
        <w:rPr>
          <w:rStyle w:val="Marquedecommentaire"/>
        </w:rPr>
        <w:annotationRef/>
      </w:r>
      <w:r>
        <w:t>Not found:</w:t>
      </w:r>
    </w:p>
    <w:p w14:paraId="29ADB760" w14:textId="77777777" w:rsidR="00A26296" w:rsidRDefault="00A26296">
      <w:pPr>
        <w:pStyle w:val="Commentaire"/>
      </w:pPr>
      <w:r>
        <w:t>G. Li et al., 2018</w:t>
      </w:r>
    </w:p>
    <w:p w14:paraId="01BF75CB" w14:textId="77777777" w:rsidR="00A26296" w:rsidRDefault="00A26296">
      <w:pPr>
        <w:pStyle w:val="Commentaire"/>
      </w:pPr>
      <w:r>
        <w:t>X. Zhang et al., 2019</w:t>
      </w:r>
    </w:p>
    <w:p w14:paraId="652CEF72" w14:textId="77777777" w:rsidR="00A26296" w:rsidRDefault="00A26296">
      <w:pPr>
        <w:pStyle w:val="Commentaire"/>
      </w:pPr>
    </w:p>
    <w:p w14:paraId="5907B149" w14:textId="77777777" w:rsidR="00A26296" w:rsidRDefault="00A26296">
      <w:pPr>
        <w:pStyle w:val="Commentaire"/>
      </w:pPr>
      <w:r>
        <w:t>Extra stuff:</w:t>
      </w:r>
    </w:p>
    <w:p w14:paraId="212C76AB" w14:textId="77777777" w:rsidR="00A26296" w:rsidRDefault="00A26296">
      <w:pPr>
        <w:pStyle w:val="Commentaire"/>
      </w:pPr>
      <w:r>
        <w:t>(Li et al., 2018d; Zhang et al., 2019d)</w:t>
      </w:r>
    </w:p>
    <w:p w14:paraId="167EB1AC" w14:textId="77777777" w:rsidR="00A26296" w:rsidRDefault="00A26296">
      <w:pPr>
        <w:pStyle w:val="Commentaire"/>
      </w:pPr>
    </w:p>
    <w:p w14:paraId="7127A770" w14:textId="77777777" w:rsidR="00A26296" w:rsidRDefault="00A26296">
      <w:pPr>
        <w:pStyle w:val="Commentaire"/>
      </w:pPr>
      <w:r>
        <w:t>Correct:</w:t>
      </w:r>
    </w:p>
    <w:p w14:paraId="35FA94DD" w14:textId="194F75C4" w:rsidR="00A26296" w:rsidRDefault="00A26296">
      <w:pPr>
        <w:pStyle w:val="Commentaire"/>
      </w:pPr>
      <w:r>
        <w:t>(G. Li et al., 2018; X. Zhang et al., 2019)</w:t>
      </w:r>
    </w:p>
  </w:comment>
  <w:comment w:id="8018" w:author="Robin Matthews" w:date="2021-07-13T15:31:00Z" w:initials="RM">
    <w:p w14:paraId="1D395D60" w14:textId="77777777" w:rsidR="00A26296" w:rsidRDefault="00A26296">
      <w:pPr>
        <w:pStyle w:val="Commentaire"/>
      </w:pPr>
      <w:r>
        <w:rPr>
          <w:rStyle w:val="Marquedecommentaire"/>
        </w:rPr>
        <w:annotationRef/>
      </w:r>
      <w:r>
        <w:t>Not found:</w:t>
      </w:r>
    </w:p>
    <w:p w14:paraId="2A2177C3" w14:textId="77777777" w:rsidR="00A26296" w:rsidRDefault="00A26296">
      <w:pPr>
        <w:pStyle w:val="Commentaire"/>
      </w:pPr>
      <w:r>
        <w:t>C. Li et al.</w:t>
      </w:r>
    </w:p>
    <w:p w14:paraId="489EF081" w14:textId="77777777" w:rsidR="00A26296" w:rsidRDefault="00A26296">
      <w:pPr>
        <w:pStyle w:val="Commentaire"/>
      </w:pPr>
    </w:p>
    <w:p w14:paraId="2B4792CD" w14:textId="77777777" w:rsidR="00A26296" w:rsidRDefault="00A26296">
      <w:pPr>
        <w:pStyle w:val="Commentaire"/>
      </w:pPr>
      <w:r>
        <w:t>Extra stuff:</w:t>
      </w:r>
    </w:p>
    <w:p w14:paraId="30BA0490" w14:textId="77777777" w:rsidR="00A26296" w:rsidRDefault="00A26296">
      <w:pPr>
        <w:pStyle w:val="Commentaire"/>
      </w:pPr>
      <w:r>
        <w:t xml:space="preserve">(Li et al., </w:t>
      </w:r>
    </w:p>
    <w:p w14:paraId="26CFB97F" w14:textId="77777777" w:rsidR="00A26296" w:rsidRDefault="00A26296">
      <w:pPr>
        <w:pStyle w:val="Commentaire"/>
      </w:pPr>
    </w:p>
    <w:p w14:paraId="0964EE54" w14:textId="77777777" w:rsidR="00A26296" w:rsidRDefault="00A26296">
      <w:pPr>
        <w:pStyle w:val="Commentaire"/>
      </w:pPr>
      <w:r>
        <w:t>Correct:</w:t>
      </w:r>
    </w:p>
    <w:p w14:paraId="2A9A8008" w14:textId="77777777" w:rsidR="00A26296" w:rsidRDefault="00A26296">
      <w:pPr>
        <w:pStyle w:val="Commentaire"/>
      </w:pPr>
      <w:r>
        <w:t>C. Li et al. (2020)</w:t>
      </w:r>
    </w:p>
    <w:p w14:paraId="6EA4741F" w14:textId="042E8927" w:rsidR="00A26296" w:rsidRDefault="00A26296">
      <w:pPr>
        <w:pStyle w:val="Commentaire"/>
      </w:pPr>
      <w:r>
        <w:t>(C. Li et al., 2020)</w:t>
      </w:r>
    </w:p>
  </w:comment>
  <w:comment w:id="8021" w:author="Robin Matthews" w:date="2021-07-13T15:31:00Z" w:initials="RM">
    <w:p w14:paraId="1EC48075" w14:textId="77777777" w:rsidR="00A26296" w:rsidRDefault="00A26296">
      <w:pPr>
        <w:pStyle w:val="Commentaire"/>
      </w:pPr>
      <w:r>
        <w:rPr>
          <w:rStyle w:val="Marquedecommentaire"/>
        </w:rPr>
        <w:annotationRef/>
      </w:r>
      <w:r>
        <w:t>Not found:</w:t>
      </w:r>
    </w:p>
    <w:p w14:paraId="31334A41" w14:textId="77777777" w:rsidR="00A26296" w:rsidRDefault="00A26296">
      <w:pPr>
        <w:pStyle w:val="Commentaire"/>
      </w:pPr>
      <w:r>
        <w:t>C. Li et al.</w:t>
      </w:r>
    </w:p>
    <w:p w14:paraId="0261E048" w14:textId="77777777" w:rsidR="00A26296" w:rsidRDefault="00A26296">
      <w:pPr>
        <w:pStyle w:val="Commentaire"/>
      </w:pPr>
    </w:p>
    <w:p w14:paraId="2FDEE841" w14:textId="77777777" w:rsidR="00A26296" w:rsidRDefault="00A26296">
      <w:pPr>
        <w:pStyle w:val="Commentaire"/>
      </w:pPr>
      <w:r>
        <w:t>Extra stuff:</w:t>
      </w:r>
    </w:p>
    <w:p w14:paraId="074C2D64" w14:textId="77777777" w:rsidR="00A26296" w:rsidRDefault="00A26296">
      <w:pPr>
        <w:pStyle w:val="Commentaire"/>
      </w:pPr>
      <w:r>
        <w:t xml:space="preserve">(Li et al., </w:t>
      </w:r>
    </w:p>
    <w:p w14:paraId="1D14034D" w14:textId="77777777" w:rsidR="00A26296" w:rsidRDefault="00A26296">
      <w:pPr>
        <w:pStyle w:val="Commentaire"/>
      </w:pPr>
    </w:p>
    <w:p w14:paraId="6609B8E0" w14:textId="77777777" w:rsidR="00A26296" w:rsidRDefault="00A26296">
      <w:pPr>
        <w:pStyle w:val="Commentaire"/>
      </w:pPr>
      <w:r>
        <w:t>Correct:</w:t>
      </w:r>
    </w:p>
    <w:p w14:paraId="74A0405E" w14:textId="77777777" w:rsidR="00A26296" w:rsidRDefault="00A26296">
      <w:pPr>
        <w:pStyle w:val="Commentaire"/>
      </w:pPr>
      <w:r>
        <w:t>C. Li et al. (2020)</w:t>
      </w:r>
    </w:p>
    <w:p w14:paraId="063871B4" w14:textId="42D25DB2" w:rsidR="00A26296" w:rsidRDefault="00A26296">
      <w:pPr>
        <w:pStyle w:val="Commentaire"/>
      </w:pPr>
      <w:r>
        <w:t>(C. Li et al., 2020)</w:t>
      </w:r>
    </w:p>
  </w:comment>
  <w:comment w:id="8024" w:author="Robin Matthews" w:date="2021-07-13T15:31:00Z" w:initials="RM">
    <w:p w14:paraId="01E6D2F9" w14:textId="77777777" w:rsidR="00A26296" w:rsidRDefault="00A26296">
      <w:pPr>
        <w:pStyle w:val="Commentaire"/>
      </w:pPr>
      <w:r>
        <w:rPr>
          <w:rStyle w:val="Marquedecommentaire"/>
        </w:rPr>
        <w:annotationRef/>
      </w:r>
      <w:r>
        <w:t>Not found:</w:t>
      </w:r>
    </w:p>
    <w:p w14:paraId="7DBC5F60" w14:textId="77777777" w:rsidR="00A26296" w:rsidRDefault="00A26296">
      <w:pPr>
        <w:pStyle w:val="Commentaire"/>
      </w:pPr>
      <w:r>
        <w:t>G. Li et al., 2018</w:t>
      </w:r>
    </w:p>
    <w:p w14:paraId="2FA78BA2" w14:textId="77777777" w:rsidR="00A26296" w:rsidRDefault="00A26296">
      <w:pPr>
        <w:pStyle w:val="Commentaire"/>
      </w:pPr>
      <w:r>
        <w:t>X. Zhang et al., 2019</w:t>
      </w:r>
    </w:p>
    <w:p w14:paraId="4A3ECA1A" w14:textId="77777777" w:rsidR="00A26296" w:rsidRDefault="00A26296">
      <w:pPr>
        <w:pStyle w:val="Commentaire"/>
      </w:pPr>
    </w:p>
    <w:p w14:paraId="4C28FA55" w14:textId="77777777" w:rsidR="00A26296" w:rsidRDefault="00A26296">
      <w:pPr>
        <w:pStyle w:val="Commentaire"/>
      </w:pPr>
      <w:r>
        <w:t>Extra stuff:</w:t>
      </w:r>
    </w:p>
    <w:p w14:paraId="549B33D0" w14:textId="77777777" w:rsidR="00A26296" w:rsidRDefault="00A26296">
      <w:pPr>
        <w:pStyle w:val="Commentaire"/>
      </w:pPr>
      <w:r>
        <w:t>(Li et al., 2018d; Zhang et al., 2019d)</w:t>
      </w:r>
    </w:p>
    <w:p w14:paraId="150EDDED" w14:textId="77777777" w:rsidR="00A26296" w:rsidRDefault="00A26296">
      <w:pPr>
        <w:pStyle w:val="Commentaire"/>
      </w:pPr>
    </w:p>
    <w:p w14:paraId="0937F27B" w14:textId="77777777" w:rsidR="00A26296" w:rsidRDefault="00A26296">
      <w:pPr>
        <w:pStyle w:val="Commentaire"/>
      </w:pPr>
      <w:r>
        <w:t>Correct:</w:t>
      </w:r>
    </w:p>
    <w:p w14:paraId="0D6A5920" w14:textId="425E1FCA" w:rsidR="00A26296" w:rsidRDefault="00A26296">
      <w:pPr>
        <w:pStyle w:val="Commentaire"/>
      </w:pPr>
      <w:r>
        <w:t>(G. Li et al., 2018; X. Zhang et al., 2019)</w:t>
      </w:r>
    </w:p>
  </w:comment>
  <w:comment w:id="8027" w:author="Robin Matthews" w:date="2021-07-13T15:31:00Z" w:initials="RM">
    <w:p w14:paraId="05701098" w14:textId="77777777" w:rsidR="00A26296" w:rsidRDefault="00A26296">
      <w:pPr>
        <w:pStyle w:val="Commentaire"/>
      </w:pPr>
      <w:r>
        <w:rPr>
          <w:rStyle w:val="Marquedecommentaire"/>
        </w:rPr>
        <w:annotationRef/>
      </w:r>
      <w:r>
        <w:t>Not found:</w:t>
      </w:r>
    </w:p>
    <w:p w14:paraId="29138172" w14:textId="77777777" w:rsidR="00A26296" w:rsidRDefault="00A26296">
      <w:pPr>
        <w:pStyle w:val="Commentaire"/>
      </w:pPr>
      <w:r>
        <w:t>C. Li et al.</w:t>
      </w:r>
    </w:p>
    <w:p w14:paraId="490C8D2B" w14:textId="77777777" w:rsidR="00A26296" w:rsidRDefault="00A26296">
      <w:pPr>
        <w:pStyle w:val="Commentaire"/>
      </w:pPr>
    </w:p>
    <w:p w14:paraId="20F9EBBF" w14:textId="77777777" w:rsidR="00A26296" w:rsidRDefault="00A26296">
      <w:pPr>
        <w:pStyle w:val="Commentaire"/>
      </w:pPr>
      <w:r>
        <w:t>Extra stuff:</w:t>
      </w:r>
    </w:p>
    <w:p w14:paraId="5B035B31" w14:textId="77777777" w:rsidR="00A26296" w:rsidRDefault="00A26296">
      <w:pPr>
        <w:pStyle w:val="Commentaire"/>
      </w:pPr>
      <w:r>
        <w:t xml:space="preserve">(Li et al., </w:t>
      </w:r>
    </w:p>
    <w:p w14:paraId="4A038224" w14:textId="77777777" w:rsidR="00A26296" w:rsidRDefault="00A26296">
      <w:pPr>
        <w:pStyle w:val="Commentaire"/>
      </w:pPr>
    </w:p>
    <w:p w14:paraId="5569BBF1" w14:textId="77777777" w:rsidR="00A26296" w:rsidRDefault="00A26296">
      <w:pPr>
        <w:pStyle w:val="Commentaire"/>
      </w:pPr>
      <w:r>
        <w:t>Correct:</w:t>
      </w:r>
    </w:p>
    <w:p w14:paraId="668B0603" w14:textId="77777777" w:rsidR="00A26296" w:rsidRDefault="00A26296">
      <w:pPr>
        <w:pStyle w:val="Commentaire"/>
      </w:pPr>
      <w:r>
        <w:t>C. Li et al. (2020)</w:t>
      </w:r>
    </w:p>
    <w:p w14:paraId="6D689586" w14:textId="7E7296CC" w:rsidR="00A26296" w:rsidRDefault="00A26296">
      <w:pPr>
        <w:pStyle w:val="Commentaire"/>
      </w:pPr>
      <w:r>
        <w:t>(C. Li et al., 2020)</w:t>
      </w:r>
    </w:p>
  </w:comment>
  <w:comment w:id="8030" w:author="Robin Matthews" w:date="2021-07-13T15:31:00Z" w:initials="RM">
    <w:p w14:paraId="75F151AE" w14:textId="77777777" w:rsidR="00A26296" w:rsidRDefault="00A26296">
      <w:pPr>
        <w:pStyle w:val="Commentaire"/>
      </w:pPr>
      <w:r>
        <w:rPr>
          <w:rStyle w:val="Marquedecommentaire"/>
        </w:rPr>
        <w:annotationRef/>
      </w:r>
      <w:r>
        <w:t>Not found:</w:t>
      </w:r>
    </w:p>
    <w:p w14:paraId="77A8515A" w14:textId="77777777" w:rsidR="00A26296" w:rsidRDefault="00A26296">
      <w:pPr>
        <w:pStyle w:val="Commentaire"/>
      </w:pPr>
      <w:r>
        <w:t>C. Li et al.</w:t>
      </w:r>
    </w:p>
    <w:p w14:paraId="077B9645" w14:textId="77777777" w:rsidR="00A26296" w:rsidRDefault="00A26296">
      <w:pPr>
        <w:pStyle w:val="Commentaire"/>
      </w:pPr>
    </w:p>
    <w:p w14:paraId="65363481" w14:textId="77777777" w:rsidR="00A26296" w:rsidRDefault="00A26296">
      <w:pPr>
        <w:pStyle w:val="Commentaire"/>
      </w:pPr>
      <w:r>
        <w:t>Extra stuff:</w:t>
      </w:r>
    </w:p>
    <w:p w14:paraId="06122462" w14:textId="77777777" w:rsidR="00A26296" w:rsidRDefault="00A26296">
      <w:pPr>
        <w:pStyle w:val="Commentaire"/>
      </w:pPr>
      <w:r>
        <w:t xml:space="preserve">(Li et al., </w:t>
      </w:r>
    </w:p>
    <w:p w14:paraId="0A4A8326" w14:textId="77777777" w:rsidR="00A26296" w:rsidRDefault="00A26296">
      <w:pPr>
        <w:pStyle w:val="Commentaire"/>
      </w:pPr>
    </w:p>
    <w:p w14:paraId="7E2A8847" w14:textId="77777777" w:rsidR="00A26296" w:rsidRDefault="00A26296">
      <w:pPr>
        <w:pStyle w:val="Commentaire"/>
      </w:pPr>
      <w:r>
        <w:t>Correct:</w:t>
      </w:r>
    </w:p>
    <w:p w14:paraId="6177B696" w14:textId="77777777" w:rsidR="00A26296" w:rsidRDefault="00A26296">
      <w:pPr>
        <w:pStyle w:val="Commentaire"/>
      </w:pPr>
      <w:r>
        <w:t>C. Li et al. (2020)</w:t>
      </w:r>
    </w:p>
    <w:p w14:paraId="0387DD6C" w14:textId="48A4959F" w:rsidR="00A26296" w:rsidRDefault="00A26296">
      <w:pPr>
        <w:pStyle w:val="Commentaire"/>
      </w:pPr>
      <w:r>
        <w:t>(C. Li et al., 2020)</w:t>
      </w:r>
    </w:p>
  </w:comment>
  <w:comment w:id="8033" w:author="Robin Matthews" w:date="2021-07-13T15:31:00Z" w:initials="RM">
    <w:p w14:paraId="761DCB4B" w14:textId="77777777" w:rsidR="00A26296" w:rsidRDefault="00A26296">
      <w:pPr>
        <w:pStyle w:val="Commentaire"/>
      </w:pPr>
      <w:r>
        <w:rPr>
          <w:rStyle w:val="Marquedecommentaire"/>
        </w:rPr>
        <w:annotationRef/>
      </w:r>
      <w:r>
        <w:t>Not found:</w:t>
      </w:r>
    </w:p>
    <w:p w14:paraId="3B662EBC" w14:textId="77777777" w:rsidR="00A26296" w:rsidRDefault="00A26296">
      <w:pPr>
        <w:pStyle w:val="Commentaire"/>
      </w:pPr>
      <w:r>
        <w:t>G. Li et al., 2018</w:t>
      </w:r>
    </w:p>
    <w:p w14:paraId="73D6EA5A" w14:textId="77777777" w:rsidR="00A26296" w:rsidRDefault="00A26296">
      <w:pPr>
        <w:pStyle w:val="Commentaire"/>
      </w:pPr>
      <w:r>
        <w:t>X. Zhang et al., 2019</w:t>
      </w:r>
    </w:p>
    <w:p w14:paraId="145A6A76" w14:textId="77777777" w:rsidR="00A26296" w:rsidRDefault="00A26296">
      <w:pPr>
        <w:pStyle w:val="Commentaire"/>
      </w:pPr>
    </w:p>
    <w:p w14:paraId="4D1F0567" w14:textId="77777777" w:rsidR="00A26296" w:rsidRDefault="00A26296">
      <w:pPr>
        <w:pStyle w:val="Commentaire"/>
      </w:pPr>
      <w:r>
        <w:t>Extra stuff:</w:t>
      </w:r>
    </w:p>
    <w:p w14:paraId="55CC2CD2" w14:textId="77777777" w:rsidR="00A26296" w:rsidRDefault="00A26296">
      <w:pPr>
        <w:pStyle w:val="Commentaire"/>
      </w:pPr>
      <w:r>
        <w:t>(Li et al., 2018d; Zhang et al., 2019d)</w:t>
      </w:r>
    </w:p>
    <w:p w14:paraId="7DC5C6C6" w14:textId="77777777" w:rsidR="00A26296" w:rsidRDefault="00A26296">
      <w:pPr>
        <w:pStyle w:val="Commentaire"/>
      </w:pPr>
    </w:p>
    <w:p w14:paraId="4E5147EC" w14:textId="77777777" w:rsidR="00A26296" w:rsidRDefault="00A26296">
      <w:pPr>
        <w:pStyle w:val="Commentaire"/>
      </w:pPr>
      <w:r>
        <w:t>Correct:</w:t>
      </w:r>
    </w:p>
    <w:p w14:paraId="042C6EC4" w14:textId="1F411263" w:rsidR="00A26296" w:rsidRDefault="00A26296">
      <w:pPr>
        <w:pStyle w:val="Commentaire"/>
      </w:pPr>
      <w:r>
        <w:t>(G. Li et al., 2018; X. Zhang et al., 2019)</w:t>
      </w:r>
    </w:p>
  </w:comment>
  <w:comment w:id="8042" w:author="Robin Matthews" w:date="2021-07-13T15:31:00Z" w:initials="RM">
    <w:p w14:paraId="77C2D8EE" w14:textId="77777777" w:rsidR="00A26296" w:rsidRDefault="00A26296">
      <w:pPr>
        <w:pStyle w:val="Commentaire"/>
      </w:pPr>
      <w:r>
        <w:rPr>
          <w:rStyle w:val="Marquedecommentaire"/>
        </w:rPr>
        <w:annotationRef/>
      </w:r>
      <w:r>
        <w:t>Not found:</w:t>
      </w:r>
    </w:p>
    <w:p w14:paraId="3D5E72B2" w14:textId="77777777" w:rsidR="00A26296" w:rsidRDefault="00A26296">
      <w:pPr>
        <w:pStyle w:val="Commentaire"/>
      </w:pPr>
      <w:r>
        <w:t>X. Zhang et al., 2019</w:t>
      </w:r>
    </w:p>
    <w:p w14:paraId="4E6C2E21" w14:textId="77777777" w:rsidR="00A26296" w:rsidRDefault="00A26296">
      <w:pPr>
        <w:pStyle w:val="Commentaire"/>
      </w:pPr>
    </w:p>
    <w:p w14:paraId="57B6F32B" w14:textId="77777777" w:rsidR="00A26296" w:rsidRDefault="00A26296">
      <w:pPr>
        <w:pStyle w:val="Commentaire"/>
      </w:pPr>
      <w:r>
        <w:t>Extra stuff:</w:t>
      </w:r>
    </w:p>
    <w:p w14:paraId="0E84A58E" w14:textId="77777777" w:rsidR="00A26296" w:rsidRDefault="00A26296">
      <w:pPr>
        <w:pStyle w:val="Commentaire"/>
      </w:pPr>
      <w:r>
        <w:t>(; Zhang et al., 2019c</w:t>
      </w:r>
    </w:p>
    <w:p w14:paraId="7226E1E5" w14:textId="77777777" w:rsidR="00A26296" w:rsidRDefault="00A26296">
      <w:pPr>
        <w:pStyle w:val="Commentaire"/>
      </w:pPr>
    </w:p>
    <w:p w14:paraId="3163F391" w14:textId="77777777" w:rsidR="00A26296" w:rsidRDefault="00A26296">
      <w:pPr>
        <w:pStyle w:val="Commentaire"/>
      </w:pPr>
      <w:r>
        <w:t>Correct:</w:t>
      </w:r>
    </w:p>
    <w:p w14:paraId="77843B40" w14:textId="6283C1D0" w:rsidR="00A26296" w:rsidRDefault="00A26296">
      <w:pPr>
        <w:pStyle w:val="Commentaire"/>
      </w:pPr>
      <w:r>
        <w:t>(Vincent et al., 2018; X. Zhang et al., 2019)</w:t>
      </w:r>
    </w:p>
  </w:comment>
  <w:comment w:id="8044" w:author="Robin Matthews" w:date="2021-07-13T15:31:00Z" w:initials="RM">
    <w:p w14:paraId="4673A34E" w14:textId="77777777" w:rsidR="00A26296" w:rsidRDefault="00A26296">
      <w:pPr>
        <w:pStyle w:val="Commentaire"/>
      </w:pPr>
      <w:r>
        <w:rPr>
          <w:rStyle w:val="Marquedecommentaire"/>
        </w:rPr>
        <w:annotationRef/>
      </w:r>
      <w:r>
        <w:t>Extra stuff:</w:t>
      </w:r>
    </w:p>
    <w:p w14:paraId="640633BE" w14:textId="77777777" w:rsidR="00A26296" w:rsidRDefault="00A26296">
      <w:pPr>
        <w:pStyle w:val="Commentaire"/>
      </w:pPr>
      <w:r>
        <w:t>, )</w:t>
      </w:r>
    </w:p>
    <w:p w14:paraId="482EDEEF" w14:textId="77777777" w:rsidR="00A26296" w:rsidRDefault="00A26296">
      <w:pPr>
        <w:pStyle w:val="Commentaire"/>
      </w:pPr>
    </w:p>
    <w:p w14:paraId="20184088" w14:textId="77777777" w:rsidR="00A26296" w:rsidRDefault="00A26296">
      <w:pPr>
        <w:pStyle w:val="Commentaire"/>
      </w:pPr>
      <w:r>
        <w:t>Correct:</w:t>
      </w:r>
    </w:p>
    <w:p w14:paraId="3D29C919" w14:textId="77777777" w:rsidR="00A26296" w:rsidRDefault="00A26296">
      <w:pPr>
        <w:pStyle w:val="Commentaire"/>
      </w:pPr>
      <w:r>
        <w:t>Dunn et al. (2020)</w:t>
      </w:r>
    </w:p>
    <w:p w14:paraId="78CC2FC7" w14:textId="07148C3E" w:rsidR="00A26296" w:rsidRDefault="00A26296">
      <w:pPr>
        <w:pStyle w:val="Commentaire"/>
      </w:pPr>
      <w:r>
        <w:t>(Dunn et al., 2020)</w:t>
      </w:r>
    </w:p>
  </w:comment>
  <w:comment w:id="8045" w:author="Robin Matthews" w:date="2021-07-13T15:32:00Z" w:initials="RM">
    <w:p w14:paraId="29363157" w14:textId="77777777" w:rsidR="00A26296" w:rsidRDefault="00A26296">
      <w:pPr>
        <w:pStyle w:val="Commentaire"/>
      </w:pPr>
      <w:r>
        <w:rPr>
          <w:rStyle w:val="Marquedecommentaire"/>
        </w:rPr>
        <w:annotationRef/>
      </w:r>
      <w:r>
        <w:t>Not found:</w:t>
      </w:r>
    </w:p>
    <w:p w14:paraId="380AB5EC" w14:textId="77777777" w:rsidR="00A26296" w:rsidRDefault="00A26296">
      <w:pPr>
        <w:pStyle w:val="Commentaire"/>
      </w:pPr>
      <w:r>
        <w:t>C. Li et al.</w:t>
      </w:r>
    </w:p>
    <w:p w14:paraId="16F98FA8" w14:textId="77777777" w:rsidR="00A26296" w:rsidRDefault="00A26296">
      <w:pPr>
        <w:pStyle w:val="Commentaire"/>
      </w:pPr>
    </w:p>
    <w:p w14:paraId="0F8A60B4" w14:textId="77777777" w:rsidR="00A26296" w:rsidRDefault="00A26296">
      <w:pPr>
        <w:pStyle w:val="Commentaire"/>
      </w:pPr>
      <w:r>
        <w:t>Extra stuff:</w:t>
      </w:r>
    </w:p>
    <w:p w14:paraId="5C3CC8EF" w14:textId="77777777" w:rsidR="00A26296" w:rsidRDefault="00A26296">
      <w:pPr>
        <w:pStyle w:val="Commentaire"/>
      </w:pPr>
      <w:r>
        <w:t xml:space="preserve">(Li et al., </w:t>
      </w:r>
    </w:p>
    <w:p w14:paraId="3BF7ACD2" w14:textId="77777777" w:rsidR="00A26296" w:rsidRDefault="00A26296">
      <w:pPr>
        <w:pStyle w:val="Commentaire"/>
      </w:pPr>
    </w:p>
    <w:p w14:paraId="53450897" w14:textId="77777777" w:rsidR="00A26296" w:rsidRDefault="00A26296">
      <w:pPr>
        <w:pStyle w:val="Commentaire"/>
      </w:pPr>
      <w:r>
        <w:t>Correct:</w:t>
      </w:r>
    </w:p>
    <w:p w14:paraId="0A286503" w14:textId="77777777" w:rsidR="00A26296" w:rsidRDefault="00A26296">
      <w:pPr>
        <w:pStyle w:val="Commentaire"/>
      </w:pPr>
      <w:r>
        <w:t>C. Li et al. (2020)</w:t>
      </w:r>
    </w:p>
    <w:p w14:paraId="138DCA92" w14:textId="4AB7EB59" w:rsidR="00A26296" w:rsidRDefault="00A26296">
      <w:pPr>
        <w:pStyle w:val="Commentaire"/>
      </w:pPr>
      <w:r>
        <w:t>(C. Li et al., 2020)</w:t>
      </w:r>
    </w:p>
  </w:comment>
  <w:comment w:id="8048" w:author="Robin Matthews" w:date="2021-07-13T15:32:00Z" w:initials="RM">
    <w:p w14:paraId="4EA80E2F" w14:textId="77777777" w:rsidR="00A26296" w:rsidRDefault="00A26296">
      <w:pPr>
        <w:pStyle w:val="Commentaire"/>
      </w:pPr>
      <w:r>
        <w:rPr>
          <w:rStyle w:val="Marquedecommentaire"/>
        </w:rPr>
        <w:annotationRef/>
      </w:r>
      <w:r>
        <w:t>Not found:</w:t>
      </w:r>
    </w:p>
    <w:p w14:paraId="29C1A93F" w14:textId="77777777" w:rsidR="00A26296" w:rsidRDefault="00A26296">
      <w:pPr>
        <w:pStyle w:val="Commentaire"/>
      </w:pPr>
      <w:r>
        <w:t>C. Li et al.</w:t>
      </w:r>
    </w:p>
    <w:p w14:paraId="15B521EF" w14:textId="77777777" w:rsidR="00A26296" w:rsidRDefault="00A26296">
      <w:pPr>
        <w:pStyle w:val="Commentaire"/>
      </w:pPr>
    </w:p>
    <w:p w14:paraId="14348984" w14:textId="77777777" w:rsidR="00A26296" w:rsidRDefault="00A26296">
      <w:pPr>
        <w:pStyle w:val="Commentaire"/>
      </w:pPr>
      <w:r>
        <w:t>Extra stuff:</w:t>
      </w:r>
    </w:p>
    <w:p w14:paraId="27FA91D4" w14:textId="77777777" w:rsidR="00A26296" w:rsidRDefault="00A26296">
      <w:pPr>
        <w:pStyle w:val="Commentaire"/>
      </w:pPr>
      <w:r>
        <w:t xml:space="preserve">(Li et al., </w:t>
      </w:r>
    </w:p>
    <w:p w14:paraId="2901C958" w14:textId="77777777" w:rsidR="00A26296" w:rsidRDefault="00A26296">
      <w:pPr>
        <w:pStyle w:val="Commentaire"/>
      </w:pPr>
    </w:p>
    <w:p w14:paraId="4B2A93BA" w14:textId="77777777" w:rsidR="00A26296" w:rsidRDefault="00A26296">
      <w:pPr>
        <w:pStyle w:val="Commentaire"/>
      </w:pPr>
      <w:r>
        <w:t>Correct:</w:t>
      </w:r>
    </w:p>
    <w:p w14:paraId="227DA2E6" w14:textId="77777777" w:rsidR="00A26296" w:rsidRDefault="00A26296">
      <w:pPr>
        <w:pStyle w:val="Commentaire"/>
      </w:pPr>
      <w:r>
        <w:t>C. Li et al. (2020)</w:t>
      </w:r>
    </w:p>
    <w:p w14:paraId="4B636EF6" w14:textId="48DF1823" w:rsidR="00A26296" w:rsidRDefault="00A26296">
      <w:pPr>
        <w:pStyle w:val="Commentaire"/>
      </w:pPr>
      <w:r>
        <w:t>(C. Li et al., 2020)</w:t>
      </w:r>
    </w:p>
  </w:comment>
  <w:comment w:id="8051" w:author="Robin Matthews" w:date="2021-07-13T15:32:00Z" w:initials="RM">
    <w:p w14:paraId="3AB29EA8" w14:textId="77777777" w:rsidR="00A26296" w:rsidRDefault="00A26296">
      <w:pPr>
        <w:pStyle w:val="Commentaire"/>
      </w:pPr>
      <w:r>
        <w:rPr>
          <w:rStyle w:val="Marquedecommentaire"/>
        </w:rPr>
        <w:annotationRef/>
      </w:r>
      <w:r>
        <w:t>Not found:</w:t>
      </w:r>
    </w:p>
    <w:p w14:paraId="73AF90B8" w14:textId="77777777" w:rsidR="00A26296" w:rsidRDefault="00A26296">
      <w:pPr>
        <w:pStyle w:val="Commentaire"/>
      </w:pPr>
      <w:r>
        <w:t>G. Li et al., 2018</w:t>
      </w:r>
    </w:p>
    <w:p w14:paraId="5E8CEEB6" w14:textId="77777777" w:rsidR="00A26296" w:rsidRDefault="00A26296">
      <w:pPr>
        <w:pStyle w:val="Commentaire"/>
      </w:pPr>
      <w:r>
        <w:t>X. Zhang et al., 2019</w:t>
      </w:r>
    </w:p>
    <w:p w14:paraId="4A426C94" w14:textId="77777777" w:rsidR="00A26296" w:rsidRDefault="00A26296">
      <w:pPr>
        <w:pStyle w:val="Commentaire"/>
      </w:pPr>
    </w:p>
    <w:p w14:paraId="14BF0F03" w14:textId="77777777" w:rsidR="00A26296" w:rsidRDefault="00A26296">
      <w:pPr>
        <w:pStyle w:val="Commentaire"/>
      </w:pPr>
      <w:r>
        <w:t>Extra stuff:</w:t>
      </w:r>
    </w:p>
    <w:p w14:paraId="6B8662A3" w14:textId="77777777" w:rsidR="00A26296" w:rsidRDefault="00A26296">
      <w:pPr>
        <w:pStyle w:val="Commentaire"/>
      </w:pPr>
      <w:r>
        <w:t>(; Li et al., 2018d; Zhang et al., 2019d)</w:t>
      </w:r>
    </w:p>
    <w:p w14:paraId="471C6D05" w14:textId="77777777" w:rsidR="00A26296" w:rsidRDefault="00A26296">
      <w:pPr>
        <w:pStyle w:val="Commentaire"/>
      </w:pPr>
    </w:p>
    <w:p w14:paraId="16E51C3C" w14:textId="77777777" w:rsidR="00A26296" w:rsidRDefault="00A26296">
      <w:pPr>
        <w:pStyle w:val="Commentaire"/>
      </w:pPr>
      <w:r>
        <w:t>Correct:</w:t>
      </w:r>
    </w:p>
    <w:p w14:paraId="58A42966" w14:textId="6E78E54A" w:rsidR="00A26296" w:rsidRDefault="00A26296">
      <w:pPr>
        <w:pStyle w:val="Commentaire"/>
      </w:pPr>
      <w:r>
        <w:t>(Bennett and Walsh, 2015; G. Li et al., 2018; X. Zhang et al., 2019)</w:t>
      </w:r>
    </w:p>
  </w:comment>
  <w:comment w:id="8058" w:author="Robin Matthews" w:date="2021-07-13T15:32:00Z" w:initials="RM">
    <w:p w14:paraId="255CED2F" w14:textId="77777777" w:rsidR="00A26296" w:rsidRDefault="00A26296">
      <w:pPr>
        <w:pStyle w:val="Commentaire"/>
      </w:pPr>
      <w:r>
        <w:rPr>
          <w:rStyle w:val="Marquedecommentaire"/>
        </w:rPr>
        <w:annotationRef/>
      </w:r>
      <w:r>
        <w:t>Not found:</w:t>
      </w:r>
    </w:p>
    <w:p w14:paraId="25AA344A" w14:textId="77777777" w:rsidR="00A26296" w:rsidRDefault="00A26296">
      <w:pPr>
        <w:pStyle w:val="Commentaire"/>
      </w:pPr>
      <w:r>
        <w:t>C. Li et al.</w:t>
      </w:r>
    </w:p>
    <w:p w14:paraId="05E3A181" w14:textId="77777777" w:rsidR="00A26296" w:rsidRDefault="00A26296">
      <w:pPr>
        <w:pStyle w:val="Commentaire"/>
      </w:pPr>
    </w:p>
    <w:p w14:paraId="0623CE05" w14:textId="77777777" w:rsidR="00A26296" w:rsidRDefault="00A26296">
      <w:pPr>
        <w:pStyle w:val="Commentaire"/>
      </w:pPr>
      <w:r>
        <w:t>Extra stuff:</w:t>
      </w:r>
    </w:p>
    <w:p w14:paraId="60651DBF" w14:textId="77777777" w:rsidR="00A26296" w:rsidRDefault="00A26296">
      <w:pPr>
        <w:pStyle w:val="Commentaire"/>
      </w:pPr>
      <w:r>
        <w:t xml:space="preserve">(Li et al., </w:t>
      </w:r>
    </w:p>
    <w:p w14:paraId="1AC972A8" w14:textId="77777777" w:rsidR="00A26296" w:rsidRDefault="00A26296">
      <w:pPr>
        <w:pStyle w:val="Commentaire"/>
      </w:pPr>
    </w:p>
    <w:p w14:paraId="69F8068C" w14:textId="77777777" w:rsidR="00A26296" w:rsidRDefault="00A26296">
      <w:pPr>
        <w:pStyle w:val="Commentaire"/>
      </w:pPr>
      <w:r>
        <w:t>Correct:</w:t>
      </w:r>
    </w:p>
    <w:p w14:paraId="48CBFF67" w14:textId="77777777" w:rsidR="00A26296" w:rsidRDefault="00A26296">
      <w:pPr>
        <w:pStyle w:val="Commentaire"/>
      </w:pPr>
      <w:r>
        <w:t>C. Li et al. (2020)</w:t>
      </w:r>
    </w:p>
    <w:p w14:paraId="01488D39" w14:textId="5511EBF5" w:rsidR="00A26296" w:rsidRDefault="00A26296">
      <w:pPr>
        <w:pStyle w:val="Commentaire"/>
      </w:pPr>
      <w:r>
        <w:t>(C. Li et al., 2020)</w:t>
      </w:r>
    </w:p>
  </w:comment>
  <w:comment w:id="8061" w:author="Robin Matthews" w:date="2021-07-13T15:32:00Z" w:initials="RM">
    <w:p w14:paraId="63123933" w14:textId="77777777" w:rsidR="00A26296" w:rsidRDefault="00A26296">
      <w:pPr>
        <w:pStyle w:val="Commentaire"/>
      </w:pPr>
      <w:r>
        <w:rPr>
          <w:rStyle w:val="Marquedecommentaire"/>
        </w:rPr>
        <w:annotationRef/>
      </w:r>
      <w:r>
        <w:t>Not found:</w:t>
      </w:r>
    </w:p>
    <w:p w14:paraId="4555F8C3" w14:textId="77777777" w:rsidR="00A26296" w:rsidRDefault="00A26296">
      <w:pPr>
        <w:pStyle w:val="Commentaire"/>
      </w:pPr>
      <w:r>
        <w:t>C. Li et al.</w:t>
      </w:r>
    </w:p>
    <w:p w14:paraId="2931A132" w14:textId="77777777" w:rsidR="00A26296" w:rsidRDefault="00A26296">
      <w:pPr>
        <w:pStyle w:val="Commentaire"/>
      </w:pPr>
    </w:p>
    <w:p w14:paraId="0D16C9EC" w14:textId="77777777" w:rsidR="00A26296" w:rsidRDefault="00A26296">
      <w:pPr>
        <w:pStyle w:val="Commentaire"/>
      </w:pPr>
      <w:r>
        <w:t>Extra stuff:</w:t>
      </w:r>
    </w:p>
    <w:p w14:paraId="31C3BFFA" w14:textId="77777777" w:rsidR="00A26296" w:rsidRDefault="00A26296">
      <w:pPr>
        <w:pStyle w:val="Commentaire"/>
      </w:pPr>
      <w:r>
        <w:t xml:space="preserve">(Li et al., </w:t>
      </w:r>
    </w:p>
    <w:p w14:paraId="082A184D" w14:textId="77777777" w:rsidR="00A26296" w:rsidRDefault="00A26296">
      <w:pPr>
        <w:pStyle w:val="Commentaire"/>
      </w:pPr>
    </w:p>
    <w:p w14:paraId="6F2CA08D" w14:textId="77777777" w:rsidR="00A26296" w:rsidRDefault="00A26296">
      <w:pPr>
        <w:pStyle w:val="Commentaire"/>
      </w:pPr>
      <w:r>
        <w:t>Correct:</w:t>
      </w:r>
    </w:p>
    <w:p w14:paraId="23BB0289" w14:textId="77777777" w:rsidR="00A26296" w:rsidRDefault="00A26296">
      <w:pPr>
        <w:pStyle w:val="Commentaire"/>
      </w:pPr>
      <w:r>
        <w:t>C. Li et al. (2020)</w:t>
      </w:r>
    </w:p>
    <w:p w14:paraId="08C1611C" w14:textId="585D0ECB" w:rsidR="00A26296" w:rsidRDefault="00A26296">
      <w:pPr>
        <w:pStyle w:val="Commentaire"/>
      </w:pPr>
      <w:r>
        <w:t>(C. Li et al., 2020)</w:t>
      </w:r>
    </w:p>
  </w:comment>
  <w:comment w:id="8064" w:author="Robin Matthews" w:date="2021-07-13T15:32:00Z" w:initials="RM">
    <w:p w14:paraId="7EEC638D" w14:textId="77777777" w:rsidR="00A26296" w:rsidRDefault="00A26296">
      <w:pPr>
        <w:pStyle w:val="Commentaire"/>
      </w:pPr>
      <w:r>
        <w:rPr>
          <w:rStyle w:val="Marquedecommentaire"/>
        </w:rPr>
        <w:annotationRef/>
      </w:r>
      <w:r>
        <w:t>Not found:</w:t>
      </w:r>
    </w:p>
    <w:p w14:paraId="11421D89" w14:textId="77777777" w:rsidR="00A26296" w:rsidRDefault="00A26296">
      <w:pPr>
        <w:pStyle w:val="Commentaire"/>
      </w:pPr>
      <w:r>
        <w:t>G. Li et al., 2018</w:t>
      </w:r>
    </w:p>
    <w:p w14:paraId="6810AA75" w14:textId="77777777" w:rsidR="00A26296" w:rsidRDefault="00A26296">
      <w:pPr>
        <w:pStyle w:val="Commentaire"/>
      </w:pPr>
      <w:r>
        <w:t>X. Zhang et al., 2019</w:t>
      </w:r>
    </w:p>
    <w:p w14:paraId="52551DF9" w14:textId="77777777" w:rsidR="00A26296" w:rsidRDefault="00A26296">
      <w:pPr>
        <w:pStyle w:val="Commentaire"/>
      </w:pPr>
    </w:p>
    <w:p w14:paraId="0EB0066E" w14:textId="77777777" w:rsidR="00A26296" w:rsidRDefault="00A26296">
      <w:pPr>
        <w:pStyle w:val="Commentaire"/>
      </w:pPr>
      <w:r>
        <w:t>Extra stuff:</w:t>
      </w:r>
    </w:p>
    <w:p w14:paraId="3F600E5A" w14:textId="77777777" w:rsidR="00A26296" w:rsidRDefault="00A26296">
      <w:pPr>
        <w:pStyle w:val="Commentaire"/>
      </w:pPr>
      <w:r>
        <w:t>(; Li et al., 2018d; Zhang et al., 2019d)</w:t>
      </w:r>
    </w:p>
    <w:p w14:paraId="7BE6ED8D" w14:textId="77777777" w:rsidR="00A26296" w:rsidRDefault="00A26296">
      <w:pPr>
        <w:pStyle w:val="Commentaire"/>
      </w:pPr>
    </w:p>
    <w:p w14:paraId="1C737ECC" w14:textId="77777777" w:rsidR="00A26296" w:rsidRDefault="00A26296">
      <w:pPr>
        <w:pStyle w:val="Commentaire"/>
      </w:pPr>
      <w:r>
        <w:t>Correct:</w:t>
      </w:r>
    </w:p>
    <w:p w14:paraId="2E83C109" w14:textId="15D41ACC" w:rsidR="00A26296" w:rsidRDefault="00A26296">
      <w:pPr>
        <w:pStyle w:val="Commentaire"/>
      </w:pPr>
      <w:r>
        <w:t>(Bennett and Walsh, 2015; G. Li et al., 2018; X. Zhang et al., 2019)</w:t>
      </w:r>
    </w:p>
  </w:comment>
  <w:comment w:id="8067" w:author="Robin Matthews" w:date="2021-07-13T15:32:00Z" w:initials="RM">
    <w:p w14:paraId="6A568A19" w14:textId="77777777" w:rsidR="00A26296" w:rsidRDefault="00A26296">
      <w:pPr>
        <w:pStyle w:val="Commentaire"/>
      </w:pPr>
      <w:r>
        <w:rPr>
          <w:rStyle w:val="Marquedecommentaire"/>
        </w:rPr>
        <w:annotationRef/>
      </w:r>
      <w:r>
        <w:t>Not found:</w:t>
      </w:r>
    </w:p>
    <w:p w14:paraId="42C6316D" w14:textId="77777777" w:rsidR="00A26296" w:rsidRDefault="00A26296">
      <w:pPr>
        <w:pStyle w:val="Commentaire"/>
      </w:pPr>
      <w:r>
        <w:t>C. Li et al.</w:t>
      </w:r>
    </w:p>
    <w:p w14:paraId="19417D70" w14:textId="77777777" w:rsidR="00A26296" w:rsidRDefault="00A26296">
      <w:pPr>
        <w:pStyle w:val="Commentaire"/>
      </w:pPr>
    </w:p>
    <w:p w14:paraId="493547C7" w14:textId="77777777" w:rsidR="00A26296" w:rsidRDefault="00A26296">
      <w:pPr>
        <w:pStyle w:val="Commentaire"/>
      </w:pPr>
      <w:r>
        <w:t>Extra stuff:</w:t>
      </w:r>
    </w:p>
    <w:p w14:paraId="1A11FCB4" w14:textId="77777777" w:rsidR="00A26296" w:rsidRDefault="00A26296">
      <w:pPr>
        <w:pStyle w:val="Commentaire"/>
      </w:pPr>
      <w:r>
        <w:t xml:space="preserve">(Li et al., </w:t>
      </w:r>
    </w:p>
    <w:p w14:paraId="21445790" w14:textId="77777777" w:rsidR="00A26296" w:rsidRDefault="00A26296">
      <w:pPr>
        <w:pStyle w:val="Commentaire"/>
      </w:pPr>
    </w:p>
    <w:p w14:paraId="0984EBA0" w14:textId="77777777" w:rsidR="00A26296" w:rsidRDefault="00A26296">
      <w:pPr>
        <w:pStyle w:val="Commentaire"/>
      </w:pPr>
      <w:r>
        <w:t>Correct:</w:t>
      </w:r>
    </w:p>
    <w:p w14:paraId="5BBDA20F" w14:textId="77777777" w:rsidR="00A26296" w:rsidRDefault="00A26296">
      <w:pPr>
        <w:pStyle w:val="Commentaire"/>
      </w:pPr>
      <w:r>
        <w:t>C. Li et al. (2020)</w:t>
      </w:r>
    </w:p>
    <w:p w14:paraId="5265E610" w14:textId="14FF111D" w:rsidR="00A26296" w:rsidRDefault="00A26296">
      <w:pPr>
        <w:pStyle w:val="Commentaire"/>
      </w:pPr>
      <w:r>
        <w:t>(C. Li et al., 2020)</w:t>
      </w:r>
    </w:p>
  </w:comment>
  <w:comment w:id="8070" w:author="Robin Matthews" w:date="2021-07-13T15:32:00Z" w:initials="RM">
    <w:p w14:paraId="77E57046" w14:textId="77777777" w:rsidR="00A26296" w:rsidRDefault="00A26296">
      <w:pPr>
        <w:pStyle w:val="Commentaire"/>
      </w:pPr>
      <w:r>
        <w:rPr>
          <w:rStyle w:val="Marquedecommentaire"/>
        </w:rPr>
        <w:annotationRef/>
      </w:r>
      <w:r>
        <w:t>Not found:</w:t>
      </w:r>
    </w:p>
    <w:p w14:paraId="05417AEA" w14:textId="77777777" w:rsidR="00A26296" w:rsidRDefault="00A26296">
      <w:pPr>
        <w:pStyle w:val="Commentaire"/>
      </w:pPr>
      <w:r>
        <w:t>C. Li et al.</w:t>
      </w:r>
    </w:p>
    <w:p w14:paraId="0F7F8B0F" w14:textId="77777777" w:rsidR="00A26296" w:rsidRDefault="00A26296">
      <w:pPr>
        <w:pStyle w:val="Commentaire"/>
      </w:pPr>
    </w:p>
    <w:p w14:paraId="32C03216" w14:textId="77777777" w:rsidR="00A26296" w:rsidRDefault="00A26296">
      <w:pPr>
        <w:pStyle w:val="Commentaire"/>
      </w:pPr>
      <w:r>
        <w:t>Extra stuff:</w:t>
      </w:r>
    </w:p>
    <w:p w14:paraId="621A0762" w14:textId="77777777" w:rsidR="00A26296" w:rsidRDefault="00A26296">
      <w:pPr>
        <w:pStyle w:val="Commentaire"/>
      </w:pPr>
      <w:r>
        <w:t xml:space="preserve">(Li et al., </w:t>
      </w:r>
    </w:p>
    <w:p w14:paraId="059B3059" w14:textId="77777777" w:rsidR="00A26296" w:rsidRDefault="00A26296">
      <w:pPr>
        <w:pStyle w:val="Commentaire"/>
      </w:pPr>
    </w:p>
    <w:p w14:paraId="1D05CBEE" w14:textId="77777777" w:rsidR="00A26296" w:rsidRDefault="00A26296">
      <w:pPr>
        <w:pStyle w:val="Commentaire"/>
      </w:pPr>
      <w:r>
        <w:t>Correct:</w:t>
      </w:r>
    </w:p>
    <w:p w14:paraId="3199B6BA" w14:textId="77777777" w:rsidR="00A26296" w:rsidRDefault="00A26296">
      <w:pPr>
        <w:pStyle w:val="Commentaire"/>
      </w:pPr>
      <w:r>
        <w:t>C. Li et al. (2020)</w:t>
      </w:r>
    </w:p>
    <w:p w14:paraId="24AA8920" w14:textId="7103D5D6" w:rsidR="00A26296" w:rsidRDefault="00A26296">
      <w:pPr>
        <w:pStyle w:val="Commentaire"/>
      </w:pPr>
      <w:r>
        <w:t>(C. Li et al., 2020)</w:t>
      </w:r>
    </w:p>
  </w:comment>
  <w:comment w:id="8073" w:author="Robin Matthews" w:date="2021-07-13T15:32:00Z" w:initials="RM">
    <w:p w14:paraId="3419E9F2" w14:textId="77777777" w:rsidR="00A26296" w:rsidRDefault="00A26296">
      <w:pPr>
        <w:pStyle w:val="Commentaire"/>
      </w:pPr>
      <w:r>
        <w:rPr>
          <w:rStyle w:val="Marquedecommentaire"/>
        </w:rPr>
        <w:annotationRef/>
      </w:r>
      <w:r>
        <w:t>Not found:</w:t>
      </w:r>
    </w:p>
    <w:p w14:paraId="23288044" w14:textId="77777777" w:rsidR="00A26296" w:rsidRDefault="00A26296">
      <w:pPr>
        <w:pStyle w:val="Commentaire"/>
      </w:pPr>
      <w:r>
        <w:t>G. Li et al., 2018</w:t>
      </w:r>
    </w:p>
    <w:p w14:paraId="5D0CC1E7" w14:textId="77777777" w:rsidR="00A26296" w:rsidRDefault="00A26296">
      <w:pPr>
        <w:pStyle w:val="Commentaire"/>
      </w:pPr>
      <w:r>
        <w:t>X. Zhang et al., 2019</w:t>
      </w:r>
    </w:p>
    <w:p w14:paraId="01AC2FF8" w14:textId="77777777" w:rsidR="00A26296" w:rsidRDefault="00A26296">
      <w:pPr>
        <w:pStyle w:val="Commentaire"/>
      </w:pPr>
    </w:p>
    <w:p w14:paraId="625F494F" w14:textId="77777777" w:rsidR="00A26296" w:rsidRDefault="00A26296">
      <w:pPr>
        <w:pStyle w:val="Commentaire"/>
      </w:pPr>
      <w:r>
        <w:t>Extra stuff:</w:t>
      </w:r>
    </w:p>
    <w:p w14:paraId="2A507C69" w14:textId="77777777" w:rsidR="00A26296" w:rsidRDefault="00A26296">
      <w:pPr>
        <w:pStyle w:val="Commentaire"/>
      </w:pPr>
      <w:r>
        <w:t>(; Li et al., 2018d; Zhang et al., 2019d)</w:t>
      </w:r>
    </w:p>
    <w:p w14:paraId="579EBE30" w14:textId="77777777" w:rsidR="00A26296" w:rsidRDefault="00A26296">
      <w:pPr>
        <w:pStyle w:val="Commentaire"/>
      </w:pPr>
    </w:p>
    <w:p w14:paraId="2DE18053" w14:textId="77777777" w:rsidR="00A26296" w:rsidRDefault="00A26296">
      <w:pPr>
        <w:pStyle w:val="Commentaire"/>
      </w:pPr>
      <w:r>
        <w:t>Correct:</w:t>
      </w:r>
    </w:p>
    <w:p w14:paraId="5314EDEC" w14:textId="3F04BBE8" w:rsidR="00A26296" w:rsidRDefault="00A26296">
      <w:pPr>
        <w:pStyle w:val="Commentaire"/>
      </w:pPr>
      <w:r>
        <w:t>(Bennett and Walsh, 2015; G. Li et al., 2018; X. Zhang et al., 2019)</w:t>
      </w:r>
    </w:p>
  </w:comment>
  <w:comment w:id="8081" w:author="Robin Matthews" w:date="2021-07-13T15:32:00Z" w:initials="RM">
    <w:p w14:paraId="29191703" w14:textId="77777777" w:rsidR="00A26296" w:rsidRDefault="00A26296">
      <w:pPr>
        <w:pStyle w:val="Commentaire"/>
      </w:pPr>
      <w:r>
        <w:rPr>
          <w:rStyle w:val="Marquedecommentaire"/>
        </w:rPr>
        <w:annotationRef/>
      </w:r>
      <w:r>
        <w:t>Not found:</w:t>
      </w:r>
    </w:p>
    <w:p w14:paraId="56D6A25D" w14:textId="77777777" w:rsidR="00A26296" w:rsidRDefault="00A26296">
      <w:pPr>
        <w:pStyle w:val="Commentaire"/>
      </w:pPr>
      <w:r>
        <w:t>2020b</w:t>
      </w:r>
    </w:p>
    <w:p w14:paraId="70E8F661" w14:textId="77777777" w:rsidR="00A26296" w:rsidRDefault="00A26296">
      <w:pPr>
        <w:pStyle w:val="Commentaire"/>
      </w:pPr>
    </w:p>
    <w:p w14:paraId="371E9832" w14:textId="77777777" w:rsidR="00A26296" w:rsidRDefault="00A26296">
      <w:pPr>
        <w:pStyle w:val="Commentaire"/>
      </w:pPr>
      <w:r>
        <w:t>Extra stuff:</w:t>
      </w:r>
    </w:p>
    <w:p w14:paraId="395A0395" w14:textId="77777777" w:rsidR="00A26296" w:rsidRDefault="00A26296">
      <w:pPr>
        <w:pStyle w:val="Commentaire"/>
      </w:pPr>
      <w:r>
        <w:t>(, 2020</w:t>
      </w:r>
    </w:p>
    <w:p w14:paraId="67CA186E" w14:textId="77777777" w:rsidR="00A26296" w:rsidRDefault="00A26296">
      <w:pPr>
        <w:pStyle w:val="Commentaire"/>
      </w:pPr>
    </w:p>
    <w:p w14:paraId="69E756DB" w14:textId="77777777" w:rsidR="00A26296" w:rsidRDefault="00A26296">
      <w:pPr>
        <w:pStyle w:val="Commentaire"/>
      </w:pPr>
      <w:r>
        <w:t>Correct:</w:t>
      </w:r>
    </w:p>
    <w:p w14:paraId="61B66BDD" w14:textId="77777777" w:rsidR="00A26296" w:rsidRDefault="00A26296">
      <w:pPr>
        <w:pStyle w:val="Commentaire"/>
      </w:pPr>
      <w:r>
        <w:t>Sun et al. (2020b)</w:t>
      </w:r>
    </w:p>
    <w:p w14:paraId="1D6F476B" w14:textId="2E54FA31" w:rsidR="00A26296" w:rsidRDefault="00A26296">
      <w:pPr>
        <w:pStyle w:val="Commentaire"/>
      </w:pPr>
      <w:r>
        <w:t>(Sun et al., 2020b)</w:t>
      </w:r>
    </w:p>
  </w:comment>
  <w:comment w:id="8083" w:author="Robin Matthews" w:date="2021-07-13T15:32:00Z" w:initials="RM">
    <w:p w14:paraId="5ADD28EF" w14:textId="77777777" w:rsidR="00A26296" w:rsidRDefault="00A26296">
      <w:pPr>
        <w:pStyle w:val="Commentaire"/>
      </w:pPr>
      <w:r>
        <w:rPr>
          <w:rStyle w:val="Marquedecommentaire"/>
        </w:rPr>
        <w:annotationRef/>
      </w:r>
      <w:r>
        <w:t>Extra stuff:</w:t>
      </w:r>
    </w:p>
    <w:p w14:paraId="2A819DD6" w14:textId="77777777" w:rsidR="00A26296" w:rsidRDefault="00A26296">
      <w:pPr>
        <w:pStyle w:val="Commentaire"/>
      </w:pPr>
      <w:r>
        <w:t>, )</w:t>
      </w:r>
    </w:p>
    <w:p w14:paraId="58DB8B9C" w14:textId="77777777" w:rsidR="00A26296" w:rsidRDefault="00A26296">
      <w:pPr>
        <w:pStyle w:val="Commentaire"/>
      </w:pPr>
    </w:p>
    <w:p w14:paraId="69B907AB" w14:textId="77777777" w:rsidR="00A26296" w:rsidRDefault="00A26296">
      <w:pPr>
        <w:pStyle w:val="Commentaire"/>
      </w:pPr>
      <w:r>
        <w:t>Correct:</w:t>
      </w:r>
    </w:p>
    <w:p w14:paraId="08DFE600" w14:textId="77777777" w:rsidR="00A26296" w:rsidRDefault="00A26296">
      <w:pPr>
        <w:pStyle w:val="Commentaire"/>
      </w:pPr>
      <w:r>
        <w:t>Dunn et al. (2020)</w:t>
      </w:r>
    </w:p>
    <w:p w14:paraId="4294EDD8" w14:textId="10874C91" w:rsidR="00A26296" w:rsidRDefault="00A26296">
      <w:pPr>
        <w:pStyle w:val="Commentaire"/>
      </w:pPr>
      <w:r>
        <w:t>(Dunn et al., 2020)</w:t>
      </w:r>
    </w:p>
  </w:comment>
  <w:comment w:id="8088" w:author="Robin Matthews" w:date="2021-07-13T15:32:00Z" w:initials="RM">
    <w:p w14:paraId="14C50C6F" w14:textId="77777777" w:rsidR="00A26296" w:rsidRDefault="00A26296">
      <w:pPr>
        <w:pStyle w:val="Commentaire"/>
      </w:pPr>
      <w:r>
        <w:rPr>
          <w:rStyle w:val="Marquedecommentaire"/>
        </w:rPr>
        <w:annotationRef/>
      </w:r>
      <w:r>
        <w:t>Extra stuff:</w:t>
      </w:r>
    </w:p>
    <w:p w14:paraId="0FC9ABB2" w14:textId="77777777" w:rsidR="00A26296" w:rsidRDefault="00A26296">
      <w:pPr>
        <w:pStyle w:val="Commentaire"/>
      </w:pPr>
      <w:r>
        <w:t xml:space="preserve">(, </w:t>
      </w:r>
    </w:p>
    <w:p w14:paraId="2D9B20BC" w14:textId="77777777" w:rsidR="00A26296" w:rsidRDefault="00A26296">
      <w:pPr>
        <w:pStyle w:val="Commentaire"/>
      </w:pPr>
    </w:p>
    <w:p w14:paraId="4412EC5B" w14:textId="77777777" w:rsidR="00A26296" w:rsidRDefault="00A26296">
      <w:pPr>
        <w:pStyle w:val="Commentaire"/>
      </w:pPr>
      <w:r>
        <w:t>Correct:</w:t>
      </w:r>
    </w:p>
    <w:p w14:paraId="5EF1FC62" w14:textId="77777777" w:rsidR="00A26296" w:rsidRDefault="00A26296">
      <w:pPr>
        <w:pStyle w:val="Commentaire"/>
      </w:pPr>
      <w:r>
        <w:t>Kirchmeier-Young and Zhang (2020)</w:t>
      </w:r>
    </w:p>
    <w:p w14:paraId="54B3D92D" w14:textId="046C2A6D" w:rsidR="00A26296" w:rsidRDefault="00A26296">
      <w:pPr>
        <w:pStyle w:val="Commentaire"/>
      </w:pPr>
      <w:r>
        <w:t>(Kirchmeier-Young and Zhang, 2020)</w:t>
      </w:r>
    </w:p>
  </w:comment>
  <w:comment w:id="8090" w:author="Robin Matthews" w:date="2021-07-13T15:32:00Z" w:initials="RM">
    <w:p w14:paraId="744798B3" w14:textId="77777777" w:rsidR="00A26296" w:rsidRDefault="00A26296">
      <w:pPr>
        <w:pStyle w:val="Commentaire"/>
      </w:pPr>
      <w:r>
        <w:rPr>
          <w:rStyle w:val="Marquedecommentaire"/>
        </w:rPr>
        <w:annotationRef/>
      </w:r>
      <w:r>
        <w:t>Extra stuff:</w:t>
      </w:r>
    </w:p>
    <w:p w14:paraId="6DF22EC5" w14:textId="77777777" w:rsidR="00A26296" w:rsidRDefault="00A26296">
      <w:pPr>
        <w:pStyle w:val="Commentaire"/>
      </w:pPr>
      <w:r>
        <w:t>, )</w:t>
      </w:r>
    </w:p>
    <w:p w14:paraId="3B17BF12" w14:textId="77777777" w:rsidR="00A26296" w:rsidRDefault="00A26296">
      <w:pPr>
        <w:pStyle w:val="Commentaire"/>
      </w:pPr>
    </w:p>
    <w:p w14:paraId="2E172391" w14:textId="77777777" w:rsidR="00A26296" w:rsidRDefault="00A26296">
      <w:pPr>
        <w:pStyle w:val="Commentaire"/>
      </w:pPr>
      <w:r>
        <w:t>Correct:</w:t>
      </w:r>
    </w:p>
    <w:p w14:paraId="772EC0B7" w14:textId="77777777" w:rsidR="00A26296" w:rsidRDefault="00A26296">
      <w:pPr>
        <w:pStyle w:val="Commentaire"/>
      </w:pPr>
      <w:r>
        <w:t>Paik et al. (2020)</w:t>
      </w:r>
    </w:p>
    <w:p w14:paraId="2BBE33A8" w14:textId="57A41168" w:rsidR="00A26296" w:rsidRDefault="00A26296">
      <w:pPr>
        <w:pStyle w:val="Commentaire"/>
      </w:pPr>
      <w:r>
        <w:t>(Paik et al., 2020)</w:t>
      </w:r>
    </w:p>
  </w:comment>
  <w:comment w:id="8091" w:author="Robin Matthews" w:date="2021-07-13T15:32:00Z" w:initials="RM">
    <w:p w14:paraId="72D434BC" w14:textId="77777777" w:rsidR="00A26296" w:rsidRDefault="00A26296">
      <w:pPr>
        <w:pStyle w:val="Commentaire"/>
      </w:pPr>
      <w:r>
        <w:rPr>
          <w:rStyle w:val="Marquedecommentaire"/>
        </w:rPr>
        <w:annotationRef/>
      </w:r>
      <w:r>
        <w:t>Not found:</w:t>
      </w:r>
    </w:p>
    <w:p w14:paraId="33BD9A56" w14:textId="77777777" w:rsidR="00A26296" w:rsidRDefault="00A26296">
      <w:pPr>
        <w:pStyle w:val="Commentaire"/>
      </w:pPr>
      <w:r>
        <w:t>C. Li et al.</w:t>
      </w:r>
    </w:p>
    <w:p w14:paraId="436F882D" w14:textId="77777777" w:rsidR="00A26296" w:rsidRDefault="00A26296">
      <w:pPr>
        <w:pStyle w:val="Commentaire"/>
      </w:pPr>
    </w:p>
    <w:p w14:paraId="1A99B02D" w14:textId="77777777" w:rsidR="00A26296" w:rsidRDefault="00A26296">
      <w:pPr>
        <w:pStyle w:val="Commentaire"/>
      </w:pPr>
      <w:r>
        <w:t>Extra stuff:</w:t>
      </w:r>
    </w:p>
    <w:p w14:paraId="7CAF180E" w14:textId="77777777" w:rsidR="00A26296" w:rsidRDefault="00A26296">
      <w:pPr>
        <w:pStyle w:val="Commentaire"/>
      </w:pPr>
      <w:r>
        <w:t>(Li et al., a)</w:t>
      </w:r>
    </w:p>
    <w:p w14:paraId="3EEEFC0B" w14:textId="77777777" w:rsidR="00A26296" w:rsidRDefault="00A26296">
      <w:pPr>
        <w:pStyle w:val="Commentaire"/>
      </w:pPr>
    </w:p>
    <w:p w14:paraId="71C49BE3" w14:textId="77777777" w:rsidR="00A26296" w:rsidRDefault="00A26296">
      <w:pPr>
        <w:pStyle w:val="Commentaire"/>
      </w:pPr>
      <w:r>
        <w:t>Correct:</w:t>
      </w:r>
    </w:p>
    <w:p w14:paraId="157FCEC9" w14:textId="77777777" w:rsidR="00A26296" w:rsidRDefault="00A26296">
      <w:pPr>
        <w:pStyle w:val="Commentaire"/>
      </w:pPr>
      <w:r>
        <w:t>C. Li et al. (2020)</w:t>
      </w:r>
    </w:p>
    <w:p w14:paraId="74558C70" w14:textId="632CA07A" w:rsidR="00A26296" w:rsidRDefault="00A26296">
      <w:pPr>
        <w:pStyle w:val="Commentaire"/>
      </w:pPr>
      <w:r>
        <w:t>(C. Li et al., 2020)</w:t>
      </w:r>
    </w:p>
  </w:comment>
  <w:comment w:id="8096" w:author="Robin Matthews" w:date="2021-07-13T15:32:00Z" w:initials="RM">
    <w:p w14:paraId="587316FE" w14:textId="77777777" w:rsidR="00A26296" w:rsidRDefault="00A26296">
      <w:pPr>
        <w:pStyle w:val="Commentaire"/>
      </w:pPr>
      <w:r>
        <w:rPr>
          <w:rStyle w:val="Marquedecommentaire"/>
        </w:rPr>
        <w:annotationRef/>
      </w:r>
      <w:r>
        <w:t>Not found:</w:t>
      </w:r>
    </w:p>
    <w:p w14:paraId="5E7EF6DC" w14:textId="77777777" w:rsidR="00A26296" w:rsidRDefault="00A26296">
      <w:pPr>
        <w:pStyle w:val="Commentaire"/>
      </w:pPr>
      <w:r>
        <w:t>C. Li et al.</w:t>
      </w:r>
    </w:p>
    <w:p w14:paraId="440D24DE" w14:textId="77777777" w:rsidR="00A26296" w:rsidRDefault="00A26296">
      <w:pPr>
        <w:pStyle w:val="Commentaire"/>
      </w:pPr>
    </w:p>
    <w:p w14:paraId="50DDBB38" w14:textId="77777777" w:rsidR="00A26296" w:rsidRDefault="00A26296">
      <w:pPr>
        <w:pStyle w:val="Commentaire"/>
      </w:pPr>
      <w:r>
        <w:t>Extra stuff:</w:t>
      </w:r>
    </w:p>
    <w:p w14:paraId="5198D98D" w14:textId="77777777" w:rsidR="00A26296" w:rsidRDefault="00A26296">
      <w:pPr>
        <w:pStyle w:val="Commentaire"/>
      </w:pPr>
      <w:r>
        <w:t>(Li et al., a)</w:t>
      </w:r>
    </w:p>
    <w:p w14:paraId="552821B8" w14:textId="77777777" w:rsidR="00A26296" w:rsidRDefault="00A26296">
      <w:pPr>
        <w:pStyle w:val="Commentaire"/>
      </w:pPr>
    </w:p>
    <w:p w14:paraId="185506DD" w14:textId="77777777" w:rsidR="00A26296" w:rsidRDefault="00A26296">
      <w:pPr>
        <w:pStyle w:val="Commentaire"/>
      </w:pPr>
      <w:r>
        <w:t>Correct:</w:t>
      </w:r>
    </w:p>
    <w:p w14:paraId="259104A6" w14:textId="77777777" w:rsidR="00A26296" w:rsidRDefault="00A26296">
      <w:pPr>
        <w:pStyle w:val="Commentaire"/>
      </w:pPr>
      <w:r>
        <w:t>C. Li et al. (2020)</w:t>
      </w:r>
    </w:p>
    <w:p w14:paraId="37B0C581" w14:textId="476C096E" w:rsidR="00A26296" w:rsidRDefault="00A26296">
      <w:pPr>
        <w:pStyle w:val="Commentaire"/>
      </w:pPr>
      <w:r>
        <w:t>(C. Li et al., 2020)</w:t>
      </w:r>
    </w:p>
  </w:comment>
  <w:comment w:id="8099" w:author="Robin Matthews" w:date="2021-07-13T15:32:00Z" w:initials="RM">
    <w:p w14:paraId="041028C3" w14:textId="77777777" w:rsidR="00A26296" w:rsidRDefault="00A26296">
      <w:pPr>
        <w:pStyle w:val="Commentaire"/>
      </w:pPr>
      <w:r>
        <w:rPr>
          <w:rStyle w:val="Marquedecommentaire"/>
        </w:rPr>
        <w:annotationRef/>
      </w:r>
      <w:r>
        <w:t>Not found:</w:t>
      </w:r>
    </w:p>
    <w:p w14:paraId="2881D9E0" w14:textId="77777777" w:rsidR="00A26296" w:rsidRDefault="00A26296">
      <w:pPr>
        <w:pStyle w:val="Commentaire"/>
      </w:pPr>
      <w:r>
        <w:t>C. Li et al.</w:t>
      </w:r>
    </w:p>
    <w:p w14:paraId="6EDFE7F7" w14:textId="77777777" w:rsidR="00A26296" w:rsidRDefault="00A26296">
      <w:pPr>
        <w:pStyle w:val="Commentaire"/>
      </w:pPr>
    </w:p>
    <w:p w14:paraId="18738EA2" w14:textId="77777777" w:rsidR="00A26296" w:rsidRDefault="00A26296">
      <w:pPr>
        <w:pStyle w:val="Commentaire"/>
      </w:pPr>
      <w:r>
        <w:t>Extra stuff:</w:t>
      </w:r>
    </w:p>
    <w:p w14:paraId="699F1366" w14:textId="77777777" w:rsidR="00A26296" w:rsidRDefault="00A26296">
      <w:pPr>
        <w:pStyle w:val="Commentaire"/>
      </w:pPr>
      <w:r>
        <w:t>(Li et al., a)</w:t>
      </w:r>
    </w:p>
    <w:p w14:paraId="333444BF" w14:textId="77777777" w:rsidR="00A26296" w:rsidRDefault="00A26296">
      <w:pPr>
        <w:pStyle w:val="Commentaire"/>
      </w:pPr>
    </w:p>
    <w:p w14:paraId="22F5EE50" w14:textId="77777777" w:rsidR="00A26296" w:rsidRDefault="00A26296">
      <w:pPr>
        <w:pStyle w:val="Commentaire"/>
      </w:pPr>
      <w:r>
        <w:t>Correct:</w:t>
      </w:r>
    </w:p>
    <w:p w14:paraId="32FBCE53" w14:textId="77777777" w:rsidR="00A26296" w:rsidRDefault="00A26296">
      <w:pPr>
        <w:pStyle w:val="Commentaire"/>
      </w:pPr>
      <w:r>
        <w:t>C. Li et al. (2020)</w:t>
      </w:r>
    </w:p>
    <w:p w14:paraId="1CCFC91B" w14:textId="012709AB" w:rsidR="00A26296" w:rsidRDefault="00A26296">
      <w:pPr>
        <w:pStyle w:val="Commentaire"/>
      </w:pPr>
      <w:r>
        <w:t>(C. Li et al., 2020)</w:t>
      </w:r>
    </w:p>
  </w:comment>
  <w:comment w:id="8104" w:author="Robin Matthews" w:date="2021-07-13T15:32:00Z" w:initials="RM">
    <w:p w14:paraId="74ECB019" w14:textId="77777777" w:rsidR="00A26296" w:rsidRDefault="00A26296">
      <w:pPr>
        <w:pStyle w:val="Commentaire"/>
      </w:pPr>
      <w:r>
        <w:rPr>
          <w:rStyle w:val="Marquedecommentaire"/>
        </w:rPr>
        <w:annotationRef/>
      </w:r>
      <w:r>
        <w:t>Not found:</w:t>
      </w:r>
    </w:p>
    <w:p w14:paraId="4476417F" w14:textId="77777777" w:rsidR="00A26296" w:rsidRDefault="00A26296">
      <w:pPr>
        <w:pStyle w:val="Commentaire"/>
      </w:pPr>
      <w:r>
        <w:t>C. Li et al.</w:t>
      </w:r>
    </w:p>
    <w:p w14:paraId="3E7BF492" w14:textId="77777777" w:rsidR="00A26296" w:rsidRDefault="00A26296">
      <w:pPr>
        <w:pStyle w:val="Commentaire"/>
      </w:pPr>
    </w:p>
    <w:p w14:paraId="3D154CF4" w14:textId="77777777" w:rsidR="00A26296" w:rsidRDefault="00A26296">
      <w:pPr>
        <w:pStyle w:val="Commentaire"/>
      </w:pPr>
      <w:r>
        <w:t>Extra stuff:</w:t>
      </w:r>
    </w:p>
    <w:p w14:paraId="3455D1D9" w14:textId="77777777" w:rsidR="00A26296" w:rsidRDefault="00A26296">
      <w:pPr>
        <w:pStyle w:val="Commentaire"/>
      </w:pPr>
      <w:r>
        <w:t>(Li et al., a)</w:t>
      </w:r>
    </w:p>
    <w:p w14:paraId="17A2DE67" w14:textId="77777777" w:rsidR="00A26296" w:rsidRDefault="00A26296">
      <w:pPr>
        <w:pStyle w:val="Commentaire"/>
      </w:pPr>
    </w:p>
    <w:p w14:paraId="103F8A9C" w14:textId="77777777" w:rsidR="00A26296" w:rsidRDefault="00A26296">
      <w:pPr>
        <w:pStyle w:val="Commentaire"/>
      </w:pPr>
      <w:r>
        <w:t>Correct:</w:t>
      </w:r>
    </w:p>
    <w:p w14:paraId="719DB07A" w14:textId="77777777" w:rsidR="00A26296" w:rsidRDefault="00A26296">
      <w:pPr>
        <w:pStyle w:val="Commentaire"/>
      </w:pPr>
      <w:r>
        <w:t>C. Li et al. (2020)</w:t>
      </w:r>
    </w:p>
    <w:p w14:paraId="07C2824F" w14:textId="4988238B" w:rsidR="00A26296" w:rsidRDefault="00A26296">
      <w:pPr>
        <w:pStyle w:val="Commentaire"/>
      </w:pPr>
      <w:r>
        <w:t>(C. Li et al., 2020)</w:t>
      </w:r>
    </w:p>
  </w:comment>
  <w:comment w:id="8107" w:author="Robin Matthews" w:date="2021-07-13T15:32:00Z" w:initials="RM">
    <w:p w14:paraId="2271B63B" w14:textId="77777777" w:rsidR="00A26296" w:rsidRDefault="00A26296">
      <w:pPr>
        <w:pStyle w:val="Commentaire"/>
      </w:pPr>
      <w:r>
        <w:rPr>
          <w:rStyle w:val="Marquedecommentaire"/>
        </w:rPr>
        <w:annotationRef/>
      </w:r>
      <w:r>
        <w:t>Not found:</w:t>
      </w:r>
    </w:p>
    <w:p w14:paraId="706C1E8D" w14:textId="77777777" w:rsidR="00A26296" w:rsidRDefault="00A26296">
      <w:pPr>
        <w:pStyle w:val="Commentaire"/>
      </w:pPr>
      <w:r>
        <w:t>C. Li et al.</w:t>
      </w:r>
    </w:p>
    <w:p w14:paraId="7E4ACB2C" w14:textId="77777777" w:rsidR="00A26296" w:rsidRDefault="00A26296">
      <w:pPr>
        <w:pStyle w:val="Commentaire"/>
      </w:pPr>
    </w:p>
    <w:p w14:paraId="2E2FABA3" w14:textId="77777777" w:rsidR="00A26296" w:rsidRDefault="00A26296">
      <w:pPr>
        <w:pStyle w:val="Commentaire"/>
      </w:pPr>
      <w:r>
        <w:t>Extra stuff:</w:t>
      </w:r>
    </w:p>
    <w:p w14:paraId="06074458" w14:textId="77777777" w:rsidR="00A26296" w:rsidRDefault="00A26296">
      <w:pPr>
        <w:pStyle w:val="Commentaire"/>
      </w:pPr>
      <w:r>
        <w:t>(Li et al., a)</w:t>
      </w:r>
    </w:p>
    <w:p w14:paraId="2139756A" w14:textId="77777777" w:rsidR="00A26296" w:rsidRDefault="00A26296">
      <w:pPr>
        <w:pStyle w:val="Commentaire"/>
      </w:pPr>
    </w:p>
    <w:p w14:paraId="01D6F4B4" w14:textId="77777777" w:rsidR="00A26296" w:rsidRDefault="00A26296">
      <w:pPr>
        <w:pStyle w:val="Commentaire"/>
      </w:pPr>
      <w:r>
        <w:t>Correct:</w:t>
      </w:r>
    </w:p>
    <w:p w14:paraId="09F27E61" w14:textId="77777777" w:rsidR="00A26296" w:rsidRDefault="00A26296">
      <w:pPr>
        <w:pStyle w:val="Commentaire"/>
      </w:pPr>
      <w:r>
        <w:t>C. Li et al. (2020)</w:t>
      </w:r>
    </w:p>
    <w:p w14:paraId="41D65AA0" w14:textId="36E71885" w:rsidR="00A26296" w:rsidRDefault="00A26296">
      <w:pPr>
        <w:pStyle w:val="Commentaire"/>
      </w:pPr>
      <w:r>
        <w:t>(C. Li et al., 2020)</w:t>
      </w:r>
    </w:p>
  </w:comment>
  <w:comment w:id="8110" w:author="Robin Matthews" w:date="2021-07-13T15:32:00Z" w:initials="RM">
    <w:p w14:paraId="35C8FFFF" w14:textId="77777777" w:rsidR="00A26296" w:rsidRDefault="00A26296">
      <w:pPr>
        <w:pStyle w:val="Commentaire"/>
      </w:pPr>
      <w:r>
        <w:rPr>
          <w:rStyle w:val="Marquedecommentaire"/>
        </w:rPr>
        <w:annotationRef/>
      </w:r>
      <w:r>
        <w:t>Not found:</w:t>
      </w:r>
    </w:p>
    <w:p w14:paraId="7010ED25" w14:textId="77777777" w:rsidR="00A26296" w:rsidRDefault="00A26296">
      <w:pPr>
        <w:pStyle w:val="Commentaire"/>
      </w:pPr>
      <w:r>
        <w:t>C. Li et al.</w:t>
      </w:r>
    </w:p>
    <w:p w14:paraId="01459A01" w14:textId="77777777" w:rsidR="00A26296" w:rsidRDefault="00A26296">
      <w:pPr>
        <w:pStyle w:val="Commentaire"/>
      </w:pPr>
    </w:p>
    <w:p w14:paraId="1C328DA4" w14:textId="77777777" w:rsidR="00A26296" w:rsidRDefault="00A26296">
      <w:pPr>
        <w:pStyle w:val="Commentaire"/>
      </w:pPr>
      <w:r>
        <w:t>Extra stuff:</w:t>
      </w:r>
    </w:p>
    <w:p w14:paraId="285DB13A" w14:textId="77777777" w:rsidR="00A26296" w:rsidRDefault="00A26296">
      <w:pPr>
        <w:pStyle w:val="Commentaire"/>
      </w:pPr>
      <w:r>
        <w:t>(Li et al., a)</w:t>
      </w:r>
    </w:p>
    <w:p w14:paraId="0D0D01BD" w14:textId="77777777" w:rsidR="00A26296" w:rsidRDefault="00A26296">
      <w:pPr>
        <w:pStyle w:val="Commentaire"/>
      </w:pPr>
    </w:p>
    <w:p w14:paraId="2917B8A5" w14:textId="77777777" w:rsidR="00A26296" w:rsidRDefault="00A26296">
      <w:pPr>
        <w:pStyle w:val="Commentaire"/>
      </w:pPr>
      <w:r>
        <w:t>Correct:</w:t>
      </w:r>
    </w:p>
    <w:p w14:paraId="189F3A67" w14:textId="77777777" w:rsidR="00A26296" w:rsidRDefault="00A26296">
      <w:pPr>
        <w:pStyle w:val="Commentaire"/>
      </w:pPr>
      <w:r>
        <w:t>C. Li et al. (2020)</w:t>
      </w:r>
    </w:p>
    <w:p w14:paraId="72DACA24" w14:textId="2F903B57" w:rsidR="00A26296" w:rsidRDefault="00A26296">
      <w:pPr>
        <w:pStyle w:val="Commentaire"/>
      </w:pPr>
      <w:r>
        <w:t>(C. Li et al., 2020)</w:t>
      </w:r>
    </w:p>
  </w:comment>
  <w:comment w:id="8118" w:author="Robin Matthews" w:date="2021-07-13T15:32:00Z" w:initials="RM">
    <w:p w14:paraId="2602DD49" w14:textId="77777777" w:rsidR="00A26296" w:rsidRDefault="00A26296">
      <w:pPr>
        <w:pStyle w:val="Commentaire"/>
      </w:pPr>
      <w:r>
        <w:rPr>
          <w:rStyle w:val="Marquedecommentaire"/>
        </w:rPr>
        <w:annotationRef/>
      </w:r>
      <w:r>
        <w:t>Not found:</w:t>
      </w:r>
    </w:p>
    <w:p w14:paraId="4FC528E4" w14:textId="77777777" w:rsidR="00A26296" w:rsidRDefault="00A26296">
      <w:pPr>
        <w:pStyle w:val="Commentaire"/>
      </w:pPr>
      <w:r>
        <w:t>2020b</w:t>
      </w:r>
    </w:p>
    <w:p w14:paraId="7F637F90" w14:textId="77777777" w:rsidR="00A26296" w:rsidRDefault="00A26296">
      <w:pPr>
        <w:pStyle w:val="Commentaire"/>
      </w:pPr>
    </w:p>
    <w:p w14:paraId="54870951" w14:textId="77777777" w:rsidR="00A26296" w:rsidRDefault="00A26296">
      <w:pPr>
        <w:pStyle w:val="Commentaire"/>
      </w:pPr>
      <w:r>
        <w:t>Extra stuff:</w:t>
      </w:r>
    </w:p>
    <w:p w14:paraId="7382ECE9" w14:textId="77777777" w:rsidR="00A26296" w:rsidRDefault="00A26296">
      <w:pPr>
        <w:pStyle w:val="Commentaire"/>
      </w:pPr>
      <w:r>
        <w:t>(, 2020</w:t>
      </w:r>
    </w:p>
    <w:p w14:paraId="03D7A159" w14:textId="77777777" w:rsidR="00A26296" w:rsidRDefault="00A26296">
      <w:pPr>
        <w:pStyle w:val="Commentaire"/>
      </w:pPr>
    </w:p>
    <w:p w14:paraId="25CE341F" w14:textId="77777777" w:rsidR="00A26296" w:rsidRDefault="00A26296">
      <w:pPr>
        <w:pStyle w:val="Commentaire"/>
      </w:pPr>
      <w:r>
        <w:t>Correct:</w:t>
      </w:r>
    </w:p>
    <w:p w14:paraId="3C76AE5F" w14:textId="77777777" w:rsidR="00A26296" w:rsidRDefault="00A26296">
      <w:pPr>
        <w:pStyle w:val="Commentaire"/>
      </w:pPr>
      <w:r>
        <w:t>Sun et al. (2020b)</w:t>
      </w:r>
    </w:p>
    <w:p w14:paraId="4799F8BC" w14:textId="300C3978" w:rsidR="00A26296" w:rsidRDefault="00A26296">
      <w:pPr>
        <w:pStyle w:val="Commentaire"/>
      </w:pPr>
      <w:r>
        <w:t>(Sun et al., 2020b)</w:t>
      </w:r>
    </w:p>
  </w:comment>
  <w:comment w:id="8120" w:author="Robin Matthews" w:date="2021-07-13T15:32:00Z" w:initials="RM">
    <w:p w14:paraId="589757C1" w14:textId="77777777" w:rsidR="00A26296" w:rsidRDefault="00A26296">
      <w:pPr>
        <w:pStyle w:val="Commentaire"/>
      </w:pPr>
      <w:r>
        <w:rPr>
          <w:rStyle w:val="Marquedecommentaire"/>
        </w:rPr>
        <w:annotationRef/>
      </w:r>
      <w:r>
        <w:t>Extra stuff:</w:t>
      </w:r>
    </w:p>
    <w:p w14:paraId="604E1AF0" w14:textId="77777777" w:rsidR="00A26296" w:rsidRDefault="00A26296">
      <w:pPr>
        <w:pStyle w:val="Commentaire"/>
      </w:pPr>
      <w:r>
        <w:t xml:space="preserve">, </w:t>
      </w:r>
    </w:p>
    <w:p w14:paraId="6C4D9BEC" w14:textId="77777777" w:rsidR="00A26296" w:rsidRDefault="00A26296">
      <w:pPr>
        <w:pStyle w:val="Commentaire"/>
      </w:pPr>
    </w:p>
    <w:p w14:paraId="1F7BCC91" w14:textId="77777777" w:rsidR="00A26296" w:rsidRDefault="00A26296">
      <w:pPr>
        <w:pStyle w:val="Commentaire"/>
      </w:pPr>
      <w:r>
        <w:t>Correct:</w:t>
      </w:r>
    </w:p>
    <w:p w14:paraId="6489CDE8" w14:textId="77777777" w:rsidR="00A26296" w:rsidRDefault="00A26296">
      <w:pPr>
        <w:pStyle w:val="Commentaire"/>
      </w:pPr>
      <w:r>
        <w:t>Dunn et al. (2020)</w:t>
      </w:r>
    </w:p>
    <w:p w14:paraId="5B52DFE7" w14:textId="15AD3266" w:rsidR="00A26296" w:rsidRDefault="00A26296">
      <w:pPr>
        <w:pStyle w:val="Commentaire"/>
      </w:pPr>
      <w:r>
        <w:t>(Dunn et al., 2020)</w:t>
      </w:r>
    </w:p>
  </w:comment>
  <w:comment w:id="8122" w:author="Robin Matthews" w:date="2021-07-13T15:32:00Z" w:initials="RM">
    <w:p w14:paraId="0ADB8825" w14:textId="77777777" w:rsidR="00A26296" w:rsidRDefault="00A26296">
      <w:pPr>
        <w:pStyle w:val="Commentaire"/>
      </w:pPr>
      <w:r>
        <w:rPr>
          <w:rStyle w:val="Marquedecommentaire"/>
        </w:rPr>
        <w:annotationRef/>
      </w:r>
      <w:r>
        <w:t>Not found:</w:t>
      </w:r>
    </w:p>
    <w:p w14:paraId="3931A6E1" w14:textId="77777777" w:rsidR="00A26296" w:rsidRDefault="00A26296">
      <w:pPr>
        <w:pStyle w:val="Commentaire"/>
      </w:pPr>
      <w:r>
        <w:t>Donat et al., 2016a</w:t>
      </w:r>
    </w:p>
    <w:p w14:paraId="4B963F89" w14:textId="77777777" w:rsidR="00A26296" w:rsidRDefault="00A26296">
      <w:pPr>
        <w:pStyle w:val="Commentaire"/>
      </w:pPr>
    </w:p>
    <w:p w14:paraId="320DBBDF" w14:textId="77777777" w:rsidR="00A26296" w:rsidRDefault="00A26296">
      <w:pPr>
        <w:pStyle w:val="Commentaire"/>
      </w:pPr>
      <w:r>
        <w:t>Extra stuff:</w:t>
      </w:r>
    </w:p>
    <w:p w14:paraId="49D1D312" w14:textId="77777777" w:rsidR="00A26296" w:rsidRDefault="00A26296">
      <w:pPr>
        <w:pStyle w:val="Commentaire"/>
      </w:pPr>
      <w:r>
        <w:t>Donat et al., 2016; )</w:t>
      </w:r>
    </w:p>
    <w:p w14:paraId="0B3134DA" w14:textId="77777777" w:rsidR="00A26296" w:rsidRDefault="00A26296">
      <w:pPr>
        <w:pStyle w:val="Commentaire"/>
      </w:pPr>
    </w:p>
    <w:p w14:paraId="2067A8FA" w14:textId="77777777" w:rsidR="00A26296" w:rsidRDefault="00A26296">
      <w:pPr>
        <w:pStyle w:val="Commentaire"/>
      </w:pPr>
      <w:r>
        <w:t>Correct:</w:t>
      </w:r>
    </w:p>
    <w:p w14:paraId="215D2752" w14:textId="43CA403C" w:rsidR="00A26296" w:rsidRDefault="00A26296">
      <w:pPr>
        <w:pStyle w:val="Commentaire"/>
      </w:pPr>
      <w:r>
        <w:t>(Donat et al., 2016a; García-Cueto et al., 2019)</w:t>
      </w:r>
    </w:p>
  </w:comment>
  <w:comment w:id="8127" w:author="Robin Matthews" w:date="2021-07-13T15:32:00Z" w:initials="RM">
    <w:p w14:paraId="1BD12B5C" w14:textId="77777777" w:rsidR="00A26296" w:rsidRDefault="00A26296">
      <w:pPr>
        <w:pStyle w:val="Commentaire"/>
      </w:pPr>
      <w:r>
        <w:rPr>
          <w:rStyle w:val="Marquedecommentaire"/>
        </w:rPr>
        <w:annotationRef/>
      </w:r>
      <w:r>
        <w:t>Extra stuff:</w:t>
      </w:r>
    </w:p>
    <w:p w14:paraId="3AE83B76" w14:textId="77777777" w:rsidR="00A26296" w:rsidRDefault="00A26296">
      <w:pPr>
        <w:pStyle w:val="Commentaire"/>
      </w:pPr>
      <w:r>
        <w:t xml:space="preserve">(, </w:t>
      </w:r>
    </w:p>
    <w:p w14:paraId="3474A206" w14:textId="77777777" w:rsidR="00A26296" w:rsidRDefault="00A26296">
      <w:pPr>
        <w:pStyle w:val="Commentaire"/>
      </w:pPr>
    </w:p>
    <w:p w14:paraId="22520825" w14:textId="77777777" w:rsidR="00A26296" w:rsidRDefault="00A26296">
      <w:pPr>
        <w:pStyle w:val="Commentaire"/>
      </w:pPr>
      <w:r>
        <w:t>Correct:</w:t>
      </w:r>
    </w:p>
    <w:p w14:paraId="25459E24" w14:textId="77777777" w:rsidR="00A26296" w:rsidRDefault="00A26296">
      <w:pPr>
        <w:pStyle w:val="Commentaire"/>
      </w:pPr>
      <w:r>
        <w:t>Eden et al. (2016)</w:t>
      </w:r>
    </w:p>
    <w:p w14:paraId="3276B1B4" w14:textId="7AD09A46" w:rsidR="00A26296" w:rsidRDefault="00A26296">
      <w:pPr>
        <w:pStyle w:val="Commentaire"/>
      </w:pPr>
      <w:r>
        <w:t>(Eden et al., 2016)</w:t>
      </w:r>
    </w:p>
  </w:comment>
  <w:comment w:id="8129" w:author="Robin Matthews" w:date="2021-07-13T15:32:00Z" w:initials="RM">
    <w:p w14:paraId="7D944CEC" w14:textId="77777777" w:rsidR="00A26296" w:rsidRDefault="00A26296">
      <w:pPr>
        <w:pStyle w:val="Commentaire"/>
      </w:pPr>
      <w:r>
        <w:rPr>
          <w:rStyle w:val="Marquedecommentaire"/>
        </w:rPr>
        <w:annotationRef/>
      </w:r>
      <w:r>
        <w:t>Extra stuff:</w:t>
      </w:r>
    </w:p>
    <w:p w14:paraId="72CEA159" w14:textId="77777777" w:rsidR="00A26296" w:rsidRDefault="00A26296">
      <w:pPr>
        <w:pStyle w:val="Commentaire"/>
      </w:pPr>
      <w:r>
        <w:t xml:space="preserve">, </w:t>
      </w:r>
    </w:p>
    <w:p w14:paraId="2BEC27F7" w14:textId="77777777" w:rsidR="00A26296" w:rsidRDefault="00A26296">
      <w:pPr>
        <w:pStyle w:val="Commentaire"/>
      </w:pPr>
    </w:p>
    <w:p w14:paraId="4E413D5F" w14:textId="77777777" w:rsidR="00A26296" w:rsidRDefault="00A26296">
      <w:pPr>
        <w:pStyle w:val="Commentaire"/>
      </w:pPr>
      <w:r>
        <w:t>Correct:</w:t>
      </w:r>
    </w:p>
    <w:p w14:paraId="162F801D" w14:textId="77777777" w:rsidR="00A26296" w:rsidRDefault="00A26296">
      <w:pPr>
        <w:pStyle w:val="Commentaire"/>
      </w:pPr>
      <w:r>
        <w:t>Pall et al. (2017)</w:t>
      </w:r>
    </w:p>
    <w:p w14:paraId="63A219D9" w14:textId="37529501" w:rsidR="00A26296" w:rsidRDefault="00A26296">
      <w:pPr>
        <w:pStyle w:val="Commentaire"/>
      </w:pPr>
      <w:r>
        <w:t>(Pall et al., 2017)</w:t>
      </w:r>
    </w:p>
  </w:comment>
  <w:comment w:id="8130" w:author="Robin Matthews" w:date="2021-07-13T15:32:00Z" w:initials="RM">
    <w:p w14:paraId="1DCA054B" w14:textId="77777777" w:rsidR="00A26296" w:rsidRDefault="00A26296">
      <w:pPr>
        <w:pStyle w:val="Commentaire"/>
      </w:pPr>
      <w:r>
        <w:rPr>
          <w:rStyle w:val="Marquedecommentaire"/>
        </w:rPr>
        <w:annotationRef/>
      </w:r>
      <w:r>
        <w:t>Extra stuff:</w:t>
      </w:r>
    </w:p>
    <w:p w14:paraId="456AA0A3" w14:textId="77777777" w:rsidR="00A26296" w:rsidRDefault="00A26296">
      <w:pPr>
        <w:pStyle w:val="Commentaire"/>
      </w:pPr>
      <w:r>
        <w:t>, )</w:t>
      </w:r>
    </w:p>
    <w:p w14:paraId="18D31792" w14:textId="77777777" w:rsidR="00A26296" w:rsidRDefault="00A26296">
      <w:pPr>
        <w:pStyle w:val="Commentaire"/>
      </w:pPr>
    </w:p>
    <w:p w14:paraId="1A34CC0A" w14:textId="77777777" w:rsidR="00A26296" w:rsidRDefault="00A26296">
      <w:pPr>
        <w:pStyle w:val="Commentaire"/>
      </w:pPr>
      <w:r>
        <w:t>Correct:</w:t>
      </w:r>
    </w:p>
    <w:p w14:paraId="4C68BC04" w14:textId="77777777" w:rsidR="00A26296" w:rsidRDefault="00A26296">
      <w:pPr>
        <w:pStyle w:val="Commentaire"/>
      </w:pPr>
      <w:r>
        <w:t>Hoerling et al. (2014)</w:t>
      </w:r>
    </w:p>
    <w:p w14:paraId="00F736E4" w14:textId="6901CA61" w:rsidR="00A26296" w:rsidRDefault="00A26296">
      <w:pPr>
        <w:pStyle w:val="Commentaire"/>
      </w:pPr>
      <w:r>
        <w:t>(Hoerling et al., 2014)</w:t>
      </w:r>
    </w:p>
  </w:comment>
  <w:comment w:id="8131" w:author="Robin Matthews" w:date="2021-07-13T15:32:00Z" w:initials="RM">
    <w:p w14:paraId="001DCCD1" w14:textId="77777777" w:rsidR="00A26296" w:rsidRDefault="00A26296">
      <w:pPr>
        <w:pStyle w:val="Commentaire"/>
      </w:pPr>
      <w:r>
        <w:rPr>
          <w:rStyle w:val="Marquedecommentaire"/>
        </w:rPr>
        <w:annotationRef/>
      </w:r>
      <w:r>
        <w:t>Not found:</w:t>
      </w:r>
    </w:p>
    <w:p w14:paraId="4B697A28" w14:textId="77777777" w:rsidR="00A26296" w:rsidRDefault="00A26296">
      <w:pPr>
        <w:pStyle w:val="Commentaire"/>
      </w:pPr>
      <w:r>
        <w:t>C. Li et al.</w:t>
      </w:r>
    </w:p>
    <w:p w14:paraId="56058DD5" w14:textId="77777777" w:rsidR="00A26296" w:rsidRDefault="00A26296">
      <w:pPr>
        <w:pStyle w:val="Commentaire"/>
      </w:pPr>
    </w:p>
    <w:p w14:paraId="760B7C03" w14:textId="77777777" w:rsidR="00A26296" w:rsidRDefault="00A26296">
      <w:pPr>
        <w:pStyle w:val="Commentaire"/>
      </w:pPr>
      <w:r>
        <w:t>Extra stuff:</w:t>
      </w:r>
    </w:p>
    <w:p w14:paraId="1B8BF2C5" w14:textId="77777777" w:rsidR="00A26296" w:rsidRDefault="00A26296">
      <w:pPr>
        <w:pStyle w:val="Commentaire"/>
      </w:pPr>
      <w:r>
        <w:t xml:space="preserve">(Li et al., </w:t>
      </w:r>
    </w:p>
    <w:p w14:paraId="4314D8BD" w14:textId="77777777" w:rsidR="00A26296" w:rsidRDefault="00A26296">
      <w:pPr>
        <w:pStyle w:val="Commentaire"/>
      </w:pPr>
    </w:p>
    <w:p w14:paraId="4D8F275E" w14:textId="77777777" w:rsidR="00A26296" w:rsidRDefault="00A26296">
      <w:pPr>
        <w:pStyle w:val="Commentaire"/>
      </w:pPr>
      <w:r>
        <w:t>Correct:</w:t>
      </w:r>
    </w:p>
    <w:p w14:paraId="23AE762D" w14:textId="77777777" w:rsidR="00A26296" w:rsidRDefault="00A26296">
      <w:pPr>
        <w:pStyle w:val="Commentaire"/>
      </w:pPr>
      <w:r>
        <w:t>C. Li et al. (2020)</w:t>
      </w:r>
    </w:p>
    <w:p w14:paraId="478DE698" w14:textId="76F864BA" w:rsidR="00A26296" w:rsidRDefault="00A26296">
      <w:pPr>
        <w:pStyle w:val="Commentaire"/>
      </w:pPr>
      <w:r>
        <w:t>(C. Li et al., 2020)</w:t>
      </w:r>
    </w:p>
  </w:comment>
  <w:comment w:id="8136" w:author="Robin Matthews" w:date="2021-07-13T15:32:00Z" w:initials="RM">
    <w:p w14:paraId="1FDCDD01" w14:textId="77777777" w:rsidR="00A26296" w:rsidRDefault="00A26296">
      <w:pPr>
        <w:pStyle w:val="Commentaire"/>
      </w:pPr>
      <w:r>
        <w:rPr>
          <w:rStyle w:val="Marquedecommentaire"/>
        </w:rPr>
        <w:annotationRef/>
      </w:r>
      <w:r>
        <w:t>Not found:</w:t>
      </w:r>
    </w:p>
    <w:p w14:paraId="4D7265D9" w14:textId="77777777" w:rsidR="00A26296" w:rsidRDefault="00A26296">
      <w:pPr>
        <w:pStyle w:val="Commentaire"/>
      </w:pPr>
      <w:r>
        <w:t>C. Li et al.</w:t>
      </w:r>
    </w:p>
    <w:p w14:paraId="534E9E4C" w14:textId="77777777" w:rsidR="00A26296" w:rsidRDefault="00A26296">
      <w:pPr>
        <w:pStyle w:val="Commentaire"/>
      </w:pPr>
    </w:p>
    <w:p w14:paraId="60B38BF3" w14:textId="77777777" w:rsidR="00A26296" w:rsidRDefault="00A26296">
      <w:pPr>
        <w:pStyle w:val="Commentaire"/>
      </w:pPr>
      <w:r>
        <w:t>Extra stuff:</w:t>
      </w:r>
    </w:p>
    <w:p w14:paraId="7CE81915" w14:textId="77777777" w:rsidR="00A26296" w:rsidRDefault="00A26296">
      <w:pPr>
        <w:pStyle w:val="Commentaire"/>
      </w:pPr>
      <w:r>
        <w:t>(Li et al., a)</w:t>
      </w:r>
    </w:p>
    <w:p w14:paraId="68F991F8" w14:textId="77777777" w:rsidR="00A26296" w:rsidRDefault="00A26296">
      <w:pPr>
        <w:pStyle w:val="Commentaire"/>
      </w:pPr>
    </w:p>
    <w:p w14:paraId="46E12F10" w14:textId="77777777" w:rsidR="00A26296" w:rsidRDefault="00A26296">
      <w:pPr>
        <w:pStyle w:val="Commentaire"/>
      </w:pPr>
      <w:r>
        <w:t>Correct:</w:t>
      </w:r>
    </w:p>
    <w:p w14:paraId="27FB3FD4" w14:textId="77777777" w:rsidR="00A26296" w:rsidRDefault="00A26296">
      <w:pPr>
        <w:pStyle w:val="Commentaire"/>
      </w:pPr>
      <w:r>
        <w:t>C. Li et al. (2020)</w:t>
      </w:r>
    </w:p>
    <w:p w14:paraId="381A6ECB" w14:textId="6CCC6DEC" w:rsidR="00A26296" w:rsidRDefault="00A26296">
      <w:pPr>
        <w:pStyle w:val="Commentaire"/>
      </w:pPr>
      <w:r>
        <w:t>(C. Li et al., 2020)</w:t>
      </w:r>
    </w:p>
  </w:comment>
  <w:comment w:id="8139" w:author="Robin Matthews" w:date="2021-07-13T15:32:00Z" w:initials="RM">
    <w:p w14:paraId="0A3BB3D8" w14:textId="77777777" w:rsidR="00A26296" w:rsidRDefault="00A26296">
      <w:pPr>
        <w:pStyle w:val="Commentaire"/>
      </w:pPr>
      <w:r>
        <w:rPr>
          <w:rStyle w:val="Marquedecommentaire"/>
        </w:rPr>
        <w:annotationRef/>
      </w:r>
      <w:r>
        <w:t>Not found:</w:t>
      </w:r>
    </w:p>
    <w:p w14:paraId="528A5FB1" w14:textId="77777777" w:rsidR="00A26296" w:rsidRDefault="00A26296">
      <w:pPr>
        <w:pStyle w:val="Commentaire"/>
      </w:pPr>
      <w:r>
        <w:t>C. Li et al.</w:t>
      </w:r>
    </w:p>
    <w:p w14:paraId="288FEBF1" w14:textId="77777777" w:rsidR="00A26296" w:rsidRDefault="00A26296">
      <w:pPr>
        <w:pStyle w:val="Commentaire"/>
      </w:pPr>
    </w:p>
    <w:p w14:paraId="2C172E25" w14:textId="77777777" w:rsidR="00A26296" w:rsidRDefault="00A26296">
      <w:pPr>
        <w:pStyle w:val="Commentaire"/>
      </w:pPr>
      <w:r>
        <w:t>Extra stuff:</w:t>
      </w:r>
    </w:p>
    <w:p w14:paraId="352D5606" w14:textId="77777777" w:rsidR="00A26296" w:rsidRDefault="00A26296">
      <w:pPr>
        <w:pStyle w:val="Commentaire"/>
      </w:pPr>
      <w:r>
        <w:t xml:space="preserve">(Li et al., </w:t>
      </w:r>
    </w:p>
    <w:p w14:paraId="5BDF6048" w14:textId="77777777" w:rsidR="00A26296" w:rsidRDefault="00A26296">
      <w:pPr>
        <w:pStyle w:val="Commentaire"/>
      </w:pPr>
    </w:p>
    <w:p w14:paraId="22ECCBE9" w14:textId="77777777" w:rsidR="00A26296" w:rsidRDefault="00A26296">
      <w:pPr>
        <w:pStyle w:val="Commentaire"/>
      </w:pPr>
      <w:r>
        <w:t>Correct:</w:t>
      </w:r>
    </w:p>
    <w:p w14:paraId="44A405FF" w14:textId="77777777" w:rsidR="00A26296" w:rsidRDefault="00A26296">
      <w:pPr>
        <w:pStyle w:val="Commentaire"/>
      </w:pPr>
      <w:r>
        <w:t>C. Li et al. (2020)</w:t>
      </w:r>
    </w:p>
    <w:p w14:paraId="57EBE587" w14:textId="6386DC61" w:rsidR="00A26296" w:rsidRDefault="00A26296">
      <w:pPr>
        <w:pStyle w:val="Commentaire"/>
      </w:pPr>
      <w:r>
        <w:t>(C. Li et al., 2020)</w:t>
      </w:r>
    </w:p>
  </w:comment>
  <w:comment w:id="8144" w:author="Robin Matthews" w:date="2021-07-13T15:32:00Z" w:initials="RM">
    <w:p w14:paraId="04DA77E7" w14:textId="77777777" w:rsidR="00A26296" w:rsidRDefault="00A26296">
      <w:pPr>
        <w:pStyle w:val="Commentaire"/>
      </w:pPr>
      <w:r>
        <w:rPr>
          <w:rStyle w:val="Marquedecommentaire"/>
        </w:rPr>
        <w:annotationRef/>
      </w:r>
      <w:r>
        <w:t>Not found:</w:t>
      </w:r>
    </w:p>
    <w:p w14:paraId="63CBCF54" w14:textId="77777777" w:rsidR="00A26296" w:rsidRDefault="00A26296">
      <w:pPr>
        <w:pStyle w:val="Commentaire"/>
      </w:pPr>
      <w:r>
        <w:t>C. Li et al.</w:t>
      </w:r>
    </w:p>
    <w:p w14:paraId="7E8E6331" w14:textId="77777777" w:rsidR="00A26296" w:rsidRDefault="00A26296">
      <w:pPr>
        <w:pStyle w:val="Commentaire"/>
      </w:pPr>
    </w:p>
    <w:p w14:paraId="4FCE31D6" w14:textId="77777777" w:rsidR="00A26296" w:rsidRDefault="00A26296">
      <w:pPr>
        <w:pStyle w:val="Commentaire"/>
      </w:pPr>
      <w:r>
        <w:t>Extra stuff:</w:t>
      </w:r>
    </w:p>
    <w:p w14:paraId="1600ADF8" w14:textId="77777777" w:rsidR="00A26296" w:rsidRDefault="00A26296">
      <w:pPr>
        <w:pStyle w:val="Commentaire"/>
      </w:pPr>
      <w:r>
        <w:t>(Li et al., a)</w:t>
      </w:r>
    </w:p>
    <w:p w14:paraId="3EB3152A" w14:textId="77777777" w:rsidR="00A26296" w:rsidRDefault="00A26296">
      <w:pPr>
        <w:pStyle w:val="Commentaire"/>
      </w:pPr>
    </w:p>
    <w:p w14:paraId="653D97A4" w14:textId="77777777" w:rsidR="00A26296" w:rsidRDefault="00A26296">
      <w:pPr>
        <w:pStyle w:val="Commentaire"/>
      </w:pPr>
      <w:r>
        <w:t>Correct:</w:t>
      </w:r>
    </w:p>
    <w:p w14:paraId="2532BD1D" w14:textId="77777777" w:rsidR="00A26296" w:rsidRDefault="00A26296">
      <w:pPr>
        <w:pStyle w:val="Commentaire"/>
      </w:pPr>
      <w:r>
        <w:t>C. Li et al. (2020)</w:t>
      </w:r>
    </w:p>
    <w:p w14:paraId="0E928551" w14:textId="268DC74C" w:rsidR="00A26296" w:rsidRDefault="00A26296">
      <w:pPr>
        <w:pStyle w:val="Commentaire"/>
      </w:pPr>
      <w:r>
        <w:t>(C. Li et al., 2020)</w:t>
      </w:r>
    </w:p>
  </w:comment>
  <w:comment w:id="8149" w:author="Robin Matthews" w:date="2021-07-13T15:32:00Z" w:initials="RM">
    <w:p w14:paraId="417D09DA" w14:textId="77777777" w:rsidR="00A26296" w:rsidRDefault="00A26296">
      <w:pPr>
        <w:pStyle w:val="Commentaire"/>
      </w:pPr>
      <w:r>
        <w:rPr>
          <w:rStyle w:val="Marquedecommentaire"/>
        </w:rPr>
        <w:annotationRef/>
      </w:r>
      <w:r>
        <w:t>Not found:</w:t>
      </w:r>
    </w:p>
    <w:p w14:paraId="2E9987C5" w14:textId="77777777" w:rsidR="00A26296" w:rsidRDefault="00A26296">
      <w:pPr>
        <w:pStyle w:val="Commentaire"/>
      </w:pPr>
      <w:r>
        <w:t>C. Li et al.</w:t>
      </w:r>
    </w:p>
    <w:p w14:paraId="6A107DA0" w14:textId="77777777" w:rsidR="00A26296" w:rsidRDefault="00A26296">
      <w:pPr>
        <w:pStyle w:val="Commentaire"/>
      </w:pPr>
    </w:p>
    <w:p w14:paraId="2969B000" w14:textId="77777777" w:rsidR="00A26296" w:rsidRDefault="00A26296">
      <w:pPr>
        <w:pStyle w:val="Commentaire"/>
      </w:pPr>
      <w:r>
        <w:t>Extra stuff:</w:t>
      </w:r>
    </w:p>
    <w:p w14:paraId="31B411E2" w14:textId="77777777" w:rsidR="00A26296" w:rsidRDefault="00A26296">
      <w:pPr>
        <w:pStyle w:val="Commentaire"/>
      </w:pPr>
      <w:r>
        <w:t xml:space="preserve">(Li et al., </w:t>
      </w:r>
    </w:p>
    <w:p w14:paraId="0DC39FF0" w14:textId="77777777" w:rsidR="00A26296" w:rsidRDefault="00A26296">
      <w:pPr>
        <w:pStyle w:val="Commentaire"/>
      </w:pPr>
    </w:p>
    <w:p w14:paraId="10196F4C" w14:textId="77777777" w:rsidR="00A26296" w:rsidRDefault="00A26296">
      <w:pPr>
        <w:pStyle w:val="Commentaire"/>
      </w:pPr>
      <w:r>
        <w:t>Correct:</w:t>
      </w:r>
    </w:p>
    <w:p w14:paraId="4236DEE3" w14:textId="77777777" w:rsidR="00A26296" w:rsidRDefault="00A26296">
      <w:pPr>
        <w:pStyle w:val="Commentaire"/>
      </w:pPr>
      <w:r>
        <w:t>C. Li et al. (2020)</w:t>
      </w:r>
    </w:p>
    <w:p w14:paraId="6BFC81F3" w14:textId="4E11917E" w:rsidR="00A26296" w:rsidRDefault="00A26296">
      <w:pPr>
        <w:pStyle w:val="Commentaire"/>
      </w:pPr>
      <w:r>
        <w:t>(C. Li et al., 2020)</w:t>
      </w:r>
    </w:p>
  </w:comment>
  <w:comment w:id="8154" w:author="Robin Matthews" w:date="2021-07-13T15:32:00Z" w:initials="RM">
    <w:p w14:paraId="5C39B0AC" w14:textId="77777777" w:rsidR="00A26296" w:rsidRDefault="00A26296">
      <w:pPr>
        <w:pStyle w:val="Commentaire"/>
      </w:pPr>
      <w:r>
        <w:rPr>
          <w:rStyle w:val="Marquedecommentaire"/>
        </w:rPr>
        <w:annotationRef/>
      </w:r>
      <w:r>
        <w:t>Not found:</w:t>
      </w:r>
    </w:p>
    <w:p w14:paraId="03EE93E6" w14:textId="77777777" w:rsidR="00A26296" w:rsidRDefault="00A26296">
      <w:pPr>
        <w:pStyle w:val="Commentaire"/>
      </w:pPr>
      <w:r>
        <w:t>C. Li et al.</w:t>
      </w:r>
    </w:p>
    <w:p w14:paraId="5FBBE1FA" w14:textId="77777777" w:rsidR="00A26296" w:rsidRDefault="00A26296">
      <w:pPr>
        <w:pStyle w:val="Commentaire"/>
      </w:pPr>
    </w:p>
    <w:p w14:paraId="33835758" w14:textId="77777777" w:rsidR="00A26296" w:rsidRDefault="00A26296">
      <w:pPr>
        <w:pStyle w:val="Commentaire"/>
      </w:pPr>
      <w:r>
        <w:t>Extra stuff:</w:t>
      </w:r>
    </w:p>
    <w:p w14:paraId="1FE1D272" w14:textId="77777777" w:rsidR="00A26296" w:rsidRDefault="00A26296">
      <w:pPr>
        <w:pStyle w:val="Commentaire"/>
      </w:pPr>
      <w:r>
        <w:t>(Li et al., a)</w:t>
      </w:r>
    </w:p>
    <w:p w14:paraId="53F94D98" w14:textId="77777777" w:rsidR="00A26296" w:rsidRDefault="00A26296">
      <w:pPr>
        <w:pStyle w:val="Commentaire"/>
      </w:pPr>
    </w:p>
    <w:p w14:paraId="34A49346" w14:textId="77777777" w:rsidR="00A26296" w:rsidRDefault="00A26296">
      <w:pPr>
        <w:pStyle w:val="Commentaire"/>
      </w:pPr>
      <w:r>
        <w:t>Correct:</w:t>
      </w:r>
    </w:p>
    <w:p w14:paraId="67DEE0EA" w14:textId="77777777" w:rsidR="00A26296" w:rsidRDefault="00A26296">
      <w:pPr>
        <w:pStyle w:val="Commentaire"/>
      </w:pPr>
      <w:r>
        <w:t>C. Li et al. (2020)</w:t>
      </w:r>
    </w:p>
    <w:p w14:paraId="020EB8C1" w14:textId="6C676478" w:rsidR="00A26296" w:rsidRDefault="00A26296">
      <w:pPr>
        <w:pStyle w:val="Commentaire"/>
      </w:pPr>
      <w:r>
        <w:t>(C. Li et al., 2020)</w:t>
      </w:r>
    </w:p>
  </w:comment>
  <w:comment w:id="8160" w:author="Robin Matthews" w:date="2021-07-13T15:32:00Z" w:initials="RM">
    <w:p w14:paraId="548C7223" w14:textId="77777777" w:rsidR="00A26296" w:rsidRDefault="00A26296">
      <w:pPr>
        <w:pStyle w:val="Commentaire"/>
      </w:pPr>
      <w:r>
        <w:rPr>
          <w:rStyle w:val="Marquedecommentaire"/>
        </w:rPr>
        <w:annotationRef/>
      </w:r>
      <w:r>
        <w:t>Not found:</w:t>
      </w:r>
    </w:p>
    <w:p w14:paraId="442F6B2B" w14:textId="77777777" w:rsidR="00A26296" w:rsidRDefault="00A26296">
      <w:pPr>
        <w:pStyle w:val="Commentaire"/>
      </w:pPr>
      <w:r>
        <w:t>2020b</w:t>
      </w:r>
    </w:p>
    <w:p w14:paraId="2CB0D73C" w14:textId="77777777" w:rsidR="00A26296" w:rsidRDefault="00A26296">
      <w:pPr>
        <w:pStyle w:val="Commentaire"/>
      </w:pPr>
    </w:p>
    <w:p w14:paraId="39D51F77" w14:textId="77777777" w:rsidR="00A26296" w:rsidRDefault="00A26296">
      <w:pPr>
        <w:pStyle w:val="Commentaire"/>
      </w:pPr>
      <w:r>
        <w:t>Extra stuff:</w:t>
      </w:r>
    </w:p>
    <w:p w14:paraId="607F1B37" w14:textId="77777777" w:rsidR="00A26296" w:rsidRDefault="00A26296">
      <w:pPr>
        <w:pStyle w:val="Commentaire"/>
      </w:pPr>
      <w:r>
        <w:t>(, 2020</w:t>
      </w:r>
    </w:p>
    <w:p w14:paraId="551CFF63" w14:textId="77777777" w:rsidR="00A26296" w:rsidRDefault="00A26296">
      <w:pPr>
        <w:pStyle w:val="Commentaire"/>
      </w:pPr>
    </w:p>
    <w:p w14:paraId="108E543B" w14:textId="77777777" w:rsidR="00A26296" w:rsidRDefault="00A26296">
      <w:pPr>
        <w:pStyle w:val="Commentaire"/>
      </w:pPr>
      <w:r>
        <w:t>Correct:</w:t>
      </w:r>
    </w:p>
    <w:p w14:paraId="655C85A4" w14:textId="77777777" w:rsidR="00A26296" w:rsidRDefault="00A26296">
      <w:pPr>
        <w:pStyle w:val="Commentaire"/>
      </w:pPr>
      <w:r>
        <w:t>Sun et al. (2020b)</w:t>
      </w:r>
    </w:p>
    <w:p w14:paraId="71459EB9" w14:textId="297FD01A" w:rsidR="00A26296" w:rsidRDefault="00A26296">
      <w:pPr>
        <w:pStyle w:val="Commentaire"/>
      </w:pPr>
      <w:r>
        <w:t>(Sun et al., 2020b)</w:t>
      </w:r>
    </w:p>
  </w:comment>
  <w:comment w:id="8162" w:author="Robin Matthews" w:date="2021-07-13T15:32:00Z" w:initials="RM">
    <w:p w14:paraId="2CBE9505" w14:textId="77777777" w:rsidR="00A26296" w:rsidRDefault="00A26296">
      <w:pPr>
        <w:pStyle w:val="Commentaire"/>
      </w:pPr>
      <w:r>
        <w:rPr>
          <w:rStyle w:val="Marquedecommentaire"/>
        </w:rPr>
        <w:annotationRef/>
      </w:r>
      <w:r>
        <w:t>Extra stuff:</w:t>
      </w:r>
    </w:p>
    <w:p w14:paraId="7134B5F2" w14:textId="77777777" w:rsidR="00A26296" w:rsidRDefault="00A26296">
      <w:pPr>
        <w:pStyle w:val="Commentaire"/>
      </w:pPr>
      <w:r>
        <w:t xml:space="preserve">, </w:t>
      </w:r>
    </w:p>
    <w:p w14:paraId="22A4E690" w14:textId="77777777" w:rsidR="00A26296" w:rsidRDefault="00A26296">
      <w:pPr>
        <w:pStyle w:val="Commentaire"/>
      </w:pPr>
    </w:p>
    <w:p w14:paraId="19E24760" w14:textId="77777777" w:rsidR="00A26296" w:rsidRDefault="00A26296">
      <w:pPr>
        <w:pStyle w:val="Commentaire"/>
      </w:pPr>
      <w:r>
        <w:t>Correct:</w:t>
      </w:r>
    </w:p>
    <w:p w14:paraId="540AA2B4" w14:textId="77777777" w:rsidR="00A26296" w:rsidRDefault="00A26296">
      <w:pPr>
        <w:pStyle w:val="Commentaire"/>
      </w:pPr>
      <w:r>
        <w:t>Dunn et al. (2020)</w:t>
      </w:r>
    </w:p>
    <w:p w14:paraId="72FA7B8A" w14:textId="3710A537" w:rsidR="00A26296" w:rsidRDefault="00A26296">
      <w:pPr>
        <w:pStyle w:val="Commentaire"/>
      </w:pPr>
      <w:r>
        <w:t>(Dunn et al., 2020)</w:t>
      </w:r>
    </w:p>
  </w:comment>
  <w:comment w:id="8163" w:author="Robin Matthews" w:date="2021-07-13T15:32:00Z" w:initials="RM">
    <w:p w14:paraId="2B2E927B" w14:textId="77777777" w:rsidR="00A26296" w:rsidRDefault="00A26296">
      <w:pPr>
        <w:pStyle w:val="Commentaire"/>
      </w:pPr>
      <w:r>
        <w:rPr>
          <w:rStyle w:val="Marquedecommentaire"/>
        </w:rPr>
        <w:annotationRef/>
      </w:r>
      <w:r>
        <w:t>Not found:</w:t>
      </w:r>
    </w:p>
    <w:p w14:paraId="51607229" w14:textId="77777777" w:rsidR="00A26296" w:rsidRDefault="00A26296">
      <w:pPr>
        <w:pStyle w:val="Commentaire"/>
      </w:pPr>
      <w:r>
        <w:t>Wu, 2015</w:t>
      </w:r>
    </w:p>
    <w:p w14:paraId="6C7B2560" w14:textId="77777777" w:rsidR="00A26296" w:rsidRDefault="00A26296">
      <w:pPr>
        <w:pStyle w:val="Commentaire"/>
      </w:pPr>
      <w:r>
        <w:t>Easterling et al., 2017</w:t>
      </w:r>
    </w:p>
    <w:p w14:paraId="3642DA30" w14:textId="77777777" w:rsidR="00A26296" w:rsidRDefault="00A26296">
      <w:pPr>
        <w:pStyle w:val="Commentaire"/>
      </w:pPr>
    </w:p>
    <w:p w14:paraId="035FE1C6" w14:textId="77777777" w:rsidR="00A26296" w:rsidRDefault="00A26296">
      <w:pPr>
        <w:pStyle w:val="Commentaire"/>
      </w:pPr>
      <w:r>
        <w:t>Extra stuff:</w:t>
      </w:r>
    </w:p>
    <w:p w14:paraId="13CE5EA2" w14:textId="77777777" w:rsidR="00A26296" w:rsidRDefault="00A26296">
      <w:pPr>
        <w:pStyle w:val="Commentaire"/>
      </w:pPr>
      <w:r>
        <w:t>Easterling et al. 2017; Wu 2015)</w:t>
      </w:r>
    </w:p>
    <w:p w14:paraId="030E7A48" w14:textId="77777777" w:rsidR="00A26296" w:rsidRDefault="00A26296">
      <w:pPr>
        <w:pStyle w:val="Commentaire"/>
      </w:pPr>
    </w:p>
    <w:p w14:paraId="0AD69519" w14:textId="77777777" w:rsidR="00A26296" w:rsidRDefault="00A26296">
      <w:pPr>
        <w:pStyle w:val="Commentaire"/>
      </w:pPr>
      <w:r>
        <w:t>Correct:</w:t>
      </w:r>
    </w:p>
    <w:p w14:paraId="1B92300F" w14:textId="6522A829" w:rsidR="00A26296" w:rsidRDefault="00A26296">
      <w:pPr>
        <w:pStyle w:val="Commentaire"/>
      </w:pPr>
      <w:r>
        <w:t>(Wu, 2015; Easterling et al., 2017)</w:t>
      </w:r>
    </w:p>
  </w:comment>
  <w:comment w:id="8167" w:author="Robin Matthews" w:date="2021-07-13T15:32:00Z" w:initials="RM">
    <w:p w14:paraId="78AD0BAF" w14:textId="77777777" w:rsidR="00A26296" w:rsidRDefault="00A26296">
      <w:pPr>
        <w:pStyle w:val="Commentaire"/>
      </w:pPr>
      <w:r>
        <w:rPr>
          <w:rStyle w:val="Marquedecommentaire"/>
        </w:rPr>
        <w:annotationRef/>
      </w:r>
      <w:r>
        <w:t>Extra stuff:</w:t>
      </w:r>
    </w:p>
    <w:p w14:paraId="7ECC13D5" w14:textId="77777777" w:rsidR="00A26296" w:rsidRDefault="00A26296">
      <w:pPr>
        <w:pStyle w:val="Commentaire"/>
      </w:pPr>
      <w:r>
        <w:t xml:space="preserve">(, </w:t>
      </w:r>
    </w:p>
    <w:p w14:paraId="0A399439" w14:textId="77777777" w:rsidR="00A26296" w:rsidRDefault="00A26296">
      <w:pPr>
        <w:pStyle w:val="Commentaire"/>
      </w:pPr>
    </w:p>
    <w:p w14:paraId="0DE31D79" w14:textId="77777777" w:rsidR="00A26296" w:rsidRDefault="00A26296">
      <w:pPr>
        <w:pStyle w:val="Commentaire"/>
      </w:pPr>
      <w:r>
        <w:t>Correct:</w:t>
      </w:r>
    </w:p>
    <w:p w14:paraId="42F6B3F9" w14:textId="77777777" w:rsidR="00A26296" w:rsidRDefault="00A26296">
      <w:pPr>
        <w:pStyle w:val="Commentaire"/>
      </w:pPr>
      <w:r>
        <w:t>Easterling et al. (2017)</w:t>
      </w:r>
    </w:p>
    <w:p w14:paraId="30F8FD28" w14:textId="0D6340E2" w:rsidR="00A26296" w:rsidRDefault="00A26296">
      <w:pPr>
        <w:pStyle w:val="Commentaire"/>
      </w:pPr>
      <w:r>
        <w:t>(Easterling et al., 2017)</w:t>
      </w:r>
    </w:p>
  </w:comment>
  <w:comment w:id="8169" w:author="Robin Matthews" w:date="2021-07-13T15:32:00Z" w:initials="RM">
    <w:p w14:paraId="3FEB98AA" w14:textId="77777777" w:rsidR="00A26296" w:rsidRDefault="00A26296">
      <w:pPr>
        <w:pStyle w:val="Commentaire"/>
      </w:pPr>
      <w:r>
        <w:rPr>
          <w:rStyle w:val="Marquedecommentaire"/>
        </w:rPr>
        <w:annotationRef/>
      </w:r>
      <w:r>
        <w:t>Extra stuff:</w:t>
      </w:r>
    </w:p>
    <w:p w14:paraId="3137EB60" w14:textId="77777777" w:rsidR="00A26296" w:rsidRDefault="00A26296">
      <w:pPr>
        <w:pStyle w:val="Commentaire"/>
      </w:pPr>
      <w:r>
        <w:t xml:space="preserve"> , )</w:t>
      </w:r>
    </w:p>
    <w:p w14:paraId="3D5C3B31" w14:textId="77777777" w:rsidR="00A26296" w:rsidRDefault="00A26296">
      <w:pPr>
        <w:pStyle w:val="Commentaire"/>
      </w:pPr>
    </w:p>
    <w:p w14:paraId="3C0DB5FD" w14:textId="77777777" w:rsidR="00A26296" w:rsidRDefault="00A26296">
      <w:pPr>
        <w:pStyle w:val="Commentaire"/>
      </w:pPr>
      <w:r>
        <w:t>Correct:</w:t>
      </w:r>
    </w:p>
    <w:p w14:paraId="57BC76BB" w14:textId="77777777" w:rsidR="00A26296" w:rsidRDefault="00A26296">
      <w:pPr>
        <w:pStyle w:val="Commentaire"/>
      </w:pPr>
      <w:r>
        <w:t>Kirchmeier-Young and Zhang (2020)</w:t>
      </w:r>
    </w:p>
    <w:p w14:paraId="7745BC42" w14:textId="7423B647" w:rsidR="00A26296" w:rsidRDefault="00A26296">
      <w:pPr>
        <w:pStyle w:val="Commentaire"/>
      </w:pPr>
      <w:r>
        <w:t>(Kirchmeier-Young and Zhang, 2020)</w:t>
      </w:r>
    </w:p>
  </w:comment>
  <w:comment w:id="8170" w:author="Robin Matthews" w:date="2021-07-13T15:33:00Z" w:initials="RM">
    <w:p w14:paraId="6688EFBE" w14:textId="77777777" w:rsidR="00A26296" w:rsidRDefault="00A26296">
      <w:pPr>
        <w:pStyle w:val="Commentaire"/>
      </w:pPr>
      <w:r>
        <w:rPr>
          <w:rStyle w:val="Marquedecommentaire"/>
        </w:rPr>
        <w:annotationRef/>
      </w:r>
      <w:r>
        <w:t>Not found:</w:t>
      </w:r>
    </w:p>
    <w:p w14:paraId="09A63AAE" w14:textId="77777777" w:rsidR="00A26296" w:rsidRDefault="00A26296">
      <w:pPr>
        <w:pStyle w:val="Commentaire"/>
      </w:pPr>
      <w:r>
        <w:t>C. Li et al.</w:t>
      </w:r>
    </w:p>
    <w:p w14:paraId="4D105CEF" w14:textId="77777777" w:rsidR="00A26296" w:rsidRDefault="00A26296">
      <w:pPr>
        <w:pStyle w:val="Commentaire"/>
      </w:pPr>
    </w:p>
    <w:p w14:paraId="717AAAE8" w14:textId="77777777" w:rsidR="00A26296" w:rsidRDefault="00A26296">
      <w:pPr>
        <w:pStyle w:val="Commentaire"/>
      </w:pPr>
      <w:r>
        <w:t>Extra stuff:</w:t>
      </w:r>
    </w:p>
    <w:p w14:paraId="0F4C6CDA" w14:textId="77777777" w:rsidR="00A26296" w:rsidRDefault="00A26296">
      <w:pPr>
        <w:pStyle w:val="Commentaire"/>
      </w:pPr>
      <w:r>
        <w:t>(Li et al., a)</w:t>
      </w:r>
    </w:p>
    <w:p w14:paraId="3A2FE033" w14:textId="77777777" w:rsidR="00A26296" w:rsidRDefault="00A26296">
      <w:pPr>
        <w:pStyle w:val="Commentaire"/>
      </w:pPr>
    </w:p>
    <w:p w14:paraId="2296D794" w14:textId="77777777" w:rsidR="00A26296" w:rsidRDefault="00A26296">
      <w:pPr>
        <w:pStyle w:val="Commentaire"/>
      </w:pPr>
      <w:r>
        <w:t>Correct:</w:t>
      </w:r>
    </w:p>
    <w:p w14:paraId="14349279" w14:textId="77777777" w:rsidR="00A26296" w:rsidRDefault="00A26296">
      <w:pPr>
        <w:pStyle w:val="Commentaire"/>
      </w:pPr>
      <w:r>
        <w:t>C. Li et al. (2020)</w:t>
      </w:r>
    </w:p>
    <w:p w14:paraId="6F8B0BEE" w14:textId="3FE3DD2F" w:rsidR="00A26296" w:rsidRDefault="00A26296">
      <w:pPr>
        <w:pStyle w:val="Commentaire"/>
      </w:pPr>
      <w:r>
        <w:t>(C. Li et al., 2020)</w:t>
      </w:r>
    </w:p>
  </w:comment>
  <w:comment w:id="8175" w:author="Robin Matthews" w:date="2021-07-13T15:33:00Z" w:initials="RM">
    <w:p w14:paraId="2ADA8574" w14:textId="77777777" w:rsidR="00A26296" w:rsidRDefault="00A26296">
      <w:pPr>
        <w:pStyle w:val="Commentaire"/>
      </w:pPr>
      <w:r>
        <w:rPr>
          <w:rStyle w:val="Marquedecommentaire"/>
        </w:rPr>
        <w:annotationRef/>
      </w:r>
      <w:r>
        <w:t>Not found:</w:t>
      </w:r>
    </w:p>
    <w:p w14:paraId="2496E32C" w14:textId="77777777" w:rsidR="00A26296" w:rsidRDefault="00A26296">
      <w:pPr>
        <w:pStyle w:val="Commentaire"/>
      </w:pPr>
      <w:r>
        <w:t>C. Li et al.</w:t>
      </w:r>
    </w:p>
    <w:p w14:paraId="4C602E62" w14:textId="77777777" w:rsidR="00A26296" w:rsidRDefault="00A26296">
      <w:pPr>
        <w:pStyle w:val="Commentaire"/>
      </w:pPr>
    </w:p>
    <w:p w14:paraId="554DAAF7" w14:textId="77777777" w:rsidR="00A26296" w:rsidRDefault="00A26296">
      <w:pPr>
        <w:pStyle w:val="Commentaire"/>
      </w:pPr>
      <w:r>
        <w:t>Extra stuff:</w:t>
      </w:r>
    </w:p>
    <w:p w14:paraId="09903575" w14:textId="77777777" w:rsidR="00A26296" w:rsidRDefault="00A26296">
      <w:pPr>
        <w:pStyle w:val="Commentaire"/>
      </w:pPr>
      <w:r>
        <w:t xml:space="preserve">(Li et al., </w:t>
      </w:r>
    </w:p>
    <w:p w14:paraId="74FD09DB" w14:textId="77777777" w:rsidR="00A26296" w:rsidRDefault="00A26296">
      <w:pPr>
        <w:pStyle w:val="Commentaire"/>
      </w:pPr>
    </w:p>
    <w:p w14:paraId="26012CCD" w14:textId="77777777" w:rsidR="00A26296" w:rsidRDefault="00A26296">
      <w:pPr>
        <w:pStyle w:val="Commentaire"/>
      </w:pPr>
      <w:r>
        <w:t>Correct:</w:t>
      </w:r>
    </w:p>
    <w:p w14:paraId="75ADB686" w14:textId="77777777" w:rsidR="00A26296" w:rsidRDefault="00A26296">
      <w:pPr>
        <w:pStyle w:val="Commentaire"/>
      </w:pPr>
      <w:r>
        <w:t>C. Li et al. (2020)</w:t>
      </w:r>
    </w:p>
    <w:p w14:paraId="15BAEAB0" w14:textId="244019C8" w:rsidR="00A26296" w:rsidRDefault="00A26296">
      <w:pPr>
        <w:pStyle w:val="Commentaire"/>
      </w:pPr>
      <w:r>
        <w:t>(C. Li et al., 2020)</w:t>
      </w:r>
    </w:p>
  </w:comment>
  <w:comment w:id="8179" w:author="Robin Matthews" w:date="2021-07-13T15:33:00Z" w:initials="RM">
    <w:p w14:paraId="125ABE4A" w14:textId="77777777" w:rsidR="00A26296" w:rsidRDefault="00A26296">
      <w:pPr>
        <w:pStyle w:val="Commentaire"/>
      </w:pPr>
      <w:r>
        <w:rPr>
          <w:rStyle w:val="Marquedecommentaire"/>
        </w:rPr>
        <w:annotationRef/>
      </w:r>
      <w:r>
        <w:t>Not found:</w:t>
      </w:r>
    </w:p>
    <w:p w14:paraId="2343367A" w14:textId="77777777" w:rsidR="00A26296" w:rsidRDefault="00A26296">
      <w:pPr>
        <w:pStyle w:val="Commentaire"/>
      </w:pPr>
      <w:r>
        <w:t>C. Li et al.</w:t>
      </w:r>
    </w:p>
    <w:p w14:paraId="29DB9B8E" w14:textId="77777777" w:rsidR="00A26296" w:rsidRDefault="00A26296">
      <w:pPr>
        <w:pStyle w:val="Commentaire"/>
      </w:pPr>
    </w:p>
    <w:p w14:paraId="299B6A69" w14:textId="77777777" w:rsidR="00A26296" w:rsidRDefault="00A26296">
      <w:pPr>
        <w:pStyle w:val="Commentaire"/>
      </w:pPr>
      <w:r>
        <w:t>Extra stuff:</w:t>
      </w:r>
    </w:p>
    <w:p w14:paraId="305437B9" w14:textId="77777777" w:rsidR="00A26296" w:rsidRDefault="00A26296">
      <w:pPr>
        <w:pStyle w:val="Commentaire"/>
      </w:pPr>
      <w:r>
        <w:t>(Li et al., a)</w:t>
      </w:r>
    </w:p>
    <w:p w14:paraId="21DA67C4" w14:textId="77777777" w:rsidR="00A26296" w:rsidRDefault="00A26296">
      <w:pPr>
        <w:pStyle w:val="Commentaire"/>
      </w:pPr>
    </w:p>
    <w:p w14:paraId="636210BA" w14:textId="77777777" w:rsidR="00A26296" w:rsidRDefault="00A26296">
      <w:pPr>
        <w:pStyle w:val="Commentaire"/>
      </w:pPr>
      <w:r>
        <w:t>Correct:</w:t>
      </w:r>
    </w:p>
    <w:p w14:paraId="6431BB89" w14:textId="77777777" w:rsidR="00A26296" w:rsidRDefault="00A26296">
      <w:pPr>
        <w:pStyle w:val="Commentaire"/>
      </w:pPr>
      <w:r>
        <w:t>C. Li et al. (2020)</w:t>
      </w:r>
    </w:p>
    <w:p w14:paraId="4BF37A93" w14:textId="62F469A2" w:rsidR="00A26296" w:rsidRDefault="00A26296">
      <w:pPr>
        <w:pStyle w:val="Commentaire"/>
      </w:pPr>
      <w:r>
        <w:t>(C. Li et al., 2020)</w:t>
      </w:r>
    </w:p>
  </w:comment>
  <w:comment w:id="8182" w:author="Robin Matthews" w:date="2021-07-13T15:33:00Z" w:initials="RM">
    <w:p w14:paraId="0E6695C0" w14:textId="77777777" w:rsidR="00A26296" w:rsidRDefault="00A26296">
      <w:pPr>
        <w:pStyle w:val="Commentaire"/>
      </w:pPr>
      <w:r>
        <w:rPr>
          <w:rStyle w:val="Marquedecommentaire"/>
        </w:rPr>
        <w:annotationRef/>
      </w:r>
      <w:r>
        <w:t>Not found:</w:t>
      </w:r>
    </w:p>
    <w:p w14:paraId="57240F2E" w14:textId="77777777" w:rsidR="00A26296" w:rsidRDefault="00A26296">
      <w:pPr>
        <w:pStyle w:val="Commentaire"/>
      </w:pPr>
      <w:r>
        <w:t>C. Li et al.</w:t>
      </w:r>
    </w:p>
    <w:p w14:paraId="1D040774" w14:textId="77777777" w:rsidR="00A26296" w:rsidRDefault="00A26296">
      <w:pPr>
        <w:pStyle w:val="Commentaire"/>
      </w:pPr>
    </w:p>
    <w:p w14:paraId="6A7591AD" w14:textId="77777777" w:rsidR="00A26296" w:rsidRDefault="00A26296">
      <w:pPr>
        <w:pStyle w:val="Commentaire"/>
      </w:pPr>
      <w:r>
        <w:t>Extra stuff:</w:t>
      </w:r>
    </w:p>
    <w:p w14:paraId="4C9DC5DB" w14:textId="77777777" w:rsidR="00A26296" w:rsidRDefault="00A26296">
      <w:pPr>
        <w:pStyle w:val="Commentaire"/>
      </w:pPr>
      <w:r>
        <w:t xml:space="preserve">(Li et al., </w:t>
      </w:r>
    </w:p>
    <w:p w14:paraId="61C46B70" w14:textId="77777777" w:rsidR="00A26296" w:rsidRDefault="00A26296">
      <w:pPr>
        <w:pStyle w:val="Commentaire"/>
      </w:pPr>
    </w:p>
    <w:p w14:paraId="7802345F" w14:textId="77777777" w:rsidR="00A26296" w:rsidRDefault="00A26296">
      <w:pPr>
        <w:pStyle w:val="Commentaire"/>
      </w:pPr>
      <w:r>
        <w:t>Correct:</w:t>
      </w:r>
    </w:p>
    <w:p w14:paraId="2697ECD8" w14:textId="77777777" w:rsidR="00A26296" w:rsidRDefault="00A26296">
      <w:pPr>
        <w:pStyle w:val="Commentaire"/>
      </w:pPr>
      <w:r>
        <w:t>C. Li et al. (2020)</w:t>
      </w:r>
    </w:p>
    <w:p w14:paraId="40362FEB" w14:textId="2D65EE8A" w:rsidR="00A26296" w:rsidRDefault="00A26296">
      <w:pPr>
        <w:pStyle w:val="Commentaire"/>
      </w:pPr>
      <w:r>
        <w:t>(C. Li et al., 2020)</w:t>
      </w:r>
    </w:p>
  </w:comment>
  <w:comment w:id="8184" w:author="Robin Matthews" w:date="2021-07-13T15:33:00Z" w:initials="RM">
    <w:p w14:paraId="4D1B07CF" w14:textId="77777777" w:rsidR="00A26296" w:rsidRDefault="00A26296">
      <w:pPr>
        <w:pStyle w:val="Commentaire"/>
      </w:pPr>
      <w:r>
        <w:rPr>
          <w:rStyle w:val="Marquedecommentaire"/>
        </w:rPr>
        <w:annotationRef/>
      </w:r>
      <w:r>
        <w:t>Not found:</w:t>
      </w:r>
    </w:p>
    <w:p w14:paraId="346A9415" w14:textId="77777777" w:rsidR="00A26296" w:rsidRDefault="00A26296">
      <w:pPr>
        <w:pStyle w:val="Commentaire"/>
      </w:pPr>
      <w:r>
        <w:t>C. Li et al.</w:t>
      </w:r>
    </w:p>
    <w:p w14:paraId="109E3C95" w14:textId="77777777" w:rsidR="00A26296" w:rsidRDefault="00A26296">
      <w:pPr>
        <w:pStyle w:val="Commentaire"/>
      </w:pPr>
    </w:p>
    <w:p w14:paraId="4D84A691" w14:textId="77777777" w:rsidR="00A26296" w:rsidRDefault="00A26296">
      <w:pPr>
        <w:pStyle w:val="Commentaire"/>
      </w:pPr>
      <w:r>
        <w:t>Extra stuff:</w:t>
      </w:r>
    </w:p>
    <w:p w14:paraId="3C7F8918" w14:textId="77777777" w:rsidR="00A26296" w:rsidRDefault="00A26296">
      <w:pPr>
        <w:pStyle w:val="Commentaire"/>
      </w:pPr>
      <w:r>
        <w:t>(Li et al., a)</w:t>
      </w:r>
    </w:p>
    <w:p w14:paraId="3F46C685" w14:textId="77777777" w:rsidR="00A26296" w:rsidRDefault="00A26296">
      <w:pPr>
        <w:pStyle w:val="Commentaire"/>
      </w:pPr>
    </w:p>
    <w:p w14:paraId="7BAD36BC" w14:textId="77777777" w:rsidR="00A26296" w:rsidRDefault="00A26296">
      <w:pPr>
        <w:pStyle w:val="Commentaire"/>
      </w:pPr>
      <w:r>
        <w:t>Correct:</w:t>
      </w:r>
    </w:p>
    <w:p w14:paraId="5BED5D13" w14:textId="77777777" w:rsidR="00A26296" w:rsidRDefault="00A26296">
      <w:pPr>
        <w:pStyle w:val="Commentaire"/>
      </w:pPr>
      <w:r>
        <w:t>C. Li et al. (2020)</w:t>
      </w:r>
    </w:p>
    <w:p w14:paraId="73319987" w14:textId="3C1876DF" w:rsidR="00A26296" w:rsidRDefault="00A26296">
      <w:pPr>
        <w:pStyle w:val="Commentaire"/>
      </w:pPr>
      <w:r>
        <w:t>(C. Li et al., 2020)</w:t>
      </w:r>
    </w:p>
  </w:comment>
  <w:comment w:id="8192" w:author="Robin Matthews" w:date="2021-07-13T15:33:00Z" w:initials="RM">
    <w:p w14:paraId="3CC5E63A" w14:textId="77777777" w:rsidR="00A26296" w:rsidRDefault="00A26296">
      <w:pPr>
        <w:pStyle w:val="Commentaire"/>
      </w:pPr>
      <w:r>
        <w:rPr>
          <w:rStyle w:val="Marquedecommentaire"/>
        </w:rPr>
        <w:annotationRef/>
      </w:r>
      <w:r>
        <w:t>Extra stuff:</w:t>
      </w:r>
    </w:p>
    <w:p w14:paraId="0EBA4AD3" w14:textId="77777777" w:rsidR="00A26296" w:rsidRDefault="00A26296">
      <w:pPr>
        <w:pStyle w:val="Commentaire"/>
      </w:pPr>
      <w:r>
        <w:t xml:space="preserve">(, </w:t>
      </w:r>
    </w:p>
    <w:p w14:paraId="5B663CDE" w14:textId="77777777" w:rsidR="00A26296" w:rsidRDefault="00A26296">
      <w:pPr>
        <w:pStyle w:val="Commentaire"/>
      </w:pPr>
    </w:p>
    <w:p w14:paraId="5860A6FD" w14:textId="77777777" w:rsidR="00A26296" w:rsidRDefault="00A26296">
      <w:pPr>
        <w:pStyle w:val="Commentaire"/>
      </w:pPr>
      <w:r>
        <w:t>Correct:</w:t>
      </w:r>
    </w:p>
    <w:p w14:paraId="21F096E7" w14:textId="77777777" w:rsidR="00A26296" w:rsidRDefault="00A26296">
      <w:pPr>
        <w:pStyle w:val="Commentaire"/>
      </w:pPr>
      <w:r>
        <w:t>Dunn et al. (2020)</w:t>
      </w:r>
    </w:p>
    <w:p w14:paraId="72130EFB" w14:textId="25D9D624" w:rsidR="00A26296" w:rsidRDefault="00A26296">
      <w:pPr>
        <w:pStyle w:val="Commentaire"/>
      </w:pPr>
      <w:r>
        <w:t>(Dunn et al., 2020)</w:t>
      </w:r>
    </w:p>
  </w:comment>
  <w:comment w:id="8194" w:author="Robin Matthews" w:date="2021-07-13T15:33:00Z" w:initials="RM">
    <w:p w14:paraId="575EE702" w14:textId="77777777" w:rsidR="00A26296" w:rsidRDefault="00A26296">
      <w:pPr>
        <w:pStyle w:val="Commentaire"/>
      </w:pPr>
      <w:r>
        <w:rPr>
          <w:rStyle w:val="Marquedecommentaire"/>
        </w:rPr>
        <w:annotationRef/>
      </w:r>
      <w:r>
        <w:t>Extra stuff:</w:t>
      </w:r>
    </w:p>
    <w:p w14:paraId="68CC149E" w14:textId="77777777" w:rsidR="00A26296" w:rsidRDefault="00A26296">
      <w:pPr>
        <w:pStyle w:val="Commentaire"/>
      </w:pPr>
      <w:r>
        <w:t xml:space="preserve">; </w:t>
      </w:r>
    </w:p>
    <w:p w14:paraId="452D94C2" w14:textId="77777777" w:rsidR="00A26296" w:rsidRDefault="00A26296">
      <w:pPr>
        <w:pStyle w:val="Commentaire"/>
      </w:pPr>
    </w:p>
    <w:p w14:paraId="176E4DD2" w14:textId="77777777" w:rsidR="00A26296" w:rsidRDefault="00A26296">
      <w:pPr>
        <w:pStyle w:val="Commentaire"/>
      </w:pPr>
      <w:r>
        <w:t>Correct:</w:t>
      </w:r>
    </w:p>
    <w:p w14:paraId="128862D3" w14:textId="7DAC3DCA" w:rsidR="00A26296" w:rsidRDefault="00A26296">
      <w:pPr>
        <w:pStyle w:val="Commentaire"/>
      </w:pPr>
      <w:r>
        <w:t>(Wu, 2015; Easterling et al., 2017)</w:t>
      </w:r>
    </w:p>
  </w:comment>
  <w:comment w:id="8195" w:author="Robin Matthews" w:date="2021-07-13T15:33:00Z" w:initials="RM">
    <w:p w14:paraId="1B0A1CCD" w14:textId="77777777" w:rsidR="00A26296" w:rsidRDefault="00A26296">
      <w:pPr>
        <w:pStyle w:val="Commentaire"/>
      </w:pPr>
      <w:r>
        <w:rPr>
          <w:rStyle w:val="Marquedecommentaire"/>
        </w:rPr>
        <w:annotationRef/>
      </w:r>
      <w:r>
        <w:t>Not found:</w:t>
      </w:r>
    </w:p>
    <w:p w14:paraId="031BA3F1" w14:textId="77777777" w:rsidR="00A26296" w:rsidRDefault="00A26296">
      <w:pPr>
        <w:pStyle w:val="Commentaire"/>
      </w:pPr>
      <w:r>
        <w:t>S.-Y.S. Wang et al., 2018</w:t>
      </w:r>
    </w:p>
    <w:p w14:paraId="30FEF907" w14:textId="77777777" w:rsidR="00A26296" w:rsidRDefault="00A26296">
      <w:pPr>
        <w:pStyle w:val="Commentaire"/>
      </w:pPr>
    </w:p>
    <w:p w14:paraId="7A3348B6" w14:textId="77777777" w:rsidR="00A26296" w:rsidRDefault="00A26296">
      <w:pPr>
        <w:pStyle w:val="Commentaire"/>
      </w:pPr>
      <w:r>
        <w:t>Extra stuff:</w:t>
      </w:r>
    </w:p>
    <w:p w14:paraId="7B365E30" w14:textId="77777777" w:rsidR="00A26296" w:rsidRDefault="00A26296">
      <w:pPr>
        <w:pStyle w:val="Commentaire"/>
      </w:pPr>
      <w:r>
        <w:t>; ; ; ; Wang et al., 2018)</w:t>
      </w:r>
    </w:p>
    <w:p w14:paraId="73BD2190" w14:textId="77777777" w:rsidR="00A26296" w:rsidRDefault="00A26296">
      <w:pPr>
        <w:pStyle w:val="Commentaire"/>
      </w:pPr>
    </w:p>
    <w:p w14:paraId="349BF3B5" w14:textId="77777777" w:rsidR="00A26296" w:rsidRDefault="00A26296">
      <w:pPr>
        <w:pStyle w:val="Commentaire"/>
      </w:pPr>
      <w:r>
        <w:t>Correct:</w:t>
      </w:r>
    </w:p>
    <w:p w14:paraId="3199A54E" w14:textId="5DE12F6F" w:rsidR="00A26296" w:rsidRDefault="00A26296">
      <w:pPr>
        <w:pStyle w:val="Commentaire"/>
      </w:pPr>
      <w:r>
        <w:t>(Emanuel, 2017; Risser and Wehner, 2017; van Oldenborgh et al., 2017; Trenberth et al., 2018; S.-Y.S. Wang et al., 2018)</w:t>
      </w:r>
    </w:p>
  </w:comment>
  <w:comment w:id="8200" w:author="Robin Matthews" w:date="2021-07-13T15:33:00Z" w:initials="RM">
    <w:p w14:paraId="70B5F3B7" w14:textId="77777777" w:rsidR="00A26296" w:rsidRDefault="00A26296">
      <w:pPr>
        <w:pStyle w:val="Commentaire"/>
      </w:pPr>
      <w:r>
        <w:rPr>
          <w:rStyle w:val="Marquedecommentaire"/>
        </w:rPr>
        <w:annotationRef/>
      </w:r>
      <w:r>
        <w:t>Extra stuff:</w:t>
      </w:r>
    </w:p>
    <w:p w14:paraId="18F31465" w14:textId="77777777" w:rsidR="00A26296" w:rsidRDefault="00A26296">
      <w:pPr>
        <w:pStyle w:val="Commentaire"/>
      </w:pPr>
      <w:r>
        <w:t xml:space="preserve">(; </w:t>
      </w:r>
    </w:p>
    <w:p w14:paraId="0DEEDCAB" w14:textId="77777777" w:rsidR="00A26296" w:rsidRDefault="00A26296">
      <w:pPr>
        <w:pStyle w:val="Commentaire"/>
      </w:pPr>
    </w:p>
    <w:p w14:paraId="15FC7AE3" w14:textId="77777777" w:rsidR="00A26296" w:rsidRDefault="00A26296">
      <w:pPr>
        <w:pStyle w:val="Commentaire"/>
      </w:pPr>
      <w:r>
        <w:t>Correct:</w:t>
      </w:r>
    </w:p>
    <w:p w14:paraId="100E8023" w14:textId="120304C6" w:rsidR="00A26296" w:rsidRDefault="00A26296">
      <w:pPr>
        <w:pStyle w:val="Commentaire"/>
      </w:pPr>
      <w:r>
        <w:t>(Easterling et al., 2017; Kirchmeier-Young and Zhang, 2020)</w:t>
      </w:r>
    </w:p>
  </w:comment>
  <w:comment w:id="8202" w:author="Robin Matthews" w:date="2021-07-13T15:33:00Z" w:initials="RM">
    <w:p w14:paraId="6FD0061F" w14:textId="77777777" w:rsidR="00A26296" w:rsidRDefault="00A26296">
      <w:pPr>
        <w:pStyle w:val="Commentaire"/>
      </w:pPr>
      <w:r>
        <w:rPr>
          <w:rStyle w:val="Marquedecommentaire"/>
        </w:rPr>
        <w:annotationRef/>
      </w:r>
      <w:r>
        <w:t>Not found:</w:t>
      </w:r>
    </w:p>
    <w:p w14:paraId="65166D03" w14:textId="77777777" w:rsidR="00A26296" w:rsidRDefault="00A26296">
      <w:pPr>
        <w:pStyle w:val="Commentaire"/>
      </w:pPr>
      <w:r>
        <w:t>S.-Y.S. Wang et al., 2018</w:t>
      </w:r>
    </w:p>
    <w:p w14:paraId="2DD98E27" w14:textId="77777777" w:rsidR="00A26296" w:rsidRDefault="00A26296">
      <w:pPr>
        <w:pStyle w:val="Commentaire"/>
      </w:pPr>
    </w:p>
    <w:p w14:paraId="450A3BFF" w14:textId="77777777" w:rsidR="00A26296" w:rsidRDefault="00A26296">
      <w:pPr>
        <w:pStyle w:val="Commentaire"/>
      </w:pPr>
      <w:r>
        <w:t>Extra stuff:</w:t>
      </w:r>
    </w:p>
    <w:p w14:paraId="5838E1C7" w14:textId="77777777" w:rsidR="00A26296" w:rsidRDefault="00A26296">
      <w:pPr>
        <w:pStyle w:val="Commentaire"/>
      </w:pPr>
      <w:r>
        <w:t>; ; ; ; Wang et al., 2018)</w:t>
      </w:r>
    </w:p>
    <w:p w14:paraId="70A9717A" w14:textId="77777777" w:rsidR="00A26296" w:rsidRDefault="00A26296">
      <w:pPr>
        <w:pStyle w:val="Commentaire"/>
      </w:pPr>
    </w:p>
    <w:p w14:paraId="76CFE58F" w14:textId="77777777" w:rsidR="00A26296" w:rsidRDefault="00A26296">
      <w:pPr>
        <w:pStyle w:val="Commentaire"/>
      </w:pPr>
      <w:r>
        <w:t>Correct:</w:t>
      </w:r>
    </w:p>
    <w:p w14:paraId="2A121751" w14:textId="20A69530" w:rsidR="00A26296" w:rsidRDefault="00A26296">
      <w:pPr>
        <w:pStyle w:val="Commentaire"/>
      </w:pPr>
      <w:r>
        <w:t>(Emanuel, 2017; Risser and Wehner, 2017; van Oldenborgh et al., 2017; Trenberth et al., 2018; S.-Y.S. Wang et al., 2018)</w:t>
      </w:r>
    </w:p>
  </w:comment>
  <w:comment w:id="8203" w:author="Robin Matthews" w:date="2021-07-13T15:33:00Z" w:initials="RM">
    <w:p w14:paraId="1FAFF454" w14:textId="77777777" w:rsidR="00A26296" w:rsidRDefault="00A26296">
      <w:pPr>
        <w:pStyle w:val="Commentaire"/>
      </w:pPr>
      <w:r>
        <w:rPr>
          <w:rStyle w:val="Marquedecommentaire"/>
        </w:rPr>
        <w:annotationRef/>
      </w:r>
      <w:r>
        <w:t>Not found:</w:t>
      </w:r>
    </w:p>
    <w:p w14:paraId="088E7A6F" w14:textId="77777777" w:rsidR="00A26296" w:rsidRDefault="00A26296">
      <w:pPr>
        <w:pStyle w:val="Commentaire"/>
      </w:pPr>
      <w:r>
        <w:t>C. Li et al.</w:t>
      </w:r>
    </w:p>
    <w:p w14:paraId="3AD7925F" w14:textId="77777777" w:rsidR="00A26296" w:rsidRDefault="00A26296">
      <w:pPr>
        <w:pStyle w:val="Commentaire"/>
      </w:pPr>
    </w:p>
    <w:p w14:paraId="42C7DCC7" w14:textId="77777777" w:rsidR="00A26296" w:rsidRDefault="00A26296">
      <w:pPr>
        <w:pStyle w:val="Commentaire"/>
      </w:pPr>
      <w:r>
        <w:t>Extra stuff:</w:t>
      </w:r>
    </w:p>
    <w:p w14:paraId="71A588AC" w14:textId="77777777" w:rsidR="00A26296" w:rsidRDefault="00A26296">
      <w:pPr>
        <w:pStyle w:val="Commentaire"/>
      </w:pPr>
      <w:r>
        <w:t xml:space="preserve">(Li et al., </w:t>
      </w:r>
    </w:p>
    <w:p w14:paraId="219F2C15" w14:textId="77777777" w:rsidR="00A26296" w:rsidRDefault="00A26296">
      <w:pPr>
        <w:pStyle w:val="Commentaire"/>
      </w:pPr>
    </w:p>
    <w:p w14:paraId="0C3B47E9" w14:textId="77777777" w:rsidR="00A26296" w:rsidRDefault="00A26296">
      <w:pPr>
        <w:pStyle w:val="Commentaire"/>
      </w:pPr>
      <w:r>
        <w:t>Correct:</w:t>
      </w:r>
    </w:p>
    <w:p w14:paraId="61CDB2B1" w14:textId="77777777" w:rsidR="00A26296" w:rsidRDefault="00A26296">
      <w:pPr>
        <w:pStyle w:val="Commentaire"/>
      </w:pPr>
      <w:r>
        <w:t>C. Li et al. (2020)</w:t>
      </w:r>
    </w:p>
    <w:p w14:paraId="4CD0F82D" w14:textId="2B4D2C75" w:rsidR="00A26296" w:rsidRDefault="00A26296">
      <w:pPr>
        <w:pStyle w:val="Commentaire"/>
      </w:pPr>
      <w:r>
        <w:t>(C. Li et al., 2020)</w:t>
      </w:r>
    </w:p>
  </w:comment>
  <w:comment w:id="8207" w:author="Robin Matthews" w:date="2021-07-13T15:33:00Z" w:initials="RM">
    <w:p w14:paraId="266A0C81" w14:textId="77777777" w:rsidR="00A26296" w:rsidRDefault="00A26296">
      <w:pPr>
        <w:pStyle w:val="Commentaire"/>
      </w:pPr>
      <w:r>
        <w:rPr>
          <w:rStyle w:val="Marquedecommentaire"/>
        </w:rPr>
        <w:annotationRef/>
      </w:r>
      <w:r>
        <w:t>Not found:</w:t>
      </w:r>
    </w:p>
    <w:p w14:paraId="22C3A479" w14:textId="77777777" w:rsidR="00A26296" w:rsidRDefault="00A26296">
      <w:pPr>
        <w:pStyle w:val="Commentaire"/>
      </w:pPr>
      <w:r>
        <w:t>C. Li et al.</w:t>
      </w:r>
    </w:p>
    <w:p w14:paraId="2319DC6B" w14:textId="77777777" w:rsidR="00A26296" w:rsidRDefault="00A26296">
      <w:pPr>
        <w:pStyle w:val="Commentaire"/>
      </w:pPr>
    </w:p>
    <w:p w14:paraId="04993F95" w14:textId="77777777" w:rsidR="00A26296" w:rsidRDefault="00A26296">
      <w:pPr>
        <w:pStyle w:val="Commentaire"/>
      </w:pPr>
      <w:r>
        <w:t>Extra stuff:</w:t>
      </w:r>
    </w:p>
    <w:p w14:paraId="6CB9D716" w14:textId="77777777" w:rsidR="00A26296" w:rsidRDefault="00A26296">
      <w:pPr>
        <w:pStyle w:val="Commentaire"/>
      </w:pPr>
      <w:r>
        <w:t>(Li et al., a)</w:t>
      </w:r>
    </w:p>
    <w:p w14:paraId="55C75CAA" w14:textId="77777777" w:rsidR="00A26296" w:rsidRDefault="00A26296">
      <w:pPr>
        <w:pStyle w:val="Commentaire"/>
      </w:pPr>
    </w:p>
    <w:p w14:paraId="592210B9" w14:textId="77777777" w:rsidR="00A26296" w:rsidRDefault="00A26296">
      <w:pPr>
        <w:pStyle w:val="Commentaire"/>
      </w:pPr>
      <w:r>
        <w:t>Correct:</w:t>
      </w:r>
    </w:p>
    <w:p w14:paraId="0F497F40" w14:textId="77777777" w:rsidR="00A26296" w:rsidRDefault="00A26296">
      <w:pPr>
        <w:pStyle w:val="Commentaire"/>
      </w:pPr>
      <w:r>
        <w:t>C. Li et al. (2020)</w:t>
      </w:r>
    </w:p>
    <w:p w14:paraId="50CE0B2B" w14:textId="11A37FF0" w:rsidR="00A26296" w:rsidRDefault="00A26296">
      <w:pPr>
        <w:pStyle w:val="Commentaire"/>
      </w:pPr>
      <w:r>
        <w:t>(C. Li et al., 2020)</w:t>
      </w:r>
    </w:p>
  </w:comment>
  <w:comment w:id="8210" w:author="Robin Matthews" w:date="2021-07-13T15:33:00Z" w:initials="RM">
    <w:p w14:paraId="363FD746" w14:textId="77777777" w:rsidR="00A26296" w:rsidRDefault="00A26296">
      <w:pPr>
        <w:pStyle w:val="Commentaire"/>
      </w:pPr>
      <w:r>
        <w:rPr>
          <w:rStyle w:val="Marquedecommentaire"/>
        </w:rPr>
        <w:annotationRef/>
      </w:r>
      <w:r>
        <w:t>Not found:</w:t>
      </w:r>
    </w:p>
    <w:p w14:paraId="0C00569F" w14:textId="77777777" w:rsidR="00A26296" w:rsidRDefault="00A26296">
      <w:pPr>
        <w:pStyle w:val="Commentaire"/>
      </w:pPr>
      <w:r>
        <w:t>C. Li et al.</w:t>
      </w:r>
    </w:p>
    <w:p w14:paraId="3A5CF8DE" w14:textId="77777777" w:rsidR="00A26296" w:rsidRDefault="00A26296">
      <w:pPr>
        <w:pStyle w:val="Commentaire"/>
      </w:pPr>
    </w:p>
    <w:p w14:paraId="4DE493B1" w14:textId="77777777" w:rsidR="00A26296" w:rsidRDefault="00A26296">
      <w:pPr>
        <w:pStyle w:val="Commentaire"/>
      </w:pPr>
      <w:r>
        <w:t>Extra stuff:</w:t>
      </w:r>
    </w:p>
    <w:p w14:paraId="6500945F" w14:textId="77777777" w:rsidR="00A26296" w:rsidRDefault="00A26296">
      <w:pPr>
        <w:pStyle w:val="Commentaire"/>
      </w:pPr>
      <w:r>
        <w:t xml:space="preserve">(Li et al., </w:t>
      </w:r>
    </w:p>
    <w:p w14:paraId="228E221B" w14:textId="77777777" w:rsidR="00A26296" w:rsidRDefault="00A26296">
      <w:pPr>
        <w:pStyle w:val="Commentaire"/>
      </w:pPr>
    </w:p>
    <w:p w14:paraId="601F1ECE" w14:textId="77777777" w:rsidR="00A26296" w:rsidRDefault="00A26296">
      <w:pPr>
        <w:pStyle w:val="Commentaire"/>
      </w:pPr>
      <w:r>
        <w:t>Correct:</w:t>
      </w:r>
    </w:p>
    <w:p w14:paraId="4BCD5A6F" w14:textId="77777777" w:rsidR="00A26296" w:rsidRDefault="00A26296">
      <w:pPr>
        <w:pStyle w:val="Commentaire"/>
      </w:pPr>
      <w:r>
        <w:t>C. Li et al. (2020)</w:t>
      </w:r>
    </w:p>
    <w:p w14:paraId="3DBAA477" w14:textId="20131F2E" w:rsidR="00A26296" w:rsidRDefault="00A26296">
      <w:pPr>
        <w:pStyle w:val="Commentaire"/>
      </w:pPr>
      <w:r>
        <w:t>(C. Li et al., 2020)</w:t>
      </w:r>
    </w:p>
  </w:comment>
  <w:comment w:id="8212" w:author="Robin Matthews" w:date="2021-07-13T15:33:00Z" w:initials="RM">
    <w:p w14:paraId="2ED08B75" w14:textId="77777777" w:rsidR="00A26296" w:rsidRDefault="00A26296">
      <w:pPr>
        <w:pStyle w:val="Commentaire"/>
      </w:pPr>
      <w:r>
        <w:rPr>
          <w:rStyle w:val="Marquedecommentaire"/>
        </w:rPr>
        <w:annotationRef/>
      </w:r>
      <w:r>
        <w:t>Not found:</w:t>
      </w:r>
    </w:p>
    <w:p w14:paraId="6314B545" w14:textId="77777777" w:rsidR="00A26296" w:rsidRDefault="00A26296">
      <w:pPr>
        <w:pStyle w:val="Commentaire"/>
      </w:pPr>
      <w:r>
        <w:t>C. Li et al.</w:t>
      </w:r>
    </w:p>
    <w:p w14:paraId="08258ED7" w14:textId="77777777" w:rsidR="00A26296" w:rsidRDefault="00A26296">
      <w:pPr>
        <w:pStyle w:val="Commentaire"/>
      </w:pPr>
    </w:p>
    <w:p w14:paraId="34EB76D9" w14:textId="77777777" w:rsidR="00A26296" w:rsidRDefault="00A26296">
      <w:pPr>
        <w:pStyle w:val="Commentaire"/>
      </w:pPr>
      <w:r>
        <w:t>Extra stuff:</w:t>
      </w:r>
    </w:p>
    <w:p w14:paraId="217F9C15" w14:textId="77777777" w:rsidR="00A26296" w:rsidRDefault="00A26296">
      <w:pPr>
        <w:pStyle w:val="Commentaire"/>
      </w:pPr>
      <w:r>
        <w:t>(Li et al., a)</w:t>
      </w:r>
    </w:p>
    <w:p w14:paraId="3659D573" w14:textId="77777777" w:rsidR="00A26296" w:rsidRDefault="00A26296">
      <w:pPr>
        <w:pStyle w:val="Commentaire"/>
      </w:pPr>
    </w:p>
    <w:p w14:paraId="53C3168C" w14:textId="77777777" w:rsidR="00A26296" w:rsidRDefault="00A26296">
      <w:pPr>
        <w:pStyle w:val="Commentaire"/>
      </w:pPr>
      <w:r>
        <w:t>Correct:</w:t>
      </w:r>
    </w:p>
    <w:p w14:paraId="323144BE" w14:textId="77777777" w:rsidR="00A26296" w:rsidRDefault="00A26296">
      <w:pPr>
        <w:pStyle w:val="Commentaire"/>
      </w:pPr>
      <w:r>
        <w:t>C. Li et al. (2020)</w:t>
      </w:r>
    </w:p>
    <w:p w14:paraId="639D49DE" w14:textId="2726FC13" w:rsidR="00A26296" w:rsidRDefault="00A26296">
      <w:pPr>
        <w:pStyle w:val="Commentaire"/>
      </w:pPr>
      <w:r>
        <w:t>(C. Li et al., 2020)</w:t>
      </w:r>
    </w:p>
  </w:comment>
  <w:comment w:id="8215" w:author="Robin Matthews" w:date="2021-07-13T15:33:00Z" w:initials="RM">
    <w:p w14:paraId="6CF44A86" w14:textId="77777777" w:rsidR="00A26296" w:rsidRDefault="00A26296">
      <w:pPr>
        <w:pStyle w:val="Commentaire"/>
      </w:pPr>
      <w:r>
        <w:rPr>
          <w:rStyle w:val="Marquedecommentaire"/>
        </w:rPr>
        <w:annotationRef/>
      </w:r>
      <w:r>
        <w:t>Not found:</w:t>
      </w:r>
    </w:p>
    <w:p w14:paraId="787ED1BE" w14:textId="77777777" w:rsidR="00A26296" w:rsidRDefault="00A26296">
      <w:pPr>
        <w:pStyle w:val="Commentaire"/>
      </w:pPr>
      <w:r>
        <w:t>C. Li et al.</w:t>
      </w:r>
    </w:p>
    <w:p w14:paraId="4C9C8993" w14:textId="77777777" w:rsidR="00A26296" w:rsidRDefault="00A26296">
      <w:pPr>
        <w:pStyle w:val="Commentaire"/>
      </w:pPr>
    </w:p>
    <w:p w14:paraId="14177FFB" w14:textId="77777777" w:rsidR="00A26296" w:rsidRDefault="00A26296">
      <w:pPr>
        <w:pStyle w:val="Commentaire"/>
      </w:pPr>
      <w:r>
        <w:t>Extra stuff:</w:t>
      </w:r>
    </w:p>
    <w:p w14:paraId="5765AAD4" w14:textId="77777777" w:rsidR="00A26296" w:rsidRDefault="00A26296">
      <w:pPr>
        <w:pStyle w:val="Commentaire"/>
      </w:pPr>
      <w:r>
        <w:t xml:space="preserve">(Li et al., </w:t>
      </w:r>
    </w:p>
    <w:p w14:paraId="1F5C0A04" w14:textId="77777777" w:rsidR="00A26296" w:rsidRDefault="00A26296">
      <w:pPr>
        <w:pStyle w:val="Commentaire"/>
      </w:pPr>
    </w:p>
    <w:p w14:paraId="71322F49" w14:textId="77777777" w:rsidR="00A26296" w:rsidRDefault="00A26296">
      <w:pPr>
        <w:pStyle w:val="Commentaire"/>
      </w:pPr>
      <w:r>
        <w:t>Correct:</w:t>
      </w:r>
    </w:p>
    <w:p w14:paraId="7C6CBAC8" w14:textId="77777777" w:rsidR="00A26296" w:rsidRDefault="00A26296">
      <w:pPr>
        <w:pStyle w:val="Commentaire"/>
      </w:pPr>
      <w:r>
        <w:t>C. Li et al. (2020)</w:t>
      </w:r>
    </w:p>
    <w:p w14:paraId="5337F913" w14:textId="724682FD" w:rsidR="00A26296" w:rsidRDefault="00A26296">
      <w:pPr>
        <w:pStyle w:val="Commentaire"/>
      </w:pPr>
      <w:r>
        <w:t>(C. Li et al., 2020)</w:t>
      </w:r>
    </w:p>
  </w:comment>
  <w:comment w:id="8219" w:author="Robin Matthews" w:date="2021-07-13T15:33:00Z" w:initials="RM">
    <w:p w14:paraId="35C2C4A4" w14:textId="77777777" w:rsidR="00A26296" w:rsidRDefault="00A26296">
      <w:pPr>
        <w:pStyle w:val="Commentaire"/>
      </w:pPr>
      <w:r>
        <w:rPr>
          <w:rStyle w:val="Marquedecommentaire"/>
        </w:rPr>
        <w:annotationRef/>
      </w:r>
      <w:r>
        <w:t>Not found:</w:t>
      </w:r>
    </w:p>
    <w:p w14:paraId="40BA4C1B" w14:textId="77777777" w:rsidR="00A26296" w:rsidRDefault="00A26296">
      <w:pPr>
        <w:pStyle w:val="Commentaire"/>
      </w:pPr>
      <w:r>
        <w:t>C. Li et al.</w:t>
      </w:r>
    </w:p>
    <w:p w14:paraId="030D2A74" w14:textId="77777777" w:rsidR="00A26296" w:rsidRDefault="00A26296">
      <w:pPr>
        <w:pStyle w:val="Commentaire"/>
      </w:pPr>
    </w:p>
    <w:p w14:paraId="60D86AF1" w14:textId="77777777" w:rsidR="00A26296" w:rsidRDefault="00A26296">
      <w:pPr>
        <w:pStyle w:val="Commentaire"/>
      </w:pPr>
      <w:r>
        <w:t>Extra stuff:</w:t>
      </w:r>
    </w:p>
    <w:p w14:paraId="26D981B5" w14:textId="77777777" w:rsidR="00A26296" w:rsidRDefault="00A26296">
      <w:pPr>
        <w:pStyle w:val="Commentaire"/>
      </w:pPr>
      <w:r>
        <w:t>(Li et al., a)</w:t>
      </w:r>
    </w:p>
    <w:p w14:paraId="3B23DC95" w14:textId="77777777" w:rsidR="00A26296" w:rsidRDefault="00A26296">
      <w:pPr>
        <w:pStyle w:val="Commentaire"/>
      </w:pPr>
    </w:p>
    <w:p w14:paraId="3A976F1D" w14:textId="77777777" w:rsidR="00A26296" w:rsidRDefault="00A26296">
      <w:pPr>
        <w:pStyle w:val="Commentaire"/>
      </w:pPr>
      <w:r>
        <w:t>Correct:</w:t>
      </w:r>
    </w:p>
    <w:p w14:paraId="1989091D" w14:textId="77777777" w:rsidR="00A26296" w:rsidRDefault="00A26296">
      <w:pPr>
        <w:pStyle w:val="Commentaire"/>
      </w:pPr>
      <w:r>
        <w:t>C. Li et al. (2020)</w:t>
      </w:r>
    </w:p>
    <w:p w14:paraId="73A0A041" w14:textId="392F6551" w:rsidR="00A26296" w:rsidRDefault="00A26296">
      <w:pPr>
        <w:pStyle w:val="Commentaire"/>
      </w:pPr>
      <w:r>
        <w:t>(C. Li et al., 2020)</w:t>
      </w:r>
    </w:p>
  </w:comment>
  <w:comment w:id="8225" w:author="Robin Matthews" w:date="2021-07-13T15:33:00Z" w:initials="RM">
    <w:p w14:paraId="78CACB65" w14:textId="77777777" w:rsidR="00A26296" w:rsidRDefault="00A26296">
      <w:pPr>
        <w:pStyle w:val="Commentaire"/>
      </w:pPr>
      <w:r>
        <w:rPr>
          <w:rStyle w:val="Marquedecommentaire"/>
        </w:rPr>
        <w:annotationRef/>
      </w:r>
      <w:r>
        <w:t>Extra stuff:</w:t>
      </w:r>
    </w:p>
    <w:p w14:paraId="2289829A" w14:textId="77777777" w:rsidR="00A26296" w:rsidRDefault="00A26296">
      <w:pPr>
        <w:pStyle w:val="Commentaire"/>
      </w:pPr>
      <w:r>
        <w:t xml:space="preserve">(, </w:t>
      </w:r>
    </w:p>
    <w:p w14:paraId="675B009F" w14:textId="77777777" w:rsidR="00A26296" w:rsidRDefault="00A26296">
      <w:pPr>
        <w:pStyle w:val="Commentaire"/>
      </w:pPr>
    </w:p>
    <w:p w14:paraId="3FFF0E74" w14:textId="77777777" w:rsidR="00A26296" w:rsidRDefault="00A26296">
      <w:pPr>
        <w:pStyle w:val="Commentaire"/>
      </w:pPr>
      <w:r>
        <w:t>Correct:</w:t>
      </w:r>
    </w:p>
    <w:p w14:paraId="6E0118F4" w14:textId="77777777" w:rsidR="00A26296" w:rsidRDefault="00A26296">
      <w:pPr>
        <w:pStyle w:val="Commentaire"/>
      </w:pPr>
      <w:r>
        <w:t>Easterling et al. (2017)</w:t>
      </w:r>
    </w:p>
    <w:p w14:paraId="52A60F9C" w14:textId="3B27288D" w:rsidR="00A26296" w:rsidRDefault="00A26296">
      <w:pPr>
        <w:pStyle w:val="Commentaire"/>
      </w:pPr>
      <w:r>
        <w:t>(Easterling et al., 2017)</w:t>
      </w:r>
    </w:p>
  </w:comment>
  <w:comment w:id="8227" w:author="Robin Matthews" w:date="2021-07-13T15:33:00Z" w:initials="RM">
    <w:p w14:paraId="1E2122C5" w14:textId="77777777" w:rsidR="00A26296" w:rsidRDefault="00A26296">
      <w:pPr>
        <w:pStyle w:val="Commentaire"/>
      </w:pPr>
      <w:r>
        <w:rPr>
          <w:rStyle w:val="Marquedecommentaire"/>
        </w:rPr>
        <w:annotationRef/>
      </w:r>
      <w:r>
        <w:t>Extra stuff:</w:t>
      </w:r>
    </w:p>
    <w:p w14:paraId="3DECB125" w14:textId="77777777" w:rsidR="00A26296" w:rsidRDefault="00A26296">
      <w:pPr>
        <w:pStyle w:val="Commentaire"/>
      </w:pPr>
      <w:r>
        <w:t>; )</w:t>
      </w:r>
    </w:p>
    <w:p w14:paraId="1950B9EF" w14:textId="77777777" w:rsidR="00A26296" w:rsidRDefault="00A26296">
      <w:pPr>
        <w:pStyle w:val="Commentaire"/>
      </w:pPr>
    </w:p>
    <w:p w14:paraId="2FE1C9AA" w14:textId="77777777" w:rsidR="00A26296" w:rsidRDefault="00A26296">
      <w:pPr>
        <w:pStyle w:val="Commentaire"/>
      </w:pPr>
      <w:r>
        <w:t>Correct:</w:t>
      </w:r>
    </w:p>
    <w:p w14:paraId="4B67606D" w14:textId="0402396E" w:rsidR="00A26296" w:rsidRDefault="00A26296">
      <w:pPr>
        <w:pStyle w:val="Commentaire"/>
      </w:pPr>
      <w:r>
        <w:t>(Knutson et al., 2015; Kossin et al., 2017)</w:t>
      </w:r>
    </w:p>
  </w:comment>
  <w:comment w:id="8233" w:author="Robin Matthews" w:date="2021-07-13T15:33:00Z" w:initials="RM">
    <w:p w14:paraId="69CEBEEE" w14:textId="77777777" w:rsidR="00A26296" w:rsidRDefault="00A26296">
      <w:pPr>
        <w:pStyle w:val="Commentaire"/>
      </w:pPr>
      <w:r>
        <w:rPr>
          <w:rStyle w:val="Marquedecommentaire"/>
        </w:rPr>
        <w:annotationRef/>
      </w:r>
      <w:r>
        <w:t>Not found:</w:t>
      </w:r>
    </w:p>
    <w:p w14:paraId="2B8128C0" w14:textId="77777777" w:rsidR="00A26296" w:rsidRDefault="00A26296">
      <w:pPr>
        <w:pStyle w:val="Commentaire"/>
      </w:pPr>
      <w:r>
        <w:t>2020b</w:t>
      </w:r>
    </w:p>
    <w:p w14:paraId="021A3A0A" w14:textId="77777777" w:rsidR="00A26296" w:rsidRDefault="00A26296">
      <w:pPr>
        <w:pStyle w:val="Commentaire"/>
      </w:pPr>
    </w:p>
    <w:p w14:paraId="54B66F07" w14:textId="77777777" w:rsidR="00A26296" w:rsidRDefault="00A26296">
      <w:pPr>
        <w:pStyle w:val="Commentaire"/>
      </w:pPr>
      <w:r>
        <w:t>Extra stuff:</w:t>
      </w:r>
    </w:p>
    <w:p w14:paraId="02120693" w14:textId="77777777" w:rsidR="00A26296" w:rsidRDefault="00A26296">
      <w:pPr>
        <w:pStyle w:val="Commentaire"/>
      </w:pPr>
      <w:r>
        <w:t>(, 2020</w:t>
      </w:r>
    </w:p>
    <w:p w14:paraId="043F70F9" w14:textId="77777777" w:rsidR="00A26296" w:rsidRDefault="00A26296">
      <w:pPr>
        <w:pStyle w:val="Commentaire"/>
      </w:pPr>
    </w:p>
    <w:p w14:paraId="23243AD6" w14:textId="77777777" w:rsidR="00A26296" w:rsidRDefault="00A26296">
      <w:pPr>
        <w:pStyle w:val="Commentaire"/>
      </w:pPr>
      <w:r>
        <w:t>Correct:</w:t>
      </w:r>
    </w:p>
    <w:p w14:paraId="3CF40458" w14:textId="77777777" w:rsidR="00A26296" w:rsidRDefault="00A26296">
      <w:pPr>
        <w:pStyle w:val="Commentaire"/>
      </w:pPr>
      <w:r>
        <w:t>Sun et al. (2020b)</w:t>
      </w:r>
    </w:p>
    <w:p w14:paraId="15892A3E" w14:textId="78576920" w:rsidR="00A26296" w:rsidRDefault="00A26296">
      <w:pPr>
        <w:pStyle w:val="Commentaire"/>
      </w:pPr>
      <w:r>
        <w:t>(Sun et al., 2020b)</w:t>
      </w:r>
    </w:p>
  </w:comment>
  <w:comment w:id="8235" w:author="Robin Matthews" w:date="2021-07-13T15:33:00Z" w:initials="RM">
    <w:p w14:paraId="0A90D95A" w14:textId="77777777" w:rsidR="00A26296" w:rsidRDefault="00A26296">
      <w:pPr>
        <w:pStyle w:val="Commentaire"/>
      </w:pPr>
      <w:r>
        <w:rPr>
          <w:rStyle w:val="Marquedecommentaire"/>
        </w:rPr>
        <w:annotationRef/>
      </w:r>
      <w:r>
        <w:t>Extra stuff:</w:t>
      </w:r>
    </w:p>
    <w:p w14:paraId="7C71FA73" w14:textId="77777777" w:rsidR="00A26296" w:rsidRDefault="00A26296">
      <w:pPr>
        <w:pStyle w:val="Commentaire"/>
      </w:pPr>
      <w:r>
        <w:t xml:space="preserve">, </w:t>
      </w:r>
    </w:p>
    <w:p w14:paraId="546397E5" w14:textId="77777777" w:rsidR="00A26296" w:rsidRDefault="00A26296">
      <w:pPr>
        <w:pStyle w:val="Commentaire"/>
      </w:pPr>
    </w:p>
    <w:p w14:paraId="6C61DC89" w14:textId="77777777" w:rsidR="00A26296" w:rsidRDefault="00A26296">
      <w:pPr>
        <w:pStyle w:val="Commentaire"/>
      </w:pPr>
      <w:r>
        <w:t>Correct:</w:t>
      </w:r>
    </w:p>
    <w:p w14:paraId="686A7A24" w14:textId="77777777" w:rsidR="00A26296" w:rsidRDefault="00A26296">
      <w:pPr>
        <w:pStyle w:val="Commentaire"/>
      </w:pPr>
      <w:r>
        <w:t>Dunn et al. (2020)</w:t>
      </w:r>
    </w:p>
    <w:p w14:paraId="6188B06B" w14:textId="57DCABD1" w:rsidR="00A26296" w:rsidRDefault="00A26296">
      <w:pPr>
        <w:pStyle w:val="Commentaire"/>
      </w:pPr>
      <w:r>
        <w:t>(Dunn et al., 2020)</w:t>
      </w:r>
    </w:p>
  </w:comment>
  <w:comment w:id="8236" w:author="Robin Matthews" w:date="2021-07-13T15:33:00Z" w:initials="RM">
    <w:p w14:paraId="636A937A" w14:textId="77777777" w:rsidR="00A26296" w:rsidRDefault="00A26296">
      <w:pPr>
        <w:pStyle w:val="Commentaire"/>
      </w:pPr>
      <w:r>
        <w:rPr>
          <w:rStyle w:val="Marquedecommentaire"/>
        </w:rPr>
        <w:annotationRef/>
      </w:r>
      <w:r>
        <w:t>Extra stuff:</w:t>
      </w:r>
    </w:p>
    <w:p w14:paraId="03EC9EA8" w14:textId="77777777" w:rsidR="00A26296" w:rsidRDefault="00A26296">
      <w:pPr>
        <w:pStyle w:val="Commentaire"/>
      </w:pPr>
      <w:r>
        <w:t xml:space="preserve">; </w:t>
      </w:r>
    </w:p>
    <w:p w14:paraId="40D280E7" w14:textId="77777777" w:rsidR="00A26296" w:rsidRDefault="00A26296">
      <w:pPr>
        <w:pStyle w:val="Commentaire"/>
      </w:pPr>
    </w:p>
    <w:p w14:paraId="572024E5" w14:textId="77777777" w:rsidR="00A26296" w:rsidRDefault="00A26296">
      <w:pPr>
        <w:pStyle w:val="Commentaire"/>
      </w:pPr>
      <w:r>
        <w:t>Correct:</w:t>
      </w:r>
    </w:p>
    <w:p w14:paraId="5C7E6A41" w14:textId="07344601" w:rsidR="00A26296" w:rsidRDefault="00A26296">
      <w:pPr>
        <w:pStyle w:val="Commentaire"/>
      </w:pPr>
      <w:r>
        <w:t>(Wu, 2015; Easterling et al., 2017)</w:t>
      </w:r>
    </w:p>
  </w:comment>
  <w:comment w:id="8238" w:author="Robin Matthews" w:date="2021-07-13T15:33:00Z" w:initials="RM">
    <w:p w14:paraId="2F6E1ECC" w14:textId="77777777" w:rsidR="00A26296" w:rsidRDefault="00A26296">
      <w:pPr>
        <w:pStyle w:val="Commentaire"/>
      </w:pPr>
      <w:r>
        <w:rPr>
          <w:rStyle w:val="Marquedecommentaire"/>
        </w:rPr>
        <w:annotationRef/>
      </w:r>
      <w:r>
        <w:t>Not found:</w:t>
      </w:r>
    </w:p>
    <w:p w14:paraId="57692977" w14:textId="77777777" w:rsidR="00A26296" w:rsidRDefault="00A26296">
      <w:pPr>
        <w:pStyle w:val="Commentaire"/>
      </w:pPr>
      <w:r>
        <w:t>S.-Y.S. Wang et al., 2018</w:t>
      </w:r>
    </w:p>
    <w:p w14:paraId="616C6C89" w14:textId="77777777" w:rsidR="00A26296" w:rsidRDefault="00A26296">
      <w:pPr>
        <w:pStyle w:val="Commentaire"/>
      </w:pPr>
    </w:p>
    <w:p w14:paraId="08873B59" w14:textId="77777777" w:rsidR="00A26296" w:rsidRDefault="00A26296">
      <w:pPr>
        <w:pStyle w:val="Commentaire"/>
      </w:pPr>
      <w:r>
        <w:t>Extra stuff:</w:t>
      </w:r>
    </w:p>
    <w:p w14:paraId="5EA22FA5" w14:textId="77777777" w:rsidR="00A26296" w:rsidRDefault="00A26296">
      <w:pPr>
        <w:pStyle w:val="Commentaire"/>
      </w:pPr>
      <w:r>
        <w:t xml:space="preserve"> ; ; ; ; Wang et al., 2018)</w:t>
      </w:r>
    </w:p>
    <w:p w14:paraId="2A506E6E" w14:textId="77777777" w:rsidR="00A26296" w:rsidRDefault="00A26296">
      <w:pPr>
        <w:pStyle w:val="Commentaire"/>
      </w:pPr>
    </w:p>
    <w:p w14:paraId="771C3F33" w14:textId="77777777" w:rsidR="00A26296" w:rsidRDefault="00A26296">
      <w:pPr>
        <w:pStyle w:val="Commentaire"/>
      </w:pPr>
      <w:r>
        <w:t>Correct:</w:t>
      </w:r>
    </w:p>
    <w:p w14:paraId="51C1D9C3" w14:textId="11B18389" w:rsidR="00A26296" w:rsidRDefault="00A26296">
      <w:pPr>
        <w:pStyle w:val="Commentaire"/>
      </w:pPr>
      <w:r>
        <w:t>(Emanuel, 2017; Risser and Wehner, 2017; van Oldenborgh et al., 2017; Trenberth et al., 2018; S.-Y.S. Wang et al., 2018)</w:t>
      </w:r>
    </w:p>
  </w:comment>
  <w:comment w:id="8242" w:author="Robin Matthews" w:date="2021-07-13T15:33:00Z" w:initials="RM">
    <w:p w14:paraId="133DBB2B" w14:textId="77777777" w:rsidR="00A26296" w:rsidRDefault="00A26296">
      <w:pPr>
        <w:pStyle w:val="Commentaire"/>
      </w:pPr>
      <w:r>
        <w:rPr>
          <w:rStyle w:val="Marquedecommentaire"/>
        </w:rPr>
        <w:annotationRef/>
      </w:r>
      <w:r>
        <w:t>Extra stuff:</w:t>
      </w:r>
    </w:p>
    <w:p w14:paraId="7D9682E7" w14:textId="77777777" w:rsidR="00A26296" w:rsidRDefault="00A26296">
      <w:pPr>
        <w:pStyle w:val="Commentaire"/>
      </w:pPr>
      <w:r>
        <w:t xml:space="preserve">(, </w:t>
      </w:r>
    </w:p>
    <w:p w14:paraId="44E96425" w14:textId="77777777" w:rsidR="00A26296" w:rsidRDefault="00A26296">
      <w:pPr>
        <w:pStyle w:val="Commentaire"/>
      </w:pPr>
    </w:p>
    <w:p w14:paraId="32AF6721" w14:textId="77777777" w:rsidR="00A26296" w:rsidRDefault="00A26296">
      <w:pPr>
        <w:pStyle w:val="Commentaire"/>
      </w:pPr>
      <w:r>
        <w:t>Correct:</w:t>
      </w:r>
    </w:p>
    <w:p w14:paraId="38239937" w14:textId="77777777" w:rsidR="00A26296" w:rsidRDefault="00A26296">
      <w:pPr>
        <w:pStyle w:val="Commentaire"/>
      </w:pPr>
      <w:r>
        <w:t>Easterling et al. (2017)</w:t>
      </w:r>
    </w:p>
    <w:p w14:paraId="0AC025BD" w14:textId="48B9A327" w:rsidR="00A26296" w:rsidRDefault="00A26296">
      <w:pPr>
        <w:pStyle w:val="Commentaire"/>
      </w:pPr>
      <w:r>
        <w:t>(Easterling et al., 2017)</w:t>
      </w:r>
    </w:p>
  </w:comment>
  <w:comment w:id="8244" w:author="Robin Matthews" w:date="2021-07-13T15:33:00Z" w:initials="RM">
    <w:p w14:paraId="2C4DFE97" w14:textId="77777777" w:rsidR="00A26296" w:rsidRDefault="00A26296">
      <w:pPr>
        <w:pStyle w:val="Commentaire"/>
      </w:pPr>
      <w:r>
        <w:rPr>
          <w:rStyle w:val="Marquedecommentaire"/>
        </w:rPr>
        <w:annotationRef/>
      </w:r>
      <w:r>
        <w:t>Extra stuff:</w:t>
      </w:r>
    </w:p>
    <w:p w14:paraId="1AC10026" w14:textId="77777777" w:rsidR="00A26296" w:rsidRDefault="00A26296">
      <w:pPr>
        <w:pStyle w:val="Commentaire"/>
      </w:pPr>
      <w:r>
        <w:t xml:space="preserve">, </w:t>
      </w:r>
    </w:p>
    <w:p w14:paraId="2D21AC3D" w14:textId="77777777" w:rsidR="00A26296" w:rsidRDefault="00A26296">
      <w:pPr>
        <w:pStyle w:val="Commentaire"/>
      </w:pPr>
    </w:p>
    <w:p w14:paraId="54B728D8" w14:textId="77777777" w:rsidR="00A26296" w:rsidRDefault="00A26296">
      <w:pPr>
        <w:pStyle w:val="Commentaire"/>
      </w:pPr>
      <w:r>
        <w:t>Correct:</w:t>
      </w:r>
    </w:p>
    <w:p w14:paraId="46D5D53B" w14:textId="77777777" w:rsidR="00A26296" w:rsidRDefault="00A26296">
      <w:pPr>
        <w:pStyle w:val="Commentaire"/>
      </w:pPr>
      <w:r>
        <w:t>Teufel et al. (2019)</w:t>
      </w:r>
    </w:p>
    <w:p w14:paraId="7073418B" w14:textId="146215B9" w:rsidR="00A26296" w:rsidRDefault="00A26296">
      <w:pPr>
        <w:pStyle w:val="Commentaire"/>
      </w:pPr>
      <w:r>
        <w:t>(Teufel et al., 2019)</w:t>
      </w:r>
    </w:p>
  </w:comment>
  <w:comment w:id="8245" w:author="Robin Matthews" w:date="2021-07-13T15:33:00Z" w:initials="RM">
    <w:p w14:paraId="3C583830" w14:textId="77777777" w:rsidR="00A26296" w:rsidRDefault="00A26296">
      <w:pPr>
        <w:pStyle w:val="Commentaire"/>
      </w:pPr>
      <w:r>
        <w:rPr>
          <w:rStyle w:val="Marquedecommentaire"/>
        </w:rPr>
        <w:annotationRef/>
      </w:r>
      <w:r>
        <w:t>Extra stuff:</w:t>
      </w:r>
    </w:p>
    <w:p w14:paraId="342D7D05" w14:textId="77777777" w:rsidR="00A26296" w:rsidRDefault="00A26296">
      <w:pPr>
        <w:pStyle w:val="Commentaire"/>
      </w:pPr>
      <w:r>
        <w:t>, )</w:t>
      </w:r>
    </w:p>
    <w:p w14:paraId="424B8A08" w14:textId="77777777" w:rsidR="00A26296" w:rsidRDefault="00A26296">
      <w:pPr>
        <w:pStyle w:val="Commentaire"/>
      </w:pPr>
    </w:p>
    <w:p w14:paraId="4F708DB6" w14:textId="77777777" w:rsidR="00A26296" w:rsidRDefault="00A26296">
      <w:pPr>
        <w:pStyle w:val="Commentaire"/>
      </w:pPr>
      <w:r>
        <w:t>Correct:</w:t>
      </w:r>
    </w:p>
    <w:p w14:paraId="1774C513" w14:textId="77777777" w:rsidR="00A26296" w:rsidRDefault="00A26296">
      <w:pPr>
        <w:pStyle w:val="Commentaire"/>
      </w:pPr>
      <w:r>
        <w:t>Kirchmeier-Young and Zhang (2020)</w:t>
      </w:r>
    </w:p>
    <w:p w14:paraId="49C6B04B" w14:textId="75B935F4" w:rsidR="00A26296" w:rsidRDefault="00A26296">
      <w:pPr>
        <w:pStyle w:val="Commentaire"/>
      </w:pPr>
      <w:r>
        <w:t>(Kirchmeier-Young and Zhang, 2020)</w:t>
      </w:r>
    </w:p>
  </w:comment>
  <w:comment w:id="8246" w:author="Robin Matthews" w:date="2021-07-13T15:33:00Z" w:initials="RM">
    <w:p w14:paraId="6202981E" w14:textId="77777777" w:rsidR="00A26296" w:rsidRDefault="00A26296">
      <w:pPr>
        <w:pStyle w:val="Commentaire"/>
      </w:pPr>
      <w:r>
        <w:rPr>
          <w:rStyle w:val="Marquedecommentaire"/>
        </w:rPr>
        <w:annotationRef/>
      </w:r>
      <w:r>
        <w:t>Not found:</w:t>
      </w:r>
    </w:p>
    <w:p w14:paraId="4B29046D" w14:textId="77777777" w:rsidR="00A26296" w:rsidRDefault="00A26296">
      <w:pPr>
        <w:pStyle w:val="Commentaire"/>
      </w:pPr>
      <w:r>
        <w:t>C. Li et al.</w:t>
      </w:r>
    </w:p>
    <w:p w14:paraId="0F8F403C" w14:textId="77777777" w:rsidR="00A26296" w:rsidRDefault="00A26296">
      <w:pPr>
        <w:pStyle w:val="Commentaire"/>
      </w:pPr>
    </w:p>
    <w:p w14:paraId="65F1C557" w14:textId="77777777" w:rsidR="00A26296" w:rsidRDefault="00A26296">
      <w:pPr>
        <w:pStyle w:val="Commentaire"/>
      </w:pPr>
      <w:r>
        <w:t>Extra stuff:</w:t>
      </w:r>
    </w:p>
    <w:p w14:paraId="4FF4C5A7" w14:textId="77777777" w:rsidR="00A26296" w:rsidRDefault="00A26296">
      <w:pPr>
        <w:pStyle w:val="Commentaire"/>
      </w:pPr>
      <w:r>
        <w:t xml:space="preserve">(Li et al., </w:t>
      </w:r>
    </w:p>
    <w:p w14:paraId="117FBA59" w14:textId="77777777" w:rsidR="00A26296" w:rsidRDefault="00A26296">
      <w:pPr>
        <w:pStyle w:val="Commentaire"/>
      </w:pPr>
    </w:p>
    <w:p w14:paraId="1F50345C" w14:textId="77777777" w:rsidR="00A26296" w:rsidRDefault="00A26296">
      <w:pPr>
        <w:pStyle w:val="Commentaire"/>
      </w:pPr>
      <w:r>
        <w:t>Correct:</w:t>
      </w:r>
    </w:p>
    <w:p w14:paraId="7AB5A7AC" w14:textId="77777777" w:rsidR="00A26296" w:rsidRDefault="00A26296">
      <w:pPr>
        <w:pStyle w:val="Commentaire"/>
      </w:pPr>
      <w:r>
        <w:t>C. Li et al. (2020)</w:t>
      </w:r>
    </w:p>
    <w:p w14:paraId="3E7E18BE" w14:textId="25EE6626" w:rsidR="00A26296" w:rsidRDefault="00A26296">
      <w:pPr>
        <w:pStyle w:val="Commentaire"/>
      </w:pPr>
      <w:r>
        <w:t>(C. Li et al., 2020)</w:t>
      </w:r>
    </w:p>
  </w:comment>
  <w:comment w:id="8251" w:author="Robin Matthews" w:date="2021-07-13T15:33:00Z" w:initials="RM">
    <w:p w14:paraId="2AD5CD8E" w14:textId="77777777" w:rsidR="00A26296" w:rsidRDefault="00A26296">
      <w:pPr>
        <w:pStyle w:val="Commentaire"/>
      </w:pPr>
      <w:r>
        <w:rPr>
          <w:rStyle w:val="Marquedecommentaire"/>
        </w:rPr>
        <w:annotationRef/>
      </w:r>
      <w:r>
        <w:t>Not found:</w:t>
      </w:r>
    </w:p>
    <w:p w14:paraId="724A342B" w14:textId="77777777" w:rsidR="00A26296" w:rsidRDefault="00A26296">
      <w:pPr>
        <w:pStyle w:val="Commentaire"/>
      </w:pPr>
      <w:r>
        <w:t>C. Li et al.</w:t>
      </w:r>
    </w:p>
    <w:p w14:paraId="20D23DA1" w14:textId="77777777" w:rsidR="00A26296" w:rsidRDefault="00A26296">
      <w:pPr>
        <w:pStyle w:val="Commentaire"/>
      </w:pPr>
    </w:p>
    <w:p w14:paraId="73380543" w14:textId="77777777" w:rsidR="00A26296" w:rsidRDefault="00A26296">
      <w:pPr>
        <w:pStyle w:val="Commentaire"/>
      </w:pPr>
      <w:r>
        <w:t>Extra stuff:</w:t>
      </w:r>
    </w:p>
    <w:p w14:paraId="6BDFD2DC" w14:textId="77777777" w:rsidR="00A26296" w:rsidRDefault="00A26296">
      <w:pPr>
        <w:pStyle w:val="Commentaire"/>
      </w:pPr>
      <w:r>
        <w:t>(Li et al., a)</w:t>
      </w:r>
    </w:p>
    <w:p w14:paraId="6863E519" w14:textId="77777777" w:rsidR="00A26296" w:rsidRDefault="00A26296">
      <w:pPr>
        <w:pStyle w:val="Commentaire"/>
      </w:pPr>
    </w:p>
    <w:p w14:paraId="79D6C26D" w14:textId="77777777" w:rsidR="00A26296" w:rsidRDefault="00A26296">
      <w:pPr>
        <w:pStyle w:val="Commentaire"/>
      </w:pPr>
      <w:r>
        <w:t>Correct:</w:t>
      </w:r>
    </w:p>
    <w:p w14:paraId="449D1965" w14:textId="77777777" w:rsidR="00A26296" w:rsidRDefault="00A26296">
      <w:pPr>
        <w:pStyle w:val="Commentaire"/>
      </w:pPr>
      <w:r>
        <w:t>C. Li et al. (2020)</w:t>
      </w:r>
    </w:p>
    <w:p w14:paraId="43151EB4" w14:textId="59E40CA9" w:rsidR="00A26296" w:rsidRDefault="00A26296">
      <w:pPr>
        <w:pStyle w:val="Commentaire"/>
      </w:pPr>
      <w:r>
        <w:t>(C. Li et al., 2020)</w:t>
      </w:r>
    </w:p>
  </w:comment>
  <w:comment w:id="8259" w:author="Robin Matthews" w:date="2021-07-13T15:33:00Z" w:initials="RM">
    <w:p w14:paraId="7CBA747C" w14:textId="77777777" w:rsidR="00A26296" w:rsidRDefault="00A26296">
      <w:pPr>
        <w:pStyle w:val="Commentaire"/>
      </w:pPr>
      <w:r>
        <w:rPr>
          <w:rStyle w:val="Marquedecommentaire"/>
        </w:rPr>
        <w:annotationRef/>
      </w:r>
      <w:r>
        <w:t>Not found:</w:t>
      </w:r>
    </w:p>
    <w:p w14:paraId="45F6322C" w14:textId="77777777" w:rsidR="00A26296" w:rsidRDefault="00A26296">
      <w:pPr>
        <w:pStyle w:val="Commentaire"/>
      </w:pPr>
      <w:r>
        <w:t>X. Zhang et al.</w:t>
      </w:r>
    </w:p>
    <w:p w14:paraId="52CF641C" w14:textId="77777777" w:rsidR="00A26296" w:rsidRDefault="00A26296">
      <w:pPr>
        <w:pStyle w:val="Commentaire"/>
      </w:pPr>
    </w:p>
    <w:p w14:paraId="35798738" w14:textId="77777777" w:rsidR="00A26296" w:rsidRDefault="00A26296">
      <w:pPr>
        <w:pStyle w:val="Commentaire"/>
      </w:pPr>
      <w:r>
        <w:t>Extra stuff:</w:t>
      </w:r>
    </w:p>
    <w:p w14:paraId="07435FAE" w14:textId="77777777" w:rsidR="00A26296" w:rsidRDefault="00A26296">
      <w:pPr>
        <w:pStyle w:val="Commentaire"/>
      </w:pPr>
      <w:r>
        <w:t xml:space="preserve">(Zhang et al., </w:t>
      </w:r>
    </w:p>
    <w:p w14:paraId="0D3664C4" w14:textId="77777777" w:rsidR="00A26296" w:rsidRDefault="00A26296">
      <w:pPr>
        <w:pStyle w:val="Commentaire"/>
      </w:pPr>
    </w:p>
    <w:p w14:paraId="5C956805" w14:textId="77777777" w:rsidR="00A26296" w:rsidRDefault="00A26296">
      <w:pPr>
        <w:pStyle w:val="Commentaire"/>
      </w:pPr>
      <w:r>
        <w:t>Correct:</w:t>
      </w:r>
    </w:p>
    <w:p w14:paraId="0AB53DC7" w14:textId="77777777" w:rsidR="00A26296" w:rsidRDefault="00A26296">
      <w:pPr>
        <w:pStyle w:val="Commentaire"/>
      </w:pPr>
      <w:r>
        <w:t>X. Zhang et al. (2019)</w:t>
      </w:r>
    </w:p>
    <w:p w14:paraId="420B7614" w14:textId="660FA387" w:rsidR="00A26296" w:rsidRDefault="00A26296">
      <w:pPr>
        <w:pStyle w:val="Commentaire"/>
      </w:pPr>
      <w:r>
        <w:t>(X. Zhang et al., 2019)</w:t>
      </w:r>
    </w:p>
  </w:comment>
  <w:comment w:id="8261" w:author="Robin Matthews" w:date="2021-07-13T15:33:00Z" w:initials="RM">
    <w:p w14:paraId="2AC86057" w14:textId="77777777" w:rsidR="00A26296" w:rsidRDefault="00A26296">
      <w:pPr>
        <w:pStyle w:val="Commentaire"/>
      </w:pPr>
      <w:r>
        <w:rPr>
          <w:rStyle w:val="Marquedecommentaire"/>
        </w:rPr>
        <w:annotationRef/>
      </w:r>
      <w:r>
        <w:t>Extra stuff:</w:t>
      </w:r>
    </w:p>
    <w:p w14:paraId="6ECFDC16" w14:textId="77777777" w:rsidR="00A26296" w:rsidRDefault="00A26296">
      <w:pPr>
        <w:pStyle w:val="Commentaire"/>
      </w:pPr>
      <w:r>
        <w:t>, )</w:t>
      </w:r>
    </w:p>
    <w:p w14:paraId="75636DDB" w14:textId="77777777" w:rsidR="00A26296" w:rsidRDefault="00A26296">
      <w:pPr>
        <w:pStyle w:val="Commentaire"/>
      </w:pPr>
    </w:p>
    <w:p w14:paraId="2E026524" w14:textId="77777777" w:rsidR="00A26296" w:rsidRDefault="00A26296">
      <w:pPr>
        <w:pStyle w:val="Commentaire"/>
      </w:pPr>
      <w:r>
        <w:t>Correct:</w:t>
      </w:r>
    </w:p>
    <w:p w14:paraId="64B09BF8" w14:textId="77777777" w:rsidR="00A26296" w:rsidRDefault="00A26296">
      <w:pPr>
        <w:pStyle w:val="Commentaire"/>
      </w:pPr>
      <w:r>
        <w:t>Easterling et al. (2017)</w:t>
      </w:r>
    </w:p>
    <w:p w14:paraId="6EAD8F08" w14:textId="665C593A" w:rsidR="00A26296" w:rsidRDefault="00A26296">
      <w:pPr>
        <w:pStyle w:val="Commentaire"/>
      </w:pPr>
      <w:r>
        <w:t>(Easterling et al., 2017)</w:t>
      </w:r>
    </w:p>
  </w:comment>
  <w:comment w:id="8262" w:author="Robin Matthews" w:date="2021-07-13T15:34:00Z" w:initials="RM">
    <w:p w14:paraId="1E7FAEC4" w14:textId="77777777" w:rsidR="00A26296" w:rsidRDefault="00A26296">
      <w:pPr>
        <w:pStyle w:val="Commentaire"/>
      </w:pPr>
      <w:r>
        <w:rPr>
          <w:rStyle w:val="Marquedecommentaire"/>
        </w:rPr>
        <w:annotationRef/>
      </w:r>
      <w:r>
        <w:t>Not found:</w:t>
      </w:r>
    </w:p>
    <w:p w14:paraId="410D3EA8" w14:textId="77777777" w:rsidR="00A26296" w:rsidRDefault="00A26296">
      <w:pPr>
        <w:pStyle w:val="Commentaire"/>
      </w:pPr>
      <w:r>
        <w:t>C. Li et al.</w:t>
      </w:r>
    </w:p>
    <w:p w14:paraId="3A0B0D4E" w14:textId="77777777" w:rsidR="00A26296" w:rsidRDefault="00A26296">
      <w:pPr>
        <w:pStyle w:val="Commentaire"/>
      </w:pPr>
    </w:p>
    <w:p w14:paraId="0313C5CE" w14:textId="77777777" w:rsidR="00A26296" w:rsidRDefault="00A26296">
      <w:pPr>
        <w:pStyle w:val="Commentaire"/>
      </w:pPr>
      <w:r>
        <w:t>Extra stuff:</w:t>
      </w:r>
    </w:p>
    <w:p w14:paraId="6D002338" w14:textId="77777777" w:rsidR="00A26296" w:rsidRDefault="00A26296">
      <w:pPr>
        <w:pStyle w:val="Commentaire"/>
      </w:pPr>
      <w:r>
        <w:t xml:space="preserve">(Li et al., </w:t>
      </w:r>
    </w:p>
    <w:p w14:paraId="6B27763A" w14:textId="77777777" w:rsidR="00A26296" w:rsidRDefault="00A26296">
      <w:pPr>
        <w:pStyle w:val="Commentaire"/>
      </w:pPr>
    </w:p>
    <w:p w14:paraId="75F3FDCB" w14:textId="77777777" w:rsidR="00A26296" w:rsidRDefault="00A26296">
      <w:pPr>
        <w:pStyle w:val="Commentaire"/>
      </w:pPr>
      <w:r>
        <w:t>Correct:</w:t>
      </w:r>
    </w:p>
    <w:p w14:paraId="6E89D0B5" w14:textId="77777777" w:rsidR="00A26296" w:rsidRDefault="00A26296">
      <w:pPr>
        <w:pStyle w:val="Commentaire"/>
      </w:pPr>
      <w:r>
        <w:t>C. Li et al. (2020)</w:t>
      </w:r>
    </w:p>
    <w:p w14:paraId="1ACCE361" w14:textId="38189F66" w:rsidR="00A26296" w:rsidRDefault="00A26296">
      <w:pPr>
        <w:pStyle w:val="Commentaire"/>
      </w:pPr>
      <w:r>
        <w:t>(C. Li et al., 2020)</w:t>
      </w:r>
    </w:p>
  </w:comment>
  <w:comment w:id="8265" w:author="Robin Matthews" w:date="2021-07-13T15:34:00Z" w:initials="RM">
    <w:p w14:paraId="19A554BE" w14:textId="77777777" w:rsidR="00A26296" w:rsidRDefault="00A26296">
      <w:pPr>
        <w:pStyle w:val="Commentaire"/>
      </w:pPr>
      <w:r>
        <w:rPr>
          <w:rStyle w:val="Marquedecommentaire"/>
        </w:rPr>
        <w:annotationRef/>
      </w:r>
      <w:r>
        <w:t>Not found:</w:t>
      </w:r>
    </w:p>
    <w:p w14:paraId="75C2F566" w14:textId="77777777" w:rsidR="00A26296" w:rsidRDefault="00A26296">
      <w:pPr>
        <w:pStyle w:val="Commentaire"/>
      </w:pPr>
      <w:r>
        <w:t>C. Li et al.</w:t>
      </w:r>
    </w:p>
    <w:p w14:paraId="55BC6804" w14:textId="77777777" w:rsidR="00A26296" w:rsidRDefault="00A26296">
      <w:pPr>
        <w:pStyle w:val="Commentaire"/>
      </w:pPr>
    </w:p>
    <w:p w14:paraId="73D02F3A" w14:textId="77777777" w:rsidR="00A26296" w:rsidRDefault="00A26296">
      <w:pPr>
        <w:pStyle w:val="Commentaire"/>
      </w:pPr>
      <w:r>
        <w:t>Extra stuff:</w:t>
      </w:r>
    </w:p>
    <w:p w14:paraId="5D9A1569" w14:textId="77777777" w:rsidR="00A26296" w:rsidRDefault="00A26296">
      <w:pPr>
        <w:pStyle w:val="Commentaire"/>
      </w:pPr>
      <w:r>
        <w:t>(Li et al., a)</w:t>
      </w:r>
    </w:p>
    <w:p w14:paraId="221C1A72" w14:textId="77777777" w:rsidR="00A26296" w:rsidRDefault="00A26296">
      <w:pPr>
        <w:pStyle w:val="Commentaire"/>
      </w:pPr>
    </w:p>
    <w:p w14:paraId="52BB9768" w14:textId="77777777" w:rsidR="00A26296" w:rsidRDefault="00A26296">
      <w:pPr>
        <w:pStyle w:val="Commentaire"/>
      </w:pPr>
      <w:r>
        <w:t>Correct:</w:t>
      </w:r>
    </w:p>
    <w:p w14:paraId="4B04F86E" w14:textId="77777777" w:rsidR="00A26296" w:rsidRDefault="00A26296">
      <w:pPr>
        <w:pStyle w:val="Commentaire"/>
      </w:pPr>
      <w:r>
        <w:t>C. Li et al. (2020)</w:t>
      </w:r>
    </w:p>
    <w:p w14:paraId="3EBAAA5B" w14:textId="18BB8209" w:rsidR="00A26296" w:rsidRDefault="00A26296">
      <w:pPr>
        <w:pStyle w:val="Commentaire"/>
      </w:pPr>
      <w:r>
        <w:t>(C. Li et al., 2020)</w:t>
      </w:r>
    </w:p>
  </w:comment>
  <w:comment w:id="8271" w:author="Robin Matthews" w:date="2021-07-13T15:34:00Z" w:initials="RM">
    <w:p w14:paraId="6FF5D7A6" w14:textId="77777777" w:rsidR="00A26296" w:rsidRDefault="00A26296">
      <w:pPr>
        <w:pStyle w:val="Commentaire"/>
      </w:pPr>
      <w:r>
        <w:rPr>
          <w:rStyle w:val="Marquedecommentaire"/>
        </w:rPr>
        <w:annotationRef/>
      </w:r>
      <w:r>
        <w:t>Not found:</w:t>
      </w:r>
    </w:p>
    <w:p w14:paraId="66680D0B" w14:textId="77777777" w:rsidR="00A26296" w:rsidRDefault="00A26296">
      <w:pPr>
        <w:pStyle w:val="Commentaire"/>
      </w:pPr>
      <w:r>
        <w:t>X. Zhang et al.</w:t>
      </w:r>
    </w:p>
    <w:p w14:paraId="0498C445" w14:textId="77777777" w:rsidR="00A26296" w:rsidRDefault="00A26296">
      <w:pPr>
        <w:pStyle w:val="Commentaire"/>
      </w:pPr>
    </w:p>
    <w:p w14:paraId="7D409C12" w14:textId="77777777" w:rsidR="00A26296" w:rsidRDefault="00A26296">
      <w:pPr>
        <w:pStyle w:val="Commentaire"/>
      </w:pPr>
      <w:r>
        <w:t>Extra stuff:</w:t>
      </w:r>
    </w:p>
    <w:p w14:paraId="345A6352" w14:textId="77777777" w:rsidR="00A26296" w:rsidRDefault="00A26296">
      <w:pPr>
        <w:pStyle w:val="Commentaire"/>
      </w:pPr>
      <w:r>
        <w:t xml:space="preserve">(Zhang et al., </w:t>
      </w:r>
    </w:p>
    <w:p w14:paraId="6184844A" w14:textId="77777777" w:rsidR="00A26296" w:rsidRDefault="00A26296">
      <w:pPr>
        <w:pStyle w:val="Commentaire"/>
      </w:pPr>
    </w:p>
    <w:p w14:paraId="6387388A" w14:textId="77777777" w:rsidR="00A26296" w:rsidRDefault="00A26296">
      <w:pPr>
        <w:pStyle w:val="Commentaire"/>
      </w:pPr>
      <w:r>
        <w:t>Correct:</w:t>
      </w:r>
    </w:p>
    <w:p w14:paraId="36179526" w14:textId="77777777" w:rsidR="00A26296" w:rsidRDefault="00A26296">
      <w:pPr>
        <w:pStyle w:val="Commentaire"/>
      </w:pPr>
      <w:r>
        <w:t>X. Zhang et al. (2019)</w:t>
      </w:r>
    </w:p>
    <w:p w14:paraId="14831BF0" w14:textId="41C1B1D0" w:rsidR="00A26296" w:rsidRDefault="00A26296">
      <w:pPr>
        <w:pStyle w:val="Commentaire"/>
      </w:pPr>
      <w:r>
        <w:t>(X. Zhang et al., 2019)</w:t>
      </w:r>
    </w:p>
  </w:comment>
  <w:comment w:id="8273" w:author="Robin Matthews" w:date="2021-07-13T15:34:00Z" w:initials="RM">
    <w:p w14:paraId="4E53BF04" w14:textId="77777777" w:rsidR="00A26296" w:rsidRDefault="00A26296">
      <w:pPr>
        <w:pStyle w:val="Commentaire"/>
      </w:pPr>
      <w:r>
        <w:rPr>
          <w:rStyle w:val="Marquedecommentaire"/>
        </w:rPr>
        <w:annotationRef/>
      </w:r>
      <w:r>
        <w:t>Extra stuff:</w:t>
      </w:r>
    </w:p>
    <w:p w14:paraId="43EA803E" w14:textId="77777777" w:rsidR="00A26296" w:rsidRDefault="00A26296">
      <w:pPr>
        <w:pStyle w:val="Commentaire"/>
      </w:pPr>
      <w:r>
        <w:t>, )</w:t>
      </w:r>
    </w:p>
    <w:p w14:paraId="31C2B6F0" w14:textId="77777777" w:rsidR="00A26296" w:rsidRDefault="00A26296">
      <w:pPr>
        <w:pStyle w:val="Commentaire"/>
      </w:pPr>
    </w:p>
    <w:p w14:paraId="54F80945" w14:textId="77777777" w:rsidR="00A26296" w:rsidRDefault="00A26296">
      <w:pPr>
        <w:pStyle w:val="Commentaire"/>
      </w:pPr>
      <w:r>
        <w:t>Correct:</w:t>
      </w:r>
    </w:p>
    <w:p w14:paraId="6FF21905" w14:textId="77777777" w:rsidR="00A26296" w:rsidRDefault="00A26296">
      <w:pPr>
        <w:pStyle w:val="Commentaire"/>
      </w:pPr>
      <w:r>
        <w:t>Easterling et al. (2017)</w:t>
      </w:r>
    </w:p>
    <w:p w14:paraId="596720D0" w14:textId="35B6C9C8" w:rsidR="00A26296" w:rsidRDefault="00A26296">
      <w:pPr>
        <w:pStyle w:val="Commentaire"/>
      </w:pPr>
      <w:r>
        <w:t>(Easterling et al., 2017)</w:t>
      </w:r>
    </w:p>
  </w:comment>
  <w:comment w:id="8274" w:author="Robin Matthews" w:date="2021-07-13T15:34:00Z" w:initials="RM">
    <w:p w14:paraId="49989179" w14:textId="77777777" w:rsidR="00A26296" w:rsidRDefault="00A26296">
      <w:pPr>
        <w:pStyle w:val="Commentaire"/>
      </w:pPr>
      <w:r>
        <w:rPr>
          <w:rStyle w:val="Marquedecommentaire"/>
        </w:rPr>
        <w:annotationRef/>
      </w:r>
      <w:r>
        <w:t>Not found:</w:t>
      </w:r>
    </w:p>
    <w:p w14:paraId="2820FBD2" w14:textId="77777777" w:rsidR="00A26296" w:rsidRDefault="00A26296">
      <w:pPr>
        <w:pStyle w:val="Commentaire"/>
      </w:pPr>
      <w:r>
        <w:t>C. Li et al.</w:t>
      </w:r>
    </w:p>
    <w:p w14:paraId="2A97CE2F" w14:textId="77777777" w:rsidR="00A26296" w:rsidRDefault="00A26296">
      <w:pPr>
        <w:pStyle w:val="Commentaire"/>
      </w:pPr>
    </w:p>
    <w:p w14:paraId="1A6341E0" w14:textId="77777777" w:rsidR="00A26296" w:rsidRDefault="00A26296">
      <w:pPr>
        <w:pStyle w:val="Commentaire"/>
      </w:pPr>
      <w:r>
        <w:t>Extra stuff:</w:t>
      </w:r>
    </w:p>
    <w:p w14:paraId="56AEBD7D" w14:textId="77777777" w:rsidR="00A26296" w:rsidRDefault="00A26296">
      <w:pPr>
        <w:pStyle w:val="Commentaire"/>
      </w:pPr>
      <w:r>
        <w:t xml:space="preserve">(Li et al., </w:t>
      </w:r>
    </w:p>
    <w:p w14:paraId="3968EEEC" w14:textId="77777777" w:rsidR="00A26296" w:rsidRDefault="00A26296">
      <w:pPr>
        <w:pStyle w:val="Commentaire"/>
      </w:pPr>
    </w:p>
    <w:p w14:paraId="40D872DA" w14:textId="77777777" w:rsidR="00A26296" w:rsidRDefault="00A26296">
      <w:pPr>
        <w:pStyle w:val="Commentaire"/>
      </w:pPr>
      <w:r>
        <w:t>Correct:</w:t>
      </w:r>
    </w:p>
    <w:p w14:paraId="7E549640" w14:textId="77777777" w:rsidR="00A26296" w:rsidRDefault="00A26296">
      <w:pPr>
        <w:pStyle w:val="Commentaire"/>
      </w:pPr>
      <w:r>
        <w:t>C. Li et al. (2020)</w:t>
      </w:r>
    </w:p>
    <w:p w14:paraId="07D9B82D" w14:textId="0E151C80" w:rsidR="00A26296" w:rsidRDefault="00A26296">
      <w:pPr>
        <w:pStyle w:val="Commentaire"/>
      </w:pPr>
      <w:r>
        <w:t>(C. Li et al., 2020)</w:t>
      </w:r>
    </w:p>
  </w:comment>
  <w:comment w:id="8279" w:author="Robin Matthews" w:date="2021-07-13T15:34:00Z" w:initials="RM">
    <w:p w14:paraId="3C993200" w14:textId="77777777" w:rsidR="00A26296" w:rsidRDefault="00A26296">
      <w:pPr>
        <w:pStyle w:val="Commentaire"/>
      </w:pPr>
      <w:r>
        <w:rPr>
          <w:rStyle w:val="Marquedecommentaire"/>
        </w:rPr>
        <w:annotationRef/>
      </w:r>
      <w:r>
        <w:t>Not found:</w:t>
      </w:r>
    </w:p>
    <w:p w14:paraId="51E7304C" w14:textId="77777777" w:rsidR="00A26296" w:rsidRDefault="00A26296">
      <w:pPr>
        <w:pStyle w:val="Commentaire"/>
      </w:pPr>
      <w:r>
        <w:t>C. Li et al.</w:t>
      </w:r>
    </w:p>
    <w:p w14:paraId="583CAE77" w14:textId="77777777" w:rsidR="00A26296" w:rsidRDefault="00A26296">
      <w:pPr>
        <w:pStyle w:val="Commentaire"/>
      </w:pPr>
    </w:p>
    <w:p w14:paraId="6D040A46" w14:textId="77777777" w:rsidR="00A26296" w:rsidRDefault="00A26296">
      <w:pPr>
        <w:pStyle w:val="Commentaire"/>
      </w:pPr>
      <w:r>
        <w:t>Extra stuff:</w:t>
      </w:r>
    </w:p>
    <w:p w14:paraId="74E6C858" w14:textId="77777777" w:rsidR="00A26296" w:rsidRDefault="00A26296">
      <w:pPr>
        <w:pStyle w:val="Commentaire"/>
      </w:pPr>
      <w:r>
        <w:t>(Li et al., a)</w:t>
      </w:r>
    </w:p>
    <w:p w14:paraId="35C36D80" w14:textId="77777777" w:rsidR="00A26296" w:rsidRDefault="00A26296">
      <w:pPr>
        <w:pStyle w:val="Commentaire"/>
      </w:pPr>
    </w:p>
    <w:p w14:paraId="04699FBA" w14:textId="77777777" w:rsidR="00A26296" w:rsidRDefault="00A26296">
      <w:pPr>
        <w:pStyle w:val="Commentaire"/>
      </w:pPr>
      <w:r>
        <w:t>Correct:</w:t>
      </w:r>
    </w:p>
    <w:p w14:paraId="0F81CC75" w14:textId="77777777" w:rsidR="00A26296" w:rsidRDefault="00A26296">
      <w:pPr>
        <w:pStyle w:val="Commentaire"/>
      </w:pPr>
      <w:r>
        <w:t>C. Li et al. (2020)</w:t>
      </w:r>
    </w:p>
    <w:p w14:paraId="584123D1" w14:textId="018D7030" w:rsidR="00A26296" w:rsidRDefault="00A26296">
      <w:pPr>
        <w:pStyle w:val="Commentaire"/>
      </w:pPr>
      <w:r>
        <w:t>(C. Li et al., 2020)</w:t>
      </w:r>
    </w:p>
  </w:comment>
  <w:comment w:id="8287" w:author="Robin Matthews" w:date="2021-07-13T15:34:00Z" w:initials="RM">
    <w:p w14:paraId="68F2A8D6" w14:textId="77777777" w:rsidR="00A26296" w:rsidRDefault="00A26296">
      <w:pPr>
        <w:pStyle w:val="Commentaire"/>
      </w:pPr>
      <w:r>
        <w:rPr>
          <w:rStyle w:val="Marquedecommentaire"/>
        </w:rPr>
        <w:annotationRef/>
      </w:r>
      <w:r>
        <w:t>Not found:</w:t>
      </w:r>
    </w:p>
    <w:p w14:paraId="0A4EC805" w14:textId="77777777" w:rsidR="00A26296" w:rsidRDefault="00A26296">
      <w:pPr>
        <w:pStyle w:val="Commentaire"/>
      </w:pPr>
      <w:r>
        <w:t>X. Zhang et al.</w:t>
      </w:r>
    </w:p>
    <w:p w14:paraId="67A3FD03" w14:textId="77777777" w:rsidR="00A26296" w:rsidRDefault="00A26296">
      <w:pPr>
        <w:pStyle w:val="Commentaire"/>
      </w:pPr>
    </w:p>
    <w:p w14:paraId="1E338D7D" w14:textId="77777777" w:rsidR="00A26296" w:rsidRDefault="00A26296">
      <w:pPr>
        <w:pStyle w:val="Commentaire"/>
      </w:pPr>
      <w:r>
        <w:t>Extra stuff:</w:t>
      </w:r>
    </w:p>
    <w:p w14:paraId="187221C9" w14:textId="77777777" w:rsidR="00A26296" w:rsidRDefault="00A26296">
      <w:pPr>
        <w:pStyle w:val="Commentaire"/>
      </w:pPr>
      <w:r>
        <w:t xml:space="preserve">(Zhang et al., </w:t>
      </w:r>
    </w:p>
    <w:p w14:paraId="6AD84A05" w14:textId="77777777" w:rsidR="00A26296" w:rsidRDefault="00A26296">
      <w:pPr>
        <w:pStyle w:val="Commentaire"/>
      </w:pPr>
    </w:p>
    <w:p w14:paraId="3CCAA792" w14:textId="77777777" w:rsidR="00A26296" w:rsidRDefault="00A26296">
      <w:pPr>
        <w:pStyle w:val="Commentaire"/>
      </w:pPr>
      <w:r>
        <w:t>Correct:</w:t>
      </w:r>
    </w:p>
    <w:p w14:paraId="0FE45982" w14:textId="77777777" w:rsidR="00A26296" w:rsidRDefault="00A26296">
      <w:pPr>
        <w:pStyle w:val="Commentaire"/>
      </w:pPr>
      <w:r>
        <w:t>X. Zhang et al. (2019)</w:t>
      </w:r>
    </w:p>
    <w:p w14:paraId="3BD64880" w14:textId="464A8CC5" w:rsidR="00A26296" w:rsidRDefault="00A26296">
      <w:pPr>
        <w:pStyle w:val="Commentaire"/>
      </w:pPr>
      <w:r>
        <w:t>(X. Zhang et al., 2019)</w:t>
      </w:r>
    </w:p>
  </w:comment>
  <w:comment w:id="8289" w:author="Robin Matthews" w:date="2021-07-13T15:34:00Z" w:initials="RM">
    <w:p w14:paraId="0BB84147" w14:textId="77777777" w:rsidR="00A26296" w:rsidRDefault="00A26296">
      <w:pPr>
        <w:pStyle w:val="Commentaire"/>
      </w:pPr>
      <w:r>
        <w:rPr>
          <w:rStyle w:val="Marquedecommentaire"/>
        </w:rPr>
        <w:annotationRef/>
      </w:r>
      <w:r>
        <w:t>Extra stuff:</w:t>
      </w:r>
    </w:p>
    <w:p w14:paraId="25713DBD" w14:textId="77777777" w:rsidR="00A26296" w:rsidRDefault="00A26296">
      <w:pPr>
        <w:pStyle w:val="Commentaire"/>
      </w:pPr>
      <w:r>
        <w:t xml:space="preserve">, </w:t>
      </w:r>
    </w:p>
    <w:p w14:paraId="15D74079" w14:textId="77777777" w:rsidR="00A26296" w:rsidRDefault="00A26296">
      <w:pPr>
        <w:pStyle w:val="Commentaire"/>
      </w:pPr>
    </w:p>
    <w:p w14:paraId="59191608" w14:textId="77777777" w:rsidR="00A26296" w:rsidRDefault="00A26296">
      <w:pPr>
        <w:pStyle w:val="Commentaire"/>
      </w:pPr>
      <w:r>
        <w:t>Correct:</w:t>
      </w:r>
    </w:p>
    <w:p w14:paraId="68219CE3" w14:textId="77777777" w:rsidR="00A26296" w:rsidRDefault="00A26296">
      <w:pPr>
        <w:pStyle w:val="Commentaire"/>
      </w:pPr>
      <w:r>
        <w:t>Easterling et al. (2017)</w:t>
      </w:r>
    </w:p>
    <w:p w14:paraId="78F456A6" w14:textId="6C8C9025" w:rsidR="00A26296" w:rsidRDefault="00A26296">
      <w:pPr>
        <w:pStyle w:val="Commentaire"/>
      </w:pPr>
      <w:r>
        <w:t>(Easterling et al., 2017)</w:t>
      </w:r>
    </w:p>
  </w:comment>
  <w:comment w:id="8290" w:author="Robin Matthews" w:date="2021-07-13T15:34:00Z" w:initials="RM">
    <w:p w14:paraId="78C475E8" w14:textId="77777777" w:rsidR="00A26296" w:rsidRDefault="00A26296">
      <w:pPr>
        <w:pStyle w:val="Commentaire"/>
      </w:pPr>
      <w:r>
        <w:rPr>
          <w:rStyle w:val="Marquedecommentaire"/>
        </w:rPr>
        <w:annotationRef/>
      </w:r>
      <w:r>
        <w:t>Extra stuff:</w:t>
      </w:r>
    </w:p>
    <w:p w14:paraId="3A8E73A8" w14:textId="77777777" w:rsidR="00A26296" w:rsidRDefault="00A26296">
      <w:pPr>
        <w:pStyle w:val="Commentaire"/>
      </w:pPr>
      <w:r>
        <w:t>; )</w:t>
      </w:r>
    </w:p>
    <w:p w14:paraId="0D17E768" w14:textId="77777777" w:rsidR="00A26296" w:rsidRDefault="00A26296">
      <w:pPr>
        <w:pStyle w:val="Commentaire"/>
      </w:pPr>
    </w:p>
    <w:p w14:paraId="6BD08D2D" w14:textId="77777777" w:rsidR="00A26296" w:rsidRDefault="00A26296">
      <w:pPr>
        <w:pStyle w:val="Commentaire"/>
      </w:pPr>
      <w:r>
        <w:t>Correct:</w:t>
      </w:r>
    </w:p>
    <w:p w14:paraId="68834EF0" w14:textId="3AC4D934" w:rsidR="00A26296" w:rsidRDefault="00A26296">
      <w:pPr>
        <w:pStyle w:val="Commentaire"/>
      </w:pPr>
      <w:r>
        <w:t>(Knutson et al., 2015; Kossin et al., 2017)</w:t>
      </w:r>
    </w:p>
  </w:comment>
  <w:comment w:id="8291" w:author="Robin Matthews" w:date="2021-07-13T15:34:00Z" w:initials="RM">
    <w:p w14:paraId="7F341489" w14:textId="77777777" w:rsidR="00A26296" w:rsidRDefault="00A26296">
      <w:pPr>
        <w:pStyle w:val="Commentaire"/>
      </w:pPr>
      <w:r>
        <w:rPr>
          <w:rStyle w:val="Marquedecommentaire"/>
        </w:rPr>
        <w:annotationRef/>
      </w:r>
      <w:r>
        <w:t>Not found:</w:t>
      </w:r>
    </w:p>
    <w:p w14:paraId="2CD2FB12" w14:textId="77777777" w:rsidR="00A26296" w:rsidRDefault="00A26296">
      <w:pPr>
        <w:pStyle w:val="Commentaire"/>
      </w:pPr>
      <w:r>
        <w:t>C. Li et al.</w:t>
      </w:r>
    </w:p>
    <w:p w14:paraId="768280CC" w14:textId="77777777" w:rsidR="00A26296" w:rsidRDefault="00A26296">
      <w:pPr>
        <w:pStyle w:val="Commentaire"/>
      </w:pPr>
    </w:p>
    <w:p w14:paraId="5692389B" w14:textId="77777777" w:rsidR="00A26296" w:rsidRDefault="00A26296">
      <w:pPr>
        <w:pStyle w:val="Commentaire"/>
      </w:pPr>
      <w:r>
        <w:t>Extra stuff:</w:t>
      </w:r>
    </w:p>
    <w:p w14:paraId="059C675F" w14:textId="77777777" w:rsidR="00A26296" w:rsidRDefault="00A26296">
      <w:pPr>
        <w:pStyle w:val="Commentaire"/>
      </w:pPr>
      <w:r>
        <w:t xml:space="preserve">(Li et al., </w:t>
      </w:r>
    </w:p>
    <w:p w14:paraId="29A9EBFA" w14:textId="77777777" w:rsidR="00A26296" w:rsidRDefault="00A26296">
      <w:pPr>
        <w:pStyle w:val="Commentaire"/>
      </w:pPr>
    </w:p>
    <w:p w14:paraId="6DCC0AE4" w14:textId="77777777" w:rsidR="00A26296" w:rsidRDefault="00A26296">
      <w:pPr>
        <w:pStyle w:val="Commentaire"/>
      </w:pPr>
      <w:r>
        <w:t>Correct:</w:t>
      </w:r>
    </w:p>
    <w:p w14:paraId="45997229" w14:textId="77777777" w:rsidR="00A26296" w:rsidRDefault="00A26296">
      <w:pPr>
        <w:pStyle w:val="Commentaire"/>
      </w:pPr>
      <w:r>
        <w:t>C. Li et al. (2020)</w:t>
      </w:r>
    </w:p>
    <w:p w14:paraId="0659ED94" w14:textId="2ABD606B" w:rsidR="00A26296" w:rsidRDefault="00A26296">
      <w:pPr>
        <w:pStyle w:val="Commentaire"/>
      </w:pPr>
      <w:r>
        <w:t>(C. Li et al., 2020)</w:t>
      </w:r>
    </w:p>
  </w:comment>
  <w:comment w:id="8295" w:author="Robin Matthews" w:date="2021-07-13T15:34:00Z" w:initials="RM">
    <w:p w14:paraId="1917B18A" w14:textId="77777777" w:rsidR="00A26296" w:rsidRDefault="00A26296">
      <w:pPr>
        <w:pStyle w:val="Commentaire"/>
      </w:pPr>
      <w:r>
        <w:rPr>
          <w:rStyle w:val="Marquedecommentaire"/>
        </w:rPr>
        <w:annotationRef/>
      </w:r>
      <w:r>
        <w:t>Not found:</w:t>
      </w:r>
    </w:p>
    <w:p w14:paraId="2AE308FE" w14:textId="77777777" w:rsidR="00A26296" w:rsidRDefault="00A26296">
      <w:pPr>
        <w:pStyle w:val="Commentaire"/>
      </w:pPr>
      <w:r>
        <w:t>C. Li et al.</w:t>
      </w:r>
    </w:p>
    <w:p w14:paraId="49BAF3A2" w14:textId="77777777" w:rsidR="00A26296" w:rsidRDefault="00A26296">
      <w:pPr>
        <w:pStyle w:val="Commentaire"/>
      </w:pPr>
    </w:p>
    <w:p w14:paraId="311ADCE5" w14:textId="77777777" w:rsidR="00A26296" w:rsidRDefault="00A26296">
      <w:pPr>
        <w:pStyle w:val="Commentaire"/>
      </w:pPr>
      <w:r>
        <w:t>Extra stuff:</w:t>
      </w:r>
    </w:p>
    <w:p w14:paraId="01BC4397" w14:textId="77777777" w:rsidR="00A26296" w:rsidRDefault="00A26296">
      <w:pPr>
        <w:pStyle w:val="Commentaire"/>
      </w:pPr>
      <w:r>
        <w:t>(Li et al., a)</w:t>
      </w:r>
    </w:p>
    <w:p w14:paraId="0E861859" w14:textId="77777777" w:rsidR="00A26296" w:rsidRDefault="00A26296">
      <w:pPr>
        <w:pStyle w:val="Commentaire"/>
      </w:pPr>
    </w:p>
    <w:p w14:paraId="1FCCD5D0" w14:textId="77777777" w:rsidR="00A26296" w:rsidRDefault="00A26296">
      <w:pPr>
        <w:pStyle w:val="Commentaire"/>
      </w:pPr>
      <w:r>
        <w:t>Correct:</w:t>
      </w:r>
    </w:p>
    <w:p w14:paraId="1C9F099B" w14:textId="77777777" w:rsidR="00A26296" w:rsidRDefault="00A26296">
      <w:pPr>
        <w:pStyle w:val="Commentaire"/>
      </w:pPr>
      <w:r>
        <w:t>C. Li et al. (2020)</w:t>
      </w:r>
    </w:p>
    <w:p w14:paraId="5A9060C3" w14:textId="1C403329" w:rsidR="00A26296" w:rsidRDefault="00A26296">
      <w:pPr>
        <w:pStyle w:val="Commentaire"/>
      </w:pPr>
      <w:r>
        <w:t>(C. Li et al., 2020)</w:t>
      </w:r>
    </w:p>
  </w:comment>
  <w:comment w:id="8298" w:author="Robin Matthews" w:date="2021-07-13T15:34:00Z" w:initials="RM">
    <w:p w14:paraId="0D300EA6" w14:textId="77777777" w:rsidR="00A26296" w:rsidRDefault="00A26296">
      <w:pPr>
        <w:pStyle w:val="Commentaire"/>
      </w:pPr>
      <w:r>
        <w:rPr>
          <w:rStyle w:val="Marquedecommentaire"/>
        </w:rPr>
        <w:annotationRef/>
      </w:r>
      <w:r>
        <w:t>Not found:</w:t>
      </w:r>
    </w:p>
    <w:p w14:paraId="55F5C9D3" w14:textId="77777777" w:rsidR="00A26296" w:rsidRDefault="00A26296">
      <w:pPr>
        <w:pStyle w:val="Commentaire"/>
      </w:pPr>
      <w:r>
        <w:t>X. Zhang et al.</w:t>
      </w:r>
    </w:p>
    <w:p w14:paraId="7D85A74E" w14:textId="77777777" w:rsidR="00A26296" w:rsidRDefault="00A26296">
      <w:pPr>
        <w:pStyle w:val="Commentaire"/>
      </w:pPr>
    </w:p>
    <w:p w14:paraId="7085CE1A" w14:textId="77777777" w:rsidR="00A26296" w:rsidRDefault="00A26296">
      <w:pPr>
        <w:pStyle w:val="Commentaire"/>
      </w:pPr>
      <w:r>
        <w:t>Extra stuff:</w:t>
      </w:r>
    </w:p>
    <w:p w14:paraId="43B12067" w14:textId="77777777" w:rsidR="00A26296" w:rsidRDefault="00A26296">
      <w:pPr>
        <w:pStyle w:val="Commentaire"/>
      </w:pPr>
      <w:r>
        <w:t>(Zhang et al., d)</w:t>
      </w:r>
    </w:p>
    <w:p w14:paraId="726C7491" w14:textId="77777777" w:rsidR="00A26296" w:rsidRDefault="00A26296">
      <w:pPr>
        <w:pStyle w:val="Commentaire"/>
      </w:pPr>
    </w:p>
    <w:p w14:paraId="12DCF35E" w14:textId="77777777" w:rsidR="00A26296" w:rsidRDefault="00A26296">
      <w:pPr>
        <w:pStyle w:val="Commentaire"/>
      </w:pPr>
      <w:r>
        <w:t>Correct:</w:t>
      </w:r>
    </w:p>
    <w:p w14:paraId="2BD961CE" w14:textId="77777777" w:rsidR="00A26296" w:rsidRDefault="00A26296">
      <w:pPr>
        <w:pStyle w:val="Commentaire"/>
      </w:pPr>
      <w:r>
        <w:t>X. Zhang et al. (2019)</w:t>
      </w:r>
    </w:p>
    <w:p w14:paraId="6343D28A" w14:textId="4D89DE86" w:rsidR="00A26296" w:rsidRDefault="00A26296">
      <w:pPr>
        <w:pStyle w:val="Commentaire"/>
      </w:pPr>
      <w:r>
        <w:t>(X. Zhang et al., 2019)</w:t>
      </w:r>
    </w:p>
  </w:comment>
  <w:comment w:id="8303" w:author="Robin Matthews" w:date="2021-07-13T15:34:00Z" w:initials="RM">
    <w:p w14:paraId="44BDA66A" w14:textId="77777777" w:rsidR="00A26296" w:rsidRDefault="00A26296">
      <w:pPr>
        <w:pStyle w:val="Commentaire"/>
      </w:pPr>
      <w:r>
        <w:rPr>
          <w:rStyle w:val="Marquedecommentaire"/>
        </w:rPr>
        <w:annotationRef/>
      </w:r>
      <w:r>
        <w:t>Not found:</w:t>
      </w:r>
    </w:p>
    <w:p w14:paraId="0D1BDEB3" w14:textId="77777777" w:rsidR="00A26296" w:rsidRDefault="00A26296">
      <w:pPr>
        <w:pStyle w:val="Commentaire"/>
      </w:pPr>
      <w:r>
        <w:t>C. Li et al.</w:t>
      </w:r>
    </w:p>
    <w:p w14:paraId="5729D6E5" w14:textId="77777777" w:rsidR="00A26296" w:rsidRDefault="00A26296">
      <w:pPr>
        <w:pStyle w:val="Commentaire"/>
      </w:pPr>
    </w:p>
    <w:p w14:paraId="7A411FD4" w14:textId="77777777" w:rsidR="00A26296" w:rsidRDefault="00A26296">
      <w:pPr>
        <w:pStyle w:val="Commentaire"/>
      </w:pPr>
      <w:r>
        <w:t>Extra stuff:</w:t>
      </w:r>
    </w:p>
    <w:p w14:paraId="528C933A" w14:textId="77777777" w:rsidR="00A26296" w:rsidRDefault="00A26296">
      <w:pPr>
        <w:pStyle w:val="Commentaire"/>
      </w:pPr>
      <w:r>
        <w:t xml:space="preserve">(Li et al., </w:t>
      </w:r>
    </w:p>
    <w:p w14:paraId="6B3CDF9D" w14:textId="77777777" w:rsidR="00A26296" w:rsidRDefault="00A26296">
      <w:pPr>
        <w:pStyle w:val="Commentaire"/>
      </w:pPr>
    </w:p>
    <w:p w14:paraId="67715C4D" w14:textId="77777777" w:rsidR="00A26296" w:rsidRDefault="00A26296">
      <w:pPr>
        <w:pStyle w:val="Commentaire"/>
      </w:pPr>
      <w:r>
        <w:t>Correct:</w:t>
      </w:r>
    </w:p>
    <w:p w14:paraId="236159CA" w14:textId="77777777" w:rsidR="00A26296" w:rsidRDefault="00A26296">
      <w:pPr>
        <w:pStyle w:val="Commentaire"/>
      </w:pPr>
      <w:r>
        <w:t>C. Li et al. (2020)</w:t>
      </w:r>
    </w:p>
    <w:p w14:paraId="40486153" w14:textId="68BE6B28" w:rsidR="00A26296" w:rsidRDefault="00A26296">
      <w:pPr>
        <w:pStyle w:val="Commentaire"/>
      </w:pPr>
      <w:r>
        <w:t>(C. Li et al., 2020)</w:t>
      </w:r>
    </w:p>
  </w:comment>
  <w:comment w:id="8305" w:author="Robin Matthews" w:date="2021-07-13T15:34:00Z" w:initials="RM">
    <w:p w14:paraId="1B976B9B" w14:textId="77777777" w:rsidR="00A26296" w:rsidRDefault="00A26296">
      <w:pPr>
        <w:pStyle w:val="Commentaire"/>
      </w:pPr>
      <w:r>
        <w:rPr>
          <w:rStyle w:val="Marquedecommentaire"/>
        </w:rPr>
        <w:annotationRef/>
      </w:r>
      <w:r>
        <w:t>Not found:</w:t>
      </w:r>
    </w:p>
    <w:p w14:paraId="16FCF909" w14:textId="77777777" w:rsidR="00A26296" w:rsidRDefault="00A26296">
      <w:pPr>
        <w:pStyle w:val="Commentaire"/>
      </w:pPr>
      <w:r>
        <w:t>C. Li et al.</w:t>
      </w:r>
    </w:p>
    <w:p w14:paraId="204BE259" w14:textId="77777777" w:rsidR="00A26296" w:rsidRDefault="00A26296">
      <w:pPr>
        <w:pStyle w:val="Commentaire"/>
      </w:pPr>
    </w:p>
    <w:p w14:paraId="544DF7DE" w14:textId="77777777" w:rsidR="00A26296" w:rsidRDefault="00A26296">
      <w:pPr>
        <w:pStyle w:val="Commentaire"/>
      </w:pPr>
      <w:r>
        <w:t>Extra stuff:</w:t>
      </w:r>
    </w:p>
    <w:p w14:paraId="5F05A9A3" w14:textId="77777777" w:rsidR="00A26296" w:rsidRDefault="00A26296">
      <w:pPr>
        <w:pStyle w:val="Commentaire"/>
      </w:pPr>
      <w:r>
        <w:t>(Li et al., a)</w:t>
      </w:r>
    </w:p>
    <w:p w14:paraId="644B595D" w14:textId="77777777" w:rsidR="00A26296" w:rsidRDefault="00A26296">
      <w:pPr>
        <w:pStyle w:val="Commentaire"/>
      </w:pPr>
    </w:p>
    <w:p w14:paraId="36375EEB" w14:textId="77777777" w:rsidR="00A26296" w:rsidRDefault="00A26296">
      <w:pPr>
        <w:pStyle w:val="Commentaire"/>
      </w:pPr>
      <w:r>
        <w:t>Correct:</w:t>
      </w:r>
    </w:p>
    <w:p w14:paraId="2DF09255" w14:textId="77777777" w:rsidR="00A26296" w:rsidRDefault="00A26296">
      <w:pPr>
        <w:pStyle w:val="Commentaire"/>
      </w:pPr>
      <w:r>
        <w:t>C. Li et al. (2020)</w:t>
      </w:r>
    </w:p>
    <w:p w14:paraId="530C1CB0" w14:textId="012A8333" w:rsidR="00A26296" w:rsidRDefault="00A26296">
      <w:pPr>
        <w:pStyle w:val="Commentaire"/>
      </w:pPr>
      <w:r>
        <w:t>(C. Li et al., 2020)</w:t>
      </w:r>
    </w:p>
  </w:comment>
  <w:comment w:id="8308" w:author="Robin Matthews" w:date="2021-07-13T15:34:00Z" w:initials="RM">
    <w:p w14:paraId="1948E4AE" w14:textId="77777777" w:rsidR="00A26296" w:rsidRDefault="00A26296">
      <w:pPr>
        <w:pStyle w:val="Commentaire"/>
      </w:pPr>
      <w:r>
        <w:rPr>
          <w:rStyle w:val="Marquedecommentaire"/>
        </w:rPr>
        <w:annotationRef/>
      </w:r>
      <w:r>
        <w:t>Not found:</w:t>
      </w:r>
    </w:p>
    <w:p w14:paraId="041596BD" w14:textId="77777777" w:rsidR="00A26296" w:rsidRDefault="00A26296">
      <w:pPr>
        <w:pStyle w:val="Commentaire"/>
      </w:pPr>
      <w:r>
        <w:t>X. Zhang et al.</w:t>
      </w:r>
    </w:p>
    <w:p w14:paraId="1CE77766" w14:textId="77777777" w:rsidR="00A26296" w:rsidRDefault="00A26296">
      <w:pPr>
        <w:pStyle w:val="Commentaire"/>
      </w:pPr>
    </w:p>
    <w:p w14:paraId="7DC61A79" w14:textId="77777777" w:rsidR="00A26296" w:rsidRDefault="00A26296">
      <w:pPr>
        <w:pStyle w:val="Commentaire"/>
      </w:pPr>
      <w:r>
        <w:t>Extra stuff:</w:t>
      </w:r>
    </w:p>
    <w:p w14:paraId="7CE8721A" w14:textId="77777777" w:rsidR="00A26296" w:rsidRDefault="00A26296">
      <w:pPr>
        <w:pStyle w:val="Commentaire"/>
      </w:pPr>
      <w:r>
        <w:t>(Zhang et al., d)</w:t>
      </w:r>
    </w:p>
    <w:p w14:paraId="2F683FAD" w14:textId="77777777" w:rsidR="00A26296" w:rsidRDefault="00A26296">
      <w:pPr>
        <w:pStyle w:val="Commentaire"/>
      </w:pPr>
    </w:p>
    <w:p w14:paraId="679C3206" w14:textId="77777777" w:rsidR="00A26296" w:rsidRDefault="00A26296">
      <w:pPr>
        <w:pStyle w:val="Commentaire"/>
      </w:pPr>
      <w:r>
        <w:t>Correct:</w:t>
      </w:r>
    </w:p>
    <w:p w14:paraId="767AA10C" w14:textId="77777777" w:rsidR="00A26296" w:rsidRDefault="00A26296">
      <w:pPr>
        <w:pStyle w:val="Commentaire"/>
      </w:pPr>
      <w:r>
        <w:t>X. Zhang et al. (2019)</w:t>
      </w:r>
    </w:p>
    <w:p w14:paraId="2DC6BAC5" w14:textId="59814D28" w:rsidR="00A26296" w:rsidRDefault="00A26296">
      <w:pPr>
        <w:pStyle w:val="Commentaire"/>
      </w:pPr>
      <w:r>
        <w:t>(X. Zhang et al., 2019)</w:t>
      </w:r>
    </w:p>
  </w:comment>
  <w:comment w:id="8311" w:author="Robin Matthews" w:date="2021-07-13T15:34:00Z" w:initials="RM">
    <w:p w14:paraId="3798EB85" w14:textId="77777777" w:rsidR="00A26296" w:rsidRDefault="00A26296">
      <w:pPr>
        <w:pStyle w:val="Commentaire"/>
      </w:pPr>
      <w:r>
        <w:rPr>
          <w:rStyle w:val="Marquedecommentaire"/>
        </w:rPr>
        <w:annotationRef/>
      </w:r>
      <w:r>
        <w:t>Not found:</w:t>
      </w:r>
    </w:p>
    <w:p w14:paraId="34972293" w14:textId="77777777" w:rsidR="00A26296" w:rsidRDefault="00A26296">
      <w:pPr>
        <w:pStyle w:val="Commentaire"/>
      </w:pPr>
      <w:r>
        <w:t>C. Li et al.</w:t>
      </w:r>
    </w:p>
    <w:p w14:paraId="618F6F53" w14:textId="77777777" w:rsidR="00A26296" w:rsidRDefault="00A26296">
      <w:pPr>
        <w:pStyle w:val="Commentaire"/>
      </w:pPr>
    </w:p>
    <w:p w14:paraId="05352D8D" w14:textId="77777777" w:rsidR="00A26296" w:rsidRDefault="00A26296">
      <w:pPr>
        <w:pStyle w:val="Commentaire"/>
      </w:pPr>
      <w:r>
        <w:t>Extra stuff:</w:t>
      </w:r>
    </w:p>
    <w:p w14:paraId="69A92943" w14:textId="77777777" w:rsidR="00A26296" w:rsidRDefault="00A26296">
      <w:pPr>
        <w:pStyle w:val="Commentaire"/>
      </w:pPr>
      <w:r>
        <w:t xml:space="preserve">(Li et al., </w:t>
      </w:r>
    </w:p>
    <w:p w14:paraId="4E297822" w14:textId="77777777" w:rsidR="00A26296" w:rsidRDefault="00A26296">
      <w:pPr>
        <w:pStyle w:val="Commentaire"/>
      </w:pPr>
    </w:p>
    <w:p w14:paraId="1F6A02F0" w14:textId="77777777" w:rsidR="00A26296" w:rsidRDefault="00A26296">
      <w:pPr>
        <w:pStyle w:val="Commentaire"/>
      </w:pPr>
      <w:r>
        <w:t>Correct:</w:t>
      </w:r>
    </w:p>
    <w:p w14:paraId="25EFE3F1" w14:textId="77777777" w:rsidR="00A26296" w:rsidRDefault="00A26296">
      <w:pPr>
        <w:pStyle w:val="Commentaire"/>
      </w:pPr>
      <w:r>
        <w:t>C. Li et al. (2020)</w:t>
      </w:r>
    </w:p>
    <w:p w14:paraId="05719F0A" w14:textId="7F085E0D" w:rsidR="00A26296" w:rsidRDefault="00A26296">
      <w:pPr>
        <w:pStyle w:val="Commentaire"/>
      </w:pPr>
      <w:r>
        <w:t>(C. Li et al., 2020)</w:t>
      </w:r>
    </w:p>
  </w:comment>
  <w:comment w:id="8313" w:author="Robin Matthews" w:date="2021-07-13T15:34:00Z" w:initials="RM">
    <w:p w14:paraId="2AEBBE9E" w14:textId="77777777" w:rsidR="00A26296" w:rsidRDefault="00A26296">
      <w:pPr>
        <w:pStyle w:val="Commentaire"/>
      </w:pPr>
      <w:r>
        <w:rPr>
          <w:rStyle w:val="Marquedecommentaire"/>
        </w:rPr>
        <w:annotationRef/>
      </w:r>
      <w:r>
        <w:t>Not found:</w:t>
      </w:r>
    </w:p>
    <w:p w14:paraId="63D18E2F" w14:textId="77777777" w:rsidR="00A26296" w:rsidRDefault="00A26296">
      <w:pPr>
        <w:pStyle w:val="Commentaire"/>
      </w:pPr>
      <w:r>
        <w:t>C. Li et al.</w:t>
      </w:r>
    </w:p>
    <w:p w14:paraId="6F3836CE" w14:textId="77777777" w:rsidR="00A26296" w:rsidRDefault="00A26296">
      <w:pPr>
        <w:pStyle w:val="Commentaire"/>
      </w:pPr>
    </w:p>
    <w:p w14:paraId="155BB0F5" w14:textId="77777777" w:rsidR="00A26296" w:rsidRDefault="00A26296">
      <w:pPr>
        <w:pStyle w:val="Commentaire"/>
      </w:pPr>
      <w:r>
        <w:t>Extra stuff:</w:t>
      </w:r>
    </w:p>
    <w:p w14:paraId="1A9EB11F" w14:textId="77777777" w:rsidR="00A26296" w:rsidRDefault="00A26296">
      <w:pPr>
        <w:pStyle w:val="Commentaire"/>
      </w:pPr>
      <w:r>
        <w:t>(Li et al., a)</w:t>
      </w:r>
    </w:p>
    <w:p w14:paraId="23FF7BFC" w14:textId="77777777" w:rsidR="00A26296" w:rsidRDefault="00A26296">
      <w:pPr>
        <w:pStyle w:val="Commentaire"/>
      </w:pPr>
    </w:p>
    <w:p w14:paraId="25D18809" w14:textId="77777777" w:rsidR="00A26296" w:rsidRDefault="00A26296">
      <w:pPr>
        <w:pStyle w:val="Commentaire"/>
      </w:pPr>
      <w:r>
        <w:t>Correct:</w:t>
      </w:r>
    </w:p>
    <w:p w14:paraId="63A66AA3" w14:textId="77777777" w:rsidR="00A26296" w:rsidRDefault="00A26296">
      <w:pPr>
        <w:pStyle w:val="Commentaire"/>
      </w:pPr>
      <w:r>
        <w:t>C. Li et al. (2020)</w:t>
      </w:r>
    </w:p>
    <w:p w14:paraId="4505376D" w14:textId="0255E621" w:rsidR="00A26296" w:rsidRDefault="00A26296">
      <w:pPr>
        <w:pStyle w:val="Commentaire"/>
      </w:pPr>
      <w:r>
        <w:t>(C. Li et al., 2020)</w:t>
      </w:r>
    </w:p>
  </w:comment>
  <w:comment w:id="8316" w:author="Robin Matthews" w:date="2021-07-13T15:34:00Z" w:initials="RM">
    <w:p w14:paraId="2412DEAF" w14:textId="77777777" w:rsidR="00A26296" w:rsidRDefault="00A26296">
      <w:pPr>
        <w:pStyle w:val="Commentaire"/>
      </w:pPr>
      <w:r>
        <w:rPr>
          <w:rStyle w:val="Marquedecommentaire"/>
        </w:rPr>
        <w:annotationRef/>
      </w:r>
      <w:r>
        <w:t>Not found:</w:t>
      </w:r>
    </w:p>
    <w:p w14:paraId="258F636F" w14:textId="77777777" w:rsidR="00A26296" w:rsidRDefault="00A26296">
      <w:pPr>
        <w:pStyle w:val="Commentaire"/>
      </w:pPr>
      <w:r>
        <w:t>X. Zhang et al.</w:t>
      </w:r>
    </w:p>
    <w:p w14:paraId="0AAF2884" w14:textId="77777777" w:rsidR="00A26296" w:rsidRDefault="00A26296">
      <w:pPr>
        <w:pStyle w:val="Commentaire"/>
      </w:pPr>
    </w:p>
    <w:p w14:paraId="54686290" w14:textId="77777777" w:rsidR="00A26296" w:rsidRDefault="00A26296">
      <w:pPr>
        <w:pStyle w:val="Commentaire"/>
      </w:pPr>
      <w:r>
        <w:t>Extra stuff:</w:t>
      </w:r>
    </w:p>
    <w:p w14:paraId="08C9FFBD" w14:textId="77777777" w:rsidR="00A26296" w:rsidRDefault="00A26296">
      <w:pPr>
        <w:pStyle w:val="Commentaire"/>
      </w:pPr>
      <w:r>
        <w:t>(Zhang et al., d)</w:t>
      </w:r>
    </w:p>
    <w:p w14:paraId="586EB8BF" w14:textId="77777777" w:rsidR="00A26296" w:rsidRDefault="00A26296">
      <w:pPr>
        <w:pStyle w:val="Commentaire"/>
      </w:pPr>
    </w:p>
    <w:p w14:paraId="1A60BC04" w14:textId="77777777" w:rsidR="00A26296" w:rsidRDefault="00A26296">
      <w:pPr>
        <w:pStyle w:val="Commentaire"/>
      </w:pPr>
      <w:r>
        <w:t>Correct:</w:t>
      </w:r>
    </w:p>
    <w:p w14:paraId="4D2972D7" w14:textId="77777777" w:rsidR="00A26296" w:rsidRDefault="00A26296">
      <w:pPr>
        <w:pStyle w:val="Commentaire"/>
      </w:pPr>
      <w:r>
        <w:t>X. Zhang et al. (2019)</w:t>
      </w:r>
    </w:p>
    <w:p w14:paraId="4520BE8D" w14:textId="4A2778A6" w:rsidR="00A26296" w:rsidRDefault="00A26296">
      <w:pPr>
        <w:pStyle w:val="Commentaire"/>
      </w:pPr>
      <w:r>
        <w:t>(X. Zhang et al., 2019)</w:t>
      </w:r>
    </w:p>
  </w:comment>
  <w:comment w:id="8322" w:author="Robin Matthews" w:date="2021-07-13T15:34:00Z" w:initials="RM">
    <w:p w14:paraId="138BBC16" w14:textId="77777777" w:rsidR="00A26296" w:rsidRDefault="00A26296">
      <w:pPr>
        <w:pStyle w:val="Commentaire"/>
      </w:pPr>
      <w:r>
        <w:rPr>
          <w:rStyle w:val="Marquedecommentaire"/>
        </w:rPr>
        <w:annotationRef/>
      </w:r>
      <w:r>
        <w:t>Not found:</w:t>
      </w:r>
    </w:p>
    <w:p w14:paraId="169E6885" w14:textId="77777777" w:rsidR="00A26296" w:rsidRDefault="00A26296">
      <w:pPr>
        <w:pStyle w:val="Commentaire"/>
      </w:pPr>
      <w:r>
        <w:t>2020b</w:t>
      </w:r>
    </w:p>
    <w:p w14:paraId="1A5B6AB3" w14:textId="77777777" w:rsidR="00A26296" w:rsidRDefault="00A26296">
      <w:pPr>
        <w:pStyle w:val="Commentaire"/>
      </w:pPr>
    </w:p>
    <w:p w14:paraId="1A9ED797" w14:textId="77777777" w:rsidR="00A26296" w:rsidRDefault="00A26296">
      <w:pPr>
        <w:pStyle w:val="Commentaire"/>
      </w:pPr>
      <w:r>
        <w:t>Extra stuff:</w:t>
      </w:r>
    </w:p>
    <w:p w14:paraId="4CC43FED" w14:textId="77777777" w:rsidR="00A26296" w:rsidRDefault="00A26296">
      <w:pPr>
        <w:pStyle w:val="Commentaire"/>
      </w:pPr>
      <w:r>
        <w:t>(, 2020</w:t>
      </w:r>
    </w:p>
    <w:p w14:paraId="537F44FB" w14:textId="77777777" w:rsidR="00A26296" w:rsidRDefault="00A26296">
      <w:pPr>
        <w:pStyle w:val="Commentaire"/>
      </w:pPr>
    </w:p>
    <w:p w14:paraId="38D4665F" w14:textId="77777777" w:rsidR="00A26296" w:rsidRDefault="00A26296">
      <w:pPr>
        <w:pStyle w:val="Commentaire"/>
      </w:pPr>
      <w:r>
        <w:t>Correct:</w:t>
      </w:r>
    </w:p>
    <w:p w14:paraId="00952A64" w14:textId="77777777" w:rsidR="00A26296" w:rsidRDefault="00A26296">
      <w:pPr>
        <w:pStyle w:val="Commentaire"/>
      </w:pPr>
      <w:r>
        <w:t>Sun et al. (2020b)</w:t>
      </w:r>
    </w:p>
    <w:p w14:paraId="111FEE68" w14:textId="7587E450" w:rsidR="00A26296" w:rsidRDefault="00A26296">
      <w:pPr>
        <w:pStyle w:val="Commentaire"/>
      </w:pPr>
      <w:r>
        <w:t>(Sun et al., 2020b)</w:t>
      </w:r>
    </w:p>
  </w:comment>
  <w:comment w:id="8324" w:author="Robin Matthews" w:date="2021-07-13T15:34:00Z" w:initials="RM">
    <w:p w14:paraId="58138854" w14:textId="77777777" w:rsidR="00A26296" w:rsidRDefault="00A26296">
      <w:pPr>
        <w:pStyle w:val="Commentaire"/>
      </w:pPr>
      <w:r>
        <w:rPr>
          <w:rStyle w:val="Marquedecommentaire"/>
        </w:rPr>
        <w:annotationRef/>
      </w:r>
      <w:r>
        <w:t>Extra stuff:</w:t>
      </w:r>
    </w:p>
    <w:p w14:paraId="47568E78" w14:textId="77777777" w:rsidR="00A26296" w:rsidRDefault="00A26296">
      <w:pPr>
        <w:pStyle w:val="Commentaire"/>
      </w:pPr>
      <w:r>
        <w:t xml:space="preserve">, </w:t>
      </w:r>
    </w:p>
    <w:p w14:paraId="63DFEB36" w14:textId="77777777" w:rsidR="00A26296" w:rsidRDefault="00A26296">
      <w:pPr>
        <w:pStyle w:val="Commentaire"/>
      </w:pPr>
    </w:p>
    <w:p w14:paraId="1DF6A85E" w14:textId="77777777" w:rsidR="00A26296" w:rsidRDefault="00A26296">
      <w:pPr>
        <w:pStyle w:val="Commentaire"/>
      </w:pPr>
      <w:r>
        <w:t>Correct:</w:t>
      </w:r>
    </w:p>
    <w:p w14:paraId="693098B9" w14:textId="77777777" w:rsidR="00A26296" w:rsidRDefault="00A26296">
      <w:pPr>
        <w:pStyle w:val="Commentaire"/>
      </w:pPr>
      <w:r>
        <w:t>Dunn et al. (2020)</w:t>
      </w:r>
    </w:p>
    <w:p w14:paraId="7B9A2C48" w14:textId="085FD863" w:rsidR="00A26296" w:rsidRDefault="00A26296">
      <w:pPr>
        <w:pStyle w:val="Commentaire"/>
      </w:pPr>
      <w:r>
        <w:t>(Dunn et al., 2020)</w:t>
      </w:r>
    </w:p>
  </w:comment>
  <w:comment w:id="8325" w:author="Robin Matthews" w:date="2021-07-13T15:34:00Z" w:initials="RM">
    <w:p w14:paraId="73D137E8" w14:textId="77777777" w:rsidR="00A26296" w:rsidRDefault="00A26296">
      <w:pPr>
        <w:pStyle w:val="Commentaire"/>
      </w:pPr>
      <w:r>
        <w:rPr>
          <w:rStyle w:val="Marquedecommentaire"/>
        </w:rPr>
        <w:annotationRef/>
      </w:r>
      <w:r>
        <w:t>Extra stuff:</w:t>
      </w:r>
    </w:p>
    <w:p w14:paraId="015F5F24" w14:textId="77777777" w:rsidR="00A26296" w:rsidRDefault="00A26296">
      <w:pPr>
        <w:pStyle w:val="Commentaire"/>
      </w:pPr>
      <w:r>
        <w:t>; ; )</w:t>
      </w:r>
    </w:p>
    <w:p w14:paraId="7B0AADA1" w14:textId="77777777" w:rsidR="00A26296" w:rsidRDefault="00A26296">
      <w:pPr>
        <w:pStyle w:val="Commentaire"/>
      </w:pPr>
    </w:p>
    <w:p w14:paraId="0C677711" w14:textId="77777777" w:rsidR="00A26296" w:rsidRDefault="00A26296">
      <w:pPr>
        <w:pStyle w:val="Commentaire"/>
      </w:pPr>
      <w:r>
        <w:t>Correct:</w:t>
      </w:r>
    </w:p>
    <w:p w14:paraId="0CA156EE" w14:textId="784F7720" w:rsidR="00A26296" w:rsidRDefault="00A26296">
      <w:pPr>
        <w:pStyle w:val="Commentaire"/>
      </w:pPr>
      <w:r>
        <w:t>(Shephard et al., 2014; Mekis et al., 2015; Vincent et al., 2018)</w:t>
      </w:r>
    </w:p>
  </w:comment>
  <w:comment w:id="8331" w:author="Robin Matthews" w:date="2021-07-13T15:34:00Z" w:initials="RM">
    <w:p w14:paraId="3B8B7EC6" w14:textId="77777777" w:rsidR="00A26296" w:rsidRDefault="00A26296">
      <w:pPr>
        <w:pStyle w:val="Commentaire"/>
      </w:pPr>
      <w:r>
        <w:rPr>
          <w:rStyle w:val="Marquedecommentaire"/>
        </w:rPr>
        <w:annotationRef/>
      </w:r>
      <w:r>
        <w:t>Extra stuff:</w:t>
      </w:r>
    </w:p>
    <w:p w14:paraId="09B8414B" w14:textId="77777777" w:rsidR="00A26296" w:rsidRDefault="00A26296">
      <w:pPr>
        <w:pStyle w:val="Commentaire"/>
      </w:pPr>
      <w:r>
        <w:t xml:space="preserve">(, </w:t>
      </w:r>
    </w:p>
    <w:p w14:paraId="26C15F4C" w14:textId="77777777" w:rsidR="00A26296" w:rsidRDefault="00A26296">
      <w:pPr>
        <w:pStyle w:val="Commentaire"/>
      </w:pPr>
    </w:p>
    <w:p w14:paraId="1C97DCF9" w14:textId="77777777" w:rsidR="00A26296" w:rsidRDefault="00A26296">
      <w:pPr>
        <w:pStyle w:val="Commentaire"/>
      </w:pPr>
      <w:r>
        <w:t>Correct:</w:t>
      </w:r>
    </w:p>
    <w:p w14:paraId="1CC33D84" w14:textId="77777777" w:rsidR="00A26296" w:rsidRDefault="00A26296">
      <w:pPr>
        <w:pStyle w:val="Commentaire"/>
      </w:pPr>
      <w:r>
        <w:t>Teufel et al. (2017)</w:t>
      </w:r>
    </w:p>
    <w:p w14:paraId="18323F35" w14:textId="091BBD4F" w:rsidR="00A26296" w:rsidRDefault="00A26296">
      <w:pPr>
        <w:pStyle w:val="Commentaire"/>
      </w:pPr>
      <w:r>
        <w:t>(Teufel et al., 2017)</w:t>
      </w:r>
    </w:p>
  </w:comment>
  <w:comment w:id="8333" w:author="Robin Matthews" w:date="2021-07-13T15:34:00Z" w:initials="RM">
    <w:p w14:paraId="392EAA45" w14:textId="77777777" w:rsidR="00A26296" w:rsidRDefault="00A26296">
      <w:pPr>
        <w:pStyle w:val="Commentaire"/>
      </w:pPr>
      <w:r>
        <w:rPr>
          <w:rStyle w:val="Marquedecommentaire"/>
        </w:rPr>
        <w:annotationRef/>
      </w:r>
      <w:r>
        <w:t>Extra stuff:</w:t>
      </w:r>
    </w:p>
    <w:p w14:paraId="0FE2027D" w14:textId="77777777" w:rsidR="00A26296" w:rsidRDefault="00A26296">
      <w:pPr>
        <w:pStyle w:val="Commentaire"/>
      </w:pPr>
      <w:r>
        <w:t>, )</w:t>
      </w:r>
    </w:p>
    <w:p w14:paraId="6FF593FD" w14:textId="77777777" w:rsidR="00A26296" w:rsidRDefault="00A26296">
      <w:pPr>
        <w:pStyle w:val="Commentaire"/>
      </w:pPr>
    </w:p>
    <w:p w14:paraId="6E784DB6" w14:textId="77777777" w:rsidR="00A26296" w:rsidRDefault="00A26296">
      <w:pPr>
        <w:pStyle w:val="Commentaire"/>
      </w:pPr>
      <w:r>
        <w:t>Correct:</w:t>
      </w:r>
    </w:p>
    <w:p w14:paraId="6EF1120F" w14:textId="77777777" w:rsidR="00A26296" w:rsidRDefault="00A26296">
      <w:pPr>
        <w:pStyle w:val="Commentaire"/>
      </w:pPr>
      <w:r>
        <w:t>Kirchmeier-Young and Zhang (2020)</w:t>
      </w:r>
    </w:p>
    <w:p w14:paraId="11CF6512" w14:textId="314EC3E2" w:rsidR="00A26296" w:rsidRDefault="00A26296">
      <w:pPr>
        <w:pStyle w:val="Commentaire"/>
      </w:pPr>
      <w:r>
        <w:t>(Kirchmeier-Young and Zhang, 2020)</w:t>
      </w:r>
    </w:p>
  </w:comment>
  <w:comment w:id="8334" w:author="Robin Matthews" w:date="2021-07-13T15:34:00Z" w:initials="RM">
    <w:p w14:paraId="63AE2379" w14:textId="77777777" w:rsidR="00A26296" w:rsidRDefault="00A26296">
      <w:pPr>
        <w:pStyle w:val="Commentaire"/>
      </w:pPr>
      <w:r>
        <w:rPr>
          <w:rStyle w:val="Marquedecommentaire"/>
        </w:rPr>
        <w:annotationRef/>
      </w:r>
      <w:r>
        <w:t>Not found:</w:t>
      </w:r>
    </w:p>
    <w:p w14:paraId="00F9B9DF" w14:textId="77777777" w:rsidR="00A26296" w:rsidRDefault="00A26296">
      <w:pPr>
        <w:pStyle w:val="Commentaire"/>
      </w:pPr>
      <w:r>
        <w:t>C. Li et al.</w:t>
      </w:r>
    </w:p>
    <w:p w14:paraId="78CB58CF" w14:textId="77777777" w:rsidR="00A26296" w:rsidRDefault="00A26296">
      <w:pPr>
        <w:pStyle w:val="Commentaire"/>
      </w:pPr>
    </w:p>
    <w:p w14:paraId="214BC7B8" w14:textId="77777777" w:rsidR="00A26296" w:rsidRDefault="00A26296">
      <w:pPr>
        <w:pStyle w:val="Commentaire"/>
      </w:pPr>
      <w:r>
        <w:t>Extra stuff:</w:t>
      </w:r>
    </w:p>
    <w:p w14:paraId="05548843" w14:textId="77777777" w:rsidR="00A26296" w:rsidRDefault="00A26296">
      <w:pPr>
        <w:pStyle w:val="Commentaire"/>
      </w:pPr>
      <w:r>
        <w:t xml:space="preserve">(Li et al., </w:t>
      </w:r>
    </w:p>
    <w:p w14:paraId="63A8048F" w14:textId="77777777" w:rsidR="00A26296" w:rsidRDefault="00A26296">
      <w:pPr>
        <w:pStyle w:val="Commentaire"/>
      </w:pPr>
    </w:p>
    <w:p w14:paraId="56DF19D3" w14:textId="77777777" w:rsidR="00A26296" w:rsidRDefault="00A26296">
      <w:pPr>
        <w:pStyle w:val="Commentaire"/>
      </w:pPr>
      <w:r>
        <w:t>Correct:</w:t>
      </w:r>
    </w:p>
    <w:p w14:paraId="2726DBE5" w14:textId="77777777" w:rsidR="00A26296" w:rsidRDefault="00A26296">
      <w:pPr>
        <w:pStyle w:val="Commentaire"/>
      </w:pPr>
      <w:r>
        <w:t>C. Li et al. (2020)</w:t>
      </w:r>
    </w:p>
    <w:p w14:paraId="417F5808" w14:textId="18CE9CD0" w:rsidR="00A26296" w:rsidRDefault="00A26296">
      <w:pPr>
        <w:pStyle w:val="Commentaire"/>
      </w:pPr>
      <w:r>
        <w:t>(C. Li et al., 2020)</w:t>
      </w:r>
    </w:p>
  </w:comment>
  <w:comment w:id="8339" w:author="Robin Matthews" w:date="2021-07-13T15:34:00Z" w:initials="RM">
    <w:p w14:paraId="13B50DDF" w14:textId="77777777" w:rsidR="00A26296" w:rsidRDefault="00A26296">
      <w:pPr>
        <w:pStyle w:val="Commentaire"/>
      </w:pPr>
      <w:r>
        <w:rPr>
          <w:rStyle w:val="Marquedecommentaire"/>
        </w:rPr>
        <w:annotationRef/>
      </w:r>
      <w:r>
        <w:t>Not found:</w:t>
      </w:r>
    </w:p>
    <w:p w14:paraId="28FDD4A1" w14:textId="77777777" w:rsidR="00A26296" w:rsidRDefault="00A26296">
      <w:pPr>
        <w:pStyle w:val="Commentaire"/>
      </w:pPr>
      <w:r>
        <w:t>C. Li et al.</w:t>
      </w:r>
    </w:p>
    <w:p w14:paraId="320CB560" w14:textId="77777777" w:rsidR="00A26296" w:rsidRDefault="00A26296">
      <w:pPr>
        <w:pStyle w:val="Commentaire"/>
      </w:pPr>
    </w:p>
    <w:p w14:paraId="34E6E5CE" w14:textId="77777777" w:rsidR="00A26296" w:rsidRDefault="00A26296">
      <w:pPr>
        <w:pStyle w:val="Commentaire"/>
      </w:pPr>
      <w:r>
        <w:t>Extra stuff:</w:t>
      </w:r>
    </w:p>
    <w:p w14:paraId="4F85E81E" w14:textId="77777777" w:rsidR="00A26296" w:rsidRDefault="00A26296">
      <w:pPr>
        <w:pStyle w:val="Commentaire"/>
      </w:pPr>
      <w:r>
        <w:t>(Li et al., a)</w:t>
      </w:r>
    </w:p>
    <w:p w14:paraId="6A2D4A98" w14:textId="77777777" w:rsidR="00A26296" w:rsidRDefault="00A26296">
      <w:pPr>
        <w:pStyle w:val="Commentaire"/>
      </w:pPr>
    </w:p>
    <w:p w14:paraId="479B5FA4" w14:textId="77777777" w:rsidR="00A26296" w:rsidRDefault="00A26296">
      <w:pPr>
        <w:pStyle w:val="Commentaire"/>
      </w:pPr>
      <w:r>
        <w:t>Correct:</w:t>
      </w:r>
    </w:p>
    <w:p w14:paraId="571D925C" w14:textId="77777777" w:rsidR="00A26296" w:rsidRDefault="00A26296">
      <w:pPr>
        <w:pStyle w:val="Commentaire"/>
      </w:pPr>
      <w:r>
        <w:t>C. Li et al. (2020)</w:t>
      </w:r>
    </w:p>
    <w:p w14:paraId="01E2EEAE" w14:textId="2484A971" w:rsidR="00A26296" w:rsidRDefault="00A26296">
      <w:pPr>
        <w:pStyle w:val="Commentaire"/>
      </w:pPr>
      <w:r>
        <w:t>(C. Li et al., 2020)</w:t>
      </w:r>
    </w:p>
  </w:comment>
  <w:comment w:id="8342" w:author="Robin Matthews" w:date="2021-07-13T15:34:00Z" w:initials="RM">
    <w:p w14:paraId="6C3B1BE9" w14:textId="77777777" w:rsidR="00A26296" w:rsidRDefault="00A26296">
      <w:pPr>
        <w:pStyle w:val="Commentaire"/>
      </w:pPr>
      <w:r>
        <w:rPr>
          <w:rStyle w:val="Marquedecommentaire"/>
        </w:rPr>
        <w:annotationRef/>
      </w:r>
      <w:r>
        <w:t>Not found:</w:t>
      </w:r>
    </w:p>
    <w:p w14:paraId="567B3BB0" w14:textId="77777777" w:rsidR="00A26296" w:rsidRDefault="00A26296">
      <w:pPr>
        <w:pStyle w:val="Commentaire"/>
      </w:pPr>
      <w:r>
        <w:t>X. Zhang et al., 2019</w:t>
      </w:r>
    </w:p>
    <w:p w14:paraId="31F1434D" w14:textId="77777777" w:rsidR="00A26296" w:rsidRDefault="00A26296">
      <w:pPr>
        <w:pStyle w:val="Commentaire"/>
      </w:pPr>
    </w:p>
    <w:p w14:paraId="626AFD12" w14:textId="77777777" w:rsidR="00A26296" w:rsidRDefault="00A26296">
      <w:pPr>
        <w:pStyle w:val="Commentaire"/>
      </w:pPr>
      <w:r>
        <w:t>Extra stuff:</w:t>
      </w:r>
    </w:p>
    <w:p w14:paraId="4718DBF7" w14:textId="77777777" w:rsidR="00A26296" w:rsidRDefault="00A26296">
      <w:pPr>
        <w:pStyle w:val="Commentaire"/>
      </w:pPr>
      <w:r>
        <w:t>(; Zhang et al., 2019d)</w:t>
      </w:r>
    </w:p>
    <w:p w14:paraId="76DEB093" w14:textId="77777777" w:rsidR="00A26296" w:rsidRDefault="00A26296">
      <w:pPr>
        <w:pStyle w:val="Commentaire"/>
      </w:pPr>
    </w:p>
    <w:p w14:paraId="367369D9" w14:textId="77777777" w:rsidR="00A26296" w:rsidRDefault="00A26296">
      <w:pPr>
        <w:pStyle w:val="Commentaire"/>
      </w:pPr>
      <w:r>
        <w:t>Correct:</w:t>
      </w:r>
    </w:p>
    <w:p w14:paraId="7E25FB90" w14:textId="04B0749D" w:rsidR="00A26296" w:rsidRDefault="00A26296">
      <w:pPr>
        <w:pStyle w:val="Commentaire"/>
      </w:pPr>
      <w:r>
        <w:t>(Bennett and Walsh, 2015; X. Zhang et al., 2019)</w:t>
      </w:r>
    </w:p>
  </w:comment>
  <w:comment w:id="8347" w:author="Robin Matthews" w:date="2021-07-13T15:34:00Z" w:initials="RM">
    <w:p w14:paraId="49320E45" w14:textId="77777777" w:rsidR="00A26296" w:rsidRDefault="00A26296">
      <w:pPr>
        <w:pStyle w:val="Commentaire"/>
      </w:pPr>
      <w:r>
        <w:rPr>
          <w:rStyle w:val="Marquedecommentaire"/>
        </w:rPr>
        <w:annotationRef/>
      </w:r>
      <w:r>
        <w:t>Not found:</w:t>
      </w:r>
    </w:p>
    <w:p w14:paraId="4022FDB0" w14:textId="77777777" w:rsidR="00A26296" w:rsidRDefault="00A26296">
      <w:pPr>
        <w:pStyle w:val="Commentaire"/>
      </w:pPr>
      <w:r>
        <w:t>C. Li et al.</w:t>
      </w:r>
    </w:p>
    <w:p w14:paraId="403B85C8" w14:textId="77777777" w:rsidR="00A26296" w:rsidRDefault="00A26296">
      <w:pPr>
        <w:pStyle w:val="Commentaire"/>
      </w:pPr>
    </w:p>
    <w:p w14:paraId="6F33F767" w14:textId="77777777" w:rsidR="00A26296" w:rsidRDefault="00A26296">
      <w:pPr>
        <w:pStyle w:val="Commentaire"/>
      </w:pPr>
      <w:r>
        <w:t>Extra stuff:</w:t>
      </w:r>
    </w:p>
    <w:p w14:paraId="200A2AE4" w14:textId="77777777" w:rsidR="00A26296" w:rsidRDefault="00A26296">
      <w:pPr>
        <w:pStyle w:val="Commentaire"/>
      </w:pPr>
      <w:r>
        <w:t xml:space="preserve">(Li et al., </w:t>
      </w:r>
    </w:p>
    <w:p w14:paraId="72F59521" w14:textId="77777777" w:rsidR="00A26296" w:rsidRDefault="00A26296">
      <w:pPr>
        <w:pStyle w:val="Commentaire"/>
      </w:pPr>
    </w:p>
    <w:p w14:paraId="55B1837C" w14:textId="77777777" w:rsidR="00A26296" w:rsidRDefault="00A26296">
      <w:pPr>
        <w:pStyle w:val="Commentaire"/>
      </w:pPr>
      <w:r>
        <w:t>Correct:</w:t>
      </w:r>
    </w:p>
    <w:p w14:paraId="31BFD5C0" w14:textId="77777777" w:rsidR="00A26296" w:rsidRDefault="00A26296">
      <w:pPr>
        <w:pStyle w:val="Commentaire"/>
      </w:pPr>
      <w:r>
        <w:t>C. Li et al. (2020)</w:t>
      </w:r>
    </w:p>
    <w:p w14:paraId="54573534" w14:textId="27780576" w:rsidR="00A26296" w:rsidRDefault="00A26296">
      <w:pPr>
        <w:pStyle w:val="Commentaire"/>
      </w:pPr>
      <w:r>
        <w:t>(C. Li et al., 2020)</w:t>
      </w:r>
    </w:p>
  </w:comment>
  <w:comment w:id="8350" w:author="Robin Matthews" w:date="2021-07-13T15:35:00Z" w:initials="RM">
    <w:p w14:paraId="69BD9107" w14:textId="77777777" w:rsidR="00A26296" w:rsidRDefault="00A26296">
      <w:pPr>
        <w:pStyle w:val="Commentaire"/>
      </w:pPr>
      <w:r>
        <w:rPr>
          <w:rStyle w:val="Marquedecommentaire"/>
        </w:rPr>
        <w:annotationRef/>
      </w:r>
      <w:r>
        <w:t>Not found:</w:t>
      </w:r>
    </w:p>
    <w:p w14:paraId="2E17E440" w14:textId="77777777" w:rsidR="00A26296" w:rsidRDefault="00A26296">
      <w:pPr>
        <w:pStyle w:val="Commentaire"/>
      </w:pPr>
      <w:r>
        <w:t>C. Li et al.</w:t>
      </w:r>
    </w:p>
    <w:p w14:paraId="341C772C" w14:textId="77777777" w:rsidR="00A26296" w:rsidRDefault="00A26296">
      <w:pPr>
        <w:pStyle w:val="Commentaire"/>
      </w:pPr>
    </w:p>
    <w:p w14:paraId="0776D786" w14:textId="77777777" w:rsidR="00A26296" w:rsidRDefault="00A26296">
      <w:pPr>
        <w:pStyle w:val="Commentaire"/>
      </w:pPr>
      <w:r>
        <w:t>Extra stuff:</w:t>
      </w:r>
    </w:p>
    <w:p w14:paraId="54F1CFFF" w14:textId="77777777" w:rsidR="00A26296" w:rsidRDefault="00A26296">
      <w:pPr>
        <w:pStyle w:val="Commentaire"/>
      </w:pPr>
      <w:r>
        <w:t>(Li et al., a)</w:t>
      </w:r>
    </w:p>
    <w:p w14:paraId="3B6F5D56" w14:textId="77777777" w:rsidR="00A26296" w:rsidRDefault="00A26296">
      <w:pPr>
        <w:pStyle w:val="Commentaire"/>
      </w:pPr>
    </w:p>
    <w:p w14:paraId="089C7BCF" w14:textId="77777777" w:rsidR="00A26296" w:rsidRDefault="00A26296">
      <w:pPr>
        <w:pStyle w:val="Commentaire"/>
      </w:pPr>
      <w:r>
        <w:t>Correct:</w:t>
      </w:r>
    </w:p>
    <w:p w14:paraId="042CBEBC" w14:textId="77777777" w:rsidR="00A26296" w:rsidRDefault="00A26296">
      <w:pPr>
        <w:pStyle w:val="Commentaire"/>
      </w:pPr>
      <w:r>
        <w:t>C. Li et al. (2020)</w:t>
      </w:r>
    </w:p>
    <w:p w14:paraId="42D093BB" w14:textId="439DD6C9" w:rsidR="00A26296" w:rsidRDefault="00A26296">
      <w:pPr>
        <w:pStyle w:val="Commentaire"/>
      </w:pPr>
      <w:r>
        <w:t>(C. Li et al., 2020)</w:t>
      </w:r>
    </w:p>
  </w:comment>
  <w:comment w:id="8353" w:author="Robin Matthews" w:date="2021-07-13T15:35:00Z" w:initials="RM">
    <w:p w14:paraId="109739B1" w14:textId="77777777" w:rsidR="00A26296" w:rsidRDefault="00A26296">
      <w:pPr>
        <w:pStyle w:val="Commentaire"/>
      </w:pPr>
      <w:r>
        <w:rPr>
          <w:rStyle w:val="Marquedecommentaire"/>
        </w:rPr>
        <w:annotationRef/>
      </w:r>
      <w:r>
        <w:t>Not found:</w:t>
      </w:r>
    </w:p>
    <w:p w14:paraId="0179CE63" w14:textId="77777777" w:rsidR="00A26296" w:rsidRDefault="00A26296">
      <w:pPr>
        <w:pStyle w:val="Commentaire"/>
      </w:pPr>
      <w:r>
        <w:t>X. Zhang et al., 2019</w:t>
      </w:r>
    </w:p>
    <w:p w14:paraId="50F3F1D2" w14:textId="77777777" w:rsidR="00A26296" w:rsidRDefault="00A26296">
      <w:pPr>
        <w:pStyle w:val="Commentaire"/>
      </w:pPr>
    </w:p>
    <w:p w14:paraId="05C706EC" w14:textId="77777777" w:rsidR="00A26296" w:rsidRDefault="00A26296">
      <w:pPr>
        <w:pStyle w:val="Commentaire"/>
      </w:pPr>
      <w:r>
        <w:t>Extra stuff:</w:t>
      </w:r>
    </w:p>
    <w:p w14:paraId="11EDBED8" w14:textId="77777777" w:rsidR="00A26296" w:rsidRDefault="00A26296">
      <w:pPr>
        <w:pStyle w:val="Commentaire"/>
      </w:pPr>
      <w:r>
        <w:t>(; Zhang et al., 2019d)</w:t>
      </w:r>
    </w:p>
    <w:p w14:paraId="04F83CBF" w14:textId="77777777" w:rsidR="00A26296" w:rsidRDefault="00A26296">
      <w:pPr>
        <w:pStyle w:val="Commentaire"/>
      </w:pPr>
    </w:p>
    <w:p w14:paraId="0B0E5045" w14:textId="77777777" w:rsidR="00A26296" w:rsidRDefault="00A26296">
      <w:pPr>
        <w:pStyle w:val="Commentaire"/>
      </w:pPr>
      <w:r>
        <w:t>Correct:</w:t>
      </w:r>
    </w:p>
    <w:p w14:paraId="1A58BFEB" w14:textId="3F2A2495" w:rsidR="00A26296" w:rsidRDefault="00A26296">
      <w:pPr>
        <w:pStyle w:val="Commentaire"/>
      </w:pPr>
      <w:r>
        <w:t>(Bennett and Walsh, 2015; X. Zhang et al., 2019)</w:t>
      </w:r>
    </w:p>
  </w:comment>
  <w:comment w:id="8358" w:author="Robin Matthews" w:date="2021-07-13T15:35:00Z" w:initials="RM">
    <w:p w14:paraId="07942485" w14:textId="77777777" w:rsidR="00A26296" w:rsidRDefault="00A26296">
      <w:pPr>
        <w:pStyle w:val="Commentaire"/>
      </w:pPr>
      <w:r>
        <w:rPr>
          <w:rStyle w:val="Marquedecommentaire"/>
        </w:rPr>
        <w:annotationRef/>
      </w:r>
      <w:r>
        <w:t>Not found:</w:t>
      </w:r>
    </w:p>
    <w:p w14:paraId="7DE0E69E" w14:textId="77777777" w:rsidR="00A26296" w:rsidRDefault="00A26296">
      <w:pPr>
        <w:pStyle w:val="Commentaire"/>
      </w:pPr>
      <w:r>
        <w:t>C. Li et al.</w:t>
      </w:r>
    </w:p>
    <w:p w14:paraId="63CF05F2" w14:textId="77777777" w:rsidR="00A26296" w:rsidRDefault="00A26296">
      <w:pPr>
        <w:pStyle w:val="Commentaire"/>
      </w:pPr>
    </w:p>
    <w:p w14:paraId="3ADAD69D" w14:textId="77777777" w:rsidR="00A26296" w:rsidRDefault="00A26296">
      <w:pPr>
        <w:pStyle w:val="Commentaire"/>
      </w:pPr>
      <w:r>
        <w:t>Extra stuff:</w:t>
      </w:r>
    </w:p>
    <w:p w14:paraId="4E7ADD47" w14:textId="77777777" w:rsidR="00A26296" w:rsidRDefault="00A26296">
      <w:pPr>
        <w:pStyle w:val="Commentaire"/>
      </w:pPr>
      <w:r>
        <w:t xml:space="preserve">(Li et al., </w:t>
      </w:r>
    </w:p>
    <w:p w14:paraId="2718384D" w14:textId="77777777" w:rsidR="00A26296" w:rsidRDefault="00A26296">
      <w:pPr>
        <w:pStyle w:val="Commentaire"/>
      </w:pPr>
    </w:p>
    <w:p w14:paraId="68532311" w14:textId="77777777" w:rsidR="00A26296" w:rsidRDefault="00A26296">
      <w:pPr>
        <w:pStyle w:val="Commentaire"/>
      </w:pPr>
      <w:r>
        <w:t>Correct:</w:t>
      </w:r>
    </w:p>
    <w:p w14:paraId="22FA90B1" w14:textId="77777777" w:rsidR="00A26296" w:rsidRDefault="00A26296">
      <w:pPr>
        <w:pStyle w:val="Commentaire"/>
      </w:pPr>
      <w:r>
        <w:t>C. Li et al. (2020)</w:t>
      </w:r>
    </w:p>
    <w:p w14:paraId="153F537D" w14:textId="018D9F0F" w:rsidR="00A26296" w:rsidRDefault="00A26296">
      <w:pPr>
        <w:pStyle w:val="Commentaire"/>
      </w:pPr>
      <w:r>
        <w:t>(C. Li et al., 2020)</w:t>
      </w:r>
    </w:p>
  </w:comment>
  <w:comment w:id="8361" w:author="Robin Matthews" w:date="2021-07-13T15:35:00Z" w:initials="RM">
    <w:p w14:paraId="4045BF8D" w14:textId="77777777" w:rsidR="00A26296" w:rsidRDefault="00A26296">
      <w:pPr>
        <w:pStyle w:val="Commentaire"/>
      </w:pPr>
      <w:r>
        <w:rPr>
          <w:rStyle w:val="Marquedecommentaire"/>
        </w:rPr>
        <w:annotationRef/>
      </w:r>
      <w:r>
        <w:t>Not found:</w:t>
      </w:r>
    </w:p>
    <w:p w14:paraId="7716417E" w14:textId="77777777" w:rsidR="00A26296" w:rsidRDefault="00A26296">
      <w:pPr>
        <w:pStyle w:val="Commentaire"/>
      </w:pPr>
      <w:r>
        <w:t>C. Li et al.</w:t>
      </w:r>
    </w:p>
    <w:p w14:paraId="1AB7DBC8" w14:textId="77777777" w:rsidR="00A26296" w:rsidRDefault="00A26296">
      <w:pPr>
        <w:pStyle w:val="Commentaire"/>
      </w:pPr>
    </w:p>
    <w:p w14:paraId="6A3B837F" w14:textId="77777777" w:rsidR="00A26296" w:rsidRDefault="00A26296">
      <w:pPr>
        <w:pStyle w:val="Commentaire"/>
      </w:pPr>
      <w:r>
        <w:t>Extra stuff:</w:t>
      </w:r>
    </w:p>
    <w:p w14:paraId="4A9492D7" w14:textId="77777777" w:rsidR="00A26296" w:rsidRDefault="00A26296">
      <w:pPr>
        <w:pStyle w:val="Commentaire"/>
      </w:pPr>
      <w:r>
        <w:t>(Li et al., a)</w:t>
      </w:r>
    </w:p>
    <w:p w14:paraId="57EB800F" w14:textId="77777777" w:rsidR="00A26296" w:rsidRDefault="00A26296">
      <w:pPr>
        <w:pStyle w:val="Commentaire"/>
      </w:pPr>
    </w:p>
    <w:p w14:paraId="1401CE6D" w14:textId="77777777" w:rsidR="00A26296" w:rsidRDefault="00A26296">
      <w:pPr>
        <w:pStyle w:val="Commentaire"/>
      </w:pPr>
      <w:r>
        <w:t>Correct:</w:t>
      </w:r>
    </w:p>
    <w:p w14:paraId="02DCBD46" w14:textId="77777777" w:rsidR="00A26296" w:rsidRDefault="00A26296">
      <w:pPr>
        <w:pStyle w:val="Commentaire"/>
      </w:pPr>
      <w:r>
        <w:t>C. Li et al. (2020)</w:t>
      </w:r>
    </w:p>
    <w:p w14:paraId="7D426992" w14:textId="6955E46E" w:rsidR="00A26296" w:rsidRDefault="00A26296">
      <w:pPr>
        <w:pStyle w:val="Commentaire"/>
      </w:pPr>
      <w:r>
        <w:t>(C. Li et al., 2020)</w:t>
      </w:r>
    </w:p>
  </w:comment>
  <w:comment w:id="8364" w:author="Robin Matthews" w:date="2021-07-13T15:35:00Z" w:initials="RM">
    <w:p w14:paraId="483F2033" w14:textId="77777777" w:rsidR="00A26296" w:rsidRDefault="00A26296">
      <w:pPr>
        <w:pStyle w:val="Commentaire"/>
      </w:pPr>
      <w:r>
        <w:rPr>
          <w:rStyle w:val="Marquedecommentaire"/>
        </w:rPr>
        <w:annotationRef/>
      </w:r>
      <w:r>
        <w:t>Not found:</w:t>
      </w:r>
    </w:p>
    <w:p w14:paraId="31E0BD45" w14:textId="77777777" w:rsidR="00A26296" w:rsidRDefault="00A26296">
      <w:pPr>
        <w:pStyle w:val="Commentaire"/>
      </w:pPr>
      <w:r>
        <w:t>X. Zhang et al., 2019</w:t>
      </w:r>
    </w:p>
    <w:p w14:paraId="77585D63" w14:textId="77777777" w:rsidR="00A26296" w:rsidRDefault="00A26296">
      <w:pPr>
        <w:pStyle w:val="Commentaire"/>
      </w:pPr>
    </w:p>
    <w:p w14:paraId="69518E20" w14:textId="77777777" w:rsidR="00A26296" w:rsidRDefault="00A26296">
      <w:pPr>
        <w:pStyle w:val="Commentaire"/>
      </w:pPr>
      <w:r>
        <w:t>Extra stuff:</w:t>
      </w:r>
    </w:p>
    <w:p w14:paraId="6B6D8D2A" w14:textId="77777777" w:rsidR="00A26296" w:rsidRDefault="00A26296">
      <w:pPr>
        <w:pStyle w:val="Commentaire"/>
      </w:pPr>
      <w:r>
        <w:t>(; Zhang et al., 2019d)</w:t>
      </w:r>
    </w:p>
    <w:p w14:paraId="367FECBE" w14:textId="77777777" w:rsidR="00A26296" w:rsidRDefault="00A26296">
      <w:pPr>
        <w:pStyle w:val="Commentaire"/>
      </w:pPr>
    </w:p>
    <w:p w14:paraId="69D573CB" w14:textId="77777777" w:rsidR="00A26296" w:rsidRDefault="00A26296">
      <w:pPr>
        <w:pStyle w:val="Commentaire"/>
      </w:pPr>
      <w:r>
        <w:t>Correct:</w:t>
      </w:r>
    </w:p>
    <w:p w14:paraId="0422C9FC" w14:textId="3CC81F18" w:rsidR="00A26296" w:rsidRDefault="00A26296">
      <w:pPr>
        <w:pStyle w:val="Commentaire"/>
      </w:pPr>
      <w:r>
        <w:t>(Bennett and Walsh, 2015; X. Zhang et al., 2019)</w:t>
      </w:r>
    </w:p>
  </w:comment>
  <w:comment w:id="8370" w:author="Robin Matthews" w:date="2021-07-13T15:35:00Z" w:initials="RM">
    <w:p w14:paraId="1BF4B2B6" w14:textId="77777777" w:rsidR="00A26296" w:rsidRDefault="00A26296">
      <w:pPr>
        <w:pStyle w:val="Commentaire"/>
      </w:pPr>
      <w:r>
        <w:rPr>
          <w:rStyle w:val="Marquedecommentaire"/>
        </w:rPr>
        <w:annotationRef/>
      </w:r>
      <w:r>
        <w:t>Not found:</w:t>
      </w:r>
    </w:p>
    <w:p w14:paraId="53872918" w14:textId="77777777" w:rsidR="00A26296" w:rsidRDefault="00A26296">
      <w:pPr>
        <w:pStyle w:val="Commentaire"/>
      </w:pPr>
      <w:r>
        <w:t>L. Xu et al.</w:t>
      </w:r>
    </w:p>
    <w:p w14:paraId="550D2A66" w14:textId="77777777" w:rsidR="00A26296" w:rsidRDefault="00A26296">
      <w:pPr>
        <w:pStyle w:val="Commentaire"/>
      </w:pPr>
    </w:p>
    <w:p w14:paraId="775587A8" w14:textId="77777777" w:rsidR="00A26296" w:rsidRDefault="00A26296">
      <w:pPr>
        <w:pStyle w:val="Commentaire"/>
      </w:pPr>
      <w:r>
        <w:t>Extra stuff:</w:t>
      </w:r>
    </w:p>
    <w:p w14:paraId="30240230" w14:textId="77777777" w:rsidR="00A26296" w:rsidRDefault="00A26296">
      <w:pPr>
        <w:pStyle w:val="Commentaire"/>
      </w:pPr>
      <w:r>
        <w:t>(Xu et al., a)</w:t>
      </w:r>
    </w:p>
    <w:p w14:paraId="46B914E5" w14:textId="77777777" w:rsidR="00A26296" w:rsidRDefault="00A26296">
      <w:pPr>
        <w:pStyle w:val="Commentaire"/>
      </w:pPr>
    </w:p>
    <w:p w14:paraId="1017F511" w14:textId="77777777" w:rsidR="00A26296" w:rsidRDefault="00A26296">
      <w:pPr>
        <w:pStyle w:val="Commentaire"/>
      </w:pPr>
      <w:r>
        <w:t>Correct:</w:t>
      </w:r>
    </w:p>
    <w:p w14:paraId="537D3886" w14:textId="77777777" w:rsidR="00A26296" w:rsidRDefault="00A26296">
      <w:pPr>
        <w:pStyle w:val="Commentaire"/>
      </w:pPr>
      <w:r>
        <w:t>L. Xu et al. (2019)</w:t>
      </w:r>
    </w:p>
    <w:p w14:paraId="17B4BC33" w14:textId="05EE5C1B" w:rsidR="00A26296" w:rsidRDefault="00A26296">
      <w:pPr>
        <w:pStyle w:val="Commentaire"/>
      </w:pPr>
      <w:r>
        <w:t>(L. Xu et al., 2019)</w:t>
      </w:r>
    </w:p>
  </w:comment>
  <w:comment w:id="8376" w:author="Robin Matthews" w:date="2021-07-13T15:35:00Z" w:initials="RM">
    <w:p w14:paraId="468F9B62" w14:textId="77777777" w:rsidR="00A26296" w:rsidRDefault="00A26296">
      <w:pPr>
        <w:pStyle w:val="Commentaire"/>
      </w:pPr>
      <w:r>
        <w:rPr>
          <w:rStyle w:val="Marquedecommentaire"/>
        </w:rPr>
        <w:annotationRef/>
      </w:r>
      <w:r>
        <w:t>Not found:</w:t>
      </w:r>
    </w:p>
    <w:p w14:paraId="1C05F454" w14:textId="77777777" w:rsidR="00A26296" w:rsidRDefault="00A26296">
      <w:pPr>
        <w:pStyle w:val="Commentaire"/>
      </w:pPr>
      <w:r>
        <w:t>L. Xu et al., 2019</w:t>
      </w:r>
    </w:p>
    <w:p w14:paraId="27F764B4" w14:textId="77777777" w:rsidR="00A26296" w:rsidRDefault="00A26296">
      <w:pPr>
        <w:pStyle w:val="Commentaire"/>
      </w:pPr>
    </w:p>
    <w:p w14:paraId="01223471" w14:textId="77777777" w:rsidR="00A26296" w:rsidRDefault="00A26296">
      <w:pPr>
        <w:pStyle w:val="Commentaire"/>
      </w:pPr>
      <w:r>
        <w:t>Extra stuff:</w:t>
      </w:r>
    </w:p>
    <w:p w14:paraId="4A49C510" w14:textId="77777777" w:rsidR="00A26296" w:rsidRDefault="00A26296">
      <w:pPr>
        <w:pStyle w:val="Commentaire"/>
      </w:pPr>
      <w:r>
        <w:t>(Xu et al., 2019a; )</w:t>
      </w:r>
    </w:p>
    <w:p w14:paraId="77B88033" w14:textId="77777777" w:rsidR="00A26296" w:rsidRDefault="00A26296">
      <w:pPr>
        <w:pStyle w:val="Commentaire"/>
      </w:pPr>
    </w:p>
    <w:p w14:paraId="35F0079E" w14:textId="77777777" w:rsidR="00A26296" w:rsidRDefault="00A26296">
      <w:pPr>
        <w:pStyle w:val="Commentaire"/>
      </w:pPr>
      <w:r>
        <w:t>Correct:</w:t>
      </w:r>
    </w:p>
    <w:p w14:paraId="7010759E" w14:textId="5460FA42" w:rsidR="00A26296" w:rsidRDefault="00A26296">
      <w:pPr>
        <w:pStyle w:val="Commentaire"/>
      </w:pPr>
      <w:r>
        <w:t>(L. Xu et al., 2019; Spinoni et al., 2020)</w:t>
      </w:r>
    </w:p>
  </w:comment>
  <w:comment w:id="8379" w:author="Robin Matthews" w:date="2021-07-13T15:35:00Z" w:initials="RM">
    <w:p w14:paraId="0BCC6AE5" w14:textId="77777777" w:rsidR="00A26296" w:rsidRDefault="00A26296">
      <w:pPr>
        <w:pStyle w:val="Commentaire"/>
      </w:pPr>
      <w:r>
        <w:rPr>
          <w:rStyle w:val="Marquedecommentaire"/>
        </w:rPr>
        <w:annotationRef/>
      </w:r>
      <w:r>
        <w:t>Not found:</w:t>
      </w:r>
    </w:p>
    <w:p w14:paraId="39B97E1D" w14:textId="77777777" w:rsidR="00A26296" w:rsidRDefault="00A26296">
      <w:pPr>
        <w:pStyle w:val="Commentaire"/>
      </w:pPr>
      <w:r>
        <w:t>L. Xu et al.</w:t>
      </w:r>
    </w:p>
    <w:p w14:paraId="42178793" w14:textId="77777777" w:rsidR="00A26296" w:rsidRDefault="00A26296">
      <w:pPr>
        <w:pStyle w:val="Commentaire"/>
      </w:pPr>
    </w:p>
    <w:p w14:paraId="22D29B19" w14:textId="77777777" w:rsidR="00A26296" w:rsidRDefault="00A26296">
      <w:pPr>
        <w:pStyle w:val="Commentaire"/>
      </w:pPr>
      <w:r>
        <w:t>Extra stuff:</w:t>
      </w:r>
    </w:p>
    <w:p w14:paraId="5E86C66F" w14:textId="77777777" w:rsidR="00A26296" w:rsidRDefault="00A26296">
      <w:pPr>
        <w:pStyle w:val="Commentaire"/>
      </w:pPr>
      <w:r>
        <w:t>Xu et al. ()</w:t>
      </w:r>
    </w:p>
    <w:p w14:paraId="4711005A" w14:textId="77777777" w:rsidR="00A26296" w:rsidRDefault="00A26296">
      <w:pPr>
        <w:pStyle w:val="Commentaire"/>
      </w:pPr>
    </w:p>
    <w:p w14:paraId="36CC8C10" w14:textId="77777777" w:rsidR="00A26296" w:rsidRDefault="00A26296">
      <w:pPr>
        <w:pStyle w:val="Commentaire"/>
      </w:pPr>
      <w:r>
        <w:t>Correct:</w:t>
      </w:r>
    </w:p>
    <w:p w14:paraId="2E5945DD" w14:textId="77777777" w:rsidR="00A26296" w:rsidRDefault="00A26296">
      <w:pPr>
        <w:pStyle w:val="Commentaire"/>
      </w:pPr>
      <w:r>
        <w:t>L. Xu et al. (2019)</w:t>
      </w:r>
    </w:p>
    <w:p w14:paraId="4A6F5804" w14:textId="31D9EFCD" w:rsidR="00A26296" w:rsidRDefault="00A26296">
      <w:pPr>
        <w:pStyle w:val="Commentaire"/>
      </w:pPr>
      <w:r>
        <w:t>(L. Xu et al., 2019)</w:t>
      </w:r>
    </w:p>
  </w:comment>
  <w:comment w:id="8384" w:author="Robin Matthews" w:date="2021-07-13T15:35:00Z" w:initials="RM">
    <w:p w14:paraId="56018AE9" w14:textId="77777777" w:rsidR="00A26296" w:rsidRDefault="00A26296">
      <w:pPr>
        <w:pStyle w:val="Commentaire"/>
      </w:pPr>
      <w:r>
        <w:rPr>
          <w:rStyle w:val="Marquedecommentaire"/>
        </w:rPr>
        <w:annotationRef/>
      </w:r>
      <w:r>
        <w:t>Not found:</w:t>
      </w:r>
    </w:p>
    <w:p w14:paraId="323E9981" w14:textId="77777777" w:rsidR="00A26296" w:rsidRDefault="00A26296">
      <w:pPr>
        <w:pStyle w:val="Commentaire"/>
      </w:pPr>
      <w:r>
        <w:t>L. Xu et al.</w:t>
      </w:r>
    </w:p>
    <w:p w14:paraId="0D910486" w14:textId="77777777" w:rsidR="00A26296" w:rsidRDefault="00A26296">
      <w:pPr>
        <w:pStyle w:val="Commentaire"/>
      </w:pPr>
    </w:p>
    <w:p w14:paraId="06A6BA44" w14:textId="77777777" w:rsidR="00A26296" w:rsidRDefault="00A26296">
      <w:pPr>
        <w:pStyle w:val="Commentaire"/>
      </w:pPr>
      <w:r>
        <w:t>Extra stuff:</w:t>
      </w:r>
    </w:p>
    <w:p w14:paraId="70A15B6C" w14:textId="77777777" w:rsidR="00A26296" w:rsidRDefault="00A26296">
      <w:pPr>
        <w:pStyle w:val="Commentaire"/>
      </w:pPr>
      <w:r>
        <w:t>(Xu et al., a)</w:t>
      </w:r>
    </w:p>
    <w:p w14:paraId="3949F1C8" w14:textId="77777777" w:rsidR="00A26296" w:rsidRDefault="00A26296">
      <w:pPr>
        <w:pStyle w:val="Commentaire"/>
      </w:pPr>
    </w:p>
    <w:p w14:paraId="37734A30" w14:textId="77777777" w:rsidR="00A26296" w:rsidRDefault="00A26296">
      <w:pPr>
        <w:pStyle w:val="Commentaire"/>
      </w:pPr>
      <w:r>
        <w:t>Correct:</w:t>
      </w:r>
    </w:p>
    <w:p w14:paraId="45656E47" w14:textId="77777777" w:rsidR="00A26296" w:rsidRDefault="00A26296">
      <w:pPr>
        <w:pStyle w:val="Commentaire"/>
      </w:pPr>
      <w:r>
        <w:t>L. Xu et al. (2019)</w:t>
      </w:r>
    </w:p>
    <w:p w14:paraId="7CB2E567" w14:textId="5F448384" w:rsidR="00A26296" w:rsidRDefault="00A26296">
      <w:pPr>
        <w:pStyle w:val="Commentaire"/>
      </w:pPr>
      <w:r>
        <w:t>(L. Xu et al., 2019)</w:t>
      </w:r>
    </w:p>
  </w:comment>
  <w:comment w:id="8387" w:author="Robin Matthews" w:date="2021-07-13T15:35:00Z" w:initials="RM">
    <w:p w14:paraId="77DCEB40" w14:textId="77777777" w:rsidR="00A26296" w:rsidRDefault="00A26296">
      <w:pPr>
        <w:pStyle w:val="Commentaire"/>
      </w:pPr>
      <w:r>
        <w:rPr>
          <w:rStyle w:val="Marquedecommentaire"/>
        </w:rPr>
        <w:annotationRef/>
      </w:r>
      <w:r>
        <w:t>Not found:</w:t>
      </w:r>
    </w:p>
    <w:p w14:paraId="56E19B33" w14:textId="77777777" w:rsidR="00A26296" w:rsidRDefault="00A26296">
      <w:pPr>
        <w:pStyle w:val="Commentaire"/>
      </w:pPr>
      <w:r>
        <w:t>L. Xu et al.</w:t>
      </w:r>
    </w:p>
    <w:p w14:paraId="67486707" w14:textId="77777777" w:rsidR="00A26296" w:rsidRDefault="00A26296">
      <w:pPr>
        <w:pStyle w:val="Commentaire"/>
      </w:pPr>
    </w:p>
    <w:p w14:paraId="6504A4B4" w14:textId="77777777" w:rsidR="00A26296" w:rsidRDefault="00A26296">
      <w:pPr>
        <w:pStyle w:val="Commentaire"/>
      </w:pPr>
      <w:r>
        <w:t>Extra stuff:</w:t>
      </w:r>
    </w:p>
    <w:p w14:paraId="7BD19184" w14:textId="77777777" w:rsidR="00A26296" w:rsidRDefault="00A26296">
      <w:pPr>
        <w:pStyle w:val="Commentaire"/>
      </w:pPr>
      <w:r>
        <w:t>(Xu et al., a)</w:t>
      </w:r>
    </w:p>
    <w:p w14:paraId="715D5B9F" w14:textId="77777777" w:rsidR="00A26296" w:rsidRDefault="00A26296">
      <w:pPr>
        <w:pStyle w:val="Commentaire"/>
      </w:pPr>
    </w:p>
    <w:p w14:paraId="41041F33" w14:textId="77777777" w:rsidR="00A26296" w:rsidRDefault="00A26296">
      <w:pPr>
        <w:pStyle w:val="Commentaire"/>
      </w:pPr>
      <w:r>
        <w:t>Correct:</w:t>
      </w:r>
    </w:p>
    <w:p w14:paraId="36628DAC" w14:textId="77777777" w:rsidR="00A26296" w:rsidRDefault="00A26296">
      <w:pPr>
        <w:pStyle w:val="Commentaire"/>
      </w:pPr>
      <w:r>
        <w:t>L. Xu et al. (2019)</w:t>
      </w:r>
    </w:p>
    <w:p w14:paraId="29796B52" w14:textId="7DE1D01B" w:rsidR="00A26296" w:rsidRDefault="00A26296">
      <w:pPr>
        <w:pStyle w:val="Commentaire"/>
      </w:pPr>
      <w:r>
        <w:t>(L. Xu et al., 2019)</w:t>
      </w:r>
    </w:p>
  </w:comment>
  <w:comment w:id="8390" w:author="Robin Matthews" w:date="2021-07-13T15:35:00Z" w:initials="RM">
    <w:p w14:paraId="53490E21" w14:textId="77777777" w:rsidR="00A26296" w:rsidRDefault="00A26296">
      <w:pPr>
        <w:pStyle w:val="Commentaire"/>
      </w:pPr>
      <w:r>
        <w:rPr>
          <w:rStyle w:val="Marquedecommentaire"/>
        </w:rPr>
        <w:annotationRef/>
      </w:r>
      <w:r>
        <w:t>Not found:</w:t>
      </w:r>
    </w:p>
    <w:p w14:paraId="5E6B262A" w14:textId="77777777" w:rsidR="00A26296" w:rsidRDefault="00A26296">
      <w:pPr>
        <w:pStyle w:val="Commentaire"/>
      </w:pPr>
      <w:r>
        <w:t>Vicente-Serrano et al., 2020c</w:t>
      </w:r>
    </w:p>
    <w:p w14:paraId="60B48C1D" w14:textId="77777777" w:rsidR="00A26296" w:rsidRDefault="00A26296">
      <w:pPr>
        <w:pStyle w:val="Commentaire"/>
      </w:pPr>
    </w:p>
    <w:p w14:paraId="2CBBB557" w14:textId="77777777" w:rsidR="00A26296" w:rsidRDefault="00A26296">
      <w:pPr>
        <w:pStyle w:val="Commentaire"/>
      </w:pPr>
      <w:r>
        <w:t>Extra stuff:</w:t>
      </w:r>
    </w:p>
    <w:p w14:paraId="069BE4BC" w14:textId="77777777" w:rsidR="00A26296" w:rsidRDefault="00A26296">
      <w:pPr>
        <w:pStyle w:val="Commentaire"/>
      </w:pPr>
      <w:r>
        <w:t>(; Vicente-Serrano et al., 2020a)</w:t>
      </w:r>
    </w:p>
    <w:p w14:paraId="6B6AA089" w14:textId="77777777" w:rsidR="00A26296" w:rsidRDefault="00A26296">
      <w:pPr>
        <w:pStyle w:val="Commentaire"/>
      </w:pPr>
    </w:p>
    <w:p w14:paraId="5A9BC2BE" w14:textId="77777777" w:rsidR="00A26296" w:rsidRDefault="00A26296">
      <w:pPr>
        <w:pStyle w:val="Commentaire"/>
      </w:pPr>
      <w:r>
        <w:t>Correct:</w:t>
      </w:r>
    </w:p>
    <w:p w14:paraId="73E15EBB" w14:textId="248AE597" w:rsidR="00A26296" w:rsidRDefault="00A26296">
      <w:pPr>
        <w:pStyle w:val="Commentaire"/>
      </w:pPr>
      <w:r>
        <w:t>(Cook et al., 2014a; Vicente-Serrano et al., 2020c)</w:t>
      </w:r>
    </w:p>
  </w:comment>
  <w:comment w:id="8396" w:author="Robin Matthews" w:date="2021-07-13T15:35:00Z" w:initials="RM">
    <w:p w14:paraId="7065E8FF" w14:textId="77777777" w:rsidR="00A26296" w:rsidRDefault="00A26296">
      <w:pPr>
        <w:pStyle w:val="Commentaire"/>
      </w:pPr>
      <w:r>
        <w:rPr>
          <w:rStyle w:val="Marquedecommentaire"/>
        </w:rPr>
        <w:annotationRef/>
      </w:r>
      <w:r>
        <w:t>Not found:</w:t>
      </w:r>
    </w:p>
    <w:p w14:paraId="26C9E150" w14:textId="77777777" w:rsidR="00A26296" w:rsidRDefault="00A26296">
      <w:pPr>
        <w:pStyle w:val="Commentaire"/>
      </w:pPr>
      <w:r>
        <w:t>R. Zhai et al., 2020</w:t>
      </w:r>
    </w:p>
    <w:p w14:paraId="7C98B023" w14:textId="77777777" w:rsidR="00A26296" w:rsidRDefault="00A26296">
      <w:pPr>
        <w:pStyle w:val="Commentaire"/>
      </w:pPr>
    </w:p>
    <w:p w14:paraId="02A32CE3" w14:textId="77777777" w:rsidR="00A26296" w:rsidRDefault="00A26296">
      <w:pPr>
        <w:pStyle w:val="Commentaire"/>
      </w:pPr>
      <w:r>
        <w:t>Extra stuff:</w:t>
      </w:r>
    </w:p>
    <w:p w14:paraId="44F3387F" w14:textId="77777777" w:rsidR="00A26296" w:rsidRDefault="00A26296">
      <w:pPr>
        <w:pStyle w:val="Commentaire"/>
      </w:pPr>
      <w:r>
        <w:t>(; ; Zhai et al., 2020b)</w:t>
      </w:r>
    </w:p>
    <w:p w14:paraId="2CCC79DF" w14:textId="77777777" w:rsidR="00A26296" w:rsidRDefault="00A26296">
      <w:pPr>
        <w:pStyle w:val="Commentaire"/>
      </w:pPr>
    </w:p>
    <w:p w14:paraId="41D77329" w14:textId="77777777" w:rsidR="00A26296" w:rsidRDefault="00A26296">
      <w:pPr>
        <w:pStyle w:val="Commentaire"/>
      </w:pPr>
      <w:r>
        <w:t>Correct:</w:t>
      </w:r>
    </w:p>
    <w:p w14:paraId="0E4458C4" w14:textId="0169C823" w:rsidR="00A26296" w:rsidRDefault="00A26296">
      <w:pPr>
        <w:pStyle w:val="Commentaire"/>
      </w:pPr>
      <w:r>
        <w:t>(Touma et al., 2015; Cook et al., 2020; R. Zhai et al., 2020)</w:t>
      </w:r>
    </w:p>
  </w:comment>
  <w:comment w:id="8401" w:author="Robin Matthews" w:date="2021-07-13T15:35:00Z" w:initials="RM">
    <w:p w14:paraId="246FBBF4" w14:textId="77777777" w:rsidR="00A26296" w:rsidRDefault="00A26296">
      <w:pPr>
        <w:pStyle w:val="Commentaire"/>
      </w:pPr>
      <w:r>
        <w:rPr>
          <w:rStyle w:val="Marquedecommentaire"/>
        </w:rPr>
        <w:annotationRef/>
      </w:r>
      <w:r>
        <w:t>Not found:</w:t>
      </w:r>
    </w:p>
    <w:p w14:paraId="6DF3E83C" w14:textId="77777777" w:rsidR="00A26296" w:rsidRDefault="00A26296">
      <w:pPr>
        <w:pStyle w:val="Commentaire"/>
      </w:pPr>
      <w:r>
        <w:t>L. Xu et al., 2019</w:t>
      </w:r>
    </w:p>
    <w:p w14:paraId="32A4557A" w14:textId="77777777" w:rsidR="00A26296" w:rsidRDefault="00A26296">
      <w:pPr>
        <w:pStyle w:val="Commentaire"/>
      </w:pPr>
    </w:p>
    <w:p w14:paraId="10B5616E" w14:textId="77777777" w:rsidR="00A26296" w:rsidRDefault="00A26296">
      <w:pPr>
        <w:pStyle w:val="Commentaire"/>
      </w:pPr>
      <w:r>
        <w:t>Extra stuff:</w:t>
      </w:r>
    </w:p>
    <w:p w14:paraId="3016B218" w14:textId="77777777" w:rsidR="00A26296" w:rsidRDefault="00A26296">
      <w:pPr>
        <w:pStyle w:val="Commentaire"/>
      </w:pPr>
      <w:r>
        <w:t>(; Xu et al., 2019a)</w:t>
      </w:r>
    </w:p>
    <w:p w14:paraId="2F10307B" w14:textId="77777777" w:rsidR="00A26296" w:rsidRDefault="00A26296">
      <w:pPr>
        <w:pStyle w:val="Commentaire"/>
      </w:pPr>
    </w:p>
    <w:p w14:paraId="4F0F187A" w14:textId="77777777" w:rsidR="00A26296" w:rsidRDefault="00A26296">
      <w:pPr>
        <w:pStyle w:val="Commentaire"/>
      </w:pPr>
      <w:r>
        <w:t>Correct:</w:t>
      </w:r>
    </w:p>
    <w:p w14:paraId="2D711537" w14:textId="112ACE2D" w:rsidR="00A26296" w:rsidRDefault="00A26296">
      <w:pPr>
        <w:pStyle w:val="Commentaire"/>
      </w:pPr>
      <w:r>
        <w:t>(Swain and Hayhoe, 2015; L. Xu et al., 2019)</w:t>
      </w:r>
    </w:p>
  </w:comment>
  <w:comment w:id="8404" w:author="Robin Matthews" w:date="2021-07-13T15:35:00Z" w:initials="RM">
    <w:p w14:paraId="378065D1" w14:textId="77777777" w:rsidR="00A26296" w:rsidRDefault="00A26296">
      <w:pPr>
        <w:pStyle w:val="Commentaire"/>
      </w:pPr>
      <w:r>
        <w:rPr>
          <w:rStyle w:val="Marquedecommentaire"/>
        </w:rPr>
        <w:annotationRef/>
      </w:r>
      <w:r>
        <w:t>Not found:</w:t>
      </w:r>
    </w:p>
    <w:p w14:paraId="3E4F0709" w14:textId="77777777" w:rsidR="00A26296" w:rsidRDefault="00A26296">
      <w:pPr>
        <w:pStyle w:val="Commentaire"/>
      </w:pPr>
      <w:r>
        <w:t>L. Xu et al., 2019</w:t>
      </w:r>
    </w:p>
    <w:p w14:paraId="080E8955" w14:textId="77777777" w:rsidR="00A26296" w:rsidRDefault="00A26296">
      <w:pPr>
        <w:pStyle w:val="Commentaire"/>
      </w:pPr>
    </w:p>
    <w:p w14:paraId="7D02D2B2" w14:textId="77777777" w:rsidR="00A26296" w:rsidRDefault="00A26296">
      <w:pPr>
        <w:pStyle w:val="Commentaire"/>
      </w:pPr>
      <w:r>
        <w:t>Extra stuff:</w:t>
      </w:r>
    </w:p>
    <w:p w14:paraId="46AB3108" w14:textId="77777777" w:rsidR="00A26296" w:rsidRDefault="00A26296">
      <w:pPr>
        <w:pStyle w:val="Commentaire"/>
      </w:pPr>
      <w:r>
        <w:t>(; Xu et al., 2019a; )</w:t>
      </w:r>
    </w:p>
    <w:p w14:paraId="75CFECF7" w14:textId="77777777" w:rsidR="00A26296" w:rsidRDefault="00A26296">
      <w:pPr>
        <w:pStyle w:val="Commentaire"/>
      </w:pPr>
    </w:p>
    <w:p w14:paraId="7F247BBD" w14:textId="77777777" w:rsidR="00A26296" w:rsidRDefault="00A26296">
      <w:pPr>
        <w:pStyle w:val="Commentaire"/>
      </w:pPr>
      <w:r>
        <w:t>Correct:</w:t>
      </w:r>
    </w:p>
    <w:p w14:paraId="6F304E21" w14:textId="35AC0217" w:rsidR="00A26296" w:rsidRDefault="00A26296">
      <w:pPr>
        <w:pStyle w:val="Commentaire"/>
      </w:pPr>
      <w:r>
        <w:t>(Swain and Hayhoe, 2015; L. Xu et al., 2019; Spinoni et al., 2020)</w:t>
      </w:r>
    </w:p>
  </w:comment>
  <w:comment w:id="8407" w:author="Robin Matthews" w:date="2021-07-13T15:35:00Z" w:initials="RM">
    <w:p w14:paraId="5C329F9D" w14:textId="77777777" w:rsidR="00A26296" w:rsidRDefault="00A26296">
      <w:pPr>
        <w:pStyle w:val="Commentaire"/>
      </w:pPr>
      <w:r>
        <w:rPr>
          <w:rStyle w:val="Marquedecommentaire"/>
        </w:rPr>
        <w:annotationRef/>
      </w:r>
      <w:r>
        <w:t>Not found:</w:t>
      </w:r>
    </w:p>
    <w:p w14:paraId="41513F59" w14:textId="77777777" w:rsidR="00A26296" w:rsidRDefault="00A26296">
      <w:pPr>
        <w:pStyle w:val="Commentaire"/>
      </w:pPr>
      <w:r>
        <w:t>L. Xu et al.</w:t>
      </w:r>
    </w:p>
    <w:p w14:paraId="1E4616AA" w14:textId="77777777" w:rsidR="00A26296" w:rsidRDefault="00A26296">
      <w:pPr>
        <w:pStyle w:val="Commentaire"/>
      </w:pPr>
    </w:p>
    <w:p w14:paraId="122EF438" w14:textId="77777777" w:rsidR="00A26296" w:rsidRDefault="00A26296">
      <w:pPr>
        <w:pStyle w:val="Commentaire"/>
      </w:pPr>
      <w:r>
        <w:t>Extra stuff:</w:t>
      </w:r>
    </w:p>
    <w:p w14:paraId="114CA3F1" w14:textId="77777777" w:rsidR="00A26296" w:rsidRDefault="00A26296">
      <w:pPr>
        <w:pStyle w:val="Commentaire"/>
      </w:pPr>
      <w:r>
        <w:t>(Xu et al., a)</w:t>
      </w:r>
    </w:p>
    <w:p w14:paraId="7FF415FD" w14:textId="77777777" w:rsidR="00A26296" w:rsidRDefault="00A26296">
      <w:pPr>
        <w:pStyle w:val="Commentaire"/>
      </w:pPr>
    </w:p>
    <w:p w14:paraId="60FBA313" w14:textId="77777777" w:rsidR="00A26296" w:rsidRDefault="00A26296">
      <w:pPr>
        <w:pStyle w:val="Commentaire"/>
      </w:pPr>
      <w:r>
        <w:t>Correct:</w:t>
      </w:r>
    </w:p>
    <w:p w14:paraId="4E470ECA" w14:textId="77777777" w:rsidR="00A26296" w:rsidRDefault="00A26296">
      <w:pPr>
        <w:pStyle w:val="Commentaire"/>
      </w:pPr>
      <w:r>
        <w:t>L. Xu et al. (2019)</w:t>
      </w:r>
    </w:p>
    <w:p w14:paraId="3B634468" w14:textId="170F3E4A" w:rsidR="00A26296" w:rsidRDefault="00A26296">
      <w:pPr>
        <w:pStyle w:val="Commentaire"/>
      </w:pPr>
      <w:r>
        <w:t>(L. Xu et al., 2019)</w:t>
      </w:r>
    </w:p>
  </w:comment>
  <w:comment w:id="8410" w:author="Robin Matthews" w:date="2021-07-13T15:35:00Z" w:initials="RM">
    <w:p w14:paraId="4F7F0904" w14:textId="77777777" w:rsidR="00A26296" w:rsidRDefault="00A26296">
      <w:pPr>
        <w:pStyle w:val="Commentaire"/>
      </w:pPr>
      <w:r>
        <w:rPr>
          <w:rStyle w:val="Marquedecommentaire"/>
        </w:rPr>
        <w:annotationRef/>
      </w:r>
      <w:r>
        <w:t>Not found:</w:t>
      </w:r>
    </w:p>
    <w:p w14:paraId="5B1953C7" w14:textId="77777777" w:rsidR="00A26296" w:rsidRDefault="00A26296">
      <w:pPr>
        <w:pStyle w:val="Commentaire"/>
      </w:pPr>
      <w:r>
        <w:t>L. Xu et al., 2019</w:t>
      </w:r>
    </w:p>
    <w:p w14:paraId="75C7CB12" w14:textId="77777777" w:rsidR="00A26296" w:rsidRDefault="00A26296">
      <w:pPr>
        <w:pStyle w:val="Commentaire"/>
      </w:pPr>
    </w:p>
    <w:p w14:paraId="344B54AB" w14:textId="77777777" w:rsidR="00A26296" w:rsidRDefault="00A26296">
      <w:pPr>
        <w:pStyle w:val="Commentaire"/>
      </w:pPr>
      <w:r>
        <w:t>Extra stuff:</w:t>
      </w:r>
    </w:p>
    <w:p w14:paraId="03F1D312" w14:textId="77777777" w:rsidR="00A26296" w:rsidRDefault="00A26296">
      <w:pPr>
        <w:pStyle w:val="Commentaire"/>
      </w:pPr>
      <w:r>
        <w:t>(Xu et al., 2019a; )</w:t>
      </w:r>
    </w:p>
    <w:p w14:paraId="49F5E707" w14:textId="77777777" w:rsidR="00A26296" w:rsidRDefault="00A26296">
      <w:pPr>
        <w:pStyle w:val="Commentaire"/>
      </w:pPr>
    </w:p>
    <w:p w14:paraId="74E0FA2B" w14:textId="77777777" w:rsidR="00A26296" w:rsidRDefault="00A26296">
      <w:pPr>
        <w:pStyle w:val="Commentaire"/>
      </w:pPr>
      <w:r>
        <w:t>Correct:</w:t>
      </w:r>
    </w:p>
    <w:p w14:paraId="503BCF08" w14:textId="75EA3F06" w:rsidR="00A26296" w:rsidRDefault="00A26296">
      <w:pPr>
        <w:pStyle w:val="Commentaire"/>
      </w:pPr>
      <w:r>
        <w:t>(L. Xu et al., 2019; Cook et al., 2020)</w:t>
      </w:r>
    </w:p>
  </w:comment>
  <w:comment w:id="8413" w:author="Robin Matthews" w:date="2021-07-13T15:35:00Z" w:initials="RM">
    <w:p w14:paraId="1194583A" w14:textId="77777777" w:rsidR="00A26296" w:rsidRDefault="00A26296">
      <w:pPr>
        <w:pStyle w:val="Commentaire"/>
      </w:pPr>
      <w:r>
        <w:rPr>
          <w:rStyle w:val="Marquedecommentaire"/>
        </w:rPr>
        <w:annotationRef/>
      </w:r>
      <w:r>
        <w:t>Not found:</w:t>
      </w:r>
    </w:p>
    <w:p w14:paraId="1BA89C15" w14:textId="77777777" w:rsidR="00A26296" w:rsidRDefault="00A26296">
      <w:pPr>
        <w:pStyle w:val="Commentaire"/>
      </w:pPr>
      <w:r>
        <w:t>Vicente-Serrano et al., 2020c</w:t>
      </w:r>
    </w:p>
    <w:p w14:paraId="62A26DF2" w14:textId="77777777" w:rsidR="00A26296" w:rsidRDefault="00A26296">
      <w:pPr>
        <w:pStyle w:val="Commentaire"/>
      </w:pPr>
    </w:p>
    <w:p w14:paraId="7677EE76" w14:textId="77777777" w:rsidR="00A26296" w:rsidRDefault="00A26296">
      <w:pPr>
        <w:pStyle w:val="Commentaire"/>
      </w:pPr>
      <w:r>
        <w:t>Extra stuff:</w:t>
      </w:r>
    </w:p>
    <w:p w14:paraId="239EDA42" w14:textId="77777777" w:rsidR="00A26296" w:rsidRDefault="00A26296">
      <w:pPr>
        <w:pStyle w:val="Commentaire"/>
      </w:pPr>
      <w:r>
        <w:t>(; Vicente-Serrano et al., 2020a)</w:t>
      </w:r>
    </w:p>
    <w:p w14:paraId="3270ACEA" w14:textId="77777777" w:rsidR="00A26296" w:rsidRDefault="00A26296">
      <w:pPr>
        <w:pStyle w:val="Commentaire"/>
      </w:pPr>
    </w:p>
    <w:p w14:paraId="365F9D85" w14:textId="77777777" w:rsidR="00A26296" w:rsidRDefault="00A26296">
      <w:pPr>
        <w:pStyle w:val="Commentaire"/>
      </w:pPr>
      <w:r>
        <w:t>Correct:</w:t>
      </w:r>
    </w:p>
    <w:p w14:paraId="7C351F36" w14:textId="0D2AD85A" w:rsidR="00A26296" w:rsidRDefault="00A26296">
      <w:pPr>
        <w:pStyle w:val="Commentaire"/>
      </w:pPr>
      <w:r>
        <w:t>(Cook et al., 2014a; Vicente-Serrano et al., 2020c)</w:t>
      </w:r>
    </w:p>
  </w:comment>
  <w:comment w:id="8421" w:author="Robin Matthews" w:date="2021-07-13T15:35:00Z" w:initials="RM">
    <w:p w14:paraId="708203FA" w14:textId="77777777" w:rsidR="00A26296" w:rsidRDefault="00A26296">
      <w:pPr>
        <w:pStyle w:val="Commentaire"/>
      </w:pPr>
      <w:r>
        <w:rPr>
          <w:rStyle w:val="Marquedecommentaire"/>
        </w:rPr>
        <w:annotationRef/>
      </w:r>
      <w:r>
        <w:t>Extra stuff:</w:t>
      </w:r>
    </w:p>
    <w:p w14:paraId="08331B1F" w14:textId="77777777" w:rsidR="00A26296" w:rsidRDefault="00A26296">
      <w:pPr>
        <w:pStyle w:val="Commentaire"/>
      </w:pPr>
      <w:r>
        <w:t xml:space="preserve">(; </w:t>
      </w:r>
    </w:p>
    <w:p w14:paraId="545026ED" w14:textId="77777777" w:rsidR="00A26296" w:rsidRDefault="00A26296">
      <w:pPr>
        <w:pStyle w:val="Commentaire"/>
      </w:pPr>
    </w:p>
    <w:p w14:paraId="62950778" w14:textId="77777777" w:rsidR="00A26296" w:rsidRDefault="00A26296">
      <w:pPr>
        <w:pStyle w:val="Commentaire"/>
      </w:pPr>
      <w:r>
        <w:t>Correct:</w:t>
      </w:r>
    </w:p>
    <w:p w14:paraId="0C00A4DA" w14:textId="0A4C79FD" w:rsidR="00A26296" w:rsidRDefault="00A26296">
      <w:pPr>
        <w:pStyle w:val="Commentaire"/>
      </w:pPr>
      <w:r>
        <w:t>(Poshtiri and Pal, 2016; Gudmundsson et al., 2019, 2021)</w:t>
      </w:r>
    </w:p>
  </w:comment>
  <w:comment w:id="8423" w:author="Robin Matthews" w:date="2021-07-13T15:35:00Z" w:initials="RM">
    <w:p w14:paraId="3BF197C1" w14:textId="77777777" w:rsidR="00A26296" w:rsidRDefault="00A26296">
      <w:pPr>
        <w:pStyle w:val="Commentaire"/>
      </w:pPr>
      <w:r>
        <w:rPr>
          <w:rStyle w:val="Marquedecommentaire"/>
        </w:rPr>
        <w:annotationRef/>
      </w:r>
      <w:r>
        <w:t>Extra stuff:</w:t>
      </w:r>
    </w:p>
    <w:p w14:paraId="44C62B4B" w14:textId="77777777" w:rsidR="00A26296" w:rsidRDefault="00A26296">
      <w:pPr>
        <w:pStyle w:val="Commentaire"/>
      </w:pPr>
      <w:r>
        <w:t>, )</w:t>
      </w:r>
    </w:p>
    <w:p w14:paraId="67CDC475" w14:textId="77777777" w:rsidR="00A26296" w:rsidRDefault="00A26296">
      <w:pPr>
        <w:pStyle w:val="Commentaire"/>
      </w:pPr>
    </w:p>
    <w:p w14:paraId="1FA1B7B5" w14:textId="77777777" w:rsidR="00A26296" w:rsidRDefault="00A26296">
      <w:pPr>
        <w:pStyle w:val="Commentaire"/>
      </w:pPr>
      <w:r>
        <w:t>Correct:</w:t>
      </w:r>
    </w:p>
    <w:p w14:paraId="28C73302" w14:textId="77777777" w:rsidR="00A26296" w:rsidRDefault="00A26296">
      <w:pPr>
        <w:pStyle w:val="Commentaire"/>
      </w:pPr>
      <w:r>
        <w:t>Dudley et al. (2020)</w:t>
      </w:r>
    </w:p>
    <w:p w14:paraId="4925AAE9" w14:textId="7CFC94E9" w:rsidR="00A26296" w:rsidRDefault="00A26296">
      <w:pPr>
        <w:pStyle w:val="Commentaire"/>
      </w:pPr>
      <w:r>
        <w:t>(Dudley et al., 2020)</w:t>
      </w:r>
    </w:p>
  </w:comment>
  <w:comment w:id="8425" w:author="Robin Matthews" w:date="2021-07-13T15:35:00Z" w:initials="RM">
    <w:p w14:paraId="0897FC88" w14:textId="77777777" w:rsidR="00A26296" w:rsidRDefault="00A26296">
      <w:pPr>
        <w:pStyle w:val="Commentaire"/>
      </w:pPr>
      <w:r>
        <w:rPr>
          <w:rStyle w:val="Marquedecommentaire"/>
        </w:rPr>
        <w:annotationRef/>
      </w:r>
      <w:r>
        <w:t>Not found:</w:t>
      </w:r>
    </w:p>
    <w:p w14:paraId="56A2FA3F" w14:textId="77777777" w:rsidR="00A26296" w:rsidRDefault="00A26296">
      <w:pPr>
        <w:pStyle w:val="Commentaire"/>
      </w:pPr>
      <w:r>
        <w:t>M. Xiao et al., 2018</w:t>
      </w:r>
    </w:p>
    <w:p w14:paraId="23BC8F98" w14:textId="77777777" w:rsidR="00A26296" w:rsidRDefault="00A26296">
      <w:pPr>
        <w:pStyle w:val="Commentaire"/>
      </w:pPr>
    </w:p>
    <w:p w14:paraId="312AB2D0" w14:textId="77777777" w:rsidR="00A26296" w:rsidRDefault="00A26296">
      <w:pPr>
        <w:pStyle w:val="Commentaire"/>
      </w:pPr>
      <w:r>
        <w:t>Extra stuff:</w:t>
      </w:r>
    </w:p>
    <w:p w14:paraId="6C58672C" w14:textId="77777777" w:rsidR="00A26296" w:rsidRDefault="00A26296">
      <w:pPr>
        <w:pStyle w:val="Commentaire"/>
      </w:pPr>
      <w:r>
        <w:t>(Xiao et al., 2018b; )</w:t>
      </w:r>
    </w:p>
    <w:p w14:paraId="04E060AC" w14:textId="77777777" w:rsidR="00A26296" w:rsidRDefault="00A26296">
      <w:pPr>
        <w:pStyle w:val="Commentaire"/>
      </w:pPr>
    </w:p>
    <w:p w14:paraId="4AA59319" w14:textId="77777777" w:rsidR="00A26296" w:rsidRDefault="00A26296">
      <w:pPr>
        <w:pStyle w:val="Commentaire"/>
      </w:pPr>
      <w:r>
        <w:t>Correct:</w:t>
      </w:r>
    </w:p>
    <w:p w14:paraId="65E6B069" w14:textId="4D08FCB3" w:rsidR="00A26296" w:rsidRDefault="00A26296">
      <w:pPr>
        <w:pStyle w:val="Commentaire"/>
      </w:pPr>
      <w:r>
        <w:t>(M. Xiao et al., 2018; Milly and Dunne, 2020)</w:t>
      </w:r>
    </w:p>
  </w:comment>
  <w:comment w:id="8433" w:author="Robin Matthews" w:date="2021-07-13T15:35:00Z" w:initials="RM">
    <w:p w14:paraId="4FA289F2" w14:textId="77777777" w:rsidR="00A26296" w:rsidRDefault="00A26296">
      <w:pPr>
        <w:pStyle w:val="Commentaire"/>
      </w:pPr>
      <w:r>
        <w:rPr>
          <w:rStyle w:val="Marquedecommentaire"/>
        </w:rPr>
        <w:annotationRef/>
      </w:r>
      <w:r>
        <w:t>Not found:</w:t>
      </w:r>
    </w:p>
    <w:p w14:paraId="05819BBA" w14:textId="77777777" w:rsidR="00A26296" w:rsidRDefault="00A26296">
      <w:pPr>
        <w:pStyle w:val="Commentaire"/>
      </w:pPr>
      <w:r>
        <w:t>M. Xiao et al., 2018</w:t>
      </w:r>
    </w:p>
    <w:p w14:paraId="23F56D5F" w14:textId="77777777" w:rsidR="00A26296" w:rsidRDefault="00A26296">
      <w:pPr>
        <w:pStyle w:val="Commentaire"/>
      </w:pPr>
    </w:p>
    <w:p w14:paraId="37BA5461" w14:textId="77777777" w:rsidR="00A26296" w:rsidRDefault="00A26296">
      <w:pPr>
        <w:pStyle w:val="Commentaire"/>
      </w:pPr>
      <w:r>
        <w:t>Extra stuff:</w:t>
      </w:r>
    </w:p>
    <w:p w14:paraId="00BFEA8E" w14:textId="77777777" w:rsidR="00A26296" w:rsidRDefault="00A26296">
      <w:pPr>
        <w:pStyle w:val="Commentaire"/>
      </w:pPr>
      <w:r>
        <w:t>(; ; Xiao et al., 2018</w:t>
      </w:r>
    </w:p>
    <w:p w14:paraId="5ED50F13" w14:textId="77777777" w:rsidR="00A26296" w:rsidRDefault="00A26296">
      <w:pPr>
        <w:pStyle w:val="Commentaire"/>
      </w:pPr>
    </w:p>
    <w:p w14:paraId="383449B8" w14:textId="77777777" w:rsidR="00A26296" w:rsidRDefault="00A26296">
      <w:pPr>
        <w:pStyle w:val="Commentaire"/>
      </w:pPr>
      <w:r>
        <w:t>Correct:</w:t>
      </w:r>
    </w:p>
    <w:p w14:paraId="50FD22A4" w14:textId="48FCF3DB" w:rsidR="00A26296" w:rsidRDefault="00A26296">
      <w:pPr>
        <w:pStyle w:val="Commentaire"/>
      </w:pPr>
      <w:r>
        <w:t>(Shukla et al., 2015; M. Xiao et al., 2018; Milly and Dunne, 2020)</w:t>
      </w:r>
    </w:p>
  </w:comment>
  <w:comment w:id="8435" w:author="Robin Matthews" w:date="2021-07-13T15:35:00Z" w:initials="RM">
    <w:p w14:paraId="462996D1" w14:textId="77777777" w:rsidR="00A26296" w:rsidRDefault="00A26296">
      <w:pPr>
        <w:pStyle w:val="Commentaire"/>
      </w:pPr>
      <w:r>
        <w:rPr>
          <w:rStyle w:val="Marquedecommentaire"/>
        </w:rPr>
        <w:annotationRef/>
      </w:r>
      <w:r>
        <w:t>Extra stuff:</w:t>
      </w:r>
    </w:p>
    <w:p w14:paraId="3A67739F" w14:textId="77777777" w:rsidR="00A26296" w:rsidRDefault="00A26296">
      <w:pPr>
        <w:pStyle w:val="Commentaire"/>
      </w:pPr>
      <w:r>
        <w:t>, )</w:t>
      </w:r>
    </w:p>
    <w:p w14:paraId="6F849DCA" w14:textId="77777777" w:rsidR="00A26296" w:rsidRDefault="00A26296">
      <w:pPr>
        <w:pStyle w:val="Commentaire"/>
      </w:pPr>
    </w:p>
    <w:p w14:paraId="7EABF30C" w14:textId="77777777" w:rsidR="00A26296" w:rsidRDefault="00A26296">
      <w:pPr>
        <w:pStyle w:val="Commentaire"/>
      </w:pPr>
      <w:r>
        <w:t>Correct:</w:t>
      </w:r>
    </w:p>
    <w:p w14:paraId="56F9A40F" w14:textId="77777777" w:rsidR="00A26296" w:rsidRDefault="00A26296">
      <w:pPr>
        <w:pStyle w:val="Commentaire"/>
      </w:pPr>
      <w:r>
        <w:t>Udall and Overpeck (2017)</w:t>
      </w:r>
    </w:p>
    <w:p w14:paraId="26D0C1E6" w14:textId="4217C364" w:rsidR="00A26296" w:rsidRDefault="00A26296">
      <w:pPr>
        <w:pStyle w:val="Commentaire"/>
      </w:pPr>
      <w:r>
        <w:t>(Udall and Overpeck, 2017)</w:t>
      </w:r>
    </w:p>
  </w:comment>
  <w:comment w:id="8436" w:author="Robin Matthews" w:date="2021-07-13T15:36:00Z" w:initials="RM">
    <w:p w14:paraId="2F354816" w14:textId="77777777" w:rsidR="00A26296" w:rsidRDefault="00A26296">
      <w:pPr>
        <w:pStyle w:val="Commentaire"/>
      </w:pPr>
      <w:r>
        <w:rPr>
          <w:rStyle w:val="Marquedecommentaire"/>
        </w:rPr>
        <w:annotationRef/>
      </w:r>
      <w:r>
        <w:t>Not found:</w:t>
      </w:r>
    </w:p>
    <w:p w14:paraId="71DF5492" w14:textId="77777777" w:rsidR="00A26296" w:rsidRDefault="00A26296">
      <w:pPr>
        <w:pStyle w:val="Commentaire"/>
      </w:pPr>
      <w:r>
        <w:t>R. Zhai et al., 2020</w:t>
      </w:r>
    </w:p>
    <w:p w14:paraId="15B938FC" w14:textId="77777777" w:rsidR="00A26296" w:rsidRDefault="00A26296">
      <w:pPr>
        <w:pStyle w:val="Commentaire"/>
      </w:pPr>
    </w:p>
    <w:p w14:paraId="11922B2B" w14:textId="77777777" w:rsidR="00A26296" w:rsidRDefault="00A26296">
      <w:pPr>
        <w:pStyle w:val="Commentaire"/>
      </w:pPr>
      <w:r>
        <w:t>Extra stuff:</w:t>
      </w:r>
    </w:p>
    <w:p w14:paraId="16E29845" w14:textId="77777777" w:rsidR="00A26296" w:rsidRDefault="00A26296">
      <w:pPr>
        <w:pStyle w:val="Commentaire"/>
      </w:pPr>
      <w:r>
        <w:t>(; ; Zhai et al., 2020b)</w:t>
      </w:r>
    </w:p>
    <w:p w14:paraId="08515DD8" w14:textId="77777777" w:rsidR="00A26296" w:rsidRDefault="00A26296">
      <w:pPr>
        <w:pStyle w:val="Commentaire"/>
      </w:pPr>
    </w:p>
    <w:p w14:paraId="27F1C3F7" w14:textId="77777777" w:rsidR="00A26296" w:rsidRDefault="00A26296">
      <w:pPr>
        <w:pStyle w:val="Commentaire"/>
      </w:pPr>
      <w:r>
        <w:t>Correct:</w:t>
      </w:r>
    </w:p>
    <w:p w14:paraId="70ACD3E9" w14:textId="00F7B3D3" w:rsidR="00A26296" w:rsidRDefault="00A26296">
      <w:pPr>
        <w:pStyle w:val="Commentaire"/>
      </w:pPr>
      <w:r>
        <w:t>(Touma et al., 2015; Cook et al., 2020; R. Zhai et al., 2020)</w:t>
      </w:r>
    </w:p>
  </w:comment>
  <w:comment w:id="8441" w:author="Robin Matthews" w:date="2021-07-13T15:36:00Z" w:initials="RM">
    <w:p w14:paraId="35E15720" w14:textId="77777777" w:rsidR="00A26296" w:rsidRDefault="00A26296">
      <w:pPr>
        <w:pStyle w:val="Commentaire"/>
      </w:pPr>
      <w:r>
        <w:rPr>
          <w:rStyle w:val="Marquedecommentaire"/>
        </w:rPr>
        <w:annotationRef/>
      </w:r>
      <w:r>
        <w:t>Not found:</w:t>
      </w:r>
    </w:p>
    <w:p w14:paraId="23C3772F" w14:textId="77777777" w:rsidR="00A26296" w:rsidRDefault="00A26296">
      <w:pPr>
        <w:pStyle w:val="Commentaire"/>
      </w:pPr>
      <w:r>
        <w:t>L. Xu et al.</w:t>
      </w:r>
    </w:p>
    <w:p w14:paraId="0CC9BCE8" w14:textId="77777777" w:rsidR="00A26296" w:rsidRDefault="00A26296">
      <w:pPr>
        <w:pStyle w:val="Commentaire"/>
      </w:pPr>
    </w:p>
    <w:p w14:paraId="4470E497" w14:textId="77777777" w:rsidR="00A26296" w:rsidRDefault="00A26296">
      <w:pPr>
        <w:pStyle w:val="Commentaire"/>
      </w:pPr>
      <w:r>
        <w:t>Extra stuff:</w:t>
      </w:r>
    </w:p>
    <w:p w14:paraId="6B23BF96" w14:textId="77777777" w:rsidR="00A26296" w:rsidRDefault="00A26296">
      <w:pPr>
        <w:pStyle w:val="Commentaire"/>
      </w:pPr>
      <w:r>
        <w:t>(Xu et al., a)</w:t>
      </w:r>
    </w:p>
    <w:p w14:paraId="3B669396" w14:textId="77777777" w:rsidR="00A26296" w:rsidRDefault="00A26296">
      <w:pPr>
        <w:pStyle w:val="Commentaire"/>
      </w:pPr>
    </w:p>
    <w:p w14:paraId="405D9EB7" w14:textId="77777777" w:rsidR="00A26296" w:rsidRDefault="00A26296">
      <w:pPr>
        <w:pStyle w:val="Commentaire"/>
      </w:pPr>
      <w:r>
        <w:t>Correct:</w:t>
      </w:r>
    </w:p>
    <w:p w14:paraId="7C037A6F" w14:textId="77777777" w:rsidR="00A26296" w:rsidRDefault="00A26296">
      <w:pPr>
        <w:pStyle w:val="Commentaire"/>
      </w:pPr>
      <w:r>
        <w:t>L. Xu et al. (2019)</w:t>
      </w:r>
    </w:p>
    <w:p w14:paraId="3C91768E" w14:textId="2C7CDFC6" w:rsidR="00A26296" w:rsidRDefault="00A26296">
      <w:pPr>
        <w:pStyle w:val="Commentaire"/>
      </w:pPr>
      <w:r>
        <w:t>(L. Xu et al., 2019)</w:t>
      </w:r>
    </w:p>
  </w:comment>
  <w:comment w:id="8444" w:author="Robin Matthews" w:date="2021-07-13T15:36:00Z" w:initials="RM">
    <w:p w14:paraId="419404BF" w14:textId="77777777" w:rsidR="00A26296" w:rsidRDefault="00A26296">
      <w:pPr>
        <w:pStyle w:val="Commentaire"/>
      </w:pPr>
      <w:r>
        <w:rPr>
          <w:rStyle w:val="Marquedecommentaire"/>
        </w:rPr>
        <w:annotationRef/>
      </w:r>
      <w:r>
        <w:t>Not found:</w:t>
      </w:r>
    </w:p>
    <w:p w14:paraId="6183F906" w14:textId="77777777" w:rsidR="00A26296" w:rsidRDefault="00A26296">
      <w:pPr>
        <w:pStyle w:val="Commentaire"/>
      </w:pPr>
      <w:r>
        <w:t>L. Xu et al.</w:t>
      </w:r>
    </w:p>
    <w:p w14:paraId="4435C1FE" w14:textId="77777777" w:rsidR="00A26296" w:rsidRDefault="00A26296">
      <w:pPr>
        <w:pStyle w:val="Commentaire"/>
      </w:pPr>
    </w:p>
    <w:p w14:paraId="464BA8BC" w14:textId="77777777" w:rsidR="00A26296" w:rsidRDefault="00A26296">
      <w:pPr>
        <w:pStyle w:val="Commentaire"/>
      </w:pPr>
      <w:r>
        <w:t>Extra stuff:</w:t>
      </w:r>
    </w:p>
    <w:p w14:paraId="757FB88C" w14:textId="77777777" w:rsidR="00A26296" w:rsidRDefault="00A26296">
      <w:pPr>
        <w:pStyle w:val="Commentaire"/>
      </w:pPr>
      <w:r>
        <w:t>(Xu et al., a)</w:t>
      </w:r>
    </w:p>
    <w:p w14:paraId="52E05FFB" w14:textId="77777777" w:rsidR="00A26296" w:rsidRDefault="00A26296">
      <w:pPr>
        <w:pStyle w:val="Commentaire"/>
      </w:pPr>
    </w:p>
    <w:p w14:paraId="1243B666" w14:textId="77777777" w:rsidR="00A26296" w:rsidRDefault="00A26296">
      <w:pPr>
        <w:pStyle w:val="Commentaire"/>
      </w:pPr>
      <w:r>
        <w:t>Correct:</w:t>
      </w:r>
    </w:p>
    <w:p w14:paraId="3C946A0D" w14:textId="77777777" w:rsidR="00A26296" w:rsidRDefault="00A26296">
      <w:pPr>
        <w:pStyle w:val="Commentaire"/>
      </w:pPr>
      <w:r>
        <w:t>L. Xu et al. (2019)</w:t>
      </w:r>
    </w:p>
    <w:p w14:paraId="611D3F76" w14:textId="24B53CCE" w:rsidR="00A26296" w:rsidRDefault="00A26296">
      <w:pPr>
        <w:pStyle w:val="Commentaire"/>
      </w:pPr>
      <w:r>
        <w:t>(L. Xu et al., 2019)</w:t>
      </w:r>
    </w:p>
  </w:comment>
  <w:comment w:id="8447" w:author="Robin Matthews" w:date="2021-07-13T15:36:00Z" w:initials="RM">
    <w:p w14:paraId="475A4BE5" w14:textId="77777777" w:rsidR="00A26296" w:rsidRDefault="00A26296">
      <w:pPr>
        <w:pStyle w:val="Commentaire"/>
      </w:pPr>
      <w:r>
        <w:rPr>
          <w:rStyle w:val="Marquedecommentaire"/>
        </w:rPr>
        <w:annotationRef/>
      </w:r>
      <w:r>
        <w:t>Not found:</w:t>
      </w:r>
    </w:p>
    <w:p w14:paraId="21467607" w14:textId="77777777" w:rsidR="00A26296" w:rsidRDefault="00A26296">
      <w:pPr>
        <w:pStyle w:val="Commentaire"/>
      </w:pPr>
      <w:r>
        <w:t>L. Xu et al.</w:t>
      </w:r>
    </w:p>
    <w:p w14:paraId="2A616774" w14:textId="77777777" w:rsidR="00A26296" w:rsidRDefault="00A26296">
      <w:pPr>
        <w:pStyle w:val="Commentaire"/>
      </w:pPr>
    </w:p>
    <w:p w14:paraId="788C12D6" w14:textId="77777777" w:rsidR="00A26296" w:rsidRDefault="00A26296">
      <w:pPr>
        <w:pStyle w:val="Commentaire"/>
      </w:pPr>
      <w:r>
        <w:t>Extra stuff:</w:t>
      </w:r>
    </w:p>
    <w:p w14:paraId="29CA541C" w14:textId="77777777" w:rsidR="00A26296" w:rsidRDefault="00A26296">
      <w:pPr>
        <w:pStyle w:val="Commentaire"/>
      </w:pPr>
      <w:r>
        <w:t>(Xu et al., a)</w:t>
      </w:r>
    </w:p>
    <w:p w14:paraId="5090DB2C" w14:textId="77777777" w:rsidR="00A26296" w:rsidRDefault="00A26296">
      <w:pPr>
        <w:pStyle w:val="Commentaire"/>
      </w:pPr>
    </w:p>
    <w:p w14:paraId="6BCF576F" w14:textId="77777777" w:rsidR="00A26296" w:rsidRDefault="00A26296">
      <w:pPr>
        <w:pStyle w:val="Commentaire"/>
      </w:pPr>
      <w:r>
        <w:t>Correct:</w:t>
      </w:r>
    </w:p>
    <w:p w14:paraId="7C5EDCB7" w14:textId="77777777" w:rsidR="00A26296" w:rsidRDefault="00A26296">
      <w:pPr>
        <w:pStyle w:val="Commentaire"/>
      </w:pPr>
      <w:r>
        <w:t>L. Xu et al. (2019)</w:t>
      </w:r>
    </w:p>
    <w:p w14:paraId="2A8B0F86" w14:textId="5E465A68" w:rsidR="00A26296" w:rsidRDefault="00A26296">
      <w:pPr>
        <w:pStyle w:val="Commentaire"/>
      </w:pPr>
      <w:r>
        <w:t>(L. Xu et al., 2019)</w:t>
      </w:r>
    </w:p>
  </w:comment>
  <w:comment w:id="8450" w:author="Robin Matthews" w:date="2021-07-13T15:36:00Z" w:initials="RM">
    <w:p w14:paraId="03D5EDDB" w14:textId="77777777" w:rsidR="00A26296" w:rsidRDefault="00A26296">
      <w:pPr>
        <w:pStyle w:val="Commentaire"/>
      </w:pPr>
      <w:r>
        <w:rPr>
          <w:rStyle w:val="Marquedecommentaire"/>
        </w:rPr>
        <w:annotationRef/>
      </w:r>
      <w:r>
        <w:t>Not found:</w:t>
      </w:r>
    </w:p>
    <w:p w14:paraId="01683AE7" w14:textId="77777777" w:rsidR="00A26296" w:rsidRDefault="00A26296">
      <w:pPr>
        <w:pStyle w:val="Commentaire"/>
      </w:pPr>
      <w:r>
        <w:t>Vicente-Serrano et al., 2020c</w:t>
      </w:r>
    </w:p>
    <w:p w14:paraId="56783A2A" w14:textId="77777777" w:rsidR="00A26296" w:rsidRDefault="00A26296">
      <w:pPr>
        <w:pStyle w:val="Commentaire"/>
      </w:pPr>
    </w:p>
    <w:p w14:paraId="35BBFBA7" w14:textId="77777777" w:rsidR="00A26296" w:rsidRDefault="00A26296">
      <w:pPr>
        <w:pStyle w:val="Commentaire"/>
      </w:pPr>
      <w:r>
        <w:t>Extra stuff:</w:t>
      </w:r>
    </w:p>
    <w:p w14:paraId="5423CA3E" w14:textId="77777777" w:rsidR="00A26296" w:rsidRDefault="00A26296">
      <w:pPr>
        <w:pStyle w:val="Commentaire"/>
      </w:pPr>
      <w:r>
        <w:t>(; ; Vicente-Serrano et al., 2020a)</w:t>
      </w:r>
    </w:p>
    <w:p w14:paraId="711208EA" w14:textId="77777777" w:rsidR="00A26296" w:rsidRDefault="00A26296">
      <w:pPr>
        <w:pStyle w:val="Commentaire"/>
      </w:pPr>
    </w:p>
    <w:p w14:paraId="2CFEDFEB" w14:textId="77777777" w:rsidR="00A26296" w:rsidRDefault="00A26296">
      <w:pPr>
        <w:pStyle w:val="Commentaire"/>
      </w:pPr>
      <w:r>
        <w:t>Correct:</w:t>
      </w:r>
    </w:p>
    <w:p w14:paraId="7CAC71F3" w14:textId="48E0FF74" w:rsidR="00A26296" w:rsidRDefault="00A26296">
      <w:pPr>
        <w:pStyle w:val="Commentaire"/>
      </w:pPr>
      <w:r>
        <w:t>(Cook et al., 2014a; Feng et al., 2017; Vicente-Serrano et al., 2020c)</w:t>
      </w:r>
    </w:p>
  </w:comment>
  <w:comment w:id="8458" w:author="Robin Matthews" w:date="2021-07-13T15:36:00Z" w:initials="RM">
    <w:p w14:paraId="04D3F6BD" w14:textId="77777777" w:rsidR="00A26296" w:rsidRDefault="00A26296">
      <w:pPr>
        <w:pStyle w:val="Commentaire"/>
      </w:pPr>
      <w:r>
        <w:rPr>
          <w:rStyle w:val="Marquedecommentaire"/>
        </w:rPr>
        <w:annotationRef/>
      </w:r>
      <w:r>
        <w:t>Extra stuff:</w:t>
      </w:r>
    </w:p>
    <w:p w14:paraId="60E76463" w14:textId="77777777" w:rsidR="00A26296" w:rsidRDefault="00A26296">
      <w:pPr>
        <w:pStyle w:val="Commentaire"/>
      </w:pPr>
      <w:r>
        <w:t xml:space="preserve">(; </w:t>
      </w:r>
    </w:p>
    <w:p w14:paraId="16A48849" w14:textId="77777777" w:rsidR="00A26296" w:rsidRDefault="00A26296">
      <w:pPr>
        <w:pStyle w:val="Commentaire"/>
      </w:pPr>
    </w:p>
    <w:p w14:paraId="30355D69" w14:textId="77777777" w:rsidR="00A26296" w:rsidRDefault="00A26296">
      <w:pPr>
        <w:pStyle w:val="Commentaire"/>
      </w:pPr>
      <w:r>
        <w:t>Correct:</w:t>
      </w:r>
    </w:p>
    <w:p w14:paraId="394C087D" w14:textId="0A4D3FAB" w:rsidR="00A26296" w:rsidRDefault="00A26296">
      <w:pPr>
        <w:pStyle w:val="Commentaire"/>
      </w:pPr>
      <w:r>
        <w:t>(Mo and Lettenmaier, 2018; Gudmundsson et al., 2021)</w:t>
      </w:r>
    </w:p>
  </w:comment>
  <w:comment w:id="8460" w:author="Robin Matthews" w:date="2021-07-13T15:36:00Z" w:initials="RM">
    <w:p w14:paraId="3B984E4B" w14:textId="77777777" w:rsidR="00A26296" w:rsidRDefault="00A26296">
      <w:pPr>
        <w:pStyle w:val="Commentaire"/>
      </w:pPr>
      <w:r>
        <w:rPr>
          <w:rStyle w:val="Marquedecommentaire"/>
        </w:rPr>
        <w:annotationRef/>
      </w:r>
      <w:r>
        <w:t>Extra stuff:</w:t>
      </w:r>
    </w:p>
    <w:p w14:paraId="72C4E96A" w14:textId="77777777" w:rsidR="00A26296" w:rsidRDefault="00A26296">
      <w:pPr>
        <w:pStyle w:val="Commentaire"/>
      </w:pPr>
      <w:r>
        <w:t>, )</w:t>
      </w:r>
    </w:p>
    <w:p w14:paraId="0F511FA2" w14:textId="77777777" w:rsidR="00A26296" w:rsidRDefault="00A26296">
      <w:pPr>
        <w:pStyle w:val="Commentaire"/>
      </w:pPr>
    </w:p>
    <w:p w14:paraId="7FE534EF" w14:textId="77777777" w:rsidR="00A26296" w:rsidRDefault="00A26296">
      <w:pPr>
        <w:pStyle w:val="Commentaire"/>
      </w:pPr>
      <w:r>
        <w:t>Correct:</w:t>
      </w:r>
    </w:p>
    <w:p w14:paraId="29C1F85D" w14:textId="77777777" w:rsidR="00A26296" w:rsidRDefault="00A26296">
      <w:pPr>
        <w:pStyle w:val="Commentaire"/>
      </w:pPr>
      <w:r>
        <w:t>Dudley et al. (2020)</w:t>
      </w:r>
    </w:p>
    <w:p w14:paraId="32FE01C4" w14:textId="1161C694" w:rsidR="00A26296" w:rsidRDefault="00A26296">
      <w:pPr>
        <w:pStyle w:val="Commentaire"/>
      </w:pPr>
      <w:r>
        <w:t>(Dudley et al., 2020)</w:t>
      </w:r>
    </w:p>
  </w:comment>
  <w:comment w:id="8461" w:author="Robin Matthews" w:date="2021-07-13T15:36:00Z" w:initials="RM">
    <w:p w14:paraId="0757B823" w14:textId="77777777" w:rsidR="00A26296" w:rsidRDefault="00A26296">
      <w:pPr>
        <w:pStyle w:val="Commentaire"/>
      </w:pPr>
      <w:r>
        <w:rPr>
          <w:rStyle w:val="Marquedecommentaire"/>
        </w:rPr>
        <w:annotationRef/>
      </w:r>
      <w:r>
        <w:t>Not found:</w:t>
      </w:r>
    </w:p>
    <w:p w14:paraId="6853B5F2" w14:textId="77777777" w:rsidR="00A26296" w:rsidRDefault="00A26296">
      <w:pPr>
        <w:pStyle w:val="Commentaire"/>
      </w:pPr>
      <w:r>
        <w:t>M. Xiao et al., 2018</w:t>
      </w:r>
    </w:p>
    <w:p w14:paraId="0BA01623" w14:textId="77777777" w:rsidR="00A26296" w:rsidRDefault="00A26296">
      <w:pPr>
        <w:pStyle w:val="Commentaire"/>
      </w:pPr>
    </w:p>
    <w:p w14:paraId="55DBD4D1" w14:textId="77777777" w:rsidR="00A26296" w:rsidRDefault="00A26296">
      <w:pPr>
        <w:pStyle w:val="Commentaire"/>
      </w:pPr>
      <w:r>
        <w:t>Extra stuff:</w:t>
      </w:r>
    </w:p>
    <w:p w14:paraId="6A677BDB" w14:textId="77777777" w:rsidR="00A26296" w:rsidRDefault="00A26296">
      <w:pPr>
        <w:pStyle w:val="Commentaire"/>
      </w:pPr>
      <w:r>
        <w:t>(Xiao et al., 2018b; )</w:t>
      </w:r>
    </w:p>
    <w:p w14:paraId="7A06B6FF" w14:textId="77777777" w:rsidR="00A26296" w:rsidRDefault="00A26296">
      <w:pPr>
        <w:pStyle w:val="Commentaire"/>
      </w:pPr>
    </w:p>
    <w:p w14:paraId="241851BC" w14:textId="77777777" w:rsidR="00A26296" w:rsidRDefault="00A26296">
      <w:pPr>
        <w:pStyle w:val="Commentaire"/>
      </w:pPr>
      <w:r>
        <w:t>Correct:</w:t>
      </w:r>
    </w:p>
    <w:p w14:paraId="6F0A0A12" w14:textId="54045BE8" w:rsidR="00A26296" w:rsidRDefault="00A26296">
      <w:pPr>
        <w:pStyle w:val="Commentaire"/>
      </w:pPr>
      <w:r>
        <w:t>(M. Xiao et al., 2018; Milly and Dunne, 2020)</w:t>
      </w:r>
    </w:p>
  </w:comment>
  <w:comment w:id="8464" w:author="Robin Matthews" w:date="2021-07-13T15:36:00Z" w:initials="RM">
    <w:p w14:paraId="6062F57C" w14:textId="77777777" w:rsidR="00A26296" w:rsidRDefault="00A26296">
      <w:pPr>
        <w:pStyle w:val="Commentaire"/>
      </w:pPr>
      <w:r>
        <w:rPr>
          <w:rStyle w:val="Marquedecommentaire"/>
        </w:rPr>
        <w:annotationRef/>
      </w:r>
      <w:r>
        <w:t>Not found:</w:t>
      </w:r>
    </w:p>
    <w:p w14:paraId="286CDE89" w14:textId="77777777" w:rsidR="00A26296" w:rsidRDefault="00A26296">
      <w:pPr>
        <w:pStyle w:val="Commentaire"/>
      </w:pPr>
      <w:r>
        <w:t>R. Zhai et al., 2020</w:t>
      </w:r>
    </w:p>
    <w:p w14:paraId="255373AA" w14:textId="77777777" w:rsidR="00A26296" w:rsidRDefault="00A26296">
      <w:pPr>
        <w:pStyle w:val="Commentaire"/>
      </w:pPr>
    </w:p>
    <w:p w14:paraId="5AAF6C3A" w14:textId="77777777" w:rsidR="00A26296" w:rsidRDefault="00A26296">
      <w:pPr>
        <w:pStyle w:val="Commentaire"/>
      </w:pPr>
      <w:r>
        <w:t>Extra stuff:</w:t>
      </w:r>
    </w:p>
    <w:p w14:paraId="6ECE6C20" w14:textId="77777777" w:rsidR="00A26296" w:rsidRDefault="00A26296">
      <w:pPr>
        <w:pStyle w:val="Commentaire"/>
      </w:pPr>
      <w:r>
        <w:t>(; ; Zhai et al., 2020b)</w:t>
      </w:r>
    </w:p>
    <w:p w14:paraId="0BA8C364" w14:textId="77777777" w:rsidR="00A26296" w:rsidRDefault="00A26296">
      <w:pPr>
        <w:pStyle w:val="Commentaire"/>
      </w:pPr>
    </w:p>
    <w:p w14:paraId="4D3F0591" w14:textId="77777777" w:rsidR="00A26296" w:rsidRDefault="00A26296">
      <w:pPr>
        <w:pStyle w:val="Commentaire"/>
      </w:pPr>
      <w:r>
        <w:t>Correct:</w:t>
      </w:r>
    </w:p>
    <w:p w14:paraId="0ADF90C3" w14:textId="05C57375" w:rsidR="00A26296" w:rsidRDefault="00A26296">
      <w:pPr>
        <w:pStyle w:val="Commentaire"/>
      </w:pPr>
      <w:r>
        <w:t>(Touma et al., 2015; Cook et al., 2020; R. Zhai et al., 2020)</w:t>
      </w:r>
    </w:p>
  </w:comment>
  <w:comment w:id="8469" w:author="Robin Matthews" w:date="2021-07-13T15:36:00Z" w:initials="RM">
    <w:p w14:paraId="0DCB525C" w14:textId="77777777" w:rsidR="00A26296" w:rsidRDefault="00A26296">
      <w:pPr>
        <w:pStyle w:val="Commentaire"/>
      </w:pPr>
      <w:r>
        <w:rPr>
          <w:rStyle w:val="Marquedecommentaire"/>
        </w:rPr>
        <w:annotationRef/>
      </w:r>
      <w:r>
        <w:t>Not found:</w:t>
      </w:r>
    </w:p>
    <w:p w14:paraId="7FA5FFC2" w14:textId="77777777" w:rsidR="00A26296" w:rsidRDefault="00A26296">
      <w:pPr>
        <w:pStyle w:val="Commentaire"/>
      </w:pPr>
      <w:r>
        <w:t>L. Xu et al.</w:t>
      </w:r>
    </w:p>
    <w:p w14:paraId="4026A0C9" w14:textId="77777777" w:rsidR="00A26296" w:rsidRDefault="00A26296">
      <w:pPr>
        <w:pStyle w:val="Commentaire"/>
      </w:pPr>
    </w:p>
    <w:p w14:paraId="1C52AA01" w14:textId="77777777" w:rsidR="00A26296" w:rsidRDefault="00A26296">
      <w:pPr>
        <w:pStyle w:val="Commentaire"/>
      </w:pPr>
      <w:r>
        <w:t>Extra stuff:</w:t>
      </w:r>
    </w:p>
    <w:p w14:paraId="714C3AB7" w14:textId="77777777" w:rsidR="00A26296" w:rsidRDefault="00A26296">
      <w:pPr>
        <w:pStyle w:val="Commentaire"/>
      </w:pPr>
      <w:r>
        <w:t>(Xu et al., a)</w:t>
      </w:r>
    </w:p>
    <w:p w14:paraId="783C8BE8" w14:textId="77777777" w:rsidR="00A26296" w:rsidRDefault="00A26296">
      <w:pPr>
        <w:pStyle w:val="Commentaire"/>
      </w:pPr>
    </w:p>
    <w:p w14:paraId="5E1F0761" w14:textId="77777777" w:rsidR="00A26296" w:rsidRDefault="00A26296">
      <w:pPr>
        <w:pStyle w:val="Commentaire"/>
      </w:pPr>
      <w:r>
        <w:t>Correct:</w:t>
      </w:r>
    </w:p>
    <w:p w14:paraId="1107AFB8" w14:textId="77777777" w:rsidR="00A26296" w:rsidRDefault="00A26296">
      <w:pPr>
        <w:pStyle w:val="Commentaire"/>
      </w:pPr>
      <w:r>
        <w:t>L. Xu et al. (2019)</w:t>
      </w:r>
    </w:p>
    <w:p w14:paraId="3980A872" w14:textId="6EECDDE3" w:rsidR="00A26296" w:rsidRDefault="00A26296">
      <w:pPr>
        <w:pStyle w:val="Commentaire"/>
      </w:pPr>
      <w:r>
        <w:t>(L. Xu et al., 2019)</w:t>
      </w:r>
    </w:p>
  </w:comment>
  <w:comment w:id="8472" w:author="Robin Matthews" w:date="2021-07-13T15:36:00Z" w:initials="RM">
    <w:p w14:paraId="0BB3820D" w14:textId="77777777" w:rsidR="00A26296" w:rsidRDefault="00A26296">
      <w:pPr>
        <w:pStyle w:val="Commentaire"/>
      </w:pPr>
      <w:r>
        <w:rPr>
          <w:rStyle w:val="Marquedecommentaire"/>
        </w:rPr>
        <w:annotationRef/>
      </w:r>
      <w:r>
        <w:t>Not found:</w:t>
      </w:r>
    </w:p>
    <w:p w14:paraId="4ECDEF07" w14:textId="77777777" w:rsidR="00A26296" w:rsidRDefault="00A26296">
      <w:pPr>
        <w:pStyle w:val="Commentaire"/>
      </w:pPr>
      <w:r>
        <w:t>L. Xu et al., 2019</w:t>
      </w:r>
    </w:p>
    <w:p w14:paraId="3CF65921" w14:textId="77777777" w:rsidR="00A26296" w:rsidRDefault="00A26296">
      <w:pPr>
        <w:pStyle w:val="Commentaire"/>
      </w:pPr>
    </w:p>
    <w:p w14:paraId="392E1374" w14:textId="77777777" w:rsidR="00A26296" w:rsidRDefault="00A26296">
      <w:pPr>
        <w:pStyle w:val="Commentaire"/>
      </w:pPr>
      <w:r>
        <w:t>Extra stuff:</w:t>
      </w:r>
    </w:p>
    <w:p w14:paraId="09E154D0" w14:textId="77777777" w:rsidR="00A26296" w:rsidRDefault="00A26296">
      <w:pPr>
        <w:pStyle w:val="Commentaire"/>
      </w:pPr>
      <w:r>
        <w:t>(Xu et al., 2019a; )</w:t>
      </w:r>
    </w:p>
    <w:p w14:paraId="47F891EE" w14:textId="77777777" w:rsidR="00A26296" w:rsidRDefault="00A26296">
      <w:pPr>
        <w:pStyle w:val="Commentaire"/>
      </w:pPr>
    </w:p>
    <w:p w14:paraId="65DA2DDF" w14:textId="77777777" w:rsidR="00A26296" w:rsidRDefault="00A26296">
      <w:pPr>
        <w:pStyle w:val="Commentaire"/>
      </w:pPr>
      <w:r>
        <w:t>Correct:</w:t>
      </w:r>
    </w:p>
    <w:p w14:paraId="4A5D8671" w14:textId="7E1EBAB2" w:rsidR="00A26296" w:rsidRDefault="00A26296">
      <w:pPr>
        <w:pStyle w:val="Commentaire"/>
      </w:pPr>
      <w:r>
        <w:t>(L. Xu et al., 2019; Spinoni et al., 2020)</w:t>
      </w:r>
    </w:p>
  </w:comment>
  <w:comment w:id="8475" w:author="Robin Matthews" w:date="2021-07-13T15:36:00Z" w:initials="RM">
    <w:p w14:paraId="78B1C2DC" w14:textId="77777777" w:rsidR="00A26296" w:rsidRDefault="00A26296">
      <w:pPr>
        <w:pStyle w:val="Commentaire"/>
      </w:pPr>
      <w:r>
        <w:rPr>
          <w:rStyle w:val="Marquedecommentaire"/>
        </w:rPr>
        <w:annotationRef/>
      </w:r>
      <w:r>
        <w:t>Not found:</w:t>
      </w:r>
    </w:p>
    <w:p w14:paraId="0BA2247A" w14:textId="77777777" w:rsidR="00A26296" w:rsidRDefault="00A26296">
      <w:pPr>
        <w:pStyle w:val="Commentaire"/>
      </w:pPr>
      <w:r>
        <w:t>L. Xu et al.</w:t>
      </w:r>
    </w:p>
    <w:p w14:paraId="40E17EAC" w14:textId="77777777" w:rsidR="00A26296" w:rsidRDefault="00A26296">
      <w:pPr>
        <w:pStyle w:val="Commentaire"/>
      </w:pPr>
    </w:p>
    <w:p w14:paraId="1E4FCE38" w14:textId="77777777" w:rsidR="00A26296" w:rsidRDefault="00A26296">
      <w:pPr>
        <w:pStyle w:val="Commentaire"/>
      </w:pPr>
      <w:r>
        <w:t>Extra stuff:</w:t>
      </w:r>
    </w:p>
    <w:p w14:paraId="7E547391" w14:textId="77777777" w:rsidR="00A26296" w:rsidRDefault="00A26296">
      <w:pPr>
        <w:pStyle w:val="Commentaire"/>
      </w:pPr>
      <w:r>
        <w:t>(Xu et al., a)</w:t>
      </w:r>
    </w:p>
    <w:p w14:paraId="75CE18C6" w14:textId="77777777" w:rsidR="00A26296" w:rsidRDefault="00A26296">
      <w:pPr>
        <w:pStyle w:val="Commentaire"/>
      </w:pPr>
    </w:p>
    <w:p w14:paraId="5C642C61" w14:textId="77777777" w:rsidR="00A26296" w:rsidRDefault="00A26296">
      <w:pPr>
        <w:pStyle w:val="Commentaire"/>
      </w:pPr>
      <w:r>
        <w:t>Correct:</w:t>
      </w:r>
    </w:p>
    <w:p w14:paraId="5758D9A0" w14:textId="77777777" w:rsidR="00A26296" w:rsidRDefault="00A26296">
      <w:pPr>
        <w:pStyle w:val="Commentaire"/>
      </w:pPr>
      <w:r>
        <w:t>L. Xu et al. (2019)</w:t>
      </w:r>
    </w:p>
    <w:p w14:paraId="52F7B741" w14:textId="06A1C464" w:rsidR="00A26296" w:rsidRDefault="00A26296">
      <w:pPr>
        <w:pStyle w:val="Commentaire"/>
      </w:pPr>
      <w:r>
        <w:t>(L. Xu et al., 2019)</w:t>
      </w:r>
    </w:p>
  </w:comment>
  <w:comment w:id="8478" w:author="Robin Matthews" w:date="2021-07-13T15:36:00Z" w:initials="RM">
    <w:p w14:paraId="0937A883" w14:textId="77777777" w:rsidR="00A26296" w:rsidRDefault="00A26296">
      <w:pPr>
        <w:pStyle w:val="Commentaire"/>
      </w:pPr>
      <w:r>
        <w:rPr>
          <w:rStyle w:val="Marquedecommentaire"/>
        </w:rPr>
        <w:annotationRef/>
      </w:r>
      <w:r>
        <w:t>Not found:</w:t>
      </w:r>
    </w:p>
    <w:p w14:paraId="6D8ECDB3" w14:textId="77777777" w:rsidR="00A26296" w:rsidRDefault="00A26296">
      <w:pPr>
        <w:pStyle w:val="Commentaire"/>
      </w:pPr>
      <w:r>
        <w:t>L. Xu et al., 2019</w:t>
      </w:r>
    </w:p>
    <w:p w14:paraId="4582BA2F" w14:textId="77777777" w:rsidR="00A26296" w:rsidRDefault="00A26296">
      <w:pPr>
        <w:pStyle w:val="Commentaire"/>
      </w:pPr>
    </w:p>
    <w:p w14:paraId="4514BFB4" w14:textId="77777777" w:rsidR="00A26296" w:rsidRDefault="00A26296">
      <w:pPr>
        <w:pStyle w:val="Commentaire"/>
      </w:pPr>
      <w:r>
        <w:t>Extra stuff:</w:t>
      </w:r>
    </w:p>
    <w:p w14:paraId="6ED941E0" w14:textId="77777777" w:rsidR="00A26296" w:rsidRDefault="00A26296">
      <w:pPr>
        <w:pStyle w:val="Commentaire"/>
      </w:pPr>
      <w:r>
        <w:t>(Xu et al., 2019a; )</w:t>
      </w:r>
    </w:p>
    <w:p w14:paraId="4CAF88EE" w14:textId="77777777" w:rsidR="00A26296" w:rsidRDefault="00A26296">
      <w:pPr>
        <w:pStyle w:val="Commentaire"/>
      </w:pPr>
    </w:p>
    <w:p w14:paraId="748737C5" w14:textId="77777777" w:rsidR="00A26296" w:rsidRDefault="00A26296">
      <w:pPr>
        <w:pStyle w:val="Commentaire"/>
      </w:pPr>
      <w:r>
        <w:t>Correct:</w:t>
      </w:r>
    </w:p>
    <w:p w14:paraId="4A362D2C" w14:textId="02738472" w:rsidR="00A26296" w:rsidRDefault="00A26296">
      <w:pPr>
        <w:pStyle w:val="Commentaire"/>
      </w:pPr>
      <w:r>
        <w:t>(L. Xu et al., 2019; Cook et al., 2020)</w:t>
      </w:r>
    </w:p>
  </w:comment>
  <w:comment w:id="8481" w:author="Robin Matthews" w:date="2021-07-13T15:36:00Z" w:initials="RM">
    <w:p w14:paraId="6DE196FD" w14:textId="77777777" w:rsidR="00A26296" w:rsidRDefault="00A26296">
      <w:pPr>
        <w:pStyle w:val="Commentaire"/>
      </w:pPr>
      <w:r>
        <w:rPr>
          <w:rStyle w:val="Marquedecommentaire"/>
        </w:rPr>
        <w:annotationRef/>
      </w:r>
      <w:r>
        <w:t>Not found:</w:t>
      </w:r>
    </w:p>
    <w:p w14:paraId="44FE2B51" w14:textId="77777777" w:rsidR="00A26296" w:rsidRDefault="00A26296">
      <w:pPr>
        <w:pStyle w:val="Commentaire"/>
      </w:pPr>
      <w:r>
        <w:t>Vicente-Serrano et al., 2020c</w:t>
      </w:r>
    </w:p>
    <w:p w14:paraId="0F835FD2" w14:textId="77777777" w:rsidR="00A26296" w:rsidRDefault="00A26296">
      <w:pPr>
        <w:pStyle w:val="Commentaire"/>
      </w:pPr>
    </w:p>
    <w:p w14:paraId="15A3DE15" w14:textId="77777777" w:rsidR="00A26296" w:rsidRDefault="00A26296">
      <w:pPr>
        <w:pStyle w:val="Commentaire"/>
      </w:pPr>
      <w:r>
        <w:t>Extra stuff:</w:t>
      </w:r>
    </w:p>
    <w:p w14:paraId="68861337" w14:textId="77777777" w:rsidR="00A26296" w:rsidRDefault="00A26296">
      <w:pPr>
        <w:pStyle w:val="Commentaire"/>
      </w:pPr>
      <w:r>
        <w:t>(; Vicente-Serrano et al., 2020a)</w:t>
      </w:r>
    </w:p>
    <w:p w14:paraId="4FCA7618" w14:textId="77777777" w:rsidR="00A26296" w:rsidRDefault="00A26296">
      <w:pPr>
        <w:pStyle w:val="Commentaire"/>
      </w:pPr>
    </w:p>
    <w:p w14:paraId="0D07AE00" w14:textId="77777777" w:rsidR="00A26296" w:rsidRDefault="00A26296">
      <w:pPr>
        <w:pStyle w:val="Commentaire"/>
      </w:pPr>
      <w:r>
        <w:t>Correct:</w:t>
      </w:r>
    </w:p>
    <w:p w14:paraId="27BF8D32" w14:textId="7AAAEBB8" w:rsidR="00A26296" w:rsidRDefault="00A26296">
      <w:pPr>
        <w:pStyle w:val="Commentaire"/>
      </w:pPr>
      <w:r>
        <w:t>(Cook et al., 2014a; Vicente-Serrano et al., 2020c)</w:t>
      </w:r>
    </w:p>
  </w:comment>
  <w:comment w:id="8486" w:author="Robin Matthews" w:date="2021-07-13T15:37:00Z" w:initials="RM">
    <w:p w14:paraId="14D3783D" w14:textId="77777777" w:rsidR="00A26296" w:rsidRDefault="00A26296">
      <w:pPr>
        <w:pStyle w:val="Commentaire"/>
      </w:pPr>
      <w:r>
        <w:rPr>
          <w:rStyle w:val="Marquedecommentaire"/>
        </w:rPr>
        <w:annotationRef/>
      </w:r>
      <w:r>
        <w:t>Extra stuff:</w:t>
      </w:r>
    </w:p>
    <w:p w14:paraId="335D1DD8" w14:textId="77777777" w:rsidR="00A26296" w:rsidRDefault="00A26296">
      <w:pPr>
        <w:pStyle w:val="Commentaire"/>
      </w:pPr>
      <w:r>
        <w:t>, ()</w:t>
      </w:r>
    </w:p>
    <w:p w14:paraId="628C5136" w14:textId="77777777" w:rsidR="00A26296" w:rsidRDefault="00A26296">
      <w:pPr>
        <w:pStyle w:val="Commentaire"/>
      </w:pPr>
    </w:p>
    <w:p w14:paraId="76CB8567" w14:textId="77777777" w:rsidR="00A26296" w:rsidRDefault="00A26296">
      <w:pPr>
        <w:pStyle w:val="Commentaire"/>
      </w:pPr>
      <w:r>
        <w:t>Correct:</w:t>
      </w:r>
    </w:p>
    <w:p w14:paraId="6D8255DB" w14:textId="77777777" w:rsidR="00A26296" w:rsidRDefault="00A26296">
      <w:pPr>
        <w:pStyle w:val="Commentaire"/>
      </w:pPr>
      <w:r>
        <w:t>Poshtiri and Pal (2016)</w:t>
      </w:r>
    </w:p>
    <w:p w14:paraId="17F38A25" w14:textId="3C24A4AD" w:rsidR="00A26296" w:rsidRDefault="00A26296">
      <w:pPr>
        <w:pStyle w:val="Commentaire"/>
      </w:pPr>
      <w:r>
        <w:t>(Poshtiri and Pal, 2016)</w:t>
      </w:r>
    </w:p>
  </w:comment>
  <w:comment w:id="8488" w:author="Robin Matthews" w:date="2021-07-13T15:37:00Z" w:initials="RM">
    <w:p w14:paraId="051F1329" w14:textId="77777777" w:rsidR="00A26296" w:rsidRDefault="00A26296">
      <w:pPr>
        <w:pStyle w:val="Commentaire"/>
      </w:pPr>
      <w:r>
        <w:rPr>
          <w:rStyle w:val="Marquedecommentaire"/>
        </w:rPr>
        <w:annotationRef/>
      </w:r>
      <w:r>
        <w:t>Extra stuff:</w:t>
      </w:r>
    </w:p>
    <w:p w14:paraId="6195A3FE" w14:textId="77777777" w:rsidR="00A26296" w:rsidRDefault="00A26296">
      <w:pPr>
        <w:pStyle w:val="Commentaire"/>
      </w:pPr>
      <w:r>
        <w:t>, ()</w:t>
      </w:r>
    </w:p>
    <w:p w14:paraId="404E2523" w14:textId="77777777" w:rsidR="00A26296" w:rsidRDefault="00A26296">
      <w:pPr>
        <w:pStyle w:val="Commentaire"/>
      </w:pPr>
    </w:p>
    <w:p w14:paraId="6B7D8C69" w14:textId="77777777" w:rsidR="00A26296" w:rsidRDefault="00A26296">
      <w:pPr>
        <w:pStyle w:val="Commentaire"/>
      </w:pPr>
      <w:r>
        <w:t>Correct:</w:t>
      </w:r>
    </w:p>
    <w:p w14:paraId="3D93176E" w14:textId="77777777" w:rsidR="00A26296" w:rsidRDefault="00A26296">
      <w:pPr>
        <w:pStyle w:val="Commentaire"/>
      </w:pPr>
      <w:r>
        <w:t>Dudley et al. (2020)</w:t>
      </w:r>
    </w:p>
    <w:p w14:paraId="2B81952E" w14:textId="4EF6B66B" w:rsidR="00A26296" w:rsidRDefault="00A26296">
      <w:pPr>
        <w:pStyle w:val="Commentaire"/>
      </w:pPr>
      <w:r>
        <w:t>(Dudley et al., 2020)</w:t>
      </w:r>
    </w:p>
  </w:comment>
  <w:comment w:id="8493" w:author="Robin Matthews" w:date="2021-07-13T15:37:00Z" w:initials="RM">
    <w:p w14:paraId="2D4BB87C" w14:textId="77777777" w:rsidR="00A26296" w:rsidRDefault="00A26296">
      <w:pPr>
        <w:pStyle w:val="Commentaire"/>
      </w:pPr>
      <w:r>
        <w:rPr>
          <w:rStyle w:val="Marquedecommentaire"/>
        </w:rPr>
        <w:annotationRef/>
      </w:r>
      <w:r>
        <w:t>Not found:</w:t>
      </w:r>
    </w:p>
    <w:p w14:paraId="5EEBA7A0" w14:textId="77777777" w:rsidR="00A26296" w:rsidRDefault="00A26296">
      <w:pPr>
        <w:pStyle w:val="Commentaire"/>
      </w:pPr>
      <w:r>
        <w:t>R. Zhai et al., 2020</w:t>
      </w:r>
    </w:p>
    <w:p w14:paraId="0E518090" w14:textId="77777777" w:rsidR="00A26296" w:rsidRDefault="00A26296">
      <w:pPr>
        <w:pStyle w:val="Commentaire"/>
      </w:pPr>
    </w:p>
    <w:p w14:paraId="774A3AAE" w14:textId="77777777" w:rsidR="00A26296" w:rsidRDefault="00A26296">
      <w:pPr>
        <w:pStyle w:val="Commentaire"/>
      </w:pPr>
      <w:r>
        <w:t>Extra stuff:</w:t>
      </w:r>
    </w:p>
    <w:p w14:paraId="0073CE42" w14:textId="77777777" w:rsidR="00A26296" w:rsidRDefault="00A26296">
      <w:pPr>
        <w:pStyle w:val="Commentaire"/>
      </w:pPr>
      <w:r>
        <w:t>(; ; Zhai et al., 2020b)</w:t>
      </w:r>
    </w:p>
    <w:p w14:paraId="5766DC55" w14:textId="77777777" w:rsidR="00A26296" w:rsidRDefault="00A26296">
      <w:pPr>
        <w:pStyle w:val="Commentaire"/>
      </w:pPr>
    </w:p>
    <w:p w14:paraId="74EF129D" w14:textId="77777777" w:rsidR="00A26296" w:rsidRDefault="00A26296">
      <w:pPr>
        <w:pStyle w:val="Commentaire"/>
      </w:pPr>
      <w:r>
        <w:t>Correct:</w:t>
      </w:r>
    </w:p>
    <w:p w14:paraId="0FDFC8C7" w14:textId="12AA1549" w:rsidR="00A26296" w:rsidRDefault="00A26296">
      <w:pPr>
        <w:pStyle w:val="Commentaire"/>
      </w:pPr>
      <w:r>
        <w:t>(Touma et al., 2015; Cook et al., 2020; R. Zhai et al., 2020)</w:t>
      </w:r>
    </w:p>
  </w:comment>
  <w:comment w:id="8498" w:author="Robin Matthews" w:date="2021-07-13T15:37:00Z" w:initials="RM">
    <w:p w14:paraId="20F040B5" w14:textId="77777777" w:rsidR="00A26296" w:rsidRDefault="00A26296">
      <w:pPr>
        <w:pStyle w:val="Commentaire"/>
      </w:pPr>
      <w:r>
        <w:rPr>
          <w:rStyle w:val="Marquedecommentaire"/>
        </w:rPr>
        <w:annotationRef/>
      </w:r>
      <w:r>
        <w:t>Not found:</w:t>
      </w:r>
    </w:p>
    <w:p w14:paraId="5E822770" w14:textId="77777777" w:rsidR="00A26296" w:rsidRDefault="00A26296">
      <w:pPr>
        <w:pStyle w:val="Commentaire"/>
      </w:pPr>
      <w:r>
        <w:t>L. Xu et al.</w:t>
      </w:r>
    </w:p>
    <w:p w14:paraId="4378B157" w14:textId="77777777" w:rsidR="00A26296" w:rsidRDefault="00A26296">
      <w:pPr>
        <w:pStyle w:val="Commentaire"/>
      </w:pPr>
    </w:p>
    <w:p w14:paraId="6BAD995B" w14:textId="77777777" w:rsidR="00A26296" w:rsidRDefault="00A26296">
      <w:pPr>
        <w:pStyle w:val="Commentaire"/>
      </w:pPr>
      <w:r>
        <w:t>Extra stuff:</w:t>
      </w:r>
    </w:p>
    <w:p w14:paraId="41163818" w14:textId="77777777" w:rsidR="00A26296" w:rsidRDefault="00A26296">
      <w:pPr>
        <w:pStyle w:val="Commentaire"/>
      </w:pPr>
      <w:r>
        <w:t>(Xu et al., a)</w:t>
      </w:r>
    </w:p>
    <w:p w14:paraId="2A982436" w14:textId="77777777" w:rsidR="00A26296" w:rsidRDefault="00A26296">
      <w:pPr>
        <w:pStyle w:val="Commentaire"/>
      </w:pPr>
    </w:p>
    <w:p w14:paraId="2891A457" w14:textId="77777777" w:rsidR="00A26296" w:rsidRDefault="00A26296">
      <w:pPr>
        <w:pStyle w:val="Commentaire"/>
      </w:pPr>
      <w:r>
        <w:t>Correct:</w:t>
      </w:r>
    </w:p>
    <w:p w14:paraId="04974544" w14:textId="77777777" w:rsidR="00A26296" w:rsidRDefault="00A26296">
      <w:pPr>
        <w:pStyle w:val="Commentaire"/>
      </w:pPr>
      <w:r>
        <w:t>L. Xu et al. (2019)</w:t>
      </w:r>
    </w:p>
    <w:p w14:paraId="1118A46A" w14:textId="3A48FD46" w:rsidR="00A26296" w:rsidRDefault="00A26296">
      <w:pPr>
        <w:pStyle w:val="Commentaire"/>
      </w:pPr>
      <w:r>
        <w:t>(L. Xu et al., 2019)</w:t>
      </w:r>
    </w:p>
  </w:comment>
  <w:comment w:id="8501" w:author="Robin Matthews" w:date="2021-07-13T15:37:00Z" w:initials="RM">
    <w:p w14:paraId="19CF6A6C" w14:textId="77777777" w:rsidR="00A26296" w:rsidRDefault="00A26296">
      <w:pPr>
        <w:pStyle w:val="Commentaire"/>
      </w:pPr>
      <w:r>
        <w:rPr>
          <w:rStyle w:val="Marquedecommentaire"/>
        </w:rPr>
        <w:annotationRef/>
      </w:r>
      <w:r>
        <w:t>Not found:</w:t>
      </w:r>
    </w:p>
    <w:p w14:paraId="3AFAB885" w14:textId="77777777" w:rsidR="00A26296" w:rsidRDefault="00A26296">
      <w:pPr>
        <w:pStyle w:val="Commentaire"/>
      </w:pPr>
      <w:r>
        <w:t>L. Xu et al., 2019</w:t>
      </w:r>
    </w:p>
    <w:p w14:paraId="0444115F" w14:textId="77777777" w:rsidR="00A26296" w:rsidRDefault="00A26296">
      <w:pPr>
        <w:pStyle w:val="Commentaire"/>
      </w:pPr>
    </w:p>
    <w:p w14:paraId="3C31CA8F" w14:textId="77777777" w:rsidR="00A26296" w:rsidRDefault="00A26296">
      <w:pPr>
        <w:pStyle w:val="Commentaire"/>
      </w:pPr>
      <w:r>
        <w:t>Extra stuff:</w:t>
      </w:r>
    </w:p>
    <w:p w14:paraId="45463FE1" w14:textId="77777777" w:rsidR="00A26296" w:rsidRDefault="00A26296">
      <w:pPr>
        <w:pStyle w:val="Commentaire"/>
      </w:pPr>
      <w:r>
        <w:t>(; Xu et al., 2019a; )</w:t>
      </w:r>
    </w:p>
    <w:p w14:paraId="24C59462" w14:textId="77777777" w:rsidR="00A26296" w:rsidRDefault="00A26296">
      <w:pPr>
        <w:pStyle w:val="Commentaire"/>
      </w:pPr>
    </w:p>
    <w:p w14:paraId="2E7317EE" w14:textId="77777777" w:rsidR="00A26296" w:rsidRDefault="00A26296">
      <w:pPr>
        <w:pStyle w:val="Commentaire"/>
      </w:pPr>
      <w:r>
        <w:t>Correct:</w:t>
      </w:r>
    </w:p>
    <w:p w14:paraId="1A41CB66" w14:textId="1069D231" w:rsidR="00A26296" w:rsidRDefault="00A26296">
      <w:pPr>
        <w:pStyle w:val="Commentaire"/>
      </w:pPr>
      <w:r>
        <w:t>(Sillmann et al., 2013b; L. Xu et al., 2019; Spinoni et al., 2020)</w:t>
      </w:r>
    </w:p>
  </w:comment>
  <w:comment w:id="8504" w:author="Robin Matthews" w:date="2021-07-13T15:37:00Z" w:initials="RM">
    <w:p w14:paraId="076A0BBD" w14:textId="77777777" w:rsidR="00A26296" w:rsidRDefault="00A26296">
      <w:pPr>
        <w:pStyle w:val="Commentaire"/>
      </w:pPr>
      <w:r>
        <w:rPr>
          <w:rStyle w:val="Marquedecommentaire"/>
        </w:rPr>
        <w:annotationRef/>
      </w:r>
      <w:r>
        <w:t>Not found:</w:t>
      </w:r>
    </w:p>
    <w:p w14:paraId="624D153A" w14:textId="77777777" w:rsidR="00A26296" w:rsidRDefault="00A26296">
      <w:pPr>
        <w:pStyle w:val="Commentaire"/>
      </w:pPr>
      <w:r>
        <w:t>Vicente-Serrano et al., 2020c</w:t>
      </w:r>
    </w:p>
    <w:p w14:paraId="6BA42057" w14:textId="77777777" w:rsidR="00A26296" w:rsidRDefault="00A26296">
      <w:pPr>
        <w:pStyle w:val="Commentaire"/>
      </w:pPr>
    </w:p>
    <w:p w14:paraId="6079FBB0" w14:textId="77777777" w:rsidR="00A26296" w:rsidRDefault="00A26296">
      <w:pPr>
        <w:pStyle w:val="Commentaire"/>
      </w:pPr>
      <w:r>
        <w:t>Extra stuff:</w:t>
      </w:r>
    </w:p>
    <w:p w14:paraId="5DB34EF0" w14:textId="77777777" w:rsidR="00A26296" w:rsidRDefault="00A26296">
      <w:pPr>
        <w:pStyle w:val="Commentaire"/>
      </w:pPr>
      <w:r>
        <w:t>(; ; Vicente-Serrano et al., 2020a)</w:t>
      </w:r>
    </w:p>
    <w:p w14:paraId="61D18AD2" w14:textId="77777777" w:rsidR="00A26296" w:rsidRDefault="00A26296">
      <w:pPr>
        <w:pStyle w:val="Commentaire"/>
      </w:pPr>
    </w:p>
    <w:p w14:paraId="09061664" w14:textId="77777777" w:rsidR="00A26296" w:rsidRDefault="00A26296">
      <w:pPr>
        <w:pStyle w:val="Commentaire"/>
      </w:pPr>
      <w:r>
        <w:t>Correct:</w:t>
      </w:r>
    </w:p>
    <w:p w14:paraId="45FEEC9F" w14:textId="4995B020" w:rsidR="00A26296" w:rsidRDefault="00A26296">
      <w:pPr>
        <w:pStyle w:val="Commentaire"/>
      </w:pPr>
      <w:r>
        <w:t>(Touma et al., 2015; Spinoni et al., 2020; Vicente-Serrano et al., 2020c)</w:t>
      </w:r>
    </w:p>
  </w:comment>
  <w:comment w:id="8507" w:author="Robin Matthews" w:date="2021-07-13T15:37:00Z" w:initials="RM">
    <w:p w14:paraId="51B0B6B6" w14:textId="77777777" w:rsidR="00A26296" w:rsidRDefault="00A26296">
      <w:pPr>
        <w:pStyle w:val="Commentaire"/>
      </w:pPr>
      <w:r>
        <w:rPr>
          <w:rStyle w:val="Marquedecommentaire"/>
        </w:rPr>
        <w:annotationRef/>
      </w:r>
      <w:r>
        <w:t>Not found:</w:t>
      </w:r>
    </w:p>
    <w:p w14:paraId="5289E585" w14:textId="77777777" w:rsidR="00A26296" w:rsidRDefault="00A26296">
      <w:pPr>
        <w:pStyle w:val="Commentaire"/>
      </w:pPr>
      <w:r>
        <w:t>L. Xu et al.</w:t>
      </w:r>
    </w:p>
    <w:p w14:paraId="4A604C72" w14:textId="77777777" w:rsidR="00A26296" w:rsidRDefault="00A26296">
      <w:pPr>
        <w:pStyle w:val="Commentaire"/>
      </w:pPr>
    </w:p>
    <w:p w14:paraId="182DCE07" w14:textId="77777777" w:rsidR="00A26296" w:rsidRDefault="00A26296">
      <w:pPr>
        <w:pStyle w:val="Commentaire"/>
      </w:pPr>
      <w:r>
        <w:t>Extra stuff:</w:t>
      </w:r>
    </w:p>
    <w:p w14:paraId="7D0B5C46" w14:textId="77777777" w:rsidR="00A26296" w:rsidRDefault="00A26296">
      <w:pPr>
        <w:pStyle w:val="Commentaire"/>
      </w:pPr>
      <w:r>
        <w:t>(Xu et al., a)</w:t>
      </w:r>
    </w:p>
    <w:p w14:paraId="20E82212" w14:textId="77777777" w:rsidR="00A26296" w:rsidRDefault="00A26296">
      <w:pPr>
        <w:pStyle w:val="Commentaire"/>
      </w:pPr>
    </w:p>
    <w:p w14:paraId="50CF6C79" w14:textId="77777777" w:rsidR="00A26296" w:rsidRDefault="00A26296">
      <w:pPr>
        <w:pStyle w:val="Commentaire"/>
      </w:pPr>
      <w:r>
        <w:t>Correct:</w:t>
      </w:r>
    </w:p>
    <w:p w14:paraId="3B515BBC" w14:textId="77777777" w:rsidR="00A26296" w:rsidRDefault="00A26296">
      <w:pPr>
        <w:pStyle w:val="Commentaire"/>
      </w:pPr>
      <w:r>
        <w:t>L. Xu et al. (2019)</w:t>
      </w:r>
    </w:p>
    <w:p w14:paraId="1CF73ED1" w14:textId="3B39106B" w:rsidR="00A26296" w:rsidRDefault="00A26296">
      <w:pPr>
        <w:pStyle w:val="Commentaire"/>
      </w:pPr>
      <w:r>
        <w:t>(L. Xu et al., 2019)</w:t>
      </w:r>
    </w:p>
  </w:comment>
  <w:comment w:id="8512" w:author="Robin Matthews" w:date="2021-07-13T15:37:00Z" w:initials="RM">
    <w:p w14:paraId="424247E1" w14:textId="77777777" w:rsidR="00A26296" w:rsidRDefault="00A26296">
      <w:pPr>
        <w:pStyle w:val="Commentaire"/>
      </w:pPr>
      <w:r>
        <w:rPr>
          <w:rStyle w:val="Marquedecommentaire"/>
        </w:rPr>
        <w:annotationRef/>
      </w:r>
      <w:r>
        <w:t>Not found:</w:t>
      </w:r>
    </w:p>
    <w:p w14:paraId="53A378F1" w14:textId="77777777" w:rsidR="00A26296" w:rsidRDefault="00A26296">
      <w:pPr>
        <w:pStyle w:val="Commentaire"/>
      </w:pPr>
      <w:r>
        <w:t>L. Xu et al.</w:t>
      </w:r>
    </w:p>
    <w:p w14:paraId="271B777D" w14:textId="77777777" w:rsidR="00A26296" w:rsidRDefault="00A26296">
      <w:pPr>
        <w:pStyle w:val="Commentaire"/>
      </w:pPr>
    </w:p>
    <w:p w14:paraId="6741B9A4" w14:textId="77777777" w:rsidR="00A26296" w:rsidRDefault="00A26296">
      <w:pPr>
        <w:pStyle w:val="Commentaire"/>
      </w:pPr>
      <w:r>
        <w:t>Extra stuff:</w:t>
      </w:r>
    </w:p>
    <w:p w14:paraId="2607098D" w14:textId="77777777" w:rsidR="00A26296" w:rsidRDefault="00A26296">
      <w:pPr>
        <w:pStyle w:val="Commentaire"/>
      </w:pPr>
      <w:r>
        <w:t>(Xu et al., a)</w:t>
      </w:r>
    </w:p>
    <w:p w14:paraId="4502A0ED" w14:textId="77777777" w:rsidR="00A26296" w:rsidRDefault="00A26296">
      <w:pPr>
        <w:pStyle w:val="Commentaire"/>
      </w:pPr>
    </w:p>
    <w:p w14:paraId="27C8FCFC" w14:textId="77777777" w:rsidR="00A26296" w:rsidRDefault="00A26296">
      <w:pPr>
        <w:pStyle w:val="Commentaire"/>
      </w:pPr>
      <w:r>
        <w:t>Correct:</w:t>
      </w:r>
    </w:p>
    <w:p w14:paraId="1E343FDA" w14:textId="77777777" w:rsidR="00A26296" w:rsidRDefault="00A26296">
      <w:pPr>
        <w:pStyle w:val="Commentaire"/>
      </w:pPr>
      <w:r>
        <w:t>L. Xu et al. (2019)</w:t>
      </w:r>
    </w:p>
    <w:p w14:paraId="06C92820" w14:textId="558255E7" w:rsidR="00A26296" w:rsidRDefault="00A26296">
      <w:pPr>
        <w:pStyle w:val="Commentaire"/>
      </w:pPr>
      <w:r>
        <w:t>(L. Xu et al., 2019)</w:t>
      </w:r>
    </w:p>
  </w:comment>
  <w:comment w:id="8515" w:author="Robin Matthews" w:date="2021-07-13T15:37:00Z" w:initials="RM">
    <w:p w14:paraId="4CD02A18" w14:textId="77777777" w:rsidR="00A26296" w:rsidRDefault="00A26296">
      <w:pPr>
        <w:pStyle w:val="Commentaire"/>
      </w:pPr>
      <w:r>
        <w:rPr>
          <w:rStyle w:val="Marquedecommentaire"/>
        </w:rPr>
        <w:annotationRef/>
      </w:r>
      <w:r>
        <w:t>Not found:</w:t>
      </w:r>
    </w:p>
    <w:p w14:paraId="37606DC4" w14:textId="77777777" w:rsidR="00A26296" w:rsidRDefault="00A26296">
      <w:pPr>
        <w:pStyle w:val="Commentaire"/>
      </w:pPr>
      <w:r>
        <w:t>Vicente-Serrano et al., 2020c</w:t>
      </w:r>
    </w:p>
    <w:p w14:paraId="3B156CA9" w14:textId="77777777" w:rsidR="00A26296" w:rsidRDefault="00A26296">
      <w:pPr>
        <w:pStyle w:val="Commentaire"/>
      </w:pPr>
    </w:p>
    <w:p w14:paraId="6BDF4C94" w14:textId="77777777" w:rsidR="00A26296" w:rsidRDefault="00A26296">
      <w:pPr>
        <w:pStyle w:val="Commentaire"/>
      </w:pPr>
      <w:r>
        <w:t>Extra stuff:</w:t>
      </w:r>
    </w:p>
    <w:p w14:paraId="6DD7464A" w14:textId="77777777" w:rsidR="00A26296" w:rsidRDefault="00A26296">
      <w:pPr>
        <w:pStyle w:val="Commentaire"/>
      </w:pPr>
      <w:r>
        <w:t>(; Vicente-Serrano et al., 2020a)</w:t>
      </w:r>
    </w:p>
    <w:p w14:paraId="69791692" w14:textId="77777777" w:rsidR="00A26296" w:rsidRDefault="00A26296">
      <w:pPr>
        <w:pStyle w:val="Commentaire"/>
      </w:pPr>
    </w:p>
    <w:p w14:paraId="3F33D057" w14:textId="77777777" w:rsidR="00A26296" w:rsidRDefault="00A26296">
      <w:pPr>
        <w:pStyle w:val="Commentaire"/>
      </w:pPr>
      <w:r>
        <w:t>Correct:</w:t>
      </w:r>
    </w:p>
    <w:p w14:paraId="7695D039" w14:textId="41CC6C1A" w:rsidR="00A26296" w:rsidRDefault="00A26296">
      <w:pPr>
        <w:pStyle w:val="Commentaire"/>
      </w:pPr>
      <w:r>
        <w:t>(Cook et al., 2014a; Vicente-Serrano et al., 2020c)</w:t>
      </w:r>
    </w:p>
  </w:comment>
  <w:comment w:id="8518" w:author="Robin Matthews" w:date="2021-07-13T15:37:00Z" w:initials="RM">
    <w:p w14:paraId="4FA89BEC" w14:textId="77777777" w:rsidR="00A26296" w:rsidRDefault="00A26296">
      <w:pPr>
        <w:pStyle w:val="Commentaire"/>
      </w:pPr>
      <w:r>
        <w:rPr>
          <w:rStyle w:val="Marquedecommentaire"/>
        </w:rPr>
        <w:annotationRef/>
      </w:r>
      <w:r>
        <w:t>Not found:</w:t>
      </w:r>
    </w:p>
    <w:p w14:paraId="51398933" w14:textId="77777777" w:rsidR="00A26296" w:rsidRDefault="00A26296">
      <w:pPr>
        <w:pStyle w:val="Commentaire"/>
      </w:pPr>
      <w:r>
        <w:t>R. Zhai et al.</w:t>
      </w:r>
    </w:p>
    <w:p w14:paraId="7492134F" w14:textId="77777777" w:rsidR="00A26296" w:rsidRDefault="00A26296">
      <w:pPr>
        <w:pStyle w:val="Commentaire"/>
      </w:pPr>
    </w:p>
    <w:p w14:paraId="2B66DEA2" w14:textId="77777777" w:rsidR="00A26296" w:rsidRDefault="00A26296">
      <w:pPr>
        <w:pStyle w:val="Commentaire"/>
      </w:pPr>
      <w:r>
        <w:t>Extra stuff:</w:t>
      </w:r>
    </w:p>
    <w:p w14:paraId="210E717C" w14:textId="77777777" w:rsidR="00A26296" w:rsidRDefault="00A26296">
      <w:pPr>
        <w:pStyle w:val="Commentaire"/>
      </w:pPr>
      <w:r>
        <w:t>(Zhai et al., b)</w:t>
      </w:r>
    </w:p>
    <w:p w14:paraId="0A198304" w14:textId="77777777" w:rsidR="00A26296" w:rsidRDefault="00A26296">
      <w:pPr>
        <w:pStyle w:val="Commentaire"/>
      </w:pPr>
    </w:p>
    <w:p w14:paraId="67E9A031" w14:textId="77777777" w:rsidR="00A26296" w:rsidRDefault="00A26296">
      <w:pPr>
        <w:pStyle w:val="Commentaire"/>
      </w:pPr>
      <w:r>
        <w:t>Correct:</w:t>
      </w:r>
    </w:p>
    <w:p w14:paraId="6720FAC4" w14:textId="77777777" w:rsidR="00A26296" w:rsidRDefault="00A26296">
      <w:pPr>
        <w:pStyle w:val="Commentaire"/>
      </w:pPr>
      <w:r>
        <w:t>R. Zhai et al. (2020)</w:t>
      </w:r>
    </w:p>
    <w:p w14:paraId="1655A14C" w14:textId="77412DBB" w:rsidR="00A26296" w:rsidRDefault="00A26296">
      <w:pPr>
        <w:pStyle w:val="Commentaire"/>
      </w:pPr>
      <w:r>
        <w:t>(R. Zhai et al., 2020)</w:t>
      </w:r>
    </w:p>
  </w:comment>
  <w:comment w:id="8523" w:author="Robin Matthews" w:date="2021-07-13T15:37:00Z" w:initials="RM">
    <w:p w14:paraId="3B47CFAE" w14:textId="77777777" w:rsidR="00A26296" w:rsidRDefault="00A26296">
      <w:pPr>
        <w:pStyle w:val="Commentaire"/>
      </w:pPr>
      <w:r>
        <w:rPr>
          <w:rStyle w:val="Marquedecommentaire"/>
        </w:rPr>
        <w:annotationRef/>
      </w:r>
      <w:r>
        <w:t>Not found:</w:t>
      </w:r>
    </w:p>
    <w:p w14:paraId="3F396889" w14:textId="77777777" w:rsidR="00A26296" w:rsidRDefault="00A26296">
      <w:pPr>
        <w:pStyle w:val="Commentaire"/>
      </w:pPr>
      <w:r>
        <w:t>L. Xu et al.</w:t>
      </w:r>
    </w:p>
    <w:p w14:paraId="0537FD5F" w14:textId="77777777" w:rsidR="00A26296" w:rsidRDefault="00A26296">
      <w:pPr>
        <w:pStyle w:val="Commentaire"/>
      </w:pPr>
    </w:p>
    <w:p w14:paraId="22BBD009" w14:textId="77777777" w:rsidR="00A26296" w:rsidRDefault="00A26296">
      <w:pPr>
        <w:pStyle w:val="Commentaire"/>
      </w:pPr>
      <w:r>
        <w:t>Extra stuff:</w:t>
      </w:r>
    </w:p>
    <w:p w14:paraId="26A433EF" w14:textId="77777777" w:rsidR="00A26296" w:rsidRDefault="00A26296">
      <w:pPr>
        <w:pStyle w:val="Commentaire"/>
      </w:pPr>
      <w:r>
        <w:t>(Xu et al., a)</w:t>
      </w:r>
    </w:p>
    <w:p w14:paraId="51A623CF" w14:textId="77777777" w:rsidR="00A26296" w:rsidRDefault="00A26296">
      <w:pPr>
        <w:pStyle w:val="Commentaire"/>
      </w:pPr>
    </w:p>
    <w:p w14:paraId="5FEA7213" w14:textId="77777777" w:rsidR="00A26296" w:rsidRDefault="00A26296">
      <w:pPr>
        <w:pStyle w:val="Commentaire"/>
      </w:pPr>
      <w:r>
        <w:t>Correct:</w:t>
      </w:r>
    </w:p>
    <w:p w14:paraId="3B9CC79F" w14:textId="77777777" w:rsidR="00A26296" w:rsidRDefault="00A26296">
      <w:pPr>
        <w:pStyle w:val="Commentaire"/>
      </w:pPr>
      <w:r>
        <w:t>L. Xu et al. (2019)</w:t>
      </w:r>
    </w:p>
    <w:p w14:paraId="2722B22C" w14:textId="08A2F442" w:rsidR="00A26296" w:rsidRDefault="00A26296">
      <w:pPr>
        <w:pStyle w:val="Commentaire"/>
      </w:pPr>
      <w:r>
        <w:t>(L. Xu et al., 2019)</w:t>
      </w:r>
    </w:p>
  </w:comment>
  <w:comment w:id="8526" w:author="Robin Matthews" w:date="2021-07-13T15:37:00Z" w:initials="RM">
    <w:p w14:paraId="59661212" w14:textId="77777777" w:rsidR="00A26296" w:rsidRDefault="00A26296">
      <w:pPr>
        <w:pStyle w:val="Commentaire"/>
      </w:pPr>
      <w:r>
        <w:rPr>
          <w:rStyle w:val="Marquedecommentaire"/>
        </w:rPr>
        <w:annotationRef/>
      </w:r>
      <w:r>
        <w:t>Not found:</w:t>
      </w:r>
    </w:p>
    <w:p w14:paraId="3919D75C" w14:textId="77777777" w:rsidR="00A26296" w:rsidRDefault="00A26296">
      <w:pPr>
        <w:pStyle w:val="Commentaire"/>
      </w:pPr>
      <w:r>
        <w:t>L. Xu et al., 2019</w:t>
      </w:r>
    </w:p>
    <w:p w14:paraId="384035EE" w14:textId="77777777" w:rsidR="00A26296" w:rsidRDefault="00A26296">
      <w:pPr>
        <w:pStyle w:val="Commentaire"/>
      </w:pPr>
    </w:p>
    <w:p w14:paraId="49290BAF" w14:textId="77777777" w:rsidR="00A26296" w:rsidRDefault="00A26296">
      <w:pPr>
        <w:pStyle w:val="Commentaire"/>
      </w:pPr>
      <w:r>
        <w:t>Extra stuff:</w:t>
      </w:r>
    </w:p>
    <w:p w14:paraId="37260D71" w14:textId="77777777" w:rsidR="00A26296" w:rsidRDefault="00A26296">
      <w:pPr>
        <w:pStyle w:val="Commentaire"/>
      </w:pPr>
      <w:r>
        <w:t>(; Xu et al., 2019a; )</w:t>
      </w:r>
    </w:p>
    <w:p w14:paraId="763B6FBE" w14:textId="77777777" w:rsidR="00A26296" w:rsidRDefault="00A26296">
      <w:pPr>
        <w:pStyle w:val="Commentaire"/>
      </w:pPr>
    </w:p>
    <w:p w14:paraId="24A60241" w14:textId="77777777" w:rsidR="00A26296" w:rsidRDefault="00A26296">
      <w:pPr>
        <w:pStyle w:val="Commentaire"/>
      </w:pPr>
      <w:r>
        <w:t>Correct:</w:t>
      </w:r>
    </w:p>
    <w:p w14:paraId="0F394EF9" w14:textId="0FB1423F" w:rsidR="00A26296" w:rsidRDefault="00A26296">
      <w:pPr>
        <w:pStyle w:val="Commentaire"/>
      </w:pPr>
      <w:r>
        <w:t>(Sillmann et al., 2013b; L. Xu et al., 2019; Spinoni et al., 2020)</w:t>
      </w:r>
    </w:p>
  </w:comment>
  <w:comment w:id="8530" w:author="Robin Matthews" w:date="2021-07-13T15:37:00Z" w:initials="RM">
    <w:p w14:paraId="7249171E" w14:textId="77777777" w:rsidR="00A26296" w:rsidRDefault="00A26296">
      <w:pPr>
        <w:pStyle w:val="Commentaire"/>
      </w:pPr>
      <w:r>
        <w:rPr>
          <w:rStyle w:val="Marquedecommentaire"/>
        </w:rPr>
        <w:annotationRef/>
      </w:r>
      <w:r>
        <w:t>Not found:</w:t>
      </w:r>
    </w:p>
    <w:p w14:paraId="5F76994D" w14:textId="77777777" w:rsidR="00A26296" w:rsidRDefault="00A26296">
      <w:pPr>
        <w:pStyle w:val="Commentaire"/>
      </w:pPr>
      <w:r>
        <w:t>L. Xu et al.</w:t>
      </w:r>
    </w:p>
    <w:p w14:paraId="3C908C71" w14:textId="77777777" w:rsidR="00A26296" w:rsidRDefault="00A26296">
      <w:pPr>
        <w:pStyle w:val="Commentaire"/>
      </w:pPr>
    </w:p>
    <w:p w14:paraId="17B8E574" w14:textId="77777777" w:rsidR="00A26296" w:rsidRDefault="00A26296">
      <w:pPr>
        <w:pStyle w:val="Commentaire"/>
      </w:pPr>
      <w:r>
        <w:t>Extra stuff:</w:t>
      </w:r>
    </w:p>
    <w:p w14:paraId="6AABD334" w14:textId="77777777" w:rsidR="00A26296" w:rsidRDefault="00A26296">
      <w:pPr>
        <w:pStyle w:val="Commentaire"/>
      </w:pPr>
      <w:r>
        <w:t>(Xu et al., a)</w:t>
      </w:r>
    </w:p>
    <w:p w14:paraId="0D95B53E" w14:textId="77777777" w:rsidR="00A26296" w:rsidRDefault="00A26296">
      <w:pPr>
        <w:pStyle w:val="Commentaire"/>
      </w:pPr>
    </w:p>
    <w:p w14:paraId="737CA290" w14:textId="77777777" w:rsidR="00A26296" w:rsidRDefault="00A26296">
      <w:pPr>
        <w:pStyle w:val="Commentaire"/>
      </w:pPr>
      <w:r>
        <w:t>Correct:</w:t>
      </w:r>
    </w:p>
    <w:p w14:paraId="26D2D310" w14:textId="77777777" w:rsidR="00A26296" w:rsidRDefault="00A26296">
      <w:pPr>
        <w:pStyle w:val="Commentaire"/>
      </w:pPr>
      <w:r>
        <w:t>L. Xu et al. (2019)</w:t>
      </w:r>
    </w:p>
    <w:p w14:paraId="45AC4C6E" w14:textId="00F7E53B" w:rsidR="00A26296" w:rsidRDefault="00A26296">
      <w:pPr>
        <w:pStyle w:val="Commentaire"/>
      </w:pPr>
      <w:r>
        <w:t>(L. Xu et al., 2019)</w:t>
      </w:r>
    </w:p>
  </w:comment>
  <w:comment w:id="8535" w:author="Robin Matthews" w:date="2021-07-13T15:37:00Z" w:initials="RM">
    <w:p w14:paraId="38110220" w14:textId="77777777" w:rsidR="00A26296" w:rsidRDefault="00A26296">
      <w:pPr>
        <w:pStyle w:val="Commentaire"/>
      </w:pPr>
      <w:r>
        <w:rPr>
          <w:rStyle w:val="Marquedecommentaire"/>
        </w:rPr>
        <w:annotationRef/>
      </w:r>
      <w:r>
        <w:t>Not found:</w:t>
      </w:r>
    </w:p>
    <w:p w14:paraId="20EE4900" w14:textId="77777777" w:rsidR="00A26296" w:rsidRDefault="00A26296">
      <w:pPr>
        <w:pStyle w:val="Commentaire"/>
      </w:pPr>
      <w:r>
        <w:t>L. Xu et al., 2019</w:t>
      </w:r>
    </w:p>
    <w:p w14:paraId="10A92238" w14:textId="77777777" w:rsidR="00A26296" w:rsidRDefault="00A26296">
      <w:pPr>
        <w:pStyle w:val="Commentaire"/>
      </w:pPr>
    </w:p>
    <w:p w14:paraId="6378DEB8" w14:textId="77777777" w:rsidR="00A26296" w:rsidRDefault="00A26296">
      <w:pPr>
        <w:pStyle w:val="Commentaire"/>
      </w:pPr>
      <w:r>
        <w:t>Extra stuff:</w:t>
      </w:r>
    </w:p>
    <w:p w14:paraId="7328B888" w14:textId="77777777" w:rsidR="00A26296" w:rsidRDefault="00A26296">
      <w:pPr>
        <w:pStyle w:val="Commentaire"/>
      </w:pPr>
      <w:r>
        <w:t>(; Xu et al., 2019a; ; )</w:t>
      </w:r>
    </w:p>
    <w:p w14:paraId="2E49DE1C" w14:textId="77777777" w:rsidR="00A26296" w:rsidRDefault="00A26296">
      <w:pPr>
        <w:pStyle w:val="Commentaire"/>
      </w:pPr>
    </w:p>
    <w:p w14:paraId="77B01401" w14:textId="77777777" w:rsidR="00A26296" w:rsidRDefault="00A26296">
      <w:pPr>
        <w:pStyle w:val="Commentaire"/>
      </w:pPr>
      <w:r>
        <w:t>Correct:</w:t>
      </w:r>
    </w:p>
    <w:p w14:paraId="3F3C2E41" w14:textId="38FC67B8" w:rsidR="00A26296" w:rsidRDefault="00A26296">
      <w:pPr>
        <w:pStyle w:val="Commentaire"/>
      </w:pPr>
      <w:r>
        <w:t>(Naumann et al., 2018; L. Xu et al., 2019; Cook et al., 2020; Gu et al., 2020)</w:t>
      </w:r>
    </w:p>
  </w:comment>
  <w:comment w:id="8538" w:author="Robin Matthews" w:date="2021-07-13T15:37:00Z" w:initials="RM">
    <w:p w14:paraId="445BEDC7" w14:textId="77777777" w:rsidR="00A26296" w:rsidRDefault="00A26296">
      <w:pPr>
        <w:pStyle w:val="Commentaire"/>
      </w:pPr>
      <w:r>
        <w:rPr>
          <w:rStyle w:val="Marquedecommentaire"/>
        </w:rPr>
        <w:annotationRef/>
      </w:r>
      <w:r>
        <w:t>Not found:</w:t>
      </w:r>
    </w:p>
    <w:p w14:paraId="29A878E6" w14:textId="77777777" w:rsidR="00A26296" w:rsidRDefault="00A26296">
      <w:pPr>
        <w:pStyle w:val="Commentaire"/>
      </w:pPr>
      <w:r>
        <w:t>Vicente-Serrano et al., 2020c</w:t>
      </w:r>
    </w:p>
    <w:p w14:paraId="1E0E466D" w14:textId="77777777" w:rsidR="00A26296" w:rsidRDefault="00A26296">
      <w:pPr>
        <w:pStyle w:val="Commentaire"/>
      </w:pPr>
    </w:p>
    <w:p w14:paraId="25A60E18" w14:textId="77777777" w:rsidR="00A26296" w:rsidRDefault="00A26296">
      <w:pPr>
        <w:pStyle w:val="Commentaire"/>
      </w:pPr>
      <w:r>
        <w:t>Extra stuff:</w:t>
      </w:r>
    </w:p>
    <w:p w14:paraId="7A31CDF4" w14:textId="77777777" w:rsidR="00A26296" w:rsidRDefault="00A26296">
      <w:pPr>
        <w:pStyle w:val="Commentaire"/>
      </w:pPr>
      <w:r>
        <w:t>(; ; ; Vicente-Serrano et al., 2020a)</w:t>
      </w:r>
    </w:p>
    <w:p w14:paraId="01772468" w14:textId="77777777" w:rsidR="00A26296" w:rsidRDefault="00A26296">
      <w:pPr>
        <w:pStyle w:val="Commentaire"/>
      </w:pPr>
    </w:p>
    <w:p w14:paraId="20805113" w14:textId="77777777" w:rsidR="00A26296" w:rsidRDefault="00A26296">
      <w:pPr>
        <w:pStyle w:val="Commentaire"/>
      </w:pPr>
      <w:r>
        <w:t>Correct:</w:t>
      </w:r>
    </w:p>
    <w:p w14:paraId="3E3C9C02" w14:textId="75B2F9AD" w:rsidR="00A26296" w:rsidRDefault="00A26296">
      <w:pPr>
        <w:pStyle w:val="Commentaire"/>
      </w:pPr>
      <w:r>
        <w:t>(Cook et al., 2014a, 2020; Dai et al., 2018; Lu et al., 2019; Vicente-Serrano et al., 2020c)</w:t>
      </w:r>
    </w:p>
  </w:comment>
  <w:comment w:id="8543" w:author="Robin Matthews" w:date="2021-07-13T15:37:00Z" w:initials="RM">
    <w:p w14:paraId="7340B49E" w14:textId="77777777" w:rsidR="00A26296" w:rsidRDefault="00A26296">
      <w:pPr>
        <w:pStyle w:val="Commentaire"/>
      </w:pPr>
      <w:r>
        <w:rPr>
          <w:rStyle w:val="Marquedecommentaire"/>
        </w:rPr>
        <w:annotationRef/>
      </w:r>
      <w:r>
        <w:t>Not found:</w:t>
      </w:r>
    </w:p>
    <w:p w14:paraId="748618C4" w14:textId="77777777" w:rsidR="00A26296" w:rsidRDefault="00A26296">
      <w:pPr>
        <w:pStyle w:val="Commentaire"/>
      </w:pPr>
      <w:r>
        <w:t>R. Zhai et al., 2020</w:t>
      </w:r>
    </w:p>
    <w:p w14:paraId="26C177F2" w14:textId="77777777" w:rsidR="00A26296" w:rsidRDefault="00A26296">
      <w:pPr>
        <w:pStyle w:val="Commentaire"/>
      </w:pPr>
    </w:p>
    <w:p w14:paraId="4CC112F5" w14:textId="77777777" w:rsidR="00A26296" w:rsidRDefault="00A26296">
      <w:pPr>
        <w:pStyle w:val="Commentaire"/>
      </w:pPr>
      <w:r>
        <w:t>Extra stuff:</w:t>
      </w:r>
    </w:p>
    <w:p w14:paraId="12478F77" w14:textId="77777777" w:rsidR="00A26296" w:rsidRDefault="00A26296">
      <w:pPr>
        <w:pStyle w:val="Commentaire"/>
      </w:pPr>
      <w:r>
        <w:t>(; ; Zhai et al., 2020b)</w:t>
      </w:r>
    </w:p>
    <w:p w14:paraId="5D7F3CEF" w14:textId="77777777" w:rsidR="00A26296" w:rsidRDefault="00A26296">
      <w:pPr>
        <w:pStyle w:val="Commentaire"/>
      </w:pPr>
    </w:p>
    <w:p w14:paraId="51C3839C" w14:textId="77777777" w:rsidR="00A26296" w:rsidRDefault="00A26296">
      <w:pPr>
        <w:pStyle w:val="Commentaire"/>
      </w:pPr>
      <w:r>
        <w:t>Correct:</w:t>
      </w:r>
    </w:p>
    <w:p w14:paraId="017D72B7" w14:textId="549CD781" w:rsidR="00A26296" w:rsidRDefault="00A26296">
      <w:pPr>
        <w:pStyle w:val="Commentaire"/>
      </w:pPr>
      <w:r>
        <w:t>(Touma et al., 2015; Cook et al., 2020; R. Zhai et al., 2020)</w:t>
      </w:r>
    </w:p>
  </w:comment>
  <w:comment w:id="8555" w:author="Robin Matthews" w:date="2021-07-13T15:37:00Z" w:initials="RM">
    <w:p w14:paraId="23D762E1" w14:textId="77777777" w:rsidR="00A26296" w:rsidRDefault="00A26296">
      <w:pPr>
        <w:pStyle w:val="Commentaire"/>
      </w:pPr>
      <w:r>
        <w:rPr>
          <w:rStyle w:val="Marquedecommentaire"/>
        </w:rPr>
        <w:annotationRef/>
      </w:r>
      <w:r>
        <w:t>Not found:</w:t>
      </w:r>
    </w:p>
    <w:p w14:paraId="251E9716" w14:textId="77777777" w:rsidR="00A26296" w:rsidRDefault="00A26296">
      <w:pPr>
        <w:pStyle w:val="Commentaire"/>
      </w:pPr>
      <w:r>
        <w:t>Donat et al., 2013b</w:t>
      </w:r>
    </w:p>
    <w:p w14:paraId="33817CAE" w14:textId="77777777" w:rsidR="00A26296" w:rsidRDefault="00A26296">
      <w:pPr>
        <w:pStyle w:val="Commentaire"/>
      </w:pPr>
    </w:p>
    <w:p w14:paraId="4BAB8400" w14:textId="77777777" w:rsidR="00A26296" w:rsidRDefault="00A26296">
      <w:pPr>
        <w:pStyle w:val="Commentaire"/>
      </w:pPr>
      <w:r>
        <w:t>Extra stuff:</w:t>
      </w:r>
    </w:p>
    <w:p w14:paraId="5C01903A" w14:textId="77777777" w:rsidR="00A26296" w:rsidRDefault="00A26296">
      <w:pPr>
        <w:pStyle w:val="Commentaire"/>
      </w:pPr>
      <w:r>
        <w:t>(Donat et al., 2013a; ; ; ; ; ; )</w:t>
      </w:r>
    </w:p>
    <w:p w14:paraId="79F4A3B5" w14:textId="77777777" w:rsidR="00A26296" w:rsidRDefault="00A26296">
      <w:pPr>
        <w:pStyle w:val="Commentaire"/>
      </w:pPr>
    </w:p>
    <w:p w14:paraId="68D23ADA" w14:textId="77777777" w:rsidR="00A26296" w:rsidRDefault="00A26296">
      <w:pPr>
        <w:pStyle w:val="Commentaire"/>
      </w:pPr>
      <w:r>
        <w:t>Correct:</w:t>
      </w:r>
    </w:p>
    <w:p w14:paraId="79CEB2C2" w14:textId="6428A20C" w:rsidR="00A26296" w:rsidRDefault="00A26296">
      <w:pPr>
        <w:pStyle w:val="Commentaire"/>
      </w:pPr>
      <w:r>
        <w:t>(Donat et al., 2013b; Orlowsky and Seneviratne, 2013; Sillmann et al., 2013a; Spinoni et al., 2014; Kingston et al., 2015; Stagge et al., 2017; Coppola et al., 2021b)</w:t>
      </w:r>
    </w:p>
  </w:comment>
  <w:comment w:id="8562" w:author="Robin Matthews" w:date="2021-07-13T15:37:00Z" w:initials="RM">
    <w:p w14:paraId="32724D19" w14:textId="77777777" w:rsidR="00A26296" w:rsidRDefault="00A26296">
      <w:pPr>
        <w:pStyle w:val="Commentaire"/>
      </w:pPr>
      <w:r>
        <w:rPr>
          <w:rStyle w:val="Marquedecommentaire"/>
        </w:rPr>
        <w:annotationRef/>
      </w:r>
      <w:r>
        <w:t>Not found:</w:t>
      </w:r>
    </w:p>
    <w:p w14:paraId="5802E08B" w14:textId="77777777" w:rsidR="00A26296" w:rsidRDefault="00A26296">
      <w:pPr>
        <w:pStyle w:val="Commentaire"/>
      </w:pPr>
      <w:r>
        <w:t>Z. Sun et al., 2018</w:t>
      </w:r>
    </w:p>
    <w:p w14:paraId="523E6EB8" w14:textId="77777777" w:rsidR="00A26296" w:rsidRDefault="00A26296">
      <w:pPr>
        <w:pStyle w:val="Commentaire"/>
      </w:pPr>
      <w:r>
        <w:t>Vicente-Serrano et al., 2020a</w:t>
      </w:r>
    </w:p>
    <w:p w14:paraId="38600AF3" w14:textId="77777777" w:rsidR="00A26296" w:rsidRDefault="00A26296">
      <w:pPr>
        <w:pStyle w:val="Commentaire"/>
      </w:pPr>
    </w:p>
    <w:p w14:paraId="6977A57F" w14:textId="77777777" w:rsidR="00A26296" w:rsidRDefault="00A26296">
      <w:pPr>
        <w:pStyle w:val="Commentaire"/>
      </w:pPr>
      <w:r>
        <w:t>Extra stuff:</w:t>
      </w:r>
    </w:p>
    <w:p w14:paraId="71C8DD27" w14:textId="77777777" w:rsidR="00A26296" w:rsidRDefault="00A26296">
      <w:pPr>
        <w:pStyle w:val="Commentaire"/>
      </w:pPr>
      <w:r>
        <w:t>(; ; ; ; ; ; Sun et al., 2018c; Vicente-Serrano et al., 2020b)</w:t>
      </w:r>
    </w:p>
    <w:p w14:paraId="3DA65C17" w14:textId="77777777" w:rsidR="00A26296" w:rsidRDefault="00A26296">
      <w:pPr>
        <w:pStyle w:val="Commentaire"/>
      </w:pPr>
    </w:p>
    <w:p w14:paraId="37F4D1CB" w14:textId="77777777" w:rsidR="00A26296" w:rsidRDefault="00A26296">
      <w:pPr>
        <w:pStyle w:val="Commentaire"/>
      </w:pPr>
      <w:r>
        <w:t>Correct:</w:t>
      </w:r>
    </w:p>
    <w:p w14:paraId="780915F5" w14:textId="041CC4F8" w:rsidR="00A26296" w:rsidRDefault="00A26296">
      <w:pPr>
        <w:pStyle w:val="Commentaire"/>
      </w:pPr>
      <w:r>
        <w:t>(Hobbins et al., 2012, 2016; Sheffield et al., 2012; Wang et al., 2012; McEvoy et al., 2016; Roberts et al., 2018; Stephens et al., 2018; Z. Sun et al., 2018; Vicente-Serrano et al., 2020a)</w:t>
      </w:r>
    </w:p>
  </w:comment>
  <w:comment w:id="8573" w:author="Robin Matthews" w:date="2021-07-13T15:37:00Z" w:initials="RM">
    <w:p w14:paraId="4402AA40" w14:textId="77777777" w:rsidR="00A26296" w:rsidRDefault="00A26296">
      <w:pPr>
        <w:pStyle w:val="Commentaire"/>
      </w:pPr>
      <w:r>
        <w:rPr>
          <w:rStyle w:val="Marquedecommentaire"/>
        </w:rPr>
        <w:annotationRef/>
      </w:r>
      <w:r>
        <w:t>Extra stuff:</w:t>
      </w:r>
    </w:p>
    <w:p w14:paraId="7D234DAB" w14:textId="77777777" w:rsidR="00A26296" w:rsidRDefault="00A26296">
      <w:pPr>
        <w:pStyle w:val="Commentaire"/>
      </w:pPr>
      <w:r>
        <w:t>(; ; ; ; ; ; ; ; ; ; ; ; ; )</w:t>
      </w:r>
    </w:p>
    <w:p w14:paraId="752A5113" w14:textId="77777777" w:rsidR="00A26296" w:rsidRDefault="00A26296">
      <w:pPr>
        <w:pStyle w:val="Commentaire"/>
      </w:pPr>
    </w:p>
    <w:p w14:paraId="73E17935" w14:textId="77777777" w:rsidR="00A26296" w:rsidRDefault="00A26296">
      <w:pPr>
        <w:pStyle w:val="Commentaire"/>
      </w:pPr>
      <w:r>
        <w:t>Correct:</w:t>
      </w:r>
    </w:p>
    <w:p w14:paraId="296A747C" w14:textId="44C08090" w:rsidR="00A26296" w:rsidRDefault="00A26296">
      <w:pPr>
        <w:pStyle w:val="Commentaire"/>
      </w:pPr>
      <w:r>
        <w:t>(Dorigo et al., 2011, 2015, 2017; Orlowsky and Seneviratne, 2013; Seneviratne et al., 2013; AghaKouchak, 2014; Sohrabi et al., 2015; Zhao and Dai, 2015; Stillman et al., 2016; Yuan and Quiring, 2017; Berg and Sheffield, 2018; Hanel et al., 2018; Samaniego et al., 2018; Ford and Quiring, 2019; Moravec et al., 2019; Seager et al., 2019)</w:t>
      </w:r>
    </w:p>
  </w:comment>
  <w:comment w:id="8586" w:author="Robin Matthews" w:date="2021-07-13T15:37:00Z" w:initials="RM">
    <w:p w14:paraId="0545DF54" w14:textId="77777777" w:rsidR="00A26296" w:rsidRDefault="00A26296">
      <w:pPr>
        <w:pStyle w:val="Commentaire"/>
      </w:pPr>
      <w:r>
        <w:rPr>
          <w:rStyle w:val="Marquedecommentaire"/>
        </w:rPr>
        <w:annotationRef/>
      </w:r>
      <w:r>
        <w:t>Not found:</w:t>
      </w:r>
    </w:p>
    <w:p w14:paraId="4DC04911" w14:textId="77777777" w:rsidR="00A26296" w:rsidRDefault="00A26296">
      <w:pPr>
        <w:pStyle w:val="Commentaire"/>
      </w:pPr>
      <w:r>
        <w:t>Mukherjee et al., 2018a</w:t>
      </w:r>
    </w:p>
    <w:p w14:paraId="32F53B20" w14:textId="77777777" w:rsidR="00A26296" w:rsidRDefault="00A26296">
      <w:pPr>
        <w:pStyle w:val="Commentaire"/>
      </w:pPr>
    </w:p>
    <w:p w14:paraId="20684A34" w14:textId="77777777" w:rsidR="00A26296" w:rsidRDefault="00A26296">
      <w:pPr>
        <w:pStyle w:val="Commentaire"/>
      </w:pPr>
      <w:r>
        <w:t>Extra stuff:</w:t>
      </w:r>
    </w:p>
    <w:p w14:paraId="22ADC8DB" w14:textId="77777777" w:rsidR="00A26296" w:rsidRDefault="00A26296">
      <w:pPr>
        <w:pStyle w:val="Commentaire"/>
      </w:pPr>
      <w:r>
        <w:t>(; ; ; ; ; ; ; Mukherjee et al., 2018b; )</w:t>
      </w:r>
    </w:p>
    <w:p w14:paraId="004F0BD1" w14:textId="77777777" w:rsidR="00A26296" w:rsidRDefault="00A26296">
      <w:pPr>
        <w:pStyle w:val="Commentaire"/>
      </w:pPr>
    </w:p>
    <w:p w14:paraId="53231CC7" w14:textId="77777777" w:rsidR="00A26296" w:rsidRDefault="00A26296">
      <w:pPr>
        <w:pStyle w:val="Commentaire"/>
      </w:pPr>
      <w:r>
        <w:t>Correct:</w:t>
      </w:r>
    </w:p>
    <w:p w14:paraId="4EEED959" w14:textId="664E96E6" w:rsidR="00A26296" w:rsidRDefault="00A26296">
      <w:pPr>
        <w:pStyle w:val="Commentaire"/>
      </w:pPr>
      <w:r>
        <w:t>(Dai, 2013; Beguería et al., 2014; Cook et al., 2014a; Mitchell et al., 2014; Stagge et al., 2015; Vicente-Serrano et al., 2015; Dai et al., 2018; Mukherjee et al., 2018a; Yang et al.,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BFA8CD" w15:done="1"/>
  <w15:commentEx w15:paraId="17552286" w15:done="1"/>
  <w15:commentEx w15:paraId="464686C4" w15:done="1"/>
  <w15:commentEx w15:paraId="57F6AAE2" w15:done="1"/>
  <w15:commentEx w15:paraId="04460000" w15:done="1"/>
  <w15:commentEx w15:paraId="3ED86D9E" w15:done="0"/>
  <w15:commentEx w15:paraId="1A073BC8" w15:done="0"/>
  <w15:commentEx w15:paraId="37F41759" w15:done="1"/>
  <w15:commentEx w15:paraId="2B43F524" w15:done="1"/>
  <w15:commentEx w15:paraId="52AAFD57" w15:done="1"/>
  <w15:commentEx w15:paraId="2B5A3D3F" w15:done="1"/>
  <w15:commentEx w15:paraId="61B00CD1" w15:done="0"/>
  <w15:commentEx w15:paraId="0B1F1910" w15:done="1"/>
  <w15:commentEx w15:paraId="16963DF6" w15:done="1"/>
  <w15:commentEx w15:paraId="436826F9" w15:done="1"/>
  <w15:commentEx w15:paraId="2620CE4D" w15:done="1"/>
  <w15:commentEx w15:paraId="64D07DCA" w15:done="1"/>
  <w15:commentEx w15:paraId="203B3379" w15:done="1"/>
  <w15:commentEx w15:paraId="3A3EF30D" w15:done="1"/>
  <w15:commentEx w15:paraId="688ADCE9" w15:done="1"/>
  <w15:commentEx w15:paraId="46AA080B" w15:done="1"/>
  <w15:commentEx w15:paraId="359D934A" w15:done="1"/>
  <w15:commentEx w15:paraId="2F01596B" w15:done="1"/>
  <w15:commentEx w15:paraId="3D1D1802" w15:done="1"/>
  <w15:commentEx w15:paraId="6CFAFAF5" w15:done="1"/>
  <w15:commentEx w15:paraId="005DDC3A" w15:done="1"/>
  <w15:commentEx w15:paraId="6D055231" w15:done="1"/>
  <w15:commentEx w15:paraId="71765978" w15:done="1"/>
  <w15:commentEx w15:paraId="53F3FF2B" w15:done="1"/>
  <w15:commentEx w15:paraId="0ACA9085" w15:done="1"/>
  <w15:commentEx w15:paraId="0C48E57F" w15:done="1"/>
  <w15:commentEx w15:paraId="3F671A03" w15:done="1"/>
  <w15:commentEx w15:paraId="7FFE7C75" w15:done="1"/>
  <w15:commentEx w15:paraId="4276F5D5" w15:done="1"/>
  <w15:commentEx w15:paraId="671D3FDF" w15:done="1"/>
  <w15:commentEx w15:paraId="645C6E29" w15:done="1"/>
  <w15:commentEx w15:paraId="26722F5B" w15:done="1"/>
  <w15:commentEx w15:paraId="610ED23D" w15:done="1"/>
  <w15:commentEx w15:paraId="42EABBFC" w15:done="1"/>
  <w15:commentEx w15:paraId="1BC37608" w15:done="1"/>
  <w15:commentEx w15:paraId="7DDDCF45" w15:done="1"/>
  <w15:commentEx w15:paraId="130D5A7E" w15:done="1"/>
  <w15:commentEx w15:paraId="5F6FF7B5" w15:done="1"/>
  <w15:commentEx w15:paraId="2924AFDA" w15:done="1"/>
  <w15:commentEx w15:paraId="7899FF21" w15:done="1"/>
  <w15:commentEx w15:paraId="7E422223" w15:done="1"/>
  <w15:commentEx w15:paraId="6278C2F2" w15:done="1"/>
  <w15:commentEx w15:paraId="20B3D13E" w15:done="1"/>
  <w15:commentEx w15:paraId="14B5A3D6" w15:done="1"/>
  <w15:commentEx w15:paraId="62EEB288" w15:done="1"/>
  <w15:commentEx w15:paraId="3357B52D" w15:done="1"/>
  <w15:commentEx w15:paraId="15B90853" w15:done="1"/>
  <w15:commentEx w15:paraId="0161C1C6" w15:done="1"/>
  <w15:commentEx w15:paraId="1A03D99C" w15:done="1"/>
  <w15:commentEx w15:paraId="7CA7DF62" w15:done="1"/>
  <w15:commentEx w15:paraId="07EE5415" w15:done="1"/>
  <w15:commentEx w15:paraId="40BBBFD8" w15:done="1"/>
  <w15:commentEx w15:paraId="6EB2C7B2" w15:done="1"/>
  <w15:commentEx w15:paraId="0A2C10C8" w15:done="1"/>
  <w15:commentEx w15:paraId="488571EB" w15:done="1"/>
  <w15:commentEx w15:paraId="200B3112" w15:done="1"/>
  <w15:commentEx w15:paraId="077C202F" w15:done="1"/>
  <w15:commentEx w15:paraId="02BCBA31" w15:done="1"/>
  <w15:commentEx w15:paraId="3CB6156C" w15:done="1"/>
  <w15:commentEx w15:paraId="281A6585" w15:done="1"/>
  <w15:commentEx w15:paraId="13E861A4" w15:done="1"/>
  <w15:commentEx w15:paraId="28F4E578" w15:done="1"/>
  <w15:commentEx w15:paraId="60392731" w15:done="1"/>
  <w15:commentEx w15:paraId="1A73B01B" w15:done="1"/>
  <w15:commentEx w15:paraId="651E7315" w15:done="1"/>
  <w15:commentEx w15:paraId="42FF9F09" w15:done="1"/>
  <w15:commentEx w15:paraId="0865167E" w15:done="1"/>
  <w15:commentEx w15:paraId="65C38FBD" w15:done="1"/>
  <w15:commentEx w15:paraId="43DBB50D" w15:done="1"/>
  <w15:commentEx w15:paraId="0459AE69" w15:done="1"/>
  <w15:commentEx w15:paraId="2199536C" w15:done="1"/>
  <w15:commentEx w15:paraId="56CFDF51" w15:done="1"/>
  <w15:commentEx w15:paraId="54AF46DE" w15:done="1"/>
  <w15:commentEx w15:paraId="551E9CC5" w15:done="1"/>
  <w15:commentEx w15:paraId="2C87EFC4" w15:done="1"/>
  <w15:commentEx w15:paraId="4896B9DA" w15:done="1"/>
  <w15:commentEx w15:paraId="07FD6622" w15:done="1"/>
  <w15:commentEx w15:paraId="018F7AD8" w15:done="1"/>
  <w15:commentEx w15:paraId="31EA46B6" w15:done="1"/>
  <w15:commentEx w15:paraId="0471FF36" w15:done="1"/>
  <w15:commentEx w15:paraId="1C065D6F" w15:done="1"/>
  <w15:commentEx w15:paraId="1E513A3C" w15:done="1"/>
  <w15:commentEx w15:paraId="23893FF9" w15:done="1"/>
  <w15:commentEx w15:paraId="795FA130" w15:done="1"/>
  <w15:commentEx w15:paraId="3729F19D" w15:done="1"/>
  <w15:commentEx w15:paraId="789A535E" w15:done="1"/>
  <w15:commentEx w15:paraId="27EAA61C" w15:done="1"/>
  <w15:commentEx w15:paraId="22480711" w15:done="1"/>
  <w15:commentEx w15:paraId="5128FB89" w15:done="1"/>
  <w15:commentEx w15:paraId="0A569007" w15:done="1"/>
  <w15:commentEx w15:paraId="404498F1" w15:done="1"/>
  <w15:commentEx w15:paraId="636F8CF1" w15:done="1"/>
  <w15:commentEx w15:paraId="2134F085" w15:done="0"/>
  <w15:commentEx w15:paraId="1A6E7BCD" w15:done="1"/>
  <w15:commentEx w15:paraId="1429389C" w15:done="1"/>
  <w15:commentEx w15:paraId="0A81FB77" w15:done="1"/>
  <w15:commentEx w15:paraId="33A505C0" w15:done="1"/>
  <w15:commentEx w15:paraId="05E40197" w15:done="0"/>
  <w15:commentEx w15:paraId="4EE0545C" w15:done="1"/>
  <w15:commentEx w15:paraId="1E4B6BAD" w15:done="1"/>
  <w15:commentEx w15:paraId="6D78093C" w15:done="1"/>
  <w15:commentEx w15:paraId="02E5AE5B" w15:done="1"/>
  <w15:commentEx w15:paraId="55CB1903" w15:done="1"/>
  <w15:commentEx w15:paraId="3BED024A" w15:done="1"/>
  <w15:commentEx w15:paraId="1774B4E9" w15:done="1"/>
  <w15:commentEx w15:paraId="580E9176" w15:done="1"/>
  <w15:commentEx w15:paraId="7500D797" w15:done="1"/>
  <w15:commentEx w15:paraId="21A40291" w15:done="1"/>
  <w15:commentEx w15:paraId="39B2D7DB" w15:done="0"/>
  <w15:commentEx w15:paraId="2F7C2028" w15:done="1"/>
  <w15:commentEx w15:paraId="2CC3613F" w15:done="1"/>
  <w15:commentEx w15:paraId="155C3F82" w15:done="0"/>
  <w15:commentEx w15:paraId="30D166F9" w15:done="1"/>
  <w15:commentEx w15:paraId="2407E96C" w15:done="1"/>
  <w15:commentEx w15:paraId="71915A73" w15:done="1"/>
  <w15:commentEx w15:paraId="2F67FB6F" w15:done="0"/>
  <w15:commentEx w15:paraId="0CF66D23" w15:done="1"/>
  <w15:commentEx w15:paraId="0F3E2D9C" w15:done="1"/>
  <w15:commentEx w15:paraId="62EFD8F7" w15:done="1"/>
  <w15:commentEx w15:paraId="2B0A9305" w15:done="1"/>
  <w15:commentEx w15:paraId="773C1BE9" w15:done="1"/>
  <w15:commentEx w15:paraId="1CAF7F87" w15:done="1"/>
  <w15:commentEx w15:paraId="1B96C3A5" w15:done="1"/>
  <w15:commentEx w15:paraId="4D7ED320" w15:done="0"/>
  <w15:commentEx w15:paraId="3EA5894B" w15:done="1"/>
  <w15:commentEx w15:paraId="23825A92" w15:done="1"/>
  <w15:commentEx w15:paraId="73ECB4E2" w15:done="1"/>
  <w15:commentEx w15:paraId="269A0BD9" w15:done="1"/>
  <w15:commentEx w15:paraId="44853BBD" w15:done="1"/>
  <w15:commentEx w15:paraId="713B7098" w15:done="1"/>
  <w15:commentEx w15:paraId="5688D0BE" w15:done="1"/>
  <w15:commentEx w15:paraId="78B8CAB5" w15:done="1"/>
  <w15:commentEx w15:paraId="3308ACB4" w15:done="1"/>
  <w15:commentEx w15:paraId="67DDFE49" w15:done="1"/>
  <w15:commentEx w15:paraId="483C66BD" w15:done="1"/>
  <w15:commentEx w15:paraId="63CF6C91" w15:done="1"/>
  <w15:commentEx w15:paraId="47B63CAB" w15:done="1"/>
  <w15:commentEx w15:paraId="4F90484B" w15:done="1"/>
  <w15:commentEx w15:paraId="0C566465" w15:done="1"/>
  <w15:commentEx w15:paraId="0F8F9C7C" w15:done="1"/>
  <w15:commentEx w15:paraId="26D92B0F" w15:done="1"/>
  <w15:commentEx w15:paraId="5861239C" w15:done="1"/>
  <w15:commentEx w15:paraId="4637788D" w15:done="1"/>
  <w15:commentEx w15:paraId="034124F5" w15:done="1"/>
  <w15:commentEx w15:paraId="0FE2A34F" w15:done="1"/>
  <w15:commentEx w15:paraId="11E1239B" w15:done="1"/>
  <w15:commentEx w15:paraId="67F368FF" w15:done="1"/>
  <w15:commentEx w15:paraId="4295B751" w15:done="1"/>
  <w15:commentEx w15:paraId="11FEB09D" w15:done="1"/>
  <w15:commentEx w15:paraId="2CFBBB9F" w15:done="1"/>
  <w15:commentEx w15:paraId="2C1ACCA6" w15:done="1"/>
  <w15:commentEx w15:paraId="11F3A798" w15:done="1"/>
  <w15:commentEx w15:paraId="26BBBD73" w15:done="1"/>
  <w15:commentEx w15:paraId="1D2F8559" w15:done="1"/>
  <w15:commentEx w15:paraId="60C30993" w15:done="1"/>
  <w15:commentEx w15:paraId="68448699" w15:done="1"/>
  <w15:commentEx w15:paraId="4FB7ADA9" w15:done="1"/>
  <w15:commentEx w15:paraId="425E9D6E" w15:done="0"/>
  <w15:commentEx w15:paraId="4B23AE7E" w15:done="0"/>
  <w15:commentEx w15:paraId="134270A1" w15:done="0"/>
  <w15:commentEx w15:paraId="599BB379" w15:done="1"/>
  <w15:commentEx w15:paraId="20A1DECA" w15:done="1"/>
  <w15:commentEx w15:paraId="33D2D86C" w15:done="1"/>
  <w15:commentEx w15:paraId="0E0480F8" w15:done="1"/>
  <w15:commentEx w15:paraId="3F633512" w15:done="1"/>
  <w15:commentEx w15:paraId="11C2D3A5" w15:done="1"/>
  <w15:commentEx w15:paraId="226E01BF" w15:done="1"/>
  <w15:commentEx w15:paraId="5AA5D2EC" w15:done="1"/>
  <w15:commentEx w15:paraId="1BF42DD0" w15:done="0"/>
  <w15:commentEx w15:paraId="05B93813" w15:done="1"/>
  <w15:commentEx w15:paraId="6125B15A" w15:done="1"/>
  <w15:commentEx w15:paraId="4A97CA3B" w15:done="1"/>
  <w15:commentEx w15:paraId="09530D89" w15:done="1"/>
  <w15:commentEx w15:paraId="46DF64F8" w15:done="0"/>
  <w15:commentEx w15:paraId="7AA4223A" w15:done="1"/>
  <w15:commentEx w15:paraId="12012D9C" w15:done="0"/>
  <w15:commentEx w15:paraId="1FF3DE2F" w15:done="1"/>
  <w15:commentEx w15:paraId="5DB3EFE7" w15:done="1"/>
  <w15:commentEx w15:paraId="1A24777D" w15:done="1"/>
  <w15:commentEx w15:paraId="3BD771BD" w15:done="1"/>
  <w15:commentEx w15:paraId="420D08EC" w15:done="1"/>
  <w15:commentEx w15:paraId="481EC431" w15:done="1"/>
  <w15:commentEx w15:paraId="02AC8728" w15:done="1"/>
  <w15:commentEx w15:paraId="021057E0" w15:done="1"/>
  <w15:commentEx w15:paraId="5C63CB84" w15:done="1"/>
  <w15:commentEx w15:paraId="6CA267D4" w15:done="1"/>
  <w15:commentEx w15:paraId="72297B24" w15:done="1"/>
  <w15:commentEx w15:paraId="47196CCC" w15:done="1"/>
  <w15:commentEx w15:paraId="75A131C9" w15:done="1"/>
  <w15:commentEx w15:paraId="16EE0D39" w15:done="1"/>
  <w15:commentEx w15:paraId="2357ED66" w15:done="1"/>
  <w15:commentEx w15:paraId="51F4B02B" w15:done="1"/>
  <w15:commentEx w15:paraId="2E07EBEC" w15:done="0"/>
  <w15:commentEx w15:paraId="64BBD243" w15:done="1"/>
  <w15:commentEx w15:paraId="665F3450" w15:done="0"/>
  <w15:commentEx w15:paraId="17A8C2C4" w15:done="1"/>
  <w15:commentEx w15:paraId="6C4170C4" w15:done="1"/>
  <w15:commentEx w15:paraId="1295E122" w15:done="1"/>
  <w15:commentEx w15:paraId="7587A4EB" w15:done="1"/>
  <w15:commentEx w15:paraId="5328B3E2" w15:done="0"/>
  <w15:commentEx w15:paraId="3D125A6A" w15:done="1"/>
  <w15:commentEx w15:paraId="2284F270" w15:done="1"/>
  <w15:commentEx w15:paraId="4AED1825" w15:done="1"/>
  <w15:commentEx w15:paraId="7C3B5D98" w15:done="1"/>
  <w15:commentEx w15:paraId="4F05038B" w15:done="1"/>
  <w15:commentEx w15:paraId="371FFDD7" w15:done="1"/>
  <w15:commentEx w15:paraId="25DA50BA" w15:done="1"/>
  <w15:commentEx w15:paraId="3B7DF988" w15:done="1"/>
  <w15:commentEx w15:paraId="2820C56E" w15:done="1"/>
  <w15:commentEx w15:paraId="6A15A6FA" w15:done="1"/>
  <w15:commentEx w15:paraId="4AFC1FE6" w15:done="1"/>
  <w15:commentEx w15:paraId="42EFB45D" w15:done="1"/>
  <w15:commentEx w15:paraId="42010F9A" w15:done="1"/>
  <w15:commentEx w15:paraId="0E3A6813" w15:done="1"/>
  <w15:commentEx w15:paraId="47EA8EDF" w15:done="1"/>
  <w15:commentEx w15:paraId="7CEC997E" w15:done="1"/>
  <w15:commentEx w15:paraId="4F5D29E6" w15:done="1"/>
  <w15:commentEx w15:paraId="72D517C0" w15:done="1"/>
  <w15:commentEx w15:paraId="596191B4" w15:done="1"/>
  <w15:commentEx w15:paraId="0166C9C5" w15:done="1"/>
  <w15:commentEx w15:paraId="4FAE62ED" w15:done="1"/>
  <w15:commentEx w15:paraId="2786F056" w15:done="1"/>
  <w15:commentEx w15:paraId="69FCDBCF" w15:done="1"/>
  <w15:commentEx w15:paraId="09023F76" w15:done="1"/>
  <w15:commentEx w15:paraId="6A783C1F" w15:done="1"/>
  <w15:commentEx w15:paraId="7D04C49D" w15:done="1"/>
  <w15:commentEx w15:paraId="0205C69B" w15:done="1"/>
  <w15:commentEx w15:paraId="4705E50C" w15:done="1"/>
  <w15:commentEx w15:paraId="5FF3E608" w15:done="1"/>
  <w15:commentEx w15:paraId="2C046810" w15:done="1"/>
  <w15:commentEx w15:paraId="2A607DE5" w15:done="1"/>
  <w15:commentEx w15:paraId="4D61942A" w15:done="1"/>
  <w15:commentEx w15:paraId="40F81F94" w15:done="1"/>
  <w15:commentEx w15:paraId="5B49C2C1" w15:done="1"/>
  <w15:commentEx w15:paraId="128F25BC" w15:done="1"/>
  <w15:commentEx w15:paraId="71AD2B85" w15:done="1"/>
  <w15:commentEx w15:paraId="0E6511D5" w15:done="1"/>
  <w15:commentEx w15:paraId="4E3D6009" w15:done="1"/>
  <w15:commentEx w15:paraId="155021EA" w15:done="0"/>
  <w15:commentEx w15:paraId="3109809A" w15:done="1"/>
  <w15:commentEx w15:paraId="67DD8B1E" w15:done="1"/>
  <w15:commentEx w15:paraId="6FEC671D" w15:done="1"/>
  <w15:commentEx w15:paraId="7FC8BAE5" w15:done="1"/>
  <w15:commentEx w15:paraId="7802FC27" w15:done="0"/>
  <w15:commentEx w15:paraId="09DA0CA2" w15:done="1"/>
  <w15:commentEx w15:paraId="500FB214" w15:done="1"/>
  <w15:commentEx w15:paraId="61CF491F" w15:done="1"/>
  <w15:commentEx w15:paraId="374AA613" w15:done="1"/>
  <w15:commentEx w15:paraId="5C9AAD7F" w15:done="1"/>
  <w15:commentEx w15:paraId="4DF3FB47" w15:done="1"/>
  <w15:commentEx w15:paraId="4E6394F4" w15:done="1"/>
  <w15:commentEx w15:paraId="5C3146FB" w15:done="1"/>
  <w15:commentEx w15:paraId="2128472A" w15:done="1"/>
  <w15:commentEx w15:paraId="4BEFC41E" w15:done="1"/>
  <w15:commentEx w15:paraId="78151BEE" w15:done="0"/>
  <w15:commentEx w15:paraId="482E4CB6" w15:done="1"/>
  <w15:commentEx w15:paraId="4F9224BB" w15:done="1"/>
  <w15:commentEx w15:paraId="6132C857" w15:done="1"/>
  <w15:commentEx w15:paraId="60B29ACB" w15:done="0"/>
  <w15:commentEx w15:paraId="2137CB4D" w15:done="1"/>
  <w15:commentEx w15:paraId="23F5E6F7" w15:done="1"/>
  <w15:commentEx w15:paraId="08E66535" w15:done="1"/>
  <w15:commentEx w15:paraId="2BE69A57" w15:done="1"/>
  <w15:commentEx w15:paraId="732BF775" w15:done="1"/>
  <w15:commentEx w15:paraId="367D9260" w15:done="1"/>
  <w15:commentEx w15:paraId="3E9F16B9" w15:done="0"/>
  <w15:commentEx w15:paraId="584CC6F8" w15:done="1"/>
  <w15:commentEx w15:paraId="095991EC" w15:done="1"/>
  <w15:commentEx w15:paraId="7509DD82" w15:done="1"/>
  <w15:commentEx w15:paraId="0DF8B3E3" w15:done="1"/>
  <w15:commentEx w15:paraId="501770AB" w15:done="1"/>
  <w15:commentEx w15:paraId="0B2EDD0F" w15:done="1"/>
  <w15:commentEx w15:paraId="4F76ABD5" w15:done="0"/>
  <w15:commentEx w15:paraId="6498CB78" w15:done="1"/>
  <w15:commentEx w15:paraId="2EE9DD4A" w15:done="0"/>
  <w15:commentEx w15:paraId="210CC347" w15:done="1"/>
  <w15:commentEx w15:paraId="410CB66A" w15:done="1"/>
  <w15:commentEx w15:paraId="4CAF11FE" w15:done="0"/>
  <w15:commentEx w15:paraId="7BFEE6CC" w15:done="1"/>
  <w15:commentEx w15:paraId="361D0FD8" w15:done="0"/>
  <w15:commentEx w15:paraId="5A269479" w15:done="1"/>
  <w15:commentEx w15:paraId="72C579AE" w15:done="1"/>
  <w15:commentEx w15:paraId="1C65432A" w15:done="1"/>
  <w15:commentEx w15:paraId="3FE134AD" w15:done="1"/>
  <w15:commentEx w15:paraId="74C008FE" w15:done="1"/>
  <w15:commentEx w15:paraId="685859EF" w15:done="1"/>
  <w15:commentEx w15:paraId="3A64BC06" w15:done="1"/>
  <w15:commentEx w15:paraId="78EEB330" w15:done="1"/>
  <w15:commentEx w15:paraId="627AA36F" w15:done="1"/>
  <w15:commentEx w15:paraId="72B7E0B2" w15:done="1"/>
  <w15:commentEx w15:paraId="12423224" w15:done="1"/>
  <w15:commentEx w15:paraId="66AD2E22" w15:done="1"/>
  <w15:commentEx w15:paraId="74D1466B" w15:done="1"/>
  <w15:commentEx w15:paraId="38BB6A68" w15:done="1"/>
  <w15:commentEx w15:paraId="15835702" w15:done="1"/>
  <w15:commentEx w15:paraId="0F98E51D" w15:done="0"/>
  <w15:commentEx w15:paraId="4EB07211" w15:done="1"/>
  <w15:commentEx w15:paraId="66FEA8B1" w15:done="0"/>
  <w15:commentEx w15:paraId="40AF4F8E" w15:done="1"/>
  <w15:commentEx w15:paraId="42CDF4F0" w15:done="1"/>
  <w15:commentEx w15:paraId="31CE86FB" w15:done="1"/>
  <w15:commentEx w15:paraId="66938B91" w15:done="1"/>
  <w15:commentEx w15:paraId="3727EDFE" w15:done="1"/>
  <w15:commentEx w15:paraId="128E9B7E" w15:done="1"/>
  <w15:commentEx w15:paraId="272C3E9B" w15:done="0"/>
  <w15:commentEx w15:paraId="3F8D58A8" w15:done="1"/>
  <w15:commentEx w15:paraId="47432025" w15:done="1"/>
  <w15:commentEx w15:paraId="1D2FE98A" w15:done="1"/>
  <w15:commentEx w15:paraId="39C5CD0C" w15:done="1"/>
  <w15:commentEx w15:paraId="344D1E30" w15:done="1"/>
  <w15:commentEx w15:paraId="25A8C09B" w15:done="1"/>
  <w15:commentEx w15:paraId="7A69409D" w15:done="0"/>
  <w15:commentEx w15:paraId="1BFD01F4" w15:done="1"/>
  <w15:commentEx w15:paraId="18C2D3F6" w15:done="1"/>
  <w15:commentEx w15:paraId="0DDB5D06" w15:done="1"/>
  <w15:commentEx w15:paraId="6451738E" w15:done="0"/>
  <w15:commentEx w15:paraId="287585BB" w15:done="1"/>
  <w15:commentEx w15:paraId="52C84616" w15:done="1"/>
  <w15:commentEx w15:paraId="435C2C08" w15:done="1"/>
  <w15:commentEx w15:paraId="6AB772AE" w15:done="1"/>
  <w15:commentEx w15:paraId="7AA10E2D" w15:done="1"/>
  <w15:commentEx w15:paraId="6947C481" w15:done="1"/>
  <w15:commentEx w15:paraId="2309A4EB" w15:done="1"/>
  <w15:commentEx w15:paraId="6205A109" w15:done="0"/>
  <w15:commentEx w15:paraId="619A8E26" w15:done="1"/>
  <w15:commentEx w15:paraId="62AC0581" w15:done="1"/>
  <w15:commentEx w15:paraId="0FA9B633" w15:done="1"/>
  <w15:commentEx w15:paraId="6F9E85F4" w15:done="1"/>
  <w15:commentEx w15:paraId="13CC106C" w15:done="1"/>
  <w15:commentEx w15:paraId="0CAD72E6" w15:done="0"/>
  <w15:commentEx w15:paraId="4BEB362E" w15:done="1"/>
  <w15:commentEx w15:paraId="4D5329B4" w15:done="1"/>
  <w15:commentEx w15:paraId="3E2A0F09" w15:done="1"/>
  <w15:commentEx w15:paraId="710CC1D0" w15:done="1"/>
  <w15:commentEx w15:paraId="7D8AB8DB" w15:done="1"/>
  <w15:commentEx w15:paraId="261CF5DE" w15:done="1"/>
  <w15:commentEx w15:paraId="1ED654C3" w15:done="1"/>
  <w15:commentEx w15:paraId="57FB4718" w15:done="1"/>
  <w15:commentEx w15:paraId="7471310C" w15:done="1"/>
  <w15:commentEx w15:paraId="29D4468C" w15:done="1"/>
  <w15:commentEx w15:paraId="62EFD62A" w15:done="1"/>
  <w15:commentEx w15:paraId="3CFE7DBE" w15:done="1"/>
  <w15:commentEx w15:paraId="6681909C" w15:done="0"/>
  <w15:commentEx w15:paraId="405AEB2E" w15:done="1"/>
  <w15:commentEx w15:paraId="2ECAE10C" w15:done="1"/>
  <w15:commentEx w15:paraId="0D95C5F2" w15:done="0"/>
  <w15:commentEx w15:paraId="3EAF5634" w15:done="1"/>
  <w15:commentEx w15:paraId="57C357C7" w15:done="0"/>
  <w15:commentEx w15:paraId="107FAFA1" w15:done="1"/>
  <w15:commentEx w15:paraId="0396BBB0" w15:done="1"/>
  <w15:commentEx w15:paraId="56A00467" w15:done="1"/>
  <w15:commentEx w15:paraId="3E1AE1EB" w15:done="1"/>
  <w15:commentEx w15:paraId="5FA01C46" w15:done="1"/>
  <w15:commentEx w15:paraId="6096285D" w15:done="1"/>
  <w15:commentEx w15:paraId="00B6369B" w15:done="1"/>
  <w15:commentEx w15:paraId="1BCD9034" w15:done="1"/>
  <w15:commentEx w15:paraId="6E1B5EAE" w15:done="1"/>
  <w15:commentEx w15:paraId="647C2517" w15:done="1"/>
  <w15:commentEx w15:paraId="0CBE4751" w15:done="1"/>
  <w15:commentEx w15:paraId="4D8AB30F" w15:done="1"/>
  <w15:commentEx w15:paraId="1A3F9E3F" w15:done="1"/>
  <w15:commentEx w15:paraId="3A1F35C1" w15:done="0"/>
  <w15:commentEx w15:paraId="00284600" w15:done="1"/>
  <w15:commentEx w15:paraId="2F894572" w15:done="1"/>
  <w15:commentEx w15:paraId="6F35491C" w15:done="1"/>
  <w15:commentEx w15:paraId="35B74D6D" w15:done="1"/>
  <w15:commentEx w15:paraId="4766B1C6" w15:done="0"/>
  <w15:commentEx w15:paraId="3EA14395" w15:done="1"/>
  <w15:commentEx w15:paraId="73C89D1C" w15:done="1"/>
  <w15:commentEx w15:paraId="3A78E2A9" w15:done="1"/>
  <w15:commentEx w15:paraId="64A12042" w15:done="1"/>
  <w15:commentEx w15:paraId="44AB2D13" w15:done="0"/>
  <w15:commentEx w15:paraId="566A4A5B" w15:done="1"/>
  <w15:commentEx w15:paraId="3EA352D3" w15:done="1"/>
  <w15:commentEx w15:paraId="57B7FA84" w15:done="1"/>
  <w15:commentEx w15:paraId="043FE79D" w15:done="0"/>
  <w15:commentEx w15:paraId="57045BCB" w15:done="1"/>
  <w15:commentEx w15:paraId="5B3D4D76" w15:done="1"/>
  <w15:commentEx w15:paraId="600A9264" w15:done="1"/>
  <w15:commentEx w15:paraId="2A5664D5" w15:done="1"/>
  <w15:commentEx w15:paraId="010C1C2D" w15:done="1"/>
  <w15:commentEx w15:paraId="61991EAD" w15:done="1"/>
  <w15:commentEx w15:paraId="0E39F761" w15:done="1"/>
  <w15:commentEx w15:paraId="0A0B2FF1" w15:done="1"/>
  <w15:commentEx w15:paraId="227D50D6" w15:done="1"/>
  <w15:commentEx w15:paraId="7E5F9EE6" w15:done="1"/>
  <w15:commentEx w15:paraId="4AA411B6" w15:done="1"/>
  <w15:commentEx w15:paraId="4E7B512B" w15:done="1"/>
  <w15:commentEx w15:paraId="106DEB68" w15:done="1"/>
  <w15:commentEx w15:paraId="3EF0BACA" w15:done="1"/>
  <w15:commentEx w15:paraId="03B67BA9" w15:done="0"/>
  <w15:commentEx w15:paraId="5836C4E5" w15:done="1"/>
  <w15:commentEx w15:paraId="6A16A52E" w15:done="1"/>
  <w15:commentEx w15:paraId="4FD7789C" w15:done="1"/>
  <w15:commentEx w15:paraId="278DB710" w15:done="1"/>
  <w15:commentEx w15:paraId="495A740A" w15:done="1"/>
  <w15:commentEx w15:paraId="76C6B4E0" w15:done="1"/>
  <w15:commentEx w15:paraId="087CBDCE" w15:done="1"/>
  <w15:commentEx w15:paraId="23F9AA54" w15:done="0"/>
  <w15:commentEx w15:paraId="41B1AA5E" w15:done="1"/>
  <w15:commentEx w15:paraId="2E22607D" w15:done="1"/>
  <w15:commentEx w15:paraId="1C7FFF00" w15:done="1"/>
  <w15:commentEx w15:paraId="57D203BB" w15:done="1"/>
  <w15:commentEx w15:paraId="45B961D6" w15:done="1"/>
  <w15:commentEx w15:paraId="767A1CC0" w15:done="1"/>
  <w15:commentEx w15:paraId="0787A639" w15:done="1"/>
  <w15:commentEx w15:paraId="4C3AB467" w15:done="1"/>
  <w15:commentEx w15:paraId="6F736DE0" w15:done="1"/>
  <w15:commentEx w15:paraId="56C91254" w15:done="1"/>
  <w15:commentEx w15:paraId="4E106CB2" w15:done="1"/>
  <w15:commentEx w15:paraId="3F97D55E" w15:done="1"/>
  <w15:commentEx w15:paraId="11998773" w15:done="1"/>
  <w15:commentEx w15:paraId="634B38B4" w15:done="1"/>
  <w15:commentEx w15:paraId="420EF15E" w15:done="1"/>
  <w15:commentEx w15:paraId="5989E9C5" w15:done="1"/>
  <w15:commentEx w15:paraId="313BD13F" w15:done="1"/>
  <w15:commentEx w15:paraId="043AA141" w15:done="1"/>
  <w15:commentEx w15:paraId="7F7A0FF4" w15:done="1"/>
  <w15:commentEx w15:paraId="3B1F1E9D" w15:done="1"/>
  <w15:commentEx w15:paraId="49481C16" w15:done="1"/>
  <w15:commentEx w15:paraId="15AE3A63" w15:done="1"/>
  <w15:commentEx w15:paraId="04F807F5" w15:done="1"/>
  <w15:commentEx w15:paraId="2189557B" w15:done="1"/>
  <w15:commentEx w15:paraId="72D29C97" w15:done="1"/>
  <w15:commentEx w15:paraId="63FF77B2" w15:done="0"/>
  <w15:commentEx w15:paraId="66CFF0A8" w15:done="1"/>
  <w15:commentEx w15:paraId="4F08D624" w15:done="1"/>
  <w15:commentEx w15:paraId="3450725B" w15:done="1"/>
  <w15:commentEx w15:paraId="62970E60" w15:done="1"/>
  <w15:commentEx w15:paraId="024CAAD7" w15:done="1"/>
  <w15:commentEx w15:paraId="12EED2D7" w15:done="1"/>
  <w15:commentEx w15:paraId="4A05A987" w15:done="0"/>
  <w15:commentEx w15:paraId="3B006815" w15:done="1"/>
  <w15:commentEx w15:paraId="31A1F2CC" w15:done="1"/>
  <w15:commentEx w15:paraId="49875A88" w15:done="1"/>
  <w15:commentEx w15:paraId="22116291" w15:done="1"/>
  <w15:commentEx w15:paraId="1FEB4FE5" w15:done="0"/>
  <w15:commentEx w15:paraId="6656E0C1" w15:done="1"/>
  <w15:commentEx w15:paraId="7F7D4129" w15:done="1"/>
  <w15:commentEx w15:paraId="3EF003DD" w15:done="1"/>
  <w15:commentEx w15:paraId="45E536AE" w15:done="1"/>
  <w15:commentEx w15:paraId="2DED12B3" w15:done="1"/>
  <w15:commentEx w15:paraId="56486A08" w15:done="1"/>
  <w15:commentEx w15:paraId="0DE85E5A" w15:done="1"/>
  <w15:commentEx w15:paraId="3E03E30D" w15:done="1"/>
  <w15:commentEx w15:paraId="12124D4D" w15:done="1"/>
  <w15:commentEx w15:paraId="4EF73CBB" w15:done="1"/>
  <w15:commentEx w15:paraId="1FEEEF31" w15:done="1"/>
  <w15:commentEx w15:paraId="4838A8CB" w15:done="0"/>
  <w15:commentEx w15:paraId="44EED497" w15:done="1"/>
  <w15:commentEx w15:paraId="39C462D9" w15:done="1"/>
  <w15:commentEx w15:paraId="56B329AB" w15:done="0"/>
  <w15:commentEx w15:paraId="63117F42" w15:done="1"/>
  <w15:commentEx w15:paraId="3F09225C" w15:done="1"/>
  <w15:commentEx w15:paraId="46B55770" w15:done="1"/>
  <w15:commentEx w15:paraId="0E79EBE4" w15:done="1"/>
  <w15:commentEx w15:paraId="2937A4B6" w15:done="1"/>
  <w15:commentEx w15:paraId="102D5018" w15:done="1"/>
  <w15:commentEx w15:paraId="2E06B9DD" w15:done="0"/>
  <w15:commentEx w15:paraId="65661459" w15:done="1"/>
  <w15:commentEx w15:paraId="53A01FDE" w15:done="1"/>
  <w15:commentEx w15:paraId="77EF73E5" w15:done="1"/>
  <w15:commentEx w15:paraId="7586BD7D" w15:done="0"/>
  <w15:commentEx w15:paraId="7A3DC375" w15:done="1"/>
  <w15:commentEx w15:paraId="49B06C7C" w15:done="1"/>
  <w15:commentEx w15:paraId="5C4F4B53" w15:done="0"/>
  <w15:commentEx w15:paraId="68AF53F7" w15:done="1"/>
  <w15:commentEx w15:paraId="2D29E4DF" w15:done="1"/>
  <w15:commentEx w15:paraId="6517EC7C" w15:done="1"/>
  <w15:commentEx w15:paraId="28EBC47B" w15:done="1"/>
  <w15:commentEx w15:paraId="2A1C0161" w15:done="1"/>
  <w15:commentEx w15:paraId="639A14A7" w15:done="1"/>
  <w15:commentEx w15:paraId="140E957B" w15:done="1"/>
  <w15:commentEx w15:paraId="602C835A" w15:done="1"/>
  <w15:commentEx w15:paraId="4F2ED72B" w15:done="1"/>
  <w15:commentEx w15:paraId="0670F94A" w15:done="1"/>
  <w15:commentEx w15:paraId="06565A87" w15:done="1"/>
  <w15:commentEx w15:paraId="74C885BA" w15:done="1"/>
  <w15:commentEx w15:paraId="7F123E51" w15:done="1"/>
  <w15:commentEx w15:paraId="7B345F77" w15:done="1"/>
  <w15:commentEx w15:paraId="4041B21F" w15:done="1"/>
  <w15:commentEx w15:paraId="2EFDCC8D" w15:done="1"/>
  <w15:commentEx w15:paraId="4986D274" w15:done="1"/>
  <w15:commentEx w15:paraId="5522F2FE" w15:done="1"/>
  <w15:commentEx w15:paraId="51370D6D" w15:done="1"/>
  <w15:commentEx w15:paraId="5E0A97B0" w15:done="1"/>
  <w15:commentEx w15:paraId="03FF3DBB" w15:done="1"/>
  <w15:commentEx w15:paraId="57D24179" w15:done="1"/>
  <w15:commentEx w15:paraId="6061B7A5" w15:done="1"/>
  <w15:commentEx w15:paraId="638190BD" w15:done="1"/>
  <w15:commentEx w15:paraId="755267D0" w15:done="1"/>
  <w15:commentEx w15:paraId="40431A9C" w15:done="1"/>
  <w15:commentEx w15:paraId="26F2BA2A" w15:done="1"/>
  <w15:commentEx w15:paraId="53106CC6" w15:done="1"/>
  <w15:commentEx w15:paraId="341F3779" w15:done="0"/>
  <w15:commentEx w15:paraId="14F2C315" w15:done="1"/>
  <w15:commentEx w15:paraId="5A8865E7" w15:done="1"/>
  <w15:commentEx w15:paraId="5286F6C4" w15:done="1"/>
  <w15:commentEx w15:paraId="78379F6A" w15:done="1"/>
  <w15:commentEx w15:paraId="3D4D0993" w15:done="1"/>
  <w15:commentEx w15:paraId="7F33A8E1" w15:done="1"/>
  <w15:commentEx w15:paraId="4582F312" w15:done="1"/>
  <w15:commentEx w15:paraId="1AA20B31" w15:done="1"/>
  <w15:commentEx w15:paraId="4F43F3A3" w15:done="0"/>
  <w15:commentEx w15:paraId="6235C98B" w15:done="1"/>
  <w15:commentEx w15:paraId="4CC7AFD6" w15:done="1"/>
  <w15:commentEx w15:paraId="139A3453" w15:done="1"/>
  <w15:commentEx w15:paraId="2101FAA4" w15:done="1"/>
  <w15:commentEx w15:paraId="1F2C913D" w15:done="1"/>
  <w15:commentEx w15:paraId="7E48998C" w15:done="1"/>
  <w15:commentEx w15:paraId="4FDD06C4" w15:done="1"/>
  <w15:commentEx w15:paraId="42AD17B4" w15:done="1"/>
  <w15:commentEx w15:paraId="40A6036B" w15:done="1"/>
  <w15:commentEx w15:paraId="149CED59" w15:done="1"/>
  <w15:commentEx w15:paraId="1CECD74F" w15:done="1"/>
  <w15:commentEx w15:paraId="40AF48B0" w15:done="1"/>
  <w15:commentEx w15:paraId="6E5E1A0B" w15:done="1"/>
  <w15:commentEx w15:paraId="1CC3D641" w15:done="1"/>
  <w15:commentEx w15:paraId="19AEC1D4" w15:done="1"/>
  <w15:commentEx w15:paraId="37CB0076" w15:done="1"/>
  <w15:commentEx w15:paraId="49DE3EF1" w15:done="1"/>
  <w15:commentEx w15:paraId="24CFBDA1" w15:done="1"/>
  <w15:commentEx w15:paraId="137B186A" w15:done="0"/>
  <w15:commentEx w15:paraId="4AE7E423" w15:done="1"/>
  <w15:commentEx w15:paraId="6EB0C315" w15:done="1"/>
  <w15:commentEx w15:paraId="42A8ED0D" w15:done="1"/>
  <w15:commentEx w15:paraId="3030D3D2" w15:done="1"/>
  <w15:commentEx w15:paraId="60FD8F04" w15:done="1"/>
  <w15:commentEx w15:paraId="1FB1136B" w15:done="1"/>
  <w15:commentEx w15:paraId="383D047A" w15:done="1"/>
  <w15:commentEx w15:paraId="2B444C7F" w15:done="1"/>
  <w15:commentEx w15:paraId="1D014773" w15:done="1"/>
  <w15:commentEx w15:paraId="1F431EBB" w15:done="1"/>
  <w15:commentEx w15:paraId="29DD1C4B" w15:done="1"/>
  <w15:commentEx w15:paraId="300628CE" w15:done="1"/>
  <w15:commentEx w15:paraId="4FBD57E9" w15:done="1"/>
  <w15:commentEx w15:paraId="3F670305" w15:done="1"/>
  <w15:commentEx w15:paraId="548A2107" w15:done="1"/>
  <w15:commentEx w15:paraId="40F1C0A3" w15:done="0"/>
  <w15:commentEx w15:paraId="193EAF15" w15:done="1"/>
  <w15:commentEx w15:paraId="646EF530" w15:done="1"/>
  <w15:commentEx w15:paraId="0ADB0B17" w15:done="1"/>
  <w15:commentEx w15:paraId="38F3B269" w15:done="1"/>
  <w15:commentEx w15:paraId="63947450" w15:done="1"/>
  <w15:commentEx w15:paraId="60231E42" w15:done="1"/>
  <w15:commentEx w15:paraId="35073286" w15:done="1"/>
  <w15:commentEx w15:paraId="091CEED1" w15:done="1"/>
  <w15:commentEx w15:paraId="44778E75" w15:done="1"/>
  <w15:commentEx w15:paraId="375590AB" w15:done="1"/>
  <w15:commentEx w15:paraId="2C36D096" w15:done="1"/>
  <w15:commentEx w15:paraId="29EE8045" w15:done="1"/>
  <w15:commentEx w15:paraId="69D88ACB" w15:done="1"/>
  <w15:commentEx w15:paraId="7F414B34" w15:done="1"/>
  <w15:commentEx w15:paraId="57A58F7D" w15:done="1"/>
  <w15:commentEx w15:paraId="01B6FA8B" w15:done="1"/>
  <w15:commentEx w15:paraId="6EF6241D" w15:done="1"/>
  <w15:commentEx w15:paraId="63C95E46" w15:done="1"/>
  <w15:commentEx w15:paraId="48F90809" w15:done="1"/>
  <w15:commentEx w15:paraId="74028E5A" w15:done="1"/>
  <w15:commentEx w15:paraId="47B927F3" w15:done="1"/>
  <w15:commentEx w15:paraId="017964DF" w15:done="1"/>
  <w15:commentEx w15:paraId="0A58CD95" w15:done="1"/>
  <w15:commentEx w15:paraId="745CF762" w15:done="1"/>
  <w15:commentEx w15:paraId="71EB25D5" w15:done="1"/>
  <w15:commentEx w15:paraId="6A229AD3" w15:done="1"/>
  <w15:commentEx w15:paraId="7DC8F37B" w15:done="1"/>
  <w15:commentEx w15:paraId="2469E53A" w15:done="1"/>
  <w15:commentEx w15:paraId="1A27706E" w15:done="1"/>
  <w15:commentEx w15:paraId="1670D72E" w15:done="1"/>
  <w15:commentEx w15:paraId="7DF73249" w15:done="1"/>
  <w15:commentEx w15:paraId="03A3DFD4" w15:done="1"/>
  <w15:commentEx w15:paraId="5B7C86B6" w15:done="1"/>
  <w15:commentEx w15:paraId="7D9628FC" w15:done="1"/>
  <w15:commentEx w15:paraId="3CBD7069" w15:done="1"/>
  <w15:commentEx w15:paraId="09FD55F9" w15:done="1"/>
  <w15:commentEx w15:paraId="07533FFC" w15:done="1"/>
  <w15:commentEx w15:paraId="54EFA1D2" w15:done="1"/>
  <w15:commentEx w15:paraId="69429C11" w15:done="1"/>
  <w15:commentEx w15:paraId="1228C4C4" w15:done="1"/>
  <w15:commentEx w15:paraId="615A519A" w15:done="1"/>
  <w15:commentEx w15:paraId="7D339DC4" w15:done="1"/>
  <w15:commentEx w15:paraId="642AD79C" w15:done="1"/>
  <w15:commentEx w15:paraId="33D708CA" w15:done="1"/>
  <w15:commentEx w15:paraId="5D16C857" w15:done="1"/>
  <w15:commentEx w15:paraId="5C5C7AD7" w15:done="1"/>
  <w15:commentEx w15:paraId="11DD27E7" w15:done="1"/>
  <w15:commentEx w15:paraId="0306A10B" w15:done="1"/>
  <w15:commentEx w15:paraId="566E3AB4" w15:done="0"/>
  <w15:commentEx w15:paraId="183B2990" w15:done="1"/>
  <w15:commentEx w15:paraId="3092A0A9" w15:done="1"/>
  <w15:commentEx w15:paraId="0B2C53EF" w15:done="1"/>
  <w15:commentEx w15:paraId="106BAA23" w15:done="1"/>
  <w15:commentEx w15:paraId="007C5323" w15:done="1"/>
  <w15:commentEx w15:paraId="632F4CB6" w15:done="1"/>
  <w15:commentEx w15:paraId="51D3713E" w15:done="1"/>
  <w15:commentEx w15:paraId="257C23D7" w15:done="1"/>
  <w15:commentEx w15:paraId="2FF5A4BB" w15:done="1"/>
  <w15:commentEx w15:paraId="3472BC0E" w15:done="1"/>
  <w15:commentEx w15:paraId="61209915" w15:done="1"/>
  <w15:commentEx w15:paraId="7BE6F835" w15:done="1"/>
  <w15:commentEx w15:paraId="0E25AC96" w15:done="1"/>
  <w15:commentEx w15:paraId="68CDB39A" w15:done="1"/>
  <w15:commentEx w15:paraId="63A233D5" w15:done="1"/>
  <w15:commentEx w15:paraId="11584DFF" w15:done="1"/>
  <w15:commentEx w15:paraId="0069E27E" w15:done="1"/>
  <w15:commentEx w15:paraId="501EA04B" w15:done="1"/>
  <w15:commentEx w15:paraId="1BE814DB" w15:done="1"/>
  <w15:commentEx w15:paraId="267F91D4" w15:done="1"/>
  <w15:commentEx w15:paraId="0C847207" w15:done="1"/>
  <w15:commentEx w15:paraId="037071F7" w15:done="1"/>
  <w15:commentEx w15:paraId="2ECA1D21" w15:done="1"/>
  <w15:commentEx w15:paraId="3EC727AA" w15:done="1"/>
  <w15:commentEx w15:paraId="79911F92" w15:done="0"/>
  <w15:commentEx w15:paraId="7FB554F0" w15:done="1"/>
  <w15:commentEx w15:paraId="064B4CEC" w15:done="1"/>
  <w15:commentEx w15:paraId="286DCF7E" w15:done="1"/>
  <w15:commentEx w15:paraId="0AE41D5A" w15:done="1"/>
  <w15:commentEx w15:paraId="46A97874" w15:done="1"/>
  <w15:commentEx w15:paraId="4D53DAA0" w15:done="1"/>
  <w15:commentEx w15:paraId="1D5D32E1" w15:done="1"/>
  <w15:commentEx w15:paraId="2F6B7279" w15:done="1"/>
  <w15:commentEx w15:paraId="6D8E79B0" w15:done="1"/>
  <w15:commentEx w15:paraId="0946762C" w15:done="1"/>
  <w15:commentEx w15:paraId="0FCC0961" w15:done="1"/>
  <w15:commentEx w15:paraId="603AE91B" w15:done="0"/>
  <w15:commentEx w15:paraId="5B5BFA16" w15:done="0"/>
  <w15:commentEx w15:paraId="57B5D8AE" w15:done="1"/>
  <w15:commentEx w15:paraId="59AA2BF1" w15:done="1"/>
  <w15:commentEx w15:paraId="5ABAB489" w15:done="1"/>
  <w15:commentEx w15:paraId="1682BE89" w15:done="1"/>
  <w15:commentEx w15:paraId="09A9AB14" w15:done="1"/>
  <w15:commentEx w15:paraId="444ED96E" w15:done="0"/>
  <w15:commentEx w15:paraId="26B4BC53" w15:done="0"/>
  <w15:commentEx w15:paraId="584AD943" w15:done="1"/>
  <w15:commentEx w15:paraId="11D4A71F" w15:done="1"/>
  <w15:commentEx w15:paraId="4E56F0FB" w15:done="1"/>
  <w15:commentEx w15:paraId="2BBAA006" w15:done="1"/>
  <w15:commentEx w15:paraId="44D286D6" w15:done="1"/>
  <w15:commentEx w15:paraId="364F5CAD" w15:done="1"/>
  <w15:commentEx w15:paraId="4EEDD4C3" w15:done="1"/>
  <w15:commentEx w15:paraId="709F0C4F" w15:done="1"/>
  <w15:commentEx w15:paraId="50C8A897" w15:done="1"/>
  <w15:commentEx w15:paraId="78F4FF72" w15:done="1"/>
  <w15:commentEx w15:paraId="77ACD359" w15:done="1"/>
  <w15:commentEx w15:paraId="19B28D0B" w15:done="1"/>
  <w15:commentEx w15:paraId="16D93DE5" w15:done="1"/>
  <w15:commentEx w15:paraId="61FD954E" w15:done="1"/>
  <w15:commentEx w15:paraId="017A7421" w15:done="1"/>
  <w15:commentEx w15:paraId="3C7C570F" w15:done="1"/>
  <w15:commentEx w15:paraId="064EAD63" w15:done="1"/>
  <w15:commentEx w15:paraId="50CC45D1" w15:done="1"/>
  <w15:commentEx w15:paraId="4B271B7D" w15:done="1"/>
  <w15:commentEx w15:paraId="674501E5" w15:done="1"/>
  <w15:commentEx w15:paraId="72910453" w15:done="1"/>
  <w15:commentEx w15:paraId="05A49308" w15:done="1"/>
  <w15:commentEx w15:paraId="20071CAA" w15:done="1"/>
  <w15:commentEx w15:paraId="7E552F4E" w15:done="1"/>
  <w15:commentEx w15:paraId="192354DE" w15:done="0"/>
  <w15:commentEx w15:paraId="7A0454C2" w15:done="0"/>
  <w15:commentEx w15:paraId="4DC4A10F" w15:done="1"/>
  <w15:commentEx w15:paraId="6900409C" w15:done="1"/>
  <w15:commentEx w15:paraId="188A60C0" w15:done="1"/>
  <w15:commentEx w15:paraId="51D8E9FF" w15:done="1"/>
  <w15:commentEx w15:paraId="7EC7D2E7" w15:done="1"/>
  <w15:commentEx w15:paraId="49FBDBF4" w15:done="1"/>
  <w15:commentEx w15:paraId="48F3A007" w15:done="1"/>
  <w15:commentEx w15:paraId="3372A4D2" w15:done="1"/>
  <w15:commentEx w15:paraId="1BF12A63" w15:done="1"/>
  <w15:commentEx w15:paraId="7752E87D" w15:done="1"/>
  <w15:commentEx w15:paraId="059FDF39" w15:done="1"/>
  <w15:commentEx w15:paraId="297F18C2" w15:done="1"/>
  <w15:commentEx w15:paraId="37F9E360" w15:done="1"/>
  <w15:commentEx w15:paraId="28BC9C06" w15:done="1"/>
  <w15:commentEx w15:paraId="07F34034" w15:done="1"/>
  <w15:commentEx w15:paraId="62785F61" w15:done="0"/>
  <w15:commentEx w15:paraId="341FB45E" w15:done="1"/>
  <w15:commentEx w15:paraId="7B2C505D" w15:done="1"/>
  <w15:commentEx w15:paraId="42E96AFD" w15:done="1"/>
  <w15:commentEx w15:paraId="53BF395A" w15:done="0"/>
  <w15:commentEx w15:paraId="4C62F7D6" w15:done="1"/>
  <w15:commentEx w15:paraId="16179DE0" w15:done="1"/>
  <w15:commentEx w15:paraId="15AA2E75" w15:done="1"/>
  <w15:commentEx w15:paraId="22952451" w15:done="1"/>
  <w15:commentEx w15:paraId="70FE04A1" w15:done="1"/>
  <w15:commentEx w15:paraId="7C4661FE" w15:done="1"/>
  <w15:commentEx w15:paraId="74C9A63C" w15:done="1"/>
  <w15:commentEx w15:paraId="6B57FBF5" w15:done="1"/>
  <w15:commentEx w15:paraId="04C83FCD" w15:done="1"/>
  <w15:commentEx w15:paraId="5AAE2471" w15:done="1"/>
  <w15:commentEx w15:paraId="753F95D7" w15:done="1"/>
  <w15:commentEx w15:paraId="7BA00D95" w15:done="1"/>
  <w15:commentEx w15:paraId="770E7637" w15:done="1"/>
  <w15:commentEx w15:paraId="46F409AE" w15:done="1"/>
  <w15:commentEx w15:paraId="262C2DA5" w15:done="0"/>
  <w15:commentEx w15:paraId="3904C0A2" w15:done="1"/>
  <w15:commentEx w15:paraId="3A81495A" w15:done="1"/>
  <w15:commentEx w15:paraId="1F878E0B" w15:done="1"/>
  <w15:commentEx w15:paraId="0A450F6B" w15:done="1"/>
  <w15:commentEx w15:paraId="5CBF09D7" w15:done="1"/>
  <w15:commentEx w15:paraId="7341E034" w15:done="1"/>
  <w15:commentEx w15:paraId="5F2297DF" w15:done="1"/>
  <w15:commentEx w15:paraId="60856FE2" w15:done="1"/>
  <w15:commentEx w15:paraId="643158EB" w15:done="1"/>
  <w15:commentEx w15:paraId="095BEB40" w15:done="1"/>
  <w15:commentEx w15:paraId="5289551A" w15:done="1"/>
  <w15:commentEx w15:paraId="565877B7" w15:done="1"/>
  <w15:commentEx w15:paraId="3FA1FCD1" w15:done="0"/>
  <w15:commentEx w15:paraId="06D849EB" w15:done="1"/>
  <w15:commentEx w15:paraId="7E5ACB44" w15:done="1"/>
  <w15:commentEx w15:paraId="30774648" w15:done="1"/>
  <w15:commentEx w15:paraId="111C753A" w15:done="1"/>
  <w15:commentEx w15:paraId="6229B137" w15:done="1"/>
  <w15:commentEx w15:paraId="4FA3D6A0" w15:done="1"/>
  <w15:commentEx w15:paraId="7CFEDB35" w15:done="1"/>
  <w15:commentEx w15:paraId="494D8003" w15:done="1"/>
  <w15:commentEx w15:paraId="41BFD100" w15:done="1"/>
  <w15:commentEx w15:paraId="5A554DE7" w15:done="1"/>
  <w15:commentEx w15:paraId="2697B5DE" w15:done="1"/>
  <w15:commentEx w15:paraId="296A7871" w15:done="1"/>
  <w15:commentEx w15:paraId="571C1639" w15:done="1"/>
  <w15:commentEx w15:paraId="0FFF7444" w15:done="1"/>
  <w15:commentEx w15:paraId="0C4E143A" w15:done="1"/>
  <w15:commentEx w15:paraId="2CD5A9D5" w15:done="1"/>
  <w15:commentEx w15:paraId="5B1616F0" w15:done="1"/>
  <w15:commentEx w15:paraId="05B4A824" w15:done="1"/>
  <w15:commentEx w15:paraId="537ABFC4" w15:done="1"/>
  <w15:commentEx w15:paraId="0E06CA92" w15:done="1"/>
  <w15:commentEx w15:paraId="2BCB5196" w15:done="1"/>
  <w15:commentEx w15:paraId="58A03156" w15:done="1"/>
  <w15:commentEx w15:paraId="27990F3A" w15:done="1"/>
  <w15:commentEx w15:paraId="011589E1" w15:done="1"/>
  <w15:commentEx w15:paraId="5DA7DB17" w15:done="0"/>
  <w15:commentEx w15:paraId="5306D987" w15:done="0"/>
  <w15:commentEx w15:paraId="5C727680" w15:done="0"/>
  <w15:commentEx w15:paraId="70E56ADF" w15:done="0"/>
  <w15:commentEx w15:paraId="1712E866" w15:done="0"/>
  <w15:commentEx w15:paraId="622DD6A0" w15:done="0"/>
  <w15:commentEx w15:paraId="0BD6C475" w15:done="0"/>
  <w15:commentEx w15:paraId="26E80F62" w15:done="0"/>
  <w15:commentEx w15:paraId="3EDD2B35" w15:done="0"/>
  <w15:commentEx w15:paraId="5C122A66" w15:done="0"/>
  <w15:commentEx w15:paraId="654284FD" w15:done="0"/>
  <w15:commentEx w15:paraId="43315136" w15:done="0"/>
  <w15:commentEx w15:paraId="7555ABB5" w15:done="1"/>
  <w15:commentEx w15:paraId="53636234" w15:done="1"/>
  <w15:commentEx w15:paraId="6E7D8911" w15:done="0"/>
  <w15:commentEx w15:paraId="047F76C3" w15:done="0"/>
  <w15:commentEx w15:paraId="1B226D8E" w15:done="0"/>
  <w15:commentEx w15:paraId="6435B70C" w15:done="1"/>
  <w15:commentEx w15:paraId="0BA6A979" w15:done="1"/>
  <w15:commentEx w15:paraId="381D1E86" w15:done="0"/>
  <w15:commentEx w15:paraId="109BC213" w15:done="0"/>
  <w15:commentEx w15:paraId="171430B2" w15:done="0"/>
  <w15:commentEx w15:paraId="50E08F5F" w15:done="0"/>
  <w15:commentEx w15:paraId="032A2436" w15:done="0"/>
  <w15:commentEx w15:paraId="5AE2D6F5" w15:done="0"/>
  <w15:commentEx w15:paraId="70636C9E" w15:done="0"/>
  <w15:commentEx w15:paraId="085E8630" w15:done="0"/>
  <w15:commentEx w15:paraId="53FAF261" w15:done="1"/>
  <w15:commentEx w15:paraId="083F6D2B" w15:done="1"/>
  <w15:commentEx w15:paraId="1DC0DC08" w15:done="0"/>
  <w15:commentEx w15:paraId="0288774F" w15:done="0"/>
  <w15:commentEx w15:paraId="621F87BE" w15:done="0"/>
  <w15:commentEx w15:paraId="0EE9BD03" w15:done="0"/>
  <w15:commentEx w15:paraId="4D75C2C7" w15:done="0"/>
  <w15:commentEx w15:paraId="06F669F4" w15:done="0"/>
  <w15:commentEx w15:paraId="174D357D" w15:done="0"/>
  <w15:commentEx w15:paraId="64FD8178" w15:done="0"/>
  <w15:commentEx w15:paraId="7ACA0C04" w15:done="0"/>
  <w15:commentEx w15:paraId="6CB4F523" w15:done="1"/>
  <w15:commentEx w15:paraId="6A47E8FA" w15:done="1"/>
  <w15:commentEx w15:paraId="657ECA5C" w15:done="1"/>
  <w15:commentEx w15:paraId="0D5E51D1" w15:done="1"/>
  <w15:commentEx w15:paraId="488F2615" w15:done="1"/>
  <w15:commentEx w15:paraId="5B499744" w15:done="0"/>
  <w15:commentEx w15:paraId="4298C819" w15:done="1"/>
  <w15:commentEx w15:paraId="7DE9D89E" w15:done="1"/>
  <w15:commentEx w15:paraId="3A3D3C69" w15:done="1"/>
  <w15:commentEx w15:paraId="647CDE52" w15:done="1"/>
  <w15:commentEx w15:paraId="2C4864B9" w15:done="0"/>
  <w15:commentEx w15:paraId="1DAD8941" w15:done="0"/>
  <w15:commentEx w15:paraId="32349A37" w15:done="0"/>
  <w15:commentEx w15:paraId="5EC89680" w15:done="1"/>
  <w15:commentEx w15:paraId="48B3E41A" w15:done="1"/>
  <w15:commentEx w15:paraId="41673A8A" w15:done="1"/>
  <w15:commentEx w15:paraId="5AFD7217" w15:done="1"/>
  <w15:commentEx w15:paraId="72FB3D81" w15:done="1"/>
  <w15:commentEx w15:paraId="4BABAF34" w15:done="0"/>
  <w15:commentEx w15:paraId="225C3EA3" w15:done="0"/>
  <w15:commentEx w15:paraId="6EBC3E22" w15:done="1"/>
  <w15:commentEx w15:paraId="0A80C512" w15:done="1"/>
  <w15:commentEx w15:paraId="22D088C9" w15:done="0"/>
  <w15:commentEx w15:paraId="59DF56BD" w15:done="0"/>
  <w15:commentEx w15:paraId="2903C07D" w15:done="0"/>
  <w15:commentEx w15:paraId="7BE1790F" w15:done="0"/>
  <w15:commentEx w15:paraId="4DAF8326" w15:done="0"/>
  <w15:commentEx w15:paraId="7A443FB9" w15:done="0"/>
  <w15:commentEx w15:paraId="6C1C4C82" w15:done="0"/>
  <w15:commentEx w15:paraId="533B0117" w15:done="0"/>
  <w15:commentEx w15:paraId="54EA1D22" w15:done="0"/>
  <w15:commentEx w15:paraId="123F725A" w15:done="0"/>
  <w15:commentEx w15:paraId="2D54BA66" w15:done="0"/>
  <w15:commentEx w15:paraId="0D7D9BDE" w15:done="0"/>
  <w15:commentEx w15:paraId="36C8F9FD" w15:done="1"/>
  <w15:commentEx w15:paraId="26D8CA68" w15:done="1"/>
  <w15:commentEx w15:paraId="1D14F6CF" w15:done="1"/>
  <w15:commentEx w15:paraId="70F32581" w15:done="1"/>
  <w15:commentEx w15:paraId="2F933139" w15:done="1"/>
  <w15:commentEx w15:paraId="2E359D37" w15:done="0"/>
  <w15:commentEx w15:paraId="433A4116" w15:done="0"/>
  <w15:commentEx w15:paraId="5E301F9C" w15:done="1"/>
  <w15:commentEx w15:paraId="2C3F1ACA" w15:done="1"/>
  <w15:commentEx w15:paraId="7FA9A5E5" w15:done="0"/>
  <w15:commentEx w15:paraId="6B0540CC" w15:done="0"/>
  <w15:commentEx w15:paraId="54B67F7A" w15:done="0"/>
  <w15:commentEx w15:paraId="75D83C53" w15:done="1"/>
  <w15:commentEx w15:paraId="268CC85B" w15:done="1"/>
  <w15:commentEx w15:paraId="58816B06" w15:done="1"/>
  <w15:commentEx w15:paraId="1FB350DF" w15:done="1"/>
  <w15:commentEx w15:paraId="7709CA04" w15:done="1"/>
  <w15:commentEx w15:paraId="734256C6" w15:done="0"/>
  <w15:commentEx w15:paraId="790FE757" w15:done="0"/>
  <w15:commentEx w15:paraId="5C4212EB" w15:done="1"/>
  <w15:commentEx w15:paraId="005E3FA0" w15:done="1"/>
  <w15:commentEx w15:paraId="2B40C303" w15:done="0"/>
  <w15:commentEx w15:paraId="52DA5161" w15:done="0"/>
  <w15:commentEx w15:paraId="0E969476" w15:done="0"/>
  <w15:commentEx w15:paraId="46645622" w15:done="0"/>
  <w15:commentEx w15:paraId="0704A29F" w15:done="0"/>
  <w15:commentEx w15:paraId="27AD9A23" w15:done="0"/>
  <w15:commentEx w15:paraId="2E274228" w15:done="0"/>
  <w15:commentEx w15:paraId="7BB715AC" w15:done="0"/>
  <w15:commentEx w15:paraId="349E1387" w15:done="0"/>
  <w15:commentEx w15:paraId="1F35542F" w15:done="0"/>
  <w15:commentEx w15:paraId="02BA3BF0" w15:done="0"/>
  <w15:commentEx w15:paraId="6C19254A" w15:done="1"/>
  <w15:commentEx w15:paraId="70C5C06C" w15:done="1"/>
  <w15:commentEx w15:paraId="751D76A1" w15:done="1"/>
  <w15:commentEx w15:paraId="7491A6DF" w15:done="1"/>
  <w15:commentEx w15:paraId="298A7A52" w15:done="1"/>
  <w15:commentEx w15:paraId="6F8BD803" w15:done="0"/>
  <w15:commentEx w15:paraId="34397296" w15:done="0"/>
  <w15:commentEx w15:paraId="258CF0EE" w15:done="1"/>
  <w15:commentEx w15:paraId="593D17B8" w15:done="1"/>
  <w15:commentEx w15:paraId="1EE2CD31" w15:done="0"/>
  <w15:commentEx w15:paraId="498CC394" w15:done="0"/>
  <w15:commentEx w15:paraId="3322BAAB" w15:done="0"/>
  <w15:commentEx w15:paraId="746A704A" w15:done="0"/>
  <w15:commentEx w15:paraId="2236FC48" w15:done="1"/>
  <w15:commentEx w15:paraId="16326E72" w15:done="0"/>
  <w15:commentEx w15:paraId="5549CB45" w15:done="0"/>
  <w15:commentEx w15:paraId="589EE813" w15:done="0"/>
  <w15:commentEx w15:paraId="6B43FACF" w15:done="0"/>
  <w15:commentEx w15:paraId="251EC579" w15:done="0"/>
  <w15:commentEx w15:paraId="4773E583" w15:done="1"/>
  <w15:commentEx w15:paraId="0C00A6BC" w15:done="1"/>
  <w15:commentEx w15:paraId="6E4A7E84" w15:done="1"/>
  <w15:commentEx w15:paraId="0B1243AF" w15:done="1"/>
  <w15:commentEx w15:paraId="45B85B91" w15:done="1"/>
  <w15:commentEx w15:paraId="2295B05E" w15:done="0"/>
  <w15:commentEx w15:paraId="3E55B67D" w15:done="0"/>
  <w15:commentEx w15:paraId="694B612A" w15:done="1"/>
  <w15:commentEx w15:paraId="2AE96928" w15:done="1"/>
  <w15:commentEx w15:paraId="712052A2" w15:done="0"/>
  <w15:commentEx w15:paraId="56381109" w15:done="0"/>
  <w15:commentEx w15:paraId="5237C102" w15:done="0"/>
  <w15:commentEx w15:paraId="633E0DEF" w15:done="0"/>
  <w15:commentEx w15:paraId="2097515B" w15:done="0"/>
  <w15:commentEx w15:paraId="789E69B2" w15:done="0"/>
  <w15:commentEx w15:paraId="2E35E5C9" w15:done="0"/>
  <w15:commentEx w15:paraId="6732626A" w15:done="0"/>
  <w15:commentEx w15:paraId="3E79DC36" w15:done="0"/>
  <w15:commentEx w15:paraId="5A31D1DB" w15:done="0"/>
  <w15:commentEx w15:paraId="3A291A0D" w15:done="1"/>
  <w15:commentEx w15:paraId="7FD77619" w15:done="1"/>
  <w15:commentEx w15:paraId="63BB9DCB" w15:done="1"/>
  <w15:commentEx w15:paraId="6930A3A6" w15:done="1"/>
  <w15:commentEx w15:paraId="3F90F4BB" w15:done="1"/>
  <w15:commentEx w15:paraId="2C12638E" w15:done="0"/>
  <w15:commentEx w15:paraId="2AF57D68" w15:done="0"/>
  <w15:commentEx w15:paraId="3EAEDDB1" w15:done="1"/>
  <w15:commentEx w15:paraId="409D0FF4" w15:done="1"/>
  <w15:commentEx w15:paraId="63962F0F" w15:done="0"/>
  <w15:commentEx w15:paraId="1BCC54D3" w15:done="0"/>
  <w15:commentEx w15:paraId="5A35D37F" w15:done="0"/>
  <w15:commentEx w15:paraId="540403CF" w15:done="0"/>
  <w15:commentEx w15:paraId="39421683" w15:done="0"/>
  <w15:commentEx w15:paraId="6BFFAF50" w15:done="1"/>
  <w15:commentEx w15:paraId="71228CFD" w15:done="1"/>
  <w15:commentEx w15:paraId="351F0AD7" w15:done="1"/>
  <w15:commentEx w15:paraId="0C24AF59" w15:done="1"/>
  <w15:commentEx w15:paraId="590B0E35" w15:done="1"/>
  <w15:commentEx w15:paraId="586B1998" w15:done="0"/>
  <w15:commentEx w15:paraId="4F5F803D" w15:done="0"/>
  <w15:commentEx w15:paraId="4713AF18" w15:done="1"/>
  <w15:commentEx w15:paraId="43FDDE08" w15:done="1"/>
  <w15:commentEx w15:paraId="082C7403" w15:done="0"/>
  <w15:commentEx w15:paraId="6B6C2BF1" w15:done="0"/>
  <w15:commentEx w15:paraId="41BC0EEC" w15:done="0"/>
  <w15:commentEx w15:paraId="612694A7" w15:done="1"/>
  <w15:commentEx w15:paraId="69569E28" w15:done="1"/>
  <w15:commentEx w15:paraId="216252D2" w15:done="1"/>
  <w15:commentEx w15:paraId="0B392F59" w15:done="1"/>
  <w15:commentEx w15:paraId="6867842E" w15:done="1"/>
  <w15:commentEx w15:paraId="7933453A" w15:done="1"/>
  <w15:commentEx w15:paraId="348D1698" w15:done="0"/>
  <w15:commentEx w15:paraId="0A46AE6B" w15:done="0"/>
  <w15:commentEx w15:paraId="0FEDE09D" w15:done="0"/>
  <w15:commentEx w15:paraId="3B43C5DB" w15:done="0"/>
  <w15:commentEx w15:paraId="18F816DE" w15:done="0"/>
  <w15:commentEx w15:paraId="471B22E3" w15:done="0"/>
  <w15:commentEx w15:paraId="20E0F531" w15:done="0"/>
  <w15:commentEx w15:paraId="0BD6B48C" w15:done="0"/>
  <w15:commentEx w15:paraId="3968A22E" w15:done="0"/>
  <w15:commentEx w15:paraId="13D1DF23" w15:done="0"/>
  <w15:commentEx w15:paraId="6D086529" w15:done="0"/>
  <w15:commentEx w15:paraId="7AA11527" w15:done="0"/>
  <w15:commentEx w15:paraId="5303BFEE" w15:done="1"/>
  <w15:commentEx w15:paraId="6DA93A9C" w15:done="0"/>
  <w15:commentEx w15:paraId="2FC8B73E" w15:done="1"/>
  <w15:commentEx w15:paraId="114CF918" w15:done="0"/>
  <w15:commentEx w15:paraId="0088F170" w15:done="0"/>
  <w15:commentEx w15:paraId="584E51B8" w15:done="0"/>
  <w15:commentEx w15:paraId="2A18D729" w15:done="0"/>
  <w15:commentEx w15:paraId="6982A0D7" w15:done="1"/>
  <w15:commentEx w15:paraId="3566FBEA" w15:done="1"/>
  <w15:commentEx w15:paraId="104AB3F3" w15:done="0"/>
  <w15:commentEx w15:paraId="69F4B908" w15:done="0"/>
  <w15:commentEx w15:paraId="7F3A7ADE" w15:done="0"/>
  <w15:commentEx w15:paraId="3D6CE6AA" w15:done="1"/>
  <w15:commentEx w15:paraId="6D33E2BD" w15:done="1"/>
  <w15:commentEx w15:paraId="3F8B8DD7" w15:done="0"/>
  <w15:commentEx w15:paraId="678EDB52" w15:done="0"/>
  <w15:commentEx w15:paraId="7FFE893E" w15:done="0"/>
  <w15:commentEx w15:paraId="70B8C413" w15:done="0"/>
  <w15:commentEx w15:paraId="720A0DB7" w15:done="0"/>
  <w15:commentEx w15:paraId="2663D444" w15:done="0"/>
  <w15:commentEx w15:paraId="17C275D1" w15:done="0"/>
  <w15:commentEx w15:paraId="05C4E62E" w15:done="0"/>
  <w15:commentEx w15:paraId="35C844B9" w15:done="0"/>
  <w15:commentEx w15:paraId="059E4EC0" w15:done="0"/>
  <w15:commentEx w15:paraId="5C31A658" w15:done="1"/>
  <w15:commentEx w15:paraId="7E7D93BC" w15:done="1"/>
  <w15:commentEx w15:paraId="790614D5" w15:done="1"/>
  <w15:commentEx w15:paraId="51324010" w15:done="1"/>
  <w15:commentEx w15:paraId="17320F20" w15:done="1"/>
  <w15:commentEx w15:paraId="33B9974D" w15:done="1"/>
  <w15:commentEx w15:paraId="52967A20" w15:done="0"/>
  <w15:commentEx w15:paraId="098B1DF9" w15:done="0"/>
  <w15:commentEx w15:paraId="51237335" w15:done="0"/>
  <w15:commentEx w15:paraId="5271F81C" w15:done="1"/>
  <w15:commentEx w15:paraId="58A1C759" w15:done="1"/>
  <w15:commentEx w15:paraId="3D3A3231" w15:done="1"/>
  <w15:commentEx w15:paraId="35D06B5D" w15:done="1"/>
  <w15:commentEx w15:paraId="18843D3F" w15:done="0"/>
  <w15:commentEx w15:paraId="6CC02293" w15:done="0"/>
  <w15:commentEx w15:paraId="4C81C48E" w15:done="1"/>
  <w15:commentEx w15:paraId="409F0A9E" w15:done="1"/>
  <w15:commentEx w15:paraId="392E225F" w15:done="0"/>
  <w15:commentEx w15:paraId="3B693FAA" w15:done="0"/>
  <w15:commentEx w15:paraId="58CEBB95" w15:done="0"/>
  <w15:commentEx w15:paraId="7BF379E9" w15:done="0"/>
  <w15:commentEx w15:paraId="70301B39" w15:done="0"/>
  <w15:commentEx w15:paraId="50085550" w15:done="0"/>
  <w15:commentEx w15:paraId="33425844" w15:done="1"/>
  <w15:commentEx w15:paraId="1EB5426A" w15:done="1"/>
  <w15:commentEx w15:paraId="32AA7EEA" w15:done="1"/>
  <w15:commentEx w15:paraId="10491237" w15:done="1"/>
  <w15:commentEx w15:paraId="7CE2AB94" w15:done="1"/>
  <w15:commentEx w15:paraId="3986B72C" w15:done="1"/>
  <w15:commentEx w15:paraId="0C17F2ED" w15:done="0"/>
  <w15:commentEx w15:paraId="5CA53CDE" w15:done="0"/>
  <w15:commentEx w15:paraId="03BC4DFF" w15:done="1"/>
  <w15:commentEx w15:paraId="55460618" w15:done="1"/>
  <w15:commentEx w15:paraId="47F1E8DA" w15:done="1"/>
  <w15:commentEx w15:paraId="4F79071B" w15:done="1"/>
  <w15:commentEx w15:paraId="35E1E854" w15:done="0"/>
  <w15:commentEx w15:paraId="518C1DCE" w15:done="0"/>
  <w15:commentEx w15:paraId="2573355D" w15:done="0"/>
  <w15:commentEx w15:paraId="1ABF4032" w15:done="1"/>
  <w15:commentEx w15:paraId="7DA90CE4" w15:done="1"/>
  <w15:commentEx w15:paraId="6122AD54" w15:done="0"/>
  <w15:commentEx w15:paraId="70A873ED" w15:done="0"/>
  <w15:commentEx w15:paraId="48A35195" w15:done="0"/>
  <w15:commentEx w15:paraId="05D993F0" w15:done="0"/>
  <w15:commentEx w15:paraId="64A24929" w15:done="0"/>
  <w15:commentEx w15:paraId="6F723FB0" w15:done="0"/>
  <w15:commentEx w15:paraId="43CDE6F0" w15:done="1"/>
  <w15:commentEx w15:paraId="18DA9B78" w15:done="1"/>
  <w15:commentEx w15:paraId="61FA9288" w15:done="1"/>
  <w15:commentEx w15:paraId="5D6E74ED" w15:done="1"/>
  <w15:commentEx w15:paraId="28689AA6" w15:done="1"/>
  <w15:commentEx w15:paraId="01BBAA2F" w15:done="1"/>
  <w15:commentEx w15:paraId="4360A792" w15:done="0"/>
  <w15:commentEx w15:paraId="3D0DD0C4" w15:done="0"/>
  <w15:commentEx w15:paraId="149CDB4E" w15:done="1"/>
  <w15:commentEx w15:paraId="5CA928AF" w15:done="1"/>
  <w15:commentEx w15:paraId="63953256" w15:done="1"/>
  <w15:commentEx w15:paraId="5BE686F2" w15:done="1"/>
  <w15:commentEx w15:paraId="4F523B67" w15:done="0"/>
  <w15:commentEx w15:paraId="5EA41235" w15:done="0"/>
  <w15:commentEx w15:paraId="0199BA7A" w15:done="0"/>
  <w15:commentEx w15:paraId="08783BFB" w15:done="0"/>
  <w15:commentEx w15:paraId="481200EC" w15:done="0"/>
  <w15:commentEx w15:paraId="5FFCD221" w15:done="0"/>
  <w15:commentEx w15:paraId="59C63C2C" w15:done="1"/>
  <w15:commentEx w15:paraId="770BEDAA" w15:done="1"/>
  <w15:commentEx w15:paraId="17D00F82" w15:done="1"/>
  <w15:commentEx w15:paraId="008AC62C" w15:done="1"/>
  <w15:commentEx w15:paraId="0A2E827A" w15:done="1"/>
  <w15:commentEx w15:paraId="04FBA056" w15:done="1"/>
  <w15:commentEx w15:paraId="5165EA68" w15:done="0"/>
  <w15:commentEx w15:paraId="27E0D4E9" w15:done="0"/>
  <w15:commentEx w15:paraId="7F80C079" w15:done="0"/>
  <w15:commentEx w15:paraId="5FAEA11A" w15:done="0"/>
  <w15:commentEx w15:paraId="140DDDB0" w15:done="0"/>
  <w15:commentEx w15:paraId="142BD438" w15:done="0"/>
  <w15:commentEx w15:paraId="7CC10FB2" w15:done="0"/>
  <w15:commentEx w15:paraId="7B95D7F8" w15:done="0"/>
  <w15:commentEx w15:paraId="301BBA9C" w15:done="1"/>
  <w15:commentEx w15:paraId="7F3B30FE" w15:done="1"/>
  <w15:commentEx w15:paraId="4267C2E5" w15:done="1"/>
  <w15:commentEx w15:paraId="45B7996B" w15:done="1"/>
  <w15:commentEx w15:paraId="4F0A20BB" w15:done="1"/>
  <w15:commentEx w15:paraId="52F2495A" w15:done="1"/>
  <w15:commentEx w15:paraId="56E8040C" w15:done="1"/>
  <w15:commentEx w15:paraId="0CD98438" w15:done="1"/>
  <w15:commentEx w15:paraId="4E2AD8AC" w15:done="1"/>
  <w15:commentEx w15:paraId="210EFBA8" w15:done="1"/>
  <w15:commentEx w15:paraId="459DBF8A" w15:done="1"/>
  <w15:commentEx w15:paraId="0E2B8E3C" w15:done="1"/>
  <w15:commentEx w15:paraId="1B520739" w15:done="1"/>
  <w15:commentEx w15:paraId="56049E58" w15:done="1"/>
  <w15:commentEx w15:paraId="2D8F7DCD" w15:done="0"/>
  <w15:commentEx w15:paraId="1D32E1E4" w15:done="1"/>
  <w15:commentEx w15:paraId="1CE34849" w15:done="1"/>
  <w15:commentEx w15:paraId="4759B214" w15:done="1"/>
  <w15:commentEx w15:paraId="0ADC5575" w15:done="1"/>
  <w15:commentEx w15:paraId="0152166C" w15:done="1"/>
  <w15:commentEx w15:paraId="4ADF07E6" w15:done="1"/>
  <w15:commentEx w15:paraId="7300E5D0" w15:done="1"/>
  <w15:commentEx w15:paraId="612E81F0" w15:done="1"/>
  <w15:commentEx w15:paraId="427B3283" w15:done="1"/>
  <w15:commentEx w15:paraId="3EEE70A5" w15:done="1"/>
  <w15:commentEx w15:paraId="05D82633" w15:done="1"/>
  <w15:commentEx w15:paraId="501F73CD" w15:done="1"/>
  <w15:commentEx w15:paraId="14D30768" w15:done="1"/>
  <w15:commentEx w15:paraId="54BEEF59" w15:done="1"/>
  <w15:commentEx w15:paraId="18F33897" w15:done="1"/>
  <w15:commentEx w15:paraId="516EBB5E" w15:done="1"/>
  <w15:commentEx w15:paraId="54CC3315" w15:done="1"/>
  <w15:commentEx w15:paraId="763FD02E" w15:done="1"/>
  <w15:commentEx w15:paraId="52615C9E" w15:done="1"/>
  <w15:commentEx w15:paraId="7B8FF4B0" w15:done="0"/>
  <w15:commentEx w15:paraId="17F67328" w15:done="0"/>
  <w15:commentEx w15:paraId="3E600780" w15:done="0"/>
  <w15:commentEx w15:paraId="1B4AC2F9" w15:done="1"/>
  <w15:commentEx w15:paraId="5FA7A2DF" w15:done="1"/>
  <w15:commentEx w15:paraId="01F7621C" w15:done="1"/>
  <w15:commentEx w15:paraId="7956D6A2" w15:done="0"/>
  <w15:commentEx w15:paraId="536185A0" w15:done="0"/>
  <w15:commentEx w15:paraId="7BAF2E2D" w15:done="0"/>
  <w15:commentEx w15:paraId="64B1A7A7" w15:done="0"/>
  <w15:commentEx w15:paraId="23AC15B2" w15:done="0"/>
  <w15:commentEx w15:paraId="16943935" w15:done="0"/>
  <w15:commentEx w15:paraId="68E682DD" w15:done="1"/>
  <w15:commentEx w15:paraId="11595C5D" w15:done="1"/>
  <w15:commentEx w15:paraId="36B61909" w15:done="1"/>
  <w15:commentEx w15:paraId="7DA99DB0" w15:done="1"/>
  <w15:commentEx w15:paraId="310B13D1" w15:done="1"/>
  <w15:commentEx w15:paraId="78D1C649" w15:done="0"/>
  <w15:commentEx w15:paraId="7492E04D" w15:done="1"/>
  <w15:commentEx w15:paraId="57FE3205" w15:done="0"/>
  <w15:commentEx w15:paraId="71053F44" w15:done="1"/>
  <w15:commentEx w15:paraId="7658DAAC" w15:done="1"/>
  <w15:commentEx w15:paraId="1DD6E1ED" w15:done="1"/>
  <w15:commentEx w15:paraId="4197919A" w15:done="0"/>
  <w15:commentEx w15:paraId="3449A602" w15:done="0"/>
  <w15:commentEx w15:paraId="4AF133E1" w15:done="1"/>
  <w15:commentEx w15:paraId="4F731E7F" w15:done="1"/>
  <w15:commentEx w15:paraId="3DEA3554" w15:done="1"/>
  <w15:commentEx w15:paraId="735BF238" w15:done="1"/>
  <w15:commentEx w15:paraId="5BCB34CA" w15:done="0"/>
  <w15:commentEx w15:paraId="789CD0FE" w15:done="1"/>
  <w15:commentEx w15:paraId="4400033F" w15:done="1"/>
  <w15:commentEx w15:paraId="53D0C9A3" w15:done="1"/>
  <w15:commentEx w15:paraId="15EC2DF1" w15:done="1"/>
  <w15:commentEx w15:paraId="632ACB24" w15:done="1"/>
  <w15:commentEx w15:paraId="7F4D873E" w15:done="1"/>
  <w15:commentEx w15:paraId="61EFC4B8" w15:done="1"/>
  <w15:commentEx w15:paraId="1EE712D4" w15:done="1"/>
  <w15:commentEx w15:paraId="09EBB4A0" w15:done="0"/>
  <w15:commentEx w15:paraId="08D83D18" w15:done="1"/>
  <w15:commentEx w15:paraId="6D7BE0D8" w15:done="1"/>
  <w15:commentEx w15:paraId="0C6943B8" w15:done="0"/>
  <w15:commentEx w15:paraId="21042A70" w15:done="0"/>
  <w15:commentEx w15:paraId="5783DBDA" w15:done="1"/>
  <w15:commentEx w15:paraId="6DAAB290" w15:done="1"/>
  <w15:commentEx w15:paraId="0E2FB04E" w15:done="1"/>
  <w15:commentEx w15:paraId="509661CA" w15:done="1"/>
  <w15:commentEx w15:paraId="6F7A0677" w15:done="1"/>
  <w15:commentEx w15:paraId="59F27FEC" w15:done="1"/>
  <w15:commentEx w15:paraId="1577AF71" w15:done="1"/>
  <w15:commentEx w15:paraId="4A18B2B7" w15:done="1"/>
  <w15:commentEx w15:paraId="0BBBCDA7" w15:done="1"/>
  <w15:commentEx w15:paraId="3B0D890C" w15:done="0"/>
  <w15:commentEx w15:paraId="01BEE60C" w15:done="0"/>
  <w15:commentEx w15:paraId="505A551C" w15:done="1"/>
  <w15:commentEx w15:paraId="69AE5D38" w15:done="1"/>
  <w15:commentEx w15:paraId="0703BA06" w15:done="0"/>
  <w15:commentEx w15:paraId="09040C6F" w15:done="0"/>
  <w15:commentEx w15:paraId="3E886E8E" w15:done="1"/>
  <w15:commentEx w15:paraId="102FEAF7" w15:done="1"/>
  <w15:commentEx w15:paraId="3EE6FBC5" w15:done="0"/>
  <w15:commentEx w15:paraId="079B02C1" w15:done="0"/>
  <w15:commentEx w15:paraId="5B8EE518" w15:done="0"/>
  <w15:commentEx w15:paraId="32664F2C" w15:done="0"/>
  <w15:commentEx w15:paraId="74EE5DD7" w15:done="0"/>
  <w15:commentEx w15:paraId="4D567AB7" w15:done="0"/>
  <w15:commentEx w15:paraId="31A242B5" w15:done="0"/>
  <w15:commentEx w15:paraId="308439FF" w15:done="1"/>
  <w15:commentEx w15:paraId="1470027C" w15:done="1"/>
  <w15:commentEx w15:paraId="47714DFF" w15:done="1"/>
  <w15:commentEx w15:paraId="6CB4E646" w15:done="1"/>
  <w15:commentEx w15:paraId="4ACD310E" w15:done="1"/>
  <w15:commentEx w15:paraId="1180ACA7" w15:done="1"/>
  <w15:commentEx w15:paraId="246A8CEA" w15:done="0"/>
  <w15:commentEx w15:paraId="644D510C" w15:done="0"/>
  <w15:commentEx w15:paraId="6749993E" w15:done="0"/>
  <w15:commentEx w15:paraId="5F59EC81" w15:done="0"/>
  <w15:commentEx w15:paraId="10DEC969" w15:done="0"/>
  <w15:commentEx w15:paraId="2EA95A07" w15:done="0"/>
  <w15:commentEx w15:paraId="42656307" w15:done="0"/>
  <w15:commentEx w15:paraId="5E2AA400" w15:done="1"/>
  <w15:commentEx w15:paraId="7E741D2D" w15:done="1"/>
  <w15:commentEx w15:paraId="20EA55C5" w15:done="1"/>
  <w15:commentEx w15:paraId="14C736AF" w15:done="1"/>
  <w15:commentEx w15:paraId="044DC276" w15:done="1"/>
  <w15:commentEx w15:paraId="0D4BA0C5" w15:done="1"/>
  <w15:commentEx w15:paraId="4A2D71A4" w15:done="1"/>
  <w15:commentEx w15:paraId="06527ABF" w15:done="0"/>
  <w15:commentEx w15:paraId="2320467E" w15:done="0"/>
  <w15:commentEx w15:paraId="0EE6C7C2" w15:done="0"/>
  <w15:commentEx w15:paraId="75170706" w15:done="1"/>
  <w15:commentEx w15:paraId="0EE93418" w15:done="1"/>
  <w15:commentEx w15:paraId="0135D127" w15:done="0"/>
  <w15:commentEx w15:paraId="3F77B029" w15:done="0"/>
  <w15:commentEx w15:paraId="68083910" w15:done="1"/>
  <w15:commentEx w15:paraId="04DA30C0" w15:done="1"/>
  <w15:commentEx w15:paraId="516CFF35" w15:done="0"/>
  <w15:commentEx w15:paraId="701447D5" w15:done="0"/>
  <w15:commentEx w15:paraId="17F6E63E" w15:done="1"/>
  <w15:commentEx w15:paraId="0A004ACE" w15:done="1"/>
  <w15:commentEx w15:paraId="06C9CB7F" w15:done="0"/>
  <w15:commentEx w15:paraId="4F4ACFF5" w15:done="0"/>
  <w15:commentEx w15:paraId="33A0033E" w15:done="1"/>
  <w15:commentEx w15:paraId="595F78DC" w15:done="0"/>
  <w15:commentEx w15:paraId="7AE70D4F" w15:done="0"/>
  <w15:commentEx w15:paraId="4EC49D8A" w15:done="0"/>
  <w15:commentEx w15:paraId="72B5AA45" w15:done="1"/>
  <w15:commentEx w15:paraId="0B04C4D6" w15:done="1"/>
  <w15:commentEx w15:paraId="1401AAE2" w15:done="0"/>
  <w15:commentEx w15:paraId="4D59F5D1" w15:done="0"/>
  <w15:commentEx w15:paraId="608F5477" w15:done="1"/>
  <w15:commentEx w15:paraId="27A3B01F" w15:done="1"/>
  <w15:commentEx w15:paraId="293BED8F" w15:done="0"/>
  <w15:commentEx w15:paraId="48144ADE" w15:done="0"/>
  <w15:commentEx w15:paraId="6C1F1266" w15:done="1"/>
  <w15:commentEx w15:paraId="3F4D97E1" w15:done="1"/>
  <w15:commentEx w15:paraId="0BFF4710" w15:done="0"/>
  <w15:commentEx w15:paraId="506441E4" w15:done="0"/>
  <w15:commentEx w15:paraId="39F9B2D1" w15:done="1"/>
  <w15:commentEx w15:paraId="5C60E78E" w15:done="0"/>
  <w15:commentEx w15:paraId="5CE47D27" w15:done="0"/>
  <w15:commentEx w15:paraId="1F3DC69E" w15:done="0"/>
  <w15:commentEx w15:paraId="46F41D14" w15:done="1"/>
  <w15:commentEx w15:paraId="2D9F8F39" w15:done="1"/>
  <w15:commentEx w15:paraId="3F4B991F" w15:done="0"/>
  <w15:commentEx w15:paraId="5FAF87AE" w15:done="0"/>
  <w15:commentEx w15:paraId="5152EF38" w15:done="1"/>
  <w15:commentEx w15:paraId="3D545013" w15:done="1"/>
  <w15:commentEx w15:paraId="30401668" w15:done="1"/>
  <w15:commentEx w15:paraId="33E6F484" w15:done="0"/>
  <w15:commentEx w15:paraId="3A0194B0" w15:done="1"/>
  <w15:commentEx w15:paraId="167B8B6C" w15:done="1"/>
  <w15:commentEx w15:paraId="09BD7977" w15:done="1"/>
  <w15:commentEx w15:paraId="6F39AD44" w15:done="0"/>
  <w15:commentEx w15:paraId="650ED414" w15:done="0"/>
  <w15:commentEx w15:paraId="52CDEF28" w15:done="0"/>
  <w15:commentEx w15:paraId="1358D8EB" w15:done="0"/>
  <w15:commentEx w15:paraId="3ACC4350" w15:done="0"/>
  <w15:commentEx w15:paraId="7DCC73E6" w15:done="0"/>
  <w15:commentEx w15:paraId="68EAF95F" w15:done="1"/>
  <w15:commentEx w15:paraId="4B71AD91" w15:done="1"/>
  <w15:commentEx w15:paraId="55424088" w15:done="0"/>
  <w15:commentEx w15:paraId="0A7B79A0" w15:done="0"/>
  <w15:commentEx w15:paraId="320851E1" w15:done="0"/>
  <w15:commentEx w15:paraId="1E5B583C" w15:done="1"/>
  <w15:commentEx w15:paraId="20EB78BE" w15:done="1"/>
  <w15:commentEx w15:paraId="6A19C4A4" w15:done="0"/>
  <w15:commentEx w15:paraId="11AC9B3B" w15:done="0"/>
  <w15:commentEx w15:paraId="7F16BD57" w15:done="0"/>
  <w15:commentEx w15:paraId="2EB6BAF0" w15:done="1"/>
  <w15:commentEx w15:paraId="03E52A6C" w15:done="1"/>
  <w15:commentEx w15:paraId="55324674" w15:done="0"/>
  <w15:commentEx w15:paraId="3C6A267A" w15:done="0"/>
  <w15:commentEx w15:paraId="128E0E3B" w15:done="0"/>
  <w15:commentEx w15:paraId="404B63F3" w15:done="0"/>
  <w15:commentEx w15:paraId="0AC2788D" w15:done="1"/>
  <w15:commentEx w15:paraId="71E20825" w15:done="0"/>
  <w15:commentEx w15:paraId="2C99273E" w15:done="0"/>
  <w15:commentEx w15:paraId="53D3160B" w15:done="0"/>
  <w15:commentEx w15:paraId="4CA03D1B" w15:done="0"/>
  <w15:commentEx w15:paraId="5DE11431" w15:done="1"/>
  <w15:commentEx w15:paraId="6CD64551" w15:done="1"/>
  <w15:commentEx w15:paraId="63A26FCE" w15:done="1"/>
  <w15:commentEx w15:paraId="4354154F" w15:done="1"/>
  <w15:commentEx w15:paraId="29F3AC02" w15:done="1"/>
  <w15:commentEx w15:paraId="483A8FBE" w15:done="1"/>
  <w15:commentEx w15:paraId="4F58165B" w15:done="1"/>
  <w15:commentEx w15:paraId="22FB8B48" w15:done="0"/>
  <w15:commentEx w15:paraId="7CAA7104" w15:done="0"/>
  <w15:commentEx w15:paraId="73C210EB" w15:done="0"/>
  <w15:commentEx w15:paraId="71E4D18C" w15:done="1"/>
  <w15:commentEx w15:paraId="573B2B7F" w15:done="1"/>
  <w15:commentEx w15:paraId="3D9DA380" w15:done="1"/>
  <w15:commentEx w15:paraId="6B1047C5" w15:done="1"/>
  <w15:commentEx w15:paraId="5A94ACFE" w15:done="1"/>
  <w15:commentEx w15:paraId="6616DECA" w15:done="1"/>
  <w15:commentEx w15:paraId="20A4BF5B" w15:done="1"/>
  <w15:commentEx w15:paraId="4C2C3E96" w15:done="1"/>
  <w15:commentEx w15:paraId="5EB5B3E1" w15:done="1"/>
  <w15:commentEx w15:paraId="2F5E7F8C" w15:done="0"/>
  <w15:commentEx w15:paraId="0145E81B" w15:done="0"/>
  <w15:commentEx w15:paraId="79DDEC8A" w15:done="0"/>
  <w15:commentEx w15:paraId="2FAC62BC" w15:done="0"/>
  <w15:commentEx w15:paraId="2F76A0B1" w15:done="0"/>
  <w15:commentEx w15:paraId="56C7C4CB" w15:done="0"/>
  <w15:commentEx w15:paraId="08382850" w15:done="0"/>
  <w15:commentEx w15:paraId="2FA415B0" w15:done="0"/>
  <w15:commentEx w15:paraId="6A14345E" w15:done="1"/>
  <w15:commentEx w15:paraId="152FC1D8" w15:done="1"/>
  <w15:commentEx w15:paraId="74A5339D" w15:done="0"/>
  <w15:commentEx w15:paraId="71BB5377" w15:done="0"/>
  <w15:commentEx w15:paraId="4E6749E2" w15:done="0"/>
  <w15:commentEx w15:paraId="2623AA96" w15:done="1"/>
  <w15:commentEx w15:paraId="10EE53A7" w15:done="1"/>
  <w15:commentEx w15:paraId="6B964E52" w15:done="0"/>
  <w15:commentEx w15:paraId="504AFB3E" w15:done="0"/>
  <w15:commentEx w15:paraId="2201F134" w15:done="0"/>
  <w15:commentEx w15:paraId="4AFE9FA1" w15:done="1"/>
  <w15:commentEx w15:paraId="6ADCB7E6" w15:done="1"/>
  <w15:commentEx w15:paraId="69E1C7A8" w15:done="0"/>
  <w15:commentEx w15:paraId="70E2CE41" w15:done="0"/>
  <w15:commentEx w15:paraId="3B027057" w15:done="0"/>
  <w15:commentEx w15:paraId="483220FE" w15:done="1"/>
  <w15:commentEx w15:paraId="2FCB9FF9" w15:done="0"/>
  <w15:commentEx w15:paraId="22C3D1FD" w15:done="0"/>
  <w15:commentEx w15:paraId="4C8FBAB3" w15:done="0"/>
  <w15:commentEx w15:paraId="38B5DC08" w15:done="0"/>
  <w15:commentEx w15:paraId="435D44EE" w15:done="1"/>
  <w15:commentEx w15:paraId="3C7D6F22" w15:done="1"/>
  <w15:commentEx w15:paraId="0AA35724" w15:done="0"/>
  <w15:commentEx w15:paraId="617B483D" w15:done="0"/>
  <w15:commentEx w15:paraId="1C71FC49" w15:done="0"/>
  <w15:commentEx w15:paraId="73F180F0" w15:done="1"/>
  <w15:commentEx w15:paraId="7EBBF146" w15:done="1"/>
  <w15:commentEx w15:paraId="77744878" w15:done="0"/>
  <w15:commentEx w15:paraId="30D16AAB" w15:done="0"/>
  <w15:commentEx w15:paraId="478AAC6F" w15:done="1"/>
  <w15:commentEx w15:paraId="438C5D3C" w15:done="1"/>
  <w15:commentEx w15:paraId="0DB2524F" w15:done="0"/>
  <w15:commentEx w15:paraId="2E8DCA81" w15:done="0"/>
  <w15:commentEx w15:paraId="1939F9BE" w15:done="1"/>
  <w15:commentEx w15:paraId="45657ADF" w15:done="1"/>
  <w15:commentEx w15:paraId="1566BA93" w15:done="1"/>
  <w15:commentEx w15:paraId="51A90989" w15:done="1"/>
  <w15:commentEx w15:paraId="3386F195" w15:done="1"/>
  <w15:commentEx w15:paraId="3ACC14A9" w15:done="1"/>
  <w15:commentEx w15:paraId="6250F802" w15:done="1"/>
  <w15:commentEx w15:paraId="692580FB" w15:done="0"/>
  <w15:commentEx w15:paraId="5B677FBC" w15:done="0"/>
  <w15:commentEx w15:paraId="789B4382" w15:done="1"/>
  <w15:commentEx w15:paraId="7F1EF226" w15:done="1"/>
  <w15:commentEx w15:paraId="6C515F65" w15:done="1"/>
  <w15:commentEx w15:paraId="04771F37" w15:done="1"/>
  <w15:commentEx w15:paraId="051113EC" w15:done="1"/>
  <w15:commentEx w15:paraId="186E43AC" w15:done="1"/>
  <w15:commentEx w15:paraId="707EA358" w15:done="1"/>
  <w15:commentEx w15:paraId="0B107251" w15:done="1"/>
  <w15:commentEx w15:paraId="49454B0C" w15:done="1"/>
  <w15:commentEx w15:paraId="215E4628" w15:done="0"/>
  <w15:commentEx w15:paraId="233BD7F0" w15:done="0"/>
  <w15:commentEx w15:paraId="2C9C8CAA" w15:done="0"/>
  <w15:commentEx w15:paraId="12C839B6" w15:done="1"/>
  <w15:commentEx w15:paraId="646CAAB2" w15:done="1"/>
  <w15:commentEx w15:paraId="1A6A7BA9" w15:done="1"/>
  <w15:commentEx w15:paraId="1A5CDE09" w15:done="1"/>
  <w15:commentEx w15:paraId="06D6919D" w15:done="0"/>
  <w15:commentEx w15:paraId="6EB5458E" w15:done="0"/>
  <w15:commentEx w15:paraId="6DA91454" w15:done="1"/>
  <w15:commentEx w15:paraId="6F66559F" w15:done="1"/>
  <w15:commentEx w15:paraId="1EB7E017" w15:done="1"/>
  <w15:commentEx w15:paraId="2C18FDDE" w15:done="1"/>
  <w15:commentEx w15:paraId="341FE660" w15:done="1"/>
  <w15:commentEx w15:paraId="34B92EA8" w15:done="1"/>
  <w15:commentEx w15:paraId="77E70A1A" w15:done="0"/>
  <w15:commentEx w15:paraId="431361F9" w15:done="0"/>
  <w15:commentEx w15:paraId="68D2D5E7" w15:done="1"/>
  <w15:commentEx w15:paraId="017127CC" w15:done="1"/>
  <w15:commentEx w15:paraId="255632FF" w15:done="1"/>
  <w15:commentEx w15:paraId="0B49F353" w15:done="1"/>
  <w15:commentEx w15:paraId="5EF26853" w15:done="1"/>
  <w15:commentEx w15:paraId="4F579D94" w15:done="1"/>
  <w15:commentEx w15:paraId="5383138D" w15:done="1"/>
  <w15:commentEx w15:paraId="01BA4730" w15:done="1"/>
  <w15:commentEx w15:paraId="1DB9A7B8" w15:done="1"/>
  <w15:commentEx w15:paraId="6B249B9D" w15:done="0"/>
  <w15:commentEx w15:paraId="09E80E8B" w15:done="0"/>
  <w15:commentEx w15:paraId="17F6F9C2" w15:done="0"/>
  <w15:commentEx w15:paraId="1EB5736D" w15:done="1"/>
  <w15:commentEx w15:paraId="73E48A10" w15:done="1"/>
  <w15:commentEx w15:paraId="27F9687A" w15:done="1"/>
  <w15:commentEx w15:paraId="17E0271A" w15:done="1"/>
  <w15:commentEx w15:paraId="071868E1" w15:done="1"/>
  <w15:commentEx w15:paraId="0DD2795C" w15:done="1"/>
  <w15:commentEx w15:paraId="2A0324D4" w15:done="1"/>
  <w15:commentEx w15:paraId="149D7198" w15:done="1"/>
  <w15:commentEx w15:paraId="43AE1CA0" w15:done="1"/>
  <w15:commentEx w15:paraId="3A502FC5" w15:done="1"/>
  <w15:commentEx w15:paraId="68982D98" w15:done="1"/>
  <w15:commentEx w15:paraId="5CE7E9C0" w15:done="1"/>
  <w15:commentEx w15:paraId="2AFC9D9E" w15:done="1"/>
  <w15:commentEx w15:paraId="3D271925" w15:done="1"/>
  <w15:commentEx w15:paraId="54BD2FAA" w15:done="1"/>
  <w15:commentEx w15:paraId="1F2150C7" w15:done="1"/>
  <w15:commentEx w15:paraId="24F18FBC" w15:done="0"/>
  <w15:commentEx w15:paraId="7720C1D5" w15:done="0"/>
  <w15:commentEx w15:paraId="738A229B" w15:done="0"/>
  <w15:commentEx w15:paraId="3F05FD72" w15:done="0"/>
  <w15:commentEx w15:paraId="1AF4443F" w15:done="0"/>
  <w15:commentEx w15:paraId="1B6E171F" w15:done="0"/>
  <w15:commentEx w15:paraId="0DFF77B9" w15:done="0"/>
  <w15:commentEx w15:paraId="146FFFDA" w15:done="0"/>
  <w15:commentEx w15:paraId="4F3481BA" w15:done="1"/>
  <w15:commentEx w15:paraId="530A7DAA" w15:done="1"/>
  <w15:commentEx w15:paraId="00444E18" w15:done="0"/>
  <w15:commentEx w15:paraId="4AEDDEBE" w15:done="1"/>
  <w15:commentEx w15:paraId="62B82EFD" w15:done="1"/>
  <w15:commentEx w15:paraId="6F299B94" w15:done="1"/>
  <w15:commentEx w15:paraId="6AA17B33" w15:done="0"/>
  <w15:commentEx w15:paraId="5E19FE03" w15:done="1"/>
  <w15:commentEx w15:paraId="52C278AB" w15:done="1"/>
  <w15:commentEx w15:paraId="50D5238C" w15:done="1"/>
  <w15:commentEx w15:paraId="19E9F566" w15:done="0"/>
  <w15:commentEx w15:paraId="4864CD9D" w15:done="1"/>
  <w15:commentEx w15:paraId="7A377CDB" w15:done="1"/>
  <w15:commentEx w15:paraId="3102A628" w15:done="1"/>
  <w15:commentEx w15:paraId="7888315C" w15:done="1"/>
  <w15:commentEx w15:paraId="0B4F71BE" w15:done="1"/>
  <w15:commentEx w15:paraId="576688D5" w15:done="1"/>
  <w15:commentEx w15:paraId="6FA95F91" w15:done="1"/>
  <w15:commentEx w15:paraId="0BA3CA4C" w15:done="1"/>
  <w15:commentEx w15:paraId="5B7158E8" w15:done="0"/>
  <w15:commentEx w15:paraId="7E8C45C8" w15:done="0"/>
  <w15:commentEx w15:paraId="35460557" w15:done="1"/>
  <w15:commentEx w15:paraId="46643107" w15:done="1"/>
  <w15:commentEx w15:paraId="29C56D32" w15:done="1"/>
  <w15:commentEx w15:paraId="234FDA4A" w15:done="1"/>
  <w15:commentEx w15:paraId="007D1E48" w15:done="1"/>
  <w15:commentEx w15:paraId="5AAF1611" w15:done="1"/>
  <w15:commentEx w15:paraId="5020DF69" w15:done="1"/>
  <w15:commentEx w15:paraId="4D4D1860" w15:done="1"/>
  <w15:commentEx w15:paraId="25C3B05D" w15:done="1"/>
  <w15:commentEx w15:paraId="7E3F990D" w15:done="0"/>
  <w15:commentEx w15:paraId="57916146" w15:done="0"/>
  <w15:commentEx w15:paraId="25A8B29E" w15:done="0"/>
  <w15:commentEx w15:paraId="661446DD" w15:done="0"/>
  <w15:commentEx w15:paraId="14E1BC8F" w15:done="0"/>
  <w15:commentEx w15:paraId="418251E5" w15:done="0"/>
  <w15:commentEx w15:paraId="7ED35918" w15:done="1"/>
  <w15:commentEx w15:paraId="669FAD1E" w15:done="1"/>
  <w15:commentEx w15:paraId="72447BF8" w15:done="1"/>
  <w15:commentEx w15:paraId="40D7DA2C" w15:done="1"/>
  <w15:commentEx w15:paraId="3E2A7BFE" w15:done="1"/>
  <w15:commentEx w15:paraId="5291912C" w15:done="1"/>
  <w15:commentEx w15:paraId="4FA851F8" w15:done="1"/>
  <w15:commentEx w15:paraId="6A23B68D" w15:done="1"/>
  <w15:commentEx w15:paraId="4C458955" w15:done="1"/>
  <w15:commentEx w15:paraId="2CE8B42E" w15:done="0"/>
  <w15:commentEx w15:paraId="7FF387F7" w15:done="0"/>
  <w15:commentEx w15:paraId="08200DD0" w15:done="1"/>
  <w15:commentEx w15:paraId="155A9F27" w15:done="1"/>
  <w15:commentEx w15:paraId="4B1589AE" w15:done="0"/>
  <w15:commentEx w15:paraId="0AAD7DEB" w15:done="0"/>
  <w15:commentEx w15:paraId="4728D2C1" w15:done="0"/>
  <w15:commentEx w15:paraId="37DA7BDE" w15:done="0"/>
  <w15:commentEx w15:paraId="416DD451" w15:done="0"/>
  <w15:commentEx w15:paraId="28EB21E6" w15:done="1"/>
  <w15:commentEx w15:paraId="5187499A" w15:done="1"/>
  <w15:commentEx w15:paraId="7902D8F5" w15:done="0"/>
  <w15:commentEx w15:paraId="713DA615" w15:done="0"/>
  <w15:commentEx w15:paraId="1BE3814D" w15:done="0"/>
  <w15:commentEx w15:paraId="57FAAF92" w15:done="0"/>
  <w15:commentEx w15:paraId="647D71E3" w15:done="0"/>
  <w15:commentEx w15:paraId="075D6722" w15:done="1"/>
  <w15:commentEx w15:paraId="63238D20" w15:done="1"/>
  <w15:commentEx w15:paraId="5F4ADBE3" w15:done="0"/>
  <w15:commentEx w15:paraId="7CE5949A" w15:done="0"/>
  <w15:commentEx w15:paraId="752705D9" w15:done="0"/>
  <w15:commentEx w15:paraId="2F5317B8" w15:done="0"/>
  <w15:commentEx w15:paraId="786CCECD" w15:done="0"/>
  <w15:commentEx w15:paraId="6A8C3970" w15:done="1"/>
  <w15:commentEx w15:paraId="2D2CD01B" w15:done="1"/>
  <w15:commentEx w15:paraId="1F85FD85" w15:done="1"/>
  <w15:commentEx w15:paraId="3CD504B2" w15:done="1"/>
  <w15:commentEx w15:paraId="0C83B3C4" w15:done="1"/>
  <w15:commentEx w15:paraId="535DF9D0" w15:done="1"/>
  <w15:commentEx w15:paraId="4982705F" w15:done="1"/>
  <w15:commentEx w15:paraId="2BF7B260" w15:done="1"/>
  <w15:commentEx w15:paraId="6C4EF68D" w15:done="1"/>
  <w15:commentEx w15:paraId="0BD8D9B7" w15:done="1"/>
  <w15:commentEx w15:paraId="0B1D5494" w15:done="1"/>
  <w15:commentEx w15:paraId="43CA6571" w15:done="1"/>
  <w15:commentEx w15:paraId="07DFA91F" w15:done="1"/>
  <w15:commentEx w15:paraId="35113F18" w15:done="1"/>
  <w15:commentEx w15:paraId="5EB6C6A8" w15:done="1"/>
  <w15:commentEx w15:paraId="2ACB4E19" w15:done="1"/>
  <w15:commentEx w15:paraId="104C3AC8" w15:done="1"/>
  <w15:commentEx w15:paraId="3AB461E2" w15:done="1"/>
  <w15:commentEx w15:paraId="755493BD" w15:done="1"/>
  <w15:commentEx w15:paraId="262EB657" w15:done="1"/>
  <w15:commentEx w15:paraId="6E6B33CE" w15:done="1"/>
  <w15:commentEx w15:paraId="76499A05" w15:done="1"/>
  <w15:commentEx w15:paraId="25D7600D" w15:done="1"/>
  <w15:commentEx w15:paraId="4D36EDC8" w15:done="1"/>
  <w15:commentEx w15:paraId="12ACE664" w15:done="1"/>
  <w15:commentEx w15:paraId="3440D484" w15:done="1"/>
  <w15:commentEx w15:paraId="20B97763" w15:done="1"/>
  <w15:commentEx w15:paraId="3B9E55A3" w15:done="1"/>
  <w15:commentEx w15:paraId="359550D1" w15:done="1"/>
  <w15:commentEx w15:paraId="4FE40F62" w15:done="1"/>
  <w15:commentEx w15:paraId="68018FF9" w15:done="1"/>
  <w15:commentEx w15:paraId="5AEF4D45" w15:done="1"/>
  <w15:commentEx w15:paraId="754E9CB7" w15:done="1"/>
  <w15:commentEx w15:paraId="565A69E8" w15:done="1"/>
  <w15:commentEx w15:paraId="26D987F6" w15:done="1"/>
  <w15:commentEx w15:paraId="2FE4D113" w15:done="1"/>
  <w15:commentEx w15:paraId="05BAA6B4" w15:done="1"/>
  <w15:commentEx w15:paraId="543CC255" w15:done="1"/>
  <w15:commentEx w15:paraId="7052CA6A" w15:done="1"/>
  <w15:commentEx w15:paraId="79587EF2" w15:done="1"/>
  <w15:commentEx w15:paraId="0B33E9ED" w15:done="1"/>
  <w15:commentEx w15:paraId="0333E6C5" w15:done="1"/>
  <w15:commentEx w15:paraId="1FE76A5C" w15:done="1"/>
  <w15:commentEx w15:paraId="68802DA1" w15:done="1"/>
  <w15:commentEx w15:paraId="72ABDCB5" w15:done="1"/>
  <w15:commentEx w15:paraId="0698DEB4" w15:done="1"/>
  <w15:commentEx w15:paraId="7E5C2F3A" w15:done="1"/>
  <w15:commentEx w15:paraId="61B7C1EA" w15:done="1"/>
  <w15:commentEx w15:paraId="4B68A61B" w15:done="1"/>
  <w15:commentEx w15:paraId="3A4C192F" w15:done="1"/>
  <w15:commentEx w15:paraId="736E683A" w15:done="1"/>
  <w15:commentEx w15:paraId="037BEF07" w15:done="1"/>
  <w15:commentEx w15:paraId="3F67C1F5" w15:done="1"/>
  <w15:commentEx w15:paraId="7933E258" w15:done="1"/>
  <w15:commentEx w15:paraId="1C3ECE68" w15:done="1"/>
  <w15:commentEx w15:paraId="4345CA2C" w15:done="1"/>
  <w15:commentEx w15:paraId="26A1C355" w15:done="1"/>
  <w15:commentEx w15:paraId="76ED2127" w15:done="1"/>
  <w15:commentEx w15:paraId="3BC03FE1" w15:done="1"/>
  <w15:commentEx w15:paraId="036FAE41" w15:done="1"/>
  <w15:commentEx w15:paraId="350EC4DB" w15:done="1"/>
  <w15:commentEx w15:paraId="3614FEA2" w15:done="1"/>
  <w15:commentEx w15:paraId="12484104" w15:done="1"/>
  <w15:commentEx w15:paraId="1E5CF6AD" w15:done="1"/>
  <w15:commentEx w15:paraId="426655A6" w15:done="1"/>
  <w15:commentEx w15:paraId="084D7543" w15:done="1"/>
  <w15:commentEx w15:paraId="6A24EA1D" w15:done="1"/>
  <w15:commentEx w15:paraId="5CB8F3FF" w15:done="1"/>
  <w15:commentEx w15:paraId="4FA8C5E8" w15:done="1"/>
  <w15:commentEx w15:paraId="0B96B25D" w15:done="1"/>
  <w15:commentEx w15:paraId="36BFB49D" w15:done="1"/>
  <w15:commentEx w15:paraId="71DE7131" w15:done="1"/>
  <w15:commentEx w15:paraId="35E3E793" w15:done="1"/>
  <w15:commentEx w15:paraId="79A35623" w15:done="1"/>
  <w15:commentEx w15:paraId="60E60593" w15:done="1"/>
  <w15:commentEx w15:paraId="58DB7D5D" w15:done="1"/>
  <w15:commentEx w15:paraId="730C1F0E" w15:done="1"/>
  <w15:commentEx w15:paraId="5006AD4D" w15:done="1"/>
  <w15:commentEx w15:paraId="300B7BB0" w15:done="1"/>
  <w15:commentEx w15:paraId="1045792F" w15:done="1"/>
  <w15:commentEx w15:paraId="2B1D48BA" w15:done="1"/>
  <w15:commentEx w15:paraId="26F40311" w15:done="1"/>
  <w15:commentEx w15:paraId="33FFF20B" w15:done="1"/>
  <w15:commentEx w15:paraId="56F90697" w15:done="1"/>
  <w15:commentEx w15:paraId="249FA52F" w15:done="1"/>
  <w15:commentEx w15:paraId="4A6988CF" w15:done="1"/>
  <w15:commentEx w15:paraId="58E078D1" w15:done="1"/>
  <w15:commentEx w15:paraId="15D3D5EA" w15:done="1"/>
  <w15:commentEx w15:paraId="19EC9921" w15:done="1"/>
  <w15:commentEx w15:paraId="6E5BC1BD" w15:done="1"/>
  <w15:commentEx w15:paraId="221DB9AA" w15:done="1"/>
  <w15:commentEx w15:paraId="0853F46E" w15:done="1"/>
  <w15:commentEx w15:paraId="2C035B5E" w15:done="1"/>
  <w15:commentEx w15:paraId="0DB50F6B" w15:done="1"/>
  <w15:commentEx w15:paraId="79BFF8A6" w15:done="1"/>
  <w15:commentEx w15:paraId="65FF9F54" w15:done="1"/>
  <w15:commentEx w15:paraId="1A62CFFC" w15:done="1"/>
  <w15:commentEx w15:paraId="5CEBBAFF" w15:done="1"/>
  <w15:commentEx w15:paraId="389AE0CE" w15:done="1"/>
  <w15:commentEx w15:paraId="63AD3B14" w15:done="1"/>
  <w15:commentEx w15:paraId="1F8BC04B" w15:done="1"/>
  <w15:commentEx w15:paraId="319FF311" w15:done="1"/>
  <w15:commentEx w15:paraId="0B2FDE9E" w15:done="1"/>
  <w15:commentEx w15:paraId="70AA95FB" w15:done="1"/>
  <w15:commentEx w15:paraId="542DF866" w15:done="1"/>
  <w15:commentEx w15:paraId="13D4EEAA" w15:done="1"/>
  <w15:commentEx w15:paraId="14D58076" w15:done="1"/>
  <w15:commentEx w15:paraId="27CB73A7" w15:done="1"/>
  <w15:commentEx w15:paraId="3EC89D89" w15:done="0"/>
  <w15:commentEx w15:paraId="2F033566" w15:done="0"/>
  <w15:commentEx w15:paraId="451F00ED" w15:done="1"/>
  <w15:commentEx w15:paraId="64C767F9" w15:done="1"/>
  <w15:commentEx w15:paraId="4C2BC8BA" w15:done="1"/>
  <w15:commentEx w15:paraId="48A2FCF4" w15:done="1"/>
  <w15:commentEx w15:paraId="6D77583A" w15:done="1"/>
  <w15:commentEx w15:paraId="6515080F" w15:done="1"/>
  <w15:commentEx w15:paraId="3B94014F" w15:done="1"/>
  <w15:commentEx w15:paraId="19CF940C" w15:done="0"/>
  <w15:commentEx w15:paraId="5F337E18" w15:done="0"/>
  <w15:commentEx w15:paraId="26017948" w15:done="0"/>
  <w15:commentEx w15:paraId="4C00ECC2" w15:done="0"/>
  <w15:commentEx w15:paraId="7EE1E616" w15:done="0"/>
  <w15:commentEx w15:paraId="448CAF1B" w15:done="0"/>
  <w15:commentEx w15:paraId="49A8698F" w15:done="0"/>
  <w15:commentEx w15:paraId="314B7685" w15:done="0"/>
  <w15:commentEx w15:paraId="747AA2B8" w15:done="0"/>
  <w15:commentEx w15:paraId="0415DA81" w15:done="1"/>
  <w15:commentEx w15:paraId="277B6FBC" w15:done="1"/>
  <w15:commentEx w15:paraId="61BD0509" w15:done="1"/>
  <w15:commentEx w15:paraId="74103F44" w15:done="1"/>
  <w15:commentEx w15:paraId="0267F294" w15:done="1"/>
  <w15:commentEx w15:paraId="3257EB7B" w15:done="1"/>
  <w15:commentEx w15:paraId="79DAD1BE" w15:done="1"/>
  <w15:commentEx w15:paraId="78BBB3BD" w15:done="0"/>
  <w15:commentEx w15:paraId="6D78955A" w15:done="0"/>
  <w15:commentEx w15:paraId="3025138B" w15:done="0"/>
  <w15:commentEx w15:paraId="024EB3B2" w15:done="0"/>
  <w15:commentEx w15:paraId="0D3BF0DE" w15:done="0"/>
  <w15:commentEx w15:paraId="6575A0A2" w15:done="0"/>
  <w15:commentEx w15:paraId="544CBF3D" w15:done="0"/>
  <w15:commentEx w15:paraId="40E1C007" w15:done="0"/>
  <w15:commentEx w15:paraId="6F081C8D" w15:done="0"/>
  <w15:commentEx w15:paraId="0D27B33C" w15:done="0"/>
  <w15:commentEx w15:paraId="36B7D604" w15:done="1"/>
  <w15:commentEx w15:paraId="57630424" w15:done="1"/>
  <w15:commentEx w15:paraId="7DCCC4BD" w15:done="1"/>
  <w15:commentEx w15:paraId="02CAA775" w15:done="1"/>
  <w15:commentEx w15:paraId="1E88B275" w15:done="1"/>
  <w15:commentEx w15:paraId="7B7F36D6" w15:done="1"/>
  <w15:commentEx w15:paraId="64885E19" w15:done="1"/>
  <w15:commentEx w15:paraId="3C208228" w15:done="0"/>
  <w15:commentEx w15:paraId="654A29AE" w15:done="0"/>
  <w15:commentEx w15:paraId="6B16B362" w15:done="0"/>
  <w15:commentEx w15:paraId="32775AFE" w15:done="0"/>
  <w15:commentEx w15:paraId="3AE39705" w15:done="0"/>
  <w15:commentEx w15:paraId="125CB26A" w15:done="0"/>
  <w15:commentEx w15:paraId="25548487" w15:done="0"/>
  <w15:commentEx w15:paraId="2A0AD8EE" w15:done="0"/>
  <w15:commentEx w15:paraId="49069503" w15:done="0"/>
  <w15:commentEx w15:paraId="72CC65E1" w15:done="0"/>
  <w15:commentEx w15:paraId="627AD5DE" w15:done="1"/>
  <w15:commentEx w15:paraId="10B30597" w15:done="1"/>
  <w15:commentEx w15:paraId="6A69A452" w15:done="1"/>
  <w15:commentEx w15:paraId="5899CB9E" w15:done="1"/>
  <w15:commentEx w15:paraId="3FEBD641" w15:done="1"/>
  <w15:commentEx w15:paraId="2366ADE7" w15:done="1"/>
  <w15:commentEx w15:paraId="0D5740B2" w15:done="1"/>
  <w15:commentEx w15:paraId="596EF34E" w15:done="0"/>
  <w15:commentEx w15:paraId="25CB923D" w15:done="0"/>
  <w15:commentEx w15:paraId="266053EA" w15:done="0"/>
  <w15:commentEx w15:paraId="059F162C" w15:done="0"/>
  <w15:commentEx w15:paraId="3EFBE078" w15:done="0"/>
  <w15:commentEx w15:paraId="70A8CDFC" w15:done="0"/>
  <w15:commentEx w15:paraId="3271EAA9" w15:done="0"/>
  <w15:commentEx w15:paraId="0FDD2EE6" w15:done="0"/>
  <w15:commentEx w15:paraId="42798A55" w15:done="0"/>
  <w15:commentEx w15:paraId="79AFA0A9" w15:done="0"/>
  <w15:commentEx w15:paraId="3A0918B7" w15:done="1"/>
  <w15:commentEx w15:paraId="18249A1A" w15:done="1"/>
  <w15:commentEx w15:paraId="7A6AD8AC" w15:done="1"/>
  <w15:commentEx w15:paraId="33A87016" w15:done="1"/>
  <w15:commentEx w15:paraId="71557453" w15:done="1"/>
  <w15:commentEx w15:paraId="6291A876" w15:done="1"/>
  <w15:commentEx w15:paraId="7239A15B" w15:done="0"/>
  <w15:commentEx w15:paraId="095BFDE0" w15:done="0"/>
  <w15:commentEx w15:paraId="099C4899" w15:done="0"/>
  <w15:commentEx w15:paraId="01170F0C" w15:done="0"/>
  <w15:commentEx w15:paraId="0D4F07C3" w15:done="1"/>
  <w15:commentEx w15:paraId="1381525D" w15:done="1"/>
  <w15:commentEx w15:paraId="6D35E122" w15:done="1"/>
  <w15:commentEx w15:paraId="5BA6D772" w15:done="1"/>
  <w15:commentEx w15:paraId="6DF1933C" w15:done="1"/>
  <w15:commentEx w15:paraId="2542B633" w15:done="1"/>
  <w15:commentEx w15:paraId="1EA47B55" w15:done="1"/>
  <w15:commentEx w15:paraId="658B24E0" w15:done="1"/>
  <w15:commentEx w15:paraId="41742C22" w15:done="1"/>
  <w15:commentEx w15:paraId="6B0C4559" w15:done="1"/>
  <w15:commentEx w15:paraId="3B342E4E" w15:done="1"/>
  <w15:commentEx w15:paraId="3DA392AB" w15:done="1"/>
  <w15:commentEx w15:paraId="60D445F7" w15:done="1"/>
  <w15:commentEx w15:paraId="26CEAD13" w15:done="1"/>
  <w15:commentEx w15:paraId="259FA38A" w15:done="1"/>
  <w15:commentEx w15:paraId="51F6D707" w15:done="1"/>
  <w15:commentEx w15:paraId="2BD420C5" w15:done="1"/>
  <w15:commentEx w15:paraId="610A4447" w15:done="1"/>
  <w15:commentEx w15:paraId="1E676814" w15:done="1"/>
  <w15:commentEx w15:paraId="538D3F76" w15:done="1"/>
  <w15:commentEx w15:paraId="494B9480" w15:done="1"/>
  <w15:commentEx w15:paraId="17E997CE" w15:done="1"/>
  <w15:commentEx w15:paraId="490C7FFE" w15:done="1"/>
  <w15:commentEx w15:paraId="361FA6EC" w15:done="1"/>
  <w15:commentEx w15:paraId="63F4D134" w15:done="1"/>
  <w15:commentEx w15:paraId="44A34B5C" w15:done="1"/>
  <w15:commentEx w15:paraId="66D05B8B" w15:done="1"/>
  <w15:commentEx w15:paraId="3C477140" w15:done="1"/>
  <w15:commentEx w15:paraId="1E6FD3C7" w15:done="1"/>
  <w15:commentEx w15:paraId="3380FF1E" w15:done="1"/>
  <w15:commentEx w15:paraId="33BC9E9E" w15:done="1"/>
  <w15:commentEx w15:paraId="5CB2D842" w15:done="1"/>
  <w15:commentEx w15:paraId="23C2F3C9" w15:done="1"/>
  <w15:commentEx w15:paraId="16F48622" w15:done="1"/>
  <w15:commentEx w15:paraId="527541DA" w15:done="1"/>
  <w15:commentEx w15:paraId="07DD5B6D" w15:done="1"/>
  <w15:commentEx w15:paraId="0279EB7D" w15:done="1"/>
  <w15:commentEx w15:paraId="0FA8BBFE" w15:done="1"/>
  <w15:commentEx w15:paraId="7154A544" w15:done="1"/>
  <w15:commentEx w15:paraId="4C9E0580" w15:done="1"/>
  <w15:commentEx w15:paraId="51BA5C2B" w15:done="1"/>
  <w15:commentEx w15:paraId="50576557" w15:done="1"/>
  <w15:commentEx w15:paraId="366437A6" w15:done="1"/>
  <w15:commentEx w15:paraId="1E5035C0" w15:done="1"/>
  <w15:commentEx w15:paraId="286CFF55" w15:done="1"/>
  <w15:commentEx w15:paraId="60CDB220" w15:done="1"/>
  <w15:commentEx w15:paraId="2EFC3EC5" w15:done="1"/>
  <w15:commentEx w15:paraId="33915A51" w15:done="1"/>
  <w15:commentEx w15:paraId="40EBFC11" w15:done="1"/>
  <w15:commentEx w15:paraId="23D6E79B" w15:done="1"/>
  <w15:commentEx w15:paraId="0EC549D9" w15:done="1"/>
  <w15:commentEx w15:paraId="4E768636" w15:done="0"/>
  <w15:commentEx w15:paraId="3F48E872" w15:done="1"/>
  <w15:commentEx w15:paraId="68323C12" w15:done="1"/>
  <w15:commentEx w15:paraId="5D7D5824" w15:done="1"/>
  <w15:commentEx w15:paraId="74266353" w15:done="0"/>
  <w15:commentEx w15:paraId="0D305738" w15:done="0"/>
  <w15:commentEx w15:paraId="2A13563C" w15:done="0"/>
  <w15:commentEx w15:paraId="049FC88E" w15:done="1"/>
  <w15:commentEx w15:paraId="38ECC428" w15:done="1"/>
  <w15:commentEx w15:paraId="44C06507" w15:done="1"/>
  <w15:commentEx w15:paraId="2EAA6247" w15:done="1"/>
  <w15:commentEx w15:paraId="6B17362C" w15:done="1"/>
  <w15:commentEx w15:paraId="004F70FF" w15:done="1"/>
  <w15:commentEx w15:paraId="0ADD1197" w15:done="1"/>
  <w15:commentEx w15:paraId="356E591F" w15:done="1"/>
  <w15:commentEx w15:paraId="09E69D9A" w15:done="0"/>
  <w15:commentEx w15:paraId="3188F74C" w15:done="0"/>
  <w15:commentEx w15:paraId="19162311" w15:done="0"/>
  <w15:commentEx w15:paraId="12886276" w15:done="1"/>
  <w15:commentEx w15:paraId="09D33E1A" w15:done="1"/>
  <w15:commentEx w15:paraId="42B6371A" w15:done="1"/>
  <w15:commentEx w15:paraId="45C0B028" w15:done="1"/>
  <w15:commentEx w15:paraId="3A2F8414" w15:done="1"/>
  <w15:commentEx w15:paraId="21EE18BF" w15:done="1"/>
  <w15:commentEx w15:paraId="5D67E760" w15:done="1"/>
  <w15:commentEx w15:paraId="5B74744A" w15:done="0"/>
  <w15:commentEx w15:paraId="2C71FB0E" w15:done="0"/>
  <w15:commentEx w15:paraId="5A44842F" w15:done="0"/>
  <w15:commentEx w15:paraId="3750C1D2" w15:done="1"/>
  <w15:commentEx w15:paraId="7497EC95" w15:done="0"/>
  <w15:commentEx w15:paraId="52CED14A" w15:done="0"/>
  <w15:commentEx w15:paraId="20A818E0" w15:done="0"/>
  <w15:commentEx w15:paraId="38613DED" w15:done="1"/>
  <w15:commentEx w15:paraId="4C71E546" w15:done="1"/>
  <w15:commentEx w15:paraId="13A99813" w15:done="1"/>
  <w15:commentEx w15:paraId="56591FE4" w15:done="1"/>
  <w15:commentEx w15:paraId="29CDB4B4" w15:done="0"/>
  <w15:commentEx w15:paraId="2C398890" w15:done="0"/>
  <w15:commentEx w15:paraId="46EE0ECA" w15:done="0"/>
  <w15:commentEx w15:paraId="1D300C44" w15:done="0"/>
  <w15:commentEx w15:paraId="1B397918" w15:done="0"/>
  <w15:commentEx w15:paraId="40DBFED5" w15:done="0"/>
  <w15:commentEx w15:paraId="4EAA1EDB" w15:done="1"/>
  <w15:commentEx w15:paraId="1587FA25" w15:done="1"/>
  <w15:commentEx w15:paraId="609BAC48" w15:done="1"/>
  <w15:commentEx w15:paraId="10DE2A00" w15:done="1"/>
  <w15:commentEx w15:paraId="72E3D9AC" w15:done="1"/>
  <w15:commentEx w15:paraId="7EA559FF" w15:done="1"/>
  <w15:commentEx w15:paraId="510A6CB2" w15:done="0"/>
  <w15:commentEx w15:paraId="290FD99C" w15:done="0"/>
  <w15:commentEx w15:paraId="6C0E4FE9" w15:done="0"/>
  <w15:commentEx w15:paraId="37B582F6" w15:done="0"/>
  <w15:commentEx w15:paraId="6122E8A9" w15:done="0"/>
  <w15:commentEx w15:paraId="678C0910" w15:done="0"/>
  <w15:commentEx w15:paraId="379F0C6F" w15:done="1"/>
  <w15:commentEx w15:paraId="0E9DBDBC" w15:done="1"/>
  <w15:commentEx w15:paraId="322E7399" w15:done="1"/>
  <w15:commentEx w15:paraId="477EB65C" w15:done="1"/>
  <w15:commentEx w15:paraId="1BB4C08A" w15:done="1"/>
  <w15:commentEx w15:paraId="56D8E0A6" w15:done="1"/>
  <w15:commentEx w15:paraId="196D1E0F" w15:done="0"/>
  <w15:commentEx w15:paraId="52BC1BB0" w15:done="0"/>
  <w15:commentEx w15:paraId="17ADF2DA" w15:done="0"/>
  <w15:commentEx w15:paraId="425F438B" w15:done="0"/>
  <w15:commentEx w15:paraId="230CC7C5" w15:done="0"/>
  <w15:commentEx w15:paraId="47EAA11F" w15:done="0"/>
  <w15:commentEx w15:paraId="70136554" w15:done="0"/>
  <w15:commentEx w15:paraId="3F080945" w15:done="1"/>
  <w15:commentEx w15:paraId="3A349266" w15:done="1"/>
  <w15:commentEx w15:paraId="3EF97CE8" w15:done="1"/>
  <w15:commentEx w15:paraId="77F45FD2" w15:done="1"/>
  <w15:commentEx w15:paraId="1AF0B750" w15:done="1"/>
  <w15:commentEx w15:paraId="63A0D06A" w15:done="1"/>
  <w15:commentEx w15:paraId="1138BF33" w15:done="0"/>
  <w15:commentEx w15:paraId="265F7AC2" w15:done="0"/>
  <w15:commentEx w15:paraId="53CF35AE" w15:done="0"/>
  <w15:commentEx w15:paraId="0EA73853" w15:done="0"/>
  <w15:commentEx w15:paraId="11F978D9" w15:done="0"/>
  <w15:commentEx w15:paraId="6240B238" w15:done="0"/>
  <w15:commentEx w15:paraId="0457C3A4" w15:done="1"/>
  <w15:commentEx w15:paraId="0F19BEFA" w15:done="1"/>
  <w15:commentEx w15:paraId="2366EB09" w15:done="1"/>
  <w15:commentEx w15:paraId="1A8816C9" w15:done="1"/>
  <w15:commentEx w15:paraId="674B7414" w15:done="1"/>
  <w15:commentEx w15:paraId="383AEC0F" w15:done="1"/>
  <w15:commentEx w15:paraId="32DC028C" w15:done="0"/>
  <w15:commentEx w15:paraId="14FF8DCF" w15:done="0"/>
  <w15:commentEx w15:paraId="3F995D55" w15:done="0"/>
  <w15:commentEx w15:paraId="0AE47DE1" w15:done="0"/>
  <w15:commentEx w15:paraId="4473A72A" w15:done="0"/>
  <w15:commentEx w15:paraId="26046A5A" w15:done="0"/>
  <w15:commentEx w15:paraId="790A7327" w15:done="1"/>
  <w15:commentEx w15:paraId="3292C9CE" w15:done="1"/>
  <w15:commentEx w15:paraId="61881502" w15:done="1"/>
  <w15:commentEx w15:paraId="76332D39" w15:done="1"/>
  <w15:commentEx w15:paraId="63C55555" w15:done="1"/>
  <w15:commentEx w15:paraId="61F19079" w15:done="1"/>
  <w15:commentEx w15:paraId="5B7E9064" w15:done="0"/>
  <w15:commentEx w15:paraId="20DBC516" w15:done="0"/>
  <w15:commentEx w15:paraId="0C97E09C" w15:done="0"/>
  <w15:commentEx w15:paraId="19045BB8" w15:done="0"/>
  <w15:commentEx w15:paraId="618FCD67" w15:done="0"/>
  <w15:commentEx w15:paraId="494DEA33" w15:done="0"/>
  <w15:commentEx w15:paraId="70259563" w15:done="0"/>
  <w15:commentEx w15:paraId="592CE221" w15:done="0"/>
  <w15:commentEx w15:paraId="097837F1" w15:done="1"/>
  <w15:commentEx w15:paraId="7183052E" w15:done="1"/>
  <w15:commentEx w15:paraId="5190A3ED" w15:done="1"/>
  <w15:commentEx w15:paraId="1BB5BBDB" w15:done="1"/>
  <w15:commentEx w15:paraId="32E0A8E5" w15:done="1"/>
  <w15:commentEx w15:paraId="6637313A" w15:done="1"/>
  <w15:commentEx w15:paraId="0C52D4AC" w15:done="1"/>
  <w15:commentEx w15:paraId="693758A2" w15:done="1"/>
  <w15:commentEx w15:paraId="5D5AAC9C" w15:done="0"/>
  <w15:commentEx w15:paraId="71D06027" w15:done="0"/>
  <w15:commentEx w15:paraId="6C5B8C18" w15:done="0"/>
  <w15:commentEx w15:paraId="0F75C0E8" w15:done="0"/>
  <w15:commentEx w15:paraId="64ABA4D9" w15:done="0"/>
  <w15:commentEx w15:paraId="7D8112D2" w15:done="0"/>
  <w15:commentEx w15:paraId="612F43CC" w15:done="1"/>
  <w15:commentEx w15:paraId="272B4675" w15:done="0"/>
  <w15:commentEx w15:paraId="04A44CFE" w15:done="1"/>
  <w15:commentEx w15:paraId="45B8672D" w15:done="1"/>
  <w15:commentEx w15:paraId="0205B4AA" w15:done="1"/>
  <w15:commentEx w15:paraId="4C87FB32" w15:done="1"/>
  <w15:commentEx w15:paraId="3383E9E8" w15:done="1"/>
  <w15:commentEx w15:paraId="2E6897E8" w15:done="1"/>
  <w15:commentEx w15:paraId="7E205287" w15:done="0"/>
  <w15:commentEx w15:paraId="43FB1B25" w15:done="0"/>
  <w15:commentEx w15:paraId="29003FBE" w15:done="0"/>
  <w15:commentEx w15:paraId="5126C193" w15:done="1"/>
  <w15:commentEx w15:paraId="14AAFF83" w15:done="1"/>
  <w15:commentEx w15:paraId="315C01F3" w15:done="1"/>
  <w15:commentEx w15:paraId="49D11D1A" w15:done="1"/>
  <w15:commentEx w15:paraId="6FA670A4" w15:done="1"/>
  <w15:commentEx w15:paraId="3F9C9016" w15:done="1"/>
  <w15:commentEx w15:paraId="793F6517" w15:done="0"/>
  <w15:commentEx w15:paraId="11571192" w15:done="0"/>
  <w15:commentEx w15:paraId="15A33397" w15:done="0"/>
  <w15:commentEx w15:paraId="0CF6DF73" w15:done="0"/>
  <w15:commentEx w15:paraId="1B2CA9F8" w15:done="0"/>
  <w15:commentEx w15:paraId="4A51F1DA" w15:done="0"/>
  <w15:commentEx w15:paraId="783A55CA" w15:done="0"/>
  <w15:commentEx w15:paraId="708CEEFC" w15:done="0"/>
  <w15:commentEx w15:paraId="4AAF118B" w15:done="0"/>
  <w15:commentEx w15:paraId="65E63FA6" w15:done="0"/>
  <w15:commentEx w15:paraId="7151CD62" w15:done="0"/>
  <w15:commentEx w15:paraId="507B6906" w15:done="0"/>
  <w15:commentEx w15:paraId="538496B1" w15:done="0"/>
  <w15:commentEx w15:paraId="6A6A78AE" w15:done="0"/>
  <w15:commentEx w15:paraId="4D549385" w15:done="0"/>
  <w15:commentEx w15:paraId="73E1FC64" w15:done="0"/>
  <w15:commentEx w15:paraId="2D527949" w15:done="0"/>
  <w15:commentEx w15:paraId="706DEF00" w15:done="0"/>
  <w15:commentEx w15:paraId="16653CF4" w15:done="0"/>
  <w15:commentEx w15:paraId="03963C12" w15:done="0"/>
  <w15:commentEx w15:paraId="4ADC18AE" w15:done="0"/>
  <w15:commentEx w15:paraId="55A5E3AF" w15:done="0"/>
  <w15:commentEx w15:paraId="5A7176AF" w15:done="0"/>
  <w15:commentEx w15:paraId="418355FA" w15:done="0"/>
  <w15:commentEx w15:paraId="1D1609D9" w15:done="0"/>
  <w15:commentEx w15:paraId="47190DD8" w15:done="0"/>
  <w15:commentEx w15:paraId="448F2C2A" w15:done="0"/>
  <w15:commentEx w15:paraId="3349BA47" w15:done="0"/>
  <w15:commentEx w15:paraId="092F465D" w15:done="0"/>
  <w15:commentEx w15:paraId="12FED63A" w15:done="0"/>
  <w15:commentEx w15:paraId="699524B7" w15:done="0"/>
  <w15:commentEx w15:paraId="61839F5D" w15:done="0"/>
  <w15:commentEx w15:paraId="5BBCCFF5" w15:done="0"/>
  <w15:commentEx w15:paraId="30EEAC2C" w15:done="0"/>
  <w15:commentEx w15:paraId="42C4459C" w15:done="0"/>
  <w15:commentEx w15:paraId="7551C891" w15:done="0"/>
  <w15:commentEx w15:paraId="0DFDA733" w15:done="0"/>
  <w15:commentEx w15:paraId="6FB4397F" w15:done="0"/>
  <w15:commentEx w15:paraId="6E6678C9" w15:done="0"/>
  <w15:commentEx w15:paraId="722988B7" w15:done="0"/>
  <w15:commentEx w15:paraId="021814A5" w15:done="0"/>
  <w15:commentEx w15:paraId="070F5AE0" w15:done="1"/>
  <w15:commentEx w15:paraId="22910B1F" w15:done="1"/>
  <w15:commentEx w15:paraId="142093EC" w15:done="1"/>
  <w15:commentEx w15:paraId="350363A4" w15:done="1"/>
  <w15:commentEx w15:paraId="13975238" w15:done="1"/>
  <w15:commentEx w15:paraId="7E8B7FCA" w15:done="0"/>
  <w15:commentEx w15:paraId="1E8F62FA" w15:done="0"/>
  <w15:commentEx w15:paraId="26F6000D" w15:done="0"/>
  <w15:commentEx w15:paraId="55BC308C" w15:done="0"/>
  <w15:commentEx w15:paraId="3C253592" w15:done="1"/>
  <w15:commentEx w15:paraId="6EC1C72C" w15:done="0"/>
  <w15:commentEx w15:paraId="18C4C13C" w15:done="0"/>
  <w15:commentEx w15:paraId="381DAB08" w15:done="1"/>
  <w15:commentEx w15:paraId="4AEF281F" w15:done="1"/>
  <w15:commentEx w15:paraId="01561C89" w15:done="1"/>
  <w15:commentEx w15:paraId="66653CAC" w15:done="1"/>
  <w15:commentEx w15:paraId="60B52AB7" w15:done="0"/>
  <w15:commentEx w15:paraId="7168A32F" w15:done="0"/>
  <w15:commentEx w15:paraId="12B8529D" w15:done="0"/>
  <w15:commentEx w15:paraId="5DB44D99" w15:done="0"/>
  <w15:commentEx w15:paraId="6D33442F" w15:done="1"/>
  <w15:commentEx w15:paraId="224608C9" w15:done="0"/>
  <w15:commentEx w15:paraId="097D4430" w15:done="0"/>
  <w15:commentEx w15:paraId="12677C35" w15:done="1"/>
  <w15:commentEx w15:paraId="57005523" w15:done="1"/>
  <w15:commentEx w15:paraId="600D3F73" w15:done="1"/>
  <w15:commentEx w15:paraId="4B539BC1" w15:done="1"/>
  <w15:commentEx w15:paraId="14935BF2" w15:done="0"/>
  <w15:commentEx w15:paraId="4F8037AB" w15:done="0"/>
  <w15:commentEx w15:paraId="083ADED2" w15:done="0"/>
  <w15:commentEx w15:paraId="51AB5928" w15:done="0"/>
  <w15:commentEx w15:paraId="0F4E88CB" w15:done="1"/>
  <w15:commentEx w15:paraId="7C53703D" w15:done="0"/>
  <w15:commentEx w15:paraId="602F66DA" w15:done="0"/>
  <w15:commentEx w15:paraId="11B16F18" w15:done="0"/>
  <w15:commentEx w15:paraId="0AF08E5E" w15:done="0"/>
  <w15:commentEx w15:paraId="61DD27E8" w15:done="0"/>
  <w15:commentEx w15:paraId="0F490D00" w15:done="0"/>
  <w15:commentEx w15:paraId="30DEC80C" w15:done="0"/>
  <w15:commentEx w15:paraId="3F199F1F" w15:done="0"/>
  <w15:commentEx w15:paraId="12A907A5" w15:done="0"/>
  <w15:commentEx w15:paraId="00E1E83B" w15:done="0"/>
  <w15:commentEx w15:paraId="2C360440" w15:done="1"/>
  <w15:commentEx w15:paraId="0056A218" w15:done="0"/>
  <w15:commentEx w15:paraId="567C7CE8" w15:done="0"/>
  <w15:commentEx w15:paraId="4C5D4390" w15:done="1"/>
  <w15:commentEx w15:paraId="6F1865AE" w15:done="1"/>
  <w15:commentEx w15:paraId="335B9AE6" w15:done="1"/>
  <w15:commentEx w15:paraId="6947F11C" w15:done="1"/>
  <w15:commentEx w15:paraId="7BFFB43B" w15:done="0"/>
  <w15:commentEx w15:paraId="5CCCE685" w15:done="0"/>
  <w15:commentEx w15:paraId="3C69D135" w15:done="0"/>
  <w15:commentEx w15:paraId="2E8ABE9C" w15:done="1"/>
  <w15:commentEx w15:paraId="49CB6E02" w15:done="0"/>
  <w15:commentEx w15:paraId="1B94BB61" w15:done="0"/>
  <w15:commentEx w15:paraId="5A3C9B5E" w15:done="1"/>
  <w15:commentEx w15:paraId="1E4B6BC3" w15:done="1"/>
  <w15:commentEx w15:paraId="629B7F75" w15:done="1"/>
  <w15:commentEx w15:paraId="2736CBFF" w15:done="1"/>
  <w15:commentEx w15:paraId="700F06A1" w15:done="1"/>
  <w15:commentEx w15:paraId="43701A89" w15:done="1"/>
  <w15:commentEx w15:paraId="7FD167B6" w15:done="1"/>
  <w15:commentEx w15:paraId="0C0E1B96" w15:done="1"/>
  <w15:commentEx w15:paraId="7AACF920" w15:done="1"/>
  <w15:commentEx w15:paraId="6B62358E" w15:done="1"/>
  <w15:commentEx w15:paraId="03E51461" w15:done="1"/>
  <w15:commentEx w15:paraId="1024BF9E" w15:done="1"/>
  <w15:commentEx w15:paraId="1D6810AA" w15:done="1"/>
  <w15:commentEx w15:paraId="37C1D34C" w15:done="1"/>
  <w15:commentEx w15:paraId="025D9BD1" w15:done="1"/>
  <w15:commentEx w15:paraId="29048AC9" w15:done="1"/>
  <w15:commentEx w15:paraId="75445D99" w15:done="1"/>
  <w15:commentEx w15:paraId="27981F8D" w15:done="1"/>
  <w15:commentEx w15:paraId="11E374DC" w15:done="1"/>
  <w15:commentEx w15:paraId="15D370E2" w15:done="1"/>
  <w15:commentEx w15:paraId="45345991" w15:done="1"/>
  <w15:commentEx w15:paraId="21A0E1E5" w15:done="1"/>
  <w15:commentEx w15:paraId="7263DC21" w15:done="1"/>
  <w15:commentEx w15:paraId="176BAD70" w15:done="1"/>
  <w15:commentEx w15:paraId="68C1B5E9" w15:done="1"/>
  <w15:commentEx w15:paraId="658A9843" w15:done="1"/>
  <w15:commentEx w15:paraId="559A568A" w15:done="1"/>
  <w15:commentEx w15:paraId="30FBB569" w15:done="1"/>
  <w15:commentEx w15:paraId="566D7EF5" w15:done="1"/>
  <w15:commentEx w15:paraId="5FFD70C6" w15:done="1"/>
  <w15:commentEx w15:paraId="3D58A901" w15:done="1"/>
  <w15:commentEx w15:paraId="1202D00E" w15:done="1"/>
  <w15:commentEx w15:paraId="658D8190" w15:done="1"/>
  <w15:commentEx w15:paraId="00DD6E5C" w15:done="1"/>
  <w15:commentEx w15:paraId="0E582F55" w15:done="1"/>
  <w15:commentEx w15:paraId="6F87910D" w15:done="1"/>
  <w15:commentEx w15:paraId="15FB1374" w15:done="1"/>
  <w15:commentEx w15:paraId="3BB6B80F" w15:done="1"/>
  <w15:commentEx w15:paraId="1EBD0090" w15:done="1"/>
  <w15:commentEx w15:paraId="71761C1C" w15:done="1"/>
  <w15:commentEx w15:paraId="03E88D24" w15:done="1"/>
  <w15:commentEx w15:paraId="5D67C984" w15:done="1"/>
  <w15:commentEx w15:paraId="3FB5FBFD" w15:done="1"/>
  <w15:commentEx w15:paraId="6874B57F" w15:done="1"/>
  <w15:commentEx w15:paraId="72D463D4" w15:done="1"/>
  <w15:commentEx w15:paraId="09D255D7" w15:done="1"/>
  <w15:commentEx w15:paraId="6707E7DC" w15:done="0"/>
  <w15:commentEx w15:paraId="42557251" w15:done="0"/>
  <w15:commentEx w15:paraId="7CEEB775" w15:done="1"/>
  <w15:commentEx w15:paraId="71B2AD1A" w15:done="1"/>
  <w15:commentEx w15:paraId="366AFF8E" w15:done="1"/>
  <w15:commentEx w15:paraId="7C6DFE01" w15:done="1"/>
  <w15:commentEx w15:paraId="45AEFB34" w15:done="1"/>
  <w15:commentEx w15:paraId="0F96579C" w15:done="1"/>
  <w15:commentEx w15:paraId="2940CC37" w15:done="0"/>
  <w15:commentEx w15:paraId="7939B41C" w15:done="0"/>
  <w15:commentEx w15:paraId="02D729C3" w15:done="0"/>
  <w15:commentEx w15:paraId="373EA225" w15:done="0"/>
  <w15:commentEx w15:paraId="19836736" w15:done="1"/>
  <w15:commentEx w15:paraId="416C02A6" w15:done="1"/>
  <w15:commentEx w15:paraId="51C84723" w15:done="0"/>
  <w15:commentEx w15:paraId="370907D7" w15:done="0"/>
  <w15:commentEx w15:paraId="7CFEE6CD" w15:done="1"/>
  <w15:commentEx w15:paraId="6654ECB1" w15:done="1"/>
  <w15:commentEx w15:paraId="6DE2BD41" w15:done="0"/>
  <w15:commentEx w15:paraId="2AA48F5A" w15:done="0"/>
  <w15:commentEx w15:paraId="6E64D7C8" w15:done="1"/>
  <w15:commentEx w15:paraId="04F028DC" w15:done="1"/>
  <w15:commentEx w15:paraId="657FF74C" w15:done="0"/>
  <w15:commentEx w15:paraId="37F3AB76" w15:done="0"/>
  <w15:commentEx w15:paraId="12CEBA29" w15:done="0"/>
  <w15:commentEx w15:paraId="48D650EF" w15:done="0"/>
  <w15:commentEx w15:paraId="6C2E0B2D" w15:done="0"/>
  <w15:commentEx w15:paraId="503EFD8F" w15:done="0"/>
  <w15:commentEx w15:paraId="6642D42C" w15:done="0"/>
  <w15:commentEx w15:paraId="16E93C6D" w15:done="0"/>
  <w15:commentEx w15:paraId="7E495667" w15:done="0"/>
  <w15:commentEx w15:paraId="350D9DDA" w15:done="0"/>
  <w15:commentEx w15:paraId="79EFEF93" w15:done="1"/>
  <w15:commentEx w15:paraId="1092189D" w15:done="1"/>
  <w15:commentEx w15:paraId="73E5D870" w15:done="0"/>
  <w15:commentEx w15:paraId="31CA73E5" w15:done="0"/>
  <w15:commentEx w15:paraId="34BA4E34" w15:done="0"/>
  <w15:commentEx w15:paraId="7487F8E7" w15:done="1"/>
  <w15:commentEx w15:paraId="5B4F7283" w15:done="1"/>
  <w15:commentEx w15:paraId="42532C60" w15:done="0"/>
  <w15:commentEx w15:paraId="0448AD42" w15:done="0"/>
  <w15:commentEx w15:paraId="5FD56507" w15:done="0"/>
  <w15:commentEx w15:paraId="0ADD1DF0" w15:done="0"/>
  <w15:commentEx w15:paraId="11F01C6B" w15:done="0"/>
  <w15:commentEx w15:paraId="71C1B110" w15:done="0"/>
  <w15:commentEx w15:paraId="40AE7238" w15:done="0"/>
  <w15:commentEx w15:paraId="3B8AE445" w15:done="0"/>
  <w15:commentEx w15:paraId="175E8007" w15:done="1"/>
  <w15:commentEx w15:paraId="5EF972F6" w15:done="1"/>
  <w15:commentEx w15:paraId="0F51E53A" w15:done="0"/>
  <w15:commentEx w15:paraId="7DED92BC" w15:done="0"/>
  <w15:commentEx w15:paraId="38290852" w15:done="0"/>
  <w15:commentEx w15:paraId="45ADF4A8" w15:done="0"/>
  <w15:commentEx w15:paraId="686541F0" w15:done="0"/>
  <w15:commentEx w15:paraId="39679031" w15:done="0"/>
  <w15:commentEx w15:paraId="42C0E175" w15:done="0"/>
  <w15:commentEx w15:paraId="02DA74F1" w15:done="0"/>
  <w15:commentEx w15:paraId="463732A9" w15:done="0"/>
  <w15:commentEx w15:paraId="7FC3936F" w15:done="0"/>
  <w15:commentEx w15:paraId="56A84511" w15:done="0"/>
  <w15:commentEx w15:paraId="4725FCD0" w15:done="0"/>
  <w15:commentEx w15:paraId="238A7105" w15:done="0"/>
  <w15:commentEx w15:paraId="2E38298E" w15:done="0"/>
  <w15:commentEx w15:paraId="46A10284" w15:done="0"/>
  <w15:commentEx w15:paraId="7C96F576" w15:done="0"/>
  <w15:commentEx w15:paraId="71A753A4" w15:done="0"/>
  <w15:commentEx w15:paraId="4DABDC81" w15:done="0"/>
  <w15:commentEx w15:paraId="0958F778" w15:done="0"/>
  <w15:commentEx w15:paraId="7CDE9E9F" w15:done="1"/>
  <w15:commentEx w15:paraId="31F8AF9A" w15:done="1"/>
  <w15:commentEx w15:paraId="76763726" w15:done="0"/>
  <w15:commentEx w15:paraId="67172B4A" w15:done="0"/>
  <w15:commentEx w15:paraId="55802604" w15:done="1"/>
  <w15:commentEx w15:paraId="4575DFBC" w15:done="1"/>
  <w15:commentEx w15:paraId="01FFB857" w15:done="0"/>
  <w15:commentEx w15:paraId="3C0CFCEE" w15:done="1"/>
  <w15:commentEx w15:paraId="5EBC8721" w15:done="1"/>
  <w15:commentEx w15:paraId="3AD47882" w15:done="1"/>
  <w15:commentEx w15:paraId="7DBCAEB6" w15:done="1"/>
  <w15:commentEx w15:paraId="598F9996" w15:done="1"/>
  <w15:commentEx w15:paraId="67C8874B" w15:done="0"/>
  <w15:commentEx w15:paraId="4ECB1A46" w15:done="0"/>
  <w15:commentEx w15:paraId="1A80DCBE" w15:done="0"/>
  <w15:commentEx w15:paraId="5CB6079E" w15:done="0"/>
  <w15:commentEx w15:paraId="2AF49D67" w15:done="0"/>
  <w15:commentEx w15:paraId="194A4E65" w15:done="0"/>
  <w15:commentEx w15:paraId="3BB924B4" w15:done="0"/>
  <w15:commentEx w15:paraId="49A6C5E6" w15:done="0"/>
  <w15:commentEx w15:paraId="0B738F80" w15:done="0"/>
  <w15:commentEx w15:paraId="219404EA" w15:done="0"/>
  <w15:commentEx w15:paraId="46AE8F75" w15:done="0"/>
  <w15:commentEx w15:paraId="0A73C3F9" w15:done="1"/>
  <w15:commentEx w15:paraId="320B1445" w15:done="1"/>
  <w15:commentEx w15:paraId="305E8815" w15:done="0"/>
  <w15:commentEx w15:paraId="47071785" w15:done="0"/>
  <w15:commentEx w15:paraId="534BE180" w15:done="1"/>
  <w15:commentEx w15:paraId="24936A1D" w15:done="1"/>
  <w15:commentEx w15:paraId="6012414D" w15:done="0"/>
  <w15:commentEx w15:paraId="7692EB6B" w15:done="0"/>
  <w15:commentEx w15:paraId="5D2CD246" w15:done="0"/>
  <w15:commentEx w15:paraId="522D3C02" w15:done="1"/>
  <w15:commentEx w15:paraId="727D3019" w15:done="1"/>
  <w15:commentEx w15:paraId="431EEFC5" w15:done="1"/>
  <w15:commentEx w15:paraId="4D287A3A" w15:done="1"/>
  <w15:commentEx w15:paraId="25632FD2" w15:done="1"/>
  <w15:commentEx w15:paraId="666C4E2B" w15:done="0"/>
  <w15:commentEx w15:paraId="68C6FDE6" w15:done="0"/>
  <w15:commentEx w15:paraId="4FDDCAC2" w15:done="0"/>
  <w15:commentEx w15:paraId="5940C9FE" w15:done="0"/>
  <w15:commentEx w15:paraId="3B79C505" w15:done="0"/>
  <w15:commentEx w15:paraId="428F454A" w15:done="0"/>
  <w15:commentEx w15:paraId="347BD6AF" w15:done="0"/>
  <w15:commentEx w15:paraId="2AC8C024" w15:done="0"/>
  <w15:commentEx w15:paraId="00957273" w15:done="1"/>
  <w15:commentEx w15:paraId="6394625A" w15:done="1"/>
  <w15:commentEx w15:paraId="1336B1D1" w15:done="0"/>
  <w15:commentEx w15:paraId="2E135538" w15:done="0"/>
  <w15:commentEx w15:paraId="4B089099" w15:done="0"/>
  <w15:commentEx w15:paraId="372A213B" w15:done="0"/>
  <w15:commentEx w15:paraId="554235D9" w15:done="1"/>
  <w15:commentEx w15:paraId="4FD5C792" w15:done="1"/>
  <w15:commentEx w15:paraId="2927AE77" w15:done="0"/>
  <w15:commentEx w15:paraId="7136B8E4" w15:done="0"/>
  <w15:commentEx w15:paraId="654EEE05" w15:done="0"/>
  <w15:commentEx w15:paraId="2413188B" w15:done="0"/>
  <w15:commentEx w15:paraId="3638DA2E" w15:done="1"/>
  <w15:commentEx w15:paraId="5B62BAF0" w15:done="1"/>
  <w15:commentEx w15:paraId="050C7C81" w15:done="0"/>
  <w15:commentEx w15:paraId="2E0C3CCC" w15:done="0"/>
  <w15:commentEx w15:paraId="76915425" w15:done="0"/>
  <w15:commentEx w15:paraId="02E2B5AA" w15:done="0"/>
  <w15:commentEx w15:paraId="590EF788" w15:done="1"/>
  <w15:commentEx w15:paraId="58D728F8" w15:done="1"/>
  <w15:commentEx w15:paraId="373D1DF9" w15:done="1"/>
  <w15:commentEx w15:paraId="32A2C389" w15:done="1"/>
  <w15:commentEx w15:paraId="3C3E707A" w15:done="1"/>
  <w15:commentEx w15:paraId="5C845B84" w15:done="1"/>
  <w15:commentEx w15:paraId="5333068B" w15:done="1"/>
  <w15:commentEx w15:paraId="171E97EF" w15:done="1"/>
  <w15:commentEx w15:paraId="787FE862" w15:done="1"/>
  <w15:commentEx w15:paraId="67E9C48F" w15:done="1"/>
  <w15:commentEx w15:paraId="171DAE8D" w15:done="1"/>
  <w15:commentEx w15:paraId="619B6CEB" w15:done="1"/>
  <w15:commentEx w15:paraId="514B7372" w15:done="1"/>
  <w15:commentEx w15:paraId="37B6A125" w15:done="1"/>
  <w15:commentEx w15:paraId="0D8C143A" w15:done="0"/>
  <w15:commentEx w15:paraId="404B9EAD" w15:done="0"/>
  <w15:commentEx w15:paraId="026D9B85" w15:done="0"/>
  <w15:commentEx w15:paraId="248039F7" w15:done="0"/>
  <w15:commentEx w15:paraId="09692F94" w15:done="0"/>
  <w15:commentEx w15:paraId="7D9030D0" w15:done="0"/>
  <w15:commentEx w15:paraId="14A6A1EB" w15:done="0"/>
  <w15:commentEx w15:paraId="789F5ED2" w15:done="0"/>
  <w15:commentEx w15:paraId="0713EED7" w15:done="0"/>
  <w15:commentEx w15:paraId="5C232B28" w15:done="0"/>
  <w15:commentEx w15:paraId="36A1C51F" w15:done="0"/>
  <w15:commentEx w15:paraId="12B95516" w15:done="1"/>
  <w15:commentEx w15:paraId="52001F73" w15:done="1"/>
  <w15:commentEx w15:paraId="2BCA2842" w15:done="1"/>
  <w15:commentEx w15:paraId="5005B4F2" w15:done="0"/>
  <w15:commentEx w15:paraId="691535CF" w15:done="0"/>
  <w15:commentEx w15:paraId="7729045C" w15:done="0"/>
  <w15:commentEx w15:paraId="42990A6E" w15:done="0"/>
  <w15:commentEx w15:paraId="5B4C54CB" w15:done="1"/>
  <w15:commentEx w15:paraId="43C13401" w15:done="1"/>
  <w15:commentEx w15:paraId="44C782CF" w15:done="0"/>
  <w15:commentEx w15:paraId="3CBEF23A" w15:done="0"/>
  <w15:commentEx w15:paraId="43ABA444" w15:done="0"/>
  <w15:commentEx w15:paraId="15104C7E" w15:done="1"/>
  <w15:commentEx w15:paraId="0992576A" w15:done="1"/>
  <w15:commentEx w15:paraId="5977187B" w15:done="0"/>
  <w15:commentEx w15:paraId="601C1D17" w15:done="0"/>
  <w15:commentEx w15:paraId="649536B4" w15:done="0"/>
  <w15:commentEx w15:paraId="2A70B398" w15:done="0"/>
  <w15:commentEx w15:paraId="6382B7EF" w15:done="0"/>
  <w15:commentEx w15:paraId="2B52C895" w15:done="0"/>
  <w15:commentEx w15:paraId="2514D280" w15:done="0"/>
  <w15:commentEx w15:paraId="57973C5E" w15:done="0"/>
  <w15:commentEx w15:paraId="28E134BA" w15:done="0"/>
  <w15:commentEx w15:paraId="33BEDCC4" w15:done="0"/>
  <w15:commentEx w15:paraId="2BAF19F3" w15:done="0"/>
  <w15:commentEx w15:paraId="20D8DE1A" w15:done="0"/>
  <w15:commentEx w15:paraId="114D1995" w15:done="0"/>
  <w15:commentEx w15:paraId="2B1C4BF4" w15:done="0"/>
  <w15:commentEx w15:paraId="7B9A5D35" w15:done="1"/>
  <w15:commentEx w15:paraId="00C7264A" w15:done="1"/>
  <w15:commentEx w15:paraId="6382A245" w15:done="0"/>
  <w15:commentEx w15:paraId="6E76575D" w15:done="1"/>
  <w15:commentEx w15:paraId="79150EBF" w15:done="1"/>
  <w15:commentEx w15:paraId="4573E0B5" w15:done="1"/>
  <w15:commentEx w15:paraId="5CEA58FC" w15:done="1"/>
  <w15:commentEx w15:paraId="51F8F6BC" w15:done="0"/>
  <w15:commentEx w15:paraId="3296886E" w15:done="1"/>
  <w15:commentEx w15:paraId="32762826" w15:done="1"/>
  <w15:commentEx w15:paraId="1CA6849D" w15:done="1"/>
  <w15:commentEx w15:paraId="47AFFAD3" w15:done="1"/>
  <w15:commentEx w15:paraId="352A1715" w15:done="0"/>
  <w15:commentEx w15:paraId="5EE93354" w15:done="1"/>
  <w15:commentEx w15:paraId="6D7CE7C5" w15:done="1"/>
  <w15:commentEx w15:paraId="02F529EE" w15:done="0"/>
  <w15:commentEx w15:paraId="682545F2" w15:done="0"/>
  <w15:commentEx w15:paraId="04AA56C9" w15:done="0"/>
  <w15:commentEx w15:paraId="3AA3582A" w15:done="0"/>
  <w15:commentEx w15:paraId="427A4BE2" w15:done="1"/>
  <w15:commentEx w15:paraId="01056FAF" w15:done="1"/>
  <w15:commentEx w15:paraId="796ED31F" w15:done="1"/>
  <w15:commentEx w15:paraId="5D898EE3" w15:done="1"/>
  <w15:commentEx w15:paraId="61906D65" w15:done="1"/>
  <w15:commentEx w15:paraId="3EE7C24F" w15:done="1"/>
  <w15:commentEx w15:paraId="6D068342" w15:done="1"/>
  <w15:commentEx w15:paraId="51C231D3" w15:done="1"/>
  <w15:commentEx w15:paraId="776C6400" w15:done="0"/>
  <w15:commentEx w15:paraId="281B9D37" w15:done="0"/>
  <w15:commentEx w15:paraId="2EC4D409" w15:done="1"/>
  <w15:commentEx w15:paraId="2E460DD6" w15:done="1"/>
  <w15:commentEx w15:paraId="3C7A8880" w15:done="1"/>
  <w15:commentEx w15:paraId="4940496C" w15:done="1"/>
  <w15:commentEx w15:paraId="6DE9A39C" w15:done="0"/>
  <w15:commentEx w15:paraId="7A42B0FD" w15:done="0"/>
  <w15:commentEx w15:paraId="53121027" w15:done="1"/>
  <w15:commentEx w15:paraId="18492F99" w15:done="1"/>
  <w15:commentEx w15:paraId="6A6C709B" w15:done="0"/>
  <w15:commentEx w15:paraId="48FD840B" w15:done="0"/>
  <w15:commentEx w15:paraId="2084763A" w15:done="0"/>
  <w15:commentEx w15:paraId="4F884C6B" w15:done="0"/>
  <w15:commentEx w15:paraId="31C98A54" w15:done="0"/>
  <w15:commentEx w15:paraId="4B5F91C9" w15:done="1"/>
  <w15:commentEx w15:paraId="074C10EE" w15:done="1"/>
  <w15:commentEx w15:paraId="5F6CED40" w15:done="1"/>
  <w15:commentEx w15:paraId="66DD9978" w15:done="1"/>
  <w15:commentEx w15:paraId="365C40A9" w15:done="1"/>
  <w15:commentEx w15:paraId="7D0552B9" w15:done="0"/>
  <w15:commentEx w15:paraId="2A70772C" w15:done="0"/>
  <w15:commentEx w15:paraId="4239E37F" w15:done="0"/>
  <w15:commentEx w15:paraId="114BCD51" w15:done="1"/>
  <w15:commentEx w15:paraId="2C7DF6D9" w15:done="1"/>
  <w15:commentEx w15:paraId="267D2263" w15:done="1"/>
  <w15:commentEx w15:paraId="16A55503" w15:done="1"/>
  <w15:commentEx w15:paraId="1F8FE31B" w15:done="1"/>
  <w15:commentEx w15:paraId="202BEFF7" w15:done="0"/>
  <w15:commentEx w15:paraId="73B59C72" w15:done="0"/>
  <w15:commentEx w15:paraId="4B962F14" w15:done="0"/>
  <w15:commentEx w15:paraId="4A35B084" w15:done="1"/>
  <w15:commentEx w15:paraId="2565E29C" w15:done="1"/>
  <w15:commentEx w15:paraId="0236367E" w15:done="1"/>
  <w15:commentEx w15:paraId="40D4A14F" w15:done="1"/>
  <w15:commentEx w15:paraId="5E86103B" w15:done="1"/>
  <w15:commentEx w15:paraId="355F95D0" w15:done="1"/>
  <w15:commentEx w15:paraId="06711A3D" w15:done="1"/>
  <w15:commentEx w15:paraId="6E536A5F" w15:done="1"/>
  <w15:commentEx w15:paraId="14F3567E" w15:done="1"/>
  <w15:commentEx w15:paraId="5C4944F8" w15:done="1"/>
  <w15:commentEx w15:paraId="5D4A162B" w15:done="1"/>
  <w15:commentEx w15:paraId="018D0929" w15:done="1"/>
  <w15:commentEx w15:paraId="312E5CB8" w15:done="1"/>
  <w15:commentEx w15:paraId="62A8C1A9" w15:done="1"/>
  <w15:commentEx w15:paraId="0B7FA00A" w15:done="1"/>
  <w15:commentEx w15:paraId="69E7B09B" w15:done="1"/>
  <w15:commentEx w15:paraId="71B9021F" w15:done="1"/>
  <w15:commentEx w15:paraId="62858E62" w15:done="1"/>
  <w15:commentEx w15:paraId="7AD4E446" w15:done="1"/>
  <w15:commentEx w15:paraId="576F626C" w15:done="1"/>
  <w15:commentEx w15:paraId="1AD117A5" w15:done="1"/>
  <w15:commentEx w15:paraId="2DBFEE34" w15:done="1"/>
  <w15:commentEx w15:paraId="388731E1" w15:done="1"/>
  <w15:commentEx w15:paraId="3DB0B7BC" w15:done="1"/>
  <w15:commentEx w15:paraId="440C5028" w15:done="1"/>
  <w15:commentEx w15:paraId="3B475F60" w15:done="1"/>
  <w15:commentEx w15:paraId="5C00EDB8" w15:done="1"/>
  <w15:commentEx w15:paraId="04DDD440" w15:done="0"/>
  <w15:commentEx w15:paraId="5C2253A7" w15:done="0"/>
  <w15:commentEx w15:paraId="4565DF1D" w15:done="1"/>
  <w15:commentEx w15:paraId="5FE90A3D" w15:done="1"/>
  <w15:commentEx w15:paraId="06E93ACA" w15:done="1"/>
  <w15:commentEx w15:paraId="39E0443D" w15:done="1"/>
  <w15:commentEx w15:paraId="43325FF8" w15:done="1"/>
  <w15:commentEx w15:paraId="61C0CA59" w15:done="1"/>
  <w15:commentEx w15:paraId="06199C87" w15:done="0"/>
  <w15:commentEx w15:paraId="6613520C" w15:done="0"/>
  <w15:commentEx w15:paraId="054BBEE7" w15:done="0"/>
  <w15:commentEx w15:paraId="594E68BF" w15:done="0"/>
  <w15:commentEx w15:paraId="2DDBBDE6" w15:done="1"/>
  <w15:commentEx w15:paraId="3DF40585" w15:done="1"/>
  <w15:commentEx w15:paraId="54A5B06A" w15:done="1"/>
  <w15:commentEx w15:paraId="17CCDDB2" w15:done="1"/>
  <w15:commentEx w15:paraId="4168C7F6" w15:done="1"/>
  <w15:commentEx w15:paraId="5DB1BAAB" w15:done="1"/>
  <w15:commentEx w15:paraId="285B737C" w15:done="1"/>
  <w15:commentEx w15:paraId="7B9D1EE6" w15:done="1"/>
  <w15:commentEx w15:paraId="55B26374" w15:done="1"/>
  <w15:commentEx w15:paraId="5F57CEDB" w15:done="1"/>
  <w15:commentEx w15:paraId="2DA35827" w15:done="1"/>
  <w15:commentEx w15:paraId="276189D3" w15:done="1"/>
  <w15:commentEx w15:paraId="78256191" w15:done="1"/>
  <w15:commentEx w15:paraId="746CBC5D" w15:done="1"/>
  <w15:commentEx w15:paraId="2B3639A1" w15:done="1"/>
  <w15:commentEx w15:paraId="1439F86C" w15:done="1"/>
  <w15:commentEx w15:paraId="759201F4" w15:done="1"/>
  <w15:commentEx w15:paraId="108F1361" w15:done="1"/>
  <w15:commentEx w15:paraId="539F7D49" w15:done="1"/>
  <w15:commentEx w15:paraId="5312AE38" w15:done="1"/>
  <w15:commentEx w15:paraId="4CD49BC5" w15:done="1"/>
  <w15:commentEx w15:paraId="68B7167E" w15:done="0"/>
  <w15:commentEx w15:paraId="4B843477" w15:done="0"/>
  <w15:commentEx w15:paraId="22CBDDC2" w15:done="1"/>
  <w15:commentEx w15:paraId="283A8EA5" w15:done="1"/>
  <w15:commentEx w15:paraId="35FA94DD" w15:done="1"/>
  <w15:commentEx w15:paraId="6EA4741F" w15:done="1"/>
  <w15:commentEx w15:paraId="063871B4" w15:done="1"/>
  <w15:commentEx w15:paraId="0D6A5920" w15:done="1"/>
  <w15:commentEx w15:paraId="6D689586" w15:done="1"/>
  <w15:commentEx w15:paraId="0387DD6C" w15:done="1"/>
  <w15:commentEx w15:paraId="042C6EC4" w15:done="1"/>
  <w15:commentEx w15:paraId="77843B40" w15:done="0"/>
  <w15:commentEx w15:paraId="78CC2FC7" w15:done="0"/>
  <w15:commentEx w15:paraId="138DCA92" w15:done="1"/>
  <w15:commentEx w15:paraId="4B636EF6" w15:done="1"/>
  <w15:commentEx w15:paraId="58A42966" w15:done="1"/>
  <w15:commentEx w15:paraId="01488D39" w15:done="1"/>
  <w15:commentEx w15:paraId="08C1611C" w15:done="1"/>
  <w15:commentEx w15:paraId="2E83C109" w15:done="1"/>
  <w15:commentEx w15:paraId="5265E610" w15:done="1"/>
  <w15:commentEx w15:paraId="24AA8920" w15:done="1"/>
  <w15:commentEx w15:paraId="5314EDEC" w15:done="1"/>
  <w15:commentEx w15:paraId="1D6F476B" w15:done="0"/>
  <w15:commentEx w15:paraId="4294EDD8" w15:done="0"/>
  <w15:commentEx w15:paraId="54B3D92D" w15:done="0"/>
  <w15:commentEx w15:paraId="2BBE33A8" w15:done="0"/>
  <w15:commentEx w15:paraId="74558C70" w15:done="1"/>
  <w15:commentEx w15:paraId="37B0C581" w15:done="1"/>
  <w15:commentEx w15:paraId="1CCFC91B" w15:done="1"/>
  <w15:commentEx w15:paraId="07C2824F" w15:done="1"/>
  <w15:commentEx w15:paraId="41D65AA0" w15:done="1"/>
  <w15:commentEx w15:paraId="72DACA24" w15:done="1"/>
  <w15:commentEx w15:paraId="4799F8BC" w15:done="0"/>
  <w15:commentEx w15:paraId="5B52DFE7" w15:done="0"/>
  <w15:commentEx w15:paraId="215D2752" w15:done="0"/>
  <w15:commentEx w15:paraId="3276B1B4" w15:done="0"/>
  <w15:commentEx w15:paraId="63A219D9" w15:done="0"/>
  <w15:commentEx w15:paraId="00F736E4" w15:done="0"/>
  <w15:commentEx w15:paraId="478DE698" w15:done="1"/>
  <w15:commentEx w15:paraId="381A6ECB" w15:done="1"/>
  <w15:commentEx w15:paraId="57EBE587" w15:done="1"/>
  <w15:commentEx w15:paraId="0E928551" w15:done="1"/>
  <w15:commentEx w15:paraId="6BFC81F3" w15:done="1"/>
  <w15:commentEx w15:paraId="020EB8C1" w15:done="1"/>
  <w15:commentEx w15:paraId="71459EB9" w15:done="0"/>
  <w15:commentEx w15:paraId="72FA7B8A" w15:done="0"/>
  <w15:commentEx w15:paraId="1B92300F" w15:done="0"/>
  <w15:commentEx w15:paraId="30F8FD28" w15:done="1"/>
  <w15:commentEx w15:paraId="7745BC42" w15:done="1"/>
  <w15:commentEx w15:paraId="6F8B0BEE" w15:done="1"/>
  <w15:commentEx w15:paraId="15BAEAB0" w15:done="1"/>
  <w15:commentEx w15:paraId="4BF37A93" w15:done="1"/>
  <w15:commentEx w15:paraId="40362FEB" w15:done="1"/>
  <w15:commentEx w15:paraId="73319987" w15:done="1"/>
  <w15:commentEx w15:paraId="72130EFB" w15:done="0"/>
  <w15:commentEx w15:paraId="128862D3" w15:done="0"/>
  <w15:commentEx w15:paraId="3199A54E" w15:done="0"/>
  <w15:commentEx w15:paraId="100E8023" w15:done="0"/>
  <w15:commentEx w15:paraId="2A121751" w15:done="0"/>
  <w15:commentEx w15:paraId="4CD0F82D" w15:done="1"/>
  <w15:commentEx w15:paraId="50CE0B2B" w15:done="1"/>
  <w15:commentEx w15:paraId="3DBAA477" w15:done="1"/>
  <w15:commentEx w15:paraId="639D49DE" w15:done="1"/>
  <w15:commentEx w15:paraId="5337F913" w15:done="1"/>
  <w15:commentEx w15:paraId="73A0A041" w15:done="1"/>
  <w15:commentEx w15:paraId="52A60F9C" w15:done="0"/>
  <w15:commentEx w15:paraId="4B67606D" w15:done="0"/>
  <w15:commentEx w15:paraId="15892A3E" w15:done="0"/>
  <w15:commentEx w15:paraId="6188B06B" w15:done="0"/>
  <w15:commentEx w15:paraId="5C7E6A41" w15:done="0"/>
  <w15:commentEx w15:paraId="51C1D9C3" w15:done="0"/>
  <w15:commentEx w15:paraId="0AC025BD" w15:done="0"/>
  <w15:commentEx w15:paraId="7073418B" w15:done="0"/>
  <w15:commentEx w15:paraId="49C6B04B" w15:done="0"/>
  <w15:commentEx w15:paraId="3E7E18BE" w15:done="1"/>
  <w15:commentEx w15:paraId="43151EB4" w15:done="1"/>
  <w15:commentEx w15:paraId="420B7614" w15:done="0"/>
  <w15:commentEx w15:paraId="6EAD8F08" w15:done="0"/>
  <w15:commentEx w15:paraId="1ACCE361" w15:done="1"/>
  <w15:commentEx w15:paraId="3EBAAA5B" w15:done="1"/>
  <w15:commentEx w15:paraId="14831BF0" w15:done="0"/>
  <w15:commentEx w15:paraId="596720D0" w15:done="0"/>
  <w15:commentEx w15:paraId="07D9B82D" w15:done="1"/>
  <w15:commentEx w15:paraId="584123D1" w15:done="1"/>
  <w15:commentEx w15:paraId="3BD64880" w15:done="0"/>
  <w15:commentEx w15:paraId="78F456A6" w15:done="0"/>
  <w15:commentEx w15:paraId="68834EF0" w15:done="0"/>
  <w15:commentEx w15:paraId="0659ED94" w15:done="1"/>
  <w15:commentEx w15:paraId="5A9060C3" w15:done="1"/>
  <w15:commentEx w15:paraId="6343D28A" w15:done="1"/>
  <w15:commentEx w15:paraId="40486153" w15:done="1"/>
  <w15:commentEx w15:paraId="530C1CB0" w15:done="1"/>
  <w15:commentEx w15:paraId="2DC6BAC5" w15:done="1"/>
  <w15:commentEx w15:paraId="05719F0A" w15:done="1"/>
  <w15:commentEx w15:paraId="4505376D" w15:done="1"/>
  <w15:commentEx w15:paraId="4520BE8D" w15:done="1"/>
  <w15:commentEx w15:paraId="111FEE68" w15:done="0"/>
  <w15:commentEx w15:paraId="7B9A2C48" w15:done="0"/>
  <w15:commentEx w15:paraId="0CA156EE" w15:done="0"/>
  <w15:commentEx w15:paraId="18323F35" w15:done="0"/>
  <w15:commentEx w15:paraId="11CF6512" w15:done="0"/>
  <w15:commentEx w15:paraId="417F5808" w15:done="1"/>
  <w15:commentEx w15:paraId="01E2EEAE" w15:done="1"/>
  <w15:commentEx w15:paraId="7E25FB90" w15:done="1"/>
  <w15:commentEx w15:paraId="54573534" w15:done="1"/>
  <w15:commentEx w15:paraId="42D093BB" w15:done="1"/>
  <w15:commentEx w15:paraId="1A58BFEB" w15:done="1"/>
  <w15:commentEx w15:paraId="153F537D" w15:done="1"/>
  <w15:commentEx w15:paraId="7D426992" w15:done="1"/>
  <w15:commentEx w15:paraId="0422C9FC" w15:done="1"/>
  <w15:commentEx w15:paraId="17B4BC33" w15:done="1"/>
  <w15:commentEx w15:paraId="7010759E" w15:done="1"/>
  <w15:commentEx w15:paraId="4A6F5804" w15:done="1"/>
  <w15:commentEx w15:paraId="7CB2E567" w15:done="1"/>
  <w15:commentEx w15:paraId="29796B52" w15:done="1"/>
  <w15:commentEx w15:paraId="73E15EBB" w15:done="1"/>
  <w15:commentEx w15:paraId="0E4458C4" w15:done="1"/>
  <w15:commentEx w15:paraId="2D711537" w15:done="1"/>
  <w15:commentEx w15:paraId="6F304E21" w15:done="1"/>
  <w15:commentEx w15:paraId="3B634468" w15:done="1"/>
  <w15:commentEx w15:paraId="503BCF08" w15:done="1"/>
  <w15:commentEx w15:paraId="7C351F36" w15:done="1"/>
  <w15:commentEx w15:paraId="0C00A4DA" w15:done="0"/>
  <w15:commentEx w15:paraId="4925AAE9" w15:done="1"/>
  <w15:commentEx w15:paraId="65E6B069" w15:done="1"/>
  <w15:commentEx w15:paraId="50FD22A4" w15:done="0"/>
  <w15:commentEx w15:paraId="26D0C1E6" w15:done="0"/>
  <w15:commentEx w15:paraId="70ACD3E9" w15:done="1"/>
  <w15:commentEx w15:paraId="3C91768E" w15:done="1"/>
  <w15:commentEx w15:paraId="611D3F76" w15:done="1"/>
  <w15:commentEx w15:paraId="2A8B0F86" w15:done="1"/>
  <w15:commentEx w15:paraId="7CAC71F3" w15:done="1"/>
  <w15:commentEx w15:paraId="394C087D" w15:done="0"/>
  <w15:commentEx w15:paraId="32FE01C4" w15:done="0"/>
  <w15:commentEx w15:paraId="6F0A0A12" w15:done="1"/>
  <w15:commentEx w15:paraId="0ADF90C3" w15:done="1"/>
  <w15:commentEx w15:paraId="3980A872" w15:done="1"/>
  <w15:commentEx w15:paraId="4A5D8671" w15:done="1"/>
  <w15:commentEx w15:paraId="52F7B741" w15:done="1"/>
  <w15:commentEx w15:paraId="4A362D2C" w15:done="1"/>
  <w15:commentEx w15:paraId="27BF8D32" w15:done="1"/>
  <w15:commentEx w15:paraId="17F38A25" w15:done="1"/>
  <w15:commentEx w15:paraId="2B81952E" w15:done="1"/>
  <w15:commentEx w15:paraId="0FDFC8C7" w15:done="1"/>
  <w15:commentEx w15:paraId="1118A46A" w15:done="1"/>
  <w15:commentEx w15:paraId="1A41CB66" w15:done="1"/>
  <w15:commentEx w15:paraId="45FEEC9F" w15:done="1"/>
  <w15:commentEx w15:paraId="1CF73ED1" w15:done="1"/>
  <w15:commentEx w15:paraId="06C92820" w15:done="1"/>
  <w15:commentEx w15:paraId="7695D039" w15:done="1"/>
  <w15:commentEx w15:paraId="1655A14C" w15:done="1"/>
  <w15:commentEx w15:paraId="2722B22C" w15:done="1"/>
  <w15:commentEx w15:paraId="0F394EF9" w15:done="1"/>
  <w15:commentEx w15:paraId="45AC4C6E" w15:done="1"/>
  <w15:commentEx w15:paraId="3F3C2E41" w15:done="1"/>
  <w15:commentEx w15:paraId="3E3C9C02" w15:done="1"/>
  <w15:commentEx w15:paraId="017D72B7" w15:done="1"/>
  <w15:commentEx w15:paraId="79CEB2C2" w15:done="1"/>
  <w15:commentEx w15:paraId="780915F5" w15:done="1"/>
  <w15:commentEx w15:paraId="296A747C" w15:done="1"/>
  <w15:commentEx w15:paraId="4EEED95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81C43" w16cex:dateUtc="2021-07-13T12:05:00Z"/>
  <w16cex:commentExtensible w16cex:durableId="24981C45" w16cex:dateUtc="2021-07-13T12:05:00Z"/>
  <w16cex:commentExtensible w16cex:durableId="24981C47" w16cex:dateUtc="2021-07-13T12:05:00Z"/>
  <w16cex:commentExtensible w16cex:durableId="24981C49" w16cex:dateUtc="2021-07-13T12:06:00Z"/>
  <w16cex:commentExtensible w16cex:durableId="24981C4B" w16cex:dateUtc="2021-07-13T12:06:00Z"/>
  <w16cex:commentExtensible w16cex:durableId="24981C4E" w16cex:dateUtc="2021-07-13T12:06:00Z"/>
  <w16cex:commentExtensible w16cex:durableId="24981C50" w16cex:dateUtc="2021-07-13T12:06:00Z"/>
  <w16cex:commentExtensible w16cex:durableId="24981C52" w16cex:dateUtc="2021-07-13T12:06:00Z"/>
  <w16cex:commentExtensible w16cex:durableId="249840A1" w16cex:dateUtc="2021-07-13T14:41:00Z"/>
  <w16cex:commentExtensible w16cex:durableId="24981C54" w16cex:dateUtc="2021-07-13T12:06:00Z"/>
  <w16cex:commentExtensible w16cex:durableId="24981C56" w16cex:dateUtc="2021-07-13T12:06:00Z"/>
  <w16cex:commentExtensible w16cex:durableId="24981C58" w16cex:dateUtc="2021-07-13T12:06:00Z"/>
  <w16cex:commentExtensible w16cex:durableId="24981C5A" w16cex:dateUtc="2021-07-13T12:06:00Z"/>
  <w16cex:commentExtensible w16cex:durableId="24981C5C" w16cex:dateUtc="2021-07-13T12:06:00Z"/>
  <w16cex:commentExtensible w16cex:durableId="24981C5E" w16cex:dateUtc="2021-07-13T12:06:00Z"/>
  <w16cex:commentExtensible w16cex:durableId="24981C61" w16cex:dateUtc="2021-07-13T12:06:00Z"/>
  <w16cex:commentExtensible w16cex:durableId="24981C63" w16cex:dateUtc="2021-07-13T12:06:00Z"/>
  <w16cex:commentExtensible w16cex:durableId="24981C66" w16cex:dateUtc="2021-07-13T12:06:00Z"/>
  <w16cex:commentExtensible w16cex:durableId="24981C68" w16cex:dateUtc="2021-07-13T12:06:00Z"/>
  <w16cex:commentExtensible w16cex:durableId="24981C6A" w16cex:dateUtc="2021-07-13T12:06:00Z"/>
  <w16cex:commentExtensible w16cex:durableId="24981C6C" w16cex:dateUtc="2021-07-13T12:06:00Z"/>
  <w16cex:commentExtensible w16cex:durableId="24981C6F" w16cex:dateUtc="2021-07-13T12:06:00Z"/>
  <w16cex:commentExtensible w16cex:durableId="24981C71" w16cex:dateUtc="2021-07-13T12:06:00Z"/>
  <w16cex:commentExtensible w16cex:durableId="24981C74" w16cex:dateUtc="2021-07-13T12:06:00Z"/>
  <w16cex:commentExtensible w16cex:durableId="24984352" w16cex:dateUtc="2021-07-13T14:52:00Z"/>
  <w16cex:commentExtensible w16cex:durableId="24981C76" w16cex:dateUtc="2021-07-13T12:06:00Z"/>
  <w16cex:commentExtensible w16cex:durableId="24981C78" w16cex:dateUtc="2021-07-13T12:06:00Z"/>
  <w16cex:commentExtensible w16cex:durableId="24981C7C" w16cex:dateUtc="2021-07-13T12:06:00Z"/>
  <w16cex:commentExtensible w16cex:durableId="24981C7E" w16cex:dateUtc="2021-07-13T12:06:00Z"/>
  <w16cex:commentExtensible w16cex:durableId="24981C80" w16cex:dateUtc="2021-07-13T12:06:00Z"/>
  <w16cex:commentExtensible w16cex:durableId="24981C82" w16cex:dateUtc="2021-07-13T12:06:00Z"/>
  <w16cex:commentExtensible w16cex:durableId="24981C84" w16cex:dateUtc="2021-07-13T12:07:00Z"/>
  <w16cex:commentExtensible w16cex:durableId="24981C86" w16cex:dateUtc="2021-07-13T12:07:00Z"/>
  <w16cex:commentExtensible w16cex:durableId="24981C88" w16cex:dateUtc="2021-07-13T12:07:00Z"/>
  <w16cex:commentExtensible w16cex:durableId="24981C8A" w16cex:dateUtc="2021-07-13T12:07:00Z"/>
  <w16cex:commentExtensible w16cex:durableId="24981C8C" w16cex:dateUtc="2021-07-13T12:07:00Z"/>
  <w16cex:commentExtensible w16cex:durableId="24981C8E" w16cex:dateUtc="2021-07-13T12:07:00Z"/>
  <w16cex:commentExtensible w16cex:durableId="24981C90" w16cex:dateUtc="2021-07-13T12:07:00Z"/>
  <w16cex:commentExtensible w16cex:durableId="24981C92" w16cex:dateUtc="2021-07-13T12:07:00Z"/>
  <w16cex:commentExtensible w16cex:durableId="24981C94" w16cex:dateUtc="2021-07-13T12:07:00Z"/>
  <w16cex:commentExtensible w16cex:durableId="24981C96" w16cex:dateUtc="2021-07-13T12:07:00Z"/>
  <w16cex:commentExtensible w16cex:durableId="24981C98" w16cex:dateUtc="2021-07-13T12:07:00Z"/>
  <w16cex:commentExtensible w16cex:durableId="24981C9A" w16cex:dateUtc="2021-07-13T12:07:00Z"/>
  <w16cex:commentExtensible w16cex:durableId="24981C9C" w16cex:dateUtc="2021-07-13T12:07:00Z"/>
  <w16cex:commentExtensible w16cex:durableId="24981C9E" w16cex:dateUtc="2021-07-13T12:07:00Z"/>
  <w16cex:commentExtensible w16cex:durableId="24981CA0" w16cex:dateUtc="2021-07-13T12:07:00Z"/>
  <w16cex:commentExtensible w16cex:durableId="24981CA3" w16cex:dateUtc="2021-07-13T12:07:00Z"/>
  <w16cex:commentExtensible w16cex:durableId="24981CA5" w16cex:dateUtc="2021-07-13T12:07:00Z"/>
  <w16cex:commentExtensible w16cex:durableId="24981CA7" w16cex:dateUtc="2021-07-13T12:07:00Z"/>
  <w16cex:commentExtensible w16cex:durableId="24981CA9" w16cex:dateUtc="2021-07-13T12:07:00Z"/>
  <w16cex:commentExtensible w16cex:durableId="24981CAC" w16cex:dateUtc="2021-07-13T12:07:00Z"/>
  <w16cex:commentExtensible w16cex:durableId="24981CAE" w16cex:dateUtc="2021-07-13T12:07:00Z"/>
  <w16cex:commentExtensible w16cex:durableId="24981CB1" w16cex:dateUtc="2021-07-13T12:07:00Z"/>
  <w16cex:commentExtensible w16cex:durableId="24981CB3" w16cex:dateUtc="2021-07-13T12:07:00Z"/>
  <w16cex:commentExtensible w16cex:durableId="24981CB5" w16cex:dateUtc="2021-07-13T12:07:00Z"/>
  <w16cex:commentExtensible w16cex:durableId="24981CB7" w16cex:dateUtc="2021-07-13T12:07:00Z"/>
  <w16cex:commentExtensible w16cex:durableId="24981CB9" w16cex:dateUtc="2021-07-13T12:07:00Z"/>
  <w16cex:commentExtensible w16cex:durableId="24981CBB" w16cex:dateUtc="2021-07-13T12:07:00Z"/>
  <w16cex:commentExtensible w16cex:durableId="24981CBD" w16cex:dateUtc="2021-07-13T12:07:00Z"/>
  <w16cex:commentExtensible w16cex:durableId="24981CBF" w16cex:dateUtc="2021-07-13T12:07:00Z"/>
  <w16cex:commentExtensible w16cex:durableId="24981CC1" w16cex:dateUtc="2021-07-13T12:08:00Z"/>
  <w16cex:commentExtensible w16cex:durableId="24981CC3" w16cex:dateUtc="2021-07-13T12:08:00Z"/>
  <w16cex:commentExtensible w16cex:durableId="24981CC5" w16cex:dateUtc="2021-07-13T12:08:00Z"/>
  <w16cex:commentExtensible w16cex:durableId="24981CC7" w16cex:dateUtc="2021-07-13T12:08:00Z"/>
  <w16cex:commentExtensible w16cex:durableId="24981CC9" w16cex:dateUtc="2021-07-13T12:08:00Z"/>
  <w16cex:commentExtensible w16cex:durableId="24981CCB" w16cex:dateUtc="2021-07-13T12:08:00Z"/>
  <w16cex:commentExtensible w16cex:durableId="24981CCD" w16cex:dateUtc="2021-07-13T12:08:00Z"/>
  <w16cex:commentExtensible w16cex:durableId="24981CCF" w16cex:dateUtc="2021-07-13T12:08:00Z"/>
  <w16cex:commentExtensible w16cex:durableId="24981CD1" w16cex:dateUtc="2021-07-13T12:08:00Z"/>
  <w16cex:commentExtensible w16cex:durableId="24981CD3" w16cex:dateUtc="2021-07-13T12:08:00Z"/>
  <w16cex:commentExtensible w16cex:durableId="24981CD5" w16cex:dateUtc="2021-07-13T12:08:00Z"/>
  <w16cex:commentExtensible w16cex:durableId="24981CD8" w16cex:dateUtc="2021-07-13T12:08:00Z"/>
  <w16cex:commentExtensible w16cex:durableId="24981CDA" w16cex:dateUtc="2021-07-13T12:08:00Z"/>
  <w16cex:commentExtensible w16cex:durableId="24981CDC" w16cex:dateUtc="2021-07-13T12:08:00Z"/>
  <w16cex:commentExtensible w16cex:durableId="24981CDE" w16cex:dateUtc="2021-07-13T12:08:00Z"/>
  <w16cex:commentExtensible w16cex:durableId="24981CE1" w16cex:dateUtc="2021-07-13T12:08:00Z"/>
  <w16cex:commentExtensible w16cex:durableId="24981CE3" w16cex:dateUtc="2021-07-13T12:08:00Z"/>
  <w16cex:commentExtensible w16cex:durableId="24981CE5" w16cex:dateUtc="2021-07-13T12:08:00Z"/>
  <w16cex:commentExtensible w16cex:durableId="24981CE7" w16cex:dateUtc="2021-07-13T12:08:00Z"/>
  <w16cex:commentExtensible w16cex:durableId="24981CEA" w16cex:dateUtc="2021-07-13T12:08:00Z"/>
  <w16cex:commentExtensible w16cex:durableId="24981CEC" w16cex:dateUtc="2021-07-13T12:08:00Z"/>
  <w16cex:commentExtensible w16cex:durableId="24981CEE" w16cex:dateUtc="2021-07-13T12:08:00Z"/>
  <w16cex:commentExtensible w16cex:durableId="24981CF1" w16cex:dateUtc="2021-07-13T12:08:00Z"/>
  <w16cex:commentExtensible w16cex:durableId="24981CF4" w16cex:dateUtc="2021-07-13T12:08:00Z"/>
  <w16cex:commentExtensible w16cex:durableId="24981CF6" w16cex:dateUtc="2021-07-13T12:08:00Z"/>
  <w16cex:commentExtensible w16cex:durableId="24981CF8" w16cex:dateUtc="2021-07-13T12:08:00Z"/>
  <w16cex:commentExtensible w16cex:durableId="24981CFB" w16cex:dateUtc="2021-07-13T12:08:00Z"/>
  <w16cex:commentExtensible w16cex:durableId="24981CFD" w16cex:dateUtc="2021-07-13T12:09:00Z"/>
  <w16cex:commentExtensible w16cex:durableId="24981CFF" w16cex:dateUtc="2021-07-13T12:09:00Z"/>
  <w16cex:commentExtensible w16cex:durableId="24981D01" w16cex:dateUtc="2021-07-13T12:09:00Z"/>
  <w16cex:commentExtensible w16cex:durableId="24981D03" w16cex:dateUtc="2021-07-13T12:09:00Z"/>
  <w16cex:commentExtensible w16cex:durableId="24981D06" w16cex:dateUtc="2021-07-13T12:09:00Z"/>
  <w16cex:commentExtensible w16cex:durableId="24981D08" w16cex:dateUtc="2021-07-13T12:09:00Z"/>
  <w16cex:commentExtensible w16cex:durableId="24981D0A" w16cex:dateUtc="2021-07-13T12:09:00Z"/>
  <w16cex:commentExtensible w16cex:durableId="24981D0C" w16cex:dateUtc="2021-07-13T12:09:00Z"/>
  <w16cex:commentExtensible w16cex:durableId="24981D0E" w16cex:dateUtc="2021-07-13T12:09:00Z"/>
  <w16cex:commentExtensible w16cex:durableId="24981D10" w16cex:dateUtc="2021-07-13T12:09:00Z"/>
  <w16cex:commentExtensible w16cex:durableId="249803C4" w16cex:dateUtc="2021-07-13T10:21:00Z"/>
  <w16cex:commentExtensible w16cex:durableId="24981D13" w16cex:dateUtc="2021-07-13T12:09:00Z"/>
  <w16cex:commentExtensible w16cex:durableId="24981D16" w16cex:dateUtc="2021-07-13T12:09:00Z"/>
  <w16cex:commentExtensible w16cex:durableId="24981D17" w16cex:dateUtc="2021-07-13T12:09:00Z"/>
  <w16cex:commentExtensible w16cex:durableId="24981D1B" w16cex:dateUtc="2021-07-13T12:09:00Z"/>
  <w16cex:commentExtensible w16cex:durableId="24984ADE" w16cex:dateUtc="2021-07-13T15:24:00Z"/>
  <w16cex:commentExtensible w16cex:durableId="24981D1D" w16cex:dateUtc="2021-07-13T12:09:00Z"/>
  <w16cex:commentExtensible w16cex:durableId="24981D1F" w16cex:dateUtc="2021-07-13T12:09:00Z"/>
  <w16cex:commentExtensible w16cex:durableId="24981D21" w16cex:dateUtc="2021-07-13T12:09:00Z"/>
  <w16cex:commentExtensible w16cex:durableId="24981D24" w16cex:dateUtc="2021-07-13T12:09:00Z"/>
  <w16cex:commentExtensible w16cex:durableId="24981D26" w16cex:dateUtc="2021-07-13T12:09:00Z"/>
  <w16cex:commentExtensible w16cex:durableId="24981D28" w16cex:dateUtc="2021-07-13T12:09:00Z"/>
  <w16cex:commentExtensible w16cex:durableId="24981D2A" w16cex:dateUtc="2021-07-13T12:09:00Z"/>
  <w16cex:commentExtensible w16cex:durableId="24981D2D" w16cex:dateUtc="2021-07-13T12:09:00Z"/>
  <w16cex:commentExtensible w16cex:durableId="24981D2F" w16cex:dateUtc="2021-07-13T12:09:00Z"/>
  <w16cex:commentExtensible w16cex:durableId="24981D31" w16cex:dateUtc="2021-07-13T12:09:00Z"/>
  <w16cex:commentExtensible w16cex:durableId="24984C27" w16cex:dateUtc="2021-07-13T15:30:00Z"/>
  <w16cex:commentExtensible w16cex:durableId="24981D33" w16cex:dateUtc="2021-07-13T12:09:00Z"/>
  <w16cex:commentExtensible w16cex:durableId="24981D35" w16cex:dateUtc="2021-07-13T12:09:00Z"/>
  <w16cex:commentExtensible w16cex:durableId="24981D37" w16cex:dateUtc="2021-07-13T12:09:00Z"/>
  <w16cex:commentExtensible w16cex:durableId="24981D39" w16cex:dateUtc="2021-07-13T12:10:00Z"/>
  <w16cex:commentExtensible w16cex:durableId="24981D3B" w16cex:dateUtc="2021-07-13T12:10:00Z"/>
  <w16cex:commentExtensible w16cex:durableId="24981D3D" w16cex:dateUtc="2021-07-13T12:10:00Z"/>
  <w16cex:commentExtensible w16cex:durableId="24984CE7" w16cex:dateUtc="2021-07-13T15:33:00Z"/>
  <w16cex:commentExtensible w16cex:durableId="24981D3F" w16cex:dateUtc="2021-07-13T12:10:00Z"/>
  <w16cex:commentExtensible w16cex:durableId="24981D41" w16cex:dateUtc="2021-07-13T12:10:00Z"/>
  <w16cex:commentExtensible w16cex:durableId="24981D43" w16cex:dateUtc="2021-07-13T12:10:00Z"/>
  <w16cex:commentExtensible w16cex:durableId="24981D46" w16cex:dateUtc="2021-07-13T12:10:00Z"/>
  <w16cex:commentExtensible w16cex:durableId="24981D48" w16cex:dateUtc="2021-07-13T12:10:00Z"/>
  <w16cex:commentExtensible w16cex:durableId="24981D4A" w16cex:dateUtc="2021-07-13T12:10:00Z"/>
  <w16cex:commentExtensible w16cex:durableId="24981D4C" w16cex:dateUtc="2021-07-13T12:10:00Z"/>
  <w16cex:commentExtensible w16cex:durableId="24984D85" w16cex:dateUtc="2021-07-13T15:36:00Z"/>
  <w16cex:commentExtensible w16cex:durableId="24981D4F" w16cex:dateUtc="2021-07-13T12:10:00Z"/>
  <w16cex:commentExtensible w16cex:durableId="24981D51" w16cex:dateUtc="2021-07-13T12:10:00Z"/>
  <w16cex:commentExtensible w16cex:durableId="24981D53" w16cex:dateUtc="2021-07-13T12:10:00Z"/>
  <w16cex:commentExtensible w16cex:durableId="24981D55" w16cex:dateUtc="2021-07-13T12:10:00Z"/>
  <w16cex:commentExtensible w16cex:durableId="24981D57" w16cex:dateUtc="2021-07-13T12:10:00Z"/>
  <w16cex:commentExtensible w16cex:durableId="24981D5B" w16cex:dateUtc="2021-07-13T12:10:00Z"/>
  <w16cex:commentExtensible w16cex:durableId="24981D5D" w16cex:dateUtc="2021-07-13T12:10:00Z"/>
  <w16cex:commentExtensible w16cex:durableId="24981D5F" w16cex:dateUtc="2021-07-13T12:10:00Z"/>
  <w16cex:commentExtensible w16cex:durableId="24981D61" w16cex:dateUtc="2021-07-13T12:10:00Z"/>
  <w16cex:commentExtensible w16cex:durableId="24981D63" w16cex:dateUtc="2021-07-13T12:10:00Z"/>
  <w16cex:commentExtensible w16cex:durableId="24981D65" w16cex:dateUtc="2021-07-13T12:10:00Z"/>
  <w16cex:commentExtensible w16cex:durableId="24981D67" w16cex:dateUtc="2021-07-13T12:10:00Z"/>
  <w16cex:commentExtensible w16cex:durableId="24981D69" w16cex:dateUtc="2021-07-13T12:10:00Z"/>
  <w16cex:commentExtensible w16cex:durableId="24981D6B" w16cex:dateUtc="2021-07-13T12:10:00Z"/>
  <w16cex:commentExtensible w16cex:durableId="24981D6E" w16cex:dateUtc="2021-07-13T12:10:00Z"/>
  <w16cex:commentExtensible w16cex:durableId="24981D70" w16cex:dateUtc="2021-07-13T12:10:00Z"/>
  <w16cex:commentExtensible w16cex:durableId="24981D72" w16cex:dateUtc="2021-07-13T12:10:00Z"/>
  <w16cex:commentExtensible w16cex:durableId="24981D74" w16cex:dateUtc="2021-07-13T12:11:00Z"/>
  <w16cex:commentExtensible w16cex:durableId="24981D76" w16cex:dateUtc="2021-07-13T12:11:00Z"/>
  <w16cex:commentExtensible w16cex:durableId="24981D78" w16cex:dateUtc="2021-07-13T12:11:00Z"/>
  <w16cex:commentExtensible w16cex:durableId="24981D7A" w16cex:dateUtc="2021-07-13T12:11:00Z"/>
  <w16cex:commentExtensible w16cex:durableId="24981D7C" w16cex:dateUtc="2021-07-13T12:11:00Z"/>
  <w16cex:commentExtensible w16cex:durableId="24981D7E" w16cex:dateUtc="2021-07-13T12:11:00Z"/>
  <w16cex:commentExtensible w16cex:durableId="24981D80" w16cex:dateUtc="2021-07-13T12:11:00Z"/>
  <w16cex:commentExtensible w16cex:durableId="24981D82" w16cex:dateUtc="2021-07-13T12:11:00Z"/>
  <w16cex:commentExtensible w16cex:durableId="24981D84" w16cex:dateUtc="2021-07-13T12:11:00Z"/>
  <w16cex:commentExtensible w16cex:durableId="24981D86" w16cex:dateUtc="2021-07-13T12:11:00Z"/>
  <w16cex:commentExtensible w16cex:durableId="24981D88" w16cex:dateUtc="2021-07-13T12:11:00Z"/>
  <w16cex:commentExtensible w16cex:durableId="24981D8A" w16cex:dateUtc="2021-07-13T12:11:00Z"/>
  <w16cex:commentExtensible w16cex:durableId="24981D8C" w16cex:dateUtc="2021-07-13T12:11:00Z"/>
  <w16cex:commentExtensible w16cex:durableId="24981D8E" w16cex:dateUtc="2021-07-13T12:11:00Z"/>
  <w16cex:commentExtensible w16cex:durableId="24981D90" w16cex:dateUtc="2021-07-13T12:11:00Z"/>
  <w16cex:commentExtensible w16cex:durableId="24981D92" w16cex:dateUtc="2021-07-13T12:11:00Z"/>
  <w16cex:commentExtensible w16cex:durableId="24981D94" w16cex:dateUtc="2021-07-13T12:11:00Z"/>
  <w16cex:commentExtensible w16cex:durableId="24981D96" w16cex:dateUtc="2021-07-13T12:11:00Z"/>
  <w16cex:commentExtensible w16cex:durableId="2498516E" w16cex:dateUtc="2021-07-13T15:52:00Z"/>
  <w16cex:commentExtensible w16cex:durableId="24981D98" w16cex:dateUtc="2021-07-13T12:11:00Z"/>
  <w16cex:commentExtensible w16cex:durableId="24981D9A" w16cex:dateUtc="2021-07-13T12:11:00Z"/>
  <w16cex:commentExtensible w16cex:durableId="24981D9C" w16cex:dateUtc="2021-07-13T12:11:00Z"/>
  <w16cex:commentExtensible w16cex:durableId="24981D9E" w16cex:dateUtc="2021-07-13T12:11:00Z"/>
  <w16cex:commentExtensible w16cex:durableId="24981DA1" w16cex:dateUtc="2021-07-13T12:11:00Z"/>
  <w16cex:commentExtensible w16cex:durableId="24981DA4" w16cex:dateUtc="2021-07-13T12:11:00Z"/>
  <w16cex:commentExtensible w16cex:durableId="24981DA6" w16cex:dateUtc="2021-07-13T12:11:00Z"/>
  <w16cex:commentExtensible w16cex:durableId="24981DA9" w16cex:dateUtc="2021-07-13T12:11:00Z"/>
  <w16cex:commentExtensible w16cex:durableId="24985258" w16cex:dateUtc="2021-07-13T15:56:00Z"/>
  <w16cex:commentExtensible w16cex:durableId="24981DAB" w16cex:dateUtc="2021-07-13T12:11:00Z"/>
  <w16cex:commentExtensible w16cex:durableId="24981DAD" w16cex:dateUtc="2021-07-13T12:11:00Z"/>
  <w16cex:commentExtensible w16cex:durableId="24981DAF" w16cex:dateUtc="2021-07-13T12:11:00Z"/>
  <w16cex:commentExtensible w16cex:durableId="24981DB1" w16cex:dateUtc="2021-07-13T12:12:00Z"/>
  <w16cex:commentExtensible w16cex:durableId="249852E0" w16cex:dateUtc="2021-07-13T15:58:00Z"/>
  <w16cex:commentExtensible w16cex:durableId="24981DB3" w16cex:dateUtc="2021-07-13T12:12:00Z"/>
  <w16cex:commentExtensible w16cex:durableId="2498532A" w16cex:dateUtc="2021-07-13T16:00:00Z"/>
  <w16cex:commentExtensible w16cex:durableId="24981DB5" w16cex:dateUtc="2021-07-13T12:12:00Z"/>
  <w16cex:commentExtensible w16cex:durableId="24981DB8" w16cex:dateUtc="2021-07-13T12:12:00Z"/>
  <w16cex:commentExtensible w16cex:durableId="24981DBA" w16cex:dateUtc="2021-07-13T12:12:00Z"/>
  <w16cex:commentExtensible w16cex:durableId="24981DBC" w16cex:dateUtc="2021-07-13T12:12:00Z"/>
  <w16cex:commentExtensible w16cex:durableId="24981DBE" w16cex:dateUtc="2021-07-13T12:12:00Z"/>
  <w16cex:commentExtensible w16cex:durableId="24981DC0" w16cex:dateUtc="2021-07-13T12:12:00Z"/>
  <w16cex:commentExtensible w16cex:durableId="24981DC2" w16cex:dateUtc="2021-07-13T12:12:00Z"/>
  <w16cex:commentExtensible w16cex:durableId="24981DC4" w16cex:dateUtc="2021-07-13T12:12:00Z"/>
  <w16cex:commentExtensible w16cex:durableId="24981DC6" w16cex:dateUtc="2021-07-13T12:12:00Z"/>
  <w16cex:commentExtensible w16cex:durableId="24981DC8" w16cex:dateUtc="2021-07-13T12:12:00Z"/>
  <w16cex:commentExtensible w16cex:durableId="24981DCC" w16cex:dateUtc="2021-07-13T12:12:00Z"/>
  <w16cex:commentExtensible w16cex:durableId="24981DCF" w16cex:dateUtc="2021-07-13T12:12:00Z"/>
  <w16cex:commentExtensible w16cex:durableId="24981DD2" w16cex:dateUtc="2021-07-13T12:12:00Z"/>
  <w16cex:commentExtensible w16cex:durableId="24981DD4" w16cex:dateUtc="2021-07-13T12:12:00Z"/>
  <w16cex:commentExtensible w16cex:durableId="24981DD6" w16cex:dateUtc="2021-07-13T12:12:00Z"/>
  <w16cex:commentExtensible w16cex:durableId="24981DD8" w16cex:dateUtc="2021-07-13T12:12:00Z"/>
  <w16cex:commentExtensible w16cex:durableId="2498559C" w16cex:dateUtc="2021-07-13T16:10:00Z"/>
  <w16cex:commentExtensible w16cex:durableId="24981DDC" w16cex:dateUtc="2021-07-13T12:12:00Z"/>
  <w16cex:commentExtensible w16cex:durableId="2498561A" w16cex:dateUtc="2021-07-13T16:12:00Z"/>
  <w16cex:commentExtensible w16cex:durableId="24981DDF" w16cex:dateUtc="2021-07-13T12:12:00Z"/>
  <w16cex:commentExtensible w16cex:durableId="24981DE3" w16cex:dateUtc="2021-07-13T12:12:00Z"/>
  <w16cex:commentExtensible w16cex:durableId="24981DE5" w16cex:dateUtc="2021-07-13T12:12:00Z"/>
  <w16cex:commentExtensible w16cex:durableId="24981DE9" w16cex:dateUtc="2021-07-13T12:12:00Z"/>
  <w16cex:commentExtensible w16cex:durableId="24985683" w16cex:dateUtc="2021-07-13T16:14:00Z"/>
  <w16cex:commentExtensible w16cex:durableId="24981DED" w16cex:dateUtc="2021-07-13T12:13:00Z"/>
  <w16cex:commentExtensible w16cex:durableId="24981DF0" w16cex:dateUtc="2021-07-13T12:13:00Z"/>
  <w16cex:commentExtensible w16cex:durableId="24981DF3" w16cex:dateUtc="2021-07-13T12:13:00Z"/>
  <w16cex:commentExtensible w16cex:durableId="24981DF5" w16cex:dateUtc="2021-07-13T12:13:00Z"/>
  <w16cex:commentExtensible w16cex:durableId="24981DF7" w16cex:dateUtc="2021-07-13T12:13:00Z"/>
  <w16cex:commentExtensible w16cex:durableId="24981DF9" w16cex:dateUtc="2021-07-13T12:13:00Z"/>
  <w16cex:commentExtensible w16cex:durableId="24981DFA" w16cex:dateUtc="2021-07-13T12:13:00Z"/>
  <w16cex:commentExtensible w16cex:durableId="24981DFC" w16cex:dateUtc="2021-07-13T12:13:00Z"/>
  <w16cex:commentExtensible w16cex:durableId="24981DFE" w16cex:dateUtc="2021-07-13T12:13:00Z"/>
  <w16cex:commentExtensible w16cex:durableId="24981E02" w16cex:dateUtc="2021-07-13T12:13:00Z"/>
  <w16cex:commentExtensible w16cex:durableId="24981E04" w16cex:dateUtc="2021-07-13T12:13:00Z"/>
  <w16cex:commentExtensible w16cex:durableId="24981E06" w16cex:dateUtc="2021-07-13T12:13:00Z"/>
  <w16cex:commentExtensible w16cex:durableId="24981E07" w16cex:dateUtc="2021-07-13T12:13:00Z"/>
  <w16cex:commentExtensible w16cex:durableId="24981E09" w16cex:dateUtc="2021-07-13T12:13:00Z"/>
  <w16cex:commentExtensible w16cex:durableId="24981E0C" w16cex:dateUtc="2021-07-13T12:13:00Z"/>
  <w16cex:commentExtensible w16cex:durableId="24981E0F" w16cex:dateUtc="2021-07-13T12:13:00Z"/>
  <w16cex:commentExtensible w16cex:durableId="24981E11" w16cex:dateUtc="2021-07-13T12:13:00Z"/>
  <w16cex:commentExtensible w16cex:durableId="24981E13" w16cex:dateUtc="2021-07-13T12:13:00Z"/>
  <w16cex:commentExtensible w16cex:durableId="24981E15" w16cex:dateUtc="2021-07-13T12:13:00Z"/>
  <w16cex:commentExtensible w16cex:durableId="24981E17" w16cex:dateUtc="2021-07-13T12:13:00Z"/>
  <w16cex:commentExtensible w16cex:durableId="24981E19" w16cex:dateUtc="2021-07-13T12:13:00Z"/>
  <w16cex:commentExtensible w16cex:durableId="24981E1B" w16cex:dateUtc="2021-07-13T12:13:00Z"/>
  <w16cex:commentExtensible w16cex:durableId="24981E1D" w16cex:dateUtc="2021-07-13T12:13:00Z"/>
  <w16cex:commentExtensible w16cex:durableId="24981E1F" w16cex:dateUtc="2021-07-13T12:13:00Z"/>
  <w16cex:commentExtensible w16cex:durableId="24981E22" w16cex:dateUtc="2021-07-13T12:13:00Z"/>
  <w16cex:commentExtensible w16cex:durableId="24981E24" w16cex:dateUtc="2021-07-13T12:13:00Z"/>
  <w16cex:commentExtensible w16cex:durableId="24981E26" w16cex:dateUtc="2021-07-13T12:13:00Z"/>
  <w16cex:commentExtensible w16cex:durableId="24981E28" w16cex:dateUtc="2021-07-13T12:14:00Z"/>
  <w16cex:commentExtensible w16cex:durableId="24981E2A" w16cex:dateUtc="2021-07-13T12:14:00Z"/>
  <w16cex:commentExtensible w16cex:durableId="24981E2C" w16cex:dateUtc="2021-07-13T12:14:00Z"/>
  <w16cex:commentExtensible w16cex:durableId="24981E2E" w16cex:dateUtc="2021-07-13T12:14:00Z"/>
  <w16cex:commentExtensible w16cex:durableId="24981E32" w16cex:dateUtc="2021-07-13T12:14:00Z"/>
  <w16cex:commentExtensible w16cex:durableId="24981E34" w16cex:dateUtc="2021-07-13T12:14:00Z"/>
  <w16cex:commentExtensible w16cex:durableId="24981E37" w16cex:dateUtc="2021-07-13T12:14:00Z"/>
  <w16cex:commentExtensible w16cex:durableId="24981E39" w16cex:dateUtc="2021-07-13T12:14:00Z"/>
  <w16cex:commentExtensible w16cex:durableId="24981E3B" w16cex:dateUtc="2021-07-13T12:14:00Z"/>
  <w16cex:commentExtensible w16cex:durableId="24981E3C" w16cex:dateUtc="2021-07-13T12:14:00Z"/>
  <w16cex:commentExtensible w16cex:durableId="24981E3E" w16cex:dateUtc="2021-07-13T12:14:00Z"/>
  <w16cex:commentExtensible w16cex:durableId="24985ADA" w16cex:dateUtc="2021-07-13T16:32:00Z"/>
  <w16cex:commentExtensible w16cex:durableId="24981E41" w16cex:dateUtc="2021-07-13T12:14:00Z"/>
  <w16cex:commentExtensible w16cex:durableId="24981E43" w16cex:dateUtc="2021-07-13T12:14:00Z"/>
  <w16cex:commentExtensible w16cex:durableId="24981E44" w16cex:dateUtc="2021-07-13T12:14:00Z"/>
  <w16cex:commentExtensible w16cex:durableId="24981E46" w16cex:dateUtc="2021-07-13T12:14:00Z"/>
  <w16cex:commentExtensible w16cex:durableId="24985CDB" w16cex:dateUtc="2021-07-13T16:41:00Z"/>
  <w16cex:commentExtensible w16cex:durableId="24981E48" w16cex:dateUtc="2021-07-13T12:14:00Z"/>
  <w16cex:commentExtensible w16cex:durableId="24981E4A" w16cex:dateUtc="2021-07-13T12:14:00Z"/>
  <w16cex:commentExtensible w16cex:durableId="24981E4D" w16cex:dateUtc="2021-07-13T12:14:00Z"/>
  <w16cex:commentExtensible w16cex:durableId="24981E4F" w16cex:dateUtc="2021-07-13T12:14:00Z"/>
  <w16cex:commentExtensible w16cex:durableId="24981E51" w16cex:dateUtc="2021-07-13T12:14:00Z"/>
  <w16cex:commentExtensible w16cex:durableId="24981E53" w16cex:dateUtc="2021-07-13T12:14:00Z"/>
  <w16cex:commentExtensible w16cex:durableId="24981E56" w16cex:dateUtc="2021-07-13T12:14:00Z"/>
  <w16cex:commentExtensible w16cex:durableId="24981E58" w16cex:dateUtc="2021-07-13T12:14:00Z"/>
  <w16cex:commentExtensible w16cex:durableId="24981E5A" w16cex:dateUtc="2021-07-13T12:14:00Z"/>
  <w16cex:commentExtensible w16cex:durableId="24981E5C" w16cex:dateUtc="2021-07-13T12:14:00Z"/>
  <w16cex:commentExtensible w16cex:durableId="24985E6B" w16cex:dateUtc="2021-07-13T16:48:00Z"/>
  <w16cex:commentExtensible w16cex:durableId="24981E5E" w16cex:dateUtc="2021-07-13T12:14:00Z"/>
  <w16cex:commentExtensible w16cex:durableId="24981E61" w16cex:dateUtc="2021-07-13T12:14:00Z"/>
  <w16cex:commentExtensible w16cex:durableId="24981E63" w16cex:dateUtc="2021-07-13T12:14:00Z"/>
  <w16cex:commentExtensible w16cex:durableId="24985ED0" w16cex:dateUtc="2021-07-13T16:49:00Z"/>
  <w16cex:commentExtensible w16cex:durableId="24981E65" w16cex:dateUtc="2021-07-13T12:15:00Z"/>
  <w16cex:commentExtensible w16cex:durableId="24981E67" w16cex:dateUtc="2021-07-13T12:15:00Z"/>
  <w16cex:commentExtensible w16cex:durableId="24981E69" w16cex:dateUtc="2021-07-13T12:15:00Z"/>
  <w16cex:commentExtensible w16cex:durableId="24981E6B" w16cex:dateUtc="2021-07-13T12:15:00Z"/>
  <w16cex:commentExtensible w16cex:durableId="24981E6D" w16cex:dateUtc="2021-07-13T12:15:00Z"/>
  <w16cex:commentExtensible w16cex:durableId="24981E6F" w16cex:dateUtc="2021-07-13T12:15:00Z"/>
  <w16cex:commentExtensible w16cex:durableId="24981E71" w16cex:dateUtc="2021-07-13T12:15:00Z"/>
  <w16cex:commentExtensible w16cex:durableId="24981E73" w16cex:dateUtc="2021-07-13T12:15:00Z"/>
  <w16cex:commentExtensible w16cex:durableId="24981E75" w16cex:dateUtc="2021-07-13T12:15:00Z"/>
  <w16cex:commentExtensible w16cex:durableId="24981E77" w16cex:dateUtc="2021-07-13T12:15:00Z"/>
  <w16cex:commentExtensible w16cex:durableId="24981E79" w16cex:dateUtc="2021-07-13T12:15:00Z"/>
  <w16cex:commentExtensible w16cex:durableId="24981E7B" w16cex:dateUtc="2021-07-13T12:15:00Z"/>
  <w16cex:commentExtensible w16cex:durableId="24981E7D" w16cex:dateUtc="2021-07-13T12:15:00Z"/>
  <w16cex:commentExtensible w16cex:durableId="24981E7E" w16cex:dateUtc="2021-07-13T12:15:00Z"/>
  <w16cex:commentExtensible w16cex:durableId="24981E81" w16cex:dateUtc="2021-07-13T12:15:00Z"/>
  <w16cex:commentExtensible w16cex:durableId="24986103" w16cex:dateUtc="2021-07-13T16:59:00Z"/>
  <w16cex:commentExtensible w16cex:durableId="24981E83" w16cex:dateUtc="2021-07-13T12:15:00Z"/>
  <w16cex:commentExtensible w16cex:durableId="24981E85" w16cex:dateUtc="2021-07-13T12:15:00Z"/>
  <w16cex:commentExtensible w16cex:durableId="2498613C" w16cex:dateUtc="2021-07-13T17:00:00Z"/>
  <w16cex:commentExtensible w16cex:durableId="24981E87" w16cex:dateUtc="2021-07-13T12:15:00Z"/>
  <w16cex:commentExtensible w16cex:durableId="24981E89" w16cex:dateUtc="2021-07-13T12:15:00Z"/>
  <w16cex:commentExtensible w16cex:durableId="24981E8B" w16cex:dateUtc="2021-07-13T12:15:00Z"/>
  <w16cex:commentExtensible w16cex:durableId="24981E8D" w16cex:dateUtc="2021-07-13T12:15:00Z"/>
  <w16cex:commentExtensible w16cex:durableId="24981E90" w16cex:dateUtc="2021-07-13T12:15:00Z"/>
  <w16cex:commentExtensible w16cex:durableId="24981E92" w16cex:dateUtc="2021-07-13T12:15:00Z"/>
  <w16cex:commentExtensible w16cex:durableId="24981E94" w16cex:dateUtc="2021-07-13T12:15:00Z"/>
  <w16cex:commentExtensible w16cex:durableId="24981E97" w16cex:dateUtc="2021-07-13T12:15:00Z"/>
  <w16cex:commentExtensible w16cex:durableId="24981E9A" w16cex:dateUtc="2021-07-13T12:15:00Z"/>
  <w16cex:commentExtensible w16cex:durableId="24981E9C" w16cex:dateUtc="2021-07-13T12:15:00Z"/>
  <w16cex:commentExtensible w16cex:durableId="24981E9E" w16cex:dateUtc="2021-07-13T12:15:00Z"/>
  <w16cex:commentExtensible w16cex:durableId="24981EA0" w16cex:dateUtc="2021-07-13T12:16:00Z"/>
  <w16cex:commentExtensible w16cex:durableId="24981EA2" w16cex:dateUtc="2021-07-13T12:16:00Z"/>
  <w16cex:commentExtensible w16cex:durableId="24981EA5" w16cex:dateUtc="2021-07-13T12:16:00Z"/>
  <w16cex:commentExtensible w16cex:durableId="24981EA7" w16cex:dateUtc="2021-07-13T12:16:00Z"/>
  <w16cex:commentExtensible w16cex:durableId="24981EA9" w16cex:dateUtc="2021-07-13T12:16:00Z"/>
  <w16cex:commentExtensible w16cex:durableId="24981EAB" w16cex:dateUtc="2021-07-13T12:16:00Z"/>
  <w16cex:commentExtensible w16cex:durableId="249865A6" w16cex:dateUtc="2021-07-13T17:19:00Z"/>
  <w16cex:commentExtensible w16cex:durableId="24981EAE" w16cex:dateUtc="2021-07-13T12:16:00Z"/>
  <w16cex:commentExtensible w16cex:durableId="24981EB0" w16cex:dateUtc="2021-07-13T12:16:00Z"/>
  <w16cex:commentExtensible w16cex:durableId="24981EB2" w16cex:dateUtc="2021-07-13T12:16:00Z"/>
  <w16cex:commentExtensible w16cex:durableId="24981EB3" w16cex:dateUtc="2021-07-13T12:16:00Z"/>
  <w16cex:commentExtensible w16cex:durableId="24981EB6" w16cex:dateUtc="2021-07-13T12:16:00Z"/>
  <w16cex:commentExtensible w16cex:durableId="24981EB8" w16cex:dateUtc="2021-07-13T12:16:00Z"/>
  <w16cex:commentExtensible w16cex:durableId="24981EBA" w16cex:dateUtc="2021-07-13T12:16:00Z"/>
  <w16cex:commentExtensible w16cex:durableId="24981EBE" w16cex:dateUtc="2021-07-13T12:16:00Z"/>
  <w16cex:commentExtensible w16cex:durableId="249866C1" w16cex:dateUtc="2021-07-13T17:23:00Z"/>
  <w16cex:commentExtensible w16cex:durableId="24981EC1" w16cex:dateUtc="2021-07-13T12:16:00Z"/>
  <w16cex:commentExtensible w16cex:durableId="24981EC3" w16cex:dateUtc="2021-07-13T12:16:00Z"/>
  <w16cex:commentExtensible w16cex:durableId="24981EC5" w16cex:dateUtc="2021-07-13T12:16:00Z"/>
  <w16cex:commentExtensible w16cex:durableId="24981EC7" w16cex:dateUtc="2021-07-13T12:16:00Z"/>
  <w16cex:commentExtensible w16cex:durableId="24981ECA" w16cex:dateUtc="2021-07-13T12:16:00Z"/>
  <w16cex:commentExtensible w16cex:durableId="24981ECC" w16cex:dateUtc="2021-07-13T12:16:00Z"/>
  <w16cex:commentExtensible w16cex:durableId="249867A7" w16cex:dateUtc="2021-07-13T17:27:00Z"/>
  <w16cex:commentExtensible w16cex:durableId="24981ECE" w16cex:dateUtc="2021-07-13T12:16:00Z"/>
  <w16cex:commentExtensible w16cex:durableId="24981ED0" w16cex:dateUtc="2021-07-13T12:16:00Z"/>
  <w16cex:commentExtensible w16cex:durableId="24981ED2" w16cex:dateUtc="2021-07-13T12:16:00Z"/>
  <w16cex:commentExtensible w16cex:durableId="2498680A" w16cex:dateUtc="2021-07-13T17:29:00Z"/>
  <w16cex:commentExtensible w16cex:durableId="24981ED6" w16cex:dateUtc="2021-07-13T12:16:00Z"/>
  <w16cex:commentExtensible w16cex:durableId="24981ED8" w16cex:dateUtc="2021-07-13T12:16:00Z"/>
  <w16cex:commentExtensible w16cex:durableId="24981EDA" w16cex:dateUtc="2021-07-13T12:16:00Z"/>
  <w16cex:commentExtensible w16cex:durableId="24981EDC" w16cex:dateUtc="2021-07-13T12:17:00Z"/>
  <w16cex:commentExtensible w16cex:durableId="24981EDE" w16cex:dateUtc="2021-07-13T12:17:00Z"/>
  <w16cex:commentExtensible w16cex:durableId="24981EE0" w16cex:dateUtc="2021-07-13T12:17:00Z"/>
  <w16cex:commentExtensible w16cex:durableId="24981EE2" w16cex:dateUtc="2021-07-13T12:17:00Z"/>
  <w16cex:commentExtensible w16cex:durableId="24986923" w16cex:dateUtc="2021-07-13T17:33:00Z"/>
  <w16cex:commentExtensible w16cex:durableId="24981EE4" w16cex:dateUtc="2021-07-13T12:17:00Z"/>
  <w16cex:commentExtensible w16cex:durableId="24981EE6" w16cex:dateUtc="2021-07-13T12:17:00Z"/>
  <w16cex:commentExtensible w16cex:durableId="24981EE8" w16cex:dateUtc="2021-07-13T12:17:00Z"/>
  <w16cex:commentExtensible w16cex:durableId="24981EEA" w16cex:dateUtc="2021-07-13T12:17:00Z"/>
  <w16cex:commentExtensible w16cex:durableId="24981EEC" w16cex:dateUtc="2021-07-13T12:17:00Z"/>
  <w16cex:commentExtensible w16cex:durableId="24981EEF" w16cex:dateUtc="2021-07-13T12:17:00Z"/>
  <w16cex:commentExtensible w16cex:durableId="24981EF1" w16cex:dateUtc="2021-07-13T12:17:00Z"/>
  <w16cex:commentExtensible w16cex:durableId="24981EF3" w16cex:dateUtc="2021-07-13T12:17:00Z"/>
  <w16cex:commentExtensible w16cex:durableId="24981EF6" w16cex:dateUtc="2021-07-13T12:17:00Z"/>
  <w16cex:commentExtensible w16cex:durableId="24981EF8" w16cex:dateUtc="2021-07-13T12:17:00Z"/>
  <w16cex:commentExtensible w16cex:durableId="24981EFA" w16cex:dateUtc="2021-07-13T12:17:00Z"/>
  <w16cex:commentExtensible w16cex:durableId="24981EFD" w16cex:dateUtc="2021-07-13T12:17:00Z"/>
  <w16cex:commentExtensible w16cex:durableId="24981EFF" w16cex:dateUtc="2021-07-13T12:17:00Z"/>
  <w16cex:commentExtensible w16cex:durableId="24981F01" w16cex:dateUtc="2021-07-13T12:17:00Z"/>
  <w16cex:commentExtensible w16cex:durableId="24981F03" w16cex:dateUtc="2021-07-13T12:17:00Z"/>
  <w16cex:commentExtensible w16cex:durableId="24981F05" w16cex:dateUtc="2021-07-13T12:17:00Z"/>
  <w16cex:commentExtensible w16cex:durableId="24981F07" w16cex:dateUtc="2021-07-13T12:17:00Z"/>
  <w16cex:commentExtensible w16cex:durableId="24981F09" w16cex:dateUtc="2021-07-13T12:17:00Z"/>
  <w16cex:commentExtensible w16cex:durableId="24988743" w16cex:dateUtc="2021-07-13T19:42:00Z"/>
  <w16cex:commentExtensible w16cex:durableId="24981F0C" w16cex:dateUtc="2021-07-13T12:17:00Z"/>
  <w16cex:commentExtensible w16cex:durableId="24981F0E" w16cex:dateUtc="2021-07-13T12:17:00Z"/>
  <w16cex:commentExtensible w16cex:durableId="24981F10" w16cex:dateUtc="2021-07-13T12:17:00Z"/>
  <w16cex:commentExtensible w16cex:durableId="24981F12" w16cex:dateUtc="2021-07-13T12:17:00Z"/>
  <w16cex:commentExtensible w16cex:durableId="249A861A" w16cex:dateUtc="2021-07-15T08:02:00Z"/>
  <w16cex:commentExtensible w16cex:durableId="24981F15" w16cex:dateUtc="2021-07-13T12:17:00Z"/>
  <w16cex:commentExtensible w16cex:durableId="24981F17" w16cex:dateUtc="2021-07-13T12:17:00Z"/>
  <w16cex:commentExtensible w16cex:durableId="24981F19" w16cex:dateUtc="2021-07-13T12:18:00Z"/>
  <w16cex:commentExtensible w16cex:durableId="24981F1B" w16cex:dateUtc="2021-07-13T12:18:00Z"/>
  <w16cex:commentExtensible w16cex:durableId="24981F1D" w16cex:dateUtc="2021-07-13T12:18:00Z"/>
  <w16cex:commentExtensible w16cex:durableId="24981F1F" w16cex:dateUtc="2021-07-13T12:18:00Z"/>
  <w16cex:commentExtensible w16cex:durableId="24981F22" w16cex:dateUtc="2021-07-13T12:18:00Z"/>
  <w16cex:commentExtensible w16cex:durableId="24981F24" w16cex:dateUtc="2021-07-13T12:18:00Z"/>
  <w16cex:commentExtensible w16cex:durableId="24981F26" w16cex:dateUtc="2021-07-13T12:18:00Z"/>
  <w16cex:commentExtensible w16cex:durableId="24981F28" w16cex:dateUtc="2021-07-13T12:18:00Z"/>
  <w16cex:commentExtensible w16cex:durableId="24981F2A" w16cex:dateUtc="2021-07-13T12:18:00Z"/>
  <w16cex:commentExtensible w16cex:durableId="24981F2F" w16cex:dateUtc="2021-07-13T12:18:00Z"/>
  <w16cex:commentExtensible w16cex:durableId="24981F32" w16cex:dateUtc="2021-07-13T12:18:00Z"/>
  <w16cex:commentExtensible w16cex:durableId="249890E3" w16cex:dateUtc="2021-07-13T19:55:00Z"/>
  <w16cex:commentExtensible w16cex:durableId="24981F34" w16cex:dateUtc="2021-07-13T12:18:00Z"/>
  <w16cex:commentExtensible w16cex:durableId="24981F35" w16cex:dateUtc="2021-07-13T12:18:00Z"/>
  <w16cex:commentExtensible w16cex:durableId="24981F39" w16cex:dateUtc="2021-07-13T12:18:00Z"/>
  <w16cex:commentExtensible w16cex:durableId="24981F3B" w16cex:dateUtc="2021-07-13T12:18:00Z"/>
  <w16cex:commentExtensible w16cex:durableId="249890E4" w16cex:dateUtc="2021-07-13T19:56:00Z"/>
  <w16cex:commentExtensible w16cex:durableId="24981F3D" w16cex:dateUtc="2021-07-13T12:18:00Z"/>
  <w16cex:commentExtensible w16cex:durableId="24981F3F" w16cex:dateUtc="2021-07-13T12:18:00Z"/>
  <w16cex:commentExtensible w16cex:durableId="24981F41" w16cex:dateUtc="2021-07-13T12:18:00Z"/>
  <w16cex:commentExtensible w16cex:durableId="24981F43" w16cex:dateUtc="2021-07-13T12:18:00Z"/>
  <w16cex:commentExtensible w16cex:durableId="24981F45" w16cex:dateUtc="2021-07-13T12:18:00Z"/>
  <w16cex:commentExtensible w16cex:durableId="24981F47" w16cex:dateUtc="2021-07-13T12:18:00Z"/>
  <w16cex:commentExtensible w16cex:durableId="24981F49" w16cex:dateUtc="2021-07-13T12:18:00Z"/>
  <w16cex:commentExtensible w16cex:durableId="24981F4B" w16cex:dateUtc="2021-07-13T12:18:00Z"/>
  <w16cex:commentExtensible w16cex:durableId="249890E5" w16cex:dateUtc="2021-07-13T20:00:00Z"/>
  <w16cex:commentExtensible w16cex:durableId="24981F4D" w16cex:dateUtc="2021-07-13T12:18:00Z"/>
  <w16cex:commentExtensible w16cex:durableId="24981F51" w16cex:dateUtc="2021-07-13T12:18:00Z"/>
  <w16cex:commentExtensible w16cex:durableId="24981F53" w16cex:dateUtc="2021-07-13T12:18:00Z"/>
  <w16cex:commentExtensible w16cex:durableId="24981F55" w16cex:dateUtc="2021-07-13T12:19:00Z"/>
  <w16cex:commentExtensible w16cex:durableId="24981F57" w16cex:dateUtc="2021-07-13T12:19:00Z"/>
  <w16cex:commentExtensible w16cex:durableId="24981F5A" w16cex:dateUtc="2021-07-13T12:19:00Z"/>
  <w16cex:commentExtensible w16cex:durableId="24981F5C" w16cex:dateUtc="2021-07-13T12:19:00Z"/>
  <w16cex:commentExtensible w16cex:durableId="24981F5E" w16cex:dateUtc="2021-07-13T12:19:00Z"/>
  <w16cex:commentExtensible w16cex:durableId="24981F60" w16cex:dateUtc="2021-07-13T12:19:00Z"/>
  <w16cex:commentExtensible w16cex:durableId="24981F64" w16cex:dateUtc="2021-07-13T12:19:00Z"/>
  <w16cex:commentExtensible w16cex:durableId="24981F67" w16cex:dateUtc="2021-07-13T12:19:00Z"/>
  <w16cex:commentExtensible w16cex:durableId="24981F69" w16cex:dateUtc="2021-07-13T12:19:00Z"/>
  <w16cex:commentExtensible w16cex:durableId="24981F6B" w16cex:dateUtc="2021-07-13T12:19:00Z"/>
  <w16cex:commentExtensible w16cex:durableId="24981F6D" w16cex:dateUtc="2021-07-13T12:19:00Z"/>
  <w16cex:commentExtensible w16cex:durableId="249890E6" w16cex:dateUtc="2021-07-13T20:05:00Z"/>
  <w16cex:commentExtensible w16cex:durableId="24981F6E" w16cex:dateUtc="2021-07-13T12:19:00Z"/>
  <w16cex:commentExtensible w16cex:durableId="24981F70" w16cex:dateUtc="2021-07-13T12:19:00Z"/>
  <w16cex:commentExtensible w16cex:durableId="24981F72" w16cex:dateUtc="2021-07-13T12:19:00Z"/>
  <w16cex:commentExtensible w16cex:durableId="24981F74" w16cex:dateUtc="2021-07-13T12:19:00Z"/>
  <w16cex:commentExtensible w16cex:durableId="24981F76" w16cex:dateUtc="2021-07-13T12:19:00Z"/>
  <w16cex:commentExtensible w16cex:durableId="24981F78" w16cex:dateUtc="2021-07-13T12:19:00Z"/>
  <w16cex:commentExtensible w16cex:durableId="24981F7A" w16cex:dateUtc="2021-07-13T12:19:00Z"/>
  <w16cex:commentExtensible w16cex:durableId="249890E7" w16cex:dateUtc="2021-07-13T20:08:00Z"/>
  <w16cex:commentExtensible w16cex:durableId="24981F7C" w16cex:dateUtc="2021-07-13T12:19:00Z"/>
  <w16cex:commentExtensible w16cex:durableId="24981F7F" w16cex:dateUtc="2021-07-13T12:19:00Z"/>
  <w16cex:commentExtensible w16cex:durableId="24981F81" w16cex:dateUtc="2021-07-13T12:19:00Z"/>
  <w16cex:commentExtensible w16cex:durableId="24981F83" w16cex:dateUtc="2021-07-13T12:19:00Z"/>
  <w16cex:commentExtensible w16cex:durableId="24981F85" w16cex:dateUtc="2021-07-13T12:19:00Z"/>
  <w16cex:commentExtensible w16cex:durableId="24981F87" w16cex:dateUtc="2021-07-13T12:19:00Z"/>
  <w16cex:commentExtensible w16cex:durableId="24981F89" w16cex:dateUtc="2021-07-13T12:19:00Z"/>
  <w16cex:commentExtensible w16cex:durableId="24981F8B" w16cex:dateUtc="2021-07-13T12:19:00Z"/>
  <w16cex:commentExtensible w16cex:durableId="24981F8D" w16cex:dateUtc="2021-07-13T12:19:00Z"/>
  <w16cex:commentExtensible w16cex:durableId="24981F91" w16cex:dateUtc="2021-07-13T12:20:00Z"/>
  <w16cex:commentExtensible w16cex:durableId="24981F93" w16cex:dateUtc="2021-07-13T12:20:00Z"/>
  <w16cex:commentExtensible w16cex:durableId="24981F95" w16cex:dateUtc="2021-07-13T12:20:00Z"/>
  <w16cex:commentExtensible w16cex:durableId="24981F97" w16cex:dateUtc="2021-07-13T12:20:00Z"/>
  <w16cex:commentExtensible w16cex:durableId="24981F99" w16cex:dateUtc="2021-07-13T12:20:00Z"/>
  <w16cex:commentExtensible w16cex:durableId="24981F9B" w16cex:dateUtc="2021-07-13T12:20:00Z"/>
  <w16cex:commentExtensible w16cex:durableId="24981F9D" w16cex:dateUtc="2021-07-13T12:20:00Z"/>
  <w16cex:commentExtensible w16cex:durableId="24981F9F" w16cex:dateUtc="2021-07-13T12:20:00Z"/>
  <w16cex:commentExtensible w16cex:durableId="24981FA1" w16cex:dateUtc="2021-07-13T12:20:00Z"/>
  <w16cex:commentExtensible w16cex:durableId="24981FA3" w16cex:dateUtc="2021-07-13T12:20:00Z"/>
  <w16cex:commentExtensible w16cex:durableId="24981FA6" w16cex:dateUtc="2021-07-13T12:20:00Z"/>
  <w16cex:commentExtensible w16cex:durableId="24981FA8" w16cex:dateUtc="2021-07-13T12:20:00Z"/>
  <w16cex:commentExtensible w16cex:durableId="24981FA9" w16cex:dateUtc="2021-07-13T12:20:00Z"/>
  <w16cex:commentExtensible w16cex:durableId="24981FAB" w16cex:dateUtc="2021-07-13T12:20:00Z"/>
  <w16cex:commentExtensible w16cex:durableId="24981FAE" w16cex:dateUtc="2021-07-13T12:20:00Z"/>
  <w16cex:commentExtensible w16cex:durableId="24981FB0" w16cex:dateUtc="2021-07-13T12:20:00Z"/>
  <w16cex:commentExtensible w16cex:durableId="249890E8" w16cex:dateUtc="2021-07-13T20:20:00Z"/>
  <w16cex:commentExtensible w16cex:durableId="24981FB2" w16cex:dateUtc="2021-07-13T12:20:00Z"/>
  <w16cex:commentExtensible w16cex:durableId="24981FB4" w16cex:dateUtc="2021-07-13T12:20:00Z"/>
  <w16cex:commentExtensible w16cex:durableId="24981FB7" w16cex:dateUtc="2021-07-13T12:20:00Z"/>
  <w16cex:commentExtensible w16cex:durableId="24981FB9" w16cex:dateUtc="2021-07-13T12:20:00Z"/>
  <w16cex:commentExtensible w16cex:durableId="24981FBB" w16cex:dateUtc="2021-07-13T12:20:00Z"/>
  <w16cex:commentExtensible w16cex:durableId="24981FBD" w16cex:dateUtc="2021-07-13T12:20:00Z"/>
  <w16cex:commentExtensible w16cex:durableId="24981FBF" w16cex:dateUtc="2021-07-13T12:20:00Z"/>
  <w16cex:commentExtensible w16cex:durableId="24981FC4" w16cex:dateUtc="2021-07-13T12:20:00Z"/>
  <w16cex:commentExtensible w16cex:durableId="24981FC6" w16cex:dateUtc="2021-07-13T12:20:00Z"/>
  <w16cex:commentExtensible w16cex:durableId="24981FC8" w16cex:dateUtc="2021-07-13T12:20:00Z"/>
  <w16cex:commentExtensible w16cex:durableId="24981FCB" w16cex:dateUtc="2021-07-13T12:20:00Z"/>
  <w16cex:commentExtensible w16cex:durableId="24989B7D" w16cex:dateUtc="2021-07-13T20:36:00Z"/>
  <w16cex:commentExtensible w16cex:durableId="24981FCD" w16cex:dateUtc="2021-07-13T12:21:00Z"/>
  <w16cex:commentExtensible w16cex:durableId="24981FCF" w16cex:dateUtc="2021-07-13T12:21:00Z"/>
  <w16cex:commentExtensible w16cex:durableId="24981FD1" w16cex:dateUtc="2021-07-13T12:21:00Z"/>
  <w16cex:commentExtensible w16cex:durableId="24981FD3" w16cex:dateUtc="2021-07-13T12:21:00Z"/>
  <w16cex:commentExtensible w16cex:durableId="24981FD6" w16cex:dateUtc="2021-07-13T12:21:00Z"/>
  <w16cex:commentExtensible w16cex:durableId="24981FD7" w16cex:dateUtc="2021-07-13T12:21:00Z"/>
  <w16cex:commentExtensible w16cex:durableId="24981FDA" w16cex:dateUtc="2021-07-13T12:21:00Z"/>
  <w16cex:commentExtensible w16cex:durableId="24981FDC" w16cex:dateUtc="2021-07-13T12:21:00Z"/>
  <w16cex:commentExtensible w16cex:durableId="24981FE0" w16cex:dateUtc="2021-07-13T12:21:00Z"/>
  <w16cex:commentExtensible w16cex:durableId="24981FE2" w16cex:dateUtc="2021-07-13T12:21:00Z"/>
  <w16cex:commentExtensible w16cex:durableId="24981FE5" w16cex:dateUtc="2021-07-13T12:21:00Z"/>
  <w16cex:commentExtensible w16cex:durableId="24989B7E" w16cex:dateUtc="2021-07-13T20:42:00Z"/>
  <w16cex:commentExtensible w16cex:durableId="24981FE8" w16cex:dateUtc="2021-07-13T12:21:00Z"/>
  <w16cex:commentExtensible w16cex:durableId="24981FEA" w16cex:dateUtc="2021-07-13T12:21:00Z"/>
  <w16cex:commentExtensible w16cex:durableId="24981FEB" w16cex:dateUtc="2021-07-13T12:21:00Z"/>
  <w16cex:commentExtensible w16cex:durableId="24981FEE" w16cex:dateUtc="2021-07-13T12:21:00Z"/>
  <w16cex:commentExtensible w16cex:durableId="24981FF0" w16cex:dateUtc="2021-07-13T12:21:00Z"/>
  <w16cex:commentExtensible w16cex:durableId="24981FF2" w16cex:dateUtc="2021-07-13T12:21:00Z"/>
  <w16cex:commentExtensible w16cex:durableId="24981FF4" w16cex:dateUtc="2021-07-13T12:21:00Z"/>
  <w16cex:commentExtensible w16cex:durableId="24981FF6" w16cex:dateUtc="2021-07-13T12:21:00Z"/>
  <w16cex:commentExtensible w16cex:durableId="24981FF8" w16cex:dateUtc="2021-07-13T12:21:00Z"/>
  <w16cex:commentExtensible w16cex:durableId="24989B7F" w16cex:dateUtc="2021-07-13T20:47:00Z"/>
  <w16cex:commentExtensible w16cex:durableId="24981FFA" w16cex:dateUtc="2021-07-13T12:21:00Z"/>
  <w16cex:commentExtensible w16cex:durableId="24981FFC" w16cex:dateUtc="2021-07-13T12:21:00Z"/>
  <w16cex:commentExtensible w16cex:durableId="24981FFE" w16cex:dateUtc="2021-07-13T12:21:00Z"/>
  <w16cex:commentExtensible w16cex:durableId="24989B80" w16cex:dateUtc="2021-07-13T20:50:00Z"/>
  <w16cex:commentExtensible w16cex:durableId="24982000" w16cex:dateUtc="2021-07-13T12:21:00Z"/>
  <w16cex:commentExtensible w16cex:durableId="24982001" w16cex:dateUtc="2021-07-13T12:21:00Z"/>
  <w16cex:commentExtensible w16cex:durableId="24989B81" w16cex:dateUtc="2021-07-13T20:51:00Z"/>
  <w16cex:commentExtensible w16cex:durableId="24982003" w16cex:dateUtc="2021-07-13T12:21:00Z"/>
  <w16cex:commentExtensible w16cex:durableId="24982007" w16cex:dateUtc="2021-07-13T12:21:00Z"/>
  <w16cex:commentExtensible w16cex:durableId="24982008" w16cex:dateUtc="2021-07-13T12:22:00Z"/>
  <w16cex:commentExtensible w16cex:durableId="2498200C" w16cex:dateUtc="2021-07-13T12:22:00Z"/>
  <w16cex:commentExtensible w16cex:durableId="2498200E" w16cex:dateUtc="2021-07-13T12:22:00Z"/>
  <w16cex:commentExtensible w16cex:durableId="24982011" w16cex:dateUtc="2021-07-13T12:22:00Z"/>
  <w16cex:commentExtensible w16cex:durableId="24982019" w16cex:dateUtc="2021-07-13T12:22:00Z"/>
  <w16cex:commentExtensible w16cex:durableId="2498201B" w16cex:dateUtc="2021-07-13T12:22:00Z"/>
  <w16cex:commentExtensible w16cex:durableId="2498201D" w16cex:dateUtc="2021-07-13T12:22:00Z"/>
  <w16cex:commentExtensible w16cex:durableId="2498201F" w16cex:dateUtc="2021-07-13T12:22:00Z"/>
  <w16cex:commentExtensible w16cex:durableId="24982021" w16cex:dateUtc="2021-07-13T12:22:00Z"/>
  <w16cex:commentExtensible w16cex:durableId="24982023" w16cex:dateUtc="2021-07-13T12:22:00Z"/>
  <w16cex:commentExtensible w16cex:durableId="24982025" w16cex:dateUtc="2021-07-13T12:22:00Z"/>
  <w16cex:commentExtensible w16cex:durableId="24982027" w16cex:dateUtc="2021-07-13T12:22:00Z"/>
  <w16cex:commentExtensible w16cex:durableId="2498202A" w16cex:dateUtc="2021-07-13T12:22:00Z"/>
  <w16cex:commentExtensible w16cex:durableId="2498202D" w16cex:dateUtc="2021-07-13T12:22:00Z"/>
  <w16cex:commentExtensible w16cex:durableId="24982034" w16cex:dateUtc="2021-07-13T12:22:00Z"/>
  <w16cex:commentExtensible w16cex:durableId="24982036" w16cex:dateUtc="2021-07-13T12:22:00Z"/>
  <w16cex:commentExtensible w16cex:durableId="24982038" w16cex:dateUtc="2021-07-13T12:22:00Z"/>
  <w16cex:commentExtensible w16cex:durableId="2498203A" w16cex:dateUtc="2021-07-13T12:22:00Z"/>
  <w16cex:commentExtensible w16cex:durableId="2498203D" w16cex:dateUtc="2021-07-13T12:22:00Z"/>
  <w16cex:commentExtensible w16cex:durableId="2498203F" w16cex:dateUtc="2021-07-13T12:22:00Z"/>
  <w16cex:commentExtensible w16cex:durableId="24982041" w16cex:dateUtc="2021-07-13T12:22:00Z"/>
  <w16cex:commentExtensible w16cex:durableId="24982043" w16cex:dateUtc="2021-07-13T12:22:00Z"/>
  <w16cex:commentExtensible w16cex:durableId="24982045" w16cex:dateUtc="2021-07-13T12:23:00Z"/>
  <w16cex:commentExtensible w16cex:durableId="24982048" w16cex:dateUtc="2021-07-13T12:23:00Z"/>
  <w16cex:commentExtensible w16cex:durableId="2498204B" w16cex:dateUtc="2021-07-13T12:23:00Z"/>
  <w16cex:commentExtensible w16cex:durableId="2498204D" w16cex:dateUtc="2021-07-13T12:23:00Z"/>
  <w16cex:commentExtensible w16cex:durableId="24989B82" w16cex:dateUtc="2021-07-13T21:00:00Z"/>
  <w16cex:commentExtensible w16cex:durableId="2498204F" w16cex:dateUtc="2021-07-13T12:23:00Z"/>
  <w16cex:commentExtensible w16cex:durableId="24982051" w16cex:dateUtc="2021-07-13T12:23:00Z"/>
  <w16cex:commentExtensible w16cex:durableId="24982053" w16cex:dateUtc="2021-07-13T12:23:00Z"/>
  <w16cex:commentExtensible w16cex:durableId="24982055" w16cex:dateUtc="2021-07-13T12:23:00Z"/>
  <w16cex:commentExtensible w16cex:durableId="24982059" w16cex:dateUtc="2021-07-13T12:23:00Z"/>
  <w16cex:commentExtensible w16cex:durableId="2498205C" w16cex:dateUtc="2021-07-13T12:23:00Z"/>
  <w16cex:commentExtensible w16cex:durableId="2498205E" w16cex:dateUtc="2021-07-13T12:23:00Z"/>
  <w16cex:commentExtensible w16cex:durableId="24982062" w16cex:dateUtc="2021-07-13T12:23:00Z"/>
  <w16cex:commentExtensible w16cex:durableId="24989B83" w16cex:dateUtc="2021-07-13T21:02:00Z"/>
  <w16cex:commentExtensible w16cex:durableId="24982064" w16cex:dateUtc="2021-07-13T12:23:00Z"/>
  <w16cex:commentExtensible w16cex:durableId="24982066" w16cex:dateUtc="2021-07-13T12:23:00Z"/>
  <w16cex:commentExtensible w16cex:durableId="24982068" w16cex:dateUtc="2021-07-13T12:23:00Z"/>
  <w16cex:commentExtensible w16cex:durableId="2498206B" w16cex:dateUtc="2021-07-13T12:23:00Z"/>
  <w16cex:commentExtensible w16cex:durableId="2498206E" w16cex:dateUtc="2021-07-13T12:23:00Z"/>
  <w16cex:commentExtensible w16cex:durableId="24982070" w16cex:dateUtc="2021-07-13T12:23:00Z"/>
  <w16cex:commentExtensible w16cex:durableId="24982072" w16cex:dateUtc="2021-07-13T12:23:00Z"/>
  <w16cex:commentExtensible w16cex:durableId="24982074" w16cex:dateUtc="2021-07-13T12:23:00Z"/>
  <w16cex:commentExtensible w16cex:durableId="24982076" w16cex:dateUtc="2021-07-13T12:23:00Z"/>
  <w16cex:commentExtensible w16cex:durableId="24982079" w16cex:dateUtc="2021-07-13T12:23:00Z"/>
  <w16cex:commentExtensible w16cex:durableId="2498207C" w16cex:dateUtc="2021-07-13T12:23:00Z"/>
  <w16cex:commentExtensible w16cex:durableId="24982081" w16cex:dateUtc="2021-07-13T12:24:00Z"/>
  <w16cex:commentExtensible w16cex:durableId="24982082" w16cex:dateUtc="2021-07-13T12:24:00Z"/>
  <w16cex:commentExtensible w16cex:durableId="24982086" w16cex:dateUtc="2021-07-13T12:24:00Z"/>
  <w16cex:commentExtensible w16cex:durableId="24982088" w16cex:dateUtc="2021-07-13T12:24:00Z"/>
  <w16cex:commentExtensible w16cex:durableId="2498208A" w16cex:dateUtc="2021-07-13T12:24:00Z"/>
  <w16cex:commentExtensible w16cex:durableId="2498208B" w16cex:dateUtc="2021-07-13T12:24:00Z"/>
  <w16cex:commentExtensible w16cex:durableId="2498208E" w16cex:dateUtc="2021-07-13T12:24:00Z"/>
  <w16cex:commentExtensible w16cex:durableId="24989BEA" w16cex:dateUtc="2021-07-13T21:10:00Z"/>
  <w16cex:commentExtensible w16cex:durableId="24982090" w16cex:dateUtc="2021-07-13T12:24:00Z"/>
  <w16cex:commentExtensible w16cex:durableId="24982091" w16cex:dateUtc="2021-07-13T12:24:00Z"/>
  <w16cex:commentExtensible w16cex:durableId="24982094" w16cex:dateUtc="2021-07-13T12:24:00Z"/>
  <w16cex:commentExtensible w16cex:durableId="24982096" w16cex:dateUtc="2021-07-13T12:24:00Z"/>
  <w16cex:commentExtensible w16cex:durableId="24982098" w16cex:dateUtc="2021-07-13T12:24:00Z"/>
  <w16cex:commentExtensible w16cex:durableId="2498209A" w16cex:dateUtc="2021-07-13T12:24:00Z"/>
  <w16cex:commentExtensible w16cex:durableId="2498209E" w16cex:dateUtc="2021-07-13T12:24:00Z"/>
  <w16cex:commentExtensible w16cex:durableId="249820A2" w16cex:dateUtc="2021-07-13T12:24:00Z"/>
  <w16cex:commentExtensible w16cex:durableId="249820A3" w16cex:dateUtc="2021-07-13T12:24:00Z"/>
  <w16cex:commentExtensible w16cex:durableId="249820A5" w16cex:dateUtc="2021-07-13T12:24:00Z"/>
  <w16cex:commentExtensible w16cex:durableId="249820A7" w16cex:dateUtc="2021-07-13T12:24:00Z"/>
  <w16cex:commentExtensible w16cex:durableId="249820A9" w16cex:dateUtc="2021-07-13T12:24:00Z"/>
  <w16cex:commentExtensible w16cex:durableId="249820AB" w16cex:dateUtc="2021-07-13T12:24:00Z"/>
  <w16cex:commentExtensible w16cex:durableId="249820AE" w16cex:dateUtc="2021-07-13T12:24:00Z"/>
  <w16cex:commentExtensible w16cex:durableId="249820B0" w16cex:dateUtc="2021-07-13T12:24:00Z"/>
  <w16cex:commentExtensible w16cex:durableId="249A9BFB" w16cex:dateUtc="2021-07-15T09:35:00Z"/>
  <w16cex:commentExtensible w16cex:durableId="249820B2" w16cex:dateUtc="2021-07-13T12:24:00Z"/>
  <w16cex:commentExtensible w16cex:durableId="249820B5" w16cex:dateUtc="2021-07-13T12:24:00Z"/>
  <w16cex:commentExtensible w16cex:durableId="249820B6" w16cex:dateUtc="2021-07-13T12:24:00Z"/>
  <w16cex:commentExtensible w16cex:durableId="249820BA" w16cex:dateUtc="2021-07-13T12:24:00Z"/>
  <w16cex:commentExtensible w16cex:durableId="249820BE" w16cex:dateUtc="2021-07-13T12:25:00Z"/>
  <w16cex:commentExtensible w16cex:durableId="249820C2" w16cex:dateUtc="2021-07-13T12:25:00Z"/>
  <w16cex:commentExtensible w16cex:durableId="249820CD" w16cex:dateUtc="2021-07-13T12:25:00Z"/>
  <w16cex:commentExtensible w16cex:durableId="249820CF" w16cex:dateUtc="2021-07-13T12:25:00Z"/>
  <w16cex:commentExtensible w16cex:durableId="249820DA" w16cex:dateUtc="2021-07-13T12:25:00Z"/>
  <w16cex:commentExtensible w16cex:durableId="249820DE" w16cex:dateUtc="2021-07-13T12:25:00Z"/>
  <w16cex:commentExtensible w16cex:durableId="249820E0" w16cex:dateUtc="2021-07-13T12:25:00Z"/>
  <w16cex:commentExtensible w16cex:durableId="249820E3" w16cex:dateUtc="2021-07-13T12:25:00Z"/>
  <w16cex:commentExtensible w16cex:durableId="249820E6" w16cex:dateUtc="2021-07-13T12:25:00Z"/>
  <w16cex:commentExtensible w16cex:durableId="249820EA" w16cex:dateUtc="2021-07-13T12:25:00Z"/>
  <w16cex:commentExtensible w16cex:durableId="249820EE" w16cex:dateUtc="2021-07-13T12:25:00Z"/>
  <w16cex:commentExtensible w16cex:durableId="249820F0" w16cex:dateUtc="2021-07-13T12:25:00Z"/>
  <w16cex:commentExtensible w16cex:durableId="249820F2" w16cex:dateUtc="2021-07-13T12:25:00Z"/>
  <w16cex:commentExtensible w16cex:durableId="249820F5" w16cex:dateUtc="2021-07-13T12:25:00Z"/>
  <w16cex:commentExtensible w16cex:durableId="249820F9" w16cex:dateUtc="2021-07-13T12:26:00Z"/>
  <w16cex:commentExtensible w16cex:durableId="249820FB" w16cex:dateUtc="2021-07-13T12:26:00Z"/>
  <w16cex:commentExtensible w16cex:durableId="249820FD" w16cex:dateUtc="2021-07-13T12:26:00Z"/>
  <w16cex:commentExtensible w16cex:durableId="249820FF" w16cex:dateUtc="2021-07-13T12:26:00Z"/>
  <w16cex:commentExtensible w16cex:durableId="24982101" w16cex:dateUtc="2021-07-13T12:26:00Z"/>
  <w16cex:commentExtensible w16cex:durableId="24982104" w16cex:dateUtc="2021-07-13T12:26:00Z"/>
  <w16cex:commentExtensible w16cex:durableId="24982106" w16cex:dateUtc="2021-07-13T12:26:00Z"/>
  <w16cex:commentExtensible w16cex:durableId="24982109" w16cex:dateUtc="2021-07-13T12:26:00Z"/>
  <w16cex:commentExtensible w16cex:durableId="24982110" w16cex:dateUtc="2021-07-13T12:26:00Z"/>
  <w16cex:commentExtensible w16cex:durableId="24982112" w16cex:dateUtc="2021-07-13T12:26:00Z"/>
  <w16cex:commentExtensible w16cex:durableId="24982114" w16cex:dateUtc="2021-07-13T12:26:00Z"/>
  <w16cex:commentExtensible w16cex:durableId="24982116" w16cex:dateUtc="2021-07-13T12:26:00Z"/>
  <w16cex:commentExtensible w16cex:durableId="24982118" w16cex:dateUtc="2021-07-13T12:26:00Z"/>
  <w16cex:commentExtensible w16cex:durableId="2498211A" w16cex:dateUtc="2021-07-13T12:26:00Z"/>
  <w16cex:commentExtensible w16cex:durableId="2498211E" w16cex:dateUtc="2021-07-13T12:26:00Z"/>
  <w16cex:commentExtensible w16cex:durableId="24982122" w16cex:dateUtc="2021-07-13T12:26:00Z"/>
  <w16cex:commentExtensible w16cex:durableId="24982125" w16cex:dateUtc="2021-07-13T12:26:00Z"/>
  <w16cex:commentExtensible w16cex:durableId="24982127" w16cex:dateUtc="2021-07-13T12:26:00Z"/>
  <w16cex:commentExtensible w16cex:durableId="24982128" w16cex:dateUtc="2021-07-13T12:26:00Z"/>
  <w16cex:commentExtensible w16cex:durableId="2498212B" w16cex:dateUtc="2021-07-13T12:26:00Z"/>
  <w16cex:commentExtensible w16cex:durableId="2498212D" w16cex:dateUtc="2021-07-13T12:26:00Z"/>
  <w16cex:commentExtensible w16cex:durableId="2498212F" w16cex:dateUtc="2021-07-13T12:26:00Z"/>
  <w16cex:commentExtensible w16cex:durableId="24982134" w16cex:dateUtc="2021-07-13T12:27:00Z"/>
  <w16cex:commentExtensible w16cex:durableId="24982136" w16cex:dateUtc="2021-07-13T12:27:00Z"/>
  <w16cex:commentExtensible w16cex:durableId="24982138" w16cex:dateUtc="2021-07-13T12:27:00Z"/>
  <w16cex:commentExtensible w16cex:durableId="2498213B" w16cex:dateUtc="2021-07-13T12:27:00Z"/>
  <w16cex:commentExtensible w16cex:durableId="2498213D" w16cex:dateUtc="2021-07-13T12:27:00Z"/>
  <w16cex:commentExtensible w16cex:durableId="2498213F" w16cex:dateUtc="2021-07-13T12:27:00Z"/>
  <w16cex:commentExtensible w16cex:durableId="24982141" w16cex:dateUtc="2021-07-13T12:27:00Z"/>
  <w16cex:commentExtensible w16cex:durableId="24982146" w16cex:dateUtc="2021-07-13T12:27:00Z"/>
  <w16cex:commentExtensible w16cex:durableId="249934D8" w16cex:dateUtc="2021-07-14T08:03:00Z"/>
  <w16cex:commentExtensible w16cex:durableId="24982149" w16cex:dateUtc="2021-07-13T12:27:00Z"/>
  <w16cex:commentExtensible w16cex:durableId="2498214B" w16cex:dateUtc="2021-07-13T12:27:00Z"/>
  <w16cex:commentExtensible w16cex:durableId="2498214C" w16cex:dateUtc="2021-07-13T12:27:00Z"/>
  <w16cex:commentExtensible w16cex:durableId="2498214F" w16cex:dateUtc="2021-07-13T12:27:00Z"/>
  <w16cex:commentExtensible w16cex:durableId="24982154" w16cex:dateUtc="2021-07-13T12:27:00Z"/>
  <w16cex:commentExtensible w16cex:durableId="24982156" w16cex:dateUtc="2021-07-13T12:27:00Z"/>
  <w16cex:commentExtensible w16cex:durableId="2498215A" w16cex:dateUtc="2021-07-13T12:27:00Z"/>
  <w16cex:commentExtensible w16cex:durableId="2498215D" w16cex:dateUtc="2021-07-13T12:27:00Z"/>
  <w16cex:commentExtensible w16cex:durableId="24982160" w16cex:dateUtc="2021-07-13T12:27:00Z"/>
  <w16cex:commentExtensible w16cex:durableId="24982167" w16cex:dateUtc="2021-07-13T12:27:00Z"/>
  <w16cex:commentExtensible w16cex:durableId="2498216A" w16cex:dateUtc="2021-07-13T12:27:00Z"/>
  <w16cex:commentExtensible w16cex:durableId="2498216C" w16cex:dateUtc="2021-07-13T12:27:00Z"/>
  <w16cex:commentExtensible w16cex:durableId="2498216F" w16cex:dateUtc="2021-07-13T12:27:00Z"/>
  <w16cex:commentExtensible w16cex:durableId="24982171" w16cex:dateUtc="2021-07-13T12:28:00Z"/>
  <w16cex:commentExtensible w16cex:durableId="24982173" w16cex:dateUtc="2021-07-13T12:28:00Z"/>
  <w16cex:commentExtensible w16cex:durableId="24982176" w16cex:dateUtc="2021-07-13T12:28:00Z"/>
  <w16cex:commentExtensible w16cex:durableId="24982178" w16cex:dateUtc="2021-07-13T12:28:00Z"/>
  <w16cex:commentExtensible w16cex:durableId="2498217A" w16cex:dateUtc="2021-07-13T12:28:00Z"/>
  <w16cex:commentExtensible w16cex:durableId="2498217C" w16cex:dateUtc="2021-07-13T12:28:00Z"/>
  <w16cex:commentExtensible w16cex:durableId="2498217E" w16cex:dateUtc="2021-07-13T12:28:00Z"/>
  <w16cex:commentExtensible w16cex:durableId="24982180" w16cex:dateUtc="2021-07-13T12:28:00Z"/>
  <w16cex:commentExtensible w16cex:durableId="24982182" w16cex:dateUtc="2021-07-13T12:28:00Z"/>
  <w16cex:commentExtensible w16cex:durableId="24982184" w16cex:dateUtc="2021-07-13T12:28:00Z"/>
  <w16cex:commentExtensible w16cex:durableId="24982188" w16cex:dateUtc="2021-07-13T12:28:00Z"/>
  <w16cex:commentExtensible w16cex:durableId="2499373C" w16cex:dateUtc="2021-07-14T08:13:00Z"/>
  <w16cex:commentExtensible w16cex:durableId="2498218C" w16cex:dateUtc="2021-07-13T12:28:00Z"/>
  <w16cex:commentExtensible w16cex:durableId="2498218E" w16cex:dateUtc="2021-07-13T12:28:00Z"/>
  <w16cex:commentExtensible w16cex:durableId="24982191" w16cex:dateUtc="2021-07-13T12:28:00Z"/>
  <w16cex:commentExtensible w16cex:durableId="24982195" w16cex:dateUtc="2021-07-13T12:28:00Z"/>
  <w16cex:commentExtensible w16cex:durableId="2498219A" w16cex:dateUtc="2021-07-13T12:28:00Z"/>
  <w16cex:commentExtensible w16cex:durableId="2498219D" w16cex:dateUtc="2021-07-13T12:28:00Z"/>
  <w16cex:commentExtensible w16cex:durableId="2498219F" w16cex:dateUtc="2021-07-13T12:28:00Z"/>
  <w16cex:commentExtensible w16cex:durableId="249821A1" w16cex:dateUtc="2021-07-13T12:28:00Z"/>
  <w16cex:commentExtensible w16cex:durableId="249821A4" w16cex:dateUtc="2021-07-13T12:28:00Z"/>
  <w16cex:commentExtensible w16cex:durableId="249821A7" w16cex:dateUtc="2021-07-13T12:28:00Z"/>
  <w16cex:commentExtensible w16cex:durableId="249821AB" w16cex:dateUtc="2021-07-13T12:28:00Z"/>
  <w16cex:commentExtensible w16cex:durableId="24993848" w16cex:dateUtc="2021-07-14T08:17:00Z"/>
  <w16cex:commentExtensible w16cex:durableId="24993884" w16cex:dateUtc="2021-07-14T08:18:00Z"/>
  <w16cex:commentExtensible w16cex:durableId="249821AD" w16cex:dateUtc="2021-07-13T12:29:00Z"/>
  <w16cex:commentExtensible w16cex:durableId="249821AF" w16cex:dateUtc="2021-07-13T12:29:00Z"/>
  <w16cex:commentExtensible w16cex:durableId="249821B3" w16cex:dateUtc="2021-07-13T12:29:00Z"/>
  <w16cex:commentExtensible w16cex:durableId="249821B6" w16cex:dateUtc="2021-07-13T12:29:00Z"/>
  <w16cex:commentExtensible w16cex:durableId="249821B8" w16cex:dateUtc="2021-07-13T12:29:00Z"/>
  <w16cex:commentExtensible w16cex:durableId="24981086" w16cex:dateUtc="2021-07-13T11:15:00Z"/>
  <w16cex:commentExtensible w16cex:durableId="2498100C" w16cex:dateUtc="2021-07-13T11:13:00Z"/>
  <w16cex:commentExtensible w16cex:durableId="249821C5" w16cex:dateUtc="2021-07-13T12:29:00Z"/>
  <w16cex:commentExtensible w16cex:durableId="249821C9" w16cex:dateUtc="2021-07-13T12:29:00Z"/>
  <w16cex:commentExtensible w16cex:durableId="249821CB" w16cex:dateUtc="2021-07-13T12:29:00Z"/>
  <w16cex:commentExtensible w16cex:durableId="249821D0" w16cex:dateUtc="2021-07-13T12:29:00Z"/>
  <w16cex:commentExtensible w16cex:durableId="249821D3" w16cex:dateUtc="2021-07-13T12:29:00Z"/>
  <w16cex:commentExtensible w16cex:durableId="249821D8" w16cex:dateUtc="2021-07-13T12:29:00Z"/>
  <w16cex:commentExtensible w16cex:durableId="249821DD" w16cex:dateUtc="2021-07-13T12:29:00Z"/>
  <w16cex:commentExtensible w16cex:durableId="249821E1" w16cex:dateUtc="2021-07-13T12:29:00Z"/>
  <w16cex:commentExtensible w16cex:durableId="249821E8" w16cex:dateUtc="2021-07-13T12:30:00Z"/>
  <w16cex:commentExtensible w16cex:durableId="249821EA" w16cex:dateUtc="2021-07-13T12:30:00Z"/>
  <w16cex:commentExtensible w16cex:durableId="249821EE" w16cex:dateUtc="2021-07-13T12:30:00Z"/>
  <w16cex:commentExtensible w16cex:durableId="249821F0" w16cex:dateUtc="2021-07-13T12:30:00Z"/>
  <w16cex:commentExtensible w16cex:durableId="249821F3" w16cex:dateUtc="2021-07-13T12:30:00Z"/>
  <w16cex:commentExtensible w16cex:durableId="249821F8" w16cex:dateUtc="2021-07-13T12:30:00Z"/>
  <w16cex:commentExtensible w16cex:durableId="249821FD" w16cex:dateUtc="2021-07-13T12:30:00Z"/>
  <w16cex:commentExtensible w16cex:durableId="249821FF" w16cex:dateUtc="2021-07-13T12:30:00Z"/>
  <w16cex:commentExtensible w16cex:durableId="24982200" w16cex:dateUtc="2021-07-13T12:30:00Z"/>
  <w16cex:commentExtensible w16cex:durableId="24982202" w16cex:dateUtc="2021-07-13T12:30:00Z"/>
  <w16cex:commentExtensible w16cex:durableId="24982204" w16cex:dateUtc="2021-07-13T12:30:00Z"/>
  <w16cex:commentExtensible w16cex:durableId="24982206" w16cex:dateUtc="2021-07-13T12:30:00Z"/>
  <w16cex:commentExtensible w16cex:durableId="24982208" w16cex:dateUtc="2021-07-13T12:30:00Z"/>
  <w16cex:commentExtensible w16cex:durableId="24982209" w16cex:dateUtc="2021-07-13T12:30:00Z"/>
  <w16cex:commentExtensible w16cex:durableId="2498220B" w16cex:dateUtc="2021-07-13T12:30:00Z"/>
  <w16cex:commentExtensible w16cex:durableId="2498220E" w16cex:dateUtc="2021-07-13T12:30:00Z"/>
  <w16cex:commentExtensible w16cex:durableId="24993AB2" w16cex:dateUtc="2021-07-14T08:28:00Z"/>
  <w16cex:commentExtensible w16cex:durableId="24982210" w16cex:dateUtc="2021-07-13T12:30:00Z"/>
  <w16cex:commentExtensible w16cex:durableId="24982214" w16cex:dateUtc="2021-07-13T12:30:00Z"/>
  <w16cex:commentExtensible w16cex:durableId="24982216" w16cex:dateUtc="2021-07-13T12:30:00Z"/>
  <w16cex:commentExtensible w16cex:durableId="24982218" w16cex:dateUtc="2021-07-13T12:30:00Z"/>
  <w16cex:commentExtensible w16cex:durableId="24982219" w16cex:dateUtc="2021-07-13T12:30:00Z"/>
  <w16cex:commentExtensible w16cex:durableId="2498221C" w16cex:dateUtc="2021-07-13T12:30:00Z"/>
  <w16cex:commentExtensible w16cex:durableId="2498221D" w16cex:dateUtc="2021-07-13T12:30:00Z"/>
  <w16cex:commentExtensible w16cex:durableId="24982220" w16cex:dateUtc="2021-07-13T12:30:00Z"/>
  <w16cex:commentExtensible w16cex:durableId="24982224" w16cex:dateUtc="2021-07-13T12:31:00Z"/>
  <w16cex:commentExtensible w16cex:durableId="24982225" w16cex:dateUtc="2021-07-13T12:31:00Z"/>
  <w16cex:commentExtensible w16cex:durableId="24982227" w16cex:dateUtc="2021-07-13T12:31:00Z"/>
  <w16cex:commentExtensible w16cex:durableId="2498222A" w16cex:dateUtc="2021-07-13T12:31:00Z"/>
  <w16cex:commentExtensible w16cex:durableId="2498222C" w16cex:dateUtc="2021-07-13T12:31:00Z"/>
  <w16cex:commentExtensible w16cex:durableId="2498222F" w16cex:dateUtc="2021-07-13T12:31:00Z"/>
  <w16cex:commentExtensible w16cex:durableId="24982233" w16cex:dateUtc="2021-07-13T12:31:00Z"/>
  <w16cex:commentExtensible w16cex:durableId="24982236" w16cex:dateUtc="2021-07-13T12:31:00Z"/>
  <w16cex:commentExtensible w16cex:durableId="24993CC1" w16cex:dateUtc="2021-07-14T08:36:00Z"/>
  <w16cex:commentExtensible w16cex:durableId="24982238" w16cex:dateUtc="2021-07-13T12:31:00Z"/>
  <w16cex:commentExtensible w16cex:durableId="2498223A" w16cex:dateUtc="2021-07-13T12:31:00Z"/>
  <w16cex:commentExtensible w16cex:durableId="2498223C" w16cex:dateUtc="2021-07-13T12:31:00Z"/>
  <w16cex:commentExtensible w16cex:durableId="2498223D" w16cex:dateUtc="2021-07-13T12:31:00Z"/>
  <w16cex:commentExtensible w16cex:durableId="2498223F" w16cex:dateUtc="2021-07-13T12:31:00Z"/>
  <w16cex:commentExtensible w16cex:durableId="24982241" w16cex:dateUtc="2021-07-13T12:31:00Z"/>
  <w16cex:commentExtensible w16cex:durableId="24982243" w16cex:dateUtc="2021-07-13T12:31:00Z"/>
  <w16cex:commentExtensible w16cex:durableId="24982245" w16cex:dateUtc="2021-07-13T12:31:00Z"/>
  <w16cex:commentExtensible w16cex:durableId="24982247" w16cex:dateUtc="2021-07-13T12:31:00Z"/>
  <w16cex:commentExtensible w16cex:durableId="24982249" w16cex:dateUtc="2021-07-13T12:31:00Z"/>
  <w16cex:commentExtensible w16cex:durableId="2498224B" w16cex:dateUtc="2021-07-13T12:31:00Z"/>
  <w16cex:commentExtensible w16cex:durableId="2498224E" w16cex:dateUtc="2021-07-13T12:31:00Z"/>
  <w16cex:commentExtensible w16cex:durableId="2498224F" w16cex:dateUtc="2021-07-13T12:31:00Z"/>
  <w16cex:commentExtensible w16cex:durableId="24982252" w16cex:dateUtc="2021-07-13T12:31:00Z"/>
  <w16cex:commentExtensible w16cex:durableId="24982254" w16cex:dateUtc="2021-07-13T12:31:00Z"/>
  <w16cex:commentExtensible w16cex:durableId="24982257" w16cex:dateUtc="2021-07-13T12:31:00Z"/>
  <w16cex:commentExtensible w16cex:durableId="2498225F" w16cex:dateUtc="2021-07-13T12:31:00Z"/>
  <w16cex:commentExtensible w16cex:durableId="24982261" w16cex:dateUtc="2021-07-13T12:32:00Z"/>
  <w16cex:commentExtensible w16cex:durableId="24993E31" w16cex:dateUtc="2021-07-14T08:42:00Z"/>
  <w16cex:commentExtensible w16cex:durableId="24982263" w16cex:dateUtc="2021-07-13T12:32:00Z"/>
  <w16cex:commentExtensible w16cex:durableId="24982264" w16cex:dateUtc="2021-07-13T12:32:00Z"/>
  <w16cex:commentExtensible w16cex:durableId="24993F8E" w16cex:dateUtc="2021-07-14T08:48:00Z"/>
  <w16cex:commentExtensible w16cex:durableId="24982266" w16cex:dateUtc="2021-07-13T12:32:00Z"/>
  <w16cex:commentExtensible w16cex:durableId="2498226D" w16cex:dateUtc="2021-07-13T12:32:00Z"/>
  <w16cex:commentExtensible w16cex:durableId="2498226F" w16cex:dateUtc="2021-07-13T12:32:00Z"/>
  <w16cex:commentExtensible w16cex:durableId="24982271" w16cex:dateUtc="2021-07-13T12:32:00Z"/>
  <w16cex:commentExtensible w16cex:durableId="24982273" w16cex:dateUtc="2021-07-13T12:32:00Z"/>
  <w16cex:commentExtensible w16cex:durableId="24982275" w16cex:dateUtc="2021-07-13T12:32:00Z"/>
  <w16cex:commentExtensible w16cex:durableId="24982277" w16cex:dateUtc="2021-07-13T12:32:00Z"/>
  <w16cex:commentExtensible w16cex:durableId="24982279" w16cex:dateUtc="2021-07-13T12:32:00Z"/>
  <w16cex:commentExtensible w16cex:durableId="2498227C" w16cex:dateUtc="2021-07-13T12:32:00Z"/>
  <w16cex:commentExtensible w16cex:durableId="24994115" w16cex:dateUtc="2021-07-14T08:55:00Z"/>
  <w16cex:commentExtensible w16cex:durableId="2498227E" w16cex:dateUtc="2021-07-13T12:32:00Z"/>
  <w16cex:commentExtensible w16cex:durableId="24982280" w16cex:dateUtc="2021-07-13T12:32:00Z"/>
  <w16cex:commentExtensible w16cex:durableId="24982283" w16cex:dateUtc="2021-07-13T12:32:00Z"/>
  <w16cex:commentExtensible w16cex:durableId="24982284" w16cex:dateUtc="2021-07-13T12:32:00Z"/>
  <w16cex:commentExtensible w16cex:durableId="24982287" w16cex:dateUtc="2021-07-13T12:32:00Z"/>
  <w16cex:commentExtensible w16cex:durableId="2498228B" w16cex:dateUtc="2021-07-13T12:32:00Z"/>
  <w16cex:commentExtensible w16cex:durableId="2498228D" w16cex:dateUtc="2021-07-13T12:32:00Z"/>
  <w16cex:commentExtensible w16cex:durableId="24982290" w16cex:dateUtc="2021-07-13T12:32:00Z"/>
  <w16cex:commentExtensible w16cex:durableId="24982291" w16cex:dateUtc="2021-07-13T12:32:00Z"/>
  <w16cex:commentExtensible w16cex:durableId="24982294" w16cex:dateUtc="2021-07-13T12:32:00Z"/>
  <w16cex:commentExtensible w16cex:durableId="24982297" w16cex:dateUtc="2021-07-13T12:32:00Z"/>
  <w16cex:commentExtensible w16cex:durableId="2498229A" w16cex:dateUtc="2021-07-13T12:32:00Z"/>
  <w16cex:commentExtensible w16cex:durableId="2498229C" w16cex:dateUtc="2021-07-13T12:33:00Z"/>
  <w16cex:commentExtensible w16cex:durableId="2498229F" w16cex:dateUtc="2021-07-13T12:33:00Z"/>
  <w16cex:commentExtensible w16cex:durableId="249822A2" w16cex:dateUtc="2021-07-13T12:33:00Z"/>
  <w16cex:commentExtensible w16cex:durableId="249822A6" w16cex:dateUtc="2021-07-13T12:33:00Z"/>
  <w16cex:commentExtensible w16cex:durableId="249822A9" w16cex:dateUtc="2021-07-13T12:33:00Z"/>
  <w16cex:commentExtensible w16cex:durableId="249822AB" w16cex:dateUtc="2021-07-13T12:33:00Z"/>
  <w16cex:commentExtensible w16cex:durableId="249822AD" w16cex:dateUtc="2021-07-13T12:33:00Z"/>
  <w16cex:commentExtensible w16cex:durableId="249822AF" w16cex:dateUtc="2021-07-13T12:33:00Z"/>
  <w16cex:commentExtensible w16cex:durableId="249822B1" w16cex:dateUtc="2021-07-13T12:33:00Z"/>
  <w16cex:commentExtensible w16cex:durableId="249822B2" w16cex:dateUtc="2021-07-13T12:33:00Z"/>
  <w16cex:commentExtensible w16cex:durableId="249822B4" w16cex:dateUtc="2021-07-13T12:33:00Z"/>
  <w16cex:commentExtensible w16cex:durableId="249822B6" w16cex:dateUtc="2021-07-13T12:33:00Z"/>
  <w16cex:commentExtensible w16cex:durableId="249822B8" w16cex:dateUtc="2021-07-13T12:33:00Z"/>
  <w16cex:commentExtensible w16cex:durableId="249822BA" w16cex:dateUtc="2021-07-13T12:33:00Z"/>
  <w16cex:commentExtensible w16cex:durableId="249822BC" w16cex:dateUtc="2021-07-13T12:33:00Z"/>
  <w16cex:commentExtensible w16cex:durableId="249822BE" w16cex:dateUtc="2021-07-13T12:33:00Z"/>
  <w16cex:commentExtensible w16cex:durableId="249822C0" w16cex:dateUtc="2021-07-13T12:33:00Z"/>
  <w16cex:commentExtensible w16cex:durableId="249822C2" w16cex:dateUtc="2021-07-13T12:33:00Z"/>
  <w16cex:commentExtensible w16cex:durableId="249822C4" w16cex:dateUtc="2021-07-13T12:33:00Z"/>
  <w16cex:commentExtensible w16cex:durableId="249822C6" w16cex:dateUtc="2021-07-13T12:33:00Z"/>
  <w16cex:commentExtensible w16cex:durableId="249822C8" w16cex:dateUtc="2021-07-13T12:33:00Z"/>
  <w16cex:commentExtensible w16cex:durableId="249822CA" w16cex:dateUtc="2021-07-13T12:33:00Z"/>
  <w16cex:commentExtensible w16cex:durableId="249822CC" w16cex:dateUtc="2021-07-13T12:33:00Z"/>
  <w16cex:commentExtensible w16cex:durableId="249822CE" w16cex:dateUtc="2021-07-13T12:33:00Z"/>
  <w16cex:commentExtensible w16cex:durableId="249822D0" w16cex:dateUtc="2021-07-13T12:33:00Z"/>
  <w16cex:commentExtensible w16cex:durableId="249822D2" w16cex:dateUtc="2021-07-13T12:33:00Z"/>
  <w16cex:commentExtensible w16cex:durableId="249822D4" w16cex:dateUtc="2021-07-13T12:33:00Z"/>
  <w16cex:commentExtensible w16cex:durableId="249822D6" w16cex:dateUtc="2021-07-13T12:33:00Z"/>
  <w16cex:commentExtensible w16cex:durableId="249822D8" w16cex:dateUtc="2021-07-13T12:34:00Z"/>
  <w16cex:commentExtensible w16cex:durableId="249822DA" w16cex:dateUtc="2021-07-13T12:34:00Z"/>
  <w16cex:commentExtensible w16cex:durableId="249822DC" w16cex:dateUtc="2021-07-13T12:34:00Z"/>
  <w16cex:commentExtensible w16cex:durableId="249822DE" w16cex:dateUtc="2021-07-13T12:34:00Z"/>
  <w16cex:commentExtensible w16cex:durableId="249822E0" w16cex:dateUtc="2021-07-13T12:34:00Z"/>
  <w16cex:commentExtensible w16cex:durableId="249822E2" w16cex:dateUtc="2021-07-13T12:34:00Z"/>
  <w16cex:commentExtensible w16cex:durableId="249822E4" w16cex:dateUtc="2021-07-13T12:34:00Z"/>
  <w16cex:commentExtensible w16cex:durableId="249822E7" w16cex:dateUtc="2021-07-13T12:34:00Z"/>
  <w16cex:commentExtensible w16cex:durableId="249822E9" w16cex:dateUtc="2021-07-13T12:34:00Z"/>
  <w16cex:commentExtensible w16cex:durableId="249822EB" w16cex:dateUtc="2021-07-13T12:34:00Z"/>
  <w16cex:commentExtensible w16cex:durableId="249822EE" w16cex:dateUtc="2021-07-13T12:34:00Z"/>
  <w16cex:commentExtensible w16cex:durableId="249822F0" w16cex:dateUtc="2021-07-13T12:34:00Z"/>
  <w16cex:commentExtensible w16cex:durableId="249822F2" w16cex:dateUtc="2021-07-13T12:34:00Z"/>
  <w16cex:commentExtensible w16cex:durableId="249822F5" w16cex:dateUtc="2021-07-13T12:34:00Z"/>
  <w16cex:commentExtensible w16cex:durableId="249822F7" w16cex:dateUtc="2021-07-13T12:34:00Z"/>
  <w16cex:commentExtensible w16cex:durableId="249822F9" w16cex:dateUtc="2021-07-13T12:34:00Z"/>
  <w16cex:commentExtensible w16cex:durableId="249822FC" w16cex:dateUtc="2021-07-13T12:34:00Z"/>
  <w16cex:commentExtensible w16cex:durableId="249822FE" w16cex:dateUtc="2021-07-13T12:34:00Z"/>
  <w16cex:commentExtensible w16cex:durableId="24982301" w16cex:dateUtc="2021-07-13T12:34:00Z"/>
  <w16cex:commentExtensible w16cex:durableId="24982303" w16cex:dateUtc="2021-07-13T12:34:00Z"/>
  <w16cex:commentExtensible w16cex:durableId="24982305" w16cex:dateUtc="2021-07-13T12:34:00Z"/>
  <w16cex:commentExtensible w16cex:durableId="24982308" w16cex:dateUtc="2021-07-13T12:34:00Z"/>
  <w16cex:commentExtensible w16cex:durableId="2498230B" w16cex:dateUtc="2021-07-13T12:34:00Z"/>
  <w16cex:commentExtensible w16cex:durableId="2498230E" w16cex:dateUtc="2021-07-13T12:34:00Z"/>
  <w16cex:commentExtensible w16cex:durableId="24982310" w16cex:dateUtc="2021-07-13T12:34:00Z"/>
  <w16cex:commentExtensible w16cex:durableId="24982312" w16cex:dateUtc="2021-07-13T12:34:00Z"/>
  <w16cex:commentExtensible w16cex:durableId="24982315" w16cex:dateUtc="2021-07-13T12:35:00Z"/>
  <w16cex:commentExtensible w16cex:durableId="24995B1B" w16cex:dateUtc="2021-07-14T10:46:00Z"/>
  <w16cex:commentExtensible w16cex:durableId="24982317" w16cex:dateUtc="2021-07-13T12:35:00Z"/>
  <w16cex:commentExtensible w16cex:durableId="24982319" w16cex:dateUtc="2021-07-13T12:35:00Z"/>
  <w16cex:commentExtensible w16cex:durableId="2498231C" w16cex:dateUtc="2021-07-13T12:35:00Z"/>
  <w16cex:commentExtensible w16cex:durableId="2498231E" w16cex:dateUtc="2021-07-13T12:35:00Z"/>
  <w16cex:commentExtensible w16cex:durableId="24995B82" w16cex:dateUtc="2021-07-14T10:48:00Z"/>
  <w16cex:commentExtensible w16cex:durableId="24982321" w16cex:dateUtc="2021-07-13T12:35:00Z"/>
  <w16cex:commentExtensible w16cex:durableId="24982323" w16cex:dateUtc="2021-07-13T12:35:00Z"/>
  <w16cex:commentExtensible w16cex:durableId="24982325" w16cex:dateUtc="2021-07-13T12:35:00Z"/>
  <w16cex:commentExtensible w16cex:durableId="24982327" w16cex:dateUtc="2021-07-13T12:35:00Z"/>
  <w16cex:commentExtensible w16cex:durableId="24982329" w16cex:dateUtc="2021-07-13T12:35:00Z"/>
  <w16cex:commentExtensible w16cex:durableId="2498232B" w16cex:dateUtc="2021-07-13T12:35:00Z"/>
  <w16cex:commentExtensible w16cex:durableId="2498232D" w16cex:dateUtc="2021-07-13T12:35:00Z"/>
  <w16cex:commentExtensible w16cex:durableId="2498232F" w16cex:dateUtc="2021-07-13T12:35:00Z"/>
  <w16cex:commentExtensible w16cex:durableId="24982331" w16cex:dateUtc="2021-07-13T12:35:00Z"/>
  <w16cex:commentExtensible w16cex:durableId="24982333" w16cex:dateUtc="2021-07-13T12:35:00Z"/>
  <w16cex:commentExtensible w16cex:durableId="24982335" w16cex:dateUtc="2021-07-13T12:35:00Z"/>
  <w16cex:commentExtensible w16cex:durableId="24982337" w16cex:dateUtc="2021-07-13T12:35:00Z"/>
  <w16cex:commentExtensible w16cex:durableId="24982339" w16cex:dateUtc="2021-07-13T12:35:00Z"/>
  <w16cex:commentExtensible w16cex:durableId="2498233B" w16cex:dateUtc="2021-07-13T12:35:00Z"/>
  <w16cex:commentExtensible w16cex:durableId="2498233D" w16cex:dateUtc="2021-07-13T12:35:00Z"/>
  <w16cex:commentExtensible w16cex:durableId="2498233F" w16cex:dateUtc="2021-07-13T12:35:00Z"/>
  <w16cex:commentExtensible w16cex:durableId="24982341" w16cex:dateUtc="2021-07-13T12:35:00Z"/>
  <w16cex:commentExtensible w16cex:durableId="24982343" w16cex:dateUtc="2021-07-13T12:35:00Z"/>
  <w16cex:commentExtensible w16cex:durableId="24982345" w16cex:dateUtc="2021-07-13T12:35:00Z"/>
  <w16cex:commentExtensible w16cex:durableId="24982347" w16cex:dateUtc="2021-07-13T12:35:00Z"/>
  <w16cex:commentExtensible w16cex:durableId="24982349" w16cex:dateUtc="2021-07-13T12:35:00Z"/>
  <w16cex:commentExtensible w16cex:durableId="2498234C" w16cex:dateUtc="2021-07-13T12:35:00Z"/>
  <w16cex:commentExtensible w16cex:durableId="2498234E" w16cex:dateUtc="2021-07-13T12:35:00Z"/>
  <w16cex:commentExtensible w16cex:durableId="24982350" w16cex:dateUtc="2021-07-13T12:36:00Z"/>
  <w16cex:commentExtensible w16cex:durableId="24982352" w16cex:dateUtc="2021-07-13T12:36:00Z"/>
  <w16cex:commentExtensible w16cex:durableId="24982354" w16cex:dateUtc="2021-07-13T12:36:00Z"/>
  <w16cex:commentExtensible w16cex:durableId="24982356" w16cex:dateUtc="2021-07-13T12:36:00Z"/>
  <w16cex:commentExtensible w16cex:durableId="24982358" w16cex:dateUtc="2021-07-13T12:36:00Z"/>
  <w16cex:commentExtensible w16cex:durableId="2498235A" w16cex:dateUtc="2021-07-13T12:36:00Z"/>
  <w16cex:commentExtensible w16cex:durableId="2498235C" w16cex:dateUtc="2021-07-13T12:36:00Z"/>
  <w16cex:commentExtensible w16cex:durableId="2498235F" w16cex:dateUtc="2021-07-13T12:36:00Z"/>
  <w16cex:commentExtensible w16cex:durableId="24982361" w16cex:dateUtc="2021-07-13T12:36:00Z"/>
  <w16cex:commentExtensible w16cex:durableId="24982363" w16cex:dateUtc="2021-07-13T12:36:00Z"/>
  <w16cex:commentExtensible w16cex:durableId="24982365" w16cex:dateUtc="2021-07-13T12:36:00Z"/>
  <w16cex:commentExtensible w16cex:durableId="24982367" w16cex:dateUtc="2021-07-13T12:36:00Z"/>
  <w16cex:commentExtensible w16cex:durableId="2498236A" w16cex:dateUtc="2021-07-13T12:36:00Z"/>
  <w16cex:commentExtensible w16cex:durableId="2498236C" w16cex:dateUtc="2021-07-13T12:36:00Z"/>
  <w16cex:commentExtensible w16cex:durableId="2498236E" w16cex:dateUtc="2021-07-13T12:36:00Z"/>
  <w16cex:commentExtensible w16cex:durableId="24982371" w16cex:dateUtc="2021-07-13T12:36:00Z"/>
  <w16cex:commentExtensible w16cex:durableId="24982373" w16cex:dateUtc="2021-07-13T12:36:00Z"/>
  <w16cex:commentExtensible w16cex:durableId="24982375" w16cex:dateUtc="2021-07-13T12:36:00Z"/>
  <w16cex:commentExtensible w16cex:durableId="24982377" w16cex:dateUtc="2021-07-13T12:36:00Z"/>
  <w16cex:commentExtensible w16cex:durableId="24982379" w16cex:dateUtc="2021-07-13T12:36:00Z"/>
  <w16cex:commentExtensible w16cex:durableId="2498237C" w16cex:dateUtc="2021-07-13T12:36:00Z"/>
  <w16cex:commentExtensible w16cex:durableId="2498237E" w16cex:dateUtc="2021-07-13T12:36:00Z"/>
  <w16cex:commentExtensible w16cex:durableId="24982380" w16cex:dateUtc="2021-07-13T12:36:00Z"/>
  <w16cex:commentExtensible w16cex:durableId="24982382" w16cex:dateUtc="2021-07-13T12:36:00Z"/>
  <w16cex:commentExtensible w16cex:durableId="24982385" w16cex:dateUtc="2021-07-13T12:36:00Z"/>
  <w16cex:commentExtensible w16cex:durableId="24982387" w16cex:dateUtc="2021-07-13T12:36:00Z"/>
  <w16cex:commentExtensible w16cex:durableId="24982389" w16cex:dateUtc="2021-07-13T12:36:00Z"/>
  <w16cex:commentExtensible w16cex:durableId="2498238B" w16cex:dateUtc="2021-07-13T12:36:00Z"/>
  <w16cex:commentExtensible w16cex:durableId="2498238D" w16cex:dateUtc="2021-07-13T12:37:00Z"/>
  <w16cex:commentExtensible w16cex:durableId="2498238F" w16cex:dateUtc="2021-07-13T12:37:00Z"/>
  <w16cex:commentExtensible w16cex:durableId="24982391" w16cex:dateUtc="2021-07-13T12:37:00Z"/>
  <w16cex:commentExtensible w16cex:durableId="24982393" w16cex:dateUtc="2021-07-13T12:37:00Z"/>
  <w16cex:commentExtensible w16cex:durableId="24982395" w16cex:dateUtc="2021-07-13T12:37:00Z"/>
  <w16cex:commentExtensible w16cex:durableId="24982397" w16cex:dateUtc="2021-07-13T12:37:00Z"/>
  <w16cex:commentExtensible w16cex:durableId="24982399" w16cex:dateUtc="2021-07-13T12:37:00Z"/>
  <w16cex:commentExtensible w16cex:durableId="2498239B" w16cex:dateUtc="2021-07-13T12:37:00Z"/>
  <w16cex:commentExtensible w16cex:durableId="2498239E" w16cex:dateUtc="2021-07-13T12:37:00Z"/>
  <w16cex:commentExtensible w16cex:durableId="249823A0" w16cex:dateUtc="2021-07-13T12:37:00Z"/>
  <w16cex:commentExtensible w16cex:durableId="249823A2" w16cex:dateUtc="2021-07-13T12:37:00Z"/>
  <w16cex:commentExtensible w16cex:durableId="249823A4" w16cex:dateUtc="2021-07-13T12:37:00Z"/>
  <w16cex:commentExtensible w16cex:durableId="249823A6" w16cex:dateUtc="2021-07-13T12:37:00Z"/>
  <w16cex:commentExtensible w16cex:durableId="249823A9" w16cex:dateUtc="2021-07-13T12:37:00Z"/>
  <w16cex:commentExtensible w16cex:durableId="249823AB" w16cex:dateUtc="2021-07-13T12:37:00Z"/>
  <w16cex:commentExtensible w16cex:durableId="249823AD" w16cex:dateUtc="2021-07-13T12:37:00Z"/>
  <w16cex:commentExtensible w16cex:durableId="24999732" w16cex:dateUtc="2021-07-14T15:02:00Z"/>
  <w16cex:commentExtensible w16cex:durableId="249823B0" w16cex:dateUtc="2021-07-13T12:37:00Z"/>
  <w16cex:commentExtensible w16cex:durableId="249823B2" w16cex:dateUtc="2021-07-13T12:37:00Z"/>
  <w16cex:commentExtensible w16cex:durableId="249823B4" w16cex:dateUtc="2021-07-13T12:37:00Z"/>
  <w16cex:commentExtensible w16cex:durableId="249823B6" w16cex:dateUtc="2021-07-13T12:37:00Z"/>
  <w16cex:commentExtensible w16cex:durableId="249823B9" w16cex:dateUtc="2021-07-13T12:37:00Z"/>
  <w16cex:commentExtensible w16cex:durableId="249823BB" w16cex:dateUtc="2021-07-13T12:37:00Z"/>
  <w16cex:commentExtensible w16cex:durableId="249823BD" w16cex:dateUtc="2021-07-13T12:37:00Z"/>
  <w16cex:commentExtensible w16cex:durableId="249823BF" w16cex:dateUtc="2021-07-13T12:37:00Z"/>
  <w16cex:commentExtensible w16cex:durableId="249823C1" w16cex:dateUtc="2021-07-13T12:37:00Z"/>
  <w16cex:commentExtensible w16cex:durableId="249823C4" w16cex:dateUtc="2021-07-13T12:37:00Z"/>
  <w16cex:commentExtensible w16cex:durableId="249823C6" w16cex:dateUtc="2021-07-13T12:37:00Z"/>
  <w16cex:commentExtensible w16cex:durableId="249823C8" w16cex:dateUtc="2021-07-13T12:38:00Z"/>
  <w16cex:commentExtensible w16cex:durableId="249823CA" w16cex:dateUtc="2021-07-13T12:38:00Z"/>
  <w16cex:commentExtensible w16cex:durableId="249823CD" w16cex:dateUtc="2021-07-13T12:38:00Z"/>
  <w16cex:commentExtensible w16cex:durableId="249823CF" w16cex:dateUtc="2021-07-13T12:38:00Z"/>
  <w16cex:commentExtensible w16cex:durableId="249823D1" w16cex:dateUtc="2021-07-13T12:38:00Z"/>
  <w16cex:commentExtensible w16cex:durableId="249823D4" w16cex:dateUtc="2021-07-13T12:38:00Z"/>
  <w16cex:commentExtensible w16cex:durableId="249823D6" w16cex:dateUtc="2021-07-13T12:38:00Z"/>
  <w16cex:commentExtensible w16cex:durableId="249988D3" w16cex:dateUtc="2021-07-14T13:27:00Z"/>
  <w16cex:commentExtensible w16cex:durableId="249823D8" w16cex:dateUtc="2021-07-13T12:38:00Z"/>
  <w16cex:commentExtensible w16cex:durableId="249823DB" w16cex:dateUtc="2021-07-13T12:38:00Z"/>
  <w16cex:commentExtensible w16cex:durableId="249823DD" w16cex:dateUtc="2021-07-13T12:38:00Z"/>
  <w16cex:commentExtensible w16cex:durableId="249823DF" w16cex:dateUtc="2021-07-13T12:38:00Z"/>
  <w16cex:commentExtensible w16cex:durableId="249823E2" w16cex:dateUtc="2021-07-13T12:38:00Z"/>
  <w16cex:commentExtensible w16cex:durableId="249823E4" w16cex:dateUtc="2021-07-13T12:38:00Z"/>
  <w16cex:commentExtensible w16cex:durableId="249823E7" w16cex:dateUtc="2021-07-13T12:38:00Z"/>
  <w16cex:commentExtensible w16cex:durableId="249823E9" w16cex:dateUtc="2021-07-13T12:38:00Z"/>
  <w16cex:commentExtensible w16cex:durableId="249823EC" w16cex:dateUtc="2021-07-13T12:38:00Z"/>
  <w16cex:commentExtensible w16cex:durableId="249823EE" w16cex:dateUtc="2021-07-13T12:38:00Z"/>
  <w16cex:commentExtensible w16cex:durableId="249823F1" w16cex:dateUtc="2021-07-13T12:38:00Z"/>
  <w16cex:commentExtensible w16cex:durableId="249823F3" w16cex:dateUtc="2021-07-13T12:38:00Z"/>
  <w16cex:commentExtensible w16cex:durableId="249823F6" w16cex:dateUtc="2021-07-13T12:38:00Z"/>
  <w16cex:commentExtensible w16cex:durableId="249823F8" w16cex:dateUtc="2021-07-13T12:38:00Z"/>
  <w16cex:commentExtensible w16cex:durableId="249823FA" w16cex:dateUtc="2021-07-13T12:38:00Z"/>
  <w16cex:commentExtensible w16cex:durableId="249823FD" w16cex:dateUtc="2021-07-13T12:38:00Z"/>
  <w16cex:commentExtensible w16cex:durableId="249823FF" w16cex:dateUtc="2021-07-13T12:38:00Z"/>
  <w16cex:commentExtensible w16cex:durableId="24982402" w16cex:dateUtc="2021-07-13T12:38:00Z"/>
  <w16cex:commentExtensible w16cex:durableId="24982404" w16cex:dateUtc="2021-07-13T12:39:00Z"/>
  <w16cex:commentExtensible w16cex:durableId="24982406" w16cex:dateUtc="2021-07-13T12:39:00Z"/>
  <w16cex:commentExtensible w16cex:durableId="24982408" w16cex:dateUtc="2021-07-13T12:39:00Z"/>
  <w16cex:commentExtensible w16cex:durableId="2498240A" w16cex:dateUtc="2021-07-13T12:39:00Z"/>
  <w16cex:commentExtensible w16cex:durableId="2498240D" w16cex:dateUtc="2021-07-13T12:39:00Z"/>
  <w16cex:commentExtensible w16cex:durableId="2498240F" w16cex:dateUtc="2021-07-13T12:39:00Z"/>
  <w16cex:commentExtensible w16cex:durableId="24982412" w16cex:dateUtc="2021-07-13T12:39:00Z"/>
  <w16cex:commentExtensible w16cex:durableId="24982414" w16cex:dateUtc="2021-07-13T12:39:00Z"/>
  <w16cex:commentExtensible w16cex:durableId="24982416" w16cex:dateUtc="2021-07-13T12:39:00Z"/>
  <w16cex:commentExtensible w16cex:durableId="24982419" w16cex:dateUtc="2021-07-13T12:39:00Z"/>
  <w16cex:commentExtensible w16cex:durableId="2498241B" w16cex:dateUtc="2021-07-13T12:39:00Z"/>
  <w16cex:commentExtensible w16cex:durableId="2498241E" w16cex:dateUtc="2021-07-13T12:39:00Z"/>
  <w16cex:commentExtensible w16cex:durableId="24982420" w16cex:dateUtc="2021-07-13T12:39:00Z"/>
  <w16cex:commentExtensible w16cex:durableId="24982422" w16cex:dateUtc="2021-07-13T12:39:00Z"/>
  <w16cex:commentExtensible w16cex:durableId="24982425" w16cex:dateUtc="2021-07-13T12:39:00Z"/>
  <w16cex:commentExtensible w16cex:durableId="24982427" w16cex:dateUtc="2021-07-13T12:39:00Z"/>
  <w16cex:commentExtensible w16cex:durableId="24982429" w16cex:dateUtc="2021-07-13T12:39:00Z"/>
  <w16cex:commentExtensible w16cex:durableId="2498242B" w16cex:dateUtc="2021-07-13T12:39:00Z"/>
  <w16cex:commentExtensible w16cex:durableId="2498242E" w16cex:dateUtc="2021-07-13T12:39:00Z"/>
  <w16cex:commentExtensible w16cex:durableId="24982430" w16cex:dateUtc="2021-07-13T12:39:00Z"/>
  <w16cex:commentExtensible w16cex:durableId="24982432" w16cex:dateUtc="2021-07-13T12:39:00Z"/>
  <w16cex:commentExtensible w16cex:durableId="24982435" w16cex:dateUtc="2021-07-13T12:39:00Z"/>
  <w16cex:commentExtensible w16cex:durableId="24982437" w16cex:dateUtc="2021-07-13T12:39:00Z"/>
  <w16cex:commentExtensible w16cex:durableId="24982439" w16cex:dateUtc="2021-07-13T12:39:00Z"/>
  <w16cex:commentExtensible w16cex:durableId="2498243C" w16cex:dateUtc="2021-07-13T12:39:00Z"/>
  <w16cex:commentExtensible w16cex:durableId="2498243E" w16cex:dateUtc="2021-07-13T12:39:00Z"/>
  <w16cex:commentExtensible w16cex:durableId="24982441" w16cex:dateUtc="2021-07-13T12:40:00Z"/>
  <w16cex:commentExtensible w16cex:durableId="24982443" w16cex:dateUtc="2021-07-13T12:40:00Z"/>
  <w16cex:commentExtensible w16cex:durableId="24982446" w16cex:dateUtc="2021-07-13T12:40:00Z"/>
  <w16cex:commentExtensible w16cex:durableId="24982448" w16cex:dateUtc="2021-07-13T12:40:00Z"/>
  <w16cex:commentExtensible w16cex:durableId="2498244B" w16cex:dateUtc="2021-07-13T12:40:00Z"/>
  <w16cex:commentExtensible w16cex:durableId="249A9EDD" w16cex:dateUtc="2021-07-15T09:47:00Z"/>
  <w16cex:commentExtensible w16cex:durableId="2498244D" w16cex:dateUtc="2021-07-13T12:40:00Z"/>
  <w16cex:commentExtensible w16cex:durableId="2499F11A" w16cex:dateUtc="2021-07-14T21:26:00Z"/>
  <w16cex:commentExtensible w16cex:durableId="24982450" w16cex:dateUtc="2021-07-13T12:40:00Z"/>
  <w16cex:commentExtensible w16cex:durableId="24982453" w16cex:dateUtc="2021-07-13T12:40:00Z"/>
  <w16cex:commentExtensible w16cex:durableId="24982455" w16cex:dateUtc="2021-07-13T12:40:00Z"/>
  <w16cex:commentExtensible w16cex:durableId="24982458" w16cex:dateUtc="2021-07-13T12:40:00Z"/>
  <w16cex:commentExtensible w16cex:durableId="2498245A" w16cex:dateUtc="2021-07-13T12:40:00Z"/>
  <w16cex:commentExtensible w16cex:durableId="2498245D" w16cex:dateUtc="2021-07-13T12:40:00Z"/>
  <w16cex:commentExtensible w16cex:durableId="2498245F" w16cex:dateUtc="2021-07-13T12:40:00Z"/>
  <w16cex:commentExtensible w16cex:durableId="24982462" w16cex:dateUtc="2021-07-13T12:40:00Z"/>
  <w16cex:commentExtensible w16cex:durableId="24982464" w16cex:dateUtc="2021-07-13T12:40:00Z"/>
  <w16cex:commentExtensible w16cex:durableId="24982467" w16cex:dateUtc="2021-07-13T12:40:00Z"/>
  <w16cex:commentExtensible w16cex:durableId="24982469" w16cex:dateUtc="2021-07-13T12:40:00Z"/>
  <w16cex:commentExtensible w16cex:durableId="2498246C" w16cex:dateUtc="2021-07-13T12:40:00Z"/>
  <w16cex:commentExtensible w16cex:durableId="2498246F" w16cex:dateUtc="2021-07-13T12:40:00Z"/>
  <w16cex:commentExtensible w16cex:durableId="24982471" w16cex:dateUtc="2021-07-13T12:40:00Z"/>
  <w16cex:commentExtensible w16cex:durableId="24982474" w16cex:dateUtc="2021-07-13T12:40:00Z"/>
  <w16cex:commentExtensible w16cex:durableId="24982477" w16cex:dateUtc="2021-07-13T12:40:00Z"/>
  <w16cex:commentExtensible w16cex:durableId="24982479" w16cex:dateUtc="2021-07-13T12:40:00Z"/>
  <w16cex:commentExtensible w16cex:durableId="2498247C" w16cex:dateUtc="2021-07-13T12:41:00Z"/>
  <w16cex:commentExtensible w16cex:durableId="2498247F" w16cex:dateUtc="2021-07-13T12:41:00Z"/>
  <w16cex:commentExtensible w16cex:durableId="24982482" w16cex:dateUtc="2021-07-13T12:41:00Z"/>
  <w16cex:commentExtensible w16cex:durableId="24982484" w16cex:dateUtc="2021-07-13T12:41:00Z"/>
  <w16cex:commentExtensible w16cex:durableId="24982487" w16cex:dateUtc="2021-07-13T12:41:00Z"/>
  <w16cex:commentExtensible w16cex:durableId="2498248A" w16cex:dateUtc="2021-07-13T12:41:00Z"/>
  <w16cex:commentExtensible w16cex:durableId="2498248C" w16cex:dateUtc="2021-07-13T12:41:00Z"/>
  <w16cex:commentExtensible w16cex:durableId="2498248F" w16cex:dateUtc="2021-07-13T12:41:00Z"/>
  <w16cex:commentExtensible w16cex:durableId="24982492" w16cex:dateUtc="2021-07-13T12:41:00Z"/>
  <w16cex:commentExtensible w16cex:durableId="24982494" w16cex:dateUtc="2021-07-13T12:41:00Z"/>
  <w16cex:commentExtensible w16cex:durableId="24982497" w16cex:dateUtc="2021-07-13T12:41:00Z"/>
  <w16cex:commentExtensible w16cex:durableId="2498249A" w16cex:dateUtc="2021-07-13T12:41:00Z"/>
  <w16cex:commentExtensible w16cex:durableId="2498249C" w16cex:dateUtc="2021-07-13T12:41:00Z"/>
  <w16cex:commentExtensible w16cex:durableId="2498249F" w16cex:dateUtc="2021-07-13T12:41:00Z"/>
  <w16cex:commentExtensible w16cex:durableId="249824A3" w16cex:dateUtc="2021-07-13T12:41:00Z"/>
  <w16cex:commentExtensible w16cex:durableId="249824A5" w16cex:dateUtc="2021-07-13T12:41:00Z"/>
  <w16cex:commentExtensible w16cex:durableId="249824A9" w16cex:dateUtc="2021-07-13T12:41:00Z"/>
  <w16cex:commentExtensible w16cex:durableId="249824AB" w16cex:dateUtc="2021-07-13T12:41:00Z"/>
  <w16cex:commentExtensible w16cex:durableId="249824AE" w16cex:dateUtc="2021-07-13T12:41:00Z"/>
  <w16cex:commentExtensible w16cex:durableId="249824B1" w16cex:dateUtc="2021-07-13T12:41:00Z"/>
  <w16cex:commentExtensible w16cex:durableId="249824B4" w16cex:dateUtc="2021-07-13T12:41:00Z"/>
  <w16cex:commentExtensible w16cex:durableId="249824B6" w16cex:dateUtc="2021-07-13T12:41:00Z"/>
  <w16cex:commentExtensible w16cex:durableId="249824B9" w16cex:dateUtc="2021-07-13T12:42:00Z"/>
  <w16cex:commentExtensible w16cex:durableId="249824BC" w16cex:dateUtc="2021-07-13T12:42:00Z"/>
  <w16cex:commentExtensible w16cex:durableId="249824BF" w16cex:dateUtc="2021-07-13T12:42:00Z"/>
  <w16cex:commentExtensible w16cex:durableId="249824C2" w16cex:dateUtc="2021-07-13T12:42:00Z"/>
  <w16cex:commentExtensible w16cex:durableId="249824C4" w16cex:dateUtc="2021-07-13T12:42:00Z"/>
  <w16cex:commentExtensible w16cex:durableId="249824C7" w16cex:dateUtc="2021-07-13T12:42:00Z"/>
  <w16cex:commentExtensible w16cex:durableId="249824CA" w16cex:dateUtc="2021-07-13T12:42:00Z"/>
  <w16cex:commentExtensible w16cex:durableId="249824CD" w16cex:dateUtc="2021-07-13T12:42:00Z"/>
  <w16cex:commentExtensible w16cex:durableId="249824CF" w16cex:dateUtc="2021-07-13T12:42:00Z"/>
  <w16cex:commentExtensible w16cex:durableId="249824D2" w16cex:dateUtc="2021-07-13T12:42:00Z"/>
  <w16cex:commentExtensible w16cex:durableId="249824D5" w16cex:dateUtc="2021-07-13T12:42:00Z"/>
  <w16cex:commentExtensible w16cex:durableId="249824D8" w16cex:dateUtc="2021-07-13T12:42:00Z"/>
  <w16cex:commentExtensible w16cex:durableId="249824DB" w16cex:dateUtc="2021-07-13T12:42:00Z"/>
  <w16cex:commentExtensible w16cex:durableId="249824DD" w16cex:dateUtc="2021-07-13T12:42:00Z"/>
  <w16cex:commentExtensible w16cex:durableId="249824E0" w16cex:dateUtc="2021-07-13T12:42:00Z"/>
  <w16cex:commentExtensible w16cex:durableId="249824E2" w16cex:dateUtc="2021-07-13T12:42:00Z"/>
  <w16cex:commentExtensible w16cex:durableId="249824E5" w16cex:dateUtc="2021-07-13T12:42:00Z"/>
  <w16cex:commentExtensible w16cex:durableId="249824E8" w16cex:dateUtc="2021-07-13T12:42:00Z"/>
  <w16cex:commentExtensible w16cex:durableId="249824EA" w16cex:dateUtc="2021-07-13T12:42:00Z"/>
  <w16cex:commentExtensible w16cex:durableId="249824EC" w16cex:dateUtc="2021-07-13T12:42:00Z"/>
  <w16cex:commentExtensible w16cex:durableId="249824EE" w16cex:dateUtc="2021-07-13T12:42:00Z"/>
  <w16cex:commentExtensible w16cex:durableId="249824F1" w16cex:dateUtc="2021-07-13T12:42:00Z"/>
  <w16cex:commentExtensible w16cex:durableId="249824F3" w16cex:dateUtc="2021-07-13T12:42:00Z"/>
  <w16cex:commentExtensible w16cex:durableId="249824F6" w16cex:dateUtc="2021-07-13T12:43:00Z"/>
  <w16cex:commentExtensible w16cex:durableId="249824F8" w16cex:dateUtc="2021-07-13T12:43:00Z"/>
  <w16cex:commentExtensible w16cex:durableId="249824FA" w16cex:dateUtc="2021-07-13T12:43:00Z"/>
  <w16cex:commentExtensible w16cex:durableId="249824FD" w16cex:dateUtc="2021-07-13T12:43:00Z"/>
  <w16cex:commentExtensible w16cex:durableId="249824FF" w16cex:dateUtc="2021-07-13T12:43:00Z"/>
  <w16cex:commentExtensible w16cex:durableId="24982501" w16cex:dateUtc="2021-07-13T12:43:00Z"/>
  <w16cex:commentExtensible w16cex:durableId="24982504" w16cex:dateUtc="2021-07-13T12:43:00Z"/>
  <w16cex:commentExtensible w16cex:durableId="24982506" w16cex:dateUtc="2021-07-13T12:43:00Z"/>
  <w16cex:commentExtensible w16cex:durableId="24982508" w16cex:dateUtc="2021-07-13T12:43:00Z"/>
  <w16cex:commentExtensible w16cex:durableId="2498250B" w16cex:dateUtc="2021-07-13T12:43:00Z"/>
  <w16cex:commentExtensible w16cex:durableId="2498250D" w16cex:dateUtc="2021-07-13T12:43:00Z"/>
  <w16cex:commentExtensible w16cex:durableId="2498250F" w16cex:dateUtc="2021-07-13T12:43:00Z"/>
  <w16cex:commentExtensible w16cex:durableId="24982511" w16cex:dateUtc="2021-07-13T12:43:00Z"/>
  <w16cex:commentExtensible w16cex:durableId="24982514" w16cex:dateUtc="2021-07-13T12:43:00Z"/>
  <w16cex:commentExtensible w16cex:durableId="24982516" w16cex:dateUtc="2021-07-13T12:43:00Z"/>
  <w16cex:commentExtensible w16cex:durableId="24982518" w16cex:dateUtc="2021-07-13T12:43:00Z"/>
  <w16cex:commentExtensible w16cex:durableId="2498251B" w16cex:dateUtc="2021-07-13T12:43:00Z"/>
  <w16cex:commentExtensible w16cex:durableId="2498251D" w16cex:dateUtc="2021-07-13T12:43:00Z"/>
  <w16cex:commentExtensible w16cex:durableId="2498251F" w16cex:dateUtc="2021-07-13T12:43:00Z"/>
  <w16cex:commentExtensible w16cex:durableId="24982522" w16cex:dateUtc="2021-07-13T12:43:00Z"/>
  <w16cex:commentExtensible w16cex:durableId="24982524" w16cex:dateUtc="2021-07-13T12:43:00Z"/>
  <w16cex:commentExtensible w16cex:durableId="24982527" w16cex:dateUtc="2021-07-13T12:43:00Z"/>
  <w16cex:commentExtensible w16cex:durableId="24982529" w16cex:dateUtc="2021-07-13T12:43:00Z"/>
  <w16cex:commentExtensible w16cex:durableId="2498252B" w16cex:dateUtc="2021-07-13T12:43:00Z"/>
  <w16cex:commentExtensible w16cex:durableId="2498252D" w16cex:dateUtc="2021-07-13T12:43:00Z"/>
  <w16cex:commentExtensible w16cex:durableId="24982530" w16cex:dateUtc="2021-07-13T12:44:00Z"/>
  <w16cex:commentExtensible w16cex:durableId="24982532" w16cex:dateUtc="2021-07-13T12:44:00Z"/>
  <w16cex:commentExtensible w16cex:durableId="24982534" w16cex:dateUtc="2021-07-13T12:44:00Z"/>
  <w16cex:commentExtensible w16cex:durableId="24982536" w16cex:dateUtc="2021-07-13T12:44:00Z"/>
  <w16cex:commentExtensible w16cex:durableId="24982539" w16cex:dateUtc="2021-07-13T12:44:00Z"/>
  <w16cex:commentExtensible w16cex:durableId="2498253B" w16cex:dateUtc="2021-07-13T12:44:00Z"/>
  <w16cex:commentExtensible w16cex:durableId="2498253D" w16cex:dateUtc="2021-07-13T12:44:00Z"/>
  <w16cex:commentExtensible w16cex:durableId="2498253F" w16cex:dateUtc="2021-07-13T12:44:00Z"/>
  <w16cex:commentExtensible w16cex:durableId="24982542" w16cex:dateUtc="2021-07-13T12:44:00Z"/>
  <w16cex:commentExtensible w16cex:durableId="24982544" w16cex:dateUtc="2021-07-13T12:44:00Z"/>
  <w16cex:commentExtensible w16cex:durableId="24982546" w16cex:dateUtc="2021-07-13T12:44:00Z"/>
  <w16cex:commentExtensible w16cex:durableId="24982549" w16cex:dateUtc="2021-07-13T12:44:00Z"/>
  <w16cex:commentExtensible w16cex:durableId="2498254B" w16cex:dateUtc="2021-07-13T12:44:00Z"/>
  <w16cex:commentExtensible w16cex:durableId="2498254D" w16cex:dateUtc="2021-07-13T12:44:00Z"/>
  <w16cex:commentExtensible w16cex:durableId="24982550" w16cex:dateUtc="2021-07-13T12:44:00Z"/>
  <w16cex:commentExtensible w16cex:durableId="24982553" w16cex:dateUtc="2021-07-13T12:44:00Z"/>
  <w16cex:commentExtensible w16cex:durableId="24982555" w16cex:dateUtc="2021-07-13T12:44:00Z"/>
  <w16cex:commentExtensible w16cex:durableId="24982559" w16cex:dateUtc="2021-07-13T12:44:00Z"/>
  <w16cex:commentExtensible w16cex:durableId="2498255B" w16cex:dateUtc="2021-07-13T12:44:00Z"/>
  <w16cex:commentExtensible w16cex:durableId="24982560" w16cex:dateUtc="2021-07-13T12:44:00Z"/>
  <w16cex:commentExtensible w16cex:durableId="2498256F" w16cex:dateUtc="2021-07-13T12:45:00Z"/>
  <w16cex:commentExtensible w16cex:durableId="24982571" w16cex:dateUtc="2021-07-13T12:45:00Z"/>
  <w16cex:commentExtensible w16cex:durableId="24982573" w16cex:dateUtc="2021-07-13T12:45:00Z"/>
  <w16cex:commentExtensible w16cex:durableId="24982578" w16cex:dateUtc="2021-07-13T12:45:00Z"/>
  <w16cex:commentExtensible w16cex:durableId="2498257B" w16cex:dateUtc="2021-07-13T12:45:00Z"/>
  <w16cex:commentExtensible w16cex:durableId="2498257F" w16cex:dateUtc="2021-07-13T12:45:00Z"/>
  <w16cex:commentExtensible w16cex:durableId="24982583" w16cex:dateUtc="2021-07-13T12:45:00Z"/>
  <w16cex:commentExtensible w16cex:durableId="2499556B" w16cex:dateUtc="2021-07-14T10:22:00Z"/>
  <w16cex:commentExtensible w16cex:durableId="24982587" w16cex:dateUtc="2021-07-13T12:45:00Z"/>
  <w16cex:commentExtensible w16cex:durableId="24982589" w16cex:dateUtc="2021-07-13T12:45:00Z"/>
  <w16cex:commentExtensible w16cex:durableId="2498258B" w16cex:dateUtc="2021-07-13T12:45:00Z"/>
  <w16cex:commentExtensible w16cex:durableId="24982595" w16cex:dateUtc="2021-07-13T12:45:00Z"/>
  <w16cex:commentExtensible w16cex:durableId="24982599" w16cex:dateUtc="2021-07-13T12:45:00Z"/>
  <w16cex:commentExtensible w16cex:durableId="249825A0" w16cex:dateUtc="2021-07-13T12:45:00Z"/>
  <w16cex:commentExtensible w16cex:durableId="249825A3" w16cex:dateUtc="2021-07-13T12:45:00Z"/>
  <w16cex:commentExtensible w16cex:durableId="249825A6" w16cex:dateUtc="2021-07-13T12:45:00Z"/>
  <w16cex:commentExtensible w16cex:durableId="249825AC" w16cex:dateUtc="2021-07-13T12:46:00Z"/>
  <w16cex:commentExtensible w16cex:durableId="249825AE" w16cex:dateUtc="2021-07-13T12:46:00Z"/>
  <w16cex:commentExtensible w16cex:durableId="249825B1" w16cex:dateUtc="2021-07-13T12:46:00Z"/>
  <w16cex:commentExtensible w16cex:durableId="249825B4" w16cex:dateUtc="2021-07-13T12:46:00Z"/>
  <w16cex:commentExtensible w16cex:durableId="249825B7" w16cex:dateUtc="2021-07-13T12:46:00Z"/>
  <w16cex:commentExtensible w16cex:durableId="249825BA" w16cex:dateUtc="2021-07-13T12:46:00Z"/>
  <w16cex:commentExtensible w16cex:durableId="249825BC" w16cex:dateUtc="2021-07-13T12:46:00Z"/>
  <w16cex:commentExtensible w16cex:durableId="249825BE" w16cex:dateUtc="2021-07-13T12:46:00Z"/>
  <w16cex:commentExtensible w16cex:durableId="249825C2" w16cex:dateUtc="2021-07-13T12:46:00Z"/>
  <w16cex:commentExtensible w16cex:durableId="249825C4" w16cex:dateUtc="2021-07-13T12:46:00Z"/>
  <w16cex:commentExtensible w16cex:durableId="249825C6" w16cex:dateUtc="2021-07-13T12:46:00Z"/>
  <w16cex:commentExtensible w16cex:durableId="249825CE" w16cex:dateUtc="2021-07-13T12:46:00Z"/>
  <w16cex:commentExtensible w16cex:durableId="249825D0" w16cex:dateUtc="2021-07-13T12:46:00Z"/>
  <w16cex:commentExtensible w16cex:durableId="249825D2" w16cex:dateUtc="2021-07-13T12:46:00Z"/>
  <w16cex:commentExtensible w16cex:durableId="249825D6" w16cex:dateUtc="2021-07-13T12:46:00Z"/>
  <w16cex:commentExtensible w16cex:durableId="249825D9" w16cex:dateUtc="2021-07-13T12:46:00Z"/>
  <w16cex:commentExtensible w16cex:durableId="249825DB" w16cex:dateUtc="2021-07-13T12:46:00Z"/>
  <w16cex:commentExtensible w16cex:durableId="249825DE" w16cex:dateUtc="2021-07-13T12:46:00Z"/>
  <w16cex:commentExtensible w16cex:durableId="249825E0" w16cex:dateUtc="2021-07-13T12:46:00Z"/>
  <w16cex:commentExtensible w16cex:durableId="249988D6" w16cex:dateUtc="2021-07-14T13:59:00Z"/>
  <w16cex:commentExtensible w16cex:durableId="249825E2" w16cex:dateUtc="2021-07-13T12:46:00Z"/>
  <w16cex:commentExtensible w16cex:durableId="249825E5" w16cex:dateUtc="2021-07-13T12:47:00Z"/>
  <w16cex:commentExtensible w16cex:durableId="249825E7" w16cex:dateUtc="2021-07-13T12:47:00Z"/>
  <w16cex:commentExtensible w16cex:durableId="249825E9" w16cex:dateUtc="2021-07-13T12:47:00Z"/>
  <w16cex:commentExtensible w16cex:durableId="249825EC" w16cex:dateUtc="2021-07-13T12:47:00Z"/>
  <w16cex:commentExtensible w16cex:durableId="249825F1" w16cex:dateUtc="2021-07-13T12:47:00Z"/>
  <w16cex:commentExtensible w16cex:durableId="249825F3" w16cex:dateUtc="2021-07-13T12:47:00Z"/>
  <w16cex:commentExtensible w16cex:durableId="249825F9" w16cex:dateUtc="2021-07-13T12:47:00Z"/>
  <w16cex:commentExtensible w16cex:durableId="24999A1F" w16cex:dateUtc="2021-07-14T15:15:00Z"/>
  <w16cex:commentExtensible w16cex:durableId="249825FC" w16cex:dateUtc="2021-07-13T12:47:00Z"/>
  <w16cex:commentExtensible w16cex:durableId="249999EB" w16cex:dateUtc="2021-07-14T15:14:00Z"/>
  <w16cex:commentExtensible w16cex:durableId="249825FF" w16cex:dateUtc="2021-07-13T12:47:00Z"/>
  <w16cex:commentExtensible w16cex:durableId="24982603" w16cex:dateUtc="2021-07-13T12:47:00Z"/>
  <w16cex:commentExtensible w16cex:durableId="24982607" w16cex:dateUtc="2021-07-13T12:47:00Z"/>
  <w16cex:commentExtensible w16cex:durableId="2498260A" w16cex:dateUtc="2021-07-13T12:47:00Z"/>
  <w16cex:commentExtensible w16cex:durableId="2498260D" w16cex:dateUtc="2021-07-13T12:47:00Z"/>
  <w16cex:commentExtensible w16cex:durableId="24982611" w16cex:dateUtc="2021-07-13T12:47:00Z"/>
  <w16cex:commentExtensible w16cex:durableId="24982616" w16cex:dateUtc="2021-07-13T12:47:00Z"/>
  <w16cex:commentExtensible w16cex:durableId="2498261B" w16cex:dateUtc="2021-07-13T12:47:00Z"/>
  <w16cex:commentExtensible w16cex:durableId="2498261F" w16cex:dateUtc="2021-07-13T12:47:00Z"/>
  <w16cex:commentExtensible w16cex:durableId="24999AA2" w16cex:dateUtc="2021-07-14T15:17:00Z"/>
  <w16cex:commentExtensible w16cex:durableId="24982625" w16cex:dateUtc="2021-07-13T12:48:00Z"/>
  <w16cex:commentExtensible w16cex:durableId="24982628" w16cex:dateUtc="2021-07-13T12:48:00Z"/>
  <w16cex:commentExtensible w16cex:durableId="2498262B" w16cex:dateUtc="2021-07-13T12:48:00Z"/>
  <w16cex:commentExtensible w16cex:durableId="2498262F" w16cex:dateUtc="2021-07-13T12:48:00Z"/>
  <w16cex:commentExtensible w16cex:durableId="24982632" w16cex:dateUtc="2021-07-13T12:48:00Z"/>
  <w16cex:commentExtensible w16cex:durableId="24982635" w16cex:dateUtc="2021-07-13T12:48:00Z"/>
  <w16cex:commentExtensible w16cex:durableId="2498263A" w16cex:dateUtc="2021-07-13T12:48:00Z"/>
  <w16cex:commentExtensible w16cex:durableId="2498263F" w16cex:dateUtc="2021-07-13T12:48:00Z"/>
  <w16cex:commentExtensible w16cex:durableId="24998932" w16cex:dateUtc="2021-07-14T14:02:00Z"/>
  <w16cex:commentExtensible w16cex:durableId="24982643" w16cex:dateUtc="2021-07-13T12:48:00Z"/>
  <w16cex:commentExtensible w16cex:durableId="24982647" w16cex:dateUtc="2021-07-13T12:48:00Z"/>
  <w16cex:commentExtensible w16cex:durableId="2498264A" w16cex:dateUtc="2021-07-13T12:48:00Z"/>
  <w16cex:commentExtensible w16cex:durableId="2498264C" w16cex:dateUtc="2021-07-13T12:48:00Z"/>
  <w16cex:commentExtensible w16cex:durableId="2498264E" w16cex:dateUtc="2021-07-13T12:48:00Z"/>
  <w16cex:commentExtensible w16cex:durableId="2498264F" w16cex:dateUtc="2021-07-13T12:48:00Z"/>
  <w16cex:commentExtensible w16cex:durableId="24982651" w16cex:dateUtc="2021-07-13T12:48:00Z"/>
  <w16cex:commentExtensible w16cex:durableId="24982653" w16cex:dateUtc="2021-07-13T12:48:00Z"/>
  <w16cex:commentExtensible w16cex:durableId="24982654" w16cex:dateUtc="2021-07-13T12:48:00Z"/>
  <w16cex:commentExtensible w16cex:durableId="24982656" w16cex:dateUtc="2021-07-13T12:48:00Z"/>
  <w16cex:commentExtensible w16cex:durableId="24982659" w16cex:dateUtc="2021-07-13T12:48:00Z"/>
  <w16cex:commentExtensible w16cex:durableId="2498265B" w16cex:dateUtc="2021-07-13T12:48:00Z"/>
  <w16cex:commentExtensible w16cex:durableId="2498265D" w16cex:dateUtc="2021-07-13T12:49:00Z"/>
  <w16cex:commentExtensible w16cex:durableId="2498265F" w16cex:dateUtc="2021-07-13T12:49:00Z"/>
  <w16cex:commentExtensible w16cex:durableId="24982660" w16cex:dateUtc="2021-07-13T12:49:00Z"/>
  <w16cex:commentExtensible w16cex:durableId="24982662" w16cex:dateUtc="2021-07-13T12:49:00Z"/>
  <w16cex:commentExtensible w16cex:durableId="24982664" w16cex:dateUtc="2021-07-13T12:49:00Z"/>
  <w16cex:commentExtensible w16cex:durableId="24982666" w16cex:dateUtc="2021-07-13T12:49:00Z"/>
  <w16cex:commentExtensible w16cex:durableId="24982668" w16cex:dateUtc="2021-07-13T12:49:00Z"/>
  <w16cex:commentExtensible w16cex:durableId="2498266A" w16cex:dateUtc="2021-07-13T12:49:00Z"/>
  <w16cex:commentExtensible w16cex:durableId="2498266C" w16cex:dateUtc="2021-07-13T12:49:00Z"/>
  <w16cex:commentExtensible w16cex:durableId="2498266E" w16cex:dateUtc="2021-07-13T12:49:00Z"/>
  <w16cex:commentExtensible w16cex:durableId="2498266F" w16cex:dateUtc="2021-07-13T12:49:00Z"/>
  <w16cex:commentExtensible w16cex:durableId="24998B6D" w16cex:dateUtc="2021-07-14T14:12:00Z"/>
  <w16cex:commentExtensible w16cex:durableId="24982671" w16cex:dateUtc="2021-07-13T12:49:00Z"/>
  <w16cex:commentExtensible w16cex:durableId="24982674" w16cex:dateUtc="2021-07-13T12:49:00Z"/>
  <w16cex:commentExtensible w16cex:durableId="24982676" w16cex:dateUtc="2021-07-13T12:49:00Z"/>
  <w16cex:commentExtensible w16cex:durableId="24982678" w16cex:dateUtc="2021-07-13T12:49:00Z"/>
  <w16cex:commentExtensible w16cex:durableId="2498267A" w16cex:dateUtc="2021-07-13T12:49:00Z"/>
  <w16cex:commentExtensible w16cex:durableId="2498267C" w16cex:dateUtc="2021-07-13T12:49:00Z"/>
  <w16cex:commentExtensible w16cex:durableId="2498267E" w16cex:dateUtc="2021-07-13T12:49:00Z"/>
  <w16cex:commentExtensible w16cex:durableId="24982680" w16cex:dateUtc="2021-07-13T12:49:00Z"/>
  <w16cex:commentExtensible w16cex:durableId="24982683" w16cex:dateUtc="2021-07-13T12:49:00Z"/>
  <w16cex:commentExtensible w16cex:durableId="24982685" w16cex:dateUtc="2021-07-13T12:49:00Z"/>
  <w16cex:commentExtensible w16cex:durableId="24982687" w16cex:dateUtc="2021-07-13T12:49:00Z"/>
  <w16cex:commentExtensible w16cex:durableId="2498268A" w16cex:dateUtc="2021-07-13T12:49:00Z"/>
  <w16cex:commentExtensible w16cex:durableId="2498268C" w16cex:dateUtc="2021-07-13T12:49:00Z"/>
  <w16cex:commentExtensible w16cex:durableId="24998D22" w16cex:dateUtc="2021-07-14T14:19:00Z"/>
  <w16cex:commentExtensible w16cex:durableId="2498268E" w16cex:dateUtc="2021-07-13T12:49:00Z"/>
  <w16cex:commentExtensible w16cex:durableId="24982690" w16cex:dateUtc="2021-07-13T12:49:00Z"/>
  <w16cex:commentExtensible w16cex:durableId="24982692" w16cex:dateUtc="2021-07-13T12:49:00Z"/>
  <w16cex:commentExtensible w16cex:durableId="24982694" w16cex:dateUtc="2021-07-13T12:49:00Z"/>
  <w16cex:commentExtensible w16cex:durableId="24982696" w16cex:dateUtc="2021-07-13T12:49:00Z"/>
  <w16cex:commentExtensible w16cex:durableId="24982698" w16cex:dateUtc="2021-07-13T12:50:00Z"/>
  <w16cex:commentExtensible w16cex:durableId="2498269A" w16cex:dateUtc="2021-07-13T12:50:00Z"/>
  <w16cex:commentExtensible w16cex:durableId="2498269D" w16cex:dateUtc="2021-07-13T12:50:00Z"/>
  <w16cex:commentExtensible w16cex:durableId="2498269F" w16cex:dateUtc="2021-07-13T12:50:00Z"/>
  <w16cex:commentExtensible w16cex:durableId="249826A2" w16cex:dateUtc="2021-07-13T12:50:00Z"/>
  <w16cex:commentExtensible w16cex:durableId="249826A4" w16cex:dateUtc="2021-07-13T12:50:00Z"/>
  <w16cex:commentExtensible w16cex:durableId="249826A7" w16cex:dateUtc="2021-07-13T12:50:00Z"/>
  <w16cex:commentExtensible w16cex:durableId="249826A9" w16cex:dateUtc="2021-07-13T12:50:00Z"/>
  <w16cex:commentExtensible w16cex:durableId="249826AB" w16cex:dateUtc="2021-07-13T12:50:00Z"/>
  <w16cex:commentExtensible w16cex:durableId="249826AD" w16cex:dateUtc="2021-07-13T12:50:00Z"/>
  <w16cex:commentExtensible w16cex:durableId="249826AF" w16cex:dateUtc="2021-07-13T12:50:00Z"/>
  <w16cex:commentExtensible w16cex:durableId="249826B1" w16cex:dateUtc="2021-07-13T12:50:00Z"/>
  <w16cex:commentExtensible w16cex:durableId="249826B3" w16cex:dateUtc="2021-07-13T12:50:00Z"/>
  <w16cex:commentExtensible w16cex:durableId="249826B5" w16cex:dateUtc="2021-07-13T12:50:00Z"/>
  <w16cex:commentExtensible w16cex:durableId="249826B7" w16cex:dateUtc="2021-07-13T12:50:00Z"/>
  <w16cex:commentExtensible w16cex:durableId="249826BA" w16cex:dateUtc="2021-07-13T12:50:00Z"/>
  <w16cex:commentExtensible w16cex:durableId="249826BC" w16cex:dateUtc="2021-07-13T12:50:00Z"/>
  <w16cex:commentExtensible w16cex:durableId="249826BE" w16cex:dateUtc="2021-07-13T12:50:00Z"/>
  <w16cex:commentExtensible w16cex:durableId="249826C0" w16cex:dateUtc="2021-07-13T12:50:00Z"/>
  <w16cex:commentExtensible w16cex:durableId="249826C2" w16cex:dateUtc="2021-07-13T12:50:00Z"/>
  <w16cex:commentExtensible w16cex:durableId="249826C5" w16cex:dateUtc="2021-07-13T12:50:00Z"/>
  <w16cex:commentExtensible w16cex:durableId="249826C7" w16cex:dateUtc="2021-07-13T12:50:00Z"/>
  <w16cex:commentExtensible w16cex:durableId="249826C9" w16cex:dateUtc="2021-07-13T12:50:00Z"/>
  <w16cex:commentExtensible w16cex:durableId="249826CA" w16cex:dateUtc="2021-07-13T12:50:00Z"/>
  <w16cex:commentExtensible w16cex:durableId="249826CC" w16cex:dateUtc="2021-07-13T12:50:00Z"/>
  <w16cex:commentExtensible w16cex:durableId="249826CE" w16cex:dateUtc="2021-07-13T12:50:00Z"/>
  <w16cex:commentExtensible w16cex:durableId="249826D0" w16cex:dateUtc="2021-07-13T12:50:00Z"/>
  <w16cex:commentExtensible w16cex:durableId="249826D2" w16cex:dateUtc="2021-07-13T12:50:00Z"/>
  <w16cex:commentExtensible w16cex:durableId="249826D4" w16cex:dateUtc="2021-07-13T12:51:00Z"/>
  <w16cex:commentExtensible w16cex:durableId="249826D6" w16cex:dateUtc="2021-07-13T12:51:00Z"/>
  <w16cex:commentExtensible w16cex:durableId="249826D8" w16cex:dateUtc="2021-07-13T12:51:00Z"/>
  <w16cex:commentExtensible w16cex:durableId="249826DA" w16cex:dateUtc="2021-07-13T12:51:00Z"/>
  <w16cex:commentExtensible w16cex:durableId="249826DC" w16cex:dateUtc="2021-07-13T12:51:00Z"/>
  <w16cex:commentExtensible w16cex:durableId="249826DE" w16cex:dateUtc="2021-07-13T12:51:00Z"/>
  <w16cex:commentExtensible w16cex:durableId="249826E0" w16cex:dateUtc="2021-07-13T12:51:00Z"/>
  <w16cex:commentExtensible w16cex:durableId="249826E2" w16cex:dateUtc="2021-07-13T12:51:00Z"/>
  <w16cex:commentExtensible w16cex:durableId="249826E4" w16cex:dateUtc="2021-07-13T12:51:00Z"/>
  <w16cex:commentExtensible w16cex:durableId="249826E6" w16cex:dateUtc="2021-07-13T12:51:00Z"/>
  <w16cex:commentExtensible w16cex:durableId="249826E8" w16cex:dateUtc="2021-07-13T12:51:00Z"/>
  <w16cex:commentExtensible w16cex:durableId="249826EA" w16cex:dateUtc="2021-07-13T12:51:00Z"/>
  <w16cex:commentExtensible w16cex:durableId="249826EC" w16cex:dateUtc="2021-07-13T12:51:00Z"/>
  <w16cex:commentExtensible w16cex:durableId="249826EE" w16cex:dateUtc="2021-07-13T12:51:00Z"/>
  <w16cex:commentExtensible w16cex:durableId="249826F0" w16cex:dateUtc="2021-07-13T12:51:00Z"/>
  <w16cex:commentExtensible w16cex:durableId="249826F2" w16cex:dateUtc="2021-07-13T12:51:00Z"/>
  <w16cex:commentExtensible w16cex:durableId="249826F4" w16cex:dateUtc="2021-07-13T12:51:00Z"/>
  <w16cex:commentExtensible w16cex:durableId="249826F6" w16cex:dateUtc="2021-07-13T12:51:00Z"/>
  <w16cex:commentExtensible w16cex:durableId="249826F8" w16cex:dateUtc="2021-07-13T12:51:00Z"/>
  <w16cex:commentExtensible w16cex:durableId="249826FA" w16cex:dateUtc="2021-07-13T12:51:00Z"/>
  <w16cex:commentExtensible w16cex:durableId="249826FC" w16cex:dateUtc="2021-07-13T12:51:00Z"/>
  <w16cex:commentExtensible w16cex:durableId="249826FE" w16cex:dateUtc="2021-07-13T12:51:00Z"/>
  <w16cex:commentExtensible w16cex:durableId="24982700" w16cex:dateUtc="2021-07-13T12:51:00Z"/>
  <w16cex:commentExtensible w16cex:durableId="24982702" w16cex:dateUtc="2021-07-13T12:51:00Z"/>
  <w16cex:commentExtensible w16cex:durableId="24982704" w16cex:dateUtc="2021-07-13T12:51:00Z"/>
  <w16cex:commentExtensible w16cex:durableId="24982706" w16cex:dateUtc="2021-07-13T12:51:00Z"/>
  <w16cex:commentExtensible w16cex:durableId="24982708" w16cex:dateUtc="2021-07-13T12:51:00Z"/>
  <w16cex:commentExtensible w16cex:durableId="2498270B" w16cex:dateUtc="2021-07-13T12:51:00Z"/>
  <w16cex:commentExtensible w16cex:durableId="2498270D" w16cex:dateUtc="2021-07-13T12:51:00Z"/>
  <w16cex:commentExtensible w16cex:durableId="2498270F" w16cex:dateUtc="2021-07-13T12:51:00Z"/>
  <w16cex:commentExtensible w16cex:durableId="24982711" w16cex:dateUtc="2021-07-13T12:52:00Z"/>
  <w16cex:commentExtensible w16cex:durableId="24982713" w16cex:dateUtc="2021-07-13T12:52:00Z"/>
  <w16cex:commentExtensible w16cex:durableId="24982715" w16cex:dateUtc="2021-07-13T12:52:00Z"/>
  <w16cex:commentExtensible w16cex:durableId="24982717" w16cex:dateUtc="2021-07-13T12:52:00Z"/>
  <w16cex:commentExtensible w16cex:durableId="24982719" w16cex:dateUtc="2021-07-13T12:52:00Z"/>
  <w16cex:commentExtensible w16cex:durableId="2498271C" w16cex:dateUtc="2021-07-13T12:52:00Z"/>
  <w16cex:commentExtensible w16cex:durableId="2498271E" w16cex:dateUtc="2021-07-13T12:52:00Z"/>
  <w16cex:commentExtensible w16cex:durableId="24982720" w16cex:dateUtc="2021-07-13T12:52:00Z"/>
  <w16cex:commentExtensible w16cex:durableId="24982722" w16cex:dateUtc="2021-07-13T12:52:00Z"/>
  <w16cex:commentExtensible w16cex:durableId="24982724" w16cex:dateUtc="2021-07-13T12:52:00Z"/>
  <w16cex:commentExtensible w16cex:durableId="24982726" w16cex:dateUtc="2021-07-13T12:52:00Z"/>
  <w16cex:commentExtensible w16cex:durableId="24982728" w16cex:dateUtc="2021-07-13T12:52:00Z"/>
  <w16cex:commentExtensible w16cex:durableId="2498272B" w16cex:dateUtc="2021-07-13T12:52:00Z"/>
  <w16cex:commentExtensible w16cex:durableId="2498272D" w16cex:dateUtc="2021-07-13T12:52:00Z"/>
  <w16cex:commentExtensible w16cex:durableId="24999D6C" w16cex:dateUtc="2021-07-14T15:29:00Z"/>
  <w16cex:commentExtensible w16cex:durableId="2498272F" w16cex:dateUtc="2021-07-13T12:52:00Z"/>
  <w16cex:commentExtensible w16cex:durableId="249990B5" w16cex:dateUtc="2021-07-14T14:35:00Z"/>
  <w16cex:commentExtensible w16cex:durableId="24982731" w16cex:dateUtc="2021-07-13T12:52:00Z"/>
  <w16cex:commentExtensible w16cex:durableId="24982733" w16cex:dateUtc="2021-07-13T12:52:00Z"/>
  <w16cex:commentExtensible w16cex:durableId="24982735" w16cex:dateUtc="2021-07-13T12:52:00Z"/>
  <w16cex:commentExtensible w16cex:durableId="24982737" w16cex:dateUtc="2021-07-13T12:52:00Z"/>
  <w16cex:commentExtensible w16cex:durableId="24982739" w16cex:dateUtc="2021-07-13T12:52:00Z"/>
  <w16cex:commentExtensible w16cex:durableId="2498273C" w16cex:dateUtc="2021-07-13T12:52:00Z"/>
  <w16cex:commentExtensible w16cex:durableId="2498273E" w16cex:dateUtc="2021-07-13T12:52:00Z"/>
  <w16cex:commentExtensible w16cex:durableId="24982742" w16cex:dateUtc="2021-07-13T12:52:00Z"/>
  <w16cex:commentExtensible w16cex:durableId="24982744" w16cex:dateUtc="2021-07-13T12:52:00Z"/>
  <w16cex:commentExtensible w16cex:durableId="24982747" w16cex:dateUtc="2021-07-13T12:52:00Z"/>
  <w16cex:commentExtensible w16cex:durableId="24982749" w16cex:dateUtc="2021-07-13T12:52:00Z"/>
  <w16cex:commentExtensible w16cex:durableId="2498274B" w16cex:dateUtc="2021-07-13T12:52:00Z"/>
  <w16cex:commentExtensible w16cex:durableId="2498274D" w16cex:dateUtc="2021-07-13T12:53:00Z"/>
  <w16cex:commentExtensible w16cex:durableId="2498274F" w16cex:dateUtc="2021-07-13T12:53:00Z"/>
  <w16cex:commentExtensible w16cex:durableId="24982751" w16cex:dateUtc="2021-07-13T12:53:00Z"/>
  <w16cex:commentExtensible w16cex:durableId="24982753" w16cex:dateUtc="2021-07-13T12:53:00Z"/>
  <w16cex:commentExtensible w16cex:durableId="24982756" w16cex:dateUtc="2021-07-13T12:53:00Z"/>
  <w16cex:commentExtensible w16cex:durableId="24982758" w16cex:dateUtc="2021-07-13T12:53:00Z"/>
  <w16cex:commentExtensible w16cex:durableId="2498275A" w16cex:dateUtc="2021-07-13T12:53:00Z"/>
  <w16cex:commentExtensible w16cex:durableId="2498275C" w16cex:dateUtc="2021-07-13T12:53:00Z"/>
  <w16cex:commentExtensible w16cex:durableId="2498275F" w16cex:dateUtc="2021-07-13T12:53:00Z"/>
  <w16cex:commentExtensible w16cex:durableId="24982761" w16cex:dateUtc="2021-07-13T12:53:00Z"/>
  <w16cex:commentExtensible w16cex:durableId="24982763" w16cex:dateUtc="2021-07-13T12:53:00Z"/>
  <w16cex:commentExtensible w16cex:durableId="24982765" w16cex:dateUtc="2021-07-13T12:53:00Z"/>
  <w16cex:commentExtensible w16cex:durableId="2499A5C5" w16cex:dateUtc="2021-07-14T16:04:00Z"/>
  <w16cex:commentExtensible w16cex:durableId="24982767" w16cex:dateUtc="2021-07-13T12:53:00Z"/>
  <w16cex:commentExtensible w16cex:durableId="24982769" w16cex:dateUtc="2021-07-13T12:53:00Z"/>
  <w16cex:commentExtensible w16cex:durableId="2498276B" w16cex:dateUtc="2021-07-13T12:53:00Z"/>
  <w16cex:commentExtensible w16cex:durableId="2498276D" w16cex:dateUtc="2021-07-13T12:53:00Z"/>
  <w16cex:commentExtensible w16cex:durableId="2498276F" w16cex:dateUtc="2021-07-13T12:53:00Z"/>
  <w16cex:commentExtensible w16cex:durableId="24982770" w16cex:dateUtc="2021-07-13T12:53:00Z"/>
  <w16cex:commentExtensible w16cex:durableId="24982772" w16cex:dateUtc="2021-07-13T12:53:00Z"/>
  <w16cex:commentExtensible w16cex:durableId="24982774" w16cex:dateUtc="2021-07-13T12:53:00Z"/>
  <w16cex:commentExtensible w16cex:durableId="24982776" w16cex:dateUtc="2021-07-13T12:53:00Z"/>
  <w16cex:commentExtensible w16cex:durableId="24982778" w16cex:dateUtc="2021-07-13T12:53:00Z"/>
  <w16cex:commentExtensible w16cex:durableId="2498277A" w16cex:dateUtc="2021-07-13T12:53:00Z"/>
  <w16cex:commentExtensible w16cex:durableId="2498277C" w16cex:dateUtc="2021-07-13T12:53:00Z"/>
  <w16cex:commentExtensible w16cex:durableId="2498277E" w16cex:dateUtc="2021-07-13T12:53:00Z"/>
  <w16cex:commentExtensible w16cex:durableId="24982780" w16cex:dateUtc="2021-07-13T12:53:00Z"/>
  <w16cex:commentExtensible w16cex:durableId="24982782" w16cex:dateUtc="2021-07-13T12:53:00Z"/>
  <w16cex:commentExtensible w16cex:durableId="24982784" w16cex:dateUtc="2021-07-13T12:53:00Z"/>
  <w16cex:commentExtensible w16cex:durableId="24982786" w16cex:dateUtc="2021-07-13T12:53:00Z"/>
  <w16cex:commentExtensible w16cex:durableId="24982788" w16cex:dateUtc="2021-07-13T12:54:00Z"/>
  <w16cex:commentExtensible w16cex:durableId="2498278A" w16cex:dateUtc="2021-07-13T12:54:00Z"/>
  <w16cex:commentExtensible w16cex:durableId="2498278C" w16cex:dateUtc="2021-07-13T12:54:00Z"/>
  <w16cex:commentExtensible w16cex:durableId="2498278E" w16cex:dateUtc="2021-07-13T12:54:00Z"/>
  <w16cex:commentExtensible w16cex:durableId="24982791" w16cex:dateUtc="2021-07-13T12:54:00Z"/>
  <w16cex:commentExtensible w16cex:durableId="24982793" w16cex:dateUtc="2021-07-13T12:54:00Z"/>
  <w16cex:commentExtensible w16cex:durableId="24982795" w16cex:dateUtc="2021-07-13T12:54:00Z"/>
  <w16cex:commentExtensible w16cex:durableId="24982797" w16cex:dateUtc="2021-07-13T12:54:00Z"/>
  <w16cex:commentExtensible w16cex:durableId="24982799" w16cex:dateUtc="2021-07-13T12:54:00Z"/>
  <w16cex:commentExtensible w16cex:durableId="2498279B" w16cex:dateUtc="2021-07-13T12:54:00Z"/>
  <w16cex:commentExtensible w16cex:durableId="2498279D" w16cex:dateUtc="2021-07-13T12:54:00Z"/>
  <w16cex:commentExtensible w16cex:durableId="2498279F" w16cex:dateUtc="2021-07-13T12:54:00Z"/>
  <w16cex:commentExtensible w16cex:durableId="249827A1" w16cex:dateUtc="2021-07-13T12:54:00Z"/>
  <w16cex:commentExtensible w16cex:durableId="249827A3" w16cex:dateUtc="2021-07-13T12:54:00Z"/>
  <w16cex:commentExtensible w16cex:durableId="249827A5" w16cex:dateUtc="2021-07-13T12:54:00Z"/>
  <w16cex:commentExtensible w16cex:durableId="249827A7" w16cex:dateUtc="2021-07-13T12:54:00Z"/>
  <w16cex:commentExtensible w16cex:durableId="249827A9" w16cex:dateUtc="2021-07-13T12:54:00Z"/>
  <w16cex:commentExtensible w16cex:durableId="249827AB" w16cex:dateUtc="2021-07-13T12:54:00Z"/>
  <w16cex:commentExtensible w16cex:durableId="249827AD" w16cex:dateUtc="2021-07-13T12:54:00Z"/>
  <w16cex:commentExtensible w16cex:durableId="249827AF" w16cex:dateUtc="2021-07-13T12:54:00Z"/>
  <w16cex:commentExtensible w16cex:durableId="249827B1" w16cex:dateUtc="2021-07-13T12:54:00Z"/>
  <w16cex:commentExtensible w16cex:durableId="249827B3" w16cex:dateUtc="2021-07-13T12:54:00Z"/>
  <w16cex:commentExtensible w16cex:durableId="249827B5" w16cex:dateUtc="2021-07-13T12:54:00Z"/>
  <w16cex:commentExtensible w16cex:durableId="249827B7" w16cex:dateUtc="2021-07-13T12:54:00Z"/>
  <w16cex:commentExtensible w16cex:durableId="249827B9" w16cex:dateUtc="2021-07-13T12:54:00Z"/>
  <w16cex:commentExtensible w16cex:durableId="249827BB" w16cex:dateUtc="2021-07-13T12:54:00Z"/>
  <w16cex:commentExtensible w16cex:durableId="249827BD" w16cex:dateUtc="2021-07-13T12:54:00Z"/>
  <w16cex:commentExtensible w16cex:durableId="249827BE" w16cex:dateUtc="2021-07-13T12:54:00Z"/>
  <w16cex:commentExtensible w16cex:durableId="249827C0" w16cex:dateUtc="2021-07-13T12:54:00Z"/>
  <w16cex:commentExtensible w16cex:durableId="249827C2" w16cex:dateUtc="2021-07-13T12:54:00Z"/>
  <w16cex:commentExtensible w16cex:durableId="249827C4" w16cex:dateUtc="2021-07-13T12:55:00Z"/>
  <w16cex:commentExtensible w16cex:durableId="249827C6" w16cex:dateUtc="2021-07-13T12:55:00Z"/>
  <w16cex:commentExtensible w16cex:durableId="249827C9" w16cex:dateUtc="2021-07-13T12:55:00Z"/>
  <w16cex:commentExtensible w16cex:durableId="249827CB" w16cex:dateUtc="2021-07-13T12:55:00Z"/>
  <w16cex:commentExtensible w16cex:durableId="249827CD" w16cex:dateUtc="2021-07-13T12:55:00Z"/>
  <w16cex:commentExtensible w16cex:durableId="249827CF" w16cex:dateUtc="2021-07-13T12:55:00Z"/>
  <w16cex:commentExtensible w16cex:durableId="249827D1" w16cex:dateUtc="2021-07-13T12:55:00Z"/>
  <w16cex:commentExtensible w16cex:durableId="249827D3" w16cex:dateUtc="2021-07-13T12:55:00Z"/>
  <w16cex:commentExtensible w16cex:durableId="249827D6" w16cex:dateUtc="2021-07-13T12:55:00Z"/>
  <w16cex:commentExtensible w16cex:durableId="249827D8" w16cex:dateUtc="2021-07-13T12:55:00Z"/>
  <w16cex:commentExtensible w16cex:durableId="249827DA" w16cex:dateUtc="2021-07-13T12:55:00Z"/>
  <w16cex:commentExtensible w16cex:durableId="249827DC" w16cex:dateUtc="2021-07-13T12:55:00Z"/>
  <w16cex:commentExtensible w16cex:durableId="249827DE" w16cex:dateUtc="2021-07-13T12:55:00Z"/>
  <w16cex:commentExtensible w16cex:durableId="249827E0" w16cex:dateUtc="2021-07-13T12:55:00Z"/>
  <w16cex:commentExtensible w16cex:durableId="249827E2" w16cex:dateUtc="2021-07-13T12:55:00Z"/>
  <w16cex:commentExtensible w16cex:durableId="249827E3" w16cex:dateUtc="2021-07-13T12:55:00Z"/>
  <w16cex:commentExtensible w16cex:durableId="249827E5" w16cex:dateUtc="2021-07-13T12:55:00Z"/>
  <w16cex:commentExtensible w16cex:durableId="249827E7" w16cex:dateUtc="2021-07-13T12:55:00Z"/>
  <w16cex:commentExtensible w16cex:durableId="249827EA" w16cex:dateUtc="2021-07-13T12:55:00Z"/>
  <w16cex:commentExtensible w16cex:durableId="249827EC" w16cex:dateUtc="2021-07-13T12:55:00Z"/>
  <w16cex:commentExtensible w16cex:durableId="249827EF" w16cex:dateUtc="2021-07-13T12:55:00Z"/>
  <w16cex:commentExtensible w16cex:durableId="249827F1" w16cex:dateUtc="2021-07-13T12:55:00Z"/>
  <w16cex:commentExtensible w16cex:durableId="249827F4" w16cex:dateUtc="2021-07-13T12:55:00Z"/>
  <w16cex:commentExtensible w16cex:durableId="249827F6" w16cex:dateUtc="2021-07-13T12:55:00Z"/>
  <w16cex:commentExtensible w16cex:durableId="249827F9" w16cex:dateUtc="2021-07-13T12:55:00Z"/>
  <w16cex:commentExtensible w16cex:durableId="249827FB" w16cex:dateUtc="2021-07-13T12:55:00Z"/>
  <w16cex:commentExtensible w16cex:durableId="249827FD" w16cex:dateUtc="2021-07-13T12:55:00Z"/>
  <w16cex:commentExtensible w16cex:durableId="249827FF" w16cex:dateUtc="2021-07-13T12:55:00Z"/>
  <w16cex:commentExtensible w16cex:durableId="24982801" w16cex:dateUtc="2021-07-13T12:56:00Z"/>
  <w16cex:commentExtensible w16cex:durableId="24982803" w16cex:dateUtc="2021-07-13T12:56:00Z"/>
  <w16cex:commentExtensible w16cex:durableId="24982805" w16cex:dateUtc="2021-07-13T12:56:00Z"/>
  <w16cex:commentExtensible w16cex:durableId="24982807" w16cex:dateUtc="2021-07-13T12:56:00Z"/>
  <w16cex:commentExtensible w16cex:durableId="24982809" w16cex:dateUtc="2021-07-13T12:56:00Z"/>
  <w16cex:commentExtensible w16cex:durableId="2498280B" w16cex:dateUtc="2021-07-13T12:56:00Z"/>
  <w16cex:commentExtensible w16cex:durableId="2498280D" w16cex:dateUtc="2021-07-13T12:56:00Z"/>
  <w16cex:commentExtensible w16cex:durableId="2498280F" w16cex:dateUtc="2021-07-13T12:56:00Z"/>
  <w16cex:commentExtensible w16cex:durableId="24982811" w16cex:dateUtc="2021-07-13T12:56:00Z"/>
  <w16cex:commentExtensible w16cex:durableId="24982813" w16cex:dateUtc="2021-07-13T12:56:00Z"/>
  <w16cex:commentExtensible w16cex:durableId="24982816" w16cex:dateUtc="2021-07-13T12:56:00Z"/>
  <w16cex:commentExtensible w16cex:durableId="24982818" w16cex:dateUtc="2021-07-13T12:56:00Z"/>
  <w16cex:commentExtensible w16cex:durableId="2498281A" w16cex:dateUtc="2021-07-13T12:56:00Z"/>
  <w16cex:commentExtensible w16cex:durableId="2498281C" w16cex:dateUtc="2021-07-13T12:56:00Z"/>
  <w16cex:commentExtensible w16cex:durableId="2498281F" w16cex:dateUtc="2021-07-13T12:56:00Z"/>
  <w16cex:commentExtensible w16cex:durableId="24982821" w16cex:dateUtc="2021-07-13T12:56:00Z"/>
  <w16cex:commentExtensible w16cex:durableId="24982823" w16cex:dateUtc="2021-07-13T12:56:00Z"/>
  <w16cex:commentExtensible w16cex:durableId="24982826" w16cex:dateUtc="2021-07-13T12:56:00Z"/>
  <w16cex:commentExtensible w16cex:durableId="24982828" w16cex:dateUtc="2021-07-13T12:56:00Z"/>
  <w16cex:commentExtensible w16cex:durableId="2498282A" w16cex:dateUtc="2021-07-13T12:56:00Z"/>
  <w16cex:commentExtensible w16cex:durableId="2498282C" w16cex:dateUtc="2021-07-13T12:56:00Z"/>
  <w16cex:commentExtensible w16cex:durableId="2498282E" w16cex:dateUtc="2021-07-13T12:56:00Z"/>
  <w16cex:commentExtensible w16cex:durableId="24982831" w16cex:dateUtc="2021-07-13T12:56:00Z"/>
  <w16cex:commentExtensible w16cex:durableId="24982833" w16cex:dateUtc="2021-07-13T12:56:00Z"/>
  <w16cex:commentExtensible w16cex:durableId="24982836" w16cex:dateUtc="2021-07-13T12:56:00Z"/>
  <w16cex:commentExtensible w16cex:durableId="24982838" w16cex:dateUtc="2021-07-13T12:56:00Z"/>
  <w16cex:commentExtensible w16cex:durableId="2498283B" w16cex:dateUtc="2021-07-13T12:56:00Z"/>
  <w16cex:commentExtensible w16cex:durableId="2498283D" w16cex:dateUtc="2021-07-13T12:57:00Z"/>
  <w16cex:commentExtensible w16cex:durableId="2498283F" w16cex:dateUtc="2021-07-13T12:57:00Z"/>
  <w16cex:commentExtensible w16cex:durableId="24982842" w16cex:dateUtc="2021-07-13T12:57:00Z"/>
  <w16cex:commentExtensible w16cex:durableId="24982844" w16cex:dateUtc="2021-07-13T12:57:00Z"/>
  <w16cex:commentExtensible w16cex:durableId="24982846" w16cex:dateUtc="2021-07-13T12:57:00Z"/>
  <w16cex:commentExtensible w16cex:durableId="24982849" w16cex:dateUtc="2021-07-13T12:57:00Z"/>
  <w16cex:commentExtensible w16cex:durableId="2498284B" w16cex:dateUtc="2021-07-13T12:57:00Z"/>
  <w16cex:commentExtensible w16cex:durableId="2498284D" w16cex:dateUtc="2021-07-13T12:57:00Z"/>
  <w16cex:commentExtensible w16cex:durableId="24982850" w16cex:dateUtc="2021-07-13T12:57:00Z"/>
  <w16cex:commentExtensible w16cex:durableId="24982852" w16cex:dateUtc="2021-07-13T12:57:00Z"/>
  <w16cex:commentExtensible w16cex:durableId="24982855" w16cex:dateUtc="2021-07-13T12:57:00Z"/>
  <w16cex:commentExtensible w16cex:durableId="24982857" w16cex:dateUtc="2021-07-13T12:57:00Z"/>
  <w16cex:commentExtensible w16cex:durableId="24982859" w16cex:dateUtc="2021-07-13T12:57:00Z"/>
  <w16cex:commentExtensible w16cex:durableId="2498285C" w16cex:dateUtc="2021-07-13T12:57:00Z"/>
  <w16cex:commentExtensible w16cex:durableId="2498285E" w16cex:dateUtc="2021-07-13T12:57:00Z"/>
  <w16cex:commentExtensible w16cex:durableId="24982860" w16cex:dateUtc="2021-07-13T12:57:00Z"/>
  <w16cex:commentExtensible w16cex:durableId="24982863" w16cex:dateUtc="2021-07-13T12:57:00Z"/>
  <w16cex:commentExtensible w16cex:durableId="24982865" w16cex:dateUtc="2021-07-13T12:57:00Z"/>
  <w16cex:commentExtensible w16cex:durableId="24982868" w16cex:dateUtc="2021-07-13T12:57:00Z"/>
  <w16cex:commentExtensible w16cex:durableId="2498286A" w16cex:dateUtc="2021-07-13T12:57:00Z"/>
  <w16cex:commentExtensible w16cex:durableId="2498286C" w16cex:dateUtc="2021-07-13T12:57:00Z"/>
  <w16cex:commentExtensible w16cex:durableId="2498286E" w16cex:dateUtc="2021-07-13T12:57:00Z"/>
  <w16cex:commentExtensible w16cex:durableId="24982870" w16cex:dateUtc="2021-07-13T12:57:00Z"/>
  <w16cex:commentExtensible w16cex:durableId="24982872" w16cex:dateUtc="2021-07-13T12:57:00Z"/>
  <w16cex:commentExtensible w16cex:durableId="24982875" w16cex:dateUtc="2021-07-13T12:57:00Z"/>
  <w16cex:commentExtensible w16cex:durableId="24982877" w16cex:dateUtc="2021-07-13T12:57:00Z"/>
  <w16cex:commentExtensible w16cex:durableId="24982879" w16cex:dateUtc="2021-07-13T12:58:00Z"/>
  <w16cex:commentExtensible w16cex:durableId="2498287C" w16cex:dateUtc="2021-07-13T12:58:00Z"/>
  <w16cex:commentExtensible w16cex:durableId="2498287E" w16cex:dateUtc="2021-07-13T12:58:00Z"/>
  <w16cex:commentExtensible w16cex:durableId="24982881" w16cex:dateUtc="2021-07-13T12:58:00Z"/>
  <w16cex:commentExtensible w16cex:durableId="24982883" w16cex:dateUtc="2021-07-13T12:58:00Z"/>
  <w16cex:commentExtensible w16cex:durableId="24982885" w16cex:dateUtc="2021-07-13T12:58:00Z"/>
  <w16cex:commentExtensible w16cex:durableId="24982888" w16cex:dateUtc="2021-07-13T12:58:00Z"/>
  <w16cex:commentExtensible w16cex:durableId="2498288A" w16cex:dateUtc="2021-07-13T12:58:00Z"/>
  <w16cex:commentExtensible w16cex:durableId="2498288D" w16cex:dateUtc="2021-07-13T12:58:00Z"/>
  <w16cex:commentExtensible w16cex:durableId="2498288F" w16cex:dateUtc="2021-07-13T12:58:00Z"/>
  <w16cex:commentExtensible w16cex:durableId="24982891" w16cex:dateUtc="2021-07-13T12:58:00Z"/>
  <w16cex:commentExtensible w16cex:durableId="24982894" w16cex:dateUtc="2021-07-13T12:58:00Z"/>
  <w16cex:commentExtensible w16cex:durableId="24982896" w16cex:dateUtc="2021-07-13T12:58:00Z"/>
  <w16cex:commentExtensible w16cex:durableId="24982899" w16cex:dateUtc="2021-07-13T12:58:00Z"/>
  <w16cex:commentExtensible w16cex:durableId="2498289B" w16cex:dateUtc="2021-07-13T12:58:00Z"/>
  <w16cex:commentExtensible w16cex:durableId="2498289D" w16cex:dateUtc="2021-07-13T12:58:00Z"/>
  <w16cex:commentExtensible w16cex:durableId="249828A0" w16cex:dateUtc="2021-07-13T12:58:00Z"/>
  <w16cex:commentExtensible w16cex:durableId="249828A2" w16cex:dateUtc="2021-07-13T12:58:00Z"/>
  <w16cex:commentExtensible w16cex:durableId="249828A4" w16cex:dateUtc="2021-07-13T12:58:00Z"/>
  <w16cex:commentExtensible w16cex:durableId="249828A6" w16cex:dateUtc="2021-07-13T12:58:00Z"/>
  <w16cex:commentExtensible w16cex:durableId="249828A9" w16cex:dateUtc="2021-07-13T12:58:00Z"/>
  <w16cex:commentExtensible w16cex:durableId="249828AB" w16cex:dateUtc="2021-07-13T12:58:00Z"/>
  <w16cex:commentExtensible w16cex:durableId="249828AE" w16cex:dateUtc="2021-07-13T12:58:00Z"/>
  <w16cex:commentExtensible w16cex:durableId="249828B0" w16cex:dateUtc="2021-07-13T12:58:00Z"/>
  <w16cex:commentExtensible w16cex:durableId="249828B3" w16cex:dateUtc="2021-07-13T12:58:00Z"/>
  <w16cex:commentExtensible w16cex:durableId="249828B6" w16cex:dateUtc="2021-07-13T12:59:00Z"/>
  <w16cex:commentExtensible w16cex:durableId="249828B8" w16cex:dateUtc="2021-07-13T12:59:00Z"/>
  <w16cex:commentExtensible w16cex:durableId="249828BB" w16cex:dateUtc="2021-07-13T12:59:00Z"/>
  <w16cex:commentExtensible w16cex:durableId="249828BE" w16cex:dateUtc="2021-07-13T12:59:00Z"/>
  <w16cex:commentExtensible w16cex:durableId="249828C0" w16cex:dateUtc="2021-07-13T12:59:00Z"/>
  <w16cex:commentExtensible w16cex:durableId="249828C3" w16cex:dateUtc="2021-07-13T12:59:00Z"/>
  <w16cex:commentExtensible w16cex:durableId="249828C5" w16cex:dateUtc="2021-07-13T12:59:00Z"/>
  <w16cex:commentExtensible w16cex:durableId="249828C7" w16cex:dateUtc="2021-07-13T12:59:00Z"/>
  <w16cex:commentExtensible w16cex:durableId="249828CA" w16cex:dateUtc="2021-07-13T12:59:00Z"/>
  <w16cex:commentExtensible w16cex:durableId="249828CC" w16cex:dateUtc="2021-07-13T12:59:00Z"/>
  <w16cex:commentExtensible w16cex:durableId="249828CF" w16cex:dateUtc="2021-07-13T12:59:00Z"/>
  <w16cex:commentExtensible w16cex:durableId="249828D1" w16cex:dateUtc="2021-07-13T12:59:00Z"/>
  <w16cex:commentExtensible w16cex:durableId="249828D4" w16cex:dateUtc="2021-07-13T12:59:00Z"/>
  <w16cex:commentExtensible w16cex:durableId="249828D6" w16cex:dateUtc="2021-07-13T12:59:00Z"/>
  <w16cex:commentExtensible w16cex:durableId="249828D9" w16cex:dateUtc="2021-07-13T12:59:00Z"/>
  <w16cex:commentExtensible w16cex:durableId="249828DB" w16cex:dateUtc="2021-07-13T12:59:00Z"/>
  <w16cex:commentExtensible w16cex:durableId="249828DE" w16cex:dateUtc="2021-07-13T12:59:00Z"/>
  <w16cex:commentExtensible w16cex:durableId="249828E0" w16cex:dateUtc="2021-07-13T12:59:00Z"/>
  <w16cex:commentExtensible w16cex:durableId="249828E3" w16cex:dateUtc="2021-07-13T12:59:00Z"/>
  <w16cex:commentExtensible w16cex:durableId="249828E5" w16cex:dateUtc="2021-07-13T12:59:00Z"/>
  <w16cex:commentExtensible w16cex:durableId="249828E8" w16cex:dateUtc="2021-07-13T12:59:00Z"/>
  <w16cex:commentExtensible w16cex:durableId="249828EB" w16cex:dateUtc="2021-07-13T12:59:00Z"/>
  <w16cex:commentExtensible w16cex:durableId="249828EE" w16cex:dateUtc="2021-07-13T12:59:00Z"/>
  <w16cex:commentExtensible w16cex:durableId="249828F0" w16cex:dateUtc="2021-07-13T13:00:00Z"/>
  <w16cex:commentExtensible w16cex:durableId="249828F4" w16cex:dateUtc="2021-07-13T13:00:00Z"/>
  <w16cex:commentExtensible w16cex:durableId="249828F8" w16cex:dateUtc="2021-07-13T13:00:00Z"/>
  <w16cex:commentExtensible w16cex:durableId="249828FA" w16cex:dateUtc="2021-07-13T13:00:00Z"/>
  <w16cex:commentExtensible w16cex:durableId="249828FD" w16cex:dateUtc="2021-07-13T13:00:00Z"/>
  <w16cex:commentExtensible w16cex:durableId="24982901" w16cex:dateUtc="2021-07-13T13:00:00Z"/>
  <w16cex:commentExtensible w16cex:durableId="24982904" w16cex:dateUtc="2021-07-13T13:00:00Z"/>
  <w16cex:commentExtensible w16cex:durableId="2498290A" w16cex:dateUtc="2021-07-13T13:00:00Z"/>
  <w16cex:commentExtensible w16cex:durableId="2498290C" w16cex:dateUtc="2021-07-13T13:00:00Z"/>
  <w16cex:commentExtensible w16cex:durableId="24982912" w16cex:dateUtc="2021-07-13T13:00:00Z"/>
  <w16cex:commentExtensible w16cex:durableId="24982914" w16cex:dateUtc="2021-07-13T13:00:00Z"/>
  <w16cex:commentExtensible w16cex:durableId="24982917" w16cex:dateUtc="2021-07-13T13:00:00Z"/>
  <w16cex:commentExtensible w16cex:durableId="2498291A" w16cex:dateUtc="2021-07-13T13:00:00Z"/>
  <w16cex:commentExtensible w16cex:durableId="2498291E" w16cex:dateUtc="2021-07-13T13:00:00Z"/>
  <w16cex:commentExtensible w16cex:durableId="24982920" w16cex:dateUtc="2021-07-13T13:00:00Z"/>
  <w16cex:commentExtensible w16cex:durableId="24982922" w16cex:dateUtc="2021-07-13T13:00:00Z"/>
  <w16cex:commentExtensible w16cex:durableId="24982924" w16cex:dateUtc="2021-07-13T13:00:00Z"/>
  <w16cex:commentExtensible w16cex:durableId="24982926" w16cex:dateUtc="2021-07-13T13:00:00Z"/>
  <w16cex:commentExtensible w16cex:durableId="24982928" w16cex:dateUtc="2021-07-13T13:00:00Z"/>
  <w16cex:commentExtensible w16cex:durableId="2498292B" w16cex:dateUtc="2021-07-13T13:00:00Z"/>
  <w16cex:commentExtensible w16cex:durableId="2498292D" w16cex:dateUtc="2021-07-13T13:01:00Z"/>
  <w16cex:commentExtensible w16cex:durableId="24982930" w16cex:dateUtc="2021-07-13T13:01:00Z"/>
  <w16cex:commentExtensible w16cex:durableId="24982933" w16cex:dateUtc="2021-07-13T13:01:00Z"/>
  <w16cex:commentExtensible w16cex:durableId="24982937" w16cex:dateUtc="2021-07-13T13:01:00Z"/>
  <w16cex:commentExtensible w16cex:durableId="2498293B" w16cex:dateUtc="2021-07-13T13:01:00Z"/>
  <w16cex:commentExtensible w16cex:durableId="2498293D" w16cex:dateUtc="2021-07-13T13:01:00Z"/>
  <w16cex:commentExtensible w16cex:durableId="24982940" w16cex:dateUtc="2021-07-13T13:01:00Z"/>
  <w16cex:commentExtensible w16cex:durableId="24982941" w16cex:dateUtc="2021-07-13T13:01:00Z"/>
  <w16cex:commentExtensible w16cex:durableId="24982943" w16cex:dateUtc="2021-07-13T13:01:00Z"/>
  <w16cex:commentExtensible w16cex:durableId="24982946" w16cex:dateUtc="2021-07-13T13:01:00Z"/>
  <w16cex:commentExtensible w16cex:durableId="24982948" w16cex:dateUtc="2021-07-13T13:01:00Z"/>
  <w16cex:commentExtensible w16cex:durableId="2498294B" w16cex:dateUtc="2021-07-13T13:01:00Z"/>
  <w16cex:commentExtensible w16cex:durableId="2498294F" w16cex:dateUtc="2021-07-13T13:01:00Z"/>
  <w16cex:commentExtensible w16cex:durableId="24982953" w16cex:dateUtc="2021-07-13T13:01:00Z"/>
  <w16cex:commentExtensible w16cex:durableId="24982955" w16cex:dateUtc="2021-07-13T13:01:00Z"/>
  <w16cex:commentExtensible w16cex:durableId="24982958" w16cex:dateUtc="2021-07-13T13:01:00Z"/>
  <w16cex:commentExtensible w16cex:durableId="2498295A" w16cex:dateUtc="2021-07-13T13:01:00Z"/>
  <w16cex:commentExtensible w16cex:durableId="2498295D" w16cex:dateUtc="2021-07-13T13:01:00Z"/>
  <w16cex:commentExtensible w16cex:durableId="2498295F" w16cex:dateUtc="2021-07-13T13:01:00Z"/>
  <w16cex:commentExtensible w16cex:durableId="24982961" w16cex:dateUtc="2021-07-13T13:01:00Z"/>
  <w16cex:commentExtensible w16cex:durableId="24982964" w16cex:dateUtc="2021-07-13T13:01:00Z"/>
  <w16cex:commentExtensible w16cex:durableId="24982966" w16cex:dateUtc="2021-07-13T13:01:00Z"/>
  <w16cex:commentExtensible w16cex:durableId="2498296A" w16cex:dateUtc="2021-07-13T13:02:00Z"/>
  <w16cex:commentExtensible w16cex:durableId="2498296E" w16cex:dateUtc="2021-07-13T13:02:00Z"/>
  <w16cex:commentExtensible w16cex:durableId="24982971" w16cex:dateUtc="2021-07-13T13:02:00Z"/>
  <w16cex:commentExtensible w16cex:durableId="24982974" w16cex:dateUtc="2021-07-13T13:02:00Z"/>
  <w16cex:commentExtensible w16cex:durableId="24982976" w16cex:dateUtc="2021-07-13T13:02:00Z"/>
  <w16cex:commentExtensible w16cex:durableId="24982978" w16cex:dateUtc="2021-07-13T13:02:00Z"/>
  <w16cex:commentExtensible w16cex:durableId="2498297A" w16cex:dateUtc="2021-07-13T13:02:00Z"/>
  <w16cex:commentExtensible w16cex:durableId="2498297D" w16cex:dateUtc="2021-07-13T13:02:00Z"/>
  <w16cex:commentExtensible w16cex:durableId="24982981" w16cex:dateUtc="2021-07-13T13:02:00Z"/>
  <w16cex:commentExtensible w16cex:durableId="24982985" w16cex:dateUtc="2021-07-13T13:02:00Z"/>
  <w16cex:commentExtensible w16cex:durableId="24982989" w16cex:dateUtc="2021-07-13T13:02:00Z"/>
  <w16cex:commentExtensible w16cex:durableId="2498298C" w16cex:dateUtc="2021-07-13T13:02:00Z"/>
  <w16cex:commentExtensible w16cex:durableId="2498298E" w16cex:dateUtc="2021-07-13T13:02:00Z"/>
  <w16cex:commentExtensible w16cex:durableId="24982990" w16cex:dateUtc="2021-07-13T13:02:00Z"/>
  <w16cex:commentExtensible w16cex:durableId="24982992" w16cex:dateUtc="2021-07-13T13:02:00Z"/>
  <w16cex:commentExtensible w16cex:durableId="24982994" w16cex:dateUtc="2021-07-13T13:02:00Z"/>
  <w16cex:commentExtensible w16cex:durableId="24982996" w16cex:dateUtc="2021-07-13T13:02:00Z"/>
  <w16cex:commentExtensible w16cex:durableId="24982998" w16cex:dateUtc="2021-07-13T13:02:00Z"/>
  <w16cex:commentExtensible w16cex:durableId="2498299A" w16cex:dateUtc="2021-07-13T13:02:00Z"/>
  <w16cex:commentExtensible w16cex:durableId="2498299C" w16cex:dateUtc="2021-07-13T13:02:00Z"/>
  <w16cex:commentExtensible w16cex:durableId="249829A0" w16cex:dateUtc="2021-07-13T13:02:00Z"/>
  <w16cex:commentExtensible w16cex:durableId="249829A3" w16cex:dateUtc="2021-07-13T13:02:00Z"/>
  <w16cex:commentExtensible w16cex:durableId="249829A5" w16cex:dateUtc="2021-07-13T13:03:00Z"/>
  <w16cex:commentExtensible w16cex:durableId="249829A7" w16cex:dateUtc="2021-07-13T13:03:00Z"/>
  <w16cex:commentExtensible w16cex:durableId="249829AA" w16cex:dateUtc="2021-07-13T13:03:00Z"/>
  <w16cex:commentExtensible w16cex:durableId="249829AB" w16cex:dateUtc="2021-07-13T13:03:00Z"/>
  <w16cex:commentExtensible w16cex:durableId="249829AD" w16cex:dateUtc="2021-07-13T13:03:00Z"/>
  <w16cex:commentExtensible w16cex:durableId="249829AF" w16cex:dateUtc="2021-07-13T13:03:00Z"/>
  <w16cex:commentExtensible w16cex:durableId="249829B1" w16cex:dateUtc="2021-07-13T13:03:00Z"/>
  <w16cex:commentExtensible w16cex:durableId="249829B5" w16cex:dateUtc="2021-07-13T13:03:00Z"/>
  <w16cex:commentExtensible w16cex:durableId="249829B7" w16cex:dateUtc="2021-07-13T13:03:00Z"/>
  <w16cex:commentExtensible w16cex:durableId="249829B9" w16cex:dateUtc="2021-07-13T13:03:00Z"/>
  <w16cex:commentExtensible w16cex:durableId="249829BC" w16cex:dateUtc="2021-07-13T13:03:00Z"/>
  <w16cex:commentExtensible w16cex:durableId="249829C1" w16cex:dateUtc="2021-07-13T13:03:00Z"/>
  <w16cex:commentExtensible w16cex:durableId="249829C4" w16cex:dateUtc="2021-07-13T13:03:00Z"/>
  <w16cex:commentExtensible w16cex:durableId="249829C6" w16cex:dateUtc="2021-07-13T13:03:00Z"/>
  <w16cex:commentExtensible w16cex:durableId="249829C8" w16cex:dateUtc="2021-07-13T13:03:00Z"/>
  <w16cex:commentExtensible w16cex:durableId="249829CA" w16cex:dateUtc="2021-07-13T13:03:00Z"/>
  <w16cex:commentExtensible w16cex:durableId="249829CD" w16cex:dateUtc="2021-07-13T13:03:00Z"/>
  <w16cex:commentExtensible w16cex:durableId="249829CF" w16cex:dateUtc="2021-07-13T13:03:00Z"/>
  <w16cex:commentExtensible w16cex:durableId="249829D3" w16cex:dateUtc="2021-07-13T13:03:00Z"/>
  <w16cex:commentExtensible w16cex:durableId="249829D4" w16cex:dateUtc="2021-07-13T13:03:00Z"/>
  <w16cex:commentExtensible w16cex:durableId="249829D7" w16cex:dateUtc="2021-07-13T13:03:00Z"/>
  <w16cex:commentExtensible w16cex:durableId="249829DA" w16cex:dateUtc="2021-07-13T13:03:00Z"/>
  <w16cex:commentExtensible w16cex:durableId="249829DD" w16cex:dateUtc="2021-07-13T13:03:00Z"/>
  <w16cex:commentExtensible w16cex:durableId="249829DE" w16cex:dateUtc="2021-07-13T13:03:00Z"/>
  <w16cex:commentExtensible w16cex:durableId="249829E0" w16cex:dateUtc="2021-07-13T13:04:00Z"/>
  <w16cex:commentExtensible w16cex:durableId="249829E2" w16cex:dateUtc="2021-07-13T13:04:00Z"/>
  <w16cex:commentExtensible w16cex:durableId="249829E5" w16cex:dateUtc="2021-07-13T13:04:00Z"/>
  <w16cex:commentExtensible w16cex:durableId="249829E8" w16cex:dateUtc="2021-07-13T13:04:00Z"/>
  <w16cex:commentExtensible w16cex:durableId="249829E9" w16cex:dateUtc="2021-07-13T13:04:00Z"/>
  <w16cex:commentExtensible w16cex:durableId="249829EB" w16cex:dateUtc="2021-07-13T13:04:00Z"/>
  <w16cex:commentExtensible w16cex:durableId="249829ED" w16cex:dateUtc="2021-07-13T13:04:00Z"/>
  <w16cex:commentExtensible w16cex:durableId="249829EF" w16cex:dateUtc="2021-07-13T13:04:00Z"/>
  <w16cex:commentExtensible w16cex:durableId="249829F2" w16cex:dateUtc="2021-07-13T13:04:00Z"/>
  <w16cex:commentExtensible w16cex:durableId="249829F4" w16cex:dateUtc="2021-07-13T13:04:00Z"/>
  <w16cex:commentExtensible w16cex:durableId="249829F5" w16cex:dateUtc="2021-07-13T13:04:00Z"/>
  <w16cex:commentExtensible w16cex:durableId="249829FA" w16cex:dateUtc="2021-07-13T13:04:00Z"/>
  <w16cex:commentExtensible w16cex:durableId="249829FD" w16cex:dateUtc="2021-07-13T13:04:00Z"/>
  <w16cex:commentExtensible w16cex:durableId="249829FF" w16cex:dateUtc="2021-07-13T13:04:00Z"/>
  <w16cex:commentExtensible w16cex:durableId="24982A01" w16cex:dateUtc="2021-07-13T13:04:00Z"/>
  <w16cex:commentExtensible w16cex:durableId="24982A04" w16cex:dateUtc="2021-07-13T13:04:00Z"/>
  <w16cex:commentExtensible w16cex:durableId="24982A0B" w16cex:dateUtc="2021-07-13T13:04:00Z"/>
  <w16cex:commentExtensible w16cex:durableId="24982A0D" w16cex:dateUtc="2021-07-13T13:04:00Z"/>
  <w16cex:commentExtensible w16cex:durableId="24982A0F" w16cex:dateUtc="2021-07-13T13:04:00Z"/>
  <w16cex:commentExtensible w16cex:durableId="24982A13" w16cex:dateUtc="2021-07-13T13:04:00Z"/>
  <w16cex:commentExtensible w16cex:durableId="24982A16" w16cex:dateUtc="2021-07-13T13:04:00Z"/>
  <w16cex:commentExtensible w16cex:durableId="24982A19" w16cex:dateUtc="2021-07-13T13:04:00Z"/>
  <w16cex:commentExtensible w16cex:durableId="24982A1B" w16cex:dateUtc="2021-07-13T13:04:00Z"/>
  <w16cex:commentExtensible w16cex:durableId="24982A1D" w16cex:dateUtc="2021-07-13T13:05:00Z"/>
  <w16cex:commentExtensible w16cex:durableId="24982A1E" w16cex:dateUtc="2021-07-13T13:05:00Z"/>
  <w16cex:commentExtensible w16cex:durableId="24982A20" w16cex:dateUtc="2021-07-13T13:05:00Z"/>
  <w16cex:commentExtensible w16cex:durableId="24982A22" w16cex:dateUtc="2021-07-13T13:05:00Z"/>
  <w16cex:commentExtensible w16cex:durableId="24982A24" w16cex:dateUtc="2021-07-13T13:05:00Z"/>
  <w16cex:commentExtensible w16cex:durableId="24982A26" w16cex:dateUtc="2021-07-13T13:05:00Z"/>
  <w16cex:commentExtensible w16cex:durableId="24982A28" w16cex:dateUtc="2021-07-13T13:05:00Z"/>
  <w16cex:commentExtensible w16cex:durableId="2499955E" w16cex:dateUtc="2021-07-14T14:54:00Z"/>
  <w16cex:commentExtensible w16cex:durableId="24982A2A" w16cex:dateUtc="2021-07-13T13:05:00Z"/>
  <w16cex:commentExtensible w16cex:durableId="24982A2B" w16cex:dateUtc="2021-07-13T13:05:00Z"/>
  <w16cex:commentExtensible w16cex:durableId="24982A2D" w16cex:dateUtc="2021-07-13T13:05:00Z"/>
  <w16cex:commentExtensible w16cex:durableId="24982A2F" w16cex:dateUtc="2021-07-13T13:05:00Z"/>
  <w16cex:commentExtensible w16cex:durableId="24982A30" w16cex:dateUtc="2021-07-13T13:05:00Z"/>
  <w16cex:commentExtensible w16cex:durableId="24982A32" w16cex:dateUtc="2021-07-13T13:05:00Z"/>
  <w16cex:commentExtensible w16cex:durableId="24982A34" w16cex:dateUtc="2021-07-13T13:05:00Z"/>
  <w16cex:commentExtensible w16cex:durableId="24982A35" w16cex:dateUtc="2021-07-13T13:05:00Z"/>
  <w16cex:commentExtensible w16cex:durableId="24982A37" w16cex:dateUtc="2021-07-13T13:05:00Z"/>
  <w16cex:commentExtensible w16cex:durableId="24982A39" w16cex:dateUtc="2021-07-13T13:05:00Z"/>
  <w16cex:commentExtensible w16cex:durableId="24982A3B" w16cex:dateUtc="2021-07-13T13:05:00Z"/>
  <w16cex:commentExtensible w16cex:durableId="24982A3D" w16cex:dateUtc="2021-07-13T13:05:00Z"/>
  <w16cex:commentExtensible w16cex:durableId="24982A3F" w16cex:dateUtc="2021-07-13T13:05:00Z"/>
  <w16cex:commentExtensible w16cex:durableId="24982A41" w16cex:dateUtc="2021-07-13T13:05:00Z"/>
  <w16cex:commentExtensible w16cex:durableId="24982A43" w16cex:dateUtc="2021-07-13T13:05:00Z"/>
  <w16cex:commentExtensible w16cex:durableId="24982A45" w16cex:dateUtc="2021-07-13T13:05:00Z"/>
  <w16cex:commentExtensible w16cex:durableId="24982A47" w16cex:dateUtc="2021-07-13T13:05:00Z"/>
  <w16cex:commentExtensible w16cex:durableId="24982A49" w16cex:dateUtc="2021-07-13T13:05:00Z"/>
  <w16cex:commentExtensible w16cex:durableId="24982A4A" w16cex:dateUtc="2021-07-13T13:05:00Z"/>
  <w16cex:commentExtensible w16cex:durableId="24982A4C" w16cex:dateUtc="2021-07-13T13:05:00Z"/>
  <w16cex:commentExtensible w16cex:durableId="24982A4E" w16cex:dateUtc="2021-07-13T13:05:00Z"/>
  <w16cex:commentExtensible w16cex:durableId="24982A4F" w16cex:dateUtc="2021-07-13T13:05:00Z"/>
  <w16cex:commentExtensible w16cex:durableId="24982A51" w16cex:dateUtc="2021-07-13T13:05:00Z"/>
  <w16cex:commentExtensible w16cex:durableId="24982A53" w16cex:dateUtc="2021-07-13T13:05:00Z"/>
  <w16cex:commentExtensible w16cex:durableId="24982A55" w16cex:dateUtc="2021-07-13T13:05:00Z"/>
  <w16cex:commentExtensible w16cex:durableId="24982A56" w16cex:dateUtc="2021-07-13T13:05:00Z"/>
  <w16cex:commentExtensible w16cex:durableId="24982A58" w16cex:dateUtc="2021-07-13T13:06:00Z"/>
  <w16cex:commentExtensible w16cex:durableId="24982A5B" w16cex:dateUtc="2021-07-13T13:06:00Z"/>
  <w16cex:commentExtensible w16cex:durableId="24982A5C" w16cex:dateUtc="2021-07-13T13:06:00Z"/>
  <w16cex:commentExtensible w16cex:durableId="24982A5F" w16cex:dateUtc="2021-07-13T13:06:00Z"/>
  <w16cex:commentExtensible w16cex:durableId="24982A61" w16cex:dateUtc="2021-07-13T13:06:00Z"/>
  <w16cex:commentExtensible w16cex:durableId="24982A63" w16cex:dateUtc="2021-07-13T13:06:00Z"/>
  <w16cex:commentExtensible w16cex:durableId="24982A65" w16cex:dateUtc="2021-07-13T13:06:00Z"/>
  <w16cex:commentExtensible w16cex:durableId="24982A67" w16cex:dateUtc="2021-07-13T13:06:00Z"/>
  <w16cex:commentExtensible w16cex:durableId="24982A69" w16cex:dateUtc="2021-07-13T13:06:00Z"/>
  <w16cex:commentExtensible w16cex:durableId="24982A6A" w16cex:dateUtc="2021-07-13T13:06:00Z"/>
  <w16cex:commentExtensible w16cex:durableId="24982A6C" w16cex:dateUtc="2021-07-13T13:06:00Z"/>
  <w16cex:commentExtensible w16cex:durableId="24982A6E" w16cex:dateUtc="2021-07-13T13:06:00Z"/>
  <w16cex:commentExtensible w16cex:durableId="24982A6F" w16cex:dateUtc="2021-07-13T13:06:00Z"/>
  <w16cex:commentExtensible w16cex:durableId="24982A71" w16cex:dateUtc="2021-07-13T13:06:00Z"/>
  <w16cex:commentExtensible w16cex:durableId="24982A73" w16cex:dateUtc="2021-07-13T13:06:00Z"/>
  <w16cex:commentExtensible w16cex:durableId="24982A75" w16cex:dateUtc="2021-07-13T13:06:00Z"/>
  <w16cex:commentExtensible w16cex:durableId="24982A76" w16cex:dateUtc="2021-07-13T13:06:00Z"/>
  <w16cex:commentExtensible w16cex:durableId="24982A78" w16cex:dateUtc="2021-07-13T13:06:00Z"/>
  <w16cex:commentExtensible w16cex:durableId="24982A7B" w16cex:dateUtc="2021-07-13T13:06:00Z"/>
  <w16cex:commentExtensible w16cex:durableId="24982A7C" w16cex:dateUtc="2021-07-13T13:06:00Z"/>
  <w16cex:commentExtensible w16cex:durableId="24982A7F" w16cex:dateUtc="2021-07-13T13:06:00Z"/>
  <w16cex:commentExtensible w16cex:durableId="24982A81" w16cex:dateUtc="2021-07-13T13:06:00Z"/>
  <w16cex:commentExtensible w16cex:durableId="24982A84" w16cex:dateUtc="2021-07-13T13:06:00Z"/>
  <w16cex:commentExtensible w16cex:durableId="24982A86" w16cex:dateUtc="2021-07-13T13:06:00Z"/>
  <w16cex:commentExtensible w16cex:durableId="24982A87" w16cex:dateUtc="2021-07-13T13:06:00Z"/>
  <w16cex:commentExtensible w16cex:durableId="24982A89" w16cex:dateUtc="2021-07-13T13:06:00Z"/>
  <w16cex:commentExtensible w16cex:durableId="24982A8B" w16cex:dateUtc="2021-07-13T13:06:00Z"/>
  <w16cex:commentExtensible w16cex:durableId="24982A8D" w16cex:dateUtc="2021-07-13T13:06:00Z"/>
  <w16cex:commentExtensible w16cex:durableId="24982A8F" w16cex:dateUtc="2021-07-13T13:06:00Z"/>
  <w16cex:commentExtensible w16cex:durableId="24982A91" w16cex:dateUtc="2021-07-13T13:06:00Z"/>
  <w16cex:commentExtensible w16cex:durableId="24982A93" w16cex:dateUtc="2021-07-13T13:06:00Z"/>
  <w16cex:commentExtensible w16cex:durableId="24982A94" w16cex:dateUtc="2021-07-13T13:07:00Z"/>
  <w16cex:commentExtensible w16cex:durableId="24982A96" w16cex:dateUtc="2021-07-13T13:07:00Z"/>
  <w16cex:commentExtensible w16cex:durableId="24982A98" w16cex:dateUtc="2021-07-13T13:07:00Z"/>
  <w16cex:commentExtensible w16cex:durableId="24982A9A" w16cex:dateUtc="2021-07-13T13:07:00Z"/>
  <w16cex:commentExtensible w16cex:durableId="24982A9D" w16cex:dateUtc="2021-07-13T13:07:00Z"/>
  <w16cex:commentExtensible w16cex:durableId="24982A9F" w16cex:dateUtc="2021-07-13T13:07:00Z"/>
  <w16cex:commentExtensible w16cex:durableId="24982AA2" w16cex:dateUtc="2021-07-13T13:07:00Z"/>
  <w16cex:commentExtensible w16cex:durableId="24982AA4" w16cex:dateUtc="2021-07-13T13:07:00Z"/>
  <w16cex:commentExtensible w16cex:durableId="24982AA6" w16cex:dateUtc="2021-07-13T13:07:00Z"/>
  <w16cex:commentExtensible w16cex:durableId="24982AA9" w16cex:dateUtc="2021-07-13T13:07:00Z"/>
  <w16cex:commentExtensible w16cex:durableId="24982AAA" w16cex:dateUtc="2021-07-13T13:07:00Z"/>
  <w16cex:commentExtensible w16cex:durableId="24982AAC" w16cex:dateUtc="2021-07-13T13:07:00Z"/>
  <w16cex:commentExtensible w16cex:durableId="24982AAE" w16cex:dateUtc="2021-07-13T13:07:00Z"/>
  <w16cex:commentExtensible w16cex:durableId="24982AB0" w16cex:dateUtc="2021-07-13T13:07:00Z"/>
  <w16cex:commentExtensible w16cex:durableId="24982AB2" w16cex:dateUtc="2021-07-13T13:07:00Z"/>
  <w16cex:commentExtensible w16cex:durableId="24982AB4" w16cex:dateUtc="2021-07-13T13:07:00Z"/>
  <w16cex:commentExtensible w16cex:durableId="24982AB7" w16cex:dateUtc="2021-07-13T13:07:00Z"/>
  <w16cex:commentExtensible w16cex:durableId="24982AB9" w16cex:dateUtc="2021-07-13T13:07:00Z"/>
  <w16cex:commentExtensible w16cex:durableId="24982ABB" w16cex:dateUtc="2021-07-13T13:07:00Z"/>
  <w16cex:commentExtensible w16cex:durableId="24982ABD" w16cex:dateUtc="2021-07-13T13:07:00Z"/>
  <w16cex:commentExtensible w16cex:durableId="24982ABF" w16cex:dateUtc="2021-07-13T13:07:00Z"/>
  <w16cex:commentExtensible w16cex:durableId="24982AC1" w16cex:dateUtc="2021-07-13T13:07:00Z"/>
  <w16cex:commentExtensible w16cex:durableId="24982AC2" w16cex:dateUtc="2021-07-13T13:07:00Z"/>
  <w16cex:commentExtensible w16cex:durableId="24982AC4" w16cex:dateUtc="2021-07-13T13:07:00Z"/>
  <w16cex:commentExtensible w16cex:durableId="24982AC6" w16cex:dateUtc="2021-07-13T13:07:00Z"/>
  <w16cex:commentExtensible w16cex:durableId="24982AC9" w16cex:dateUtc="2021-07-13T13:07:00Z"/>
  <w16cex:commentExtensible w16cex:durableId="24982ACC" w16cex:dateUtc="2021-07-13T13:07:00Z"/>
  <w16cex:commentExtensible w16cex:durableId="24982ACE" w16cex:dateUtc="2021-07-13T13:07:00Z"/>
  <w16cex:commentExtensible w16cex:durableId="24982AD0" w16cex:dateUtc="2021-07-13T13:08:00Z"/>
  <w16cex:commentExtensible w16cex:durableId="24982AD2" w16cex:dateUtc="2021-07-13T13:08:00Z"/>
  <w16cex:commentExtensible w16cex:durableId="24982AD5" w16cex:dateUtc="2021-07-13T13:08:00Z"/>
  <w16cex:commentExtensible w16cex:durableId="24982AD7" w16cex:dateUtc="2021-07-13T13:08:00Z"/>
  <w16cex:commentExtensible w16cex:durableId="24982AD8" w16cex:dateUtc="2021-07-13T13:08:00Z"/>
  <w16cex:commentExtensible w16cex:durableId="24982ADA" w16cex:dateUtc="2021-07-13T13:08:00Z"/>
  <w16cex:commentExtensible w16cex:durableId="24982ADC" w16cex:dateUtc="2021-07-13T13:08:00Z"/>
  <w16cex:commentExtensible w16cex:durableId="24982ADE" w16cex:dateUtc="2021-07-13T13:08:00Z"/>
  <w16cex:commentExtensible w16cex:durableId="24982AE0" w16cex:dateUtc="2021-07-13T13:08:00Z"/>
  <w16cex:commentExtensible w16cex:durableId="24982AE2" w16cex:dateUtc="2021-07-13T13:08:00Z"/>
  <w16cex:commentExtensible w16cex:durableId="24982AE4" w16cex:dateUtc="2021-07-13T13:08:00Z"/>
  <w16cex:commentExtensible w16cex:durableId="24982AE6" w16cex:dateUtc="2021-07-13T13:08:00Z"/>
  <w16cex:commentExtensible w16cex:durableId="24982AE8" w16cex:dateUtc="2021-07-13T13:08:00Z"/>
  <w16cex:commentExtensible w16cex:durableId="24982AEA" w16cex:dateUtc="2021-07-13T13:08:00Z"/>
  <w16cex:commentExtensible w16cex:durableId="24982AEC" w16cex:dateUtc="2021-07-13T13:08:00Z"/>
  <w16cex:commentExtensible w16cex:durableId="24982AEE" w16cex:dateUtc="2021-07-13T13:08:00Z"/>
  <w16cex:commentExtensible w16cex:durableId="24982AF0" w16cex:dateUtc="2021-07-13T13:08:00Z"/>
  <w16cex:commentExtensible w16cex:durableId="24982AF1" w16cex:dateUtc="2021-07-13T13:08:00Z"/>
  <w16cex:commentExtensible w16cex:durableId="24982AF5" w16cex:dateUtc="2021-07-13T13:08:00Z"/>
  <w16cex:commentExtensible w16cex:durableId="24982AF7" w16cex:dateUtc="2021-07-13T13:08:00Z"/>
  <w16cex:commentExtensible w16cex:durableId="24982AF9" w16cex:dateUtc="2021-07-13T13:08:00Z"/>
  <w16cex:commentExtensible w16cex:durableId="24982AFB" w16cex:dateUtc="2021-07-13T13:08:00Z"/>
  <w16cex:commentExtensible w16cex:durableId="24982B08" w16cex:dateUtc="2021-07-13T13:08:00Z"/>
  <w16cex:commentExtensible w16cex:durableId="24982B0A" w16cex:dateUtc="2021-07-13T13:08:00Z"/>
  <w16cex:commentExtensible w16cex:durableId="24982B0D" w16cex:dateUtc="2021-07-13T13:09:00Z"/>
  <w16cex:commentExtensible w16cex:durableId="24982B10" w16cex:dateUtc="2021-07-13T13:09:00Z"/>
  <w16cex:commentExtensible w16cex:durableId="24982B1D" w16cex:dateUtc="2021-07-13T13:09:00Z"/>
  <w16cex:commentExtensible w16cex:durableId="24982B1F" w16cex:dateUtc="2021-07-13T13:09:00Z"/>
  <w16cex:commentExtensible w16cex:durableId="24982B20" w16cex:dateUtc="2021-07-13T13:09:00Z"/>
  <w16cex:commentExtensible w16cex:durableId="24982B27" w16cex:dateUtc="2021-07-13T13:09:00Z"/>
  <w16cex:commentExtensible w16cex:durableId="24982B2E" w16cex:dateUtc="2021-07-13T13:09:00Z"/>
  <w16cex:commentExtensible w16cex:durableId="24982B30" w16cex:dateUtc="2021-07-13T13:09:00Z"/>
  <w16cex:commentExtensible w16cex:durableId="24982B31" w16cex:dateUtc="2021-07-13T13:09:00Z"/>
  <w16cex:commentExtensible w16cex:durableId="24982B33" w16cex:dateUtc="2021-07-13T13:09:00Z"/>
  <w16cex:commentExtensible w16cex:durableId="24982B3B" w16cex:dateUtc="2021-07-13T13:09:00Z"/>
  <w16cex:commentExtensible w16cex:durableId="24982B3E" w16cex:dateUtc="2021-07-13T13:09:00Z"/>
  <w16cex:commentExtensible w16cex:durableId="24982B43" w16cex:dateUtc="2021-07-13T13:09:00Z"/>
  <w16cex:commentExtensible w16cex:durableId="24982B45" w16cex:dateUtc="2021-07-13T13:09:00Z"/>
  <w16cex:commentExtensible w16cex:durableId="24982B47" w16cex:dateUtc="2021-07-13T13:09:00Z"/>
  <w16cex:commentExtensible w16cex:durableId="24982B4A" w16cex:dateUtc="2021-07-13T13:10:00Z"/>
  <w16cex:commentExtensible w16cex:durableId="24982B54" w16cex:dateUtc="2021-07-13T13:10:00Z"/>
  <w16cex:commentExtensible w16cex:durableId="24982B56" w16cex:dateUtc="2021-07-13T13:10:00Z"/>
  <w16cex:commentExtensible w16cex:durableId="24982B58" w16cex:dateUtc="2021-07-13T13:10:00Z"/>
  <w16cex:commentExtensible w16cex:durableId="24982B59" w16cex:dateUtc="2021-07-13T13:10:00Z"/>
  <w16cex:commentExtensible w16cex:durableId="24982B5B" w16cex:dateUtc="2021-07-13T13:10:00Z"/>
  <w16cex:commentExtensible w16cex:durableId="24982B5D" w16cex:dateUtc="2021-07-13T13:10:00Z"/>
  <w16cex:commentExtensible w16cex:durableId="24982B5F" w16cex:dateUtc="2021-07-13T13:10:00Z"/>
  <w16cex:commentExtensible w16cex:durableId="24982B60" w16cex:dateUtc="2021-07-13T13:10:00Z"/>
  <w16cex:commentExtensible w16cex:durableId="24982B63" w16cex:dateUtc="2021-07-13T13:10:00Z"/>
  <w16cex:commentExtensible w16cex:durableId="24982B64" w16cex:dateUtc="2021-07-13T13:10:00Z"/>
  <w16cex:commentExtensible w16cex:durableId="24982B66" w16cex:dateUtc="2021-07-13T13:10:00Z"/>
  <w16cex:commentExtensible w16cex:durableId="24982B67" w16cex:dateUtc="2021-07-13T13:10:00Z"/>
  <w16cex:commentExtensible w16cex:durableId="24982B69" w16cex:dateUtc="2021-07-13T13:10:00Z"/>
  <w16cex:commentExtensible w16cex:durableId="24982B6A" w16cex:dateUtc="2021-07-13T13:10:00Z"/>
  <w16cex:commentExtensible w16cex:durableId="24982B6C" w16cex:dateUtc="2021-07-13T13:10:00Z"/>
  <w16cex:commentExtensible w16cex:durableId="24982B6E" w16cex:dateUtc="2021-07-13T13:10:00Z"/>
  <w16cex:commentExtensible w16cex:durableId="24982B70" w16cex:dateUtc="2021-07-13T13:10:00Z"/>
  <w16cex:commentExtensible w16cex:durableId="24982B71" w16cex:dateUtc="2021-07-13T13:10:00Z"/>
  <w16cex:commentExtensible w16cex:durableId="24982B73" w16cex:dateUtc="2021-07-13T13:10:00Z"/>
  <w16cex:commentExtensible w16cex:durableId="24982B75" w16cex:dateUtc="2021-07-13T13:10:00Z"/>
  <w16cex:commentExtensible w16cex:durableId="24982B76" w16cex:dateUtc="2021-07-13T13:10:00Z"/>
  <w16cex:commentExtensible w16cex:durableId="24982B78" w16cex:dateUtc="2021-07-13T13:10:00Z"/>
  <w16cex:commentExtensible w16cex:durableId="24982B7A" w16cex:dateUtc="2021-07-13T13:10:00Z"/>
  <w16cex:commentExtensible w16cex:durableId="24982B7B" w16cex:dateUtc="2021-07-13T13:10:00Z"/>
  <w16cex:commentExtensible w16cex:durableId="2499F59B" w16cex:dateUtc="2021-07-14T21:45:00Z"/>
  <w16cex:commentExtensible w16cex:durableId="24982B7D" w16cex:dateUtc="2021-07-13T13:10:00Z"/>
  <w16cex:commentExtensible w16cex:durableId="24982B7E" w16cex:dateUtc="2021-07-13T13:10:00Z"/>
  <w16cex:commentExtensible w16cex:durableId="24982B80" w16cex:dateUtc="2021-07-13T13:10:00Z"/>
  <w16cex:commentExtensible w16cex:durableId="24982B82" w16cex:dateUtc="2021-07-13T13:10:00Z"/>
  <w16cex:commentExtensible w16cex:durableId="24982B84" w16cex:dateUtc="2021-07-13T13:11:00Z"/>
  <w16cex:commentExtensible w16cex:durableId="24982B86" w16cex:dateUtc="2021-07-13T13:11:00Z"/>
  <w16cex:commentExtensible w16cex:durableId="24982B87" w16cex:dateUtc="2021-07-13T13:11:00Z"/>
  <w16cex:commentExtensible w16cex:durableId="24982B89" w16cex:dateUtc="2021-07-13T13:11:00Z"/>
  <w16cex:commentExtensible w16cex:durableId="24982B8A" w16cex:dateUtc="2021-07-13T13:11:00Z"/>
  <w16cex:commentExtensible w16cex:durableId="24982B8C" w16cex:dateUtc="2021-07-13T13:11:00Z"/>
  <w16cex:commentExtensible w16cex:durableId="24982B8E" w16cex:dateUtc="2021-07-13T13:11:00Z"/>
  <w16cex:commentExtensible w16cex:durableId="24982B90" w16cex:dateUtc="2021-07-13T13:11:00Z"/>
  <w16cex:commentExtensible w16cex:durableId="24982B92" w16cex:dateUtc="2021-07-13T13:11:00Z"/>
  <w16cex:commentExtensible w16cex:durableId="24982B94" w16cex:dateUtc="2021-07-13T13:11:00Z"/>
  <w16cex:commentExtensible w16cex:durableId="24982B96" w16cex:dateUtc="2021-07-13T13:11:00Z"/>
  <w16cex:commentExtensible w16cex:durableId="24982B98" w16cex:dateUtc="2021-07-13T13:11:00Z"/>
  <w16cex:commentExtensible w16cex:durableId="24982B9A" w16cex:dateUtc="2021-07-13T13:11:00Z"/>
  <w16cex:commentExtensible w16cex:durableId="24982B9C" w16cex:dateUtc="2021-07-13T13:11:00Z"/>
  <w16cex:commentExtensible w16cex:durableId="24982B9D" w16cex:dateUtc="2021-07-13T13:11:00Z"/>
  <w16cex:commentExtensible w16cex:durableId="24982B9F" w16cex:dateUtc="2021-07-13T13:11:00Z"/>
  <w16cex:commentExtensible w16cex:durableId="24982BA0" w16cex:dateUtc="2021-07-13T13:11:00Z"/>
  <w16cex:commentExtensible w16cex:durableId="24982BA3" w16cex:dateUtc="2021-07-13T13:11:00Z"/>
  <w16cex:commentExtensible w16cex:durableId="24982BA5" w16cex:dateUtc="2021-07-13T13:11:00Z"/>
  <w16cex:commentExtensible w16cex:durableId="24982BA6" w16cex:dateUtc="2021-07-13T13:11:00Z"/>
  <w16cex:commentExtensible w16cex:durableId="24982BA9" w16cex:dateUtc="2021-07-13T13:11:00Z"/>
  <w16cex:commentExtensible w16cex:durableId="24982BAA" w16cex:dateUtc="2021-07-13T13:11:00Z"/>
  <w16cex:commentExtensible w16cex:durableId="24982BAD" w16cex:dateUtc="2021-07-13T13:11:00Z"/>
  <w16cex:commentExtensible w16cex:durableId="24982BAF" w16cex:dateUtc="2021-07-13T13:11:00Z"/>
  <w16cex:commentExtensible w16cex:durableId="24982BB1" w16cex:dateUtc="2021-07-13T13:11:00Z"/>
  <w16cex:commentExtensible w16cex:durableId="24982BB3" w16cex:dateUtc="2021-07-13T13:11:00Z"/>
  <w16cex:commentExtensible w16cex:durableId="24982BB4" w16cex:dateUtc="2021-07-13T13:11:00Z"/>
  <w16cex:commentExtensible w16cex:durableId="24982BB6" w16cex:dateUtc="2021-07-13T13:11:00Z"/>
  <w16cex:commentExtensible w16cex:durableId="24982BB8" w16cex:dateUtc="2021-07-13T13:11:00Z"/>
  <w16cex:commentExtensible w16cex:durableId="24982BB9" w16cex:dateUtc="2021-07-13T13:11:00Z"/>
  <w16cex:commentExtensible w16cex:durableId="24982BBB" w16cex:dateUtc="2021-07-13T13:11:00Z"/>
  <w16cex:commentExtensible w16cex:durableId="24982BBD" w16cex:dateUtc="2021-07-13T13:11:00Z"/>
  <w16cex:commentExtensible w16cex:durableId="24982BBE" w16cex:dateUtc="2021-07-13T13:11:00Z"/>
  <w16cex:commentExtensible w16cex:durableId="24982BC1" w16cex:dateUtc="2021-07-13T13:12:00Z"/>
  <w16cex:commentExtensible w16cex:durableId="24982BC3" w16cex:dateUtc="2021-07-13T13:12:00Z"/>
  <w16cex:commentExtensible w16cex:durableId="24982BC5" w16cex:dateUtc="2021-07-13T13:12:00Z"/>
  <w16cex:commentExtensible w16cex:durableId="24982BC7" w16cex:dateUtc="2021-07-13T13:12:00Z"/>
  <w16cex:commentExtensible w16cex:durableId="24982BC9" w16cex:dateUtc="2021-07-13T13:12:00Z"/>
  <w16cex:commentExtensible w16cex:durableId="24982BCB" w16cex:dateUtc="2021-07-13T13:12:00Z"/>
  <w16cex:commentExtensible w16cex:durableId="24982BCD" w16cex:dateUtc="2021-07-13T13:12:00Z"/>
  <w16cex:commentExtensible w16cex:durableId="24982BCF" w16cex:dateUtc="2021-07-13T13:12:00Z"/>
  <w16cex:commentExtensible w16cex:durableId="24982BD0" w16cex:dateUtc="2021-07-13T13:12:00Z"/>
  <w16cex:commentExtensible w16cex:durableId="24982BD3" w16cex:dateUtc="2021-07-13T13:12:00Z"/>
  <w16cex:commentExtensible w16cex:durableId="24982BD5" w16cex:dateUtc="2021-07-13T13:12:00Z"/>
  <w16cex:commentExtensible w16cex:durableId="24982BD7" w16cex:dateUtc="2021-07-13T13:12:00Z"/>
  <w16cex:commentExtensible w16cex:durableId="24982BD9" w16cex:dateUtc="2021-07-13T13:12:00Z"/>
  <w16cex:commentExtensible w16cex:durableId="24982BDB" w16cex:dateUtc="2021-07-13T13:12:00Z"/>
  <w16cex:commentExtensible w16cex:durableId="24982BDE" w16cex:dateUtc="2021-07-13T13:12:00Z"/>
  <w16cex:commentExtensible w16cex:durableId="24982BE0" w16cex:dateUtc="2021-07-13T13:12:00Z"/>
  <w16cex:commentExtensible w16cex:durableId="24982BE2" w16cex:dateUtc="2021-07-13T13:12:00Z"/>
  <w16cex:commentExtensible w16cex:durableId="24982BE4" w16cex:dateUtc="2021-07-13T13:12:00Z"/>
  <w16cex:commentExtensible w16cex:durableId="24982BE6" w16cex:dateUtc="2021-07-13T13:12:00Z"/>
  <w16cex:commentExtensible w16cex:durableId="24982BE8" w16cex:dateUtc="2021-07-13T13:12:00Z"/>
  <w16cex:commentExtensible w16cex:durableId="24982BEA" w16cex:dateUtc="2021-07-13T13:12:00Z"/>
  <w16cex:commentExtensible w16cex:durableId="24982BEC" w16cex:dateUtc="2021-07-13T13:12:00Z"/>
  <w16cex:commentExtensible w16cex:durableId="24982BEE" w16cex:dateUtc="2021-07-13T13:12:00Z"/>
  <w16cex:commentExtensible w16cex:durableId="24982BEF" w16cex:dateUtc="2021-07-13T13:12:00Z"/>
  <w16cex:commentExtensible w16cex:durableId="24982BF2" w16cex:dateUtc="2021-07-13T13:12:00Z"/>
  <w16cex:commentExtensible w16cex:durableId="24982BF3" w16cex:dateUtc="2021-07-13T13:12:00Z"/>
  <w16cex:commentExtensible w16cex:durableId="24982BF5" w16cex:dateUtc="2021-07-13T13:12:00Z"/>
  <w16cex:commentExtensible w16cex:durableId="24982BF7" w16cex:dateUtc="2021-07-13T13:12:00Z"/>
  <w16cex:commentExtensible w16cex:durableId="24982BF9" w16cex:dateUtc="2021-07-13T13:12:00Z"/>
  <w16cex:commentExtensible w16cex:durableId="24982BFB" w16cex:dateUtc="2021-07-13T13:12:00Z"/>
  <w16cex:commentExtensible w16cex:durableId="24982BFD" w16cex:dateUtc="2021-07-13T13:13:00Z"/>
  <w16cex:commentExtensible w16cex:durableId="24982BFE" w16cex:dateUtc="2021-07-13T13:13:00Z"/>
  <w16cex:commentExtensible w16cex:durableId="24982C00" w16cex:dateUtc="2021-07-13T13:13:00Z"/>
  <w16cex:commentExtensible w16cex:durableId="24982C02" w16cex:dateUtc="2021-07-13T13:13:00Z"/>
  <w16cex:commentExtensible w16cex:durableId="24982C03" w16cex:dateUtc="2021-07-13T13:13:00Z"/>
  <w16cex:commentExtensible w16cex:durableId="24982C05" w16cex:dateUtc="2021-07-13T13:13:00Z"/>
  <w16cex:commentExtensible w16cex:durableId="24982C06" w16cex:dateUtc="2021-07-13T13:13:00Z"/>
  <w16cex:commentExtensible w16cex:durableId="24982C08" w16cex:dateUtc="2021-07-13T13:13:00Z"/>
  <w16cex:commentExtensible w16cex:durableId="24982C09" w16cex:dateUtc="2021-07-13T13:13:00Z"/>
  <w16cex:commentExtensible w16cex:durableId="24982C0B" w16cex:dateUtc="2021-07-13T13:13:00Z"/>
  <w16cex:commentExtensible w16cex:durableId="24982C0C" w16cex:dateUtc="2021-07-13T13:13:00Z"/>
  <w16cex:commentExtensible w16cex:durableId="24982C0E" w16cex:dateUtc="2021-07-13T13:13:00Z"/>
  <w16cex:commentExtensible w16cex:durableId="24982C10" w16cex:dateUtc="2021-07-13T13:13:00Z"/>
  <w16cex:commentExtensible w16cex:durableId="24982C12" w16cex:dateUtc="2021-07-13T13:13:00Z"/>
  <w16cex:commentExtensible w16cex:durableId="24982C14" w16cex:dateUtc="2021-07-13T13:13:00Z"/>
  <w16cex:commentExtensible w16cex:durableId="24982C16" w16cex:dateUtc="2021-07-13T13:13:00Z"/>
  <w16cex:commentExtensible w16cex:durableId="24982C18" w16cex:dateUtc="2021-07-13T13:13:00Z"/>
  <w16cex:commentExtensible w16cex:durableId="24982C19" w16cex:dateUtc="2021-07-13T13:13:00Z"/>
  <w16cex:commentExtensible w16cex:durableId="24982C1B" w16cex:dateUtc="2021-07-13T13:13:00Z"/>
  <w16cex:commentExtensible w16cex:durableId="24982C1D" w16cex:dateUtc="2021-07-13T13:13:00Z"/>
  <w16cex:commentExtensible w16cex:durableId="24982C1E" w16cex:dateUtc="2021-07-13T13:13:00Z"/>
  <w16cex:commentExtensible w16cex:durableId="249AA8D2" w16cex:dateUtc="2021-07-15T10:30:00Z"/>
  <w16cex:commentExtensible w16cex:durableId="24982C20" w16cex:dateUtc="2021-07-13T13:13:00Z"/>
  <w16cex:commentExtensible w16cex:durableId="2499DFA4" w16cex:dateUtc="2021-07-14T20:11:00Z"/>
  <w16cex:commentExtensible w16cex:durableId="24982C22" w16cex:dateUtc="2021-07-13T13:13:00Z"/>
  <w16cex:commentExtensible w16cex:durableId="24982C23" w16cex:dateUtc="2021-07-13T13:13:00Z"/>
  <w16cex:commentExtensible w16cex:durableId="24982C26" w16cex:dateUtc="2021-07-13T13:13:00Z"/>
  <w16cex:commentExtensible w16cex:durableId="24982C27" w16cex:dateUtc="2021-07-13T13:13:00Z"/>
  <w16cex:commentExtensible w16cex:durableId="24982C2A" w16cex:dateUtc="2021-07-13T13:13:00Z"/>
  <w16cex:commentExtensible w16cex:durableId="24982C2B" w16cex:dateUtc="2021-07-13T13:13:00Z"/>
  <w16cex:commentExtensible w16cex:durableId="24982C2D" w16cex:dateUtc="2021-07-13T13:13:00Z"/>
  <w16cex:commentExtensible w16cex:durableId="24982C2F" w16cex:dateUtc="2021-07-13T13:13:00Z"/>
  <w16cex:commentExtensible w16cex:durableId="24982C30" w16cex:dateUtc="2021-07-13T13:13:00Z"/>
  <w16cex:commentExtensible w16cex:durableId="24982C32" w16cex:dateUtc="2021-07-13T13:13:00Z"/>
  <w16cex:commentExtensible w16cex:durableId="24982C34" w16cex:dateUtc="2021-07-13T13:13:00Z"/>
  <w16cex:commentExtensible w16cex:durableId="24982C36" w16cex:dateUtc="2021-07-13T13:13:00Z"/>
  <w16cex:commentExtensible w16cex:durableId="24982C37" w16cex:dateUtc="2021-07-13T13:13:00Z"/>
  <w16cex:commentExtensible w16cex:durableId="24982C39" w16cex:dateUtc="2021-07-13T13:14:00Z"/>
  <w16cex:commentExtensible w16cex:durableId="24982C3B" w16cex:dateUtc="2021-07-13T13:14:00Z"/>
  <w16cex:commentExtensible w16cex:durableId="24982C3D" w16cex:dateUtc="2021-07-13T13:14:00Z"/>
  <w16cex:commentExtensible w16cex:durableId="24982C3E" w16cex:dateUtc="2021-07-13T13:14:00Z"/>
  <w16cex:commentExtensible w16cex:durableId="24982C40" w16cex:dateUtc="2021-07-13T13:14:00Z"/>
  <w16cex:commentExtensible w16cex:durableId="24982C42" w16cex:dateUtc="2021-07-13T13:14:00Z"/>
  <w16cex:commentExtensible w16cex:durableId="24982C43" w16cex:dateUtc="2021-07-13T13:14:00Z"/>
  <w16cex:commentExtensible w16cex:durableId="24982C45" w16cex:dateUtc="2021-07-13T13:14:00Z"/>
  <w16cex:commentExtensible w16cex:durableId="24982C47" w16cex:dateUtc="2021-07-13T13:14:00Z"/>
  <w16cex:commentExtensible w16cex:durableId="24982C48" w16cex:dateUtc="2021-07-13T13:14:00Z"/>
  <w16cex:commentExtensible w16cex:durableId="24982C4A" w16cex:dateUtc="2021-07-13T13:14:00Z"/>
  <w16cex:commentExtensible w16cex:durableId="24982C4C" w16cex:dateUtc="2021-07-13T13:14:00Z"/>
  <w16cex:commentExtensible w16cex:durableId="24982C4D" w16cex:dateUtc="2021-07-13T13:14:00Z"/>
  <w16cex:commentExtensible w16cex:durableId="24982C4F" w16cex:dateUtc="2021-07-13T13:14:00Z"/>
  <w16cex:commentExtensible w16cex:durableId="24982C51" w16cex:dateUtc="2021-07-13T13:14:00Z"/>
  <w16cex:commentExtensible w16cex:durableId="24982C53" w16cex:dateUtc="2021-07-13T13:14:00Z"/>
  <w16cex:commentExtensible w16cex:durableId="24982C55" w16cex:dateUtc="2021-07-13T13:14:00Z"/>
  <w16cex:commentExtensible w16cex:durableId="24982C56" w16cex:dateUtc="2021-07-13T13:14:00Z"/>
  <w16cex:commentExtensible w16cex:durableId="24982C58" w16cex:dateUtc="2021-07-13T13:14:00Z"/>
  <w16cex:commentExtensible w16cex:durableId="24982C5B" w16cex:dateUtc="2021-07-13T13:14:00Z"/>
  <w16cex:commentExtensible w16cex:durableId="24982C5D" w16cex:dateUtc="2021-07-13T13:14:00Z"/>
  <w16cex:commentExtensible w16cex:durableId="24982C5F" w16cex:dateUtc="2021-07-13T13:14:00Z"/>
  <w16cex:commentExtensible w16cex:durableId="24982C61" w16cex:dateUtc="2021-07-13T13:14:00Z"/>
  <w16cex:commentExtensible w16cex:durableId="24982C63" w16cex:dateUtc="2021-07-13T13:14:00Z"/>
  <w16cex:commentExtensible w16cex:durableId="24982C65" w16cex:dateUtc="2021-07-13T13:14:00Z"/>
  <w16cex:commentExtensible w16cex:durableId="24982C67" w16cex:dateUtc="2021-07-13T13:14:00Z"/>
  <w16cex:commentExtensible w16cex:durableId="24982C69" w16cex:dateUtc="2021-07-13T13:14:00Z"/>
  <w16cex:commentExtensible w16cex:durableId="24982C6B" w16cex:dateUtc="2021-07-13T13:14:00Z"/>
  <w16cex:commentExtensible w16cex:durableId="24982C6D" w16cex:dateUtc="2021-07-13T13:14:00Z"/>
  <w16cex:commentExtensible w16cex:durableId="24982C6F" w16cex:dateUtc="2021-07-13T13:14:00Z"/>
  <w16cex:commentExtensible w16cex:durableId="24982C72" w16cex:dateUtc="2021-07-13T13:14:00Z"/>
  <w16cex:commentExtensible w16cex:durableId="24982C74" w16cex:dateUtc="2021-07-13T13:15:00Z"/>
  <w16cex:commentExtensible w16cex:durableId="24982C76" w16cex:dateUtc="2021-07-13T13:15:00Z"/>
  <w16cex:commentExtensible w16cex:durableId="24982C78" w16cex:dateUtc="2021-07-13T13:15:00Z"/>
  <w16cex:commentExtensible w16cex:durableId="24982C7A" w16cex:dateUtc="2021-07-13T13:15:00Z"/>
  <w16cex:commentExtensible w16cex:durableId="24982C7D" w16cex:dateUtc="2021-07-13T13:15:00Z"/>
  <w16cex:commentExtensible w16cex:durableId="24982C7F" w16cex:dateUtc="2021-07-13T13:15:00Z"/>
  <w16cex:commentExtensible w16cex:durableId="24982C81" w16cex:dateUtc="2021-07-13T13:15:00Z"/>
  <w16cex:commentExtensible w16cex:durableId="24982C83" w16cex:dateUtc="2021-07-13T13:15:00Z"/>
  <w16cex:commentExtensible w16cex:durableId="24982C86" w16cex:dateUtc="2021-07-13T13:15:00Z"/>
  <w16cex:commentExtensible w16cex:durableId="24982C88" w16cex:dateUtc="2021-07-13T13:15:00Z"/>
  <w16cex:commentExtensible w16cex:durableId="24982C8A" w16cex:dateUtc="2021-07-13T13:15:00Z"/>
  <w16cex:commentExtensible w16cex:durableId="24982C8C" w16cex:dateUtc="2021-07-13T13:15:00Z"/>
  <w16cex:commentExtensible w16cex:durableId="24982C8E" w16cex:dateUtc="2021-07-13T13:15:00Z"/>
  <w16cex:commentExtensible w16cex:durableId="24982C90" w16cex:dateUtc="2021-07-13T13:15:00Z"/>
  <w16cex:commentExtensible w16cex:durableId="24982C92" w16cex:dateUtc="2021-07-13T13:15:00Z"/>
  <w16cex:commentExtensible w16cex:durableId="24982C95" w16cex:dateUtc="2021-07-13T13:15:00Z"/>
  <w16cex:commentExtensible w16cex:durableId="24982C97" w16cex:dateUtc="2021-07-13T13:15:00Z"/>
  <w16cex:commentExtensible w16cex:durableId="24982C99" w16cex:dateUtc="2021-07-13T13:15:00Z"/>
  <w16cex:commentExtensible w16cex:durableId="24982C9B" w16cex:dateUtc="2021-07-13T13:15:00Z"/>
  <w16cex:commentExtensible w16cex:durableId="24982C9E" w16cex:dateUtc="2021-07-13T13:15:00Z"/>
  <w16cex:commentExtensible w16cex:durableId="24982CA0" w16cex:dateUtc="2021-07-13T13:15:00Z"/>
  <w16cex:commentExtensible w16cex:durableId="24982CA3" w16cex:dateUtc="2021-07-13T13:15:00Z"/>
  <w16cex:commentExtensible w16cex:durableId="24982CA6" w16cex:dateUtc="2021-07-13T13:15:00Z"/>
  <w16cex:commentExtensible w16cex:durableId="24982CA8" w16cex:dateUtc="2021-07-13T13:15:00Z"/>
  <w16cex:commentExtensible w16cex:durableId="24982CAB" w16cex:dateUtc="2021-07-13T13:15:00Z"/>
  <w16cex:commentExtensible w16cex:durableId="24982CAD" w16cex:dateUtc="2021-07-13T13:15:00Z"/>
  <w16cex:commentExtensible w16cex:durableId="24982CB0" w16cex:dateUtc="2021-07-13T13:16:00Z"/>
  <w16cex:commentExtensible w16cex:durableId="24982CB3" w16cex:dateUtc="2021-07-13T13:16:00Z"/>
  <w16cex:commentExtensible w16cex:durableId="24982CB5" w16cex:dateUtc="2021-07-13T13:16:00Z"/>
  <w16cex:commentExtensible w16cex:durableId="24982CB8" w16cex:dateUtc="2021-07-13T13:16:00Z"/>
  <w16cex:commentExtensible w16cex:durableId="24982CBA" w16cex:dateUtc="2021-07-13T13:16:00Z"/>
  <w16cex:commentExtensible w16cex:durableId="24982CBC" w16cex:dateUtc="2021-07-13T13:16:00Z"/>
  <w16cex:commentExtensible w16cex:durableId="24982CBE" w16cex:dateUtc="2021-07-13T13:16:00Z"/>
  <w16cex:commentExtensible w16cex:durableId="24982CC0" w16cex:dateUtc="2021-07-13T13:16:00Z"/>
  <w16cex:commentExtensible w16cex:durableId="24982CC2" w16cex:dateUtc="2021-07-13T13:16:00Z"/>
  <w16cex:commentExtensible w16cex:durableId="24982CC4" w16cex:dateUtc="2021-07-13T13:16:00Z"/>
  <w16cex:commentExtensible w16cex:durableId="24982CC6" w16cex:dateUtc="2021-07-13T13:16:00Z"/>
  <w16cex:commentExtensible w16cex:durableId="24982CC8" w16cex:dateUtc="2021-07-13T13:16:00Z"/>
  <w16cex:commentExtensible w16cex:durableId="24982CCA" w16cex:dateUtc="2021-07-13T13:16:00Z"/>
  <w16cex:commentExtensible w16cex:durableId="24982CCC" w16cex:dateUtc="2021-07-13T13:16:00Z"/>
  <w16cex:commentExtensible w16cex:durableId="24982CCE" w16cex:dateUtc="2021-07-13T13:16:00Z"/>
  <w16cex:commentExtensible w16cex:durableId="24982CD1" w16cex:dateUtc="2021-07-13T13:16:00Z"/>
  <w16cex:commentExtensible w16cex:durableId="24982CD3" w16cex:dateUtc="2021-07-13T13:16:00Z"/>
  <w16cex:commentExtensible w16cex:durableId="24982CD5" w16cex:dateUtc="2021-07-13T13:16:00Z"/>
  <w16cex:commentExtensible w16cex:durableId="24982CD8" w16cex:dateUtc="2021-07-13T13:16:00Z"/>
  <w16cex:commentExtensible w16cex:durableId="24982CDA" w16cex:dateUtc="2021-07-13T13:16:00Z"/>
  <w16cex:commentExtensible w16cex:durableId="24982CDD" w16cex:dateUtc="2021-07-13T13:16:00Z"/>
  <w16cex:commentExtensible w16cex:durableId="24982CDF" w16cex:dateUtc="2021-07-13T13:16:00Z"/>
  <w16cex:commentExtensible w16cex:durableId="24982CE2" w16cex:dateUtc="2021-07-13T13:16:00Z"/>
  <w16cex:commentExtensible w16cex:durableId="24982CE4" w16cex:dateUtc="2021-07-13T13:16:00Z"/>
  <w16cex:commentExtensible w16cex:durableId="24982CE7" w16cex:dateUtc="2021-07-13T13:16:00Z"/>
  <w16cex:commentExtensible w16cex:durableId="24982CE9" w16cex:dateUtc="2021-07-13T13:16:00Z"/>
  <w16cex:commentExtensible w16cex:durableId="24982CEC" w16cex:dateUtc="2021-07-13T13:17:00Z"/>
  <w16cex:commentExtensible w16cex:durableId="24982CEE" w16cex:dateUtc="2021-07-13T13:17:00Z"/>
  <w16cex:commentExtensible w16cex:durableId="24982CF0" w16cex:dateUtc="2021-07-13T13:17:00Z"/>
  <w16cex:commentExtensible w16cex:durableId="24982CF3" w16cex:dateUtc="2021-07-13T13:17:00Z"/>
  <w16cex:commentExtensible w16cex:durableId="24982CF5" w16cex:dateUtc="2021-07-13T13:17:00Z"/>
  <w16cex:commentExtensible w16cex:durableId="24982CF7" w16cex:dateUtc="2021-07-13T13:17:00Z"/>
  <w16cex:commentExtensible w16cex:durableId="24982CFA" w16cex:dateUtc="2021-07-13T13:17:00Z"/>
  <w16cex:commentExtensible w16cex:durableId="24982CFD" w16cex:dateUtc="2021-07-13T13:17:00Z"/>
  <w16cex:commentExtensible w16cex:durableId="24982CFF" w16cex:dateUtc="2021-07-13T13:17:00Z"/>
  <w16cex:commentExtensible w16cex:durableId="24982D02" w16cex:dateUtc="2021-07-13T13:17:00Z"/>
  <w16cex:commentExtensible w16cex:durableId="24982D04" w16cex:dateUtc="2021-07-13T13:17:00Z"/>
  <w16cex:commentExtensible w16cex:durableId="24982D06" w16cex:dateUtc="2021-07-13T13:17:00Z"/>
  <w16cex:commentExtensible w16cex:durableId="24982D09" w16cex:dateUtc="2021-07-13T13:17:00Z"/>
  <w16cex:commentExtensible w16cex:durableId="24982D0B" w16cex:dateUtc="2021-07-13T13:17:00Z"/>
  <w16cex:commentExtensible w16cex:durableId="24982D0D" w16cex:dateUtc="2021-07-13T13:17:00Z"/>
  <w16cex:commentExtensible w16cex:durableId="24982D0F" w16cex:dateUtc="2021-07-13T13:17:00Z"/>
  <w16cex:commentExtensible w16cex:durableId="24982D12" w16cex:dateUtc="2021-07-13T13:17:00Z"/>
  <w16cex:commentExtensible w16cex:durableId="24982D15" w16cex:dateUtc="2021-07-13T13:17:00Z"/>
  <w16cex:commentExtensible w16cex:durableId="24982D17" w16cex:dateUtc="2021-07-13T13:17:00Z"/>
  <w16cex:commentExtensible w16cex:durableId="24982D1C" w16cex:dateUtc="2021-07-13T13:17:00Z"/>
  <w16cex:commentExtensible w16cex:durableId="24982D20" w16cex:dateUtc="2021-07-13T13:17:00Z"/>
  <w16cex:commentExtensible w16cex:durableId="24982D23" w16cex:dateUtc="2021-07-13T13:17:00Z"/>
  <w16cex:commentExtensible w16cex:durableId="24982D24" w16cex:dateUtc="2021-07-13T13:17:00Z"/>
  <w16cex:commentExtensible w16cex:durableId="24982D26" w16cex:dateUtc="2021-07-13T13:17:00Z"/>
  <w16cex:commentExtensible w16cex:durableId="24982D32" w16cex:dateUtc="2021-07-13T13:18:00Z"/>
  <w16cex:commentExtensible w16cex:durableId="24982D37" w16cex:dateUtc="2021-07-13T13:18:00Z"/>
  <w16cex:commentExtensible w16cex:durableId="24982D38" w16cex:dateUtc="2021-07-13T13:18:00Z"/>
  <w16cex:commentExtensible w16cex:durableId="24982D3C" w16cex:dateUtc="2021-07-13T13:18:00Z"/>
  <w16cex:commentExtensible w16cex:durableId="24982D3F" w16cex:dateUtc="2021-07-13T13:18:00Z"/>
  <w16cex:commentExtensible w16cex:durableId="24982D41" w16cex:dateUtc="2021-07-13T13:18:00Z"/>
  <w16cex:commentExtensible w16cex:durableId="24982D46" w16cex:dateUtc="2021-07-13T13:18:00Z"/>
  <w16cex:commentExtensible w16cex:durableId="24982D48" w16cex:dateUtc="2021-07-13T13:18:00Z"/>
  <w16cex:commentExtensible w16cex:durableId="24982D4C" w16cex:dateUtc="2021-07-13T13:18:00Z"/>
  <w16cex:commentExtensible w16cex:durableId="24982D4E" w16cex:dateUtc="2021-07-13T13:18:00Z"/>
  <w16cex:commentExtensible w16cex:durableId="24982D50" w16cex:dateUtc="2021-07-13T13:18:00Z"/>
  <w16cex:commentExtensible w16cex:durableId="24982D57" w16cex:dateUtc="2021-07-13T13:18:00Z"/>
  <w16cex:commentExtensible w16cex:durableId="24982D59" w16cex:dateUtc="2021-07-13T13:18:00Z"/>
  <w16cex:commentExtensible w16cex:durableId="24982D5B" w16cex:dateUtc="2021-07-13T13:18:00Z"/>
  <w16cex:commentExtensible w16cex:durableId="24982D5D" w16cex:dateUtc="2021-07-13T13:18:00Z"/>
  <w16cex:commentExtensible w16cex:durableId="24982D62" w16cex:dateUtc="2021-07-13T13:18:00Z"/>
  <w16cex:commentExtensible w16cex:durableId="24982D65" w16cex:dateUtc="2021-07-13T13:19:00Z"/>
  <w16cex:commentExtensible w16cex:durableId="24982D67" w16cex:dateUtc="2021-07-13T13:19:00Z"/>
  <w16cex:commentExtensible w16cex:durableId="24982D70" w16cex:dateUtc="2021-07-13T13:19:00Z"/>
  <w16cex:commentExtensible w16cex:durableId="24982D74" w16cex:dateUtc="2021-07-13T13:19:00Z"/>
  <w16cex:commentExtensible w16cex:durableId="24982D77" w16cex:dateUtc="2021-07-13T13:19:00Z"/>
  <w16cex:commentExtensible w16cex:durableId="24982D78" w16cex:dateUtc="2021-07-13T13:19:00Z"/>
  <w16cex:commentExtensible w16cex:durableId="24982D80" w16cex:dateUtc="2021-07-13T13:19:00Z"/>
  <w16cex:commentExtensible w16cex:durableId="24982D83" w16cex:dateUtc="2021-07-13T13:19:00Z"/>
  <w16cex:commentExtensible w16cex:durableId="24982D88" w16cex:dateUtc="2021-07-13T13:19:00Z"/>
  <w16cex:commentExtensible w16cex:durableId="24982D8B" w16cex:dateUtc="2021-07-13T13:19:00Z"/>
  <w16cex:commentExtensible w16cex:durableId="24982D8D" w16cex:dateUtc="2021-07-13T13:19:00Z"/>
  <w16cex:commentExtensible w16cex:durableId="24982D96" w16cex:dateUtc="2021-07-13T13:19:00Z"/>
  <w16cex:commentExtensible w16cex:durableId="24982D98" w16cex:dateUtc="2021-07-13T13:19:00Z"/>
  <w16cex:commentExtensible w16cex:durableId="24982D9C" w16cex:dateUtc="2021-07-13T13:19:00Z"/>
  <w16cex:commentExtensible w16cex:durableId="24982D9F" w16cex:dateUtc="2021-07-13T13:19:00Z"/>
  <w16cex:commentExtensible w16cex:durableId="24982DA2" w16cex:dateUtc="2021-07-13T13:20:00Z"/>
  <w16cex:commentExtensible w16cex:durableId="24982DAA" w16cex:dateUtc="2021-07-13T13:20:00Z"/>
  <w16cex:commentExtensible w16cex:durableId="24982DAD" w16cex:dateUtc="2021-07-13T13:20:00Z"/>
  <w16cex:commentExtensible w16cex:durableId="24982DB1" w16cex:dateUtc="2021-07-13T13:20:00Z"/>
  <w16cex:commentExtensible w16cex:durableId="24982DB3" w16cex:dateUtc="2021-07-13T13:20:00Z"/>
  <w16cex:commentExtensible w16cex:durableId="24982DB7" w16cex:dateUtc="2021-07-13T13:20:00Z"/>
  <w16cex:commentExtensible w16cex:durableId="24982DBA" w16cex:dateUtc="2021-07-13T13:20:00Z"/>
  <w16cex:commentExtensible w16cex:durableId="24982DBC" w16cex:dateUtc="2021-07-13T13:20:00Z"/>
  <w16cex:commentExtensible w16cex:durableId="24982DBD" w16cex:dateUtc="2021-07-13T13:20:00Z"/>
  <w16cex:commentExtensible w16cex:durableId="24982DBE" w16cex:dateUtc="2021-07-13T13:20:00Z"/>
  <w16cex:commentExtensible w16cex:durableId="24982DC0" w16cex:dateUtc="2021-07-13T13:20:00Z"/>
  <w16cex:commentExtensible w16cex:durableId="24982DC1" w16cex:dateUtc="2021-07-13T13:20:00Z"/>
  <w16cex:commentExtensible w16cex:durableId="24982DC3" w16cex:dateUtc="2021-07-13T13:20:00Z"/>
  <w16cex:commentExtensible w16cex:durableId="24982DC4" w16cex:dateUtc="2021-07-13T13:20:00Z"/>
  <w16cex:commentExtensible w16cex:durableId="24982DC6" w16cex:dateUtc="2021-07-13T13:20:00Z"/>
  <w16cex:commentExtensible w16cex:durableId="24982DC7" w16cex:dateUtc="2021-07-13T13:20:00Z"/>
  <w16cex:commentExtensible w16cex:durableId="24982DC9" w16cex:dateUtc="2021-07-13T13:20:00Z"/>
  <w16cex:commentExtensible w16cex:durableId="24982DCA" w16cex:dateUtc="2021-07-13T13:20:00Z"/>
  <w16cex:commentExtensible w16cex:durableId="24982DCB" w16cex:dateUtc="2021-07-13T13:20:00Z"/>
  <w16cex:commentExtensible w16cex:durableId="24982DCD" w16cex:dateUtc="2021-07-13T13:20:00Z"/>
  <w16cex:commentExtensible w16cex:durableId="24982DCE" w16cex:dateUtc="2021-07-13T13:20:00Z"/>
  <w16cex:commentExtensible w16cex:durableId="24982DD0" w16cex:dateUtc="2021-07-13T13:20:00Z"/>
  <w16cex:commentExtensible w16cex:durableId="24982DD1" w16cex:dateUtc="2021-07-13T13:20:00Z"/>
  <w16cex:commentExtensible w16cex:durableId="24982DD3" w16cex:dateUtc="2021-07-13T13:20:00Z"/>
  <w16cex:commentExtensible w16cex:durableId="24982DD4" w16cex:dateUtc="2021-07-13T13:20:00Z"/>
  <w16cex:commentExtensible w16cex:durableId="24982DD6" w16cex:dateUtc="2021-07-13T13:20:00Z"/>
  <w16cex:commentExtensible w16cex:durableId="24982DD8" w16cex:dateUtc="2021-07-13T13:20:00Z"/>
  <w16cex:commentExtensible w16cex:durableId="24982DD9" w16cex:dateUtc="2021-07-13T13:20:00Z"/>
  <w16cex:commentExtensible w16cex:durableId="24982DDB" w16cex:dateUtc="2021-07-13T13:20:00Z"/>
  <w16cex:commentExtensible w16cex:durableId="24982DDC" w16cex:dateUtc="2021-07-13T13:21:00Z"/>
  <w16cex:commentExtensible w16cex:durableId="24982DDE" w16cex:dateUtc="2021-07-13T13:21:00Z"/>
  <w16cex:commentExtensible w16cex:durableId="24982DE0" w16cex:dateUtc="2021-07-13T13:21:00Z"/>
  <w16cex:commentExtensible w16cex:durableId="24982DE1" w16cex:dateUtc="2021-07-13T13:21:00Z"/>
  <w16cex:commentExtensible w16cex:durableId="24982DE3" w16cex:dateUtc="2021-07-13T13:21:00Z"/>
  <w16cex:commentExtensible w16cex:durableId="24982DE4" w16cex:dateUtc="2021-07-13T13:21:00Z"/>
  <w16cex:commentExtensible w16cex:durableId="24982DE6" w16cex:dateUtc="2021-07-13T13:21:00Z"/>
  <w16cex:commentExtensible w16cex:durableId="24982DE8" w16cex:dateUtc="2021-07-13T13:21:00Z"/>
  <w16cex:commentExtensible w16cex:durableId="24982DEA" w16cex:dateUtc="2021-07-13T13:21:00Z"/>
  <w16cex:commentExtensible w16cex:durableId="24982DEE" w16cex:dateUtc="2021-07-13T13:21:00Z"/>
  <w16cex:commentExtensible w16cex:durableId="24982DF0" w16cex:dateUtc="2021-07-13T13:21:00Z"/>
  <w16cex:commentExtensible w16cex:durableId="24982DF2" w16cex:dateUtc="2021-07-13T13:21:00Z"/>
  <w16cex:commentExtensible w16cex:durableId="24982DF4" w16cex:dateUtc="2021-07-13T13:21:00Z"/>
  <w16cex:commentExtensible w16cex:durableId="24982DF6" w16cex:dateUtc="2021-07-13T13:21:00Z"/>
  <w16cex:commentExtensible w16cex:durableId="24982DF8" w16cex:dateUtc="2021-07-13T13:21:00Z"/>
  <w16cex:commentExtensible w16cex:durableId="24982DF9" w16cex:dateUtc="2021-07-13T13:21:00Z"/>
  <w16cex:commentExtensible w16cex:durableId="24982DFB" w16cex:dateUtc="2021-07-13T13:21:00Z"/>
  <w16cex:commentExtensible w16cex:durableId="24982DFD" w16cex:dateUtc="2021-07-13T13:21:00Z"/>
  <w16cex:commentExtensible w16cex:durableId="24982DFF" w16cex:dateUtc="2021-07-13T13:21:00Z"/>
  <w16cex:commentExtensible w16cex:durableId="24982E01" w16cex:dateUtc="2021-07-13T13:21:00Z"/>
  <w16cex:commentExtensible w16cex:durableId="24982E03" w16cex:dateUtc="2021-07-13T13:21:00Z"/>
  <w16cex:commentExtensible w16cex:durableId="24982E05" w16cex:dateUtc="2021-07-13T13:21:00Z"/>
  <w16cex:commentExtensible w16cex:durableId="24982E07" w16cex:dateUtc="2021-07-13T13:21:00Z"/>
  <w16cex:commentExtensible w16cex:durableId="24982E09" w16cex:dateUtc="2021-07-13T13:21:00Z"/>
  <w16cex:commentExtensible w16cex:durableId="24982E0B" w16cex:dateUtc="2021-07-13T13:21:00Z"/>
  <w16cex:commentExtensible w16cex:durableId="24982E0E" w16cex:dateUtc="2021-07-13T13:21:00Z"/>
  <w16cex:commentExtensible w16cex:durableId="24982E10" w16cex:dateUtc="2021-07-13T13:21:00Z"/>
  <w16cex:commentExtensible w16cex:durableId="24982E12" w16cex:dateUtc="2021-07-13T13:21:00Z"/>
  <w16cex:commentExtensible w16cex:durableId="24982E14" w16cex:dateUtc="2021-07-13T13:21:00Z"/>
  <w16cex:commentExtensible w16cex:durableId="24982E16" w16cex:dateUtc="2021-07-13T13:21:00Z"/>
  <w16cex:commentExtensible w16cex:durableId="24982E19" w16cex:dateUtc="2021-07-13T13:22:00Z"/>
  <w16cex:commentExtensible w16cex:durableId="24982E1B" w16cex:dateUtc="2021-07-13T13:22:00Z"/>
  <w16cex:commentExtensible w16cex:durableId="24982E1D" w16cex:dateUtc="2021-07-13T13:22:00Z"/>
  <w16cex:commentExtensible w16cex:durableId="24982E1F" w16cex:dateUtc="2021-07-13T13:22:00Z"/>
  <w16cex:commentExtensible w16cex:durableId="24982E21" w16cex:dateUtc="2021-07-13T13:22:00Z"/>
  <w16cex:commentExtensible w16cex:durableId="24982E23" w16cex:dateUtc="2021-07-13T13:22:00Z"/>
  <w16cex:commentExtensible w16cex:durableId="24982E26" w16cex:dateUtc="2021-07-13T13:22:00Z"/>
  <w16cex:commentExtensible w16cex:durableId="24982E28" w16cex:dateUtc="2021-07-13T13:22:00Z"/>
  <w16cex:commentExtensible w16cex:durableId="24982E2B" w16cex:dateUtc="2021-07-13T13:22:00Z"/>
  <w16cex:commentExtensible w16cex:durableId="24982E2D" w16cex:dateUtc="2021-07-13T13:22:00Z"/>
  <w16cex:commentExtensible w16cex:durableId="24982E2F" w16cex:dateUtc="2021-07-13T13:22:00Z"/>
  <w16cex:commentExtensible w16cex:durableId="24982E32" w16cex:dateUtc="2021-07-13T13:22:00Z"/>
  <w16cex:commentExtensible w16cex:durableId="24982E34" w16cex:dateUtc="2021-07-13T13:22:00Z"/>
  <w16cex:commentExtensible w16cex:durableId="24982E36" w16cex:dateUtc="2021-07-13T13:22:00Z"/>
  <w16cex:commentExtensible w16cex:durableId="24982E39" w16cex:dateUtc="2021-07-13T13:22:00Z"/>
  <w16cex:commentExtensible w16cex:durableId="24982E3B" w16cex:dateUtc="2021-07-13T13:22:00Z"/>
  <w16cex:commentExtensible w16cex:durableId="24982E3E" w16cex:dateUtc="2021-07-13T13:22:00Z"/>
  <w16cex:commentExtensible w16cex:durableId="24982E40" w16cex:dateUtc="2021-07-13T13:22:00Z"/>
  <w16cex:commentExtensible w16cex:durableId="24982E42" w16cex:dateUtc="2021-07-13T13:22:00Z"/>
  <w16cex:commentExtensible w16cex:durableId="24982E45" w16cex:dateUtc="2021-07-13T13:22:00Z"/>
  <w16cex:commentExtensible w16cex:durableId="24982E47" w16cex:dateUtc="2021-07-13T13:22:00Z"/>
  <w16cex:commentExtensible w16cex:durableId="249A8999" w16cex:dateUtc="2021-07-15T08:16:00Z"/>
  <w16cex:commentExtensible w16cex:durableId="24982E4A" w16cex:dateUtc="2021-07-13T13:22:00Z"/>
  <w16cex:commentExtensible w16cex:durableId="24982E4D" w16cex:dateUtc="2021-07-13T13:22:00Z"/>
  <w16cex:commentExtensible w16cex:durableId="24982E4F" w16cex:dateUtc="2021-07-13T13:22:00Z"/>
  <w16cex:commentExtensible w16cex:durableId="24982E52" w16cex:dateUtc="2021-07-13T13:22:00Z"/>
  <w16cex:commentExtensible w16cex:durableId="24982E54" w16cex:dateUtc="2021-07-13T13:23:00Z"/>
  <w16cex:commentExtensible w16cex:durableId="24982E57" w16cex:dateUtc="2021-07-13T13:23:00Z"/>
  <w16cex:commentExtensible w16cex:durableId="24982E5A" w16cex:dateUtc="2021-07-13T13:23:00Z"/>
  <w16cex:commentExtensible w16cex:durableId="24982E5C" w16cex:dateUtc="2021-07-13T13:23:00Z"/>
  <w16cex:commentExtensible w16cex:durableId="24982E5E" w16cex:dateUtc="2021-07-13T13:23:00Z"/>
  <w16cex:commentExtensible w16cex:durableId="24982E60" w16cex:dateUtc="2021-07-13T13:23:00Z"/>
  <w16cex:commentExtensible w16cex:durableId="24982E62" w16cex:dateUtc="2021-07-13T13:23:00Z"/>
  <w16cex:commentExtensible w16cex:durableId="24982E64" w16cex:dateUtc="2021-07-13T13:23:00Z"/>
  <w16cex:commentExtensible w16cex:durableId="24982E66" w16cex:dateUtc="2021-07-13T13:23:00Z"/>
  <w16cex:commentExtensible w16cex:durableId="24982E68" w16cex:dateUtc="2021-07-13T13:23:00Z"/>
  <w16cex:commentExtensible w16cex:durableId="24982E6A" w16cex:dateUtc="2021-07-13T13:23:00Z"/>
  <w16cex:commentExtensible w16cex:durableId="24982E6C" w16cex:dateUtc="2021-07-13T13:23:00Z"/>
  <w16cex:commentExtensible w16cex:durableId="24982E6E" w16cex:dateUtc="2021-07-13T13:23:00Z"/>
  <w16cex:commentExtensible w16cex:durableId="24982E6F" w16cex:dateUtc="2021-07-13T13:23:00Z"/>
  <w16cex:commentExtensible w16cex:durableId="24982E72" w16cex:dateUtc="2021-07-13T13:23:00Z"/>
  <w16cex:commentExtensible w16cex:durableId="24982E73" w16cex:dateUtc="2021-07-13T13:23:00Z"/>
  <w16cex:commentExtensible w16cex:durableId="24982E75" w16cex:dateUtc="2021-07-13T13:23:00Z"/>
  <w16cex:commentExtensible w16cex:durableId="24982E78" w16cex:dateUtc="2021-07-13T13:23:00Z"/>
  <w16cex:commentExtensible w16cex:durableId="24982E7A" w16cex:dateUtc="2021-07-13T13:23:00Z"/>
  <w16cex:commentExtensible w16cex:durableId="24982E7C" w16cex:dateUtc="2021-07-13T13:23:00Z"/>
  <w16cex:commentExtensible w16cex:durableId="24982E7E" w16cex:dateUtc="2021-07-13T13:23:00Z"/>
  <w16cex:commentExtensible w16cex:durableId="24982E80" w16cex:dateUtc="2021-07-13T13:23:00Z"/>
  <w16cex:commentExtensible w16cex:durableId="24982E83" w16cex:dateUtc="2021-07-13T13:23:00Z"/>
  <w16cex:commentExtensible w16cex:durableId="24982E85" w16cex:dateUtc="2021-07-13T13:23:00Z"/>
  <w16cex:commentExtensible w16cex:durableId="24982E87" w16cex:dateUtc="2021-07-13T13:23:00Z"/>
  <w16cex:commentExtensible w16cex:durableId="24982E8A" w16cex:dateUtc="2021-07-13T13:23:00Z"/>
  <w16cex:commentExtensible w16cex:durableId="24982E8C" w16cex:dateUtc="2021-07-13T13:23:00Z"/>
  <w16cex:commentExtensible w16cex:durableId="24982E8E" w16cex:dateUtc="2021-07-13T13:23:00Z"/>
  <w16cex:commentExtensible w16cex:durableId="24982E90" w16cex:dateUtc="2021-07-13T13:24:00Z"/>
  <w16cex:commentExtensible w16cex:durableId="24982E91" w16cex:dateUtc="2021-07-13T13:24:00Z"/>
  <w16cex:commentExtensible w16cex:durableId="24982E93" w16cex:dateUtc="2021-07-13T13:24:00Z"/>
  <w16cex:commentExtensible w16cex:durableId="24982E95" w16cex:dateUtc="2021-07-13T13:24:00Z"/>
  <w16cex:commentExtensible w16cex:durableId="24982E97" w16cex:dateUtc="2021-07-13T13:24:00Z"/>
  <w16cex:commentExtensible w16cex:durableId="24982E99" w16cex:dateUtc="2021-07-13T13:24:00Z"/>
  <w16cex:commentExtensible w16cex:durableId="24982E9A" w16cex:dateUtc="2021-07-13T13:24:00Z"/>
  <w16cex:commentExtensible w16cex:durableId="24982E9C" w16cex:dateUtc="2021-07-13T13:24:00Z"/>
  <w16cex:commentExtensible w16cex:durableId="24982E9E" w16cex:dateUtc="2021-07-13T13:24:00Z"/>
  <w16cex:commentExtensible w16cex:durableId="24982EA0" w16cex:dateUtc="2021-07-13T13:24:00Z"/>
  <w16cex:commentExtensible w16cex:durableId="24982EA2" w16cex:dateUtc="2021-07-13T13:24:00Z"/>
  <w16cex:commentExtensible w16cex:durableId="24982EA4" w16cex:dateUtc="2021-07-13T13:24:00Z"/>
  <w16cex:commentExtensible w16cex:durableId="24982EA5" w16cex:dateUtc="2021-07-13T13:24:00Z"/>
  <w16cex:commentExtensible w16cex:durableId="24982EA7" w16cex:dateUtc="2021-07-13T13:24:00Z"/>
  <w16cex:commentExtensible w16cex:durableId="24982EA9" w16cex:dateUtc="2021-07-13T13:24:00Z"/>
  <w16cex:commentExtensible w16cex:durableId="24982EAB" w16cex:dateUtc="2021-07-13T13:24:00Z"/>
  <w16cex:commentExtensible w16cex:durableId="24982EAD" w16cex:dateUtc="2021-07-13T13:24:00Z"/>
  <w16cex:commentExtensible w16cex:durableId="24982EAF" w16cex:dateUtc="2021-07-13T13:24:00Z"/>
  <w16cex:commentExtensible w16cex:durableId="24982EB1" w16cex:dateUtc="2021-07-13T13:24:00Z"/>
  <w16cex:commentExtensible w16cex:durableId="24982EB3" w16cex:dateUtc="2021-07-13T13:24:00Z"/>
  <w16cex:commentExtensible w16cex:durableId="24982EB5" w16cex:dateUtc="2021-07-13T13:24:00Z"/>
  <w16cex:commentExtensible w16cex:durableId="24982EB7" w16cex:dateUtc="2021-07-13T13:24:00Z"/>
  <w16cex:commentExtensible w16cex:durableId="24982EB9" w16cex:dateUtc="2021-07-13T13:24:00Z"/>
  <w16cex:commentExtensible w16cex:durableId="24982EBB" w16cex:dateUtc="2021-07-13T13:24:00Z"/>
  <w16cex:commentExtensible w16cex:durableId="24982EBD" w16cex:dateUtc="2021-07-13T13:24:00Z"/>
  <w16cex:commentExtensible w16cex:durableId="24982EC0" w16cex:dateUtc="2021-07-13T13:24:00Z"/>
  <w16cex:commentExtensible w16cex:durableId="24982EC2" w16cex:dateUtc="2021-07-13T13:24:00Z"/>
  <w16cex:commentExtensible w16cex:durableId="24982EC4" w16cex:dateUtc="2021-07-13T13:24:00Z"/>
  <w16cex:commentExtensible w16cex:durableId="24982EC5" w16cex:dateUtc="2021-07-13T13:24:00Z"/>
  <w16cex:commentExtensible w16cex:durableId="24982EC7" w16cex:dateUtc="2021-07-13T13:24:00Z"/>
  <w16cex:commentExtensible w16cex:durableId="24982EC9" w16cex:dateUtc="2021-07-13T13:24:00Z"/>
  <w16cex:commentExtensible w16cex:durableId="24982ECB" w16cex:dateUtc="2021-07-13T13:24:00Z"/>
  <w16cex:commentExtensible w16cex:durableId="24982ECD" w16cex:dateUtc="2021-07-13T13:25:00Z"/>
  <w16cex:commentExtensible w16cex:durableId="24982ECF" w16cex:dateUtc="2021-07-13T13:25:00Z"/>
  <w16cex:commentExtensible w16cex:durableId="24982ED2" w16cex:dateUtc="2021-07-13T13:25:00Z"/>
  <w16cex:commentExtensible w16cex:durableId="24982ED5" w16cex:dateUtc="2021-07-13T13:25:00Z"/>
  <w16cex:commentExtensible w16cex:durableId="24982ED8" w16cex:dateUtc="2021-07-13T13:25:00Z"/>
  <w16cex:commentExtensible w16cex:durableId="24982EDA" w16cex:dateUtc="2021-07-13T13:25:00Z"/>
  <w16cex:commentExtensible w16cex:durableId="24982EDD" w16cex:dateUtc="2021-07-13T13:25:00Z"/>
  <w16cex:commentExtensible w16cex:durableId="24982EDF" w16cex:dateUtc="2021-07-13T13:25:00Z"/>
  <w16cex:commentExtensible w16cex:durableId="24982EE1" w16cex:dateUtc="2021-07-13T13:25:00Z"/>
  <w16cex:commentExtensible w16cex:durableId="24982EE3" w16cex:dateUtc="2021-07-13T13:25:00Z"/>
  <w16cex:commentExtensible w16cex:durableId="24982EE5" w16cex:dateUtc="2021-07-13T13:25:00Z"/>
  <w16cex:commentExtensible w16cex:durableId="24982EE7" w16cex:dateUtc="2021-07-13T13:25:00Z"/>
  <w16cex:commentExtensible w16cex:durableId="24982EE9" w16cex:dateUtc="2021-07-13T13:25:00Z"/>
  <w16cex:commentExtensible w16cex:durableId="24982EEA" w16cex:dateUtc="2021-07-13T13:25:00Z"/>
  <w16cex:commentExtensible w16cex:durableId="24982EED" w16cex:dateUtc="2021-07-13T13:25:00Z"/>
  <w16cex:commentExtensible w16cex:durableId="24982EEE" w16cex:dateUtc="2021-07-13T13:25:00Z"/>
  <w16cex:commentExtensible w16cex:durableId="24982EF0" w16cex:dateUtc="2021-07-13T13:25:00Z"/>
  <w16cex:commentExtensible w16cex:durableId="24982EF2" w16cex:dateUtc="2021-07-13T13:25:00Z"/>
  <w16cex:commentExtensible w16cex:durableId="2499EB4A" w16cex:dateUtc="2021-07-14T21:01:00Z"/>
  <w16cex:commentExtensible w16cex:durableId="24982EF4" w16cex:dateUtc="2021-07-13T13:25:00Z"/>
  <w16cex:commentExtensible w16cex:durableId="24982EF6" w16cex:dateUtc="2021-07-13T13:25:00Z"/>
  <w16cex:commentExtensible w16cex:durableId="24982EF8" w16cex:dateUtc="2021-07-13T13:25:00Z"/>
  <w16cex:commentExtensible w16cex:durableId="24982EFA" w16cex:dateUtc="2021-07-13T13:25:00Z"/>
  <w16cex:commentExtensible w16cex:durableId="24982EFB" w16cex:dateUtc="2021-07-13T13:25:00Z"/>
  <w16cex:commentExtensible w16cex:durableId="24982EFD" w16cex:dateUtc="2021-07-13T13:25:00Z"/>
  <w16cex:commentExtensible w16cex:durableId="24982EFF" w16cex:dateUtc="2021-07-13T13:25:00Z"/>
  <w16cex:commentExtensible w16cex:durableId="24982F01" w16cex:dateUtc="2021-07-13T13:25:00Z"/>
  <w16cex:commentExtensible w16cex:durableId="24982F03" w16cex:dateUtc="2021-07-13T13:25:00Z"/>
  <w16cex:commentExtensible w16cex:durableId="24982F05" w16cex:dateUtc="2021-07-13T13:25:00Z"/>
  <w16cex:commentExtensible w16cex:durableId="24982F07" w16cex:dateUtc="2021-07-13T13:25:00Z"/>
  <w16cex:commentExtensible w16cex:durableId="24982F09" w16cex:dateUtc="2021-07-13T13:26:00Z"/>
  <w16cex:commentExtensible w16cex:durableId="24982F0B" w16cex:dateUtc="2021-07-13T13:26:00Z"/>
  <w16cex:commentExtensible w16cex:durableId="24982F0D" w16cex:dateUtc="2021-07-13T13:26:00Z"/>
  <w16cex:commentExtensible w16cex:durableId="24982F0F" w16cex:dateUtc="2021-07-13T13:26:00Z"/>
  <w16cex:commentExtensible w16cex:durableId="24982F12" w16cex:dateUtc="2021-07-13T13:26:00Z"/>
  <w16cex:commentExtensible w16cex:durableId="24982F14" w16cex:dateUtc="2021-07-13T13:26:00Z"/>
  <w16cex:commentExtensible w16cex:durableId="24982F16" w16cex:dateUtc="2021-07-13T13:26:00Z"/>
  <w16cex:commentExtensible w16cex:durableId="24982F19" w16cex:dateUtc="2021-07-13T13:26:00Z"/>
  <w16cex:commentExtensible w16cex:durableId="24982F1B" w16cex:dateUtc="2021-07-13T13:26:00Z"/>
  <w16cex:commentExtensible w16cex:durableId="24982F1E" w16cex:dateUtc="2021-07-13T13:26:00Z"/>
  <w16cex:commentExtensible w16cex:durableId="24982F20" w16cex:dateUtc="2021-07-13T13:26:00Z"/>
  <w16cex:commentExtensible w16cex:durableId="24982F23" w16cex:dateUtc="2021-07-13T13:26:00Z"/>
  <w16cex:commentExtensible w16cex:durableId="24982F25" w16cex:dateUtc="2021-07-13T13:26:00Z"/>
  <w16cex:commentExtensible w16cex:durableId="24982F28" w16cex:dateUtc="2021-07-13T13:26:00Z"/>
  <w16cex:commentExtensible w16cex:durableId="24982F2A" w16cex:dateUtc="2021-07-13T13:26:00Z"/>
  <w16cex:commentExtensible w16cex:durableId="24982F2C" w16cex:dateUtc="2021-07-13T13:26:00Z"/>
  <w16cex:commentExtensible w16cex:durableId="24982F2F" w16cex:dateUtc="2021-07-13T13:26:00Z"/>
  <w16cex:commentExtensible w16cex:durableId="249A8A7C" w16cex:dateUtc="2021-07-15T08:20:00Z"/>
  <w16cex:commentExtensible w16cex:durableId="24982F32" w16cex:dateUtc="2021-07-13T13:26:00Z"/>
  <w16cex:commentExtensible w16cex:durableId="24982F34" w16cex:dateUtc="2021-07-13T13:26:00Z"/>
  <w16cex:commentExtensible w16cex:durableId="24982F36" w16cex:dateUtc="2021-07-13T13:26:00Z"/>
  <w16cex:commentExtensible w16cex:durableId="24982F39" w16cex:dateUtc="2021-07-13T13:26:00Z"/>
  <w16cex:commentExtensible w16cex:durableId="249A8B0E" w16cex:dateUtc="2021-07-15T08:20:00Z"/>
  <w16cex:commentExtensible w16cex:durableId="24982F3B" w16cex:dateUtc="2021-07-13T13:26:00Z"/>
  <w16cex:commentExtensible w16cex:durableId="24982F3E" w16cex:dateUtc="2021-07-13T13:26:00Z"/>
  <w16cex:commentExtensible w16cex:durableId="24982F40" w16cex:dateUtc="2021-07-13T13:26:00Z"/>
  <w16cex:commentExtensible w16cex:durableId="24982F43" w16cex:dateUtc="2021-07-13T13:26:00Z"/>
  <w16cex:commentExtensible w16cex:durableId="249A8B4C" w16cex:dateUtc="2021-07-15T08:24:00Z"/>
  <w16cex:commentExtensible w16cex:durableId="24982F45" w16cex:dateUtc="2021-07-13T13:27:00Z"/>
  <w16cex:commentExtensible w16cex:durableId="24982F47" w16cex:dateUtc="2021-07-13T13:27:00Z"/>
  <w16cex:commentExtensible w16cex:durableId="2499EDB3" w16cex:dateUtc="2021-07-14T21:11:00Z"/>
  <w16cex:commentExtensible w16cex:durableId="24982F4A" w16cex:dateUtc="2021-07-13T13:27:00Z"/>
  <w16cex:commentExtensible w16cex:durableId="24982F4C" w16cex:dateUtc="2021-07-13T13:27:00Z"/>
  <w16cex:commentExtensible w16cex:durableId="24982F4F" w16cex:dateUtc="2021-07-13T13:27:00Z"/>
  <w16cex:commentExtensible w16cex:durableId="24982F51" w16cex:dateUtc="2021-07-13T13:27:00Z"/>
  <w16cex:commentExtensible w16cex:durableId="24982F53" w16cex:dateUtc="2021-07-13T13:27:00Z"/>
  <w16cex:commentExtensible w16cex:durableId="24982F57" w16cex:dateUtc="2021-07-13T13:27:00Z"/>
  <w16cex:commentExtensible w16cex:durableId="24982F59" w16cex:dateUtc="2021-07-13T13:27:00Z"/>
  <w16cex:commentExtensible w16cex:durableId="24982F5D" w16cex:dateUtc="2021-07-13T13:27:00Z"/>
  <w16cex:commentExtensible w16cex:durableId="24982F60" w16cex:dateUtc="2021-07-13T13:27:00Z"/>
  <w16cex:commentExtensible w16cex:durableId="24982F63" w16cex:dateUtc="2021-07-13T13:27:00Z"/>
  <w16cex:commentExtensible w16cex:durableId="24982F65" w16cex:dateUtc="2021-07-13T13:27:00Z"/>
  <w16cex:commentExtensible w16cex:durableId="24982F68" w16cex:dateUtc="2021-07-13T13:27:00Z"/>
  <w16cex:commentExtensible w16cex:durableId="24982F6A" w16cex:dateUtc="2021-07-13T13:27:00Z"/>
  <w16cex:commentExtensible w16cex:durableId="24982F6F" w16cex:dateUtc="2021-07-13T13:27:00Z"/>
  <w16cex:commentExtensible w16cex:durableId="24982F71" w16cex:dateUtc="2021-07-13T13:27:00Z"/>
  <w16cex:commentExtensible w16cex:durableId="24982F74" w16cex:dateUtc="2021-07-13T13:27:00Z"/>
  <w16cex:commentExtensible w16cex:durableId="24982F76" w16cex:dateUtc="2021-07-13T13:27:00Z"/>
  <w16cex:commentExtensible w16cex:durableId="24982F78" w16cex:dateUtc="2021-07-13T13:27:00Z"/>
  <w16cex:commentExtensible w16cex:durableId="24982F7B" w16cex:dateUtc="2021-07-13T13:27:00Z"/>
  <w16cex:commentExtensible w16cex:durableId="24982F7D" w16cex:dateUtc="2021-07-13T13:27:00Z"/>
  <w16cex:commentExtensible w16cex:durableId="24982F7F" w16cex:dateUtc="2021-07-13T13:27:00Z"/>
  <w16cex:commentExtensible w16cex:durableId="24982F82" w16cex:dateUtc="2021-07-13T13:28:00Z"/>
  <w16cex:commentExtensible w16cex:durableId="24982F84" w16cex:dateUtc="2021-07-13T13:28:00Z"/>
  <w16cex:commentExtensible w16cex:durableId="24982F86" w16cex:dateUtc="2021-07-13T13:28:00Z"/>
  <w16cex:commentExtensible w16cex:durableId="24982F88" w16cex:dateUtc="2021-07-13T13:28:00Z"/>
  <w16cex:commentExtensible w16cex:durableId="24982F8A" w16cex:dateUtc="2021-07-13T13:28:00Z"/>
  <w16cex:commentExtensible w16cex:durableId="24982F8E" w16cex:dateUtc="2021-07-13T13:28:00Z"/>
  <w16cex:commentExtensible w16cex:durableId="24982F90" w16cex:dateUtc="2021-07-13T13:28:00Z"/>
  <w16cex:commentExtensible w16cex:durableId="24982F93" w16cex:dateUtc="2021-07-13T13:28:00Z"/>
  <w16cex:commentExtensible w16cex:durableId="24982F94" w16cex:dateUtc="2021-07-13T13:28:00Z"/>
  <w16cex:commentExtensible w16cex:durableId="24982F95" w16cex:dateUtc="2021-07-13T13:28:00Z"/>
  <w16cex:commentExtensible w16cex:durableId="24982F9B" w16cex:dateUtc="2021-07-13T13:28:00Z"/>
  <w16cex:commentExtensible w16cex:durableId="24982F9D" w16cex:dateUtc="2021-07-13T13:28:00Z"/>
  <w16cex:commentExtensible w16cex:durableId="24982F9F" w16cex:dateUtc="2021-07-13T13:28:00Z"/>
  <w16cex:commentExtensible w16cex:durableId="24982FA1" w16cex:dateUtc="2021-07-13T13:28:00Z"/>
  <w16cex:commentExtensible w16cex:durableId="24982FA3" w16cex:dateUtc="2021-07-13T13:28:00Z"/>
  <w16cex:commentExtensible w16cex:durableId="24982FA5" w16cex:dateUtc="2021-07-13T13:28:00Z"/>
  <w16cex:commentExtensible w16cex:durableId="24982FA6" w16cex:dateUtc="2021-07-13T13:28:00Z"/>
  <w16cex:commentExtensible w16cex:durableId="24982FA8" w16cex:dateUtc="2021-07-13T13:28:00Z"/>
  <w16cex:commentExtensible w16cex:durableId="24982FAC" w16cex:dateUtc="2021-07-13T13:28:00Z"/>
  <w16cex:commentExtensible w16cex:durableId="24982FAE" w16cex:dateUtc="2021-07-13T13:28:00Z"/>
  <w16cex:commentExtensible w16cex:durableId="24982FB1" w16cex:dateUtc="2021-07-13T13:28:00Z"/>
  <w16cex:commentExtensible w16cex:durableId="24982FBD" w16cex:dateUtc="2021-07-13T13:29:00Z"/>
  <w16cex:commentExtensible w16cex:durableId="24982FC1" w16cex:dateUtc="2021-07-13T13:29:00Z"/>
  <w16cex:commentExtensible w16cex:durableId="24982FD5" w16cex:dateUtc="2021-07-13T13:29:00Z"/>
  <w16cex:commentExtensible w16cex:durableId="24982FD8" w16cex:dateUtc="2021-07-13T13:29:00Z"/>
  <w16cex:commentExtensible w16cex:durableId="24982FD9" w16cex:dateUtc="2021-07-13T13:29:00Z"/>
  <w16cex:commentExtensible w16cex:durableId="24982FDE" w16cex:dateUtc="2021-07-13T13:29:00Z"/>
  <w16cex:commentExtensible w16cex:durableId="24982FE1" w16cex:dateUtc="2021-07-13T13:29:00Z"/>
  <w16cex:commentExtensible w16cex:durableId="24982FE4" w16cex:dateUtc="2021-07-13T13:29:00Z"/>
  <w16cex:commentExtensible w16cex:durableId="24982FE7" w16cex:dateUtc="2021-07-13T13:29:00Z"/>
  <w16cex:commentExtensible w16cex:durableId="24982FEF" w16cex:dateUtc="2021-07-13T13:29:00Z"/>
  <w16cex:commentExtensible w16cex:durableId="24982FF2" w16cex:dateUtc="2021-07-13T13:29:00Z"/>
  <w16cex:commentExtensible w16cex:durableId="24982FF3" w16cex:dateUtc="2021-07-13T13:29:00Z"/>
  <w16cex:commentExtensible w16cex:durableId="24982FF5" w16cex:dateUtc="2021-07-13T13:29:00Z"/>
  <w16cex:commentExtensible w16cex:durableId="24982FF7" w16cex:dateUtc="2021-07-13T13:29:00Z"/>
  <w16cex:commentExtensible w16cex:durableId="24982FFA" w16cex:dateUtc="2021-07-13T13:30:00Z"/>
  <w16cex:commentExtensible w16cex:durableId="24983008" w16cex:dateUtc="2021-07-13T13:30:00Z"/>
  <w16cex:commentExtensible w16cex:durableId="2498300A" w16cex:dateUtc="2021-07-13T13:30:00Z"/>
  <w16cex:commentExtensible w16cex:durableId="2498300C" w16cex:dateUtc="2021-07-13T13:30:00Z"/>
  <w16cex:commentExtensible w16cex:durableId="2498300E" w16cex:dateUtc="2021-07-13T13:30:00Z"/>
  <w16cex:commentExtensible w16cex:durableId="24983011" w16cex:dateUtc="2021-07-13T13:30:00Z"/>
  <w16cex:commentExtensible w16cex:durableId="24983013" w16cex:dateUtc="2021-07-13T13:30:00Z"/>
  <w16cex:commentExtensible w16cex:durableId="2498301D" w16cex:dateUtc="2021-07-13T13:30:00Z"/>
  <w16cex:commentExtensible w16cex:durableId="2498301E" w16cex:dateUtc="2021-07-13T13:30:00Z"/>
  <w16cex:commentExtensible w16cex:durableId="24983020" w16cex:dateUtc="2021-07-13T13:30:00Z"/>
  <w16cex:commentExtensible w16cex:durableId="24983021" w16cex:dateUtc="2021-07-13T13:30:00Z"/>
  <w16cex:commentExtensible w16cex:durableId="24983022" w16cex:dateUtc="2021-07-13T13:30:00Z"/>
  <w16cex:commentExtensible w16cex:durableId="24983024" w16cex:dateUtc="2021-07-13T13:30:00Z"/>
  <w16cex:commentExtensible w16cex:durableId="24983025" w16cex:dateUtc="2021-07-13T13:30:00Z"/>
  <w16cex:commentExtensible w16cex:durableId="24983027" w16cex:dateUtc="2021-07-13T13:30:00Z"/>
  <w16cex:commentExtensible w16cex:durableId="24983028" w16cex:dateUtc="2021-07-13T13:30:00Z"/>
  <w16cex:commentExtensible w16cex:durableId="24983029" w16cex:dateUtc="2021-07-13T13:30:00Z"/>
  <w16cex:commentExtensible w16cex:durableId="2498302B" w16cex:dateUtc="2021-07-13T13:30:00Z"/>
  <w16cex:commentExtensible w16cex:durableId="2498302D" w16cex:dateUtc="2021-07-13T13:30:00Z"/>
  <w16cex:commentExtensible w16cex:durableId="2498302F" w16cex:dateUtc="2021-07-13T13:30:00Z"/>
  <w16cex:commentExtensible w16cex:durableId="24983030" w16cex:dateUtc="2021-07-13T13:30:00Z"/>
  <w16cex:commentExtensible w16cex:durableId="24983033" w16cex:dateUtc="2021-07-13T13:30:00Z"/>
  <w16cex:commentExtensible w16cex:durableId="24983034" w16cex:dateUtc="2021-07-13T13:31:00Z"/>
  <w16cex:commentExtensible w16cex:durableId="24983035" w16cex:dateUtc="2021-07-13T13:31:00Z"/>
  <w16cex:commentExtensible w16cex:durableId="24983037" w16cex:dateUtc="2021-07-13T13:31:00Z"/>
  <w16cex:commentExtensible w16cex:durableId="24983038" w16cex:dateUtc="2021-07-13T13:31:00Z"/>
  <w16cex:commentExtensible w16cex:durableId="2498303A" w16cex:dateUtc="2021-07-13T13:31:00Z"/>
  <w16cex:commentExtensible w16cex:durableId="2498303C" w16cex:dateUtc="2021-07-13T13:31:00Z"/>
  <w16cex:commentExtensible w16cex:durableId="2498303D" w16cex:dateUtc="2021-07-13T13:31:00Z"/>
  <w16cex:commentExtensible w16cex:durableId="2498303F" w16cex:dateUtc="2021-07-13T13:31:00Z"/>
  <w16cex:commentExtensible w16cex:durableId="24983041" w16cex:dateUtc="2021-07-13T13:31:00Z"/>
  <w16cex:commentExtensible w16cex:durableId="24983044" w16cex:dateUtc="2021-07-13T13:31:00Z"/>
  <w16cex:commentExtensible w16cex:durableId="24983045" w16cex:dateUtc="2021-07-13T13:31:00Z"/>
  <w16cex:commentExtensible w16cex:durableId="24983047" w16cex:dateUtc="2021-07-13T13:31:00Z"/>
  <w16cex:commentExtensible w16cex:durableId="24983049" w16cex:dateUtc="2021-07-13T13:31:00Z"/>
  <w16cex:commentExtensible w16cex:durableId="2498304B" w16cex:dateUtc="2021-07-13T13:31:00Z"/>
  <w16cex:commentExtensible w16cex:durableId="2498304C" w16cex:dateUtc="2021-07-13T13:31:00Z"/>
  <w16cex:commentExtensible w16cex:durableId="2498304F" w16cex:dateUtc="2021-07-13T13:31:00Z"/>
  <w16cex:commentExtensible w16cex:durableId="24983051" w16cex:dateUtc="2021-07-13T13:31:00Z"/>
  <w16cex:commentExtensible w16cex:durableId="24983052" w16cex:dateUtc="2021-07-13T13:31:00Z"/>
  <w16cex:commentExtensible w16cex:durableId="24983054" w16cex:dateUtc="2021-07-13T13:31:00Z"/>
  <w16cex:commentExtensible w16cex:durableId="24983055" w16cex:dateUtc="2021-07-13T13:31:00Z"/>
  <w16cex:commentExtensible w16cex:durableId="24983057" w16cex:dateUtc="2021-07-13T13:31:00Z"/>
  <w16cex:commentExtensible w16cex:durableId="24983058" w16cex:dateUtc="2021-07-13T13:31:00Z"/>
  <w16cex:commentExtensible w16cex:durableId="2498305A" w16cex:dateUtc="2021-07-13T13:31:00Z"/>
  <w16cex:commentExtensible w16cex:durableId="2498305B" w16cex:dateUtc="2021-07-13T13:31:00Z"/>
  <w16cex:commentExtensible w16cex:durableId="2498305D" w16cex:dateUtc="2021-07-13T13:31:00Z"/>
  <w16cex:commentExtensible w16cex:durableId="2498305E" w16cex:dateUtc="2021-07-13T13:31:00Z"/>
  <w16cex:commentExtensible w16cex:durableId="24983060" w16cex:dateUtc="2021-07-13T13:31:00Z"/>
  <w16cex:commentExtensible w16cex:durableId="24983062" w16cex:dateUtc="2021-07-13T13:31:00Z"/>
  <w16cex:commentExtensible w16cex:durableId="24983063" w16cex:dateUtc="2021-07-13T13:31:00Z"/>
  <w16cex:commentExtensible w16cex:durableId="24983065" w16cex:dateUtc="2021-07-13T13:31:00Z"/>
  <w16cex:commentExtensible w16cex:durableId="24983066" w16cex:dateUtc="2021-07-13T13:31:00Z"/>
  <w16cex:commentExtensible w16cex:durableId="24983067" w16cex:dateUtc="2021-07-13T13:31:00Z"/>
  <w16cex:commentExtensible w16cex:durableId="24983069" w16cex:dateUtc="2021-07-13T13:31:00Z"/>
  <w16cex:commentExtensible w16cex:durableId="2498306A" w16cex:dateUtc="2021-07-13T13:31:00Z"/>
  <w16cex:commentExtensible w16cex:durableId="2498306B" w16cex:dateUtc="2021-07-13T13:31:00Z"/>
  <w16cex:commentExtensible w16cex:durableId="2498306D" w16cex:dateUtc="2021-07-13T13:31:00Z"/>
  <w16cex:commentExtensible w16cex:durableId="2498306F" w16cex:dateUtc="2021-07-13T13:31:00Z"/>
  <w16cex:commentExtensible w16cex:durableId="24983071" w16cex:dateUtc="2021-07-13T13:32:00Z"/>
  <w16cex:commentExtensible w16cex:durableId="24983072" w16cex:dateUtc="2021-07-13T13:32:00Z"/>
  <w16cex:commentExtensible w16cex:durableId="24983073" w16cex:dateUtc="2021-07-13T13:32:00Z"/>
  <w16cex:commentExtensible w16cex:durableId="24983075" w16cex:dateUtc="2021-07-13T13:32:00Z"/>
  <w16cex:commentExtensible w16cex:durableId="24983076" w16cex:dateUtc="2021-07-13T13:32:00Z"/>
  <w16cex:commentExtensible w16cex:durableId="24983077" w16cex:dateUtc="2021-07-13T13:32:00Z"/>
  <w16cex:commentExtensible w16cex:durableId="24983079" w16cex:dateUtc="2021-07-13T13:32:00Z"/>
  <w16cex:commentExtensible w16cex:durableId="2498307A" w16cex:dateUtc="2021-07-13T13:32:00Z"/>
  <w16cex:commentExtensible w16cex:durableId="2498307C" w16cex:dateUtc="2021-07-13T13:32:00Z"/>
  <w16cex:commentExtensible w16cex:durableId="2498307D" w16cex:dateUtc="2021-07-13T13:32:00Z"/>
  <w16cex:commentExtensible w16cex:durableId="2498307F" w16cex:dateUtc="2021-07-13T13:32:00Z"/>
  <w16cex:commentExtensible w16cex:durableId="24983080" w16cex:dateUtc="2021-07-13T13:32:00Z"/>
  <w16cex:commentExtensible w16cex:durableId="24983082" w16cex:dateUtc="2021-07-13T13:32:00Z"/>
  <w16cex:commentExtensible w16cex:durableId="24983083" w16cex:dateUtc="2021-07-13T13:32:00Z"/>
  <w16cex:commentExtensible w16cex:durableId="24983084" w16cex:dateUtc="2021-07-13T13:32:00Z"/>
  <w16cex:commentExtensible w16cex:durableId="24983086" w16cex:dateUtc="2021-07-13T13:32:00Z"/>
  <w16cex:commentExtensible w16cex:durableId="24983087" w16cex:dateUtc="2021-07-13T13:32:00Z"/>
  <w16cex:commentExtensible w16cex:durableId="24983089" w16cex:dateUtc="2021-07-13T13:32:00Z"/>
  <w16cex:commentExtensible w16cex:durableId="2498308A" w16cex:dateUtc="2021-07-13T13:32:00Z"/>
  <w16cex:commentExtensible w16cex:durableId="2498308C" w16cex:dateUtc="2021-07-13T13:32:00Z"/>
  <w16cex:commentExtensible w16cex:durableId="2498308D" w16cex:dateUtc="2021-07-13T13:32:00Z"/>
  <w16cex:commentExtensible w16cex:durableId="2498308F" w16cex:dateUtc="2021-07-13T13:32:00Z"/>
  <w16cex:commentExtensible w16cex:durableId="24983091" w16cex:dateUtc="2021-07-13T13:32:00Z"/>
  <w16cex:commentExtensible w16cex:durableId="24983093" w16cex:dateUtc="2021-07-13T13:32:00Z"/>
  <w16cex:commentExtensible w16cex:durableId="24983095" w16cex:dateUtc="2021-07-13T13:32:00Z"/>
  <w16cex:commentExtensible w16cex:durableId="24983097" w16cex:dateUtc="2021-07-13T13:32:00Z"/>
  <w16cex:commentExtensible w16cex:durableId="24983099" w16cex:dateUtc="2021-07-13T13:32:00Z"/>
  <w16cex:commentExtensible w16cex:durableId="2498309B" w16cex:dateUtc="2021-07-13T13:32:00Z"/>
  <w16cex:commentExtensible w16cex:durableId="2498309D" w16cex:dateUtc="2021-07-13T13:32:00Z"/>
  <w16cex:commentExtensible w16cex:durableId="2498309F" w16cex:dateUtc="2021-07-13T13:32:00Z"/>
  <w16cex:commentExtensible w16cex:durableId="249830A1" w16cex:dateUtc="2021-07-13T13:32:00Z"/>
  <w16cex:commentExtensible w16cex:durableId="249830A3" w16cex:dateUtc="2021-07-13T13:32:00Z"/>
  <w16cex:commentExtensible w16cex:durableId="249830A5" w16cex:dateUtc="2021-07-13T13:32:00Z"/>
  <w16cex:commentExtensible w16cex:durableId="249830A6" w16cex:dateUtc="2021-07-13T13:32:00Z"/>
  <w16cex:commentExtensible w16cex:durableId="249830A8" w16cex:dateUtc="2021-07-13T13:32:00Z"/>
  <w16cex:commentExtensible w16cex:durableId="249830AA" w16cex:dateUtc="2021-07-13T13:32:00Z"/>
  <w16cex:commentExtensible w16cex:durableId="249830AC" w16cex:dateUtc="2021-07-13T13:33:00Z"/>
  <w16cex:commentExtensible w16cex:durableId="249830AD" w16cex:dateUtc="2021-07-13T13:33:00Z"/>
  <w16cex:commentExtensible w16cex:durableId="249830AF" w16cex:dateUtc="2021-07-13T13:33:00Z"/>
  <w16cex:commentExtensible w16cex:durableId="249830B2" w16cex:dateUtc="2021-07-13T13:33:00Z"/>
  <w16cex:commentExtensible w16cex:durableId="249830B4" w16cex:dateUtc="2021-07-13T13:33:00Z"/>
  <w16cex:commentExtensible w16cex:durableId="249830B6" w16cex:dateUtc="2021-07-13T13:33:00Z"/>
  <w16cex:commentExtensible w16cex:durableId="249830B8" w16cex:dateUtc="2021-07-13T13:33:00Z"/>
  <w16cex:commentExtensible w16cex:durableId="249830BA" w16cex:dateUtc="2021-07-13T13:33:00Z"/>
  <w16cex:commentExtensible w16cex:durableId="249830BD" w16cex:dateUtc="2021-07-13T13:33:00Z"/>
  <w16cex:commentExtensible w16cex:durableId="249830BF" w16cex:dateUtc="2021-07-13T13:33:00Z"/>
  <w16cex:commentExtensible w16cex:durableId="249830C1" w16cex:dateUtc="2021-07-13T13:33:00Z"/>
  <w16cex:commentExtensible w16cex:durableId="249830C3" w16cex:dateUtc="2021-07-13T13:33:00Z"/>
  <w16cex:commentExtensible w16cex:durableId="249830C6" w16cex:dateUtc="2021-07-13T13:33:00Z"/>
  <w16cex:commentExtensible w16cex:durableId="249830C8" w16cex:dateUtc="2021-07-13T13:33:00Z"/>
  <w16cex:commentExtensible w16cex:durableId="249830CB" w16cex:dateUtc="2021-07-13T13:33:00Z"/>
  <w16cex:commentExtensible w16cex:durableId="249830CE" w16cex:dateUtc="2021-07-13T13:33:00Z"/>
  <w16cex:commentExtensible w16cex:durableId="249830D0" w16cex:dateUtc="2021-07-13T13:33:00Z"/>
  <w16cex:commentExtensible w16cex:durableId="249830D2" w16cex:dateUtc="2021-07-13T13:33:00Z"/>
  <w16cex:commentExtensible w16cex:durableId="249830D4" w16cex:dateUtc="2021-07-13T13:33:00Z"/>
  <w16cex:commentExtensible w16cex:durableId="249830D6" w16cex:dateUtc="2021-07-13T13:33:00Z"/>
  <w16cex:commentExtensible w16cex:durableId="249830D8" w16cex:dateUtc="2021-07-13T13:33:00Z"/>
  <w16cex:commentExtensible w16cex:durableId="249830DA" w16cex:dateUtc="2021-07-13T13:33:00Z"/>
  <w16cex:commentExtensible w16cex:durableId="249830DD" w16cex:dateUtc="2021-07-13T13:33:00Z"/>
  <w16cex:commentExtensible w16cex:durableId="249830DE" w16cex:dateUtc="2021-07-13T13:33:00Z"/>
  <w16cex:commentExtensible w16cex:durableId="249830E0" w16cex:dateUtc="2021-07-13T13:33:00Z"/>
  <w16cex:commentExtensible w16cex:durableId="249830E2" w16cex:dateUtc="2021-07-13T13:33:00Z"/>
  <w16cex:commentExtensible w16cex:durableId="249830E4" w16cex:dateUtc="2021-07-13T13:33:00Z"/>
  <w16cex:commentExtensible w16cex:durableId="249830E6" w16cex:dateUtc="2021-07-13T13:33:00Z"/>
  <w16cex:commentExtensible w16cex:durableId="249830E7" w16cex:dateUtc="2021-07-13T13:33:00Z"/>
  <w16cex:commentExtensible w16cex:durableId="249830E9" w16cex:dateUtc="2021-07-13T13:34:00Z"/>
  <w16cex:commentExtensible w16cex:durableId="249830EB" w16cex:dateUtc="2021-07-13T13:34:00Z"/>
  <w16cex:commentExtensible w16cex:durableId="249830ED" w16cex:dateUtc="2021-07-13T13:34:00Z"/>
  <w16cex:commentExtensible w16cex:durableId="249830EF" w16cex:dateUtc="2021-07-13T13:34:00Z"/>
  <w16cex:commentExtensible w16cex:durableId="249830F1" w16cex:dateUtc="2021-07-13T13:34:00Z"/>
  <w16cex:commentExtensible w16cex:durableId="249830F2" w16cex:dateUtc="2021-07-13T13:34:00Z"/>
  <w16cex:commentExtensible w16cex:durableId="249830F4" w16cex:dateUtc="2021-07-13T13:34:00Z"/>
  <w16cex:commentExtensible w16cex:durableId="249830F6" w16cex:dateUtc="2021-07-13T13:34:00Z"/>
  <w16cex:commentExtensible w16cex:durableId="249830F8" w16cex:dateUtc="2021-07-13T13:34:00Z"/>
  <w16cex:commentExtensible w16cex:durableId="249830FC" w16cex:dateUtc="2021-07-13T13:34:00Z"/>
  <w16cex:commentExtensible w16cex:durableId="249830FF" w16cex:dateUtc="2021-07-13T13:34:00Z"/>
  <w16cex:commentExtensible w16cex:durableId="24983101" w16cex:dateUtc="2021-07-13T13:34:00Z"/>
  <w16cex:commentExtensible w16cex:durableId="24983104" w16cex:dateUtc="2021-07-13T13:34:00Z"/>
  <w16cex:commentExtensible w16cex:durableId="24983107" w16cex:dateUtc="2021-07-13T13:34:00Z"/>
  <w16cex:commentExtensible w16cex:durableId="24983109" w16cex:dateUtc="2021-07-13T13:34:00Z"/>
  <w16cex:commentExtensible w16cex:durableId="2498310C" w16cex:dateUtc="2021-07-13T13:34:00Z"/>
  <w16cex:commentExtensible w16cex:durableId="2498310E" w16cex:dateUtc="2021-07-13T13:34:00Z"/>
  <w16cex:commentExtensible w16cex:durableId="24983111" w16cex:dateUtc="2021-07-13T13:34:00Z"/>
  <w16cex:commentExtensible w16cex:durableId="24983113" w16cex:dateUtc="2021-07-13T13:34:00Z"/>
  <w16cex:commentExtensible w16cex:durableId="24983116" w16cex:dateUtc="2021-07-13T13:34:00Z"/>
  <w16cex:commentExtensible w16cex:durableId="24983117" w16cex:dateUtc="2021-07-13T13:34:00Z"/>
  <w16cex:commentExtensible w16cex:durableId="24983119" w16cex:dateUtc="2021-07-13T13:34:00Z"/>
  <w16cex:commentExtensible w16cex:durableId="2498311B" w16cex:dateUtc="2021-07-13T13:34:00Z"/>
  <w16cex:commentExtensible w16cex:durableId="2498311D" w16cex:dateUtc="2021-07-13T13:34:00Z"/>
  <w16cex:commentExtensible w16cex:durableId="2498311F" w16cex:dateUtc="2021-07-13T13:34:00Z"/>
  <w16cex:commentExtensible w16cex:durableId="24983121" w16cex:dateUtc="2021-07-13T13:34:00Z"/>
  <w16cex:commentExtensible w16cex:durableId="24983123" w16cex:dateUtc="2021-07-13T13:34:00Z"/>
  <w16cex:commentExtensible w16cex:durableId="24983125" w16cex:dateUtc="2021-07-13T13:35:00Z"/>
  <w16cex:commentExtensible w16cex:durableId="24983126" w16cex:dateUtc="2021-07-13T13:35:00Z"/>
  <w16cex:commentExtensible w16cex:durableId="24983128" w16cex:dateUtc="2021-07-13T13:35:00Z"/>
  <w16cex:commentExtensible w16cex:durableId="2498312A" w16cex:dateUtc="2021-07-13T13:35:00Z"/>
  <w16cex:commentExtensible w16cex:durableId="2498312C" w16cex:dateUtc="2021-07-13T13:35:00Z"/>
  <w16cex:commentExtensible w16cex:durableId="2498312F" w16cex:dateUtc="2021-07-13T13:35:00Z"/>
  <w16cex:commentExtensible w16cex:durableId="24983131" w16cex:dateUtc="2021-07-13T13:35:00Z"/>
  <w16cex:commentExtensible w16cex:durableId="24983132" w16cex:dateUtc="2021-07-13T13:35:00Z"/>
  <w16cex:commentExtensible w16cex:durableId="24983136" w16cex:dateUtc="2021-07-13T13:35:00Z"/>
  <w16cex:commentExtensible w16cex:durableId="24983139" w16cex:dateUtc="2021-07-13T13:35:00Z"/>
  <w16cex:commentExtensible w16cex:durableId="2498313D" w16cex:dateUtc="2021-07-13T13:35:00Z"/>
  <w16cex:commentExtensible w16cex:durableId="2498313F" w16cex:dateUtc="2021-07-13T13:35:00Z"/>
  <w16cex:commentExtensible w16cex:durableId="24983142" w16cex:dateUtc="2021-07-13T13:35:00Z"/>
  <w16cex:commentExtensible w16cex:durableId="24983144" w16cex:dateUtc="2021-07-13T13:35:00Z"/>
  <w16cex:commentExtensible w16cex:durableId="2498314B" w16cex:dateUtc="2021-07-13T13:35:00Z"/>
  <w16cex:commentExtensible w16cex:durableId="2498314F" w16cex:dateUtc="2021-07-13T13:35:00Z"/>
  <w16cex:commentExtensible w16cex:durableId="24983155" w16cex:dateUtc="2021-07-13T13:35:00Z"/>
  <w16cex:commentExtensible w16cex:durableId="24983156" w16cex:dateUtc="2021-07-13T13:35:00Z"/>
  <w16cex:commentExtensible w16cex:durableId="24983159" w16cex:dateUtc="2021-07-13T13:35:00Z"/>
  <w16cex:commentExtensible w16cex:durableId="2498315B" w16cex:dateUtc="2021-07-13T13:35:00Z"/>
  <w16cex:commentExtensible w16cex:durableId="2498315D" w16cex:dateUtc="2021-07-13T13:35:00Z"/>
  <w16cex:commentExtensible w16cex:durableId="2498315F" w16cex:dateUtc="2021-07-13T13:35:00Z"/>
  <w16cex:commentExtensible w16cex:durableId="24983162" w16cex:dateUtc="2021-07-13T13:36:00Z"/>
  <w16cex:commentExtensible w16cex:durableId="24983168" w16cex:dateUtc="2021-07-13T13:36:00Z"/>
  <w16cex:commentExtensible w16cex:durableId="2498316F" w16cex:dateUtc="2021-07-13T13:36:00Z"/>
  <w16cex:commentExtensible w16cex:durableId="24983174" w16cex:dateUtc="2021-07-13T13:36:00Z"/>
  <w16cex:commentExtensible w16cex:durableId="24983179" w16cex:dateUtc="2021-07-13T13:36:00Z"/>
  <w16cex:commentExtensible w16cex:durableId="2498317C" w16cex:dateUtc="2021-07-13T13:36:00Z"/>
  <w16cex:commentExtensible w16cex:durableId="2498317E" w16cex:dateUtc="2021-07-13T13:36:00Z"/>
  <w16cex:commentExtensible w16cex:durableId="24983182" w16cex:dateUtc="2021-07-13T13:36:00Z"/>
  <w16cex:commentExtensible w16cex:durableId="24983187" w16cex:dateUtc="2021-07-13T13:36:00Z"/>
  <w16cex:commentExtensible w16cex:durableId="2498318B" w16cex:dateUtc="2021-07-13T13:36:00Z"/>
  <w16cex:commentExtensible w16cex:durableId="2498318E" w16cex:dateUtc="2021-07-13T13:36:00Z"/>
  <w16cex:commentExtensible w16cex:durableId="24983192" w16cex:dateUtc="2021-07-13T13:36:00Z"/>
  <w16cex:commentExtensible w16cex:durableId="24983195" w16cex:dateUtc="2021-07-13T13:36:00Z"/>
  <w16cex:commentExtensible w16cex:durableId="2498319B" w16cex:dateUtc="2021-07-13T13:36:00Z"/>
  <w16cex:commentExtensible w16cex:durableId="2498319E" w16cex:dateUtc="2021-07-13T13:37:00Z"/>
  <w16cex:commentExtensible w16cex:durableId="249831A0" w16cex:dateUtc="2021-07-13T13:37:00Z"/>
  <w16cex:commentExtensible w16cex:durableId="249831A3" w16cex:dateUtc="2021-07-13T13:37:00Z"/>
  <w16cex:commentExtensible w16cex:durableId="249831A6" w16cex:dateUtc="2021-07-13T13:37:00Z"/>
  <w16cex:commentExtensible w16cex:durableId="249831A8" w16cex:dateUtc="2021-07-13T13:37:00Z"/>
  <w16cex:commentExtensible w16cex:durableId="249831AA" w16cex:dateUtc="2021-07-13T13:37:00Z"/>
  <w16cex:commentExtensible w16cex:durableId="249831AD" w16cex:dateUtc="2021-07-13T13:37:00Z"/>
  <w16cex:commentExtensible w16cex:durableId="249831B0" w16cex:dateUtc="2021-07-13T13:37:00Z"/>
  <w16cex:commentExtensible w16cex:durableId="249831B6" w16cex:dateUtc="2021-07-13T13:37:00Z"/>
  <w16cex:commentExtensible w16cex:durableId="249831BA" w16cex:dateUtc="2021-07-13T13:37:00Z"/>
  <w16cex:commentExtensible w16cex:durableId="249831C1" w16cex:dateUtc="2021-07-13T13:37:00Z"/>
  <w16cex:commentExtensible w16cex:durableId="249831C3" w16cex:dateUtc="2021-07-13T13:37:00Z"/>
  <w16cex:commentExtensible w16cex:durableId="249831C7" w16cex:dateUtc="2021-07-13T13:37:00Z"/>
  <w16cex:commentExtensible w16cex:durableId="249831CA" w16cex:dateUtc="2021-07-13T13:37:00Z"/>
  <w16cex:commentExtensible w16cex:durableId="249831CC" w16cex:dateUtc="2021-07-13T13:37:00Z"/>
  <w16cex:commentExtensible w16cex:durableId="249831CF" w16cex:dateUtc="2021-07-13T13:37:00Z"/>
  <w16cex:commentExtensible w16cex:durableId="249831D2" w16cex:dateUtc="2021-07-13T13:37:00Z"/>
  <w16cex:commentExtensible w16cex:durableId="249831D3" w16cex:dateUtc="2021-07-13T13:37:00Z"/>
  <w16cex:commentExtensible w16cex:durableId="249831D4" w16cex:dateUtc="2021-07-13T13:37:00Z"/>
  <w16cex:commentExtensible w16cex:durableId="249831D6" w16cex:dateUtc="2021-07-13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BFA8CD" w16cid:durableId="24981C43"/>
  <w16cid:commentId w16cid:paraId="17552286" w16cid:durableId="24981C45"/>
  <w16cid:commentId w16cid:paraId="464686C4" w16cid:durableId="24981C47"/>
  <w16cid:commentId w16cid:paraId="57F6AAE2" w16cid:durableId="24981C49"/>
  <w16cid:commentId w16cid:paraId="04460000" w16cid:durableId="24981C4B"/>
  <w16cid:commentId w16cid:paraId="3ED86D9E" w16cid:durableId="24981C4E"/>
  <w16cid:commentId w16cid:paraId="1A073BC8" w16cid:durableId="24981C50"/>
  <w16cid:commentId w16cid:paraId="37F41759" w16cid:durableId="24981C52"/>
  <w16cid:commentId w16cid:paraId="2B43F524" w16cid:durableId="249840A1"/>
  <w16cid:commentId w16cid:paraId="52AAFD57" w16cid:durableId="24981C54"/>
  <w16cid:commentId w16cid:paraId="2B5A3D3F" w16cid:durableId="24981C56"/>
  <w16cid:commentId w16cid:paraId="61B00CD1" w16cid:durableId="24981C58"/>
  <w16cid:commentId w16cid:paraId="0B1F1910" w16cid:durableId="24981C5A"/>
  <w16cid:commentId w16cid:paraId="16963DF6" w16cid:durableId="24981C5C"/>
  <w16cid:commentId w16cid:paraId="436826F9" w16cid:durableId="24981C5E"/>
  <w16cid:commentId w16cid:paraId="2620CE4D" w16cid:durableId="24981C61"/>
  <w16cid:commentId w16cid:paraId="64D07DCA" w16cid:durableId="24981C63"/>
  <w16cid:commentId w16cid:paraId="203B3379" w16cid:durableId="24981C66"/>
  <w16cid:commentId w16cid:paraId="3A3EF30D" w16cid:durableId="24981C68"/>
  <w16cid:commentId w16cid:paraId="688ADCE9" w16cid:durableId="24981C6A"/>
  <w16cid:commentId w16cid:paraId="46AA080B" w16cid:durableId="24981C6C"/>
  <w16cid:commentId w16cid:paraId="359D934A" w16cid:durableId="24981C6F"/>
  <w16cid:commentId w16cid:paraId="2F01596B" w16cid:durableId="24981C71"/>
  <w16cid:commentId w16cid:paraId="3D1D1802" w16cid:durableId="24981C74"/>
  <w16cid:commentId w16cid:paraId="6CFAFAF5" w16cid:durableId="24984352"/>
  <w16cid:commentId w16cid:paraId="005DDC3A" w16cid:durableId="24981C76"/>
  <w16cid:commentId w16cid:paraId="6D055231" w16cid:durableId="24981C78"/>
  <w16cid:commentId w16cid:paraId="71765978" w16cid:durableId="24981C7C"/>
  <w16cid:commentId w16cid:paraId="53F3FF2B" w16cid:durableId="24981C7E"/>
  <w16cid:commentId w16cid:paraId="0ACA9085" w16cid:durableId="24981C80"/>
  <w16cid:commentId w16cid:paraId="0C48E57F" w16cid:durableId="24981C82"/>
  <w16cid:commentId w16cid:paraId="3F671A03" w16cid:durableId="24981C84"/>
  <w16cid:commentId w16cid:paraId="7FFE7C75" w16cid:durableId="24981C86"/>
  <w16cid:commentId w16cid:paraId="4276F5D5" w16cid:durableId="24981C88"/>
  <w16cid:commentId w16cid:paraId="671D3FDF" w16cid:durableId="24981C8A"/>
  <w16cid:commentId w16cid:paraId="645C6E29" w16cid:durableId="24981C8C"/>
  <w16cid:commentId w16cid:paraId="26722F5B" w16cid:durableId="24981C8E"/>
  <w16cid:commentId w16cid:paraId="610ED23D" w16cid:durableId="24981C90"/>
  <w16cid:commentId w16cid:paraId="42EABBFC" w16cid:durableId="24981C92"/>
  <w16cid:commentId w16cid:paraId="1BC37608" w16cid:durableId="24981C94"/>
  <w16cid:commentId w16cid:paraId="7DDDCF45" w16cid:durableId="24981C96"/>
  <w16cid:commentId w16cid:paraId="130D5A7E" w16cid:durableId="24981C98"/>
  <w16cid:commentId w16cid:paraId="5F6FF7B5" w16cid:durableId="24981C9A"/>
  <w16cid:commentId w16cid:paraId="2924AFDA" w16cid:durableId="24981C9C"/>
  <w16cid:commentId w16cid:paraId="7899FF21" w16cid:durableId="24981C9E"/>
  <w16cid:commentId w16cid:paraId="7E422223" w16cid:durableId="24981CA0"/>
  <w16cid:commentId w16cid:paraId="6278C2F2" w16cid:durableId="24981CA3"/>
  <w16cid:commentId w16cid:paraId="20B3D13E" w16cid:durableId="24981CA5"/>
  <w16cid:commentId w16cid:paraId="14B5A3D6" w16cid:durableId="24981CA7"/>
  <w16cid:commentId w16cid:paraId="62EEB288" w16cid:durableId="24981CA9"/>
  <w16cid:commentId w16cid:paraId="3357B52D" w16cid:durableId="24981CAC"/>
  <w16cid:commentId w16cid:paraId="15B90853" w16cid:durableId="24981CAE"/>
  <w16cid:commentId w16cid:paraId="0161C1C6" w16cid:durableId="24981CB1"/>
  <w16cid:commentId w16cid:paraId="1A03D99C" w16cid:durableId="24981CB3"/>
  <w16cid:commentId w16cid:paraId="7CA7DF62" w16cid:durableId="24981CB5"/>
  <w16cid:commentId w16cid:paraId="07EE5415" w16cid:durableId="24981CB7"/>
  <w16cid:commentId w16cid:paraId="40BBBFD8" w16cid:durableId="24981CB9"/>
  <w16cid:commentId w16cid:paraId="6EB2C7B2" w16cid:durableId="24981CBB"/>
  <w16cid:commentId w16cid:paraId="0A2C10C8" w16cid:durableId="24981CBD"/>
  <w16cid:commentId w16cid:paraId="488571EB" w16cid:durableId="24981CBF"/>
  <w16cid:commentId w16cid:paraId="200B3112" w16cid:durableId="24981CC1"/>
  <w16cid:commentId w16cid:paraId="077C202F" w16cid:durableId="24981CC3"/>
  <w16cid:commentId w16cid:paraId="02BCBA31" w16cid:durableId="24981CC5"/>
  <w16cid:commentId w16cid:paraId="3CB6156C" w16cid:durableId="24981CC7"/>
  <w16cid:commentId w16cid:paraId="281A6585" w16cid:durableId="24981CC9"/>
  <w16cid:commentId w16cid:paraId="13E861A4" w16cid:durableId="24981CCB"/>
  <w16cid:commentId w16cid:paraId="28F4E578" w16cid:durableId="24981CCD"/>
  <w16cid:commentId w16cid:paraId="60392731" w16cid:durableId="24981CCF"/>
  <w16cid:commentId w16cid:paraId="1A73B01B" w16cid:durableId="24981CD1"/>
  <w16cid:commentId w16cid:paraId="651E7315" w16cid:durableId="24981CD3"/>
  <w16cid:commentId w16cid:paraId="42FF9F09" w16cid:durableId="24981CD5"/>
  <w16cid:commentId w16cid:paraId="0865167E" w16cid:durableId="24981CD8"/>
  <w16cid:commentId w16cid:paraId="65C38FBD" w16cid:durableId="24981CDA"/>
  <w16cid:commentId w16cid:paraId="43DBB50D" w16cid:durableId="24981CDC"/>
  <w16cid:commentId w16cid:paraId="0459AE69" w16cid:durableId="24981CDE"/>
  <w16cid:commentId w16cid:paraId="2199536C" w16cid:durableId="24981CE1"/>
  <w16cid:commentId w16cid:paraId="56CFDF51" w16cid:durableId="24981CE3"/>
  <w16cid:commentId w16cid:paraId="54AF46DE" w16cid:durableId="24981CE5"/>
  <w16cid:commentId w16cid:paraId="551E9CC5" w16cid:durableId="24981CE7"/>
  <w16cid:commentId w16cid:paraId="2C87EFC4" w16cid:durableId="24981CEA"/>
  <w16cid:commentId w16cid:paraId="4896B9DA" w16cid:durableId="24981CEC"/>
  <w16cid:commentId w16cid:paraId="07FD6622" w16cid:durableId="24981CEE"/>
  <w16cid:commentId w16cid:paraId="018F7AD8" w16cid:durableId="24981CF1"/>
  <w16cid:commentId w16cid:paraId="31EA46B6" w16cid:durableId="24981CF4"/>
  <w16cid:commentId w16cid:paraId="0471FF36" w16cid:durableId="24981CF6"/>
  <w16cid:commentId w16cid:paraId="1C065D6F" w16cid:durableId="24981CF8"/>
  <w16cid:commentId w16cid:paraId="1E513A3C" w16cid:durableId="24981CFB"/>
  <w16cid:commentId w16cid:paraId="23893FF9" w16cid:durableId="24981CFD"/>
  <w16cid:commentId w16cid:paraId="795FA130" w16cid:durableId="24981CFF"/>
  <w16cid:commentId w16cid:paraId="3729F19D" w16cid:durableId="24981D01"/>
  <w16cid:commentId w16cid:paraId="789A535E" w16cid:durableId="24981D03"/>
  <w16cid:commentId w16cid:paraId="27EAA61C" w16cid:durableId="24981D06"/>
  <w16cid:commentId w16cid:paraId="22480711" w16cid:durableId="24981D08"/>
  <w16cid:commentId w16cid:paraId="5128FB89" w16cid:durableId="24981D0A"/>
  <w16cid:commentId w16cid:paraId="0A569007" w16cid:durableId="24981D0C"/>
  <w16cid:commentId w16cid:paraId="404498F1" w16cid:durableId="24981D0E"/>
  <w16cid:commentId w16cid:paraId="636F8CF1" w16cid:durableId="24981D10"/>
  <w16cid:commentId w16cid:paraId="2134F085" w16cid:durableId="249803C4"/>
  <w16cid:commentId w16cid:paraId="1A6E7BCD" w16cid:durableId="24981D13"/>
  <w16cid:commentId w16cid:paraId="1429389C" w16cid:durableId="24981D16"/>
  <w16cid:commentId w16cid:paraId="0A81FB77" w16cid:durableId="24981D17"/>
  <w16cid:commentId w16cid:paraId="33A505C0" w16cid:durableId="24981D1B"/>
  <w16cid:commentId w16cid:paraId="05E40197" w16cid:durableId="24984ADE"/>
  <w16cid:commentId w16cid:paraId="4EE0545C" w16cid:durableId="24981D1D"/>
  <w16cid:commentId w16cid:paraId="1E4B6BAD" w16cid:durableId="24981D1F"/>
  <w16cid:commentId w16cid:paraId="6D78093C" w16cid:durableId="24981D21"/>
  <w16cid:commentId w16cid:paraId="02E5AE5B" w16cid:durableId="24981D24"/>
  <w16cid:commentId w16cid:paraId="55CB1903" w16cid:durableId="24981D26"/>
  <w16cid:commentId w16cid:paraId="3BED024A" w16cid:durableId="24981D28"/>
  <w16cid:commentId w16cid:paraId="1774B4E9" w16cid:durableId="24981D2A"/>
  <w16cid:commentId w16cid:paraId="580E9176" w16cid:durableId="24981D2D"/>
  <w16cid:commentId w16cid:paraId="7500D797" w16cid:durableId="24981D2F"/>
  <w16cid:commentId w16cid:paraId="21A40291" w16cid:durableId="24981D31"/>
  <w16cid:commentId w16cid:paraId="39B2D7DB" w16cid:durableId="24984C27"/>
  <w16cid:commentId w16cid:paraId="2F7C2028" w16cid:durableId="24981D33"/>
  <w16cid:commentId w16cid:paraId="2CC3613F" w16cid:durableId="24981D35"/>
  <w16cid:commentId w16cid:paraId="155C3F82" w16cid:durableId="24981D37"/>
  <w16cid:commentId w16cid:paraId="30D166F9" w16cid:durableId="24981D39"/>
  <w16cid:commentId w16cid:paraId="2407E96C" w16cid:durableId="24981D3B"/>
  <w16cid:commentId w16cid:paraId="71915A73" w16cid:durableId="24981D3D"/>
  <w16cid:commentId w16cid:paraId="2F67FB6F" w16cid:durableId="24984CE7"/>
  <w16cid:commentId w16cid:paraId="0CF66D23" w16cid:durableId="24981D3F"/>
  <w16cid:commentId w16cid:paraId="0F3E2D9C" w16cid:durableId="24981D41"/>
  <w16cid:commentId w16cid:paraId="62EFD8F7" w16cid:durableId="24981D43"/>
  <w16cid:commentId w16cid:paraId="2B0A9305" w16cid:durableId="24981D46"/>
  <w16cid:commentId w16cid:paraId="773C1BE9" w16cid:durableId="24981D48"/>
  <w16cid:commentId w16cid:paraId="1CAF7F87" w16cid:durableId="24981D4A"/>
  <w16cid:commentId w16cid:paraId="1B96C3A5" w16cid:durableId="24981D4C"/>
  <w16cid:commentId w16cid:paraId="4D7ED320" w16cid:durableId="24984D85"/>
  <w16cid:commentId w16cid:paraId="3EA5894B" w16cid:durableId="24981D4F"/>
  <w16cid:commentId w16cid:paraId="23825A92" w16cid:durableId="24981D51"/>
  <w16cid:commentId w16cid:paraId="73ECB4E2" w16cid:durableId="24981D53"/>
  <w16cid:commentId w16cid:paraId="269A0BD9" w16cid:durableId="24981D55"/>
  <w16cid:commentId w16cid:paraId="44853BBD" w16cid:durableId="24981D57"/>
  <w16cid:commentId w16cid:paraId="713B7098" w16cid:durableId="24981D5B"/>
  <w16cid:commentId w16cid:paraId="5688D0BE" w16cid:durableId="24981D5D"/>
  <w16cid:commentId w16cid:paraId="78B8CAB5" w16cid:durableId="24981D5F"/>
  <w16cid:commentId w16cid:paraId="3308ACB4" w16cid:durableId="24981D61"/>
  <w16cid:commentId w16cid:paraId="67DDFE49" w16cid:durableId="24981D63"/>
  <w16cid:commentId w16cid:paraId="483C66BD" w16cid:durableId="24981D65"/>
  <w16cid:commentId w16cid:paraId="63CF6C91" w16cid:durableId="24981D67"/>
  <w16cid:commentId w16cid:paraId="47B63CAB" w16cid:durableId="24981D69"/>
  <w16cid:commentId w16cid:paraId="4F90484B" w16cid:durableId="24981D6B"/>
  <w16cid:commentId w16cid:paraId="0C566465" w16cid:durableId="24981D6E"/>
  <w16cid:commentId w16cid:paraId="0F8F9C7C" w16cid:durableId="24981D70"/>
  <w16cid:commentId w16cid:paraId="26D92B0F" w16cid:durableId="24981D72"/>
  <w16cid:commentId w16cid:paraId="5861239C" w16cid:durableId="24981D74"/>
  <w16cid:commentId w16cid:paraId="4637788D" w16cid:durableId="24981D76"/>
  <w16cid:commentId w16cid:paraId="034124F5" w16cid:durableId="24981D78"/>
  <w16cid:commentId w16cid:paraId="0FE2A34F" w16cid:durableId="24981D7A"/>
  <w16cid:commentId w16cid:paraId="11E1239B" w16cid:durableId="24981D7C"/>
  <w16cid:commentId w16cid:paraId="67F368FF" w16cid:durableId="24981D7E"/>
  <w16cid:commentId w16cid:paraId="4295B751" w16cid:durableId="24981D80"/>
  <w16cid:commentId w16cid:paraId="11FEB09D" w16cid:durableId="24981D82"/>
  <w16cid:commentId w16cid:paraId="2CFBBB9F" w16cid:durableId="24981D84"/>
  <w16cid:commentId w16cid:paraId="2C1ACCA6" w16cid:durableId="24981D86"/>
  <w16cid:commentId w16cid:paraId="11F3A798" w16cid:durableId="24981D88"/>
  <w16cid:commentId w16cid:paraId="26BBBD73" w16cid:durableId="24981D8A"/>
  <w16cid:commentId w16cid:paraId="1D2F8559" w16cid:durableId="24981D8C"/>
  <w16cid:commentId w16cid:paraId="60C30993" w16cid:durableId="24981D8E"/>
  <w16cid:commentId w16cid:paraId="68448699" w16cid:durableId="24981D90"/>
  <w16cid:commentId w16cid:paraId="4FB7ADA9" w16cid:durableId="24981D92"/>
  <w16cid:commentId w16cid:paraId="425E9D6E" w16cid:durableId="24981D94"/>
  <w16cid:commentId w16cid:paraId="4B23AE7E" w16cid:durableId="24981D96"/>
  <w16cid:commentId w16cid:paraId="134270A1" w16cid:durableId="2498516E"/>
  <w16cid:commentId w16cid:paraId="599BB379" w16cid:durableId="24981D98"/>
  <w16cid:commentId w16cid:paraId="20A1DECA" w16cid:durableId="24981D9A"/>
  <w16cid:commentId w16cid:paraId="33D2D86C" w16cid:durableId="24981D9C"/>
  <w16cid:commentId w16cid:paraId="0E0480F8" w16cid:durableId="24981D9E"/>
  <w16cid:commentId w16cid:paraId="3F633512" w16cid:durableId="24981DA1"/>
  <w16cid:commentId w16cid:paraId="11C2D3A5" w16cid:durableId="24981DA4"/>
  <w16cid:commentId w16cid:paraId="226E01BF" w16cid:durableId="24981DA6"/>
  <w16cid:commentId w16cid:paraId="5AA5D2EC" w16cid:durableId="24981DA9"/>
  <w16cid:commentId w16cid:paraId="1BF42DD0" w16cid:durableId="24985258"/>
  <w16cid:commentId w16cid:paraId="05B93813" w16cid:durableId="24981DAB"/>
  <w16cid:commentId w16cid:paraId="6125B15A" w16cid:durableId="24981DAD"/>
  <w16cid:commentId w16cid:paraId="4A97CA3B" w16cid:durableId="24981DAF"/>
  <w16cid:commentId w16cid:paraId="09530D89" w16cid:durableId="24981DB1"/>
  <w16cid:commentId w16cid:paraId="46DF64F8" w16cid:durableId="249852E0"/>
  <w16cid:commentId w16cid:paraId="7AA4223A" w16cid:durableId="24981DB3"/>
  <w16cid:commentId w16cid:paraId="12012D9C" w16cid:durableId="2498532A"/>
  <w16cid:commentId w16cid:paraId="1FF3DE2F" w16cid:durableId="24981DB5"/>
  <w16cid:commentId w16cid:paraId="5DB3EFE7" w16cid:durableId="24981DB8"/>
  <w16cid:commentId w16cid:paraId="1A24777D" w16cid:durableId="24981DBA"/>
  <w16cid:commentId w16cid:paraId="3BD771BD" w16cid:durableId="24981DBC"/>
  <w16cid:commentId w16cid:paraId="420D08EC" w16cid:durableId="24981DBE"/>
  <w16cid:commentId w16cid:paraId="481EC431" w16cid:durableId="24981DC0"/>
  <w16cid:commentId w16cid:paraId="02AC8728" w16cid:durableId="24981DC2"/>
  <w16cid:commentId w16cid:paraId="021057E0" w16cid:durableId="24981DC4"/>
  <w16cid:commentId w16cid:paraId="5C63CB84" w16cid:durableId="24981DC6"/>
  <w16cid:commentId w16cid:paraId="6CA267D4" w16cid:durableId="24981DC8"/>
  <w16cid:commentId w16cid:paraId="72297B24" w16cid:durableId="24981DCC"/>
  <w16cid:commentId w16cid:paraId="47196CCC" w16cid:durableId="24981DCF"/>
  <w16cid:commentId w16cid:paraId="75A131C9" w16cid:durableId="24981DD2"/>
  <w16cid:commentId w16cid:paraId="16EE0D39" w16cid:durableId="24981DD4"/>
  <w16cid:commentId w16cid:paraId="2357ED66" w16cid:durableId="24981DD6"/>
  <w16cid:commentId w16cid:paraId="51F4B02B" w16cid:durableId="24981DD8"/>
  <w16cid:commentId w16cid:paraId="2E07EBEC" w16cid:durableId="2498559C"/>
  <w16cid:commentId w16cid:paraId="64BBD243" w16cid:durableId="24981DDC"/>
  <w16cid:commentId w16cid:paraId="665F3450" w16cid:durableId="2498561A"/>
  <w16cid:commentId w16cid:paraId="17A8C2C4" w16cid:durableId="24981DDF"/>
  <w16cid:commentId w16cid:paraId="6C4170C4" w16cid:durableId="24981DE3"/>
  <w16cid:commentId w16cid:paraId="1295E122" w16cid:durableId="24981DE5"/>
  <w16cid:commentId w16cid:paraId="7587A4EB" w16cid:durableId="24981DE9"/>
  <w16cid:commentId w16cid:paraId="5328B3E2" w16cid:durableId="24985683"/>
  <w16cid:commentId w16cid:paraId="3D125A6A" w16cid:durableId="24981DED"/>
  <w16cid:commentId w16cid:paraId="2284F270" w16cid:durableId="24981DF0"/>
  <w16cid:commentId w16cid:paraId="4AED1825" w16cid:durableId="24981DF3"/>
  <w16cid:commentId w16cid:paraId="7C3B5D98" w16cid:durableId="24981DF5"/>
  <w16cid:commentId w16cid:paraId="4F05038B" w16cid:durableId="24981DF7"/>
  <w16cid:commentId w16cid:paraId="371FFDD7" w16cid:durableId="24981DF9"/>
  <w16cid:commentId w16cid:paraId="25DA50BA" w16cid:durableId="24981DFA"/>
  <w16cid:commentId w16cid:paraId="3B7DF988" w16cid:durableId="24981DFC"/>
  <w16cid:commentId w16cid:paraId="2820C56E" w16cid:durableId="24981DFE"/>
  <w16cid:commentId w16cid:paraId="6A15A6FA" w16cid:durableId="24981E02"/>
  <w16cid:commentId w16cid:paraId="4AFC1FE6" w16cid:durableId="24981E04"/>
  <w16cid:commentId w16cid:paraId="42EFB45D" w16cid:durableId="24981E06"/>
  <w16cid:commentId w16cid:paraId="42010F9A" w16cid:durableId="24981E07"/>
  <w16cid:commentId w16cid:paraId="0E3A6813" w16cid:durableId="24981E09"/>
  <w16cid:commentId w16cid:paraId="47EA8EDF" w16cid:durableId="24981E0C"/>
  <w16cid:commentId w16cid:paraId="7CEC997E" w16cid:durableId="24981E0F"/>
  <w16cid:commentId w16cid:paraId="4F5D29E6" w16cid:durableId="24981E11"/>
  <w16cid:commentId w16cid:paraId="72D517C0" w16cid:durableId="24981E13"/>
  <w16cid:commentId w16cid:paraId="596191B4" w16cid:durableId="24981E15"/>
  <w16cid:commentId w16cid:paraId="0166C9C5" w16cid:durableId="24981E17"/>
  <w16cid:commentId w16cid:paraId="4FAE62ED" w16cid:durableId="24981E19"/>
  <w16cid:commentId w16cid:paraId="2786F056" w16cid:durableId="24981E1B"/>
  <w16cid:commentId w16cid:paraId="69FCDBCF" w16cid:durableId="24981E1D"/>
  <w16cid:commentId w16cid:paraId="09023F76" w16cid:durableId="24981E1F"/>
  <w16cid:commentId w16cid:paraId="6A783C1F" w16cid:durableId="24981E22"/>
  <w16cid:commentId w16cid:paraId="7D04C49D" w16cid:durableId="24981E24"/>
  <w16cid:commentId w16cid:paraId="0205C69B" w16cid:durableId="24981E26"/>
  <w16cid:commentId w16cid:paraId="4705E50C" w16cid:durableId="24981E28"/>
  <w16cid:commentId w16cid:paraId="5FF3E608" w16cid:durableId="24981E2A"/>
  <w16cid:commentId w16cid:paraId="2C046810" w16cid:durableId="24981E2C"/>
  <w16cid:commentId w16cid:paraId="2A607DE5" w16cid:durableId="24981E2E"/>
  <w16cid:commentId w16cid:paraId="4D61942A" w16cid:durableId="24981E32"/>
  <w16cid:commentId w16cid:paraId="40F81F94" w16cid:durableId="24981E34"/>
  <w16cid:commentId w16cid:paraId="5B49C2C1" w16cid:durableId="24981E37"/>
  <w16cid:commentId w16cid:paraId="128F25BC" w16cid:durableId="24981E39"/>
  <w16cid:commentId w16cid:paraId="71AD2B85" w16cid:durableId="24981E3B"/>
  <w16cid:commentId w16cid:paraId="0E6511D5" w16cid:durableId="24981E3C"/>
  <w16cid:commentId w16cid:paraId="4E3D6009" w16cid:durableId="24981E3E"/>
  <w16cid:commentId w16cid:paraId="155021EA" w16cid:durableId="24985ADA"/>
  <w16cid:commentId w16cid:paraId="3109809A" w16cid:durableId="24981E41"/>
  <w16cid:commentId w16cid:paraId="67DD8B1E" w16cid:durableId="24981E43"/>
  <w16cid:commentId w16cid:paraId="6FEC671D" w16cid:durableId="24981E44"/>
  <w16cid:commentId w16cid:paraId="7FC8BAE5" w16cid:durableId="24981E46"/>
  <w16cid:commentId w16cid:paraId="7802FC27" w16cid:durableId="24985CDB"/>
  <w16cid:commentId w16cid:paraId="09DA0CA2" w16cid:durableId="24981E48"/>
  <w16cid:commentId w16cid:paraId="500FB214" w16cid:durableId="24981E4A"/>
  <w16cid:commentId w16cid:paraId="61CF491F" w16cid:durableId="24981E4D"/>
  <w16cid:commentId w16cid:paraId="374AA613" w16cid:durableId="24981E4F"/>
  <w16cid:commentId w16cid:paraId="5C9AAD7F" w16cid:durableId="24981E51"/>
  <w16cid:commentId w16cid:paraId="4DF3FB47" w16cid:durableId="24981E53"/>
  <w16cid:commentId w16cid:paraId="4E6394F4" w16cid:durableId="24981E56"/>
  <w16cid:commentId w16cid:paraId="5C3146FB" w16cid:durableId="24981E58"/>
  <w16cid:commentId w16cid:paraId="2128472A" w16cid:durableId="24981E5A"/>
  <w16cid:commentId w16cid:paraId="4BEFC41E" w16cid:durableId="24981E5C"/>
  <w16cid:commentId w16cid:paraId="78151BEE" w16cid:durableId="24985E6B"/>
  <w16cid:commentId w16cid:paraId="482E4CB6" w16cid:durableId="24981E5E"/>
  <w16cid:commentId w16cid:paraId="4F9224BB" w16cid:durableId="24981E61"/>
  <w16cid:commentId w16cid:paraId="6132C857" w16cid:durableId="24981E63"/>
  <w16cid:commentId w16cid:paraId="60B29ACB" w16cid:durableId="24985ED0"/>
  <w16cid:commentId w16cid:paraId="2137CB4D" w16cid:durableId="24981E65"/>
  <w16cid:commentId w16cid:paraId="23F5E6F7" w16cid:durableId="24981E67"/>
  <w16cid:commentId w16cid:paraId="08E66535" w16cid:durableId="24981E69"/>
  <w16cid:commentId w16cid:paraId="2BE69A57" w16cid:durableId="24981E6B"/>
  <w16cid:commentId w16cid:paraId="732BF775" w16cid:durableId="24981E6D"/>
  <w16cid:commentId w16cid:paraId="367D9260" w16cid:durableId="24981E6F"/>
  <w16cid:commentId w16cid:paraId="3E9F16B9" w16cid:durableId="24981E71"/>
  <w16cid:commentId w16cid:paraId="584CC6F8" w16cid:durableId="24981E73"/>
  <w16cid:commentId w16cid:paraId="095991EC" w16cid:durableId="24981E75"/>
  <w16cid:commentId w16cid:paraId="7509DD82" w16cid:durableId="24981E77"/>
  <w16cid:commentId w16cid:paraId="0DF8B3E3" w16cid:durableId="24981E79"/>
  <w16cid:commentId w16cid:paraId="501770AB" w16cid:durableId="24981E7B"/>
  <w16cid:commentId w16cid:paraId="0B2EDD0F" w16cid:durableId="24981E7D"/>
  <w16cid:commentId w16cid:paraId="4F76ABD5" w16cid:durableId="24981E7E"/>
  <w16cid:commentId w16cid:paraId="6498CB78" w16cid:durableId="24981E81"/>
  <w16cid:commentId w16cid:paraId="2EE9DD4A" w16cid:durableId="24986103"/>
  <w16cid:commentId w16cid:paraId="210CC347" w16cid:durableId="24981E83"/>
  <w16cid:commentId w16cid:paraId="410CB66A" w16cid:durableId="24981E85"/>
  <w16cid:commentId w16cid:paraId="4CAF11FE" w16cid:durableId="2498613C"/>
  <w16cid:commentId w16cid:paraId="7BFEE6CC" w16cid:durableId="24981E87"/>
  <w16cid:commentId w16cid:paraId="361D0FD8" w16cid:durableId="24981E89"/>
  <w16cid:commentId w16cid:paraId="5A269479" w16cid:durableId="24981E8B"/>
  <w16cid:commentId w16cid:paraId="72C579AE" w16cid:durableId="24981E8D"/>
  <w16cid:commentId w16cid:paraId="1C65432A" w16cid:durableId="24981E90"/>
  <w16cid:commentId w16cid:paraId="3FE134AD" w16cid:durableId="24981E92"/>
  <w16cid:commentId w16cid:paraId="74C008FE" w16cid:durableId="24981E94"/>
  <w16cid:commentId w16cid:paraId="685859EF" w16cid:durableId="24981E97"/>
  <w16cid:commentId w16cid:paraId="3A64BC06" w16cid:durableId="24981E9A"/>
  <w16cid:commentId w16cid:paraId="78EEB330" w16cid:durableId="24981E9C"/>
  <w16cid:commentId w16cid:paraId="627AA36F" w16cid:durableId="24981E9E"/>
  <w16cid:commentId w16cid:paraId="72B7E0B2" w16cid:durableId="24981EA0"/>
  <w16cid:commentId w16cid:paraId="12423224" w16cid:durableId="24981EA2"/>
  <w16cid:commentId w16cid:paraId="66AD2E22" w16cid:durableId="24981EA5"/>
  <w16cid:commentId w16cid:paraId="74D1466B" w16cid:durableId="24981EA7"/>
  <w16cid:commentId w16cid:paraId="38BB6A68" w16cid:durableId="24981EA9"/>
  <w16cid:commentId w16cid:paraId="15835702" w16cid:durableId="24981EAB"/>
  <w16cid:commentId w16cid:paraId="0F98E51D" w16cid:durableId="249865A6"/>
  <w16cid:commentId w16cid:paraId="4EB07211" w16cid:durableId="24981EAE"/>
  <w16cid:commentId w16cid:paraId="66FEA8B1" w16cid:durableId="24981EB0"/>
  <w16cid:commentId w16cid:paraId="40AF4F8E" w16cid:durableId="24981EB2"/>
  <w16cid:commentId w16cid:paraId="42CDF4F0" w16cid:durableId="24981EB3"/>
  <w16cid:commentId w16cid:paraId="31CE86FB" w16cid:durableId="24981EB6"/>
  <w16cid:commentId w16cid:paraId="66938B91" w16cid:durableId="24981EB8"/>
  <w16cid:commentId w16cid:paraId="3727EDFE" w16cid:durableId="24981EBA"/>
  <w16cid:commentId w16cid:paraId="128E9B7E" w16cid:durableId="24981EBE"/>
  <w16cid:commentId w16cid:paraId="272C3E9B" w16cid:durableId="249866C1"/>
  <w16cid:commentId w16cid:paraId="3F8D58A8" w16cid:durableId="24981EC1"/>
  <w16cid:commentId w16cid:paraId="47432025" w16cid:durableId="24981EC3"/>
  <w16cid:commentId w16cid:paraId="1D2FE98A" w16cid:durableId="24981EC5"/>
  <w16cid:commentId w16cid:paraId="39C5CD0C" w16cid:durableId="24981EC7"/>
  <w16cid:commentId w16cid:paraId="344D1E30" w16cid:durableId="24981ECA"/>
  <w16cid:commentId w16cid:paraId="25A8C09B" w16cid:durableId="24981ECC"/>
  <w16cid:commentId w16cid:paraId="7A69409D" w16cid:durableId="249867A7"/>
  <w16cid:commentId w16cid:paraId="1BFD01F4" w16cid:durableId="24981ECE"/>
  <w16cid:commentId w16cid:paraId="18C2D3F6" w16cid:durableId="24981ED0"/>
  <w16cid:commentId w16cid:paraId="0DDB5D06" w16cid:durableId="24981ED2"/>
  <w16cid:commentId w16cid:paraId="6451738E" w16cid:durableId="2498680A"/>
  <w16cid:commentId w16cid:paraId="287585BB" w16cid:durableId="24981ED6"/>
  <w16cid:commentId w16cid:paraId="52C84616" w16cid:durableId="24981ED8"/>
  <w16cid:commentId w16cid:paraId="435C2C08" w16cid:durableId="24981EDA"/>
  <w16cid:commentId w16cid:paraId="6AB772AE" w16cid:durableId="24981EDC"/>
  <w16cid:commentId w16cid:paraId="7AA10E2D" w16cid:durableId="24981EDE"/>
  <w16cid:commentId w16cid:paraId="6947C481" w16cid:durableId="24981EE0"/>
  <w16cid:commentId w16cid:paraId="2309A4EB" w16cid:durableId="24981EE2"/>
  <w16cid:commentId w16cid:paraId="6205A109" w16cid:durableId="24986923"/>
  <w16cid:commentId w16cid:paraId="619A8E26" w16cid:durableId="24981EE4"/>
  <w16cid:commentId w16cid:paraId="62AC0581" w16cid:durableId="24981EE6"/>
  <w16cid:commentId w16cid:paraId="0FA9B633" w16cid:durableId="24981EE8"/>
  <w16cid:commentId w16cid:paraId="6F9E85F4" w16cid:durableId="24981EEA"/>
  <w16cid:commentId w16cid:paraId="13CC106C" w16cid:durableId="24981EEC"/>
  <w16cid:commentId w16cid:paraId="0CAD72E6" w16cid:durableId="24981EEF"/>
  <w16cid:commentId w16cid:paraId="4BEB362E" w16cid:durableId="24981EF1"/>
  <w16cid:commentId w16cid:paraId="4D5329B4" w16cid:durableId="24981EF3"/>
  <w16cid:commentId w16cid:paraId="3E2A0F09" w16cid:durableId="24981EF6"/>
  <w16cid:commentId w16cid:paraId="710CC1D0" w16cid:durableId="24981EF8"/>
  <w16cid:commentId w16cid:paraId="7D8AB8DB" w16cid:durableId="24981EFA"/>
  <w16cid:commentId w16cid:paraId="261CF5DE" w16cid:durableId="24981EFD"/>
  <w16cid:commentId w16cid:paraId="1ED654C3" w16cid:durableId="24981EFF"/>
  <w16cid:commentId w16cid:paraId="57FB4718" w16cid:durableId="24981F01"/>
  <w16cid:commentId w16cid:paraId="7471310C" w16cid:durableId="24981F03"/>
  <w16cid:commentId w16cid:paraId="29D4468C" w16cid:durableId="24981F05"/>
  <w16cid:commentId w16cid:paraId="62EFD62A" w16cid:durableId="24981F07"/>
  <w16cid:commentId w16cid:paraId="3CFE7DBE" w16cid:durableId="24981F09"/>
  <w16cid:commentId w16cid:paraId="6681909C" w16cid:durableId="24988743"/>
  <w16cid:commentId w16cid:paraId="405AEB2E" w16cid:durableId="24981F0C"/>
  <w16cid:commentId w16cid:paraId="2ECAE10C" w16cid:durableId="24981F0E"/>
  <w16cid:commentId w16cid:paraId="0D95C5F2" w16cid:durableId="24981F10"/>
  <w16cid:commentId w16cid:paraId="3EAF5634" w16cid:durableId="24981F12"/>
  <w16cid:commentId w16cid:paraId="57C357C7" w16cid:durableId="249A861A"/>
  <w16cid:commentId w16cid:paraId="107FAFA1" w16cid:durableId="24981F15"/>
  <w16cid:commentId w16cid:paraId="0396BBB0" w16cid:durableId="24981F17"/>
  <w16cid:commentId w16cid:paraId="56A00467" w16cid:durableId="24981F19"/>
  <w16cid:commentId w16cid:paraId="3E1AE1EB" w16cid:durableId="24981F1B"/>
  <w16cid:commentId w16cid:paraId="5FA01C46" w16cid:durableId="24981F1D"/>
  <w16cid:commentId w16cid:paraId="6096285D" w16cid:durableId="24981F1F"/>
  <w16cid:commentId w16cid:paraId="00B6369B" w16cid:durableId="24981F22"/>
  <w16cid:commentId w16cid:paraId="1BCD9034" w16cid:durableId="24981F24"/>
  <w16cid:commentId w16cid:paraId="6E1B5EAE" w16cid:durableId="24981F26"/>
  <w16cid:commentId w16cid:paraId="647C2517" w16cid:durableId="24981F28"/>
  <w16cid:commentId w16cid:paraId="0CBE4751" w16cid:durableId="24981F2A"/>
  <w16cid:commentId w16cid:paraId="4D8AB30F" w16cid:durableId="24981F2F"/>
  <w16cid:commentId w16cid:paraId="1A3F9E3F" w16cid:durableId="24981F32"/>
  <w16cid:commentId w16cid:paraId="3A1F35C1" w16cid:durableId="249890E3"/>
  <w16cid:commentId w16cid:paraId="00284600" w16cid:durableId="24981F34"/>
  <w16cid:commentId w16cid:paraId="2F894572" w16cid:durableId="24981F35"/>
  <w16cid:commentId w16cid:paraId="6F35491C" w16cid:durableId="24981F39"/>
  <w16cid:commentId w16cid:paraId="35B74D6D" w16cid:durableId="24981F3B"/>
  <w16cid:commentId w16cid:paraId="4766B1C6" w16cid:durableId="249890E4"/>
  <w16cid:commentId w16cid:paraId="3EA14395" w16cid:durableId="24981F3D"/>
  <w16cid:commentId w16cid:paraId="73C89D1C" w16cid:durableId="24981F3F"/>
  <w16cid:commentId w16cid:paraId="3A78E2A9" w16cid:durableId="24981F41"/>
  <w16cid:commentId w16cid:paraId="64A12042" w16cid:durableId="24981F43"/>
  <w16cid:commentId w16cid:paraId="44AB2D13" w16cid:durableId="24981F45"/>
  <w16cid:commentId w16cid:paraId="566A4A5B" w16cid:durableId="24981F47"/>
  <w16cid:commentId w16cid:paraId="3EA352D3" w16cid:durableId="24981F49"/>
  <w16cid:commentId w16cid:paraId="57B7FA84" w16cid:durableId="24981F4B"/>
  <w16cid:commentId w16cid:paraId="043FE79D" w16cid:durableId="249890E5"/>
  <w16cid:commentId w16cid:paraId="57045BCB" w16cid:durableId="24981F4D"/>
  <w16cid:commentId w16cid:paraId="5B3D4D76" w16cid:durableId="24981F51"/>
  <w16cid:commentId w16cid:paraId="600A9264" w16cid:durableId="24981F53"/>
  <w16cid:commentId w16cid:paraId="2A5664D5" w16cid:durableId="24981F55"/>
  <w16cid:commentId w16cid:paraId="010C1C2D" w16cid:durableId="24981F57"/>
  <w16cid:commentId w16cid:paraId="61991EAD" w16cid:durableId="24981F5A"/>
  <w16cid:commentId w16cid:paraId="0E39F761" w16cid:durableId="24981F5C"/>
  <w16cid:commentId w16cid:paraId="0A0B2FF1" w16cid:durableId="24981F5E"/>
  <w16cid:commentId w16cid:paraId="227D50D6" w16cid:durableId="24981F60"/>
  <w16cid:commentId w16cid:paraId="7E5F9EE6" w16cid:durableId="24981F64"/>
  <w16cid:commentId w16cid:paraId="4AA411B6" w16cid:durableId="24981F67"/>
  <w16cid:commentId w16cid:paraId="4E7B512B" w16cid:durableId="24981F69"/>
  <w16cid:commentId w16cid:paraId="106DEB68" w16cid:durableId="24981F6B"/>
  <w16cid:commentId w16cid:paraId="3EF0BACA" w16cid:durableId="24981F6D"/>
  <w16cid:commentId w16cid:paraId="03B67BA9" w16cid:durableId="249890E6"/>
  <w16cid:commentId w16cid:paraId="5836C4E5" w16cid:durableId="24981F6E"/>
  <w16cid:commentId w16cid:paraId="6A16A52E" w16cid:durableId="24981F70"/>
  <w16cid:commentId w16cid:paraId="4FD7789C" w16cid:durableId="24981F72"/>
  <w16cid:commentId w16cid:paraId="278DB710" w16cid:durableId="24981F74"/>
  <w16cid:commentId w16cid:paraId="495A740A" w16cid:durableId="24981F76"/>
  <w16cid:commentId w16cid:paraId="76C6B4E0" w16cid:durableId="24981F78"/>
  <w16cid:commentId w16cid:paraId="087CBDCE" w16cid:durableId="24981F7A"/>
  <w16cid:commentId w16cid:paraId="23F9AA54" w16cid:durableId="249890E7"/>
  <w16cid:commentId w16cid:paraId="41B1AA5E" w16cid:durableId="24981F7C"/>
  <w16cid:commentId w16cid:paraId="2E22607D" w16cid:durableId="24981F7F"/>
  <w16cid:commentId w16cid:paraId="1C7FFF00" w16cid:durableId="24981F81"/>
  <w16cid:commentId w16cid:paraId="57D203BB" w16cid:durableId="24981F83"/>
  <w16cid:commentId w16cid:paraId="45B961D6" w16cid:durableId="24981F85"/>
  <w16cid:commentId w16cid:paraId="767A1CC0" w16cid:durableId="24981F87"/>
  <w16cid:commentId w16cid:paraId="0787A639" w16cid:durableId="24981F89"/>
  <w16cid:commentId w16cid:paraId="4C3AB467" w16cid:durableId="24981F8B"/>
  <w16cid:commentId w16cid:paraId="6F736DE0" w16cid:durableId="24981F8D"/>
  <w16cid:commentId w16cid:paraId="56C91254" w16cid:durableId="24981F91"/>
  <w16cid:commentId w16cid:paraId="4E106CB2" w16cid:durableId="24981F93"/>
  <w16cid:commentId w16cid:paraId="3F97D55E" w16cid:durableId="24981F95"/>
  <w16cid:commentId w16cid:paraId="11998773" w16cid:durableId="24981F97"/>
  <w16cid:commentId w16cid:paraId="634B38B4" w16cid:durableId="24981F99"/>
  <w16cid:commentId w16cid:paraId="420EF15E" w16cid:durableId="24981F9B"/>
  <w16cid:commentId w16cid:paraId="5989E9C5" w16cid:durableId="24981F9D"/>
  <w16cid:commentId w16cid:paraId="313BD13F" w16cid:durableId="24981F9F"/>
  <w16cid:commentId w16cid:paraId="043AA141" w16cid:durableId="24981FA1"/>
  <w16cid:commentId w16cid:paraId="7F7A0FF4" w16cid:durableId="24981FA3"/>
  <w16cid:commentId w16cid:paraId="3B1F1E9D" w16cid:durableId="24981FA6"/>
  <w16cid:commentId w16cid:paraId="49481C16" w16cid:durableId="24981FA8"/>
  <w16cid:commentId w16cid:paraId="15AE3A63" w16cid:durableId="24981FA9"/>
  <w16cid:commentId w16cid:paraId="04F807F5" w16cid:durableId="24981FAB"/>
  <w16cid:commentId w16cid:paraId="2189557B" w16cid:durableId="24981FAE"/>
  <w16cid:commentId w16cid:paraId="72D29C97" w16cid:durableId="24981FB0"/>
  <w16cid:commentId w16cid:paraId="63FF77B2" w16cid:durableId="249890E8"/>
  <w16cid:commentId w16cid:paraId="66CFF0A8" w16cid:durableId="24981FB2"/>
  <w16cid:commentId w16cid:paraId="4F08D624" w16cid:durableId="24981FB4"/>
  <w16cid:commentId w16cid:paraId="3450725B" w16cid:durableId="24981FB7"/>
  <w16cid:commentId w16cid:paraId="62970E60" w16cid:durableId="24981FB9"/>
  <w16cid:commentId w16cid:paraId="024CAAD7" w16cid:durableId="24981FBB"/>
  <w16cid:commentId w16cid:paraId="12EED2D7" w16cid:durableId="24981FBD"/>
  <w16cid:commentId w16cid:paraId="4A05A987" w16cid:durableId="24981FBF"/>
  <w16cid:commentId w16cid:paraId="3B006815" w16cid:durableId="24981FC4"/>
  <w16cid:commentId w16cid:paraId="31A1F2CC" w16cid:durableId="24981FC6"/>
  <w16cid:commentId w16cid:paraId="49875A88" w16cid:durableId="24981FC8"/>
  <w16cid:commentId w16cid:paraId="22116291" w16cid:durableId="24981FCB"/>
  <w16cid:commentId w16cid:paraId="1FEB4FE5" w16cid:durableId="24989B7D"/>
  <w16cid:commentId w16cid:paraId="6656E0C1" w16cid:durableId="24981FCD"/>
  <w16cid:commentId w16cid:paraId="7F7D4129" w16cid:durableId="24981FCF"/>
  <w16cid:commentId w16cid:paraId="3EF003DD" w16cid:durableId="24981FD1"/>
  <w16cid:commentId w16cid:paraId="45E536AE" w16cid:durableId="24981FD3"/>
  <w16cid:commentId w16cid:paraId="2DED12B3" w16cid:durableId="24981FD6"/>
  <w16cid:commentId w16cid:paraId="56486A08" w16cid:durableId="24981FD7"/>
  <w16cid:commentId w16cid:paraId="0DE85E5A" w16cid:durableId="24981FDA"/>
  <w16cid:commentId w16cid:paraId="3E03E30D" w16cid:durableId="24981FDC"/>
  <w16cid:commentId w16cid:paraId="12124D4D" w16cid:durableId="24981FE0"/>
  <w16cid:commentId w16cid:paraId="4EF73CBB" w16cid:durableId="24981FE2"/>
  <w16cid:commentId w16cid:paraId="1FEEEF31" w16cid:durableId="24981FE5"/>
  <w16cid:commentId w16cid:paraId="4838A8CB" w16cid:durableId="24989B7E"/>
  <w16cid:commentId w16cid:paraId="44EED497" w16cid:durableId="24981FE8"/>
  <w16cid:commentId w16cid:paraId="39C462D9" w16cid:durableId="24981FEA"/>
  <w16cid:commentId w16cid:paraId="56B329AB" w16cid:durableId="24981FEB"/>
  <w16cid:commentId w16cid:paraId="63117F42" w16cid:durableId="24981FEE"/>
  <w16cid:commentId w16cid:paraId="3F09225C" w16cid:durableId="24981FF0"/>
  <w16cid:commentId w16cid:paraId="46B55770" w16cid:durableId="24981FF2"/>
  <w16cid:commentId w16cid:paraId="0E79EBE4" w16cid:durableId="24981FF4"/>
  <w16cid:commentId w16cid:paraId="2937A4B6" w16cid:durableId="24981FF6"/>
  <w16cid:commentId w16cid:paraId="102D5018" w16cid:durableId="24981FF8"/>
  <w16cid:commentId w16cid:paraId="2E06B9DD" w16cid:durableId="24989B7F"/>
  <w16cid:commentId w16cid:paraId="65661459" w16cid:durableId="24981FFA"/>
  <w16cid:commentId w16cid:paraId="53A01FDE" w16cid:durableId="24981FFC"/>
  <w16cid:commentId w16cid:paraId="77EF73E5" w16cid:durableId="24981FFE"/>
  <w16cid:commentId w16cid:paraId="7586BD7D" w16cid:durableId="24989B80"/>
  <w16cid:commentId w16cid:paraId="7A3DC375" w16cid:durableId="24982000"/>
  <w16cid:commentId w16cid:paraId="49B06C7C" w16cid:durableId="24982001"/>
  <w16cid:commentId w16cid:paraId="5C4F4B53" w16cid:durableId="24989B81"/>
  <w16cid:commentId w16cid:paraId="68AF53F7" w16cid:durableId="24982003"/>
  <w16cid:commentId w16cid:paraId="2D29E4DF" w16cid:durableId="24982007"/>
  <w16cid:commentId w16cid:paraId="6517EC7C" w16cid:durableId="24982008"/>
  <w16cid:commentId w16cid:paraId="28EBC47B" w16cid:durableId="2498200C"/>
  <w16cid:commentId w16cid:paraId="2A1C0161" w16cid:durableId="2498200E"/>
  <w16cid:commentId w16cid:paraId="639A14A7" w16cid:durableId="24982011"/>
  <w16cid:commentId w16cid:paraId="140E957B" w16cid:durableId="24982019"/>
  <w16cid:commentId w16cid:paraId="602C835A" w16cid:durableId="2498201B"/>
  <w16cid:commentId w16cid:paraId="4F2ED72B" w16cid:durableId="2498201D"/>
  <w16cid:commentId w16cid:paraId="0670F94A" w16cid:durableId="2498201F"/>
  <w16cid:commentId w16cid:paraId="06565A87" w16cid:durableId="24982021"/>
  <w16cid:commentId w16cid:paraId="74C885BA" w16cid:durableId="24982023"/>
  <w16cid:commentId w16cid:paraId="7F123E51" w16cid:durableId="24982025"/>
  <w16cid:commentId w16cid:paraId="7B345F77" w16cid:durableId="24982027"/>
  <w16cid:commentId w16cid:paraId="4041B21F" w16cid:durableId="2498202A"/>
  <w16cid:commentId w16cid:paraId="2EFDCC8D" w16cid:durableId="2498202D"/>
  <w16cid:commentId w16cid:paraId="4986D274" w16cid:durableId="24982034"/>
  <w16cid:commentId w16cid:paraId="5522F2FE" w16cid:durableId="24982036"/>
  <w16cid:commentId w16cid:paraId="51370D6D" w16cid:durableId="24982038"/>
  <w16cid:commentId w16cid:paraId="5E0A97B0" w16cid:durableId="2498203A"/>
  <w16cid:commentId w16cid:paraId="03FF3DBB" w16cid:durableId="2498203D"/>
  <w16cid:commentId w16cid:paraId="57D24179" w16cid:durableId="2498203F"/>
  <w16cid:commentId w16cid:paraId="6061B7A5" w16cid:durableId="24982041"/>
  <w16cid:commentId w16cid:paraId="638190BD" w16cid:durableId="24982043"/>
  <w16cid:commentId w16cid:paraId="755267D0" w16cid:durableId="24982045"/>
  <w16cid:commentId w16cid:paraId="40431A9C" w16cid:durableId="24982048"/>
  <w16cid:commentId w16cid:paraId="26F2BA2A" w16cid:durableId="2498204B"/>
  <w16cid:commentId w16cid:paraId="53106CC6" w16cid:durableId="2498204D"/>
  <w16cid:commentId w16cid:paraId="341F3779" w16cid:durableId="24989B82"/>
  <w16cid:commentId w16cid:paraId="14F2C315" w16cid:durableId="2498204F"/>
  <w16cid:commentId w16cid:paraId="5A8865E7" w16cid:durableId="24982051"/>
  <w16cid:commentId w16cid:paraId="5286F6C4" w16cid:durableId="24982053"/>
  <w16cid:commentId w16cid:paraId="78379F6A" w16cid:durableId="24982055"/>
  <w16cid:commentId w16cid:paraId="3D4D0993" w16cid:durableId="24982059"/>
  <w16cid:commentId w16cid:paraId="7F33A8E1" w16cid:durableId="2498205C"/>
  <w16cid:commentId w16cid:paraId="4582F312" w16cid:durableId="2498205E"/>
  <w16cid:commentId w16cid:paraId="1AA20B31" w16cid:durableId="24982062"/>
  <w16cid:commentId w16cid:paraId="4F43F3A3" w16cid:durableId="24989B83"/>
  <w16cid:commentId w16cid:paraId="6235C98B" w16cid:durableId="24982064"/>
  <w16cid:commentId w16cid:paraId="4CC7AFD6" w16cid:durableId="24982066"/>
  <w16cid:commentId w16cid:paraId="139A3453" w16cid:durableId="24982068"/>
  <w16cid:commentId w16cid:paraId="2101FAA4" w16cid:durableId="2498206B"/>
  <w16cid:commentId w16cid:paraId="1F2C913D" w16cid:durableId="2498206E"/>
  <w16cid:commentId w16cid:paraId="7E48998C" w16cid:durableId="24982070"/>
  <w16cid:commentId w16cid:paraId="4FDD06C4" w16cid:durableId="24982072"/>
  <w16cid:commentId w16cid:paraId="42AD17B4" w16cid:durableId="24982074"/>
  <w16cid:commentId w16cid:paraId="40A6036B" w16cid:durableId="24982076"/>
  <w16cid:commentId w16cid:paraId="149CED59" w16cid:durableId="24982079"/>
  <w16cid:commentId w16cid:paraId="1CECD74F" w16cid:durableId="2498207C"/>
  <w16cid:commentId w16cid:paraId="40AF48B0" w16cid:durableId="24982081"/>
  <w16cid:commentId w16cid:paraId="6E5E1A0B" w16cid:durableId="24982082"/>
  <w16cid:commentId w16cid:paraId="1CC3D641" w16cid:durableId="24982086"/>
  <w16cid:commentId w16cid:paraId="19AEC1D4" w16cid:durableId="24982088"/>
  <w16cid:commentId w16cid:paraId="37CB0076" w16cid:durableId="2498208A"/>
  <w16cid:commentId w16cid:paraId="49DE3EF1" w16cid:durableId="2498208B"/>
  <w16cid:commentId w16cid:paraId="24CFBDA1" w16cid:durableId="2498208E"/>
  <w16cid:commentId w16cid:paraId="137B186A" w16cid:durableId="24989BEA"/>
  <w16cid:commentId w16cid:paraId="4AE7E423" w16cid:durableId="24982090"/>
  <w16cid:commentId w16cid:paraId="6EB0C315" w16cid:durableId="24982091"/>
  <w16cid:commentId w16cid:paraId="42A8ED0D" w16cid:durableId="24982094"/>
  <w16cid:commentId w16cid:paraId="3030D3D2" w16cid:durableId="24982096"/>
  <w16cid:commentId w16cid:paraId="60FD8F04" w16cid:durableId="24982098"/>
  <w16cid:commentId w16cid:paraId="1FB1136B" w16cid:durableId="2498209A"/>
  <w16cid:commentId w16cid:paraId="383D047A" w16cid:durableId="2498209E"/>
  <w16cid:commentId w16cid:paraId="2B444C7F" w16cid:durableId="249820A2"/>
  <w16cid:commentId w16cid:paraId="1D014773" w16cid:durableId="249820A3"/>
  <w16cid:commentId w16cid:paraId="1F431EBB" w16cid:durableId="249820A5"/>
  <w16cid:commentId w16cid:paraId="29DD1C4B" w16cid:durableId="249820A7"/>
  <w16cid:commentId w16cid:paraId="300628CE" w16cid:durableId="249820A9"/>
  <w16cid:commentId w16cid:paraId="4FBD57E9" w16cid:durableId="249820AB"/>
  <w16cid:commentId w16cid:paraId="3F670305" w16cid:durableId="249820AE"/>
  <w16cid:commentId w16cid:paraId="548A2107" w16cid:durableId="249820B0"/>
  <w16cid:commentId w16cid:paraId="40F1C0A3" w16cid:durableId="249A9BFB"/>
  <w16cid:commentId w16cid:paraId="193EAF15" w16cid:durableId="249820B2"/>
  <w16cid:commentId w16cid:paraId="646EF530" w16cid:durableId="249820B5"/>
  <w16cid:commentId w16cid:paraId="0ADB0B17" w16cid:durableId="249820B6"/>
  <w16cid:commentId w16cid:paraId="38F3B269" w16cid:durableId="249820BA"/>
  <w16cid:commentId w16cid:paraId="63947450" w16cid:durableId="249820BE"/>
  <w16cid:commentId w16cid:paraId="60231E42" w16cid:durableId="249820C2"/>
  <w16cid:commentId w16cid:paraId="35073286" w16cid:durableId="249820CD"/>
  <w16cid:commentId w16cid:paraId="091CEED1" w16cid:durableId="249820CF"/>
  <w16cid:commentId w16cid:paraId="44778E75" w16cid:durableId="249820DA"/>
  <w16cid:commentId w16cid:paraId="375590AB" w16cid:durableId="249820DE"/>
  <w16cid:commentId w16cid:paraId="2C36D096" w16cid:durableId="249820E0"/>
  <w16cid:commentId w16cid:paraId="29EE8045" w16cid:durableId="249820E3"/>
  <w16cid:commentId w16cid:paraId="69D88ACB" w16cid:durableId="249820E6"/>
  <w16cid:commentId w16cid:paraId="7F414B34" w16cid:durableId="249820EA"/>
  <w16cid:commentId w16cid:paraId="57A58F7D" w16cid:durableId="249820EE"/>
  <w16cid:commentId w16cid:paraId="01B6FA8B" w16cid:durableId="249820F0"/>
  <w16cid:commentId w16cid:paraId="6EF6241D" w16cid:durableId="249820F2"/>
  <w16cid:commentId w16cid:paraId="63C95E46" w16cid:durableId="249820F5"/>
  <w16cid:commentId w16cid:paraId="48F90809" w16cid:durableId="249820F9"/>
  <w16cid:commentId w16cid:paraId="74028E5A" w16cid:durableId="249820FB"/>
  <w16cid:commentId w16cid:paraId="47B927F3" w16cid:durableId="249820FD"/>
  <w16cid:commentId w16cid:paraId="017964DF" w16cid:durableId="249820FF"/>
  <w16cid:commentId w16cid:paraId="0A58CD95" w16cid:durableId="24982101"/>
  <w16cid:commentId w16cid:paraId="745CF762" w16cid:durableId="24982104"/>
  <w16cid:commentId w16cid:paraId="71EB25D5" w16cid:durableId="24982106"/>
  <w16cid:commentId w16cid:paraId="6A229AD3" w16cid:durableId="24982109"/>
  <w16cid:commentId w16cid:paraId="7DC8F37B" w16cid:durableId="24982110"/>
  <w16cid:commentId w16cid:paraId="2469E53A" w16cid:durableId="24982112"/>
  <w16cid:commentId w16cid:paraId="1A27706E" w16cid:durableId="24982114"/>
  <w16cid:commentId w16cid:paraId="1670D72E" w16cid:durableId="24982116"/>
  <w16cid:commentId w16cid:paraId="7DF73249" w16cid:durableId="24982118"/>
  <w16cid:commentId w16cid:paraId="03A3DFD4" w16cid:durableId="2498211A"/>
  <w16cid:commentId w16cid:paraId="5B7C86B6" w16cid:durableId="2498211E"/>
  <w16cid:commentId w16cid:paraId="7D9628FC" w16cid:durableId="24982122"/>
  <w16cid:commentId w16cid:paraId="3CBD7069" w16cid:durableId="24982125"/>
  <w16cid:commentId w16cid:paraId="09FD55F9" w16cid:durableId="24982127"/>
  <w16cid:commentId w16cid:paraId="07533FFC" w16cid:durableId="24982128"/>
  <w16cid:commentId w16cid:paraId="54EFA1D2" w16cid:durableId="2498212B"/>
  <w16cid:commentId w16cid:paraId="69429C11" w16cid:durableId="2498212D"/>
  <w16cid:commentId w16cid:paraId="1228C4C4" w16cid:durableId="2498212F"/>
  <w16cid:commentId w16cid:paraId="615A519A" w16cid:durableId="24982134"/>
  <w16cid:commentId w16cid:paraId="7D339DC4" w16cid:durableId="24982136"/>
  <w16cid:commentId w16cid:paraId="642AD79C" w16cid:durableId="24982138"/>
  <w16cid:commentId w16cid:paraId="33D708CA" w16cid:durableId="2498213B"/>
  <w16cid:commentId w16cid:paraId="5D16C857" w16cid:durableId="2498213D"/>
  <w16cid:commentId w16cid:paraId="5C5C7AD7" w16cid:durableId="2498213F"/>
  <w16cid:commentId w16cid:paraId="11DD27E7" w16cid:durableId="24982141"/>
  <w16cid:commentId w16cid:paraId="0306A10B" w16cid:durableId="24982146"/>
  <w16cid:commentId w16cid:paraId="566E3AB4" w16cid:durableId="249934D8"/>
  <w16cid:commentId w16cid:paraId="183B2990" w16cid:durableId="24982149"/>
  <w16cid:commentId w16cid:paraId="3092A0A9" w16cid:durableId="2498214B"/>
  <w16cid:commentId w16cid:paraId="0B2C53EF" w16cid:durableId="2498214C"/>
  <w16cid:commentId w16cid:paraId="106BAA23" w16cid:durableId="2498214F"/>
  <w16cid:commentId w16cid:paraId="007C5323" w16cid:durableId="24982154"/>
  <w16cid:commentId w16cid:paraId="632F4CB6" w16cid:durableId="24982156"/>
  <w16cid:commentId w16cid:paraId="51D3713E" w16cid:durableId="2498215A"/>
  <w16cid:commentId w16cid:paraId="257C23D7" w16cid:durableId="2498215D"/>
  <w16cid:commentId w16cid:paraId="2FF5A4BB" w16cid:durableId="24982160"/>
  <w16cid:commentId w16cid:paraId="3472BC0E" w16cid:durableId="24982167"/>
  <w16cid:commentId w16cid:paraId="61209915" w16cid:durableId="2498216A"/>
  <w16cid:commentId w16cid:paraId="7BE6F835" w16cid:durableId="2498216C"/>
  <w16cid:commentId w16cid:paraId="0E25AC96" w16cid:durableId="2498216F"/>
  <w16cid:commentId w16cid:paraId="68CDB39A" w16cid:durableId="24982171"/>
  <w16cid:commentId w16cid:paraId="63A233D5" w16cid:durableId="24982173"/>
  <w16cid:commentId w16cid:paraId="11584DFF" w16cid:durableId="24982176"/>
  <w16cid:commentId w16cid:paraId="0069E27E" w16cid:durableId="24982178"/>
  <w16cid:commentId w16cid:paraId="501EA04B" w16cid:durableId="2498217A"/>
  <w16cid:commentId w16cid:paraId="1BE814DB" w16cid:durableId="2498217C"/>
  <w16cid:commentId w16cid:paraId="267F91D4" w16cid:durableId="2498217E"/>
  <w16cid:commentId w16cid:paraId="0C847207" w16cid:durableId="24982180"/>
  <w16cid:commentId w16cid:paraId="037071F7" w16cid:durableId="24982182"/>
  <w16cid:commentId w16cid:paraId="2ECA1D21" w16cid:durableId="24982184"/>
  <w16cid:commentId w16cid:paraId="3EC727AA" w16cid:durableId="24982188"/>
  <w16cid:commentId w16cid:paraId="79911F92" w16cid:durableId="2499373C"/>
  <w16cid:commentId w16cid:paraId="7FB554F0" w16cid:durableId="2498218C"/>
  <w16cid:commentId w16cid:paraId="064B4CEC" w16cid:durableId="2498218E"/>
  <w16cid:commentId w16cid:paraId="286DCF7E" w16cid:durableId="24982191"/>
  <w16cid:commentId w16cid:paraId="0AE41D5A" w16cid:durableId="24982195"/>
  <w16cid:commentId w16cid:paraId="46A97874" w16cid:durableId="2498219A"/>
  <w16cid:commentId w16cid:paraId="4D53DAA0" w16cid:durableId="2498219D"/>
  <w16cid:commentId w16cid:paraId="1D5D32E1" w16cid:durableId="2498219F"/>
  <w16cid:commentId w16cid:paraId="2F6B7279" w16cid:durableId="249821A1"/>
  <w16cid:commentId w16cid:paraId="6D8E79B0" w16cid:durableId="249821A4"/>
  <w16cid:commentId w16cid:paraId="0946762C" w16cid:durableId="249821A7"/>
  <w16cid:commentId w16cid:paraId="0FCC0961" w16cid:durableId="249821AB"/>
  <w16cid:commentId w16cid:paraId="603AE91B" w16cid:durableId="24993848"/>
  <w16cid:commentId w16cid:paraId="5B5BFA16" w16cid:durableId="24993884"/>
  <w16cid:commentId w16cid:paraId="57B5D8AE" w16cid:durableId="249821AD"/>
  <w16cid:commentId w16cid:paraId="59AA2BF1" w16cid:durableId="249821AF"/>
  <w16cid:commentId w16cid:paraId="5ABAB489" w16cid:durableId="249821B3"/>
  <w16cid:commentId w16cid:paraId="1682BE89" w16cid:durableId="249821B6"/>
  <w16cid:commentId w16cid:paraId="09A9AB14" w16cid:durableId="249821B8"/>
  <w16cid:commentId w16cid:paraId="444ED96E" w16cid:durableId="24981086"/>
  <w16cid:commentId w16cid:paraId="26B4BC53" w16cid:durableId="2498100C"/>
  <w16cid:commentId w16cid:paraId="584AD943" w16cid:durableId="249821C5"/>
  <w16cid:commentId w16cid:paraId="11D4A71F" w16cid:durableId="249821C9"/>
  <w16cid:commentId w16cid:paraId="4E56F0FB" w16cid:durableId="249821CB"/>
  <w16cid:commentId w16cid:paraId="2BBAA006" w16cid:durableId="249821D0"/>
  <w16cid:commentId w16cid:paraId="44D286D6" w16cid:durableId="249821D3"/>
  <w16cid:commentId w16cid:paraId="364F5CAD" w16cid:durableId="249821D8"/>
  <w16cid:commentId w16cid:paraId="4EEDD4C3" w16cid:durableId="249821DD"/>
  <w16cid:commentId w16cid:paraId="709F0C4F" w16cid:durableId="249821E1"/>
  <w16cid:commentId w16cid:paraId="50C8A897" w16cid:durableId="249821E8"/>
  <w16cid:commentId w16cid:paraId="78F4FF72" w16cid:durableId="249821EA"/>
  <w16cid:commentId w16cid:paraId="77ACD359" w16cid:durableId="249821EE"/>
  <w16cid:commentId w16cid:paraId="19B28D0B" w16cid:durableId="249821F0"/>
  <w16cid:commentId w16cid:paraId="16D93DE5" w16cid:durableId="249821F3"/>
  <w16cid:commentId w16cid:paraId="61FD954E" w16cid:durableId="249821F8"/>
  <w16cid:commentId w16cid:paraId="017A7421" w16cid:durableId="249821FD"/>
  <w16cid:commentId w16cid:paraId="3C7C570F" w16cid:durableId="249821FF"/>
  <w16cid:commentId w16cid:paraId="064EAD63" w16cid:durableId="24982200"/>
  <w16cid:commentId w16cid:paraId="50CC45D1" w16cid:durableId="24982202"/>
  <w16cid:commentId w16cid:paraId="4B271B7D" w16cid:durableId="24982204"/>
  <w16cid:commentId w16cid:paraId="674501E5" w16cid:durableId="24982206"/>
  <w16cid:commentId w16cid:paraId="72910453" w16cid:durableId="24982208"/>
  <w16cid:commentId w16cid:paraId="05A49308" w16cid:durableId="24982209"/>
  <w16cid:commentId w16cid:paraId="20071CAA" w16cid:durableId="2498220B"/>
  <w16cid:commentId w16cid:paraId="7E552F4E" w16cid:durableId="2498220E"/>
  <w16cid:commentId w16cid:paraId="192354DE" w16cid:durableId="24993AB2"/>
  <w16cid:commentId w16cid:paraId="7A0454C2" w16cid:durableId="24982210"/>
  <w16cid:commentId w16cid:paraId="4DC4A10F" w16cid:durableId="24982214"/>
  <w16cid:commentId w16cid:paraId="6900409C" w16cid:durableId="24982216"/>
  <w16cid:commentId w16cid:paraId="188A60C0" w16cid:durableId="24982218"/>
  <w16cid:commentId w16cid:paraId="51D8E9FF" w16cid:durableId="24982219"/>
  <w16cid:commentId w16cid:paraId="7EC7D2E7" w16cid:durableId="2498221C"/>
  <w16cid:commentId w16cid:paraId="49FBDBF4" w16cid:durableId="2498221D"/>
  <w16cid:commentId w16cid:paraId="48F3A007" w16cid:durableId="24982220"/>
  <w16cid:commentId w16cid:paraId="3372A4D2" w16cid:durableId="24982224"/>
  <w16cid:commentId w16cid:paraId="1BF12A63" w16cid:durableId="24982225"/>
  <w16cid:commentId w16cid:paraId="7752E87D" w16cid:durableId="24982227"/>
  <w16cid:commentId w16cid:paraId="059FDF39" w16cid:durableId="2498222A"/>
  <w16cid:commentId w16cid:paraId="297F18C2" w16cid:durableId="2498222C"/>
  <w16cid:commentId w16cid:paraId="37F9E360" w16cid:durableId="2498222F"/>
  <w16cid:commentId w16cid:paraId="28BC9C06" w16cid:durableId="24982233"/>
  <w16cid:commentId w16cid:paraId="07F34034" w16cid:durableId="24982236"/>
  <w16cid:commentId w16cid:paraId="62785F61" w16cid:durableId="24993CC1"/>
  <w16cid:commentId w16cid:paraId="341FB45E" w16cid:durableId="24982238"/>
  <w16cid:commentId w16cid:paraId="7B2C505D" w16cid:durableId="2498223A"/>
  <w16cid:commentId w16cid:paraId="42E96AFD" w16cid:durableId="2498223C"/>
  <w16cid:commentId w16cid:paraId="53BF395A" w16cid:durableId="2498223D"/>
  <w16cid:commentId w16cid:paraId="4C62F7D6" w16cid:durableId="2498223F"/>
  <w16cid:commentId w16cid:paraId="16179DE0" w16cid:durableId="24982241"/>
  <w16cid:commentId w16cid:paraId="15AA2E75" w16cid:durableId="24982243"/>
  <w16cid:commentId w16cid:paraId="22952451" w16cid:durableId="24982245"/>
  <w16cid:commentId w16cid:paraId="70FE04A1" w16cid:durableId="24982247"/>
  <w16cid:commentId w16cid:paraId="7C4661FE" w16cid:durableId="24982249"/>
  <w16cid:commentId w16cid:paraId="74C9A63C" w16cid:durableId="2498224B"/>
  <w16cid:commentId w16cid:paraId="6B57FBF5" w16cid:durableId="2498224E"/>
  <w16cid:commentId w16cid:paraId="04C83FCD" w16cid:durableId="2498224F"/>
  <w16cid:commentId w16cid:paraId="5AAE2471" w16cid:durableId="24982252"/>
  <w16cid:commentId w16cid:paraId="753F95D7" w16cid:durableId="24982254"/>
  <w16cid:commentId w16cid:paraId="7BA00D95" w16cid:durableId="24982257"/>
  <w16cid:commentId w16cid:paraId="770E7637" w16cid:durableId="2498225F"/>
  <w16cid:commentId w16cid:paraId="46F409AE" w16cid:durableId="24982261"/>
  <w16cid:commentId w16cid:paraId="262C2DA5" w16cid:durableId="24993E31"/>
  <w16cid:commentId w16cid:paraId="3904C0A2" w16cid:durableId="24982263"/>
  <w16cid:commentId w16cid:paraId="3A81495A" w16cid:durableId="24982264"/>
  <w16cid:commentId w16cid:paraId="1F878E0B" w16cid:durableId="24993F8E"/>
  <w16cid:commentId w16cid:paraId="0A450F6B" w16cid:durableId="24982266"/>
  <w16cid:commentId w16cid:paraId="5CBF09D7" w16cid:durableId="2498226D"/>
  <w16cid:commentId w16cid:paraId="7341E034" w16cid:durableId="2498226F"/>
  <w16cid:commentId w16cid:paraId="5F2297DF" w16cid:durableId="24982271"/>
  <w16cid:commentId w16cid:paraId="60856FE2" w16cid:durableId="24982273"/>
  <w16cid:commentId w16cid:paraId="643158EB" w16cid:durableId="24982275"/>
  <w16cid:commentId w16cid:paraId="095BEB40" w16cid:durableId="24982277"/>
  <w16cid:commentId w16cid:paraId="5289551A" w16cid:durableId="24982279"/>
  <w16cid:commentId w16cid:paraId="565877B7" w16cid:durableId="2498227C"/>
  <w16cid:commentId w16cid:paraId="3FA1FCD1" w16cid:durableId="24994115"/>
  <w16cid:commentId w16cid:paraId="06D849EB" w16cid:durableId="2498227E"/>
  <w16cid:commentId w16cid:paraId="7E5ACB44" w16cid:durableId="24982280"/>
  <w16cid:commentId w16cid:paraId="30774648" w16cid:durableId="24982283"/>
  <w16cid:commentId w16cid:paraId="111C753A" w16cid:durableId="24982284"/>
  <w16cid:commentId w16cid:paraId="6229B137" w16cid:durableId="24982287"/>
  <w16cid:commentId w16cid:paraId="4FA3D6A0" w16cid:durableId="2498228B"/>
  <w16cid:commentId w16cid:paraId="7CFEDB35" w16cid:durableId="2498228D"/>
  <w16cid:commentId w16cid:paraId="494D8003" w16cid:durableId="24982290"/>
  <w16cid:commentId w16cid:paraId="41BFD100" w16cid:durableId="24982291"/>
  <w16cid:commentId w16cid:paraId="5A554DE7" w16cid:durableId="24982294"/>
  <w16cid:commentId w16cid:paraId="2697B5DE" w16cid:durableId="24982297"/>
  <w16cid:commentId w16cid:paraId="296A7871" w16cid:durableId="2498229A"/>
  <w16cid:commentId w16cid:paraId="571C1639" w16cid:durableId="2498229C"/>
  <w16cid:commentId w16cid:paraId="0FFF7444" w16cid:durableId="2498229F"/>
  <w16cid:commentId w16cid:paraId="0C4E143A" w16cid:durableId="249822A2"/>
  <w16cid:commentId w16cid:paraId="2CD5A9D5" w16cid:durableId="249822A6"/>
  <w16cid:commentId w16cid:paraId="5B1616F0" w16cid:durableId="249822A9"/>
  <w16cid:commentId w16cid:paraId="05B4A824" w16cid:durableId="249822AB"/>
  <w16cid:commentId w16cid:paraId="537ABFC4" w16cid:durableId="249822AD"/>
  <w16cid:commentId w16cid:paraId="0E06CA92" w16cid:durableId="249822AF"/>
  <w16cid:commentId w16cid:paraId="2BCB5196" w16cid:durableId="249822B1"/>
  <w16cid:commentId w16cid:paraId="58A03156" w16cid:durableId="249822B2"/>
  <w16cid:commentId w16cid:paraId="27990F3A" w16cid:durableId="249822B4"/>
  <w16cid:commentId w16cid:paraId="011589E1" w16cid:durableId="249822B6"/>
  <w16cid:commentId w16cid:paraId="5DA7DB17" w16cid:durableId="249822B8"/>
  <w16cid:commentId w16cid:paraId="5306D987" w16cid:durableId="249822BA"/>
  <w16cid:commentId w16cid:paraId="5C727680" w16cid:durableId="249822BC"/>
  <w16cid:commentId w16cid:paraId="70E56ADF" w16cid:durableId="249822BE"/>
  <w16cid:commentId w16cid:paraId="1712E866" w16cid:durableId="249822C0"/>
  <w16cid:commentId w16cid:paraId="622DD6A0" w16cid:durableId="249822C2"/>
  <w16cid:commentId w16cid:paraId="0BD6C475" w16cid:durableId="249822C4"/>
  <w16cid:commentId w16cid:paraId="26E80F62" w16cid:durableId="249822C6"/>
  <w16cid:commentId w16cid:paraId="3EDD2B35" w16cid:durableId="249822C8"/>
  <w16cid:commentId w16cid:paraId="5C122A66" w16cid:durableId="249822CA"/>
  <w16cid:commentId w16cid:paraId="654284FD" w16cid:durableId="249822CC"/>
  <w16cid:commentId w16cid:paraId="43315136" w16cid:durableId="249822CE"/>
  <w16cid:commentId w16cid:paraId="7555ABB5" w16cid:durableId="249822D0"/>
  <w16cid:commentId w16cid:paraId="53636234" w16cid:durableId="249822D2"/>
  <w16cid:commentId w16cid:paraId="6E7D8911" w16cid:durableId="249822D4"/>
  <w16cid:commentId w16cid:paraId="047F76C3" w16cid:durableId="249822D6"/>
  <w16cid:commentId w16cid:paraId="1B226D8E" w16cid:durableId="249822D8"/>
  <w16cid:commentId w16cid:paraId="6435B70C" w16cid:durableId="249822DA"/>
  <w16cid:commentId w16cid:paraId="0BA6A979" w16cid:durableId="249822DC"/>
  <w16cid:commentId w16cid:paraId="381D1E86" w16cid:durableId="249822DE"/>
  <w16cid:commentId w16cid:paraId="109BC213" w16cid:durableId="249822E0"/>
  <w16cid:commentId w16cid:paraId="171430B2" w16cid:durableId="249822E2"/>
  <w16cid:commentId w16cid:paraId="50E08F5F" w16cid:durableId="249822E4"/>
  <w16cid:commentId w16cid:paraId="032A2436" w16cid:durableId="249822E7"/>
  <w16cid:commentId w16cid:paraId="5AE2D6F5" w16cid:durableId="249822E9"/>
  <w16cid:commentId w16cid:paraId="70636C9E" w16cid:durableId="249822EB"/>
  <w16cid:commentId w16cid:paraId="085E8630" w16cid:durableId="249822EE"/>
  <w16cid:commentId w16cid:paraId="53FAF261" w16cid:durableId="249822F0"/>
  <w16cid:commentId w16cid:paraId="083F6D2B" w16cid:durableId="249822F2"/>
  <w16cid:commentId w16cid:paraId="1DC0DC08" w16cid:durableId="249822F5"/>
  <w16cid:commentId w16cid:paraId="0288774F" w16cid:durableId="249822F7"/>
  <w16cid:commentId w16cid:paraId="621F87BE" w16cid:durableId="249822F9"/>
  <w16cid:commentId w16cid:paraId="0EE9BD03" w16cid:durableId="249822FC"/>
  <w16cid:commentId w16cid:paraId="4D75C2C7" w16cid:durableId="249822FE"/>
  <w16cid:commentId w16cid:paraId="06F669F4" w16cid:durableId="24982301"/>
  <w16cid:commentId w16cid:paraId="174D357D" w16cid:durableId="24982303"/>
  <w16cid:commentId w16cid:paraId="64FD8178" w16cid:durableId="24982305"/>
  <w16cid:commentId w16cid:paraId="7ACA0C04" w16cid:durableId="24982308"/>
  <w16cid:commentId w16cid:paraId="6CB4F523" w16cid:durableId="2498230B"/>
  <w16cid:commentId w16cid:paraId="6A47E8FA" w16cid:durableId="2498230E"/>
  <w16cid:commentId w16cid:paraId="657ECA5C" w16cid:durableId="24982310"/>
  <w16cid:commentId w16cid:paraId="0D5E51D1" w16cid:durableId="24982312"/>
  <w16cid:commentId w16cid:paraId="488F2615" w16cid:durableId="24982315"/>
  <w16cid:commentId w16cid:paraId="5B499744" w16cid:durableId="24995B1B"/>
  <w16cid:commentId w16cid:paraId="4298C819" w16cid:durableId="24982317"/>
  <w16cid:commentId w16cid:paraId="7DE9D89E" w16cid:durableId="24982319"/>
  <w16cid:commentId w16cid:paraId="3A3D3C69" w16cid:durableId="2498231C"/>
  <w16cid:commentId w16cid:paraId="647CDE52" w16cid:durableId="2498231E"/>
  <w16cid:commentId w16cid:paraId="2C4864B9" w16cid:durableId="24995B82"/>
  <w16cid:commentId w16cid:paraId="1DAD8941" w16cid:durableId="24982321"/>
  <w16cid:commentId w16cid:paraId="32349A37" w16cid:durableId="24982323"/>
  <w16cid:commentId w16cid:paraId="5EC89680" w16cid:durableId="24982325"/>
  <w16cid:commentId w16cid:paraId="48B3E41A" w16cid:durableId="24982327"/>
  <w16cid:commentId w16cid:paraId="41673A8A" w16cid:durableId="24982329"/>
  <w16cid:commentId w16cid:paraId="5AFD7217" w16cid:durableId="2498232B"/>
  <w16cid:commentId w16cid:paraId="72FB3D81" w16cid:durableId="2498232D"/>
  <w16cid:commentId w16cid:paraId="4BABAF34" w16cid:durableId="2498232F"/>
  <w16cid:commentId w16cid:paraId="225C3EA3" w16cid:durableId="24982331"/>
  <w16cid:commentId w16cid:paraId="6EBC3E22" w16cid:durableId="24982333"/>
  <w16cid:commentId w16cid:paraId="0A80C512" w16cid:durableId="24982335"/>
  <w16cid:commentId w16cid:paraId="22D088C9" w16cid:durableId="24982337"/>
  <w16cid:commentId w16cid:paraId="59DF56BD" w16cid:durableId="24982339"/>
  <w16cid:commentId w16cid:paraId="2903C07D" w16cid:durableId="2498233B"/>
  <w16cid:commentId w16cid:paraId="7BE1790F" w16cid:durableId="2498233D"/>
  <w16cid:commentId w16cid:paraId="4DAF8326" w16cid:durableId="2498233F"/>
  <w16cid:commentId w16cid:paraId="7A443FB9" w16cid:durableId="24982341"/>
  <w16cid:commentId w16cid:paraId="6C1C4C82" w16cid:durableId="24982343"/>
  <w16cid:commentId w16cid:paraId="533B0117" w16cid:durableId="24982345"/>
  <w16cid:commentId w16cid:paraId="54EA1D22" w16cid:durableId="24982347"/>
  <w16cid:commentId w16cid:paraId="123F725A" w16cid:durableId="24982349"/>
  <w16cid:commentId w16cid:paraId="2D54BA66" w16cid:durableId="2498234C"/>
  <w16cid:commentId w16cid:paraId="0D7D9BDE" w16cid:durableId="2498234E"/>
  <w16cid:commentId w16cid:paraId="36C8F9FD" w16cid:durableId="24982350"/>
  <w16cid:commentId w16cid:paraId="26D8CA68" w16cid:durableId="24982352"/>
  <w16cid:commentId w16cid:paraId="1D14F6CF" w16cid:durableId="24982354"/>
  <w16cid:commentId w16cid:paraId="70F32581" w16cid:durableId="24982356"/>
  <w16cid:commentId w16cid:paraId="2F933139" w16cid:durableId="24982358"/>
  <w16cid:commentId w16cid:paraId="2E359D37" w16cid:durableId="2498235A"/>
  <w16cid:commentId w16cid:paraId="433A4116" w16cid:durableId="2498235C"/>
  <w16cid:commentId w16cid:paraId="5E301F9C" w16cid:durableId="2498235F"/>
  <w16cid:commentId w16cid:paraId="2C3F1ACA" w16cid:durableId="24982361"/>
  <w16cid:commentId w16cid:paraId="7FA9A5E5" w16cid:durableId="24982363"/>
  <w16cid:commentId w16cid:paraId="6B0540CC" w16cid:durableId="24982365"/>
  <w16cid:commentId w16cid:paraId="54B67F7A" w16cid:durableId="24982367"/>
  <w16cid:commentId w16cid:paraId="75D83C53" w16cid:durableId="2498236A"/>
  <w16cid:commentId w16cid:paraId="268CC85B" w16cid:durableId="2498236C"/>
  <w16cid:commentId w16cid:paraId="58816B06" w16cid:durableId="2498236E"/>
  <w16cid:commentId w16cid:paraId="1FB350DF" w16cid:durableId="24982371"/>
  <w16cid:commentId w16cid:paraId="7709CA04" w16cid:durableId="24982373"/>
  <w16cid:commentId w16cid:paraId="734256C6" w16cid:durableId="24982375"/>
  <w16cid:commentId w16cid:paraId="790FE757" w16cid:durableId="24982377"/>
  <w16cid:commentId w16cid:paraId="5C4212EB" w16cid:durableId="24982379"/>
  <w16cid:commentId w16cid:paraId="005E3FA0" w16cid:durableId="2498237C"/>
  <w16cid:commentId w16cid:paraId="2B40C303" w16cid:durableId="2498237E"/>
  <w16cid:commentId w16cid:paraId="52DA5161" w16cid:durableId="24982380"/>
  <w16cid:commentId w16cid:paraId="0E969476" w16cid:durableId="24982382"/>
  <w16cid:commentId w16cid:paraId="46645622" w16cid:durableId="24982385"/>
  <w16cid:commentId w16cid:paraId="0704A29F" w16cid:durableId="24982387"/>
  <w16cid:commentId w16cid:paraId="27AD9A23" w16cid:durableId="24982389"/>
  <w16cid:commentId w16cid:paraId="2E274228" w16cid:durableId="2498238B"/>
  <w16cid:commentId w16cid:paraId="7BB715AC" w16cid:durableId="2498238D"/>
  <w16cid:commentId w16cid:paraId="349E1387" w16cid:durableId="2498238F"/>
  <w16cid:commentId w16cid:paraId="1F35542F" w16cid:durableId="24982391"/>
  <w16cid:commentId w16cid:paraId="02BA3BF0" w16cid:durableId="24982393"/>
  <w16cid:commentId w16cid:paraId="6C19254A" w16cid:durableId="24982395"/>
  <w16cid:commentId w16cid:paraId="70C5C06C" w16cid:durableId="24982397"/>
  <w16cid:commentId w16cid:paraId="751D76A1" w16cid:durableId="24982399"/>
  <w16cid:commentId w16cid:paraId="7491A6DF" w16cid:durableId="2498239B"/>
  <w16cid:commentId w16cid:paraId="298A7A52" w16cid:durableId="2498239E"/>
  <w16cid:commentId w16cid:paraId="6F8BD803" w16cid:durableId="249823A0"/>
  <w16cid:commentId w16cid:paraId="34397296" w16cid:durableId="249823A2"/>
  <w16cid:commentId w16cid:paraId="258CF0EE" w16cid:durableId="249823A4"/>
  <w16cid:commentId w16cid:paraId="593D17B8" w16cid:durableId="249823A6"/>
  <w16cid:commentId w16cid:paraId="1EE2CD31" w16cid:durableId="249823A9"/>
  <w16cid:commentId w16cid:paraId="498CC394" w16cid:durableId="249823AB"/>
  <w16cid:commentId w16cid:paraId="3322BAAB" w16cid:durableId="249823AD"/>
  <w16cid:commentId w16cid:paraId="746A704A" w16cid:durableId="24999732"/>
  <w16cid:commentId w16cid:paraId="2236FC48" w16cid:durableId="249823B0"/>
  <w16cid:commentId w16cid:paraId="16326E72" w16cid:durableId="249823B2"/>
  <w16cid:commentId w16cid:paraId="5549CB45" w16cid:durableId="249823B4"/>
  <w16cid:commentId w16cid:paraId="589EE813" w16cid:durableId="249823B6"/>
  <w16cid:commentId w16cid:paraId="6B43FACF" w16cid:durableId="249823B9"/>
  <w16cid:commentId w16cid:paraId="251EC579" w16cid:durableId="249823BB"/>
  <w16cid:commentId w16cid:paraId="4773E583" w16cid:durableId="249823BD"/>
  <w16cid:commentId w16cid:paraId="0C00A6BC" w16cid:durableId="249823BF"/>
  <w16cid:commentId w16cid:paraId="6E4A7E84" w16cid:durableId="249823C1"/>
  <w16cid:commentId w16cid:paraId="0B1243AF" w16cid:durableId="249823C4"/>
  <w16cid:commentId w16cid:paraId="45B85B91" w16cid:durableId="249823C6"/>
  <w16cid:commentId w16cid:paraId="2295B05E" w16cid:durableId="249823C8"/>
  <w16cid:commentId w16cid:paraId="3E55B67D" w16cid:durableId="249823CA"/>
  <w16cid:commentId w16cid:paraId="694B612A" w16cid:durableId="249823CD"/>
  <w16cid:commentId w16cid:paraId="2AE96928" w16cid:durableId="249823CF"/>
  <w16cid:commentId w16cid:paraId="712052A2" w16cid:durableId="249823D1"/>
  <w16cid:commentId w16cid:paraId="56381109" w16cid:durableId="249823D4"/>
  <w16cid:commentId w16cid:paraId="5237C102" w16cid:durableId="249823D6"/>
  <w16cid:commentId w16cid:paraId="633E0DEF" w16cid:durableId="249988D3"/>
  <w16cid:commentId w16cid:paraId="2097515B" w16cid:durableId="249823D8"/>
  <w16cid:commentId w16cid:paraId="789E69B2" w16cid:durableId="249823DB"/>
  <w16cid:commentId w16cid:paraId="2E35E5C9" w16cid:durableId="249823DD"/>
  <w16cid:commentId w16cid:paraId="6732626A" w16cid:durableId="249823DF"/>
  <w16cid:commentId w16cid:paraId="3E79DC36" w16cid:durableId="249823E2"/>
  <w16cid:commentId w16cid:paraId="5A31D1DB" w16cid:durableId="249823E4"/>
  <w16cid:commentId w16cid:paraId="3A291A0D" w16cid:durableId="249823E7"/>
  <w16cid:commentId w16cid:paraId="7FD77619" w16cid:durableId="249823E9"/>
  <w16cid:commentId w16cid:paraId="63BB9DCB" w16cid:durableId="249823EC"/>
  <w16cid:commentId w16cid:paraId="6930A3A6" w16cid:durableId="249823EE"/>
  <w16cid:commentId w16cid:paraId="3F90F4BB" w16cid:durableId="249823F1"/>
  <w16cid:commentId w16cid:paraId="2C12638E" w16cid:durableId="249823F3"/>
  <w16cid:commentId w16cid:paraId="2AF57D68" w16cid:durableId="249823F6"/>
  <w16cid:commentId w16cid:paraId="3EAEDDB1" w16cid:durableId="249823F8"/>
  <w16cid:commentId w16cid:paraId="409D0FF4" w16cid:durableId="249823FA"/>
  <w16cid:commentId w16cid:paraId="63962F0F" w16cid:durableId="249823FD"/>
  <w16cid:commentId w16cid:paraId="1BCC54D3" w16cid:durableId="249823FF"/>
  <w16cid:commentId w16cid:paraId="5A35D37F" w16cid:durableId="24982402"/>
  <w16cid:commentId w16cid:paraId="540403CF" w16cid:durableId="24982404"/>
  <w16cid:commentId w16cid:paraId="39421683" w16cid:durableId="24982406"/>
  <w16cid:commentId w16cid:paraId="6BFFAF50" w16cid:durableId="24982408"/>
  <w16cid:commentId w16cid:paraId="71228CFD" w16cid:durableId="2498240A"/>
  <w16cid:commentId w16cid:paraId="351F0AD7" w16cid:durableId="2498240D"/>
  <w16cid:commentId w16cid:paraId="0C24AF59" w16cid:durableId="2498240F"/>
  <w16cid:commentId w16cid:paraId="590B0E35" w16cid:durableId="24982412"/>
  <w16cid:commentId w16cid:paraId="586B1998" w16cid:durableId="24982414"/>
  <w16cid:commentId w16cid:paraId="4F5F803D" w16cid:durableId="24982416"/>
  <w16cid:commentId w16cid:paraId="4713AF18" w16cid:durableId="24982419"/>
  <w16cid:commentId w16cid:paraId="43FDDE08" w16cid:durableId="2498241B"/>
  <w16cid:commentId w16cid:paraId="082C7403" w16cid:durableId="2498241E"/>
  <w16cid:commentId w16cid:paraId="6B6C2BF1" w16cid:durableId="24982420"/>
  <w16cid:commentId w16cid:paraId="41BC0EEC" w16cid:durableId="24982422"/>
  <w16cid:commentId w16cid:paraId="612694A7" w16cid:durableId="24982425"/>
  <w16cid:commentId w16cid:paraId="69569E28" w16cid:durableId="24982427"/>
  <w16cid:commentId w16cid:paraId="216252D2" w16cid:durableId="24982429"/>
  <w16cid:commentId w16cid:paraId="0B392F59" w16cid:durableId="2498242B"/>
  <w16cid:commentId w16cid:paraId="6867842E" w16cid:durableId="2498242E"/>
  <w16cid:commentId w16cid:paraId="7933453A" w16cid:durableId="24982430"/>
  <w16cid:commentId w16cid:paraId="348D1698" w16cid:durableId="24982432"/>
  <w16cid:commentId w16cid:paraId="0A46AE6B" w16cid:durableId="24982435"/>
  <w16cid:commentId w16cid:paraId="0FEDE09D" w16cid:durableId="24982437"/>
  <w16cid:commentId w16cid:paraId="3B43C5DB" w16cid:durableId="24982439"/>
  <w16cid:commentId w16cid:paraId="18F816DE" w16cid:durableId="2498243C"/>
  <w16cid:commentId w16cid:paraId="471B22E3" w16cid:durableId="2498243E"/>
  <w16cid:commentId w16cid:paraId="20E0F531" w16cid:durableId="24982441"/>
  <w16cid:commentId w16cid:paraId="0BD6B48C" w16cid:durableId="24982443"/>
  <w16cid:commentId w16cid:paraId="3968A22E" w16cid:durableId="24982446"/>
  <w16cid:commentId w16cid:paraId="13D1DF23" w16cid:durableId="24982448"/>
  <w16cid:commentId w16cid:paraId="6D086529" w16cid:durableId="2498244B"/>
  <w16cid:commentId w16cid:paraId="7AA11527" w16cid:durableId="249A9EDD"/>
  <w16cid:commentId w16cid:paraId="5303BFEE" w16cid:durableId="2498244D"/>
  <w16cid:commentId w16cid:paraId="6DA93A9C" w16cid:durableId="2499F11A"/>
  <w16cid:commentId w16cid:paraId="2FC8B73E" w16cid:durableId="24982450"/>
  <w16cid:commentId w16cid:paraId="114CF918" w16cid:durableId="24982453"/>
  <w16cid:commentId w16cid:paraId="0088F170" w16cid:durableId="24982455"/>
  <w16cid:commentId w16cid:paraId="584E51B8" w16cid:durableId="24982458"/>
  <w16cid:commentId w16cid:paraId="2A18D729" w16cid:durableId="2498245A"/>
  <w16cid:commentId w16cid:paraId="6982A0D7" w16cid:durableId="2498245D"/>
  <w16cid:commentId w16cid:paraId="3566FBEA" w16cid:durableId="2498245F"/>
  <w16cid:commentId w16cid:paraId="104AB3F3" w16cid:durableId="24982462"/>
  <w16cid:commentId w16cid:paraId="69F4B908" w16cid:durableId="24982464"/>
  <w16cid:commentId w16cid:paraId="7F3A7ADE" w16cid:durableId="24982467"/>
  <w16cid:commentId w16cid:paraId="3D6CE6AA" w16cid:durableId="24982469"/>
  <w16cid:commentId w16cid:paraId="6D33E2BD" w16cid:durableId="2498246C"/>
  <w16cid:commentId w16cid:paraId="3F8B8DD7" w16cid:durableId="2498246F"/>
  <w16cid:commentId w16cid:paraId="678EDB52" w16cid:durableId="24982471"/>
  <w16cid:commentId w16cid:paraId="7FFE893E" w16cid:durableId="24982474"/>
  <w16cid:commentId w16cid:paraId="70B8C413" w16cid:durableId="24982477"/>
  <w16cid:commentId w16cid:paraId="720A0DB7" w16cid:durableId="24982479"/>
  <w16cid:commentId w16cid:paraId="2663D444" w16cid:durableId="2498247C"/>
  <w16cid:commentId w16cid:paraId="17C275D1" w16cid:durableId="2498247F"/>
  <w16cid:commentId w16cid:paraId="05C4E62E" w16cid:durableId="24982482"/>
  <w16cid:commentId w16cid:paraId="35C844B9" w16cid:durableId="24982484"/>
  <w16cid:commentId w16cid:paraId="059E4EC0" w16cid:durableId="24982487"/>
  <w16cid:commentId w16cid:paraId="5C31A658" w16cid:durableId="2498248A"/>
  <w16cid:commentId w16cid:paraId="7E7D93BC" w16cid:durableId="2498248C"/>
  <w16cid:commentId w16cid:paraId="790614D5" w16cid:durableId="2498248F"/>
  <w16cid:commentId w16cid:paraId="51324010" w16cid:durableId="24982492"/>
  <w16cid:commentId w16cid:paraId="17320F20" w16cid:durableId="24982494"/>
  <w16cid:commentId w16cid:paraId="33B9974D" w16cid:durableId="24982497"/>
  <w16cid:commentId w16cid:paraId="52967A20" w16cid:durableId="2498249A"/>
  <w16cid:commentId w16cid:paraId="098B1DF9" w16cid:durableId="2498249C"/>
  <w16cid:commentId w16cid:paraId="51237335" w16cid:durableId="2498249F"/>
  <w16cid:commentId w16cid:paraId="5271F81C" w16cid:durableId="249824A3"/>
  <w16cid:commentId w16cid:paraId="58A1C759" w16cid:durableId="249824A5"/>
  <w16cid:commentId w16cid:paraId="3D3A3231" w16cid:durableId="249824A9"/>
  <w16cid:commentId w16cid:paraId="35D06B5D" w16cid:durableId="249824AB"/>
  <w16cid:commentId w16cid:paraId="18843D3F" w16cid:durableId="249824AE"/>
  <w16cid:commentId w16cid:paraId="6CC02293" w16cid:durableId="249824B1"/>
  <w16cid:commentId w16cid:paraId="4C81C48E" w16cid:durableId="249824B4"/>
  <w16cid:commentId w16cid:paraId="409F0A9E" w16cid:durableId="249824B6"/>
  <w16cid:commentId w16cid:paraId="392E225F" w16cid:durableId="249824B9"/>
  <w16cid:commentId w16cid:paraId="3B693FAA" w16cid:durableId="249824BC"/>
  <w16cid:commentId w16cid:paraId="58CEBB95" w16cid:durableId="249824BF"/>
  <w16cid:commentId w16cid:paraId="7BF379E9" w16cid:durableId="249824C2"/>
  <w16cid:commentId w16cid:paraId="70301B39" w16cid:durableId="249824C4"/>
  <w16cid:commentId w16cid:paraId="50085550" w16cid:durableId="249824C7"/>
  <w16cid:commentId w16cid:paraId="33425844" w16cid:durableId="249824CA"/>
  <w16cid:commentId w16cid:paraId="1EB5426A" w16cid:durableId="249824CD"/>
  <w16cid:commentId w16cid:paraId="32AA7EEA" w16cid:durableId="249824CF"/>
  <w16cid:commentId w16cid:paraId="10491237" w16cid:durableId="249824D2"/>
  <w16cid:commentId w16cid:paraId="7CE2AB94" w16cid:durableId="249824D5"/>
  <w16cid:commentId w16cid:paraId="3986B72C" w16cid:durableId="249824D8"/>
  <w16cid:commentId w16cid:paraId="0C17F2ED" w16cid:durableId="249824DB"/>
  <w16cid:commentId w16cid:paraId="5CA53CDE" w16cid:durableId="249824DD"/>
  <w16cid:commentId w16cid:paraId="03BC4DFF" w16cid:durableId="249824E0"/>
  <w16cid:commentId w16cid:paraId="55460618" w16cid:durableId="249824E2"/>
  <w16cid:commentId w16cid:paraId="47F1E8DA" w16cid:durableId="249824E5"/>
  <w16cid:commentId w16cid:paraId="4F79071B" w16cid:durableId="249824E8"/>
  <w16cid:commentId w16cid:paraId="35E1E854" w16cid:durableId="249824EA"/>
  <w16cid:commentId w16cid:paraId="518C1DCE" w16cid:durableId="249824EC"/>
  <w16cid:commentId w16cid:paraId="2573355D" w16cid:durableId="249824EE"/>
  <w16cid:commentId w16cid:paraId="1ABF4032" w16cid:durableId="249824F1"/>
  <w16cid:commentId w16cid:paraId="7DA90CE4" w16cid:durableId="249824F3"/>
  <w16cid:commentId w16cid:paraId="6122AD54" w16cid:durableId="249824F6"/>
  <w16cid:commentId w16cid:paraId="70A873ED" w16cid:durableId="249824F8"/>
  <w16cid:commentId w16cid:paraId="48A35195" w16cid:durableId="249824FA"/>
  <w16cid:commentId w16cid:paraId="05D993F0" w16cid:durableId="249824FD"/>
  <w16cid:commentId w16cid:paraId="64A24929" w16cid:durableId="249824FF"/>
  <w16cid:commentId w16cid:paraId="6F723FB0" w16cid:durableId="24982501"/>
  <w16cid:commentId w16cid:paraId="43CDE6F0" w16cid:durableId="24982504"/>
  <w16cid:commentId w16cid:paraId="18DA9B78" w16cid:durableId="24982506"/>
  <w16cid:commentId w16cid:paraId="61FA9288" w16cid:durableId="24982508"/>
  <w16cid:commentId w16cid:paraId="5D6E74ED" w16cid:durableId="2498250B"/>
  <w16cid:commentId w16cid:paraId="28689AA6" w16cid:durableId="2498250D"/>
  <w16cid:commentId w16cid:paraId="01BBAA2F" w16cid:durableId="2498250F"/>
  <w16cid:commentId w16cid:paraId="4360A792" w16cid:durableId="24982511"/>
  <w16cid:commentId w16cid:paraId="3D0DD0C4" w16cid:durableId="24982514"/>
  <w16cid:commentId w16cid:paraId="149CDB4E" w16cid:durableId="24982516"/>
  <w16cid:commentId w16cid:paraId="5CA928AF" w16cid:durableId="24982518"/>
  <w16cid:commentId w16cid:paraId="63953256" w16cid:durableId="2498251B"/>
  <w16cid:commentId w16cid:paraId="5BE686F2" w16cid:durableId="2498251D"/>
  <w16cid:commentId w16cid:paraId="4F523B67" w16cid:durableId="2498251F"/>
  <w16cid:commentId w16cid:paraId="5EA41235" w16cid:durableId="24982522"/>
  <w16cid:commentId w16cid:paraId="0199BA7A" w16cid:durableId="24982524"/>
  <w16cid:commentId w16cid:paraId="08783BFB" w16cid:durableId="24982527"/>
  <w16cid:commentId w16cid:paraId="481200EC" w16cid:durableId="24982529"/>
  <w16cid:commentId w16cid:paraId="5FFCD221" w16cid:durableId="2498252B"/>
  <w16cid:commentId w16cid:paraId="59C63C2C" w16cid:durableId="2498252D"/>
  <w16cid:commentId w16cid:paraId="770BEDAA" w16cid:durableId="24982530"/>
  <w16cid:commentId w16cid:paraId="17D00F82" w16cid:durableId="24982532"/>
  <w16cid:commentId w16cid:paraId="008AC62C" w16cid:durableId="24982534"/>
  <w16cid:commentId w16cid:paraId="0A2E827A" w16cid:durableId="24982536"/>
  <w16cid:commentId w16cid:paraId="04FBA056" w16cid:durableId="24982539"/>
  <w16cid:commentId w16cid:paraId="5165EA68" w16cid:durableId="2498253B"/>
  <w16cid:commentId w16cid:paraId="27E0D4E9" w16cid:durableId="2498253D"/>
  <w16cid:commentId w16cid:paraId="7F80C079" w16cid:durableId="2498253F"/>
  <w16cid:commentId w16cid:paraId="5FAEA11A" w16cid:durableId="24982542"/>
  <w16cid:commentId w16cid:paraId="140DDDB0" w16cid:durableId="24982544"/>
  <w16cid:commentId w16cid:paraId="142BD438" w16cid:durableId="24982546"/>
  <w16cid:commentId w16cid:paraId="7CC10FB2" w16cid:durableId="24982549"/>
  <w16cid:commentId w16cid:paraId="7B95D7F8" w16cid:durableId="2498254B"/>
  <w16cid:commentId w16cid:paraId="301BBA9C" w16cid:durableId="2498254D"/>
  <w16cid:commentId w16cid:paraId="7F3B30FE" w16cid:durableId="24982550"/>
  <w16cid:commentId w16cid:paraId="4267C2E5" w16cid:durableId="24982553"/>
  <w16cid:commentId w16cid:paraId="45B7996B" w16cid:durableId="24982555"/>
  <w16cid:commentId w16cid:paraId="4F0A20BB" w16cid:durableId="24982559"/>
  <w16cid:commentId w16cid:paraId="52F2495A" w16cid:durableId="2498255B"/>
  <w16cid:commentId w16cid:paraId="56E8040C" w16cid:durableId="24982560"/>
  <w16cid:commentId w16cid:paraId="0CD98438" w16cid:durableId="2498256F"/>
  <w16cid:commentId w16cid:paraId="4E2AD8AC" w16cid:durableId="24982571"/>
  <w16cid:commentId w16cid:paraId="210EFBA8" w16cid:durableId="24982573"/>
  <w16cid:commentId w16cid:paraId="459DBF8A" w16cid:durableId="24982578"/>
  <w16cid:commentId w16cid:paraId="0E2B8E3C" w16cid:durableId="2498257B"/>
  <w16cid:commentId w16cid:paraId="1B520739" w16cid:durableId="2498257F"/>
  <w16cid:commentId w16cid:paraId="56049E58" w16cid:durableId="24982583"/>
  <w16cid:commentId w16cid:paraId="2D8F7DCD" w16cid:durableId="2499556B"/>
  <w16cid:commentId w16cid:paraId="1D32E1E4" w16cid:durableId="24982587"/>
  <w16cid:commentId w16cid:paraId="1CE34849" w16cid:durableId="24982589"/>
  <w16cid:commentId w16cid:paraId="4759B214" w16cid:durableId="2498258B"/>
  <w16cid:commentId w16cid:paraId="0ADC5575" w16cid:durableId="24982595"/>
  <w16cid:commentId w16cid:paraId="0152166C" w16cid:durableId="24982599"/>
  <w16cid:commentId w16cid:paraId="4ADF07E6" w16cid:durableId="249825A0"/>
  <w16cid:commentId w16cid:paraId="7300E5D0" w16cid:durableId="249825A3"/>
  <w16cid:commentId w16cid:paraId="612E81F0" w16cid:durableId="249825A6"/>
  <w16cid:commentId w16cid:paraId="427B3283" w16cid:durableId="249825AC"/>
  <w16cid:commentId w16cid:paraId="3EEE70A5" w16cid:durableId="249825AE"/>
  <w16cid:commentId w16cid:paraId="05D82633" w16cid:durableId="249825B1"/>
  <w16cid:commentId w16cid:paraId="501F73CD" w16cid:durableId="249825B4"/>
  <w16cid:commentId w16cid:paraId="14D30768" w16cid:durableId="249825B7"/>
  <w16cid:commentId w16cid:paraId="54BEEF59" w16cid:durableId="249825BA"/>
  <w16cid:commentId w16cid:paraId="18F33897" w16cid:durableId="249825BC"/>
  <w16cid:commentId w16cid:paraId="516EBB5E" w16cid:durableId="249825BE"/>
  <w16cid:commentId w16cid:paraId="54CC3315" w16cid:durableId="249825C2"/>
  <w16cid:commentId w16cid:paraId="763FD02E" w16cid:durableId="249825C4"/>
  <w16cid:commentId w16cid:paraId="52615C9E" w16cid:durableId="249825C6"/>
  <w16cid:commentId w16cid:paraId="7B8FF4B0" w16cid:durableId="249825CE"/>
  <w16cid:commentId w16cid:paraId="17F67328" w16cid:durableId="249825D0"/>
  <w16cid:commentId w16cid:paraId="3E600780" w16cid:durableId="249825D2"/>
  <w16cid:commentId w16cid:paraId="1B4AC2F9" w16cid:durableId="249825D6"/>
  <w16cid:commentId w16cid:paraId="5FA7A2DF" w16cid:durableId="249825D9"/>
  <w16cid:commentId w16cid:paraId="01F7621C" w16cid:durableId="249825DB"/>
  <w16cid:commentId w16cid:paraId="7956D6A2" w16cid:durableId="249825DE"/>
  <w16cid:commentId w16cid:paraId="536185A0" w16cid:durableId="249825E0"/>
  <w16cid:commentId w16cid:paraId="7BAF2E2D" w16cid:durableId="249988D6"/>
  <w16cid:commentId w16cid:paraId="64B1A7A7" w16cid:durableId="249825E2"/>
  <w16cid:commentId w16cid:paraId="23AC15B2" w16cid:durableId="249825E5"/>
  <w16cid:commentId w16cid:paraId="16943935" w16cid:durableId="249825E7"/>
  <w16cid:commentId w16cid:paraId="68E682DD" w16cid:durableId="249825E9"/>
  <w16cid:commentId w16cid:paraId="11595C5D" w16cid:durableId="249825EC"/>
  <w16cid:commentId w16cid:paraId="36B61909" w16cid:durableId="249825F1"/>
  <w16cid:commentId w16cid:paraId="7DA99DB0" w16cid:durableId="249825F3"/>
  <w16cid:commentId w16cid:paraId="310B13D1" w16cid:durableId="249825F9"/>
  <w16cid:commentId w16cid:paraId="78D1C649" w16cid:durableId="24999A1F"/>
  <w16cid:commentId w16cid:paraId="7492E04D" w16cid:durableId="249825FC"/>
  <w16cid:commentId w16cid:paraId="57FE3205" w16cid:durableId="249999EB"/>
  <w16cid:commentId w16cid:paraId="71053F44" w16cid:durableId="249825FF"/>
  <w16cid:commentId w16cid:paraId="7658DAAC" w16cid:durableId="24982603"/>
  <w16cid:commentId w16cid:paraId="1DD6E1ED" w16cid:durableId="24982607"/>
  <w16cid:commentId w16cid:paraId="4197919A" w16cid:durableId="2498260A"/>
  <w16cid:commentId w16cid:paraId="3449A602" w16cid:durableId="2498260D"/>
  <w16cid:commentId w16cid:paraId="4AF133E1" w16cid:durableId="24982611"/>
  <w16cid:commentId w16cid:paraId="4F731E7F" w16cid:durableId="24982616"/>
  <w16cid:commentId w16cid:paraId="3DEA3554" w16cid:durableId="2498261B"/>
  <w16cid:commentId w16cid:paraId="735BF238" w16cid:durableId="2498261F"/>
  <w16cid:commentId w16cid:paraId="5BCB34CA" w16cid:durableId="24999AA2"/>
  <w16cid:commentId w16cid:paraId="789CD0FE" w16cid:durableId="24982625"/>
  <w16cid:commentId w16cid:paraId="4400033F" w16cid:durableId="24982628"/>
  <w16cid:commentId w16cid:paraId="53D0C9A3" w16cid:durableId="2498262B"/>
  <w16cid:commentId w16cid:paraId="15EC2DF1" w16cid:durableId="2498262F"/>
  <w16cid:commentId w16cid:paraId="632ACB24" w16cid:durableId="24982632"/>
  <w16cid:commentId w16cid:paraId="7F4D873E" w16cid:durableId="24982635"/>
  <w16cid:commentId w16cid:paraId="61EFC4B8" w16cid:durableId="2498263A"/>
  <w16cid:commentId w16cid:paraId="1EE712D4" w16cid:durableId="2498263F"/>
  <w16cid:commentId w16cid:paraId="09EBB4A0" w16cid:durableId="24998932"/>
  <w16cid:commentId w16cid:paraId="08D83D18" w16cid:durableId="24982643"/>
  <w16cid:commentId w16cid:paraId="6D7BE0D8" w16cid:durableId="24982647"/>
  <w16cid:commentId w16cid:paraId="0C6943B8" w16cid:durableId="2498264A"/>
  <w16cid:commentId w16cid:paraId="21042A70" w16cid:durableId="2498264C"/>
  <w16cid:commentId w16cid:paraId="5783DBDA" w16cid:durableId="2498264E"/>
  <w16cid:commentId w16cid:paraId="6DAAB290" w16cid:durableId="2498264F"/>
  <w16cid:commentId w16cid:paraId="0E2FB04E" w16cid:durableId="24982651"/>
  <w16cid:commentId w16cid:paraId="509661CA" w16cid:durableId="24982653"/>
  <w16cid:commentId w16cid:paraId="6F7A0677" w16cid:durableId="24982654"/>
  <w16cid:commentId w16cid:paraId="59F27FEC" w16cid:durableId="24982656"/>
  <w16cid:commentId w16cid:paraId="1577AF71" w16cid:durableId="24982659"/>
  <w16cid:commentId w16cid:paraId="4A18B2B7" w16cid:durableId="2498265B"/>
  <w16cid:commentId w16cid:paraId="0BBBCDA7" w16cid:durableId="2498265D"/>
  <w16cid:commentId w16cid:paraId="3B0D890C" w16cid:durableId="2498265F"/>
  <w16cid:commentId w16cid:paraId="01BEE60C" w16cid:durableId="24982660"/>
  <w16cid:commentId w16cid:paraId="505A551C" w16cid:durableId="24982662"/>
  <w16cid:commentId w16cid:paraId="69AE5D38" w16cid:durableId="24982664"/>
  <w16cid:commentId w16cid:paraId="0703BA06" w16cid:durableId="24982666"/>
  <w16cid:commentId w16cid:paraId="09040C6F" w16cid:durableId="24982668"/>
  <w16cid:commentId w16cid:paraId="3E886E8E" w16cid:durableId="2498266A"/>
  <w16cid:commentId w16cid:paraId="102FEAF7" w16cid:durableId="2498266C"/>
  <w16cid:commentId w16cid:paraId="3EE6FBC5" w16cid:durableId="2498266E"/>
  <w16cid:commentId w16cid:paraId="079B02C1" w16cid:durableId="2498266F"/>
  <w16cid:commentId w16cid:paraId="5B8EE518" w16cid:durableId="24998B6D"/>
  <w16cid:commentId w16cid:paraId="32664F2C" w16cid:durableId="24982671"/>
  <w16cid:commentId w16cid:paraId="74EE5DD7" w16cid:durableId="24982674"/>
  <w16cid:commentId w16cid:paraId="4D567AB7" w16cid:durableId="24982676"/>
  <w16cid:commentId w16cid:paraId="31A242B5" w16cid:durableId="24982678"/>
  <w16cid:commentId w16cid:paraId="308439FF" w16cid:durableId="2498267A"/>
  <w16cid:commentId w16cid:paraId="1470027C" w16cid:durableId="2498267C"/>
  <w16cid:commentId w16cid:paraId="47714DFF" w16cid:durableId="2498267E"/>
  <w16cid:commentId w16cid:paraId="6CB4E646" w16cid:durableId="24982680"/>
  <w16cid:commentId w16cid:paraId="4ACD310E" w16cid:durableId="24982683"/>
  <w16cid:commentId w16cid:paraId="1180ACA7" w16cid:durableId="24982685"/>
  <w16cid:commentId w16cid:paraId="246A8CEA" w16cid:durableId="24982687"/>
  <w16cid:commentId w16cid:paraId="644D510C" w16cid:durableId="2498268A"/>
  <w16cid:commentId w16cid:paraId="6749993E" w16cid:durableId="2498268C"/>
  <w16cid:commentId w16cid:paraId="5F59EC81" w16cid:durableId="24998D22"/>
  <w16cid:commentId w16cid:paraId="10DEC969" w16cid:durableId="2498268E"/>
  <w16cid:commentId w16cid:paraId="2EA95A07" w16cid:durableId="24982690"/>
  <w16cid:commentId w16cid:paraId="42656307" w16cid:durableId="24982692"/>
  <w16cid:commentId w16cid:paraId="5E2AA400" w16cid:durableId="24982694"/>
  <w16cid:commentId w16cid:paraId="7E741D2D" w16cid:durableId="24982696"/>
  <w16cid:commentId w16cid:paraId="20EA55C5" w16cid:durableId="24982698"/>
  <w16cid:commentId w16cid:paraId="14C736AF" w16cid:durableId="2498269A"/>
  <w16cid:commentId w16cid:paraId="044DC276" w16cid:durableId="2498269D"/>
  <w16cid:commentId w16cid:paraId="0D4BA0C5" w16cid:durableId="2498269F"/>
  <w16cid:commentId w16cid:paraId="4A2D71A4" w16cid:durableId="249826A2"/>
  <w16cid:commentId w16cid:paraId="06527ABF" w16cid:durableId="249826A4"/>
  <w16cid:commentId w16cid:paraId="2320467E" w16cid:durableId="249826A7"/>
  <w16cid:commentId w16cid:paraId="0EE6C7C2" w16cid:durableId="249826A9"/>
  <w16cid:commentId w16cid:paraId="75170706" w16cid:durableId="249826AB"/>
  <w16cid:commentId w16cid:paraId="0EE93418" w16cid:durableId="249826AD"/>
  <w16cid:commentId w16cid:paraId="0135D127" w16cid:durableId="249826AF"/>
  <w16cid:commentId w16cid:paraId="3F77B029" w16cid:durableId="249826B1"/>
  <w16cid:commentId w16cid:paraId="68083910" w16cid:durableId="249826B3"/>
  <w16cid:commentId w16cid:paraId="04DA30C0" w16cid:durableId="249826B5"/>
  <w16cid:commentId w16cid:paraId="516CFF35" w16cid:durableId="249826B7"/>
  <w16cid:commentId w16cid:paraId="701447D5" w16cid:durableId="249826BA"/>
  <w16cid:commentId w16cid:paraId="17F6E63E" w16cid:durableId="249826BC"/>
  <w16cid:commentId w16cid:paraId="0A004ACE" w16cid:durableId="249826BE"/>
  <w16cid:commentId w16cid:paraId="06C9CB7F" w16cid:durableId="249826C0"/>
  <w16cid:commentId w16cid:paraId="4F4ACFF5" w16cid:durableId="249826C2"/>
  <w16cid:commentId w16cid:paraId="33A0033E" w16cid:durableId="249826C5"/>
  <w16cid:commentId w16cid:paraId="595F78DC" w16cid:durableId="249826C7"/>
  <w16cid:commentId w16cid:paraId="7AE70D4F" w16cid:durableId="249826C9"/>
  <w16cid:commentId w16cid:paraId="4EC49D8A" w16cid:durableId="249826CA"/>
  <w16cid:commentId w16cid:paraId="72B5AA45" w16cid:durableId="249826CC"/>
  <w16cid:commentId w16cid:paraId="0B04C4D6" w16cid:durableId="249826CE"/>
  <w16cid:commentId w16cid:paraId="1401AAE2" w16cid:durableId="249826D0"/>
  <w16cid:commentId w16cid:paraId="4D59F5D1" w16cid:durableId="249826D2"/>
  <w16cid:commentId w16cid:paraId="608F5477" w16cid:durableId="249826D4"/>
  <w16cid:commentId w16cid:paraId="27A3B01F" w16cid:durableId="249826D6"/>
  <w16cid:commentId w16cid:paraId="293BED8F" w16cid:durableId="249826D8"/>
  <w16cid:commentId w16cid:paraId="48144ADE" w16cid:durableId="249826DA"/>
  <w16cid:commentId w16cid:paraId="6C1F1266" w16cid:durableId="249826DC"/>
  <w16cid:commentId w16cid:paraId="3F4D97E1" w16cid:durableId="249826DE"/>
  <w16cid:commentId w16cid:paraId="0BFF4710" w16cid:durableId="249826E0"/>
  <w16cid:commentId w16cid:paraId="506441E4" w16cid:durableId="249826E2"/>
  <w16cid:commentId w16cid:paraId="39F9B2D1" w16cid:durableId="249826E4"/>
  <w16cid:commentId w16cid:paraId="5C60E78E" w16cid:durableId="249826E6"/>
  <w16cid:commentId w16cid:paraId="5CE47D27" w16cid:durableId="249826E8"/>
  <w16cid:commentId w16cid:paraId="1F3DC69E" w16cid:durableId="249826EA"/>
  <w16cid:commentId w16cid:paraId="46F41D14" w16cid:durableId="249826EC"/>
  <w16cid:commentId w16cid:paraId="2D9F8F39" w16cid:durableId="249826EE"/>
  <w16cid:commentId w16cid:paraId="3F4B991F" w16cid:durableId="249826F0"/>
  <w16cid:commentId w16cid:paraId="5FAF87AE" w16cid:durableId="249826F2"/>
  <w16cid:commentId w16cid:paraId="5152EF38" w16cid:durableId="249826F4"/>
  <w16cid:commentId w16cid:paraId="3D545013" w16cid:durableId="249826F6"/>
  <w16cid:commentId w16cid:paraId="30401668" w16cid:durableId="249826F8"/>
  <w16cid:commentId w16cid:paraId="33E6F484" w16cid:durableId="249826FA"/>
  <w16cid:commentId w16cid:paraId="3A0194B0" w16cid:durableId="249826FC"/>
  <w16cid:commentId w16cid:paraId="167B8B6C" w16cid:durableId="249826FE"/>
  <w16cid:commentId w16cid:paraId="09BD7977" w16cid:durableId="24982700"/>
  <w16cid:commentId w16cid:paraId="6F39AD44" w16cid:durableId="24982702"/>
  <w16cid:commentId w16cid:paraId="650ED414" w16cid:durableId="24982704"/>
  <w16cid:commentId w16cid:paraId="52CDEF28" w16cid:durableId="24982706"/>
  <w16cid:commentId w16cid:paraId="1358D8EB" w16cid:durableId="24982708"/>
  <w16cid:commentId w16cid:paraId="3ACC4350" w16cid:durableId="2498270B"/>
  <w16cid:commentId w16cid:paraId="7DCC73E6" w16cid:durableId="2498270D"/>
  <w16cid:commentId w16cid:paraId="68EAF95F" w16cid:durableId="2498270F"/>
  <w16cid:commentId w16cid:paraId="4B71AD91" w16cid:durableId="24982711"/>
  <w16cid:commentId w16cid:paraId="55424088" w16cid:durableId="24982713"/>
  <w16cid:commentId w16cid:paraId="0A7B79A0" w16cid:durableId="24982715"/>
  <w16cid:commentId w16cid:paraId="320851E1" w16cid:durableId="24982717"/>
  <w16cid:commentId w16cid:paraId="1E5B583C" w16cid:durableId="24982719"/>
  <w16cid:commentId w16cid:paraId="20EB78BE" w16cid:durableId="2498271C"/>
  <w16cid:commentId w16cid:paraId="6A19C4A4" w16cid:durableId="2498271E"/>
  <w16cid:commentId w16cid:paraId="11AC9B3B" w16cid:durableId="24982720"/>
  <w16cid:commentId w16cid:paraId="7F16BD57" w16cid:durableId="24982722"/>
  <w16cid:commentId w16cid:paraId="2EB6BAF0" w16cid:durableId="24982724"/>
  <w16cid:commentId w16cid:paraId="03E52A6C" w16cid:durableId="24982726"/>
  <w16cid:commentId w16cid:paraId="55324674" w16cid:durableId="24982728"/>
  <w16cid:commentId w16cid:paraId="3C6A267A" w16cid:durableId="2498272B"/>
  <w16cid:commentId w16cid:paraId="128E0E3B" w16cid:durableId="2498272D"/>
  <w16cid:commentId w16cid:paraId="404B63F3" w16cid:durableId="24999D6C"/>
  <w16cid:commentId w16cid:paraId="0AC2788D" w16cid:durableId="2498272F"/>
  <w16cid:commentId w16cid:paraId="71E20825" w16cid:durableId="249990B5"/>
  <w16cid:commentId w16cid:paraId="2C99273E" w16cid:durableId="24982731"/>
  <w16cid:commentId w16cid:paraId="53D3160B" w16cid:durableId="24982733"/>
  <w16cid:commentId w16cid:paraId="4CA03D1B" w16cid:durableId="24982735"/>
  <w16cid:commentId w16cid:paraId="5DE11431" w16cid:durableId="24982737"/>
  <w16cid:commentId w16cid:paraId="6CD64551" w16cid:durableId="24982739"/>
  <w16cid:commentId w16cid:paraId="63A26FCE" w16cid:durableId="2498273C"/>
  <w16cid:commentId w16cid:paraId="4354154F" w16cid:durableId="2498273E"/>
  <w16cid:commentId w16cid:paraId="29F3AC02" w16cid:durableId="24982742"/>
  <w16cid:commentId w16cid:paraId="483A8FBE" w16cid:durableId="24982744"/>
  <w16cid:commentId w16cid:paraId="4F58165B" w16cid:durableId="24982747"/>
  <w16cid:commentId w16cid:paraId="22FB8B48" w16cid:durableId="24982749"/>
  <w16cid:commentId w16cid:paraId="7CAA7104" w16cid:durableId="2498274B"/>
  <w16cid:commentId w16cid:paraId="73C210EB" w16cid:durableId="2498274D"/>
  <w16cid:commentId w16cid:paraId="71E4D18C" w16cid:durableId="2498274F"/>
  <w16cid:commentId w16cid:paraId="573B2B7F" w16cid:durableId="24982751"/>
  <w16cid:commentId w16cid:paraId="3D9DA380" w16cid:durableId="24982753"/>
  <w16cid:commentId w16cid:paraId="6B1047C5" w16cid:durableId="24982756"/>
  <w16cid:commentId w16cid:paraId="5A94ACFE" w16cid:durableId="24982758"/>
  <w16cid:commentId w16cid:paraId="6616DECA" w16cid:durableId="2498275A"/>
  <w16cid:commentId w16cid:paraId="20A4BF5B" w16cid:durableId="2498275C"/>
  <w16cid:commentId w16cid:paraId="4C2C3E96" w16cid:durableId="2498275F"/>
  <w16cid:commentId w16cid:paraId="5EB5B3E1" w16cid:durableId="24982761"/>
  <w16cid:commentId w16cid:paraId="2F5E7F8C" w16cid:durableId="24982763"/>
  <w16cid:commentId w16cid:paraId="0145E81B" w16cid:durableId="24982765"/>
  <w16cid:commentId w16cid:paraId="79DDEC8A" w16cid:durableId="2499A5C5"/>
  <w16cid:commentId w16cid:paraId="2FAC62BC" w16cid:durableId="24982767"/>
  <w16cid:commentId w16cid:paraId="2F76A0B1" w16cid:durableId="24982769"/>
  <w16cid:commentId w16cid:paraId="56C7C4CB" w16cid:durableId="2498276B"/>
  <w16cid:commentId w16cid:paraId="08382850" w16cid:durableId="2498276D"/>
  <w16cid:commentId w16cid:paraId="2FA415B0" w16cid:durableId="2498276F"/>
  <w16cid:commentId w16cid:paraId="6A14345E" w16cid:durableId="24982770"/>
  <w16cid:commentId w16cid:paraId="152FC1D8" w16cid:durableId="24982772"/>
  <w16cid:commentId w16cid:paraId="74A5339D" w16cid:durableId="24982774"/>
  <w16cid:commentId w16cid:paraId="71BB5377" w16cid:durableId="24982776"/>
  <w16cid:commentId w16cid:paraId="4E6749E2" w16cid:durableId="24982778"/>
  <w16cid:commentId w16cid:paraId="2623AA96" w16cid:durableId="2498277A"/>
  <w16cid:commentId w16cid:paraId="10EE53A7" w16cid:durableId="2498277C"/>
  <w16cid:commentId w16cid:paraId="6B964E52" w16cid:durableId="2498277E"/>
  <w16cid:commentId w16cid:paraId="504AFB3E" w16cid:durableId="24982780"/>
  <w16cid:commentId w16cid:paraId="2201F134" w16cid:durableId="24982782"/>
  <w16cid:commentId w16cid:paraId="4AFE9FA1" w16cid:durableId="24982784"/>
  <w16cid:commentId w16cid:paraId="6ADCB7E6" w16cid:durableId="24982786"/>
  <w16cid:commentId w16cid:paraId="69E1C7A8" w16cid:durableId="24982788"/>
  <w16cid:commentId w16cid:paraId="70E2CE41" w16cid:durableId="2498278A"/>
  <w16cid:commentId w16cid:paraId="3B027057" w16cid:durableId="2498278C"/>
  <w16cid:commentId w16cid:paraId="483220FE" w16cid:durableId="2498278E"/>
  <w16cid:commentId w16cid:paraId="2FCB9FF9" w16cid:durableId="24982791"/>
  <w16cid:commentId w16cid:paraId="22C3D1FD" w16cid:durableId="24982793"/>
  <w16cid:commentId w16cid:paraId="4C8FBAB3" w16cid:durableId="24982795"/>
  <w16cid:commentId w16cid:paraId="38B5DC08" w16cid:durableId="24982797"/>
  <w16cid:commentId w16cid:paraId="435D44EE" w16cid:durableId="24982799"/>
  <w16cid:commentId w16cid:paraId="3C7D6F22" w16cid:durableId="2498279B"/>
  <w16cid:commentId w16cid:paraId="0AA35724" w16cid:durableId="2498279D"/>
  <w16cid:commentId w16cid:paraId="617B483D" w16cid:durableId="2498279F"/>
  <w16cid:commentId w16cid:paraId="1C71FC49" w16cid:durableId="249827A1"/>
  <w16cid:commentId w16cid:paraId="73F180F0" w16cid:durableId="249827A3"/>
  <w16cid:commentId w16cid:paraId="7EBBF146" w16cid:durableId="249827A5"/>
  <w16cid:commentId w16cid:paraId="77744878" w16cid:durableId="249827A7"/>
  <w16cid:commentId w16cid:paraId="30D16AAB" w16cid:durableId="249827A9"/>
  <w16cid:commentId w16cid:paraId="478AAC6F" w16cid:durableId="249827AB"/>
  <w16cid:commentId w16cid:paraId="438C5D3C" w16cid:durableId="249827AD"/>
  <w16cid:commentId w16cid:paraId="0DB2524F" w16cid:durableId="249827AF"/>
  <w16cid:commentId w16cid:paraId="2E8DCA81" w16cid:durableId="249827B1"/>
  <w16cid:commentId w16cid:paraId="1939F9BE" w16cid:durableId="249827B3"/>
  <w16cid:commentId w16cid:paraId="45657ADF" w16cid:durableId="249827B5"/>
  <w16cid:commentId w16cid:paraId="1566BA93" w16cid:durableId="249827B7"/>
  <w16cid:commentId w16cid:paraId="51A90989" w16cid:durableId="249827B9"/>
  <w16cid:commentId w16cid:paraId="3386F195" w16cid:durableId="249827BB"/>
  <w16cid:commentId w16cid:paraId="3ACC14A9" w16cid:durableId="249827BD"/>
  <w16cid:commentId w16cid:paraId="6250F802" w16cid:durableId="249827BE"/>
  <w16cid:commentId w16cid:paraId="692580FB" w16cid:durableId="249827C0"/>
  <w16cid:commentId w16cid:paraId="5B677FBC" w16cid:durableId="249827C2"/>
  <w16cid:commentId w16cid:paraId="789B4382" w16cid:durableId="249827C4"/>
  <w16cid:commentId w16cid:paraId="7F1EF226" w16cid:durableId="249827C6"/>
  <w16cid:commentId w16cid:paraId="6C515F65" w16cid:durableId="249827C9"/>
  <w16cid:commentId w16cid:paraId="04771F37" w16cid:durableId="249827CB"/>
  <w16cid:commentId w16cid:paraId="051113EC" w16cid:durableId="249827CD"/>
  <w16cid:commentId w16cid:paraId="186E43AC" w16cid:durableId="249827CF"/>
  <w16cid:commentId w16cid:paraId="707EA358" w16cid:durableId="249827D1"/>
  <w16cid:commentId w16cid:paraId="0B107251" w16cid:durableId="249827D3"/>
  <w16cid:commentId w16cid:paraId="49454B0C" w16cid:durableId="249827D6"/>
  <w16cid:commentId w16cid:paraId="215E4628" w16cid:durableId="249827D8"/>
  <w16cid:commentId w16cid:paraId="233BD7F0" w16cid:durableId="249827DA"/>
  <w16cid:commentId w16cid:paraId="2C9C8CAA" w16cid:durableId="249827DC"/>
  <w16cid:commentId w16cid:paraId="12C839B6" w16cid:durableId="249827DE"/>
  <w16cid:commentId w16cid:paraId="646CAAB2" w16cid:durableId="249827E0"/>
  <w16cid:commentId w16cid:paraId="1A6A7BA9" w16cid:durableId="249827E2"/>
  <w16cid:commentId w16cid:paraId="1A5CDE09" w16cid:durableId="249827E3"/>
  <w16cid:commentId w16cid:paraId="06D6919D" w16cid:durableId="249827E5"/>
  <w16cid:commentId w16cid:paraId="6EB5458E" w16cid:durableId="249827E7"/>
  <w16cid:commentId w16cid:paraId="6DA91454" w16cid:durableId="249827EA"/>
  <w16cid:commentId w16cid:paraId="6F66559F" w16cid:durableId="249827EC"/>
  <w16cid:commentId w16cid:paraId="1EB7E017" w16cid:durableId="249827EF"/>
  <w16cid:commentId w16cid:paraId="2C18FDDE" w16cid:durableId="249827F1"/>
  <w16cid:commentId w16cid:paraId="341FE660" w16cid:durableId="249827F4"/>
  <w16cid:commentId w16cid:paraId="34B92EA8" w16cid:durableId="249827F6"/>
  <w16cid:commentId w16cid:paraId="77E70A1A" w16cid:durableId="249827F9"/>
  <w16cid:commentId w16cid:paraId="431361F9" w16cid:durableId="249827FB"/>
  <w16cid:commentId w16cid:paraId="68D2D5E7" w16cid:durableId="249827FD"/>
  <w16cid:commentId w16cid:paraId="017127CC" w16cid:durableId="249827FF"/>
  <w16cid:commentId w16cid:paraId="255632FF" w16cid:durableId="24982801"/>
  <w16cid:commentId w16cid:paraId="0B49F353" w16cid:durableId="24982803"/>
  <w16cid:commentId w16cid:paraId="5EF26853" w16cid:durableId="24982805"/>
  <w16cid:commentId w16cid:paraId="4F579D94" w16cid:durableId="24982807"/>
  <w16cid:commentId w16cid:paraId="5383138D" w16cid:durableId="24982809"/>
  <w16cid:commentId w16cid:paraId="01BA4730" w16cid:durableId="2498280B"/>
  <w16cid:commentId w16cid:paraId="1DB9A7B8" w16cid:durableId="2498280D"/>
  <w16cid:commentId w16cid:paraId="6B249B9D" w16cid:durableId="2498280F"/>
  <w16cid:commentId w16cid:paraId="09E80E8B" w16cid:durableId="24982811"/>
  <w16cid:commentId w16cid:paraId="17F6F9C2" w16cid:durableId="24982813"/>
  <w16cid:commentId w16cid:paraId="1EB5736D" w16cid:durableId="24982816"/>
  <w16cid:commentId w16cid:paraId="73E48A10" w16cid:durableId="24982818"/>
  <w16cid:commentId w16cid:paraId="27F9687A" w16cid:durableId="2498281A"/>
  <w16cid:commentId w16cid:paraId="17E0271A" w16cid:durableId="2498281C"/>
  <w16cid:commentId w16cid:paraId="071868E1" w16cid:durableId="2498281F"/>
  <w16cid:commentId w16cid:paraId="0DD2795C" w16cid:durableId="24982821"/>
  <w16cid:commentId w16cid:paraId="2A0324D4" w16cid:durableId="24982823"/>
  <w16cid:commentId w16cid:paraId="149D7198" w16cid:durableId="24982826"/>
  <w16cid:commentId w16cid:paraId="43AE1CA0" w16cid:durableId="24982828"/>
  <w16cid:commentId w16cid:paraId="3A502FC5" w16cid:durableId="2498282A"/>
  <w16cid:commentId w16cid:paraId="68982D98" w16cid:durableId="2498282C"/>
  <w16cid:commentId w16cid:paraId="5CE7E9C0" w16cid:durableId="2498282E"/>
  <w16cid:commentId w16cid:paraId="2AFC9D9E" w16cid:durableId="24982831"/>
  <w16cid:commentId w16cid:paraId="3D271925" w16cid:durableId="24982833"/>
  <w16cid:commentId w16cid:paraId="54BD2FAA" w16cid:durableId="24982836"/>
  <w16cid:commentId w16cid:paraId="1F2150C7" w16cid:durableId="24982838"/>
  <w16cid:commentId w16cid:paraId="24F18FBC" w16cid:durableId="2498283B"/>
  <w16cid:commentId w16cid:paraId="7720C1D5" w16cid:durableId="2498283D"/>
  <w16cid:commentId w16cid:paraId="738A229B" w16cid:durableId="2498283F"/>
  <w16cid:commentId w16cid:paraId="3F05FD72" w16cid:durableId="24982842"/>
  <w16cid:commentId w16cid:paraId="1AF4443F" w16cid:durableId="24982844"/>
  <w16cid:commentId w16cid:paraId="1B6E171F" w16cid:durableId="24982846"/>
  <w16cid:commentId w16cid:paraId="0DFF77B9" w16cid:durableId="24982849"/>
  <w16cid:commentId w16cid:paraId="146FFFDA" w16cid:durableId="2498284B"/>
  <w16cid:commentId w16cid:paraId="4F3481BA" w16cid:durableId="2498284D"/>
  <w16cid:commentId w16cid:paraId="530A7DAA" w16cid:durableId="24982850"/>
  <w16cid:commentId w16cid:paraId="00444E18" w16cid:durableId="24982852"/>
  <w16cid:commentId w16cid:paraId="4AEDDEBE" w16cid:durableId="24982855"/>
  <w16cid:commentId w16cid:paraId="62B82EFD" w16cid:durableId="24982857"/>
  <w16cid:commentId w16cid:paraId="6F299B94" w16cid:durableId="24982859"/>
  <w16cid:commentId w16cid:paraId="6AA17B33" w16cid:durableId="2498285C"/>
  <w16cid:commentId w16cid:paraId="5E19FE03" w16cid:durableId="2498285E"/>
  <w16cid:commentId w16cid:paraId="52C278AB" w16cid:durableId="24982860"/>
  <w16cid:commentId w16cid:paraId="50D5238C" w16cid:durableId="24982863"/>
  <w16cid:commentId w16cid:paraId="19E9F566" w16cid:durableId="24982865"/>
  <w16cid:commentId w16cid:paraId="4864CD9D" w16cid:durableId="24982868"/>
  <w16cid:commentId w16cid:paraId="7A377CDB" w16cid:durableId="2498286A"/>
  <w16cid:commentId w16cid:paraId="3102A628" w16cid:durableId="2498286C"/>
  <w16cid:commentId w16cid:paraId="7888315C" w16cid:durableId="2498286E"/>
  <w16cid:commentId w16cid:paraId="0B4F71BE" w16cid:durableId="24982870"/>
  <w16cid:commentId w16cid:paraId="576688D5" w16cid:durableId="24982872"/>
  <w16cid:commentId w16cid:paraId="6FA95F91" w16cid:durableId="24982875"/>
  <w16cid:commentId w16cid:paraId="0BA3CA4C" w16cid:durableId="24982877"/>
  <w16cid:commentId w16cid:paraId="5B7158E8" w16cid:durableId="24982879"/>
  <w16cid:commentId w16cid:paraId="7E8C45C8" w16cid:durableId="2498287C"/>
  <w16cid:commentId w16cid:paraId="35460557" w16cid:durableId="2498287E"/>
  <w16cid:commentId w16cid:paraId="46643107" w16cid:durableId="24982881"/>
  <w16cid:commentId w16cid:paraId="29C56D32" w16cid:durableId="24982883"/>
  <w16cid:commentId w16cid:paraId="234FDA4A" w16cid:durableId="24982885"/>
  <w16cid:commentId w16cid:paraId="007D1E48" w16cid:durableId="24982888"/>
  <w16cid:commentId w16cid:paraId="5AAF1611" w16cid:durableId="2498288A"/>
  <w16cid:commentId w16cid:paraId="5020DF69" w16cid:durableId="2498288D"/>
  <w16cid:commentId w16cid:paraId="4D4D1860" w16cid:durableId="2498288F"/>
  <w16cid:commentId w16cid:paraId="25C3B05D" w16cid:durableId="24982891"/>
  <w16cid:commentId w16cid:paraId="7E3F990D" w16cid:durableId="24982894"/>
  <w16cid:commentId w16cid:paraId="57916146" w16cid:durableId="24982896"/>
  <w16cid:commentId w16cid:paraId="25A8B29E" w16cid:durableId="24982899"/>
  <w16cid:commentId w16cid:paraId="661446DD" w16cid:durableId="2498289B"/>
  <w16cid:commentId w16cid:paraId="14E1BC8F" w16cid:durableId="2498289D"/>
  <w16cid:commentId w16cid:paraId="418251E5" w16cid:durableId="249828A0"/>
  <w16cid:commentId w16cid:paraId="7ED35918" w16cid:durableId="249828A2"/>
  <w16cid:commentId w16cid:paraId="669FAD1E" w16cid:durableId="249828A4"/>
  <w16cid:commentId w16cid:paraId="72447BF8" w16cid:durableId="249828A6"/>
  <w16cid:commentId w16cid:paraId="40D7DA2C" w16cid:durableId="249828A9"/>
  <w16cid:commentId w16cid:paraId="3E2A7BFE" w16cid:durableId="249828AB"/>
  <w16cid:commentId w16cid:paraId="5291912C" w16cid:durableId="249828AE"/>
  <w16cid:commentId w16cid:paraId="4FA851F8" w16cid:durableId="249828B0"/>
  <w16cid:commentId w16cid:paraId="6A23B68D" w16cid:durableId="249828B3"/>
  <w16cid:commentId w16cid:paraId="4C458955" w16cid:durableId="249828B6"/>
  <w16cid:commentId w16cid:paraId="2CE8B42E" w16cid:durableId="249828B8"/>
  <w16cid:commentId w16cid:paraId="7FF387F7" w16cid:durableId="249828BB"/>
  <w16cid:commentId w16cid:paraId="08200DD0" w16cid:durableId="249828BE"/>
  <w16cid:commentId w16cid:paraId="155A9F27" w16cid:durableId="249828C0"/>
  <w16cid:commentId w16cid:paraId="4B1589AE" w16cid:durableId="249828C3"/>
  <w16cid:commentId w16cid:paraId="0AAD7DEB" w16cid:durableId="249828C5"/>
  <w16cid:commentId w16cid:paraId="4728D2C1" w16cid:durableId="249828C7"/>
  <w16cid:commentId w16cid:paraId="37DA7BDE" w16cid:durableId="249828CA"/>
  <w16cid:commentId w16cid:paraId="416DD451" w16cid:durableId="249828CC"/>
  <w16cid:commentId w16cid:paraId="28EB21E6" w16cid:durableId="249828CF"/>
  <w16cid:commentId w16cid:paraId="5187499A" w16cid:durableId="249828D1"/>
  <w16cid:commentId w16cid:paraId="7902D8F5" w16cid:durableId="249828D4"/>
  <w16cid:commentId w16cid:paraId="713DA615" w16cid:durableId="249828D6"/>
  <w16cid:commentId w16cid:paraId="1BE3814D" w16cid:durableId="249828D9"/>
  <w16cid:commentId w16cid:paraId="57FAAF92" w16cid:durableId="249828DB"/>
  <w16cid:commentId w16cid:paraId="647D71E3" w16cid:durableId="249828DE"/>
  <w16cid:commentId w16cid:paraId="075D6722" w16cid:durableId="249828E0"/>
  <w16cid:commentId w16cid:paraId="63238D20" w16cid:durableId="249828E3"/>
  <w16cid:commentId w16cid:paraId="5F4ADBE3" w16cid:durableId="249828E5"/>
  <w16cid:commentId w16cid:paraId="7CE5949A" w16cid:durableId="249828E8"/>
  <w16cid:commentId w16cid:paraId="752705D9" w16cid:durableId="249828EB"/>
  <w16cid:commentId w16cid:paraId="2F5317B8" w16cid:durableId="249828EE"/>
  <w16cid:commentId w16cid:paraId="786CCECD" w16cid:durableId="249828F0"/>
  <w16cid:commentId w16cid:paraId="6A8C3970" w16cid:durableId="249828F4"/>
  <w16cid:commentId w16cid:paraId="2D2CD01B" w16cid:durableId="249828F8"/>
  <w16cid:commentId w16cid:paraId="1F85FD85" w16cid:durableId="249828FA"/>
  <w16cid:commentId w16cid:paraId="3CD504B2" w16cid:durableId="249828FD"/>
  <w16cid:commentId w16cid:paraId="0C83B3C4" w16cid:durableId="24982901"/>
  <w16cid:commentId w16cid:paraId="535DF9D0" w16cid:durableId="24982904"/>
  <w16cid:commentId w16cid:paraId="4982705F" w16cid:durableId="2498290A"/>
  <w16cid:commentId w16cid:paraId="2BF7B260" w16cid:durableId="2498290C"/>
  <w16cid:commentId w16cid:paraId="6C4EF68D" w16cid:durableId="24982912"/>
  <w16cid:commentId w16cid:paraId="0BD8D9B7" w16cid:durableId="24982914"/>
  <w16cid:commentId w16cid:paraId="0B1D5494" w16cid:durableId="24982917"/>
  <w16cid:commentId w16cid:paraId="43CA6571" w16cid:durableId="2498291A"/>
  <w16cid:commentId w16cid:paraId="07DFA91F" w16cid:durableId="2498291E"/>
  <w16cid:commentId w16cid:paraId="35113F18" w16cid:durableId="24982920"/>
  <w16cid:commentId w16cid:paraId="5EB6C6A8" w16cid:durableId="24982922"/>
  <w16cid:commentId w16cid:paraId="2ACB4E19" w16cid:durableId="24982924"/>
  <w16cid:commentId w16cid:paraId="104C3AC8" w16cid:durableId="24982926"/>
  <w16cid:commentId w16cid:paraId="3AB461E2" w16cid:durableId="24982928"/>
  <w16cid:commentId w16cid:paraId="755493BD" w16cid:durableId="2498292B"/>
  <w16cid:commentId w16cid:paraId="262EB657" w16cid:durableId="2498292D"/>
  <w16cid:commentId w16cid:paraId="6E6B33CE" w16cid:durableId="24982930"/>
  <w16cid:commentId w16cid:paraId="76499A05" w16cid:durableId="24982933"/>
  <w16cid:commentId w16cid:paraId="25D7600D" w16cid:durableId="24982937"/>
  <w16cid:commentId w16cid:paraId="4D36EDC8" w16cid:durableId="2498293B"/>
  <w16cid:commentId w16cid:paraId="12ACE664" w16cid:durableId="2498293D"/>
  <w16cid:commentId w16cid:paraId="3440D484" w16cid:durableId="24982940"/>
  <w16cid:commentId w16cid:paraId="20B97763" w16cid:durableId="24982941"/>
  <w16cid:commentId w16cid:paraId="3B9E55A3" w16cid:durableId="24982943"/>
  <w16cid:commentId w16cid:paraId="359550D1" w16cid:durableId="24982946"/>
  <w16cid:commentId w16cid:paraId="4FE40F62" w16cid:durableId="24982948"/>
  <w16cid:commentId w16cid:paraId="68018FF9" w16cid:durableId="2498294B"/>
  <w16cid:commentId w16cid:paraId="5AEF4D45" w16cid:durableId="2498294F"/>
  <w16cid:commentId w16cid:paraId="754E9CB7" w16cid:durableId="24982953"/>
  <w16cid:commentId w16cid:paraId="565A69E8" w16cid:durableId="24982955"/>
  <w16cid:commentId w16cid:paraId="26D987F6" w16cid:durableId="24982958"/>
  <w16cid:commentId w16cid:paraId="2FE4D113" w16cid:durableId="2498295A"/>
  <w16cid:commentId w16cid:paraId="05BAA6B4" w16cid:durableId="2498295D"/>
  <w16cid:commentId w16cid:paraId="543CC255" w16cid:durableId="2498295F"/>
  <w16cid:commentId w16cid:paraId="7052CA6A" w16cid:durableId="24982961"/>
  <w16cid:commentId w16cid:paraId="79587EF2" w16cid:durableId="24982964"/>
  <w16cid:commentId w16cid:paraId="0B33E9ED" w16cid:durableId="24982966"/>
  <w16cid:commentId w16cid:paraId="0333E6C5" w16cid:durableId="2498296A"/>
  <w16cid:commentId w16cid:paraId="1FE76A5C" w16cid:durableId="2498296E"/>
  <w16cid:commentId w16cid:paraId="68802DA1" w16cid:durableId="24982971"/>
  <w16cid:commentId w16cid:paraId="72ABDCB5" w16cid:durableId="24982974"/>
  <w16cid:commentId w16cid:paraId="0698DEB4" w16cid:durableId="24982976"/>
  <w16cid:commentId w16cid:paraId="7E5C2F3A" w16cid:durableId="24982978"/>
  <w16cid:commentId w16cid:paraId="61B7C1EA" w16cid:durableId="2498297A"/>
  <w16cid:commentId w16cid:paraId="4B68A61B" w16cid:durableId="2498297D"/>
  <w16cid:commentId w16cid:paraId="3A4C192F" w16cid:durableId="24982981"/>
  <w16cid:commentId w16cid:paraId="736E683A" w16cid:durableId="24982985"/>
  <w16cid:commentId w16cid:paraId="037BEF07" w16cid:durableId="24982989"/>
  <w16cid:commentId w16cid:paraId="3F67C1F5" w16cid:durableId="2498298C"/>
  <w16cid:commentId w16cid:paraId="7933E258" w16cid:durableId="2498298E"/>
  <w16cid:commentId w16cid:paraId="1C3ECE68" w16cid:durableId="24982990"/>
  <w16cid:commentId w16cid:paraId="4345CA2C" w16cid:durableId="24982992"/>
  <w16cid:commentId w16cid:paraId="26A1C355" w16cid:durableId="24982994"/>
  <w16cid:commentId w16cid:paraId="76ED2127" w16cid:durableId="24982996"/>
  <w16cid:commentId w16cid:paraId="3BC03FE1" w16cid:durableId="24982998"/>
  <w16cid:commentId w16cid:paraId="036FAE41" w16cid:durableId="2498299A"/>
  <w16cid:commentId w16cid:paraId="350EC4DB" w16cid:durableId="2498299C"/>
  <w16cid:commentId w16cid:paraId="3614FEA2" w16cid:durableId="249829A0"/>
  <w16cid:commentId w16cid:paraId="12484104" w16cid:durableId="249829A3"/>
  <w16cid:commentId w16cid:paraId="1E5CF6AD" w16cid:durableId="249829A5"/>
  <w16cid:commentId w16cid:paraId="426655A6" w16cid:durableId="249829A7"/>
  <w16cid:commentId w16cid:paraId="084D7543" w16cid:durableId="249829AA"/>
  <w16cid:commentId w16cid:paraId="6A24EA1D" w16cid:durableId="249829AB"/>
  <w16cid:commentId w16cid:paraId="5CB8F3FF" w16cid:durableId="249829AD"/>
  <w16cid:commentId w16cid:paraId="4FA8C5E8" w16cid:durableId="249829AF"/>
  <w16cid:commentId w16cid:paraId="0B96B25D" w16cid:durableId="249829B1"/>
  <w16cid:commentId w16cid:paraId="36BFB49D" w16cid:durableId="249829B5"/>
  <w16cid:commentId w16cid:paraId="71DE7131" w16cid:durableId="249829B7"/>
  <w16cid:commentId w16cid:paraId="35E3E793" w16cid:durableId="249829B9"/>
  <w16cid:commentId w16cid:paraId="79A35623" w16cid:durableId="249829BC"/>
  <w16cid:commentId w16cid:paraId="60E60593" w16cid:durableId="249829C1"/>
  <w16cid:commentId w16cid:paraId="58DB7D5D" w16cid:durableId="249829C4"/>
  <w16cid:commentId w16cid:paraId="730C1F0E" w16cid:durableId="249829C6"/>
  <w16cid:commentId w16cid:paraId="5006AD4D" w16cid:durableId="249829C8"/>
  <w16cid:commentId w16cid:paraId="300B7BB0" w16cid:durableId="249829CA"/>
  <w16cid:commentId w16cid:paraId="1045792F" w16cid:durableId="249829CD"/>
  <w16cid:commentId w16cid:paraId="2B1D48BA" w16cid:durableId="249829CF"/>
  <w16cid:commentId w16cid:paraId="26F40311" w16cid:durableId="249829D3"/>
  <w16cid:commentId w16cid:paraId="33FFF20B" w16cid:durableId="249829D4"/>
  <w16cid:commentId w16cid:paraId="56F90697" w16cid:durableId="249829D7"/>
  <w16cid:commentId w16cid:paraId="249FA52F" w16cid:durableId="249829DA"/>
  <w16cid:commentId w16cid:paraId="4A6988CF" w16cid:durableId="249829DD"/>
  <w16cid:commentId w16cid:paraId="58E078D1" w16cid:durableId="249829DE"/>
  <w16cid:commentId w16cid:paraId="15D3D5EA" w16cid:durableId="249829E0"/>
  <w16cid:commentId w16cid:paraId="19EC9921" w16cid:durableId="249829E2"/>
  <w16cid:commentId w16cid:paraId="6E5BC1BD" w16cid:durableId="249829E5"/>
  <w16cid:commentId w16cid:paraId="221DB9AA" w16cid:durableId="249829E8"/>
  <w16cid:commentId w16cid:paraId="0853F46E" w16cid:durableId="249829E9"/>
  <w16cid:commentId w16cid:paraId="2C035B5E" w16cid:durableId="249829EB"/>
  <w16cid:commentId w16cid:paraId="0DB50F6B" w16cid:durableId="249829ED"/>
  <w16cid:commentId w16cid:paraId="79BFF8A6" w16cid:durableId="249829EF"/>
  <w16cid:commentId w16cid:paraId="65FF9F54" w16cid:durableId="249829F2"/>
  <w16cid:commentId w16cid:paraId="1A62CFFC" w16cid:durableId="249829F4"/>
  <w16cid:commentId w16cid:paraId="5CEBBAFF" w16cid:durableId="249829F5"/>
  <w16cid:commentId w16cid:paraId="389AE0CE" w16cid:durableId="249829FA"/>
  <w16cid:commentId w16cid:paraId="63AD3B14" w16cid:durableId="249829FD"/>
  <w16cid:commentId w16cid:paraId="1F8BC04B" w16cid:durableId="249829FF"/>
  <w16cid:commentId w16cid:paraId="319FF311" w16cid:durableId="24982A01"/>
  <w16cid:commentId w16cid:paraId="0B2FDE9E" w16cid:durableId="24982A04"/>
  <w16cid:commentId w16cid:paraId="70AA95FB" w16cid:durableId="24982A0B"/>
  <w16cid:commentId w16cid:paraId="542DF866" w16cid:durableId="24982A0D"/>
  <w16cid:commentId w16cid:paraId="13D4EEAA" w16cid:durableId="24982A0F"/>
  <w16cid:commentId w16cid:paraId="14D58076" w16cid:durableId="24982A13"/>
  <w16cid:commentId w16cid:paraId="27CB73A7" w16cid:durableId="24982A16"/>
  <w16cid:commentId w16cid:paraId="3EC89D89" w16cid:durableId="24982A19"/>
  <w16cid:commentId w16cid:paraId="2F033566" w16cid:durableId="24982A1B"/>
  <w16cid:commentId w16cid:paraId="451F00ED" w16cid:durableId="24982A1D"/>
  <w16cid:commentId w16cid:paraId="64C767F9" w16cid:durableId="24982A1E"/>
  <w16cid:commentId w16cid:paraId="4C2BC8BA" w16cid:durableId="24982A20"/>
  <w16cid:commentId w16cid:paraId="48A2FCF4" w16cid:durableId="24982A22"/>
  <w16cid:commentId w16cid:paraId="6D77583A" w16cid:durableId="24982A24"/>
  <w16cid:commentId w16cid:paraId="6515080F" w16cid:durableId="24982A26"/>
  <w16cid:commentId w16cid:paraId="3B94014F" w16cid:durableId="24982A28"/>
  <w16cid:commentId w16cid:paraId="19CF940C" w16cid:durableId="2499955E"/>
  <w16cid:commentId w16cid:paraId="5F337E18" w16cid:durableId="24982A2A"/>
  <w16cid:commentId w16cid:paraId="26017948" w16cid:durableId="24982A2B"/>
  <w16cid:commentId w16cid:paraId="4C00ECC2" w16cid:durableId="24982A2D"/>
  <w16cid:commentId w16cid:paraId="7EE1E616" w16cid:durableId="24982A2F"/>
  <w16cid:commentId w16cid:paraId="448CAF1B" w16cid:durableId="24982A30"/>
  <w16cid:commentId w16cid:paraId="49A8698F" w16cid:durableId="24982A32"/>
  <w16cid:commentId w16cid:paraId="314B7685" w16cid:durableId="24982A34"/>
  <w16cid:commentId w16cid:paraId="747AA2B8" w16cid:durableId="24982A35"/>
  <w16cid:commentId w16cid:paraId="0415DA81" w16cid:durableId="24982A37"/>
  <w16cid:commentId w16cid:paraId="277B6FBC" w16cid:durableId="24982A39"/>
  <w16cid:commentId w16cid:paraId="61BD0509" w16cid:durableId="24982A3B"/>
  <w16cid:commentId w16cid:paraId="74103F44" w16cid:durableId="24982A3D"/>
  <w16cid:commentId w16cid:paraId="0267F294" w16cid:durableId="24982A3F"/>
  <w16cid:commentId w16cid:paraId="3257EB7B" w16cid:durableId="24982A41"/>
  <w16cid:commentId w16cid:paraId="79DAD1BE" w16cid:durableId="24982A43"/>
  <w16cid:commentId w16cid:paraId="78BBB3BD" w16cid:durableId="24982A45"/>
  <w16cid:commentId w16cid:paraId="6D78955A" w16cid:durableId="24982A47"/>
  <w16cid:commentId w16cid:paraId="3025138B" w16cid:durableId="24982A49"/>
  <w16cid:commentId w16cid:paraId="024EB3B2" w16cid:durableId="24982A4A"/>
  <w16cid:commentId w16cid:paraId="0D3BF0DE" w16cid:durableId="24982A4C"/>
  <w16cid:commentId w16cid:paraId="6575A0A2" w16cid:durableId="24982A4E"/>
  <w16cid:commentId w16cid:paraId="544CBF3D" w16cid:durableId="24982A4F"/>
  <w16cid:commentId w16cid:paraId="40E1C007" w16cid:durableId="24982A51"/>
  <w16cid:commentId w16cid:paraId="6F081C8D" w16cid:durableId="24982A53"/>
  <w16cid:commentId w16cid:paraId="0D27B33C" w16cid:durableId="24982A55"/>
  <w16cid:commentId w16cid:paraId="36B7D604" w16cid:durableId="24982A56"/>
  <w16cid:commentId w16cid:paraId="57630424" w16cid:durableId="24982A58"/>
  <w16cid:commentId w16cid:paraId="7DCCC4BD" w16cid:durableId="24982A5B"/>
  <w16cid:commentId w16cid:paraId="02CAA775" w16cid:durableId="24982A5C"/>
  <w16cid:commentId w16cid:paraId="1E88B275" w16cid:durableId="24982A5F"/>
  <w16cid:commentId w16cid:paraId="7B7F36D6" w16cid:durableId="24982A61"/>
  <w16cid:commentId w16cid:paraId="64885E19" w16cid:durableId="24982A63"/>
  <w16cid:commentId w16cid:paraId="3C208228" w16cid:durableId="24982A65"/>
  <w16cid:commentId w16cid:paraId="654A29AE" w16cid:durableId="24982A67"/>
  <w16cid:commentId w16cid:paraId="6B16B362" w16cid:durableId="24982A69"/>
  <w16cid:commentId w16cid:paraId="32775AFE" w16cid:durableId="24982A6A"/>
  <w16cid:commentId w16cid:paraId="3AE39705" w16cid:durableId="24982A6C"/>
  <w16cid:commentId w16cid:paraId="125CB26A" w16cid:durableId="24982A6E"/>
  <w16cid:commentId w16cid:paraId="25548487" w16cid:durableId="24982A6F"/>
  <w16cid:commentId w16cid:paraId="2A0AD8EE" w16cid:durableId="24982A71"/>
  <w16cid:commentId w16cid:paraId="49069503" w16cid:durableId="24982A73"/>
  <w16cid:commentId w16cid:paraId="72CC65E1" w16cid:durableId="24982A75"/>
  <w16cid:commentId w16cid:paraId="627AD5DE" w16cid:durableId="24982A76"/>
  <w16cid:commentId w16cid:paraId="10B30597" w16cid:durableId="24982A78"/>
  <w16cid:commentId w16cid:paraId="6A69A452" w16cid:durableId="24982A7B"/>
  <w16cid:commentId w16cid:paraId="5899CB9E" w16cid:durableId="24982A7C"/>
  <w16cid:commentId w16cid:paraId="3FEBD641" w16cid:durableId="24982A7F"/>
  <w16cid:commentId w16cid:paraId="2366ADE7" w16cid:durableId="24982A81"/>
  <w16cid:commentId w16cid:paraId="0D5740B2" w16cid:durableId="24982A84"/>
  <w16cid:commentId w16cid:paraId="596EF34E" w16cid:durableId="24982A86"/>
  <w16cid:commentId w16cid:paraId="25CB923D" w16cid:durableId="24982A87"/>
  <w16cid:commentId w16cid:paraId="266053EA" w16cid:durableId="24982A89"/>
  <w16cid:commentId w16cid:paraId="059F162C" w16cid:durableId="24982A8B"/>
  <w16cid:commentId w16cid:paraId="3EFBE078" w16cid:durableId="24982A8D"/>
  <w16cid:commentId w16cid:paraId="70A8CDFC" w16cid:durableId="24982A8F"/>
  <w16cid:commentId w16cid:paraId="3271EAA9" w16cid:durableId="24982A91"/>
  <w16cid:commentId w16cid:paraId="0FDD2EE6" w16cid:durableId="24982A93"/>
  <w16cid:commentId w16cid:paraId="42798A55" w16cid:durableId="24982A94"/>
  <w16cid:commentId w16cid:paraId="79AFA0A9" w16cid:durableId="24982A96"/>
  <w16cid:commentId w16cid:paraId="3A0918B7" w16cid:durableId="24982A98"/>
  <w16cid:commentId w16cid:paraId="18249A1A" w16cid:durableId="24982A9A"/>
  <w16cid:commentId w16cid:paraId="7A6AD8AC" w16cid:durableId="24982A9D"/>
  <w16cid:commentId w16cid:paraId="33A87016" w16cid:durableId="24982A9F"/>
  <w16cid:commentId w16cid:paraId="71557453" w16cid:durableId="24982AA2"/>
  <w16cid:commentId w16cid:paraId="6291A876" w16cid:durableId="24982AA4"/>
  <w16cid:commentId w16cid:paraId="7239A15B" w16cid:durableId="24982AA6"/>
  <w16cid:commentId w16cid:paraId="095BFDE0" w16cid:durableId="24982AA9"/>
  <w16cid:commentId w16cid:paraId="099C4899" w16cid:durableId="24982AAA"/>
  <w16cid:commentId w16cid:paraId="01170F0C" w16cid:durableId="24982AAC"/>
  <w16cid:commentId w16cid:paraId="0D4F07C3" w16cid:durableId="24982AAE"/>
  <w16cid:commentId w16cid:paraId="1381525D" w16cid:durableId="24982AB0"/>
  <w16cid:commentId w16cid:paraId="6D35E122" w16cid:durableId="24982AB2"/>
  <w16cid:commentId w16cid:paraId="5BA6D772" w16cid:durableId="24982AB4"/>
  <w16cid:commentId w16cid:paraId="6DF1933C" w16cid:durableId="24982AB7"/>
  <w16cid:commentId w16cid:paraId="2542B633" w16cid:durableId="24982AB9"/>
  <w16cid:commentId w16cid:paraId="1EA47B55" w16cid:durableId="24982ABB"/>
  <w16cid:commentId w16cid:paraId="658B24E0" w16cid:durableId="24982ABD"/>
  <w16cid:commentId w16cid:paraId="41742C22" w16cid:durableId="24982ABF"/>
  <w16cid:commentId w16cid:paraId="6B0C4559" w16cid:durableId="24982AC1"/>
  <w16cid:commentId w16cid:paraId="3B342E4E" w16cid:durableId="24982AC2"/>
  <w16cid:commentId w16cid:paraId="3DA392AB" w16cid:durableId="24982AC4"/>
  <w16cid:commentId w16cid:paraId="60D445F7" w16cid:durableId="24982AC6"/>
  <w16cid:commentId w16cid:paraId="26CEAD13" w16cid:durableId="24982AC9"/>
  <w16cid:commentId w16cid:paraId="259FA38A" w16cid:durableId="24982ACC"/>
  <w16cid:commentId w16cid:paraId="51F6D707" w16cid:durableId="24982ACE"/>
  <w16cid:commentId w16cid:paraId="2BD420C5" w16cid:durableId="24982AD0"/>
  <w16cid:commentId w16cid:paraId="610A4447" w16cid:durableId="24982AD2"/>
  <w16cid:commentId w16cid:paraId="1E676814" w16cid:durableId="24982AD5"/>
  <w16cid:commentId w16cid:paraId="538D3F76" w16cid:durableId="24982AD7"/>
  <w16cid:commentId w16cid:paraId="494B9480" w16cid:durableId="24982AD8"/>
  <w16cid:commentId w16cid:paraId="17E997CE" w16cid:durableId="24982ADA"/>
  <w16cid:commentId w16cid:paraId="490C7FFE" w16cid:durableId="24982ADC"/>
  <w16cid:commentId w16cid:paraId="361FA6EC" w16cid:durableId="24982ADE"/>
  <w16cid:commentId w16cid:paraId="63F4D134" w16cid:durableId="24982AE0"/>
  <w16cid:commentId w16cid:paraId="44A34B5C" w16cid:durableId="24982AE2"/>
  <w16cid:commentId w16cid:paraId="66D05B8B" w16cid:durableId="24982AE4"/>
  <w16cid:commentId w16cid:paraId="3C477140" w16cid:durableId="24982AE6"/>
  <w16cid:commentId w16cid:paraId="1E6FD3C7" w16cid:durableId="24982AE8"/>
  <w16cid:commentId w16cid:paraId="3380FF1E" w16cid:durableId="24982AEA"/>
  <w16cid:commentId w16cid:paraId="33BC9E9E" w16cid:durableId="24982AEC"/>
  <w16cid:commentId w16cid:paraId="5CB2D842" w16cid:durableId="24982AEE"/>
  <w16cid:commentId w16cid:paraId="23C2F3C9" w16cid:durableId="24982AF0"/>
  <w16cid:commentId w16cid:paraId="16F48622" w16cid:durableId="24982AF1"/>
  <w16cid:commentId w16cid:paraId="527541DA" w16cid:durableId="24982AF5"/>
  <w16cid:commentId w16cid:paraId="07DD5B6D" w16cid:durableId="24982AF7"/>
  <w16cid:commentId w16cid:paraId="0279EB7D" w16cid:durableId="24982AF9"/>
  <w16cid:commentId w16cid:paraId="0FA8BBFE" w16cid:durableId="24982AFB"/>
  <w16cid:commentId w16cid:paraId="7154A544" w16cid:durableId="24982B08"/>
  <w16cid:commentId w16cid:paraId="4C9E0580" w16cid:durableId="24982B0A"/>
  <w16cid:commentId w16cid:paraId="51BA5C2B" w16cid:durableId="24982B0D"/>
  <w16cid:commentId w16cid:paraId="50576557" w16cid:durableId="24982B10"/>
  <w16cid:commentId w16cid:paraId="366437A6" w16cid:durableId="24982B1D"/>
  <w16cid:commentId w16cid:paraId="1E5035C0" w16cid:durableId="24982B1F"/>
  <w16cid:commentId w16cid:paraId="286CFF55" w16cid:durableId="24982B20"/>
  <w16cid:commentId w16cid:paraId="60CDB220" w16cid:durableId="24982B27"/>
  <w16cid:commentId w16cid:paraId="2EFC3EC5" w16cid:durableId="24982B2E"/>
  <w16cid:commentId w16cid:paraId="33915A51" w16cid:durableId="24982B30"/>
  <w16cid:commentId w16cid:paraId="40EBFC11" w16cid:durableId="24982B31"/>
  <w16cid:commentId w16cid:paraId="23D6E79B" w16cid:durableId="24982B33"/>
  <w16cid:commentId w16cid:paraId="0EC549D9" w16cid:durableId="24982B3B"/>
  <w16cid:commentId w16cid:paraId="4E768636" w16cid:durableId="24982B3E"/>
  <w16cid:commentId w16cid:paraId="3F48E872" w16cid:durableId="24982B43"/>
  <w16cid:commentId w16cid:paraId="68323C12" w16cid:durableId="24982B45"/>
  <w16cid:commentId w16cid:paraId="5D7D5824" w16cid:durableId="24982B47"/>
  <w16cid:commentId w16cid:paraId="74266353" w16cid:durableId="24982B4A"/>
  <w16cid:commentId w16cid:paraId="0D305738" w16cid:durableId="24982B54"/>
  <w16cid:commentId w16cid:paraId="2A13563C" w16cid:durableId="24982B56"/>
  <w16cid:commentId w16cid:paraId="049FC88E" w16cid:durableId="24982B58"/>
  <w16cid:commentId w16cid:paraId="38ECC428" w16cid:durableId="24982B59"/>
  <w16cid:commentId w16cid:paraId="44C06507" w16cid:durableId="24982B5B"/>
  <w16cid:commentId w16cid:paraId="2EAA6247" w16cid:durableId="24982B5D"/>
  <w16cid:commentId w16cid:paraId="6B17362C" w16cid:durableId="24982B5F"/>
  <w16cid:commentId w16cid:paraId="004F70FF" w16cid:durableId="24982B60"/>
  <w16cid:commentId w16cid:paraId="0ADD1197" w16cid:durableId="24982B63"/>
  <w16cid:commentId w16cid:paraId="356E591F" w16cid:durableId="24982B64"/>
  <w16cid:commentId w16cid:paraId="09E69D9A" w16cid:durableId="24982B66"/>
  <w16cid:commentId w16cid:paraId="3188F74C" w16cid:durableId="24982B67"/>
  <w16cid:commentId w16cid:paraId="19162311" w16cid:durableId="24982B69"/>
  <w16cid:commentId w16cid:paraId="12886276" w16cid:durableId="24982B6A"/>
  <w16cid:commentId w16cid:paraId="09D33E1A" w16cid:durableId="24982B6C"/>
  <w16cid:commentId w16cid:paraId="42B6371A" w16cid:durableId="24982B6E"/>
  <w16cid:commentId w16cid:paraId="45C0B028" w16cid:durableId="24982B70"/>
  <w16cid:commentId w16cid:paraId="3A2F8414" w16cid:durableId="24982B71"/>
  <w16cid:commentId w16cid:paraId="21EE18BF" w16cid:durableId="24982B73"/>
  <w16cid:commentId w16cid:paraId="5D67E760" w16cid:durableId="24982B75"/>
  <w16cid:commentId w16cid:paraId="5B74744A" w16cid:durableId="24982B76"/>
  <w16cid:commentId w16cid:paraId="2C71FB0E" w16cid:durableId="24982B78"/>
  <w16cid:commentId w16cid:paraId="5A44842F" w16cid:durableId="24982B7A"/>
  <w16cid:commentId w16cid:paraId="3750C1D2" w16cid:durableId="24982B7B"/>
  <w16cid:commentId w16cid:paraId="7497EC95" w16cid:durableId="2499F59B"/>
  <w16cid:commentId w16cid:paraId="52CED14A" w16cid:durableId="24982B7D"/>
  <w16cid:commentId w16cid:paraId="20A818E0" w16cid:durableId="24982B7E"/>
  <w16cid:commentId w16cid:paraId="38613DED" w16cid:durableId="24982B80"/>
  <w16cid:commentId w16cid:paraId="4C71E546" w16cid:durableId="24982B82"/>
  <w16cid:commentId w16cid:paraId="13A99813" w16cid:durableId="24982B84"/>
  <w16cid:commentId w16cid:paraId="56591FE4" w16cid:durableId="24982B86"/>
  <w16cid:commentId w16cid:paraId="29CDB4B4" w16cid:durableId="24982B87"/>
  <w16cid:commentId w16cid:paraId="2C398890" w16cid:durableId="24982B89"/>
  <w16cid:commentId w16cid:paraId="46EE0ECA" w16cid:durableId="24982B8A"/>
  <w16cid:commentId w16cid:paraId="1D300C44" w16cid:durableId="24982B8C"/>
  <w16cid:commentId w16cid:paraId="1B397918" w16cid:durableId="24982B8E"/>
  <w16cid:commentId w16cid:paraId="40DBFED5" w16cid:durableId="24982B90"/>
  <w16cid:commentId w16cid:paraId="4EAA1EDB" w16cid:durableId="24982B92"/>
  <w16cid:commentId w16cid:paraId="1587FA25" w16cid:durableId="24982B94"/>
  <w16cid:commentId w16cid:paraId="609BAC48" w16cid:durableId="24982B96"/>
  <w16cid:commentId w16cid:paraId="10DE2A00" w16cid:durableId="24982B98"/>
  <w16cid:commentId w16cid:paraId="72E3D9AC" w16cid:durableId="24982B9A"/>
  <w16cid:commentId w16cid:paraId="7EA559FF" w16cid:durableId="24982B9C"/>
  <w16cid:commentId w16cid:paraId="510A6CB2" w16cid:durableId="24982B9D"/>
  <w16cid:commentId w16cid:paraId="290FD99C" w16cid:durableId="24982B9F"/>
  <w16cid:commentId w16cid:paraId="6C0E4FE9" w16cid:durableId="24982BA0"/>
  <w16cid:commentId w16cid:paraId="37B582F6" w16cid:durableId="24982BA3"/>
  <w16cid:commentId w16cid:paraId="6122E8A9" w16cid:durableId="24982BA5"/>
  <w16cid:commentId w16cid:paraId="678C0910" w16cid:durableId="24982BA6"/>
  <w16cid:commentId w16cid:paraId="379F0C6F" w16cid:durableId="24982BA9"/>
  <w16cid:commentId w16cid:paraId="0E9DBDBC" w16cid:durableId="24982BAA"/>
  <w16cid:commentId w16cid:paraId="322E7399" w16cid:durableId="24982BAD"/>
  <w16cid:commentId w16cid:paraId="477EB65C" w16cid:durableId="24982BAF"/>
  <w16cid:commentId w16cid:paraId="1BB4C08A" w16cid:durableId="24982BB1"/>
  <w16cid:commentId w16cid:paraId="56D8E0A6" w16cid:durableId="24982BB3"/>
  <w16cid:commentId w16cid:paraId="196D1E0F" w16cid:durableId="24982BB4"/>
  <w16cid:commentId w16cid:paraId="52BC1BB0" w16cid:durableId="24982BB6"/>
  <w16cid:commentId w16cid:paraId="17ADF2DA" w16cid:durableId="24982BB8"/>
  <w16cid:commentId w16cid:paraId="425F438B" w16cid:durableId="24982BB9"/>
  <w16cid:commentId w16cid:paraId="230CC7C5" w16cid:durableId="24982BBB"/>
  <w16cid:commentId w16cid:paraId="47EAA11F" w16cid:durableId="24982BBD"/>
  <w16cid:commentId w16cid:paraId="70136554" w16cid:durableId="24982BBE"/>
  <w16cid:commentId w16cid:paraId="3F080945" w16cid:durableId="24982BC1"/>
  <w16cid:commentId w16cid:paraId="3A349266" w16cid:durableId="24982BC3"/>
  <w16cid:commentId w16cid:paraId="3EF97CE8" w16cid:durableId="24982BC5"/>
  <w16cid:commentId w16cid:paraId="77F45FD2" w16cid:durableId="24982BC7"/>
  <w16cid:commentId w16cid:paraId="1AF0B750" w16cid:durableId="24982BC9"/>
  <w16cid:commentId w16cid:paraId="63A0D06A" w16cid:durableId="24982BCB"/>
  <w16cid:commentId w16cid:paraId="1138BF33" w16cid:durableId="24982BCD"/>
  <w16cid:commentId w16cid:paraId="265F7AC2" w16cid:durableId="24982BCF"/>
  <w16cid:commentId w16cid:paraId="53CF35AE" w16cid:durableId="24982BD0"/>
  <w16cid:commentId w16cid:paraId="0EA73853" w16cid:durableId="24982BD3"/>
  <w16cid:commentId w16cid:paraId="11F978D9" w16cid:durableId="24982BD5"/>
  <w16cid:commentId w16cid:paraId="6240B238" w16cid:durableId="24982BD7"/>
  <w16cid:commentId w16cid:paraId="0457C3A4" w16cid:durableId="24982BD9"/>
  <w16cid:commentId w16cid:paraId="0F19BEFA" w16cid:durableId="24982BDB"/>
  <w16cid:commentId w16cid:paraId="2366EB09" w16cid:durableId="24982BDE"/>
  <w16cid:commentId w16cid:paraId="1A8816C9" w16cid:durableId="24982BE0"/>
  <w16cid:commentId w16cid:paraId="674B7414" w16cid:durableId="24982BE2"/>
  <w16cid:commentId w16cid:paraId="383AEC0F" w16cid:durableId="24982BE4"/>
  <w16cid:commentId w16cid:paraId="32DC028C" w16cid:durableId="24982BE6"/>
  <w16cid:commentId w16cid:paraId="14FF8DCF" w16cid:durableId="24982BE8"/>
  <w16cid:commentId w16cid:paraId="3F995D55" w16cid:durableId="24982BEA"/>
  <w16cid:commentId w16cid:paraId="0AE47DE1" w16cid:durableId="24982BEC"/>
  <w16cid:commentId w16cid:paraId="4473A72A" w16cid:durableId="24982BEE"/>
  <w16cid:commentId w16cid:paraId="26046A5A" w16cid:durableId="24982BEF"/>
  <w16cid:commentId w16cid:paraId="790A7327" w16cid:durableId="24982BF2"/>
  <w16cid:commentId w16cid:paraId="3292C9CE" w16cid:durableId="24982BF3"/>
  <w16cid:commentId w16cid:paraId="61881502" w16cid:durableId="24982BF5"/>
  <w16cid:commentId w16cid:paraId="76332D39" w16cid:durableId="24982BF7"/>
  <w16cid:commentId w16cid:paraId="63C55555" w16cid:durableId="24982BF9"/>
  <w16cid:commentId w16cid:paraId="61F19079" w16cid:durableId="24982BFB"/>
  <w16cid:commentId w16cid:paraId="5B7E9064" w16cid:durableId="24982BFD"/>
  <w16cid:commentId w16cid:paraId="20DBC516" w16cid:durableId="24982BFE"/>
  <w16cid:commentId w16cid:paraId="0C97E09C" w16cid:durableId="24982C00"/>
  <w16cid:commentId w16cid:paraId="19045BB8" w16cid:durableId="24982C02"/>
  <w16cid:commentId w16cid:paraId="618FCD67" w16cid:durableId="24982C03"/>
  <w16cid:commentId w16cid:paraId="494DEA33" w16cid:durableId="24982C05"/>
  <w16cid:commentId w16cid:paraId="70259563" w16cid:durableId="24982C06"/>
  <w16cid:commentId w16cid:paraId="592CE221" w16cid:durableId="24982C08"/>
  <w16cid:commentId w16cid:paraId="097837F1" w16cid:durableId="24982C09"/>
  <w16cid:commentId w16cid:paraId="7183052E" w16cid:durableId="24982C0B"/>
  <w16cid:commentId w16cid:paraId="5190A3ED" w16cid:durableId="24982C0C"/>
  <w16cid:commentId w16cid:paraId="1BB5BBDB" w16cid:durableId="24982C0E"/>
  <w16cid:commentId w16cid:paraId="32E0A8E5" w16cid:durableId="24982C10"/>
  <w16cid:commentId w16cid:paraId="6637313A" w16cid:durableId="24982C12"/>
  <w16cid:commentId w16cid:paraId="0C52D4AC" w16cid:durableId="24982C14"/>
  <w16cid:commentId w16cid:paraId="693758A2" w16cid:durableId="24982C16"/>
  <w16cid:commentId w16cid:paraId="5D5AAC9C" w16cid:durableId="24982C18"/>
  <w16cid:commentId w16cid:paraId="71D06027" w16cid:durableId="24982C19"/>
  <w16cid:commentId w16cid:paraId="6C5B8C18" w16cid:durableId="24982C1B"/>
  <w16cid:commentId w16cid:paraId="0F75C0E8" w16cid:durableId="24982C1D"/>
  <w16cid:commentId w16cid:paraId="64ABA4D9" w16cid:durableId="24982C1E"/>
  <w16cid:commentId w16cid:paraId="7D8112D2" w16cid:durableId="249AA8D2"/>
  <w16cid:commentId w16cid:paraId="612F43CC" w16cid:durableId="24982C20"/>
  <w16cid:commentId w16cid:paraId="272B4675" w16cid:durableId="2499DFA4"/>
  <w16cid:commentId w16cid:paraId="04A44CFE" w16cid:durableId="24982C22"/>
  <w16cid:commentId w16cid:paraId="45B8672D" w16cid:durableId="24982C23"/>
  <w16cid:commentId w16cid:paraId="0205B4AA" w16cid:durableId="24982C26"/>
  <w16cid:commentId w16cid:paraId="4C87FB32" w16cid:durableId="24982C27"/>
  <w16cid:commentId w16cid:paraId="3383E9E8" w16cid:durableId="24982C2A"/>
  <w16cid:commentId w16cid:paraId="2E6897E8" w16cid:durableId="24982C2B"/>
  <w16cid:commentId w16cid:paraId="7E205287" w16cid:durableId="24982C2D"/>
  <w16cid:commentId w16cid:paraId="43FB1B25" w16cid:durableId="24982C2F"/>
  <w16cid:commentId w16cid:paraId="29003FBE" w16cid:durableId="24982C30"/>
  <w16cid:commentId w16cid:paraId="5126C193" w16cid:durableId="24982C32"/>
  <w16cid:commentId w16cid:paraId="14AAFF83" w16cid:durableId="24982C34"/>
  <w16cid:commentId w16cid:paraId="315C01F3" w16cid:durableId="24982C36"/>
  <w16cid:commentId w16cid:paraId="49D11D1A" w16cid:durableId="24982C37"/>
  <w16cid:commentId w16cid:paraId="6FA670A4" w16cid:durableId="24982C39"/>
  <w16cid:commentId w16cid:paraId="3F9C9016" w16cid:durableId="24982C3B"/>
  <w16cid:commentId w16cid:paraId="793F6517" w16cid:durableId="24982C3D"/>
  <w16cid:commentId w16cid:paraId="11571192" w16cid:durableId="24982C3E"/>
  <w16cid:commentId w16cid:paraId="15A33397" w16cid:durableId="24982C40"/>
  <w16cid:commentId w16cid:paraId="0CF6DF73" w16cid:durableId="24982C42"/>
  <w16cid:commentId w16cid:paraId="1B2CA9F8" w16cid:durableId="24982C43"/>
  <w16cid:commentId w16cid:paraId="4A51F1DA" w16cid:durableId="24982C45"/>
  <w16cid:commentId w16cid:paraId="783A55CA" w16cid:durableId="24982C47"/>
  <w16cid:commentId w16cid:paraId="708CEEFC" w16cid:durableId="24982C48"/>
  <w16cid:commentId w16cid:paraId="4AAF118B" w16cid:durableId="24982C4A"/>
  <w16cid:commentId w16cid:paraId="65E63FA6" w16cid:durableId="24982C4C"/>
  <w16cid:commentId w16cid:paraId="7151CD62" w16cid:durableId="24982C4D"/>
  <w16cid:commentId w16cid:paraId="507B6906" w16cid:durableId="24982C4F"/>
  <w16cid:commentId w16cid:paraId="538496B1" w16cid:durableId="24982C51"/>
  <w16cid:commentId w16cid:paraId="6A6A78AE" w16cid:durableId="24982C53"/>
  <w16cid:commentId w16cid:paraId="4D549385" w16cid:durableId="24982C55"/>
  <w16cid:commentId w16cid:paraId="73E1FC64" w16cid:durableId="24982C56"/>
  <w16cid:commentId w16cid:paraId="2D527949" w16cid:durableId="24982C58"/>
  <w16cid:commentId w16cid:paraId="706DEF00" w16cid:durableId="24982C5B"/>
  <w16cid:commentId w16cid:paraId="16653CF4" w16cid:durableId="24982C5D"/>
  <w16cid:commentId w16cid:paraId="03963C12" w16cid:durableId="24982C5F"/>
  <w16cid:commentId w16cid:paraId="4ADC18AE" w16cid:durableId="24982C61"/>
  <w16cid:commentId w16cid:paraId="55A5E3AF" w16cid:durableId="24982C63"/>
  <w16cid:commentId w16cid:paraId="5A7176AF" w16cid:durableId="24982C65"/>
  <w16cid:commentId w16cid:paraId="418355FA" w16cid:durableId="24982C67"/>
  <w16cid:commentId w16cid:paraId="1D1609D9" w16cid:durableId="24982C69"/>
  <w16cid:commentId w16cid:paraId="47190DD8" w16cid:durableId="24982C6B"/>
  <w16cid:commentId w16cid:paraId="448F2C2A" w16cid:durableId="24982C6D"/>
  <w16cid:commentId w16cid:paraId="3349BA47" w16cid:durableId="24982C6F"/>
  <w16cid:commentId w16cid:paraId="092F465D" w16cid:durableId="24982C72"/>
  <w16cid:commentId w16cid:paraId="12FED63A" w16cid:durableId="24982C74"/>
  <w16cid:commentId w16cid:paraId="699524B7" w16cid:durableId="24982C76"/>
  <w16cid:commentId w16cid:paraId="61839F5D" w16cid:durableId="24982C78"/>
  <w16cid:commentId w16cid:paraId="5BBCCFF5" w16cid:durableId="24982C7A"/>
  <w16cid:commentId w16cid:paraId="30EEAC2C" w16cid:durableId="24982C7D"/>
  <w16cid:commentId w16cid:paraId="42C4459C" w16cid:durableId="24982C7F"/>
  <w16cid:commentId w16cid:paraId="7551C891" w16cid:durableId="24982C81"/>
  <w16cid:commentId w16cid:paraId="0DFDA733" w16cid:durableId="24982C83"/>
  <w16cid:commentId w16cid:paraId="6FB4397F" w16cid:durableId="24982C86"/>
  <w16cid:commentId w16cid:paraId="6E6678C9" w16cid:durableId="24982C88"/>
  <w16cid:commentId w16cid:paraId="722988B7" w16cid:durableId="24982C8A"/>
  <w16cid:commentId w16cid:paraId="021814A5" w16cid:durableId="24982C8C"/>
  <w16cid:commentId w16cid:paraId="070F5AE0" w16cid:durableId="24982C8E"/>
  <w16cid:commentId w16cid:paraId="22910B1F" w16cid:durableId="24982C90"/>
  <w16cid:commentId w16cid:paraId="142093EC" w16cid:durableId="24982C92"/>
  <w16cid:commentId w16cid:paraId="350363A4" w16cid:durableId="24982C95"/>
  <w16cid:commentId w16cid:paraId="13975238" w16cid:durableId="24982C97"/>
  <w16cid:commentId w16cid:paraId="7E8B7FCA" w16cid:durableId="24982C99"/>
  <w16cid:commentId w16cid:paraId="1E8F62FA" w16cid:durableId="24982C9B"/>
  <w16cid:commentId w16cid:paraId="26F6000D" w16cid:durableId="24982C9E"/>
  <w16cid:commentId w16cid:paraId="55BC308C" w16cid:durableId="24982CA0"/>
  <w16cid:commentId w16cid:paraId="3C253592" w16cid:durableId="24982CA3"/>
  <w16cid:commentId w16cid:paraId="6EC1C72C" w16cid:durableId="24982CA6"/>
  <w16cid:commentId w16cid:paraId="18C4C13C" w16cid:durableId="24982CA8"/>
  <w16cid:commentId w16cid:paraId="381DAB08" w16cid:durableId="24982CAB"/>
  <w16cid:commentId w16cid:paraId="4AEF281F" w16cid:durableId="24982CAD"/>
  <w16cid:commentId w16cid:paraId="01561C89" w16cid:durableId="24982CB0"/>
  <w16cid:commentId w16cid:paraId="66653CAC" w16cid:durableId="24982CB3"/>
  <w16cid:commentId w16cid:paraId="60B52AB7" w16cid:durableId="24982CB5"/>
  <w16cid:commentId w16cid:paraId="7168A32F" w16cid:durableId="24982CB8"/>
  <w16cid:commentId w16cid:paraId="12B8529D" w16cid:durableId="24982CBA"/>
  <w16cid:commentId w16cid:paraId="5DB44D99" w16cid:durableId="24982CBC"/>
  <w16cid:commentId w16cid:paraId="6D33442F" w16cid:durableId="24982CBE"/>
  <w16cid:commentId w16cid:paraId="224608C9" w16cid:durableId="24982CC0"/>
  <w16cid:commentId w16cid:paraId="097D4430" w16cid:durableId="24982CC2"/>
  <w16cid:commentId w16cid:paraId="12677C35" w16cid:durableId="24982CC4"/>
  <w16cid:commentId w16cid:paraId="57005523" w16cid:durableId="24982CC6"/>
  <w16cid:commentId w16cid:paraId="600D3F73" w16cid:durableId="24982CC8"/>
  <w16cid:commentId w16cid:paraId="4B539BC1" w16cid:durableId="24982CCA"/>
  <w16cid:commentId w16cid:paraId="14935BF2" w16cid:durableId="24982CCC"/>
  <w16cid:commentId w16cid:paraId="4F8037AB" w16cid:durableId="24982CCE"/>
  <w16cid:commentId w16cid:paraId="083ADED2" w16cid:durableId="24982CD1"/>
  <w16cid:commentId w16cid:paraId="51AB5928" w16cid:durableId="24982CD3"/>
  <w16cid:commentId w16cid:paraId="0F4E88CB" w16cid:durableId="24982CD5"/>
  <w16cid:commentId w16cid:paraId="7C53703D" w16cid:durableId="24982CD8"/>
  <w16cid:commentId w16cid:paraId="602F66DA" w16cid:durableId="24982CDA"/>
  <w16cid:commentId w16cid:paraId="11B16F18" w16cid:durableId="24982CDD"/>
  <w16cid:commentId w16cid:paraId="0AF08E5E" w16cid:durableId="24982CDF"/>
  <w16cid:commentId w16cid:paraId="61DD27E8" w16cid:durableId="24982CE2"/>
  <w16cid:commentId w16cid:paraId="0F490D00" w16cid:durableId="24982CE4"/>
  <w16cid:commentId w16cid:paraId="30DEC80C" w16cid:durableId="24982CE7"/>
  <w16cid:commentId w16cid:paraId="3F199F1F" w16cid:durableId="24982CE9"/>
  <w16cid:commentId w16cid:paraId="12A907A5" w16cid:durableId="24982CEC"/>
  <w16cid:commentId w16cid:paraId="00E1E83B" w16cid:durableId="24982CEE"/>
  <w16cid:commentId w16cid:paraId="2C360440" w16cid:durableId="24982CF0"/>
  <w16cid:commentId w16cid:paraId="0056A218" w16cid:durableId="24982CF3"/>
  <w16cid:commentId w16cid:paraId="567C7CE8" w16cid:durableId="24982CF5"/>
  <w16cid:commentId w16cid:paraId="4C5D4390" w16cid:durableId="24982CF7"/>
  <w16cid:commentId w16cid:paraId="6F1865AE" w16cid:durableId="24982CFA"/>
  <w16cid:commentId w16cid:paraId="335B9AE6" w16cid:durableId="24982CFD"/>
  <w16cid:commentId w16cid:paraId="6947F11C" w16cid:durableId="24982CFF"/>
  <w16cid:commentId w16cid:paraId="7BFFB43B" w16cid:durableId="24982D02"/>
  <w16cid:commentId w16cid:paraId="5CCCE685" w16cid:durableId="24982D04"/>
  <w16cid:commentId w16cid:paraId="3C69D135" w16cid:durableId="24982D06"/>
  <w16cid:commentId w16cid:paraId="2E8ABE9C" w16cid:durableId="24982D09"/>
  <w16cid:commentId w16cid:paraId="49CB6E02" w16cid:durableId="24982D0B"/>
  <w16cid:commentId w16cid:paraId="1B94BB61" w16cid:durableId="24982D0D"/>
  <w16cid:commentId w16cid:paraId="5A3C9B5E" w16cid:durableId="24982D0F"/>
  <w16cid:commentId w16cid:paraId="1E4B6BC3" w16cid:durableId="24982D12"/>
  <w16cid:commentId w16cid:paraId="629B7F75" w16cid:durableId="24982D15"/>
  <w16cid:commentId w16cid:paraId="2736CBFF" w16cid:durableId="24982D17"/>
  <w16cid:commentId w16cid:paraId="700F06A1" w16cid:durableId="24982D1C"/>
  <w16cid:commentId w16cid:paraId="43701A89" w16cid:durableId="24982D20"/>
  <w16cid:commentId w16cid:paraId="7FD167B6" w16cid:durableId="24982D23"/>
  <w16cid:commentId w16cid:paraId="0C0E1B96" w16cid:durableId="24982D24"/>
  <w16cid:commentId w16cid:paraId="7AACF920" w16cid:durableId="24982D26"/>
  <w16cid:commentId w16cid:paraId="6B62358E" w16cid:durableId="24982D32"/>
  <w16cid:commentId w16cid:paraId="03E51461" w16cid:durableId="24982D37"/>
  <w16cid:commentId w16cid:paraId="1024BF9E" w16cid:durableId="24982D38"/>
  <w16cid:commentId w16cid:paraId="1D6810AA" w16cid:durableId="24982D3C"/>
  <w16cid:commentId w16cid:paraId="37C1D34C" w16cid:durableId="24982D3F"/>
  <w16cid:commentId w16cid:paraId="025D9BD1" w16cid:durableId="24982D41"/>
  <w16cid:commentId w16cid:paraId="29048AC9" w16cid:durableId="24982D46"/>
  <w16cid:commentId w16cid:paraId="75445D99" w16cid:durableId="24982D48"/>
  <w16cid:commentId w16cid:paraId="27981F8D" w16cid:durableId="24982D4C"/>
  <w16cid:commentId w16cid:paraId="11E374DC" w16cid:durableId="24982D4E"/>
  <w16cid:commentId w16cid:paraId="15D370E2" w16cid:durableId="24982D50"/>
  <w16cid:commentId w16cid:paraId="45345991" w16cid:durableId="24982D57"/>
  <w16cid:commentId w16cid:paraId="21A0E1E5" w16cid:durableId="24982D59"/>
  <w16cid:commentId w16cid:paraId="7263DC21" w16cid:durableId="24982D5B"/>
  <w16cid:commentId w16cid:paraId="176BAD70" w16cid:durableId="24982D5D"/>
  <w16cid:commentId w16cid:paraId="68C1B5E9" w16cid:durableId="24982D62"/>
  <w16cid:commentId w16cid:paraId="658A9843" w16cid:durableId="24982D65"/>
  <w16cid:commentId w16cid:paraId="559A568A" w16cid:durableId="24982D67"/>
  <w16cid:commentId w16cid:paraId="30FBB569" w16cid:durableId="24982D70"/>
  <w16cid:commentId w16cid:paraId="566D7EF5" w16cid:durableId="24982D74"/>
  <w16cid:commentId w16cid:paraId="5FFD70C6" w16cid:durableId="24982D77"/>
  <w16cid:commentId w16cid:paraId="3D58A901" w16cid:durableId="24982D78"/>
  <w16cid:commentId w16cid:paraId="1202D00E" w16cid:durableId="24982D80"/>
  <w16cid:commentId w16cid:paraId="658D8190" w16cid:durableId="24982D83"/>
  <w16cid:commentId w16cid:paraId="00DD6E5C" w16cid:durableId="24982D88"/>
  <w16cid:commentId w16cid:paraId="0E582F55" w16cid:durableId="24982D8B"/>
  <w16cid:commentId w16cid:paraId="6F87910D" w16cid:durableId="24982D8D"/>
  <w16cid:commentId w16cid:paraId="15FB1374" w16cid:durableId="24982D96"/>
  <w16cid:commentId w16cid:paraId="3BB6B80F" w16cid:durableId="24982D98"/>
  <w16cid:commentId w16cid:paraId="1EBD0090" w16cid:durableId="24982D9C"/>
  <w16cid:commentId w16cid:paraId="71761C1C" w16cid:durableId="24982D9F"/>
  <w16cid:commentId w16cid:paraId="03E88D24" w16cid:durableId="24982DA2"/>
  <w16cid:commentId w16cid:paraId="5D67C984" w16cid:durableId="24982DAA"/>
  <w16cid:commentId w16cid:paraId="3FB5FBFD" w16cid:durableId="24982DAD"/>
  <w16cid:commentId w16cid:paraId="6874B57F" w16cid:durableId="24982DB1"/>
  <w16cid:commentId w16cid:paraId="72D463D4" w16cid:durableId="24982DB3"/>
  <w16cid:commentId w16cid:paraId="09D255D7" w16cid:durableId="24982DB7"/>
  <w16cid:commentId w16cid:paraId="6707E7DC" w16cid:durableId="24982DBA"/>
  <w16cid:commentId w16cid:paraId="42557251" w16cid:durableId="24982DBC"/>
  <w16cid:commentId w16cid:paraId="7CEEB775" w16cid:durableId="24982DBD"/>
  <w16cid:commentId w16cid:paraId="71B2AD1A" w16cid:durableId="24982DBE"/>
  <w16cid:commentId w16cid:paraId="366AFF8E" w16cid:durableId="24982DC0"/>
  <w16cid:commentId w16cid:paraId="7C6DFE01" w16cid:durableId="24982DC1"/>
  <w16cid:commentId w16cid:paraId="45AEFB34" w16cid:durableId="24982DC3"/>
  <w16cid:commentId w16cid:paraId="0F96579C" w16cid:durableId="24982DC4"/>
  <w16cid:commentId w16cid:paraId="2940CC37" w16cid:durableId="24982DC6"/>
  <w16cid:commentId w16cid:paraId="7939B41C" w16cid:durableId="24982DC7"/>
  <w16cid:commentId w16cid:paraId="02D729C3" w16cid:durableId="24982DC9"/>
  <w16cid:commentId w16cid:paraId="373EA225" w16cid:durableId="24982DCA"/>
  <w16cid:commentId w16cid:paraId="19836736" w16cid:durableId="24982DCB"/>
  <w16cid:commentId w16cid:paraId="416C02A6" w16cid:durableId="24982DCD"/>
  <w16cid:commentId w16cid:paraId="51C84723" w16cid:durableId="24982DCE"/>
  <w16cid:commentId w16cid:paraId="370907D7" w16cid:durableId="24982DD0"/>
  <w16cid:commentId w16cid:paraId="7CFEE6CD" w16cid:durableId="24982DD1"/>
  <w16cid:commentId w16cid:paraId="6654ECB1" w16cid:durableId="24982DD3"/>
  <w16cid:commentId w16cid:paraId="6DE2BD41" w16cid:durableId="24982DD4"/>
  <w16cid:commentId w16cid:paraId="2AA48F5A" w16cid:durableId="24982DD6"/>
  <w16cid:commentId w16cid:paraId="6E64D7C8" w16cid:durableId="24982DD8"/>
  <w16cid:commentId w16cid:paraId="04F028DC" w16cid:durableId="24982DD9"/>
  <w16cid:commentId w16cid:paraId="657FF74C" w16cid:durableId="24982DDB"/>
  <w16cid:commentId w16cid:paraId="37F3AB76" w16cid:durableId="24982DDC"/>
  <w16cid:commentId w16cid:paraId="12CEBA29" w16cid:durableId="24982DDE"/>
  <w16cid:commentId w16cid:paraId="48D650EF" w16cid:durableId="24982DE0"/>
  <w16cid:commentId w16cid:paraId="6C2E0B2D" w16cid:durableId="24982DE1"/>
  <w16cid:commentId w16cid:paraId="503EFD8F" w16cid:durableId="24982DE3"/>
  <w16cid:commentId w16cid:paraId="6642D42C" w16cid:durableId="24982DE4"/>
  <w16cid:commentId w16cid:paraId="16E93C6D" w16cid:durableId="24982DE6"/>
  <w16cid:commentId w16cid:paraId="7E495667" w16cid:durableId="24982DE8"/>
  <w16cid:commentId w16cid:paraId="350D9DDA" w16cid:durableId="24982DEA"/>
  <w16cid:commentId w16cid:paraId="79EFEF93" w16cid:durableId="24982DEE"/>
  <w16cid:commentId w16cid:paraId="1092189D" w16cid:durableId="24982DF0"/>
  <w16cid:commentId w16cid:paraId="73E5D870" w16cid:durableId="24982DF2"/>
  <w16cid:commentId w16cid:paraId="31CA73E5" w16cid:durableId="24982DF4"/>
  <w16cid:commentId w16cid:paraId="34BA4E34" w16cid:durableId="24982DF6"/>
  <w16cid:commentId w16cid:paraId="7487F8E7" w16cid:durableId="24982DF8"/>
  <w16cid:commentId w16cid:paraId="5B4F7283" w16cid:durableId="24982DF9"/>
  <w16cid:commentId w16cid:paraId="42532C60" w16cid:durableId="24982DFB"/>
  <w16cid:commentId w16cid:paraId="0448AD42" w16cid:durableId="24982DFD"/>
  <w16cid:commentId w16cid:paraId="5FD56507" w16cid:durableId="24982DFF"/>
  <w16cid:commentId w16cid:paraId="0ADD1DF0" w16cid:durableId="24982E01"/>
  <w16cid:commentId w16cid:paraId="11F01C6B" w16cid:durableId="24982E03"/>
  <w16cid:commentId w16cid:paraId="71C1B110" w16cid:durableId="24982E05"/>
  <w16cid:commentId w16cid:paraId="40AE7238" w16cid:durableId="24982E07"/>
  <w16cid:commentId w16cid:paraId="3B8AE445" w16cid:durableId="24982E09"/>
  <w16cid:commentId w16cid:paraId="175E8007" w16cid:durableId="24982E0B"/>
  <w16cid:commentId w16cid:paraId="5EF972F6" w16cid:durableId="24982E0E"/>
  <w16cid:commentId w16cid:paraId="0F51E53A" w16cid:durableId="24982E10"/>
  <w16cid:commentId w16cid:paraId="7DED92BC" w16cid:durableId="24982E12"/>
  <w16cid:commentId w16cid:paraId="38290852" w16cid:durableId="24982E14"/>
  <w16cid:commentId w16cid:paraId="45ADF4A8" w16cid:durableId="24982E16"/>
  <w16cid:commentId w16cid:paraId="686541F0" w16cid:durableId="24982E19"/>
  <w16cid:commentId w16cid:paraId="39679031" w16cid:durableId="24982E1B"/>
  <w16cid:commentId w16cid:paraId="42C0E175" w16cid:durableId="24982E1D"/>
  <w16cid:commentId w16cid:paraId="02DA74F1" w16cid:durableId="24982E1F"/>
  <w16cid:commentId w16cid:paraId="463732A9" w16cid:durableId="24982E21"/>
  <w16cid:commentId w16cid:paraId="7FC3936F" w16cid:durableId="24982E23"/>
  <w16cid:commentId w16cid:paraId="56A84511" w16cid:durableId="24982E26"/>
  <w16cid:commentId w16cid:paraId="4725FCD0" w16cid:durableId="24982E28"/>
  <w16cid:commentId w16cid:paraId="238A7105" w16cid:durableId="24982E2B"/>
  <w16cid:commentId w16cid:paraId="2E38298E" w16cid:durableId="24982E2D"/>
  <w16cid:commentId w16cid:paraId="46A10284" w16cid:durableId="24982E2F"/>
  <w16cid:commentId w16cid:paraId="7C96F576" w16cid:durableId="24982E32"/>
  <w16cid:commentId w16cid:paraId="71A753A4" w16cid:durableId="24982E34"/>
  <w16cid:commentId w16cid:paraId="4DABDC81" w16cid:durableId="24982E36"/>
  <w16cid:commentId w16cid:paraId="0958F778" w16cid:durableId="24982E39"/>
  <w16cid:commentId w16cid:paraId="7CDE9E9F" w16cid:durableId="24982E3B"/>
  <w16cid:commentId w16cid:paraId="31F8AF9A" w16cid:durableId="24982E3E"/>
  <w16cid:commentId w16cid:paraId="76763726" w16cid:durableId="24982E40"/>
  <w16cid:commentId w16cid:paraId="67172B4A" w16cid:durableId="24982E42"/>
  <w16cid:commentId w16cid:paraId="55802604" w16cid:durableId="24982E45"/>
  <w16cid:commentId w16cid:paraId="4575DFBC" w16cid:durableId="24982E47"/>
  <w16cid:commentId w16cid:paraId="01FFB857" w16cid:durableId="249A8999"/>
  <w16cid:commentId w16cid:paraId="3C0CFCEE" w16cid:durableId="24982E4A"/>
  <w16cid:commentId w16cid:paraId="5EBC8721" w16cid:durableId="24982E4D"/>
  <w16cid:commentId w16cid:paraId="3AD47882" w16cid:durableId="24982E4F"/>
  <w16cid:commentId w16cid:paraId="7DBCAEB6" w16cid:durableId="24982E52"/>
  <w16cid:commentId w16cid:paraId="598F9996" w16cid:durableId="24982E54"/>
  <w16cid:commentId w16cid:paraId="67C8874B" w16cid:durableId="24982E57"/>
  <w16cid:commentId w16cid:paraId="4ECB1A46" w16cid:durableId="24982E5A"/>
  <w16cid:commentId w16cid:paraId="1A80DCBE" w16cid:durableId="24982E5C"/>
  <w16cid:commentId w16cid:paraId="5CB6079E" w16cid:durableId="24982E5E"/>
  <w16cid:commentId w16cid:paraId="2AF49D67" w16cid:durableId="24982E60"/>
  <w16cid:commentId w16cid:paraId="194A4E65" w16cid:durableId="24982E62"/>
  <w16cid:commentId w16cid:paraId="3BB924B4" w16cid:durableId="24982E64"/>
  <w16cid:commentId w16cid:paraId="49A6C5E6" w16cid:durableId="24982E66"/>
  <w16cid:commentId w16cid:paraId="0B738F80" w16cid:durableId="24982E68"/>
  <w16cid:commentId w16cid:paraId="219404EA" w16cid:durableId="24982E6A"/>
  <w16cid:commentId w16cid:paraId="46AE8F75" w16cid:durableId="24982E6C"/>
  <w16cid:commentId w16cid:paraId="0A73C3F9" w16cid:durableId="24982E6E"/>
  <w16cid:commentId w16cid:paraId="320B1445" w16cid:durableId="24982E6F"/>
  <w16cid:commentId w16cid:paraId="305E8815" w16cid:durableId="24982E72"/>
  <w16cid:commentId w16cid:paraId="47071785" w16cid:durableId="24982E73"/>
  <w16cid:commentId w16cid:paraId="534BE180" w16cid:durableId="24982E75"/>
  <w16cid:commentId w16cid:paraId="24936A1D" w16cid:durableId="24982E78"/>
  <w16cid:commentId w16cid:paraId="6012414D" w16cid:durableId="24982E7A"/>
  <w16cid:commentId w16cid:paraId="7692EB6B" w16cid:durableId="24982E7C"/>
  <w16cid:commentId w16cid:paraId="5D2CD246" w16cid:durableId="24982E7E"/>
  <w16cid:commentId w16cid:paraId="522D3C02" w16cid:durableId="24982E80"/>
  <w16cid:commentId w16cid:paraId="727D3019" w16cid:durableId="24982E83"/>
  <w16cid:commentId w16cid:paraId="431EEFC5" w16cid:durableId="24982E85"/>
  <w16cid:commentId w16cid:paraId="4D287A3A" w16cid:durableId="24982E87"/>
  <w16cid:commentId w16cid:paraId="25632FD2" w16cid:durableId="24982E8A"/>
  <w16cid:commentId w16cid:paraId="666C4E2B" w16cid:durableId="24982E8C"/>
  <w16cid:commentId w16cid:paraId="68C6FDE6" w16cid:durableId="24982E8E"/>
  <w16cid:commentId w16cid:paraId="4FDDCAC2" w16cid:durableId="24982E90"/>
  <w16cid:commentId w16cid:paraId="5940C9FE" w16cid:durableId="24982E91"/>
  <w16cid:commentId w16cid:paraId="3B79C505" w16cid:durableId="24982E93"/>
  <w16cid:commentId w16cid:paraId="428F454A" w16cid:durableId="24982E95"/>
  <w16cid:commentId w16cid:paraId="347BD6AF" w16cid:durableId="24982E97"/>
  <w16cid:commentId w16cid:paraId="2AC8C024" w16cid:durableId="24982E99"/>
  <w16cid:commentId w16cid:paraId="00957273" w16cid:durableId="24982E9A"/>
  <w16cid:commentId w16cid:paraId="6394625A" w16cid:durableId="24982E9C"/>
  <w16cid:commentId w16cid:paraId="1336B1D1" w16cid:durableId="24982E9E"/>
  <w16cid:commentId w16cid:paraId="2E135538" w16cid:durableId="24982EA0"/>
  <w16cid:commentId w16cid:paraId="4B089099" w16cid:durableId="24982EA2"/>
  <w16cid:commentId w16cid:paraId="372A213B" w16cid:durableId="24982EA4"/>
  <w16cid:commentId w16cid:paraId="554235D9" w16cid:durableId="24982EA5"/>
  <w16cid:commentId w16cid:paraId="4FD5C792" w16cid:durableId="24982EA7"/>
  <w16cid:commentId w16cid:paraId="2927AE77" w16cid:durableId="24982EA9"/>
  <w16cid:commentId w16cid:paraId="7136B8E4" w16cid:durableId="24982EAB"/>
  <w16cid:commentId w16cid:paraId="654EEE05" w16cid:durableId="24982EAD"/>
  <w16cid:commentId w16cid:paraId="2413188B" w16cid:durableId="24982EAF"/>
  <w16cid:commentId w16cid:paraId="3638DA2E" w16cid:durableId="24982EB1"/>
  <w16cid:commentId w16cid:paraId="5B62BAF0" w16cid:durableId="24982EB3"/>
  <w16cid:commentId w16cid:paraId="050C7C81" w16cid:durableId="24982EB5"/>
  <w16cid:commentId w16cid:paraId="2E0C3CCC" w16cid:durableId="24982EB7"/>
  <w16cid:commentId w16cid:paraId="76915425" w16cid:durableId="24982EB9"/>
  <w16cid:commentId w16cid:paraId="02E2B5AA" w16cid:durableId="24982EBB"/>
  <w16cid:commentId w16cid:paraId="590EF788" w16cid:durableId="24982EBD"/>
  <w16cid:commentId w16cid:paraId="58D728F8" w16cid:durableId="24982EC0"/>
  <w16cid:commentId w16cid:paraId="373D1DF9" w16cid:durableId="24982EC2"/>
  <w16cid:commentId w16cid:paraId="32A2C389" w16cid:durableId="24982EC4"/>
  <w16cid:commentId w16cid:paraId="3C3E707A" w16cid:durableId="24982EC5"/>
  <w16cid:commentId w16cid:paraId="5C845B84" w16cid:durableId="24982EC7"/>
  <w16cid:commentId w16cid:paraId="5333068B" w16cid:durableId="24982EC9"/>
  <w16cid:commentId w16cid:paraId="171E97EF" w16cid:durableId="24982ECB"/>
  <w16cid:commentId w16cid:paraId="787FE862" w16cid:durableId="24982ECD"/>
  <w16cid:commentId w16cid:paraId="67E9C48F" w16cid:durableId="24982ECF"/>
  <w16cid:commentId w16cid:paraId="171DAE8D" w16cid:durableId="24982ED2"/>
  <w16cid:commentId w16cid:paraId="619B6CEB" w16cid:durableId="24982ED5"/>
  <w16cid:commentId w16cid:paraId="514B7372" w16cid:durableId="24982ED8"/>
  <w16cid:commentId w16cid:paraId="37B6A125" w16cid:durableId="24982EDA"/>
  <w16cid:commentId w16cid:paraId="0D8C143A" w16cid:durableId="24982EDD"/>
  <w16cid:commentId w16cid:paraId="404B9EAD" w16cid:durableId="24982EDF"/>
  <w16cid:commentId w16cid:paraId="026D9B85" w16cid:durableId="24982EE1"/>
  <w16cid:commentId w16cid:paraId="248039F7" w16cid:durableId="24982EE3"/>
  <w16cid:commentId w16cid:paraId="09692F94" w16cid:durableId="24982EE5"/>
  <w16cid:commentId w16cid:paraId="7D9030D0" w16cid:durableId="24982EE7"/>
  <w16cid:commentId w16cid:paraId="14A6A1EB" w16cid:durableId="24982EE9"/>
  <w16cid:commentId w16cid:paraId="789F5ED2" w16cid:durableId="24982EEA"/>
  <w16cid:commentId w16cid:paraId="0713EED7" w16cid:durableId="24982EED"/>
  <w16cid:commentId w16cid:paraId="5C232B28" w16cid:durableId="24982EEE"/>
  <w16cid:commentId w16cid:paraId="36A1C51F" w16cid:durableId="24982EF0"/>
  <w16cid:commentId w16cid:paraId="12B95516" w16cid:durableId="24982EF2"/>
  <w16cid:commentId w16cid:paraId="52001F73" w16cid:durableId="2499EB4A"/>
  <w16cid:commentId w16cid:paraId="2BCA2842" w16cid:durableId="24982EF4"/>
  <w16cid:commentId w16cid:paraId="5005B4F2" w16cid:durableId="24982EF6"/>
  <w16cid:commentId w16cid:paraId="691535CF" w16cid:durableId="24982EF8"/>
  <w16cid:commentId w16cid:paraId="7729045C" w16cid:durableId="24982EFA"/>
  <w16cid:commentId w16cid:paraId="42990A6E" w16cid:durableId="24982EFB"/>
  <w16cid:commentId w16cid:paraId="5B4C54CB" w16cid:durableId="24982EFD"/>
  <w16cid:commentId w16cid:paraId="43C13401" w16cid:durableId="24982EFF"/>
  <w16cid:commentId w16cid:paraId="44C782CF" w16cid:durableId="24982F01"/>
  <w16cid:commentId w16cid:paraId="3CBEF23A" w16cid:durableId="24982F03"/>
  <w16cid:commentId w16cid:paraId="43ABA444" w16cid:durableId="24982F05"/>
  <w16cid:commentId w16cid:paraId="15104C7E" w16cid:durableId="24982F07"/>
  <w16cid:commentId w16cid:paraId="0992576A" w16cid:durableId="24982F09"/>
  <w16cid:commentId w16cid:paraId="5977187B" w16cid:durableId="24982F0B"/>
  <w16cid:commentId w16cid:paraId="601C1D17" w16cid:durableId="24982F0D"/>
  <w16cid:commentId w16cid:paraId="649536B4" w16cid:durableId="24982F0F"/>
  <w16cid:commentId w16cid:paraId="2A70B398" w16cid:durableId="24982F12"/>
  <w16cid:commentId w16cid:paraId="6382B7EF" w16cid:durableId="24982F14"/>
  <w16cid:commentId w16cid:paraId="2B52C895" w16cid:durableId="24982F16"/>
  <w16cid:commentId w16cid:paraId="2514D280" w16cid:durableId="24982F19"/>
  <w16cid:commentId w16cid:paraId="57973C5E" w16cid:durableId="24982F1B"/>
  <w16cid:commentId w16cid:paraId="28E134BA" w16cid:durableId="24982F1E"/>
  <w16cid:commentId w16cid:paraId="33BEDCC4" w16cid:durableId="24982F20"/>
  <w16cid:commentId w16cid:paraId="2BAF19F3" w16cid:durableId="24982F23"/>
  <w16cid:commentId w16cid:paraId="20D8DE1A" w16cid:durableId="24982F25"/>
  <w16cid:commentId w16cid:paraId="114D1995" w16cid:durableId="24982F28"/>
  <w16cid:commentId w16cid:paraId="2B1C4BF4" w16cid:durableId="24982F2A"/>
  <w16cid:commentId w16cid:paraId="7B9A5D35" w16cid:durableId="24982F2C"/>
  <w16cid:commentId w16cid:paraId="00C7264A" w16cid:durableId="24982F2F"/>
  <w16cid:commentId w16cid:paraId="6382A245" w16cid:durableId="249A8A7C"/>
  <w16cid:commentId w16cid:paraId="6E76575D" w16cid:durableId="24982F32"/>
  <w16cid:commentId w16cid:paraId="79150EBF" w16cid:durableId="24982F34"/>
  <w16cid:commentId w16cid:paraId="4573E0B5" w16cid:durableId="24982F36"/>
  <w16cid:commentId w16cid:paraId="5CEA58FC" w16cid:durableId="24982F39"/>
  <w16cid:commentId w16cid:paraId="51F8F6BC" w16cid:durableId="249A8B0E"/>
  <w16cid:commentId w16cid:paraId="3296886E" w16cid:durableId="24982F3B"/>
  <w16cid:commentId w16cid:paraId="32762826" w16cid:durableId="24982F3E"/>
  <w16cid:commentId w16cid:paraId="1CA6849D" w16cid:durableId="24982F40"/>
  <w16cid:commentId w16cid:paraId="47AFFAD3" w16cid:durableId="24982F43"/>
  <w16cid:commentId w16cid:paraId="352A1715" w16cid:durableId="249A8B4C"/>
  <w16cid:commentId w16cid:paraId="5EE93354" w16cid:durableId="24982F45"/>
  <w16cid:commentId w16cid:paraId="6D7CE7C5" w16cid:durableId="24982F47"/>
  <w16cid:commentId w16cid:paraId="02F529EE" w16cid:durableId="2499EDB3"/>
  <w16cid:commentId w16cid:paraId="682545F2" w16cid:durableId="24982F4A"/>
  <w16cid:commentId w16cid:paraId="04AA56C9" w16cid:durableId="24982F4C"/>
  <w16cid:commentId w16cid:paraId="3AA3582A" w16cid:durableId="24982F4F"/>
  <w16cid:commentId w16cid:paraId="427A4BE2" w16cid:durableId="24982F51"/>
  <w16cid:commentId w16cid:paraId="01056FAF" w16cid:durableId="24982F53"/>
  <w16cid:commentId w16cid:paraId="796ED31F" w16cid:durableId="24982F57"/>
  <w16cid:commentId w16cid:paraId="5D898EE3" w16cid:durableId="24982F59"/>
  <w16cid:commentId w16cid:paraId="61906D65" w16cid:durableId="24982F5D"/>
  <w16cid:commentId w16cid:paraId="3EE7C24F" w16cid:durableId="24982F60"/>
  <w16cid:commentId w16cid:paraId="6D068342" w16cid:durableId="24982F63"/>
  <w16cid:commentId w16cid:paraId="51C231D3" w16cid:durableId="24982F65"/>
  <w16cid:commentId w16cid:paraId="776C6400" w16cid:durableId="24982F68"/>
  <w16cid:commentId w16cid:paraId="281B9D37" w16cid:durableId="24982F6A"/>
  <w16cid:commentId w16cid:paraId="2EC4D409" w16cid:durableId="24982F6F"/>
  <w16cid:commentId w16cid:paraId="2E460DD6" w16cid:durableId="24982F71"/>
  <w16cid:commentId w16cid:paraId="3C7A8880" w16cid:durableId="24982F74"/>
  <w16cid:commentId w16cid:paraId="4940496C" w16cid:durableId="24982F76"/>
  <w16cid:commentId w16cid:paraId="6DE9A39C" w16cid:durableId="24982F78"/>
  <w16cid:commentId w16cid:paraId="7A42B0FD" w16cid:durableId="24982F7B"/>
  <w16cid:commentId w16cid:paraId="53121027" w16cid:durableId="24982F7D"/>
  <w16cid:commentId w16cid:paraId="18492F99" w16cid:durableId="24982F7F"/>
  <w16cid:commentId w16cid:paraId="6A6C709B" w16cid:durableId="24982F82"/>
  <w16cid:commentId w16cid:paraId="48FD840B" w16cid:durableId="24982F84"/>
  <w16cid:commentId w16cid:paraId="2084763A" w16cid:durableId="24982F86"/>
  <w16cid:commentId w16cid:paraId="4F884C6B" w16cid:durableId="24982F88"/>
  <w16cid:commentId w16cid:paraId="31C98A54" w16cid:durableId="24982F8A"/>
  <w16cid:commentId w16cid:paraId="4B5F91C9" w16cid:durableId="24982F8E"/>
  <w16cid:commentId w16cid:paraId="074C10EE" w16cid:durableId="24982F90"/>
  <w16cid:commentId w16cid:paraId="5F6CED40" w16cid:durableId="24982F93"/>
  <w16cid:commentId w16cid:paraId="66DD9978" w16cid:durableId="24982F94"/>
  <w16cid:commentId w16cid:paraId="365C40A9" w16cid:durableId="24982F95"/>
  <w16cid:commentId w16cid:paraId="7D0552B9" w16cid:durableId="24982F9B"/>
  <w16cid:commentId w16cid:paraId="2A70772C" w16cid:durableId="24982F9D"/>
  <w16cid:commentId w16cid:paraId="4239E37F" w16cid:durableId="24982F9F"/>
  <w16cid:commentId w16cid:paraId="114BCD51" w16cid:durableId="24982FA1"/>
  <w16cid:commentId w16cid:paraId="2C7DF6D9" w16cid:durableId="24982FA3"/>
  <w16cid:commentId w16cid:paraId="267D2263" w16cid:durableId="24982FA5"/>
  <w16cid:commentId w16cid:paraId="16A55503" w16cid:durableId="24982FA6"/>
  <w16cid:commentId w16cid:paraId="1F8FE31B" w16cid:durableId="24982FA8"/>
  <w16cid:commentId w16cid:paraId="202BEFF7" w16cid:durableId="24982FAC"/>
  <w16cid:commentId w16cid:paraId="73B59C72" w16cid:durableId="24982FAE"/>
  <w16cid:commentId w16cid:paraId="4B962F14" w16cid:durableId="24982FB1"/>
  <w16cid:commentId w16cid:paraId="4A35B084" w16cid:durableId="24982FBD"/>
  <w16cid:commentId w16cid:paraId="2565E29C" w16cid:durableId="24982FC1"/>
  <w16cid:commentId w16cid:paraId="0236367E" w16cid:durableId="24982FD5"/>
  <w16cid:commentId w16cid:paraId="40D4A14F" w16cid:durableId="24982FD8"/>
  <w16cid:commentId w16cid:paraId="5E86103B" w16cid:durableId="24982FD9"/>
  <w16cid:commentId w16cid:paraId="355F95D0" w16cid:durableId="24982FDE"/>
  <w16cid:commentId w16cid:paraId="06711A3D" w16cid:durableId="24982FE1"/>
  <w16cid:commentId w16cid:paraId="6E536A5F" w16cid:durableId="24982FE4"/>
  <w16cid:commentId w16cid:paraId="14F3567E" w16cid:durableId="24982FE7"/>
  <w16cid:commentId w16cid:paraId="5C4944F8" w16cid:durableId="24982FEF"/>
  <w16cid:commentId w16cid:paraId="5D4A162B" w16cid:durableId="24982FF2"/>
  <w16cid:commentId w16cid:paraId="018D0929" w16cid:durableId="24982FF3"/>
  <w16cid:commentId w16cid:paraId="312E5CB8" w16cid:durableId="24982FF5"/>
  <w16cid:commentId w16cid:paraId="62A8C1A9" w16cid:durableId="24982FF7"/>
  <w16cid:commentId w16cid:paraId="0B7FA00A" w16cid:durableId="24982FFA"/>
  <w16cid:commentId w16cid:paraId="69E7B09B" w16cid:durableId="24983008"/>
  <w16cid:commentId w16cid:paraId="71B9021F" w16cid:durableId="2498300A"/>
  <w16cid:commentId w16cid:paraId="62858E62" w16cid:durableId="2498300C"/>
  <w16cid:commentId w16cid:paraId="7AD4E446" w16cid:durableId="2498300E"/>
  <w16cid:commentId w16cid:paraId="576F626C" w16cid:durableId="24983011"/>
  <w16cid:commentId w16cid:paraId="1AD117A5" w16cid:durableId="24983013"/>
  <w16cid:commentId w16cid:paraId="2DBFEE34" w16cid:durableId="2498301D"/>
  <w16cid:commentId w16cid:paraId="388731E1" w16cid:durableId="2498301E"/>
  <w16cid:commentId w16cid:paraId="3DB0B7BC" w16cid:durableId="24983020"/>
  <w16cid:commentId w16cid:paraId="440C5028" w16cid:durableId="24983021"/>
  <w16cid:commentId w16cid:paraId="3B475F60" w16cid:durableId="24983022"/>
  <w16cid:commentId w16cid:paraId="5C00EDB8" w16cid:durableId="24983024"/>
  <w16cid:commentId w16cid:paraId="04DDD440" w16cid:durableId="24983025"/>
  <w16cid:commentId w16cid:paraId="5C2253A7" w16cid:durableId="24983027"/>
  <w16cid:commentId w16cid:paraId="4565DF1D" w16cid:durableId="24983028"/>
  <w16cid:commentId w16cid:paraId="5FE90A3D" w16cid:durableId="24983029"/>
  <w16cid:commentId w16cid:paraId="06E93ACA" w16cid:durableId="2498302B"/>
  <w16cid:commentId w16cid:paraId="39E0443D" w16cid:durableId="2498302D"/>
  <w16cid:commentId w16cid:paraId="43325FF8" w16cid:durableId="2498302F"/>
  <w16cid:commentId w16cid:paraId="61C0CA59" w16cid:durableId="24983030"/>
  <w16cid:commentId w16cid:paraId="06199C87" w16cid:durableId="24983033"/>
  <w16cid:commentId w16cid:paraId="6613520C" w16cid:durableId="24983034"/>
  <w16cid:commentId w16cid:paraId="054BBEE7" w16cid:durableId="24983035"/>
  <w16cid:commentId w16cid:paraId="594E68BF" w16cid:durableId="24983037"/>
  <w16cid:commentId w16cid:paraId="2DDBBDE6" w16cid:durableId="24983038"/>
  <w16cid:commentId w16cid:paraId="3DF40585" w16cid:durableId="2498303A"/>
  <w16cid:commentId w16cid:paraId="54A5B06A" w16cid:durableId="2498303C"/>
  <w16cid:commentId w16cid:paraId="17CCDDB2" w16cid:durableId="2498303D"/>
  <w16cid:commentId w16cid:paraId="4168C7F6" w16cid:durableId="2498303F"/>
  <w16cid:commentId w16cid:paraId="5DB1BAAB" w16cid:durableId="24983041"/>
  <w16cid:commentId w16cid:paraId="285B737C" w16cid:durableId="24983044"/>
  <w16cid:commentId w16cid:paraId="7B9D1EE6" w16cid:durableId="24983045"/>
  <w16cid:commentId w16cid:paraId="55B26374" w16cid:durableId="24983047"/>
  <w16cid:commentId w16cid:paraId="5F57CEDB" w16cid:durableId="24983049"/>
  <w16cid:commentId w16cid:paraId="2DA35827" w16cid:durableId="2498304B"/>
  <w16cid:commentId w16cid:paraId="276189D3" w16cid:durableId="2498304C"/>
  <w16cid:commentId w16cid:paraId="78256191" w16cid:durableId="2498304F"/>
  <w16cid:commentId w16cid:paraId="746CBC5D" w16cid:durableId="24983051"/>
  <w16cid:commentId w16cid:paraId="2B3639A1" w16cid:durableId="24983052"/>
  <w16cid:commentId w16cid:paraId="1439F86C" w16cid:durableId="24983054"/>
  <w16cid:commentId w16cid:paraId="759201F4" w16cid:durableId="24983055"/>
  <w16cid:commentId w16cid:paraId="108F1361" w16cid:durableId="24983057"/>
  <w16cid:commentId w16cid:paraId="539F7D49" w16cid:durableId="24983058"/>
  <w16cid:commentId w16cid:paraId="5312AE38" w16cid:durableId="2498305A"/>
  <w16cid:commentId w16cid:paraId="4CD49BC5" w16cid:durableId="2498305B"/>
  <w16cid:commentId w16cid:paraId="68B7167E" w16cid:durableId="2498305D"/>
  <w16cid:commentId w16cid:paraId="4B843477" w16cid:durableId="2498305E"/>
  <w16cid:commentId w16cid:paraId="22CBDDC2" w16cid:durableId="24983060"/>
  <w16cid:commentId w16cid:paraId="283A8EA5" w16cid:durableId="24983062"/>
  <w16cid:commentId w16cid:paraId="35FA94DD" w16cid:durableId="24983063"/>
  <w16cid:commentId w16cid:paraId="6EA4741F" w16cid:durableId="24983065"/>
  <w16cid:commentId w16cid:paraId="063871B4" w16cid:durableId="24983066"/>
  <w16cid:commentId w16cid:paraId="0D6A5920" w16cid:durableId="24983067"/>
  <w16cid:commentId w16cid:paraId="6D689586" w16cid:durableId="24983069"/>
  <w16cid:commentId w16cid:paraId="0387DD6C" w16cid:durableId="2498306A"/>
  <w16cid:commentId w16cid:paraId="042C6EC4" w16cid:durableId="2498306B"/>
  <w16cid:commentId w16cid:paraId="77843B40" w16cid:durableId="2498306D"/>
  <w16cid:commentId w16cid:paraId="78CC2FC7" w16cid:durableId="2498306F"/>
  <w16cid:commentId w16cid:paraId="138DCA92" w16cid:durableId="24983071"/>
  <w16cid:commentId w16cid:paraId="4B636EF6" w16cid:durableId="24983072"/>
  <w16cid:commentId w16cid:paraId="58A42966" w16cid:durableId="24983073"/>
  <w16cid:commentId w16cid:paraId="01488D39" w16cid:durableId="24983075"/>
  <w16cid:commentId w16cid:paraId="08C1611C" w16cid:durableId="24983076"/>
  <w16cid:commentId w16cid:paraId="2E83C109" w16cid:durableId="24983077"/>
  <w16cid:commentId w16cid:paraId="5265E610" w16cid:durableId="24983079"/>
  <w16cid:commentId w16cid:paraId="24AA8920" w16cid:durableId="2498307A"/>
  <w16cid:commentId w16cid:paraId="5314EDEC" w16cid:durableId="2498307C"/>
  <w16cid:commentId w16cid:paraId="1D6F476B" w16cid:durableId="2498307D"/>
  <w16cid:commentId w16cid:paraId="4294EDD8" w16cid:durableId="2498307F"/>
  <w16cid:commentId w16cid:paraId="54B3D92D" w16cid:durableId="24983080"/>
  <w16cid:commentId w16cid:paraId="2BBE33A8" w16cid:durableId="24983082"/>
  <w16cid:commentId w16cid:paraId="74558C70" w16cid:durableId="24983083"/>
  <w16cid:commentId w16cid:paraId="37B0C581" w16cid:durableId="24983084"/>
  <w16cid:commentId w16cid:paraId="1CCFC91B" w16cid:durableId="24983086"/>
  <w16cid:commentId w16cid:paraId="07C2824F" w16cid:durableId="24983087"/>
  <w16cid:commentId w16cid:paraId="41D65AA0" w16cid:durableId="24983089"/>
  <w16cid:commentId w16cid:paraId="72DACA24" w16cid:durableId="2498308A"/>
  <w16cid:commentId w16cid:paraId="4799F8BC" w16cid:durableId="2498308C"/>
  <w16cid:commentId w16cid:paraId="5B52DFE7" w16cid:durableId="2498308D"/>
  <w16cid:commentId w16cid:paraId="215D2752" w16cid:durableId="2498308F"/>
  <w16cid:commentId w16cid:paraId="3276B1B4" w16cid:durableId="24983091"/>
  <w16cid:commentId w16cid:paraId="63A219D9" w16cid:durableId="24983093"/>
  <w16cid:commentId w16cid:paraId="00F736E4" w16cid:durableId="24983095"/>
  <w16cid:commentId w16cid:paraId="478DE698" w16cid:durableId="24983097"/>
  <w16cid:commentId w16cid:paraId="381A6ECB" w16cid:durableId="24983099"/>
  <w16cid:commentId w16cid:paraId="57EBE587" w16cid:durableId="2498309B"/>
  <w16cid:commentId w16cid:paraId="0E928551" w16cid:durableId="2498309D"/>
  <w16cid:commentId w16cid:paraId="6BFC81F3" w16cid:durableId="2498309F"/>
  <w16cid:commentId w16cid:paraId="020EB8C1" w16cid:durableId="249830A1"/>
  <w16cid:commentId w16cid:paraId="71459EB9" w16cid:durableId="249830A3"/>
  <w16cid:commentId w16cid:paraId="72FA7B8A" w16cid:durableId="249830A5"/>
  <w16cid:commentId w16cid:paraId="1B92300F" w16cid:durableId="249830A6"/>
  <w16cid:commentId w16cid:paraId="30F8FD28" w16cid:durableId="249830A8"/>
  <w16cid:commentId w16cid:paraId="7745BC42" w16cid:durableId="249830AA"/>
  <w16cid:commentId w16cid:paraId="6F8B0BEE" w16cid:durableId="249830AC"/>
  <w16cid:commentId w16cid:paraId="15BAEAB0" w16cid:durableId="249830AD"/>
  <w16cid:commentId w16cid:paraId="4BF37A93" w16cid:durableId="249830AF"/>
  <w16cid:commentId w16cid:paraId="40362FEB" w16cid:durableId="249830B2"/>
  <w16cid:commentId w16cid:paraId="73319987" w16cid:durableId="249830B4"/>
  <w16cid:commentId w16cid:paraId="72130EFB" w16cid:durableId="249830B6"/>
  <w16cid:commentId w16cid:paraId="128862D3" w16cid:durableId="249830B8"/>
  <w16cid:commentId w16cid:paraId="3199A54E" w16cid:durableId="249830BA"/>
  <w16cid:commentId w16cid:paraId="100E8023" w16cid:durableId="249830BD"/>
  <w16cid:commentId w16cid:paraId="2A121751" w16cid:durableId="249830BF"/>
  <w16cid:commentId w16cid:paraId="4CD0F82D" w16cid:durableId="249830C1"/>
  <w16cid:commentId w16cid:paraId="50CE0B2B" w16cid:durableId="249830C3"/>
  <w16cid:commentId w16cid:paraId="3DBAA477" w16cid:durableId="249830C6"/>
  <w16cid:commentId w16cid:paraId="639D49DE" w16cid:durableId="249830C8"/>
  <w16cid:commentId w16cid:paraId="5337F913" w16cid:durableId="249830CB"/>
  <w16cid:commentId w16cid:paraId="73A0A041" w16cid:durableId="249830CE"/>
  <w16cid:commentId w16cid:paraId="52A60F9C" w16cid:durableId="249830D0"/>
  <w16cid:commentId w16cid:paraId="4B67606D" w16cid:durableId="249830D2"/>
  <w16cid:commentId w16cid:paraId="15892A3E" w16cid:durableId="249830D4"/>
  <w16cid:commentId w16cid:paraId="6188B06B" w16cid:durableId="249830D6"/>
  <w16cid:commentId w16cid:paraId="5C7E6A41" w16cid:durableId="249830D8"/>
  <w16cid:commentId w16cid:paraId="51C1D9C3" w16cid:durableId="249830DA"/>
  <w16cid:commentId w16cid:paraId="0AC025BD" w16cid:durableId="249830DD"/>
  <w16cid:commentId w16cid:paraId="7073418B" w16cid:durableId="249830DE"/>
  <w16cid:commentId w16cid:paraId="49C6B04B" w16cid:durableId="249830E0"/>
  <w16cid:commentId w16cid:paraId="3E7E18BE" w16cid:durableId="249830E2"/>
  <w16cid:commentId w16cid:paraId="43151EB4" w16cid:durableId="249830E4"/>
  <w16cid:commentId w16cid:paraId="420B7614" w16cid:durableId="249830E6"/>
  <w16cid:commentId w16cid:paraId="6EAD8F08" w16cid:durableId="249830E7"/>
  <w16cid:commentId w16cid:paraId="1ACCE361" w16cid:durableId="249830E9"/>
  <w16cid:commentId w16cid:paraId="3EBAAA5B" w16cid:durableId="249830EB"/>
  <w16cid:commentId w16cid:paraId="14831BF0" w16cid:durableId="249830ED"/>
  <w16cid:commentId w16cid:paraId="596720D0" w16cid:durableId="249830EF"/>
  <w16cid:commentId w16cid:paraId="07D9B82D" w16cid:durableId="249830F1"/>
  <w16cid:commentId w16cid:paraId="584123D1" w16cid:durableId="249830F2"/>
  <w16cid:commentId w16cid:paraId="3BD64880" w16cid:durableId="249830F4"/>
  <w16cid:commentId w16cid:paraId="78F456A6" w16cid:durableId="249830F6"/>
  <w16cid:commentId w16cid:paraId="68834EF0" w16cid:durableId="249830F8"/>
  <w16cid:commentId w16cid:paraId="0659ED94" w16cid:durableId="249830FC"/>
  <w16cid:commentId w16cid:paraId="5A9060C3" w16cid:durableId="249830FF"/>
  <w16cid:commentId w16cid:paraId="6343D28A" w16cid:durableId="24983101"/>
  <w16cid:commentId w16cid:paraId="40486153" w16cid:durableId="24983104"/>
  <w16cid:commentId w16cid:paraId="530C1CB0" w16cid:durableId="24983107"/>
  <w16cid:commentId w16cid:paraId="2DC6BAC5" w16cid:durableId="24983109"/>
  <w16cid:commentId w16cid:paraId="05719F0A" w16cid:durableId="2498310C"/>
  <w16cid:commentId w16cid:paraId="4505376D" w16cid:durableId="2498310E"/>
  <w16cid:commentId w16cid:paraId="4520BE8D" w16cid:durableId="24983111"/>
  <w16cid:commentId w16cid:paraId="111FEE68" w16cid:durableId="24983113"/>
  <w16cid:commentId w16cid:paraId="7B9A2C48" w16cid:durableId="24983116"/>
  <w16cid:commentId w16cid:paraId="0CA156EE" w16cid:durableId="24983117"/>
  <w16cid:commentId w16cid:paraId="18323F35" w16cid:durableId="24983119"/>
  <w16cid:commentId w16cid:paraId="11CF6512" w16cid:durableId="2498311B"/>
  <w16cid:commentId w16cid:paraId="417F5808" w16cid:durableId="2498311D"/>
  <w16cid:commentId w16cid:paraId="01E2EEAE" w16cid:durableId="2498311F"/>
  <w16cid:commentId w16cid:paraId="7E25FB90" w16cid:durableId="24983121"/>
  <w16cid:commentId w16cid:paraId="54573534" w16cid:durableId="24983123"/>
  <w16cid:commentId w16cid:paraId="42D093BB" w16cid:durableId="24983125"/>
  <w16cid:commentId w16cid:paraId="1A58BFEB" w16cid:durableId="24983126"/>
  <w16cid:commentId w16cid:paraId="153F537D" w16cid:durableId="24983128"/>
  <w16cid:commentId w16cid:paraId="7D426992" w16cid:durableId="2498312A"/>
  <w16cid:commentId w16cid:paraId="0422C9FC" w16cid:durableId="2498312C"/>
  <w16cid:commentId w16cid:paraId="17B4BC33" w16cid:durableId="2498312F"/>
  <w16cid:commentId w16cid:paraId="7010759E" w16cid:durableId="24983131"/>
  <w16cid:commentId w16cid:paraId="4A6F5804" w16cid:durableId="24983132"/>
  <w16cid:commentId w16cid:paraId="7CB2E567" w16cid:durableId="24983136"/>
  <w16cid:commentId w16cid:paraId="29796B52" w16cid:durableId="24983139"/>
  <w16cid:commentId w16cid:paraId="73E15EBB" w16cid:durableId="2498313D"/>
  <w16cid:commentId w16cid:paraId="0E4458C4" w16cid:durableId="2498313F"/>
  <w16cid:commentId w16cid:paraId="2D711537" w16cid:durableId="24983142"/>
  <w16cid:commentId w16cid:paraId="6F304E21" w16cid:durableId="24983144"/>
  <w16cid:commentId w16cid:paraId="3B634468" w16cid:durableId="2498314B"/>
  <w16cid:commentId w16cid:paraId="503BCF08" w16cid:durableId="2498314F"/>
  <w16cid:commentId w16cid:paraId="7C351F36" w16cid:durableId="24983155"/>
  <w16cid:commentId w16cid:paraId="0C00A4DA" w16cid:durableId="24983156"/>
  <w16cid:commentId w16cid:paraId="4925AAE9" w16cid:durableId="24983159"/>
  <w16cid:commentId w16cid:paraId="65E6B069" w16cid:durableId="2498315B"/>
  <w16cid:commentId w16cid:paraId="50FD22A4" w16cid:durableId="2498315D"/>
  <w16cid:commentId w16cid:paraId="26D0C1E6" w16cid:durableId="2498315F"/>
  <w16cid:commentId w16cid:paraId="70ACD3E9" w16cid:durableId="24983162"/>
  <w16cid:commentId w16cid:paraId="3C91768E" w16cid:durableId="24983168"/>
  <w16cid:commentId w16cid:paraId="611D3F76" w16cid:durableId="2498316F"/>
  <w16cid:commentId w16cid:paraId="2A8B0F86" w16cid:durableId="24983174"/>
  <w16cid:commentId w16cid:paraId="7CAC71F3" w16cid:durableId="24983179"/>
  <w16cid:commentId w16cid:paraId="394C087D" w16cid:durableId="2498317C"/>
  <w16cid:commentId w16cid:paraId="32FE01C4" w16cid:durableId="2498317E"/>
  <w16cid:commentId w16cid:paraId="6F0A0A12" w16cid:durableId="24983182"/>
  <w16cid:commentId w16cid:paraId="0ADF90C3" w16cid:durableId="24983187"/>
  <w16cid:commentId w16cid:paraId="3980A872" w16cid:durableId="2498318B"/>
  <w16cid:commentId w16cid:paraId="4A5D8671" w16cid:durableId="2498318E"/>
  <w16cid:commentId w16cid:paraId="52F7B741" w16cid:durableId="24983192"/>
  <w16cid:commentId w16cid:paraId="4A362D2C" w16cid:durableId="24983195"/>
  <w16cid:commentId w16cid:paraId="27BF8D32" w16cid:durableId="2498319B"/>
  <w16cid:commentId w16cid:paraId="17F38A25" w16cid:durableId="2498319E"/>
  <w16cid:commentId w16cid:paraId="2B81952E" w16cid:durableId="249831A0"/>
  <w16cid:commentId w16cid:paraId="0FDFC8C7" w16cid:durableId="249831A3"/>
  <w16cid:commentId w16cid:paraId="1118A46A" w16cid:durableId="249831A6"/>
  <w16cid:commentId w16cid:paraId="1A41CB66" w16cid:durableId="249831A8"/>
  <w16cid:commentId w16cid:paraId="45FEEC9F" w16cid:durableId="249831AA"/>
  <w16cid:commentId w16cid:paraId="1CF73ED1" w16cid:durableId="249831AD"/>
  <w16cid:commentId w16cid:paraId="06C92820" w16cid:durableId="249831B0"/>
  <w16cid:commentId w16cid:paraId="7695D039" w16cid:durableId="249831B6"/>
  <w16cid:commentId w16cid:paraId="1655A14C" w16cid:durableId="249831BA"/>
  <w16cid:commentId w16cid:paraId="2722B22C" w16cid:durableId="249831C1"/>
  <w16cid:commentId w16cid:paraId="0F394EF9" w16cid:durableId="249831C3"/>
  <w16cid:commentId w16cid:paraId="45AC4C6E" w16cid:durableId="249831C7"/>
  <w16cid:commentId w16cid:paraId="3F3C2E41" w16cid:durableId="249831CA"/>
  <w16cid:commentId w16cid:paraId="3E3C9C02" w16cid:durableId="249831CC"/>
  <w16cid:commentId w16cid:paraId="017D72B7" w16cid:durableId="249831CF"/>
  <w16cid:commentId w16cid:paraId="79CEB2C2" w16cid:durableId="249831D2"/>
  <w16cid:commentId w16cid:paraId="780915F5" w16cid:durableId="249831D3"/>
  <w16cid:commentId w16cid:paraId="296A747C" w16cid:durableId="249831D4"/>
  <w16cid:commentId w16cid:paraId="4EEED959" w16cid:durableId="249831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3FAC6" w14:textId="77777777" w:rsidR="00F40793" w:rsidRDefault="00F40793">
      <w:r>
        <w:separator/>
      </w:r>
    </w:p>
  </w:endnote>
  <w:endnote w:type="continuationSeparator" w:id="0">
    <w:p w14:paraId="34F4A268" w14:textId="77777777" w:rsidR="00F40793" w:rsidRDefault="00F407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OpenSymbol">
    <w:altName w:val="Arial Unicode MS"/>
    <w:charset w:val="01"/>
    <w:family w:val="roman"/>
    <w:pitch w:val="variable"/>
  </w:font>
  <w:font w:name="Liberation Sans">
    <w:altName w:val="Arial"/>
    <w:charset w:val="01"/>
    <w:family w:val="swiss"/>
    <w:pitch w:val="variable"/>
  </w:font>
  <w:font w:name="Noto Sans CJK SC Regular">
    <w:altName w:val="Noto Sans CJK SC Regular"/>
    <w:charset w:val="80"/>
    <w:family w:val="swiss"/>
    <w:pitch w:val="variable"/>
    <w:sig w:usb0="00000000" w:usb1="2BDF3C10" w:usb2="00000016" w:usb3="00000000" w:csb0="002E0107" w:csb1="00000000"/>
  </w:font>
  <w:font w:name="FreeSans">
    <w:altName w:val="Times New Roman"/>
    <w:panose1 w:val="00000000000000000000"/>
    <w:charset w:val="00"/>
    <w:family w:val="roman"/>
    <w:notTrueType/>
    <w:pitch w:val="default"/>
  </w:font>
  <w:font w:name="Liberation Mono">
    <w:altName w:val="Courier New"/>
    <w:charset w:val="01"/>
    <w:family w:val="modern"/>
    <w:pitch w:val="fixed"/>
  </w:font>
  <w:font w:name="Nimbus Mono L">
    <w:altName w:val="Courier New"/>
    <w:charset w:val="01"/>
    <w:family w:val="modern"/>
    <w:pitch w:val="fixed"/>
  </w:font>
  <w:font w:name="Consolas">
    <w:panose1 w:val="020B0609020204030204"/>
    <w:charset w:val="00"/>
    <w:family w:val="modern"/>
    <w:pitch w:val="fixed"/>
    <w:sig w:usb0="E00006FF" w:usb1="0000FCFF" w:usb2="00000001" w:usb3="00000000" w:csb0="0000019F" w:csb1="00000000"/>
  </w:font>
  <w:font w:name="Frutiger LT Pro 57 Condensed">
    <w:panose1 w:val="020B0606020204020204"/>
    <w:charset w:val="00"/>
    <w:family w:val="swiss"/>
    <w:notTrueType/>
    <w:pitch w:val="variable"/>
    <w:sig w:usb0="800000AF" w:usb1="5000204A" w:usb2="00000000" w:usb3="00000000" w:csb0="0000009B" w:csb1="00000000"/>
  </w:font>
  <w:font w:name="Droid Sans Fallback">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Whitney Semibold">
    <w:altName w:val="Calibri"/>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dobe 黑体 Std R">
    <w:altName w:val="Arial Unicode MS"/>
    <w:panose1 w:val="00000000000000000000"/>
    <w:charset w:val="86"/>
    <w:family w:val="swiss"/>
    <w:notTrueType/>
    <w:pitch w:val="variable"/>
    <w:sig w:usb0="00000000" w:usb1="0A0F1810" w:usb2="00000016" w:usb3="00000000" w:csb0="00060007" w:csb1="00000000"/>
  </w:font>
  <w:font w:name="Cambria Math">
    <w:panose1 w:val="02040503050406030204"/>
    <w:charset w:val="00"/>
    <w:family w:val="roman"/>
    <w:pitch w:val="variable"/>
    <w:sig w:usb0="E00006FF" w:usb1="420024FF" w:usb2="02000000" w:usb3="00000000" w:csb0="0000019F" w:csb1="00000000"/>
  </w:font>
  <w:font w:name="Frutiger LT Pro">
    <w:altName w:val="Calibri"/>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08D56" w14:textId="07D6177A" w:rsidR="009C3A13" w:rsidRPr="005E6785" w:rsidRDefault="009C3A13" w:rsidP="00241D33">
    <w:pPr>
      <w:pStyle w:val="AR6Footpage"/>
    </w:pPr>
    <w:r w:rsidRPr="005E6785">
      <w:t>Do Not Cite, Quote or Distribute</w:t>
    </w:r>
    <w:r w:rsidRPr="005E6785">
      <w:tab/>
    </w:r>
    <w:r>
      <w:rPr>
        <w:b w:val="0"/>
      </w:rPr>
      <w:t>11</w:t>
    </w:r>
    <w:r w:rsidRPr="00241D33">
      <w:rPr>
        <w:b w:val="0"/>
      </w:rPr>
      <w:t>-</w:t>
    </w:r>
    <w:r w:rsidRPr="00241D33">
      <w:rPr>
        <w:b w:val="0"/>
      </w:rPr>
      <w:fldChar w:fldCharType="begin"/>
    </w:r>
    <w:r w:rsidRPr="00241D33">
      <w:rPr>
        <w:b w:val="0"/>
      </w:rPr>
      <w:instrText>PAGE</w:instrText>
    </w:r>
    <w:r w:rsidRPr="00241D33">
      <w:rPr>
        <w:b w:val="0"/>
      </w:rPr>
      <w:fldChar w:fldCharType="separate"/>
    </w:r>
    <w:r w:rsidR="0067335B">
      <w:rPr>
        <w:b w:val="0"/>
        <w:noProof/>
      </w:rPr>
      <w:t>1</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sidR="0067335B">
      <w:rPr>
        <w:b w:val="0"/>
        <w:noProof/>
      </w:rPr>
      <w:t>4</w:t>
    </w:r>
    <w:r w:rsidRPr="00241D33">
      <w:rPr>
        <w:b w:val="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49895" w14:textId="553A357C" w:rsidR="009C3A13" w:rsidRPr="005E6785" w:rsidRDefault="009C3A13" w:rsidP="00241D33">
    <w:pPr>
      <w:pStyle w:val="AR6Footpage"/>
    </w:pPr>
    <w:r w:rsidRPr="005E6785">
      <w:t>Do Not Cite, Quote or Distribute</w:t>
    </w:r>
    <w:r w:rsidRPr="005E6785">
      <w:tab/>
    </w:r>
    <w:r>
      <w:rPr>
        <w:b w:val="0"/>
      </w:rPr>
      <w:t>11</w:t>
    </w:r>
    <w:r w:rsidRPr="00241D33">
      <w:rPr>
        <w:b w:val="0"/>
      </w:rPr>
      <w:t>-</w:t>
    </w:r>
    <w:r w:rsidRPr="00241D33">
      <w:rPr>
        <w:b w:val="0"/>
      </w:rPr>
      <w:fldChar w:fldCharType="begin"/>
    </w:r>
    <w:r w:rsidRPr="00241D33">
      <w:rPr>
        <w:b w:val="0"/>
      </w:rPr>
      <w:instrText>PAGE</w:instrText>
    </w:r>
    <w:r w:rsidRPr="00241D33">
      <w:rPr>
        <w:b w:val="0"/>
      </w:rPr>
      <w:fldChar w:fldCharType="separate"/>
    </w:r>
    <w:r w:rsidR="00F1665C">
      <w:rPr>
        <w:b w:val="0"/>
        <w:noProof/>
      </w:rPr>
      <w:t>315</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sidR="00F1665C">
      <w:rPr>
        <w:b w:val="0"/>
        <w:noProof/>
      </w:rPr>
      <w:t>315</w:t>
    </w:r>
    <w:r w:rsidRPr="00241D33">
      <w:rPr>
        <w:b w:val="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95626" w14:textId="77777777" w:rsidR="00F40793" w:rsidRDefault="00F40793">
      <w:r>
        <w:separator/>
      </w:r>
    </w:p>
  </w:footnote>
  <w:footnote w:type="continuationSeparator" w:id="0">
    <w:p w14:paraId="0C118D92" w14:textId="77777777" w:rsidR="00F40793" w:rsidRDefault="00F40793">
      <w:r>
        <w:continuationSeparator/>
      </w:r>
    </w:p>
  </w:footnote>
  <w:footnote w:id="1">
    <w:p w14:paraId="17142F1D" w14:textId="77777777" w:rsidR="009C3A13" w:rsidRPr="00B40C02" w:rsidRDefault="009C3A13" w:rsidP="00963283">
      <w:pPr>
        <w:pStyle w:val="Notedebasdepage"/>
        <w:rPr>
          <w:lang w:val="en-GB"/>
        </w:rPr>
      </w:pPr>
      <w:r w:rsidRPr="0045536A">
        <w:rPr>
          <w:rStyle w:val="Appelnotedebasdep"/>
          <w:rFonts w:eastAsiaTheme="majorEastAsia"/>
        </w:rPr>
        <w:footnoteRef/>
      </w:r>
      <w:r w:rsidRPr="00B40C02">
        <w:rPr>
          <w:lang w:val="en-GB"/>
        </w:rPr>
        <w:t xml:space="preserve"> See Figure 1.18 in Chapter 1 for definition of AR6 regions. Acronyms for inhabited regions: ARP: Arabian Peninsula; CAF: C. Africa; CAR : Caribbean; CAU: C. Australia; CNA: C. North America; EAS: E. Asia; EAU: E. Australia; ECA: E. Central Asia; EEU: E. Europe; ENA: E. North America; ESAF: E. Southern Africa; ESB: E. Siberia; GIC: Greenland/Iceland; MDG: Madagascar; MED: Mediterranean; NAU: N. Australia; NCA: N. Central America; NEAF: N.E. Africa; NEN: N.E. North America; NES: N.E. South America; NEU: N. Europe; NSA: N. South America; NWN: N.W. North America; NWS: N.W. South America; NZ: New Zealand; RAR: Russian Arctic; RFE: Russian Far East; SAH: Sahara; SAM: South American Monsoon; SAS: South Asia; SAU: Southern Australia; SCA: S. Central America; SEAF: S.E. Africa; SES: S.E. South America; SSA: S. South America; SWS: S.W. South America; TIB: Tibetan Plateau; WAF: Western Africa; WCA: W. Central Asia; WCE: Western &amp; Central Europe; WNA: W. North America; WSAF: W. Southern Africa; WSB: W. Siberia.                  </w:t>
      </w:r>
    </w:p>
  </w:footnote>
  <w:footnote w:id="2">
    <w:p w14:paraId="4A67403E" w14:textId="77777777" w:rsidR="009C3A13" w:rsidRPr="006A2665" w:rsidRDefault="009C3A13" w:rsidP="00D376F0">
      <w:pPr>
        <w:pStyle w:val="Commentaire"/>
        <w:rPr>
          <w:lang w:val="en-GB"/>
        </w:rPr>
      </w:pPr>
      <w:r w:rsidRPr="0045536A">
        <w:rPr>
          <w:rStyle w:val="Appelnotedebasdep"/>
        </w:rPr>
        <w:footnoteRef/>
      </w:r>
      <w:r w:rsidRPr="006A2665">
        <w:rPr>
          <w:lang w:val="en-GB"/>
        </w:rPr>
        <w:t xml:space="preserve"> This region includes both northern Africa and southern Europe</w:t>
      </w:r>
    </w:p>
  </w:footnote>
  <w:footnote w:id="3">
    <w:p w14:paraId="7618779E" w14:textId="77777777" w:rsidR="009C3A13" w:rsidRPr="006A2665" w:rsidRDefault="009C3A13" w:rsidP="00D376F0">
      <w:pPr>
        <w:pStyle w:val="Commentaire"/>
        <w:rPr>
          <w:lang w:val="en-GB"/>
        </w:rPr>
      </w:pPr>
      <w:r w:rsidRPr="0045536A">
        <w:rPr>
          <w:rStyle w:val="Appelnotedebasdep"/>
        </w:rPr>
        <w:footnoteRef/>
      </w:r>
      <w:r w:rsidRPr="006A2665">
        <w:rPr>
          <w:lang w:val="en-GB"/>
        </w:rPr>
        <w:t xml:space="preserve"> This region includes both northern Africa and southern Europe</w:t>
      </w:r>
    </w:p>
  </w:footnote>
  <w:footnote w:id="4">
    <w:p w14:paraId="23B1D439" w14:textId="77777777" w:rsidR="009C3A13" w:rsidRPr="006A2665" w:rsidRDefault="009C3A13" w:rsidP="00D376F0">
      <w:pPr>
        <w:pStyle w:val="Notedebasdepage"/>
        <w:rPr>
          <w:lang w:val="en-GB"/>
        </w:rPr>
      </w:pPr>
      <w:r w:rsidRPr="0045536A">
        <w:rPr>
          <w:rStyle w:val="Appelnotedebasdep"/>
        </w:rPr>
        <w:footnoteRef/>
      </w:r>
      <w:r w:rsidRPr="006A2665">
        <w:rPr>
          <w:sz w:val="16"/>
          <w:szCs w:val="16"/>
          <w:lang w:val="en-GB"/>
        </w:rPr>
        <w:t xml:space="preserve"> </w:t>
      </w:r>
      <w:r w:rsidRPr="006A2665">
        <w:rPr>
          <w:rFonts w:cs="Times New Roman"/>
          <w:sz w:val="16"/>
          <w:szCs w:val="16"/>
          <w:lang w:val="en-GB" w:eastAsia="zh-CN"/>
        </w:rPr>
        <w:t>This region includes both northern Africa and southern Europe</w:t>
      </w:r>
    </w:p>
  </w:footnote>
  <w:footnote w:id="5">
    <w:p w14:paraId="782750DE" w14:textId="77777777" w:rsidR="009C3A13" w:rsidRPr="006A2665" w:rsidRDefault="009C3A13" w:rsidP="00D376F0">
      <w:pPr>
        <w:pStyle w:val="Commentaire"/>
        <w:rPr>
          <w:lang w:val="en-GB"/>
        </w:rPr>
      </w:pPr>
      <w:r w:rsidRPr="0045536A">
        <w:rPr>
          <w:rStyle w:val="Appelnotedebasdep"/>
        </w:rPr>
        <w:footnoteRef/>
      </w:r>
      <w:r w:rsidRPr="006A2665">
        <w:rPr>
          <w:lang w:val="en-GB"/>
        </w:rPr>
        <w:t xml:space="preserve"> This region includes both northern Africa and southern Europe</w:t>
      </w:r>
    </w:p>
  </w:footnote>
  <w:footnote w:id="6">
    <w:p w14:paraId="17563D67" w14:textId="77777777" w:rsidR="009C3A13" w:rsidRPr="006A2665" w:rsidRDefault="009C3A13" w:rsidP="00D376F0">
      <w:pPr>
        <w:pStyle w:val="Commentaire"/>
        <w:rPr>
          <w:lang w:val="en-GB"/>
        </w:rPr>
      </w:pPr>
      <w:r w:rsidRPr="0045536A">
        <w:rPr>
          <w:rStyle w:val="Appelnotedebasdep"/>
        </w:rPr>
        <w:footnoteRef/>
      </w:r>
      <w:r w:rsidRPr="006A2665">
        <w:rPr>
          <w:lang w:val="en-GB"/>
        </w:rPr>
        <w:t xml:space="preserve"> This region includes both northern Africa and southern Europe</w:t>
      </w:r>
    </w:p>
  </w:footnote>
  <w:footnote w:id="7">
    <w:p w14:paraId="627E497F" w14:textId="77777777" w:rsidR="009C3A13" w:rsidRPr="006A2665" w:rsidRDefault="009C3A13" w:rsidP="00D376F0">
      <w:pPr>
        <w:rPr>
          <w:lang w:val="en-GB"/>
        </w:rPr>
      </w:pPr>
      <w:r w:rsidRPr="0045536A">
        <w:rPr>
          <w:rStyle w:val="Appelnotedebasdep"/>
        </w:rPr>
        <w:footnoteRef/>
      </w:r>
      <w:r w:rsidRPr="006A2665">
        <w:rPr>
          <w:lang w:val="en-GB"/>
        </w:rPr>
        <w:t xml:space="preserve"> </w:t>
      </w:r>
      <w:r w:rsidRPr="006A2665">
        <w:rPr>
          <w:rFonts w:cs="Times New Roman"/>
          <w:lang w:val="en-GB" w:eastAsia="zh-CN"/>
        </w:rPr>
        <w:t>This region includes both northern Africa and southern Europ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66347" w14:textId="37A16917" w:rsidR="009C3A13" w:rsidRPr="00703A1A" w:rsidRDefault="009C3A13" w:rsidP="0012500E">
    <w:pPr>
      <w:pStyle w:val="AR6Header"/>
      <w:jc w:val="center"/>
      <w:rPr>
        <w:lang w:val="en-CA"/>
      </w:rPr>
    </w:pPr>
    <w:r w:rsidRPr="006A2665">
      <w:rPr>
        <w:lang w:val="en-GB"/>
      </w:rPr>
      <w:t>Final Government Distribution</w:t>
    </w:r>
    <w:r w:rsidRPr="006A2665">
      <w:rPr>
        <w:lang w:val="en-GB"/>
      </w:rPr>
      <w:tab/>
      <w:t>Chapter11</w:t>
    </w:r>
    <w:r w:rsidRPr="006A2665">
      <w:rPr>
        <w:lang w:val="en-GB"/>
      </w:rPr>
      <w:tab/>
      <w:t>IPCC AR6 WG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0167E"/>
    <w:multiLevelType w:val="multilevel"/>
    <w:tmpl w:val="1EF4D08A"/>
    <w:numStyleLink w:val="Style2"/>
  </w:abstractNum>
  <w:abstractNum w:abstractNumId="1" w15:restartNumberingAfterBreak="0">
    <w:nsid w:val="10DB552A"/>
    <w:multiLevelType w:val="multilevel"/>
    <w:tmpl w:val="05341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0A4F7C"/>
    <w:multiLevelType w:val="multilevel"/>
    <w:tmpl w:val="1EF4D08A"/>
    <w:numStyleLink w:val="Style2"/>
  </w:abstractNum>
  <w:abstractNum w:abstractNumId="3" w15:restartNumberingAfterBreak="0">
    <w:nsid w:val="17C8185C"/>
    <w:multiLevelType w:val="multilevel"/>
    <w:tmpl w:val="1EF4D08A"/>
    <w:numStyleLink w:val="Style2"/>
  </w:abstractNum>
  <w:abstractNum w:abstractNumId="4" w15:restartNumberingAfterBreak="0">
    <w:nsid w:val="1FC15772"/>
    <w:multiLevelType w:val="multilevel"/>
    <w:tmpl w:val="1EF4D08A"/>
    <w:numStyleLink w:val="Style2"/>
  </w:abstractNum>
  <w:abstractNum w:abstractNumId="5" w15:restartNumberingAfterBreak="0">
    <w:nsid w:val="201E5AA7"/>
    <w:multiLevelType w:val="multilevel"/>
    <w:tmpl w:val="1EF4D08A"/>
    <w:numStyleLink w:val="Style2"/>
  </w:abstractNum>
  <w:abstractNum w:abstractNumId="6"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B843484"/>
    <w:multiLevelType w:val="multilevel"/>
    <w:tmpl w:val="26169A88"/>
    <w:lvl w:ilvl="0">
      <w:start w:val="11"/>
      <w:numFmt w:val="decimal"/>
      <w:pStyle w:val="AR6Chap11Level0"/>
      <w:lvlText w:val="%1"/>
      <w:lvlJc w:val="left"/>
      <w:pPr>
        <w:ind w:left="432" w:hanging="432"/>
      </w:pPr>
      <w:rPr>
        <w:rFonts w:hint="default"/>
        <w:color w:val="FFFFFF" w:themeColor="background1"/>
      </w:rPr>
    </w:lvl>
    <w:lvl w:ilvl="1">
      <w:start w:val="1"/>
      <w:numFmt w:val="decimal"/>
      <w:pStyle w:val="AR6Chap11Level1111"/>
      <w:lvlText w:val="%1.%2"/>
      <w:lvlJc w:val="left"/>
      <w:pPr>
        <w:ind w:left="576" w:hanging="576"/>
      </w:pPr>
      <w:rPr>
        <w:rFonts w:hint="default"/>
      </w:rPr>
    </w:lvl>
    <w:lvl w:ilvl="2">
      <w:start w:val="1"/>
      <w:numFmt w:val="decimal"/>
      <w:pStyle w:val="AR6Chap11Level21111"/>
      <w:lvlText w:val="%1.%2.%3"/>
      <w:lvlJc w:val="left"/>
      <w:pPr>
        <w:ind w:left="720" w:hanging="720"/>
      </w:pPr>
      <w:rPr>
        <w:rFonts w:hint="default"/>
      </w:rPr>
    </w:lvl>
    <w:lvl w:ilvl="3">
      <w:start w:val="1"/>
      <w:numFmt w:val="decimal"/>
      <w:pStyle w:val="AR6Chap11Level311111"/>
      <w:lvlText w:val="%1.%2.%3.%4"/>
      <w:lvlJc w:val="left"/>
      <w:pPr>
        <w:ind w:left="864" w:hanging="864"/>
      </w:pPr>
      <w:rPr>
        <w:rFonts w:hint="default"/>
      </w:rPr>
    </w:lvl>
    <w:lvl w:ilvl="4">
      <w:start w:val="1"/>
      <w:numFmt w:val="decimal"/>
      <w:pStyle w:val="AR6Chap11Level411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CF60749"/>
    <w:multiLevelType w:val="multilevel"/>
    <w:tmpl w:val="1EF4D08A"/>
    <w:numStyleLink w:val="Style2"/>
  </w:abstractNum>
  <w:abstractNum w:abstractNumId="9" w15:restartNumberingAfterBreak="0">
    <w:nsid w:val="316368BA"/>
    <w:multiLevelType w:val="multilevel"/>
    <w:tmpl w:val="1EF4D08A"/>
    <w:numStyleLink w:val="Style2"/>
  </w:abstractNum>
  <w:abstractNum w:abstractNumId="10" w15:restartNumberingAfterBreak="0">
    <w:nsid w:val="38961DE6"/>
    <w:multiLevelType w:val="multilevel"/>
    <w:tmpl w:val="8FD2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B20010"/>
    <w:multiLevelType w:val="hybridMultilevel"/>
    <w:tmpl w:val="769241B6"/>
    <w:lvl w:ilvl="0" w:tplc="512A4E30">
      <w:start w:val="1"/>
      <w:numFmt w:val="decimal"/>
      <w:pStyle w:val="AR6Chap11Figure"/>
      <w:lvlText w:val="Figure 11.%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26D1AC5"/>
    <w:multiLevelType w:val="hybridMultilevel"/>
    <w:tmpl w:val="5DE81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493078C1"/>
    <w:multiLevelType w:val="hybridMultilevel"/>
    <w:tmpl w:val="0CCC74B8"/>
    <w:lvl w:ilvl="0" w:tplc="364A0464">
      <w:start w:val="1"/>
      <w:numFmt w:val="decimal"/>
      <w:pStyle w:val="AR6Chap11Box"/>
      <w:lvlText w:val="BOX 11.%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6" w15:restartNumberingAfterBreak="0">
    <w:nsid w:val="4EDD3479"/>
    <w:multiLevelType w:val="hybridMultilevel"/>
    <w:tmpl w:val="FF003D7E"/>
    <w:lvl w:ilvl="0" w:tplc="71C89996">
      <w:start w:val="1"/>
      <w:numFmt w:val="decimal"/>
      <w:pStyle w:val="AR6Chap11Cross-ChapterBox"/>
      <w:lvlText w:val="Cross-Chapter Box 11.%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8" w15:restartNumberingAfterBreak="0">
    <w:nsid w:val="50713236"/>
    <w:multiLevelType w:val="singleLevel"/>
    <w:tmpl w:val="A7666EF4"/>
    <w:lvl w:ilvl="0">
      <w:start w:val="1"/>
      <w:numFmt w:val="bullet"/>
      <w:pStyle w:val="Article"/>
      <w:lvlText w:val=""/>
      <w:lvlJc w:val="left"/>
      <w:pPr>
        <w:tabs>
          <w:tab w:val="num" w:pos="360"/>
        </w:tabs>
        <w:ind w:left="360" w:hanging="360"/>
      </w:pPr>
      <w:rPr>
        <w:rFonts w:ascii="Wingdings" w:hAnsi="Wingdings" w:hint="default"/>
        <w:sz w:val="16"/>
      </w:rPr>
    </w:lvl>
  </w:abstractNum>
  <w:abstractNum w:abstractNumId="19" w15:restartNumberingAfterBreak="0">
    <w:nsid w:val="53105E78"/>
    <w:multiLevelType w:val="multilevel"/>
    <w:tmpl w:val="1EF4D08A"/>
    <w:numStyleLink w:val="Style2"/>
  </w:abstractNum>
  <w:abstractNum w:abstractNumId="20"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A8C3CDE"/>
    <w:multiLevelType w:val="hybridMultilevel"/>
    <w:tmpl w:val="77DCBB1C"/>
    <w:lvl w:ilvl="0" w:tplc="97C270A2">
      <w:start w:val="1"/>
      <w:numFmt w:val="decimal"/>
      <w:pStyle w:val="AR6Chap11FAQ"/>
      <w:lvlText w:val="FAQ 11.%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6E950B51"/>
    <w:multiLevelType w:val="hybridMultilevel"/>
    <w:tmpl w:val="7220B31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7A0556E5"/>
    <w:multiLevelType w:val="hybridMultilevel"/>
    <w:tmpl w:val="C1B4A05E"/>
    <w:lvl w:ilvl="0" w:tplc="B99668F4">
      <w:start w:val="1"/>
      <w:numFmt w:val="decimal"/>
      <w:pStyle w:val="AR6Chap11Table"/>
      <w:lvlText w:val="Table 11.%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5"/>
  </w:num>
  <w:num w:numId="2">
    <w:abstractNumId w:val="11"/>
  </w:num>
  <w:num w:numId="3">
    <w:abstractNumId w:val="21"/>
  </w:num>
  <w:num w:numId="4">
    <w:abstractNumId w:val="15"/>
  </w:num>
  <w:num w:numId="5">
    <w:abstractNumId w:val="13"/>
  </w:num>
  <w:num w:numId="6">
    <w:abstractNumId w:val="7"/>
  </w:num>
  <w:num w:numId="7">
    <w:abstractNumId w:val="14"/>
  </w:num>
  <w:num w:numId="8">
    <w:abstractNumId w:val="16"/>
  </w:num>
  <w:num w:numId="9">
    <w:abstractNumId w:val="12"/>
  </w:num>
  <w:num w:numId="10">
    <w:abstractNumId w:val="18"/>
  </w:num>
  <w:num w:numId="11">
    <w:abstractNumId w:val="23"/>
  </w:num>
  <w:num w:numId="12">
    <w:abstractNumId w:val="24"/>
  </w:num>
  <w:num w:numId="13">
    <w:abstractNumId w:val="0"/>
  </w:num>
  <w:num w:numId="14">
    <w:abstractNumId w:val="17"/>
  </w:num>
  <w:num w:numId="15">
    <w:abstractNumId w:val="3"/>
  </w:num>
  <w:num w:numId="16">
    <w:abstractNumId w:val="4"/>
  </w:num>
  <w:num w:numId="17">
    <w:abstractNumId w:val="8"/>
  </w:num>
  <w:num w:numId="18">
    <w:abstractNumId w:val="19"/>
  </w:num>
  <w:num w:numId="19">
    <w:abstractNumId w:val="5"/>
  </w:num>
  <w:num w:numId="20">
    <w:abstractNumId w:val="2"/>
  </w:num>
  <w:num w:numId="21">
    <w:abstractNumId w:val="9"/>
  </w:num>
  <w:num w:numId="22">
    <w:abstractNumId w:val="22"/>
  </w:num>
  <w:num w:numId="23">
    <w:abstractNumId w:val="20"/>
  </w:num>
  <w:num w:numId="24">
    <w:abstractNumId w:val="6"/>
  </w:num>
  <w:num w:numId="25">
    <w:abstractNumId w:val="11"/>
    <w:lvlOverride w:ilvl="0">
      <w:startOverride w:val="1"/>
    </w:lvlOverride>
  </w:num>
  <w:num w:numId="26">
    <w:abstractNumId w:val="11"/>
    <w:lvlOverride w:ilvl="0">
      <w:startOverride w:val="1"/>
    </w:lvlOverride>
  </w:num>
  <w:num w:numId="27">
    <w:abstractNumId w:val="11"/>
    <w:lvlOverride w:ilvl="0">
      <w:startOverride w:val="1"/>
    </w:lvlOverride>
  </w:num>
  <w:num w:numId="28">
    <w:abstractNumId w:val="11"/>
    <w:lvlOverride w:ilvl="0">
      <w:startOverride w:val="1"/>
    </w:lvlOverride>
  </w:num>
  <w:num w:numId="29">
    <w:abstractNumId w:val="11"/>
    <w:lvlOverride w:ilvl="0">
      <w:startOverride w:val="1"/>
    </w:lvlOverride>
  </w:num>
  <w:num w:numId="30">
    <w:abstractNumId w:val="10"/>
  </w:num>
  <w:num w:numId="31">
    <w:abstractNumId w:val="1"/>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Matthews">
    <w15:presenceInfo w15:providerId="AD" w15:userId="S::robin.matthews@u-psud.fr::02d9ccc2-8f9f-4f0e-b390-82a79e66f7cd"/>
  </w15:person>
  <w15:person w15:author="Clotilde Pean">
    <w15:presenceInfo w15:providerId="AD" w15:userId="S::clotilde.pean@u-psud.fr::c050c0ec-398d-4838-b8df-c767cefae5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fr-FR" w:vendorID="64" w:dllVersion="6" w:nlCheck="1" w:checkStyle="1"/>
  <w:activeWritingStyle w:appName="MSWord" w:lang="en-CA" w:vendorID="64" w:dllVersion="6" w:nlCheck="1" w:checkStyle="1"/>
  <w:activeWritingStyle w:appName="MSWord" w:lang="en-US" w:vendorID="64" w:dllVersion="6" w:nlCheck="1" w:checkStyle="1"/>
  <w:activeWritingStyle w:appName="MSWord" w:lang="en-GB" w:vendorID="64" w:dllVersion="6" w:nlCheck="1" w:checkStyle="1"/>
  <w:activeWritingStyle w:appName="MSWord" w:lang="fr-CA" w:vendorID="64" w:dllVersion="6" w:nlCheck="1" w:checkStyle="0"/>
  <w:activeWritingStyle w:appName="MSWord" w:lang="en-ZA" w:vendorID="64" w:dllVersion="6" w:nlCheck="1" w:checkStyle="1"/>
  <w:activeWritingStyle w:appName="MSWord" w:lang="fr-CH" w:vendorID="64" w:dllVersion="6" w:nlCheck="1" w:checkStyle="0"/>
  <w:activeWritingStyle w:appName="MSWord" w:lang="es-ES" w:vendorID="64" w:dllVersion="6" w:nlCheck="1" w:checkStyle="0"/>
  <w:activeWritingStyle w:appName="MSWord" w:lang="en-GB" w:vendorID="64" w:dllVersion="4096" w:nlCheck="1" w:checkStyle="0"/>
  <w:activeWritingStyle w:appName="MSWord" w:lang="en-CA" w:vendorID="64" w:dllVersion="4096" w:nlCheck="1" w:checkStyle="0"/>
  <w:activeWritingStyle w:appName="MSWord" w:lang="pt-BR" w:vendorID="64" w:dllVersion="4096" w:nlCheck="1" w:checkStyle="0"/>
  <w:activeWritingStyle w:appName="MSWord" w:lang="nb-NO"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sv-SE" w:vendorID="64" w:dllVersion="4096" w:nlCheck="1" w:checkStyle="0"/>
  <w:activeWritingStyle w:appName="MSWord" w:lang="es-ES" w:vendorID="64" w:dllVersion="4096" w:nlCheck="1" w:checkStyle="0"/>
  <w:activeWritingStyle w:appName="MSWord" w:lang="fr-CA" w:vendorID="64" w:dllVersion="4096" w:nlCheck="1" w:checkStyle="0"/>
  <w:activeWritingStyle w:appName="MSWord" w:lang="de-CH"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CA" w:vendorID="64" w:dllVersion="0" w:nlCheck="1" w:checkStyle="0"/>
  <w:activeWritingStyle w:appName="MSWord" w:lang="de-CH" w:vendorID="64" w:dllVersion="6" w:nlCheck="1" w:checkStyle="1"/>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3A1A"/>
    <w:rsid w:val="00000F91"/>
    <w:rsid w:val="00002F89"/>
    <w:rsid w:val="000111EC"/>
    <w:rsid w:val="00011793"/>
    <w:rsid w:val="00011A52"/>
    <w:rsid w:val="000150C8"/>
    <w:rsid w:val="00015DEB"/>
    <w:rsid w:val="000205A3"/>
    <w:rsid w:val="00023B14"/>
    <w:rsid w:val="000246F0"/>
    <w:rsid w:val="000269B9"/>
    <w:rsid w:val="000303E2"/>
    <w:rsid w:val="000303F7"/>
    <w:rsid w:val="00031FB8"/>
    <w:rsid w:val="0003213E"/>
    <w:rsid w:val="00032506"/>
    <w:rsid w:val="00033B1E"/>
    <w:rsid w:val="00033CE5"/>
    <w:rsid w:val="00034068"/>
    <w:rsid w:val="00035A7F"/>
    <w:rsid w:val="00037826"/>
    <w:rsid w:val="00042DBA"/>
    <w:rsid w:val="00052B75"/>
    <w:rsid w:val="00054475"/>
    <w:rsid w:val="0005460A"/>
    <w:rsid w:val="000621CA"/>
    <w:rsid w:val="00064A9B"/>
    <w:rsid w:val="00073244"/>
    <w:rsid w:val="00076872"/>
    <w:rsid w:val="00077085"/>
    <w:rsid w:val="00080AE1"/>
    <w:rsid w:val="00082CBB"/>
    <w:rsid w:val="00083650"/>
    <w:rsid w:val="00084159"/>
    <w:rsid w:val="00087B3D"/>
    <w:rsid w:val="000933BE"/>
    <w:rsid w:val="00094562"/>
    <w:rsid w:val="00096D92"/>
    <w:rsid w:val="000A00B0"/>
    <w:rsid w:val="000A1204"/>
    <w:rsid w:val="000A22A6"/>
    <w:rsid w:val="000A72DA"/>
    <w:rsid w:val="000B2819"/>
    <w:rsid w:val="000B38AB"/>
    <w:rsid w:val="000B50DB"/>
    <w:rsid w:val="000B756A"/>
    <w:rsid w:val="000C499C"/>
    <w:rsid w:val="000C5D08"/>
    <w:rsid w:val="000D7088"/>
    <w:rsid w:val="000E3DE5"/>
    <w:rsid w:val="000E7554"/>
    <w:rsid w:val="000F1B8F"/>
    <w:rsid w:val="000F271F"/>
    <w:rsid w:val="000F3D18"/>
    <w:rsid w:val="000F7217"/>
    <w:rsid w:val="00102CA2"/>
    <w:rsid w:val="00104A12"/>
    <w:rsid w:val="001070F6"/>
    <w:rsid w:val="0010758E"/>
    <w:rsid w:val="001109CC"/>
    <w:rsid w:val="0011236C"/>
    <w:rsid w:val="0011731A"/>
    <w:rsid w:val="0011771A"/>
    <w:rsid w:val="001177B7"/>
    <w:rsid w:val="00117898"/>
    <w:rsid w:val="00122285"/>
    <w:rsid w:val="00122A16"/>
    <w:rsid w:val="00123E20"/>
    <w:rsid w:val="0012446B"/>
    <w:rsid w:val="0012500E"/>
    <w:rsid w:val="0012626D"/>
    <w:rsid w:val="0012753B"/>
    <w:rsid w:val="00127991"/>
    <w:rsid w:val="00127DC1"/>
    <w:rsid w:val="001304A0"/>
    <w:rsid w:val="00133095"/>
    <w:rsid w:val="00133C28"/>
    <w:rsid w:val="00133D63"/>
    <w:rsid w:val="001408F5"/>
    <w:rsid w:val="001415DA"/>
    <w:rsid w:val="00143E34"/>
    <w:rsid w:val="00146BFF"/>
    <w:rsid w:val="00151C4A"/>
    <w:rsid w:val="0015201F"/>
    <w:rsid w:val="00152132"/>
    <w:rsid w:val="001528A5"/>
    <w:rsid w:val="00156CFF"/>
    <w:rsid w:val="00157268"/>
    <w:rsid w:val="00157CCE"/>
    <w:rsid w:val="00161CEA"/>
    <w:rsid w:val="0017528D"/>
    <w:rsid w:val="00180941"/>
    <w:rsid w:val="0018387C"/>
    <w:rsid w:val="00183C77"/>
    <w:rsid w:val="0018642C"/>
    <w:rsid w:val="0018745C"/>
    <w:rsid w:val="00190E6F"/>
    <w:rsid w:val="00192766"/>
    <w:rsid w:val="00192DA9"/>
    <w:rsid w:val="00193DB1"/>
    <w:rsid w:val="001A3783"/>
    <w:rsid w:val="001A3CB7"/>
    <w:rsid w:val="001A6246"/>
    <w:rsid w:val="001A77A4"/>
    <w:rsid w:val="001B191E"/>
    <w:rsid w:val="001B321E"/>
    <w:rsid w:val="001B577F"/>
    <w:rsid w:val="001B655C"/>
    <w:rsid w:val="001C0599"/>
    <w:rsid w:val="001C2222"/>
    <w:rsid w:val="001C2BC4"/>
    <w:rsid w:val="001D2290"/>
    <w:rsid w:val="001D255C"/>
    <w:rsid w:val="001D362E"/>
    <w:rsid w:val="001E0D95"/>
    <w:rsid w:val="001E47FC"/>
    <w:rsid w:val="001F0DEB"/>
    <w:rsid w:val="001F2AFB"/>
    <w:rsid w:val="001F2E3A"/>
    <w:rsid w:val="001F47FD"/>
    <w:rsid w:val="00202C99"/>
    <w:rsid w:val="00203928"/>
    <w:rsid w:val="00203E41"/>
    <w:rsid w:val="00205447"/>
    <w:rsid w:val="00205615"/>
    <w:rsid w:val="00211D29"/>
    <w:rsid w:val="00212810"/>
    <w:rsid w:val="00213755"/>
    <w:rsid w:val="0021450E"/>
    <w:rsid w:val="00214E46"/>
    <w:rsid w:val="002244FC"/>
    <w:rsid w:val="00224EA5"/>
    <w:rsid w:val="002263B0"/>
    <w:rsid w:val="002274E7"/>
    <w:rsid w:val="002323F5"/>
    <w:rsid w:val="00232B8B"/>
    <w:rsid w:val="002345F7"/>
    <w:rsid w:val="00234FFA"/>
    <w:rsid w:val="002351F8"/>
    <w:rsid w:val="00240992"/>
    <w:rsid w:val="00241BDE"/>
    <w:rsid w:val="00241D33"/>
    <w:rsid w:val="002424B8"/>
    <w:rsid w:val="00246B5C"/>
    <w:rsid w:val="00250129"/>
    <w:rsid w:val="002502D9"/>
    <w:rsid w:val="00250507"/>
    <w:rsid w:val="00253BB6"/>
    <w:rsid w:val="00257A9A"/>
    <w:rsid w:val="00257D1C"/>
    <w:rsid w:val="002613E9"/>
    <w:rsid w:val="00262F2E"/>
    <w:rsid w:val="00263818"/>
    <w:rsid w:val="00266470"/>
    <w:rsid w:val="00266941"/>
    <w:rsid w:val="00267A3A"/>
    <w:rsid w:val="0027458E"/>
    <w:rsid w:val="002775D3"/>
    <w:rsid w:val="00284241"/>
    <w:rsid w:val="00285E17"/>
    <w:rsid w:val="00290ED4"/>
    <w:rsid w:val="00292A00"/>
    <w:rsid w:val="002945B8"/>
    <w:rsid w:val="0029758D"/>
    <w:rsid w:val="002A0F43"/>
    <w:rsid w:val="002A1005"/>
    <w:rsid w:val="002A15F6"/>
    <w:rsid w:val="002A5CC2"/>
    <w:rsid w:val="002B2183"/>
    <w:rsid w:val="002B27DD"/>
    <w:rsid w:val="002B42A4"/>
    <w:rsid w:val="002B473C"/>
    <w:rsid w:val="002C7920"/>
    <w:rsid w:val="002D1DFE"/>
    <w:rsid w:val="002D2783"/>
    <w:rsid w:val="002D3BDC"/>
    <w:rsid w:val="002D6FAA"/>
    <w:rsid w:val="002E238F"/>
    <w:rsid w:val="002F030D"/>
    <w:rsid w:val="002F1ADD"/>
    <w:rsid w:val="002F39B1"/>
    <w:rsid w:val="002F4E6C"/>
    <w:rsid w:val="002F5332"/>
    <w:rsid w:val="003020CA"/>
    <w:rsid w:val="00302C31"/>
    <w:rsid w:val="00311375"/>
    <w:rsid w:val="0031257A"/>
    <w:rsid w:val="003133C1"/>
    <w:rsid w:val="0031655A"/>
    <w:rsid w:val="00320768"/>
    <w:rsid w:val="00323707"/>
    <w:rsid w:val="0032615E"/>
    <w:rsid w:val="00326478"/>
    <w:rsid w:val="00327C3B"/>
    <w:rsid w:val="00330B10"/>
    <w:rsid w:val="00333C19"/>
    <w:rsid w:val="00334F4C"/>
    <w:rsid w:val="00337B37"/>
    <w:rsid w:val="00341369"/>
    <w:rsid w:val="0034429F"/>
    <w:rsid w:val="003444DE"/>
    <w:rsid w:val="0034663F"/>
    <w:rsid w:val="00347267"/>
    <w:rsid w:val="00350DE9"/>
    <w:rsid w:val="003512D4"/>
    <w:rsid w:val="003563CB"/>
    <w:rsid w:val="0035783F"/>
    <w:rsid w:val="0036223A"/>
    <w:rsid w:val="00365B5F"/>
    <w:rsid w:val="00366170"/>
    <w:rsid w:val="00381ADC"/>
    <w:rsid w:val="00383C23"/>
    <w:rsid w:val="0038429D"/>
    <w:rsid w:val="00385A43"/>
    <w:rsid w:val="00392C73"/>
    <w:rsid w:val="00393EC2"/>
    <w:rsid w:val="003946D2"/>
    <w:rsid w:val="00394C9F"/>
    <w:rsid w:val="00397316"/>
    <w:rsid w:val="00397EA8"/>
    <w:rsid w:val="003A2D82"/>
    <w:rsid w:val="003A43B8"/>
    <w:rsid w:val="003A4F90"/>
    <w:rsid w:val="003A5209"/>
    <w:rsid w:val="003B1D15"/>
    <w:rsid w:val="003B3493"/>
    <w:rsid w:val="003B5592"/>
    <w:rsid w:val="003B57E0"/>
    <w:rsid w:val="003B6203"/>
    <w:rsid w:val="003C1843"/>
    <w:rsid w:val="003C3412"/>
    <w:rsid w:val="003C499E"/>
    <w:rsid w:val="003C56D3"/>
    <w:rsid w:val="003C6D3C"/>
    <w:rsid w:val="003D3AD9"/>
    <w:rsid w:val="003E0A7C"/>
    <w:rsid w:val="003E0DC1"/>
    <w:rsid w:val="003E135B"/>
    <w:rsid w:val="003E18DF"/>
    <w:rsid w:val="003E3A35"/>
    <w:rsid w:val="003E650D"/>
    <w:rsid w:val="003F3532"/>
    <w:rsid w:val="003F4013"/>
    <w:rsid w:val="003F77AB"/>
    <w:rsid w:val="00401FF5"/>
    <w:rsid w:val="00402BCB"/>
    <w:rsid w:val="00402C68"/>
    <w:rsid w:val="00403E43"/>
    <w:rsid w:val="00417CA4"/>
    <w:rsid w:val="00421639"/>
    <w:rsid w:val="00422963"/>
    <w:rsid w:val="0042359A"/>
    <w:rsid w:val="00423D1A"/>
    <w:rsid w:val="0042558F"/>
    <w:rsid w:val="00426B37"/>
    <w:rsid w:val="00431AF4"/>
    <w:rsid w:val="00435897"/>
    <w:rsid w:val="0043797B"/>
    <w:rsid w:val="00441D0F"/>
    <w:rsid w:val="00444167"/>
    <w:rsid w:val="004442F9"/>
    <w:rsid w:val="00445A48"/>
    <w:rsid w:val="00451FD2"/>
    <w:rsid w:val="0045329F"/>
    <w:rsid w:val="00453E25"/>
    <w:rsid w:val="00454E5A"/>
    <w:rsid w:val="0045536A"/>
    <w:rsid w:val="00455864"/>
    <w:rsid w:val="004606CA"/>
    <w:rsid w:val="004654D3"/>
    <w:rsid w:val="004666B5"/>
    <w:rsid w:val="0046722A"/>
    <w:rsid w:val="004700A8"/>
    <w:rsid w:val="00470C86"/>
    <w:rsid w:val="0047285E"/>
    <w:rsid w:val="00472A29"/>
    <w:rsid w:val="004735F7"/>
    <w:rsid w:val="00476AFE"/>
    <w:rsid w:val="004778A8"/>
    <w:rsid w:val="0048494E"/>
    <w:rsid w:val="004857AC"/>
    <w:rsid w:val="004874F5"/>
    <w:rsid w:val="00490465"/>
    <w:rsid w:val="00490A97"/>
    <w:rsid w:val="004912A5"/>
    <w:rsid w:val="004924BB"/>
    <w:rsid w:val="00492F99"/>
    <w:rsid w:val="00493217"/>
    <w:rsid w:val="00495E67"/>
    <w:rsid w:val="0049710D"/>
    <w:rsid w:val="004978F6"/>
    <w:rsid w:val="004A2B7E"/>
    <w:rsid w:val="004A382B"/>
    <w:rsid w:val="004A7A10"/>
    <w:rsid w:val="004A7BEE"/>
    <w:rsid w:val="004B67E4"/>
    <w:rsid w:val="004B7990"/>
    <w:rsid w:val="004C0224"/>
    <w:rsid w:val="004C087B"/>
    <w:rsid w:val="004C35FF"/>
    <w:rsid w:val="004C4B70"/>
    <w:rsid w:val="004C6295"/>
    <w:rsid w:val="004C7673"/>
    <w:rsid w:val="004D14C2"/>
    <w:rsid w:val="004D4992"/>
    <w:rsid w:val="004D61A0"/>
    <w:rsid w:val="004D6F20"/>
    <w:rsid w:val="004E1068"/>
    <w:rsid w:val="004E2C9C"/>
    <w:rsid w:val="004E590C"/>
    <w:rsid w:val="004F28BF"/>
    <w:rsid w:val="004F4792"/>
    <w:rsid w:val="004F4CD2"/>
    <w:rsid w:val="004F53F4"/>
    <w:rsid w:val="005024CE"/>
    <w:rsid w:val="00504BF7"/>
    <w:rsid w:val="00506515"/>
    <w:rsid w:val="00514302"/>
    <w:rsid w:val="00514CE8"/>
    <w:rsid w:val="0051579C"/>
    <w:rsid w:val="0052284F"/>
    <w:rsid w:val="00522ACA"/>
    <w:rsid w:val="00525FE2"/>
    <w:rsid w:val="00526137"/>
    <w:rsid w:val="005350A0"/>
    <w:rsid w:val="00540EA4"/>
    <w:rsid w:val="005416AD"/>
    <w:rsid w:val="005430AD"/>
    <w:rsid w:val="00552DD3"/>
    <w:rsid w:val="00555EA8"/>
    <w:rsid w:val="0055641A"/>
    <w:rsid w:val="00556BA5"/>
    <w:rsid w:val="005611DF"/>
    <w:rsid w:val="00562895"/>
    <w:rsid w:val="00562C4D"/>
    <w:rsid w:val="00565A87"/>
    <w:rsid w:val="0056673A"/>
    <w:rsid w:val="00571B9E"/>
    <w:rsid w:val="00572EF2"/>
    <w:rsid w:val="00580135"/>
    <w:rsid w:val="00582374"/>
    <w:rsid w:val="00584FFF"/>
    <w:rsid w:val="005854E0"/>
    <w:rsid w:val="00587DEB"/>
    <w:rsid w:val="0059411A"/>
    <w:rsid w:val="005A30AD"/>
    <w:rsid w:val="005A3B5F"/>
    <w:rsid w:val="005A3D01"/>
    <w:rsid w:val="005A55B4"/>
    <w:rsid w:val="005A646A"/>
    <w:rsid w:val="005A649D"/>
    <w:rsid w:val="005A704A"/>
    <w:rsid w:val="005B1B95"/>
    <w:rsid w:val="005B34F1"/>
    <w:rsid w:val="005B402E"/>
    <w:rsid w:val="005B530B"/>
    <w:rsid w:val="005C6673"/>
    <w:rsid w:val="005C7489"/>
    <w:rsid w:val="005C7C79"/>
    <w:rsid w:val="005D2AD3"/>
    <w:rsid w:val="005E08E6"/>
    <w:rsid w:val="005E281D"/>
    <w:rsid w:val="005E2BB4"/>
    <w:rsid w:val="005E55BE"/>
    <w:rsid w:val="005E6785"/>
    <w:rsid w:val="005F0C57"/>
    <w:rsid w:val="005F1C71"/>
    <w:rsid w:val="005F49F0"/>
    <w:rsid w:val="005F56CF"/>
    <w:rsid w:val="00600331"/>
    <w:rsid w:val="00602191"/>
    <w:rsid w:val="0060253D"/>
    <w:rsid w:val="00602E3E"/>
    <w:rsid w:val="0060394F"/>
    <w:rsid w:val="00606C7C"/>
    <w:rsid w:val="00610339"/>
    <w:rsid w:val="00612C81"/>
    <w:rsid w:val="00612D91"/>
    <w:rsid w:val="00620274"/>
    <w:rsid w:val="006212FD"/>
    <w:rsid w:val="0062202F"/>
    <w:rsid w:val="00625BDC"/>
    <w:rsid w:val="00631397"/>
    <w:rsid w:val="00631831"/>
    <w:rsid w:val="0063213C"/>
    <w:rsid w:val="00633B51"/>
    <w:rsid w:val="006346B9"/>
    <w:rsid w:val="006348C1"/>
    <w:rsid w:val="006505D1"/>
    <w:rsid w:val="00650E1E"/>
    <w:rsid w:val="00652EA7"/>
    <w:rsid w:val="00655B9D"/>
    <w:rsid w:val="00660610"/>
    <w:rsid w:val="0066103D"/>
    <w:rsid w:val="006655CB"/>
    <w:rsid w:val="00665B59"/>
    <w:rsid w:val="0066781C"/>
    <w:rsid w:val="00667FA5"/>
    <w:rsid w:val="00672DD6"/>
    <w:rsid w:val="0067335B"/>
    <w:rsid w:val="0067394E"/>
    <w:rsid w:val="00674CBD"/>
    <w:rsid w:val="00675D89"/>
    <w:rsid w:val="006811AA"/>
    <w:rsid w:val="00681AD8"/>
    <w:rsid w:val="0068239D"/>
    <w:rsid w:val="00682869"/>
    <w:rsid w:val="00683022"/>
    <w:rsid w:val="00684F6F"/>
    <w:rsid w:val="006863CE"/>
    <w:rsid w:val="006870F6"/>
    <w:rsid w:val="00690D85"/>
    <w:rsid w:val="00694D4C"/>
    <w:rsid w:val="006A108E"/>
    <w:rsid w:val="006A25E2"/>
    <w:rsid w:val="006A2665"/>
    <w:rsid w:val="006A36F4"/>
    <w:rsid w:val="006B1564"/>
    <w:rsid w:val="006B2843"/>
    <w:rsid w:val="006B3CCC"/>
    <w:rsid w:val="006B4A6B"/>
    <w:rsid w:val="006B65ED"/>
    <w:rsid w:val="006B6B5F"/>
    <w:rsid w:val="006B6B9E"/>
    <w:rsid w:val="006B719F"/>
    <w:rsid w:val="006C6601"/>
    <w:rsid w:val="006D1F63"/>
    <w:rsid w:val="006D263C"/>
    <w:rsid w:val="006D34BC"/>
    <w:rsid w:val="006D69FC"/>
    <w:rsid w:val="006E0E2C"/>
    <w:rsid w:val="006E3515"/>
    <w:rsid w:val="006E422F"/>
    <w:rsid w:val="006E5E86"/>
    <w:rsid w:val="006E77DB"/>
    <w:rsid w:val="007018E2"/>
    <w:rsid w:val="00701F9C"/>
    <w:rsid w:val="00703712"/>
    <w:rsid w:val="00703A1A"/>
    <w:rsid w:val="00704995"/>
    <w:rsid w:val="00707712"/>
    <w:rsid w:val="00710970"/>
    <w:rsid w:val="00711AA7"/>
    <w:rsid w:val="0071246F"/>
    <w:rsid w:val="00712803"/>
    <w:rsid w:val="00716855"/>
    <w:rsid w:val="007169C4"/>
    <w:rsid w:val="0072156D"/>
    <w:rsid w:val="007222A3"/>
    <w:rsid w:val="00722699"/>
    <w:rsid w:val="00723025"/>
    <w:rsid w:val="00723657"/>
    <w:rsid w:val="00726A1C"/>
    <w:rsid w:val="007272EF"/>
    <w:rsid w:val="00735FC5"/>
    <w:rsid w:val="00736437"/>
    <w:rsid w:val="00737519"/>
    <w:rsid w:val="0074094D"/>
    <w:rsid w:val="0074172E"/>
    <w:rsid w:val="00743665"/>
    <w:rsid w:val="00743A6F"/>
    <w:rsid w:val="007447FC"/>
    <w:rsid w:val="00746FD6"/>
    <w:rsid w:val="007504FF"/>
    <w:rsid w:val="00752A29"/>
    <w:rsid w:val="00753DF0"/>
    <w:rsid w:val="007543AB"/>
    <w:rsid w:val="007554C0"/>
    <w:rsid w:val="00762552"/>
    <w:rsid w:val="00763431"/>
    <w:rsid w:val="0076697E"/>
    <w:rsid w:val="00767383"/>
    <w:rsid w:val="00774C5D"/>
    <w:rsid w:val="007768E1"/>
    <w:rsid w:val="00777859"/>
    <w:rsid w:val="00782665"/>
    <w:rsid w:val="00782C17"/>
    <w:rsid w:val="00784BF9"/>
    <w:rsid w:val="007851D2"/>
    <w:rsid w:val="0078647A"/>
    <w:rsid w:val="0079052E"/>
    <w:rsid w:val="0079127F"/>
    <w:rsid w:val="007930B8"/>
    <w:rsid w:val="00795A2B"/>
    <w:rsid w:val="00796B8D"/>
    <w:rsid w:val="00796F60"/>
    <w:rsid w:val="00797201"/>
    <w:rsid w:val="007A1008"/>
    <w:rsid w:val="007A18C9"/>
    <w:rsid w:val="007A1ADC"/>
    <w:rsid w:val="007A2BCF"/>
    <w:rsid w:val="007A3D00"/>
    <w:rsid w:val="007A432F"/>
    <w:rsid w:val="007B0074"/>
    <w:rsid w:val="007B1AE3"/>
    <w:rsid w:val="007B3F67"/>
    <w:rsid w:val="007B608A"/>
    <w:rsid w:val="007B62D9"/>
    <w:rsid w:val="007B761B"/>
    <w:rsid w:val="007C137C"/>
    <w:rsid w:val="007C24AB"/>
    <w:rsid w:val="007C45D2"/>
    <w:rsid w:val="007C725F"/>
    <w:rsid w:val="007C7456"/>
    <w:rsid w:val="007D1073"/>
    <w:rsid w:val="007D2D56"/>
    <w:rsid w:val="007D37E9"/>
    <w:rsid w:val="007D497F"/>
    <w:rsid w:val="007D562F"/>
    <w:rsid w:val="007D5992"/>
    <w:rsid w:val="007D68D2"/>
    <w:rsid w:val="007E04FF"/>
    <w:rsid w:val="007E24FE"/>
    <w:rsid w:val="007F1DAB"/>
    <w:rsid w:val="007F2216"/>
    <w:rsid w:val="007F4186"/>
    <w:rsid w:val="00804CE7"/>
    <w:rsid w:val="00805524"/>
    <w:rsid w:val="00810423"/>
    <w:rsid w:val="00810F46"/>
    <w:rsid w:val="008161C1"/>
    <w:rsid w:val="00816BFD"/>
    <w:rsid w:val="008212B6"/>
    <w:rsid w:val="008212B9"/>
    <w:rsid w:val="00821974"/>
    <w:rsid w:val="00823CCF"/>
    <w:rsid w:val="00824A9C"/>
    <w:rsid w:val="0082794C"/>
    <w:rsid w:val="00832528"/>
    <w:rsid w:val="0083447C"/>
    <w:rsid w:val="00835732"/>
    <w:rsid w:val="00837C41"/>
    <w:rsid w:val="00841A35"/>
    <w:rsid w:val="00843BBC"/>
    <w:rsid w:val="008442E7"/>
    <w:rsid w:val="00844C2C"/>
    <w:rsid w:val="00846995"/>
    <w:rsid w:val="00847411"/>
    <w:rsid w:val="00850FE9"/>
    <w:rsid w:val="00855395"/>
    <w:rsid w:val="00855C67"/>
    <w:rsid w:val="0085657C"/>
    <w:rsid w:val="0085752B"/>
    <w:rsid w:val="00857AE7"/>
    <w:rsid w:val="008622ED"/>
    <w:rsid w:val="00866A10"/>
    <w:rsid w:val="0087069A"/>
    <w:rsid w:val="0087536D"/>
    <w:rsid w:val="008763F4"/>
    <w:rsid w:val="0087660D"/>
    <w:rsid w:val="00877FCB"/>
    <w:rsid w:val="00880619"/>
    <w:rsid w:val="00881573"/>
    <w:rsid w:val="008816F0"/>
    <w:rsid w:val="00886B83"/>
    <w:rsid w:val="0088787C"/>
    <w:rsid w:val="00890EE9"/>
    <w:rsid w:val="008919BB"/>
    <w:rsid w:val="008959E1"/>
    <w:rsid w:val="0089669C"/>
    <w:rsid w:val="008A0ECC"/>
    <w:rsid w:val="008A204B"/>
    <w:rsid w:val="008A3B40"/>
    <w:rsid w:val="008B023D"/>
    <w:rsid w:val="008B4F6C"/>
    <w:rsid w:val="008B6C54"/>
    <w:rsid w:val="008C1294"/>
    <w:rsid w:val="008C14A5"/>
    <w:rsid w:val="008C3068"/>
    <w:rsid w:val="008C7AEE"/>
    <w:rsid w:val="008D1A1B"/>
    <w:rsid w:val="008D277C"/>
    <w:rsid w:val="008E28E7"/>
    <w:rsid w:val="008E4A27"/>
    <w:rsid w:val="008E4D60"/>
    <w:rsid w:val="008F18E5"/>
    <w:rsid w:val="008F196B"/>
    <w:rsid w:val="008F2D3A"/>
    <w:rsid w:val="008F30A6"/>
    <w:rsid w:val="008F5267"/>
    <w:rsid w:val="008F580C"/>
    <w:rsid w:val="008F765A"/>
    <w:rsid w:val="008F7EC0"/>
    <w:rsid w:val="009001BA"/>
    <w:rsid w:val="0090046E"/>
    <w:rsid w:val="009017DC"/>
    <w:rsid w:val="0090264D"/>
    <w:rsid w:val="00904D46"/>
    <w:rsid w:val="00907744"/>
    <w:rsid w:val="009100CF"/>
    <w:rsid w:val="0091071A"/>
    <w:rsid w:val="009123E5"/>
    <w:rsid w:val="00914368"/>
    <w:rsid w:val="00917386"/>
    <w:rsid w:val="00923AEF"/>
    <w:rsid w:val="0092681D"/>
    <w:rsid w:val="00926AA1"/>
    <w:rsid w:val="00927C8A"/>
    <w:rsid w:val="00932B96"/>
    <w:rsid w:val="00934913"/>
    <w:rsid w:val="00936942"/>
    <w:rsid w:val="00940813"/>
    <w:rsid w:val="00941D5A"/>
    <w:rsid w:val="00942D19"/>
    <w:rsid w:val="00943259"/>
    <w:rsid w:val="00946D6B"/>
    <w:rsid w:val="009513E1"/>
    <w:rsid w:val="009572E9"/>
    <w:rsid w:val="00962C2E"/>
    <w:rsid w:val="00963283"/>
    <w:rsid w:val="0097133D"/>
    <w:rsid w:val="00982875"/>
    <w:rsid w:val="00985327"/>
    <w:rsid w:val="00986529"/>
    <w:rsid w:val="00987C6D"/>
    <w:rsid w:val="0099464F"/>
    <w:rsid w:val="009B01E4"/>
    <w:rsid w:val="009B2844"/>
    <w:rsid w:val="009C04B3"/>
    <w:rsid w:val="009C1A06"/>
    <w:rsid w:val="009C1DB2"/>
    <w:rsid w:val="009C3A13"/>
    <w:rsid w:val="009D1FED"/>
    <w:rsid w:val="009D379A"/>
    <w:rsid w:val="009D531E"/>
    <w:rsid w:val="009E3731"/>
    <w:rsid w:val="009E3732"/>
    <w:rsid w:val="009E775E"/>
    <w:rsid w:val="009F2B6C"/>
    <w:rsid w:val="009F315A"/>
    <w:rsid w:val="009F416E"/>
    <w:rsid w:val="00A01212"/>
    <w:rsid w:val="00A021FF"/>
    <w:rsid w:val="00A03E9D"/>
    <w:rsid w:val="00A06A09"/>
    <w:rsid w:val="00A110EF"/>
    <w:rsid w:val="00A13962"/>
    <w:rsid w:val="00A1479B"/>
    <w:rsid w:val="00A15127"/>
    <w:rsid w:val="00A15232"/>
    <w:rsid w:val="00A15492"/>
    <w:rsid w:val="00A1739D"/>
    <w:rsid w:val="00A205A6"/>
    <w:rsid w:val="00A21BBA"/>
    <w:rsid w:val="00A23524"/>
    <w:rsid w:val="00A26296"/>
    <w:rsid w:val="00A30321"/>
    <w:rsid w:val="00A3450B"/>
    <w:rsid w:val="00A37AAF"/>
    <w:rsid w:val="00A403BA"/>
    <w:rsid w:val="00A41CFB"/>
    <w:rsid w:val="00A42B8D"/>
    <w:rsid w:val="00A43946"/>
    <w:rsid w:val="00A5076B"/>
    <w:rsid w:val="00A51DBC"/>
    <w:rsid w:val="00A54896"/>
    <w:rsid w:val="00A62821"/>
    <w:rsid w:val="00A66FC3"/>
    <w:rsid w:val="00A67E22"/>
    <w:rsid w:val="00A730A1"/>
    <w:rsid w:val="00A7316A"/>
    <w:rsid w:val="00A73D70"/>
    <w:rsid w:val="00A87D61"/>
    <w:rsid w:val="00A90334"/>
    <w:rsid w:val="00A914A7"/>
    <w:rsid w:val="00A92D57"/>
    <w:rsid w:val="00A97A00"/>
    <w:rsid w:val="00A97EA6"/>
    <w:rsid w:val="00AA5A14"/>
    <w:rsid w:val="00AA5F6E"/>
    <w:rsid w:val="00AA7C59"/>
    <w:rsid w:val="00AB091F"/>
    <w:rsid w:val="00AB27CD"/>
    <w:rsid w:val="00AB2876"/>
    <w:rsid w:val="00AB2F31"/>
    <w:rsid w:val="00AB36D4"/>
    <w:rsid w:val="00AB6006"/>
    <w:rsid w:val="00AB6154"/>
    <w:rsid w:val="00AB67B7"/>
    <w:rsid w:val="00AB6DCD"/>
    <w:rsid w:val="00AC3CEF"/>
    <w:rsid w:val="00AC42D2"/>
    <w:rsid w:val="00AC4BF0"/>
    <w:rsid w:val="00AD2441"/>
    <w:rsid w:val="00AD30C8"/>
    <w:rsid w:val="00AD3E93"/>
    <w:rsid w:val="00AD413B"/>
    <w:rsid w:val="00AD68CE"/>
    <w:rsid w:val="00AE4080"/>
    <w:rsid w:val="00AF0EAB"/>
    <w:rsid w:val="00AF11D1"/>
    <w:rsid w:val="00AF1449"/>
    <w:rsid w:val="00AF422F"/>
    <w:rsid w:val="00AF48A1"/>
    <w:rsid w:val="00AF54A6"/>
    <w:rsid w:val="00AF6828"/>
    <w:rsid w:val="00AF6A36"/>
    <w:rsid w:val="00B003B0"/>
    <w:rsid w:val="00B008C6"/>
    <w:rsid w:val="00B03628"/>
    <w:rsid w:val="00B038A1"/>
    <w:rsid w:val="00B04850"/>
    <w:rsid w:val="00B05EAE"/>
    <w:rsid w:val="00B06429"/>
    <w:rsid w:val="00B210BF"/>
    <w:rsid w:val="00B21C93"/>
    <w:rsid w:val="00B27A92"/>
    <w:rsid w:val="00B37028"/>
    <w:rsid w:val="00B41C15"/>
    <w:rsid w:val="00B424F9"/>
    <w:rsid w:val="00B5298C"/>
    <w:rsid w:val="00B52EC2"/>
    <w:rsid w:val="00B5383A"/>
    <w:rsid w:val="00B549EC"/>
    <w:rsid w:val="00B57E94"/>
    <w:rsid w:val="00B61766"/>
    <w:rsid w:val="00B63C38"/>
    <w:rsid w:val="00B64EE9"/>
    <w:rsid w:val="00B6708C"/>
    <w:rsid w:val="00B6761E"/>
    <w:rsid w:val="00B67DCF"/>
    <w:rsid w:val="00B810A0"/>
    <w:rsid w:val="00B814D6"/>
    <w:rsid w:val="00B8393D"/>
    <w:rsid w:val="00B90636"/>
    <w:rsid w:val="00B915F3"/>
    <w:rsid w:val="00B91C21"/>
    <w:rsid w:val="00B95DBD"/>
    <w:rsid w:val="00BA3BBB"/>
    <w:rsid w:val="00BA4DC1"/>
    <w:rsid w:val="00BA61F3"/>
    <w:rsid w:val="00BA66CB"/>
    <w:rsid w:val="00BA7FDF"/>
    <w:rsid w:val="00BB041D"/>
    <w:rsid w:val="00BB1A15"/>
    <w:rsid w:val="00BB277D"/>
    <w:rsid w:val="00BB4511"/>
    <w:rsid w:val="00BC1E01"/>
    <w:rsid w:val="00BC277F"/>
    <w:rsid w:val="00BC4EAE"/>
    <w:rsid w:val="00BC5095"/>
    <w:rsid w:val="00BC56A6"/>
    <w:rsid w:val="00BC6A0F"/>
    <w:rsid w:val="00BD22E2"/>
    <w:rsid w:val="00BD4A2F"/>
    <w:rsid w:val="00BD4E9C"/>
    <w:rsid w:val="00BD7680"/>
    <w:rsid w:val="00BE77AE"/>
    <w:rsid w:val="00BF0070"/>
    <w:rsid w:val="00BF202C"/>
    <w:rsid w:val="00BF21CD"/>
    <w:rsid w:val="00BF34DF"/>
    <w:rsid w:val="00BF5B64"/>
    <w:rsid w:val="00BF74C9"/>
    <w:rsid w:val="00BF7EDB"/>
    <w:rsid w:val="00C028F4"/>
    <w:rsid w:val="00C030E0"/>
    <w:rsid w:val="00C0323B"/>
    <w:rsid w:val="00C04171"/>
    <w:rsid w:val="00C11C25"/>
    <w:rsid w:val="00C2031C"/>
    <w:rsid w:val="00C23CF8"/>
    <w:rsid w:val="00C274ED"/>
    <w:rsid w:val="00C302B9"/>
    <w:rsid w:val="00C31B9C"/>
    <w:rsid w:val="00C32050"/>
    <w:rsid w:val="00C3365A"/>
    <w:rsid w:val="00C4022A"/>
    <w:rsid w:val="00C42B91"/>
    <w:rsid w:val="00C45A6E"/>
    <w:rsid w:val="00C52F74"/>
    <w:rsid w:val="00C56D2A"/>
    <w:rsid w:val="00C637A2"/>
    <w:rsid w:val="00C63AB2"/>
    <w:rsid w:val="00C642B6"/>
    <w:rsid w:val="00C67356"/>
    <w:rsid w:val="00C70856"/>
    <w:rsid w:val="00C71BB1"/>
    <w:rsid w:val="00C72B74"/>
    <w:rsid w:val="00C73228"/>
    <w:rsid w:val="00C74592"/>
    <w:rsid w:val="00C751BA"/>
    <w:rsid w:val="00C76174"/>
    <w:rsid w:val="00C7724A"/>
    <w:rsid w:val="00C81380"/>
    <w:rsid w:val="00C83A37"/>
    <w:rsid w:val="00C83ED5"/>
    <w:rsid w:val="00C842F9"/>
    <w:rsid w:val="00C90E75"/>
    <w:rsid w:val="00CA2958"/>
    <w:rsid w:val="00CA2D03"/>
    <w:rsid w:val="00CA46DB"/>
    <w:rsid w:val="00CA5277"/>
    <w:rsid w:val="00CB0464"/>
    <w:rsid w:val="00CB3F17"/>
    <w:rsid w:val="00CB5761"/>
    <w:rsid w:val="00CB770A"/>
    <w:rsid w:val="00CC085E"/>
    <w:rsid w:val="00CC23CC"/>
    <w:rsid w:val="00CC37A4"/>
    <w:rsid w:val="00CC3913"/>
    <w:rsid w:val="00CD1972"/>
    <w:rsid w:val="00CD5455"/>
    <w:rsid w:val="00CD6781"/>
    <w:rsid w:val="00CE295C"/>
    <w:rsid w:val="00CE2E44"/>
    <w:rsid w:val="00CE4F3A"/>
    <w:rsid w:val="00CF3220"/>
    <w:rsid w:val="00CF5B14"/>
    <w:rsid w:val="00CF62FB"/>
    <w:rsid w:val="00D01FA1"/>
    <w:rsid w:val="00D04FB8"/>
    <w:rsid w:val="00D0562B"/>
    <w:rsid w:val="00D06F9E"/>
    <w:rsid w:val="00D1575E"/>
    <w:rsid w:val="00D172B0"/>
    <w:rsid w:val="00D215D9"/>
    <w:rsid w:val="00D22041"/>
    <w:rsid w:val="00D226C2"/>
    <w:rsid w:val="00D26A40"/>
    <w:rsid w:val="00D32C6B"/>
    <w:rsid w:val="00D342CC"/>
    <w:rsid w:val="00D376F0"/>
    <w:rsid w:val="00D37B08"/>
    <w:rsid w:val="00D424AA"/>
    <w:rsid w:val="00D44040"/>
    <w:rsid w:val="00D44782"/>
    <w:rsid w:val="00D462B0"/>
    <w:rsid w:val="00D46B8A"/>
    <w:rsid w:val="00D506A9"/>
    <w:rsid w:val="00D50B01"/>
    <w:rsid w:val="00D512AD"/>
    <w:rsid w:val="00D53866"/>
    <w:rsid w:val="00D56992"/>
    <w:rsid w:val="00D579F8"/>
    <w:rsid w:val="00D60E09"/>
    <w:rsid w:val="00D612C6"/>
    <w:rsid w:val="00D61C27"/>
    <w:rsid w:val="00D6213A"/>
    <w:rsid w:val="00D63A40"/>
    <w:rsid w:val="00D64B7A"/>
    <w:rsid w:val="00D67066"/>
    <w:rsid w:val="00D707C3"/>
    <w:rsid w:val="00D70889"/>
    <w:rsid w:val="00D7158F"/>
    <w:rsid w:val="00D74F7E"/>
    <w:rsid w:val="00D74FF3"/>
    <w:rsid w:val="00D7503F"/>
    <w:rsid w:val="00D77881"/>
    <w:rsid w:val="00D8133B"/>
    <w:rsid w:val="00D84256"/>
    <w:rsid w:val="00D856C9"/>
    <w:rsid w:val="00D85AD7"/>
    <w:rsid w:val="00D90CA6"/>
    <w:rsid w:val="00D91CF0"/>
    <w:rsid w:val="00D93733"/>
    <w:rsid w:val="00D95B55"/>
    <w:rsid w:val="00DA735E"/>
    <w:rsid w:val="00DB0721"/>
    <w:rsid w:val="00DB22E7"/>
    <w:rsid w:val="00DB45A5"/>
    <w:rsid w:val="00DB48AC"/>
    <w:rsid w:val="00DB708C"/>
    <w:rsid w:val="00DC173D"/>
    <w:rsid w:val="00DD1D97"/>
    <w:rsid w:val="00DE0594"/>
    <w:rsid w:val="00DE4088"/>
    <w:rsid w:val="00DE4CA9"/>
    <w:rsid w:val="00DE5238"/>
    <w:rsid w:val="00DE5E60"/>
    <w:rsid w:val="00DF3D47"/>
    <w:rsid w:val="00DF4729"/>
    <w:rsid w:val="00DF5716"/>
    <w:rsid w:val="00DF7AE2"/>
    <w:rsid w:val="00E03656"/>
    <w:rsid w:val="00E04E88"/>
    <w:rsid w:val="00E10906"/>
    <w:rsid w:val="00E14226"/>
    <w:rsid w:val="00E17B06"/>
    <w:rsid w:val="00E221E2"/>
    <w:rsid w:val="00E23812"/>
    <w:rsid w:val="00E26B27"/>
    <w:rsid w:val="00E36512"/>
    <w:rsid w:val="00E36C49"/>
    <w:rsid w:val="00E40B48"/>
    <w:rsid w:val="00E42FE9"/>
    <w:rsid w:val="00E4391D"/>
    <w:rsid w:val="00E43C27"/>
    <w:rsid w:val="00E44B68"/>
    <w:rsid w:val="00E457B7"/>
    <w:rsid w:val="00E50B63"/>
    <w:rsid w:val="00E51B71"/>
    <w:rsid w:val="00E522F7"/>
    <w:rsid w:val="00E542B9"/>
    <w:rsid w:val="00E55A7C"/>
    <w:rsid w:val="00E57591"/>
    <w:rsid w:val="00E57AB7"/>
    <w:rsid w:val="00E60AFA"/>
    <w:rsid w:val="00E64E86"/>
    <w:rsid w:val="00E66369"/>
    <w:rsid w:val="00E70D8E"/>
    <w:rsid w:val="00E7315F"/>
    <w:rsid w:val="00E7442D"/>
    <w:rsid w:val="00E75A1D"/>
    <w:rsid w:val="00E84372"/>
    <w:rsid w:val="00E84F31"/>
    <w:rsid w:val="00E8654E"/>
    <w:rsid w:val="00E8656D"/>
    <w:rsid w:val="00E86ACC"/>
    <w:rsid w:val="00E90271"/>
    <w:rsid w:val="00E90900"/>
    <w:rsid w:val="00E93DDF"/>
    <w:rsid w:val="00EA43AD"/>
    <w:rsid w:val="00EA4C54"/>
    <w:rsid w:val="00EA634E"/>
    <w:rsid w:val="00EA6E15"/>
    <w:rsid w:val="00EB016F"/>
    <w:rsid w:val="00EB130A"/>
    <w:rsid w:val="00EB45CE"/>
    <w:rsid w:val="00EB7221"/>
    <w:rsid w:val="00EB78DB"/>
    <w:rsid w:val="00EC674A"/>
    <w:rsid w:val="00EC7B8F"/>
    <w:rsid w:val="00ED4DC1"/>
    <w:rsid w:val="00EE2DA0"/>
    <w:rsid w:val="00EE5096"/>
    <w:rsid w:val="00EE6A53"/>
    <w:rsid w:val="00EF2066"/>
    <w:rsid w:val="00EF22A6"/>
    <w:rsid w:val="00EF7CD9"/>
    <w:rsid w:val="00F00D60"/>
    <w:rsid w:val="00F043AE"/>
    <w:rsid w:val="00F0580F"/>
    <w:rsid w:val="00F05D71"/>
    <w:rsid w:val="00F05FAC"/>
    <w:rsid w:val="00F07359"/>
    <w:rsid w:val="00F10EB9"/>
    <w:rsid w:val="00F1665C"/>
    <w:rsid w:val="00F172EE"/>
    <w:rsid w:val="00F17405"/>
    <w:rsid w:val="00F17D2B"/>
    <w:rsid w:val="00F200D9"/>
    <w:rsid w:val="00F215BE"/>
    <w:rsid w:val="00F21B56"/>
    <w:rsid w:val="00F26D99"/>
    <w:rsid w:val="00F3315F"/>
    <w:rsid w:val="00F360B3"/>
    <w:rsid w:val="00F362D0"/>
    <w:rsid w:val="00F364C9"/>
    <w:rsid w:val="00F40793"/>
    <w:rsid w:val="00F40A27"/>
    <w:rsid w:val="00F417BF"/>
    <w:rsid w:val="00F442BF"/>
    <w:rsid w:val="00F4452D"/>
    <w:rsid w:val="00F46E9E"/>
    <w:rsid w:val="00F512A1"/>
    <w:rsid w:val="00F51DE4"/>
    <w:rsid w:val="00F530F6"/>
    <w:rsid w:val="00F555A1"/>
    <w:rsid w:val="00F60CE0"/>
    <w:rsid w:val="00F6644F"/>
    <w:rsid w:val="00F71B1C"/>
    <w:rsid w:val="00F746F8"/>
    <w:rsid w:val="00F7665D"/>
    <w:rsid w:val="00F76B37"/>
    <w:rsid w:val="00F84876"/>
    <w:rsid w:val="00F85A2F"/>
    <w:rsid w:val="00F8736B"/>
    <w:rsid w:val="00F90115"/>
    <w:rsid w:val="00F93C70"/>
    <w:rsid w:val="00FA0829"/>
    <w:rsid w:val="00FA259B"/>
    <w:rsid w:val="00FA2988"/>
    <w:rsid w:val="00FA58F3"/>
    <w:rsid w:val="00FB33E9"/>
    <w:rsid w:val="00FB4570"/>
    <w:rsid w:val="00FB7026"/>
    <w:rsid w:val="00FB77FF"/>
    <w:rsid w:val="00FB7BF6"/>
    <w:rsid w:val="00FC10E0"/>
    <w:rsid w:val="00FC2B70"/>
    <w:rsid w:val="00FC3D47"/>
    <w:rsid w:val="00FC4335"/>
    <w:rsid w:val="00FC49A7"/>
    <w:rsid w:val="00FC4A87"/>
    <w:rsid w:val="00FC4C2D"/>
    <w:rsid w:val="00FC4DBC"/>
    <w:rsid w:val="00FC52F5"/>
    <w:rsid w:val="00FC69DF"/>
    <w:rsid w:val="00FD1144"/>
    <w:rsid w:val="00FD29DC"/>
    <w:rsid w:val="00FD2E39"/>
    <w:rsid w:val="00FD70AD"/>
    <w:rsid w:val="00FD718C"/>
    <w:rsid w:val="00FE21EC"/>
    <w:rsid w:val="00FE4BC4"/>
    <w:rsid w:val="00FE5420"/>
    <w:rsid w:val="00FF3AA1"/>
    <w:rsid w:val="00FF6231"/>
    <w:rsid w:val="00FF649B"/>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7461C9"/>
  <w15:docId w15:val="{EB97D531-A83F-4877-9A7F-7ED8B13F0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41D0F"/>
    <w:rPr>
      <w:rFonts w:eastAsia="Times New Roman"/>
    </w:rPr>
  </w:style>
  <w:style w:type="paragraph" w:styleId="Titre1">
    <w:name w:val="heading 1"/>
    <w:basedOn w:val="Normal"/>
    <w:next w:val="Normal"/>
    <w:link w:val="Titre1Car1"/>
    <w:rsid w:val="00441D0F"/>
    <w:pPr>
      <w:keepNext/>
      <w:keepLines/>
      <w:jc w:val="center"/>
      <w:outlineLvl w:val="0"/>
    </w:pPr>
    <w:rPr>
      <w:rFonts w:eastAsiaTheme="majorEastAsia" w:cstheme="majorBidi"/>
      <w:b/>
      <w:sz w:val="24"/>
      <w:szCs w:val="32"/>
    </w:rPr>
  </w:style>
  <w:style w:type="paragraph" w:styleId="Titre2">
    <w:name w:val="heading 2"/>
    <w:next w:val="Normal"/>
    <w:link w:val="Titre2Car1"/>
    <w:qFormat/>
    <w:rsid w:val="00441D0F"/>
    <w:pPr>
      <w:keepNext/>
      <w:keepLines/>
      <w:widowControl/>
      <w:spacing w:line="259" w:lineRule="auto"/>
      <w:outlineLvl w:val="1"/>
    </w:pPr>
    <w:rPr>
      <w:rFonts w:eastAsiaTheme="majorEastAsia" w:cstheme="majorBidi"/>
      <w:b/>
      <w:szCs w:val="26"/>
      <w:lang w:eastAsia="en-US"/>
    </w:rPr>
  </w:style>
  <w:style w:type="paragraph" w:styleId="Titre3">
    <w:name w:val="heading 3"/>
    <w:next w:val="Normal"/>
    <w:link w:val="Titre3Car1"/>
    <w:qFormat/>
    <w:rsid w:val="00441D0F"/>
    <w:pPr>
      <w:keepNext/>
      <w:keepLines/>
      <w:widowControl/>
      <w:spacing w:line="259" w:lineRule="auto"/>
      <w:outlineLvl w:val="2"/>
    </w:pPr>
    <w:rPr>
      <w:rFonts w:eastAsiaTheme="majorEastAsia" w:cstheme="majorBidi"/>
      <w:b/>
      <w:i/>
      <w:szCs w:val="24"/>
      <w:lang w:eastAsia="en-US"/>
    </w:rPr>
  </w:style>
  <w:style w:type="paragraph" w:styleId="Titre4">
    <w:name w:val="heading 4"/>
    <w:next w:val="Normal"/>
    <w:link w:val="Titre4Car1"/>
    <w:qFormat/>
    <w:rsid w:val="00441D0F"/>
    <w:pPr>
      <w:keepNext/>
      <w:keepLines/>
      <w:widowControl/>
      <w:spacing w:line="259" w:lineRule="auto"/>
      <w:outlineLvl w:val="3"/>
    </w:pPr>
    <w:rPr>
      <w:rFonts w:eastAsiaTheme="majorEastAsia" w:cstheme="majorBidi"/>
      <w:i/>
      <w:iCs/>
      <w:lang w:eastAsia="en-US"/>
    </w:rPr>
  </w:style>
  <w:style w:type="paragraph" w:styleId="Titre5">
    <w:name w:val="heading 5"/>
    <w:next w:val="Normal"/>
    <w:link w:val="Titre5Car1"/>
    <w:qFormat/>
    <w:rsid w:val="00441D0F"/>
    <w:pPr>
      <w:keepNext/>
      <w:keepLines/>
      <w:widowControl/>
      <w:spacing w:line="259" w:lineRule="auto"/>
      <w:outlineLvl w:val="4"/>
    </w:pPr>
    <w:rPr>
      <w:rFonts w:eastAsiaTheme="majorEastAsia" w:cstheme="majorBidi"/>
      <w:i/>
      <w:lang w:eastAsia="en-US"/>
    </w:rPr>
  </w:style>
  <w:style w:type="paragraph" w:styleId="Titre6">
    <w:name w:val="heading 6"/>
    <w:basedOn w:val="Normal"/>
    <w:next w:val="Normal"/>
    <w:link w:val="Titre6Car1"/>
    <w:uiPriority w:val="9"/>
    <w:qFormat/>
    <w:rsid w:val="00441D0F"/>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1"/>
    <w:uiPriority w:val="9"/>
    <w:unhideWhenUsed/>
    <w:qFormat/>
    <w:rsid w:val="00441D0F"/>
    <w:pPr>
      <w:keepNext/>
      <w:keepLines/>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1"/>
    <w:uiPriority w:val="9"/>
    <w:unhideWhenUsed/>
    <w:qFormat/>
    <w:rsid w:val="00441D0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1"/>
    <w:uiPriority w:val="9"/>
    <w:unhideWhenUsed/>
    <w:qFormat/>
    <w:rsid w:val="00441D0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a">
    <w:basedOn w:val="TableauNormal"/>
    <w:rsid w:val="00CB5761"/>
    <w:tblPr>
      <w:tblStyleRowBandSize w:val="1"/>
      <w:tblStyleColBandSize w:val="1"/>
      <w:tblInd w:w="0" w:type="nil"/>
      <w:tblCellMar>
        <w:top w:w="28" w:type="dxa"/>
        <w:left w:w="28" w:type="dxa"/>
        <w:bottom w:w="28" w:type="dxa"/>
        <w:right w:w="28" w:type="dxa"/>
      </w:tblCellMar>
    </w:tblPr>
  </w:style>
  <w:style w:type="character" w:customStyle="1" w:styleId="Titre7Car">
    <w:name w:val="Titre 7 Car"/>
    <w:basedOn w:val="Policepardfaut"/>
    <w:uiPriority w:val="9"/>
    <w:rsid w:val="00555EA8"/>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uiPriority w:val="9"/>
    <w:rsid w:val="00555EA8"/>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uiPriority w:val="9"/>
    <w:rsid w:val="00555EA8"/>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Policepardfaut"/>
    <w:rsid w:val="00555EA8"/>
    <w:rPr>
      <w:rFonts w:eastAsiaTheme="majorEastAsia" w:cstheme="majorBidi"/>
      <w:b/>
      <w:sz w:val="24"/>
      <w:szCs w:val="32"/>
    </w:rPr>
  </w:style>
  <w:style w:type="character" w:customStyle="1" w:styleId="Titre2Car">
    <w:name w:val="Titre 2 Car"/>
    <w:basedOn w:val="Policepardfaut"/>
    <w:rsid w:val="00555EA8"/>
    <w:rPr>
      <w:rFonts w:eastAsiaTheme="majorEastAsia" w:cstheme="majorBidi"/>
      <w:b/>
      <w:szCs w:val="26"/>
      <w:lang w:eastAsia="en-US"/>
    </w:rPr>
  </w:style>
  <w:style w:type="character" w:customStyle="1" w:styleId="Titre3Car">
    <w:name w:val="Titre 3 Car"/>
    <w:basedOn w:val="Policepardfaut"/>
    <w:rsid w:val="00555EA8"/>
    <w:rPr>
      <w:rFonts w:eastAsiaTheme="majorEastAsia" w:cstheme="majorBidi"/>
      <w:b/>
      <w:i/>
      <w:szCs w:val="24"/>
      <w:lang w:eastAsia="en-US"/>
    </w:rPr>
  </w:style>
  <w:style w:type="character" w:customStyle="1" w:styleId="Titre4Car">
    <w:name w:val="Titre 4 Car"/>
    <w:basedOn w:val="Policepardfaut"/>
    <w:rsid w:val="00555EA8"/>
    <w:rPr>
      <w:rFonts w:eastAsiaTheme="majorEastAsia" w:cstheme="majorBidi"/>
      <w:i/>
      <w:iCs/>
      <w:lang w:eastAsia="en-US"/>
    </w:rPr>
  </w:style>
  <w:style w:type="character" w:customStyle="1" w:styleId="Titre5Car">
    <w:name w:val="Titre 5 Car"/>
    <w:basedOn w:val="Policepardfaut"/>
    <w:rsid w:val="00555EA8"/>
    <w:rPr>
      <w:rFonts w:eastAsiaTheme="majorEastAsia" w:cstheme="majorBidi"/>
      <w:i/>
      <w:lang w:eastAsia="en-US"/>
    </w:rPr>
  </w:style>
  <w:style w:type="character" w:customStyle="1" w:styleId="Titre6Car">
    <w:name w:val="Titre 6 Car"/>
    <w:basedOn w:val="Policepardfaut"/>
    <w:uiPriority w:val="9"/>
    <w:rsid w:val="00555EA8"/>
    <w:rPr>
      <w:rFonts w:asciiTheme="majorHAnsi" w:eastAsiaTheme="majorEastAsia" w:hAnsiTheme="majorHAnsi" w:cstheme="majorBidi"/>
      <w:color w:val="1F4D78" w:themeColor="accent1" w:themeShade="7F"/>
    </w:rPr>
  </w:style>
  <w:style w:type="paragraph" w:customStyle="1" w:styleId="AR6Chap11Level0">
    <w:name w:val="AR6 Chap 11 Level 0"/>
    <w:basedOn w:val="Titre1"/>
    <w:next w:val="AR6BodyText"/>
    <w:link w:val="AR6Chap11Level0Car"/>
    <w:qFormat/>
    <w:rsid w:val="00441D0F"/>
    <w:pPr>
      <w:numPr>
        <w:numId w:val="6"/>
      </w:numPr>
    </w:pPr>
    <w:rPr>
      <w:lang w:val="en-US"/>
    </w:rPr>
  </w:style>
  <w:style w:type="paragraph" w:customStyle="1" w:styleId="AR6Chap11Level1111">
    <w:name w:val="AR6 Chap 11 Level 1 (11.1)"/>
    <w:basedOn w:val="Titre2"/>
    <w:next w:val="AR6BodyText"/>
    <w:link w:val="AR6Chap11Level1111Car"/>
    <w:qFormat/>
    <w:rsid w:val="00441D0F"/>
    <w:pPr>
      <w:numPr>
        <w:ilvl w:val="1"/>
        <w:numId w:val="6"/>
      </w:numPr>
    </w:pPr>
    <w:rPr>
      <w:lang w:val="en-US"/>
    </w:rPr>
  </w:style>
  <w:style w:type="character" w:customStyle="1" w:styleId="AR6Chap11Level0Car">
    <w:name w:val="AR6 Chap 11 Level 0 Car"/>
    <w:basedOn w:val="Titre1Car1"/>
    <w:link w:val="AR6Chap11Level0"/>
    <w:rsid w:val="00441D0F"/>
    <w:rPr>
      <w:rFonts w:eastAsiaTheme="majorEastAsia" w:cstheme="majorBidi"/>
      <w:b/>
      <w:sz w:val="24"/>
      <w:szCs w:val="32"/>
      <w:lang w:val="en-US"/>
    </w:rPr>
  </w:style>
  <w:style w:type="paragraph" w:customStyle="1" w:styleId="AR6Chap11Level21111">
    <w:name w:val="AR6 Chap 11 Level 2 (11.1.1)"/>
    <w:basedOn w:val="Titre3"/>
    <w:link w:val="AR6Chap11Level21111Car"/>
    <w:qFormat/>
    <w:rsid w:val="00441D0F"/>
    <w:pPr>
      <w:numPr>
        <w:ilvl w:val="2"/>
        <w:numId w:val="6"/>
      </w:numPr>
    </w:pPr>
    <w:rPr>
      <w:lang w:val="en-US"/>
    </w:rPr>
  </w:style>
  <w:style w:type="character" w:customStyle="1" w:styleId="AR6Chap11Level1111Car">
    <w:name w:val="AR6 Chap 11 Level 1 (11.1) Car"/>
    <w:basedOn w:val="Titre2Car1"/>
    <w:link w:val="AR6Chap11Level1111"/>
    <w:rsid w:val="00441D0F"/>
    <w:rPr>
      <w:rFonts w:eastAsiaTheme="majorEastAsia" w:cstheme="majorBidi"/>
      <w:b/>
      <w:szCs w:val="26"/>
      <w:lang w:val="en-US" w:eastAsia="en-US"/>
    </w:rPr>
  </w:style>
  <w:style w:type="paragraph" w:customStyle="1" w:styleId="AR6Chap11Level311111">
    <w:name w:val="AR6 Chap 11 Level 3 (11.1.1.1)"/>
    <w:basedOn w:val="AR6BodyText"/>
    <w:next w:val="AR6BodyText"/>
    <w:link w:val="AR6Chap11Level311111Car"/>
    <w:qFormat/>
    <w:rsid w:val="00441D0F"/>
    <w:pPr>
      <w:numPr>
        <w:ilvl w:val="3"/>
        <w:numId w:val="6"/>
      </w:numPr>
    </w:pPr>
    <w:rPr>
      <w:rFonts w:cstheme="majorBidi"/>
      <w:i/>
      <w:lang w:val="en-US" w:eastAsia="en-US"/>
    </w:rPr>
  </w:style>
  <w:style w:type="character" w:customStyle="1" w:styleId="AR6Chap11Level21111Car">
    <w:name w:val="AR6 Chap 11 Level 2 (11.1.1) Car"/>
    <w:basedOn w:val="Titre3Car1"/>
    <w:link w:val="AR6Chap11Level21111"/>
    <w:rsid w:val="00441D0F"/>
    <w:rPr>
      <w:rFonts w:eastAsiaTheme="majorEastAsia" w:cstheme="majorBidi"/>
      <w:b/>
      <w:i/>
      <w:szCs w:val="24"/>
      <w:lang w:val="en-US" w:eastAsia="en-US"/>
    </w:rPr>
  </w:style>
  <w:style w:type="paragraph" w:customStyle="1" w:styleId="AR6Chap11Level4111111">
    <w:name w:val="AR6 Chap 11 Level 4 (11.1.1.1.1)"/>
    <w:basedOn w:val="Titre5"/>
    <w:next w:val="AR6BodyText"/>
    <w:link w:val="AR6Chap11Level4111111Car"/>
    <w:qFormat/>
    <w:rsid w:val="00441D0F"/>
    <w:pPr>
      <w:numPr>
        <w:ilvl w:val="4"/>
        <w:numId w:val="6"/>
      </w:numPr>
    </w:pPr>
    <w:rPr>
      <w:lang w:val="en-US"/>
    </w:rPr>
  </w:style>
  <w:style w:type="character" w:customStyle="1" w:styleId="AR6Chap11Level311111Car">
    <w:name w:val="AR6 Chap 11 Level 3 (11.1.1.1) Car"/>
    <w:basedOn w:val="Titre4Car1"/>
    <w:link w:val="AR6Chap11Level311111"/>
    <w:rsid w:val="00441D0F"/>
    <w:rPr>
      <w:rFonts w:eastAsia="Times New Roman" w:cstheme="majorBidi"/>
      <w:i/>
      <w:iCs w:val="0"/>
      <w:lang w:val="en-US" w:eastAsia="en-US"/>
    </w:rPr>
  </w:style>
  <w:style w:type="paragraph" w:customStyle="1" w:styleId="AR6BodyText">
    <w:name w:val="AR6 Body Text"/>
    <w:link w:val="AR6BodyTextCar"/>
    <w:qFormat/>
    <w:rsid w:val="00441D0F"/>
    <w:rPr>
      <w:rFonts w:eastAsia="Times New Roman"/>
    </w:rPr>
  </w:style>
  <w:style w:type="character" w:customStyle="1" w:styleId="AR6Chap11Level4111111Car">
    <w:name w:val="AR6 Chap 11 Level 4 (11.1.1.1.1) Car"/>
    <w:basedOn w:val="Titre5Car1"/>
    <w:link w:val="AR6Chap11Level4111111"/>
    <w:rsid w:val="00441D0F"/>
    <w:rPr>
      <w:rFonts w:eastAsiaTheme="majorEastAsia" w:cstheme="majorBidi"/>
      <w:i/>
      <w:lang w:val="en-US" w:eastAsia="en-US"/>
    </w:rPr>
  </w:style>
  <w:style w:type="paragraph" w:customStyle="1" w:styleId="AR6References">
    <w:name w:val="AR6 References"/>
    <w:basedOn w:val="Normal"/>
    <w:link w:val="AR6ReferencesCar"/>
    <w:qFormat/>
    <w:rsid w:val="00441D0F"/>
    <w:rPr>
      <w:sz w:val="20"/>
      <w:szCs w:val="20"/>
      <w:lang w:val="en-US"/>
    </w:rPr>
  </w:style>
  <w:style w:type="character" w:customStyle="1" w:styleId="AR6BodyTextCar">
    <w:name w:val="AR6 Body Text Car"/>
    <w:basedOn w:val="Policepardfaut"/>
    <w:link w:val="AR6BodyText"/>
    <w:rsid w:val="00441D0F"/>
    <w:rPr>
      <w:rFonts w:eastAsia="Times New Roman"/>
    </w:rPr>
  </w:style>
  <w:style w:type="paragraph" w:customStyle="1" w:styleId="AR6Chap11Box">
    <w:name w:val="AR6 Chap 11 Box"/>
    <w:basedOn w:val="AR6Chap11Level1111"/>
    <w:next w:val="AR6BodyText"/>
    <w:link w:val="AR6Chap11BoxCar"/>
    <w:qFormat/>
    <w:rsid w:val="00441D0F"/>
    <w:pPr>
      <w:numPr>
        <w:ilvl w:val="0"/>
        <w:numId w:val="7"/>
      </w:numPr>
      <w:ind w:left="1134" w:hanging="1134"/>
    </w:pPr>
  </w:style>
  <w:style w:type="paragraph" w:customStyle="1" w:styleId="AR6Chap11FAQ">
    <w:name w:val="AR6 Chap 11 FAQ"/>
    <w:basedOn w:val="AR6BodyText"/>
    <w:next w:val="AR6BodyText"/>
    <w:link w:val="AR6Chap11FAQCar"/>
    <w:qFormat/>
    <w:rsid w:val="00441D0F"/>
    <w:pPr>
      <w:widowControl/>
      <w:numPr>
        <w:numId w:val="3"/>
      </w:numPr>
      <w:spacing w:line="259" w:lineRule="auto"/>
      <w:ind w:left="1134" w:hanging="1134"/>
    </w:pPr>
    <w:rPr>
      <w:b/>
      <w:lang w:val="en-US"/>
    </w:rPr>
  </w:style>
  <w:style w:type="character" w:customStyle="1" w:styleId="AR6Chap11BoxCar">
    <w:name w:val="AR6 Chap 11 Box Car"/>
    <w:basedOn w:val="Policepardfaut"/>
    <w:link w:val="AR6Chap11Box"/>
    <w:rsid w:val="00441D0F"/>
    <w:rPr>
      <w:rFonts w:eastAsiaTheme="majorEastAsia" w:cstheme="majorBidi"/>
      <w:b/>
      <w:szCs w:val="26"/>
      <w:lang w:val="en-US" w:eastAsia="en-US"/>
    </w:rPr>
  </w:style>
  <w:style w:type="character" w:customStyle="1" w:styleId="AR6Chap11FAQCar">
    <w:name w:val="AR6 Chap 11 FAQ Car"/>
    <w:basedOn w:val="Policepardfaut"/>
    <w:link w:val="AR6Chap11FAQ"/>
    <w:rsid w:val="00441D0F"/>
    <w:rPr>
      <w:rFonts w:eastAsia="Times New Roman"/>
      <w:b/>
      <w:lang w:val="en-US"/>
    </w:rPr>
  </w:style>
  <w:style w:type="character" w:customStyle="1" w:styleId="AR6ReferencesCar">
    <w:name w:val="AR6 References Car"/>
    <w:basedOn w:val="Policepardfaut"/>
    <w:link w:val="AR6References"/>
    <w:rsid w:val="00441D0F"/>
    <w:rPr>
      <w:rFonts w:eastAsia="Times New Roman"/>
      <w:sz w:val="20"/>
      <w:szCs w:val="20"/>
      <w:lang w:val="en-US"/>
    </w:rPr>
  </w:style>
  <w:style w:type="paragraph" w:customStyle="1" w:styleId="AR6Chap11Figure">
    <w:name w:val="AR6 Chap 11 Figure"/>
    <w:basedOn w:val="AR6BodyText"/>
    <w:next w:val="AR6BodyText"/>
    <w:link w:val="AR6Chap11FigureCar"/>
    <w:qFormat/>
    <w:rsid w:val="00441D0F"/>
    <w:pPr>
      <w:numPr>
        <w:numId w:val="2"/>
      </w:numPr>
      <w:ind w:left="1134" w:hanging="1134"/>
    </w:pPr>
    <w:rPr>
      <w:sz w:val="20"/>
      <w:lang w:val="en-US"/>
    </w:rPr>
  </w:style>
  <w:style w:type="paragraph" w:customStyle="1" w:styleId="AR6Chap11Table">
    <w:name w:val="AR6 Chap 11 Table"/>
    <w:basedOn w:val="AR6BodyText"/>
    <w:next w:val="AR6BodyText"/>
    <w:link w:val="AR6Chap11TableCar"/>
    <w:qFormat/>
    <w:rsid w:val="00441D0F"/>
    <w:pPr>
      <w:widowControl/>
      <w:numPr>
        <w:numId w:val="1"/>
      </w:numPr>
      <w:tabs>
        <w:tab w:val="left" w:pos="1134"/>
      </w:tabs>
      <w:spacing w:line="259" w:lineRule="auto"/>
      <w:ind w:left="1134" w:hanging="1134"/>
    </w:pPr>
    <w:rPr>
      <w:sz w:val="20"/>
      <w:lang w:val="en-US"/>
    </w:rPr>
  </w:style>
  <w:style w:type="character" w:customStyle="1" w:styleId="AR6Chap11FigureCar">
    <w:name w:val="AR6 Chap 11 Figure Car"/>
    <w:basedOn w:val="Policepardfaut"/>
    <w:link w:val="AR6Chap11Figure"/>
    <w:rsid w:val="00441D0F"/>
    <w:rPr>
      <w:rFonts w:eastAsia="Times New Roman"/>
      <w:sz w:val="20"/>
      <w:lang w:val="en-US"/>
    </w:rPr>
  </w:style>
  <w:style w:type="character" w:customStyle="1" w:styleId="AR6Chap11TableCar">
    <w:name w:val="AR6 Chap 11 Table Car"/>
    <w:basedOn w:val="Policepardfaut"/>
    <w:link w:val="AR6Chap11Table"/>
    <w:rsid w:val="00441D0F"/>
    <w:rPr>
      <w:rFonts w:eastAsia="Times New Roman"/>
      <w:sz w:val="20"/>
      <w:lang w:val="en-US"/>
    </w:rPr>
  </w:style>
  <w:style w:type="paragraph" w:customStyle="1" w:styleId="AR6BodyTextBold">
    <w:name w:val="AR6 Body Text Bold"/>
    <w:basedOn w:val="AR6BodyText"/>
    <w:next w:val="AR6BodyText"/>
    <w:link w:val="AR6BodyTextBoldCar"/>
    <w:qFormat/>
    <w:rsid w:val="00441D0F"/>
    <w:rPr>
      <w:b/>
      <w:lang w:val="en-US"/>
    </w:rPr>
  </w:style>
  <w:style w:type="character" w:customStyle="1" w:styleId="AR6BodyTextBoldCar">
    <w:name w:val="AR6 Body Text Bold Car"/>
    <w:basedOn w:val="AR6BodyTextCar"/>
    <w:link w:val="AR6BodyTextBold"/>
    <w:rsid w:val="00441D0F"/>
    <w:rPr>
      <w:rFonts w:eastAsia="Times New Roman"/>
      <w:b/>
      <w:lang w:val="en-US"/>
    </w:rPr>
  </w:style>
  <w:style w:type="paragraph" w:customStyle="1" w:styleId="AR6Equation">
    <w:name w:val="AR6 Equation"/>
    <w:basedOn w:val="AR6BodyText"/>
    <w:next w:val="AR6BodyText"/>
    <w:link w:val="AR6EquationCar"/>
    <w:qFormat/>
    <w:rsid w:val="00441D0F"/>
    <w:pPr>
      <w:tabs>
        <w:tab w:val="right" w:pos="9631"/>
      </w:tabs>
      <w:ind w:left="709"/>
    </w:pPr>
    <w:rPr>
      <w:i/>
      <w:lang w:val="en-US"/>
    </w:rPr>
  </w:style>
  <w:style w:type="character" w:customStyle="1" w:styleId="AR6EquationCar">
    <w:name w:val="AR6 Equation Car"/>
    <w:basedOn w:val="Policepardfaut"/>
    <w:link w:val="AR6Equation"/>
    <w:rsid w:val="00441D0F"/>
    <w:rPr>
      <w:rFonts w:eastAsia="Times New Roman"/>
      <w:i/>
      <w:lang w:val="en-US"/>
    </w:rPr>
  </w:style>
  <w:style w:type="paragraph" w:customStyle="1" w:styleId="AR6Table">
    <w:name w:val="AR6 Table"/>
    <w:basedOn w:val="AR6BodyText"/>
    <w:rsid w:val="00441D0F"/>
    <w:rPr>
      <w:sz w:val="20"/>
      <w:szCs w:val="20"/>
    </w:rPr>
  </w:style>
  <w:style w:type="paragraph" w:customStyle="1" w:styleId="AR6Header">
    <w:name w:val="AR6 Header"/>
    <w:basedOn w:val="Normal"/>
    <w:link w:val="AR6HeaderCar"/>
    <w:qFormat/>
    <w:rsid w:val="00441D0F"/>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441D0F"/>
    <w:pPr>
      <w:tabs>
        <w:tab w:val="center" w:pos="4824"/>
        <w:tab w:val="right" w:pos="9619"/>
      </w:tabs>
      <w:spacing w:after="706"/>
    </w:pPr>
    <w:rPr>
      <w:b/>
      <w:sz w:val="20"/>
      <w:szCs w:val="20"/>
      <w:lang w:val="en-US"/>
    </w:rPr>
  </w:style>
  <w:style w:type="character" w:customStyle="1" w:styleId="AR6HeaderCar">
    <w:name w:val="AR6 Header Car"/>
    <w:basedOn w:val="Policepardfaut"/>
    <w:link w:val="AR6Header"/>
    <w:rsid w:val="00441D0F"/>
    <w:rPr>
      <w:rFonts w:eastAsia="Times New Roman"/>
      <w:sz w:val="20"/>
      <w:szCs w:val="20"/>
    </w:rPr>
  </w:style>
  <w:style w:type="character" w:customStyle="1" w:styleId="AR6FootpageCar">
    <w:name w:val="AR6 Foot page Car"/>
    <w:basedOn w:val="Policepardfaut"/>
    <w:link w:val="AR6Footpage"/>
    <w:rsid w:val="00441D0F"/>
    <w:rPr>
      <w:rFonts w:eastAsia="Times New Roman"/>
      <w:b/>
      <w:sz w:val="20"/>
      <w:szCs w:val="20"/>
      <w:lang w:val="en-US"/>
    </w:rPr>
  </w:style>
  <w:style w:type="numbering" w:customStyle="1" w:styleId="Style1">
    <w:name w:val="Style1"/>
    <w:uiPriority w:val="99"/>
    <w:rsid w:val="00441D0F"/>
    <w:pPr>
      <w:numPr>
        <w:numId w:val="4"/>
      </w:numPr>
    </w:pPr>
  </w:style>
  <w:style w:type="numbering" w:customStyle="1" w:styleId="Style2">
    <w:name w:val="Style2"/>
    <w:uiPriority w:val="99"/>
    <w:rsid w:val="00441D0F"/>
    <w:pPr>
      <w:numPr>
        <w:numId w:val="5"/>
      </w:numPr>
    </w:pPr>
  </w:style>
  <w:style w:type="paragraph" w:customStyle="1" w:styleId="AR6Chap11Cross-ChapterBox">
    <w:name w:val="AR6 Chap 11 Cross-Chapter Box"/>
    <w:next w:val="AR6BodyText"/>
    <w:link w:val="AR6Chap11Cross-ChapterBoxCar"/>
    <w:qFormat/>
    <w:rsid w:val="00441D0F"/>
    <w:pPr>
      <w:numPr>
        <w:numId w:val="8"/>
      </w:numPr>
      <w:ind w:left="2552" w:hanging="2552"/>
    </w:pPr>
    <w:rPr>
      <w:rFonts w:eastAsiaTheme="majorEastAsia" w:cstheme="majorBidi"/>
      <w:b/>
      <w:szCs w:val="26"/>
      <w:lang w:val="en-US" w:eastAsia="en-US"/>
    </w:rPr>
  </w:style>
  <w:style w:type="character" w:customStyle="1" w:styleId="AR6Chap11Cross-ChapterBoxCar">
    <w:name w:val="AR6 Chap 11 Cross-Chapter Box Car"/>
    <w:basedOn w:val="AR6Chap11BoxCar"/>
    <w:link w:val="AR6Chap11Cross-ChapterBox"/>
    <w:rsid w:val="00441D0F"/>
    <w:rPr>
      <w:rFonts w:eastAsiaTheme="majorEastAsia" w:cstheme="majorBidi"/>
      <w:b/>
      <w:szCs w:val="26"/>
      <w:lang w:val="en-US" w:eastAsia="en-US"/>
    </w:rPr>
  </w:style>
  <w:style w:type="paragraph" w:styleId="En-tte">
    <w:name w:val="header"/>
    <w:basedOn w:val="Normal"/>
    <w:link w:val="En-tteCar"/>
    <w:uiPriority w:val="99"/>
    <w:unhideWhenUsed/>
    <w:rsid w:val="00703A1A"/>
    <w:pPr>
      <w:tabs>
        <w:tab w:val="center" w:pos="4680"/>
        <w:tab w:val="right" w:pos="9360"/>
      </w:tabs>
    </w:pPr>
  </w:style>
  <w:style w:type="character" w:customStyle="1" w:styleId="En-tteCar">
    <w:name w:val="En-tête Car"/>
    <w:basedOn w:val="Policepardfaut"/>
    <w:link w:val="En-tte"/>
    <w:uiPriority w:val="99"/>
    <w:qFormat/>
    <w:rsid w:val="00703A1A"/>
    <w:rPr>
      <w:lang w:val="en-US"/>
    </w:rPr>
  </w:style>
  <w:style w:type="paragraph" w:styleId="Pieddepage">
    <w:name w:val="footer"/>
    <w:basedOn w:val="Normal"/>
    <w:link w:val="PieddepageCar"/>
    <w:uiPriority w:val="99"/>
    <w:unhideWhenUsed/>
    <w:rsid w:val="00703A1A"/>
    <w:pPr>
      <w:tabs>
        <w:tab w:val="center" w:pos="4680"/>
        <w:tab w:val="right" w:pos="9360"/>
      </w:tabs>
    </w:pPr>
  </w:style>
  <w:style w:type="character" w:customStyle="1" w:styleId="PieddepageCar">
    <w:name w:val="Pied de page Car"/>
    <w:basedOn w:val="Policepardfaut"/>
    <w:link w:val="Pieddepage"/>
    <w:uiPriority w:val="99"/>
    <w:qFormat/>
    <w:rsid w:val="00703A1A"/>
    <w:rPr>
      <w:lang w:val="en-US"/>
    </w:rPr>
  </w:style>
  <w:style w:type="character" w:styleId="Marquedecommentaire">
    <w:name w:val="annotation reference"/>
    <w:basedOn w:val="Policepardfaut"/>
    <w:uiPriority w:val="99"/>
    <w:semiHidden/>
    <w:unhideWhenUsed/>
    <w:qFormat/>
    <w:rsid w:val="00703A1A"/>
    <w:rPr>
      <w:sz w:val="16"/>
      <w:szCs w:val="16"/>
    </w:rPr>
  </w:style>
  <w:style w:type="paragraph" w:styleId="Commentaire">
    <w:name w:val="annotation text"/>
    <w:basedOn w:val="Normal"/>
    <w:link w:val="CommentaireCar"/>
    <w:uiPriority w:val="99"/>
    <w:unhideWhenUsed/>
    <w:qFormat/>
    <w:rsid w:val="00703A1A"/>
    <w:rPr>
      <w:sz w:val="20"/>
      <w:szCs w:val="20"/>
    </w:rPr>
  </w:style>
  <w:style w:type="character" w:customStyle="1" w:styleId="CommentaireCar">
    <w:name w:val="Commentaire Car"/>
    <w:basedOn w:val="Policepardfaut"/>
    <w:link w:val="Commentaire"/>
    <w:uiPriority w:val="99"/>
    <w:qFormat/>
    <w:rsid w:val="00703A1A"/>
    <w:rPr>
      <w:sz w:val="20"/>
      <w:szCs w:val="20"/>
    </w:rPr>
  </w:style>
  <w:style w:type="paragraph" w:styleId="Textedebulles">
    <w:name w:val="Balloon Text"/>
    <w:basedOn w:val="Normal"/>
    <w:link w:val="TextedebullesCar"/>
    <w:uiPriority w:val="99"/>
    <w:semiHidden/>
    <w:unhideWhenUsed/>
    <w:qFormat/>
    <w:rsid w:val="00703A1A"/>
    <w:rPr>
      <w:rFonts w:ascii="Segoe UI" w:hAnsi="Segoe UI" w:cs="Segoe UI"/>
      <w:sz w:val="18"/>
      <w:szCs w:val="18"/>
    </w:rPr>
  </w:style>
  <w:style w:type="character" w:customStyle="1" w:styleId="TextedebullesCar">
    <w:name w:val="Texte de bulles Car"/>
    <w:basedOn w:val="Policepardfaut"/>
    <w:link w:val="Textedebulles"/>
    <w:uiPriority w:val="99"/>
    <w:semiHidden/>
    <w:qFormat/>
    <w:rsid w:val="00703A1A"/>
    <w:rPr>
      <w:rFonts w:ascii="Segoe UI" w:hAnsi="Segoe UI" w:cs="Segoe UI"/>
      <w:sz w:val="18"/>
      <w:szCs w:val="18"/>
    </w:rPr>
  </w:style>
  <w:style w:type="paragraph" w:styleId="Notedebasdepage">
    <w:name w:val="footnote text"/>
    <w:basedOn w:val="Normal"/>
    <w:link w:val="NotedebasdepageCar"/>
    <w:uiPriority w:val="99"/>
    <w:semiHidden/>
    <w:unhideWhenUsed/>
    <w:rsid w:val="00D91CF0"/>
    <w:rPr>
      <w:sz w:val="20"/>
      <w:szCs w:val="20"/>
    </w:rPr>
  </w:style>
  <w:style w:type="character" w:customStyle="1" w:styleId="NotedebasdepageCar">
    <w:name w:val="Note de bas de page Car"/>
    <w:basedOn w:val="Policepardfaut"/>
    <w:link w:val="Notedebasdepage"/>
    <w:uiPriority w:val="99"/>
    <w:semiHidden/>
    <w:rsid w:val="00D91CF0"/>
    <w:rPr>
      <w:sz w:val="20"/>
      <w:szCs w:val="20"/>
    </w:rPr>
  </w:style>
  <w:style w:type="character" w:styleId="Appelnotedebasdep">
    <w:name w:val="footnote reference"/>
    <w:basedOn w:val="Policepardfaut"/>
    <w:uiPriority w:val="99"/>
    <w:unhideWhenUsed/>
    <w:rsid w:val="00D91CF0"/>
    <w:rPr>
      <w:vertAlign w:val="superscript"/>
    </w:rPr>
  </w:style>
  <w:style w:type="numbering" w:customStyle="1" w:styleId="NoList1">
    <w:name w:val="No List1"/>
    <w:next w:val="Aucuneliste"/>
    <w:uiPriority w:val="99"/>
    <w:semiHidden/>
    <w:unhideWhenUsed/>
    <w:rsid w:val="00907744"/>
  </w:style>
  <w:style w:type="character" w:styleId="Lienhypertexte">
    <w:name w:val="Hyperlink"/>
    <w:basedOn w:val="Policepardfaut"/>
    <w:uiPriority w:val="99"/>
    <w:unhideWhenUsed/>
    <w:rsid w:val="00907744"/>
    <w:rPr>
      <w:color w:val="0563C1" w:themeColor="hyperlink"/>
      <w:u w:val="single"/>
    </w:rPr>
  </w:style>
  <w:style w:type="table" w:customStyle="1" w:styleId="2">
    <w:name w:val="2"/>
    <w:basedOn w:val="TableauNormal"/>
    <w:rsid w:val="00907744"/>
    <w:rPr>
      <w:rFonts w:eastAsia="MS Mincho"/>
    </w:rPr>
    <w:tblPr>
      <w:tblStyleRowBandSize w:val="1"/>
      <w:tblStyleColBandSize w:val="1"/>
      <w:tblCellMar>
        <w:top w:w="28" w:type="dxa"/>
        <w:left w:w="28" w:type="dxa"/>
        <w:bottom w:w="28" w:type="dxa"/>
        <w:right w:w="28" w:type="dxa"/>
      </w:tblCellMar>
    </w:tblPr>
  </w:style>
  <w:style w:type="paragraph" w:styleId="Rvision">
    <w:name w:val="Revision"/>
    <w:hidden/>
    <w:uiPriority w:val="99"/>
    <w:semiHidden/>
    <w:qFormat/>
    <w:rsid w:val="00907744"/>
    <w:pPr>
      <w:widowControl/>
    </w:pPr>
    <w:rPr>
      <w:rFonts w:eastAsia="MS Mincho"/>
    </w:rPr>
  </w:style>
  <w:style w:type="character" w:customStyle="1" w:styleId="ObjetducommentaireCar">
    <w:name w:val="Objet du commentaire Car"/>
    <w:basedOn w:val="CommentaireCar"/>
    <w:link w:val="Objetducommentaire"/>
    <w:uiPriority w:val="99"/>
    <w:semiHidden/>
    <w:qFormat/>
    <w:rsid w:val="00907744"/>
    <w:rPr>
      <w:rFonts w:asciiTheme="minorHAnsi" w:eastAsiaTheme="minorEastAsia" w:hAnsiTheme="minorHAnsi" w:cs="Angsana New"/>
      <w:b/>
      <w:bCs/>
      <w:sz w:val="20"/>
      <w:szCs w:val="20"/>
      <w:lang w:val="en-US" w:eastAsia="zh-CN" w:bidi="th-TH"/>
    </w:rPr>
  </w:style>
  <w:style w:type="character" w:customStyle="1" w:styleId="InternetLink">
    <w:name w:val="Internet Link"/>
    <w:basedOn w:val="Policepardfaut"/>
    <w:rsid w:val="00907744"/>
    <w:rPr>
      <w:color w:val="0563C1"/>
      <w:u w:val="single"/>
    </w:rPr>
  </w:style>
  <w:style w:type="character" w:customStyle="1" w:styleId="MenoPendente1">
    <w:name w:val="Menção Pendente1"/>
    <w:basedOn w:val="Policepardfaut"/>
    <w:uiPriority w:val="99"/>
    <w:semiHidden/>
    <w:unhideWhenUsed/>
    <w:qFormat/>
    <w:rsid w:val="00907744"/>
    <w:rPr>
      <w:color w:val="605E5C"/>
      <w:shd w:val="clear" w:color="auto" w:fill="E1DFDD"/>
    </w:rPr>
  </w:style>
  <w:style w:type="character" w:customStyle="1" w:styleId="ListLabel1">
    <w:name w:val="ListLabel 1"/>
    <w:qFormat/>
    <w:rsid w:val="00907744"/>
    <w:rPr>
      <w:b/>
      <w:i w:val="0"/>
      <w:sz w:val="20"/>
    </w:rPr>
  </w:style>
  <w:style w:type="character" w:customStyle="1" w:styleId="ListLabel2">
    <w:name w:val="ListLabel 2"/>
    <w:qFormat/>
    <w:rsid w:val="00907744"/>
    <w:rPr>
      <w:b/>
      <w:i w:val="0"/>
      <w:sz w:val="20"/>
    </w:rPr>
  </w:style>
  <w:style w:type="character" w:customStyle="1" w:styleId="ListLabel3">
    <w:name w:val="ListLabel 3"/>
    <w:qFormat/>
    <w:rsid w:val="00907744"/>
    <w:rPr>
      <w:b/>
      <w:i w:val="0"/>
    </w:rPr>
  </w:style>
  <w:style w:type="character" w:customStyle="1" w:styleId="ListLabel4">
    <w:name w:val="ListLabel 4"/>
    <w:qFormat/>
    <w:rsid w:val="00907744"/>
    <w:rPr>
      <w:color w:val="FFFFFF"/>
    </w:rPr>
  </w:style>
  <w:style w:type="character" w:customStyle="1" w:styleId="ListLabel5">
    <w:name w:val="ListLabel 5"/>
    <w:qFormat/>
    <w:rsid w:val="00907744"/>
    <w:rPr>
      <w:color w:val="FFFFFF"/>
    </w:rPr>
  </w:style>
  <w:style w:type="character" w:customStyle="1" w:styleId="ListLabel6">
    <w:name w:val="ListLabel 6"/>
    <w:qFormat/>
    <w:rsid w:val="00907744"/>
    <w:rPr>
      <w:color w:val="FFFFFF"/>
    </w:rPr>
  </w:style>
  <w:style w:type="character" w:customStyle="1" w:styleId="ListLabel7">
    <w:name w:val="ListLabel 7"/>
    <w:qFormat/>
    <w:rsid w:val="00907744"/>
    <w:rPr>
      <w:b/>
      <w:i w:val="0"/>
    </w:rPr>
  </w:style>
  <w:style w:type="character" w:customStyle="1" w:styleId="ListLabel8">
    <w:name w:val="ListLabel 8"/>
    <w:qFormat/>
    <w:rsid w:val="00907744"/>
    <w:rPr>
      <w:b/>
      <w:i w:val="0"/>
    </w:rPr>
  </w:style>
  <w:style w:type="character" w:customStyle="1" w:styleId="ListLabel9">
    <w:name w:val="ListLabel 9"/>
    <w:qFormat/>
    <w:rsid w:val="00907744"/>
    <w:rPr>
      <w:rFonts w:eastAsia="Times New Roman" w:cs="Times New Roman"/>
    </w:rPr>
  </w:style>
  <w:style w:type="character" w:customStyle="1" w:styleId="ListLabel10">
    <w:name w:val="ListLabel 10"/>
    <w:qFormat/>
    <w:rsid w:val="00907744"/>
    <w:rPr>
      <w:rFonts w:cs="Courier New"/>
    </w:rPr>
  </w:style>
  <w:style w:type="character" w:customStyle="1" w:styleId="ListLabel11">
    <w:name w:val="ListLabel 11"/>
    <w:qFormat/>
    <w:rsid w:val="00907744"/>
    <w:rPr>
      <w:rFonts w:cs="Courier New"/>
    </w:rPr>
  </w:style>
  <w:style w:type="character" w:customStyle="1" w:styleId="ListLabel12">
    <w:name w:val="ListLabel 12"/>
    <w:qFormat/>
    <w:rsid w:val="00907744"/>
    <w:rPr>
      <w:rFonts w:cs="Courier New"/>
    </w:rPr>
  </w:style>
  <w:style w:type="character" w:customStyle="1" w:styleId="ListLabel13">
    <w:name w:val="ListLabel 13"/>
    <w:qFormat/>
    <w:rsid w:val="00907744"/>
    <w:rPr>
      <w:rFonts w:eastAsia="Times New Roman" w:cs="Cordia New"/>
    </w:rPr>
  </w:style>
  <w:style w:type="character" w:customStyle="1" w:styleId="ListLabel14">
    <w:name w:val="ListLabel 14"/>
    <w:qFormat/>
    <w:rsid w:val="00907744"/>
    <w:rPr>
      <w:rFonts w:cs="Courier New"/>
    </w:rPr>
  </w:style>
  <w:style w:type="character" w:customStyle="1" w:styleId="ListLabel15">
    <w:name w:val="ListLabel 15"/>
    <w:qFormat/>
    <w:rsid w:val="00907744"/>
    <w:rPr>
      <w:rFonts w:cs="Courier New"/>
    </w:rPr>
  </w:style>
  <w:style w:type="character" w:customStyle="1" w:styleId="ListLabel16">
    <w:name w:val="ListLabel 16"/>
    <w:qFormat/>
    <w:rsid w:val="00907744"/>
    <w:rPr>
      <w:rFonts w:cs="Courier New"/>
    </w:rPr>
  </w:style>
  <w:style w:type="character" w:customStyle="1" w:styleId="ListLabel17">
    <w:name w:val="ListLabel 17"/>
    <w:qFormat/>
    <w:rsid w:val="00907744"/>
    <w:rPr>
      <w:rFonts w:cs="Courier New"/>
    </w:rPr>
  </w:style>
  <w:style w:type="character" w:customStyle="1" w:styleId="ListLabel18">
    <w:name w:val="ListLabel 18"/>
    <w:qFormat/>
    <w:rsid w:val="00907744"/>
    <w:rPr>
      <w:rFonts w:cs="Courier New"/>
    </w:rPr>
  </w:style>
  <w:style w:type="character" w:customStyle="1" w:styleId="ListLabel19">
    <w:name w:val="ListLabel 19"/>
    <w:qFormat/>
    <w:rsid w:val="00907744"/>
    <w:rPr>
      <w:rFonts w:cs="Courier New"/>
    </w:rPr>
  </w:style>
  <w:style w:type="character" w:customStyle="1" w:styleId="ListLabel20">
    <w:name w:val="ListLabel 20"/>
    <w:qFormat/>
    <w:rsid w:val="00907744"/>
    <w:rPr>
      <w:rFonts w:cs="Courier New"/>
    </w:rPr>
  </w:style>
  <w:style w:type="character" w:customStyle="1" w:styleId="ListLabel21">
    <w:name w:val="ListLabel 21"/>
    <w:qFormat/>
    <w:rsid w:val="00907744"/>
    <w:rPr>
      <w:rFonts w:cs="Courier New"/>
    </w:rPr>
  </w:style>
  <w:style w:type="character" w:customStyle="1" w:styleId="ListLabel22">
    <w:name w:val="ListLabel 22"/>
    <w:qFormat/>
    <w:rsid w:val="00907744"/>
    <w:rPr>
      <w:rFonts w:cs="Courier New"/>
    </w:rPr>
  </w:style>
  <w:style w:type="character" w:customStyle="1" w:styleId="ListLabel23">
    <w:name w:val="ListLabel 23"/>
    <w:qFormat/>
    <w:rsid w:val="00907744"/>
    <w:rPr>
      <w:rFonts w:cs="Symbol"/>
      <w:sz w:val="24"/>
    </w:rPr>
  </w:style>
  <w:style w:type="character" w:customStyle="1" w:styleId="ListLabel24">
    <w:name w:val="ListLabel 24"/>
    <w:qFormat/>
    <w:rsid w:val="00907744"/>
    <w:rPr>
      <w:rFonts w:cs="Courier New"/>
    </w:rPr>
  </w:style>
  <w:style w:type="character" w:customStyle="1" w:styleId="ListLabel25">
    <w:name w:val="ListLabel 25"/>
    <w:qFormat/>
    <w:rsid w:val="00907744"/>
    <w:rPr>
      <w:rFonts w:cs="Wingdings"/>
    </w:rPr>
  </w:style>
  <w:style w:type="character" w:customStyle="1" w:styleId="ListLabel26">
    <w:name w:val="ListLabel 26"/>
    <w:qFormat/>
    <w:rsid w:val="00907744"/>
    <w:rPr>
      <w:rFonts w:cs="Symbol"/>
    </w:rPr>
  </w:style>
  <w:style w:type="character" w:customStyle="1" w:styleId="ListLabel27">
    <w:name w:val="ListLabel 27"/>
    <w:qFormat/>
    <w:rsid w:val="00907744"/>
    <w:rPr>
      <w:rFonts w:cs="Courier New"/>
    </w:rPr>
  </w:style>
  <w:style w:type="character" w:customStyle="1" w:styleId="ListLabel28">
    <w:name w:val="ListLabel 28"/>
    <w:qFormat/>
    <w:rsid w:val="00907744"/>
    <w:rPr>
      <w:rFonts w:cs="Wingdings"/>
    </w:rPr>
  </w:style>
  <w:style w:type="character" w:customStyle="1" w:styleId="ListLabel29">
    <w:name w:val="ListLabel 29"/>
    <w:qFormat/>
    <w:rsid w:val="00907744"/>
    <w:rPr>
      <w:rFonts w:cs="Symbol"/>
    </w:rPr>
  </w:style>
  <w:style w:type="character" w:customStyle="1" w:styleId="ListLabel30">
    <w:name w:val="ListLabel 30"/>
    <w:qFormat/>
    <w:rsid w:val="00907744"/>
    <w:rPr>
      <w:rFonts w:cs="Courier New"/>
    </w:rPr>
  </w:style>
  <w:style w:type="character" w:customStyle="1" w:styleId="ListLabel31">
    <w:name w:val="ListLabel 31"/>
    <w:qFormat/>
    <w:rsid w:val="00907744"/>
    <w:rPr>
      <w:rFonts w:cs="Wingdings"/>
    </w:rPr>
  </w:style>
  <w:style w:type="character" w:customStyle="1" w:styleId="ListLabel32">
    <w:name w:val="ListLabel 32"/>
    <w:qFormat/>
    <w:rsid w:val="00907744"/>
    <w:rPr>
      <w:rFonts w:cs="Symbol"/>
    </w:rPr>
  </w:style>
  <w:style w:type="character" w:customStyle="1" w:styleId="ListLabel33">
    <w:name w:val="ListLabel 33"/>
    <w:qFormat/>
    <w:rsid w:val="00907744"/>
    <w:rPr>
      <w:rFonts w:cs="Courier New"/>
    </w:rPr>
  </w:style>
  <w:style w:type="character" w:customStyle="1" w:styleId="ListLabel34">
    <w:name w:val="ListLabel 34"/>
    <w:qFormat/>
    <w:rsid w:val="00907744"/>
    <w:rPr>
      <w:rFonts w:cs="Wingdings"/>
    </w:rPr>
  </w:style>
  <w:style w:type="character" w:customStyle="1" w:styleId="ListLabel35">
    <w:name w:val="ListLabel 35"/>
    <w:qFormat/>
    <w:rsid w:val="00907744"/>
    <w:rPr>
      <w:rFonts w:cs="Symbol"/>
    </w:rPr>
  </w:style>
  <w:style w:type="character" w:customStyle="1" w:styleId="ListLabel36">
    <w:name w:val="ListLabel 36"/>
    <w:qFormat/>
    <w:rsid w:val="00907744"/>
    <w:rPr>
      <w:rFonts w:cs="Courier New"/>
    </w:rPr>
  </w:style>
  <w:style w:type="character" w:customStyle="1" w:styleId="ListLabel37">
    <w:name w:val="ListLabel 37"/>
    <w:qFormat/>
    <w:rsid w:val="00907744"/>
    <w:rPr>
      <w:rFonts w:cs="Wingdings"/>
    </w:rPr>
  </w:style>
  <w:style w:type="character" w:customStyle="1" w:styleId="ListLabel38">
    <w:name w:val="ListLabel 38"/>
    <w:qFormat/>
    <w:rsid w:val="00907744"/>
    <w:rPr>
      <w:rFonts w:cs="Symbol"/>
    </w:rPr>
  </w:style>
  <w:style w:type="character" w:customStyle="1" w:styleId="ListLabel39">
    <w:name w:val="ListLabel 39"/>
    <w:qFormat/>
    <w:rsid w:val="00907744"/>
    <w:rPr>
      <w:rFonts w:cs="Courier New"/>
    </w:rPr>
  </w:style>
  <w:style w:type="character" w:customStyle="1" w:styleId="ListLabel40">
    <w:name w:val="ListLabel 40"/>
    <w:qFormat/>
    <w:rsid w:val="00907744"/>
    <w:rPr>
      <w:rFonts w:cs="Wingdings"/>
    </w:rPr>
  </w:style>
  <w:style w:type="character" w:customStyle="1" w:styleId="ListLabel41">
    <w:name w:val="ListLabel 41"/>
    <w:qFormat/>
    <w:rsid w:val="00907744"/>
    <w:rPr>
      <w:rFonts w:cs="Symbol"/>
    </w:rPr>
  </w:style>
  <w:style w:type="character" w:customStyle="1" w:styleId="ListLabel42">
    <w:name w:val="ListLabel 42"/>
    <w:qFormat/>
    <w:rsid w:val="00907744"/>
    <w:rPr>
      <w:rFonts w:cs="Courier New"/>
    </w:rPr>
  </w:style>
  <w:style w:type="character" w:customStyle="1" w:styleId="ListLabel43">
    <w:name w:val="ListLabel 43"/>
    <w:qFormat/>
    <w:rsid w:val="00907744"/>
    <w:rPr>
      <w:rFonts w:cs="Wingdings"/>
    </w:rPr>
  </w:style>
  <w:style w:type="character" w:customStyle="1" w:styleId="ListLabel44">
    <w:name w:val="ListLabel 44"/>
    <w:qFormat/>
    <w:rsid w:val="00907744"/>
    <w:rPr>
      <w:rFonts w:cs="Symbol"/>
    </w:rPr>
  </w:style>
  <w:style w:type="character" w:customStyle="1" w:styleId="ListLabel45">
    <w:name w:val="ListLabel 45"/>
    <w:qFormat/>
    <w:rsid w:val="00907744"/>
    <w:rPr>
      <w:rFonts w:cs="Courier New"/>
    </w:rPr>
  </w:style>
  <w:style w:type="character" w:customStyle="1" w:styleId="ListLabel46">
    <w:name w:val="ListLabel 46"/>
    <w:qFormat/>
    <w:rsid w:val="00907744"/>
    <w:rPr>
      <w:rFonts w:cs="Wingdings"/>
    </w:rPr>
  </w:style>
  <w:style w:type="character" w:customStyle="1" w:styleId="ListLabel47">
    <w:name w:val="ListLabel 47"/>
    <w:qFormat/>
    <w:rsid w:val="00907744"/>
    <w:rPr>
      <w:rFonts w:cs="Symbol"/>
    </w:rPr>
  </w:style>
  <w:style w:type="character" w:customStyle="1" w:styleId="ListLabel48">
    <w:name w:val="ListLabel 48"/>
    <w:qFormat/>
    <w:rsid w:val="00907744"/>
    <w:rPr>
      <w:rFonts w:cs="Courier New"/>
    </w:rPr>
  </w:style>
  <w:style w:type="character" w:customStyle="1" w:styleId="ListLabel49">
    <w:name w:val="ListLabel 49"/>
    <w:qFormat/>
    <w:rsid w:val="00907744"/>
    <w:rPr>
      <w:rFonts w:cs="Wingdings"/>
    </w:rPr>
  </w:style>
  <w:style w:type="character" w:customStyle="1" w:styleId="ListLabel50">
    <w:name w:val="ListLabel 50"/>
    <w:qFormat/>
    <w:rsid w:val="00907744"/>
    <w:rPr>
      <w:rFonts w:cs="Symbol"/>
    </w:rPr>
  </w:style>
  <w:style w:type="character" w:customStyle="1" w:styleId="ListLabel51">
    <w:name w:val="ListLabel 51"/>
    <w:qFormat/>
    <w:rsid w:val="00907744"/>
    <w:rPr>
      <w:rFonts w:cs="Courier New"/>
    </w:rPr>
  </w:style>
  <w:style w:type="character" w:customStyle="1" w:styleId="ListLabel52">
    <w:name w:val="ListLabel 52"/>
    <w:qFormat/>
    <w:rsid w:val="00907744"/>
    <w:rPr>
      <w:rFonts w:cs="Wingdings"/>
    </w:rPr>
  </w:style>
  <w:style w:type="character" w:customStyle="1" w:styleId="ListLabel53">
    <w:name w:val="ListLabel 53"/>
    <w:qFormat/>
    <w:rsid w:val="00907744"/>
    <w:rPr>
      <w:rFonts w:cs="Symbol"/>
    </w:rPr>
  </w:style>
  <w:style w:type="character" w:customStyle="1" w:styleId="ListLabel54">
    <w:name w:val="ListLabel 54"/>
    <w:qFormat/>
    <w:rsid w:val="00907744"/>
    <w:rPr>
      <w:rFonts w:cs="Courier New"/>
    </w:rPr>
  </w:style>
  <w:style w:type="character" w:customStyle="1" w:styleId="ListLabel55">
    <w:name w:val="ListLabel 55"/>
    <w:qFormat/>
    <w:rsid w:val="00907744"/>
    <w:rPr>
      <w:rFonts w:cs="Wingdings"/>
    </w:rPr>
  </w:style>
  <w:style w:type="character" w:customStyle="1" w:styleId="ListLabel56">
    <w:name w:val="ListLabel 56"/>
    <w:qFormat/>
    <w:rsid w:val="00907744"/>
    <w:rPr>
      <w:rFonts w:cs="Symbol"/>
    </w:rPr>
  </w:style>
  <w:style w:type="character" w:customStyle="1" w:styleId="ListLabel57">
    <w:name w:val="ListLabel 57"/>
    <w:qFormat/>
    <w:rsid w:val="00907744"/>
    <w:rPr>
      <w:rFonts w:cs="Courier New"/>
    </w:rPr>
  </w:style>
  <w:style w:type="character" w:customStyle="1" w:styleId="ListLabel58">
    <w:name w:val="ListLabel 58"/>
    <w:qFormat/>
    <w:rsid w:val="00907744"/>
    <w:rPr>
      <w:rFonts w:cs="Wingdings"/>
    </w:rPr>
  </w:style>
  <w:style w:type="character" w:customStyle="1" w:styleId="ListLabel59">
    <w:name w:val="ListLabel 59"/>
    <w:qFormat/>
    <w:rsid w:val="00907744"/>
    <w:rPr>
      <w:rFonts w:cs="Symbol"/>
    </w:rPr>
  </w:style>
  <w:style w:type="character" w:customStyle="1" w:styleId="ListLabel60">
    <w:name w:val="ListLabel 60"/>
    <w:qFormat/>
    <w:rsid w:val="00907744"/>
    <w:rPr>
      <w:rFonts w:cs="Courier New"/>
    </w:rPr>
  </w:style>
  <w:style w:type="character" w:customStyle="1" w:styleId="ListLabel61">
    <w:name w:val="ListLabel 61"/>
    <w:qFormat/>
    <w:rsid w:val="00907744"/>
    <w:rPr>
      <w:rFonts w:cs="Wingdings"/>
    </w:rPr>
  </w:style>
  <w:style w:type="character" w:customStyle="1" w:styleId="ListLabel62">
    <w:name w:val="ListLabel 62"/>
    <w:qFormat/>
    <w:rsid w:val="00907744"/>
    <w:rPr>
      <w:rFonts w:cs="Symbol"/>
    </w:rPr>
  </w:style>
  <w:style w:type="character" w:customStyle="1" w:styleId="ListLabel63">
    <w:name w:val="ListLabel 63"/>
    <w:qFormat/>
    <w:rsid w:val="00907744"/>
    <w:rPr>
      <w:rFonts w:cs="Courier New"/>
    </w:rPr>
  </w:style>
  <w:style w:type="character" w:customStyle="1" w:styleId="ListLabel64">
    <w:name w:val="ListLabel 64"/>
    <w:qFormat/>
    <w:rsid w:val="00907744"/>
    <w:rPr>
      <w:rFonts w:cs="Wingdings"/>
    </w:rPr>
  </w:style>
  <w:style w:type="character" w:customStyle="1" w:styleId="ListLabel65">
    <w:name w:val="ListLabel 65"/>
    <w:qFormat/>
    <w:rsid w:val="00907744"/>
    <w:rPr>
      <w:rFonts w:cs="Symbol"/>
    </w:rPr>
  </w:style>
  <w:style w:type="character" w:customStyle="1" w:styleId="ListLabel66">
    <w:name w:val="ListLabel 66"/>
    <w:qFormat/>
    <w:rsid w:val="00907744"/>
    <w:rPr>
      <w:rFonts w:cs="Courier New"/>
    </w:rPr>
  </w:style>
  <w:style w:type="character" w:customStyle="1" w:styleId="ListLabel67">
    <w:name w:val="ListLabel 67"/>
    <w:qFormat/>
    <w:rsid w:val="00907744"/>
    <w:rPr>
      <w:rFonts w:cs="Wingdings"/>
    </w:rPr>
  </w:style>
  <w:style w:type="character" w:customStyle="1" w:styleId="ListLabel68">
    <w:name w:val="ListLabel 68"/>
    <w:qFormat/>
    <w:rsid w:val="00907744"/>
    <w:rPr>
      <w:rFonts w:cs="Symbol"/>
    </w:rPr>
  </w:style>
  <w:style w:type="character" w:customStyle="1" w:styleId="ListLabel69">
    <w:name w:val="ListLabel 69"/>
    <w:qFormat/>
    <w:rsid w:val="00907744"/>
    <w:rPr>
      <w:rFonts w:cs="Courier New"/>
    </w:rPr>
  </w:style>
  <w:style w:type="character" w:customStyle="1" w:styleId="ListLabel70">
    <w:name w:val="ListLabel 70"/>
    <w:qFormat/>
    <w:rsid w:val="00907744"/>
    <w:rPr>
      <w:rFonts w:cs="Wingdings"/>
    </w:rPr>
  </w:style>
  <w:style w:type="character" w:customStyle="1" w:styleId="ListLabel71">
    <w:name w:val="ListLabel 71"/>
    <w:qFormat/>
    <w:rsid w:val="00907744"/>
    <w:rPr>
      <w:rFonts w:cs="Symbol"/>
    </w:rPr>
  </w:style>
  <w:style w:type="character" w:customStyle="1" w:styleId="ListLabel72">
    <w:name w:val="ListLabel 72"/>
    <w:qFormat/>
    <w:rsid w:val="00907744"/>
    <w:rPr>
      <w:rFonts w:cs="Courier New"/>
    </w:rPr>
  </w:style>
  <w:style w:type="character" w:customStyle="1" w:styleId="ListLabel73">
    <w:name w:val="ListLabel 73"/>
    <w:qFormat/>
    <w:rsid w:val="00907744"/>
    <w:rPr>
      <w:rFonts w:cs="Wingdings"/>
    </w:rPr>
  </w:style>
  <w:style w:type="character" w:customStyle="1" w:styleId="ListLabel74">
    <w:name w:val="ListLabel 74"/>
    <w:qFormat/>
    <w:rsid w:val="00907744"/>
    <w:rPr>
      <w:rFonts w:cs="Symbol"/>
    </w:rPr>
  </w:style>
  <w:style w:type="character" w:customStyle="1" w:styleId="ListLabel75">
    <w:name w:val="ListLabel 75"/>
    <w:qFormat/>
    <w:rsid w:val="00907744"/>
    <w:rPr>
      <w:rFonts w:cs="Courier New"/>
    </w:rPr>
  </w:style>
  <w:style w:type="character" w:customStyle="1" w:styleId="ListLabel76">
    <w:name w:val="ListLabel 76"/>
    <w:qFormat/>
    <w:rsid w:val="00907744"/>
    <w:rPr>
      <w:rFonts w:cs="Wingdings"/>
    </w:rPr>
  </w:style>
  <w:style w:type="character" w:customStyle="1" w:styleId="ListLabel77">
    <w:name w:val="ListLabel 77"/>
    <w:qFormat/>
    <w:rsid w:val="00907744"/>
    <w:rPr>
      <w:rFonts w:cs="Symbol"/>
    </w:rPr>
  </w:style>
  <w:style w:type="character" w:customStyle="1" w:styleId="ListLabel78">
    <w:name w:val="ListLabel 78"/>
    <w:qFormat/>
    <w:rsid w:val="00907744"/>
    <w:rPr>
      <w:rFonts w:cs="Courier New"/>
    </w:rPr>
  </w:style>
  <w:style w:type="character" w:customStyle="1" w:styleId="ListLabel79">
    <w:name w:val="ListLabel 79"/>
    <w:qFormat/>
    <w:rsid w:val="00907744"/>
    <w:rPr>
      <w:rFonts w:cs="Wingdings"/>
    </w:rPr>
  </w:style>
  <w:style w:type="character" w:customStyle="1" w:styleId="ListLabel80">
    <w:name w:val="ListLabel 80"/>
    <w:qFormat/>
    <w:rsid w:val="00907744"/>
    <w:rPr>
      <w:rFonts w:cs="Symbol"/>
    </w:rPr>
  </w:style>
  <w:style w:type="character" w:customStyle="1" w:styleId="ListLabel81">
    <w:name w:val="ListLabel 81"/>
    <w:qFormat/>
    <w:rsid w:val="00907744"/>
    <w:rPr>
      <w:rFonts w:cs="Courier New"/>
    </w:rPr>
  </w:style>
  <w:style w:type="character" w:customStyle="1" w:styleId="ListLabel82">
    <w:name w:val="ListLabel 82"/>
    <w:qFormat/>
    <w:rsid w:val="00907744"/>
    <w:rPr>
      <w:rFonts w:cs="Wingdings"/>
    </w:rPr>
  </w:style>
  <w:style w:type="character" w:customStyle="1" w:styleId="ListLabel83">
    <w:name w:val="ListLabel 83"/>
    <w:qFormat/>
    <w:rsid w:val="00907744"/>
    <w:rPr>
      <w:rFonts w:cs="Symbol"/>
    </w:rPr>
  </w:style>
  <w:style w:type="character" w:customStyle="1" w:styleId="ListLabel84">
    <w:name w:val="ListLabel 84"/>
    <w:qFormat/>
    <w:rsid w:val="00907744"/>
    <w:rPr>
      <w:rFonts w:cs="Courier New"/>
    </w:rPr>
  </w:style>
  <w:style w:type="character" w:customStyle="1" w:styleId="ListLabel85">
    <w:name w:val="ListLabel 85"/>
    <w:qFormat/>
    <w:rsid w:val="00907744"/>
    <w:rPr>
      <w:rFonts w:cs="Wingdings"/>
    </w:rPr>
  </w:style>
  <w:style w:type="character" w:customStyle="1" w:styleId="ListLabel86">
    <w:name w:val="ListLabel 86"/>
    <w:qFormat/>
    <w:rsid w:val="00907744"/>
    <w:rPr>
      <w:rFonts w:cs="Symbol"/>
    </w:rPr>
  </w:style>
  <w:style w:type="character" w:customStyle="1" w:styleId="ListLabel87">
    <w:name w:val="ListLabel 87"/>
    <w:qFormat/>
    <w:rsid w:val="00907744"/>
    <w:rPr>
      <w:rFonts w:cs="Courier New"/>
    </w:rPr>
  </w:style>
  <w:style w:type="character" w:customStyle="1" w:styleId="ListLabel88">
    <w:name w:val="ListLabel 88"/>
    <w:qFormat/>
    <w:rsid w:val="00907744"/>
    <w:rPr>
      <w:rFonts w:cs="Wingdings"/>
    </w:rPr>
  </w:style>
  <w:style w:type="character" w:customStyle="1" w:styleId="ListLabel89">
    <w:name w:val="ListLabel 89"/>
    <w:qFormat/>
    <w:rsid w:val="00907744"/>
    <w:rPr>
      <w:rFonts w:cs="Symbol"/>
    </w:rPr>
  </w:style>
  <w:style w:type="character" w:customStyle="1" w:styleId="ListLabel90">
    <w:name w:val="ListLabel 90"/>
    <w:qFormat/>
    <w:rsid w:val="00907744"/>
    <w:rPr>
      <w:rFonts w:cs="Courier New"/>
    </w:rPr>
  </w:style>
  <w:style w:type="character" w:customStyle="1" w:styleId="ListLabel91">
    <w:name w:val="ListLabel 91"/>
    <w:qFormat/>
    <w:rsid w:val="00907744"/>
    <w:rPr>
      <w:rFonts w:cs="Wingdings"/>
    </w:rPr>
  </w:style>
  <w:style w:type="character" w:customStyle="1" w:styleId="ListLabel92">
    <w:name w:val="ListLabel 92"/>
    <w:qFormat/>
    <w:rsid w:val="00907744"/>
    <w:rPr>
      <w:rFonts w:cs="Symbol"/>
    </w:rPr>
  </w:style>
  <w:style w:type="character" w:customStyle="1" w:styleId="ListLabel93">
    <w:name w:val="ListLabel 93"/>
    <w:qFormat/>
    <w:rsid w:val="00907744"/>
    <w:rPr>
      <w:rFonts w:cs="Courier New"/>
    </w:rPr>
  </w:style>
  <w:style w:type="character" w:customStyle="1" w:styleId="ListLabel94">
    <w:name w:val="ListLabel 94"/>
    <w:qFormat/>
    <w:rsid w:val="00907744"/>
    <w:rPr>
      <w:rFonts w:cs="Wingdings"/>
    </w:rPr>
  </w:style>
  <w:style w:type="character" w:customStyle="1" w:styleId="ListLabel95">
    <w:name w:val="ListLabel 95"/>
    <w:qFormat/>
    <w:rsid w:val="00907744"/>
    <w:rPr>
      <w:rFonts w:cs="Courier New"/>
    </w:rPr>
  </w:style>
  <w:style w:type="character" w:customStyle="1" w:styleId="ListLabel96">
    <w:name w:val="ListLabel 96"/>
    <w:qFormat/>
    <w:rsid w:val="00907744"/>
    <w:rPr>
      <w:rFonts w:cs="Courier New"/>
    </w:rPr>
  </w:style>
  <w:style w:type="character" w:customStyle="1" w:styleId="ListLabel97">
    <w:name w:val="ListLabel 97"/>
    <w:qFormat/>
    <w:rsid w:val="00907744"/>
    <w:rPr>
      <w:rFonts w:cs="Courier New"/>
    </w:rPr>
  </w:style>
  <w:style w:type="character" w:customStyle="1" w:styleId="ListLabel98">
    <w:name w:val="ListLabel 98"/>
    <w:qFormat/>
    <w:rsid w:val="00907744"/>
    <w:rPr>
      <w:rFonts w:cs="Courier New"/>
    </w:rPr>
  </w:style>
  <w:style w:type="character" w:customStyle="1" w:styleId="ListLabel99">
    <w:name w:val="ListLabel 99"/>
    <w:qFormat/>
    <w:rsid w:val="00907744"/>
    <w:rPr>
      <w:rFonts w:cs="Courier New"/>
    </w:rPr>
  </w:style>
  <w:style w:type="character" w:customStyle="1" w:styleId="ListLabel100">
    <w:name w:val="ListLabel 100"/>
    <w:qFormat/>
    <w:rsid w:val="00907744"/>
    <w:rPr>
      <w:rFonts w:cs="Courier New"/>
    </w:rPr>
  </w:style>
  <w:style w:type="character" w:customStyle="1" w:styleId="ListLabel101">
    <w:name w:val="ListLabel 101"/>
    <w:qFormat/>
    <w:rsid w:val="00907744"/>
    <w:rPr>
      <w:rFonts w:cs="Courier New"/>
    </w:rPr>
  </w:style>
  <w:style w:type="character" w:customStyle="1" w:styleId="ListLabel102">
    <w:name w:val="ListLabel 102"/>
    <w:qFormat/>
    <w:rsid w:val="00907744"/>
    <w:rPr>
      <w:rFonts w:cs="Courier New"/>
    </w:rPr>
  </w:style>
  <w:style w:type="character" w:customStyle="1" w:styleId="ListLabel103">
    <w:name w:val="ListLabel 103"/>
    <w:qFormat/>
    <w:rsid w:val="00907744"/>
    <w:rPr>
      <w:rFonts w:cs="Courier New"/>
    </w:rPr>
  </w:style>
  <w:style w:type="character" w:customStyle="1" w:styleId="ListLabel104">
    <w:name w:val="ListLabel 104"/>
    <w:qFormat/>
    <w:rsid w:val="00907744"/>
    <w:rPr>
      <w:rFonts w:cs="Courier New"/>
    </w:rPr>
  </w:style>
  <w:style w:type="character" w:customStyle="1" w:styleId="ListLabel105">
    <w:name w:val="ListLabel 105"/>
    <w:qFormat/>
    <w:rsid w:val="00907744"/>
    <w:rPr>
      <w:rFonts w:cs="Courier New"/>
    </w:rPr>
  </w:style>
  <w:style w:type="character" w:customStyle="1" w:styleId="ListLabel106">
    <w:name w:val="ListLabel 106"/>
    <w:qFormat/>
    <w:rsid w:val="00907744"/>
    <w:rPr>
      <w:rFonts w:cs="Times New Roman"/>
    </w:rPr>
  </w:style>
  <w:style w:type="character" w:customStyle="1" w:styleId="ListLabel107">
    <w:name w:val="ListLabel 107"/>
    <w:qFormat/>
    <w:rsid w:val="00907744"/>
    <w:rPr>
      <w:rFonts w:cs="Times New Roman"/>
    </w:rPr>
  </w:style>
  <w:style w:type="character" w:customStyle="1" w:styleId="ListLabel108">
    <w:name w:val="ListLabel 108"/>
    <w:qFormat/>
    <w:rsid w:val="00907744"/>
    <w:rPr>
      <w:rFonts w:cs="Courier New"/>
    </w:rPr>
  </w:style>
  <w:style w:type="character" w:customStyle="1" w:styleId="ListLabel109">
    <w:name w:val="ListLabel 109"/>
    <w:qFormat/>
    <w:rsid w:val="00907744"/>
    <w:rPr>
      <w:rFonts w:cs="Courier New"/>
    </w:rPr>
  </w:style>
  <w:style w:type="character" w:customStyle="1" w:styleId="ListLabel110">
    <w:name w:val="ListLabel 110"/>
    <w:qFormat/>
    <w:rsid w:val="00907744"/>
    <w:rPr>
      <w:rFonts w:cs="Courier New"/>
    </w:rPr>
  </w:style>
  <w:style w:type="character" w:customStyle="1" w:styleId="ListLabel111">
    <w:name w:val="ListLabel 111"/>
    <w:qFormat/>
    <w:rsid w:val="00907744"/>
    <w:rPr>
      <w:rFonts w:eastAsia="Calibri" w:cs="Times New Roman"/>
    </w:rPr>
  </w:style>
  <w:style w:type="character" w:customStyle="1" w:styleId="ListLabel112">
    <w:name w:val="ListLabel 112"/>
    <w:qFormat/>
    <w:rsid w:val="00907744"/>
    <w:rPr>
      <w:rFonts w:cs="Courier New"/>
    </w:rPr>
  </w:style>
  <w:style w:type="character" w:customStyle="1" w:styleId="ListLabel113">
    <w:name w:val="ListLabel 113"/>
    <w:qFormat/>
    <w:rsid w:val="00907744"/>
    <w:rPr>
      <w:rFonts w:cs="Courier New"/>
    </w:rPr>
  </w:style>
  <w:style w:type="character" w:customStyle="1" w:styleId="ListLabel114">
    <w:name w:val="ListLabel 114"/>
    <w:qFormat/>
    <w:rsid w:val="00907744"/>
    <w:rPr>
      <w:rFonts w:cs="Courier New"/>
    </w:rPr>
  </w:style>
  <w:style w:type="character" w:customStyle="1" w:styleId="ListLabel115">
    <w:name w:val="ListLabel 115"/>
    <w:qFormat/>
    <w:rsid w:val="00907744"/>
    <w:rPr>
      <w:rFonts w:eastAsia="Calibri" w:cs="Times New Roman"/>
    </w:rPr>
  </w:style>
  <w:style w:type="character" w:customStyle="1" w:styleId="ListLabel116">
    <w:name w:val="ListLabel 116"/>
    <w:qFormat/>
    <w:rsid w:val="00907744"/>
    <w:rPr>
      <w:rFonts w:cs="Courier New"/>
    </w:rPr>
  </w:style>
  <w:style w:type="character" w:customStyle="1" w:styleId="ListLabel117">
    <w:name w:val="ListLabel 117"/>
    <w:qFormat/>
    <w:rsid w:val="00907744"/>
    <w:rPr>
      <w:rFonts w:cs="Courier New"/>
    </w:rPr>
  </w:style>
  <w:style w:type="character" w:customStyle="1" w:styleId="ListLabel118">
    <w:name w:val="ListLabel 118"/>
    <w:qFormat/>
    <w:rsid w:val="00907744"/>
    <w:rPr>
      <w:rFonts w:cs="Courier New"/>
    </w:rPr>
  </w:style>
  <w:style w:type="character" w:customStyle="1" w:styleId="ListLabel119">
    <w:name w:val="ListLabel 119"/>
    <w:qFormat/>
    <w:rsid w:val="00907744"/>
    <w:rPr>
      <w:rFonts w:cs="Times New Roman"/>
    </w:rPr>
  </w:style>
  <w:style w:type="character" w:customStyle="1" w:styleId="ListLabel120">
    <w:name w:val="ListLabel 120"/>
    <w:qFormat/>
    <w:rsid w:val="00907744"/>
    <w:rPr>
      <w:rFonts w:cs="Times New Roman"/>
    </w:rPr>
  </w:style>
  <w:style w:type="character" w:customStyle="1" w:styleId="ListLabel121">
    <w:name w:val="ListLabel 121"/>
    <w:qFormat/>
    <w:rsid w:val="00907744"/>
    <w:rPr>
      <w:rFonts w:cs="Times New Roman"/>
    </w:rPr>
  </w:style>
  <w:style w:type="character" w:customStyle="1" w:styleId="ListLabel122">
    <w:name w:val="ListLabel 122"/>
    <w:qFormat/>
    <w:rsid w:val="00907744"/>
    <w:rPr>
      <w:rFonts w:cs="Courier New"/>
    </w:rPr>
  </w:style>
  <w:style w:type="character" w:customStyle="1" w:styleId="ListLabel123">
    <w:name w:val="ListLabel 123"/>
    <w:qFormat/>
    <w:rsid w:val="00907744"/>
    <w:rPr>
      <w:rFonts w:cs="Courier New"/>
    </w:rPr>
  </w:style>
  <w:style w:type="character" w:customStyle="1" w:styleId="ListLabel124">
    <w:name w:val="ListLabel 124"/>
    <w:qFormat/>
    <w:rsid w:val="00907744"/>
    <w:rPr>
      <w:rFonts w:cs="Courier New"/>
    </w:rPr>
  </w:style>
  <w:style w:type="character" w:customStyle="1" w:styleId="ListLabel125">
    <w:name w:val="ListLabel 125"/>
    <w:qFormat/>
    <w:rsid w:val="00907744"/>
    <w:rPr>
      <w:rFonts w:cs="Courier New"/>
    </w:rPr>
  </w:style>
  <w:style w:type="character" w:customStyle="1" w:styleId="ListLabel126">
    <w:name w:val="ListLabel 126"/>
    <w:qFormat/>
    <w:rsid w:val="00907744"/>
    <w:rPr>
      <w:rFonts w:cs="Times New Roman"/>
    </w:rPr>
  </w:style>
  <w:style w:type="character" w:customStyle="1" w:styleId="ListLabel127">
    <w:name w:val="ListLabel 127"/>
    <w:qFormat/>
    <w:rsid w:val="00907744"/>
    <w:rPr>
      <w:rFonts w:cs="Times New Roman"/>
    </w:rPr>
  </w:style>
  <w:style w:type="character" w:customStyle="1" w:styleId="ListLabel128">
    <w:name w:val="ListLabel 128"/>
    <w:qFormat/>
    <w:rsid w:val="00907744"/>
    <w:rPr>
      <w:rFonts w:cs="Times New Roman"/>
    </w:rPr>
  </w:style>
  <w:style w:type="character" w:customStyle="1" w:styleId="ListLabel129">
    <w:name w:val="ListLabel 129"/>
    <w:qFormat/>
    <w:rsid w:val="00907744"/>
    <w:rPr>
      <w:rFonts w:cs="Courier New"/>
    </w:rPr>
  </w:style>
  <w:style w:type="character" w:customStyle="1" w:styleId="ListLabel130">
    <w:name w:val="ListLabel 130"/>
    <w:qFormat/>
    <w:rsid w:val="00907744"/>
    <w:rPr>
      <w:rFonts w:cs="Courier New"/>
    </w:rPr>
  </w:style>
  <w:style w:type="character" w:customStyle="1" w:styleId="ListLabel131">
    <w:name w:val="ListLabel 131"/>
    <w:qFormat/>
    <w:rsid w:val="00907744"/>
    <w:rPr>
      <w:rFonts w:cs="Courier New"/>
    </w:rPr>
  </w:style>
  <w:style w:type="character" w:customStyle="1" w:styleId="ListLabel132">
    <w:name w:val="ListLabel 132"/>
    <w:qFormat/>
    <w:rsid w:val="00907744"/>
    <w:rPr>
      <w:rFonts w:cs="Courier New"/>
    </w:rPr>
  </w:style>
  <w:style w:type="character" w:customStyle="1" w:styleId="ListLabel133">
    <w:name w:val="ListLabel 133"/>
    <w:qFormat/>
    <w:rsid w:val="00907744"/>
    <w:rPr>
      <w:rFonts w:cs="Courier New"/>
    </w:rPr>
  </w:style>
  <w:style w:type="character" w:customStyle="1" w:styleId="ListLabel134">
    <w:name w:val="ListLabel 134"/>
    <w:qFormat/>
    <w:rsid w:val="00907744"/>
    <w:rPr>
      <w:rFonts w:cs="Courier New"/>
    </w:rPr>
  </w:style>
  <w:style w:type="character" w:customStyle="1" w:styleId="ListLabel135">
    <w:name w:val="ListLabel 135"/>
    <w:qFormat/>
    <w:rsid w:val="00907744"/>
    <w:rPr>
      <w:rFonts w:cs="Courier New"/>
    </w:rPr>
  </w:style>
  <w:style w:type="character" w:customStyle="1" w:styleId="ListLabel136">
    <w:name w:val="ListLabel 136"/>
    <w:qFormat/>
    <w:rsid w:val="00907744"/>
    <w:rPr>
      <w:rFonts w:cs="Courier New"/>
    </w:rPr>
  </w:style>
  <w:style w:type="character" w:customStyle="1" w:styleId="ListLabel137">
    <w:name w:val="ListLabel 137"/>
    <w:qFormat/>
    <w:rsid w:val="00907744"/>
    <w:rPr>
      <w:rFonts w:cs="Courier New"/>
    </w:rPr>
  </w:style>
  <w:style w:type="character" w:customStyle="1" w:styleId="ListLabel138">
    <w:name w:val="ListLabel 138"/>
    <w:qFormat/>
    <w:rsid w:val="00907744"/>
    <w:rPr>
      <w:rFonts w:cs="Symbol"/>
    </w:rPr>
  </w:style>
  <w:style w:type="character" w:customStyle="1" w:styleId="ListLabel139">
    <w:name w:val="ListLabel 139"/>
    <w:qFormat/>
    <w:rsid w:val="00907744"/>
    <w:rPr>
      <w:rFonts w:cs="Courier New"/>
    </w:rPr>
  </w:style>
  <w:style w:type="character" w:customStyle="1" w:styleId="ListLabel140">
    <w:name w:val="ListLabel 140"/>
    <w:qFormat/>
    <w:rsid w:val="00907744"/>
    <w:rPr>
      <w:rFonts w:cs="Wingdings"/>
    </w:rPr>
  </w:style>
  <w:style w:type="character" w:customStyle="1" w:styleId="ListLabel141">
    <w:name w:val="ListLabel 141"/>
    <w:qFormat/>
    <w:rsid w:val="00907744"/>
    <w:rPr>
      <w:rFonts w:cs="Symbol"/>
    </w:rPr>
  </w:style>
  <w:style w:type="character" w:customStyle="1" w:styleId="ListLabel142">
    <w:name w:val="ListLabel 142"/>
    <w:qFormat/>
    <w:rsid w:val="00907744"/>
    <w:rPr>
      <w:rFonts w:cs="Courier New"/>
    </w:rPr>
  </w:style>
  <w:style w:type="character" w:customStyle="1" w:styleId="ListLabel143">
    <w:name w:val="ListLabel 143"/>
    <w:qFormat/>
    <w:rsid w:val="00907744"/>
    <w:rPr>
      <w:rFonts w:cs="Wingdings"/>
    </w:rPr>
  </w:style>
  <w:style w:type="character" w:customStyle="1" w:styleId="ListLabel144">
    <w:name w:val="ListLabel 144"/>
    <w:qFormat/>
    <w:rsid w:val="00907744"/>
    <w:rPr>
      <w:rFonts w:cs="Symbol"/>
    </w:rPr>
  </w:style>
  <w:style w:type="character" w:customStyle="1" w:styleId="ListLabel145">
    <w:name w:val="ListLabel 145"/>
    <w:qFormat/>
    <w:rsid w:val="00907744"/>
    <w:rPr>
      <w:rFonts w:cs="Courier New"/>
    </w:rPr>
  </w:style>
  <w:style w:type="character" w:customStyle="1" w:styleId="ListLabel146">
    <w:name w:val="ListLabel 146"/>
    <w:qFormat/>
    <w:rsid w:val="00907744"/>
    <w:rPr>
      <w:rFonts w:cs="Wingdings"/>
    </w:rPr>
  </w:style>
  <w:style w:type="character" w:customStyle="1" w:styleId="ListLabel147">
    <w:name w:val="ListLabel 147"/>
    <w:qFormat/>
    <w:rsid w:val="00907744"/>
    <w:rPr>
      <w:rFonts w:cs="Symbol"/>
    </w:rPr>
  </w:style>
  <w:style w:type="character" w:customStyle="1" w:styleId="ListLabel148">
    <w:name w:val="ListLabel 148"/>
    <w:qFormat/>
    <w:rsid w:val="00907744"/>
    <w:rPr>
      <w:rFonts w:cs="Courier New"/>
    </w:rPr>
  </w:style>
  <w:style w:type="character" w:customStyle="1" w:styleId="ListLabel149">
    <w:name w:val="ListLabel 149"/>
    <w:qFormat/>
    <w:rsid w:val="00907744"/>
    <w:rPr>
      <w:rFonts w:cs="Wingdings"/>
    </w:rPr>
  </w:style>
  <w:style w:type="character" w:customStyle="1" w:styleId="ListLabel150">
    <w:name w:val="ListLabel 150"/>
    <w:qFormat/>
    <w:rsid w:val="00907744"/>
    <w:rPr>
      <w:rFonts w:cs="Symbol"/>
    </w:rPr>
  </w:style>
  <w:style w:type="character" w:customStyle="1" w:styleId="ListLabel151">
    <w:name w:val="ListLabel 151"/>
    <w:qFormat/>
    <w:rsid w:val="00907744"/>
    <w:rPr>
      <w:rFonts w:cs="Courier New"/>
    </w:rPr>
  </w:style>
  <w:style w:type="character" w:customStyle="1" w:styleId="ListLabel152">
    <w:name w:val="ListLabel 152"/>
    <w:qFormat/>
    <w:rsid w:val="00907744"/>
    <w:rPr>
      <w:rFonts w:cs="Wingdings"/>
    </w:rPr>
  </w:style>
  <w:style w:type="character" w:customStyle="1" w:styleId="ListLabel153">
    <w:name w:val="ListLabel 153"/>
    <w:qFormat/>
    <w:rsid w:val="00907744"/>
    <w:rPr>
      <w:rFonts w:cs="Symbol"/>
    </w:rPr>
  </w:style>
  <w:style w:type="character" w:customStyle="1" w:styleId="ListLabel154">
    <w:name w:val="ListLabel 154"/>
    <w:qFormat/>
    <w:rsid w:val="00907744"/>
    <w:rPr>
      <w:rFonts w:cs="Courier New"/>
    </w:rPr>
  </w:style>
  <w:style w:type="character" w:customStyle="1" w:styleId="ListLabel155">
    <w:name w:val="ListLabel 155"/>
    <w:qFormat/>
    <w:rsid w:val="00907744"/>
    <w:rPr>
      <w:rFonts w:cs="Wingdings"/>
    </w:rPr>
  </w:style>
  <w:style w:type="character" w:customStyle="1" w:styleId="ListLabel156">
    <w:name w:val="ListLabel 156"/>
    <w:qFormat/>
    <w:rsid w:val="00907744"/>
    <w:rPr>
      <w:rFonts w:cs="Symbol"/>
    </w:rPr>
  </w:style>
  <w:style w:type="character" w:customStyle="1" w:styleId="ListLabel157">
    <w:name w:val="ListLabel 157"/>
    <w:qFormat/>
    <w:rsid w:val="00907744"/>
    <w:rPr>
      <w:rFonts w:cs="Courier New"/>
    </w:rPr>
  </w:style>
  <w:style w:type="character" w:customStyle="1" w:styleId="ListLabel158">
    <w:name w:val="ListLabel 158"/>
    <w:qFormat/>
    <w:rsid w:val="00907744"/>
    <w:rPr>
      <w:rFonts w:cs="Wingdings"/>
    </w:rPr>
  </w:style>
  <w:style w:type="character" w:customStyle="1" w:styleId="ListLabel159">
    <w:name w:val="ListLabel 159"/>
    <w:qFormat/>
    <w:rsid w:val="00907744"/>
    <w:rPr>
      <w:rFonts w:cs="Symbol"/>
    </w:rPr>
  </w:style>
  <w:style w:type="character" w:customStyle="1" w:styleId="ListLabel160">
    <w:name w:val="ListLabel 160"/>
    <w:qFormat/>
    <w:rsid w:val="00907744"/>
    <w:rPr>
      <w:rFonts w:cs="Courier New"/>
    </w:rPr>
  </w:style>
  <w:style w:type="character" w:customStyle="1" w:styleId="ListLabel161">
    <w:name w:val="ListLabel 161"/>
    <w:qFormat/>
    <w:rsid w:val="00907744"/>
    <w:rPr>
      <w:rFonts w:cs="Wingdings"/>
    </w:rPr>
  </w:style>
  <w:style w:type="character" w:customStyle="1" w:styleId="ListLabel162">
    <w:name w:val="ListLabel 162"/>
    <w:qFormat/>
    <w:rsid w:val="00907744"/>
    <w:rPr>
      <w:rFonts w:cs="Symbol"/>
    </w:rPr>
  </w:style>
  <w:style w:type="character" w:customStyle="1" w:styleId="ListLabel163">
    <w:name w:val="ListLabel 163"/>
    <w:qFormat/>
    <w:rsid w:val="00907744"/>
    <w:rPr>
      <w:rFonts w:cs="Courier New"/>
    </w:rPr>
  </w:style>
  <w:style w:type="character" w:customStyle="1" w:styleId="ListLabel164">
    <w:name w:val="ListLabel 164"/>
    <w:qFormat/>
    <w:rsid w:val="00907744"/>
    <w:rPr>
      <w:rFonts w:cs="Wingdings"/>
    </w:rPr>
  </w:style>
  <w:style w:type="character" w:customStyle="1" w:styleId="ListLabel165">
    <w:name w:val="ListLabel 165"/>
    <w:qFormat/>
    <w:rsid w:val="00907744"/>
    <w:rPr>
      <w:rFonts w:cs="Times New Roman"/>
    </w:rPr>
  </w:style>
  <w:style w:type="character" w:customStyle="1" w:styleId="ListLabel166">
    <w:name w:val="ListLabel 166"/>
    <w:qFormat/>
    <w:rsid w:val="00907744"/>
    <w:rPr>
      <w:rFonts w:cs="Times New Roman"/>
    </w:rPr>
  </w:style>
  <w:style w:type="character" w:customStyle="1" w:styleId="ListLabel167">
    <w:name w:val="ListLabel 167"/>
    <w:qFormat/>
    <w:rsid w:val="00907744"/>
    <w:rPr>
      <w:rFonts w:cs="Times New Roman"/>
    </w:rPr>
  </w:style>
  <w:style w:type="character" w:customStyle="1" w:styleId="ListLabel168">
    <w:name w:val="ListLabel 168"/>
    <w:qFormat/>
    <w:rsid w:val="00907744"/>
    <w:rPr>
      <w:rFonts w:cs="Courier New"/>
    </w:rPr>
  </w:style>
  <w:style w:type="character" w:customStyle="1" w:styleId="ListLabel169">
    <w:name w:val="ListLabel 169"/>
    <w:qFormat/>
    <w:rsid w:val="00907744"/>
    <w:rPr>
      <w:rFonts w:cs="Courier New"/>
    </w:rPr>
  </w:style>
  <w:style w:type="character" w:customStyle="1" w:styleId="ListLabel170">
    <w:name w:val="ListLabel 170"/>
    <w:qFormat/>
    <w:rsid w:val="00907744"/>
    <w:rPr>
      <w:rFonts w:cs="Courier New"/>
    </w:rPr>
  </w:style>
  <w:style w:type="character" w:customStyle="1" w:styleId="ListLabel171">
    <w:name w:val="ListLabel 171"/>
    <w:qFormat/>
    <w:rsid w:val="00907744"/>
    <w:rPr>
      <w:rFonts w:cs="Courier New"/>
    </w:rPr>
  </w:style>
  <w:style w:type="character" w:customStyle="1" w:styleId="ListLabel172">
    <w:name w:val="ListLabel 172"/>
    <w:qFormat/>
    <w:rsid w:val="00907744"/>
    <w:rPr>
      <w:rFonts w:cs="Courier New"/>
    </w:rPr>
  </w:style>
  <w:style w:type="character" w:customStyle="1" w:styleId="ListLabel173">
    <w:name w:val="ListLabel 173"/>
    <w:qFormat/>
    <w:rsid w:val="00907744"/>
    <w:rPr>
      <w:rFonts w:cs="Courier New"/>
    </w:rPr>
  </w:style>
  <w:style w:type="character" w:customStyle="1" w:styleId="ListLabel174">
    <w:name w:val="ListLabel 174"/>
    <w:qFormat/>
    <w:rsid w:val="00907744"/>
    <w:rPr>
      <w:rFonts w:cs="Courier New"/>
    </w:rPr>
  </w:style>
  <w:style w:type="character" w:customStyle="1" w:styleId="ListLabel175">
    <w:name w:val="ListLabel 175"/>
    <w:qFormat/>
    <w:rsid w:val="00907744"/>
    <w:rPr>
      <w:rFonts w:cs="Courier New"/>
    </w:rPr>
  </w:style>
  <w:style w:type="character" w:customStyle="1" w:styleId="ListLabel176">
    <w:name w:val="ListLabel 176"/>
    <w:qFormat/>
    <w:rsid w:val="00907744"/>
    <w:rPr>
      <w:rFonts w:cs="Courier New"/>
    </w:rPr>
  </w:style>
  <w:style w:type="character" w:customStyle="1" w:styleId="ListLabel177">
    <w:name w:val="ListLabel 177"/>
    <w:qFormat/>
    <w:rsid w:val="00907744"/>
    <w:rPr>
      <w:rFonts w:cs="Courier New"/>
    </w:rPr>
  </w:style>
  <w:style w:type="character" w:customStyle="1" w:styleId="ListLabel178">
    <w:name w:val="ListLabel 178"/>
    <w:qFormat/>
    <w:rsid w:val="00907744"/>
    <w:rPr>
      <w:rFonts w:cs="Courier New"/>
    </w:rPr>
  </w:style>
  <w:style w:type="character" w:customStyle="1" w:styleId="ListLabel179">
    <w:name w:val="ListLabel 179"/>
    <w:qFormat/>
    <w:rsid w:val="00907744"/>
    <w:rPr>
      <w:rFonts w:cs="Courier New"/>
    </w:rPr>
  </w:style>
  <w:style w:type="character" w:customStyle="1" w:styleId="ListLabel180">
    <w:name w:val="ListLabel 180"/>
    <w:qFormat/>
    <w:rsid w:val="00907744"/>
    <w:rPr>
      <w:rFonts w:cs="Times New Roman"/>
    </w:rPr>
  </w:style>
  <w:style w:type="character" w:customStyle="1" w:styleId="ListLabel181">
    <w:name w:val="ListLabel 181"/>
    <w:qFormat/>
    <w:rsid w:val="00907744"/>
    <w:rPr>
      <w:rFonts w:cs="Times New Roman"/>
    </w:rPr>
  </w:style>
  <w:style w:type="character" w:customStyle="1" w:styleId="ListLabel182">
    <w:name w:val="ListLabel 182"/>
    <w:qFormat/>
    <w:rsid w:val="00907744"/>
    <w:rPr>
      <w:rFonts w:cs="Times New Roman"/>
    </w:rPr>
  </w:style>
  <w:style w:type="character" w:customStyle="1" w:styleId="ListLabel183">
    <w:name w:val="ListLabel 183"/>
    <w:qFormat/>
    <w:rsid w:val="00907744"/>
    <w:rPr>
      <w:rFonts w:cs="Times New Roman"/>
    </w:rPr>
  </w:style>
  <w:style w:type="character" w:customStyle="1" w:styleId="ListLabel184">
    <w:name w:val="ListLabel 184"/>
    <w:qFormat/>
    <w:rsid w:val="00907744"/>
    <w:rPr>
      <w:rFonts w:cs="Times New Roman"/>
    </w:rPr>
  </w:style>
  <w:style w:type="character" w:customStyle="1" w:styleId="ListLabel185">
    <w:name w:val="ListLabel 185"/>
    <w:qFormat/>
    <w:rsid w:val="00907744"/>
    <w:rPr>
      <w:rFonts w:cs="Times New Roman"/>
    </w:rPr>
  </w:style>
  <w:style w:type="character" w:customStyle="1" w:styleId="ListLabel186">
    <w:name w:val="ListLabel 186"/>
    <w:qFormat/>
    <w:rsid w:val="00907744"/>
    <w:rPr>
      <w:rFonts w:cs="OpenSymbol"/>
    </w:rPr>
  </w:style>
  <w:style w:type="character" w:customStyle="1" w:styleId="ListLabel187">
    <w:name w:val="ListLabel 187"/>
    <w:qFormat/>
    <w:rsid w:val="00907744"/>
    <w:rPr>
      <w:rFonts w:cs="OpenSymbol"/>
    </w:rPr>
  </w:style>
  <w:style w:type="character" w:customStyle="1" w:styleId="ListLabel188">
    <w:name w:val="ListLabel 188"/>
    <w:qFormat/>
    <w:rsid w:val="00907744"/>
    <w:rPr>
      <w:rFonts w:cs="OpenSymbol"/>
    </w:rPr>
  </w:style>
  <w:style w:type="character" w:customStyle="1" w:styleId="ListLabel189">
    <w:name w:val="ListLabel 189"/>
    <w:qFormat/>
    <w:rsid w:val="00907744"/>
    <w:rPr>
      <w:rFonts w:cs="OpenSymbol"/>
    </w:rPr>
  </w:style>
  <w:style w:type="character" w:customStyle="1" w:styleId="ListLabel190">
    <w:name w:val="ListLabel 190"/>
    <w:qFormat/>
    <w:rsid w:val="00907744"/>
    <w:rPr>
      <w:rFonts w:cs="OpenSymbol"/>
    </w:rPr>
  </w:style>
  <w:style w:type="character" w:customStyle="1" w:styleId="ListLabel191">
    <w:name w:val="ListLabel 191"/>
    <w:qFormat/>
    <w:rsid w:val="00907744"/>
    <w:rPr>
      <w:rFonts w:cs="OpenSymbol"/>
    </w:rPr>
  </w:style>
  <w:style w:type="character" w:customStyle="1" w:styleId="ListLabel192">
    <w:name w:val="ListLabel 192"/>
    <w:qFormat/>
    <w:rsid w:val="00907744"/>
    <w:rPr>
      <w:rFonts w:cs="OpenSymbol"/>
    </w:rPr>
  </w:style>
  <w:style w:type="character" w:customStyle="1" w:styleId="ListLabel193">
    <w:name w:val="ListLabel 193"/>
    <w:qFormat/>
    <w:rsid w:val="00907744"/>
    <w:rPr>
      <w:rFonts w:cs="OpenSymbol"/>
    </w:rPr>
  </w:style>
  <w:style w:type="character" w:customStyle="1" w:styleId="ListLabel194">
    <w:name w:val="ListLabel 194"/>
    <w:qFormat/>
    <w:rsid w:val="00907744"/>
    <w:rPr>
      <w:rFonts w:cs="OpenSymbol"/>
    </w:rPr>
  </w:style>
  <w:style w:type="character" w:customStyle="1" w:styleId="ListLabel195">
    <w:name w:val="ListLabel 195"/>
    <w:qFormat/>
    <w:rsid w:val="00907744"/>
    <w:rPr>
      <w:rFonts w:cs="OpenSymbol"/>
    </w:rPr>
  </w:style>
  <w:style w:type="character" w:customStyle="1" w:styleId="ListLabel196">
    <w:name w:val="ListLabel 196"/>
    <w:qFormat/>
    <w:rsid w:val="00907744"/>
    <w:rPr>
      <w:rFonts w:cs="OpenSymbol"/>
    </w:rPr>
  </w:style>
  <w:style w:type="character" w:customStyle="1" w:styleId="ListLabel197">
    <w:name w:val="ListLabel 197"/>
    <w:qFormat/>
    <w:rsid w:val="00907744"/>
    <w:rPr>
      <w:rFonts w:cs="OpenSymbol"/>
    </w:rPr>
  </w:style>
  <w:style w:type="character" w:customStyle="1" w:styleId="ListLabel198">
    <w:name w:val="ListLabel 198"/>
    <w:qFormat/>
    <w:rsid w:val="00907744"/>
    <w:rPr>
      <w:rFonts w:cs="OpenSymbol"/>
    </w:rPr>
  </w:style>
  <w:style w:type="character" w:customStyle="1" w:styleId="ListLabel199">
    <w:name w:val="ListLabel 199"/>
    <w:qFormat/>
    <w:rsid w:val="00907744"/>
    <w:rPr>
      <w:rFonts w:cs="OpenSymbol"/>
    </w:rPr>
  </w:style>
  <w:style w:type="character" w:customStyle="1" w:styleId="ListLabel200">
    <w:name w:val="ListLabel 200"/>
    <w:qFormat/>
    <w:rsid w:val="00907744"/>
    <w:rPr>
      <w:rFonts w:cs="OpenSymbol"/>
    </w:rPr>
  </w:style>
  <w:style w:type="character" w:customStyle="1" w:styleId="ListLabel201">
    <w:name w:val="ListLabel 201"/>
    <w:qFormat/>
    <w:rsid w:val="00907744"/>
    <w:rPr>
      <w:rFonts w:cs="OpenSymbol"/>
    </w:rPr>
  </w:style>
  <w:style w:type="character" w:customStyle="1" w:styleId="ListLabel202">
    <w:name w:val="ListLabel 202"/>
    <w:qFormat/>
    <w:rsid w:val="00907744"/>
    <w:rPr>
      <w:rFonts w:cs="OpenSymbol"/>
    </w:rPr>
  </w:style>
  <w:style w:type="character" w:customStyle="1" w:styleId="ListLabel203">
    <w:name w:val="ListLabel 203"/>
    <w:qFormat/>
    <w:rsid w:val="00907744"/>
    <w:rPr>
      <w:rFonts w:cs="OpenSymbol"/>
    </w:rPr>
  </w:style>
  <w:style w:type="character" w:customStyle="1" w:styleId="ListLabel204">
    <w:name w:val="ListLabel 204"/>
    <w:qFormat/>
    <w:rsid w:val="00907744"/>
    <w:rPr>
      <w:rFonts w:cs="OpenSymbol"/>
    </w:rPr>
  </w:style>
  <w:style w:type="character" w:customStyle="1" w:styleId="ListLabel205">
    <w:name w:val="ListLabel 205"/>
    <w:qFormat/>
    <w:rsid w:val="00907744"/>
    <w:rPr>
      <w:rFonts w:cs="OpenSymbol"/>
    </w:rPr>
  </w:style>
  <w:style w:type="character" w:customStyle="1" w:styleId="ListLabel206">
    <w:name w:val="ListLabel 206"/>
    <w:qFormat/>
    <w:rsid w:val="00907744"/>
    <w:rPr>
      <w:rFonts w:cs="OpenSymbol"/>
    </w:rPr>
  </w:style>
  <w:style w:type="character" w:customStyle="1" w:styleId="ListLabel207">
    <w:name w:val="ListLabel 207"/>
    <w:qFormat/>
    <w:rsid w:val="00907744"/>
    <w:rPr>
      <w:rFonts w:cs="OpenSymbol"/>
    </w:rPr>
  </w:style>
  <w:style w:type="character" w:customStyle="1" w:styleId="ListLabel208">
    <w:name w:val="ListLabel 208"/>
    <w:qFormat/>
    <w:rsid w:val="00907744"/>
    <w:rPr>
      <w:rFonts w:cs="OpenSymbol"/>
    </w:rPr>
  </w:style>
  <w:style w:type="character" w:customStyle="1" w:styleId="ListLabel209">
    <w:name w:val="ListLabel 209"/>
    <w:qFormat/>
    <w:rsid w:val="00907744"/>
    <w:rPr>
      <w:rFonts w:cs="OpenSymbol"/>
    </w:rPr>
  </w:style>
  <w:style w:type="character" w:customStyle="1" w:styleId="ListLabel210">
    <w:name w:val="ListLabel 210"/>
    <w:qFormat/>
    <w:rsid w:val="00907744"/>
    <w:rPr>
      <w:rFonts w:cs="OpenSymbol"/>
    </w:rPr>
  </w:style>
  <w:style w:type="character" w:customStyle="1" w:styleId="ListLabel211">
    <w:name w:val="ListLabel 211"/>
    <w:qFormat/>
    <w:rsid w:val="00907744"/>
    <w:rPr>
      <w:rFonts w:cs="OpenSymbol"/>
    </w:rPr>
  </w:style>
  <w:style w:type="character" w:customStyle="1" w:styleId="ListLabel212">
    <w:name w:val="ListLabel 212"/>
    <w:qFormat/>
    <w:rsid w:val="00907744"/>
    <w:rPr>
      <w:rFonts w:cs="OpenSymbol"/>
    </w:rPr>
  </w:style>
  <w:style w:type="character" w:customStyle="1" w:styleId="ListLabel213">
    <w:name w:val="ListLabel 213"/>
    <w:qFormat/>
    <w:rsid w:val="00907744"/>
    <w:rPr>
      <w:rFonts w:cs="OpenSymbol"/>
    </w:rPr>
  </w:style>
  <w:style w:type="character" w:customStyle="1" w:styleId="ListLabel214">
    <w:name w:val="ListLabel 214"/>
    <w:qFormat/>
    <w:rsid w:val="00907744"/>
    <w:rPr>
      <w:rFonts w:cs="OpenSymbol"/>
    </w:rPr>
  </w:style>
  <w:style w:type="character" w:customStyle="1" w:styleId="ListLabel215">
    <w:name w:val="ListLabel 215"/>
    <w:qFormat/>
    <w:rsid w:val="00907744"/>
    <w:rPr>
      <w:rFonts w:cs="OpenSymbol"/>
    </w:rPr>
  </w:style>
  <w:style w:type="character" w:customStyle="1" w:styleId="ListLabel216">
    <w:name w:val="ListLabel 216"/>
    <w:qFormat/>
    <w:rsid w:val="00907744"/>
    <w:rPr>
      <w:rFonts w:cs="OpenSymbol"/>
    </w:rPr>
  </w:style>
  <w:style w:type="character" w:customStyle="1" w:styleId="ListLabel217">
    <w:name w:val="ListLabel 217"/>
    <w:qFormat/>
    <w:rsid w:val="00907744"/>
    <w:rPr>
      <w:rFonts w:cs="OpenSymbol"/>
    </w:rPr>
  </w:style>
  <w:style w:type="character" w:customStyle="1" w:styleId="ListLabel218">
    <w:name w:val="ListLabel 218"/>
    <w:qFormat/>
    <w:rsid w:val="00907744"/>
    <w:rPr>
      <w:rFonts w:cs="OpenSymbol"/>
    </w:rPr>
  </w:style>
  <w:style w:type="character" w:customStyle="1" w:styleId="ListLabel219">
    <w:name w:val="ListLabel 219"/>
    <w:qFormat/>
    <w:rsid w:val="00907744"/>
    <w:rPr>
      <w:rFonts w:cs="OpenSymbol"/>
    </w:rPr>
  </w:style>
  <w:style w:type="character" w:customStyle="1" w:styleId="ListLabel220">
    <w:name w:val="ListLabel 220"/>
    <w:qFormat/>
    <w:rsid w:val="00907744"/>
    <w:rPr>
      <w:rFonts w:cs="OpenSymbol"/>
    </w:rPr>
  </w:style>
  <w:style w:type="character" w:customStyle="1" w:styleId="ListLabel221">
    <w:name w:val="ListLabel 221"/>
    <w:qFormat/>
    <w:rsid w:val="00907744"/>
    <w:rPr>
      <w:rFonts w:cs="OpenSymbol"/>
    </w:rPr>
  </w:style>
  <w:style w:type="character" w:customStyle="1" w:styleId="ListLabel222">
    <w:name w:val="ListLabel 222"/>
    <w:qFormat/>
    <w:rsid w:val="00907744"/>
    <w:rPr>
      <w:rFonts w:cs="OpenSymbol"/>
    </w:rPr>
  </w:style>
  <w:style w:type="character" w:customStyle="1" w:styleId="ListLabel223">
    <w:name w:val="ListLabel 223"/>
    <w:qFormat/>
    <w:rsid w:val="00907744"/>
    <w:rPr>
      <w:rFonts w:cs="OpenSymbol"/>
    </w:rPr>
  </w:style>
  <w:style w:type="character" w:customStyle="1" w:styleId="ListLabel224">
    <w:name w:val="ListLabel 224"/>
    <w:qFormat/>
    <w:rsid w:val="00907744"/>
    <w:rPr>
      <w:rFonts w:cs="OpenSymbol"/>
    </w:rPr>
  </w:style>
  <w:style w:type="character" w:customStyle="1" w:styleId="ListLabel225">
    <w:name w:val="ListLabel 225"/>
    <w:qFormat/>
    <w:rsid w:val="00907744"/>
    <w:rPr>
      <w:rFonts w:cs="OpenSymbol"/>
    </w:rPr>
  </w:style>
  <w:style w:type="character" w:customStyle="1" w:styleId="ListLabel226">
    <w:name w:val="ListLabel 226"/>
    <w:qFormat/>
    <w:rsid w:val="00907744"/>
    <w:rPr>
      <w:rFonts w:cs="OpenSymbol"/>
    </w:rPr>
  </w:style>
  <w:style w:type="character" w:customStyle="1" w:styleId="ListLabel227">
    <w:name w:val="ListLabel 227"/>
    <w:qFormat/>
    <w:rsid w:val="00907744"/>
    <w:rPr>
      <w:rFonts w:cs="OpenSymbol"/>
    </w:rPr>
  </w:style>
  <w:style w:type="character" w:customStyle="1" w:styleId="ListLabel228">
    <w:name w:val="ListLabel 228"/>
    <w:qFormat/>
    <w:rsid w:val="00907744"/>
    <w:rPr>
      <w:rFonts w:cs="OpenSymbol"/>
    </w:rPr>
  </w:style>
  <w:style w:type="character" w:customStyle="1" w:styleId="ListLabel229">
    <w:name w:val="ListLabel 229"/>
    <w:qFormat/>
    <w:rsid w:val="00907744"/>
    <w:rPr>
      <w:rFonts w:cs="OpenSymbol"/>
    </w:rPr>
  </w:style>
  <w:style w:type="character" w:customStyle="1" w:styleId="ListLabel230">
    <w:name w:val="ListLabel 230"/>
    <w:qFormat/>
    <w:rsid w:val="00907744"/>
    <w:rPr>
      <w:rFonts w:cs="OpenSymbol"/>
    </w:rPr>
  </w:style>
  <w:style w:type="character" w:customStyle="1" w:styleId="ListLabel231">
    <w:name w:val="ListLabel 231"/>
    <w:qFormat/>
    <w:rsid w:val="00907744"/>
    <w:rPr>
      <w:rFonts w:cs="OpenSymbol"/>
    </w:rPr>
  </w:style>
  <w:style w:type="character" w:customStyle="1" w:styleId="ListLabel232">
    <w:name w:val="ListLabel 232"/>
    <w:qFormat/>
    <w:rsid w:val="00907744"/>
    <w:rPr>
      <w:rFonts w:cs="OpenSymbol"/>
    </w:rPr>
  </w:style>
  <w:style w:type="character" w:customStyle="1" w:styleId="ListLabel233">
    <w:name w:val="ListLabel 233"/>
    <w:qFormat/>
    <w:rsid w:val="00907744"/>
    <w:rPr>
      <w:rFonts w:cs="OpenSymbol"/>
    </w:rPr>
  </w:style>
  <w:style w:type="character" w:customStyle="1" w:styleId="ListLabel234">
    <w:name w:val="ListLabel 234"/>
    <w:qFormat/>
    <w:rsid w:val="00907744"/>
    <w:rPr>
      <w:rFonts w:cs="OpenSymbol"/>
    </w:rPr>
  </w:style>
  <w:style w:type="character" w:customStyle="1" w:styleId="ListLabel235">
    <w:name w:val="ListLabel 235"/>
    <w:qFormat/>
    <w:rsid w:val="00907744"/>
    <w:rPr>
      <w:rFonts w:cs="OpenSymbol"/>
    </w:rPr>
  </w:style>
  <w:style w:type="character" w:customStyle="1" w:styleId="ListLabel236">
    <w:name w:val="ListLabel 236"/>
    <w:qFormat/>
    <w:rsid w:val="00907744"/>
    <w:rPr>
      <w:rFonts w:cs="OpenSymbol"/>
    </w:rPr>
  </w:style>
  <w:style w:type="character" w:customStyle="1" w:styleId="ListLabel237">
    <w:name w:val="ListLabel 237"/>
    <w:qFormat/>
    <w:rsid w:val="00907744"/>
    <w:rPr>
      <w:rFonts w:cs="OpenSymbol"/>
    </w:rPr>
  </w:style>
  <w:style w:type="character" w:customStyle="1" w:styleId="ListLabel238">
    <w:name w:val="ListLabel 238"/>
    <w:qFormat/>
    <w:rsid w:val="00907744"/>
    <w:rPr>
      <w:rFonts w:cs="OpenSymbol"/>
    </w:rPr>
  </w:style>
  <w:style w:type="character" w:customStyle="1" w:styleId="ListLabel239">
    <w:name w:val="ListLabel 239"/>
    <w:qFormat/>
    <w:rsid w:val="00907744"/>
    <w:rPr>
      <w:rFonts w:cs="OpenSymbol"/>
    </w:rPr>
  </w:style>
  <w:style w:type="character" w:customStyle="1" w:styleId="ListLabel240">
    <w:name w:val="ListLabel 240"/>
    <w:qFormat/>
    <w:rsid w:val="00907744"/>
    <w:rPr>
      <w:rFonts w:cs="Courier New"/>
    </w:rPr>
  </w:style>
  <w:style w:type="character" w:customStyle="1" w:styleId="ListLabel241">
    <w:name w:val="ListLabel 241"/>
    <w:qFormat/>
    <w:rsid w:val="00907744"/>
    <w:rPr>
      <w:rFonts w:cs="Courier New"/>
    </w:rPr>
  </w:style>
  <w:style w:type="character" w:customStyle="1" w:styleId="ListLabel242">
    <w:name w:val="ListLabel 242"/>
    <w:qFormat/>
    <w:rsid w:val="00907744"/>
    <w:rPr>
      <w:rFonts w:cs="Courier New"/>
    </w:rPr>
  </w:style>
  <w:style w:type="character" w:customStyle="1" w:styleId="ListLabel243">
    <w:name w:val="ListLabel 243"/>
    <w:qFormat/>
    <w:rsid w:val="00907744"/>
    <w:rPr>
      <w:rFonts w:eastAsia="SimSun" w:cs="Cordia New"/>
    </w:rPr>
  </w:style>
  <w:style w:type="character" w:customStyle="1" w:styleId="ListLabel244">
    <w:name w:val="ListLabel 244"/>
    <w:qFormat/>
    <w:rsid w:val="00907744"/>
    <w:rPr>
      <w:rFonts w:cs="Courier New"/>
    </w:rPr>
  </w:style>
  <w:style w:type="character" w:customStyle="1" w:styleId="ListLabel245">
    <w:name w:val="ListLabel 245"/>
    <w:qFormat/>
    <w:rsid w:val="00907744"/>
    <w:rPr>
      <w:rFonts w:cs="Courier New"/>
    </w:rPr>
  </w:style>
  <w:style w:type="character" w:customStyle="1" w:styleId="ListLabel246">
    <w:name w:val="ListLabel 246"/>
    <w:qFormat/>
    <w:rsid w:val="00907744"/>
    <w:rPr>
      <w:rFonts w:cs="Courier New"/>
    </w:rPr>
  </w:style>
  <w:style w:type="character" w:customStyle="1" w:styleId="ListLabel247">
    <w:name w:val="ListLabel 247"/>
    <w:qFormat/>
    <w:rsid w:val="00907744"/>
    <w:rPr>
      <w:rFonts w:cs="Courier New"/>
    </w:rPr>
  </w:style>
  <w:style w:type="character" w:customStyle="1" w:styleId="ListLabel248">
    <w:name w:val="ListLabel 248"/>
    <w:qFormat/>
    <w:rsid w:val="00907744"/>
    <w:rPr>
      <w:rFonts w:cs="Courier New"/>
    </w:rPr>
  </w:style>
  <w:style w:type="character" w:customStyle="1" w:styleId="ListLabel249">
    <w:name w:val="ListLabel 249"/>
    <w:qFormat/>
    <w:rsid w:val="00907744"/>
    <w:rPr>
      <w:rFonts w:cs="Courier New"/>
    </w:rPr>
  </w:style>
  <w:style w:type="character" w:customStyle="1" w:styleId="ListLabel250">
    <w:name w:val="ListLabel 250"/>
    <w:qFormat/>
    <w:rsid w:val="00907744"/>
    <w:rPr>
      <w:rFonts w:cs="Courier New"/>
    </w:rPr>
  </w:style>
  <w:style w:type="character" w:customStyle="1" w:styleId="ListLabel251">
    <w:name w:val="ListLabel 251"/>
    <w:qFormat/>
    <w:rsid w:val="00907744"/>
    <w:rPr>
      <w:rFonts w:cs="Courier New"/>
    </w:rPr>
  </w:style>
  <w:style w:type="character" w:customStyle="1" w:styleId="ListLabel252">
    <w:name w:val="ListLabel 252"/>
    <w:qFormat/>
    <w:rsid w:val="00907744"/>
    <w:rPr>
      <w:rFonts w:cs="Courier New"/>
    </w:rPr>
  </w:style>
  <w:style w:type="character" w:customStyle="1" w:styleId="ListLabel253">
    <w:name w:val="ListLabel 253"/>
    <w:qFormat/>
    <w:rsid w:val="00907744"/>
    <w:rPr>
      <w:rFonts w:cs="Courier New"/>
    </w:rPr>
  </w:style>
  <w:style w:type="character" w:customStyle="1" w:styleId="ListLabel254">
    <w:name w:val="ListLabel 254"/>
    <w:qFormat/>
    <w:rsid w:val="00907744"/>
    <w:rPr>
      <w:rFonts w:cs="Courier New"/>
    </w:rPr>
  </w:style>
  <w:style w:type="character" w:customStyle="1" w:styleId="ListLabel255">
    <w:name w:val="ListLabel 255"/>
    <w:qFormat/>
    <w:rsid w:val="00907744"/>
    <w:rPr>
      <w:rFonts w:cs="Courier New"/>
    </w:rPr>
  </w:style>
  <w:style w:type="character" w:customStyle="1" w:styleId="ListLabel256">
    <w:name w:val="ListLabel 256"/>
    <w:qFormat/>
    <w:rsid w:val="00907744"/>
    <w:rPr>
      <w:rFonts w:cs="Courier New"/>
    </w:rPr>
  </w:style>
  <w:style w:type="character" w:customStyle="1" w:styleId="ListLabel257">
    <w:name w:val="ListLabel 257"/>
    <w:qFormat/>
    <w:rsid w:val="00907744"/>
    <w:rPr>
      <w:rFonts w:cs="Courier New"/>
    </w:rPr>
  </w:style>
  <w:style w:type="character" w:customStyle="1" w:styleId="ListLabel258">
    <w:name w:val="ListLabel 258"/>
    <w:qFormat/>
    <w:rsid w:val="00907744"/>
    <w:rPr>
      <w:rFonts w:cs="Courier New"/>
    </w:rPr>
  </w:style>
  <w:style w:type="character" w:customStyle="1" w:styleId="ListLabel259">
    <w:name w:val="ListLabel 259"/>
    <w:qFormat/>
    <w:rsid w:val="00907744"/>
    <w:rPr>
      <w:rFonts w:cs="Courier New"/>
    </w:rPr>
  </w:style>
  <w:style w:type="character" w:customStyle="1" w:styleId="ListLabel260">
    <w:name w:val="ListLabel 260"/>
    <w:qFormat/>
    <w:rsid w:val="00907744"/>
    <w:rPr>
      <w:rFonts w:cs="Courier New"/>
    </w:rPr>
  </w:style>
  <w:style w:type="character" w:customStyle="1" w:styleId="ListLabel261">
    <w:name w:val="ListLabel 261"/>
    <w:qFormat/>
    <w:rsid w:val="00907744"/>
    <w:rPr>
      <w:rFonts w:cs="Courier New"/>
    </w:rPr>
  </w:style>
  <w:style w:type="character" w:customStyle="1" w:styleId="ListLabel262">
    <w:name w:val="ListLabel 262"/>
    <w:qFormat/>
    <w:rsid w:val="00907744"/>
    <w:rPr>
      <w:rFonts w:cs="Courier New"/>
    </w:rPr>
  </w:style>
  <w:style w:type="character" w:customStyle="1" w:styleId="ListLabel263">
    <w:name w:val="ListLabel 263"/>
    <w:qFormat/>
    <w:rsid w:val="00907744"/>
    <w:rPr>
      <w:rFonts w:cs="Courier New"/>
    </w:rPr>
  </w:style>
  <w:style w:type="character" w:customStyle="1" w:styleId="ListLabel264">
    <w:name w:val="ListLabel 264"/>
    <w:qFormat/>
    <w:rsid w:val="00907744"/>
    <w:rPr>
      <w:rFonts w:cs="Courier New"/>
    </w:rPr>
  </w:style>
  <w:style w:type="character" w:customStyle="1" w:styleId="ListLabel265">
    <w:name w:val="ListLabel 265"/>
    <w:qFormat/>
    <w:rsid w:val="00907744"/>
    <w:rPr>
      <w:rFonts w:cs="Courier New"/>
    </w:rPr>
  </w:style>
  <w:style w:type="character" w:customStyle="1" w:styleId="ListLabel266">
    <w:name w:val="ListLabel 266"/>
    <w:qFormat/>
    <w:rsid w:val="00907744"/>
    <w:rPr>
      <w:rFonts w:cs="Courier New"/>
    </w:rPr>
  </w:style>
  <w:style w:type="character" w:customStyle="1" w:styleId="ListLabel267">
    <w:name w:val="ListLabel 267"/>
    <w:qFormat/>
    <w:rsid w:val="00907744"/>
    <w:rPr>
      <w:rFonts w:cs="Courier New"/>
    </w:rPr>
  </w:style>
  <w:style w:type="character" w:customStyle="1" w:styleId="ListLabel268">
    <w:name w:val="ListLabel 268"/>
    <w:qFormat/>
    <w:rsid w:val="00907744"/>
    <w:rPr>
      <w:rFonts w:cs="Courier New"/>
    </w:rPr>
  </w:style>
  <w:style w:type="character" w:customStyle="1" w:styleId="ListLabel269">
    <w:name w:val="ListLabel 269"/>
    <w:qFormat/>
    <w:rsid w:val="00907744"/>
    <w:rPr>
      <w:rFonts w:cs="Courier New"/>
    </w:rPr>
  </w:style>
  <w:style w:type="character" w:customStyle="1" w:styleId="ListLabel270">
    <w:name w:val="ListLabel 270"/>
    <w:qFormat/>
    <w:rsid w:val="00907744"/>
    <w:rPr>
      <w:rFonts w:cs="Courier New"/>
    </w:rPr>
  </w:style>
  <w:style w:type="character" w:customStyle="1" w:styleId="ListLabel271">
    <w:name w:val="ListLabel 271"/>
    <w:qFormat/>
    <w:rsid w:val="00907744"/>
    <w:rPr>
      <w:rFonts w:cs="Times New Roman"/>
    </w:rPr>
  </w:style>
  <w:style w:type="character" w:customStyle="1" w:styleId="ListLabel272">
    <w:name w:val="ListLabel 272"/>
    <w:qFormat/>
    <w:rsid w:val="00907744"/>
    <w:rPr>
      <w:rFonts w:cs="Times New Roman"/>
    </w:rPr>
  </w:style>
  <w:style w:type="character" w:customStyle="1" w:styleId="ListLabel273">
    <w:name w:val="ListLabel 273"/>
    <w:qFormat/>
    <w:rsid w:val="00907744"/>
    <w:rPr>
      <w:rFonts w:cs="Times New Roman"/>
    </w:rPr>
  </w:style>
  <w:style w:type="character" w:customStyle="1" w:styleId="ListLabel274">
    <w:name w:val="ListLabel 274"/>
    <w:qFormat/>
    <w:rsid w:val="00907744"/>
    <w:rPr>
      <w:rFonts w:cs="Times New Roman"/>
    </w:rPr>
  </w:style>
  <w:style w:type="character" w:customStyle="1" w:styleId="ListLabel275">
    <w:name w:val="ListLabel 275"/>
    <w:qFormat/>
    <w:rsid w:val="00907744"/>
    <w:rPr>
      <w:rFonts w:cs="Times New Roman"/>
    </w:rPr>
  </w:style>
  <w:style w:type="character" w:customStyle="1" w:styleId="ListLabel276">
    <w:name w:val="ListLabel 276"/>
    <w:qFormat/>
    <w:rsid w:val="00907744"/>
    <w:rPr>
      <w:rFonts w:cs="Times New Roman"/>
    </w:rPr>
  </w:style>
  <w:style w:type="character" w:customStyle="1" w:styleId="ListLabel277">
    <w:name w:val="ListLabel 277"/>
    <w:qFormat/>
    <w:rsid w:val="00907744"/>
    <w:rPr>
      <w:rFonts w:eastAsia="Times New Roman" w:cs="Times New Roman"/>
    </w:rPr>
  </w:style>
  <w:style w:type="character" w:customStyle="1" w:styleId="ListLabel278">
    <w:name w:val="ListLabel 278"/>
    <w:qFormat/>
    <w:rsid w:val="00907744"/>
    <w:rPr>
      <w:rFonts w:cs="Times New Roman"/>
    </w:rPr>
  </w:style>
  <w:style w:type="character" w:customStyle="1" w:styleId="ListLabel279">
    <w:name w:val="ListLabel 279"/>
    <w:qFormat/>
    <w:rsid w:val="00907744"/>
    <w:rPr>
      <w:rFonts w:cs="Times New Roman"/>
    </w:rPr>
  </w:style>
  <w:style w:type="character" w:customStyle="1" w:styleId="ListLabel280">
    <w:name w:val="ListLabel 280"/>
    <w:qFormat/>
    <w:rsid w:val="00907744"/>
    <w:rPr>
      <w:rFonts w:cs="Times New Roman"/>
    </w:rPr>
  </w:style>
  <w:style w:type="character" w:customStyle="1" w:styleId="ListLabel281">
    <w:name w:val="ListLabel 281"/>
    <w:qFormat/>
    <w:rsid w:val="00907744"/>
    <w:rPr>
      <w:rFonts w:cs="Courier New"/>
    </w:rPr>
  </w:style>
  <w:style w:type="character" w:customStyle="1" w:styleId="ListLabel282">
    <w:name w:val="ListLabel 282"/>
    <w:qFormat/>
    <w:rsid w:val="00907744"/>
    <w:rPr>
      <w:rFonts w:cs="Courier New"/>
    </w:rPr>
  </w:style>
  <w:style w:type="character" w:customStyle="1" w:styleId="ListLabel283">
    <w:name w:val="ListLabel 283"/>
    <w:qFormat/>
    <w:rsid w:val="00907744"/>
    <w:rPr>
      <w:rFonts w:cs="Courier New"/>
    </w:rPr>
  </w:style>
  <w:style w:type="character" w:customStyle="1" w:styleId="ListLabel284">
    <w:name w:val="ListLabel 284"/>
    <w:qFormat/>
    <w:rsid w:val="00907744"/>
    <w:rPr>
      <w:rFonts w:cs="Courier New"/>
    </w:rPr>
  </w:style>
  <w:style w:type="character" w:customStyle="1" w:styleId="ListLabel285">
    <w:name w:val="ListLabel 285"/>
    <w:qFormat/>
    <w:rsid w:val="00907744"/>
    <w:rPr>
      <w:rFonts w:cs="Courier New"/>
    </w:rPr>
  </w:style>
  <w:style w:type="character" w:customStyle="1" w:styleId="ListLabel286">
    <w:name w:val="ListLabel 286"/>
    <w:qFormat/>
    <w:rsid w:val="00907744"/>
    <w:rPr>
      <w:rFonts w:cs="Courier New"/>
    </w:rPr>
  </w:style>
  <w:style w:type="character" w:customStyle="1" w:styleId="ListLabel287">
    <w:name w:val="ListLabel 287"/>
    <w:qFormat/>
    <w:rsid w:val="00907744"/>
    <w:rPr>
      <w:rFonts w:cs="Courier New"/>
    </w:rPr>
  </w:style>
  <w:style w:type="character" w:customStyle="1" w:styleId="ListLabel288">
    <w:name w:val="ListLabel 288"/>
    <w:qFormat/>
    <w:rsid w:val="00907744"/>
    <w:rPr>
      <w:rFonts w:cs="Courier New"/>
    </w:rPr>
  </w:style>
  <w:style w:type="character" w:customStyle="1" w:styleId="ListLabel289">
    <w:name w:val="ListLabel 289"/>
    <w:qFormat/>
    <w:rsid w:val="00907744"/>
    <w:rPr>
      <w:rFonts w:cs="Courier New"/>
    </w:rPr>
  </w:style>
  <w:style w:type="character" w:customStyle="1" w:styleId="ListLabel290">
    <w:name w:val="ListLabel 290"/>
    <w:qFormat/>
    <w:rsid w:val="00907744"/>
    <w:rPr>
      <w:rFonts w:cs="Courier New"/>
    </w:rPr>
  </w:style>
  <w:style w:type="character" w:customStyle="1" w:styleId="ListLabel291">
    <w:name w:val="ListLabel 291"/>
    <w:qFormat/>
    <w:rsid w:val="00907744"/>
    <w:rPr>
      <w:rFonts w:cs="Courier New"/>
    </w:rPr>
  </w:style>
  <w:style w:type="character" w:customStyle="1" w:styleId="ListLabel292">
    <w:name w:val="ListLabel 292"/>
    <w:qFormat/>
    <w:rsid w:val="00907744"/>
    <w:rPr>
      <w:rFonts w:cs="Courier New"/>
    </w:rPr>
  </w:style>
  <w:style w:type="character" w:customStyle="1" w:styleId="ListLabel293">
    <w:name w:val="ListLabel 293"/>
    <w:qFormat/>
    <w:rsid w:val="00907744"/>
    <w:rPr>
      <w:rFonts w:cs="Courier New"/>
    </w:rPr>
  </w:style>
  <w:style w:type="character" w:customStyle="1" w:styleId="ListLabel294">
    <w:name w:val="ListLabel 294"/>
    <w:qFormat/>
    <w:rsid w:val="00907744"/>
    <w:rPr>
      <w:rFonts w:cs="Courier New"/>
    </w:rPr>
  </w:style>
  <w:style w:type="character" w:customStyle="1" w:styleId="ListLabel295">
    <w:name w:val="ListLabel 295"/>
    <w:qFormat/>
    <w:rsid w:val="00907744"/>
    <w:rPr>
      <w:rFonts w:cs="Courier New"/>
    </w:rPr>
  </w:style>
  <w:style w:type="character" w:customStyle="1" w:styleId="ListLabel296">
    <w:name w:val="ListLabel 296"/>
    <w:qFormat/>
    <w:rsid w:val="00907744"/>
    <w:rPr>
      <w:rFonts w:cs="Courier New"/>
    </w:rPr>
  </w:style>
  <w:style w:type="character" w:customStyle="1" w:styleId="ListLabel297">
    <w:name w:val="ListLabel 297"/>
    <w:qFormat/>
    <w:rsid w:val="00907744"/>
    <w:rPr>
      <w:rFonts w:cs="Courier New"/>
    </w:rPr>
  </w:style>
  <w:style w:type="character" w:customStyle="1" w:styleId="ListLabel298">
    <w:name w:val="ListLabel 298"/>
    <w:qFormat/>
    <w:rsid w:val="00907744"/>
    <w:rPr>
      <w:rFonts w:cs="Courier New"/>
    </w:rPr>
  </w:style>
  <w:style w:type="character" w:customStyle="1" w:styleId="ListLabel299">
    <w:name w:val="ListLabel 299"/>
    <w:qFormat/>
    <w:rsid w:val="00907744"/>
    <w:rPr>
      <w:rFonts w:cs="Courier New"/>
    </w:rPr>
  </w:style>
  <w:style w:type="character" w:customStyle="1" w:styleId="ListLabel300">
    <w:name w:val="ListLabel 300"/>
    <w:qFormat/>
    <w:rsid w:val="00907744"/>
    <w:rPr>
      <w:rFonts w:cs="Courier New"/>
    </w:rPr>
  </w:style>
  <w:style w:type="character" w:customStyle="1" w:styleId="ListLabel301">
    <w:name w:val="ListLabel 301"/>
    <w:qFormat/>
    <w:rsid w:val="00907744"/>
    <w:rPr>
      <w:rFonts w:cs="Courier New"/>
    </w:rPr>
  </w:style>
  <w:style w:type="character" w:customStyle="1" w:styleId="ListLabel302">
    <w:name w:val="ListLabel 302"/>
    <w:qFormat/>
    <w:rsid w:val="00907744"/>
    <w:rPr>
      <w:rFonts w:eastAsia="Calibri" w:cs="Calibri"/>
    </w:rPr>
  </w:style>
  <w:style w:type="character" w:customStyle="1" w:styleId="ListLabel303">
    <w:name w:val="ListLabel 303"/>
    <w:qFormat/>
    <w:rsid w:val="00907744"/>
    <w:rPr>
      <w:rFonts w:cs="Courier New"/>
    </w:rPr>
  </w:style>
  <w:style w:type="character" w:customStyle="1" w:styleId="ListLabel304">
    <w:name w:val="ListLabel 304"/>
    <w:qFormat/>
    <w:rsid w:val="00907744"/>
    <w:rPr>
      <w:rFonts w:cs="Courier New"/>
    </w:rPr>
  </w:style>
  <w:style w:type="character" w:customStyle="1" w:styleId="ListLabel305">
    <w:name w:val="ListLabel 305"/>
    <w:qFormat/>
    <w:rsid w:val="00907744"/>
    <w:rPr>
      <w:rFonts w:cs="Courier New"/>
    </w:rPr>
  </w:style>
  <w:style w:type="character" w:customStyle="1" w:styleId="ListLabel306">
    <w:name w:val="ListLabel 306"/>
    <w:qFormat/>
    <w:rsid w:val="00907744"/>
    <w:rPr>
      <w:rFonts w:eastAsia="Calibri" w:cs="Calibri"/>
    </w:rPr>
  </w:style>
  <w:style w:type="character" w:customStyle="1" w:styleId="ListLabel307">
    <w:name w:val="ListLabel 307"/>
    <w:qFormat/>
    <w:rsid w:val="00907744"/>
    <w:rPr>
      <w:rFonts w:cs="Courier New"/>
    </w:rPr>
  </w:style>
  <w:style w:type="character" w:customStyle="1" w:styleId="ListLabel308">
    <w:name w:val="ListLabel 308"/>
    <w:qFormat/>
    <w:rsid w:val="00907744"/>
    <w:rPr>
      <w:rFonts w:cs="Courier New"/>
    </w:rPr>
  </w:style>
  <w:style w:type="character" w:customStyle="1" w:styleId="ListLabel309">
    <w:name w:val="ListLabel 309"/>
    <w:qFormat/>
    <w:rsid w:val="00907744"/>
    <w:rPr>
      <w:rFonts w:cs="Courier New"/>
    </w:rPr>
  </w:style>
  <w:style w:type="character" w:customStyle="1" w:styleId="ListLabel310">
    <w:name w:val="ListLabel 310"/>
    <w:qFormat/>
    <w:rsid w:val="00907744"/>
    <w:rPr>
      <w:rFonts w:eastAsia="Calibri" w:cs="Calibri"/>
    </w:rPr>
  </w:style>
  <w:style w:type="character" w:customStyle="1" w:styleId="ListLabel311">
    <w:name w:val="ListLabel 311"/>
    <w:qFormat/>
    <w:rsid w:val="00907744"/>
    <w:rPr>
      <w:rFonts w:cs="Courier New"/>
    </w:rPr>
  </w:style>
  <w:style w:type="character" w:customStyle="1" w:styleId="ListLabel312">
    <w:name w:val="ListLabel 312"/>
    <w:qFormat/>
    <w:rsid w:val="00907744"/>
    <w:rPr>
      <w:rFonts w:cs="Courier New"/>
    </w:rPr>
  </w:style>
  <w:style w:type="character" w:customStyle="1" w:styleId="ListLabel313">
    <w:name w:val="ListLabel 313"/>
    <w:qFormat/>
    <w:rsid w:val="00907744"/>
    <w:rPr>
      <w:rFonts w:cs="Courier New"/>
    </w:rPr>
  </w:style>
  <w:style w:type="character" w:customStyle="1" w:styleId="ListLabel314">
    <w:name w:val="ListLabel 314"/>
    <w:qFormat/>
    <w:rsid w:val="00907744"/>
    <w:rPr>
      <w:rFonts w:eastAsia="Calibri" w:cs="Calibri"/>
    </w:rPr>
  </w:style>
  <w:style w:type="character" w:customStyle="1" w:styleId="ListLabel315">
    <w:name w:val="ListLabel 315"/>
    <w:qFormat/>
    <w:rsid w:val="00907744"/>
    <w:rPr>
      <w:rFonts w:cs="Courier New"/>
    </w:rPr>
  </w:style>
  <w:style w:type="character" w:customStyle="1" w:styleId="ListLabel316">
    <w:name w:val="ListLabel 316"/>
    <w:qFormat/>
    <w:rsid w:val="00907744"/>
    <w:rPr>
      <w:rFonts w:cs="Courier New"/>
    </w:rPr>
  </w:style>
  <w:style w:type="character" w:customStyle="1" w:styleId="ListLabel317">
    <w:name w:val="ListLabel 317"/>
    <w:qFormat/>
    <w:rsid w:val="00907744"/>
    <w:rPr>
      <w:rFonts w:cs="Courier New"/>
    </w:rPr>
  </w:style>
  <w:style w:type="character" w:customStyle="1" w:styleId="ListLabel318">
    <w:name w:val="ListLabel 318"/>
    <w:qFormat/>
    <w:rsid w:val="00907744"/>
    <w:rPr>
      <w:rFonts w:cs="Courier New"/>
    </w:rPr>
  </w:style>
  <w:style w:type="character" w:customStyle="1" w:styleId="ListLabel319">
    <w:name w:val="ListLabel 319"/>
    <w:qFormat/>
    <w:rsid w:val="00907744"/>
    <w:rPr>
      <w:rFonts w:cs="Courier New"/>
    </w:rPr>
  </w:style>
  <w:style w:type="character" w:customStyle="1" w:styleId="ListLabel320">
    <w:name w:val="ListLabel 320"/>
    <w:qFormat/>
    <w:rsid w:val="00907744"/>
    <w:rPr>
      <w:rFonts w:cs="Courier New"/>
    </w:rPr>
  </w:style>
  <w:style w:type="character" w:customStyle="1" w:styleId="ListLabel321">
    <w:name w:val="ListLabel 321"/>
    <w:qFormat/>
    <w:rsid w:val="00907744"/>
    <w:rPr>
      <w:rFonts w:cs="Courier New"/>
    </w:rPr>
  </w:style>
  <w:style w:type="character" w:customStyle="1" w:styleId="ListLabel322">
    <w:name w:val="ListLabel 322"/>
    <w:qFormat/>
    <w:rsid w:val="00907744"/>
    <w:rPr>
      <w:rFonts w:cs="Courier New"/>
    </w:rPr>
  </w:style>
  <w:style w:type="character" w:customStyle="1" w:styleId="ListLabel323">
    <w:name w:val="ListLabel 323"/>
    <w:qFormat/>
    <w:rsid w:val="00907744"/>
    <w:rPr>
      <w:rFonts w:cs="Courier New"/>
    </w:rPr>
  </w:style>
  <w:style w:type="character" w:customStyle="1" w:styleId="ListLabel324">
    <w:name w:val="ListLabel 324"/>
    <w:qFormat/>
    <w:rsid w:val="00907744"/>
    <w:rPr>
      <w:rFonts w:eastAsia="Calibri" w:cs="Calibri"/>
    </w:rPr>
  </w:style>
  <w:style w:type="character" w:customStyle="1" w:styleId="ListLabel325">
    <w:name w:val="ListLabel 325"/>
    <w:qFormat/>
    <w:rsid w:val="00907744"/>
    <w:rPr>
      <w:rFonts w:cs="Courier New"/>
    </w:rPr>
  </w:style>
  <w:style w:type="character" w:customStyle="1" w:styleId="ListLabel326">
    <w:name w:val="ListLabel 326"/>
    <w:qFormat/>
    <w:rsid w:val="00907744"/>
    <w:rPr>
      <w:rFonts w:cs="Courier New"/>
    </w:rPr>
  </w:style>
  <w:style w:type="character" w:customStyle="1" w:styleId="ListLabel327">
    <w:name w:val="ListLabel 327"/>
    <w:qFormat/>
    <w:rsid w:val="00907744"/>
    <w:rPr>
      <w:rFonts w:cs="Courier New"/>
    </w:rPr>
  </w:style>
  <w:style w:type="character" w:customStyle="1" w:styleId="ListLabel328">
    <w:name w:val="ListLabel 328"/>
    <w:qFormat/>
    <w:rsid w:val="00907744"/>
    <w:rPr>
      <w:color w:val="FFFFFF"/>
    </w:rPr>
  </w:style>
  <w:style w:type="character" w:customStyle="1" w:styleId="ListLabel329">
    <w:name w:val="ListLabel 329"/>
    <w:qFormat/>
    <w:rsid w:val="00907744"/>
    <w:rPr>
      <w:color w:val="FFFFFF"/>
    </w:rPr>
  </w:style>
  <w:style w:type="character" w:customStyle="1" w:styleId="ListLabel330">
    <w:name w:val="ListLabel 330"/>
    <w:qFormat/>
    <w:rsid w:val="00907744"/>
    <w:rPr>
      <w:color w:val="FFFFFF"/>
    </w:rPr>
  </w:style>
  <w:style w:type="paragraph" w:customStyle="1" w:styleId="Heading">
    <w:name w:val="Heading"/>
    <w:basedOn w:val="Normal"/>
    <w:next w:val="Corpsdetexte"/>
    <w:qFormat/>
    <w:rsid w:val="00907744"/>
    <w:pPr>
      <w:keepNext/>
      <w:spacing w:before="240" w:after="120"/>
    </w:pPr>
    <w:rPr>
      <w:rFonts w:ascii="Liberation Sans" w:eastAsia="Noto Sans CJK SC Regular" w:hAnsi="Liberation Sans" w:cs="FreeSans"/>
      <w:sz w:val="28"/>
      <w:szCs w:val="28"/>
    </w:rPr>
  </w:style>
  <w:style w:type="paragraph" w:styleId="Corpsdetexte">
    <w:name w:val="Body Text"/>
    <w:basedOn w:val="Normal"/>
    <w:link w:val="CorpsdetexteCar"/>
    <w:rsid w:val="00907744"/>
    <w:pPr>
      <w:spacing w:after="140" w:line="288" w:lineRule="auto"/>
    </w:pPr>
  </w:style>
  <w:style w:type="character" w:customStyle="1" w:styleId="CorpsdetexteCar">
    <w:name w:val="Corps de texte Car"/>
    <w:basedOn w:val="Policepardfaut"/>
    <w:link w:val="Corpsdetexte"/>
    <w:rsid w:val="00907744"/>
    <w:rPr>
      <w:lang w:val="en-US"/>
    </w:rPr>
  </w:style>
  <w:style w:type="paragraph" w:styleId="Liste">
    <w:name w:val="List"/>
    <w:basedOn w:val="Corpsdetexte"/>
    <w:rsid w:val="00907744"/>
    <w:rPr>
      <w:rFonts w:cs="FreeSans"/>
    </w:rPr>
  </w:style>
  <w:style w:type="paragraph" w:styleId="Lgende">
    <w:name w:val="caption"/>
    <w:basedOn w:val="Normal"/>
    <w:qFormat/>
    <w:rsid w:val="00907744"/>
    <w:pPr>
      <w:suppressLineNumbers/>
      <w:spacing w:before="120" w:after="120"/>
    </w:pPr>
    <w:rPr>
      <w:rFonts w:cs="FreeSans"/>
      <w:i/>
      <w:iCs/>
    </w:rPr>
  </w:style>
  <w:style w:type="paragraph" w:customStyle="1" w:styleId="Index">
    <w:name w:val="Index"/>
    <w:basedOn w:val="Normal"/>
    <w:qFormat/>
    <w:rsid w:val="00907744"/>
    <w:pPr>
      <w:suppressLineNumbers/>
    </w:pPr>
    <w:rPr>
      <w:rFonts w:cs="FreeSans"/>
    </w:rPr>
  </w:style>
  <w:style w:type="paragraph" w:styleId="Paragraphedeliste">
    <w:name w:val="List Paragraph"/>
    <w:basedOn w:val="Normal"/>
    <w:uiPriority w:val="34"/>
    <w:qFormat/>
    <w:rsid w:val="00907744"/>
    <w:pPr>
      <w:ind w:left="720"/>
      <w:contextualSpacing/>
    </w:pPr>
  </w:style>
  <w:style w:type="paragraph" w:styleId="Objetducommentaire">
    <w:name w:val="annotation subject"/>
    <w:basedOn w:val="Commentaire"/>
    <w:link w:val="ObjetducommentaireCar"/>
    <w:uiPriority w:val="99"/>
    <w:semiHidden/>
    <w:unhideWhenUsed/>
    <w:qFormat/>
    <w:rsid w:val="00907744"/>
    <w:rPr>
      <w:rFonts w:asciiTheme="minorHAnsi" w:hAnsiTheme="minorHAnsi" w:cs="Angsana New"/>
      <w:b/>
      <w:bCs/>
      <w:lang w:eastAsia="zh-CN" w:bidi="th-TH"/>
    </w:rPr>
  </w:style>
  <w:style w:type="character" w:customStyle="1" w:styleId="CommentSubjectChar1">
    <w:name w:val="Comment Subject Char1"/>
    <w:basedOn w:val="CommentaireCar"/>
    <w:uiPriority w:val="99"/>
    <w:semiHidden/>
    <w:rsid w:val="00907744"/>
    <w:rPr>
      <w:b/>
      <w:bCs/>
      <w:sz w:val="20"/>
      <w:szCs w:val="20"/>
    </w:rPr>
  </w:style>
  <w:style w:type="paragraph" w:customStyle="1" w:styleId="Default">
    <w:name w:val="Default"/>
    <w:link w:val="DefaultChar"/>
    <w:qFormat/>
    <w:rsid w:val="00907744"/>
    <w:pPr>
      <w:widowControl/>
      <w:spacing w:after="200" w:line="276" w:lineRule="auto"/>
    </w:pPr>
    <w:rPr>
      <w:rFonts w:cs="Times New Roman"/>
      <w:color w:val="000000"/>
      <w:sz w:val="24"/>
      <w:szCs w:val="24"/>
      <w:lang w:val="en-US"/>
    </w:rPr>
  </w:style>
  <w:style w:type="paragraph" w:styleId="NormalWeb">
    <w:name w:val="Normal (Web)"/>
    <w:basedOn w:val="Normal"/>
    <w:uiPriority w:val="99"/>
    <w:unhideWhenUsed/>
    <w:qFormat/>
    <w:rsid w:val="00907744"/>
    <w:pPr>
      <w:spacing w:beforeAutospacing="1" w:afterAutospacing="1"/>
    </w:pPr>
    <w:rPr>
      <w:lang w:val="en-AU"/>
    </w:rPr>
  </w:style>
  <w:style w:type="numbering" w:customStyle="1" w:styleId="Style11">
    <w:name w:val="Style11"/>
    <w:uiPriority w:val="99"/>
    <w:qFormat/>
    <w:rsid w:val="00907744"/>
  </w:style>
  <w:style w:type="numbering" w:customStyle="1" w:styleId="Style21">
    <w:name w:val="Style21"/>
    <w:uiPriority w:val="99"/>
    <w:qFormat/>
    <w:rsid w:val="00907744"/>
  </w:style>
  <w:style w:type="table" w:styleId="Grilledutableau">
    <w:name w:val="Table Grid"/>
    <w:basedOn w:val="TableauNormal"/>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auNormal"/>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auNormal"/>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auNormal"/>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auNormal"/>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auNormal"/>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leauNormal"/>
    <w:next w:val="Grilledutableau"/>
    <w:uiPriority w:val="39"/>
    <w:rsid w:val="00907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leauNormal"/>
    <w:next w:val="Grilledutableau"/>
    <w:uiPriority w:val="39"/>
    <w:rsid w:val="00907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detabledesmatires">
    <w:name w:val="TOC Heading"/>
    <w:basedOn w:val="Titre1"/>
    <w:next w:val="Normal"/>
    <w:uiPriority w:val="39"/>
    <w:unhideWhenUsed/>
    <w:qFormat/>
    <w:rsid w:val="00907744"/>
    <w:pPr>
      <w:spacing w:before="240"/>
      <w:jc w:val="left"/>
      <w:outlineLvl w:val="9"/>
    </w:pPr>
    <w:rPr>
      <w:rFonts w:asciiTheme="majorHAnsi" w:hAnsiTheme="majorHAnsi"/>
      <w:b w:val="0"/>
      <w:color w:val="2E74B5" w:themeColor="accent1" w:themeShade="BF"/>
      <w:sz w:val="32"/>
    </w:rPr>
  </w:style>
  <w:style w:type="paragraph" w:styleId="TM1">
    <w:name w:val="toc 1"/>
    <w:basedOn w:val="Normal"/>
    <w:next w:val="Normal"/>
    <w:autoRedefine/>
    <w:uiPriority w:val="39"/>
    <w:unhideWhenUsed/>
    <w:rsid w:val="00AD3E93"/>
    <w:pPr>
      <w:tabs>
        <w:tab w:val="left" w:pos="720"/>
        <w:tab w:val="left" w:pos="1320"/>
        <w:tab w:val="right" w:leader="dot" w:pos="9628"/>
      </w:tabs>
      <w:spacing w:after="100"/>
    </w:pPr>
    <w:rPr>
      <w:rFonts w:eastAsiaTheme="majorEastAsia" w:cs="Times New Roman"/>
      <w:b/>
      <w:noProof/>
      <w:lang w:val="en-GB"/>
    </w:rPr>
  </w:style>
  <w:style w:type="paragraph" w:styleId="TM2">
    <w:name w:val="toc 2"/>
    <w:basedOn w:val="Normal"/>
    <w:next w:val="Normal"/>
    <w:autoRedefine/>
    <w:uiPriority w:val="39"/>
    <w:unhideWhenUsed/>
    <w:rsid w:val="00907744"/>
    <w:pPr>
      <w:spacing w:after="100"/>
      <w:ind w:left="220"/>
    </w:pPr>
  </w:style>
  <w:style w:type="paragraph" w:styleId="TM3">
    <w:name w:val="toc 3"/>
    <w:basedOn w:val="Normal"/>
    <w:next w:val="Normal"/>
    <w:autoRedefine/>
    <w:uiPriority w:val="39"/>
    <w:unhideWhenUsed/>
    <w:rsid w:val="00907744"/>
    <w:pPr>
      <w:tabs>
        <w:tab w:val="left" w:pos="1320"/>
        <w:tab w:val="left" w:pos="2854"/>
        <w:tab w:val="right" w:leader="dot" w:pos="9628"/>
      </w:tabs>
      <w:spacing w:after="100"/>
      <w:ind w:left="440"/>
    </w:pPr>
  </w:style>
  <w:style w:type="paragraph" w:customStyle="1" w:styleId="PreformattedText">
    <w:name w:val="Preformatted Text"/>
    <w:basedOn w:val="Normal"/>
    <w:rsid w:val="00907744"/>
    <w:pPr>
      <w:suppressAutoHyphens/>
    </w:pPr>
    <w:rPr>
      <w:rFonts w:ascii="Liberation Mono" w:eastAsia="Nimbus Mono L" w:hAnsi="Liberation Mono" w:cs="Liberation Mono"/>
      <w:lang w:val="en-ZA" w:bidi="hi-IN"/>
    </w:rPr>
  </w:style>
  <w:style w:type="character" w:customStyle="1" w:styleId="st">
    <w:name w:val="st"/>
    <w:basedOn w:val="Policepardfaut"/>
    <w:rsid w:val="00907744"/>
  </w:style>
  <w:style w:type="character" w:customStyle="1" w:styleId="current-selection">
    <w:name w:val="current-selection"/>
    <w:basedOn w:val="Policepardfaut"/>
    <w:rsid w:val="00907744"/>
  </w:style>
  <w:style w:type="character" w:customStyle="1" w:styleId="a0">
    <w:name w:val="_"/>
    <w:basedOn w:val="Policepardfaut"/>
    <w:rsid w:val="00907744"/>
  </w:style>
  <w:style w:type="paragraph" w:styleId="Textebrut">
    <w:name w:val="Plain Text"/>
    <w:basedOn w:val="Normal"/>
    <w:link w:val="TextebrutCar"/>
    <w:uiPriority w:val="99"/>
    <w:unhideWhenUsed/>
    <w:rsid w:val="00907744"/>
    <w:rPr>
      <w:rFonts w:ascii="Consolas" w:hAnsi="Consolas" w:cs="Consolas"/>
      <w:szCs w:val="21"/>
    </w:rPr>
  </w:style>
  <w:style w:type="character" w:customStyle="1" w:styleId="TextebrutCar">
    <w:name w:val="Texte brut Car"/>
    <w:basedOn w:val="Policepardfaut"/>
    <w:link w:val="Textebrut"/>
    <w:uiPriority w:val="99"/>
    <w:rsid w:val="00907744"/>
    <w:rPr>
      <w:rFonts w:ascii="Consolas" w:hAnsi="Consolas" w:cs="Consolas"/>
      <w:szCs w:val="21"/>
      <w:lang w:val="en-US"/>
    </w:rPr>
  </w:style>
  <w:style w:type="character" w:customStyle="1" w:styleId="TextocomentarioCar1">
    <w:name w:val="Texto comentario Car1"/>
    <w:basedOn w:val="Policepardfaut"/>
    <w:uiPriority w:val="99"/>
    <w:semiHidden/>
    <w:rsid w:val="00907744"/>
    <w:rPr>
      <w:sz w:val="20"/>
      <w:szCs w:val="20"/>
    </w:rPr>
  </w:style>
  <w:style w:type="table" w:customStyle="1" w:styleId="Tabelacomgrade3">
    <w:name w:val="Tabela com grade3"/>
    <w:basedOn w:val="TableauNormal"/>
    <w:next w:val="Grilledutableau"/>
    <w:uiPriority w:val="39"/>
    <w:rsid w:val="00907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
    <w:name w:val="Tabela com grade4"/>
    <w:basedOn w:val="TableauNormal"/>
    <w:next w:val="Grilledutableau"/>
    <w:uiPriority w:val="39"/>
    <w:rsid w:val="00907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leauNormal"/>
    <w:next w:val="Grilledutableau"/>
    <w:uiPriority w:val="39"/>
    <w:rsid w:val="00907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auNormal"/>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
    <w:name w:val="Tabela com grade6"/>
    <w:basedOn w:val="TableauNormal"/>
    <w:next w:val="Grilledutableau"/>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ubyear">
    <w:name w:val="pubyear"/>
    <w:basedOn w:val="Policepardfaut"/>
    <w:rsid w:val="00907744"/>
  </w:style>
  <w:style w:type="character" w:customStyle="1" w:styleId="A1">
    <w:name w:val="A1"/>
    <w:uiPriority w:val="99"/>
    <w:rsid w:val="00907744"/>
    <w:rPr>
      <w:rFonts w:cs="Frutiger LT Pro 57 Condensed"/>
      <w:color w:val="221E1F"/>
      <w:sz w:val="16"/>
      <w:szCs w:val="16"/>
    </w:rPr>
  </w:style>
  <w:style w:type="character" w:customStyle="1" w:styleId="A2">
    <w:name w:val="A2"/>
    <w:uiPriority w:val="99"/>
    <w:rsid w:val="00907744"/>
    <w:rPr>
      <w:rFonts w:cs="Frutiger LT Pro 57 Condensed"/>
      <w:color w:val="221E1F"/>
      <w:sz w:val="16"/>
      <w:szCs w:val="16"/>
    </w:rPr>
  </w:style>
  <w:style w:type="character" w:customStyle="1" w:styleId="UnresolvedMention1">
    <w:name w:val="Unresolved Mention1"/>
    <w:basedOn w:val="Policepardfaut"/>
    <w:uiPriority w:val="99"/>
    <w:semiHidden/>
    <w:unhideWhenUsed/>
    <w:rsid w:val="00907744"/>
    <w:rPr>
      <w:color w:val="808080"/>
      <w:shd w:val="clear" w:color="auto" w:fill="E6E6E6"/>
    </w:rPr>
  </w:style>
  <w:style w:type="character" w:customStyle="1" w:styleId="apple-converted-space">
    <w:name w:val="apple-converted-space"/>
    <w:basedOn w:val="Policepardfaut"/>
    <w:rsid w:val="00907744"/>
  </w:style>
  <w:style w:type="character" w:styleId="Lienhypertextesuivivisit">
    <w:name w:val="FollowedHyperlink"/>
    <w:basedOn w:val="Policepardfaut"/>
    <w:uiPriority w:val="99"/>
    <w:semiHidden/>
    <w:unhideWhenUsed/>
    <w:rsid w:val="00907744"/>
    <w:rPr>
      <w:color w:val="954F72" w:themeColor="followedHyperlink"/>
      <w:u w:val="single"/>
    </w:rPr>
  </w:style>
  <w:style w:type="character" w:styleId="Accentuation">
    <w:name w:val="Emphasis"/>
    <w:basedOn w:val="Policepardfaut"/>
    <w:uiPriority w:val="20"/>
    <w:qFormat/>
    <w:rsid w:val="00907744"/>
    <w:rPr>
      <w:i/>
      <w:iCs/>
    </w:rPr>
  </w:style>
  <w:style w:type="character" w:customStyle="1" w:styleId="CommentTextChar1">
    <w:name w:val="Comment Text Char1"/>
    <w:basedOn w:val="Policepardfaut"/>
    <w:uiPriority w:val="99"/>
    <w:semiHidden/>
    <w:rsid w:val="00907744"/>
    <w:rPr>
      <w:rFonts w:ascii="Times New Roman" w:eastAsia="Droid Sans Fallback" w:hAnsi="Times New Roman" w:cs="Times New Roman"/>
      <w:color w:val="00000A"/>
      <w:sz w:val="20"/>
      <w:szCs w:val="20"/>
      <w:lang w:val="en-GB" w:eastAsia="fr-FR"/>
    </w:rPr>
  </w:style>
  <w:style w:type="paragraph" w:styleId="Explorateurdedocuments">
    <w:name w:val="Document Map"/>
    <w:basedOn w:val="Normal"/>
    <w:link w:val="ExplorateurdedocumentsCar"/>
    <w:uiPriority w:val="99"/>
    <w:semiHidden/>
    <w:unhideWhenUsed/>
    <w:rsid w:val="00907744"/>
    <w:pPr>
      <w:suppressAutoHyphens/>
    </w:pPr>
    <w:rPr>
      <w:rFonts w:ascii="Lucida Grande" w:eastAsia="Droid Sans Fallback" w:hAnsi="Lucida Grande" w:cs="Lucida Grande"/>
      <w:color w:val="00000A"/>
    </w:rPr>
  </w:style>
  <w:style w:type="character" w:customStyle="1" w:styleId="ExplorateurdedocumentsCar">
    <w:name w:val="Explorateur de documents Car"/>
    <w:basedOn w:val="Policepardfaut"/>
    <w:link w:val="Explorateurdedocuments"/>
    <w:uiPriority w:val="99"/>
    <w:semiHidden/>
    <w:rsid w:val="00907744"/>
    <w:rPr>
      <w:rFonts w:ascii="Lucida Grande" w:eastAsia="Droid Sans Fallback" w:hAnsi="Lucida Grande" w:cs="Lucida Grande"/>
      <w:color w:val="00000A"/>
      <w:lang w:val="en-US"/>
    </w:rPr>
  </w:style>
  <w:style w:type="numbering" w:customStyle="1" w:styleId="NoList11">
    <w:name w:val="No List11"/>
    <w:next w:val="Aucuneliste"/>
    <w:uiPriority w:val="99"/>
    <w:semiHidden/>
    <w:unhideWhenUsed/>
    <w:rsid w:val="00907744"/>
  </w:style>
  <w:style w:type="numbering" w:customStyle="1" w:styleId="NoList2">
    <w:name w:val="No List2"/>
    <w:next w:val="Aucuneliste"/>
    <w:uiPriority w:val="99"/>
    <w:semiHidden/>
    <w:unhideWhenUsed/>
    <w:rsid w:val="00907744"/>
  </w:style>
  <w:style w:type="paragraph" w:customStyle="1" w:styleId="1">
    <w:name w:val="標準1"/>
    <w:rsid w:val="00907744"/>
    <w:pPr>
      <w:widowControl/>
    </w:pPr>
    <w:rPr>
      <w:rFonts w:eastAsia="MS Mincho" w:cs="Times New Roman"/>
      <w:sz w:val="20"/>
      <w:szCs w:val="20"/>
      <w:lang w:val="en-US" w:eastAsia="en-US"/>
    </w:rPr>
  </w:style>
  <w:style w:type="character" w:customStyle="1" w:styleId="DefaultChar">
    <w:name w:val="Default Char"/>
    <w:basedOn w:val="Policepardfaut"/>
    <w:link w:val="Default"/>
    <w:rsid w:val="00907744"/>
    <w:rPr>
      <w:rFonts w:eastAsiaTheme="minorEastAsia" w:cs="Times New Roman"/>
      <w:color w:val="000000"/>
      <w:sz w:val="24"/>
      <w:szCs w:val="24"/>
      <w:lang w:val="en-US"/>
    </w:rPr>
  </w:style>
  <w:style w:type="numbering" w:customStyle="1" w:styleId="NoList3">
    <w:name w:val="No List3"/>
    <w:next w:val="Aucuneliste"/>
    <w:uiPriority w:val="99"/>
    <w:semiHidden/>
    <w:unhideWhenUsed/>
    <w:rsid w:val="00907744"/>
  </w:style>
  <w:style w:type="numbering" w:customStyle="1" w:styleId="NoList4">
    <w:name w:val="No List4"/>
    <w:next w:val="Aucuneliste"/>
    <w:uiPriority w:val="99"/>
    <w:semiHidden/>
    <w:unhideWhenUsed/>
    <w:rsid w:val="00907744"/>
  </w:style>
  <w:style w:type="numbering" w:customStyle="1" w:styleId="Style111">
    <w:name w:val="Style111"/>
    <w:uiPriority w:val="99"/>
    <w:qFormat/>
    <w:rsid w:val="00907744"/>
  </w:style>
  <w:style w:type="numbering" w:customStyle="1" w:styleId="Style211">
    <w:name w:val="Style211"/>
    <w:uiPriority w:val="99"/>
    <w:qFormat/>
    <w:rsid w:val="00907744"/>
  </w:style>
  <w:style w:type="table" w:customStyle="1" w:styleId="TableGrid6">
    <w:name w:val="Table Grid6"/>
    <w:basedOn w:val="TableauNormal"/>
    <w:next w:val="Grilledutableau"/>
    <w:uiPriority w:val="39"/>
    <w:rsid w:val="00907744"/>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auNormal"/>
    <w:uiPriority w:val="39"/>
    <w:rsid w:val="00907744"/>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auNormal"/>
    <w:uiPriority w:val="39"/>
    <w:rsid w:val="00907744"/>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auNormal"/>
    <w:uiPriority w:val="39"/>
    <w:rsid w:val="00907744"/>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auNormal"/>
    <w:uiPriority w:val="39"/>
    <w:rsid w:val="00907744"/>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auNormal"/>
    <w:uiPriority w:val="39"/>
    <w:rsid w:val="00907744"/>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
    <w:name w:val="Tabela com grade11"/>
    <w:basedOn w:val="TableauNormal"/>
    <w:next w:val="Grilledutableau"/>
    <w:uiPriority w:val="39"/>
    <w:rsid w:val="00907744"/>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leauNormal"/>
    <w:next w:val="Grilledutableau"/>
    <w:uiPriority w:val="39"/>
    <w:rsid w:val="00907744"/>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1">
    <w:name w:val="Tabela com grade31"/>
    <w:basedOn w:val="TableauNormal"/>
    <w:next w:val="Grilledutableau"/>
    <w:uiPriority w:val="39"/>
    <w:rsid w:val="00907744"/>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
    <w:name w:val="Tabela com grade41"/>
    <w:basedOn w:val="TableauNormal"/>
    <w:next w:val="Grilledutableau"/>
    <w:uiPriority w:val="39"/>
    <w:rsid w:val="00907744"/>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
    <w:name w:val="Tabela com grade51"/>
    <w:basedOn w:val="TableauNormal"/>
    <w:next w:val="Grilledutableau"/>
    <w:uiPriority w:val="39"/>
    <w:rsid w:val="00907744"/>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1">
    <w:name w:val="Tabela com grade411"/>
    <w:basedOn w:val="TableauNormal"/>
    <w:next w:val="Grilledutableau"/>
    <w:uiPriority w:val="39"/>
    <w:rsid w:val="00907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auNormal"/>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1">
    <w:name w:val="Tabela com grade511"/>
    <w:basedOn w:val="TableauNormal"/>
    <w:next w:val="Grilledutableau"/>
    <w:uiPriority w:val="39"/>
    <w:rsid w:val="00907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hilite">
    <w:name w:val="hithilite"/>
    <w:basedOn w:val="Policepardfaut"/>
    <w:rsid w:val="00907744"/>
  </w:style>
  <w:style w:type="numbering" w:customStyle="1" w:styleId="NoList5">
    <w:name w:val="No List5"/>
    <w:next w:val="Aucuneliste"/>
    <w:uiPriority w:val="99"/>
    <w:semiHidden/>
    <w:unhideWhenUsed/>
    <w:rsid w:val="00907744"/>
  </w:style>
  <w:style w:type="numbering" w:customStyle="1" w:styleId="NoList111">
    <w:name w:val="No List111"/>
    <w:next w:val="Aucuneliste"/>
    <w:uiPriority w:val="99"/>
    <w:semiHidden/>
    <w:unhideWhenUsed/>
    <w:rsid w:val="00907744"/>
  </w:style>
  <w:style w:type="numbering" w:customStyle="1" w:styleId="NoList21">
    <w:name w:val="No List21"/>
    <w:next w:val="Aucuneliste"/>
    <w:uiPriority w:val="99"/>
    <w:semiHidden/>
    <w:unhideWhenUsed/>
    <w:rsid w:val="00907744"/>
  </w:style>
  <w:style w:type="numbering" w:customStyle="1" w:styleId="NoList31">
    <w:name w:val="No List31"/>
    <w:next w:val="Aucuneliste"/>
    <w:uiPriority w:val="99"/>
    <w:semiHidden/>
    <w:unhideWhenUsed/>
    <w:rsid w:val="00907744"/>
  </w:style>
  <w:style w:type="numbering" w:customStyle="1" w:styleId="NoList41">
    <w:name w:val="No List41"/>
    <w:next w:val="Aucuneliste"/>
    <w:uiPriority w:val="99"/>
    <w:semiHidden/>
    <w:unhideWhenUsed/>
    <w:rsid w:val="00907744"/>
  </w:style>
  <w:style w:type="paragraph" w:customStyle="1" w:styleId="AR6BOX">
    <w:name w:val="AR6 BOX"/>
    <w:basedOn w:val="AR6Chap11Box"/>
    <w:link w:val="AR6BOXChar"/>
    <w:qFormat/>
    <w:rsid w:val="00907744"/>
    <w:pPr>
      <w:numPr>
        <w:numId w:val="0"/>
      </w:numPr>
      <w:ind w:left="1276" w:hanging="1134"/>
    </w:pPr>
    <w:rPr>
      <w:noProof/>
    </w:rPr>
  </w:style>
  <w:style w:type="character" w:customStyle="1" w:styleId="AR6BOXChar">
    <w:name w:val="AR6 BOX Char"/>
    <w:basedOn w:val="AR6Chap11BoxCar"/>
    <w:link w:val="AR6BOX"/>
    <w:rsid w:val="00907744"/>
    <w:rPr>
      <w:rFonts w:eastAsiaTheme="majorEastAsia" w:cstheme="majorBidi"/>
      <w:b/>
      <w:noProof/>
      <w:szCs w:val="26"/>
      <w:lang w:val="en-US" w:eastAsia="en-US"/>
    </w:rPr>
  </w:style>
  <w:style w:type="character" w:styleId="Appeldenotedefin">
    <w:name w:val="endnote reference"/>
    <w:basedOn w:val="Policepardfaut"/>
    <w:uiPriority w:val="99"/>
    <w:semiHidden/>
    <w:rsid w:val="00907744"/>
    <w:rPr>
      <w:vertAlign w:val="superscript"/>
    </w:rPr>
  </w:style>
  <w:style w:type="numbering" w:customStyle="1" w:styleId="NoList6">
    <w:name w:val="No List6"/>
    <w:next w:val="Aucuneliste"/>
    <w:uiPriority w:val="99"/>
    <w:semiHidden/>
    <w:unhideWhenUsed/>
    <w:rsid w:val="00907744"/>
  </w:style>
  <w:style w:type="numbering" w:customStyle="1" w:styleId="NoList12">
    <w:name w:val="No List12"/>
    <w:next w:val="Aucuneliste"/>
    <w:uiPriority w:val="99"/>
    <w:semiHidden/>
    <w:unhideWhenUsed/>
    <w:rsid w:val="00907744"/>
  </w:style>
  <w:style w:type="numbering" w:customStyle="1" w:styleId="NoList22">
    <w:name w:val="No List22"/>
    <w:next w:val="Aucuneliste"/>
    <w:uiPriority w:val="99"/>
    <w:semiHidden/>
    <w:unhideWhenUsed/>
    <w:rsid w:val="00907744"/>
  </w:style>
  <w:style w:type="numbering" w:customStyle="1" w:styleId="NoList32">
    <w:name w:val="No List32"/>
    <w:next w:val="Aucuneliste"/>
    <w:uiPriority w:val="99"/>
    <w:semiHidden/>
    <w:unhideWhenUsed/>
    <w:rsid w:val="00907744"/>
  </w:style>
  <w:style w:type="numbering" w:customStyle="1" w:styleId="NoList42">
    <w:name w:val="No List42"/>
    <w:next w:val="Aucuneliste"/>
    <w:uiPriority w:val="99"/>
    <w:semiHidden/>
    <w:unhideWhenUsed/>
    <w:rsid w:val="00907744"/>
  </w:style>
  <w:style w:type="numbering" w:customStyle="1" w:styleId="Style112">
    <w:name w:val="Style112"/>
    <w:uiPriority w:val="99"/>
    <w:qFormat/>
    <w:rsid w:val="00907744"/>
  </w:style>
  <w:style w:type="numbering" w:customStyle="1" w:styleId="Style212">
    <w:name w:val="Style212"/>
    <w:uiPriority w:val="99"/>
    <w:qFormat/>
    <w:rsid w:val="00907744"/>
  </w:style>
  <w:style w:type="table" w:customStyle="1" w:styleId="TableGrid312">
    <w:name w:val="Table Grid312"/>
    <w:basedOn w:val="TableauNormal"/>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2">
    <w:name w:val="Tabela com grade512"/>
    <w:basedOn w:val="TableauNormal"/>
    <w:next w:val="Grilledutableau"/>
    <w:uiPriority w:val="39"/>
    <w:rsid w:val="00907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auNormal"/>
    <w:next w:val="Grilledutableau"/>
    <w:uiPriority w:val="39"/>
    <w:rsid w:val="00907744"/>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1">
    <w:name w:val="A11"/>
    <w:uiPriority w:val="99"/>
    <w:rsid w:val="00907744"/>
    <w:rPr>
      <w:rFonts w:cs="Whitney Semibold"/>
      <w:color w:val="D2D3D5"/>
      <w:sz w:val="16"/>
      <w:szCs w:val="16"/>
    </w:rPr>
  </w:style>
  <w:style w:type="paragraph" w:styleId="TM4">
    <w:name w:val="toc 4"/>
    <w:basedOn w:val="Normal"/>
    <w:next w:val="Normal"/>
    <w:autoRedefine/>
    <w:uiPriority w:val="39"/>
    <w:unhideWhenUsed/>
    <w:rsid w:val="00907744"/>
    <w:pPr>
      <w:spacing w:after="100" w:line="259" w:lineRule="auto"/>
      <w:ind w:left="660"/>
    </w:pPr>
  </w:style>
  <w:style w:type="paragraph" w:styleId="TM5">
    <w:name w:val="toc 5"/>
    <w:basedOn w:val="Normal"/>
    <w:next w:val="Normal"/>
    <w:autoRedefine/>
    <w:uiPriority w:val="39"/>
    <w:unhideWhenUsed/>
    <w:rsid w:val="00907744"/>
    <w:pPr>
      <w:spacing w:after="100" w:line="259" w:lineRule="auto"/>
      <w:ind w:left="880"/>
    </w:pPr>
    <w:rPr>
      <w:rFonts w:asciiTheme="minorHAnsi" w:hAnsiTheme="minorHAnsi"/>
    </w:rPr>
  </w:style>
  <w:style w:type="paragraph" w:styleId="TM6">
    <w:name w:val="toc 6"/>
    <w:basedOn w:val="Normal"/>
    <w:next w:val="Normal"/>
    <w:autoRedefine/>
    <w:uiPriority w:val="39"/>
    <w:unhideWhenUsed/>
    <w:rsid w:val="00907744"/>
    <w:pPr>
      <w:spacing w:after="100" w:line="259" w:lineRule="auto"/>
      <w:ind w:left="1100"/>
    </w:pPr>
    <w:rPr>
      <w:rFonts w:asciiTheme="minorHAnsi" w:hAnsiTheme="minorHAnsi"/>
    </w:rPr>
  </w:style>
  <w:style w:type="paragraph" w:styleId="TM7">
    <w:name w:val="toc 7"/>
    <w:basedOn w:val="Normal"/>
    <w:next w:val="Normal"/>
    <w:autoRedefine/>
    <w:uiPriority w:val="39"/>
    <w:unhideWhenUsed/>
    <w:rsid w:val="00907744"/>
    <w:pPr>
      <w:spacing w:after="100" w:line="259" w:lineRule="auto"/>
      <w:ind w:left="1320"/>
    </w:pPr>
    <w:rPr>
      <w:rFonts w:asciiTheme="minorHAnsi" w:hAnsiTheme="minorHAnsi"/>
    </w:rPr>
  </w:style>
  <w:style w:type="paragraph" w:styleId="TM8">
    <w:name w:val="toc 8"/>
    <w:basedOn w:val="Normal"/>
    <w:next w:val="Normal"/>
    <w:autoRedefine/>
    <w:uiPriority w:val="39"/>
    <w:unhideWhenUsed/>
    <w:rsid w:val="00907744"/>
    <w:pPr>
      <w:spacing w:after="100" w:line="259" w:lineRule="auto"/>
      <w:ind w:left="1540"/>
    </w:pPr>
    <w:rPr>
      <w:rFonts w:asciiTheme="minorHAnsi" w:hAnsiTheme="minorHAnsi"/>
    </w:rPr>
  </w:style>
  <w:style w:type="paragraph" w:styleId="TM9">
    <w:name w:val="toc 9"/>
    <w:basedOn w:val="Normal"/>
    <w:next w:val="Normal"/>
    <w:autoRedefine/>
    <w:uiPriority w:val="39"/>
    <w:unhideWhenUsed/>
    <w:rsid w:val="00907744"/>
    <w:pPr>
      <w:spacing w:after="100" w:line="259" w:lineRule="auto"/>
      <w:ind w:left="1760"/>
    </w:pPr>
    <w:rPr>
      <w:rFonts w:asciiTheme="minorHAnsi" w:hAnsiTheme="minorHAnsi"/>
    </w:rPr>
  </w:style>
  <w:style w:type="character" w:customStyle="1" w:styleId="Mentionnonrsolue1">
    <w:name w:val="Mention non résolue1"/>
    <w:basedOn w:val="Policepardfaut"/>
    <w:uiPriority w:val="99"/>
    <w:semiHidden/>
    <w:unhideWhenUsed/>
    <w:rsid w:val="00907744"/>
    <w:rPr>
      <w:color w:val="605E5C"/>
      <w:shd w:val="clear" w:color="auto" w:fill="E1DFDD"/>
    </w:rPr>
  </w:style>
  <w:style w:type="character" w:customStyle="1" w:styleId="Heading7Char1">
    <w:name w:val="Heading 7 Char1"/>
    <w:basedOn w:val="Policepardfaut"/>
    <w:uiPriority w:val="9"/>
    <w:semiHidden/>
    <w:rsid w:val="00907744"/>
    <w:rPr>
      <w:rFonts w:asciiTheme="majorHAnsi" w:eastAsiaTheme="majorEastAsia" w:hAnsiTheme="majorHAnsi" w:cstheme="majorBidi"/>
      <w:i/>
      <w:iCs/>
      <w:color w:val="1F4D78" w:themeColor="accent1" w:themeShade="7F"/>
    </w:rPr>
  </w:style>
  <w:style w:type="character" w:customStyle="1" w:styleId="Heading8Char1">
    <w:name w:val="Heading 8 Char1"/>
    <w:basedOn w:val="Policepardfaut"/>
    <w:uiPriority w:val="9"/>
    <w:semiHidden/>
    <w:rsid w:val="00907744"/>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Policepardfaut"/>
    <w:uiPriority w:val="9"/>
    <w:semiHidden/>
    <w:rsid w:val="00907744"/>
    <w:rPr>
      <w:rFonts w:asciiTheme="majorHAnsi" w:eastAsiaTheme="majorEastAsia" w:hAnsiTheme="majorHAnsi" w:cstheme="majorBidi"/>
      <w:i/>
      <w:iCs/>
      <w:color w:val="272727" w:themeColor="text1" w:themeTint="D8"/>
      <w:sz w:val="21"/>
      <w:szCs w:val="21"/>
    </w:rPr>
  </w:style>
  <w:style w:type="character" w:customStyle="1" w:styleId="Heading1Char1">
    <w:name w:val="Heading 1 Char1"/>
    <w:basedOn w:val="Policepardfaut"/>
    <w:rsid w:val="00907744"/>
    <w:rPr>
      <w:rFonts w:eastAsiaTheme="majorEastAsia" w:cstheme="majorBidi"/>
      <w:b/>
      <w:sz w:val="24"/>
      <w:szCs w:val="32"/>
    </w:rPr>
  </w:style>
  <w:style w:type="character" w:customStyle="1" w:styleId="Heading2Char1">
    <w:name w:val="Heading 2 Char1"/>
    <w:basedOn w:val="Policepardfaut"/>
    <w:semiHidden/>
    <w:rsid w:val="00907744"/>
    <w:rPr>
      <w:rFonts w:eastAsiaTheme="majorEastAsia" w:cstheme="majorBidi"/>
      <w:b/>
      <w:szCs w:val="26"/>
      <w:lang w:eastAsia="en-US"/>
    </w:rPr>
  </w:style>
  <w:style w:type="character" w:customStyle="1" w:styleId="Heading3Char1">
    <w:name w:val="Heading 3 Char1"/>
    <w:basedOn w:val="Policepardfaut"/>
    <w:semiHidden/>
    <w:rsid w:val="00907744"/>
    <w:rPr>
      <w:rFonts w:eastAsiaTheme="majorEastAsia" w:cstheme="majorBidi"/>
      <w:b/>
      <w:i/>
      <w:szCs w:val="24"/>
      <w:lang w:eastAsia="en-US"/>
    </w:rPr>
  </w:style>
  <w:style w:type="character" w:customStyle="1" w:styleId="Heading4Char1">
    <w:name w:val="Heading 4 Char1"/>
    <w:basedOn w:val="Policepardfaut"/>
    <w:semiHidden/>
    <w:rsid w:val="00907744"/>
    <w:rPr>
      <w:rFonts w:eastAsiaTheme="majorEastAsia" w:cstheme="majorBidi"/>
      <w:i/>
      <w:iCs/>
      <w:lang w:eastAsia="en-US"/>
    </w:rPr>
  </w:style>
  <w:style w:type="character" w:customStyle="1" w:styleId="Heading5Char1">
    <w:name w:val="Heading 5 Char1"/>
    <w:basedOn w:val="Policepardfaut"/>
    <w:semiHidden/>
    <w:rsid w:val="00907744"/>
    <w:rPr>
      <w:rFonts w:eastAsiaTheme="majorEastAsia" w:cstheme="majorBidi"/>
      <w:i/>
      <w:lang w:eastAsia="en-US"/>
    </w:rPr>
  </w:style>
  <w:style w:type="character" w:customStyle="1" w:styleId="Heading6Char1">
    <w:name w:val="Heading 6 Char1"/>
    <w:basedOn w:val="Policepardfaut"/>
    <w:uiPriority w:val="9"/>
    <w:semiHidden/>
    <w:rsid w:val="00907744"/>
    <w:rPr>
      <w:rFonts w:asciiTheme="majorHAnsi" w:eastAsiaTheme="majorEastAsia" w:hAnsiTheme="majorHAnsi" w:cstheme="majorBidi"/>
      <w:color w:val="1F4D78" w:themeColor="accent1" w:themeShade="7F"/>
    </w:rPr>
  </w:style>
  <w:style w:type="character" w:customStyle="1" w:styleId="UnresolvedMention2">
    <w:name w:val="Unresolved Mention2"/>
    <w:basedOn w:val="Policepardfaut"/>
    <w:uiPriority w:val="99"/>
    <w:semiHidden/>
    <w:unhideWhenUsed/>
    <w:rsid w:val="00907744"/>
    <w:rPr>
      <w:color w:val="605E5C"/>
      <w:shd w:val="clear" w:color="auto" w:fill="E1DFDD"/>
    </w:rPr>
  </w:style>
  <w:style w:type="character" w:styleId="Numrodeligne">
    <w:name w:val="line number"/>
    <w:basedOn w:val="Policepardfaut"/>
    <w:uiPriority w:val="99"/>
    <w:semiHidden/>
    <w:unhideWhenUsed/>
    <w:rsid w:val="00907744"/>
  </w:style>
  <w:style w:type="numbering" w:customStyle="1" w:styleId="Style12">
    <w:name w:val="Style12"/>
    <w:uiPriority w:val="99"/>
    <w:rsid w:val="00907744"/>
  </w:style>
  <w:style w:type="numbering" w:customStyle="1" w:styleId="Style22">
    <w:name w:val="Style22"/>
    <w:uiPriority w:val="99"/>
    <w:rsid w:val="00907744"/>
  </w:style>
  <w:style w:type="numbering" w:customStyle="1" w:styleId="Style113">
    <w:name w:val="Style113"/>
    <w:uiPriority w:val="99"/>
    <w:qFormat/>
    <w:rsid w:val="00907744"/>
  </w:style>
  <w:style w:type="numbering" w:customStyle="1" w:styleId="Style213">
    <w:name w:val="Style213"/>
    <w:uiPriority w:val="99"/>
    <w:qFormat/>
    <w:rsid w:val="00907744"/>
  </w:style>
  <w:style w:type="numbering" w:customStyle="1" w:styleId="Style13">
    <w:name w:val="Style13"/>
    <w:uiPriority w:val="99"/>
    <w:rsid w:val="00907744"/>
  </w:style>
  <w:style w:type="numbering" w:customStyle="1" w:styleId="Style23">
    <w:name w:val="Style23"/>
    <w:uiPriority w:val="99"/>
    <w:rsid w:val="00907744"/>
  </w:style>
  <w:style w:type="numbering" w:customStyle="1" w:styleId="Style14">
    <w:name w:val="Style14"/>
    <w:uiPriority w:val="99"/>
    <w:rsid w:val="00907744"/>
  </w:style>
  <w:style w:type="numbering" w:customStyle="1" w:styleId="Style24">
    <w:name w:val="Style24"/>
    <w:uiPriority w:val="99"/>
    <w:rsid w:val="00907744"/>
  </w:style>
  <w:style w:type="character" w:customStyle="1" w:styleId="MenoPendente2">
    <w:name w:val="Menção Pendente2"/>
    <w:basedOn w:val="Policepardfaut"/>
    <w:uiPriority w:val="99"/>
    <w:semiHidden/>
    <w:unhideWhenUsed/>
    <w:rsid w:val="00907744"/>
    <w:rPr>
      <w:color w:val="605E5C"/>
      <w:shd w:val="clear" w:color="auto" w:fill="E1DFDD"/>
    </w:rPr>
  </w:style>
  <w:style w:type="character" w:customStyle="1" w:styleId="fontstyle01">
    <w:name w:val="fontstyle01"/>
    <w:basedOn w:val="Policepardfaut"/>
    <w:rsid w:val="00907744"/>
    <w:rPr>
      <w:rFonts w:ascii="TimesNewRomanPSMT" w:hAnsi="TimesNewRomanPSMT" w:hint="default"/>
      <w:b w:val="0"/>
      <w:bCs w:val="0"/>
      <w:i w:val="0"/>
      <w:iCs w:val="0"/>
      <w:color w:val="000000"/>
      <w:sz w:val="22"/>
      <w:szCs w:val="22"/>
    </w:rPr>
  </w:style>
  <w:style w:type="character" w:customStyle="1" w:styleId="fontstyle21">
    <w:name w:val="fontstyle21"/>
    <w:basedOn w:val="Policepardfaut"/>
    <w:rsid w:val="00907744"/>
    <w:rPr>
      <w:rFonts w:ascii="TimesNewRomanPS-ItalicMT" w:hAnsi="TimesNewRomanPS-ItalicMT" w:hint="default"/>
      <w:b w:val="0"/>
      <w:bCs w:val="0"/>
      <w:i/>
      <w:iCs/>
      <w:color w:val="000000"/>
      <w:sz w:val="22"/>
      <w:szCs w:val="22"/>
    </w:rPr>
  </w:style>
  <w:style w:type="numbering" w:customStyle="1" w:styleId="NoList7">
    <w:name w:val="No List7"/>
    <w:next w:val="Aucuneliste"/>
    <w:uiPriority w:val="99"/>
    <w:semiHidden/>
    <w:unhideWhenUsed/>
    <w:rsid w:val="00907744"/>
  </w:style>
  <w:style w:type="numbering" w:customStyle="1" w:styleId="Style15">
    <w:name w:val="Style15"/>
    <w:uiPriority w:val="99"/>
    <w:rsid w:val="00907744"/>
  </w:style>
  <w:style w:type="numbering" w:customStyle="1" w:styleId="Style25">
    <w:name w:val="Style25"/>
    <w:uiPriority w:val="99"/>
    <w:rsid w:val="00907744"/>
  </w:style>
  <w:style w:type="numbering" w:customStyle="1" w:styleId="NoList13">
    <w:name w:val="No List13"/>
    <w:next w:val="Aucuneliste"/>
    <w:uiPriority w:val="99"/>
    <w:semiHidden/>
    <w:unhideWhenUsed/>
    <w:rsid w:val="00907744"/>
  </w:style>
  <w:style w:type="numbering" w:customStyle="1" w:styleId="NoList23">
    <w:name w:val="No List23"/>
    <w:next w:val="Aucuneliste"/>
    <w:uiPriority w:val="99"/>
    <w:semiHidden/>
    <w:unhideWhenUsed/>
    <w:rsid w:val="00907744"/>
  </w:style>
  <w:style w:type="numbering" w:customStyle="1" w:styleId="NoList33">
    <w:name w:val="No List33"/>
    <w:next w:val="Aucuneliste"/>
    <w:uiPriority w:val="99"/>
    <w:semiHidden/>
    <w:unhideWhenUsed/>
    <w:rsid w:val="00907744"/>
  </w:style>
  <w:style w:type="numbering" w:customStyle="1" w:styleId="NoList43">
    <w:name w:val="No List43"/>
    <w:next w:val="Aucuneliste"/>
    <w:uiPriority w:val="99"/>
    <w:semiHidden/>
    <w:unhideWhenUsed/>
    <w:rsid w:val="00907744"/>
  </w:style>
  <w:style w:type="numbering" w:customStyle="1" w:styleId="Style114">
    <w:name w:val="Style114"/>
    <w:uiPriority w:val="99"/>
    <w:qFormat/>
    <w:rsid w:val="00907744"/>
  </w:style>
  <w:style w:type="numbering" w:customStyle="1" w:styleId="Style214">
    <w:name w:val="Style214"/>
    <w:uiPriority w:val="99"/>
    <w:qFormat/>
    <w:rsid w:val="00907744"/>
  </w:style>
  <w:style w:type="numbering" w:customStyle="1" w:styleId="NoList51">
    <w:name w:val="No List51"/>
    <w:next w:val="Aucuneliste"/>
    <w:uiPriority w:val="99"/>
    <w:semiHidden/>
    <w:unhideWhenUsed/>
    <w:rsid w:val="00907744"/>
  </w:style>
  <w:style w:type="numbering" w:customStyle="1" w:styleId="NoList1111">
    <w:name w:val="No List1111"/>
    <w:next w:val="Aucuneliste"/>
    <w:uiPriority w:val="99"/>
    <w:semiHidden/>
    <w:unhideWhenUsed/>
    <w:rsid w:val="00907744"/>
  </w:style>
  <w:style w:type="numbering" w:customStyle="1" w:styleId="NoList211">
    <w:name w:val="No List211"/>
    <w:next w:val="Aucuneliste"/>
    <w:uiPriority w:val="99"/>
    <w:semiHidden/>
    <w:unhideWhenUsed/>
    <w:rsid w:val="00907744"/>
  </w:style>
  <w:style w:type="numbering" w:customStyle="1" w:styleId="NoList311">
    <w:name w:val="No List311"/>
    <w:next w:val="Aucuneliste"/>
    <w:uiPriority w:val="99"/>
    <w:semiHidden/>
    <w:unhideWhenUsed/>
    <w:rsid w:val="00907744"/>
  </w:style>
  <w:style w:type="numbering" w:customStyle="1" w:styleId="NoList411">
    <w:name w:val="No List411"/>
    <w:next w:val="Aucuneliste"/>
    <w:uiPriority w:val="99"/>
    <w:semiHidden/>
    <w:unhideWhenUsed/>
    <w:rsid w:val="00907744"/>
  </w:style>
  <w:style w:type="numbering" w:customStyle="1" w:styleId="Style1111">
    <w:name w:val="Style1111"/>
    <w:uiPriority w:val="99"/>
    <w:qFormat/>
    <w:rsid w:val="00907744"/>
  </w:style>
  <w:style w:type="numbering" w:customStyle="1" w:styleId="Style2111">
    <w:name w:val="Style2111"/>
    <w:uiPriority w:val="99"/>
    <w:qFormat/>
    <w:rsid w:val="00907744"/>
  </w:style>
  <w:style w:type="numbering" w:customStyle="1" w:styleId="NoList61">
    <w:name w:val="No List61"/>
    <w:next w:val="Aucuneliste"/>
    <w:uiPriority w:val="99"/>
    <w:semiHidden/>
    <w:unhideWhenUsed/>
    <w:rsid w:val="00907744"/>
  </w:style>
  <w:style w:type="numbering" w:customStyle="1" w:styleId="NoList121">
    <w:name w:val="No List121"/>
    <w:next w:val="Aucuneliste"/>
    <w:uiPriority w:val="99"/>
    <w:semiHidden/>
    <w:unhideWhenUsed/>
    <w:rsid w:val="00907744"/>
  </w:style>
  <w:style w:type="numbering" w:customStyle="1" w:styleId="NoList221">
    <w:name w:val="No List221"/>
    <w:next w:val="Aucuneliste"/>
    <w:uiPriority w:val="99"/>
    <w:semiHidden/>
    <w:unhideWhenUsed/>
    <w:rsid w:val="00907744"/>
  </w:style>
  <w:style w:type="numbering" w:customStyle="1" w:styleId="NoList321">
    <w:name w:val="No List321"/>
    <w:next w:val="Aucuneliste"/>
    <w:uiPriority w:val="99"/>
    <w:semiHidden/>
    <w:unhideWhenUsed/>
    <w:rsid w:val="00907744"/>
  </w:style>
  <w:style w:type="numbering" w:customStyle="1" w:styleId="NoList421">
    <w:name w:val="No List421"/>
    <w:next w:val="Aucuneliste"/>
    <w:uiPriority w:val="99"/>
    <w:semiHidden/>
    <w:unhideWhenUsed/>
    <w:rsid w:val="00907744"/>
  </w:style>
  <w:style w:type="numbering" w:customStyle="1" w:styleId="Style1121">
    <w:name w:val="Style1121"/>
    <w:uiPriority w:val="99"/>
    <w:qFormat/>
    <w:rsid w:val="00907744"/>
  </w:style>
  <w:style w:type="numbering" w:customStyle="1" w:styleId="Style2121">
    <w:name w:val="Style2121"/>
    <w:uiPriority w:val="99"/>
    <w:qFormat/>
    <w:rsid w:val="00907744"/>
  </w:style>
  <w:style w:type="numbering" w:customStyle="1" w:styleId="NoList8">
    <w:name w:val="No List8"/>
    <w:next w:val="Aucuneliste"/>
    <w:uiPriority w:val="99"/>
    <w:semiHidden/>
    <w:unhideWhenUsed/>
    <w:rsid w:val="00907744"/>
  </w:style>
  <w:style w:type="numbering" w:customStyle="1" w:styleId="Style16">
    <w:name w:val="Style16"/>
    <w:uiPriority w:val="99"/>
    <w:rsid w:val="00907744"/>
  </w:style>
  <w:style w:type="numbering" w:customStyle="1" w:styleId="Style26">
    <w:name w:val="Style26"/>
    <w:uiPriority w:val="99"/>
    <w:rsid w:val="00907744"/>
  </w:style>
  <w:style w:type="numbering" w:customStyle="1" w:styleId="NoList14">
    <w:name w:val="No List14"/>
    <w:next w:val="Aucuneliste"/>
    <w:uiPriority w:val="99"/>
    <w:semiHidden/>
    <w:unhideWhenUsed/>
    <w:rsid w:val="00907744"/>
  </w:style>
  <w:style w:type="numbering" w:customStyle="1" w:styleId="NoList24">
    <w:name w:val="No List24"/>
    <w:next w:val="Aucuneliste"/>
    <w:uiPriority w:val="99"/>
    <w:semiHidden/>
    <w:unhideWhenUsed/>
    <w:rsid w:val="00907744"/>
  </w:style>
  <w:style w:type="numbering" w:customStyle="1" w:styleId="NoList34">
    <w:name w:val="No List34"/>
    <w:next w:val="Aucuneliste"/>
    <w:uiPriority w:val="99"/>
    <w:semiHidden/>
    <w:unhideWhenUsed/>
    <w:rsid w:val="00907744"/>
  </w:style>
  <w:style w:type="numbering" w:customStyle="1" w:styleId="NoList44">
    <w:name w:val="No List44"/>
    <w:next w:val="Aucuneliste"/>
    <w:uiPriority w:val="99"/>
    <w:semiHidden/>
    <w:unhideWhenUsed/>
    <w:rsid w:val="00907744"/>
  </w:style>
  <w:style w:type="numbering" w:customStyle="1" w:styleId="Style115">
    <w:name w:val="Style115"/>
    <w:uiPriority w:val="99"/>
    <w:qFormat/>
    <w:rsid w:val="00907744"/>
  </w:style>
  <w:style w:type="numbering" w:customStyle="1" w:styleId="Style215">
    <w:name w:val="Style215"/>
    <w:uiPriority w:val="99"/>
    <w:qFormat/>
    <w:rsid w:val="00907744"/>
  </w:style>
  <w:style w:type="numbering" w:customStyle="1" w:styleId="NoList52">
    <w:name w:val="No List52"/>
    <w:next w:val="Aucuneliste"/>
    <w:uiPriority w:val="99"/>
    <w:semiHidden/>
    <w:unhideWhenUsed/>
    <w:rsid w:val="00907744"/>
  </w:style>
  <w:style w:type="numbering" w:customStyle="1" w:styleId="NoList112">
    <w:name w:val="No List112"/>
    <w:next w:val="Aucuneliste"/>
    <w:uiPriority w:val="99"/>
    <w:semiHidden/>
    <w:unhideWhenUsed/>
    <w:rsid w:val="00907744"/>
  </w:style>
  <w:style w:type="numbering" w:customStyle="1" w:styleId="NoList212">
    <w:name w:val="No List212"/>
    <w:next w:val="Aucuneliste"/>
    <w:uiPriority w:val="99"/>
    <w:semiHidden/>
    <w:unhideWhenUsed/>
    <w:rsid w:val="00907744"/>
  </w:style>
  <w:style w:type="numbering" w:customStyle="1" w:styleId="NoList312">
    <w:name w:val="No List312"/>
    <w:next w:val="Aucuneliste"/>
    <w:uiPriority w:val="99"/>
    <w:semiHidden/>
    <w:unhideWhenUsed/>
    <w:rsid w:val="00907744"/>
  </w:style>
  <w:style w:type="numbering" w:customStyle="1" w:styleId="NoList412">
    <w:name w:val="No List412"/>
    <w:next w:val="Aucuneliste"/>
    <w:uiPriority w:val="99"/>
    <w:semiHidden/>
    <w:unhideWhenUsed/>
    <w:rsid w:val="00907744"/>
  </w:style>
  <w:style w:type="numbering" w:customStyle="1" w:styleId="Style1112">
    <w:name w:val="Style1112"/>
    <w:uiPriority w:val="99"/>
    <w:qFormat/>
    <w:rsid w:val="00907744"/>
  </w:style>
  <w:style w:type="numbering" w:customStyle="1" w:styleId="Style2112">
    <w:name w:val="Style2112"/>
    <w:uiPriority w:val="99"/>
    <w:qFormat/>
    <w:rsid w:val="00907744"/>
  </w:style>
  <w:style w:type="numbering" w:customStyle="1" w:styleId="NoList62">
    <w:name w:val="No List62"/>
    <w:next w:val="Aucuneliste"/>
    <w:uiPriority w:val="99"/>
    <w:semiHidden/>
    <w:unhideWhenUsed/>
    <w:rsid w:val="00907744"/>
  </w:style>
  <w:style w:type="numbering" w:customStyle="1" w:styleId="NoList122">
    <w:name w:val="No List122"/>
    <w:next w:val="Aucuneliste"/>
    <w:uiPriority w:val="99"/>
    <w:semiHidden/>
    <w:unhideWhenUsed/>
    <w:rsid w:val="00907744"/>
  </w:style>
  <w:style w:type="numbering" w:customStyle="1" w:styleId="NoList222">
    <w:name w:val="No List222"/>
    <w:next w:val="Aucuneliste"/>
    <w:uiPriority w:val="99"/>
    <w:semiHidden/>
    <w:unhideWhenUsed/>
    <w:rsid w:val="00907744"/>
  </w:style>
  <w:style w:type="numbering" w:customStyle="1" w:styleId="NoList322">
    <w:name w:val="No List322"/>
    <w:next w:val="Aucuneliste"/>
    <w:uiPriority w:val="99"/>
    <w:semiHidden/>
    <w:unhideWhenUsed/>
    <w:rsid w:val="00907744"/>
  </w:style>
  <w:style w:type="numbering" w:customStyle="1" w:styleId="NoList422">
    <w:name w:val="No List422"/>
    <w:next w:val="Aucuneliste"/>
    <w:uiPriority w:val="99"/>
    <w:semiHidden/>
    <w:unhideWhenUsed/>
    <w:rsid w:val="00907744"/>
  </w:style>
  <w:style w:type="numbering" w:customStyle="1" w:styleId="Style1122">
    <w:name w:val="Style1122"/>
    <w:uiPriority w:val="99"/>
    <w:qFormat/>
    <w:rsid w:val="00907744"/>
  </w:style>
  <w:style w:type="numbering" w:customStyle="1" w:styleId="Style2122">
    <w:name w:val="Style2122"/>
    <w:uiPriority w:val="99"/>
    <w:qFormat/>
    <w:rsid w:val="00907744"/>
  </w:style>
  <w:style w:type="numbering" w:customStyle="1" w:styleId="Style17">
    <w:name w:val="Style17"/>
    <w:uiPriority w:val="99"/>
    <w:rsid w:val="00907744"/>
  </w:style>
  <w:style w:type="numbering" w:customStyle="1" w:styleId="Style27">
    <w:name w:val="Style27"/>
    <w:uiPriority w:val="99"/>
    <w:rsid w:val="00907744"/>
  </w:style>
  <w:style w:type="character" w:customStyle="1" w:styleId="10">
    <w:name w:val="未解決のメンション1"/>
    <w:basedOn w:val="Policepardfaut"/>
    <w:uiPriority w:val="99"/>
    <w:semiHidden/>
    <w:unhideWhenUsed/>
    <w:rsid w:val="00907744"/>
    <w:rPr>
      <w:color w:val="605E5C"/>
      <w:shd w:val="clear" w:color="auto" w:fill="E1DFDD"/>
    </w:rPr>
  </w:style>
  <w:style w:type="character" w:styleId="CitationHTML">
    <w:name w:val="HTML Cite"/>
    <w:basedOn w:val="Policepardfaut"/>
    <w:uiPriority w:val="99"/>
    <w:semiHidden/>
    <w:unhideWhenUsed/>
    <w:rsid w:val="00907744"/>
    <w:rPr>
      <w:i/>
      <w:iCs/>
    </w:rPr>
  </w:style>
  <w:style w:type="numbering" w:customStyle="1" w:styleId="NoList9">
    <w:name w:val="No List9"/>
    <w:next w:val="Aucuneliste"/>
    <w:uiPriority w:val="99"/>
    <w:semiHidden/>
    <w:unhideWhenUsed/>
    <w:rsid w:val="00907744"/>
  </w:style>
  <w:style w:type="numbering" w:customStyle="1" w:styleId="Style18">
    <w:name w:val="Style18"/>
    <w:uiPriority w:val="99"/>
    <w:rsid w:val="00907744"/>
  </w:style>
  <w:style w:type="numbering" w:customStyle="1" w:styleId="Style28">
    <w:name w:val="Style28"/>
    <w:uiPriority w:val="99"/>
    <w:rsid w:val="00907744"/>
  </w:style>
  <w:style w:type="numbering" w:customStyle="1" w:styleId="NoList15">
    <w:name w:val="No List15"/>
    <w:next w:val="Aucuneliste"/>
    <w:uiPriority w:val="99"/>
    <w:semiHidden/>
    <w:unhideWhenUsed/>
    <w:rsid w:val="00907744"/>
  </w:style>
  <w:style w:type="numbering" w:customStyle="1" w:styleId="NoList25">
    <w:name w:val="No List25"/>
    <w:next w:val="Aucuneliste"/>
    <w:uiPriority w:val="99"/>
    <w:semiHidden/>
    <w:unhideWhenUsed/>
    <w:rsid w:val="00907744"/>
  </w:style>
  <w:style w:type="numbering" w:customStyle="1" w:styleId="NoList35">
    <w:name w:val="No List35"/>
    <w:next w:val="Aucuneliste"/>
    <w:uiPriority w:val="99"/>
    <w:semiHidden/>
    <w:unhideWhenUsed/>
    <w:rsid w:val="00907744"/>
  </w:style>
  <w:style w:type="numbering" w:customStyle="1" w:styleId="NoList45">
    <w:name w:val="No List45"/>
    <w:next w:val="Aucuneliste"/>
    <w:uiPriority w:val="99"/>
    <w:semiHidden/>
    <w:unhideWhenUsed/>
    <w:rsid w:val="00907744"/>
  </w:style>
  <w:style w:type="numbering" w:customStyle="1" w:styleId="Style116">
    <w:name w:val="Style116"/>
    <w:uiPriority w:val="99"/>
    <w:qFormat/>
    <w:rsid w:val="00907744"/>
  </w:style>
  <w:style w:type="numbering" w:customStyle="1" w:styleId="Style216">
    <w:name w:val="Style216"/>
    <w:uiPriority w:val="99"/>
    <w:qFormat/>
    <w:rsid w:val="00907744"/>
  </w:style>
  <w:style w:type="numbering" w:customStyle="1" w:styleId="NoList53">
    <w:name w:val="No List53"/>
    <w:next w:val="Aucuneliste"/>
    <w:uiPriority w:val="99"/>
    <w:semiHidden/>
    <w:unhideWhenUsed/>
    <w:rsid w:val="00907744"/>
  </w:style>
  <w:style w:type="numbering" w:customStyle="1" w:styleId="NoList113">
    <w:name w:val="No List113"/>
    <w:next w:val="Aucuneliste"/>
    <w:uiPriority w:val="99"/>
    <w:semiHidden/>
    <w:unhideWhenUsed/>
    <w:rsid w:val="00907744"/>
  </w:style>
  <w:style w:type="numbering" w:customStyle="1" w:styleId="NoList213">
    <w:name w:val="No List213"/>
    <w:next w:val="Aucuneliste"/>
    <w:uiPriority w:val="99"/>
    <w:semiHidden/>
    <w:unhideWhenUsed/>
    <w:rsid w:val="00907744"/>
  </w:style>
  <w:style w:type="numbering" w:customStyle="1" w:styleId="NoList313">
    <w:name w:val="No List313"/>
    <w:next w:val="Aucuneliste"/>
    <w:uiPriority w:val="99"/>
    <w:semiHidden/>
    <w:unhideWhenUsed/>
    <w:rsid w:val="00907744"/>
  </w:style>
  <w:style w:type="numbering" w:customStyle="1" w:styleId="NoList413">
    <w:name w:val="No List413"/>
    <w:next w:val="Aucuneliste"/>
    <w:uiPriority w:val="99"/>
    <w:semiHidden/>
    <w:unhideWhenUsed/>
    <w:rsid w:val="00907744"/>
  </w:style>
  <w:style w:type="numbering" w:customStyle="1" w:styleId="Style1113">
    <w:name w:val="Style1113"/>
    <w:uiPriority w:val="99"/>
    <w:qFormat/>
    <w:rsid w:val="00907744"/>
  </w:style>
  <w:style w:type="numbering" w:customStyle="1" w:styleId="Style2113">
    <w:name w:val="Style2113"/>
    <w:uiPriority w:val="99"/>
    <w:qFormat/>
    <w:rsid w:val="00907744"/>
  </w:style>
  <w:style w:type="numbering" w:customStyle="1" w:styleId="NoList63">
    <w:name w:val="No List63"/>
    <w:next w:val="Aucuneliste"/>
    <w:uiPriority w:val="99"/>
    <w:semiHidden/>
    <w:unhideWhenUsed/>
    <w:rsid w:val="00907744"/>
  </w:style>
  <w:style w:type="numbering" w:customStyle="1" w:styleId="NoList123">
    <w:name w:val="No List123"/>
    <w:next w:val="Aucuneliste"/>
    <w:uiPriority w:val="99"/>
    <w:semiHidden/>
    <w:unhideWhenUsed/>
    <w:rsid w:val="00907744"/>
  </w:style>
  <w:style w:type="numbering" w:customStyle="1" w:styleId="NoList223">
    <w:name w:val="No List223"/>
    <w:next w:val="Aucuneliste"/>
    <w:uiPriority w:val="99"/>
    <w:semiHidden/>
    <w:unhideWhenUsed/>
    <w:rsid w:val="00907744"/>
  </w:style>
  <w:style w:type="numbering" w:customStyle="1" w:styleId="NoList323">
    <w:name w:val="No List323"/>
    <w:next w:val="Aucuneliste"/>
    <w:uiPriority w:val="99"/>
    <w:semiHidden/>
    <w:unhideWhenUsed/>
    <w:rsid w:val="00907744"/>
  </w:style>
  <w:style w:type="numbering" w:customStyle="1" w:styleId="NoList423">
    <w:name w:val="No List423"/>
    <w:next w:val="Aucuneliste"/>
    <w:uiPriority w:val="99"/>
    <w:semiHidden/>
    <w:unhideWhenUsed/>
    <w:rsid w:val="00907744"/>
  </w:style>
  <w:style w:type="numbering" w:customStyle="1" w:styleId="Style1123">
    <w:name w:val="Style1123"/>
    <w:uiPriority w:val="99"/>
    <w:qFormat/>
    <w:rsid w:val="00907744"/>
  </w:style>
  <w:style w:type="numbering" w:customStyle="1" w:styleId="Style2123">
    <w:name w:val="Style2123"/>
    <w:uiPriority w:val="99"/>
    <w:qFormat/>
    <w:rsid w:val="00907744"/>
  </w:style>
  <w:style w:type="paragraph" w:customStyle="1" w:styleId="contributor">
    <w:name w:val="contributor"/>
    <w:basedOn w:val="Normal"/>
    <w:rsid w:val="00907744"/>
    <w:pPr>
      <w:spacing w:before="100" w:beforeAutospacing="1" w:after="100" w:afterAutospacing="1" w:line="259" w:lineRule="auto"/>
    </w:pPr>
    <w:rPr>
      <w:rFonts w:asciiTheme="minorHAnsi" w:hAnsiTheme="minorHAnsi"/>
      <w:lang w:val="en-CA" w:eastAsia="zh-CN"/>
    </w:rPr>
  </w:style>
  <w:style w:type="character" w:customStyle="1" w:styleId="name">
    <w:name w:val="name"/>
    <w:basedOn w:val="Policepardfaut"/>
    <w:rsid w:val="00907744"/>
  </w:style>
  <w:style w:type="character" w:customStyle="1" w:styleId="xref-sep">
    <w:name w:val="xref-sep"/>
    <w:basedOn w:val="Policepardfaut"/>
    <w:rsid w:val="00907744"/>
  </w:style>
  <w:style w:type="paragraph" w:customStyle="1" w:styleId="last">
    <w:name w:val="last"/>
    <w:basedOn w:val="Normal"/>
    <w:rsid w:val="00907744"/>
    <w:pPr>
      <w:spacing w:before="100" w:beforeAutospacing="1" w:after="100" w:afterAutospacing="1" w:line="259" w:lineRule="auto"/>
    </w:pPr>
    <w:rPr>
      <w:rFonts w:asciiTheme="minorHAnsi" w:hAnsiTheme="minorHAnsi"/>
      <w:lang w:val="en-CA" w:eastAsia="zh-CN"/>
    </w:rPr>
  </w:style>
  <w:style w:type="paragraph" w:customStyle="1" w:styleId="contributor-listreveal">
    <w:name w:val="contributor-list__reveal"/>
    <w:basedOn w:val="Normal"/>
    <w:rsid w:val="00907744"/>
    <w:pPr>
      <w:spacing w:before="100" w:beforeAutospacing="1" w:after="100" w:afterAutospacing="1" w:line="259" w:lineRule="auto"/>
    </w:pPr>
    <w:rPr>
      <w:rFonts w:asciiTheme="minorHAnsi" w:hAnsiTheme="minorHAnsi"/>
      <w:lang w:val="en-CA" w:eastAsia="zh-CN"/>
    </w:rPr>
  </w:style>
  <w:style w:type="character" w:customStyle="1" w:styleId="contributor-listtoggler">
    <w:name w:val="contributor-list__toggler"/>
    <w:basedOn w:val="Policepardfaut"/>
    <w:rsid w:val="00907744"/>
  </w:style>
  <w:style w:type="character" w:customStyle="1" w:styleId="collapsed-text">
    <w:name w:val="collapsed-text"/>
    <w:basedOn w:val="Policepardfaut"/>
    <w:rsid w:val="00907744"/>
  </w:style>
  <w:style w:type="numbering" w:customStyle="1" w:styleId="Style19">
    <w:name w:val="Style19"/>
    <w:uiPriority w:val="99"/>
    <w:rsid w:val="00907744"/>
  </w:style>
  <w:style w:type="numbering" w:customStyle="1" w:styleId="Style29">
    <w:name w:val="Style29"/>
    <w:uiPriority w:val="99"/>
    <w:rsid w:val="00907744"/>
  </w:style>
  <w:style w:type="paragraph" w:customStyle="1" w:styleId="Normal1">
    <w:name w:val="Normal1"/>
    <w:rsid w:val="00907744"/>
    <w:pPr>
      <w:widowControl/>
    </w:pPr>
    <w:rPr>
      <w:rFonts w:eastAsia="MS Mincho" w:cs="Times New Roman"/>
      <w:sz w:val="20"/>
      <w:szCs w:val="20"/>
      <w:lang w:val="en-US" w:eastAsia="en-US"/>
    </w:rPr>
  </w:style>
  <w:style w:type="character" w:customStyle="1" w:styleId="UnresolvedMention3">
    <w:name w:val="Unresolved Mention3"/>
    <w:basedOn w:val="Policepardfaut"/>
    <w:uiPriority w:val="99"/>
    <w:semiHidden/>
    <w:unhideWhenUsed/>
    <w:rsid w:val="00907744"/>
    <w:rPr>
      <w:color w:val="605E5C"/>
      <w:shd w:val="clear" w:color="auto" w:fill="E1DFDD"/>
    </w:rPr>
  </w:style>
  <w:style w:type="numbering" w:customStyle="1" w:styleId="Style110">
    <w:name w:val="Style110"/>
    <w:uiPriority w:val="99"/>
    <w:rsid w:val="00907744"/>
  </w:style>
  <w:style w:type="numbering" w:customStyle="1" w:styleId="Style210">
    <w:name w:val="Style210"/>
    <w:uiPriority w:val="99"/>
    <w:rsid w:val="00907744"/>
  </w:style>
  <w:style w:type="character" w:customStyle="1" w:styleId="frlabel">
    <w:name w:val="fr_label"/>
    <w:basedOn w:val="Policepardfaut"/>
    <w:rsid w:val="00907744"/>
  </w:style>
  <w:style w:type="table" w:customStyle="1" w:styleId="11">
    <w:name w:val="1"/>
    <w:basedOn w:val="TableauNormal"/>
    <w:rsid w:val="00907744"/>
    <w:tblPr>
      <w:tblStyleRowBandSize w:val="1"/>
      <w:tblStyleColBandSize w:val="1"/>
      <w:tblCellMar>
        <w:top w:w="28" w:type="dxa"/>
        <w:left w:w="28" w:type="dxa"/>
        <w:bottom w:w="28" w:type="dxa"/>
        <w:right w:w="28" w:type="dxa"/>
      </w:tblCellMar>
    </w:tblPr>
  </w:style>
  <w:style w:type="character" w:customStyle="1" w:styleId="UnresolvedMention21">
    <w:name w:val="Unresolved Mention21"/>
    <w:basedOn w:val="Policepardfaut"/>
    <w:uiPriority w:val="99"/>
    <w:semiHidden/>
    <w:unhideWhenUsed/>
    <w:rsid w:val="00907744"/>
    <w:rPr>
      <w:color w:val="605E5C"/>
      <w:shd w:val="clear" w:color="auto" w:fill="E1DFDD"/>
    </w:rPr>
  </w:style>
  <w:style w:type="paragraph" w:customStyle="1" w:styleId="Article">
    <w:name w:val="Article"/>
    <w:basedOn w:val="Normal"/>
    <w:rsid w:val="00907744"/>
    <w:pPr>
      <w:numPr>
        <w:numId w:val="10"/>
      </w:numPr>
      <w:tabs>
        <w:tab w:val="left" w:pos="567"/>
      </w:tabs>
      <w:spacing w:before="120"/>
      <w:jc w:val="both"/>
    </w:pPr>
    <w:rPr>
      <w:bCs/>
      <w:szCs w:val="20"/>
    </w:rPr>
  </w:style>
  <w:style w:type="paragraph" w:customStyle="1" w:styleId="ar6bodytext0">
    <w:name w:val="ar6bodytext"/>
    <w:basedOn w:val="Normal"/>
    <w:rsid w:val="00907744"/>
    <w:pPr>
      <w:spacing w:before="100" w:beforeAutospacing="1" w:after="100" w:afterAutospacing="1"/>
    </w:pPr>
  </w:style>
  <w:style w:type="character" w:customStyle="1" w:styleId="sourcetitle">
    <w:name w:val="sourcetitle"/>
    <w:rsid w:val="00907744"/>
  </w:style>
  <w:style w:type="paragraph" w:customStyle="1" w:styleId="frfield">
    <w:name w:val="fr_field"/>
    <w:basedOn w:val="Normal"/>
    <w:rsid w:val="00907744"/>
    <w:pPr>
      <w:spacing w:before="100" w:beforeAutospacing="1" w:after="100" w:afterAutospacing="1"/>
    </w:pPr>
  </w:style>
  <w:style w:type="numbering" w:customStyle="1" w:styleId="NoList10">
    <w:name w:val="No List10"/>
    <w:next w:val="Aucuneliste"/>
    <w:uiPriority w:val="99"/>
    <w:semiHidden/>
    <w:unhideWhenUsed/>
    <w:rsid w:val="00907744"/>
  </w:style>
  <w:style w:type="numbering" w:customStyle="1" w:styleId="Style117">
    <w:name w:val="Style117"/>
    <w:uiPriority w:val="99"/>
    <w:rsid w:val="00907744"/>
  </w:style>
  <w:style w:type="numbering" w:customStyle="1" w:styleId="Style217">
    <w:name w:val="Style217"/>
    <w:uiPriority w:val="99"/>
    <w:rsid w:val="00907744"/>
  </w:style>
  <w:style w:type="numbering" w:customStyle="1" w:styleId="Style118">
    <w:name w:val="Style118"/>
    <w:uiPriority w:val="99"/>
    <w:qFormat/>
    <w:rsid w:val="00907744"/>
  </w:style>
  <w:style w:type="numbering" w:customStyle="1" w:styleId="Style218">
    <w:name w:val="Style218"/>
    <w:uiPriority w:val="99"/>
    <w:qFormat/>
    <w:rsid w:val="00907744"/>
  </w:style>
  <w:style w:type="table" w:customStyle="1" w:styleId="TableGrid8">
    <w:name w:val="Table Grid8"/>
    <w:basedOn w:val="TableauNormal"/>
    <w:next w:val="Grilledutableau"/>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auNormal"/>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auNormal"/>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auNormal"/>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auNormal"/>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auNormal"/>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2">
    <w:name w:val="Tabela com grade12"/>
    <w:basedOn w:val="TableauNormal"/>
    <w:next w:val="Grilledutableau"/>
    <w:uiPriority w:val="39"/>
    <w:rsid w:val="00907744"/>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2">
    <w:name w:val="Tabela com grade22"/>
    <w:basedOn w:val="TableauNormal"/>
    <w:next w:val="Grilledutableau"/>
    <w:uiPriority w:val="39"/>
    <w:rsid w:val="00907744"/>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2">
    <w:name w:val="Tabela com grade32"/>
    <w:basedOn w:val="TableauNormal"/>
    <w:next w:val="Grilledutableau"/>
    <w:uiPriority w:val="39"/>
    <w:rsid w:val="00907744"/>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2">
    <w:name w:val="Tabela com grade42"/>
    <w:basedOn w:val="TableauNormal"/>
    <w:next w:val="Grilledutableau"/>
    <w:uiPriority w:val="39"/>
    <w:rsid w:val="00907744"/>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2">
    <w:name w:val="Tabela com grade52"/>
    <w:basedOn w:val="TableauNormal"/>
    <w:next w:val="Grilledutableau"/>
    <w:uiPriority w:val="39"/>
    <w:rsid w:val="00907744"/>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auNormal"/>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1">
    <w:name w:val="Tabela com grade61"/>
    <w:basedOn w:val="TableauNormal"/>
    <w:next w:val="Grilledutableau"/>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Aucuneliste"/>
    <w:uiPriority w:val="99"/>
    <w:semiHidden/>
    <w:unhideWhenUsed/>
    <w:rsid w:val="00907744"/>
  </w:style>
  <w:style w:type="numbering" w:customStyle="1" w:styleId="NoList26">
    <w:name w:val="No List26"/>
    <w:next w:val="Aucuneliste"/>
    <w:uiPriority w:val="99"/>
    <w:semiHidden/>
    <w:unhideWhenUsed/>
    <w:rsid w:val="00907744"/>
  </w:style>
  <w:style w:type="numbering" w:customStyle="1" w:styleId="NoList36">
    <w:name w:val="No List36"/>
    <w:next w:val="Aucuneliste"/>
    <w:uiPriority w:val="99"/>
    <w:semiHidden/>
    <w:unhideWhenUsed/>
    <w:rsid w:val="00907744"/>
  </w:style>
  <w:style w:type="numbering" w:customStyle="1" w:styleId="NoList46">
    <w:name w:val="No List46"/>
    <w:next w:val="Aucuneliste"/>
    <w:uiPriority w:val="99"/>
    <w:semiHidden/>
    <w:unhideWhenUsed/>
    <w:rsid w:val="00907744"/>
  </w:style>
  <w:style w:type="numbering" w:customStyle="1" w:styleId="Style1114">
    <w:name w:val="Style1114"/>
    <w:uiPriority w:val="99"/>
    <w:qFormat/>
    <w:rsid w:val="00907744"/>
  </w:style>
  <w:style w:type="numbering" w:customStyle="1" w:styleId="Style2114">
    <w:name w:val="Style2114"/>
    <w:uiPriority w:val="99"/>
    <w:qFormat/>
    <w:rsid w:val="00907744"/>
  </w:style>
  <w:style w:type="table" w:customStyle="1" w:styleId="TableGrid61">
    <w:name w:val="Table Grid61"/>
    <w:basedOn w:val="TableauNormal"/>
    <w:next w:val="Grilledutableau"/>
    <w:uiPriority w:val="39"/>
    <w:rsid w:val="00907744"/>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auNormal"/>
    <w:uiPriority w:val="39"/>
    <w:rsid w:val="00907744"/>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auNormal"/>
    <w:uiPriority w:val="39"/>
    <w:rsid w:val="00907744"/>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auNormal"/>
    <w:uiPriority w:val="39"/>
    <w:rsid w:val="00907744"/>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auNormal"/>
    <w:uiPriority w:val="39"/>
    <w:rsid w:val="00907744"/>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auNormal"/>
    <w:uiPriority w:val="39"/>
    <w:rsid w:val="00907744"/>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1">
    <w:name w:val="Tabela com grade111"/>
    <w:basedOn w:val="TableauNormal"/>
    <w:next w:val="Grilledutableau"/>
    <w:uiPriority w:val="39"/>
    <w:rsid w:val="00907744"/>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1">
    <w:name w:val="Tabela com grade211"/>
    <w:basedOn w:val="TableauNormal"/>
    <w:next w:val="Grilledutableau"/>
    <w:uiPriority w:val="39"/>
    <w:rsid w:val="00907744"/>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11">
    <w:name w:val="Tabela com grade311"/>
    <w:basedOn w:val="TableauNormal"/>
    <w:next w:val="Grilledutableau"/>
    <w:uiPriority w:val="39"/>
    <w:rsid w:val="00907744"/>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2">
    <w:name w:val="Tabela com grade412"/>
    <w:basedOn w:val="TableauNormal"/>
    <w:next w:val="Grilledutableau"/>
    <w:uiPriority w:val="39"/>
    <w:rsid w:val="00907744"/>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3">
    <w:name w:val="Tabela com grade513"/>
    <w:basedOn w:val="TableauNormal"/>
    <w:next w:val="Grilledutableau"/>
    <w:uiPriority w:val="39"/>
    <w:rsid w:val="00907744"/>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11">
    <w:name w:val="Tabela com grade4111"/>
    <w:basedOn w:val="TableauNormal"/>
    <w:next w:val="Grilledutableau"/>
    <w:uiPriority w:val="39"/>
    <w:rsid w:val="00907744"/>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
    <w:name w:val="Table Grid3111"/>
    <w:basedOn w:val="TableauNormal"/>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11">
    <w:name w:val="Tabela com grade5111"/>
    <w:basedOn w:val="TableauNormal"/>
    <w:next w:val="Grilledutableau"/>
    <w:uiPriority w:val="39"/>
    <w:rsid w:val="00907744"/>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
    <w:name w:val="No List54"/>
    <w:next w:val="Aucuneliste"/>
    <w:uiPriority w:val="99"/>
    <w:semiHidden/>
    <w:unhideWhenUsed/>
    <w:rsid w:val="00907744"/>
  </w:style>
  <w:style w:type="numbering" w:customStyle="1" w:styleId="NoList114">
    <w:name w:val="No List114"/>
    <w:next w:val="Aucuneliste"/>
    <w:uiPriority w:val="99"/>
    <w:semiHidden/>
    <w:unhideWhenUsed/>
    <w:rsid w:val="00907744"/>
  </w:style>
  <w:style w:type="numbering" w:customStyle="1" w:styleId="NoList214">
    <w:name w:val="No List214"/>
    <w:next w:val="Aucuneliste"/>
    <w:uiPriority w:val="99"/>
    <w:semiHidden/>
    <w:unhideWhenUsed/>
    <w:rsid w:val="00907744"/>
  </w:style>
  <w:style w:type="numbering" w:customStyle="1" w:styleId="NoList314">
    <w:name w:val="No List314"/>
    <w:next w:val="Aucuneliste"/>
    <w:uiPriority w:val="99"/>
    <w:semiHidden/>
    <w:unhideWhenUsed/>
    <w:rsid w:val="00907744"/>
  </w:style>
  <w:style w:type="numbering" w:customStyle="1" w:styleId="NoList414">
    <w:name w:val="No List414"/>
    <w:next w:val="Aucuneliste"/>
    <w:uiPriority w:val="99"/>
    <w:semiHidden/>
    <w:unhideWhenUsed/>
    <w:rsid w:val="00907744"/>
  </w:style>
  <w:style w:type="numbering" w:customStyle="1" w:styleId="NoList64">
    <w:name w:val="No List64"/>
    <w:next w:val="Aucuneliste"/>
    <w:uiPriority w:val="99"/>
    <w:semiHidden/>
    <w:unhideWhenUsed/>
    <w:rsid w:val="00907744"/>
  </w:style>
  <w:style w:type="numbering" w:customStyle="1" w:styleId="NoList124">
    <w:name w:val="No List124"/>
    <w:next w:val="Aucuneliste"/>
    <w:uiPriority w:val="99"/>
    <w:semiHidden/>
    <w:unhideWhenUsed/>
    <w:rsid w:val="00907744"/>
  </w:style>
  <w:style w:type="numbering" w:customStyle="1" w:styleId="NoList224">
    <w:name w:val="No List224"/>
    <w:next w:val="Aucuneliste"/>
    <w:uiPriority w:val="99"/>
    <w:semiHidden/>
    <w:unhideWhenUsed/>
    <w:rsid w:val="00907744"/>
  </w:style>
  <w:style w:type="numbering" w:customStyle="1" w:styleId="NoList324">
    <w:name w:val="No List324"/>
    <w:next w:val="Aucuneliste"/>
    <w:uiPriority w:val="99"/>
    <w:semiHidden/>
    <w:unhideWhenUsed/>
    <w:rsid w:val="00907744"/>
  </w:style>
  <w:style w:type="numbering" w:customStyle="1" w:styleId="NoList424">
    <w:name w:val="No List424"/>
    <w:next w:val="Aucuneliste"/>
    <w:uiPriority w:val="99"/>
    <w:semiHidden/>
    <w:unhideWhenUsed/>
    <w:rsid w:val="00907744"/>
  </w:style>
  <w:style w:type="numbering" w:customStyle="1" w:styleId="Style1124">
    <w:name w:val="Style1124"/>
    <w:uiPriority w:val="99"/>
    <w:qFormat/>
    <w:rsid w:val="00907744"/>
  </w:style>
  <w:style w:type="numbering" w:customStyle="1" w:styleId="Style2124">
    <w:name w:val="Style2124"/>
    <w:uiPriority w:val="99"/>
    <w:qFormat/>
    <w:rsid w:val="00907744"/>
  </w:style>
  <w:style w:type="table" w:customStyle="1" w:styleId="TableGrid3121">
    <w:name w:val="Table Grid3121"/>
    <w:basedOn w:val="TableauNormal"/>
    <w:uiPriority w:val="39"/>
    <w:rsid w:val="00907744"/>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21">
    <w:name w:val="Tabela com grade5121"/>
    <w:basedOn w:val="TableauNormal"/>
    <w:next w:val="Grilledutableau"/>
    <w:uiPriority w:val="39"/>
    <w:rsid w:val="00907744"/>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auNormal"/>
    <w:next w:val="Grilledutableau"/>
    <w:uiPriority w:val="39"/>
    <w:rsid w:val="00907744"/>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21">
    <w:name w:val="Style121"/>
    <w:uiPriority w:val="99"/>
    <w:rsid w:val="00907744"/>
  </w:style>
  <w:style w:type="numbering" w:customStyle="1" w:styleId="Style221">
    <w:name w:val="Style221"/>
    <w:uiPriority w:val="99"/>
    <w:rsid w:val="00907744"/>
  </w:style>
  <w:style w:type="numbering" w:customStyle="1" w:styleId="Style1131">
    <w:name w:val="Style1131"/>
    <w:uiPriority w:val="99"/>
    <w:qFormat/>
    <w:rsid w:val="00907744"/>
  </w:style>
  <w:style w:type="numbering" w:customStyle="1" w:styleId="Style2131">
    <w:name w:val="Style2131"/>
    <w:uiPriority w:val="99"/>
    <w:qFormat/>
    <w:rsid w:val="00907744"/>
  </w:style>
  <w:style w:type="numbering" w:customStyle="1" w:styleId="Style131">
    <w:name w:val="Style131"/>
    <w:uiPriority w:val="99"/>
    <w:rsid w:val="00907744"/>
  </w:style>
  <w:style w:type="numbering" w:customStyle="1" w:styleId="Style231">
    <w:name w:val="Style231"/>
    <w:uiPriority w:val="99"/>
    <w:rsid w:val="00907744"/>
  </w:style>
  <w:style w:type="numbering" w:customStyle="1" w:styleId="Style141">
    <w:name w:val="Style141"/>
    <w:uiPriority w:val="99"/>
    <w:rsid w:val="00907744"/>
  </w:style>
  <w:style w:type="numbering" w:customStyle="1" w:styleId="Style241">
    <w:name w:val="Style241"/>
    <w:uiPriority w:val="99"/>
    <w:rsid w:val="00907744"/>
  </w:style>
  <w:style w:type="numbering" w:customStyle="1" w:styleId="NoList71">
    <w:name w:val="No List71"/>
    <w:next w:val="Aucuneliste"/>
    <w:uiPriority w:val="99"/>
    <w:semiHidden/>
    <w:unhideWhenUsed/>
    <w:rsid w:val="00907744"/>
  </w:style>
  <w:style w:type="numbering" w:customStyle="1" w:styleId="Style151">
    <w:name w:val="Style151"/>
    <w:uiPriority w:val="99"/>
    <w:rsid w:val="00907744"/>
  </w:style>
  <w:style w:type="numbering" w:customStyle="1" w:styleId="Style251">
    <w:name w:val="Style251"/>
    <w:uiPriority w:val="99"/>
    <w:rsid w:val="00907744"/>
  </w:style>
  <w:style w:type="numbering" w:customStyle="1" w:styleId="NoList131">
    <w:name w:val="No List131"/>
    <w:next w:val="Aucuneliste"/>
    <w:uiPriority w:val="99"/>
    <w:semiHidden/>
    <w:unhideWhenUsed/>
    <w:rsid w:val="00907744"/>
  </w:style>
  <w:style w:type="numbering" w:customStyle="1" w:styleId="NoList231">
    <w:name w:val="No List231"/>
    <w:next w:val="Aucuneliste"/>
    <w:uiPriority w:val="99"/>
    <w:semiHidden/>
    <w:unhideWhenUsed/>
    <w:rsid w:val="00907744"/>
  </w:style>
  <w:style w:type="numbering" w:customStyle="1" w:styleId="NoList331">
    <w:name w:val="No List331"/>
    <w:next w:val="Aucuneliste"/>
    <w:uiPriority w:val="99"/>
    <w:semiHidden/>
    <w:unhideWhenUsed/>
    <w:rsid w:val="00907744"/>
  </w:style>
  <w:style w:type="numbering" w:customStyle="1" w:styleId="NoList431">
    <w:name w:val="No List431"/>
    <w:next w:val="Aucuneliste"/>
    <w:uiPriority w:val="99"/>
    <w:semiHidden/>
    <w:unhideWhenUsed/>
    <w:rsid w:val="00907744"/>
  </w:style>
  <w:style w:type="numbering" w:customStyle="1" w:styleId="Style1141">
    <w:name w:val="Style1141"/>
    <w:uiPriority w:val="99"/>
    <w:qFormat/>
    <w:rsid w:val="00907744"/>
  </w:style>
  <w:style w:type="numbering" w:customStyle="1" w:styleId="Style2141">
    <w:name w:val="Style2141"/>
    <w:uiPriority w:val="99"/>
    <w:qFormat/>
    <w:rsid w:val="00907744"/>
  </w:style>
  <w:style w:type="numbering" w:customStyle="1" w:styleId="NoList511">
    <w:name w:val="No List511"/>
    <w:next w:val="Aucuneliste"/>
    <w:uiPriority w:val="99"/>
    <w:semiHidden/>
    <w:unhideWhenUsed/>
    <w:rsid w:val="00907744"/>
  </w:style>
  <w:style w:type="numbering" w:customStyle="1" w:styleId="NoList11111">
    <w:name w:val="No List11111"/>
    <w:next w:val="Aucuneliste"/>
    <w:uiPriority w:val="99"/>
    <w:semiHidden/>
    <w:unhideWhenUsed/>
    <w:rsid w:val="00907744"/>
  </w:style>
  <w:style w:type="numbering" w:customStyle="1" w:styleId="NoList2111">
    <w:name w:val="No List2111"/>
    <w:next w:val="Aucuneliste"/>
    <w:uiPriority w:val="99"/>
    <w:semiHidden/>
    <w:unhideWhenUsed/>
    <w:rsid w:val="00907744"/>
  </w:style>
  <w:style w:type="numbering" w:customStyle="1" w:styleId="NoList3111">
    <w:name w:val="No List3111"/>
    <w:next w:val="Aucuneliste"/>
    <w:uiPriority w:val="99"/>
    <w:semiHidden/>
    <w:unhideWhenUsed/>
    <w:rsid w:val="00907744"/>
  </w:style>
  <w:style w:type="numbering" w:customStyle="1" w:styleId="NoList4111">
    <w:name w:val="No List4111"/>
    <w:next w:val="Aucuneliste"/>
    <w:uiPriority w:val="99"/>
    <w:semiHidden/>
    <w:unhideWhenUsed/>
    <w:rsid w:val="00907744"/>
  </w:style>
  <w:style w:type="numbering" w:customStyle="1" w:styleId="Style11111">
    <w:name w:val="Style11111"/>
    <w:uiPriority w:val="99"/>
    <w:qFormat/>
    <w:rsid w:val="00907744"/>
  </w:style>
  <w:style w:type="numbering" w:customStyle="1" w:styleId="Style21111">
    <w:name w:val="Style21111"/>
    <w:uiPriority w:val="99"/>
    <w:qFormat/>
    <w:rsid w:val="00907744"/>
  </w:style>
  <w:style w:type="numbering" w:customStyle="1" w:styleId="NoList611">
    <w:name w:val="No List611"/>
    <w:next w:val="Aucuneliste"/>
    <w:uiPriority w:val="99"/>
    <w:semiHidden/>
    <w:unhideWhenUsed/>
    <w:rsid w:val="00907744"/>
  </w:style>
  <w:style w:type="numbering" w:customStyle="1" w:styleId="NoList1211">
    <w:name w:val="No List1211"/>
    <w:next w:val="Aucuneliste"/>
    <w:uiPriority w:val="99"/>
    <w:semiHidden/>
    <w:unhideWhenUsed/>
    <w:rsid w:val="00907744"/>
  </w:style>
  <w:style w:type="numbering" w:customStyle="1" w:styleId="NoList2211">
    <w:name w:val="No List2211"/>
    <w:next w:val="Aucuneliste"/>
    <w:uiPriority w:val="99"/>
    <w:semiHidden/>
    <w:unhideWhenUsed/>
    <w:rsid w:val="00907744"/>
  </w:style>
  <w:style w:type="numbering" w:customStyle="1" w:styleId="NoList3211">
    <w:name w:val="No List3211"/>
    <w:next w:val="Aucuneliste"/>
    <w:uiPriority w:val="99"/>
    <w:semiHidden/>
    <w:unhideWhenUsed/>
    <w:rsid w:val="00907744"/>
  </w:style>
  <w:style w:type="numbering" w:customStyle="1" w:styleId="NoList4211">
    <w:name w:val="No List4211"/>
    <w:next w:val="Aucuneliste"/>
    <w:uiPriority w:val="99"/>
    <w:semiHidden/>
    <w:unhideWhenUsed/>
    <w:rsid w:val="00907744"/>
  </w:style>
  <w:style w:type="numbering" w:customStyle="1" w:styleId="Style11211">
    <w:name w:val="Style11211"/>
    <w:uiPriority w:val="99"/>
    <w:qFormat/>
    <w:rsid w:val="00907744"/>
  </w:style>
  <w:style w:type="numbering" w:customStyle="1" w:styleId="Style21211">
    <w:name w:val="Style21211"/>
    <w:uiPriority w:val="99"/>
    <w:qFormat/>
    <w:rsid w:val="00907744"/>
  </w:style>
  <w:style w:type="numbering" w:customStyle="1" w:styleId="NoList81">
    <w:name w:val="No List81"/>
    <w:next w:val="Aucuneliste"/>
    <w:uiPriority w:val="99"/>
    <w:semiHidden/>
    <w:unhideWhenUsed/>
    <w:rsid w:val="00907744"/>
  </w:style>
  <w:style w:type="numbering" w:customStyle="1" w:styleId="Style161">
    <w:name w:val="Style161"/>
    <w:uiPriority w:val="99"/>
    <w:rsid w:val="00907744"/>
  </w:style>
  <w:style w:type="numbering" w:customStyle="1" w:styleId="Style261">
    <w:name w:val="Style261"/>
    <w:uiPriority w:val="99"/>
    <w:rsid w:val="00907744"/>
  </w:style>
  <w:style w:type="numbering" w:customStyle="1" w:styleId="NoList141">
    <w:name w:val="No List141"/>
    <w:next w:val="Aucuneliste"/>
    <w:uiPriority w:val="99"/>
    <w:semiHidden/>
    <w:unhideWhenUsed/>
    <w:rsid w:val="00907744"/>
  </w:style>
  <w:style w:type="numbering" w:customStyle="1" w:styleId="NoList241">
    <w:name w:val="No List241"/>
    <w:next w:val="Aucuneliste"/>
    <w:uiPriority w:val="99"/>
    <w:semiHidden/>
    <w:unhideWhenUsed/>
    <w:rsid w:val="00907744"/>
  </w:style>
  <w:style w:type="numbering" w:customStyle="1" w:styleId="NoList341">
    <w:name w:val="No List341"/>
    <w:next w:val="Aucuneliste"/>
    <w:uiPriority w:val="99"/>
    <w:semiHidden/>
    <w:unhideWhenUsed/>
    <w:rsid w:val="00907744"/>
  </w:style>
  <w:style w:type="numbering" w:customStyle="1" w:styleId="NoList441">
    <w:name w:val="No List441"/>
    <w:next w:val="Aucuneliste"/>
    <w:uiPriority w:val="99"/>
    <w:semiHidden/>
    <w:unhideWhenUsed/>
    <w:rsid w:val="00907744"/>
  </w:style>
  <w:style w:type="numbering" w:customStyle="1" w:styleId="Style1151">
    <w:name w:val="Style1151"/>
    <w:uiPriority w:val="99"/>
    <w:qFormat/>
    <w:rsid w:val="00907744"/>
  </w:style>
  <w:style w:type="numbering" w:customStyle="1" w:styleId="Style2151">
    <w:name w:val="Style2151"/>
    <w:uiPriority w:val="99"/>
    <w:qFormat/>
    <w:rsid w:val="00907744"/>
  </w:style>
  <w:style w:type="numbering" w:customStyle="1" w:styleId="NoList521">
    <w:name w:val="No List521"/>
    <w:next w:val="Aucuneliste"/>
    <w:uiPriority w:val="99"/>
    <w:semiHidden/>
    <w:unhideWhenUsed/>
    <w:rsid w:val="00907744"/>
  </w:style>
  <w:style w:type="numbering" w:customStyle="1" w:styleId="NoList1121">
    <w:name w:val="No List1121"/>
    <w:next w:val="Aucuneliste"/>
    <w:uiPriority w:val="99"/>
    <w:semiHidden/>
    <w:unhideWhenUsed/>
    <w:rsid w:val="00907744"/>
  </w:style>
  <w:style w:type="numbering" w:customStyle="1" w:styleId="NoList2121">
    <w:name w:val="No List2121"/>
    <w:next w:val="Aucuneliste"/>
    <w:uiPriority w:val="99"/>
    <w:semiHidden/>
    <w:unhideWhenUsed/>
    <w:rsid w:val="00907744"/>
  </w:style>
  <w:style w:type="numbering" w:customStyle="1" w:styleId="NoList3121">
    <w:name w:val="No List3121"/>
    <w:next w:val="Aucuneliste"/>
    <w:uiPriority w:val="99"/>
    <w:semiHidden/>
    <w:unhideWhenUsed/>
    <w:rsid w:val="00907744"/>
  </w:style>
  <w:style w:type="numbering" w:customStyle="1" w:styleId="NoList4121">
    <w:name w:val="No List4121"/>
    <w:next w:val="Aucuneliste"/>
    <w:uiPriority w:val="99"/>
    <w:semiHidden/>
    <w:unhideWhenUsed/>
    <w:rsid w:val="00907744"/>
  </w:style>
  <w:style w:type="numbering" w:customStyle="1" w:styleId="Style11121">
    <w:name w:val="Style11121"/>
    <w:uiPriority w:val="99"/>
    <w:qFormat/>
    <w:rsid w:val="00907744"/>
  </w:style>
  <w:style w:type="numbering" w:customStyle="1" w:styleId="Style21121">
    <w:name w:val="Style21121"/>
    <w:uiPriority w:val="99"/>
    <w:qFormat/>
    <w:rsid w:val="00907744"/>
  </w:style>
  <w:style w:type="numbering" w:customStyle="1" w:styleId="NoList621">
    <w:name w:val="No List621"/>
    <w:next w:val="Aucuneliste"/>
    <w:uiPriority w:val="99"/>
    <w:semiHidden/>
    <w:unhideWhenUsed/>
    <w:rsid w:val="00907744"/>
  </w:style>
  <w:style w:type="numbering" w:customStyle="1" w:styleId="NoList1221">
    <w:name w:val="No List1221"/>
    <w:next w:val="Aucuneliste"/>
    <w:uiPriority w:val="99"/>
    <w:semiHidden/>
    <w:unhideWhenUsed/>
    <w:rsid w:val="00907744"/>
  </w:style>
  <w:style w:type="numbering" w:customStyle="1" w:styleId="NoList2221">
    <w:name w:val="No List2221"/>
    <w:next w:val="Aucuneliste"/>
    <w:uiPriority w:val="99"/>
    <w:semiHidden/>
    <w:unhideWhenUsed/>
    <w:rsid w:val="00907744"/>
  </w:style>
  <w:style w:type="numbering" w:customStyle="1" w:styleId="NoList3221">
    <w:name w:val="No List3221"/>
    <w:next w:val="Aucuneliste"/>
    <w:uiPriority w:val="99"/>
    <w:semiHidden/>
    <w:unhideWhenUsed/>
    <w:rsid w:val="00907744"/>
  </w:style>
  <w:style w:type="numbering" w:customStyle="1" w:styleId="NoList4221">
    <w:name w:val="No List4221"/>
    <w:next w:val="Aucuneliste"/>
    <w:uiPriority w:val="99"/>
    <w:semiHidden/>
    <w:unhideWhenUsed/>
    <w:rsid w:val="00907744"/>
  </w:style>
  <w:style w:type="numbering" w:customStyle="1" w:styleId="Style11221">
    <w:name w:val="Style11221"/>
    <w:uiPriority w:val="99"/>
    <w:qFormat/>
    <w:rsid w:val="00907744"/>
  </w:style>
  <w:style w:type="numbering" w:customStyle="1" w:styleId="Style21221">
    <w:name w:val="Style21221"/>
    <w:uiPriority w:val="99"/>
    <w:qFormat/>
    <w:rsid w:val="00907744"/>
  </w:style>
  <w:style w:type="numbering" w:customStyle="1" w:styleId="Style171">
    <w:name w:val="Style171"/>
    <w:uiPriority w:val="99"/>
    <w:rsid w:val="00907744"/>
  </w:style>
  <w:style w:type="numbering" w:customStyle="1" w:styleId="Style271">
    <w:name w:val="Style271"/>
    <w:uiPriority w:val="99"/>
    <w:rsid w:val="00907744"/>
  </w:style>
  <w:style w:type="numbering" w:customStyle="1" w:styleId="NoList91">
    <w:name w:val="No List91"/>
    <w:next w:val="Aucuneliste"/>
    <w:uiPriority w:val="99"/>
    <w:semiHidden/>
    <w:unhideWhenUsed/>
    <w:rsid w:val="00907744"/>
  </w:style>
  <w:style w:type="numbering" w:customStyle="1" w:styleId="Style181">
    <w:name w:val="Style181"/>
    <w:uiPriority w:val="99"/>
    <w:rsid w:val="00907744"/>
  </w:style>
  <w:style w:type="numbering" w:customStyle="1" w:styleId="Style281">
    <w:name w:val="Style281"/>
    <w:uiPriority w:val="99"/>
    <w:rsid w:val="00907744"/>
  </w:style>
  <w:style w:type="numbering" w:customStyle="1" w:styleId="NoList151">
    <w:name w:val="No List151"/>
    <w:next w:val="Aucuneliste"/>
    <w:uiPriority w:val="99"/>
    <w:semiHidden/>
    <w:unhideWhenUsed/>
    <w:rsid w:val="00907744"/>
  </w:style>
  <w:style w:type="numbering" w:customStyle="1" w:styleId="NoList251">
    <w:name w:val="No List251"/>
    <w:next w:val="Aucuneliste"/>
    <w:uiPriority w:val="99"/>
    <w:semiHidden/>
    <w:unhideWhenUsed/>
    <w:rsid w:val="00907744"/>
  </w:style>
  <w:style w:type="numbering" w:customStyle="1" w:styleId="NoList351">
    <w:name w:val="No List351"/>
    <w:next w:val="Aucuneliste"/>
    <w:uiPriority w:val="99"/>
    <w:semiHidden/>
    <w:unhideWhenUsed/>
    <w:rsid w:val="00907744"/>
  </w:style>
  <w:style w:type="numbering" w:customStyle="1" w:styleId="NoList451">
    <w:name w:val="No List451"/>
    <w:next w:val="Aucuneliste"/>
    <w:uiPriority w:val="99"/>
    <w:semiHidden/>
    <w:unhideWhenUsed/>
    <w:rsid w:val="00907744"/>
  </w:style>
  <w:style w:type="numbering" w:customStyle="1" w:styleId="Style1161">
    <w:name w:val="Style1161"/>
    <w:uiPriority w:val="99"/>
    <w:qFormat/>
    <w:rsid w:val="00907744"/>
  </w:style>
  <w:style w:type="numbering" w:customStyle="1" w:styleId="Style2161">
    <w:name w:val="Style2161"/>
    <w:uiPriority w:val="99"/>
    <w:qFormat/>
    <w:rsid w:val="00907744"/>
  </w:style>
  <w:style w:type="numbering" w:customStyle="1" w:styleId="NoList531">
    <w:name w:val="No List531"/>
    <w:next w:val="Aucuneliste"/>
    <w:uiPriority w:val="99"/>
    <w:semiHidden/>
    <w:unhideWhenUsed/>
    <w:rsid w:val="00907744"/>
  </w:style>
  <w:style w:type="numbering" w:customStyle="1" w:styleId="NoList1131">
    <w:name w:val="No List1131"/>
    <w:next w:val="Aucuneliste"/>
    <w:uiPriority w:val="99"/>
    <w:semiHidden/>
    <w:unhideWhenUsed/>
    <w:rsid w:val="00907744"/>
  </w:style>
  <w:style w:type="numbering" w:customStyle="1" w:styleId="NoList2131">
    <w:name w:val="No List2131"/>
    <w:next w:val="Aucuneliste"/>
    <w:uiPriority w:val="99"/>
    <w:semiHidden/>
    <w:unhideWhenUsed/>
    <w:rsid w:val="00907744"/>
  </w:style>
  <w:style w:type="numbering" w:customStyle="1" w:styleId="NoList3131">
    <w:name w:val="No List3131"/>
    <w:next w:val="Aucuneliste"/>
    <w:uiPriority w:val="99"/>
    <w:semiHidden/>
    <w:unhideWhenUsed/>
    <w:rsid w:val="00907744"/>
  </w:style>
  <w:style w:type="numbering" w:customStyle="1" w:styleId="NoList4131">
    <w:name w:val="No List4131"/>
    <w:next w:val="Aucuneliste"/>
    <w:uiPriority w:val="99"/>
    <w:semiHidden/>
    <w:unhideWhenUsed/>
    <w:rsid w:val="00907744"/>
  </w:style>
  <w:style w:type="numbering" w:customStyle="1" w:styleId="Style11131">
    <w:name w:val="Style11131"/>
    <w:uiPriority w:val="99"/>
    <w:qFormat/>
    <w:rsid w:val="00907744"/>
  </w:style>
  <w:style w:type="numbering" w:customStyle="1" w:styleId="Style21131">
    <w:name w:val="Style21131"/>
    <w:uiPriority w:val="99"/>
    <w:qFormat/>
    <w:rsid w:val="00907744"/>
  </w:style>
  <w:style w:type="numbering" w:customStyle="1" w:styleId="NoList631">
    <w:name w:val="No List631"/>
    <w:next w:val="Aucuneliste"/>
    <w:uiPriority w:val="99"/>
    <w:semiHidden/>
    <w:unhideWhenUsed/>
    <w:rsid w:val="00907744"/>
  </w:style>
  <w:style w:type="numbering" w:customStyle="1" w:styleId="NoList1231">
    <w:name w:val="No List1231"/>
    <w:next w:val="Aucuneliste"/>
    <w:uiPriority w:val="99"/>
    <w:semiHidden/>
    <w:unhideWhenUsed/>
    <w:rsid w:val="00907744"/>
  </w:style>
  <w:style w:type="numbering" w:customStyle="1" w:styleId="NoList2231">
    <w:name w:val="No List2231"/>
    <w:next w:val="Aucuneliste"/>
    <w:uiPriority w:val="99"/>
    <w:semiHidden/>
    <w:unhideWhenUsed/>
    <w:rsid w:val="00907744"/>
  </w:style>
  <w:style w:type="numbering" w:customStyle="1" w:styleId="NoList3231">
    <w:name w:val="No List3231"/>
    <w:next w:val="Aucuneliste"/>
    <w:uiPriority w:val="99"/>
    <w:semiHidden/>
    <w:unhideWhenUsed/>
    <w:rsid w:val="00907744"/>
  </w:style>
  <w:style w:type="numbering" w:customStyle="1" w:styleId="NoList4231">
    <w:name w:val="No List4231"/>
    <w:next w:val="Aucuneliste"/>
    <w:uiPriority w:val="99"/>
    <w:semiHidden/>
    <w:unhideWhenUsed/>
    <w:rsid w:val="00907744"/>
  </w:style>
  <w:style w:type="numbering" w:customStyle="1" w:styleId="Style11231">
    <w:name w:val="Style11231"/>
    <w:uiPriority w:val="99"/>
    <w:qFormat/>
    <w:rsid w:val="00907744"/>
  </w:style>
  <w:style w:type="numbering" w:customStyle="1" w:styleId="Style21231">
    <w:name w:val="Style21231"/>
    <w:uiPriority w:val="99"/>
    <w:qFormat/>
    <w:rsid w:val="00907744"/>
  </w:style>
  <w:style w:type="numbering" w:customStyle="1" w:styleId="Style191">
    <w:name w:val="Style191"/>
    <w:uiPriority w:val="99"/>
    <w:rsid w:val="00907744"/>
  </w:style>
  <w:style w:type="numbering" w:customStyle="1" w:styleId="Style291">
    <w:name w:val="Style291"/>
    <w:uiPriority w:val="99"/>
    <w:rsid w:val="00907744"/>
  </w:style>
  <w:style w:type="character" w:customStyle="1" w:styleId="nlmstring-name">
    <w:name w:val="nlm_string-name"/>
    <w:basedOn w:val="Policepardfaut"/>
    <w:rsid w:val="00907744"/>
  </w:style>
  <w:style w:type="character" w:customStyle="1" w:styleId="nlmgiven-names">
    <w:name w:val="nlm_given-names"/>
    <w:basedOn w:val="Policepardfaut"/>
    <w:rsid w:val="00907744"/>
  </w:style>
  <w:style w:type="character" w:customStyle="1" w:styleId="nlmyear">
    <w:name w:val="nlm_year"/>
    <w:basedOn w:val="Policepardfaut"/>
    <w:rsid w:val="00907744"/>
  </w:style>
  <w:style w:type="character" w:customStyle="1" w:styleId="nlmarticle-title">
    <w:name w:val="nlm_article-title"/>
    <w:basedOn w:val="Policepardfaut"/>
    <w:rsid w:val="00907744"/>
  </w:style>
  <w:style w:type="character" w:customStyle="1" w:styleId="nlmfpage">
    <w:name w:val="nlm_fpage"/>
    <w:basedOn w:val="Policepardfaut"/>
    <w:rsid w:val="00907744"/>
  </w:style>
  <w:style w:type="character" w:customStyle="1" w:styleId="nlmlpage">
    <w:name w:val="nlm_lpage"/>
    <w:basedOn w:val="Policepardfaut"/>
    <w:rsid w:val="00907744"/>
  </w:style>
  <w:style w:type="numbering" w:customStyle="1" w:styleId="NoList17">
    <w:name w:val="No List17"/>
    <w:next w:val="Aucuneliste"/>
    <w:uiPriority w:val="99"/>
    <w:semiHidden/>
    <w:unhideWhenUsed/>
    <w:rsid w:val="00907744"/>
  </w:style>
  <w:style w:type="numbering" w:customStyle="1" w:styleId="Style119">
    <w:name w:val="Style119"/>
    <w:uiPriority w:val="99"/>
    <w:rsid w:val="00907744"/>
  </w:style>
  <w:style w:type="numbering" w:customStyle="1" w:styleId="Style219">
    <w:name w:val="Style219"/>
    <w:uiPriority w:val="99"/>
    <w:rsid w:val="00907744"/>
  </w:style>
  <w:style w:type="numbering" w:customStyle="1" w:styleId="Style1110">
    <w:name w:val="Style1110"/>
    <w:uiPriority w:val="99"/>
    <w:qFormat/>
    <w:rsid w:val="00907744"/>
  </w:style>
  <w:style w:type="numbering" w:customStyle="1" w:styleId="Style2110">
    <w:name w:val="Style2110"/>
    <w:uiPriority w:val="99"/>
    <w:qFormat/>
    <w:rsid w:val="00907744"/>
  </w:style>
  <w:style w:type="table" w:customStyle="1" w:styleId="TableGrid9">
    <w:name w:val="Table Grid9"/>
    <w:basedOn w:val="TableauNormal"/>
    <w:next w:val="Grilledutableau"/>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auNormal"/>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auNormal"/>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auNormal"/>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auNormal"/>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auNormal"/>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3">
    <w:name w:val="Tabela com grade13"/>
    <w:basedOn w:val="TableauNormal"/>
    <w:next w:val="Grilledutableau"/>
    <w:uiPriority w:val="39"/>
    <w:rsid w:val="00907744"/>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leauNormal"/>
    <w:next w:val="Grilledutableau"/>
    <w:uiPriority w:val="39"/>
    <w:rsid w:val="00907744"/>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3">
    <w:name w:val="Tabela com grade33"/>
    <w:basedOn w:val="TableauNormal"/>
    <w:next w:val="Grilledutableau"/>
    <w:uiPriority w:val="39"/>
    <w:rsid w:val="00907744"/>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3">
    <w:name w:val="Tabela com grade43"/>
    <w:basedOn w:val="TableauNormal"/>
    <w:next w:val="Grilledutableau"/>
    <w:uiPriority w:val="39"/>
    <w:rsid w:val="00907744"/>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3">
    <w:name w:val="Tabela com grade53"/>
    <w:basedOn w:val="TableauNormal"/>
    <w:next w:val="Grilledutableau"/>
    <w:uiPriority w:val="39"/>
    <w:rsid w:val="00907744"/>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auNormal"/>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2">
    <w:name w:val="Tabela com grade62"/>
    <w:basedOn w:val="TableauNormal"/>
    <w:next w:val="Grilledutableau"/>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
    <w:name w:val="No List18"/>
    <w:next w:val="Aucuneliste"/>
    <w:uiPriority w:val="99"/>
    <w:semiHidden/>
    <w:unhideWhenUsed/>
    <w:rsid w:val="00907744"/>
  </w:style>
  <w:style w:type="numbering" w:customStyle="1" w:styleId="NoList27">
    <w:name w:val="No List27"/>
    <w:next w:val="Aucuneliste"/>
    <w:uiPriority w:val="99"/>
    <w:semiHidden/>
    <w:unhideWhenUsed/>
    <w:rsid w:val="00907744"/>
  </w:style>
  <w:style w:type="numbering" w:customStyle="1" w:styleId="NoList37">
    <w:name w:val="No List37"/>
    <w:next w:val="Aucuneliste"/>
    <w:uiPriority w:val="99"/>
    <w:semiHidden/>
    <w:unhideWhenUsed/>
    <w:rsid w:val="00907744"/>
  </w:style>
  <w:style w:type="numbering" w:customStyle="1" w:styleId="NoList47">
    <w:name w:val="No List47"/>
    <w:next w:val="Aucuneliste"/>
    <w:uiPriority w:val="99"/>
    <w:semiHidden/>
    <w:unhideWhenUsed/>
    <w:rsid w:val="00907744"/>
  </w:style>
  <w:style w:type="numbering" w:customStyle="1" w:styleId="Style1115">
    <w:name w:val="Style1115"/>
    <w:uiPriority w:val="99"/>
    <w:qFormat/>
    <w:rsid w:val="00907744"/>
  </w:style>
  <w:style w:type="numbering" w:customStyle="1" w:styleId="Style2115">
    <w:name w:val="Style2115"/>
    <w:uiPriority w:val="99"/>
    <w:qFormat/>
    <w:rsid w:val="00907744"/>
  </w:style>
  <w:style w:type="table" w:customStyle="1" w:styleId="TableGrid62">
    <w:name w:val="Table Grid62"/>
    <w:basedOn w:val="TableauNormal"/>
    <w:next w:val="Grilledutableau"/>
    <w:uiPriority w:val="39"/>
    <w:rsid w:val="00907744"/>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auNormal"/>
    <w:uiPriority w:val="39"/>
    <w:rsid w:val="00907744"/>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auNormal"/>
    <w:uiPriority w:val="39"/>
    <w:rsid w:val="00907744"/>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
    <w:name w:val="Table Grid314"/>
    <w:basedOn w:val="TableauNormal"/>
    <w:uiPriority w:val="39"/>
    <w:rsid w:val="00907744"/>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
    <w:name w:val="Table Grid412"/>
    <w:basedOn w:val="TableauNormal"/>
    <w:uiPriority w:val="39"/>
    <w:rsid w:val="00907744"/>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
    <w:name w:val="Table Grid512"/>
    <w:basedOn w:val="TableauNormal"/>
    <w:uiPriority w:val="39"/>
    <w:rsid w:val="00907744"/>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2">
    <w:name w:val="Tabela com grade112"/>
    <w:basedOn w:val="TableauNormal"/>
    <w:next w:val="Grilledutableau"/>
    <w:uiPriority w:val="39"/>
    <w:rsid w:val="00907744"/>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2">
    <w:name w:val="Tabela com grade212"/>
    <w:basedOn w:val="TableauNormal"/>
    <w:next w:val="Grilledutableau"/>
    <w:uiPriority w:val="39"/>
    <w:rsid w:val="00907744"/>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12">
    <w:name w:val="Tabela com grade312"/>
    <w:basedOn w:val="TableauNormal"/>
    <w:next w:val="Grilledutableau"/>
    <w:uiPriority w:val="39"/>
    <w:rsid w:val="00907744"/>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3">
    <w:name w:val="Tabela com grade413"/>
    <w:basedOn w:val="TableauNormal"/>
    <w:next w:val="Grilledutableau"/>
    <w:uiPriority w:val="39"/>
    <w:rsid w:val="00907744"/>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4">
    <w:name w:val="Tabela com grade514"/>
    <w:basedOn w:val="TableauNormal"/>
    <w:next w:val="Grilledutableau"/>
    <w:uiPriority w:val="39"/>
    <w:rsid w:val="00907744"/>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12">
    <w:name w:val="Tabela com grade4112"/>
    <w:basedOn w:val="TableauNormal"/>
    <w:next w:val="Grilledutableau"/>
    <w:uiPriority w:val="39"/>
    <w:rsid w:val="00907744"/>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
    <w:name w:val="Table Grid3112"/>
    <w:basedOn w:val="TableauNormal"/>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12">
    <w:name w:val="Tabela com grade5112"/>
    <w:basedOn w:val="TableauNormal"/>
    <w:next w:val="Grilledutableau"/>
    <w:uiPriority w:val="39"/>
    <w:rsid w:val="00907744"/>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5">
    <w:name w:val="No List55"/>
    <w:next w:val="Aucuneliste"/>
    <w:uiPriority w:val="99"/>
    <w:semiHidden/>
    <w:unhideWhenUsed/>
    <w:rsid w:val="00907744"/>
  </w:style>
  <w:style w:type="numbering" w:customStyle="1" w:styleId="NoList115">
    <w:name w:val="No List115"/>
    <w:next w:val="Aucuneliste"/>
    <w:uiPriority w:val="99"/>
    <w:semiHidden/>
    <w:unhideWhenUsed/>
    <w:rsid w:val="00907744"/>
  </w:style>
  <w:style w:type="numbering" w:customStyle="1" w:styleId="NoList215">
    <w:name w:val="No List215"/>
    <w:next w:val="Aucuneliste"/>
    <w:uiPriority w:val="99"/>
    <w:semiHidden/>
    <w:unhideWhenUsed/>
    <w:rsid w:val="00907744"/>
  </w:style>
  <w:style w:type="numbering" w:customStyle="1" w:styleId="NoList315">
    <w:name w:val="No List315"/>
    <w:next w:val="Aucuneliste"/>
    <w:uiPriority w:val="99"/>
    <w:semiHidden/>
    <w:unhideWhenUsed/>
    <w:rsid w:val="00907744"/>
  </w:style>
  <w:style w:type="numbering" w:customStyle="1" w:styleId="NoList415">
    <w:name w:val="No List415"/>
    <w:next w:val="Aucuneliste"/>
    <w:uiPriority w:val="99"/>
    <w:semiHidden/>
    <w:unhideWhenUsed/>
    <w:rsid w:val="00907744"/>
  </w:style>
  <w:style w:type="numbering" w:customStyle="1" w:styleId="NoList65">
    <w:name w:val="No List65"/>
    <w:next w:val="Aucuneliste"/>
    <w:uiPriority w:val="99"/>
    <w:semiHidden/>
    <w:unhideWhenUsed/>
    <w:rsid w:val="00907744"/>
  </w:style>
  <w:style w:type="numbering" w:customStyle="1" w:styleId="NoList125">
    <w:name w:val="No List125"/>
    <w:next w:val="Aucuneliste"/>
    <w:uiPriority w:val="99"/>
    <w:semiHidden/>
    <w:unhideWhenUsed/>
    <w:rsid w:val="00907744"/>
  </w:style>
  <w:style w:type="numbering" w:customStyle="1" w:styleId="NoList225">
    <w:name w:val="No List225"/>
    <w:next w:val="Aucuneliste"/>
    <w:uiPriority w:val="99"/>
    <w:semiHidden/>
    <w:unhideWhenUsed/>
    <w:rsid w:val="00907744"/>
  </w:style>
  <w:style w:type="numbering" w:customStyle="1" w:styleId="NoList325">
    <w:name w:val="No List325"/>
    <w:next w:val="Aucuneliste"/>
    <w:uiPriority w:val="99"/>
    <w:semiHidden/>
    <w:unhideWhenUsed/>
    <w:rsid w:val="00907744"/>
  </w:style>
  <w:style w:type="numbering" w:customStyle="1" w:styleId="NoList425">
    <w:name w:val="No List425"/>
    <w:next w:val="Aucuneliste"/>
    <w:uiPriority w:val="99"/>
    <w:semiHidden/>
    <w:unhideWhenUsed/>
    <w:rsid w:val="00907744"/>
  </w:style>
  <w:style w:type="numbering" w:customStyle="1" w:styleId="Style1125">
    <w:name w:val="Style1125"/>
    <w:uiPriority w:val="99"/>
    <w:qFormat/>
    <w:rsid w:val="00907744"/>
  </w:style>
  <w:style w:type="numbering" w:customStyle="1" w:styleId="Style2125">
    <w:name w:val="Style2125"/>
    <w:uiPriority w:val="99"/>
    <w:qFormat/>
    <w:rsid w:val="00907744"/>
  </w:style>
  <w:style w:type="table" w:customStyle="1" w:styleId="TableGrid3122">
    <w:name w:val="Table Grid3122"/>
    <w:basedOn w:val="TableauNormal"/>
    <w:uiPriority w:val="39"/>
    <w:rsid w:val="00907744"/>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22">
    <w:name w:val="Tabela com grade5122"/>
    <w:basedOn w:val="TableauNormal"/>
    <w:next w:val="Grilledutableau"/>
    <w:uiPriority w:val="39"/>
    <w:rsid w:val="00907744"/>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auNormal"/>
    <w:next w:val="Grilledutableau"/>
    <w:uiPriority w:val="39"/>
    <w:rsid w:val="00907744"/>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22">
    <w:name w:val="Style122"/>
    <w:uiPriority w:val="99"/>
    <w:rsid w:val="00907744"/>
  </w:style>
  <w:style w:type="numbering" w:customStyle="1" w:styleId="Style222">
    <w:name w:val="Style222"/>
    <w:uiPriority w:val="99"/>
    <w:rsid w:val="00907744"/>
  </w:style>
  <w:style w:type="numbering" w:customStyle="1" w:styleId="Style1132">
    <w:name w:val="Style1132"/>
    <w:uiPriority w:val="99"/>
    <w:qFormat/>
    <w:rsid w:val="00907744"/>
  </w:style>
  <w:style w:type="numbering" w:customStyle="1" w:styleId="Style2132">
    <w:name w:val="Style2132"/>
    <w:uiPriority w:val="99"/>
    <w:qFormat/>
    <w:rsid w:val="00907744"/>
  </w:style>
  <w:style w:type="numbering" w:customStyle="1" w:styleId="Style132">
    <w:name w:val="Style132"/>
    <w:uiPriority w:val="99"/>
    <w:rsid w:val="00907744"/>
  </w:style>
  <w:style w:type="numbering" w:customStyle="1" w:styleId="Style232">
    <w:name w:val="Style232"/>
    <w:uiPriority w:val="99"/>
    <w:rsid w:val="00907744"/>
  </w:style>
  <w:style w:type="numbering" w:customStyle="1" w:styleId="Style142">
    <w:name w:val="Style142"/>
    <w:uiPriority w:val="99"/>
    <w:rsid w:val="00907744"/>
  </w:style>
  <w:style w:type="numbering" w:customStyle="1" w:styleId="Style242">
    <w:name w:val="Style242"/>
    <w:uiPriority w:val="99"/>
    <w:rsid w:val="00907744"/>
  </w:style>
  <w:style w:type="numbering" w:customStyle="1" w:styleId="NoList72">
    <w:name w:val="No List72"/>
    <w:next w:val="Aucuneliste"/>
    <w:uiPriority w:val="99"/>
    <w:semiHidden/>
    <w:unhideWhenUsed/>
    <w:rsid w:val="00907744"/>
  </w:style>
  <w:style w:type="numbering" w:customStyle="1" w:styleId="Style152">
    <w:name w:val="Style152"/>
    <w:uiPriority w:val="99"/>
    <w:rsid w:val="00907744"/>
  </w:style>
  <w:style w:type="numbering" w:customStyle="1" w:styleId="Style252">
    <w:name w:val="Style252"/>
    <w:uiPriority w:val="99"/>
    <w:rsid w:val="00907744"/>
  </w:style>
  <w:style w:type="numbering" w:customStyle="1" w:styleId="NoList132">
    <w:name w:val="No List132"/>
    <w:next w:val="Aucuneliste"/>
    <w:uiPriority w:val="99"/>
    <w:semiHidden/>
    <w:unhideWhenUsed/>
    <w:rsid w:val="00907744"/>
  </w:style>
  <w:style w:type="numbering" w:customStyle="1" w:styleId="NoList232">
    <w:name w:val="No List232"/>
    <w:next w:val="Aucuneliste"/>
    <w:uiPriority w:val="99"/>
    <w:semiHidden/>
    <w:unhideWhenUsed/>
    <w:rsid w:val="00907744"/>
  </w:style>
  <w:style w:type="numbering" w:customStyle="1" w:styleId="NoList332">
    <w:name w:val="No List332"/>
    <w:next w:val="Aucuneliste"/>
    <w:uiPriority w:val="99"/>
    <w:semiHidden/>
    <w:unhideWhenUsed/>
    <w:rsid w:val="00907744"/>
  </w:style>
  <w:style w:type="numbering" w:customStyle="1" w:styleId="NoList432">
    <w:name w:val="No List432"/>
    <w:next w:val="Aucuneliste"/>
    <w:uiPriority w:val="99"/>
    <w:semiHidden/>
    <w:unhideWhenUsed/>
    <w:rsid w:val="00907744"/>
  </w:style>
  <w:style w:type="numbering" w:customStyle="1" w:styleId="Style1142">
    <w:name w:val="Style1142"/>
    <w:uiPriority w:val="99"/>
    <w:qFormat/>
    <w:rsid w:val="00907744"/>
  </w:style>
  <w:style w:type="numbering" w:customStyle="1" w:styleId="Style2142">
    <w:name w:val="Style2142"/>
    <w:uiPriority w:val="99"/>
    <w:qFormat/>
    <w:rsid w:val="00907744"/>
  </w:style>
  <w:style w:type="numbering" w:customStyle="1" w:styleId="NoList512">
    <w:name w:val="No List512"/>
    <w:next w:val="Aucuneliste"/>
    <w:uiPriority w:val="99"/>
    <w:semiHidden/>
    <w:unhideWhenUsed/>
    <w:rsid w:val="00907744"/>
  </w:style>
  <w:style w:type="numbering" w:customStyle="1" w:styleId="NoList1112">
    <w:name w:val="No List1112"/>
    <w:next w:val="Aucuneliste"/>
    <w:uiPriority w:val="99"/>
    <w:semiHidden/>
    <w:unhideWhenUsed/>
    <w:rsid w:val="00907744"/>
  </w:style>
  <w:style w:type="numbering" w:customStyle="1" w:styleId="NoList2112">
    <w:name w:val="No List2112"/>
    <w:next w:val="Aucuneliste"/>
    <w:uiPriority w:val="99"/>
    <w:semiHidden/>
    <w:unhideWhenUsed/>
    <w:rsid w:val="00907744"/>
  </w:style>
  <w:style w:type="numbering" w:customStyle="1" w:styleId="NoList3112">
    <w:name w:val="No List3112"/>
    <w:next w:val="Aucuneliste"/>
    <w:uiPriority w:val="99"/>
    <w:semiHidden/>
    <w:unhideWhenUsed/>
    <w:rsid w:val="00907744"/>
  </w:style>
  <w:style w:type="numbering" w:customStyle="1" w:styleId="NoList4112">
    <w:name w:val="No List4112"/>
    <w:next w:val="Aucuneliste"/>
    <w:uiPriority w:val="99"/>
    <w:semiHidden/>
    <w:unhideWhenUsed/>
    <w:rsid w:val="00907744"/>
  </w:style>
  <w:style w:type="numbering" w:customStyle="1" w:styleId="Style11112">
    <w:name w:val="Style11112"/>
    <w:uiPriority w:val="99"/>
    <w:qFormat/>
    <w:rsid w:val="00907744"/>
  </w:style>
  <w:style w:type="numbering" w:customStyle="1" w:styleId="Style21112">
    <w:name w:val="Style21112"/>
    <w:uiPriority w:val="99"/>
    <w:qFormat/>
    <w:rsid w:val="00907744"/>
  </w:style>
  <w:style w:type="numbering" w:customStyle="1" w:styleId="NoList612">
    <w:name w:val="No List612"/>
    <w:next w:val="Aucuneliste"/>
    <w:uiPriority w:val="99"/>
    <w:semiHidden/>
    <w:unhideWhenUsed/>
    <w:rsid w:val="00907744"/>
  </w:style>
  <w:style w:type="numbering" w:customStyle="1" w:styleId="NoList1212">
    <w:name w:val="No List1212"/>
    <w:next w:val="Aucuneliste"/>
    <w:uiPriority w:val="99"/>
    <w:semiHidden/>
    <w:unhideWhenUsed/>
    <w:rsid w:val="00907744"/>
  </w:style>
  <w:style w:type="numbering" w:customStyle="1" w:styleId="NoList2212">
    <w:name w:val="No List2212"/>
    <w:next w:val="Aucuneliste"/>
    <w:uiPriority w:val="99"/>
    <w:semiHidden/>
    <w:unhideWhenUsed/>
    <w:rsid w:val="00907744"/>
  </w:style>
  <w:style w:type="numbering" w:customStyle="1" w:styleId="NoList3212">
    <w:name w:val="No List3212"/>
    <w:next w:val="Aucuneliste"/>
    <w:uiPriority w:val="99"/>
    <w:semiHidden/>
    <w:unhideWhenUsed/>
    <w:rsid w:val="00907744"/>
  </w:style>
  <w:style w:type="numbering" w:customStyle="1" w:styleId="NoList4212">
    <w:name w:val="No List4212"/>
    <w:next w:val="Aucuneliste"/>
    <w:uiPriority w:val="99"/>
    <w:semiHidden/>
    <w:unhideWhenUsed/>
    <w:rsid w:val="00907744"/>
  </w:style>
  <w:style w:type="numbering" w:customStyle="1" w:styleId="Style11212">
    <w:name w:val="Style11212"/>
    <w:uiPriority w:val="99"/>
    <w:qFormat/>
    <w:rsid w:val="00907744"/>
  </w:style>
  <w:style w:type="numbering" w:customStyle="1" w:styleId="Style21212">
    <w:name w:val="Style21212"/>
    <w:uiPriority w:val="99"/>
    <w:qFormat/>
    <w:rsid w:val="00907744"/>
  </w:style>
  <w:style w:type="numbering" w:customStyle="1" w:styleId="NoList82">
    <w:name w:val="No List82"/>
    <w:next w:val="Aucuneliste"/>
    <w:uiPriority w:val="99"/>
    <w:semiHidden/>
    <w:unhideWhenUsed/>
    <w:rsid w:val="00907744"/>
  </w:style>
  <w:style w:type="numbering" w:customStyle="1" w:styleId="Style162">
    <w:name w:val="Style162"/>
    <w:uiPriority w:val="99"/>
    <w:rsid w:val="00907744"/>
  </w:style>
  <w:style w:type="numbering" w:customStyle="1" w:styleId="Style262">
    <w:name w:val="Style262"/>
    <w:uiPriority w:val="99"/>
    <w:rsid w:val="00907744"/>
  </w:style>
  <w:style w:type="numbering" w:customStyle="1" w:styleId="NoList142">
    <w:name w:val="No List142"/>
    <w:next w:val="Aucuneliste"/>
    <w:uiPriority w:val="99"/>
    <w:semiHidden/>
    <w:unhideWhenUsed/>
    <w:rsid w:val="00907744"/>
  </w:style>
  <w:style w:type="numbering" w:customStyle="1" w:styleId="NoList242">
    <w:name w:val="No List242"/>
    <w:next w:val="Aucuneliste"/>
    <w:uiPriority w:val="99"/>
    <w:semiHidden/>
    <w:unhideWhenUsed/>
    <w:rsid w:val="00907744"/>
  </w:style>
  <w:style w:type="numbering" w:customStyle="1" w:styleId="NoList342">
    <w:name w:val="No List342"/>
    <w:next w:val="Aucuneliste"/>
    <w:uiPriority w:val="99"/>
    <w:semiHidden/>
    <w:unhideWhenUsed/>
    <w:rsid w:val="00907744"/>
  </w:style>
  <w:style w:type="numbering" w:customStyle="1" w:styleId="NoList442">
    <w:name w:val="No List442"/>
    <w:next w:val="Aucuneliste"/>
    <w:uiPriority w:val="99"/>
    <w:semiHidden/>
    <w:unhideWhenUsed/>
    <w:rsid w:val="00907744"/>
  </w:style>
  <w:style w:type="numbering" w:customStyle="1" w:styleId="Style1152">
    <w:name w:val="Style1152"/>
    <w:uiPriority w:val="99"/>
    <w:qFormat/>
    <w:rsid w:val="00907744"/>
  </w:style>
  <w:style w:type="numbering" w:customStyle="1" w:styleId="Style2152">
    <w:name w:val="Style2152"/>
    <w:uiPriority w:val="99"/>
    <w:qFormat/>
    <w:rsid w:val="00907744"/>
  </w:style>
  <w:style w:type="numbering" w:customStyle="1" w:styleId="NoList522">
    <w:name w:val="No List522"/>
    <w:next w:val="Aucuneliste"/>
    <w:uiPriority w:val="99"/>
    <w:semiHidden/>
    <w:unhideWhenUsed/>
    <w:rsid w:val="00907744"/>
  </w:style>
  <w:style w:type="numbering" w:customStyle="1" w:styleId="NoList1122">
    <w:name w:val="No List1122"/>
    <w:next w:val="Aucuneliste"/>
    <w:uiPriority w:val="99"/>
    <w:semiHidden/>
    <w:unhideWhenUsed/>
    <w:rsid w:val="00907744"/>
  </w:style>
  <w:style w:type="numbering" w:customStyle="1" w:styleId="NoList2122">
    <w:name w:val="No List2122"/>
    <w:next w:val="Aucuneliste"/>
    <w:uiPriority w:val="99"/>
    <w:semiHidden/>
    <w:unhideWhenUsed/>
    <w:rsid w:val="00907744"/>
  </w:style>
  <w:style w:type="numbering" w:customStyle="1" w:styleId="NoList3122">
    <w:name w:val="No List3122"/>
    <w:next w:val="Aucuneliste"/>
    <w:uiPriority w:val="99"/>
    <w:semiHidden/>
    <w:unhideWhenUsed/>
    <w:rsid w:val="00907744"/>
  </w:style>
  <w:style w:type="numbering" w:customStyle="1" w:styleId="NoList4122">
    <w:name w:val="No List4122"/>
    <w:next w:val="Aucuneliste"/>
    <w:uiPriority w:val="99"/>
    <w:semiHidden/>
    <w:unhideWhenUsed/>
    <w:rsid w:val="00907744"/>
  </w:style>
  <w:style w:type="numbering" w:customStyle="1" w:styleId="Style11122">
    <w:name w:val="Style11122"/>
    <w:uiPriority w:val="99"/>
    <w:qFormat/>
    <w:rsid w:val="00907744"/>
  </w:style>
  <w:style w:type="numbering" w:customStyle="1" w:styleId="Style21122">
    <w:name w:val="Style21122"/>
    <w:uiPriority w:val="99"/>
    <w:qFormat/>
    <w:rsid w:val="00907744"/>
  </w:style>
  <w:style w:type="numbering" w:customStyle="1" w:styleId="NoList622">
    <w:name w:val="No List622"/>
    <w:next w:val="Aucuneliste"/>
    <w:uiPriority w:val="99"/>
    <w:semiHidden/>
    <w:unhideWhenUsed/>
    <w:rsid w:val="00907744"/>
  </w:style>
  <w:style w:type="numbering" w:customStyle="1" w:styleId="NoList1222">
    <w:name w:val="No List1222"/>
    <w:next w:val="Aucuneliste"/>
    <w:uiPriority w:val="99"/>
    <w:semiHidden/>
    <w:unhideWhenUsed/>
    <w:rsid w:val="00907744"/>
  </w:style>
  <w:style w:type="numbering" w:customStyle="1" w:styleId="NoList2222">
    <w:name w:val="No List2222"/>
    <w:next w:val="Aucuneliste"/>
    <w:uiPriority w:val="99"/>
    <w:semiHidden/>
    <w:unhideWhenUsed/>
    <w:rsid w:val="00907744"/>
  </w:style>
  <w:style w:type="numbering" w:customStyle="1" w:styleId="NoList3222">
    <w:name w:val="No List3222"/>
    <w:next w:val="Aucuneliste"/>
    <w:uiPriority w:val="99"/>
    <w:semiHidden/>
    <w:unhideWhenUsed/>
    <w:rsid w:val="00907744"/>
  </w:style>
  <w:style w:type="numbering" w:customStyle="1" w:styleId="NoList4222">
    <w:name w:val="No List4222"/>
    <w:next w:val="Aucuneliste"/>
    <w:uiPriority w:val="99"/>
    <w:semiHidden/>
    <w:unhideWhenUsed/>
    <w:rsid w:val="00907744"/>
  </w:style>
  <w:style w:type="numbering" w:customStyle="1" w:styleId="Style11222">
    <w:name w:val="Style11222"/>
    <w:uiPriority w:val="99"/>
    <w:qFormat/>
    <w:rsid w:val="00907744"/>
  </w:style>
  <w:style w:type="numbering" w:customStyle="1" w:styleId="Style21222">
    <w:name w:val="Style21222"/>
    <w:uiPriority w:val="99"/>
    <w:qFormat/>
    <w:rsid w:val="00907744"/>
  </w:style>
  <w:style w:type="numbering" w:customStyle="1" w:styleId="Style172">
    <w:name w:val="Style172"/>
    <w:uiPriority w:val="99"/>
    <w:rsid w:val="00907744"/>
  </w:style>
  <w:style w:type="numbering" w:customStyle="1" w:styleId="Style272">
    <w:name w:val="Style272"/>
    <w:uiPriority w:val="99"/>
    <w:rsid w:val="00907744"/>
  </w:style>
  <w:style w:type="numbering" w:customStyle="1" w:styleId="NoList92">
    <w:name w:val="No List92"/>
    <w:next w:val="Aucuneliste"/>
    <w:uiPriority w:val="99"/>
    <w:semiHidden/>
    <w:unhideWhenUsed/>
    <w:rsid w:val="00907744"/>
  </w:style>
  <w:style w:type="numbering" w:customStyle="1" w:styleId="Style182">
    <w:name w:val="Style182"/>
    <w:uiPriority w:val="99"/>
    <w:rsid w:val="00907744"/>
  </w:style>
  <w:style w:type="numbering" w:customStyle="1" w:styleId="Style282">
    <w:name w:val="Style282"/>
    <w:uiPriority w:val="99"/>
    <w:rsid w:val="00907744"/>
  </w:style>
  <w:style w:type="numbering" w:customStyle="1" w:styleId="NoList152">
    <w:name w:val="No List152"/>
    <w:next w:val="Aucuneliste"/>
    <w:uiPriority w:val="99"/>
    <w:semiHidden/>
    <w:unhideWhenUsed/>
    <w:rsid w:val="00907744"/>
  </w:style>
  <w:style w:type="numbering" w:customStyle="1" w:styleId="NoList252">
    <w:name w:val="No List252"/>
    <w:next w:val="Aucuneliste"/>
    <w:uiPriority w:val="99"/>
    <w:semiHidden/>
    <w:unhideWhenUsed/>
    <w:rsid w:val="00907744"/>
  </w:style>
  <w:style w:type="numbering" w:customStyle="1" w:styleId="NoList352">
    <w:name w:val="No List352"/>
    <w:next w:val="Aucuneliste"/>
    <w:uiPriority w:val="99"/>
    <w:semiHidden/>
    <w:unhideWhenUsed/>
    <w:rsid w:val="00907744"/>
  </w:style>
  <w:style w:type="numbering" w:customStyle="1" w:styleId="NoList452">
    <w:name w:val="No List452"/>
    <w:next w:val="Aucuneliste"/>
    <w:uiPriority w:val="99"/>
    <w:semiHidden/>
    <w:unhideWhenUsed/>
    <w:rsid w:val="00907744"/>
  </w:style>
  <w:style w:type="numbering" w:customStyle="1" w:styleId="Style1162">
    <w:name w:val="Style1162"/>
    <w:uiPriority w:val="99"/>
    <w:qFormat/>
    <w:rsid w:val="00907744"/>
  </w:style>
  <w:style w:type="numbering" w:customStyle="1" w:styleId="Style2162">
    <w:name w:val="Style2162"/>
    <w:uiPriority w:val="99"/>
    <w:qFormat/>
    <w:rsid w:val="00907744"/>
  </w:style>
  <w:style w:type="numbering" w:customStyle="1" w:styleId="NoList532">
    <w:name w:val="No List532"/>
    <w:next w:val="Aucuneliste"/>
    <w:uiPriority w:val="99"/>
    <w:semiHidden/>
    <w:unhideWhenUsed/>
    <w:rsid w:val="00907744"/>
  </w:style>
  <w:style w:type="numbering" w:customStyle="1" w:styleId="NoList1132">
    <w:name w:val="No List1132"/>
    <w:next w:val="Aucuneliste"/>
    <w:uiPriority w:val="99"/>
    <w:semiHidden/>
    <w:unhideWhenUsed/>
    <w:rsid w:val="00907744"/>
  </w:style>
  <w:style w:type="numbering" w:customStyle="1" w:styleId="NoList2132">
    <w:name w:val="No List2132"/>
    <w:next w:val="Aucuneliste"/>
    <w:uiPriority w:val="99"/>
    <w:semiHidden/>
    <w:unhideWhenUsed/>
    <w:rsid w:val="00907744"/>
  </w:style>
  <w:style w:type="numbering" w:customStyle="1" w:styleId="NoList3132">
    <w:name w:val="No List3132"/>
    <w:next w:val="Aucuneliste"/>
    <w:uiPriority w:val="99"/>
    <w:semiHidden/>
    <w:unhideWhenUsed/>
    <w:rsid w:val="00907744"/>
  </w:style>
  <w:style w:type="numbering" w:customStyle="1" w:styleId="NoList4132">
    <w:name w:val="No List4132"/>
    <w:next w:val="Aucuneliste"/>
    <w:uiPriority w:val="99"/>
    <w:semiHidden/>
    <w:unhideWhenUsed/>
    <w:rsid w:val="00907744"/>
  </w:style>
  <w:style w:type="numbering" w:customStyle="1" w:styleId="Style11132">
    <w:name w:val="Style11132"/>
    <w:uiPriority w:val="99"/>
    <w:qFormat/>
    <w:rsid w:val="00907744"/>
  </w:style>
  <w:style w:type="numbering" w:customStyle="1" w:styleId="Style21132">
    <w:name w:val="Style21132"/>
    <w:uiPriority w:val="99"/>
    <w:qFormat/>
    <w:rsid w:val="00907744"/>
  </w:style>
  <w:style w:type="numbering" w:customStyle="1" w:styleId="NoList632">
    <w:name w:val="No List632"/>
    <w:next w:val="Aucuneliste"/>
    <w:uiPriority w:val="99"/>
    <w:semiHidden/>
    <w:unhideWhenUsed/>
    <w:rsid w:val="00907744"/>
  </w:style>
  <w:style w:type="numbering" w:customStyle="1" w:styleId="NoList1232">
    <w:name w:val="No List1232"/>
    <w:next w:val="Aucuneliste"/>
    <w:uiPriority w:val="99"/>
    <w:semiHidden/>
    <w:unhideWhenUsed/>
    <w:rsid w:val="00907744"/>
  </w:style>
  <w:style w:type="numbering" w:customStyle="1" w:styleId="NoList2232">
    <w:name w:val="No List2232"/>
    <w:next w:val="Aucuneliste"/>
    <w:uiPriority w:val="99"/>
    <w:semiHidden/>
    <w:unhideWhenUsed/>
    <w:rsid w:val="00907744"/>
  </w:style>
  <w:style w:type="numbering" w:customStyle="1" w:styleId="NoList3232">
    <w:name w:val="No List3232"/>
    <w:next w:val="Aucuneliste"/>
    <w:uiPriority w:val="99"/>
    <w:semiHidden/>
    <w:unhideWhenUsed/>
    <w:rsid w:val="00907744"/>
  </w:style>
  <w:style w:type="numbering" w:customStyle="1" w:styleId="NoList4232">
    <w:name w:val="No List4232"/>
    <w:next w:val="Aucuneliste"/>
    <w:uiPriority w:val="99"/>
    <w:semiHidden/>
    <w:unhideWhenUsed/>
    <w:rsid w:val="00907744"/>
  </w:style>
  <w:style w:type="numbering" w:customStyle="1" w:styleId="Style11232">
    <w:name w:val="Style11232"/>
    <w:uiPriority w:val="99"/>
    <w:qFormat/>
    <w:rsid w:val="00907744"/>
  </w:style>
  <w:style w:type="numbering" w:customStyle="1" w:styleId="Style21232">
    <w:name w:val="Style21232"/>
    <w:uiPriority w:val="99"/>
    <w:qFormat/>
    <w:rsid w:val="00907744"/>
  </w:style>
  <w:style w:type="numbering" w:customStyle="1" w:styleId="Style192">
    <w:name w:val="Style192"/>
    <w:uiPriority w:val="99"/>
    <w:rsid w:val="00907744"/>
  </w:style>
  <w:style w:type="numbering" w:customStyle="1" w:styleId="Style292">
    <w:name w:val="Style292"/>
    <w:uiPriority w:val="99"/>
    <w:rsid w:val="00907744"/>
  </w:style>
  <w:style w:type="table" w:customStyle="1" w:styleId="TableGrid10">
    <w:name w:val="Table Grid10"/>
    <w:basedOn w:val="TableauNormal"/>
    <w:next w:val="Grilledutableau"/>
    <w:uiPriority w:val="39"/>
    <w:rsid w:val="00907744"/>
    <w:pPr>
      <w:widowControl/>
    </w:pPr>
    <w:rPr>
      <w:rFonts w:asciiTheme="minorHAnsi" w:eastAsiaTheme="minorHAnsi" w:hAnsiTheme="minorHAnsi"/>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20">
    <w:name w:val="Style220"/>
    <w:uiPriority w:val="99"/>
    <w:rsid w:val="00907744"/>
  </w:style>
  <w:style w:type="paragraph" w:customStyle="1" w:styleId="AR6Chap12Level0">
    <w:name w:val="AR6 Chap 12 Level 0"/>
    <w:next w:val="AR6BodyText"/>
    <w:qFormat/>
    <w:rsid w:val="00907744"/>
    <w:pPr>
      <w:ind w:left="432" w:hanging="432"/>
      <w:jc w:val="center"/>
    </w:pPr>
    <w:rPr>
      <w:rFonts w:eastAsiaTheme="majorEastAsia" w:cstheme="majorBidi"/>
      <w:b/>
      <w:sz w:val="24"/>
      <w:szCs w:val="32"/>
      <w:lang w:val="en-US"/>
    </w:rPr>
  </w:style>
  <w:style w:type="paragraph" w:customStyle="1" w:styleId="AR6Chap12Level1121">
    <w:name w:val="AR6 Chap 12 Level 1 (12.1)"/>
    <w:next w:val="AR6BodyText"/>
    <w:qFormat/>
    <w:rsid w:val="00907744"/>
    <w:pPr>
      <w:ind w:left="576" w:hanging="576"/>
    </w:pPr>
    <w:rPr>
      <w:rFonts w:eastAsiaTheme="majorEastAsia" w:cstheme="majorBidi"/>
      <w:b/>
      <w:szCs w:val="26"/>
      <w:lang w:val="en-US" w:eastAsia="en-US"/>
    </w:rPr>
  </w:style>
  <w:style w:type="paragraph" w:customStyle="1" w:styleId="AR6Chap12Level21211">
    <w:name w:val="AR6 Chap 12 Level 2 (12.1.1)"/>
    <w:link w:val="AR6Chap12Level21211Car"/>
    <w:qFormat/>
    <w:rsid w:val="00907744"/>
    <w:pPr>
      <w:ind w:left="720" w:hanging="720"/>
    </w:pPr>
    <w:rPr>
      <w:rFonts w:eastAsiaTheme="majorEastAsia" w:cstheme="majorBidi"/>
      <w:b/>
      <w:i/>
      <w:szCs w:val="24"/>
      <w:lang w:val="en-US" w:eastAsia="en-US"/>
    </w:rPr>
  </w:style>
  <w:style w:type="paragraph" w:customStyle="1" w:styleId="AR6Chap12Level312111">
    <w:name w:val="AR6 Chap 12 Level 3 (12.1.1.1)"/>
    <w:next w:val="AR6BodyText"/>
    <w:qFormat/>
    <w:rsid w:val="00907744"/>
    <w:pPr>
      <w:ind w:left="864" w:hanging="864"/>
    </w:pPr>
    <w:rPr>
      <w:rFonts w:eastAsiaTheme="majorEastAsia" w:cstheme="majorBidi"/>
      <w:i/>
      <w:lang w:val="en-US" w:eastAsia="en-US"/>
    </w:rPr>
  </w:style>
  <w:style w:type="character" w:customStyle="1" w:styleId="AR6Chap12Level21211Car">
    <w:name w:val="AR6 Chap 12 Level 2 (12.1.1) Car"/>
    <w:basedOn w:val="Titre3Car"/>
    <w:link w:val="AR6Chap12Level21211"/>
    <w:rsid w:val="00907744"/>
    <w:rPr>
      <w:rFonts w:eastAsiaTheme="majorEastAsia" w:cstheme="majorBidi"/>
      <w:b/>
      <w:i/>
      <w:szCs w:val="24"/>
      <w:lang w:val="en-US" w:eastAsia="en-US"/>
    </w:rPr>
  </w:style>
  <w:style w:type="paragraph" w:customStyle="1" w:styleId="AR6Chap12Level4121111">
    <w:name w:val="AR6 Chap 12 Level 4 (12.1.1.1.1)"/>
    <w:next w:val="AR6BodyText"/>
    <w:qFormat/>
    <w:rsid w:val="00907744"/>
    <w:pPr>
      <w:ind w:left="1008" w:hanging="1008"/>
    </w:pPr>
    <w:rPr>
      <w:rFonts w:eastAsiaTheme="majorEastAsia" w:cstheme="majorBidi"/>
      <w:i/>
      <w:lang w:val="en-US" w:eastAsia="en-US"/>
    </w:rPr>
  </w:style>
  <w:style w:type="character" w:customStyle="1" w:styleId="AsuntodelcomentarioCar1">
    <w:name w:val="Asunto del comentario Car1"/>
    <w:basedOn w:val="CommentaireCar"/>
    <w:uiPriority w:val="99"/>
    <w:semiHidden/>
    <w:rsid w:val="00907744"/>
    <w:rPr>
      <w:rFonts w:ascii="Times New Roman" w:eastAsia="Times New Roman" w:hAnsi="Times New Roman" w:cs="Angsana New"/>
      <w:b/>
      <w:bCs/>
      <w:sz w:val="20"/>
      <w:szCs w:val="20"/>
      <w:lang w:val="en-US" w:eastAsia="fr-FR" w:bidi="th-TH"/>
    </w:rPr>
  </w:style>
  <w:style w:type="character" w:styleId="lev">
    <w:name w:val="Strong"/>
    <w:basedOn w:val="Policepardfaut"/>
    <w:uiPriority w:val="22"/>
    <w:qFormat/>
    <w:rsid w:val="00907744"/>
    <w:rPr>
      <w:b/>
      <w:bCs/>
    </w:rPr>
  </w:style>
  <w:style w:type="paragraph" w:customStyle="1" w:styleId="c-bibliographic-informationcitation">
    <w:name w:val="c-bibliographic-information__citation"/>
    <w:basedOn w:val="Normal"/>
    <w:rsid w:val="00907744"/>
    <w:pPr>
      <w:spacing w:before="100" w:beforeAutospacing="1" w:after="100" w:afterAutospacing="1"/>
    </w:pPr>
    <w:rPr>
      <w:lang w:eastAsia="en-US"/>
    </w:rPr>
  </w:style>
  <w:style w:type="character" w:customStyle="1" w:styleId="UnresolvedMention4">
    <w:name w:val="Unresolved Mention4"/>
    <w:basedOn w:val="Policepardfaut"/>
    <w:uiPriority w:val="99"/>
    <w:semiHidden/>
    <w:unhideWhenUsed/>
    <w:rsid w:val="00907744"/>
    <w:rPr>
      <w:color w:val="605E5C"/>
      <w:shd w:val="clear" w:color="auto" w:fill="E1DFDD"/>
    </w:rPr>
  </w:style>
  <w:style w:type="numbering" w:customStyle="1" w:styleId="NoList19">
    <w:name w:val="No List19"/>
    <w:next w:val="Aucuneliste"/>
    <w:uiPriority w:val="99"/>
    <w:semiHidden/>
    <w:unhideWhenUsed/>
    <w:rsid w:val="00907744"/>
  </w:style>
  <w:style w:type="paragraph" w:styleId="Titre">
    <w:name w:val="Title"/>
    <w:basedOn w:val="Normal"/>
    <w:next w:val="Normal"/>
    <w:link w:val="TitreCar"/>
    <w:qFormat/>
    <w:rsid w:val="00907744"/>
    <w:pPr>
      <w:keepNext/>
      <w:keepLines/>
      <w:widowControl/>
      <w:spacing w:after="60" w:line="276" w:lineRule="auto"/>
    </w:pPr>
    <w:rPr>
      <w:rFonts w:ascii="Arial" w:eastAsia="Arial" w:hAnsi="Arial" w:cs="Arial"/>
      <w:sz w:val="52"/>
      <w:szCs w:val="52"/>
      <w:lang w:val="en" w:eastAsia="en-CA"/>
    </w:rPr>
  </w:style>
  <w:style w:type="character" w:customStyle="1" w:styleId="TitreCar">
    <w:name w:val="Titre Car"/>
    <w:basedOn w:val="Policepardfaut"/>
    <w:link w:val="Titre"/>
    <w:rsid w:val="00907744"/>
    <w:rPr>
      <w:rFonts w:ascii="Arial" w:eastAsia="Arial" w:hAnsi="Arial" w:cs="Arial"/>
      <w:sz w:val="52"/>
      <w:szCs w:val="52"/>
      <w:lang w:val="en" w:eastAsia="en-CA"/>
    </w:rPr>
  </w:style>
  <w:style w:type="paragraph" w:styleId="Sous-titre">
    <w:name w:val="Subtitle"/>
    <w:basedOn w:val="Normal"/>
    <w:next w:val="Normal"/>
    <w:link w:val="Sous-titreCar"/>
    <w:qFormat/>
    <w:rsid w:val="00907744"/>
    <w:pPr>
      <w:keepNext/>
      <w:keepLines/>
      <w:widowControl/>
      <w:spacing w:after="320" w:line="276" w:lineRule="auto"/>
    </w:pPr>
    <w:rPr>
      <w:rFonts w:ascii="Arial" w:eastAsia="Arial" w:hAnsi="Arial" w:cs="Arial"/>
      <w:color w:val="666666"/>
      <w:sz w:val="30"/>
      <w:szCs w:val="30"/>
      <w:lang w:val="en" w:eastAsia="en-CA"/>
    </w:rPr>
  </w:style>
  <w:style w:type="character" w:customStyle="1" w:styleId="Sous-titreCar">
    <w:name w:val="Sous-titre Car"/>
    <w:basedOn w:val="Policepardfaut"/>
    <w:link w:val="Sous-titre"/>
    <w:rsid w:val="00907744"/>
    <w:rPr>
      <w:rFonts w:ascii="Arial" w:eastAsia="Arial" w:hAnsi="Arial" w:cs="Arial"/>
      <w:color w:val="666666"/>
      <w:sz w:val="30"/>
      <w:szCs w:val="30"/>
      <w:lang w:val="en" w:eastAsia="en-CA"/>
    </w:rPr>
  </w:style>
  <w:style w:type="table" w:customStyle="1" w:styleId="18">
    <w:name w:val="18"/>
    <w:basedOn w:val="TableauNormal"/>
    <w:rsid w:val="00907744"/>
    <w:pPr>
      <w:widowControl/>
    </w:pPr>
    <w:rPr>
      <w:rFonts w:ascii="Arial" w:eastAsia="Arial" w:hAnsi="Arial" w:cs="Arial"/>
      <w:lang w:val="en" w:eastAsia="en-CA"/>
    </w:rPr>
    <w:tblPr>
      <w:tblStyleRowBandSize w:val="1"/>
      <w:tblStyleColBandSize w:val="1"/>
    </w:tblPr>
  </w:style>
  <w:style w:type="table" w:customStyle="1" w:styleId="17">
    <w:name w:val="17"/>
    <w:basedOn w:val="TableauNormal"/>
    <w:rsid w:val="00907744"/>
    <w:pPr>
      <w:widowControl/>
    </w:pPr>
    <w:rPr>
      <w:rFonts w:ascii="Arial" w:eastAsia="Arial" w:hAnsi="Arial" w:cs="Arial"/>
      <w:lang w:val="en" w:eastAsia="en-CA"/>
    </w:rPr>
    <w:tblPr>
      <w:tblStyleRowBandSize w:val="1"/>
      <w:tblStyleColBandSize w:val="1"/>
    </w:tblPr>
  </w:style>
  <w:style w:type="table" w:customStyle="1" w:styleId="16">
    <w:name w:val="16"/>
    <w:basedOn w:val="TableauNormal"/>
    <w:rsid w:val="00907744"/>
    <w:pPr>
      <w:widowControl/>
    </w:pPr>
    <w:rPr>
      <w:rFonts w:ascii="Arial" w:eastAsia="Arial" w:hAnsi="Arial" w:cs="Arial"/>
      <w:lang w:val="en" w:eastAsia="en-CA"/>
    </w:rPr>
    <w:tblPr>
      <w:tblStyleRowBandSize w:val="1"/>
      <w:tblStyleColBandSize w:val="1"/>
    </w:tblPr>
  </w:style>
  <w:style w:type="table" w:customStyle="1" w:styleId="15">
    <w:name w:val="15"/>
    <w:basedOn w:val="TableauNormal"/>
    <w:rsid w:val="00907744"/>
    <w:pPr>
      <w:widowControl/>
    </w:pPr>
    <w:rPr>
      <w:rFonts w:ascii="Arial" w:eastAsia="Arial" w:hAnsi="Arial" w:cs="Arial"/>
      <w:lang w:val="en" w:eastAsia="en-CA"/>
    </w:rPr>
    <w:tblPr>
      <w:tblStyleRowBandSize w:val="1"/>
      <w:tblStyleColBandSize w:val="1"/>
    </w:tblPr>
  </w:style>
  <w:style w:type="table" w:customStyle="1" w:styleId="14">
    <w:name w:val="14"/>
    <w:basedOn w:val="TableauNormal"/>
    <w:rsid w:val="00907744"/>
    <w:pPr>
      <w:widowControl/>
    </w:pPr>
    <w:rPr>
      <w:rFonts w:ascii="Arial" w:eastAsia="Arial" w:hAnsi="Arial" w:cs="Arial"/>
      <w:lang w:val="en" w:eastAsia="en-CA"/>
    </w:rPr>
    <w:tblPr>
      <w:tblStyleRowBandSize w:val="1"/>
      <w:tblStyleColBandSize w:val="1"/>
    </w:tblPr>
  </w:style>
  <w:style w:type="table" w:customStyle="1" w:styleId="13">
    <w:name w:val="13"/>
    <w:basedOn w:val="TableauNormal"/>
    <w:rsid w:val="00907744"/>
    <w:pPr>
      <w:widowControl/>
    </w:pPr>
    <w:rPr>
      <w:rFonts w:ascii="Arial" w:eastAsia="Arial" w:hAnsi="Arial" w:cs="Arial"/>
      <w:lang w:val="en" w:eastAsia="en-CA"/>
    </w:rPr>
    <w:tblPr>
      <w:tblStyleRowBandSize w:val="1"/>
      <w:tblStyleColBandSize w:val="1"/>
    </w:tblPr>
  </w:style>
  <w:style w:type="table" w:customStyle="1" w:styleId="12">
    <w:name w:val="12"/>
    <w:basedOn w:val="TableauNormal"/>
    <w:rsid w:val="00907744"/>
    <w:pPr>
      <w:widowControl/>
    </w:pPr>
    <w:rPr>
      <w:rFonts w:ascii="Arial" w:eastAsia="Arial" w:hAnsi="Arial" w:cs="Arial"/>
      <w:lang w:val="en" w:eastAsia="en-CA"/>
    </w:rPr>
    <w:tblPr>
      <w:tblStyleRowBandSize w:val="1"/>
      <w:tblStyleColBandSize w:val="1"/>
    </w:tblPr>
  </w:style>
  <w:style w:type="table" w:customStyle="1" w:styleId="110">
    <w:name w:val="11"/>
    <w:basedOn w:val="TableauNormal"/>
    <w:rsid w:val="00907744"/>
    <w:pPr>
      <w:widowControl/>
    </w:pPr>
    <w:rPr>
      <w:rFonts w:ascii="Arial" w:eastAsia="Arial" w:hAnsi="Arial" w:cs="Arial"/>
      <w:lang w:val="en" w:eastAsia="en-CA"/>
    </w:rPr>
    <w:tblPr>
      <w:tblStyleRowBandSize w:val="1"/>
      <w:tblStyleColBandSize w:val="1"/>
    </w:tblPr>
  </w:style>
  <w:style w:type="table" w:customStyle="1" w:styleId="100">
    <w:name w:val="10"/>
    <w:basedOn w:val="TableauNormal"/>
    <w:rsid w:val="00907744"/>
    <w:pPr>
      <w:widowControl/>
    </w:pPr>
    <w:rPr>
      <w:rFonts w:ascii="Arial" w:eastAsia="Arial" w:hAnsi="Arial" w:cs="Arial"/>
      <w:lang w:val="en" w:eastAsia="en-CA"/>
    </w:rPr>
    <w:tblPr>
      <w:tblStyleRowBandSize w:val="1"/>
      <w:tblStyleColBandSize w:val="1"/>
    </w:tblPr>
  </w:style>
  <w:style w:type="table" w:customStyle="1" w:styleId="9">
    <w:name w:val="9"/>
    <w:basedOn w:val="TableauNormal"/>
    <w:rsid w:val="00907744"/>
    <w:pPr>
      <w:widowControl/>
    </w:pPr>
    <w:rPr>
      <w:rFonts w:ascii="Arial" w:eastAsia="Arial" w:hAnsi="Arial" w:cs="Arial"/>
      <w:lang w:val="en" w:eastAsia="en-CA"/>
    </w:rPr>
    <w:tblPr>
      <w:tblStyleRowBandSize w:val="1"/>
      <w:tblStyleColBandSize w:val="1"/>
    </w:tblPr>
  </w:style>
  <w:style w:type="table" w:customStyle="1" w:styleId="8">
    <w:name w:val="8"/>
    <w:basedOn w:val="TableauNormal"/>
    <w:rsid w:val="00907744"/>
    <w:pPr>
      <w:widowControl/>
    </w:pPr>
    <w:rPr>
      <w:rFonts w:ascii="Arial" w:eastAsia="Arial" w:hAnsi="Arial" w:cs="Arial"/>
      <w:lang w:val="en" w:eastAsia="en-CA"/>
    </w:rPr>
    <w:tblPr>
      <w:tblStyleRowBandSize w:val="1"/>
      <w:tblStyleColBandSize w:val="1"/>
    </w:tblPr>
  </w:style>
  <w:style w:type="table" w:customStyle="1" w:styleId="7">
    <w:name w:val="7"/>
    <w:basedOn w:val="TableauNormal"/>
    <w:rsid w:val="00907744"/>
    <w:pPr>
      <w:widowControl/>
    </w:pPr>
    <w:rPr>
      <w:rFonts w:ascii="Arial" w:eastAsia="Arial" w:hAnsi="Arial" w:cs="Arial"/>
      <w:lang w:val="en" w:eastAsia="en-CA"/>
    </w:rPr>
    <w:tblPr>
      <w:tblStyleRowBandSize w:val="1"/>
      <w:tblStyleColBandSize w:val="1"/>
    </w:tblPr>
  </w:style>
  <w:style w:type="table" w:customStyle="1" w:styleId="6">
    <w:name w:val="6"/>
    <w:basedOn w:val="TableauNormal"/>
    <w:rsid w:val="00907744"/>
    <w:pPr>
      <w:widowControl/>
    </w:pPr>
    <w:rPr>
      <w:rFonts w:ascii="Arial" w:eastAsia="Arial" w:hAnsi="Arial" w:cs="Arial"/>
      <w:lang w:val="en" w:eastAsia="en-CA"/>
    </w:rPr>
    <w:tblPr>
      <w:tblStyleRowBandSize w:val="1"/>
      <w:tblStyleColBandSize w:val="1"/>
    </w:tblPr>
  </w:style>
  <w:style w:type="table" w:customStyle="1" w:styleId="5">
    <w:name w:val="5"/>
    <w:basedOn w:val="TableauNormal"/>
    <w:rsid w:val="00907744"/>
    <w:pPr>
      <w:widowControl/>
    </w:pPr>
    <w:rPr>
      <w:rFonts w:ascii="Arial" w:eastAsia="Arial" w:hAnsi="Arial" w:cs="Arial"/>
      <w:lang w:val="en" w:eastAsia="en-CA"/>
    </w:rPr>
    <w:tblPr>
      <w:tblStyleRowBandSize w:val="1"/>
      <w:tblStyleColBandSize w:val="1"/>
    </w:tblPr>
  </w:style>
  <w:style w:type="table" w:customStyle="1" w:styleId="4">
    <w:name w:val="4"/>
    <w:basedOn w:val="TableauNormal"/>
    <w:rsid w:val="00907744"/>
    <w:pPr>
      <w:widowControl/>
    </w:pPr>
    <w:rPr>
      <w:rFonts w:ascii="Arial" w:eastAsia="Arial" w:hAnsi="Arial" w:cs="Arial"/>
      <w:lang w:val="en" w:eastAsia="en-CA"/>
    </w:rPr>
    <w:tblPr>
      <w:tblStyleRowBandSize w:val="1"/>
      <w:tblStyleColBandSize w:val="1"/>
    </w:tblPr>
  </w:style>
  <w:style w:type="table" w:customStyle="1" w:styleId="3">
    <w:name w:val="3"/>
    <w:basedOn w:val="TableauNormal"/>
    <w:rsid w:val="00907744"/>
    <w:pPr>
      <w:widowControl/>
    </w:pPr>
    <w:rPr>
      <w:rFonts w:ascii="Arial" w:eastAsia="Arial" w:hAnsi="Arial" w:cs="Arial"/>
      <w:lang w:val="en" w:eastAsia="en-CA"/>
    </w:rPr>
    <w:tblPr>
      <w:tblStyleRowBandSize w:val="1"/>
      <w:tblStyleColBandSize w:val="1"/>
    </w:tblPr>
  </w:style>
  <w:style w:type="table" w:customStyle="1" w:styleId="21">
    <w:name w:val="21"/>
    <w:basedOn w:val="TableauNormal"/>
    <w:rsid w:val="00907744"/>
    <w:pPr>
      <w:widowControl/>
    </w:pPr>
    <w:rPr>
      <w:rFonts w:ascii="Arial" w:eastAsia="Arial" w:hAnsi="Arial" w:cs="Arial"/>
      <w:lang w:val="en" w:eastAsia="en-CA"/>
    </w:rPr>
    <w:tblPr>
      <w:tblStyleRowBandSize w:val="1"/>
      <w:tblStyleColBandSize w:val="1"/>
    </w:tblPr>
  </w:style>
  <w:style w:type="table" w:customStyle="1" w:styleId="19">
    <w:name w:val="19"/>
    <w:basedOn w:val="TableauNormal"/>
    <w:rsid w:val="00907744"/>
    <w:pPr>
      <w:widowControl/>
    </w:pPr>
    <w:rPr>
      <w:rFonts w:ascii="Arial" w:eastAsia="Arial" w:hAnsi="Arial" w:cs="Arial"/>
      <w:lang w:val="en" w:eastAsia="en-CA"/>
    </w:rPr>
    <w:tblPr>
      <w:tblStyleRowBandSize w:val="1"/>
      <w:tblStyleColBandSize w:val="1"/>
    </w:tblPr>
  </w:style>
  <w:style w:type="character" w:customStyle="1" w:styleId="fontstyle11">
    <w:name w:val="fontstyle11"/>
    <w:basedOn w:val="Policepardfaut"/>
    <w:rsid w:val="00907744"/>
    <w:rPr>
      <w:rFonts w:ascii="TimesNewRomanPSMT" w:hAnsi="TimesNewRomanPSMT" w:hint="default"/>
      <w:b w:val="0"/>
      <w:bCs w:val="0"/>
      <w:i w:val="0"/>
      <w:iCs w:val="0"/>
      <w:color w:val="000000"/>
      <w:sz w:val="16"/>
      <w:szCs w:val="16"/>
    </w:rPr>
  </w:style>
  <w:style w:type="character" w:customStyle="1" w:styleId="fontstyle31">
    <w:name w:val="fontstyle31"/>
    <w:basedOn w:val="Policepardfaut"/>
    <w:rsid w:val="00907744"/>
    <w:rPr>
      <w:rFonts w:ascii="Cambria" w:hAnsi="Cambria" w:hint="default"/>
      <w:b w:val="0"/>
      <w:bCs w:val="0"/>
      <w:i w:val="0"/>
      <w:iCs w:val="0"/>
      <w:color w:val="000000"/>
      <w:sz w:val="16"/>
      <w:szCs w:val="16"/>
    </w:rPr>
  </w:style>
  <w:style w:type="table" w:customStyle="1" w:styleId="121">
    <w:name w:val="121"/>
    <w:basedOn w:val="TableauNormal"/>
    <w:rsid w:val="00907744"/>
    <w:pPr>
      <w:widowControl/>
    </w:pPr>
    <w:rPr>
      <w:rFonts w:ascii="Arial" w:eastAsia="Arial" w:hAnsi="Arial" w:cs="Arial"/>
      <w:lang w:val="en" w:eastAsia="en-CA"/>
    </w:rPr>
    <w:tblPr>
      <w:tblStyleRowBandSize w:val="1"/>
      <w:tblStyleColBandSize w:val="1"/>
    </w:tblPr>
  </w:style>
  <w:style w:type="table" w:customStyle="1" w:styleId="61">
    <w:name w:val="61"/>
    <w:basedOn w:val="TableauNormal"/>
    <w:rsid w:val="00907744"/>
    <w:pPr>
      <w:widowControl/>
    </w:pPr>
    <w:rPr>
      <w:rFonts w:ascii="Arial" w:eastAsia="Arial" w:hAnsi="Arial" w:cs="Arial"/>
      <w:lang w:val="en" w:eastAsia="en-CA"/>
    </w:rPr>
    <w:tblPr>
      <w:tblStyleRowBandSize w:val="1"/>
      <w:tblStyleColBandSize w:val="1"/>
    </w:tblPr>
  </w:style>
  <w:style w:type="numbering" w:customStyle="1" w:styleId="NoList20">
    <w:name w:val="No List20"/>
    <w:next w:val="Aucuneliste"/>
    <w:uiPriority w:val="99"/>
    <w:semiHidden/>
    <w:unhideWhenUsed/>
    <w:rsid w:val="00907744"/>
  </w:style>
  <w:style w:type="table" w:customStyle="1" w:styleId="TableGrid73">
    <w:name w:val="Table Grid73"/>
    <w:basedOn w:val="TableauNormal"/>
    <w:next w:val="Grilledutableau"/>
    <w:uiPriority w:val="39"/>
    <w:rsid w:val="00907744"/>
    <w:pPr>
      <w:widowControl/>
      <w:spacing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Policepardfaut"/>
    <w:uiPriority w:val="99"/>
    <w:semiHidden/>
    <w:unhideWhenUsed/>
    <w:rsid w:val="00907744"/>
    <w:rPr>
      <w:color w:val="605E5C"/>
      <w:shd w:val="clear" w:color="auto" w:fill="E1DFDD"/>
    </w:rPr>
  </w:style>
  <w:style w:type="character" w:customStyle="1" w:styleId="gd">
    <w:name w:val="gd"/>
    <w:basedOn w:val="Policepardfaut"/>
    <w:rsid w:val="00907744"/>
  </w:style>
  <w:style w:type="character" w:styleId="Numrodepage">
    <w:name w:val="page number"/>
    <w:basedOn w:val="Policepardfaut"/>
    <w:uiPriority w:val="99"/>
    <w:semiHidden/>
    <w:unhideWhenUsed/>
    <w:rsid w:val="00907744"/>
  </w:style>
  <w:style w:type="character" w:customStyle="1" w:styleId="UnresolvedMention6">
    <w:name w:val="Unresolved Mention6"/>
    <w:basedOn w:val="Policepardfaut"/>
    <w:uiPriority w:val="99"/>
    <w:semiHidden/>
    <w:unhideWhenUsed/>
    <w:rsid w:val="00907744"/>
    <w:rPr>
      <w:color w:val="605E5C"/>
      <w:shd w:val="clear" w:color="auto" w:fill="E1DFDD"/>
    </w:rPr>
  </w:style>
  <w:style w:type="table" w:customStyle="1" w:styleId="20">
    <w:name w:val="20"/>
    <w:basedOn w:val="TableauNormal"/>
    <w:rsid w:val="00726A1C"/>
    <w:tblPr>
      <w:tblStyleRowBandSize w:val="1"/>
      <w:tblStyleColBandSize w:val="1"/>
      <w:tblCellMar>
        <w:top w:w="28" w:type="dxa"/>
        <w:left w:w="28" w:type="dxa"/>
        <w:bottom w:w="28" w:type="dxa"/>
        <w:right w:w="28" w:type="dxa"/>
      </w:tblCellMar>
    </w:tblPr>
  </w:style>
  <w:style w:type="character" w:customStyle="1" w:styleId="UnresolvedMention60">
    <w:name w:val="Unresolved Mention6"/>
    <w:basedOn w:val="Policepardfaut"/>
    <w:uiPriority w:val="99"/>
    <w:semiHidden/>
    <w:unhideWhenUsed/>
    <w:rsid w:val="00726A1C"/>
    <w:rPr>
      <w:color w:val="605E5C"/>
      <w:shd w:val="clear" w:color="auto" w:fill="E1DFDD"/>
    </w:rPr>
  </w:style>
  <w:style w:type="character" w:customStyle="1" w:styleId="UnresolvedMention7">
    <w:name w:val="Unresolved Mention7"/>
    <w:basedOn w:val="Policepardfaut"/>
    <w:uiPriority w:val="99"/>
    <w:semiHidden/>
    <w:unhideWhenUsed/>
    <w:rsid w:val="00726A1C"/>
    <w:rPr>
      <w:color w:val="605E5C"/>
      <w:shd w:val="clear" w:color="auto" w:fill="E1DFDD"/>
    </w:rPr>
  </w:style>
  <w:style w:type="character" w:customStyle="1" w:styleId="title-text">
    <w:name w:val="title-text"/>
    <w:basedOn w:val="Policepardfaut"/>
    <w:rsid w:val="00726A1C"/>
  </w:style>
  <w:style w:type="character" w:customStyle="1" w:styleId="UnresolvedMention8">
    <w:name w:val="Unresolved Mention8"/>
    <w:basedOn w:val="Policepardfaut"/>
    <w:uiPriority w:val="99"/>
    <w:semiHidden/>
    <w:unhideWhenUsed/>
    <w:rsid w:val="00726A1C"/>
    <w:rPr>
      <w:color w:val="605E5C"/>
      <w:shd w:val="clear" w:color="auto" w:fill="E1DFDD"/>
    </w:rPr>
  </w:style>
  <w:style w:type="character" w:customStyle="1" w:styleId="22">
    <w:name w:val="未解決のメンション2"/>
    <w:basedOn w:val="Policepardfaut"/>
    <w:uiPriority w:val="99"/>
    <w:semiHidden/>
    <w:unhideWhenUsed/>
    <w:rsid w:val="007A1008"/>
    <w:rPr>
      <w:color w:val="605E5C"/>
      <w:shd w:val="clear" w:color="auto" w:fill="E1DFDD"/>
    </w:rPr>
  </w:style>
  <w:style w:type="numbering" w:customStyle="1" w:styleId="Aucuneliste1">
    <w:name w:val="Aucune liste1"/>
    <w:next w:val="Aucuneliste"/>
    <w:uiPriority w:val="99"/>
    <w:semiHidden/>
    <w:unhideWhenUsed/>
    <w:rsid w:val="007A1008"/>
  </w:style>
  <w:style w:type="numbering" w:customStyle="1" w:styleId="Style120">
    <w:name w:val="Style120"/>
    <w:uiPriority w:val="99"/>
    <w:rsid w:val="007A1008"/>
  </w:style>
  <w:style w:type="numbering" w:customStyle="1" w:styleId="Style223">
    <w:name w:val="Style223"/>
    <w:uiPriority w:val="99"/>
    <w:rsid w:val="007A1008"/>
  </w:style>
  <w:style w:type="table" w:customStyle="1" w:styleId="220">
    <w:name w:val="22"/>
    <w:basedOn w:val="TableauNormal"/>
    <w:rsid w:val="007A1008"/>
    <w:rPr>
      <w:rFonts w:eastAsia="MS Mincho"/>
    </w:rPr>
    <w:tblPr>
      <w:tblStyleRowBandSize w:val="1"/>
      <w:tblStyleColBandSize w:val="1"/>
      <w:tblCellMar>
        <w:top w:w="28" w:type="dxa"/>
        <w:left w:w="28" w:type="dxa"/>
        <w:bottom w:w="28" w:type="dxa"/>
        <w:right w:w="28" w:type="dxa"/>
      </w:tblCellMar>
    </w:tblPr>
  </w:style>
  <w:style w:type="character" w:customStyle="1" w:styleId="ObjetducommentaireCar1">
    <w:name w:val="Objet du commentaire Car1"/>
    <w:basedOn w:val="CommentaireCar"/>
    <w:uiPriority w:val="99"/>
    <w:semiHidden/>
    <w:rsid w:val="007A1008"/>
    <w:rPr>
      <w:rFonts w:ascii="Times New Roman" w:eastAsia="Times New Roman" w:hAnsi="Times New Roman" w:cs="Angsana New"/>
      <w:b/>
      <w:bCs/>
      <w:sz w:val="20"/>
      <w:szCs w:val="25"/>
      <w:lang w:val="en-CA" w:eastAsia="en-GB" w:bidi="th-TH"/>
    </w:rPr>
  </w:style>
  <w:style w:type="numbering" w:customStyle="1" w:styleId="Style1116">
    <w:name w:val="Style1116"/>
    <w:uiPriority w:val="99"/>
    <w:qFormat/>
    <w:rsid w:val="007A1008"/>
  </w:style>
  <w:style w:type="numbering" w:customStyle="1" w:styleId="Style2116">
    <w:name w:val="Style2116"/>
    <w:uiPriority w:val="99"/>
    <w:qFormat/>
    <w:rsid w:val="007A1008"/>
  </w:style>
  <w:style w:type="table" w:customStyle="1" w:styleId="Grilledutableau1">
    <w:name w:val="Grille du tableau1"/>
    <w:basedOn w:val="TableauNormal"/>
    <w:next w:val="Grilledutableau"/>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4">
    <w:name w:val="Tabela com grade14"/>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4">
    <w:name w:val="Tabela com grade34"/>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4">
    <w:name w:val="Tabela com grade44"/>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4">
    <w:name w:val="Tabela com grade54"/>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3">
    <w:name w:val="Tabela com grade63"/>
    <w:basedOn w:val="TableauNormal"/>
    <w:next w:val="Grilledutableau"/>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
    <w:name w:val="No List110"/>
    <w:next w:val="Aucuneliste"/>
    <w:uiPriority w:val="99"/>
    <w:unhideWhenUsed/>
    <w:rsid w:val="007A1008"/>
  </w:style>
  <w:style w:type="numbering" w:customStyle="1" w:styleId="NoList28">
    <w:name w:val="No List28"/>
    <w:next w:val="Aucuneliste"/>
    <w:uiPriority w:val="99"/>
    <w:unhideWhenUsed/>
    <w:rsid w:val="007A1008"/>
  </w:style>
  <w:style w:type="numbering" w:customStyle="1" w:styleId="NoList38">
    <w:name w:val="No List38"/>
    <w:next w:val="Aucuneliste"/>
    <w:uiPriority w:val="99"/>
    <w:unhideWhenUsed/>
    <w:rsid w:val="007A1008"/>
  </w:style>
  <w:style w:type="numbering" w:customStyle="1" w:styleId="NoList48">
    <w:name w:val="No List48"/>
    <w:next w:val="Aucuneliste"/>
    <w:uiPriority w:val="99"/>
    <w:unhideWhenUsed/>
    <w:rsid w:val="007A1008"/>
  </w:style>
  <w:style w:type="numbering" w:customStyle="1" w:styleId="Style1117">
    <w:name w:val="Style1117"/>
    <w:uiPriority w:val="99"/>
    <w:qFormat/>
    <w:rsid w:val="007A1008"/>
  </w:style>
  <w:style w:type="numbering" w:customStyle="1" w:styleId="Style2117">
    <w:name w:val="Style2117"/>
    <w:uiPriority w:val="99"/>
    <w:qFormat/>
    <w:rsid w:val="007A1008"/>
  </w:style>
  <w:style w:type="table" w:customStyle="1" w:styleId="TableGrid63">
    <w:name w:val="Table Grid63"/>
    <w:basedOn w:val="TableauNormal"/>
    <w:next w:val="Grilledutableau"/>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
    <w:name w:val="Table Grid223"/>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5">
    <w:name w:val="Table Grid315"/>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
    <w:name w:val="Table Grid413"/>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
    <w:name w:val="Table Grid513"/>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3">
    <w:name w:val="Tabela com grade113"/>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3">
    <w:name w:val="Tabela com grade213"/>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13">
    <w:name w:val="Tabela com grade313"/>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4">
    <w:name w:val="Tabela com grade414"/>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5">
    <w:name w:val="Tabela com grade515"/>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13">
    <w:name w:val="Tabela com grade4113"/>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3">
    <w:name w:val="Table Grid3113"/>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13">
    <w:name w:val="Tabela com grade5113"/>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6">
    <w:name w:val="No List56"/>
    <w:next w:val="Aucuneliste"/>
    <w:uiPriority w:val="99"/>
    <w:unhideWhenUsed/>
    <w:rsid w:val="007A1008"/>
  </w:style>
  <w:style w:type="numbering" w:customStyle="1" w:styleId="NoList116">
    <w:name w:val="No List116"/>
    <w:next w:val="Aucuneliste"/>
    <w:uiPriority w:val="99"/>
    <w:unhideWhenUsed/>
    <w:rsid w:val="007A1008"/>
  </w:style>
  <w:style w:type="numbering" w:customStyle="1" w:styleId="NoList216">
    <w:name w:val="No List216"/>
    <w:next w:val="Aucuneliste"/>
    <w:uiPriority w:val="99"/>
    <w:unhideWhenUsed/>
    <w:rsid w:val="007A1008"/>
  </w:style>
  <w:style w:type="numbering" w:customStyle="1" w:styleId="NoList316">
    <w:name w:val="No List316"/>
    <w:next w:val="Aucuneliste"/>
    <w:uiPriority w:val="99"/>
    <w:unhideWhenUsed/>
    <w:rsid w:val="007A1008"/>
  </w:style>
  <w:style w:type="numbering" w:customStyle="1" w:styleId="NoList416">
    <w:name w:val="No List416"/>
    <w:next w:val="Aucuneliste"/>
    <w:uiPriority w:val="99"/>
    <w:unhideWhenUsed/>
    <w:rsid w:val="007A1008"/>
  </w:style>
  <w:style w:type="numbering" w:customStyle="1" w:styleId="NoList66">
    <w:name w:val="No List66"/>
    <w:next w:val="Aucuneliste"/>
    <w:uiPriority w:val="99"/>
    <w:unhideWhenUsed/>
    <w:rsid w:val="007A1008"/>
  </w:style>
  <w:style w:type="numbering" w:customStyle="1" w:styleId="NoList126">
    <w:name w:val="No List126"/>
    <w:next w:val="Aucuneliste"/>
    <w:uiPriority w:val="99"/>
    <w:unhideWhenUsed/>
    <w:rsid w:val="007A1008"/>
  </w:style>
  <w:style w:type="numbering" w:customStyle="1" w:styleId="NoList226">
    <w:name w:val="No List226"/>
    <w:next w:val="Aucuneliste"/>
    <w:uiPriority w:val="99"/>
    <w:unhideWhenUsed/>
    <w:rsid w:val="007A1008"/>
  </w:style>
  <w:style w:type="numbering" w:customStyle="1" w:styleId="NoList326">
    <w:name w:val="No List326"/>
    <w:next w:val="Aucuneliste"/>
    <w:uiPriority w:val="99"/>
    <w:unhideWhenUsed/>
    <w:rsid w:val="007A1008"/>
  </w:style>
  <w:style w:type="numbering" w:customStyle="1" w:styleId="NoList426">
    <w:name w:val="No List426"/>
    <w:next w:val="Aucuneliste"/>
    <w:uiPriority w:val="99"/>
    <w:unhideWhenUsed/>
    <w:rsid w:val="007A1008"/>
  </w:style>
  <w:style w:type="numbering" w:customStyle="1" w:styleId="Style1126">
    <w:name w:val="Style1126"/>
    <w:uiPriority w:val="99"/>
    <w:qFormat/>
    <w:rsid w:val="007A1008"/>
  </w:style>
  <w:style w:type="numbering" w:customStyle="1" w:styleId="Style2126">
    <w:name w:val="Style2126"/>
    <w:uiPriority w:val="99"/>
    <w:qFormat/>
    <w:rsid w:val="007A1008"/>
  </w:style>
  <w:style w:type="table" w:customStyle="1" w:styleId="TableGrid3123">
    <w:name w:val="Table Grid3123"/>
    <w:basedOn w:val="TableauNormal"/>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23">
    <w:name w:val="Tabela com grade5123"/>
    <w:basedOn w:val="TableauNormal"/>
    <w:next w:val="Grilledutableau"/>
    <w:uiPriority w:val="39"/>
    <w:rsid w:val="007A1008"/>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auNormal"/>
    <w:next w:val="Grilledutableau"/>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23">
    <w:name w:val="Style123"/>
    <w:uiPriority w:val="99"/>
    <w:rsid w:val="007A1008"/>
  </w:style>
  <w:style w:type="numbering" w:customStyle="1" w:styleId="Style224">
    <w:name w:val="Style224"/>
    <w:uiPriority w:val="99"/>
    <w:rsid w:val="007A1008"/>
  </w:style>
  <w:style w:type="numbering" w:customStyle="1" w:styleId="Style1133">
    <w:name w:val="Style1133"/>
    <w:uiPriority w:val="99"/>
    <w:qFormat/>
    <w:rsid w:val="007A1008"/>
  </w:style>
  <w:style w:type="numbering" w:customStyle="1" w:styleId="Style2133">
    <w:name w:val="Style2133"/>
    <w:uiPriority w:val="99"/>
    <w:qFormat/>
    <w:rsid w:val="007A1008"/>
  </w:style>
  <w:style w:type="numbering" w:customStyle="1" w:styleId="Style133">
    <w:name w:val="Style133"/>
    <w:uiPriority w:val="99"/>
    <w:rsid w:val="007A1008"/>
  </w:style>
  <w:style w:type="numbering" w:customStyle="1" w:styleId="Style233">
    <w:name w:val="Style233"/>
    <w:uiPriority w:val="99"/>
    <w:rsid w:val="007A1008"/>
  </w:style>
  <w:style w:type="numbering" w:customStyle="1" w:styleId="Style143">
    <w:name w:val="Style143"/>
    <w:uiPriority w:val="99"/>
    <w:rsid w:val="007A1008"/>
  </w:style>
  <w:style w:type="numbering" w:customStyle="1" w:styleId="Style243">
    <w:name w:val="Style243"/>
    <w:uiPriority w:val="99"/>
    <w:rsid w:val="007A1008"/>
  </w:style>
  <w:style w:type="numbering" w:customStyle="1" w:styleId="NoList73">
    <w:name w:val="No List73"/>
    <w:next w:val="Aucuneliste"/>
    <w:uiPriority w:val="99"/>
    <w:unhideWhenUsed/>
    <w:rsid w:val="007A1008"/>
  </w:style>
  <w:style w:type="numbering" w:customStyle="1" w:styleId="Style153">
    <w:name w:val="Style153"/>
    <w:uiPriority w:val="99"/>
    <w:rsid w:val="007A1008"/>
  </w:style>
  <w:style w:type="numbering" w:customStyle="1" w:styleId="Style253">
    <w:name w:val="Style253"/>
    <w:uiPriority w:val="99"/>
    <w:rsid w:val="007A1008"/>
  </w:style>
  <w:style w:type="numbering" w:customStyle="1" w:styleId="NoList133">
    <w:name w:val="No List133"/>
    <w:next w:val="Aucuneliste"/>
    <w:uiPriority w:val="99"/>
    <w:unhideWhenUsed/>
    <w:rsid w:val="007A1008"/>
  </w:style>
  <w:style w:type="numbering" w:customStyle="1" w:styleId="NoList233">
    <w:name w:val="No List233"/>
    <w:next w:val="Aucuneliste"/>
    <w:uiPriority w:val="99"/>
    <w:unhideWhenUsed/>
    <w:rsid w:val="007A1008"/>
  </w:style>
  <w:style w:type="numbering" w:customStyle="1" w:styleId="NoList333">
    <w:name w:val="No List333"/>
    <w:next w:val="Aucuneliste"/>
    <w:uiPriority w:val="99"/>
    <w:unhideWhenUsed/>
    <w:rsid w:val="007A1008"/>
  </w:style>
  <w:style w:type="numbering" w:customStyle="1" w:styleId="NoList433">
    <w:name w:val="No List433"/>
    <w:next w:val="Aucuneliste"/>
    <w:uiPriority w:val="99"/>
    <w:unhideWhenUsed/>
    <w:rsid w:val="007A1008"/>
  </w:style>
  <w:style w:type="numbering" w:customStyle="1" w:styleId="Style1143">
    <w:name w:val="Style1143"/>
    <w:uiPriority w:val="99"/>
    <w:qFormat/>
    <w:rsid w:val="007A1008"/>
  </w:style>
  <w:style w:type="numbering" w:customStyle="1" w:styleId="Style2143">
    <w:name w:val="Style2143"/>
    <w:uiPriority w:val="99"/>
    <w:qFormat/>
    <w:rsid w:val="007A1008"/>
  </w:style>
  <w:style w:type="numbering" w:customStyle="1" w:styleId="NoList513">
    <w:name w:val="No List513"/>
    <w:next w:val="Aucuneliste"/>
    <w:uiPriority w:val="99"/>
    <w:semiHidden/>
    <w:unhideWhenUsed/>
    <w:rsid w:val="007A1008"/>
  </w:style>
  <w:style w:type="numbering" w:customStyle="1" w:styleId="NoList1113">
    <w:name w:val="No List1113"/>
    <w:next w:val="Aucuneliste"/>
    <w:uiPriority w:val="99"/>
    <w:semiHidden/>
    <w:unhideWhenUsed/>
    <w:rsid w:val="007A1008"/>
  </w:style>
  <w:style w:type="numbering" w:customStyle="1" w:styleId="NoList2113">
    <w:name w:val="No List2113"/>
    <w:next w:val="Aucuneliste"/>
    <w:uiPriority w:val="99"/>
    <w:semiHidden/>
    <w:unhideWhenUsed/>
    <w:rsid w:val="007A1008"/>
  </w:style>
  <w:style w:type="numbering" w:customStyle="1" w:styleId="NoList3113">
    <w:name w:val="No List3113"/>
    <w:next w:val="Aucuneliste"/>
    <w:uiPriority w:val="99"/>
    <w:semiHidden/>
    <w:unhideWhenUsed/>
    <w:rsid w:val="007A1008"/>
  </w:style>
  <w:style w:type="numbering" w:customStyle="1" w:styleId="NoList4113">
    <w:name w:val="No List4113"/>
    <w:next w:val="Aucuneliste"/>
    <w:uiPriority w:val="99"/>
    <w:semiHidden/>
    <w:unhideWhenUsed/>
    <w:rsid w:val="007A1008"/>
  </w:style>
  <w:style w:type="numbering" w:customStyle="1" w:styleId="Style11113">
    <w:name w:val="Style11113"/>
    <w:uiPriority w:val="99"/>
    <w:qFormat/>
    <w:rsid w:val="007A1008"/>
  </w:style>
  <w:style w:type="numbering" w:customStyle="1" w:styleId="Style21113">
    <w:name w:val="Style21113"/>
    <w:uiPriority w:val="99"/>
    <w:qFormat/>
    <w:rsid w:val="007A1008"/>
  </w:style>
  <w:style w:type="numbering" w:customStyle="1" w:styleId="NoList613">
    <w:name w:val="No List613"/>
    <w:next w:val="Aucuneliste"/>
    <w:uiPriority w:val="99"/>
    <w:unhideWhenUsed/>
    <w:rsid w:val="007A1008"/>
  </w:style>
  <w:style w:type="numbering" w:customStyle="1" w:styleId="NoList1213">
    <w:name w:val="No List1213"/>
    <w:next w:val="Aucuneliste"/>
    <w:uiPriority w:val="99"/>
    <w:semiHidden/>
    <w:unhideWhenUsed/>
    <w:rsid w:val="007A1008"/>
  </w:style>
  <w:style w:type="numbering" w:customStyle="1" w:styleId="NoList2213">
    <w:name w:val="No List2213"/>
    <w:next w:val="Aucuneliste"/>
    <w:uiPriority w:val="99"/>
    <w:semiHidden/>
    <w:unhideWhenUsed/>
    <w:rsid w:val="007A1008"/>
  </w:style>
  <w:style w:type="numbering" w:customStyle="1" w:styleId="NoList3213">
    <w:name w:val="No List3213"/>
    <w:next w:val="Aucuneliste"/>
    <w:uiPriority w:val="99"/>
    <w:semiHidden/>
    <w:unhideWhenUsed/>
    <w:rsid w:val="007A1008"/>
  </w:style>
  <w:style w:type="numbering" w:customStyle="1" w:styleId="NoList4213">
    <w:name w:val="No List4213"/>
    <w:next w:val="Aucuneliste"/>
    <w:uiPriority w:val="99"/>
    <w:semiHidden/>
    <w:unhideWhenUsed/>
    <w:rsid w:val="007A1008"/>
  </w:style>
  <w:style w:type="numbering" w:customStyle="1" w:styleId="Style11213">
    <w:name w:val="Style11213"/>
    <w:uiPriority w:val="99"/>
    <w:qFormat/>
    <w:rsid w:val="007A1008"/>
  </w:style>
  <w:style w:type="numbering" w:customStyle="1" w:styleId="Style21213">
    <w:name w:val="Style21213"/>
    <w:uiPriority w:val="99"/>
    <w:qFormat/>
    <w:rsid w:val="007A1008"/>
  </w:style>
  <w:style w:type="numbering" w:customStyle="1" w:styleId="NoList83">
    <w:name w:val="No List83"/>
    <w:next w:val="Aucuneliste"/>
    <w:uiPriority w:val="99"/>
    <w:unhideWhenUsed/>
    <w:rsid w:val="007A1008"/>
  </w:style>
  <w:style w:type="numbering" w:customStyle="1" w:styleId="Style163">
    <w:name w:val="Style163"/>
    <w:uiPriority w:val="99"/>
    <w:rsid w:val="007A1008"/>
  </w:style>
  <w:style w:type="numbering" w:customStyle="1" w:styleId="Style263">
    <w:name w:val="Style263"/>
    <w:uiPriority w:val="99"/>
    <w:rsid w:val="007A1008"/>
  </w:style>
  <w:style w:type="numbering" w:customStyle="1" w:styleId="NoList143">
    <w:name w:val="No List143"/>
    <w:next w:val="Aucuneliste"/>
    <w:uiPriority w:val="99"/>
    <w:semiHidden/>
    <w:unhideWhenUsed/>
    <w:rsid w:val="007A1008"/>
  </w:style>
  <w:style w:type="numbering" w:customStyle="1" w:styleId="NoList243">
    <w:name w:val="No List243"/>
    <w:next w:val="Aucuneliste"/>
    <w:uiPriority w:val="99"/>
    <w:semiHidden/>
    <w:unhideWhenUsed/>
    <w:rsid w:val="007A1008"/>
  </w:style>
  <w:style w:type="numbering" w:customStyle="1" w:styleId="NoList343">
    <w:name w:val="No List343"/>
    <w:next w:val="Aucuneliste"/>
    <w:uiPriority w:val="99"/>
    <w:semiHidden/>
    <w:unhideWhenUsed/>
    <w:rsid w:val="007A1008"/>
  </w:style>
  <w:style w:type="numbering" w:customStyle="1" w:styleId="NoList443">
    <w:name w:val="No List443"/>
    <w:next w:val="Aucuneliste"/>
    <w:uiPriority w:val="99"/>
    <w:semiHidden/>
    <w:unhideWhenUsed/>
    <w:rsid w:val="007A1008"/>
  </w:style>
  <w:style w:type="numbering" w:customStyle="1" w:styleId="Style1153">
    <w:name w:val="Style1153"/>
    <w:uiPriority w:val="99"/>
    <w:qFormat/>
    <w:rsid w:val="007A1008"/>
  </w:style>
  <w:style w:type="numbering" w:customStyle="1" w:styleId="Style2153">
    <w:name w:val="Style2153"/>
    <w:uiPriority w:val="99"/>
    <w:qFormat/>
    <w:rsid w:val="007A1008"/>
  </w:style>
  <w:style w:type="numbering" w:customStyle="1" w:styleId="NoList523">
    <w:name w:val="No List523"/>
    <w:next w:val="Aucuneliste"/>
    <w:uiPriority w:val="99"/>
    <w:unhideWhenUsed/>
    <w:rsid w:val="007A1008"/>
  </w:style>
  <w:style w:type="numbering" w:customStyle="1" w:styleId="NoList1123">
    <w:name w:val="No List1123"/>
    <w:next w:val="Aucuneliste"/>
    <w:uiPriority w:val="99"/>
    <w:semiHidden/>
    <w:unhideWhenUsed/>
    <w:rsid w:val="007A1008"/>
  </w:style>
  <w:style w:type="numbering" w:customStyle="1" w:styleId="NoList2123">
    <w:name w:val="No List2123"/>
    <w:next w:val="Aucuneliste"/>
    <w:uiPriority w:val="99"/>
    <w:semiHidden/>
    <w:unhideWhenUsed/>
    <w:rsid w:val="007A1008"/>
  </w:style>
  <w:style w:type="numbering" w:customStyle="1" w:styleId="NoList3123">
    <w:name w:val="No List3123"/>
    <w:next w:val="Aucuneliste"/>
    <w:uiPriority w:val="99"/>
    <w:semiHidden/>
    <w:unhideWhenUsed/>
    <w:rsid w:val="007A1008"/>
  </w:style>
  <w:style w:type="numbering" w:customStyle="1" w:styleId="NoList4123">
    <w:name w:val="No List4123"/>
    <w:next w:val="Aucuneliste"/>
    <w:uiPriority w:val="99"/>
    <w:semiHidden/>
    <w:unhideWhenUsed/>
    <w:rsid w:val="007A1008"/>
  </w:style>
  <w:style w:type="numbering" w:customStyle="1" w:styleId="Style11123">
    <w:name w:val="Style11123"/>
    <w:uiPriority w:val="99"/>
    <w:qFormat/>
    <w:rsid w:val="007A1008"/>
  </w:style>
  <w:style w:type="numbering" w:customStyle="1" w:styleId="Style21123">
    <w:name w:val="Style21123"/>
    <w:uiPriority w:val="99"/>
    <w:qFormat/>
    <w:rsid w:val="007A1008"/>
  </w:style>
  <w:style w:type="numbering" w:customStyle="1" w:styleId="NoList623">
    <w:name w:val="No List623"/>
    <w:next w:val="Aucuneliste"/>
    <w:uiPriority w:val="99"/>
    <w:semiHidden/>
    <w:unhideWhenUsed/>
    <w:rsid w:val="007A1008"/>
  </w:style>
  <w:style w:type="numbering" w:customStyle="1" w:styleId="NoList1223">
    <w:name w:val="No List1223"/>
    <w:next w:val="Aucuneliste"/>
    <w:uiPriority w:val="99"/>
    <w:semiHidden/>
    <w:unhideWhenUsed/>
    <w:rsid w:val="007A1008"/>
  </w:style>
  <w:style w:type="numbering" w:customStyle="1" w:styleId="NoList2223">
    <w:name w:val="No List2223"/>
    <w:next w:val="Aucuneliste"/>
    <w:uiPriority w:val="99"/>
    <w:semiHidden/>
    <w:unhideWhenUsed/>
    <w:rsid w:val="007A1008"/>
  </w:style>
  <w:style w:type="numbering" w:customStyle="1" w:styleId="NoList3223">
    <w:name w:val="No List3223"/>
    <w:next w:val="Aucuneliste"/>
    <w:uiPriority w:val="99"/>
    <w:semiHidden/>
    <w:unhideWhenUsed/>
    <w:rsid w:val="007A1008"/>
  </w:style>
  <w:style w:type="numbering" w:customStyle="1" w:styleId="NoList4223">
    <w:name w:val="No List4223"/>
    <w:next w:val="Aucuneliste"/>
    <w:uiPriority w:val="99"/>
    <w:semiHidden/>
    <w:unhideWhenUsed/>
    <w:rsid w:val="007A1008"/>
  </w:style>
  <w:style w:type="numbering" w:customStyle="1" w:styleId="Style11223">
    <w:name w:val="Style11223"/>
    <w:uiPriority w:val="99"/>
    <w:qFormat/>
    <w:rsid w:val="007A1008"/>
  </w:style>
  <w:style w:type="numbering" w:customStyle="1" w:styleId="Style21223">
    <w:name w:val="Style21223"/>
    <w:uiPriority w:val="99"/>
    <w:qFormat/>
    <w:rsid w:val="007A1008"/>
  </w:style>
  <w:style w:type="numbering" w:customStyle="1" w:styleId="Style173">
    <w:name w:val="Style173"/>
    <w:uiPriority w:val="99"/>
    <w:rsid w:val="007A1008"/>
  </w:style>
  <w:style w:type="numbering" w:customStyle="1" w:styleId="Style273">
    <w:name w:val="Style273"/>
    <w:uiPriority w:val="99"/>
    <w:rsid w:val="007A1008"/>
  </w:style>
  <w:style w:type="numbering" w:customStyle="1" w:styleId="NoList93">
    <w:name w:val="No List93"/>
    <w:next w:val="Aucuneliste"/>
    <w:uiPriority w:val="99"/>
    <w:semiHidden/>
    <w:unhideWhenUsed/>
    <w:rsid w:val="007A1008"/>
  </w:style>
  <w:style w:type="numbering" w:customStyle="1" w:styleId="Style183">
    <w:name w:val="Style183"/>
    <w:uiPriority w:val="99"/>
    <w:rsid w:val="007A1008"/>
  </w:style>
  <w:style w:type="numbering" w:customStyle="1" w:styleId="Style283">
    <w:name w:val="Style283"/>
    <w:uiPriority w:val="99"/>
    <w:rsid w:val="007A1008"/>
  </w:style>
  <w:style w:type="numbering" w:customStyle="1" w:styleId="NoList153">
    <w:name w:val="No List153"/>
    <w:next w:val="Aucuneliste"/>
    <w:uiPriority w:val="99"/>
    <w:semiHidden/>
    <w:unhideWhenUsed/>
    <w:rsid w:val="007A1008"/>
  </w:style>
  <w:style w:type="numbering" w:customStyle="1" w:styleId="NoList253">
    <w:name w:val="No List253"/>
    <w:next w:val="Aucuneliste"/>
    <w:uiPriority w:val="99"/>
    <w:semiHidden/>
    <w:unhideWhenUsed/>
    <w:rsid w:val="007A1008"/>
  </w:style>
  <w:style w:type="numbering" w:customStyle="1" w:styleId="NoList353">
    <w:name w:val="No List353"/>
    <w:next w:val="Aucuneliste"/>
    <w:uiPriority w:val="99"/>
    <w:semiHidden/>
    <w:unhideWhenUsed/>
    <w:rsid w:val="007A1008"/>
  </w:style>
  <w:style w:type="numbering" w:customStyle="1" w:styleId="NoList453">
    <w:name w:val="No List453"/>
    <w:next w:val="Aucuneliste"/>
    <w:uiPriority w:val="99"/>
    <w:semiHidden/>
    <w:unhideWhenUsed/>
    <w:rsid w:val="007A1008"/>
  </w:style>
  <w:style w:type="numbering" w:customStyle="1" w:styleId="Style1163">
    <w:name w:val="Style1163"/>
    <w:uiPriority w:val="99"/>
    <w:qFormat/>
    <w:rsid w:val="007A1008"/>
  </w:style>
  <w:style w:type="numbering" w:customStyle="1" w:styleId="Style2163">
    <w:name w:val="Style2163"/>
    <w:uiPriority w:val="99"/>
    <w:qFormat/>
    <w:rsid w:val="007A1008"/>
  </w:style>
  <w:style w:type="numbering" w:customStyle="1" w:styleId="NoList533">
    <w:name w:val="No List533"/>
    <w:next w:val="Aucuneliste"/>
    <w:uiPriority w:val="99"/>
    <w:semiHidden/>
    <w:unhideWhenUsed/>
    <w:rsid w:val="007A1008"/>
  </w:style>
  <w:style w:type="numbering" w:customStyle="1" w:styleId="NoList1133">
    <w:name w:val="No List1133"/>
    <w:next w:val="Aucuneliste"/>
    <w:uiPriority w:val="99"/>
    <w:semiHidden/>
    <w:unhideWhenUsed/>
    <w:rsid w:val="007A1008"/>
  </w:style>
  <w:style w:type="numbering" w:customStyle="1" w:styleId="NoList2133">
    <w:name w:val="No List2133"/>
    <w:next w:val="Aucuneliste"/>
    <w:uiPriority w:val="99"/>
    <w:semiHidden/>
    <w:unhideWhenUsed/>
    <w:rsid w:val="007A1008"/>
  </w:style>
  <w:style w:type="numbering" w:customStyle="1" w:styleId="NoList3133">
    <w:name w:val="No List3133"/>
    <w:next w:val="Aucuneliste"/>
    <w:uiPriority w:val="99"/>
    <w:semiHidden/>
    <w:unhideWhenUsed/>
    <w:rsid w:val="007A1008"/>
  </w:style>
  <w:style w:type="numbering" w:customStyle="1" w:styleId="NoList4133">
    <w:name w:val="No List4133"/>
    <w:next w:val="Aucuneliste"/>
    <w:uiPriority w:val="99"/>
    <w:semiHidden/>
    <w:unhideWhenUsed/>
    <w:rsid w:val="007A1008"/>
  </w:style>
  <w:style w:type="numbering" w:customStyle="1" w:styleId="Style11133">
    <w:name w:val="Style11133"/>
    <w:uiPriority w:val="99"/>
    <w:qFormat/>
    <w:rsid w:val="007A1008"/>
  </w:style>
  <w:style w:type="numbering" w:customStyle="1" w:styleId="Style21133">
    <w:name w:val="Style21133"/>
    <w:uiPriority w:val="99"/>
    <w:qFormat/>
    <w:rsid w:val="007A1008"/>
  </w:style>
  <w:style w:type="numbering" w:customStyle="1" w:styleId="NoList633">
    <w:name w:val="No List633"/>
    <w:next w:val="Aucuneliste"/>
    <w:uiPriority w:val="99"/>
    <w:semiHidden/>
    <w:unhideWhenUsed/>
    <w:rsid w:val="007A1008"/>
  </w:style>
  <w:style w:type="numbering" w:customStyle="1" w:styleId="NoList1233">
    <w:name w:val="No List1233"/>
    <w:next w:val="Aucuneliste"/>
    <w:uiPriority w:val="99"/>
    <w:semiHidden/>
    <w:unhideWhenUsed/>
    <w:rsid w:val="007A1008"/>
  </w:style>
  <w:style w:type="numbering" w:customStyle="1" w:styleId="NoList2233">
    <w:name w:val="No List2233"/>
    <w:next w:val="Aucuneliste"/>
    <w:uiPriority w:val="99"/>
    <w:semiHidden/>
    <w:unhideWhenUsed/>
    <w:rsid w:val="007A1008"/>
  </w:style>
  <w:style w:type="numbering" w:customStyle="1" w:styleId="NoList3233">
    <w:name w:val="No List3233"/>
    <w:next w:val="Aucuneliste"/>
    <w:uiPriority w:val="99"/>
    <w:semiHidden/>
    <w:unhideWhenUsed/>
    <w:rsid w:val="007A1008"/>
  </w:style>
  <w:style w:type="numbering" w:customStyle="1" w:styleId="NoList4233">
    <w:name w:val="No List4233"/>
    <w:next w:val="Aucuneliste"/>
    <w:uiPriority w:val="99"/>
    <w:semiHidden/>
    <w:unhideWhenUsed/>
    <w:rsid w:val="007A1008"/>
  </w:style>
  <w:style w:type="numbering" w:customStyle="1" w:styleId="Style11233">
    <w:name w:val="Style11233"/>
    <w:uiPriority w:val="99"/>
    <w:qFormat/>
    <w:rsid w:val="007A1008"/>
  </w:style>
  <w:style w:type="numbering" w:customStyle="1" w:styleId="Style21233">
    <w:name w:val="Style21233"/>
    <w:uiPriority w:val="99"/>
    <w:qFormat/>
    <w:rsid w:val="007A1008"/>
  </w:style>
  <w:style w:type="numbering" w:customStyle="1" w:styleId="Style193">
    <w:name w:val="Style193"/>
    <w:uiPriority w:val="99"/>
    <w:rsid w:val="007A1008"/>
  </w:style>
  <w:style w:type="numbering" w:customStyle="1" w:styleId="Style293">
    <w:name w:val="Style293"/>
    <w:uiPriority w:val="99"/>
    <w:rsid w:val="007A1008"/>
  </w:style>
  <w:style w:type="numbering" w:customStyle="1" w:styleId="Style1101">
    <w:name w:val="Style1101"/>
    <w:uiPriority w:val="99"/>
    <w:rsid w:val="007A1008"/>
  </w:style>
  <w:style w:type="numbering" w:customStyle="1" w:styleId="Style2101">
    <w:name w:val="Style2101"/>
    <w:uiPriority w:val="99"/>
    <w:rsid w:val="007A1008"/>
  </w:style>
  <w:style w:type="table" w:customStyle="1" w:styleId="1100">
    <w:name w:val="110"/>
    <w:basedOn w:val="TableauNormal"/>
    <w:rsid w:val="007A1008"/>
    <w:rPr>
      <w:rFonts w:eastAsia="MS Mincho"/>
    </w:rPr>
    <w:tblPr>
      <w:tblStyleRowBandSize w:val="1"/>
      <w:tblStyleColBandSize w:val="1"/>
      <w:tblCellMar>
        <w:top w:w="28" w:type="dxa"/>
        <w:left w:w="28" w:type="dxa"/>
        <w:bottom w:w="28" w:type="dxa"/>
        <w:right w:w="28" w:type="dxa"/>
      </w:tblCellMar>
    </w:tblPr>
  </w:style>
  <w:style w:type="numbering" w:customStyle="1" w:styleId="NoList101">
    <w:name w:val="No List101"/>
    <w:next w:val="Aucuneliste"/>
    <w:uiPriority w:val="99"/>
    <w:semiHidden/>
    <w:unhideWhenUsed/>
    <w:rsid w:val="007A1008"/>
  </w:style>
  <w:style w:type="numbering" w:customStyle="1" w:styleId="Style1171">
    <w:name w:val="Style1171"/>
    <w:uiPriority w:val="99"/>
    <w:rsid w:val="007A1008"/>
  </w:style>
  <w:style w:type="numbering" w:customStyle="1" w:styleId="Style2171">
    <w:name w:val="Style2171"/>
    <w:uiPriority w:val="99"/>
    <w:rsid w:val="007A1008"/>
  </w:style>
  <w:style w:type="numbering" w:customStyle="1" w:styleId="Style1181">
    <w:name w:val="Style1181"/>
    <w:uiPriority w:val="99"/>
    <w:qFormat/>
    <w:rsid w:val="007A1008"/>
  </w:style>
  <w:style w:type="numbering" w:customStyle="1" w:styleId="Style2181">
    <w:name w:val="Style2181"/>
    <w:uiPriority w:val="99"/>
    <w:qFormat/>
    <w:rsid w:val="007A1008"/>
  </w:style>
  <w:style w:type="table" w:customStyle="1" w:styleId="TableGrid81">
    <w:name w:val="Table Grid81"/>
    <w:basedOn w:val="TableauNormal"/>
    <w:next w:val="Grilledutableau"/>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auNormal"/>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auNormal"/>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auNormal"/>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1">
    <w:name w:val="Table Grid421"/>
    <w:basedOn w:val="TableauNormal"/>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
    <w:name w:val="Table Grid521"/>
    <w:basedOn w:val="TableauNormal"/>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21">
    <w:name w:val="Tabela com grade121"/>
    <w:basedOn w:val="TableauNormal"/>
    <w:next w:val="Grilledutableau"/>
    <w:uiPriority w:val="39"/>
    <w:rsid w:val="007A1008"/>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21">
    <w:name w:val="Tabela com grade221"/>
    <w:basedOn w:val="TableauNormal"/>
    <w:next w:val="Grilledutableau"/>
    <w:uiPriority w:val="39"/>
    <w:rsid w:val="007A1008"/>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21">
    <w:name w:val="Tabela com grade321"/>
    <w:basedOn w:val="TableauNormal"/>
    <w:next w:val="Grilledutableau"/>
    <w:uiPriority w:val="39"/>
    <w:rsid w:val="007A1008"/>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21">
    <w:name w:val="Tabela com grade421"/>
    <w:basedOn w:val="TableauNormal"/>
    <w:next w:val="Grilledutableau"/>
    <w:uiPriority w:val="39"/>
    <w:rsid w:val="007A1008"/>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21">
    <w:name w:val="Tabela com grade521"/>
    <w:basedOn w:val="TableauNormal"/>
    <w:next w:val="Grilledutableau"/>
    <w:uiPriority w:val="39"/>
    <w:rsid w:val="007A1008"/>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auNormal"/>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11">
    <w:name w:val="Tabela com grade611"/>
    <w:basedOn w:val="TableauNormal"/>
    <w:next w:val="Grilledutableau"/>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
    <w:name w:val="No List161"/>
    <w:next w:val="Aucuneliste"/>
    <w:uiPriority w:val="99"/>
    <w:semiHidden/>
    <w:unhideWhenUsed/>
    <w:rsid w:val="007A1008"/>
  </w:style>
  <w:style w:type="numbering" w:customStyle="1" w:styleId="NoList261">
    <w:name w:val="No List261"/>
    <w:next w:val="Aucuneliste"/>
    <w:uiPriority w:val="99"/>
    <w:semiHidden/>
    <w:unhideWhenUsed/>
    <w:rsid w:val="007A1008"/>
  </w:style>
  <w:style w:type="numbering" w:customStyle="1" w:styleId="NoList361">
    <w:name w:val="No List361"/>
    <w:next w:val="Aucuneliste"/>
    <w:uiPriority w:val="99"/>
    <w:semiHidden/>
    <w:unhideWhenUsed/>
    <w:rsid w:val="007A1008"/>
  </w:style>
  <w:style w:type="numbering" w:customStyle="1" w:styleId="NoList461">
    <w:name w:val="No List461"/>
    <w:next w:val="Aucuneliste"/>
    <w:uiPriority w:val="99"/>
    <w:semiHidden/>
    <w:unhideWhenUsed/>
    <w:rsid w:val="007A1008"/>
  </w:style>
  <w:style w:type="numbering" w:customStyle="1" w:styleId="Style11141">
    <w:name w:val="Style11141"/>
    <w:uiPriority w:val="99"/>
    <w:qFormat/>
    <w:rsid w:val="007A1008"/>
  </w:style>
  <w:style w:type="numbering" w:customStyle="1" w:styleId="Style21141">
    <w:name w:val="Style21141"/>
    <w:uiPriority w:val="99"/>
    <w:qFormat/>
    <w:rsid w:val="007A1008"/>
  </w:style>
  <w:style w:type="table" w:customStyle="1" w:styleId="TableGrid611">
    <w:name w:val="Table Grid611"/>
    <w:basedOn w:val="TableauNormal"/>
    <w:next w:val="Grilledutableau"/>
    <w:uiPriority w:val="39"/>
    <w:rsid w:val="007A1008"/>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auNormal"/>
    <w:uiPriority w:val="39"/>
    <w:rsid w:val="007A1008"/>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auNormal"/>
    <w:uiPriority w:val="39"/>
    <w:rsid w:val="007A1008"/>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1">
    <w:name w:val="Table Grid3131"/>
    <w:basedOn w:val="TableauNormal"/>
    <w:uiPriority w:val="39"/>
    <w:rsid w:val="007A1008"/>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1">
    <w:name w:val="Table Grid4111"/>
    <w:basedOn w:val="TableauNormal"/>
    <w:uiPriority w:val="39"/>
    <w:rsid w:val="007A1008"/>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1">
    <w:name w:val="Table Grid5111"/>
    <w:basedOn w:val="TableauNormal"/>
    <w:uiPriority w:val="39"/>
    <w:rsid w:val="007A1008"/>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11">
    <w:name w:val="Tabela com grade1111"/>
    <w:basedOn w:val="TableauNormal"/>
    <w:next w:val="Grilledutableau"/>
    <w:uiPriority w:val="39"/>
    <w:rsid w:val="007A1008"/>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11">
    <w:name w:val="Tabela com grade2111"/>
    <w:basedOn w:val="TableauNormal"/>
    <w:next w:val="Grilledutableau"/>
    <w:uiPriority w:val="39"/>
    <w:rsid w:val="007A1008"/>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111">
    <w:name w:val="Tabela com grade3111"/>
    <w:basedOn w:val="TableauNormal"/>
    <w:next w:val="Grilledutableau"/>
    <w:uiPriority w:val="39"/>
    <w:rsid w:val="007A1008"/>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21">
    <w:name w:val="Tabela com grade4121"/>
    <w:basedOn w:val="TableauNormal"/>
    <w:next w:val="Grilledutableau"/>
    <w:uiPriority w:val="39"/>
    <w:rsid w:val="007A1008"/>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31">
    <w:name w:val="Tabela com grade5131"/>
    <w:basedOn w:val="TableauNormal"/>
    <w:next w:val="Grilledutableau"/>
    <w:uiPriority w:val="39"/>
    <w:rsid w:val="007A1008"/>
    <w:pPr>
      <w:widowControl/>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111">
    <w:name w:val="Tabela com grade41111"/>
    <w:basedOn w:val="TableauNormal"/>
    <w:next w:val="Grilledutableau"/>
    <w:uiPriority w:val="39"/>
    <w:rsid w:val="007A1008"/>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1">
    <w:name w:val="Table Grid31111"/>
    <w:basedOn w:val="TableauNormal"/>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111">
    <w:name w:val="Tabela com grade51111"/>
    <w:basedOn w:val="TableauNormal"/>
    <w:next w:val="Grilledutableau"/>
    <w:uiPriority w:val="39"/>
    <w:rsid w:val="007A1008"/>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1">
    <w:name w:val="No List541"/>
    <w:next w:val="Aucuneliste"/>
    <w:uiPriority w:val="99"/>
    <w:semiHidden/>
    <w:unhideWhenUsed/>
    <w:rsid w:val="007A1008"/>
  </w:style>
  <w:style w:type="numbering" w:customStyle="1" w:styleId="NoList1141">
    <w:name w:val="No List1141"/>
    <w:next w:val="Aucuneliste"/>
    <w:uiPriority w:val="99"/>
    <w:semiHidden/>
    <w:unhideWhenUsed/>
    <w:rsid w:val="007A1008"/>
  </w:style>
  <w:style w:type="numbering" w:customStyle="1" w:styleId="NoList2141">
    <w:name w:val="No List2141"/>
    <w:next w:val="Aucuneliste"/>
    <w:uiPriority w:val="99"/>
    <w:semiHidden/>
    <w:unhideWhenUsed/>
    <w:rsid w:val="007A1008"/>
  </w:style>
  <w:style w:type="numbering" w:customStyle="1" w:styleId="NoList3141">
    <w:name w:val="No List3141"/>
    <w:next w:val="Aucuneliste"/>
    <w:uiPriority w:val="99"/>
    <w:semiHidden/>
    <w:unhideWhenUsed/>
    <w:rsid w:val="007A1008"/>
  </w:style>
  <w:style w:type="numbering" w:customStyle="1" w:styleId="NoList4141">
    <w:name w:val="No List4141"/>
    <w:next w:val="Aucuneliste"/>
    <w:uiPriority w:val="99"/>
    <w:semiHidden/>
    <w:unhideWhenUsed/>
    <w:rsid w:val="007A1008"/>
  </w:style>
  <w:style w:type="numbering" w:customStyle="1" w:styleId="NoList641">
    <w:name w:val="No List641"/>
    <w:next w:val="Aucuneliste"/>
    <w:uiPriority w:val="99"/>
    <w:semiHidden/>
    <w:unhideWhenUsed/>
    <w:rsid w:val="007A1008"/>
  </w:style>
  <w:style w:type="numbering" w:customStyle="1" w:styleId="NoList1241">
    <w:name w:val="No List1241"/>
    <w:next w:val="Aucuneliste"/>
    <w:uiPriority w:val="99"/>
    <w:semiHidden/>
    <w:unhideWhenUsed/>
    <w:rsid w:val="007A1008"/>
  </w:style>
  <w:style w:type="numbering" w:customStyle="1" w:styleId="NoList2241">
    <w:name w:val="No List2241"/>
    <w:next w:val="Aucuneliste"/>
    <w:uiPriority w:val="99"/>
    <w:semiHidden/>
    <w:unhideWhenUsed/>
    <w:rsid w:val="007A1008"/>
  </w:style>
  <w:style w:type="numbering" w:customStyle="1" w:styleId="NoList3241">
    <w:name w:val="No List3241"/>
    <w:next w:val="Aucuneliste"/>
    <w:uiPriority w:val="99"/>
    <w:semiHidden/>
    <w:unhideWhenUsed/>
    <w:rsid w:val="007A1008"/>
  </w:style>
  <w:style w:type="numbering" w:customStyle="1" w:styleId="NoList4241">
    <w:name w:val="No List4241"/>
    <w:next w:val="Aucuneliste"/>
    <w:uiPriority w:val="99"/>
    <w:semiHidden/>
    <w:unhideWhenUsed/>
    <w:rsid w:val="007A1008"/>
  </w:style>
  <w:style w:type="numbering" w:customStyle="1" w:styleId="Style11241">
    <w:name w:val="Style11241"/>
    <w:uiPriority w:val="99"/>
    <w:qFormat/>
    <w:rsid w:val="007A1008"/>
  </w:style>
  <w:style w:type="numbering" w:customStyle="1" w:styleId="Style21241">
    <w:name w:val="Style21241"/>
    <w:uiPriority w:val="99"/>
    <w:qFormat/>
    <w:rsid w:val="007A1008"/>
  </w:style>
  <w:style w:type="table" w:customStyle="1" w:styleId="TableGrid31211">
    <w:name w:val="Table Grid31211"/>
    <w:basedOn w:val="TableauNormal"/>
    <w:uiPriority w:val="39"/>
    <w:rsid w:val="007A1008"/>
    <w:pPr>
      <w:widowControl/>
      <w:spacing w:line="276" w:lineRule="auto"/>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211">
    <w:name w:val="Tabela com grade51211"/>
    <w:basedOn w:val="TableauNormal"/>
    <w:next w:val="Grilledutableau"/>
    <w:uiPriority w:val="39"/>
    <w:rsid w:val="007A1008"/>
    <w:pPr>
      <w:widowControl/>
    </w:pPr>
    <w:rPr>
      <w:rFonts w:eastAsia="SimSun"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auNormal"/>
    <w:next w:val="Grilledutableau"/>
    <w:uiPriority w:val="39"/>
    <w:rsid w:val="007A1008"/>
    <w:pPr>
      <w:widowControl/>
      <w:spacing w:line="276" w:lineRule="auto"/>
    </w:pPr>
    <w:rPr>
      <w:rFonts w:eastAsia="MS Mincho" w:cs="Cordia New"/>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211">
    <w:name w:val="Style1211"/>
    <w:uiPriority w:val="99"/>
    <w:rsid w:val="007A1008"/>
  </w:style>
  <w:style w:type="numbering" w:customStyle="1" w:styleId="Style2211">
    <w:name w:val="Style2211"/>
    <w:uiPriority w:val="99"/>
    <w:rsid w:val="007A1008"/>
  </w:style>
  <w:style w:type="numbering" w:customStyle="1" w:styleId="Style11311">
    <w:name w:val="Style11311"/>
    <w:uiPriority w:val="99"/>
    <w:qFormat/>
    <w:rsid w:val="007A1008"/>
  </w:style>
  <w:style w:type="numbering" w:customStyle="1" w:styleId="Style21311">
    <w:name w:val="Style21311"/>
    <w:uiPriority w:val="99"/>
    <w:qFormat/>
    <w:rsid w:val="007A1008"/>
  </w:style>
  <w:style w:type="numbering" w:customStyle="1" w:styleId="Style1311">
    <w:name w:val="Style1311"/>
    <w:uiPriority w:val="99"/>
    <w:rsid w:val="007A1008"/>
  </w:style>
  <w:style w:type="numbering" w:customStyle="1" w:styleId="Style2311">
    <w:name w:val="Style2311"/>
    <w:uiPriority w:val="99"/>
    <w:rsid w:val="007A1008"/>
  </w:style>
  <w:style w:type="numbering" w:customStyle="1" w:styleId="Style1411">
    <w:name w:val="Style1411"/>
    <w:uiPriority w:val="99"/>
    <w:rsid w:val="007A1008"/>
  </w:style>
  <w:style w:type="numbering" w:customStyle="1" w:styleId="Style2411">
    <w:name w:val="Style2411"/>
    <w:uiPriority w:val="99"/>
    <w:rsid w:val="007A1008"/>
  </w:style>
  <w:style w:type="numbering" w:customStyle="1" w:styleId="NoList711">
    <w:name w:val="No List711"/>
    <w:next w:val="Aucuneliste"/>
    <w:uiPriority w:val="99"/>
    <w:semiHidden/>
    <w:unhideWhenUsed/>
    <w:rsid w:val="007A1008"/>
  </w:style>
  <w:style w:type="numbering" w:customStyle="1" w:styleId="Style1511">
    <w:name w:val="Style1511"/>
    <w:uiPriority w:val="99"/>
    <w:rsid w:val="007A1008"/>
  </w:style>
  <w:style w:type="numbering" w:customStyle="1" w:styleId="Style2511">
    <w:name w:val="Style2511"/>
    <w:uiPriority w:val="99"/>
    <w:rsid w:val="007A1008"/>
  </w:style>
  <w:style w:type="numbering" w:customStyle="1" w:styleId="NoList1311">
    <w:name w:val="No List1311"/>
    <w:next w:val="Aucuneliste"/>
    <w:uiPriority w:val="99"/>
    <w:semiHidden/>
    <w:unhideWhenUsed/>
    <w:rsid w:val="007A1008"/>
  </w:style>
  <w:style w:type="numbering" w:customStyle="1" w:styleId="NoList2311">
    <w:name w:val="No List2311"/>
    <w:next w:val="Aucuneliste"/>
    <w:uiPriority w:val="99"/>
    <w:semiHidden/>
    <w:unhideWhenUsed/>
    <w:rsid w:val="007A1008"/>
  </w:style>
  <w:style w:type="numbering" w:customStyle="1" w:styleId="NoList3311">
    <w:name w:val="No List3311"/>
    <w:next w:val="Aucuneliste"/>
    <w:uiPriority w:val="99"/>
    <w:semiHidden/>
    <w:unhideWhenUsed/>
    <w:rsid w:val="007A1008"/>
  </w:style>
  <w:style w:type="numbering" w:customStyle="1" w:styleId="NoList4311">
    <w:name w:val="No List4311"/>
    <w:next w:val="Aucuneliste"/>
    <w:uiPriority w:val="99"/>
    <w:semiHidden/>
    <w:unhideWhenUsed/>
    <w:rsid w:val="007A1008"/>
  </w:style>
  <w:style w:type="numbering" w:customStyle="1" w:styleId="Style11411">
    <w:name w:val="Style11411"/>
    <w:uiPriority w:val="99"/>
    <w:qFormat/>
    <w:rsid w:val="007A1008"/>
  </w:style>
  <w:style w:type="numbering" w:customStyle="1" w:styleId="Style21411">
    <w:name w:val="Style21411"/>
    <w:uiPriority w:val="99"/>
    <w:qFormat/>
    <w:rsid w:val="007A1008"/>
  </w:style>
  <w:style w:type="numbering" w:customStyle="1" w:styleId="NoList5111">
    <w:name w:val="No List5111"/>
    <w:next w:val="Aucuneliste"/>
    <w:uiPriority w:val="99"/>
    <w:semiHidden/>
    <w:unhideWhenUsed/>
    <w:rsid w:val="007A1008"/>
  </w:style>
  <w:style w:type="numbering" w:customStyle="1" w:styleId="NoList21111">
    <w:name w:val="No List21111"/>
    <w:next w:val="Aucuneliste"/>
    <w:uiPriority w:val="99"/>
    <w:semiHidden/>
    <w:unhideWhenUsed/>
    <w:rsid w:val="007A1008"/>
  </w:style>
  <w:style w:type="numbering" w:customStyle="1" w:styleId="NoList31111">
    <w:name w:val="No List31111"/>
    <w:next w:val="Aucuneliste"/>
    <w:uiPriority w:val="99"/>
    <w:semiHidden/>
    <w:unhideWhenUsed/>
    <w:rsid w:val="007A1008"/>
  </w:style>
  <w:style w:type="numbering" w:customStyle="1" w:styleId="NoList41111">
    <w:name w:val="No List41111"/>
    <w:next w:val="Aucuneliste"/>
    <w:uiPriority w:val="99"/>
    <w:semiHidden/>
    <w:unhideWhenUsed/>
    <w:rsid w:val="007A1008"/>
  </w:style>
  <w:style w:type="numbering" w:customStyle="1" w:styleId="Style111111">
    <w:name w:val="Style111111"/>
    <w:uiPriority w:val="99"/>
    <w:qFormat/>
    <w:rsid w:val="007A1008"/>
  </w:style>
  <w:style w:type="numbering" w:customStyle="1" w:styleId="Style211111">
    <w:name w:val="Style211111"/>
    <w:uiPriority w:val="99"/>
    <w:qFormat/>
    <w:rsid w:val="007A1008"/>
  </w:style>
  <w:style w:type="numbering" w:customStyle="1" w:styleId="NoList6111">
    <w:name w:val="No List6111"/>
    <w:next w:val="Aucuneliste"/>
    <w:uiPriority w:val="99"/>
    <w:semiHidden/>
    <w:unhideWhenUsed/>
    <w:rsid w:val="007A1008"/>
  </w:style>
  <w:style w:type="numbering" w:customStyle="1" w:styleId="NoList12111">
    <w:name w:val="No List12111"/>
    <w:next w:val="Aucuneliste"/>
    <w:uiPriority w:val="99"/>
    <w:semiHidden/>
    <w:unhideWhenUsed/>
    <w:rsid w:val="007A1008"/>
  </w:style>
  <w:style w:type="numbering" w:customStyle="1" w:styleId="NoList22111">
    <w:name w:val="No List22111"/>
    <w:next w:val="Aucuneliste"/>
    <w:uiPriority w:val="99"/>
    <w:semiHidden/>
    <w:unhideWhenUsed/>
    <w:rsid w:val="007A1008"/>
  </w:style>
  <w:style w:type="numbering" w:customStyle="1" w:styleId="NoList32111">
    <w:name w:val="No List32111"/>
    <w:next w:val="Aucuneliste"/>
    <w:uiPriority w:val="99"/>
    <w:semiHidden/>
    <w:unhideWhenUsed/>
    <w:rsid w:val="007A1008"/>
  </w:style>
  <w:style w:type="numbering" w:customStyle="1" w:styleId="NoList42111">
    <w:name w:val="No List42111"/>
    <w:next w:val="Aucuneliste"/>
    <w:uiPriority w:val="99"/>
    <w:semiHidden/>
    <w:unhideWhenUsed/>
    <w:rsid w:val="007A1008"/>
  </w:style>
  <w:style w:type="numbering" w:customStyle="1" w:styleId="Style112111">
    <w:name w:val="Style112111"/>
    <w:uiPriority w:val="99"/>
    <w:qFormat/>
    <w:rsid w:val="007A1008"/>
  </w:style>
  <w:style w:type="numbering" w:customStyle="1" w:styleId="Style212111">
    <w:name w:val="Style212111"/>
    <w:uiPriority w:val="99"/>
    <w:qFormat/>
    <w:rsid w:val="007A1008"/>
  </w:style>
  <w:style w:type="numbering" w:customStyle="1" w:styleId="NoList811">
    <w:name w:val="No List811"/>
    <w:next w:val="Aucuneliste"/>
    <w:uiPriority w:val="99"/>
    <w:semiHidden/>
    <w:unhideWhenUsed/>
    <w:rsid w:val="007A1008"/>
  </w:style>
  <w:style w:type="numbering" w:customStyle="1" w:styleId="Style1611">
    <w:name w:val="Style1611"/>
    <w:uiPriority w:val="99"/>
    <w:rsid w:val="007A1008"/>
  </w:style>
  <w:style w:type="numbering" w:customStyle="1" w:styleId="Style2611">
    <w:name w:val="Style2611"/>
    <w:uiPriority w:val="99"/>
    <w:rsid w:val="007A1008"/>
  </w:style>
  <w:style w:type="numbering" w:customStyle="1" w:styleId="NoList1411">
    <w:name w:val="No List1411"/>
    <w:next w:val="Aucuneliste"/>
    <w:uiPriority w:val="99"/>
    <w:semiHidden/>
    <w:unhideWhenUsed/>
    <w:rsid w:val="007A1008"/>
  </w:style>
  <w:style w:type="numbering" w:customStyle="1" w:styleId="NoList2411">
    <w:name w:val="No List2411"/>
    <w:next w:val="Aucuneliste"/>
    <w:uiPriority w:val="99"/>
    <w:semiHidden/>
    <w:unhideWhenUsed/>
    <w:rsid w:val="007A1008"/>
  </w:style>
  <w:style w:type="numbering" w:customStyle="1" w:styleId="NoList3411">
    <w:name w:val="No List3411"/>
    <w:next w:val="Aucuneliste"/>
    <w:uiPriority w:val="99"/>
    <w:semiHidden/>
    <w:unhideWhenUsed/>
    <w:rsid w:val="007A1008"/>
  </w:style>
  <w:style w:type="numbering" w:customStyle="1" w:styleId="NoList4411">
    <w:name w:val="No List4411"/>
    <w:next w:val="Aucuneliste"/>
    <w:uiPriority w:val="99"/>
    <w:semiHidden/>
    <w:unhideWhenUsed/>
    <w:rsid w:val="007A1008"/>
  </w:style>
  <w:style w:type="numbering" w:customStyle="1" w:styleId="Style11511">
    <w:name w:val="Style11511"/>
    <w:uiPriority w:val="99"/>
    <w:qFormat/>
    <w:rsid w:val="007A1008"/>
  </w:style>
  <w:style w:type="numbering" w:customStyle="1" w:styleId="Style21511">
    <w:name w:val="Style21511"/>
    <w:uiPriority w:val="99"/>
    <w:qFormat/>
    <w:rsid w:val="007A1008"/>
  </w:style>
  <w:style w:type="numbering" w:customStyle="1" w:styleId="NoList5211">
    <w:name w:val="No List5211"/>
    <w:next w:val="Aucuneliste"/>
    <w:uiPriority w:val="99"/>
    <w:semiHidden/>
    <w:unhideWhenUsed/>
    <w:rsid w:val="007A1008"/>
  </w:style>
  <w:style w:type="numbering" w:customStyle="1" w:styleId="NoList11211">
    <w:name w:val="No List11211"/>
    <w:next w:val="Aucuneliste"/>
    <w:uiPriority w:val="99"/>
    <w:semiHidden/>
    <w:unhideWhenUsed/>
    <w:rsid w:val="007A1008"/>
  </w:style>
  <w:style w:type="numbering" w:customStyle="1" w:styleId="NoList21211">
    <w:name w:val="No List21211"/>
    <w:next w:val="Aucuneliste"/>
    <w:uiPriority w:val="99"/>
    <w:semiHidden/>
    <w:unhideWhenUsed/>
    <w:rsid w:val="007A1008"/>
  </w:style>
  <w:style w:type="numbering" w:customStyle="1" w:styleId="NoList31211">
    <w:name w:val="No List31211"/>
    <w:next w:val="Aucuneliste"/>
    <w:uiPriority w:val="99"/>
    <w:semiHidden/>
    <w:unhideWhenUsed/>
    <w:rsid w:val="007A1008"/>
  </w:style>
  <w:style w:type="numbering" w:customStyle="1" w:styleId="NoList41211">
    <w:name w:val="No List41211"/>
    <w:next w:val="Aucuneliste"/>
    <w:uiPriority w:val="99"/>
    <w:semiHidden/>
    <w:unhideWhenUsed/>
    <w:rsid w:val="007A1008"/>
  </w:style>
  <w:style w:type="numbering" w:customStyle="1" w:styleId="Style111211">
    <w:name w:val="Style111211"/>
    <w:uiPriority w:val="99"/>
    <w:qFormat/>
    <w:rsid w:val="007A1008"/>
  </w:style>
  <w:style w:type="numbering" w:customStyle="1" w:styleId="Style211211">
    <w:name w:val="Style211211"/>
    <w:uiPriority w:val="99"/>
    <w:qFormat/>
    <w:rsid w:val="007A1008"/>
  </w:style>
  <w:style w:type="numbering" w:customStyle="1" w:styleId="NoList6211">
    <w:name w:val="No List6211"/>
    <w:next w:val="Aucuneliste"/>
    <w:uiPriority w:val="99"/>
    <w:semiHidden/>
    <w:unhideWhenUsed/>
    <w:rsid w:val="007A1008"/>
  </w:style>
  <w:style w:type="numbering" w:customStyle="1" w:styleId="NoList12211">
    <w:name w:val="No List12211"/>
    <w:next w:val="Aucuneliste"/>
    <w:uiPriority w:val="99"/>
    <w:semiHidden/>
    <w:unhideWhenUsed/>
    <w:rsid w:val="007A1008"/>
  </w:style>
  <w:style w:type="numbering" w:customStyle="1" w:styleId="NoList22211">
    <w:name w:val="No List22211"/>
    <w:next w:val="Aucuneliste"/>
    <w:uiPriority w:val="99"/>
    <w:semiHidden/>
    <w:unhideWhenUsed/>
    <w:rsid w:val="007A1008"/>
  </w:style>
  <w:style w:type="numbering" w:customStyle="1" w:styleId="NoList32211">
    <w:name w:val="No List32211"/>
    <w:next w:val="Aucuneliste"/>
    <w:uiPriority w:val="99"/>
    <w:semiHidden/>
    <w:unhideWhenUsed/>
    <w:rsid w:val="007A1008"/>
  </w:style>
  <w:style w:type="numbering" w:customStyle="1" w:styleId="NoList42211">
    <w:name w:val="No List42211"/>
    <w:next w:val="Aucuneliste"/>
    <w:uiPriority w:val="99"/>
    <w:semiHidden/>
    <w:unhideWhenUsed/>
    <w:rsid w:val="007A1008"/>
  </w:style>
  <w:style w:type="numbering" w:customStyle="1" w:styleId="Style112211">
    <w:name w:val="Style112211"/>
    <w:uiPriority w:val="99"/>
    <w:qFormat/>
    <w:rsid w:val="007A1008"/>
  </w:style>
  <w:style w:type="numbering" w:customStyle="1" w:styleId="Style212211">
    <w:name w:val="Style212211"/>
    <w:uiPriority w:val="99"/>
    <w:qFormat/>
    <w:rsid w:val="007A1008"/>
  </w:style>
  <w:style w:type="numbering" w:customStyle="1" w:styleId="Style1711">
    <w:name w:val="Style1711"/>
    <w:uiPriority w:val="99"/>
    <w:rsid w:val="007A1008"/>
  </w:style>
  <w:style w:type="numbering" w:customStyle="1" w:styleId="Style2711">
    <w:name w:val="Style2711"/>
    <w:uiPriority w:val="99"/>
    <w:rsid w:val="007A1008"/>
  </w:style>
  <w:style w:type="numbering" w:customStyle="1" w:styleId="NoList911">
    <w:name w:val="No List911"/>
    <w:next w:val="Aucuneliste"/>
    <w:uiPriority w:val="99"/>
    <w:semiHidden/>
    <w:unhideWhenUsed/>
    <w:rsid w:val="007A1008"/>
  </w:style>
  <w:style w:type="numbering" w:customStyle="1" w:styleId="Style1811">
    <w:name w:val="Style1811"/>
    <w:uiPriority w:val="99"/>
    <w:rsid w:val="007A1008"/>
  </w:style>
  <w:style w:type="numbering" w:customStyle="1" w:styleId="Style2811">
    <w:name w:val="Style2811"/>
    <w:uiPriority w:val="99"/>
    <w:rsid w:val="007A1008"/>
  </w:style>
  <w:style w:type="numbering" w:customStyle="1" w:styleId="NoList1511">
    <w:name w:val="No List1511"/>
    <w:next w:val="Aucuneliste"/>
    <w:uiPriority w:val="99"/>
    <w:semiHidden/>
    <w:unhideWhenUsed/>
    <w:rsid w:val="007A1008"/>
  </w:style>
  <w:style w:type="numbering" w:customStyle="1" w:styleId="NoList2511">
    <w:name w:val="No List2511"/>
    <w:next w:val="Aucuneliste"/>
    <w:uiPriority w:val="99"/>
    <w:semiHidden/>
    <w:unhideWhenUsed/>
    <w:rsid w:val="007A1008"/>
  </w:style>
  <w:style w:type="numbering" w:customStyle="1" w:styleId="NoList3511">
    <w:name w:val="No List3511"/>
    <w:next w:val="Aucuneliste"/>
    <w:uiPriority w:val="99"/>
    <w:semiHidden/>
    <w:unhideWhenUsed/>
    <w:rsid w:val="007A1008"/>
  </w:style>
  <w:style w:type="numbering" w:customStyle="1" w:styleId="NoList4511">
    <w:name w:val="No List4511"/>
    <w:next w:val="Aucuneliste"/>
    <w:uiPriority w:val="99"/>
    <w:semiHidden/>
    <w:unhideWhenUsed/>
    <w:rsid w:val="007A1008"/>
  </w:style>
  <w:style w:type="numbering" w:customStyle="1" w:styleId="Style11611">
    <w:name w:val="Style11611"/>
    <w:uiPriority w:val="99"/>
    <w:qFormat/>
    <w:rsid w:val="007A1008"/>
  </w:style>
  <w:style w:type="numbering" w:customStyle="1" w:styleId="Style21611">
    <w:name w:val="Style21611"/>
    <w:uiPriority w:val="99"/>
    <w:qFormat/>
    <w:rsid w:val="007A1008"/>
  </w:style>
  <w:style w:type="numbering" w:customStyle="1" w:styleId="NoList5311">
    <w:name w:val="No List5311"/>
    <w:next w:val="Aucuneliste"/>
    <w:uiPriority w:val="99"/>
    <w:semiHidden/>
    <w:unhideWhenUsed/>
    <w:rsid w:val="007A1008"/>
  </w:style>
  <w:style w:type="numbering" w:customStyle="1" w:styleId="NoList11311">
    <w:name w:val="No List11311"/>
    <w:next w:val="Aucuneliste"/>
    <w:uiPriority w:val="99"/>
    <w:semiHidden/>
    <w:unhideWhenUsed/>
    <w:rsid w:val="007A1008"/>
  </w:style>
  <w:style w:type="numbering" w:customStyle="1" w:styleId="NoList21311">
    <w:name w:val="No List21311"/>
    <w:next w:val="Aucuneliste"/>
    <w:uiPriority w:val="99"/>
    <w:semiHidden/>
    <w:unhideWhenUsed/>
    <w:rsid w:val="007A1008"/>
  </w:style>
  <w:style w:type="numbering" w:customStyle="1" w:styleId="NoList31311">
    <w:name w:val="No List31311"/>
    <w:next w:val="Aucuneliste"/>
    <w:uiPriority w:val="99"/>
    <w:semiHidden/>
    <w:unhideWhenUsed/>
    <w:rsid w:val="007A1008"/>
  </w:style>
  <w:style w:type="numbering" w:customStyle="1" w:styleId="NoList41311">
    <w:name w:val="No List41311"/>
    <w:next w:val="Aucuneliste"/>
    <w:uiPriority w:val="99"/>
    <w:semiHidden/>
    <w:unhideWhenUsed/>
    <w:rsid w:val="007A1008"/>
  </w:style>
  <w:style w:type="numbering" w:customStyle="1" w:styleId="Style111311">
    <w:name w:val="Style111311"/>
    <w:uiPriority w:val="99"/>
    <w:qFormat/>
    <w:rsid w:val="007A1008"/>
  </w:style>
  <w:style w:type="numbering" w:customStyle="1" w:styleId="Style211311">
    <w:name w:val="Style211311"/>
    <w:uiPriority w:val="99"/>
    <w:qFormat/>
    <w:rsid w:val="007A1008"/>
  </w:style>
  <w:style w:type="numbering" w:customStyle="1" w:styleId="NoList6311">
    <w:name w:val="No List6311"/>
    <w:next w:val="Aucuneliste"/>
    <w:uiPriority w:val="99"/>
    <w:semiHidden/>
    <w:unhideWhenUsed/>
    <w:rsid w:val="007A1008"/>
  </w:style>
  <w:style w:type="numbering" w:customStyle="1" w:styleId="NoList12311">
    <w:name w:val="No List12311"/>
    <w:next w:val="Aucuneliste"/>
    <w:uiPriority w:val="99"/>
    <w:semiHidden/>
    <w:unhideWhenUsed/>
    <w:rsid w:val="007A1008"/>
  </w:style>
  <w:style w:type="numbering" w:customStyle="1" w:styleId="NoList22311">
    <w:name w:val="No List22311"/>
    <w:next w:val="Aucuneliste"/>
    <w:uiPriority w:val="99"/>
    <w:semiHidden/>
    <w:unhideWhenUsed/>
    <w:rsid w:val="007A1008"/>
  </w:style>
  <w:style w:type="numbering" w:customStyle="1" w:styleId="NoList32311">
    <w:name w:val="No List32311"/>
    <w:next w:val="Aucuneliste"/>
    <w:uiPriority w:val="99"/>
    <w:semiHidden/>
    <w:unhideWhenUsed/>
    <w:rsid w:val="007A1008"/>
  </w:style>
  <w:style w:type="numbering" w:customStyle="1" w:styleId="NoList42311">
    <w:name w:val="No List42311"/>
    <w:next w:val="Aucuneliste"/>
    <w:uiPriority w:val="99"/>
    <w:semiHidden/>
    <w:unhideWhenUsed/>
    <w:rsid w:val="007A1008"/>
  </w:style>
  <w:style w:type="numbering" w:customStyle="1" w:styleId="Style112311">
    <w:name w:val="Style112311"/>
    <w:uiPriority w:val="99"/>
    <w:qFormat/>
    <w:rsid w:val="007A1008"/>
  </w:style>
  <w:style w:type="numbering" w:customStyle="1" w:styleId="Style212311">
    <w:name w:val="Style212311"/>
    <w:uiPriority w:val="99"/>
    <w:qFormat/>
    <w:rsid w:val="007A1008"/>
  </w:style>
  <w:style w:type="numbering" w:customStyle="1" w:styleId="Style1911">
    <w:name w:val="Style1911"/>
    <w:uiPriority w:val="99"/>
    <w:rsid w:val="007A1008"/>
  </w:style>
  <w:style w:type="numbering" w:customStyle="1" w:styleId="Style2911">
    <w:name w:val="Style2911"/>
    <w:uiPriority w:val="99"/>
    <w:rsid w:val="007A1008"/>
  </w:style>
  <w:style w:type="numbering" w:customStyle="1" w:styleId="NoList171">
    <w:name w:val="No List171"/>
    <w:next w:val="Aucuneliste"/>
    <w:uiPriority w:val="99"/>
    <w:semiHidden/>
    <w:unhideWhenUsed/>
    <w:rsid w:val="007A1008"/>
  </w:style>
  <w:style w:type="numbering" w:customStyle="1" w:styleId="Style1191">
    <w:name w:val="Style1191"/>
    <w:uiPriority w:val="99"/>
    <w:rsid w:val="007A1008"/>
  </w:style>
  <w:style w:type="numbering" w:customStyle="1" w:styleId="Style2191">
    <w:name w:val="Style2191"/>
    <w:uiPriority w:val="99"/>
    <w:rsid w:val="007A1008"/>
  </w:style>
  <w:style w:type="numbering" w:customStyle="1" w:styleId="Style11101">
    <w:name w:val="Style11101"/>
    <w:uiPriority w:val="99"/>
    <w:qFormat/>
    <w:rsid w:val="007A1008"/>
  </w:style>
  <w:style w:type="numbering" w:customStyle="1" w:styleId="Style21101">
    <w:name w:val="Style21101"/>
    <w:uiPriority w:val="99"/>
    <w:qFormat/>
    <w:rsid w:val="007A1008"/>
  </w:style>
  <w:style w:type="table" w:customStyle="1" w:styleId="TableGrid91">
    <w:name w:val="Table Grid91"/>
    <w:basedOn w:val="TableauNormal"/>
    <w:next w:val="Grilledutableau"/>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auNormal"/>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auNormal"/>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auNormal"/>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
    <w:name w:val="Table Grid431"/>
    <w:basedOn w:val="TableauNormal"/>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1">
    <w:name w:val="Table Grid531"/>
    <w:basedOn w:val="TableauNormal"/>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31">
    <w:name w:val="Tabela com grade131"/>
    <w:basedOn w:val="TableauNormal"/>
    <w:next w:val="Grilledutableau"/>
    <w:uiPriority w:val="39"/>
    <w:rsid w:val="007A1008"/>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1">
    <w:name w:val="Tabela com grade231"/>
    <w:basedOn w:val="TableauNormal"/>
    <w:next w:val="Grilledutableau"/>
    <w:uiPriority w:val="39"/>
    <w:rsid w:val="007A1008"/>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31">
    <w:name w:val="Tabela com grade331"/>
    <w:basedOn w:val="TableauNormal"/>
    <w:next w:val="Grilledutableau"/>
    <w:uiPriority w:val="39"/>
    <w:rsid w:val="007A1008"/>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31">
    <w:name w:val="Tabela com grade431"/>
    <w:basedOn w:val="TableauNormal"/>
    <w:next w:val="Grilledutableau"/>
    <w:uiPriority w:val="39"/>
    <w:rsid w:val="007A1008"/>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31">
    <w:name w:val="Tabela com grade531"/>
    <w:basedOn w:val="TableauNormal"/>
    <w:next w:val="Grilledutableau"/>
    <w:uiPriority w:val="39"/>
    <w:rsid w:val="007A1008"/>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auNormal"/>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21">
    <w:name w:val="Tabela com grade621"/>
    <w:basedOn w:val="TableauNormal"/>
    <w:next w:val="Grilledutableau"/>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1">
    <w:name w:val="No List181"/>
    <w:next w:val="Aucuneliste"/>
    <w:uiPriority w:val="99"/>
    <w:semiHidden/>
    <w:unhideWhenUsed/>
    <w:rsid w:val="007A1008"/>
  </w:style>
  <w:style w:type="numbering" w:customStyle="1" w:styleId="NoList271">
    <w:name w:val="No List271"/>
    <w:next w:val="Aucuneliste"/>
    <w:uiPriority w:val="99"/>
    <w:semiHidden/>
    <w:unhideWhenUsed/>
    <w:rsid w:val="007A1008"/>
  </w:style>
  <w:style w:type="numbering" w:customStyle="1" w:styleId="NoList371">
    <w:name w:val="No List371"/>
    <w:next w:val="Aucuneliste"/>
    <w:uiPriority w:val="99"/>
    <w:semiHidden/>
    <w:unhideWhenUsed/>
    <w:rsid w:val="007A1008"/>
  </w:style>
  <w:style w:type="numbering" w:customStyle="1" w:styleId="NoList471">
    <w:name w:val="No List471"/>
    <w:next w:val="Aucuneliste"/>
    <w:uiPriority w:val="99"/>
    <w:semiHidden/>
    <w:unhideWhenUsed/>
    <w:rsid w:val="007A1008"/>
  </w:style>
  <w:style w:type="numbering" w:customStyle="1" w:styleId="Style11151">
    <w:name w:val="Style11151"/>
    <w:uiPriority w:val="99"/>
    <w:qFormat/>
    <w:rsid w:val="007A1008"/>
  </w:style>
  <w:style w:type="numbering" w:customStyle="1" w:styleId="Style21151">
    <w:name w:val="Style21151"/>
    <w:uiPriority w:val="99"/>
    <w:qFormat/>
    <w:rsid w:val="007A1008"/>
  </w:style>
  <w:style w:type="table" w:customStyle="1" w:styleId="TableGrid621">
    <w:name w:val="Table Grid621"/>
    <w:basedOn w:val="TableauNormal"/>
    <w:next w:val="Grilledutableau"/>
    <w:uiPriority w:val="39"/>
    <w:rsid w:val="007A1008"/>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
    <w:name w:val="Table Grid1121"/>
    <w:basedOn w:val="TableauNormal"/>
    <w:uiPriority w:val="39"/>
    <w:rsid w:val="007A1008"/>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1">
    <w:name w:val="Table Grid2221"/>
    <w:basedOn w:val="TableauNormal"/>
    <w:uiPriority w:val="39"/>
    <w:rsid w:val="007A1008"/>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1">
    <w:name w:val="Table Grid3141"/>
    <w:basedOn w:val="TableauNormal"/>
    <w:uiPriority w:val="39"/>
    <w:rsid w:val="007A1008"/>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
    <w:name w:val="Table Grid4121"/>
    <w:basedOn w:val="TableauNormal"/>
    <w:uiPriority w:val="39"/>
    <w:rsid w:val="007A1008"/>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1">
    <w:name w:val="Table Grid5121"/>
    <w:basedOn w:val="TableauNormal"/>
    <w:uiPriority w:val="39"/>
    <w:rsid w:val="007A1008"/>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21">
    <w:name w:val="Tabela com grade1121"/>
    <w:basedOn w:val="TableauNormal"/>
    <w:next w:val="Grilledutableau"/>
    <w:uiPriority w:val="39"/>
    <w:rsid w:val="007A1008"/>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21">
    <w:name w:val="Tabela com grade2121"/>
    <w:basedOn w:val="TableauNormal"/>
    <w:next w:val="Grilledutableau"/>
    <w:uiPriority w:val="39"/>
    <w:rsid w:val="007A1008"/>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121">
    <w:name w:val="Tabela com grade3121"/>
    <w:basedOn w:val="TableauNormal"/>
    <w:next w:val="Grilledutableau"/>
    <w:uiPriority w:val="39"/>
    <w:rsid w:val="007A1008"/>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31">
    <w:name w:val="Tabela com grade4131"/>
    <w:basedOn w:val="TableauNormal"/>
    <w:next w:val="Grilledutableau"/>
    <w:uiPriority w:val="39"/>
    <w:rsid w:val="007A1008"/>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41">
    <w:name w:val="Tabela com grade5141"/>
    <w:basedOn w:val="TableauNormal"/>
    <w:next w:val="Grilledutableau"/>
    <w:uiPriority w:val="39"/>
    <w:rsid w:val="007A1008"/>
    <w:pPr>
      <w:widowControl/>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121">
    <w:name w:val="Tabela com grade41121"/>
    <w:basedOn w:val="TableauNormal"/>
    <w:next w:val="Grilledutableau"/>
    <w:uiPriority w:val="39"/>
    <w:rsid w:val="007A1008"/>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1">
    <w:name w:val="Table Grid31121"/>
    <w:basedOn w:val="TableauNormal"/>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121">
    <w:name w:val="Tabela com grade51121"/>
    <w:basedOn w:val="TableauNormal"/>
    <w:next w:val="Grilledutableau"/>
    <w:uiPriority w:val="39"/>
    <w:rsid w:val="007A1008"/>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51">
    <w:name w:val="No List551"/>
    <w:next w:val="Aucuneliste"/>
    <w:uiPriority w:val="99"/>
    <w:semiHidden/>
    <w:unhideWhenUsed/>
    <w:rsid w:val="007A1008"/>
  </w:style>
  <w:style w:type="numbering" w:customStyle="1" w:styleId="NoList1151">
    <w:name w:val="No List1151"/>
    <w:next w:val="Aucuneliste"/>
    <w:uiPriority w:val="99"/>
    <w:semiHidden/>
    <w:unhideWhenUsed/>
    <w:rsid w:val="007A1008"/>
  </w:style>
  <w:style w:type="numbering" w:customStyle="1" w:styleId="NoList2151">
    <w:name w:val="No List2151"/>
    <w:next w:val="Aucuneliste"/>
    <w:uiPriority w:val="99"/>
    <w:semiHidden/>
    <w:unhideWhenUsed/>
    <w:rsid w:val="007A1008"/>
  </w:style>
  <w:style w:type="numbering" w:customStyle="1" w:styleId="NoList3151">
    <w:name w:val="No List3151"/>
    <w:next w:val="Aucuneliste"/>
    <w:uiPriority w:val="99"/>
    <w:semiHidden/>
    <w:unhideWhenUsed/>
    <w:rsid w:val="007A1008"/>
  </w:style>
  <w:style w:type="numbering" w:customStyle="1" w:styleId="NoList4151">
    <w:name w:val="No List4151"/>
    <w:next w:val="Aucuneliste"/>
    <w:uiPriority w:val="99"/>
    <w:semiHidden/>
    <w:unhideWhenUsed/>
    <w:rsid w:val="007A1008"/>
  </w:style>
  <w:style w:type="numbering" w:customStyle="1" w:styleId="NoList651">
    <w:name w:val="No List651"/>
    <w:next w:val="Aucuneliste"/>
    <w:uiPriority w:val="99"/>
    <w:semiHidden/>
    <w:unhideWhenUsed/>
    <w:rsid w:val="007A1008"/>
  </w:style>
  <w:style w:type="numbering" w:customStyle="1" w:styleId="NoList1251">
    <w:name w:val="No List1251"/>
    <w:next w:val="Aucuneliste"/>
    <w:uiPriority w:val="99"/>
    <w:semiHidden/>
    <w:unhideWhenUsed/>
    <w:rsid w:val="007A1008"/>
  </w:style>
  <w:style w:type="numbering" w:customStyle="1" w:styleId="NoList2251">
    <w:name w:val="No List2251"/>
    <w:next w:val="Aucuneliste"/>
    <w:uiPriority w:val="99"/>
    <w:semiHidden/>
    <w:unhideWhenUsed/>
    <w:rsid w:val="007A1008"/>
  </w:style>
  <w:style w:type="numbering" w:customStyle="1" w:styleId="NoList3251">
    <w:name w:val="No List3251"/>
    <w:next w:val="Aucuneliste"/>
    <w:uiPriority w:val="99"/>
    <w:semiHidden/>
    <w:unhideWhenUsed/>
    <w:rsid w:val="007A1008"/>
  </w:style>
  <w:style w:type="numbering" w:customStyle="1" w:styleId="NoList4251">
    <w:name w:val="No List4251"/>
    <w:next w:val="Aucuneliste"/>
    <w:uiPriority w:val="99"/>
    <w:semiHidden/>
    <w:unhideWhenUsed/>
    <w:rsid w:val="007A1008"/>
  </w:style>
  <w:style w:type="numbering" w:customStyle="1" w:styleId="Style11251">
    <w:name w:val="Style11251"/>
    <w:uiPriority w:val="99"/>
    <w:qFormat/>
    <w:rsid w:val="007A1008"/>
  </w:style>
  <w:style w:type="numbering" w:customStyle="1" w:styleId="Style21251">
    <w:name w:val="Style21251"/>
    <w:uiPriority w:val="99"/>
    <w:qFormat/>
    <w:rsid w:val="007A1008"/>
  </w:style>
  <w:style w:type="table" w:customStyle="1" w:styleId="TableGrid31221">
    <w:name w:val="Table Grid31221"/>
    <w:basedOn w:val="TableauNormal"/>
    <w:uiPriority w:val="39"/>
    <w:rsid w:val="007A1008"/>
    <w:pPr>
      <w:widowControl/>
      <w:spacing w:line="276" w:lineRule="auto"/>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221">
    <w:name w:val="Tabela com grade51221"/>
    <w:basedOn w:val="TableauNormal"/>
    <w:next w:val="Grilledutableau"/>
    <w:uiPriority w:val="39"/>
    <w:rsid w:val="007A1008"/>
    <w:pPr>
      <w:widowControl/>
    </w:pPr>
    <w:rPr>
      <w:rFonts w:eastAsia="SimSun"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1">
    <w:name w:val="Table Grid721"/>
    <w:basedOn w:val="TableauNormal"/>
    <w:next w:val="Grilledutableau"/>
    <w:uiPriority w:val="39"/>
    <w:rsid w:val="007A1008"/>
    <w:pPr>
      <w:widowControl/>
      <w:spacing w:line="276" w:lineRule="auto"/>
    </w:pPr>
    <w:rPr>
      <w:rFonts w:eastAsia="Yu Mincho" w:cs="Cordia New"/>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221">
    <w:name w:val="Style1221"/>
    <w:uiPriority w:val="99"/>
    <w:rsid w:val="007A1008"/>
  </w:style>
  <w:style w:type="numbering" w:customStyle="1" w:styleId="Style2221">
    <w:name w:val="Style2221"/>
    <w:uiPriority w:val="99"/>
    <w:rsid w:val="007A1008"/>
  </w:style>
  <w:style w:type="numbering" w:customStyle="1" w:styleId="Style11321">
    <w:name w:val="Style11321"/>
    <w:uiPriority w:val="99"/>
    <w:qFormat/>
    <w:rsid w:val="007A1008"/>
  </w:style>
  <w:style w:type="numbering" w:customStyle="1" w:styleId="Style21321">
    <w:name w:val="Style21321"/>
    <w:uiPriority w:val="99"/>
    <w:qFormat/>
    <w:rsid w:val="007A1008"/>
  </w:style>
  <w:style w:type="numbering" w:customStyle="1" w:styleId="Style1321">
    <w:name w:val="Style1321"/>
    <w:uiPriority w:val="99"/>
    <w:rsid w:val="007A1008"/>
  </w:style>
  <w:style w:type="numbering" w:customStyle="1" w:styleId="Style2321">
    <w:name w:val="Style2321"/>
    <w:uiPriority w:val="99"/>
    <w:rsid w:val="007A1008"/>
  </w:style>
  <w:style w:type="numbering" w:customStyle="1" w:styleId="Style1421">
    <w:name w:val="Style1421"/>
    <w:uiPriority w:val="99"/>
    <w:rsid w:val="007A1008"/>
  </w:style>
  <w:style w:type="numbering" w:customStyle="1" w:styleId="Style2421">
    <w:name w:val="Style2421"/>
    <w:uiPriority w:val="99"/>
    <w:rsid w:val="007A1008"/>
  </w:style>
  <w:style w:type="numbering" w:customStyle="1" w:styleId="NoList721">
    <w:name w:val="No List721"/>
    <w:next w:val="Aucuneliste"/>
    <w:uiPriority w:val="99"/>
    <w:semiHidden/>
    <w:unhideWhenUsed/>
    <w:rsid w:val="007A1008"/>
  </w:style>
  <w:style w:type="numbering" w:customStyle="1" w:styleId="Style1521">
    <w:name w:val="Style1521"/>
    <w:uiPriority w:val="99"/>
    <w:rsid w:val="007A1008"/>
  </w:style>
  <w:style w:type="numbering" w:customStyle="1" w:styleId="Style2521">
    <w:name w:val="Style2521"/>
    <w:uiPriority w:val="99"/>
    <w:rsid w:val="007A1008"/>
  </w:style>
  <w:style w:type="numbering" w:customStyle="1" w:styleId="NoList1321">
    <w:name w:val="No List1321"/>
    <w:next w:val="Aucuneliste"/>
    <w:uiPriority w:val="99"/>
    <w:semiHidden/>
    <w:unhideWhenUsed/>
    <w:rsid w:val="007A1008"/>
  </w:style>
  <w:style w:type="numbering" w:customStyle="1" w:styleId="NoList2321">
    <w:name w:val="No List2321"/>
    <w:next w:val="Aucuneliste"/>
    <w:uiPriority w:val="99"/>
    <w:semiHidden/>
    <w:unhideWhenUsed/>
    <w:rsid w:val="007A1008"/>
  </w:style>
  <w:style w:type="numbering" w:customStyle="1" w:styleId="NoList3321">
    <w:name w:val="No List3321"/>
    <w:next w:val="Aucuneliste"/>
    <w:uiPriority w:val="99"/>
    <w:semiHidden/>
    <w:unhideWhenUsed/>
    <w:rsid w:val="007A1008"/>
  </w:style>
  <w:style w:type="numbering" w:customStyle="1" w:styleId="NoList4321">
    <w:name w:val="No List4321"/>
    <w:next w:val="Aucuneliste"/>
    <w:uiPriority w:val="99"/>
    <w:semiHidden/>
    <w:unhideWhenUsed/>
    <w:rsid w:val="007A1008"/>
  </w:style>
  <w:style w:type="numbering" w:customStyle="1" w:styleId="Style11421">
    <w:name w:val="Style11421"/>
    <w:uiPriority w:val="99"/>
    <w:qFormat/>
    <w:rsid w:val="007A1008"/>
  </w:style>
  <w:style w:type="numbering" w:customStyle="1" w:styleId="Style21421">
    <w:name w:val="Style21421"/>
    <w:uiPriority w:val="99"/>
    <w:qFormat/>
    <w:rsid w:val="007A1008"/>
  </w:style>
  <w:style w:type="numbering" w:customStyle="1" w:styleId="NoList5121">
    <w:name w:val="No List5121"/>
    <w:next w:val="Aucuneliste"/>
    <w:uiPriority w:val="99"/>
    <w:semiHidden/>
    <w:unhideWhenUsed/>
    <w:rsid w:val="007A1008"/>
  </w:style>
  <w:style w:type="numbering" w:customStyle="1" w:styleId="NoList11121">
    <w:name w:val="No List11121"/>
    <w:next w:val="Aucuneliste"/>
    <w:uiPriority w:val="99"/>
    <w:semiHidden/>
    <w:unhideWhenUsed/>
    <w:rsid w:val="007A1008"/>
  </w:style>
  <w:style w:type="numbering" w:customStyle="1" w:styleId="NoList21121">
    <w:name w:val="No List21121"/>
    <w:next w:val="Aucuneliste"/>
    <w:uiPriority w:val="99"/>
    <w:semiHidden/>
    <w:unhideWhenUsed/>
    <w:rsid w:val="007A1008"/>
  </w:style>
  <w:style w:type="numbering" w:customStyle="1" w:styleId="NoList31121">
    <w:name w:val="No List31121"/>
    <w:next w:val="Aucuneliste"/>
    <w:uiPriority w:val="99"/>
    <w:semiHidden/>
    <w:unhideWhenUsed/>
    <w:rsid w:val="007A1008"/>
  </w:style>
  <w:style w:type="numbering" w:customStyle="1" w:styleId="NoList41121">
    <w:name w:val="No List41121"/>
    <w:next w:val="Aucuneliste"/>
    <w:uiPriority w:val="99"/>
    <w:semiHidden/>
    <w:unhideWhenUsed/>
    <w:rsid w:val="007A1008"/>
  </w:style>
  <w:style w:type="numbering" w:customStyle="1" w:styleId="Style111121">
    <w:name w:val="Style111121"/>
    <w:uiPriority w:val="99"/>
    <w:qFormat/>
    <w:rsid w:val="007A1008"/>
  </w:style>
  <w:style w:type="numbering" w:customStyle="1" w:styleId="Style211121">
    <w:name w:val="Style211121"/>
    <w:uiPriority w:val="99"/>
    <w:qFormat/>
    <w:rsid w:val="007A1008"/>
  </w:style>
  <w:style w:type="numbering" w:customStyle="1" w:styleId="NoList6121">
    <w:name w:val="No List6121"/>
    <w:next w:val="Aucuneliste"/>
    <w:uiPriority w:val="99"/>
    <w:semiHidden/>
    <w:unhideWhenUsed/>
    <w:rsid w:val="007A1008"/>
  </w:style>
  <w:style w:type="numbering" w:customStyle="1" w:styleId="NoList12121">
    <w:name w:val="No List12121"/>
    <w:next w:val="Aucuneliste"/>
    <w:uiPriority w:val="99"/>
    <w:semiHidden/>
    <w:unhideWhenUsed/>
    <w:rsid w:val="007A1008"/>
  </w:style>
  <w:style w:type="numbering" w:customStyle="1" w:styleId="NoList22121">
    <w:name w:val="No List22121"/>
    <w:next w:val="Aucuneliste"/>
    <w:uiPriority w:val="99"/>
    <w:semiHidden/>
    <w:unhideWhenUsed/>
    <w:rsid w:val="007A1008"/>
  </w:style>
  <w:style w:type="numbering" w:customStyle="1" w:styleId="NoList32121">
    <w:name w:val="No List32121"/>
    <w:next w:val="Aucuneliste"/>
    <w:uiPriority w:val="99"/>
    <w:semiHidden/>
    <w:unhideWhenUsed/>
    <w:rsid w:val="007A1008"/>
  </w:style>
  <w:style w:type="numbering" w:customStyle="1" w:styleId="NoList42121">
    <w:name w:val="No List42121"/>
    <w:next w:val="Aucuneliste"/>
    <w:uiPriority w:val="99"/>
    <w:semiHidden/>
    <w:unhideWhenUsed/>
    <w:rsid w:val="007A1008"/>
  </w:style>
  <w:style w:type="numbering" w:customStyle="1" w:styleId="Style112121">
    <w:name w:val="Style112121"/>
    <w:uiPriority w:val="99"/>
    <w:qFormat/>
    <w:rsid w:val="007A1008"/>
  </w:style>
  <w:style w:type="numbering" w:customStyle="1" w:styleId="Style212121">
    <w:name w:val="Style212121"/>
    <w:uiPriority w:val="99"/>
    <w:qFormat/>
    <w:rsid w:val="007A1008"/>
  </w:style>
  <w:style w:type="numbering" w:customStyle="1" w:styleId="NoList821">
    <w:name w:val="No List821"/>
    <w:next w:val="Aucuneliste"/>
    <w:uiPriority w:val="99"/>
    <w:unhideWhenUsed/>
    <w:rsid w:val="007A1008"/>
  </w:style>
  <w:style w:type="numbering" w:customStyle="1" w:styleId="Style1621">
    <w:name w:val="Style1621"/>
    <w:uiPriority w:val="99"/>
    <w:rsid w:val="007A1008"/>
  </w:style>
  <w:style w:type="numbering" w:customStyle="1" w:styleId="Style2621">
    <w:name w:val="Style2621"/>
    <w:uiPriority w:val="99"/>
    <w:rsid w:val="007A1008"/>
  </w:style>
  <w:style w:type="numbering" w:customStyle="1" w:styleId="NoList1421">
    <w:name w:val="No List1421"/>
    <w:next w:val="Aucuneliste"/>
    <w:uiPriority w:val="99"/>
    <w:semiHidden/>
    <w:unhideWhenUsed/>
    <w:rsid w:val="007A1008"/>
  </w:style>
  <w:style w:type="numbering" w:customStyle="1" w:styleId="NoList2421">
    <w:name w:val="No List2421"/>
    <w:next w:val="Aucuneliste"/>
    <w:uiPriority w:val="99"/>
    <w:semiHidden/>
    <w:unhideWhenUsed/>
    <w:rsid w:val="007A1008"/>
  </w:style>
  <w:style w:type="numbering" w:customStyle="1" w:styleId="NoList3421">
    <w:name w:val="No List3421"/>
    <w:next w:val="Aucuneliste"/>
    <w:uiPriority w:val="99"/>
    <w:semiHidden/>
    <w:unhideWhenUsed/>
    <w:rsid w:val="007A1008"/>
  </w:style>
  <w:style w:type="numbering" w:customStyle="1" w:styleId="NoList4421">
    <w:name w:val="No List4421"/>
    <w:next w:val="Aucuneliste"/>
    <w:uiPriority w:val="99"/>
    <w:semiHidden/>
    <w:unhideWhenUsed/>
    <w:rsid w:val="007A1008"/>
  </w:style>
  <w:style w:type="numbering" w:customStyle="1" w:styleId="Style11521">
    <w:name w:val="Style11521"/>
    <w:uiPriority w:val="99"/>
    <w:qFormat/>
    <w:rsid w:val="007A1008"/>
  </w:style>
  <w:style w:type="numbering" w:customStyle="1" w:styleId="Style21521">
    <w:name w:val="Style21521"/>
    <w:uiPriority w:val="99"/>
    <w:qFormat/>
    <w:rsid w:val="007A1008"/>
  </w:style>
  <w:style w:type="numbering" w:customStyle="1" w:styleId="NoList5221">
    <w:name w:val="No List5221"/>
    <w:next w:val="Aucuneliste"/>
    <w:uiPriority w:val="99"/>
    <w:semiHidden/>
    <w:unhideWhenUsed/>
    <w:rsid w:val="007A1008"/>
  </w:style>
  <w:style w:type="numbering" w:customStyle="1" w:styleId="NoList11221">
    <w:name w:val="No List11221"/>
    <w:next w:val="Aucuneliste"/>
    <w:uiPriority w:val="99"/>
    <w:semiHidden/>
    <w:unhideWhenUsed/>
    <w:rsid w:val="007A1008"/>
  </w:style>
  <w:style w:type="numbering" w:customStyle="1" w:styleId="NoList21221">
    <w:name w:val="No List21221"/>
    <w:next w:val="Aucuneliste"/>
    <w:uiPriority w:val="99"/>
    <w:semiHidden/>
    <w:unhideWhenUsed/>
    <w:rsid w:val="007A1008"/>
  </w:style>
  <w:style w:type="numbering" w:customStyle="1" w:styleId="NoList31221">
    <w:name w:val="No List31221"/>
    <w:next w:val="Aucuneliste"/>
    <w:uiPriority w:val="99"/>
    <w:semiHidden/>
    <w:unhideWhenUsed/>
    <w:rsid w:val="007A1008"/>
  </w:style>
  <w:style w:type="numbering" w:customStyle="1" w:styleId="NoList41221">
    <w:name w:val="No List41221"/>
    <w:next w:val="Aucuneliste"/>
    <w:uiPriority w:val="99"/>
    <w:semiHidden/>
    <w:unhideWhenUsed/>
    <w:rsid w:val="007A1008"/>
  </w:style>
  <w:style w:type="numbering" w:customStyle="1" w:styleId="Style111221">
    <w:name w:val="Style111221"/>
    <w:uiPriority w:val="99"/>
    <w:qFormat/>
    <w:rsid w:val="007A1008"/>
  </w:style>
  <w:style w:type="numbering" w:customStyle="1" w:styleId="Style211221">
    <w:name w:val="Style211221"/>
    <w:uiPriority w:val="99"/>
    <w:qFormat/>
    <w:rsid w:val="007A1008"/>
  </w:style>
  <w:style w:type="numbering" w:customStyle="1" w:styleId="NoList6221">
    <w:name w:val="No List6221"/>
    <w:next w:val="Aucuneliste"/>
    <w:uiPriority w:val="99"/>
    <w:semiHidden/>
    <w:unhideWhenUsed/>
    <w:rsid w:val="007A1008"/>
  </w:style>
  <w:style w:type="numbering" w:customStyle="1" w:styleId="NoList12221">
    <w:name w:val="No List12221"/>
    <w:next w:val="Aucuneliste"/>
    <w:uiPriority w:val="99"/>
    <w:semiHidden/>
    <w:unhideWhenUsed/>
    <w:rsid w:val="007A1008"/>
  </w:style>
  <w:style w:type="numbering" w:customStyle="1" w:styleId="NoList22221">
    <w:name w:val="No List22221"/>
    <w:next w:val="Aucuneliste"/>
    <w:uiPriority w:val="99"/>
    <w:semiHidden/>
    <w:unhideWhenUsed/>
    <w:rsid w:val="007A1008"/>
  </w:style>
  <w:style w:type="numbering" w:customStyle="1" w:styleId="NoList32221">
    <w:name w:val="No List32221"/>
    <w:next w:val="Aucuneliste"/>
    <w:uiPriority w:val="99"/>
    <w:semiHidden/>
    <w:unhideWhenUsed/>
    <w:rsid w:val="007A1008"/>
  </w:style>
  <w:style w:type="numbering" w:customStyle="1" w:styleId="NoList42221">
    <w:name w:val="No List42221"/>
    <w:next w:val="Aucuneliste"/>
    <w:uiPriority w:val="99"/>
    <w:semiHidden/>
    <w:unhideWhenUsed/>
    <w:rsid w:val="007A1008"/>
  </w:style>
  <w:style w:type="numbering" w:customStyle="1" w:styleId="Style112221">
    <w:name w:val="Style112221"/>
    <w:uiPriority w:val="99"/>
    <w:qFormat/>
    <w:rsid w:val="007A1008"/>
  </w:style>
  <w:style w:type="numbering" w:customStyle="1" w:styleId="Style212221">
    <w:name w:val="Style212221"/>
    <w:uiPriority w:val="99"/>
    <w:qFormat/>
    <w:rsid w:val="007A1008"/>
  </w:style>
  <w:style w:type="numbering" w:customStyle="1" w:styleId="Style1721">
    <w:name w:val="Style1721"/>
    <w:uiPriority w:val="99"/>
    <w:rsid w:val="007A1008"/>
  </w:style>
  <w:style w:type="numbering" w:customStyle="1" w:styleId="Style2721">
    <w:name w:val="Style2721"/>
    <w:uiPriority w:val="99"/>
    <w:rsid w:val="007A1008"/>
  </w:style>
  <w:style w:type="numbering" w:customStyle="1" w:styleId="NoList921">
    <w:name w:val="No List921"/>
    <w:next w:val="Aucuneliste"/>
    <w:uiPriority w:val="99"/>
    <w:semiHidden/>
    <w:unhideWhenUsed/>
    <w:rsid w:val="007A1008"/>
  </w:style>
  <w:style w:type="numbering" w:customStyle="1" w:styleId="Style1821">
    <w:name w:val="Style1821"/>
    <w:uiPriority w:val="99"/>
    <w:rsid w:val="007A1008"/>
  </w:style>
  <w:style w:type="numbering" w:customStyle="1" w:styleId="Style2821">
    <w:name w:val="Style2821"/>
    <w:uiPriority w:val="99"/>
    <w:rsid w:val="007A1008"/>
  </w:style>
  <w:style w:type="numbering" w:customStyle="1" w:styleId="NoList1521">
    <w:name w:val="No List1521"/>
    <w:next w:val="Aucuneliste"/>
    <w:uiPriority w:val="99"/>
    <w:semiHidden/>
    <w:unhideWhenUsed/>
    <w:rsid w:val="007A1008"/>
  </w:style>
  <w:style w:type="numbering" w:customStyle="1" w:styleId="NoList2521">
    <w:name w:val="No List2521"/>
    <w:next w:val="Aucuneliste"/>
    <w:uiPriority w:val="99"/>
    <w:semiHidden/>
    <w:unhideWhenUsed/>
    <w:rsid w:val="007A1008"/>
  </w:style>
  <w:style w:type="numbering" w:customStyle="1" w:styleId="NoList3521">
    <w:name w:val="No List3521"/>
    <w:next w:val="Aucuneliste"/>
    <w:uiPriority w:val="99"/>
    <w:semiHidden/>
    <w:unhideWhenUsed/>
    <w:rsid w:val="007A1008"/>
  </w:style>
  <w:style w:type="numbering" w:customStyle="1" w:styleId="NoList4521">
    <w:name w:val="No List4521"/>
    <w:next w:val="Aucuneliste"/>
    <w:uiPriority w:val="99"/>
    <w:semiHidden/>
    <w:unhideWhenUsed/>
    <w:rsid w:val="007A1008"/>
  </w:style>
  <w:style w:type="numbering" w:customStyle="1" w:styleId="Style11621">
    <w:name w:val="Style11621"/>
    <w:uiPriority w:val="99"/>
    <w:qFormat/>
    <w:rsid w:val="007A1008"/>
  </w:style>
  <w:style w:type="numbering" w:customStyle="1" w:styleId="Style21621">
    <w:name w:val="Style21621"/>
    <w:uiPriority w:val="99"/>
    <w:qFormat/>
    <w:rsid w:val="007A1008"/>
  </w:style>
  <w:style w:type="numbering" w:customStyle="1" w:styleId="NoList5321">
    <w:name w:val="No List5321"/>
    <w:next w:val="Aucuneliste"/>
    <w:uiPriority w:val="99"/>
    <w:semiHidden/>
    <w:unhideWhenUsed/>
    <w:rsid w:val="007A1008"/>
  </w:style>
  <w:style w:type="numbering" w:customStyle="1" w:styleId="NoList11321">
    <w:name w:val="No List11321"/>
    <w:next w:val="Aucuneliste"/>
    <w:uiPriority w:val="99"/>
    <w:semiHidden/>
    <w:unhideWhenUsed/>
    <w:rsid w:val="007A1008"/>
  </w:style>
  <w:style w:type="numbering" w:customStyle="1" w:styleId="NoList21321">
    <w:name w:val="No List21321"/>
    <w:next w:val="Aucuneliste"/>
    <w:uiPriority w:val="99"/>
    <w:semiHidden/>
    <w:unhideWhenUsed/>
    <w:rsid w:val="007A1008"/>
  </w:style>
  <w:style w:type="numbering" w:customStyle="1" w:styleId="NoList31321">
    <w:name w:val="No List31321"/>
    <w:next w:val="Aucuneliste"/>
    <w:uiPriority w:val="99"/>
    <w:semiHidden/>
    <w:unhideWhenUsed/>
    <w:rsid w:val="007A1008"/>
  </w:style>
  <w:style w:type="numbering" w:customStyle="1" w:styleId="NoList41321">
    <w:name w:val="No List41321"/>
    <w:next w:val="Aucuneliste"/>
    <w:uiPriority w:val="99"/>
    <w:semiHidden/>
    <w:unhideWhenUsed/>
    <w:rsid w:val="007A1008"/>
  </w:style>
  <w:style w:type="numbering" w:customStyle="1" w:styleId="Style111321">
    <w:name w:val="Style111321"/>
    <w:uiPriority w:val="99"/>
    <w:qFormat/>
    <w:rsid w:val="007A1008"/>
  </w:style>
  <w:style w:type="numbering" w:customStyle="1" w:styleId="Style211321">
    <w:name w:val="Style211321"/>
    <w:uiPriority w:val="99"/>
    <w:qFormat/>
    <w:rsid w:val="007A1008"/>
  </w:style>
  <w:style w:type="numbering" w:customStyle="1" w:styleId="NoList6321">
    <w:name w:val="No List6321"/>
    <w:next w:val="Aucuneliste"/>
    <w:uiPriority w:val="99"/>
    <w:semiHidden/>
    <w:unhideWhenUsed/>
    <w:rsid w:val="007A1008"/>
  </w:style>
  <w:style w:type="numbering" w:customStyle="1" w:styleId="NoList12321">
    <w:name w:val="No List12321"/>
    <w:next w:val="Aucuneliste"/>
    <w:uiPriority w:val="99"/>
    <w:semiHidden/>
    <w:unhideWhenUsed/>
    <w:rsid w:val="007A1008"/>
  </w:style>
  <w:style w:type="numbering" w:customStyle="1" w:styleId="NoList22321">
    <w:name w:val="No List22321"/>
    <w:next w:val="Aucuneliste"/>
    <w:uiPriority w:val="99"/>
    <w:semiHidden/>
    <w:unhideWhenUsed/>
    <w:rsid w:val="007A1008"/>
  </w:style>
  <w:style w:type="numbering" w:customStyle="1" w:styleId="NoList32321">
    <w:name w:val="No List32321"/>
    <w:next w:val="Aucuneliste"/>
    <w:uiPriority w:val="99"/>
    <w:semiHidden/>
    <w:unhideWhenUsed/>
    <w:rsid w:val="007A1008"/>
  </w:style>
  <w:style w:type="numbering" w:customStyle="1" w:styleId="NoList42321">
    <w:name w:val="No List42321"/>
    <w:next w:val="Aucuneliste"/>
    <w:uiPriority w:val="99"/>
    <w:semiHidden/>
    <w:unhideWhenUsed/>
    <w:rsid w:val="007A1008"/>
  </w:style>
  <w:style w:type="numbering" w:customStyle="1" w:styleId="Style112321">
    <w:name w:val="Style112321"/>
    <w:uiPriority w:val="99"/>
    <w:qFormat/>
    <w:rsid w:val="007A1008"/>
  </w:style>
  <w:style w:type="numbering" w:customStyle="1" w:styleId="Style212321">
    <w:name w:val="Style212321"/>
    <w:uiPriority w:val="99"/>
    <w:qFormat/>
    <w:rsid w:val="007A1008"/>
  </w:style>
  <w:style w:type="numbering" w:customStyle="1" w:styleId="Style1921">
    <w:name w:val="Style1921"/>
    <w:uiPriority w:val="99"/>
    <w:rsid w:val="007A1008"/>
  </w:style>
  <w:style w:type="numbering" w:customStyle="1" w:styleId="Style2921">
    <w:name w:val="Style2921"/>
    <w:uiPriority w:val="99"/>
    <w:rsid w:val="007A1008"/>
  </w:style>
  <w:style w:type="table" w:customStyle="1" w:styleId="TableGrid101">
    <w:name w:val="Table Grid101"/>
    <w:basedOn w:val="TableauNormal"/>
    <w:next w:val="Grilledutableau"/>
    <w:uiPriority w:val="39"/>
    <w:rsid w:val="007A1008"/>
    <w:pPr>
      <w:widowControl/>
    </w:pPr>
    <w:rPr>
      <w:rFonts w:ascii="Calibri" w:eastAsia="Calibri" w:hAnsi="Calibri"/>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201">
    <w:name w:val="Style2201"/>
    <w:uiPriority w:val="99"/>
    <w:rsid w:val="007A1008"/>
  </w:style>
  <w:style w:type="numbering" w:customStyle="1" w:styleId="NoList191">
    <w:name w:val="No List191"/>
    <w:next w:val="Aucuneliste"/>
    <w:uiPriority w:val="99"/>
    <w:unhideWhenUsed/>
    <w:rsid w:val="007A1008"/>
  </w:style>
  <w:style w:type="table" w:customStyle="1" w:styleId="181">
    <w:name w:val="18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71">
    <w:name w:val="17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61">
    <w:name w:val="16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51">
    <w:name w:val="15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41">
    <w:name w:val="14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31">
    <w:name w:val="13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22">
    <w:name w:val="122"/>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11">
    <w:name w:val="11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01">
    <w:name w:val="10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91">
    <w:name w:val="9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81">
    <w:name w:val="8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71">
    <w:name w:val="7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62">
    <w:name w:val="62"/>
    <w:basedOn w:val="TableauNormal"/>
    <w:rsid w:val="007A1008"/>
    <w:pPr>
      <w:widowControl/>
    </w:pPr>
    <w:rPr>
      <w:rFonts w:ascii="Arial" w:eastAsia="Arial" w:hAnsi="Arial" w:cs="Arial"/>
      <w:lang w:val="en" w:eastAsia="en-CA"/>
    </w:rPr>
    <w:tblPr>
      <w:tblStyleRowBandSize w:val="1"/>
      <w:tblStyleColBandSize w:val="1"/>
    </w:tblPr>
  </w:style>
  <w:style w:type="table" w:customStyle="1" w:styleId="51">
    <w:name w:val="5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41">
    <w:name w:val="4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31">
    <w:name w:val="3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211">
    <w:name w:val="21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91">
    <w:name w:val="19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1211">
    <w:name w:val="1211"/>
    <w:basedOn w:val="TableauNormal"/>
    <w:rsid w:val="007A1008"/>
    <w:pPr>
      <w:widowControl/>
    </w:pPr>
    <w:rPr>
      <w:rFonts w:ascii="Arial" w:eastAsia="Arial" w:hAnsi="Arial" w:cs="Arial"/>
      <w:lang w:val="en" w:eastAsia="en-CA"/>
    </w:rPr>
    <w:tblPr>
      <w:tblStyleRowBandSize w:val="1"/>
      <w:tblStyleColBandSize w:val="1"/>
    </w:tblPr>
  </w:style>
  <w:style w:type="table" w:customStyle="1" w:styleId="611">
    <w:name w:val="611"/>
    <w:basedOn w:val="TableauNormal"/>
    <w:rsid w:val="007A1008"/>
    <w:pPr>
      <w:widowControl/>
    </w:pPr>
    <w:rPr>
      <w:rFonts w:ascii="Arial" w:eastAsia="Arial" w:hAnsi="Arial" w:cs="Arial"/>
      <w:lang w:val="en" w:eastAsia="en-CA"/>
    </w:rPr>
    <w:tblPr>
      <w:tblStyleRowBandSize w:val="1"/>
      <w:tblStyleColBandSize w:val="1"/>
    </w:tblPr>
  </w:style>
  <w:style w:type="numbering" w:customStyle="1" w:styleId="NoList201">
    <w:name w:val="No List201"/>
    <w:next w:val="Aucuneliste"/>
    <w:uiPriority w:val="99"/>
    <w:unhideWhenUsed/>
    <w:rsid w:val="007A1008"/>
  </w:style>
  <w:style w:type="table" w:customStyle="1" w:styleId="TableGrid731">
    <w:name w:val="Table Grid731"/>
    <w:basedOn w:val="TableauNormal"/>
    <w:next w:val="Grilledutableau"/>
    <w:uiPriority w:val="39"/>
    <w:rsid w:val="007A1008"/>
    <w:pPr>
      <w:widowControl/>
      <w:spacing w:line="276"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2">
    <w:name w:val="citation2"/>
    <w:basedOn w:val="Policepardfaut"/>
    <w:rsid w:val="00D376F0"/>
  </w:style>
  <w:style w:type="paragraph" w:styleId="Sansinterligne">
    <w:name w:val="No Spacing"/>
    <w:uiPriority w:val="1"/>
    <w:qFormat/>
    <w:rsid w:val="00D376F0"/>
    <w:pPr>
      <w:widowControl/>
    </w:pPr>
    <w:rPr>
      <w:rFonts w:asciiTheme="minorHAnsi" w:hAnsiTheme="minorHAnsi"/>
      <w:lang w:val="en-CA" w:eastAsia="zh-CN"/>
    </w:rPr>
  </w:style>
  <w:style w:type="paragraph" w:customStyle="1" w:styleId="AR6Chap12Table">
    <w:name w:val="AR6 Chap 12 Table"/>
    <w:basedOn w:val="AR6BodyText"/>
    <w:next w:val="AR6BodyText"/>
    <w:link w:val="AR6Chap12TableCar"/>
    <w:qFormat/>
    <w:rsid w:val="00D376F0"/>
    <w:pPr>
      <w:widowControl/>
      <w:tabs>
        <w:tab w:val="left" w:pos="1134"/>
      </w:tabs>
      <w:spacing w:line="259" w:lineRule="auto"/>
      <w:ind w:left="1134" w:hanging="1134"/>
    </w:pPr>
    <w:rPr>
      <w:sz w:val="20"/>
    </w:rPr>
  </w:style>
  <w:style w:type="character" w:customStyle="1" w:styleId="AR6Chap12TableCar">
    <w:name w:val="AR6 Chap 12 Table Car"/>
    <w:basedOn w:val="Policepardfaut"/>
    <w:link w:val="AR6Chap12Table"/>
    <w:rsid w:val="00D376F0"/>
    <w:rPr>
      <w:sz w:val="20"/>
      <w:lang w:val="en-US"/>
    </w:rPr>
  </w:style>
  <w:style w:type="table" w:customStyle="1" w:styleId="Grilledutableau2">
    <w:name w:val="Grille du tableau2"/>
    <w:basedOn w:val="TableauNormal"/>
    <w:next w:val="Grilledutableau"/>
    <w:uiPriority w:val="39"/>
    <w:rsid w:val="0085657C"/>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9">
    <w:name w:val="Unresolved Mention9"/>
    <w:basedOn w:val="Policepardfaut"/>
    <w:uiPriority w:val="99"/>
    <w:semiHidden/>
    <w:unhideWhenUsed/>
    <w:rsid w:val="001C0599"/>
    <w:rPr>
      <w:color w:val="605E5C"/>
      <w:shd w:val="clear" w:color="auto" w:fill="E1DFDD"/>
    </w:rPr>
  </w:style>
  <w:style w:type="paragraph" w:customStyle="1" w:styleId="AR6Chap1Figure">
    <w:name w:val="AR6 Chap 1 Figure"/>
    <w:basedOn w:val="Normal"/>
    <w:next w:val="Normal"/>
    <w:qFormat/>
    <w:rsid w:val="008A3B40"/>
    <w:pPr>
      <w:ind w:left="360" w:hanging="360"/>
    </w:pPr>
    <w:rPr>
      <w:color w:val="000000"/>
      <w:sz w:val="20"/>
    </w:rPr>
  </w:style>
  <w:style w:type="character" w:customStyle="1" w:styleId="Titre7Car1">
    <w:name w:val="Titre 7 Car1"/>
    <w:basedOn w:val="Policepardfaut"/>
    <w:link w:val="Titre7"/>
    <w:uiPriority w:val="9"/>
    <w:rsid w:val="00441D0F"/>
    <w:rPr>
      <w:rFonts w:asciiTheme="majorHAnsi" w:eastAsiaTheme="majorEastAsia" w:hAnsiTheme="majorHAnsi" w:cstheme="majorBidi"/>
      <w:i/>
      <w:iCs/>
      <w:color w:val="1F4D78" w:themeColor="accent1" w:themeShade="7F"/>
    </w:rPr>
  </w:style>
  <w:style w:type="character" w:customStyle="1" w:styleId="Titre8Car1">
    <w:name w:val="Titre 8 Car1"/>
    <w:basedOn w:val="Policepardfaut"/>
    <w:link w:val="Titre8"/>
    <w:uiPriority w:val="9"/>
    <w:rsid w:val="00441D0F"/>
    <w:rPr>
      <w:rFonts w:asciiTheme="majorHAnsi" w:eastAsiaTheme="majorEastAsia" w:hAnsiTheme="majorHAnsi" w:cstheme="majorBidi"/>
      <w:color w:val="272727" w:themeColor="text1" w:themeTint="D8"/>
      <w:sz w:val="21"/>
      <w:szCs w:val="21"/>
    </w:rPr>
  </w:style>
  <w:style w:type="character" w:customStyle="1" w:styleId="Titre9Car1">
    <w:name w:val="Titre 9 Car1"/>
    <w:basedOn w:val="Policepardfaut"/>
    <w:link w:val="Titre9"/>
    <w:uiPriority w:val="9"/>
    <w:rsid w:val="00441D0F"/>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Policepardfaut"/>
    <w:link w:val="Titre1"/>
    <w:rsid w:val="00441D0F"/>
    <w:rPr>
      <w:rFonts w:eastAsiaTheme="majorEastAsia" w:cstheme="majorBidi"/>
      <w:b/>
      <w:sz w:val="24"/>
      <w:szCs w:val="32"/>
    </w:rPr>
  </w:style>
  <w:style w:type="character" w:customStyle="1" w:styleId="Titre2Car1">
    <w:name w:val="Titre 2 Car1"/>
    <w:basedOn w:val="Policepardfaut"/>
    <w:link w:val="Titre2"/>
    <w:rsid w:val="00441D0F"/>
    <w:rPr>
      <w:rFonts w:eastAsiaTheme="majorEastAsia" w:cstheme="majorBidi"/>
      <w:b/>
      <w:szCs w:val="26"/>
      <w:lang w:eastAsia="en-US"/>
    </w:rPr>
  </w:style>
  <w:style w:type="character" w:customStyle="1" w:styleId="Titre3Car1">
    <w:name w:val="Titre 3 Car1"/>
    <w:basedOn w:val="Policepardfaut"/>
    <w:link w:val="Titre3"/>
    <w:rsid w:val="00441D0F"/>
    <w:rPr>
      <w:rFonts w:eastAsiaTheme="majorEastAsia" w:cstheme="majorBidi"/>
      <w:b/>
      <w:i/>
      <w:szCs w:val="24"/>
      <w:lang w:eastAsia="en-US"/>
    </w:rPr>
  </w:style>
  <w:style w:type="character" w:customStyle="1" w:styleId="Titre4Car1">
    <w:name w:val="Titre 4 Car1"/>
    <w:basedOn w:val="Policepardfaut"/>
    <w:link w:val="Titre4"/>
    <w:rsid w:val="00441D0F"/>
    <w:rPr>
      <w:rFonts w:eastAsiaTheme="majorEastAsia" w:cstheme="majorBidi"/>
      <w:i/>
      <w:iCs/>
      <w:lang w:eastAsia="en-US"/>
    </w:rPr>
  </w:style>
  <w:style w:type="character" w:customStyle="1" w:styleId="Titre5Car1">
    <w:name w:val="Titre 5 Car1"/>
    <w:basedOn w:val="Policepardfaut"/>
    <w:link w:val="Titre5"/>
    <w:rsid w:val="00441D0F"/>
    <w:rPr>
      <w:rFonts w:eastAsiaTheme="majorEastAsia" w:cstheme="majorBidi"/>
      <w:i/>
      <w:lang w:eastAsia="en-US"/>
    </w:rPr>
  </w:style>
  <w:style w:type="character" w:customStyle="1" w:styleId="Titre6Car1">
    <w:name w:val="Titre 6 Car1"/>
    <w:basedOn w:val="Policepardfaut"/>
    <w:link w:val="Titre6"/>
    <w:uiPriority w:val="9"/>
    <w:rsid w:val="00441D0F"/>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3819">
      <w:bodyDiv w:val="1"/>
      <w:marLeft w:val="0"/>
      <w:marRight w:val="0"/>
      <w:marTop w:val="0"/>
      <w:marBottom w:val="0"/>
      <w:divBdr>
        <w:top w:val="none" w:sz="0" w:space="0" w:color="auto"/>
        <w:left w:val="none" w:sz="0" w:space="0" w:color="auto"/>
        <w:bottom w:val="none" w:sz="0" w:space="0" w:color="auto"/>
        <w:right w:val="none" w:sz="0" w:space="0" w:color="auto"/>
      </w:divBdr>
    </w:div>
    <w:div w:id="176311079">
      <w:bodyDiv w:val="1"/>
      <w:marLeft w:val="0"/>
      <w:marRight w:val="0"/>
      <w:marTop w:val="0"/>
      <w:marBottom w:val="0"/>
      <w:divBdr>
        <w:top w:val="none" w:sz="0" w:space="0" w:color="auto"/>
        <w:left w:val="none" w:sz="0" w:space="0" w:color="auto"/>
        <w:bottom w:val="none" w:sz="0" w:space="0" w:color="auto"/>
        <w:right w:val="none" w:sz="0" w:space="0" w:color="auto"/>
      </w:divBdr>
    </w:div>
    <w:div w:id="216667815">
      <w:bodyDiv w:val="1"/>
      <w:marLeft w:val="0"/>
      <w:marRight w:val="0"/>
      <w:marTop w:val="0"/>
      <w:marBottom w:val="0"/>
      <w:divBdr>
        <w:top w:val="none" w:sz="0" w:space="0" w:color="auto"/>
        <w:left w:val="none" w:sz="0" w:space="0" w:color="auto"/>
        <w:bottom w:val="none" w:sz="0" w:space="0" w:color="auto"/>
        <w:right w:val="none" w:sz="0" w:space="0" w:color="auto"/>
      </w:divBdr>
    </w:div>
    <w:div w:id="353311029">
      <w:bodyDiv w:val="1"/>
      <w:marLeft w:val="0"/>
      <w:marRight w:val="0"/>
      <w:marTop w:val="0"/>
      <w:marBottom w:val="0"/>
      <w:divBdr>
        <w:top w:val="none" w:sz="0" w:space="0" w:color="auto"/>
        <w:left w:val="none" w:sz="0" w:space="0" w:color="auto"/>
        <w:bottom w:val="none" w:sz="0" w:space="0" w:color="auto"/>
        <w:right w:val="none" w:sz="0" w:space="0" w:color="auto"/>
      </w:divBdr>
    </w:div>
    <w:div w:id="419176369">
      <w:bodyDiv w:val="1"/>
      <w:marLeft w:val="0"/>
      <w:marRight w:val="0"/>
      <w:marTop w:val="0"/>
      <w:marBottom w:val="0"/>
      <w:divBdr>
        <w:top w:val="none" w:sz="0" w:space="0" w:color="auto"/>
        <w:left w:val="none" w:sz="0" w:space="0" w:color="auto"/>
        <w:bottom w:val="none" w:sz="0" w:space="0" w:color="auto"/>
        <w:right w:val="none" w:sz="0" w:space="0" w:color="auto"/>
      </w:divBdr>
    </w:div>
    <w:div w:id="509832782">
      <w:bodyDiv w:val="1"/>
      <w:marLeft w:val="0"/>
      <w:marRight w:val="0"/>
      <w:marTop w:val="0"/>
      <w:marBottom w:val="0"/>
      <w:divBdr>
        <w:top w:val="none" w:sz="0" w:space="0" w:color="auto"/>
        <w:left w:val="none" w:sz="0" w:space="0" w:color="auto"/>
        <w:bottom w:val="none" w:sz="0" w:space="0" w:color="auto"/>
        <w:right w:val="none" w:sz="0" w:space="0" w:color="auto"/>
      </w:divBdr>
    </w:div>
    <w:div w:id="699280854">
      <w:bodyDiv w:val="1"/>
      <w:marLeft w:val="0"/>
      <w:marRight w:val="0"/>
      <w:marTop w:val="0"/>
      <w:marBottom w:val="0"/>
      <w:divBdr>
        <w:top w:val="none" w:sz="0" w:space="0" w:color="auto"/>
        <w:left w:val="none" w:sz="0" w:space="0" w:color="auto"/>
        <w:bottom w:val="none" w:sz="0" w:space="0" w:color="auto"/>
        <w:right w:val="none" w:sz="0" w:space="0" w:color="auto"/>
      </w:divBdr>
    </w:div>
    <w:div w:id="880046988">
      <w:bodyDiv w:val="1"/>
      <w:marLeft w:val="0"/>
      <w:marRight w:val="0"/>
      <w:marTop w:val="0"/>
      <w:marBottom w:val="0"/>
      <w:divBdr>
        <w:top w:val="none" w:sz="0" w:space="0" w:color="auto"/>
        <w:left w:val="none" w:sz="0" w:space="0" w:color="auto"/>
        <w:bottom w:val="none" w:sz="0" w:space="0" w:color="auto"/>
        <w:right w:val="none" w:sz="0" w:space="0" w:color="auto"/>
      </w:divBdr>
    </w:div>
    <w:div w:id="885986873">
      <w:bodyDiv w:val="1"/>
      <w:marLeft w:val="0"/>
      <w:marRight w:val="0"/>
      <w:marTop w:val="0"/>
      <w:marBottom w:val="0"/>
      <w:divBdr>
        <w:top w:val="none" w:sz="0" w:space="0" w:color="auto"/>
        <w:left w:val="none" w:sz="0" w:space="0" w:color="auto"/>
        <w:bottom w:val="none" w:sz="0" w:space="0" w:color="auto"/>
        <w:right w:val="none" w:sz="0" w:space="0" w:color="auto"/>
      </w:divBdr>
    </w:div>
    <w:div w:id="988940165">
      <w:bodyDiv w:val="1"/>
      <w:marLeft w:val="0"/>
      <w:marRight w:val="0"/>
      <w:marTop w:val="0"/>
      <w:marBottom w:val="0"/>
      <w:divBdr>
        <w:top w:val="none" w:sz="0" w:space="0" w:color="auto"/>
        <w:left w:val="none" w:sz="0" w:space="0" w:color="auto"/>
        <w:bottom w:val="none" w:sz="0" w:space="0" w:color="auto"/>
        <w:right w:val="none" w:sz="0" w:space="0" w:color="auto"/>
      </w:divBdr>
    </w:div>
    <w:div w:id="1057242199">
      <w:bodyDiv w:val="1"/>
      <w:marLeft w:val="0"/>
      <w:marRight w:val="0"/>
      <w:marTop w:val="0"/>
      <w:marBottom w:val="0"/>
      <w:divBdr>
        <w:top w:val="none" w:sz="0" w:space="0" w:color="auto"/>
        <w:left w:val="none" w:sz="0" w:space="0" w:color="auto"/>
        <w:bottom w:val="none" w:sz="0" w:space="0" w:color="auto"/>
        <w:right w:val="none" w:sz="0" w:space="0" w:color="auto"/>
      </w:divBdr>
    </w:div>
    <w:div w:id="1867909778">
      <w:bodyDiv w:val="1"/>
      <w:marLeft w:val="0"/>
      <w:marRight w:val="0"/>
      <w:marTop w:val="0"/>
      <w:marBottom w:val="0"/>
      <w:divBdr>
        <w:top w:val="none" w:sz="0" w:space="0" w:color="auto"/>
        <w:left w:val="none" w:sz="0" w:space="0" w:color="auto"/>
        <w:bottom w:val="none" w:sz="0" w:space="0" w:color="auto"/>
        <w:right w:val="none" w:sz="0" w:space="0" w:color="auto"/>
      </w:divBdr>
    </w:div>
    <w:div w:id="1992982516">
      <w:bodyDiv w:val="1"/>
      <w:marLeft w:val="0"/>
      <w:marRight w:val="0"/>
      <w:marTop w:val="0"/>
      <w:marBottom w:val="0"/>
      <w:divBdr>
        <w:top w:val="none" w:sz="0" w:space="0" w:color="auto"/>
        <w:left w:val="none" w:sz="0" w:space="0" w:color="auto"/>
        <w:bottom w:val="none" w:sz="0" w:space="0" w:color="auto"/>
        <w:right w:val="none" w:sz="0" w:space="0" w:color="auto"/>
      </w:divBdr>
    </w:div>
    <w:div w:id="2100709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11.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E2FCE-18D5-42E0-A3D5-470974637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6 Chapter 11</Template>
  <TotalTime>228</TotalTime>
  <Pages>152</Pages>
  <Words>4805846</Words>
  <Characters>26432152</Characters>
  <Application>Microsoft Office Word</Application>
  <DocSecurity>0</DocSecurity>
  <Lines>220267</Lines>
  <Paragraphs>6235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1175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n,Hui [Ontario]</dc:creator>
  <cp:lastModifiedBy>Clotilde Pean</cp:lastModifiedBy>
  <cp:revision>4</cp:revision>
  <dcterms:created xsi:type="dcterms:W3CDTF">2021-08-07T16:40:00Z</dcterms:created>
  <dcterms:modified xsi:type="dcterms:W3CDTF">2021-08-0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637f4c46-0285-3820-aa05-bf85c6ee1d9d</vt:lpwstr>
  </property>
  <property fmtid="{D5CDD505-2E9C-101B-9397-08002B2CF9AE}" pid="32" name="Mendeley Citation Style_1">
    <vt:lpwstr>http://csl.mendeley.com/styles/488731821/frontiers-wg1tsu</vt:lpwstr>
  </property>
</Properties>
</file>